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colors1.xml" ContentType="application/vnd.ms-office.chartcolorstyle+xml"/>
  <Override PartName="/word/charts/chart/colors2.xml" ContentType="application/vnd.ms-office.chartcolorstyle+xml"/>
  <Override PartName="/word/charts/chart/style1.xml" ContentType="application/vnd.ms-office.chartstyle+xml"/>
  <Override PartName="/word/charts/chart/style2.xml" ContentType="application/vnd.ms-office.chartstyle+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xml" ContentType="application/vnd.openxmlformats-officedocument.wordprocessingml.footer+xml"/>
  <Override PartName="/word/footer20.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word/webextensions/taskpanes.xml" ContentType="application/vnd.ms-office.webextensiontaskpanes+xml"/>
  <Override PartName="/word/webextensions/webextension1.xml" ContentType="application/vnd.ms-office.webextension+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microsoft.com/office/2011/relationships/webextensiontaskpanes" Target="word/webextensions/taskpanes.xml" /><Relationship Id="rId3" Type="http://schemas.openxmlformats.org/officeDocument/2006/relationships/extended-properties" Target="docProps/app.xml" /><Relationship Id="rId4"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1A2EB4" w:rsidRPr="006D0935" w:rsidP="00CB1C05" w14:paraId="0A5F98C7" w14:textId="77777777">
      <w:r w:rsidRPr="00D95CF8">
        <w:rPr>
          <w:noProof/>
        </w:rPr>
        <w:drawing>
          <wp:anchor distT="0" distB="0" distL="114300" distR="114300" simplePos="0" relativeHeight="251666432" behindDoc="0" locked="0" layoutInCell="1" allowOverlap="1">
            <wp:simplePos x="0" y="0"/>
            <wp:positionH relativeFrom="margin">
              <wp:posOffset>1027430</wp:posOffset>
            </wp:positionH>
            <wp:positionV relativeFrom="paragraph">
              <wp:posOffset>1278890</wp:posOffset>
            </wp:positionV>
            <wp:extent cx="3889306" cy="365854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4"/>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tretch>
                      <a:fillRect/>
                    </a:stretch>
                  </pic:blipFill>
                  <pic:spPr bwMode="auto">
                    <a:xfrm>
                      <a:off x="0" y="0"/>
                      <a:ext cx="3889306" cy="36585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0" w:name="_Ref117760238"/>
      <w:bookmarkEnd w:id="0"/>
      <w:r w:rsidRPr="006D0935">
        <w:rPr>
          <w:noProof/>
          <w:sz w:val="24"/>
          <w:szCs w:val="24"/>
        </w:rPr>
        <mc:AlternateContent>
          <mc:Choice Requires="wps">
            <w:drawing>
              <wp:anchor distT="0" distB="0" distL="114300" distR="114300" simplePos="0" relativeHeight="251662336" behindDoc="0" locked="0" layoutInCell="1" allowOverlap="1">
                <wp:simplePos x="0" y="0"/>
                <wp:positionH relativeFrom="column">
                  <wp:posOffset>-95250</wp:posOffset>
                </wp:positionH>
                <wp:positionV relativeFrom="paragraph">
                  <wp:posOffset>-552450</wp:posOffset>
                </wp:positionV>
                <wp:extent cx="6195060" cy="4276725"/>
                <wp:effectExtent l="0" t="0" r="0" b="9525"/>
                <wp:wrapNone/>
                <wp:docPr id="11" name="Text Box 11"/>
                <wp:cNvGraphicFramePr/>
                <a:graphic xmlns:a="http://schemas.openxmlformats.org/drawingml/2006/main">
                  <a:graphicData uri="http://schemas.microsoft.com/office/word/2010/wordprocessingShape">
                    <wps:wsp xmlns:wps="http://schemas.microsoft.com/office/word/2010/wordprocessingShape">
                      <wps:cNvSpPr txBox="1"/>
                      <wps:spPr>
                        <a:xfrm>
                          <a:off x="0" y="0"/>
                          <a:ext cx="6195060" cy="42767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330ED7" w:rsidRPr="00CB7508" w:rsidP="004D4DBD" w14:textId="77777777">
                            <w:pPr>
                              <w:pStyle w:val="AbtReportTitle"/>
                            </w:pPr>
                            <w:r w:rsidRPr="00CB7508">
                              <w:t xml:space="preserve">Economic </w:t>
                            </w:r>
                            <w:r w:rsidRPr="00CB7508" w:rsidR="00E950EE">
                              <w:t xml:space="preserve">Analysis of </w:t>
                            </w:r>
                            <w:r w:rsidRPr="00CB7508" w:rsidR="00E26954">
                              <w:t xml:space="preserve">the </w:t>
                            </w:r>
                            <w:r w:rsidR="00062C4A">
                              <w:t>Final</w:t>
                            </w:r>
                            <w:r w:rsidRPr="00CB7508" w:rsidR="000D1432">
                              <w:t xml:space="preserve"> Regulation of </w:t>
                            </w:r>
                            <w:r w:rsidRPr="00CB7508" w:rsidR="00580FE3">
                              <w:t>Perchloroethylene</w:t>
                            </w:r>
                            <w:r w:rsidRPr="00CB7508" w:rsidR="000D1432">
                              <w:t xml:space="preserve"> Under TSCA Section 6(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25" type="#_x0000_t202" style="width:487.8pt;height:336.75pt;margin-top:-43.5pt;margin-left:-7.5pt;mso-height-percent:0;mso-height-relative:margin;mso-width-percent:0;mso-width-relative:margin;mso-wrap-distance-bottom:0;mso-wrap-distance-left:9pt;mso-wrap-distance-right:9pt;mso-wrap-distance-top:0;mso-wrap-style:square;position:absolute;visibility:visible;v-text-anchor:top;z-index:251663360" filled="f" stroked="f">
                <v:textbox>
                  <w:txbxContent>
                    <w:p w:rsidR="00330ED7" w:rsidRPr="00CB7508" w:rsidP="004D4DBD" w14:paraId="01FA8C24" w14:textId="77777777">
                      <w:pPr>
                        <w:pStyle w:val="AbtReportTitle"/>
                      </w:pPr>
                      <w:r w:rsidRPr="00CB7508">
                        <w:t xml:space="preserve">Economic </w:t>
                      </w:r>
                      <w:r w:rsidRPr="00CB7508" w:rsidR="00E950EE">
                        <w:t xml:space="preserve">Analysis of </w:t>
                      </w:r>
                      <w:r w:rsidRPr="00CB7508" w:rsidR="00E26954">
                        <w:t xml:space="preserve">the </w:t>
                      </w:r>
                      <w:r w:rsidR="00062C4A">
                        <w:t>Final</w:t>
                      </w:r>
                      <w:r w:rsidRPr="00CB7508" w:rsidR="000D1432">
                        <w:t xml:space="preserve"> Regulation of </w:t>
                      </w:r>
                      <w:r w:rsidRPr="00CB7508" w:rsidR="00580FE3">
                        <w:t>Perchloroethylene</w:t>
                      </w:r>
                      <w:r w:rsidRPr="00CB7508" w:rsidR="000D1432">
                        <w:t xml:space="preserve"> Under TSCA Section 6(a)</w:t>
                      </w:r>
                    </w:p>
                  </w:txbxContent>
                </v:textbox>
              </v:shape>
            </w:pict>
          </mc:Fallback>
        </mc:AlternateContent>
      </w:r>
      <w:r w:rsidRPr="006D0935" w:rsidR="00C64FB4">
        <w:rPr>
          <w:smallCaps/>
          <w:noProof/>
        </w:rPr>
        <mc:AlternateContent>
          <mc:Choice Requires="wps">
            <w:drawing>
              <wp:anchor distT="0" distB="0" distL="114300" distR="114300" simplePos="0" relativeHeight="251660288" behindDoc="0" locked="1" layoutInCell="1" allowOverlap="1">
                <wp:simplePos x="0" y="0"/>
                <wp:positionH relativeFrom="column">
                  <wp:posOffset>-937895</wp:posOffset>
                </wp:positionH>
                <wp:positionV relativeFrom="paragraph">
                  <wp:posOffset>4953635</wp:posOffset>
                </wp:positionV>
                <wp:extent cx="7815580" cy="4261485"/>
                <wp:effectExtent l="0" t="0" r="0" b="5715"/>
                <wp:wrapNone/>
                <wp:docPr id="16" name="Text Box 16"/>
                <wp:cNvGraphicFramePr/>
                <a:graphic xmlns:a="http://schemas.openxmlformats.org/drawingml/2006/main">
                  <a:graphicData uri="http://schemas.microsoft.com/office/word/2010/wordprocessingShape">
                    <wps:wsp xmlns:wps="http://schemas.microsoft.com/office/word/2010/wordprocessingShape">
                      <wps:cNvSpPr txBox="1"/>
                      <wps:spPr>
                        <a:xfrm>
                          <a:off x="0" y="0"/>
                          <a:ext cx="7815580" cy="4261485"/>
                        </a:xfrm>
                        <a:prstGeom prst="rect">
                          <a:avLst/>
                        </a:prstGeom>
                        <a:solidFill>
                          <a:schemeClr val="bg1">
                            <a:lumMod val="50000"/>
                          </a:schemeClr>
                        </a:solidFill>
                        <a:ln>
                          <a:noFill/>
                        </a:ln>
                      </wps:spPr>
                      <wps:style>
                        <a:lnRef idx="0">
                          <a:scrgbClr r="0" g="0" b="0"/>
                        </a:lnRef>
                        <a:fillRef idx="0">
                          <a:scrgbClr r="0" g="0" b="0"/>
                        </a:fillRef>
                        <a:effectRef idx="0">
                          <a:scrgbClr r="0" g="0" b="0"/>
                        </a:effectRef>
                        <a:fontRef idx="minor">
                          <a:schemeClr val="dk1"/>
                        </a:fontRef>
                      </wps:style>
                      <wps:txbx>
                        <w:txbxContent>
                          <w:p w:rsidR="00F25A3A" w:rsidP="00E879F0" w14:textId="77777777">
                            <w:pPr>
                              <w:spacing w:after="0"/>
                              <w:jc w:val="center"/>
                              <w:rPr>
                                <w:b/>
                                <w:bCs/>
                                <w:color w:val="FFFFFF" w:themeColor="background1"/>
                                <w:sz w:val="32"/>
                              </w:rPr>
                            </w:pPr>
                          </w:p>
                          <w:p w:rsidR="00601826" w:rsidP="00E879F0" w14:textId="76AC98AD">
                            <w:pPr>
                              <w:spacing w:after="0"/>
                              <w:jc w:val="center"/>
                              <w:rPr>
                                <w:b/>
                                <w:bCs/>
                                <w:color w:val="FFFFFF" w:themeColor="background1"/>
                                <w:sz w:val="32"/>
                              </w:rPr>
                            </w:pPr>
                            <w:r>
                              <w:rPr>
                                <w:b/>
                                <w:bCs/>
                                <w:color w:val="FFFFFF" w:themeColor="background1"/>
                                <w:sz w:val="32"/>
                              </w:rPr>
                              <w:t xml:space="preserve">October </w:t>
                            </w:r>
                            <w:r w:rsidR="004F366B">
                              <w:rPr>
                                <w:b/>
                                <w:bCs/>
                                <w:color w:val="FFFFFF" w:themeColor="background1"/>
                                <w:sz w:val="32"/>
                              </w:rPr>
                              <w:t>202</w:t>
                            </w:r>
                            <w:r w:rsidR="00062C4A">
                              <w:rPr>
                                <w:b/>
                                <w:bCs/>
                                <w:color w:val="FFFFFF" w:themeColor="background1"/>
                                <w:sz w:val="32"/>
                              </w:rPr>
                              <w:t>4</w:t>
                            </w:r>
                          </w:p>
                          <w:p w:rsidR="00E879F0" w:rsidP="00E879F0" w14:textId="77777777">
                            <w:pPr>
                              <w:spacing w:after="0"/>
                              <w:jc w:val="center"/>
                              <w:rPr>
                                <w:b/>
                                <w:bCs/>
                                <w:color w:val="FFFFFF" w:themeColor="background1"/>
                                <w:sz w:val="32"/>
                              </w:rPr>
                            </w:pPr>
                            <w:r>
                              <w:rPr>
                                <w:b/>
                                <w:bCs/>
                                <w:color w:val="FFFFFF" w:themeColor="background1"/>
                                <w:sz w:val="32"/>
                              </w:rPr>
                              <w:t>RIN 2070-AK84</w:t>
                            </w:r>
                          </w:p>
                          <w:p w:rsidR="00601826" w:rsidP="00E879F0" w14:textId="77777777">
                            <w:pPr>
                              <w:spacing w:after="0"/>
                              <w:jc w:val="center"/>
                              <w:rPr>
                                <w:b/>
                                <w:bCs/>
                                <w:color w:val="FFFFFF" w:themeColor="background1"/>
                                <w:sz w:val="32"/>
                              </w:rPr>
                            </w:pPr>
                          </w:p>
                          <w:p w:rsidR="00874784" w:rsidP="00E879F0" w14:textId="77777777">
                            <w:pPr>
                              <w:spacing w:after="0"/>
                              <w:jc w:val="center"/>
                              <w:rPr>
                                <w:b/>
                                <w:bCs/>
                                <w:color w:val="FFFFFF" w:themeColor="background1"/>
                                <w:sz w:val="32"/>
                              </w:rPr>
                            </w:pPr>
                          </w:p>
                          <w:p w:rsidR="00216CCC" w:rsidP="00E879F0" w14:textId="77777777">
                            <w:pPr>
                              <w:spacing w:after="0"/>
                              <w:jc w:val="center"/>
                              <w:rPr>
                                <w:b/>
                                <w:bCs/>
                                <w:color w:val="FFFFFF" w:themeColor="background1"/>
                                <w:sz w:val="32"/>
                              </w:rPr>
                            </w:pPr>
                          </w:p>
                          <w:p w:rsidR="00E879F0" w:rsidP="00E879F0" w14:textId="77777777">
                            <w:pPr>
                              <w:spacing w:after="0"/>
                              <w:jc w:val="center"/>
                              <w:rPr>
                                <w:b/>
                                <w:bCs/>
                                <w:color w:val="FFFFFF" w:themeColor="background1"/>
                                <w:sz w:val="32"/>
                              </w:rPr>
                            </w:pPr>
                            <w:r w:rsidRPr="00C863E0">
                              <w:rPr>
                                <w:b/>
                                <w:bCs/>
                                <w:color w:val="FFFFFF" w:themeColor="background1"/>
                                <w:sz w:val="32"/>
                              </w:rPr>
                              <w:t>Office of Pollution Prevention and Toxics</w:t>
                            </w:r>
                            <w:r w:rsidR="00C863E0">
                              <w:rPr>
                                <w:b/>
                                <w:bCs/>
                                <w:color w:val="FFFFFF" w:themeColor="background1"/>
                                <w:sz w:val="32"/>
                              </w:rPr>
                              <w:t xml:space="preserve"> </w:t>
                            </w:r>
                          </w:p>
                          <w:p w:rsidR="00ED4E9E" w:rsidP="00E879F0" w14:textId="77777777">
                            <w:pPr>
                              <w:spacing w:after="0"/>
                              <w:jc w:val="center"/>
                              <w:rPr>
                                <w:b/>
                                <w:bCs/>
                                <w:color w:val="FFFFFF" w:themeColor="background1"/>
                                <w:sz w:val="32"/>
                              </w:rPr>
                            </w:pPr>
                            <w:r w:rsidRPr="00C863E0">
                              <w:rPr>
                                <w:b/>
                                <w:bCs/>
                                <w:color w:val="FFFFFF" w:themeColor="background1"/>
                                <w:sz w:val="32"/>
                              </w:rPr>
                              <w:t>U.S. Environmental Protection Agency</w:t>
                            </w:r>
                          </w:p>
                          <w:p w:rsidR="00E8699C" w:rsidP="00E879F0" w14:textId="77777777">
                            <w:pPr>
                              <w:spacing w:after="0"/>
                              <w:jc w:val="center"/>
                              <w:rPr>
                                <w:b/>
                                <w:bCs/>
                                <w:color w:val="FFFFFF" w:themeColor="background1"/>
                                <w:sz w:val="32"/>
                              </w:rPr>
                            </w:pPr>
                          </w:p>
                          <w:p w:rsidR="00E8699C" w:rsidRPr="00E8699C" w:rsidP="00E879F0" w14:textId="77777777">
                            <w:pPr>
                              <w:spacing w:after="0"/>
                              <w:jc w:val="center"/>
                              <w:rPr>
                                <w:b/>
                                <w:bCs/>
                                <w:color w:val="FFFFFF" w:themeColor="background1"/>
                                <w:sz w:val="32"/>
                                <w:szCs w:val="32"/>
                              </w:rPr>
                            </w:pPr>
                          </w:p>
                          <w:p w:rsidR="00330ED7" w:rsidRPr="00254104" w:rsidP="00C863E0" w14:textId="7777777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6" o:spid="_x0000_s1026" type="#_x0000_t202" style="width:615.4pt;height:335.55pt;margin-top:390.05pt;margin-left:-73.85pt;mso-height-percent:0;mso-height-relative:margin;mso-width-percent:0;mso-width-relative:margin;mso-wrap-distance-bottom:0;mso-wrap-distance-left:9pt;mso-wrap-distance-right:9pt;mso-wrap-distance-top:0;mso-wrap-style:square;position:absolute;visibility:visible;v-text-anchor:top;z-index:251661312" fillcolor="#7f7f7f" stroked="f">
                <v:textbox>
                  <w:txbxContent>
                    <w:p w:rsidR="00F25A3A" w:rsidP="00E879F0" w14:paraId="772E7AA4" w14:textId="77777777">
                      <w:pPr>
                        <w:spacing w:after="0"/>
                        <w:jc w:val="center"/>
                        <w:rPr>
                          <w:b/>
                          <w:bCs/>
                          <w:color w:val="FFFFFF" w:themeColor="background1"/>
                          <w:sz w:val="32"/>
                        </w:rPr>
                      </w:pPr>
                    </w:p>
                    <w:p w:rsidR="00601826" w:rsidP="00E879F0" w14:paraId="469186BA" w14:textId="76AC98AD">
                      <w:pPr>
                        <w:spacing w:after="0"/>
                        <w:jc w:val="center"/>
                        <w:rPr>
                          <w:b/>
                          <w:bCs/>
                          <w:color w:val="FFFFFF" w:themeColor="background1"/>
                          <w:sz w:val="32"/>
                        </w:rPr>
                      </w:pPr>
                      <w:r>
                        <w:rPr>
                          <w:b/>
                          <w:bCs/>
                          <w:color w:val="FFFFFF" w:themeColor="background1"/>
                          <w:sz w:val="32"/>
                        </w:rPr>
                        <w:t xml:space="preserve">October </w:t>
                      </w:r>
                      <w:r w:rsidR="004F366B">
                        <w:rPr>
                          <w:b/>
                          <w:bCs/>
                          <w:color w:val="FFFFFF" w:themeColor="background1"/>
                          <w:sz w:val="32"/>
                        </w:rPr>
                        <w:t>202</w:t>
                      </w:r>
                      <w:r w:rsidR="00062C4A">
                        <w:rPr>
                          <w:b/>
                          <w:bCs/>
                          <w:color w:val="FFFFFF" w:themeColor="background1"/>
                          <w:sz w:val="32"/>
                        </w:rPr>
                        <w:t>4</w:t>
                      </w:r>
                    </w:p>
                    <w:p w:rsidR="00E879F0" w:rsidP="00E879F0" w14:paraId="57EA5FA7" w14:textId="77777777">
                      <w:pPr>
                        <w:spacing w:after="0"/>
                        <w:jc w:val="center"/>
                        <w:rPr>
                          <w:b/>
                          <w:bCs/>
                          <w:color w:val="FFFFFF" w:themeColor="background1"/>
                          <w:sz w:val="32"/>
                        </w:rPr>
                      </w:pPr>
                      <w:r>
                        <w:rPr>
                          <w:b/>
                          <w:bCs/>
                          <w:color w:val="FFFFFF" w:themeColor="background1"/>
                          <w:sz w:val="32"/>
                        </w:rPr>
                        <w:t>RIN 2070-AK84</w:t>
                      </w:r>
                    </w:p>
                    <w:p w:rsidR="00601826" w:rsidP="00E879F0" w14:paraId="5564762A" w14:textId="77777777">
                      <w:pPr>
                        <w:spacing w:after="0"/>
                        <w:jc w:val="center"/>
                        <w:rPr>
                          <w:b/>
                          <w:bCs/>
                          <w:color w:val="FFFFFF" w:themeColor="background1"/>
                          <w:sz w:val="32"/>
                        </w:rPr>
                      </w:pPr>
                    </w:p>
                    <w:p w:rsidR="00874784" w:rsidP="00E879F0" w14:paraId="0A1603B3" w14:textId="77777777">
                      <w:pPr>
                        <w:spacing w:after="0"/>
                        <w:jc w:val="center"/>
                        <w:rPr>
                          <w:b/>
                          <w:bCs/>
                          <w:color w:val="FFFFFF" w:themeColor="background1"/>
                          <w:sz w:val="32"/>
                        </w:rPr>
                      </w:pPr>
                    </w:p>
                    <w:p w:rsidR="00216CCC" w:rsidP="00E879F0" w14:paraId="15334667" w14:textId="77777777">
                      <w:pPr>
                        <w:spacing w:after="0"/>
                        <w:jc w:val="center"/>
                        <w:rPr>
                          <w:b/>
                          <w:bCs/>
                          <w:color w:val="FFFFFF" w:themeColor="background1"/>
                          <w:sz w:val="32"/>
                        </w:rPr>
                      </w:pPr>
                    </w:p>
                    <w:p w:rsidR="00E879F0" w:rsidP="00E879F0" w14:paraId="6B20A6EC" w14:textId="77777777">
                      <w:pPr>
                        <w:spacing w:after="0"/>
                        <w:jc w:val="center"/>
                        <w:rPr>
                          <w:b/>
                          <w:bCs/>
                          <w:color w:val="FFFFFF" w:themeColor="background1"/>
                          <w:sz w:val="32"/>
                        </w:rPr>
                      </w:pPr>
                      <w:r w:rsidRPr="00C863E0">
                        <w:rPr>
                          <w:b/>
                          <w:bCs/>
                          <w:color w:val="FFFFFF" w:themeColor="background1"/>
                          <w:sz w:val="32"/>
                        </w:rPr>
                        <w:t>Office of Pollution Prevention and Toxics</w:t>
                      </w:r>
                      <w:r w:rsidR="00C863E0">
                        <w:rPr>
                          <w:b/>
                          <w:bCs/>
                          <w:color w:val="FFFFFF" w:themeColor="background1"/>
                          <w:sz w:val="32"/>
                        </w:rPr>
                        <w:t xml:space="preserve"> </w:t>
                      </w:r>
                    </w:p>
                    <w:p w:rsidR="00ED4E9E" w:rsidP="00E879F0" w14:paraId="5EB08CD7" w14:textId="77777777">
                      <w:pPr>
                        <w:spacing w:after="0"/>
                        <w:jc w:val="center"/>
                        <w:rPr>
                          <w:b/>
                          <w:bCs/>
                          <w:color w:val="FFFFFF" w:themeColor="background1"/>
                          <w:sz w:val="32"/>
                        </w:rPr>
                      </w:pPr>
                      <w:r w:rsidRPr="00C863E0">
                        <w:rPr>
                          <w:b/>
                          <w:bCs/>
                          <w:color w:val="FFFFFF" w:themeColor="background1"/>
                          <w:sz w:val="32"/>
                        </w:rPr>
                        <w:t>U.S. Environmental Protection Agency</w:t>
                      </w:r>
                    </w:p>
                    <w:p w:rsidR="00E8699C" w:rsidP="00E879F0" w14:paraId="3617FD88" w14:textId="77777777">
                      <w:pPr>
                        <w:spacing w:after="0"/>
                        <w:jc w:val="center"/>
                        <w:rPr>
                          <w:b/>
                          <w:bCs/>
                          <w:color w:val="FFFFFF" w:themeColor="background1"/>
                          <w:sz w:val="32"/>
                        </w:rPr>
                      </w:pPr>
                    </w:p>
                    <w:p w:rsidR="00E8699C" w:rsidRPr="00E8699C" w:rsidP="00E879F0" w14:paraId="516613AF" w14:textId="77777777">
                      <w:pPr>
                        <w:spacing w:after="0"/>
                        <w:jc w:val="center"/>
                        <w:rPr>
                          <w:b/>
                          <w:bCs/>
                          <w:color w:val="FFFFFF" w:themeColor="background1"/>
                          <w:sz w:val="32"/>
                          <w:szCs w:val="32"/>
                        </w:rPr>
                      </w:pPr>
                    </w:p>
                    <w:p w:rsidR="00330ED7" w:rsidRPr="00254104" w:rsidP="00C863E0" w14:paraId="540E1324" w14:textId="77777777">
                      <w:pPr>
                        <w:jc w:val="center"/>
                      </w:pPr>
                    </w:p>
                  </w:txbxContent>
                </v:textbox>
                <w10:anchorlock/>
              </v:shape>
            </w:pict>
          </mc:Fallback>
        </mc:AlternateContent>
      </w:r>
      <w:r w:rsidRPr="006D0935" w:rsidR="00C64FB4">
        <w:rPr>
          <w:b/>
          <w:noProof/>
        </w:rPr>
        <mc:AlternateContent>
          <mc:Choice Requires="wps">
            <w:drawing>
              <wp:anchor distT="0" distB="0" distL="114300" distR="114300" simplePos="0" relativeHeight="251658240" behindDoc="1" locked="1" layoutInCell="1" allowOverlap="1">
                <wp:simplePos x="0" y="0"/>
                <wp:positionH relativeFrom="column">
                  <wp:posOffset>-941070</wp:posOffset>
                </wp:positionH>
                <wp:positionV relativeFrom="paragraph">
                  <wp:posOffset>-1009650</wp:posOffset>
                </wp:positionV>
                <wp:extent cx="7772400" cy="10276205"/>
                <wp:effectExtent l="0" t="0" r="19050" b="10795"/>
                <wp:wrapNone/>
                <wp:docPr id="10" name="Rectangle 10" descr="rectangle"/>
                <wp:cNvGraphicFramePr/>
                <a:graphic xmlns:a="http://schemas.openxmlformats.org/drawingml/2006/main">
                  <a:graphicData uri="http://schemas.microsoft.com/office/word/2010/wordprocessingShape">
                    <wps:wsp xmlns:wps="http://schemas.microsoft.com/office/word/2010/wordprocessingShape">
                      <wps:cNvSpPr/>
                      <wps:spPr>
                        <a:xfrm>
                          <a:off x="0" y="0"/>
                          <a:ext cx="7772400" cy="10276205"/>
                        </a:xfrm>
                        <a:prstGeom prst="rect">
                          <a:avLst/>
                        </a:prstGeom>
                        <a:solidFill>
                          <a:srgbClr val="DA291C"/>
                        </a:solidFill>
                        <a:ln>
                          <a:solidFill>
                            <a:srgbClr val="DA291C"/>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002FF" w:rsidP="003002FF" w14:textId="7777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0" o:spid="_x0000_s1027" alt="rectangle" style="width:612pt;height:809.15pt;margin-top:-79.5pt;margin-left:-74.1pt;mso-height-percent:0;mso-height-relative:margin;mso-width-percent:0;mso-width-relative:margin;mso-wrap-distance-bottom:0;mso-wrap-distance-left:9pt;mso-wrap-distance-right:9pt;mso-wrap-distance-top:0;mso-wrap-style:square;position:absolute;visibility:visible;v-text-anchor:middle;z-index:-251657216" fillcolor="#da291c" strokecolor="#da291c" strokeweight="2pt">
                <v:textbox>
                  <w:txbxContent>
                    <w:p w:rsidR="003002FF" w:rsidP="003002FF" w14:paraId="3488EC05" w14:textId="77777777">
                      <w:pPr>
                        <w:jc w:val="center"/>
                      </w:pPr>
                    </w:p>
                  </w:txbxContent>
                </v:textbox>
                <w10:anchorlock/>
              </v:rect>
            </w:pict>
          </mc:Fallback>
        </mc:AlternateContent>
      </w:r>
      <w:r w:rsidRPr="006D0935" w:rsidR="2C892E47">
        <w:rPr>
          <w:b/>
          <w:bCs/>
        </w:rPr>
        <w:t xml:space="preserve"> </w:t>
      </w:r>
      <w:r w:rsidRPr="006D0935" w:rsidR="00C64FB4">
        <w:rPr>
          <w:b/>
          <w:bCs/>
        </w:rPr>
        <w:br w:type="page"/>
      </w:r>
    </w:p>
    <w:p w:rsidR="001A2EB4" w:rsidRPr="008E607E" w:rsidP="00CB1C05" w14:paraId="1074CF88" w14:textId="77777777">
      <w:pPr>
        <w:pStyle w:val="BodyText"/>
        <w:rPr>
          <w:lang w:val="en-US"/>
        </w:rPr>
        <w:sectPr w:rsidSect="00CB1C05">
          <w:headerReference w:type="default" r:id="rId11"/>
          <w:footerReference w:type="first" r:id="rId12"/>
          <w:type w:val="nextColumn"/>
          <w:pgSz w:w="12240" w:h="15840" w:code="1"/>
          <w:pgMar w:top="1440" w:right="1440" w:bottom="1440" w:left="1440" w:header="720" w:footer="720" w:gutter="0"/>
          <w:lnNumType w:countBy="1" w:restart="continuous"/>
          <w:pgNumType w:start="1" w:chapStyle="1"/>
          <w:cols w:space="720"/>
          <w:docGrid w:linePitch="299"/>
        </w:sectPr>
      </w:pPr>
    </w:p>
    <w:p w:rsidR="00351257" w:rsidRPr="00941058" w:rsidP="00CB1C05" w14:paraId="6C4A4196" w14:textId="77777777">
      <w:pPr>
        <w:pStyle w:val="Header"/>
        <w:jc w:val="left"/>
        <w:rPr>
          <w:rFonts w:ascii="Arial Bold" w:hAnsi="Arial Bold" w:cs="Arial"/>
          <w:spacing w:val="0"/>
          <w:sz w:val="28"/>
          <w:szCs w:val="28"/>
        </w:rPr>
      </w:pPr>
      <w:r w:rsidRPr="00941058">
        <w:rPr>
          <w:rFonts w:ascii="Arial Bold" w:hAnsi="Arial Bold" w:cs="Arial"/>
          <w:spacing w:val="0"/>
          <w:sz w:val="28"/>
          <w:szCs w:val="28"/>
        </w:rPr>
        <w:t>A</w:t>
      </w:r>
      <w:r w:rsidRPr="00941058" w:rsidR="005022BD">
        <w:rPr>
          <w:rFonts w:ascii="Arial Bold" w:hAnsi="Arial Bold" w:cs="Arial"/>
          <w:spacing w:val="0"/>
          <w:sz w:val="28"/>
          <w:szCs w:val="28"/>
        </w:rPr>
        <w:t>cknowledgement</w:t>
      </w:r>
    </w:p>
    <w:p w:rsidR="00C32C4C" w:rsidRPr="00C30732" w:rsidP="00CB1C05" w14:paraId="77C305A2" w14:textId="77777777">
      <w:pPr>
        <w:rPr>
          <w:caps/>
        </w:rPr>
      </w:pPr>
      <w:r w:rsidRPr="00C32C4C">
        <w:t xml:space="preserve">EPA acknowledges the analytical and draft preparation support of Abt Associates Inc. of Rockville, Maryland, provided under Contract No. </w:t>
      </w:r>
      <w:r w:rsidR="0076325D">
        <w:t xml:space="preserve">68HERH22A0018/68HERH23F0085 </w:t>
      </w:r>
      <w:r w:rsidRPr="00C32C4C">
        <w:t>in the preparation of this report.</w:t>
      </w:r>
    </w:p>
    <w:p w:rsidR="00C545DB" w:rsidRPr="006D0935" w:rsidP="00CB1C05" w14:paraId="0FBC18A8" w14:textId="77777777">
      <w:r>
        <w:rPr>
          <w:rFonts w:ascii="Sofia Sans" w:hAnsi="Sofia Sans"/>
          <w:noProof/>
        </w:rPr>
        <w:drawing>
          <wp:anchor distT="0" distB="0" distL="114300" distR="114300" simplePos="0" relativeHeight="251667456" behindDoc="1" locked="0" layoutInCell="1" allowOverlap="1">
            <wp:simplePos x="0" y="0"/>
            <wp:positionH relativeFrom="column">
              <wp:posOffset>2398143</wp:posOffset>
            </wp:positionH>
            <wp:positionV relativeFrom="paragraph">
              <wp:posOffset>275590</wp:posOffset>
            </wp:positionV>
            <wp:extent cx="770890" cy="762000"/>
            <wp:effectExtent l="0" t="0" r="0" b="0"/>
            <wp:wrapTight wrapText="bothSides">
              <wp:wrapPolygon>
                <wp:start x="2135" y="540"/>
                <wp:lineTo x="1601" y="2160"/>
                <wp:lineTo x="1068" y="20520"/>
                <wp:lineTo x="19750" y="20520"/>
                <wp:lineTo x="19750" y="9180"/>
                <wp:lineTo x="19216" y="2700"/>
                <wp:lineTo x="18682" y="540"/>
                <wp:lineTo x="2135" y="540"/>
              </wp:wrapPolygon>
            </wp:wrapTight>
            <wp:docPr id="1028938537" name="Picture 1028938537" descr="A red squa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938537" name="Picture 1" descr="A red square with black text&#10;&#10;Description automatically generated"/>
                    <pic:cNvPicPr/>
                  </pic:nvPicPr>
                  <pic:blipFill>
                    <a:blip xmlns:r="http://schemas.openxmlformats.org/officeDocument/2006/relationships" r:embed="rId13" cstate="print">
                      <a:extLst>
                        <a:ext xmlns:a="http://schemas.openxmlformats.org/drawingml/2006/main" uri="{28A0092B-C50C-407E-A947-70E740481C1C}">
                          <a14:useLocalDpi xmlns:a14="http://schemas.microsoft.com/office/drawing/2010/main" val="0"/>
                        </a:ext>
                      </a:extLst>
                    </a:blip>
                    <a:stretch>
                      <a:fillRect/>
                    </a:stretch>
                  </pic:blipFill>
                  <pic:spPr>
                    <a:xfrm>
                      <a:off x="0" y="0"/>
                      <a:ext cx="770890" cy="762000"/>
                    </a:xfrm>
                    <a:prstGeom prst="rect">
                      <a:avLst/>
                    </a:prstGeom>
                  </pic:spPr>
                </pic:pic>
              </a:graphicData>
            </a:graphic>
            <wp14:sizeRelH relativeFrom="page">
              <wp14:pctWidth>0</wp14:pctWidth>
            </wp14:sizeRelH>
            <wp14:sizeRelV relativeFrom="page">
              <wp14:pctHeight>0</wp14:pctHeight>
            </wp14:sizeRelV>
          </wp:anchor>
        </w:drawing>
      </w:r>
    </w:p>
    <w:p w:rsidR="00C545DB" w:rsidRPr="006D0935" w:rsidP="00CB1C05" w14:paraId="3E0AA1CC" w14:textId="77777777"/>
    <w:p w:rsidR="00C545DB" w:rsidRPr="006D0935" w:rsidP="00CB1C05" w14:paraId="38EDF4DD" w14:textId="77777777"/>
    <w:p w:rsidR="00C545DB" w:rsidRPr="006D0935" w:rsidP="00CB1C05" w14:paraId="1BD78F64" w14:textId="77777777"/>
    <w:p w:rsidR="00C545DB" w:rsidRPr="006D0935" w:rsidP="00CB1C05" w14:paraId="37A49F48" w14:textId="77777777">
      <w:r w:rsidRPr="00A32C22">
        <w:rPr>
          <w:noProof/>
          <w:color w:val="616662"/>
          <w:szCs w:val="24"/>
        </w:rPr>
        <mc:AlternateContent>
          <mc:Choice Requires="wps">
            <w:drawing>
              <wp:anchor distT="45720" distB="45720" distL="114300" distR="114300" simplePos="0" relativeHeight="251664384" behindDoc="0" locked="0" layoutInCell="1" allowOverlap="1">
                <wp:simplePos x="0" y="0"/>
                <wp:positionH relativeFrom="column">
                  <wp:posOffset>0</wp:posOffset>
                </wp:positionH>
                <wp:positionV relativeFrom="paragraph">
                  <wp:posOffset>334010</wp:posOffset>
                </wp:positionV>
                <wp:extent cx="5706110" cy="1601470"/>
                <wp:effectExtent l="19050" t="19050" r="27940" b="25400"/>
                <wp:wrapSquare wrapText="bothSides"/>
                <wp:docPr id="100" name="Text Box 100"/>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706110" cy="1601470"/>
                        </a:xfrm>
                        <a:prstGeom prst="rect">
                          <a:avLst/>
                        </a:prstGeom>
                        <a:solidFill>
                          <a:srgbClr val="FFFFFF"/>
                        </a:solidFill>
                        <a:ln w="28575">
                          <a:solidFill>
                            <a:schemeClr val="tx2"/>
                          </a:solidFill>
                          <a:miter lim="800000"/>
                          <a:headEnd/>
                          <a:tailEnd/>
                        </a:ln>
                      </wps:spPr>
                      <wps:txbx>
                        <w:txbxContent>
                          <w:p w:rsidR="004355FB" w:rsidRPr="004355FB" w:rsidP="00D51050" w14:textId="77777777">
                            <w:r w:rsidRPr="004D4021">
                              <w:t>Notice</w:t>
                            </w:r>
                          </w:p>
                          <w:p w:rsidR="004355FB" w:rsidP="004355FB" w14:textId="77777777"/>
                          <w:p w:rsidR="004355FB" w:rsidRPr="00A561E0" w:rsidP="004355FB" w14:textId="77777777">
                            <w:pPr>
                              <w:rPr>
                                <w:sz w:val="24"/>
                                <w:szCs w:val="24"/>
                              </w:rPr>
                            </w:pPr>
                            <w:r w:rsidRPr="00A561E0">
                              <w:rPr>
                                <w:sz w:val="24"/>
                                <w:szCs w:val="24"/>
                              </w:rPr>
                              <w:t xml:space="preserve">This is not an official guidance document and should not be relied upon to determine applicable regulatory requirements.  This document was prepared to provide economic information for the rulemaking process, and to meet various administrative and legislative requirements.  Due to the nature of the information available to EPA, the document contains various assumptions that may not reflect the regulatory determinations that an individual firm would make were it to apply the rule's requirements to its specific circumstances.  Persons seeking information on regulatory requirements as they apply to specific facilities should consult </w:t>
                            </w:r>
                            <w:r w:rsidRPr="00E745E5">
                              <w:rPr>
                                <w:szCs w:val="24"/>
                              </w:rPr>
                              <w:t>40 CFR part 751</w:t>
                            </w:r>
                            <w:r w:rsidRPr="00A561E0">
                              <w:rPr>
                                <w:sz w:val="24"/>
                                <w:szCs w:val="24"/>
                              </w:rPr>
                              <w:t xml:space="preserve">, the preamble for the regulatory action, </w:t>
                            </w:r>
                            <w:r>
                              <w:rPr>
                                <w:sz w:val="24"/>
                                <w:szCs w:val="24"/>
                              </w:rPr>
                              <w:t xml:space="preserve">and </w:t>
                            </w:r>
                            <w:r w:rsidRPr="00A561E0">
                              <w:rPr>
                                <w:sz w:val="24"/>
                                <w:szCs w:val="24"/>
                              </w:rPr>
                              <w:t>EPA guidance documents</w:t>
                            </w:r>
                            <w:r>
                              <w:rPr>
                                <w:sz w:val="24"/>
                                <w:szCs w:val="24"/>
                              </w:rPr>
                              <w:t>.</w:t>
                            </w:r>
                          </w:p>
                          <w:p w:rsidR="004355FB" w:rsidP="004355FB" w14:textId="7777777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00" o:spid="_x0000_s1028" type="#_x0000_t202" style="width:449.3pt;height:126.1pt;margin-top:26.3pt;margin-left:0;mso-height-percent:200;mso-height-relative:margin;mso-width-percent:0;mso-width-relative:margin;mso-wrap-distance-bottom:3.6pt;mso-wrap-distance-left:9pt;mso-wrap-distance-right:9pt;mso-wrap-distance-top:3.6pt;mso-wrap-style:square;position:absolute;visibility:visible;v-text-anchor:top;z-index:251665408" strokecolor="#da291c" strokeweight="2.25pt">
                <v:textbox style="mso-fit-shape-to-text:t">
                  <w:txbxContent>
                    <w:p w:rsidR="004355FB" w:rsidRPr="004355FB" w:rsidP="00D51050" w14:paraId="5D140501" w14:textId="77777777">
                      <w:r w:rsidRPr="004D4021">
                        <w:t>Notice</w:t>
                      </w:r>
                    </w:p>
                    <w:p w:rsidR="004355FB" w:rsidP="004355FB" w14:paraId="6410E043" w14:textId="77777777"/>
                    <w:p w:rsidR="004355FB" w:rsidRPr="00A561E0" w:rsidP="004355FB" w14:paraId="76784F91" w14:textId="77777777">
                      <w:pPr>
                        <w:rPr>
                          <w:sz w:val="24"/>
                          <w:szCs w:val="24"/>
                        </w:rPr>
                      </w:pPr>
                      <w:r w:rsidRPr="00A561E0">
                        <w:rPr>
                          <w:sz w:val="24"/>
                          <w:szCs w:val="24"/>
                        </w:rPr>
                        <w:t xml:space="preserve">This is not an official guidance document and should not be relied upon to determine applicable regulatory requirements.  This document was prepared to provide economic information for the rulemaking process, and to meet various administrative and legislative requirements.  Due to the nature of the information available to EPA, the document contains various assumptions that may not reflect the regulatory determinations that an individual firm would make were it to apply the rule's requirements to its specific circumstances.  Persons seeking information on regulatory requirements as they apply to specific facilities should consult </w:t>
                      </w:r>
                      <w:r w:rsidRPr="00E745E5">
                        <w:rPr>
                          <w:szCs w:val="24"/>
                        </w:rPr>
                        <w:t>40 CFR part 751</w:t>
                      </w:r>
                      <w:r w:rsidRPr="00A561E0">
                        <w:rPr>
                          <w:sz w:val="24"/>
                          <w:szCs w:val="24"/>
                        </w:rPr>
                        <w:t xml:space="preserve">, the preamble for the regulatory action, </w:t>
                      </w:r>
                      <w:r>
                        <w:rPr>
                          <w:sz w:val="24"/>
                          <w:szCs w:val="24"/>
                        </w:rPr>
                        <w:t xml:space="preserve">and </w:t>
                      </w:r>
                      <w:r w:rsidRPr="00A561E0">
                        <w:rPr>
                          <w:sz w:val="24"/>
                          <w:szCs w:val="24"/>
                        </w:rPr>
                        <w:t>EPA guidance documents</w:t>
                      </w:r>
                      <w:r>
                        <w:rPr>
                          <w:sz w:val="24"/>
                          <w:szCs w:val="24"/>
                        </w:rPr>
                        <w:t>.</w:t>
                      </w:r>
                    </w:p>
                    <w:p w:rsidR="004355FB" w:rsidP="004355FB" w14:paraId="009156BB" w14:textId="77777777"/>
                  </w:txbxContent>
                </v:textbox>
                <w10:wrap type="square"/>
              </v:shape>
            </w:pict>
          </mc:Fallback>
        </mc:AlternateContent>
      </w:r>
    </w:p>
    <w:p w:rsidR="00C545DB" w:rsidRPr="006D0935" w:rsidP="00CB1C05" w14:paraId="417F7096" w14:textId="77777777"/>
    <w:p w:rsidR="00645684" w:rsidRPr="006D0935" w:rsidP="00CB1C05" w14:paraId="510F05C1" w14:textId="77777777">
      <w:pPr>
        <w:sectPr w:rsidSect="00CB1C05">
          <w:headerReference w:type="default" r:id="rId14"/>
          <w:footerReference w:type="default" r:id="rId15"/>
          <w:type w:val="nextColumn"/>
          <w:pgSz w:w="12240" w:h="15840" w:code="1"/>
          <w:pgMar w:top="1440" w:right="1440" w:bottom="1440" w:left="1440" w:header="432" w:footer="720" w:gutter="0"/>
          <w:lnNumType w:countBy="1" w:restart="continuous"/>
          <w:pgNumType w:fmt="lowerRoman" w:start="1"/>
          <w:cols w:space="720"/>
          <w:docGrid w:linePitch="299"/>
        </w:sectPr>
      </w:pPr>
    </w:p>
    <w:p w:rsidR="00CF4D0F" w:rsidRPr="00D57AE9" w:rsidP="00CB1C05" w14:paraId="485CA018" w14:textId="77777777">
      <w:pPr>
        <w:pStyle w:val="Heading1NoNumbering"/>
      </w:pPr>
      <w:bookmarkStart w:id="1" w:name="_Toc165378699"/>
      <w:r w:rsidRPr="00D57AE9">
        <w:t>CONTENTS</w:t>
      </w:r>
      <w:bookmarkEnd w:id="1"/>
    </w:p>
    <w:p w:rsidR="0092222B" w14:paraId="24769089" w14:textId="77777777">
      <w:pPr>
        <w:pStyle w:val="TOC1"/>
        <w:rPr>
          <w:rFonts w:asciiTheme="minorHAnsi" w:eastAsiaTheme="minorEastAsia" w:hAnsiTheme="minorHAnsi" w:cstheme="minorBidi"/>
          <w:b w:val="0"/>
          <w:bCs w:val="0"/>
          <w:kern w:val="2"/>
          <w:sz w:val="24"/>
          <w:szCs w:val="24"/>
          <w14:ligatures w14:val="standardContextual"/>
        </w:rPr>
      </w:pPr>
      <w:r>
        <w:rPr>
          <w:rFonts w:ascii="Arial Narrow" w:hAnsi="Arial Narrow"/>
          <w:color w:val="DA291C" w:themeColor="text2"/>
          <w:spacing w:val="60"/>
          <w:sz w:val="24"/>
        </w:rPr>
        <w:fldChar w:fldCharType="begin" w:fldLock="1"/>
      </w:r>
      <w:r>
        <w:instrText xml:space="preserve"> TOC \o "1-2" \h \z \u </w:instrText>
      </w:r>
      <w:r>
        <w:rPr>
          <w:rFonts w:ascii="Arial Narrow" w:hAnsi="Arial Narrow"/>
          <w:color w:val="DA291C" w:themeColor="text2"/>
          <w:spacing w:val="60"/>
          <w:sz w:val="24"/>
        </w:rPr>
        <w:fldChar w:fldCharType="separate"/>
      </w:r>
      <w:hyperlink w:anchor="_Toc165378699" w:history="1">
        <w:r w:rsidRPr="00FB1321">
          <w:rPr>
            <w:rStyle w:val="Hyperlink"/>
          </w:rPr>
          <w:t>CONTENTS</w:t>
        </w:r>
        <w:r>
          <w:rPr>
            <w:webHidden/>
          </w:rPr>
          <w:tab/>
        </w:r>
        <w:r>
          <w:rPr>
            <w:webHidden/>
          </w:rPr>
          <w:fldChar w:fldCharType="begin" w:fldLock="1"/>
        </w:r>
        <w:r>
          <w:rPr>
            <w:webHidden/>
          </w:rPr>
          <w:instrText xml:space="preserve"> PAGEREF _Toc165378699 \h </w:instrText>
        </w:r>
        <w:r>
          <w:rPr>
            <w:webHidden/>
          </w:rPr>
          <w:fldChar w:fldCharType="separate"/>
        </w:r>
        <w:r w:rsidR="00BD2238">
          <w:rPr>
            <w:webHidden/>
          </w:rPr>
          <w:t>ii</w:t>
        </w:r>
        <w:r>
          <w:rPr>
            <w:webHidden/>
          </w:rPr>
          <w:fldChar w:fldCharType="end"/>
        </w:r>
      </w:hyperlink>
    </w:p>
    <w:p w:rsidR="0092222B" w14:paraId="7393AD1C" w14:textId="77777777">
      <w:pPr>
        <w:pStyle w:val="TOC1"/>
        <w:rPr>
          <w:rFonts w:asciiTheme="minorHAnsi" w:eastAsiaTheme="minorEastAsia" w:hAnsiTheme="minorHAnsi" w:cstheme="minorBidi"/>
          <w:b w:val="0"/>
          <w:bCs w:val="0"/>
          <w:kern w:val="2"/>
          <w:sz w:val="24"/>
          <w:szCs w:val="24"/>
          <w14:ligatures w14:val="standardContextual"/>
        </w:rPr>
      </w:pPr>
      <w:hyperlink w:anchor="_Toc165378700" w:history="1">
        <w:r w:rsidRPr="00FB1321" w:rsidR="00762D8D">
          <w:rPr>
            <w:rStyle w:val="Hyperlink"/>
          </w:rPr>
          <w:t>Acronyms and Abbreviations</w:t>
        </w:r>
        <w:r w:rsidR="00762D8D">
          <w:rPr>
            <w:webHidden/>
          </w:rPr>
          <w:tab/>
        </w:r>
        <w:r w:rsidR="00762D8D">
          <w:rPr>
            <w:webHidden/>
          </w:rPr>
          <w:fldChar w:fldCharType="begin" w:fldLock="1"/>
        </w:r>
        <w:r w:rsidR="00762D8D">
          <w:rPr>
            <w:webHidden/>
          </w:rPr>
          <w:instrText xml:space="preserve"> PAGEREF _Toc165378700 \h </w:instrText>
        </w:r>
        <w:r w:rsidR="00762D8D">
          <w:rPr>
            <w:webHidden/>
          </w:rPr>
          <w:fldChar w:fldCharType="separate"/>
        </w:r>
        <w:r w:rsidR="00BD2238">
          <w:rPr>
            <w:webHidden/>
          </w:rPr>
          <w:t>v</w:t>
        </w:r>
        <w:r w:rsidR="00762D8D">
          <w:rPr>
            <w:webHidden/>
          </w:rPr>
          <w:fldChar w:fldCharType="end"/>
        </w:r>
      </w:hyperlink>
    </w:p>
    <w:p w:rsidR="0092222B" w14:paraId="0365071B" w14:textId="77777777">
      <w:pPr>
        <w:pStyle w:val="TOC1"/>
        <w:rPr>
          <w:rFonts w:asciiTheme="minorHAnsi" w:eastAsiaTheme="minorEastAsia" w:hAnsiTheme="minorHAnsi" w:cstheme="minorBidi"/>
          <w:b w:val="0"/>
          <w:bCs w:val="0"/>
          <w:kern w:val="2"/>
          <w:sz w:val="24"/>
          <w:szCs w:val="24"/>
          <w14:ligatures w14:val="standardContextual"/>
        </w:rPr>
      </w:pPr>
      <w:hyperlink w:anchor="_Toc165378701" w:history="1">
        <w:r w:rsidRPr="00FB1321" w:rsidR="00762D8D">
          <w:rPr>
            <w:rStyle w:val="Hyperlink"/>
          </w:rPr>
          <w:t>List of Tables</w:t>
        </w:r>
        <w:r w:rsidR="00762D8D">
          <w:rPr>
            <w:webHidden/>
          </w:rPr>
          <w:tab/>
        </w:r>
        <w:r w:rsidR="00762D8D">
          <w:rPr>
            <w:webHidden/>
          </w:rPr>
          <w:fldChar w:fldCharType="begin" w:fldLock="1"/>
        </w:r>
        <w:r w:rsidR="00762D8D">
          <w:rPr>
            <w:webHidden/>
          </w:rPr>
          <w:instrText xml:space="preserve"> PAGEREF _Toc165378701 \h </w:instrText>
        </w:r>
        <w:r w:rsidR="00762D8D">
          <w:rPr>
            <w:webHidden/>
          </w:rPr>
          <w:fldChar w:fldCharType="separate"/>
        </w:r>
        <w:r w:rsidR="00BD2238">
          <w:rPr>
            <w:webHidden/>
          </w:rPr>
          <w:t>viii</w:t>
        </w:r>
        <w:r w:rsidR="00762D8D">
          <w:rPr>
            <w:webHidden/>
          </w:rPr>
          <w:fldChar w:fldCharType="end"/>
        </w:r>
      </w:hyperlink>
    </w:p>
    <w:p w:rsidR="0092222B" w14:paraId="55CE5B11" w14:textId="77777777">
      <w:pPr>
        <w:pStyle w:val="TOC1"/>
        <w:rPr>
          <w:rFonts w:asciiTheme="minorHAnsi" w:eastAsiaTheme="minorEastAsia" w:hAnsiTheme="minorHAnsi" w:cstheme="minorBidi"/>
          <w:b w:val="0"/>
          <w:bCs w:val="0"/>
          <w:kern w:val="2"/>
          <w:sz w:val="24"/>
          <w:szCs w:val="24"/>
          <w14:ligatures w14:val="standardContextual"/>
        </w:rPr>
      </w:pPr>
      <w:hyperlink w:anchor="_Toc165378702" w:history="1">
        <w:r w:rsidRPr="00FB1321" w:rsidR="00762D8D">
          <w:rPr>
            <w:rStyle w:val="Hyperlink"/>
          </w:rPr>
          <w:t>Executive Summary</w:t>
        </w:r>
        <w:r w:rsidR="00762D8D">
          <w:rPr>
            <w:webHidden/>
          </w:rPr>
          <w:tab/>
        </w:r>
        <w:r w:rsidR="002904E0">
          <w:rPr>
            <w:webHidden/>
          </w:rPr>
          <w:t>ES-</w:t>
        </w:r>
        <w:r w:rsidR="00762D8D">
          <w:rPr>
            <w:webHidden/>
          </w:rPr>
          <w:fldChar w:fldCharType="begin" w:fldLock="1"/>
        </w:r>
        <w:r w:rsidR="00762D8D">
          <w:rPr>
            <w:webHidden/>
          </w:rPr>
          <w:instrText xml:space="preserve"> PAGEREF _Toc165378702 \h </w:instrText>
        </w:r>
        <w:r w:rsidR="00762D8D">
          <w:rPr>
            <w:webHidden/>
          </w:rPr>
          <w:fldChar w:fldCharType="separate"/>
        </w:r>
        <w:r w:rsidR="00BD2238">
          <w:rPr>
            <w:webHidden/>
          </w:rPr>
          <w:t>1</w:t>
        </w:r>
        <w:r w:rsidR="00762D8D">
          <w:rPr>
            <w:webHidden/>
          </w:rPr>
          <w:fldChar w:fldCharType="end"/>
        </w:r>
      </w:hyperlink>
    </w:p>
    <w:p w:rsidR="0092222B" w14:paraId="68888738" w14:textId="77777777">
      <w:pPr>
        <w:pStyle w:val="TOC2"/>
        <w:rPr>
          <w:rFonts w:asciiTheme="minorHAnsi" w:eastAsiaTheme="minorEastAsia" w:hAnsiTheme="minorHAnsi" w:cstheme="minorBidi"/>
          <w:kern w:val="2"/>
          <w:sz w:val="24"/>
          <w:szCs w:val="24"/>
          <w14:ligatures w14:val="standardContextual"/>
        </w:rPr>
      </w:pPr>
      <w:hyperlink w:anchor="_Toc165378703" w:history="1">
        <w:r w:rsidRPr="00FB1321" w:rsidR="00762D8D">
          <w:rPr>
            <w:rStyle w:val="Hyperlink"/>
          </w:rPr>
          <w:t>Introduction</w:t>
        </w:r>
        <w:r w:rsidR="00762D8D">
          <w:rPr>
            <w:webHidden/>
          </w:rPr>
          <w:tab/>
        </w:r>
        <w:r w:rsidR="002904E0">
          <w:rPr>
            <w:webHidden/>
          </w:rPr>
          <w:t>ES-</w:t>
        </w:r>
        <w:r w:rsidR="00762D8D">
          <w:rPr>
            <w:webHidden/>
          </w:rPr>
          <w:fldChar w:fldCharType="begin" w:fldLock="1"/>
        </w:r>
        <w:r w:rsidR="00762D8D">
          <w:rPr>
            <w:webHidden/>
          </w:rPr>
          <w:instrText xml:space="preserve"> PAGEREF _Toc165378703 \h </w:instrText>
        </w:r>
        <w:r w:rsidR="00762D8D">
          <w:rPr>
            <w:webHidden/>
          </w:rPr>
          <w:fldChar w:fldCharType="separate"/>
        </w:r>
        <w:r w:rsidR="00BD2238">
          <w:rPr>
            <w:webHidden/>
          </w:rPr>
          <w:t>1</w:t>
        </w:r>
        <w:r w:rsidR="00762D8D">
          <w:rPr>
            <w:webHidden/>
          </w:rPr>
          <w:fldChar w:fldCharType="end"/>
        </w:r>
      </w:hyperlink>
    </w:p>
    <w:p w:rsidR="0092222B" w14:paraId="58B86CB3" w14:textId="77777777">
      <w:pPr>
        <w:pStyle w:val="TOC2"/>
        <w:rPr>
          <w:rFonts w:asciiTheme="minorHAnsi" w:eastAsiaTheme="minorEastAsia" w:hAnsiTheme="minorHAnsi" w:cstheme="minorBidi"/>
          <w:kern w:val="2"/>
          <w:sz w:val="24"/>
          <w:szCs w:val="24"/>
          <w14:ligatures w14:val="standardContextual"/>
        </w:rPr>
      </w:pPr>
      <w:hyperlink w:anchor="_Toc165378704" w:history="1">
        <w:r w:rsidRPr="00FB1321" w:rsidR="00762D8D">
          <w:rPr>
            <w:rStyle w:val="Hyperlink"/>
          </w:rPr>
          <w:t>Background</w:t>
        </w:r>
        <w:r w:rsidR="00762D8D">
          <w:rPr>
            <w:webHidden/>
          </w:rPr>
          <w:tab/>
        </w:r>
        <w:r w:rsidR="002904E0">
          <w:rPr>
            <w:webHidden/>
          </w:rPr>
          <w:t>ES-</w:t>
        </w:r>
        <w:r w:rsidR="00762D8D">
          <w:rPr>
            <w:webHidden/>
          </w:rPr>
          <w:fldChar w:fldCharType="begin" w:fldLock="1"/>
        </w:r>
        <w:r w:rsidR="00762D8D">
          <w:rPr>
            <w:webHidden/>
          </w:rPr>
          <w:instrText xml:space="preserve"> PAGEREF _Toc165378704 \h </w:instrText>
        </w:r>
        <w:r w:rsidR="00762D8D">
          <w:rPr>
            <w:webHidden/>
          </w:rPr>
          <w:fldChar w:fldCharType="separate"/>
        </w:r>
        <w:r w:rsidR="00BD2238">
          <w:rPr>
            <w:webHidden/>
          </w:rPr>
          <w:t>3</w:t>
        </w:r>
        <w:r w:rsidR="00762D8D">
          <w:rPr>
            <w:webHidden/>
          </w:rPr>
          <w:fldChar w:fldCharType="end"/>
        </w:r>
      </w:hyperlink>
    </w:p>
    <w:p w:rsidR="0092222B" w14:paraId="362EE472" w14:textId="77777777">
      <w:pPr>
        <w:pStyle w:val="TOC2"/>
        <w:rPr>
          <w:rFonts w:asciiTheme="minorHAnsi" w:eastAsiaTheme="minorEastAsia" w:hAnsiTheme="minorHAnsi" w:cstheme="minorBidi"/>
          <w:kern w:val="2"/>
          <w:sz w:val="24"/>
          <w:szCs w:val="24"/>
          <w14:ligatures w14:val="standardContextual"/>
        </w:rPr>
      </w:pPr>
      <w:hyperlink w:anchor="_Toc165378705" w:history="1">
        <w:r w:rsidRPr="00FB1321" w:rsidR="00762D8D">
          <w:rPr>
            <w:rStyle w:val="Hyperlink"/>
          </w:rPr>
          <w:t>Options Analyzed</w:t>
        </w:r>
        <w:r w:rsidR="00762D8D">
          <w:rPr>
            <w:webHidden/>
          </w:rPr>
          <w:tab/>
        </w:r>
        <w:r w:rsidRPr="002904E0" w:rsidR="002904E0">
          <w:rPr>
            <w:webHidden/>
          </w:rPr>
          <w:t>ES-</w:t>
        </w:r>
        <w:r w:rsidR="00762D8D">
          <w:rPr>
            <w:webHidden/>
          </w:rPr>
          <w:fldChar w:fldCharType="begin" w:fldLock="1"/>
        </w:r>
        <w:r w:rsidR="00762D8D">
          <w:rPr>
            <w:webHidden/>
          </w:rPr>
          <w:instrText xml:space="preserve"> PAGEREF _Toc165378705 \h </w:instrText>
        </w:r>
        <w:r w:rsidR="00762D8D">
          <w:rPr>
            <w:webHidden/>
          </w:rPr>
          <w:fldChar w:fldCharType="separate"/>
        </w:r>
        <w:r w:rsidR="00BD2238">
          <w:rPr>
            <w:webHidden/>
          </w:rPr>
          <w:t>4</w:t>
        </w:r>
        <w:r w:rsidR="00762D8D">
          <w:rPr>
            <w:webHidden/>
          </w:rPr>
          <w:fldChar w:fldCharType="end"/>
        </w:r>
      </w:hyperlink>
    </w:p>
    <w:p w:rsidR="0092222B" w14:paraId="3FFEC5F3" w14:textId="77777777">
      <w:pPr>
        <w:pStyle w:val="TOC2"/>
        <w:rPr>
          <w:rFonts w:asciiTheme="minorHAnsi" w:eastAsiaTheme="minorEastAsia" w:hAnsiTheme="minorHAnsi" w:cstheme="minorBidi"/>
          <w:kern w:val="2"/>
          <w:sz w:val="24"/>
          <w:szCs w:val="24"/>
          <w14:ligatures w14:val="standardContextual"/>
        </w:rPr>
      </w:pPr>
      <w:hyperlink w:anchor="_Toc165378706" w:history="1">
        <w:r w:rsidRPr="00FB1321" w:rsidR="00762D8D">
          <w:rPr>
            <w:rStyle w:val="Hyperlink"/>
          </w:rPr>
          <w:t>Estimated Number of Affected Entities and Individuals</w:t>
        </w:r>
        <w:r w:rsidR="00762D8D">
          <w:rPr>
            <w:webHidden/>
          </w:rPr>
          <w:tab/>
        </w:r>
        <w:r w:rsidRPr="002904E0" w:rsidR="002904E0">
          <w:rPr>
            <w:webHidden/>
          </w:rPr>
          <w:t>ES-</w:t>
        </w:r>
        <w:r w:rsidR="00762D8D">
          <w:rPr>
            <w:webHidden/>
          </w:rPr>
          <w:fldChar w:fldCharType="begin" w:fldLock="1"/>
        </w:r>
        <w:r w:rsidR="00762D8D">
          <w:rPr>
            <w:webHidden/>
          </w:rPr>
          <w:instrText xml:space="preserve"> PAGEREF _Toc165378706 \h </w:instrText>
        </w:r>
        <w:r w:rsidR="00762D8D">
          <w:rPr>
            <w:webHidden/>
          </w:rPr>
          <w:fldChar w:fldCharType="separate"/>
        </w:r>
        <w:r w:rsidR="00BD2238">
          <w:rPr>
            <w:webHidden/>
          </w:rPr>
          <w:t>6</w:t>
        </w:r>
        <w:r w:rsidR="00762D8D">
          <w:rPr>
            <w:webHidden/>
          </w:rPr>
          <w:fldChar w:fldCharType="end"/>
        </w:r>
      </w:hyperlink>
    </w:p>
    <w:p w:rsidR="0092222B" w14:paraId="2BFCE1A2" w14:textId="77777777">
      <w:pPr>
        <w:pStyle w:val="TOC2"/>
        <w:rPr>
          <w:rFonts w:asciiTheme="minorHAnsi" w:eastAsiaTheme="minorEastAsia" w:hAnsiTheme="minorHAnsi" w:cstheme="minorBidi"/>
          <w:kern w:val="2"/>
          <w:sz w:val="24"/>
          <w:szCs w:val="24"/>
          <w14:ligatures w14:val="standardContextual"/>
        </w:rPr>
      </w:pPr>
      <w:hyperlink w:anchor="_Toc165378707" w:history="1">
        <w:r w:rsidRPr="00FB1321" w:rsidR="00762D8D">
          <w:rPr>
            <w:rStyle w:val="Hyperlink"/>
          </w:rPr>
          <w:t>Estimated Incremental Costs</w:t>
        </w:r>
        <w:r w:rsidR="00762D8D">
          <w:rPr>
            <w:webHidden/>
          </w:rPr>
          <w:tab/>
        </w:r>
        <w:r w:rsidRPr="002904E0" w:rsidR="002904E0">
          <w:rPr>
            <w:webHidden/>
          </w:rPr>
          <w:t>ES-</w:t>
        </w:r>
        <w:r w:rsidR="00762D8D">
          <w:rPr>
            <w:webHidden/>
          </w:rPr>
          <w:fldChar w:fldCharType="begin" w:fldLock="1"/>
        </w:r>
        <w:r w:rsidR="00762D8D">
          <w:rPr>
            <w:webHidden/>
          </w:rPr>
          <w:instrText xml:space="preserve"> PAGEREF _Toc165378707 \h </w:instrText>
        </w:r>
        <w:r w:rsidR="00762D8D">
          <w:rPr>
            <w:webHidden/>
          </w:rPr>
          <w:fldChar w:fldCharType="separate"/>
        </w:r>
        <w:r w:rsidR="00BD2238">
          <w:rPr>
            <w:webHidden/>
          </w:rPr>
          <w:t>7</w:t>
        </w:r>
        <w:r w:rsidR="00762D8D">
          <w:rPr>
            <w:webHidden/>
          </w:rPr>
          <w:fldChar w:fldCharType="end"/>
        </w:r>
      </w:hyperlink>
    </w:p>
    <w:p w:rsidR="0092222B" w14:paraId="1F68BBFA" w14:textId="77777777">
      <w:pPr>
        <w:pStyle w:val="TOC2"/>
        <w:rPr>
          <w:rFonts w:asciiTheme="minorHAnsi" w:eastAsiaTheme="minorEastAsia" w:hAnsiTheme="minorHAnsi" w:cstheme="minorBidi"/>
          <w:kern w:val="2"/>
          <w:sz w:val="24"/>
          <w:szCs w:val="24"/>
          <w14:ligatures w14:val="standardContextual"/>
        </w:rPr>
      </w:pPr>
      <w:hyperlink w:anchor="_Toc165378708" w:history="1">
        <w:r w:rsidRPr="00FB1321" w:rsidR="00762D8D">
          <w:rPr>
            <w:rStyle w:val="Hyperlink"/>
          </w:rPr>
          <w:t>Estimated Incremental Benefits</w:t>
        </w:r>
        <w:r w:rsidR="00762D8D">
          <w:rPr>
            <w:webHidden/>
          </w:rPr>
          <w:tab/>
        </w:r>
        <w:r w:rsidRPr="002904E0" w:rsidR="002904E0">
          <w:rPr>
            <w:webHidden/>
          </w:rPr>
          <w:t>ES-</w:t>
        </w:r>
        <w:r w:rsidR="00762D8D">
          <w:rPr>
            <w:webHidden/>
          </w:rPr>
          <w:fldChar w:fldCharType="begin" w:fldLock="1"/>
        </w:r>
        <w:r w:rsidR="00762D8D">
          <w:rPr>
            <w:webHidden/>
          </w:rPr>
          <w:instrText xml:space="preserve"> PAGEREF _Toc165378708 \h </w:instrText>
        </w:r>
        <w:r w:rsidR="00762D8D">
          <w:rPr>
            <w:webHidden/>
          </w:rPr>
          <w:fldChar w:fldCharType="separate"/>
        </w:r>
        <w:r w:rsidR="00BD2238">
          <w:rPr>
            <w:webHidden/>
          </w:rPr>
          <w:t>11</w:t>
        </w:r>
        <w:r w:rsidR="00762D8D">
          <w:rPr>
            <w:webHidden/>
          </w:rPr>
          <w:fldChar w:fldCharType="end"/>
        </w:r>
      </w:hyperlink>
    </w:p>
    <w:p w:rsidR="0092222B" w14:paraId="10001B2C" w14:textId="77777777">
      <w:pPr>
        <w:pStyle w:val="TOC2"/>
        <w:rPr>
          <w:rFonts w:asciiTheme="minorHAnsi" w:eastAsiaTheme="minorEastAsia" w:hAnsiTheme="minorHAnsi" w:cstheme="minorBidi"/>
          <w:kern w:val="2"/>
          <w:sz w:val="24"/>
          <w:szCs w:val="24"/>
          <w14:ligatures w14:val="standardContextual"/>
        </w:rPr>
      </w:pPr>
      <w:hyperlink w:anchor="_Toc165378709" w:history="1">
        <w:r w:rsidRPr="00FB1321" w:rsidR="00762D8D">
          <w:rPr>
            <w:rStyle w:val="Hyperlink"/>
          </w:rPr>
          <w:t>Estimated Incremental Net Benefits</w:t>
        </w:r>
        <w:r w:rsidR="00762D8D">
          <w:rPr>
            <w:webHidden/>
          </w:rPr>
          <w:tab/>
        </w:r>
        <w:r w:rsidRPr="002904E0" w:rsidR="002904E0">
          <w:rPr>
            <w:webHidden/>
          </w:rPr>
          <w:t>ES-</w:t>
        </w:r>
        <w:r w:rsidR="00762D8D">
          <w:rPr>
            <w:webHidden/>
          </w:rPr>
          <w:fldChar w:fldCharType="begin" w:fldLock="1"/>
        </w:r>
        <w:r w:rsidR="00762D8D">
          <w:rPr>
            <w:webHidden/>
          </w:rPr>
          <w:instrText xml:space="preserve"> PAGEREF _Toc165378709 \h </w:instrText>
        </w:r>
        <w:r w:rsidR="00762D8D">
          <w:rPr>
            <w:webHidden/>
          </w:rPr>
          <w:fldChar w:fldCharType="separate"/>
        </w:r>
        <w:r w:rsidR="00BD2238">
          <w:rPr>
            <w:webHidden/>
          </w:rPr>
          <w:t>16</w:t>
        </w:r>
        <w:r w:rsidR="00762D8D">
          <w:rPr>
            <w:webHidden/>
          </w:rPr>
          <w:fldChar w:fldCharType="end"/>
        </w:r>
      </w:hyperlink>
    </w:p>
    <w:p w:rsidR="0092222B" w14:paraId="6F1F270C" w14:textId="77777777">
      <w:pPr>
        <w:pStyle w:val="TOC2"/>
        <w:rPr>
          <w:rFonts w:asciiTheme="minorHAnsi" w:eastAsiaTheme="minorEastAsia" w:hAnsiTheme="minorHAnsi" w:cstheme="minorBidi"/>
          <w:kern w:val="2"/>
          <w:sz w:val="24"/>
          <w:szCs w:val="24"/>
          <w14:ligatures w14:val="standardContextual"/>
        </w:rPr>
      </w:pPr>
      <w:hyperlink w:anchor="_Toc165378710" w:history="1">
        <w:r w:rsidRPr="00FB1321" w:rsidR="00762D8D">
          <w:rPr>
            <w:rStyle w:val="Hyperlink"/>
          </w:rPr>
          <w:t>Environmental Justice Impacts</w:t>
        </w:r>
        <w:r w:rsidR="00762D8D">
          <w:rPr>
            <w:webHidden/>
          </w:rPr>
          <w:tab/>
        </w:r>
        <w:r w:rsidRPr="002904E0" w:rsidR="002904E0">
          <w:rPr>
            <w:webHidden/>
          </w:rPr>
          <w:t>ES-</w:t>
        </w:r>
        <w:r w:rsidR="00762D8D">
          <w:rPr>
            <w:webHidden/>
          </w:rPr>
          <w:fldChar w:fldCharType="begin" w:fldLock="1"/>
        </w:r>
        <w:r w:rsidR="00762D8D">
          <w:rPr>
            <w:webHidden/>
          </w:rPr>
          <w:instrText xml:space="preserve"> PAGEREF _Toc165378710 \h </w:instrText>
        </w:r>
        <w:r w:rsidR="00762D8D">
          <w:rPr>
            <w:webHidden/>
          </w:rPr>
          <w:fldChar w:fldCharType="separate"/>
        </w:r>
        <w:r w:rsidR="00BD2238">
          <w:rPr>
            <w:webHidden/>
          </w:rPr>
          <w:t>24</w:t>
        </w:r>
        <w:r w:rsidR="00762D8D">
          <w:rPr>
            <w:webHidden/>
          </w:rPr>
          <w:fldChar w:fldCharType="end"/>
        </w:r>
      </w:hyperlink>
    </w:p>
    <w:p w:rsidR="0092222B" w14:paraId="1929DCD1" w14:textId="77777777">
      <w:pPr>
        <w:pStyle w:val="TOC2"/>
        <w:rPr>
          <w:rFonts w:asciiTheme="minorHAnsi" w:eastAsiaTheme="minorEastAsia" w:hAnsiTheme="minorHAnsi" w:cstheme="minorBidi"/>
          <w:kern w:val="2"/>
          <w:sz w:val="24"/>
          <w:szCs w:val="24"/>
          <w14:ligatures w14:val="standardContextual"/>
        </w:rPr>
      </w:pPr>
      <w:hyperlink w:anchor="_Toc165378711" w:history="1">
        <w:r w:rsidRPr="00FB1321" w:rsidR="00762D8D">
          <w:rPr>
            <w:rStyle w:val="Hyperlink"/>
          </w:rPr>
          <w:t>Estimated Small Business Impacts</w:t>
        </w:r>
        <w:r w:rsidR="00762D8D">
          <w:rPr>
            <w:webHidden/>
          </w:rPr>
          <w:tab/>
        </w:r>
        <w:r w:rsidRPr="002904E0" w:rsidR="002904E0">
          <w:rPr>
            <w:webHidden/>
          </w:rPr>
          <w:t>ES-</w:t>
        </w:r>
        <w:r w:rsidR="00762D8D">
          <w:rPr>
            <w:webHidden/>
          </w:rPr>
          <w:fldChar w:fldCharType="begin" w:fldLock="1"/>
        </w:r>
        <w:r w:rsidR="00762D8D">
          <w:rPr>
            <w:webHidden/>
          </w:rPr>
          <w:instrText xml:space="preserve"> PAGEREF _Toc165378711 \h </w:instrText>
        </w:r>
        <w:r w:rsidR="00762D8D">
          <w:rPr>
            <w:webHidden/>
          </w:rPr>
          <w:fldChar w:fldCharType="separate"/>
        </w:r>
        <w:r w:rsidR="00BD2238">
          <w:rPr>
            <w:webHidden/>
          </w:rPr>
          <w:t>27</w:t>
        </w:r>
        <w:r w:rsidR="00762D8D">
          <w:rPr>
            <w:webHidden/>
          </w:rPr>
          <w:fldChar w:fldCharType="end"/>
        </w:r>
      </w:hyperlink>
    </w:p>
    <w:p w:rsidR="0092222B" w14:paraId="7608EF4D"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12" w:history="1">
        <w:r w:rsidRPr="00FB1321" w:rsidR="00762D8D">
          <w:rPr>
            <w:rStyle w:val="Hyperlink"/>
          </w:rPr>
          <w:t>1.</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Introduction</w:t>
        </w:r>
        <w:r w:rsidR="00762D8D">
          <w:rPr>
            <w:webHidden/>
          </w:rPr>
          <w:tab/>
        </w:r>
        <w:r w:rsidR="00762D8D">
          <w:rPr>
            <w:webHidden/>
          </w:rPr>
          <w:fldChar w:fldCharType="begin" w:fldLock="1"/>
        </w:r>
        <w:r w:rsidR="00762D8D">
          <w:rPr>
            <w:webHidden/>
          </w:rPr>
          <w:instrText xml:space="preserve"> PAGEREF _Toc165378712 \h </w:instrText>
        </w:r>
        <w:r w:rsidR="00762D8D">
          <w:rPr>
            <w:webHidden/>
          </w:rPr>
          <w:fldChar w:fldCharType="separate"/>
        </w:r>
        <w:r w:rsidR="00BD2238">
          <w:rPr>
            <w:webHidden/>
          </w:rPr>
          <w:t>1-1</w:t>
        </w:r>
        <w:r w:rsidR="00762D8D">
          <w:rPr>
            <w:webHidden/>
          </w:rPr>
          <w:fldChar w:fldCharType="end"/>
        </w:r>
      </w:hyperlink>
    </w:p>
    <w:p w:rsidR="0092222B" w14:paraId="4FD151B6" w14:textId="77777777">
      <w:pPr>
        <w:pStyle w:val="TOC2"/>
        <w:rPr>
          <w:rFonts w:asciiTheme="minorHAnsi" w:eastAsiaTheme="minorEastAsia" w:hAnsiTheme="minorHAnsi" w:cstheme="minorBidi"/>
          <w:kern w:val="2"/>
          <w:sz w:val="24"/>
          <w:szCs w:val="24"/>
          <w14:ligatures w14:val="standardContextual"/>
        </w:rPr>
      </w:pPr>
      <w:hyperlink w:anchor="_Toc165378713" w:history="1">
        <w:r w:rsidRPr="00FB1321" w:rsidR="00762D8D">
          <w:rPr>
            <w:rStyle w:val="Hyperlink"/>
          </w:rPr>
          <w:t>1.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Background</w:t>
        </w:r>
        <w:r w:rsidR="00762D8D">
          <w:rPr>
            <w:webHidden/>
          </w:rPr>
          <w:tab/>
        </w:r>
        <w:r w:rsidR="00762D8D">
          <w:rPr>
            <w:webHidden/>
          </w:rPr>
          <w:fldChar w:fldCharType="begin" w:fldLock="1"/>
        </w:r>
        <w:r w:rsidR="00762D8D">
          <w:rPr>
            <w:webHidden/>
          </w:rPr>
          <w:instrText xml:space="preserve"> PAGEREF _Toc165378713 \h </w:instrText>
        </w:r>
        <w:r w:rsidR="00762D8D">
          <w:rPr>
            <w:webHidden/>
          </w:rPr>
          <w:fldChar w:fldCharType="separate"/>
        </w:r>
        <w:r w:rsidR="00BD2238">
          <w:rPr>
            <w:webHidden/>
          </w:rPr>
          <w:t>1-3</w:t>
        </w:r>
        <w:r w:rsidR="00762D8D">
          <w:rPr>
            <w:webHidden/>
          </w:rPr>
          <w:fldChar w:fldCharType="end"/>
        </w:r>
      </w:hyperlink>
    </w:p>
    <w:p w:rsidR="0092222B" w14:paraId="2C388CF5" w14:textId="77777777">
      <w:pPr>
        <w:pStyle w:val="TOC2"/>
        <w:rPr>
          <w:rFonts w:asciiTheme="minorHAnsi" w:eastAsiaTheme="minorEastAsia" w:hAnsiTheme="minorHAnsi" w:cstheme="minorBidi"/>
          <w:kern w:val="2"/>
          <w:sz w:val="24"/>
          <w:szCs w:val="24"/>
          <w14:ligatures w14:val="standardContextual"/>
        </w:rPr>
      </w:pPr>
      <w:hyperlink w:anchor="_Toc165378714" w:history="1">
        <w:r w:rsidRPr="00FB1321" w:rsidR="00762D8D">
          <w:rPr>
            <w:rStyle w:val="Hyperlink"/>
          </w:rPr>
          <w:t>1.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Options Analyzed</w:t>
        </w:r>
        <w:r w:rsidR="00762D8D">
          <w:rPr>
            <w:webHidden/>
          </w:rPr>
          <w:tab/>
        </w:r>
        <w:r w:rsidR="00762D8D">
          <w:rPr>
            <w:webHidden/>
          </w:rPr>
          <w:fldChar w:fldCharType="begin" w:fldLock="1"/>
        </w:r>
        <w:r w:rsidR="00762D8D">
          <w:rPr>
            <w:webHidden/>
          </w:rPr>
          <w:instrText xml:space="preserve"> PAGEREF _Toc165378714 \h </w:instrText>
        </w:r>
        <w:r w:rsidR="00762D8D">
          <w:rPr>
            <w:webHidden/>
          </w:rPr>
          <w:fldChar w:fldCharType="separate"/>
        </w:r>
        <w:r w:rsidR="00BD2238">
          <w:rPr>
            <w:webHidden/>
          </w:rPr>
          <w:t>1-4</w:t>
        </w:r>
        <w:r w:rsidR="00762D8D">
          <w:rPr>
            <w:webHidden/>
          </w:rPr>
          <w:fldChar w:fldCharType="end"/>
        </w:r>
      </w:hyperlink>
    </w:p>
    <w:p w:rsidR="0092222B" w14:paraId="108464AE" w14:textId="77777777">
      <w:pPr>
        <w:pStyle w:val="TOC2"/>
        <w:rPr>
          <w:rFonts w:asciiTheme="minorHAnsi" w:eastAsiaTheme="minorEastAsia" w:hAnsiTheme="minorHAnsi" w:cstheme="minorBidi"/>
          <w:kern w:val="2"/>
          <w:sz w:val="24"/>
          <w:szCs w:val="24"/>
          <w14:ligatures w14:val="standardContextual"/>
        </w:rPr>
      </w:pPr>
      <w:hyperlink w:anchor="_Toc165378715" w:history="1">
        <w:r w:rsidRPr="00FB1321" w:rsidR="00762D8D">
          <w:rPr>
            <w:rStyle w:val="Hyperlink"/>
          </w:rPr>
          <w:t>1.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Organization of this Document</w:t>
        </w:r>
        <w:r w:rsidR="00762D8D">
          <w:rPr>
            <w:webHidden/>
          </w:rPr>
          <w:tab/>
        </w:r>
        <w:r w:rsidR="00762D8D">
          <w:rPr>
            <w:webHidden/>
          </w:rPr>
          <w:fldChar w:fldCharType="begin" w:fldLock="1"/>
        </w:r>
        <w:r w:rsidR="00762D8D">
          <w:rPr>
            <w:webHidden/>
          </w:rPr>
          <w:instrText xml:space="preserve"> PAGEREF _Toc165378715 \h </w:instrText>
        </w:r>
        <w:r w:rsidR="00762D8D">
          <w:rPr>
            <w:webHidden/>
          </w:rPr>
          <w:fldChar w:fldCharType="separate"/>
        </w:r>
        <w:r w:rsidR="00BD2238">
          <w:rPr>
            <w:webHidden/>
          </w:rPr>
          <w:t>1-6</w:t>
        </w:r>
        <w:r w:rsidR="00762D8D">
          <w:rPr>
            <w:webHidden/>
          </w:rPr>
          <w:fldChar w:fldCharType="end"/>
        </w:r>
      </w:hyperlink>
    </w:p>
    <w:p w:rsidR="0092222B" w14:paraId="42171A3D"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16" w:history="1">
        <w:r w:rsidRPr="00FB1321" w:rsidR="00762D8D">
          <w:rPr>
            <w:rStyle w:val="Hyperlink"/>
          </w:rPr>
          <w:t>2.</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Problem Definition/Market Failure</w:t>
        </w:r>
        <w:r w:rsidR="00762D8D">
          <w:rPr>
            <w:webHidden/>
          </w:rPr>
          <w:tab/>
        </w:r>
        <w:r w:rsidR="00762D8D">
          <w:rPr>
            <w:webHidden/>
          </w:rPr>
          <w:fldChar w:fldCharType="begin" w:fldLock="1"/>
        </w:r>
        <w:r w:rsidR="00762D8D">
          <w:rPr>
            <w:webHidden/>
          </w:rPr>
          <w:instrText xml:space="preserve"> PAGEREF _Toc165378716 \h </w:instrText>
        </w:r>
        <w:r w:rsidR="00762D8D">
          <w:rPr>
            <w:webHidden/>
          </w:rPr>
          <w:fldChar w:fldCharType="separate"/>
        </w:r>
        <w:r w:rsidR="00BD2238">
          <w:rPr>
            <w:webHidden/>
          </w:rPr>
          <w:t>2-1</w:t>
        </w:r>
        <w:r w:rsidR="00762D8D">
          <w:rPr>
            <w:webHidden/>
          </w:rPr>
          <w:fldChar w:fldCharType="end"/>
        </w:r>
      </w:hyperlink>
    </w:p>
    <w:p w:rsidR="0092222B" w14:paraId="0B566464" w14:textId="77777777">
      <w:pPr>
        <w:pStyle w:val="TOC2"/>
        <w:rPr>
          <w:rFonts w:asciiTheme="minorHAnsi" w:eastAsiaTheme="minorEastAsia" w:hAnsiTheme="minorHAnsi" w:cstheme="minorBidi"/>
          <w:kern w:val="2"/>
          <w:sz w:val="24"/>
          <w:szCs w:val="24"/>
          <w14:ligatures w14:val="standardContextual"/>
        </w:rPr>
      </w:pPr>
      <w:hyperlink w:anchor="_Toc165378717" w:history="1">
        <w:r w:rsidRPr="00FB1321" w:rsidR="00762D8D">
          <w:rPr>
            <w:rStyle w:val="Hyperlink"/>
          </w:rPr>
          <w:t>2.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Perchloroethylene Problem</w:t>
        </w:r>
        <w:r w:rsidR="00762D8D">
          <w:rPr>
            <w:webHidden/>
          </w:rPr>
          <w:tab/>
        </w:r>
        <w:r w:rsidR="00762D8D">
          <w:rPr>
            <w:webHidden/>
          </w:rPr>
          <w:fldChar w:fldCharType="begin" w:fldLock="1"/>
        </w:r>
        <w:r w:rsidR="00762D8D">
          <w:rPr>
            <w:webHidden/>
          </w:rPr>
          <w:instrText xml:space="preserve"> PAGEREF _Toc165378717 \h </w:instrText>
        </w:r>
        <w:r w:rsidR="00762D8D">
          <w:rPr>
            <w:webHidden/>
          </w:rPr>
          <w:fldChar w:fldCharType="separate"/>
        </w:r>
        <w:r w:rsidR="00BD2238">
          <w:rPr>
            <w:webHidden/>
          </w:rPr>
          <w:t>2-1</w:t>
        </w:r>
        <w:r w:rsidR="00762D8D">
          <w:rPr>
            <w:webHidden/>
          </w:rPr>
          <w:fldChar w:fldCharType="end"/>
        </w:r>
      </w:hyperlink>
    </w:p>
    <w:p w:rsidR="0092222B" w14:paraId="0C55F5B9" w14:textId="77777777">
      <w:pPr>
        <w:pStyle w:val="TOC2"/>
        <w:rPr>
          <w:rFonts w:asciiTheme="minorHAnsi" w:eastAsiaTheme="minorEastAsia" w:hAnsiTheme="minorHAnsi" w:cstheme="minorBidi"/>
          <w:kern w:val="2"/>
          <w:sz w:val="24"/>
          <w:szCs w:val="24"/>
          <w14:ligatures w14:val="standardContextual"/>
        </w:rPr>
      </w:pPr>
      <w:hyperlink w:anchor="_Toc165378718" w:history="1">
        <w:r w:rsidRPr="00FB1321" w:rsidR="00762D8D">
          <w:rPr>
            <w:rStyle w:val="Hyperlink"/>
          </w:rPr>
          <w:t>2.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Regulatory Background</w:t>
        </w:r>
        <w:r w:rsidR="00762D8D">
          <w:rPr>
            <w:webHidden/>
          </w:rPr>
          <w:tab/>
        </w:r>
        <w:r w:rsidR="00762D8D">
          <w:rPr>
            <w:webHidden/>
          </w:rPr>
          <w:fldChar w:fldCharType="begin" w:fldLock="1"/>
        </w:r>
        <w:r w:rsidR="00762D8D">
          <w:rPr>
            <w:webHidden/>
          </w:rPr>
          <w:instrText xml:space="preserve"> PAGEREF _Toc165378718 \h </w:instrText>
        </w:r>
        <w:r w:rsidR="00762D8D">
          <w:rPr>
            <w:webHidden/>
          </w:rPr>
          <w:fldChar w:fldCharType="separate"/>
        </w:r>
        <w:r w:rsidR="00BD2238">
          <w:rPr>
            <w:webHidden/>
          </w:rPr>
          <w:t>2-5</w:t>
        </w:r>
        <w:r w:rsidR="00762D8D">
          <w:rPr>
            <w:webHidden/>
          </w:rPr>
          <w:fldChar w:fldCharType="end"/>
        </w:r>
      </w:hyperlink>
    </w:p>
    <w:p w:rsidR="0092222B" w14:paraId="58C05FD2" w14:textId="77777777">
      <w:pPr>
        <w:pStyle w:val="TOC2"/>
        <w:rPr>
          <w:rFonts w:asciiTheme="minorHAnsi" w:eastAsiaTheme="minorEastAsia" w:hAnsiTheme="minorHAnsi" w:cstheme="minorBidi"/>
          <w:kern w:val="2"/>
          <w:sz w:val="24"/>
          <w:szCs w:val="24"/>
          <w14:ligatures w14:val="standardContextual"/>
        </w:rPr>
      </w:pPr>
      <w:hyperlink w:anchor="_Toc165378719" w:history="1">
        <w:r w:rsidRPr="00FB1321" w:rsidR="00762D8D">
          <w:rPr>
            <w:rStyle w:val="Hyperlink"/>
          </w:rPr>
          <w:t>2.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Justification for Risk Management Action for PCE</w:t>
        </w:r>
        <w:r w:rsidR="00762D8D">
          <w:rPr>
            <w:webHidden/>
          </w:rPr>
          <w:tab/>
        </w:r>
        <w:r w:rsidR="00762D8D">
          <w:rPr>
            <w:webHidden/>
          </w:rPr>
          <w:fldChar w:fldCharType="begin" w:fldLock="1"/>
        </w:r>
        <w:r w:rsidR="00762D8D">
          <w:rPr>
            <w:webHidden/>
          </w:rPr>
          <w:instrText xml:space="preserve"> PAGEREF _Toc165378719 \h </w:instrText>
        </w:r>
        <w:r w:rsidR="00762D8D">
          <w:rPr>
            <w:webHidden/>
          </w:rPr>
          <w:fldChar w:fldCharType="separate"/>
        </w:r>
        <w:r w:rsidR="00BD2238">
          <w:rPr>
            <w:webHidden/>
          </w:rPr>
          <w:t>2-7</w:t>
        </w:r>
        <w:r w:rsidR="00762D8D">
          <w:rPr>
            <w:webHidden/>
          </w:rPr>
          <w:fldChar w:fldCharType="end"/>
        </w:r>
      </w:hyperlink>
    </w:p>
    <w:p w:rsidR="0092222B" w14:paraId="6728DC2B"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20" w:history="1">
        <w:r w:rsidRPr="00FB1321" w:rsidR="00762D8D">
          <w:rPr>
            <w:rStyle w:val="Hyperlink"/>
          </w:rPr>
          <w:t>3.</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Profile of Affected Industries</w:t>
        </w:r>
        <w:r w:rsidR="00762D8D">
          <w:rPr>
            <w:webHidden/>
          </w:rPr>
          <w:tab/>
        </w:r>
        <w:r w:rsidR="00762D8D">
          <w:rPr>
            <w:webHidden/>
          </w:rPr>
          <w:fldChar w:fldCharType="begin" w:fldLock="1"/>
        </w:r>
        <w:r w:rsidR="00762D8D">
          <w:rPr>
            <w:webHidden/>
          </w:rPr>
          <w:instrText xml:space="preserve"> PAGEREF _Toc165378720 \h </w:instrText>
        </w:r>
        <w:r w:rsidR="00762D8D">
          <w:rPr>
            <w:webHidden/>
          </w:rPr>
          <w:fldChar w:fldCharType="separate"/>
        </w:r>
        <w:r w:rsidR="00BD2238">
          <w:rPr>
            <w:webHidden/>
          </w:rPr>
          <w:t>3-1</w:t>
        </w:r>
        <w:r w:rsidR="00762D8D">
          <w:rPr>
            <w:webHidden/>
          </w:rPr>
          <w:fldChar w:fldCharType="end"/>
        </w:r>
      </w:hyperlink>
    </w:p>
    <w:p w:rsidR="0092222B" w14:paraId="25935881"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21" w:history="1">
        <w:r w:rsidRPr="00FB1321" w:rsidR="00762D8D">
          <w:rPr>
            <w:rStyle w:val="Hyperlink"/>
          </w:rPr>
          <w:t>4.</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Products Formulated with PCE</w:t>
        </w:r>
        <w:r w:rsidR="00762D8D">
          <w:rPr>
            <w:webHidden/>
          </w:rPr>
          <w:tab/>
        </w:r>
        <w:r w:rsidR="00762D8D">
          <w:rPr>
            <w:webHidden/>
          </w:rPr>
          <w:fldChar w:fldCharType="begin" w:fldLock="1"/>
        </w:r>
        <w:r w:rsidR="00762D8D">
          <w:rPr>
            <w:webHidden/>
          </w:rPr>
          <w:instrText xml:space="preserve"> PAGEREF _Toc165378721 \h </w:instrText>
        </w:r>
        <w:r w:rsidR="00762D8D">
          <w:rPr>
            <w:webHidden/>
          </w:rPr>
          <w:fldChar w:fldCharType="separate"/>
        </w:r>
        <w:r w:rsidR="00BD2238">
          <w:rPr>
            <w:webHidden/>
          </w:rPr>
          <w:t>4-1</w:t>
        </w:r>
        <w:r w:rsidR="00762D8D">
          <w:rPr>
            <w:webHidden/>
          </w:rPr>
          <w:fldChar w:fldCharType="end"/>
        </w:r>
      </w:hyperlink>
    </w:p>
    <w:p w:rsidR="0092222B" w14:paraId="20B72282"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22" w:history="1">
        <w:r w:rsidRPr="00FB1321" w:rsidR="00762D8D">
          <w:rPr>
            <w:rStyle w:val="Hyperlink"/>
          </w:rPr>
          <w:t>5.</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Use and Alternatives Analysis</w:t>
        </w:r>
        <w:r w:rsidR="00762D8D">
          <w:rPr>
            <w:webHidden/>
          </w:rPr>
          <w:tab/>
        </w:r>
        <w:r w:rsidR="00762D8D">
          <w:rPr>
            <w:webHidden/>
          </w:rPr>
          <w:fldChar w:fldCharType="begin" w:fldLock="1"/>
        </w:r>
        <w:r w:rsidR="00762D8D">
          <w:rPr>
            <w:webHidden/>
          </w:rPr>
          <w:instrText xml:space="preserve"> PAGEREF _Toc165378722 \h </w:instrText>
        </w:r>
        <w:r w:rsidR="00762D8D">
          <w:rPr>
            <w:webHidden/>
          </w:rPr>
          <w:fldChar w:fldCharType="separate"/>
        </w:r>
        <w:r w:rsidR="00BD2238">
          <w:rPr>
            <w:webHidden/>
          </w:rPr>
          <w:t>5-1</w:t>
        </w:r>
        <w:r w:rsidR="00762D8D">
          <w:rPr>
            <w:webHidden/>
          </w:rPr>
          <w:fldChar w:fldCharType="end"/>
        </w:r>
      </w:hyperlink>
    </w:p>
    <w:p w:rsidR="0092222B" w14:paraId="2CB3A04E" w14:textId="77777777">
      <w:pPr>
        <w:pStyle w:val="TOC2"/>
        <w:rPr>
          <w:rFonts w:asciiTheme="minorHAnsi" w:eastAsiaTheme="minorEastAsia" w:hAnsiTheme="minorHAnsi" w:cstheme="minorBidi"/>
          <w:kern w:val="2"/>
          <w:sz w:val="24"/>
          <w:szCs w:val="24"/>
          <w14:ligatures w14:val="standardContextual"/>
        </w:rPr>
      </w:pPr>
      <w:hyperlink w:anchor="_Toc165378723" w:history="1">
        <w:r w:rsidRPr="00FB1321" w:rsidR="00762D8D">
          <w:rPr>
            <w:rStyle w:val="Hyperlink"/>
          </w:rPr>
          <w:t>5.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Overview of Use and Alternatives Analysis Approach</w:t>
        </w:r>
        <w:r w:rsidR="00762D8D">
          <w:rPr>
            <w:webHidden/>
          </w:rPr>
          <w:tab/>
        </w:r>
        <w:r w:rsidR="00762D8D">
          <w:rPr>
            <w:webHidden/>
          </w:rPr>
          <w:fldChar w:fldCharType="begin" w:fldLock="1"/>
        </w:r>
        <w:r w:rsidR="00762D8D">
          <w:rPr>
            <w:webHidden/>
          </w:rPr>
          <w:instrText xml:space="preserve"> PAGEREF _Toc165378723 \h </w:instrText>
        </w:r>
        <w:r w:rsidR="00762D8D">
          <w:rPr>
            <w:webHidden/>
          </w:rPr>
          <w:fldChar w:fldCharType="separate"/>
        </w:r>
        <w:r w:rsidR="00BD2238">
          <w:rPr>
            <w:webHidden/>
          </w:rPr>
          <w:t>5-3</w:t>
        </w:r>
        <w:r w:rsidR="00762D8D">
          <w:rPr>
            <w:webHidden/>
          </w:rPr>
          <w:fldChar w:fldCharType="end"/>
        </w:r>
      </w:hyperlink>
    </w:p>
    <w:p w:rsidR="0092222B" w14:paraId="0219AA54" w14:textId="77777777">
      <w:pPr>
        <w:pStyle w:val="TOC2"/>
        <w:rPr>
          <w:rFonts w:asciiTheme="minorHAnsi" w:eastAsiaTheme="minorEastAsia" w:hAnsiTheme="minorHAnsi" w:cstheme="minorBidi"/>
          <w:kern w:val="2"/>
          <w:sz w:val="24"/>
          <w:szCs w:val="24"/>
          <w14:ligatures w14:val="standardContextual"/>
        </w:rPr>
      </w:pPr>
      <w:hyperlink w:anchor="_Toc165378724" w:history="1">
        <w:r w:rsidRPr="00FB1321" w:rsidR="00762D8D">
          <w:rPr>
            <w:rStyle w:val="Hyperlink"/>
          </w:rPr>
          <w:t>5.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Use Categories and COUs Not Considered in the Use and Alternatives Analysis</w:t>
        </w:r>
        <w:r w:rsidR="00762D8D">
          <w:rPr>
            <w:webHidden/>
          </w:rPr>
          <w:tab/>
        </w:r>
        <w:r w:rsidR="00762D8D">
          <w:rPr>
            <w:webHidden/>
          </w:rPr>
          <w:fldChar w:fldCharType="begin" w:fldLock="1"/>
        </w:r>
        <w:r w:rsidR="00762D8D">
          <w:rPr>
            <w:webHidden/>
          </w:rPr>
          <w:instrText xml:space="preserve"> PAGEREF _Toc165378724 \h </w:instrText>
        </w:r>
        <w:r w:rsidR="00762D8D">
          <w:rPr>
            <w:webHidden/>
          </w:rPr>
          <w:fldChar w:fldCharType="separate"/>
        </w:r>
        <w:r w:rsidR="00BD2238">
          <w:rPr>
            <w:webHidden/>
          </w:rPr>
          <w:t>5-6</w:t>
        </w:r>
        <w:r w:rsidR="00762D8D">
          <w:rPr>
            <w:webHidden/>
          </w:rPr>
          <w:fldChar w:fldCharType="end"/>
        </w:r>
      </w:hyperlink>
    </w:p>
    <w:p w:rsidR="0092222B" w14:paraId="2DA811C3" w14:textId="77777777">
      <w:pPr>
        <w:pStyle w:val="TOC2"/>
        <w:rPr>
          <w:rFonts w:asciiTheme="minorHAnsi" w:eastAsiaTheme="minorEastAsia" w:hAnsiTheme="minorHAnsi" w:cstheme="minorBidi"/>
          <w:kern w:val="2"/>
          <w:sz w:val="24"/>
          <w:szCs w:val="24"/>
          <w14:ligatures w14:val="standardContextual"/>
        </w:rPr>
      </w:pPr>
      <w:hyperlink w:anchor="_Toc165378725" w:history="1">
        <w:r w:rsidRPr="00FB1321" w:rsidR="00762D8D">
          <w:rPr>
            <w:rStyle w:val="Hyperlink"/>
          </w:rPr>
          <w:t>5.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Vapor Degreasing and Batch Cold Cleaning</w:t>
        </w:r>
        <w:r w:rsidR="00762D8D">
          <w:rPr>
            <w:webHidden/>
          </w:rPr>
          <w:tab/>
        </w:r>
        <w:r w:rsidR="00762D8D">
          <w:rPr>
            <w:webHidden/>
          </w:rPr>
          <w:fldChar w:fldCharType="begin" w:fldLock="1"/>
        </w:r>
        <w:r w:rsidR="00762D8D">
          <w:rPr>
            <w:webHidden/>
          </w:rPr>
          <w:instrText xml:space="preserve"> PAGEREF _Toc165378725 \h </w:instrText>
        </w:r>
        <w:r w:rsidR="00762D8D">
          <w:rPr>
            <w:webHidden/>
          </w:rPr>
          <w:fldChar w:fldCharType="separate"/>
        </w:r>
        <w:r w:rsidR="00BD2238">
          <w:rPr>
            <w:webHidden/>
          </w:rPr>
          <w:t>5-8</w:t>
        </w:r>
        <w:r w:rsidR="00762D8D">
          <w:rPr>
            <w:webHidden/>
          </w:rPr>
          <w:fldChar w:fldCharType="end"/>
        </w:r>
      </w:hyperlink>
    </w:p>
    <w:p w:rsidR="0092222B" w14:paraId="23BE36FE" w14:textId="77777777">
      <w:pPr>
        <w:pStyle w:val="TOC2"/>
        <w:rPr>
          <w:rFonts w:asciiTheme="minorHAnsi" w:eastAsiaTheme="minorEastAsia" w:hAnsiTheme="minorHAnsi" w:cstheme="minorBidi"/>
          <w:kern w:val="2"/>
          <w:sz w:val="24"/>
          <w:szCs w:val="24"/>
          <w14:ligatures w14:val="standardContextual"/>
        </w:rPr>
      </w:pPr>
      <w:hyperlink w:anchor="_Toc165378726" w:history="1">
        <w:r w:rsidRPr="00FB1321" w:rsidR="00762D8D">
          <w:rPr>
            <w:rStyle w:val="Hyperlink"/>
          </w:rPr>
          <w:t>5.4</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Glues, Sealants, Adhesives, and Caulks: Adhesives</w:t>
        </w:r>
        <w:r w:rsidR="00762D8D">
          <w:rPr>
            <w:webHidden/>
          </w:rPr>
          <w:tab/>
        </w:r>
        <w:r w:rsidR="00762D8D">
          <w:rPr>
            <w:webHidden/>
          </w:rPr>
          <w:fldChar w:fldCharType="begin" w:fldLock="1"/>
        </w:r>
        <w:r w:rsidR="00762D8D">
          <w:rPr>
            <w:webHidden/>
          </w:rPr>
          <w:instrText xml:space="preserve"> PAGEREF _Toc165378726 \h </w:instrText>
        </w:r>
        <w:r w:rsidR="00762D8D">
          <w:rPr>
            <w:webHidden/>
          </w:rPr>
          <w:fldChar w:fldCharType="separate"/>
        </w:r>
        <w:r w:rsidR="00BD2238">
          <w:rPr>
            <w:webHidden/>
          </w:rPr>
          <w:t>5-14</w:t>
        </w:r>
        <w:r w:rsidR="00762D8D">
          <w:rPr>
            <w:webHidden/>
          </w:rPr>
          <w:fldChar w:fldCharType="end"/>
        </w:r>
      </w:hyperlink>
    </w:p>
    <w:p w:rsidR="0092222B" w14:paraId="53506DE3" w14:textId="77777777">
      <w:pPr>
        <w:pStyle w:val="TOC2"/>
        <w:rPr>
          <w:rFonts w:asciiTheme="minorHAnsi" w:eastAsiaTheme="minorEastAsia" w:hAnsiTheme="minorHAnsi" w:cstheme="minorBidi"/>
          <w:kern w:val="2"/>
          <w:sz w:val="24"/>
          <w:szCs w:val="24"/>
          <w14:ligatures w14:val="standardContextual"/>
        </w:rPr>
      </w:pPr>
      <w:hyperlink w:anchor="_Toc165378727" w:history="1">
        <w:r w:rsidRPr="00FB1321" w:rsidR="00762D8D">
          <w:rPr>
            <w:rStyle w:val="Hyperlink"/>
          </w:rPr>
          <w:t>5.5</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Glues, Sealants, Adhesives, and Caulks: Sealants</w:t>
        </w:r>
        <w:r w:rsidR="00762D8D">
          <w:rPr>
            <w:webHidden/>
          </w:rPr>
          <w:tab/>
        </w:r>
        <w:r w:rsidR="00762D8D">
          <w:rPr>
            <w:webHidden/>
          </w:rPr>
          <w:fldChar w:fldCharType="begin" w:fldLock="1"/>
        </w:r>
        <w:r w:rsidR="00762D8D">
          <w:rPr>
            <w:webHidden/>
          </w:rPr>
          <w:instrText xml:space="preserve"> PAGEREF _Toc165378727 \h </w:instrText>
        </w:r>
        <w:r w:rsidR="00762D8D">
          <w:rPr>
            <w:webHidden/>
          </w:rPr>
          <w:fldChar w:fldCharType="separate"/>
        </w:r>
        <w:r w:rsidR="00BD2238">
          <w:rPr>
            <w:webHidden/>
          </w:rPr>
          <w:t>5-18</w:t>
        </w:r>
        <w:r w:rsidR="00762D8D">
          <w:rPr>
            <w:webHidden/>
          </w:rPr>
          <w:fldChar w:fldCharType="end"/>
        </w:r>
      </w:hyperlink>
    </w:p>
    <w:p w:rsidR="0092222B" w14:paraId="4F947F78" w14:textId="77777777">
      <w:pPr>
        <w:pStyle w:val="TOC2"/>
        <w:rPr>
          <w:rFonts w:asciiTheme="minorHAnsi" w:eastAsiaTheme="minorEastAsia" w:hAnsiTheme="minorHAnsi" w:cstheme="minorBidi"/>
          <w:kern w:val="2"/>
          <w:sz w:val="24"/>
          <w:szCs w:val="24"/>
          <w14:ligatures w14:val="standardContextual"/>
        </w:rPr>
      </w:pPr>
      <w:hyperlink w:anchor="_Toc165378728" w:history="1">
        <w:r w:rsidRPr="00FB1321" w:rsidR="00762D8D">
          <w:rPr>
            <w:rStyle w:val="Hyperlink"/>
          </w:rPr>
          <w:t>5.6</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Glues, Sealants, Adhesives, and Caulks: Caulk</w:t>
        </w:r>
        <w:r w:rsidR="00762D8D">
          <w:rPr>
            <w:webHidden/>
          </w:rPr>
          <w:tab/>
        </w:r>
        <w:r w:rsidR="00762D8D">
          <w:rPr>
            <w:webHidden/>
          </w:rPr>
          <w:fldChar w:fldCharType="begin" w:fldLock="1"/>
        </w:r>
        <w:r w:rsidR="00762D8D">
          <w:rPr>
            <w:webHidden/>
          </w:rPr>
          <w:instrText xml:space="preserve"> PAGEREF _Toc165378728 \h </w:instrText>
        </w:r>
        <w:r w:rsidR="00762D8D">
          <w:rPr>
            <w:webHidden/>
          </w:rPr>
          <w:fldChar w:fldCharType="separate"/>
        </w:r>
        <w:r w:rsidR="00BD2238">
          <w:rPr>
            <w:webHidden/>
          </w:rPr>
          <w:t>5-22</w:t>
        </w:r>
        <w:r w:rsidR="00762D8D">
          <w:rPr>
            <w:webHidden/>
          </w:rPr>
          <w:fldChar w:fldCharType="end"/>
        </w:r>
      </w:hyperlink>
    </w:p>
    <w:p w:rsidR="0092222B" w14:paraId="0EEB0EEA" w14:textId="77777777">
      <w:pPr>
        <w:pStyle w:val="TOC2"/>
        <w:rPr>
          <w:rFonts w:asciiTheme="minorHAnsi" w:eastAsiaTheme="minorEastAsia" w:hAnsiTheme="minorHAnsi" w:cstheme="minorBidi"/>
          <w:kern w:val="2"/>
          <w:sz w:val="24"/>
          <w:szCs w:val="24"/>
          <w14:ligatures w14:val="standardContextual"/>
        </w:rPr>
      </w:pPr>
      <w:hyperlink w:anchor="_Toc165378729" w:history="1">
        <w:r w:rsidRPr="00FB1321" w:rsidR="00762D8D">
          <w:rPr>
            <w:rStyle w:val="Hyperlink"/>
          </w:rPr>
          <w:t>5.7</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Liquid and Aerosol Cleaners and Degreasers: Automotive Air Conditioner Flush</w:t>
        </w:r>
        <w:r w:rsidR="00762D8D">
          <w:rPr>
            <w:webHidden/>
          </w:rPr>
          <w:tab/>
        </w:r>
        <w:r w:rsidR="00762D8D">
          <w:rPr>
            <w:webHidden/>
          </w:rPr>
          <w:fldChar w:fldCharType="begin" w:fldLock="1"/>
        </w:r>
        <w:r w:rsidR="00762D8D">
          <w:rPr>
            <w:webHidden/>
          </w:rPr>
          <w:instrText xml:space="preserve"> PAGEREF _Toc165378729 \h </w:instrText>
        </w:r>
        <w:r w:rsidR="00762D8D">
          <w:rPr>
            <w:webHidden/>
          </w:rPr>
          <w:fldChar w:fldCharType="separate"/>
        </w:r>
        <w:r w:rsidR="00BD2238">
          <w:rPr>
            <w:webHidden/>
          </w:rPr>
          <w:t>5-26</w:t>
        </w:r>
        <w:r w:rsidR="00762D8D">
          <w:rPr>
            <w:webHidden/>
          </w:rPr>
          <w:fldChar w:fldCharType="end"/>
        </w:r>
      </w:hyperlink>
    </w:p>
    <w:p w:rsidR="0092222B" w14:paraId="6AA7E532" w14:textId="77777777">
      <w:pPr>
        <w:pStyle w:val="TOC2"/>
        <w:rPr>
          <w:rFonts w:asciiTheme="minorHAnsi" w:eastAsiaTheme="minorEastAsia" w:hAnsiTheme="minorHAnsi" w:cstheme="minorBidi"/>
          <w:kern w:val="2"/>
          <w:sz w:val="24"/>
          <w:szCs w:val="24"/>
          <w14:ligatures w14:val="standardContextual"/>
        </w:rPr>
      </w:pPr>
      <w:hyperlink w:anchor="_Toc165378730" w:history="1">
        <w:r w:rsidRPr="00FB1321" w:rsidR="00762D8D">
          <w:rPr>
            <w:rStyle w:val="Hyperlink"/>
          </w:rPr>
          <w:t>5.8</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Liquid and Aerosol Cleaners and Degreasers: Auto Parts Degreasers</w:t>
        </w:r>
        <w:r w:rsidR="00762D8D">
          <w:rPr>
            <w:webHidden/>
          </w:rPr>
          <w:tab/>
        </w:r>
        <w:r w:rsidR="00762D8D">
          <w:rPr>
            <w:webHidden/>
          </w:rPr>
          <w:fldChar w:fldCharType="begin" w:fldLock="1"/>
        </w:r>
        <w:r w:rsidR="00762D8D">
          <w:rPr>
            <w:webHidden/>
          </w:rPr>
          <w:instrText xml:space="preserve"> PAGEREF _Toc165378730 \h </w:instrText>
        </w:r>
        <w:r w:rsidR="00762D8D">
          <w:rPr>
            <w:webHidden/>
          </w:rPr>
          <w:fldChar w:fldCharType="separate"/>
        </w:r>
        <w:r w:rsidR="00BD2238">
          <w:rPr>
            <w:webHidden/>
          </w:rPr>
          <w:t>5-29</w:t>
        </w:r>
        <w:r w:rsidR="00762D8D">
          <w:rPr>
            <w:webHidden/>
          </w:rPr>
          <w:fldChar w:fldCharType="end"/>
        </w:r>
      </w:hyperlink>
    </w:p>
    <w:p w:rsidR="0092222B" w14:paraId="4610A63A" w14:textId="77777777">
      <w:pPr>
        <w:pStyle w:val="TOC2"/>
        <w:rPr>
          <w:rFonts w:asciiTheme="minorHAnsi" w:eastAsiaTheme="minorEastAsia" w:hAnsiTheme="minorHAnsi" w:cstheme="minorBidi"/>
          <w:kern w:val="2"/>
          <w:sz w:val="24"/>
          <w:szCs w:val="24"/>
          <w14:ligatures w14:val="standardContextual"/>
        </w:rPr>
      </w:pPr>
      <w:hyperlink w:anchor="_Toc165378731" w:history="1">
        <w:r w:rsidRPr="00FB1321" w:rsidR="00762D8D">
          <w:rPr>
            <w:rStyle w:val="Hyperlink"/>
          </w:rPr>
          <w:t>5.9</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Liquid and Aerosol Cleaners and Degreasers: Brake Cleaning Products</w:t>
        </w:r>
        <w:r w:rsidR="00762D8D">
          <w:rPr>
            <w:webHidden/>
          </w:rPr>
          <w:tab/>
        </w:r>
        <w:r w:rsidR="00762D8D">
          <w:rPr>
            <w:webHidden/>
          </w:rPr>
          <w:fldChar w:fldCharType="begin" w:fldLock="1"/>
        </w:r>
        <w:r w:rsidR="00762D8D">
          <w:rPr>
            <w:webHidden/>
          </w:rPr>
          <w:instrText xml:space="preserve"> PAGEREF _Toc165378731 \h </w:instrText>
        </w:r>
        <w:r w:rsidR="00762D8D">
          <w:rPr>
            <w:webHidden/>
          </w:rPr>
          <w:fldChar w:fldCharType="separate"/>
        </w:r>
        <w:r w:rsidR="00BD2238">
          <w:rPr>
            <w:webHidden/>
          </w:rPr>
          <w:t>5-33</w:t>
        </w:r>
        <w:r w:rsidR="00762D8D">
          <w:rPr>
            <w:webHidden/>
          </w:rPr>
          <w:fldChar w:fldCharType="end"/>
        </w:r>
      </w:hyperlink>
    </w:p>
    <w:p w:rsidR="0092222B" w14:paraId="07C5CA9A" w14:textId="77777777">
      <w:pPr>
        <w:pStyle w:val="TOC2"/>
        <w:rPr>
          <w:rFonts w:asciiTheme="minorHAnsi" w:eastAsiaTheme="minorEastAsia" w:hAnsiTheme="minorHAnsi" w:cstheme="minorBidi"/>
          <w:kern w:val="2"/>
          <w:sz w:val="24"/>
          <w:szCs w:val="24"/>
          <w14:ligatures w14:val="standardContextual"/>
        </w:rPr>
      </w:pPr>
      <w:hyperlink w:anchor="_Toc165378732" w:history="1">
        <w:r w:rsidRPr="00FB1321" w:rsidR="00762D8D">
          <w:rPr>
            <w:rStyle w:val="Hyperlink"/>
          </w:rPr>
          <w:t>5.10</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Liquid and Aerosol Cleaners and Degreasers: Electronics Degreasers</w:t>
        </w:r>
        <w:r w:rsidR="00762D8D">
          <w:rPr>
            <w:webHidden/>
          </w:rPr>
          <w:tab/>
        </w:r>
        <w:r w:rsidR="00762D8D">
          <w:rPr>
            <w:webHidden/>
          </w:rPr>
          <w:fldChar w:fldCharType="begin" w:fldLock="1"/>
        </w:r>
        <w:r w:rsidR="00762D8D">
          <w:rPr>
            <w:webHidden/>
          </w:rPr>
          <w:instrText xml:space="preserve"> PAGEREF _Toc165378732 \h </w:instrText>
        </w:r>
        <w:r w:rsidR="00762D8D">
          <w:rPr>
            <w:webHidden/>
          </w:rPr>
          <w:fldChar w:fldCharType="separate"/>
        </w:r>
        <w:r w:rsidR="00BD2238">
          <w:rPr>
            <w:webHidden/>
          </w:rPr>
          <w:t>5-44</w:t>
        </w:r>
        <w:r w:rsidR="00762D8D">
          <w:rPr>
            <w:webHidden/>
          </w:rPr>
          <w:fldChar w:fldCharType="end"/>
        </w:r>
      </w:hyperlink>
    </w:p>
    <w:p w:rsidR="0092222B" w14:paraId="49FA2D04" w14:textId="77777777">
      <w:pPr>
        <w:pStyle w:val="TOC2"/>
        <w:rPr>
          <w:rFonts w:asciiTheme="minorHAnsi" w:eastAsiaTheme="minorEastAsia" w:hAnsiTheme="minorHAnsi" w:cstheme="minorBidi"/>
          <w:kern w:val="2"/>
          <w:sz w:val="24"/>
          <w:szCs w:val="24"/>
          <w14:ligatures w14:val="standardContextual"/>
        </w:rPr>
      </w:pPr>
      <w:hyperlink w:anchor="_Toc165378733" w:history="1">
        <w:r w:rsidRPr="00FB1321" w:rsidR="00762D8D">
          <w:rPr>
            <w:rStyle w:val="Hyperlink"/>
          </w:rPr>
          <w:t>5.1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Liquid and Aerosol Cleaners and Degreasers: Energized Electrical Equipment Degreasers</w:t>
        </w:r>
        <w:r w:rsidR="00762D8D">
          <w:rPr>
            <w:webHidden/>
          </w:rPr>
          <w:tab/>
        </w:r>
        <w:r w:rsidR="00762D8D">
          <w:rPr>
            <w:webHidden/>
          </w:rPr>
          <w:fldChar w:fldCharType="begin" w:fldLock="1"/>
        </w:r>
        <w:r w:rsidR="00762D8D">
          <w:rPr>
            <w:webHidden/>
          </w:rPr>
          <w:instrText xml:space="preserve"> PAGEREF _Toc165378733 \h </w:instrText>
        </w:r>
        <w:r w:rsidR="00762D8D">
          <w:rPr>
            <w:webHidden/>
          </w:rPr>
          <w:fldChar w:fldCharType="separate"/>
        </w:r>
        <w:r w:rsidR="00BD2238">
          <w:rPr>
            <w:webHidden/>
          </w:rPr>
          <w:t>5-48</w:t>
        </w:r>
        <w:r w:rsidR="00762D8D">
          <w:rPr>
            <w:webHidden/>
          </w:rPr>
          <w:fldChar w:fldCharType="end"/>
        </w:r>
      </w:hyperlink>
    </w:p>
    <w:p w:rsidR="0092222B" w14:paraId="1D9DDFB3" w14:textId="77777777">
      <w:pPr>
        <w:pStyle w:val="TOC2"/>
        <w:rPr>
          <w:rFonts w:asciiTheme="minorHAnsi" w:eastAsiaTheme="minorEastAsia" w:hAnsiTheme="minorHAnsi" w:cstheme="minorBidi"/>
          <w:kern w:val="2"/>
          <w:sz w:val="24"/>
          <w:szCs w:val="24"/>
          <w14:ligatures w14:val="standardContextual"/>
        </w:rPr>
      </w:pPr>
      <w:hyperlink w:anchor="_Toc165378734" w:history="1">
        <w:r w:rsidRPr="00FB1321" w:rsidR="00762D8D">
          <w:rPr>
            <w:rStyle w:val="Hyperlink"/>
          </w:rPr>
          <w:t>5.1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Motion Picture Film Cleaners</w:t>
        </w:r>
        <w:r w:rsidR="00762D8D">
          <w:rPr>
            <w:webHidden/>
          </w:rPr>
          <w:tab/>
        </w:r>
        <w:r w:rsidR="00762D8D">
          <w:rPr>
            <w:webHidden/>
          </w:rPr>
          <w:fldChar w:fldCharType="begin" w:fldLock="1"/>
        </w:r>
        <w:r w:rsidR="00762D8D">
          <w:rPr>
            <w:webHidden/>
          </w:rPr>
          <w:instrText xml:space="preserve"> PAGEREF _Toc165378734 \h </w:instrText>
        </w:r>
        <w:r w:rsidR="00762D8D">
          <w:rPr>
            <w:webHidden/>
          </w:rPr>
          <w:fldChar w:fldCharType="separate"/>
        </w:r>
        <w:r w:rsidR="00BD2238">
          <w:rPr>
            <w:webHidden/>
          </w:rPr>
          <w:t>5-52</w:t>
        </w:r>
        <w:r w:rsidR="00762D8D">
          <w:rPr>
            <w:webHidden/>
          </w:rPr>
          <w:fldChar w:fldCharType="end"/>
        </w:r>
      </w:hyperlink>
    </w:p>
    <w:p w:rsidR="0092222B" w14:paraId="4C9BA96C" w14:textId="77777777">
      <w:pPr>
        <w:pStyle w:val="TOC2"/>
        <w:rPr>
          <w:rFonts w:asciiTheme="minorHAnsi" w:eastAsiaTheme="minorEastAsia" w:hAnsiTheme="minorHAnsi" w:cstheme="minorBidi"/>
          <w:kern w:val="2"/>
          <w:sz w:val="24"/>
          <w:szCs w:val="24"/>
          <w14:ligatures w14:val="standardContextual"/>
        </w:rPr>
      </w:pPr>
      <w:hyperlink w:anchor="_Toc165378735" w:history="1">
        <w:r w:rsidRPr="00FB1321" w:rsidR="00762D8D">
          <w:rPr>
            <w:rStyle w:val="Hyperlink"/>
          </w:rPr>
          <w:t>5.1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Lubricants and Greases</w:t>
        </w:r>
        <w:r w:rsidR="00762D8D">
          <w:rPr>
            <w:webHidden/>
          </w:rPr>
          <w:tab/>
        </w:r>
        <w:r w:rsidR="00762D8D">
          <w:rPr>
            <w:webHidden/>
          </w:rPr>
          <w:fldChar w:fldCharType="begin" w:fldLock="1"/>
        </w:r>
        <w:r w:rsidR="00762D8D">
          <w:rPr>
            <w:webHidden/>
          </w:rPr>
          <w:instrText xml:space="preserve"> PAGEREF _Toc165378735 \h </w:instrText>
        </w:r>
        <w:r w:rsidR="00762D8D">
          <w:rPr>
            <w:webHidden/>
          </w:rPr>
          <w:fldChar w:fldCharType="separate"/>
        </w:r>
        <w:r w:rsidR="00BD2238">
          <w:rPr>
            <w:webHidden/>
          </w:rPr>
          <w:t>5-57</w:t>
        </w:r>
        <w:r w:rsidR="00762D8D">
          <w:rPr>
            <w:webHidden/>
          </w:rPr>
          <w:fldChar w:fldCharType="end"/>
        </w:r>
      </w:hyperlink>
    </w:p>
    <w:p w:rsidR="0092222B" w14:paraId="0ABF7472" w14:textId="77777777">
      <w:pPr>
        <w:pStyle w:val="TOC2"/>
        <w:rPr>
          <w:rFonts w:asciiTheme="minorHAnsi" w:eastAsiaTheme="minorEastAsia" w:hAnsiTheme="minorHAnsi" w:cstheme="minorBidi"/>
          <w:kern w:val="2"/>
          <w:sz w:val="24"/>
          <w:szCs w:val="24"/>
          <w14:ligatures w14:val="standardContextual"/>
        </w:rPr>
      </w:pPr>
      <w:hyperlink w:anchor="_Toc165378736" w:history="1">
        <w:r w:rsidRPr="00FB1321" w:rsidR="00762D8D">
          <w:rPr>
            <w:rStyle w:val="Hyperlink"/>
          </w:rPr>
          <w:t>5.14</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Screen Print Ink Removers</w:t>
        </w:r>
        <w:r w:rsidR="00762D8D">
          <w:rPr>
            <w:webHidden/>
          </w:rPr>
          <w:tab/>
        </w:r>
        <w:r w:rsidR="00762D8D">
          <w:rPr>
            <w:webHidden/>
          </w:rPr>
          <w:fldChar w:fldCharType="begin" w:fldLock="1"/>
        </w:r>
        <w:r w:rsidR="00762D8D">
          <w:rPr>
            <w:webHidden/>
          </w:rPr>
          <w:instrText xml:space="preserve"> PAGEREF _Toc165378736 \h </w:instrText>
        </w:r>
        <w:r w:rsidR="00762D8D">
          <w:rPr>
            <w:webHidden/>
          </w:rPr>
          <w:fldChar w:fldCharType="separate"/>
        </w:r>
        <w:r w:rsidR="00BD2238">
          <w:rPr>
            <w:webHidden/>
          </w:rPr>
          <w:t>5-61</w:t>
        </w:r>
        <w:r w:rsidR="00762D8D">
          <w:rPr>
            <w:webHidden/>
          </w:rPr>
          <w:fldChar w:fldCharType="end"/>
        </w:r>
      </w:hyperlink>
    </w:p>
    <w:p w:rsidR="0092222B" w14:paraId="6DE2F594" w14:textId="77777777">
      <w:pPr>
        <w:pStyle w:val="TOC2"/>
        <w:rPr>
          <w:rFonts w:asciiTheme="minorHAnsi" w:eastAsiaTheme="minorEastAsia" w:hAnsiTheme="minorHAnsi" w:cstheme="minorBidi"/>
          <w:kern w:val="2"/>
          <w:sz w:val="24"/>
          <w:szCs w:val="24"/>
          <w14:ligatures w14:val="standardContextual"/>
        </w:rPr>
      </w:pPr>
      <w:hyperlink w:anchor="_Toc165378737" w:history="1">
        <w:r w:rsidRPr="00FB1321" w:rsidR="00762D8D">
          <w:rPr>
            <w:rStyle w:val="Hyperlink"/>
          </w:rPr>
          <w:t>5.15</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Anti-Spatter Coatings</w:t>
        </w:r>
        <w:r w:rsidR="00762D8D">
          <w:rPr>
            <w:webHidden/>
          </w:rPr>
          <w:tab/>
        </w:r>
        <w:r w:rsidR="00762D8D">
          <w:rPr>
            <w:webHidden/>
          </w:rPr>
          <w:fldChar w:fldCharType="begin" w:fldLock="1"/>
        </w:r>
        <w:r w:rsidR="00762D8D">
          <w:rPr>
            <w:webHidden/>
          </w:rPr>
          <w:instrText xml:space="preserve"> PAGEREF _Toc165378737 \h </w:instrText>
        </w:r>
        <w:r w:rsidR="00762D8D">
          <w:rPr>
            <w:webHidden/>
          </w:rPr>
          <w:fldChar w:fldCharType="separate"/>
        </w:r>
        <w:r w:rsidR="00BD2238">
          <w:rPr>
            <w:webHidden/>
          </w:rPr>
          <w:t>5-65</w:t>
        </w:r>
        <w:r w:rsidR="00762D8D">
          <w:rPr>
            <w:webHidden/>
          </w:rPr>
          <w:fldChar w:fldCharType="end"/>
        </w:r>
      </w:hyperlink>
    </w:p>
    <w:p w:rsidR="0092222B" w14:paraId="36F42980" w14:textId="77777777">
      <w:pPr>
        <w:pStyle w:val="TOC2"/>
        <w:rPr>
          <w:rFonts w:asciiTheme="minorHAnsi" w:eastAsiaTheme="minorEastAsia" w:hAnsiTheme="minorHAnsi" w:cstheme="minorBidi"/>
          <w:kern w:val="2"/>
          <w:sz w:val="24"/>
          <w:szCs w:val="24"/>
          <w14:ligatures w14:val="standardContextual"/>
        </w:rPr>
      </w:pPr>
      <w:hyperlink w:anchor="_Toc165378738" w:history="1">
        <w:r w:rsidRPr="00FB1321" w:rsidR="00762D8D">
          <w:rPr>
            <w:rStyle w:val="Hyperlink"/>
          </w:rPr>
          <w:t>5.16</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Mold Releases and Cleaners</w:t>
        </w:r>
        <w:r w:rsidR="00762D8D">
          <w:rPr>
            <w:webHidden/>
          </w:rPr>
          <w:tab/>
        </w:r>
        <w:r w:rsidR="00762D8D">
          <w:rPr>
            <w:webHidden/>
          </w:rPr>
          <w:fldChar w:fldCharType="begin" w:fldLock="1"/>
        </w:r>
        <w:r w:rsidR="00762D8D">
          <w:rPr>
            <w:webHidden/>
          </w:rPr>
          <w:instrText xml:space="preserve"> PAGEREF _Toc165378738 \h </w:instrText>
        </w:r>
        <w:r w:rsidR="00762D8D">
          <w:rPr>
            <w:webHidden/>
          </w:rPr>
          <w:fldChar w:fldCharType="separate"/>
        </w:r>
        <w:r w:rsidR="00BD2238">
          <w:rPr>
            <w:webHidden/>
          </w:rPr>
          <w:t>5-70</w:t>
        </w:r>
        <w:r w:rsidR="00762D8D">
          <w:rPr>
            <w:webHidden/>
          </w:rPr>
          <w:fldChar w:fldCharType="end"/>
        </w:r>
      </w:hyperlink>
    </w:p>
    <w:p w:rsidR="0092222B" w14:paraId="4FE8DB5B" w14:textId="77777777">
      <w:pPr>
        <w:pStyle w:val="TOC2"/>
        <w:rPr>
          <w:rFonts w:asciiTheme="minorHAnsi" w:eastAsiaTheme="minorEastAsia" w:hAnsiTheme="minorHAnsi" w:cstheme="minorBidi"/>
          <w:kern w:val="2"/>
          <w:sz w:val="24"/>
          <w:szCs w:val="24"/>
          <w14:ligatures w14:val="standardContextual"/>
        </w:rPr>
      </w:pPr>
      <w:hyperlink w:anchor="_Toc165378739" w:history="1">
        <w:r w:rsidRPr="00FB1321" w:rsidR="00762D8D">
          <w:rPr>
            <w:rStyle w:val="Hyperlink"/>
            <w:rFonts w:eastAsiaTheme="minorHAnsi"/>
          </w:rPr>
          <w:t>5.17</w:t>
        </w:r>
        <w:r w:rsidR="00762D8D">
          <w:rPr>
            <w:rFonts w:asciiTheme="minorHAnsi" w:eastAsiaTheme="minorEastAsia" w:hAnsiTheme="minorHAnsi" w:cstheme="minorBidi"/>
            <w:kern w:val="2"/>
            <w:sz w:val="24"/>
            <w:szCs w:val="24"/>
            <w14:ligatures w14:val="standardContextual"/>
          </w:rPr>
          <w:tab/>
        </w:r>
        <w:r w:rsidRPr="00FB1321" w:rsidR="00762D8D">
          <w:rPr>
            <w:rStyle w:val="Hyperlink"/>
            <w:rFonts w:eastAsiaTheme="minorHAnsi"/>
          </w:rPr>
          <w:t>Dry Cleaning Machines</w:t>
        </w:r>
        <w:r w:rsidR="00762D8D">
          <w:rPr>
            <w:webHidden/>
          </w:rPr>
          <w:tab/>
        </w:r>
        <w:r w:rsidR="00762D8D">
          <w:rPr>
            <w:webHidden/>
          </w:rPr>
          <w:fldChar w:fldCharType="begin" w:fldLock="1"/>
        </w:r>
        <w:r w:rsidR="00762D8D">
          <w:rPr>
            <w:webHidden/>
          </w:rPr>
          <w:instrText xml:space="preserve"> PAGEREF _Toc165378739 \h </w:instrText>
        </w:r>
        <w:r w:rsidR="00762D8D">
          <w:rPr>
            <w:webHidden/>
          </w:rPr>
          <w:fldChar w:fldCharType="separate"/>
        </w:r>
        <w:r w:rsidR="00BD2238">
          <w:rPr>
            <w:webHidden/>
          </w:rPr>
          <w:t>5-74</w:t>
        </w:r>
        <w:r w:rsidR="00762D8D">
          <w:rPr>
            <w:webHidden/>
          </w:rPr>
          <w:fldChar w:fldCharType="end"/>
        </w:r>
      </w:hyperlink>
    </w:p>
    <w:p w:rsidR="0092222B" w14:paraId="33341351" w14:textId="77777777">
      <w:pPr>
        <w:pStyle w:val="TOC2"/>
        <w:rPr>
          <w:rFonts w:asciiTheme="minorHAnsi" w:eastAsiaTheme="minorEastAsia" w:hAnsiTheme="minorHAnsi" w:cstheme="minorBidi"/>
          <w:kern w:val="2"/>
          <w:sz w:val="24"/>
          <w:szCs w:val="24"/>
          <w14:ligatures w14:val="standardContextual"/>
        </w:rPr>
      </w:pPr>
      <w:hyperlink w:anchor="_Toc165378740" w:history="1">
        <w:r w:rsidRPr="00FB1321" w:rsidR="00762D8D">
          <w:rPr>
            <w:rStyle w:val="Hyperlink"/>
          </w:rPr>
          <w:t>5.18</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Spot Removers</w:t>
        </w:r>
        <w:r w:rsidR="00762D8D">
          <w:rPr>
            <w:webHidden/>
          </w:rPr>
          <w:tab/>
        </w:r>
        <w:r w:rsidR="00762D8D">
          <w:rPr>
            <w:webHidden/>
          </w:rPr>
          <w:fldChar w:fldCharType="begin" w:fldLock="1"/>
        </w:r>
        <w:r w:rsidR="00762D8D">
          <w:rPr>
            <w:webHidden/>
          </w:rPr>
          <w:instrText xml:space="preserve"> PAGEREF _Toc165378740 \h </w:instrText>
        </w:r>
        <w:r w:rsidR="00762D8D">
          <w:rPr>
            <w:webHidden/>
          </w:rPr>
          <w:fldChar w:fldCharType="separate"/>
        </w:r>
        <w:r w:rsidR="00BD2238">
          <w:rPr>
            <w:webHidden/>
          </w:rPr>
          <w:t>5-79</w:t>
        </w:r>
        <w:r w:rsidR="00762D8D">
          <w:rPr>
            <w:webHidden/>
          </w:rPr>
          <w:fldChar w:fldCharType="end"/>
        </w:r>
      </w:hyperlink>
    </w:p>
    <w:p w:rsidR="0092222B" w14:paraId="6FD5DB6C"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41" w:history="1">
        <w:r w:rsidRPr="00FB1321" w:rsidR="00762D8D">
          <w:rPr>
            <w:rStyle w:val="Hyperlink"/>
          </w:rPr>
          <w:t>6.</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Baseline Analysis</w:t>
        </w:r>
        <w:r w:rsidR="00762D8D">
          <w:rPr>
            <w:webHidden/>
          </w:rPr>
          <w:tab/>
        </w:r>
        <w:r w:rsidR="00762D8D">
          <w:rPr>
            <w:webHidden/>
          </w:rPr>
          <w:fldChar w:fldCharType="begin" w:fldLock="1"/>
        </w:r>
        <w:r w:rsidR="00762D8D">
          <w:rPr>
            <w:webHidden/>
          </w:rPr>
          <w:instrText xml:space="preserve"> PAGEREF _Toc165378741 \h </w:instrText>
        </w:r>
        <w:r w:rsidR="00762D8D">
          <w:rPr>
            <w:webHidden/>
          </w:rPr>
          <w:fldChar w:fldCharType="separate"/>
        </w:r>
        <w:r w:rsidR="00BD2238">
          <w:rPr>
            <w:webHidden/>
          </w:rPr>
          <w:t>6-1</w:t>
        </w:r>
        <w:r w:rsidR="00762D8D">
          <w:rPr>
            <w:webHidden/>
          </w:rPr>
          <w:fldChar w:fldCharType="end"/>
        </w:r>
      </w:hyperlink>
    </w:p>
    <w:p w:rsidR="0092222B" w14:paraId="7A4FA5A2" w14:textId="77777777">
      <w:pPr>
        <w:pStyle w:val="TOC2"/>
        <w:rPr>
          <w:rFonts w:asciiTheme="minorHAnsi" w:eastAsiaTheme="minorEastAsia" w:hAnsiTheme="minorHAnsi" w:cstheme="minorBidi"/>
          <w:kern w:val="2"/>
          <w:sz w:val="24"/>
          <w:szCs w:val="24"/>
          <w14:ligatures w14:val="standardContextual"/>
        </w:rPr>
      </w:pPr>
      <w:hyperlink w:anchor="_Toc165378742" w:history="1">
        <w:r w:rsidRPr="00FB1321" w:rsidR="00762D8D">
          <w:rPr>
            <w:rStyle w:val="Hyperlink"/>
          </w:rPr>
          <w:t>6.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Baseline PCE Consumption Volumes by Use Category</w:t>
        </w:r>
        <w:r w:rsidR="00762D8D">
          <w:rPr>
            <w:webHidden/>
          </w:rPr>
          <w:tab/>
        </w:r>
        <w:r w:rsidR="00762D8D">
          <w:rPr>
            <w:webHidden/>
          </w:rPr>
          <w:fldChar w:fldCharType="begin" w:fldLock="1"/>
        </w:r>
        <w:r w:rsidR="00762D8D">
          <w:rPr>
            <w:webHidden/>
          </w:rPr>
          <w:instrText xml:space="preserve"> PAGEREF _Toc165378742 \h </w:instrText>
        </w:r>
        <w:r w:rsidR="00762D8D">
          <w:rPr>
            <w:webHidden/>
          </w:rPr>
          <w:fldChar w:fldCharType="separate"/>
        </w:r>
        <w:r w:rsidR="00BD2238">
          <w:rPr>
            <w:webHidden/>
          </w:rPr>
          <w:t>6-1</w:t>
        </w:r>
        <w:r w:rsidR="00762D8D">
          <w:rPr>
            <w:webHidden/>
          </w:rPr>
          <w:fldChar w:fldCharType="end"/>
        </w:r>
      </w:hyperlink>
    </w:p>
    <w:p w:rsidR="0092222B" w14:paraId="5C922B2A" w14:textId="77777777">
      <w:pPr>
        <w:pStyle w:val="TOC2"/>
        <w:rPr>
          <w:rFonts w:asciiTheme="minorHAnsi" w:eastAsiaTheme="minorEastAsia" w:hAnsiTheme="minorHAnsi" w:cstheme="minorBidi"/>
          <w:kern w:val="2"/>
          <w:sz w:val="24"/>
          <w:szCs w:val="24"/>
          <w14:ligatures w14:val="standardContextual"/>
        </w:rPr>
      </w:pPr>
      <w:hyperlink w:anchor="_Toc165378743" w:history="1">
        <w:r w:rsidRPr="00FB1321" w:rsidR="00762D8D">
          <w:rPr>
            <w:rStyle w:val="Hyperlink"/>
          </w:rPr>
          <w:t>6.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Estimated Number of Facilities and Individuals with Occupational Exposure</w:t>
        </w:r>
        <w:r w:rsidR="00762D8D">
          <w:rPr>
            <w:webHidden/>
          </w:rPr>
          <w:tab/>
        </w:r>
        <w:r w:rsidR="00762D8D">
          <w:rPr>
            <w:webHidden/>
          </w:rPr>
          <w:fldChar w:fldCharType="begin" w:fldLock="1"/>
        </w:r>
        <w:r w:rsidR="00762D8D">
          <w:rPr>
            <w:webHidden/>
          </w:rPr>
          <w:instrText xml:space="preserve"> PAGEREF _Toc165378743 \h </w:instrText>
        </w:r>
        <w:r w:rsidR="00762D8D">
          <w:rPr>
            <w:webHidden/>
          </w:rPr>
          <w:fldChar w:fldCharType="separate"/>
        </w:r>
        <w:r w:rsidR="00BD2238">
          <w:rPr>
            <w:webHidden/>
          </w:rPr>
          <w:t>6-25</w:t>
        </w:r>
        <w:r w:rsidR="00762D8D">
          <w:rPr>
            <w:webHidden/>
          </w:rPr>
          <w:fldChar w:fldCharType="end"/>
        </w:r>
      </w:hyperlink>
    </w:p>
    <w:p w:rsidR="0092222B" w14:paraId="6E8ED913"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44" w:history="1">
        <w:r w:rsidRPr="00FB1321" w:rsidR="00762D8D">
          <w:rPr>
            <w:rStyle w:val="Hyperlink"/>
          </w:rPr>
          <w:t>7.</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Cost Analysis</w:t>
        </w:r>
        <w:r w:rsidR="00762D8D">
          <w:rPr>
            <w:webHidden/>
          </w:rPr>
          <w:tab/>
        </w:r>
        <w:r w:rsidR="00762D8D">
          <w:rPr>
            <w:webHidden/>
          </w:rPr>
          <w:fldChar w:fldCharType="begin" w:fldLock="1"/>
        </w:r>
        <w:r w:rsidR="00762D8D">
          <w:rPr>
            <w:webHidden/>
          </w:rPr>
          <w:instrText xml:space="preserve"> PAGEREF _Toc165378744 \h </w:instrText>
        </w:r>
        <w:r w:rsidR="00762D8D">
          <w:rPr>
            <w:webHidden/>
          </w:rPr>
          <w:fldChar w:fldCharType="separate"/>
        </w:r>
        <w:r w:rsidR="00BD2238">
          <w:rPr>
            <w:webHidden/>
          </w:rPr>
          <w:t>7-1</w:t>
        </w:r>
        <w:r w:rsidR="00762D8D">
          <w:rPr>
            <w:webHidden/>
          </w:rPr>
          <w:fldChar w:fldCharType="end"/>
        </w:r>
      </w:hyperlink>
    </w:p>
    <w:p w:rsidR="0092222B" w14:paraId="792AA08A" w14:textId="77777777">
      <w:pPr>
        <w:pStyle w:val="TOC2"/>
        <w:rPr>
          <w:rFonts w:asciiTheme="minorHAnsi" w:eastAsiaTheme="minorEastAsia" w:hAnsiTheme="minorHAnsi" w:cstheme="minorBidi"/>
          <w:kern w:val="2"/>
          <w:sz w:val="24"/>
          <w:szCs w:val="24"/>
          <w14:ligatures w14:val="standardContextual"/>
        </w:rPr>
      </w:pPr>
      <w:hyperlink w:anchor="_Toc165378745" w:history="1">
        <w:r w:rsidRPr="00FB1321" w:rsidR="00762D8D">
          <w:rPr>
            <w:rStyle w:val="Hyperlink"/>
          </w:rPr>
          <w:t>7.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Description of Options</w:t>
        </w:r>
        <w:r w:rsidR="00762D8D">
          <w:rPr>
            <w:webHidden/>
          </w:rPr>
          <w:tab/>
        </w:r>
        <w:r w:rsidR="00762D8D">
          <w:rPr>
            <w:webHidden/>
          </w:rPr>
          <w:fldChar w:fldCharType="begin" w:fldLock="1"/>
        </w:r>
        <w:r w:rsidR="00762D8D">
          <w:rPr>
            <w:webHidden/>
          </w:rPr>
          <w:instrText xml:space="preserve"> PAGEREF _Toc165378745 \h </w:instrText>
        </w:r>
        <w:r w:rsidR="00762D8D">
          <w:rPr>
            <w:webHidden/>
          </w:rPr>
          <w:fldChar w:fldCharType="separate"/>
        </w:r>
        <w:r w:rsidR="00BD2238">
          <w:rPr>
            <w:webHidden/>
          </w:rPr>
          <w:t>7-1</w:t>
        </w:r>
        <w:r w:rsidR="00762D8D">
          <w:rPr>
            <w:webHidden/>
          </w:rPr>
          <w:fldChar w:fldCharType="end"/>
        </w:r>
      </w:hyperlink>
    </w:p>
    <w:p w:rsidR="0092222B" w14:paraId="735DCB09" w14:textId="77777777">
      <w:pPr>
        <w:pStyle w:val="TOC2"/>
        <w:rPr>
          <w:rFonts w:asciiTheme="minorHAnsi" w:eastAsiaTheme="minorEastAsia" w:hAnsiTheme="minorHAnsi" w:cstheme="minorBidi"/>
          <w:kern w:val="2"/>
          <w:sz w:val="24"/>
          <w:szCs w:val="24"/>
          <w14:ligatures w14:val="standardContextual"/>
        </w:rPr>
      </w:pPr>
      <w:hyperlink w:anchor="_Toc165378746" w:history="1">
        <w:r w:rsidRPr="00FB1321" w:rsidR="00762D8D">
          <w:rPr>
            <w:rStyle w:val="Hyperlink"/>
          </w:rPr>
          <w:t>7.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Timeline for the Analysis</w:t>
        </w:r>
        <w:r w:rsidR="00762D8D">
          <w:rPr>
            <w:webHidden/>
          </w:rPr>
          <w:tab/>
        </w:r>
        <w:r w:rsidR="00762D8D">
          <w:rPr>
            <w:webHidden/>
          </w:rPr>
          <w:fldChar w:fldCharType="begin" w:fldLock="1"/>
        </w:r>
        <w:r w:rsidR="00762D8D">
          <w:rPr>
            <w:webHidden/>
          </w:rPr>
          <w:instrText xml:space="preserve"> PAGEREF _Toc165378746 \h </w:instrText>
        </w:r>
        <w:r w:rsidR="00762D8D">
          <w:rPr>
            <w:webHidden/>
          </w:rPr>
          <w:fldChar w:fldCharType="separate"/>
        </w:r>
        <w:r w:rsidR="00BD2238">
          <w:rPr>
            <w:webHidden/>
          </w:rPr>
          <w:t>7-3</w:t>
        </w:r>
        <w:r w:rsidR="00762D8D">
          <w:rPr>
            <w:webHidden/>
          </w:rPr>
          <w:fldChar w:fldCharType="end"/>
        </w:r>
      </w:hyperlink>
    </w:p>
    <w:p w:rsidR="0092222B" w14:paraId="704310AD" w14:textId="77777777">
      <w:pPr>
        <w:pStyle w:val="TOC2"/>
        <w:rPr>
          <w:rFonts w:asciiTheme="minorHAnsi" w:eastAsiaTheme="minorEastAsia" w:hAnsiTheme="minorHAnsi" w:cstheme="minorBidi"/>
          <w:kern w:val="2"/>
          <w:sz w:val="24"/>
          <w:szCs w:val="24"/>
          <w14:ligatures w14:val="standardContextual"/>
        </w:rPr>
      </w:pPr>
      <w:hyperlink w:anchor="_Toc165378747" w:history="1">
        <w:r w:rsidRPr="00FB1321" w:rsidR="00762D8D">
          <w:rPr>
            <w:rStyle w:val="Hyperlink"/>
          </w:rPr>
          <w:t>7.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Summary of Number of Affected Entities</w:t>
        </w:r>
        <w:r w:rsidR="00762D8D">
          <w:rPr>
            <w:webHidden/>
          </w:rPr>
          <w:tab/>
        </w:r>
        <w:r w:rsidR="00762D8D">
          <w:rPr>
            <w:webHidden/>
          </w:rPr>
          <w:fldChar w:fldCharType="begin" w:fldLock="1"/>
        </w:r>
        <w:r w:rsidR="00762D8D">
          <w:rPr>
            <w:webHidden/>
          </w:rPr>
          <w:instrText xml:space="preserve"> PAGEREF _Toc165378747 \h </w:instrText>
        </w:r>
        <w:r w:rsidR="00762D8D">
          <w:rPr>
            <w:webHidden/>
          </w:rPr>
          <w:fldChar w:fldCharType="separate"/>
        </w:r>
        <w:r w:rsidR="00BD2238">
          <w:rPr>
            <w:webHidden/>
          </w:rPr>
          <w:t>7-4</w:t>
        </w:r>
        <w:r w:rsidR="00762D8D">
          <w:rPr>
            <w:webHidden/>
          </w:rPr>
          <w:fldChar w:fldCharType="end"/>
        </w:r>
      </w:hyperlink>
    </w:p>
    <w:p w:rsidR="0092222B" w14:paraId="57E3B927" w14:textId="77777777">
      <w:pPr>
        <w:pStyle w:val="TOC2"/>
        <w:rPr>
          <w:rFonts w:asciiTheme="minorHAnsi" w:eastAsiaTheme="minorEastAsia" w:hAnsiTheme="minorHAnsi" w:cstheme="minorBidi"/>
          <w:kern w:val="2"/>
          <w:sz w:val="24"/>
          <w:szCs w:val="24"/>
          <w14:ligatures w14:val="standardContextual"/>
        </w:rPr>
      </w:pPr>
      <w:hyperlink w:anchor="_Toc165378748" w:history="1">
        <w:r w:rsidRPr="00FB1321" w:rsidR="00762D8D">
          <w:rPr>
            <w:rStyle w:val="Hyperlink"/>
          </w:rPr>
          <w:t>7.4</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Industry Wage Rates</w:t>
        </w:r>
        <w:r w:rsidR="00762D8D">
          <w:rPr>
            <w:webHidden/>
          </w:rPr>
          <w:tab/>
        </w:r>
        <w:r w:rsidR="00762D8D">
          <w:rPr>
            <w:webHidden/>
          </w:rPr>
          <w:fldChar w:fldCharType="begin" w:fldLock="1"/>
        </w:r>
        <w:r w:rsidR="00762D8D">
          <w:rPr>
            <w:webHidden/>
          </w:rPr>
          <w:instrText xml:space="preserve"> PAGEREF _Toc165378748 \h </w:instrText>
        </w:r>
        <w:r w:rsidR="00762D8D">
          <w:rPr>
            <w:webHidden/>
          </w:rPr>
          <w:fldChar w:fldCharType="separate"/>
        </w:r>
        <w:r w:rsidR="00BD2238">
          <w:rPr>
            <w:webHidden/>
          </w:rPr>
          <w:t>7-5</w:t>
        </w:r>
        <w:r w:rsidR="00762D8D">
          <w:rPr>
            <w:webHidden/>
          </w:rPr>
          <w:fldChar w:fldCharType="end"/>
        </w:r>
      </w:hyperlink>
    </w:p>
    <w:p w:rsidR="0092222B" w14:paraId="5642F431" w14:textId="77777777">
      <w:pPr>
        <w:pStyle w:val="TOC2"/>
        <w:rPr>
          <w:rFonts w:asciiTheme="minorHAnsi" w:eastAsiaTheme="minorEastAsia" w:hAnsiTheme="minorHAnsi" w:cstheme="minorBidi"/>
          <w:kern w:val="2"/>
          <w:sz w:val="24"/>
          <w:szCs w:val="24"/>
          <w14:ligatures w14:val="standardContextual"/>
        </w:rPr>
      </w:pPr>
      <w:hyperlink w:anchor="_Toc165378749" w:history="1">
        <w:r w:rsidRPr="00FB1321" w:rsidR="00762D8D">
          <w:rPr>
            <w:rStyle w:val="Hyperlink"/>
          </w:rPr>
          <w:t>7.5</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Rule Familiarization and Downstream Notification Costs</w:t>
        </w:r>
        <w:r w:rsidR="00762D8D">
          <w:rPr>
            <w:webHidden/>
          </w:rPr>
          <w:tab/>
        </w:r>
        <w:r w:rsidR="00762D8D">
          <w:rPr>
            <w:webHidden/>
          </w:rPr>
          <w:fldChar w:fldCharType="begin" w:fldLock="1"/>
        </w:r>
        <w:r w:rsidR="00762D8D">
          <w:rPr>
            <w:webHidden/>
          </w:rPr>
          <w:instrText xml:space="preserve"> PAGEREF _Toc165378749 \h </w:instrText>
        </w:r>
        <w:r w:rsidR="00762D8D">
          <w:rPr>
            <w:webHidden/>
          </w:rPr>
          <w:fldChar w:fldCharType="separate"/>
        </w:r>
        <w:r w:rsidR="00BD2238">
          <w:rPr>
            <w:webHidden/>
          </w:rPr>
          <w:t>7-9</w:t>
        </w:r>
        <w:r w:rsidR="00762D8D">
          <w:rPr>
            <w:webHidden/>
          </w:rPr>
          <w:fldChar w:fldCharType="end"/>
        </w:r>
      </w:hyperlink>
    </w:p>
    <w:p w:rsidR="0092222B" w14:paraId="619EF2A3" w14:textId="77777777">
      <w:pPr>
        <w:pStyle w:val="TOC2"/>
        <w:rPr>
          <w:rFonts w:asciiTheme="minorHAnsi" w:eastAsiaTheme="minorEastAsia" w:hAnsiTheme="minorHAnsi" w:cstheme="minorBidi"/>
          <w:kern w:val="2"/>
          <w:sz w:val="24"/>
          <w:szCs w:val="24"/>
          <w14:ligatures w14:val="standardContextual"/>
        </w:rPr>
      </w:pPr>
      <w:hyperlink w:anchor="_Toc165378750" w:history="1">
        <w:r w:rsidRPr="00FB1321" w:rsidR="00762D8D">
          <w:rPr>
            <w:rStyle w:val="Hyperlink"/>
          </w:rPr>
          <w:t>7.6</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Reformulation Costs</w:t>
        </w:r>
        <w:r w:rsidR="00762D8D">
          <w:rPr>
            <w:webHidden/>
          </w:rPr>
          <w:tab/>
        </w:r>
        <w:r w:rsidR="00762D8D">
          <w:rPr>
            <w:webHidden/>
          </w:rPr>
          <w:fldChar w:fldCharType="begin" w:fldLock="1"/>
        </w:r>
        <w:r w:rsidR="00762D8D">
          <w:rPr>
            <w:webHidden/>
          </w:rPr>
          <w:instrText xml:space="preserve"> PAGEREF _Toc165378750 \h </w:instrText>
        </w:r>
        <w:r w:rsidR="00762D8D">
          <w:rPr>
            <w:webHidden/>
          </w:rPr>
          <w:fldChar w:fldCharType="separate"/>
        </w:r>
        <w:r w:rsidR="00BD2238">
          <w:rPr>
            <w:webHidden/>
          </w:rPr>
          <w:t>7-11</w:t>
        </w:r>
        <w:r w:rsidR="00762D8D">
          <w:rPr>
            <w:webHidden/>
          </w:rPr>
          <w:fldChar w:fldCharType="end"/>
        </w:r>
      </w:hyperlink>
    </w:p>
    <w:p w:rsidR="0092222B" w14:paraId="29CF3434" w14:textId="77777777">
      <w:pPr>
        <w:pStyle w:val="TOC2"/>
        <w:rPr>
          <w:rFonts w:asciiTheme="minorHAnsi" w:eastAsiaTheme="minorEastAsia" w:hAnsiTheme="minorHAnsi" w:cstheme="minorBidi"/>
          <w:kern w:val="2"/>
          <w:sz w:val="24"/>
          <w:szCs w:val="24"/>
          <w14:ligatures w14:val="standardContextual"/>
        </w:rPr>
      </w:pPr>
      <w:hyperlink w:anchor="_Toc165378751" w:history="1">
        <w:r w:rsidRPr="00FB1321" w:rsidR="00762D8D">
          <w:rPr>
            <w:rStyle w:val="Hyperlink"/>
          </w:rPr>
          <w:t>7.7</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Costs for Switching to Alternatives to PCE in Dry Cleaning</w:t>
        </w:r>
        <w:r w:rsidR="00762D8D">
          <w:rPr>
            <w:webHidden/>
          </w:rPr>
          <w:tab/>
        </w:r>
        <w:r w:rsidR="00762D8D">
          <w:rPr>
            <w:webHidden/>
          </w:rPr>
          <w:fldChar w:fldCharType="begin" w:fldLock="1"/>
        </w:r>
        <w:r w:rsidR="00762D8D">
          <w:rPr>
            <w:webHidden/>
          </w:rPr>
          <w:instrText xml:space="preserve"> PAGEREF _Toc165378751 \h </w:instrText>
        </w:r>
        <w:r w:rsidR="00762D8D">
          <w:rPr>
            <w:webHidden/>
          </w:rPr>
          <w:fldChar w:fldCharType="separate"/>
        </w:r>
        <w:r w:rsidR="00BD2238">
          <w:rPr>
            <w:webHidden/>
          </w:rPr>
          <w:t>7-19</w:t>
        </w:r>
        <w:r w:rsidR="00762D8D">
          <w:rPr>
            <w:webHidden/>
          </w:rPr>
          <w:fldChar w:fldCharType="end"/>
        </w:r>
      </w:hyperlink>
    </w:p>
    <w:p w:rsidR="0092222B" w14:paraId="0D127254" w14:textId="77777777">
      <w:pPr>
        <w:pStyle w:val="TOC2"/>
        <w:rPr>
          <w:rFonts w:asciiTheme="minorHAnsi" w:eastAsiaTheme="minorEastAsia" w:hAnsiTheme="minorHAnsi" w:cstheme="minorBidi"/>
          <w:kern w:val="2"/>
          <w:sz w:val="24"/>
          <w:szCs w:val="24"/>
          <w14:ligatures w14:val="standardContextual"/>
        </w:rPr>
      </w:pPr>
      <w:hyperlink w:anchor="_Toc165378752" w:history="1">
        <w:r w:rsidRPr="00FB1321" w:rsidR="00762D8D">
          <w:rPr>
            <w:rStyle w:val="Hyperlink"/>
          </w:rPr>
          <w:t>7.8</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Costs for Switching to Alternatives to PCE Vapor Degreasing</w:t>
        </w:r>
        <w:r w:rsidR="00762D8D">
          <w:rPr>
            <w:webHidden/>
          </w:rPr>
          <w:tab/>
        </w:r>
        <w:r w:rsidR="00762D8D">
          <w:rPr>
            <w:webHidden/>
          </w:rPr>
          <w:fldChar w:fldCharType="begin" w:fldLock="1"/>
        </w:r>
        <w:r w:rsidR="00762D8D">
          <w:rPr>
            <w:webHidden/>
          </w:rPr>
          <w:instrText xml:space="preserve"> PAGEREF _Toc165378752 \h </w:instrText>
        </w:r>
        <w:r w:rsidR="00762D8D">
          <w:rPr>
            <w:webHidden/>
          </w:rPr>
          <w:fldChar w:fldCharType="separate"/>
        </w:r>
        <w:r w:rsidR="00BD2238">
          <w:rPr>
            <w:webHidden/>
          </w:rPr>
          <w:t>7-31</w:t>
        </w:r>
        <w:r w:rsidR="00762D8D">
          <w:rPr>
            <w:webHidden/>
          </w:rPr>
          <w:fldChar w:fldCharType="end"/>
        </w:r>
      </w:hyperlink>
    </w:p>
    <w:p w:rsidR="0092222B" w14:paraId="17B8C647" w14:textId="77777777">
      <w:pPr>
        <w:pStyle w:val="TOC2"/>
        <w:rPr>
          <w:rFonts w:asciiTheme="minorHAnsi" w:eastAsiaTheme="minorEastAsia" w:hAnsiTheme="minorHAnsi" w:cstheme="minorBidi"/>
          <w:kern w:val="2"/>
          <w:sz w:val="24"/>
          <w:szCs w:val="24"/>
          <w14:ligatures w14:val="standardContextual"/>
        </w:rPr>
      </w:pPr>
      <w:hyperlink w:anchor="_Toc165378753" w:history="1">
        <w:r w:rsidRPr="00FB1321" w:rsidR="00762D8D">
          <w:rPr>
            <w:rStyle w:val="Hyperlink"/>
          </w:rPr>
          <w:t>7.9</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Costs of the Dermal Protection Component of the WCPP</w:t>
        </w:r>
        <w:r w:rsidR="00762D8D">
          <w:rPr>
            <w:webHidden/>
          </w:rPr>
          <w:tab/>
        </w:r>
        <w:r w:rsidR="00762D8D">
          <w:rPr>
            <w:webHidden/>
          </w:rPr>
          <w:fldChar w:fldCharType="begin" w:fldLock="1"/>
        </w:r>
        <w:r w:rsidR="00762D8D">
          <w:rPr>
            <w:webHidden/>
          </w:rPr>
          <w:instrText xml:space="preserve"> PAGEREF _Toc165378753 \h </w:instrText>
        </w:r>
        <w:r w:rsidR="00762D8D">
          <w:rPr>
            <w:webHidden/>
          </w:rPr>
          <w:fldChar w:fldCharType="separate"/>
        </w:r>
        <w:r w:rsidR="00BD2238">
          <w:rPr>
            <w:webHidden/>
          </w:rPr>
          <w:t>7-84</w:t>
        </w:r>
        <w:r w:rsidR="00762D8D">
          <w:rPr>
            <w:webHidden/>
          </w:rPr>
          <w:fldChar w:fldCharType="end"/>
        </w:r>
      </w:hyperlink>
    </w:p>
    <w:p w:rsidR="0092222B" w14:paraId="269B4964" w14:textId="77777777">
      <w:pPr>
        <w:pStyle w:val="TOC2"/>
        <w:rPr>
          <w:rFonts w:asciiTheme="minorHAnsi" w:eastAsiaTheme="minorEastAsia" w:hAnsiTheme="minorHAnsi" w:cstheme="minorBidi"/>
          <w:kern w:val="2"/>
          <w:sz w:val="24"/>
          <w:szCs w:val="24"/>
          <w14:ligatures w14:val="standardContextual"/>
        </w:rPr>
      </w:pPr>
      <w:hyperlink w:anchor="_Toc165378754" w:history="1">
        <w:r w:rsidRPr="00FB1321" w:rsidR="00762D8D">
          <w:rPr>
            <w:rStyle w:val="Hyperlink"/>
          </w:rPr>
          <w:t>7.10</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WCPP Costs Assuming Additional Engineering and Administrative Controls for Vapor Degreasing</w:t>
        </w:r>
        <w:r w:rsidR="00762D8D">
          <w:rPr>
            <w:webHidden/>
          </w:rPr>
          <w:tab/>
        </w:r>
        <w:r w:rsidR="00762D8D">
          <w:rPr>
            <w:webHidden/>
          </w:rPr>
          <w:fldChar w:fldCharType="begin" w:fldLock="1"/>
        </w:r>
        <w:r w:rsidR="00762D8D">
          <w:rPr>
            <w:webHidden/>
          </w:rPr>
          <w:instrText xml:space="preserve"> PAGEREF _Toc165378754 \h </w:instrText>
        </w:r>
        <w:r w:rsidR="00762D8D">
          <w:rPr>
            <w:webHidden/>
          </w:rPr>
          <w:fldChar w:fldCharType="separate"/>
        </w:r>
        <w:r w:rsidR="00BD2238">
          <w:rPr>
            <w:webHidden/>
          </w:rPr>
          <w:t>7-89</w:t>
        </w:r>
        <w:r w:rsidR="00762D8D">
          <w:rPr>
            <w:webHidden/>
          </w:rPr>
          <w:fldChar w:fldCharType="end"/>
        </w:r>
      </w:hyperlink>
    </w:p>
    <w:p w:rsidR="0092222B" w14:paraId="2E5B52A0" w14:textId="77777777">
      <w:pPr>
        <w:pStyle w:val="TOC2"/>
        <w:rPr>
          <w:rFonts w:asciiTheme="minorHAnsi" w:eastAsiaTheme="minorEastAsia" w:hAnsiTheme="minorHAnsi" w:cstheme="minorBidi"/>
          <w:kern w:val="2"/>
          <w:sz w:val="24"/>
          <w:szCs w:val="24"/>
          <w14:ligatures w14:val="standardContextual"/>
        </w:rPr>
      </w:pPr>
      <w:hyperlink w:anchor="_Toc165378755" w:history="1">
        <w:r w:rsidRPr="00FB1321" w:rsidR="00762D8D">
          <w:rPr>
            <w:rStyle w:val="Hyperlink"/>
          </w:rPr>
          <w:t>7.1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Costs of the Respiratory Protection Component of the WCPP</w:t>
        </w:r>
        <w:r w:rsidR="00762D8D">
          <w:rPr>
            <w:webHidden/>
          </w:rPr>
          <w:tab/>
        </w:r>
        <w:r w:rsidR="00762D8D">
          <w:rPr>
            <w:webHidden/>
          </w:rPr>
          <w:fldChar w:fldCharType="begin" w:fldLock="1"/>
        </w:r>
        <w:r w:rsidR="00762D8D">
          <w:rPr>
            <w:webHidden/>
          </w:rPr>
          <w:instrText xml:space="preserve"> PAGEREF _Toc165378755 \h </w:instrText>
        </w:r>
        <w:r w:rsidR="00762D8D">
          <w:rPr>
            <w:webHidden/>
          </w:rPr>
          <w:fldChar w:fldCharType="separate"/>
        </w:r>
        <w:r w:rsidR="00BD2238">
          <w:rPr>
            <w:webHidden/>
          </w:rPr>
          <w:t>7-93</w:t>
        </w:r>
        <w:r w:rsidR="00762D8D">
          <w:rPr>
            <w:webHidden/>
          </w:rPr>
          <w:fldChar w:fldCharType="end"/>
        </w:r>
      </w:hyperlink>
    </w:p>
    <w:p w:rsidR="0092222B" w14:paraId="007DA10A" w14:textId="77777777">
      <w:pPr>
        <w:pStyle w:val="TOC2"/>
        <w:rPr>
          <w:rFonts w:asciiTheme="minorHAnsi" w:eastAsiaTheme="minorEastAsia" w:hAnsiTheme="minorHAnsi" w:cstheme="minorBidi"/>
          <w:kern w:val="2"/>
          <w:sz w:val="24"/>
          <w:szCs w:val="24"/>
          <w14:ligatures w14:val="standardContextual"/>
        </w:rPr>
      </w:pPr>
      <w:hyperlink w:anchor="_Toc165378756" w:history="1">
        <w:r w:rsidRPr="00FB1321" w:rsidR="00762D8D">
          <w:rPr>
            <w:rStyle w:val="Hyperlink"/>
          </w:rPr>
          <w:t>7.1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Total WCPP Costs</w:t>
        </w:r>
        <w:r w:rsidR="00762D8D">
          <w:rPr>
            <w:webHidden/>
          </w:rPr>
          <w:tab/>
        </w:r>
        <w:r w:rsidR="00762D8D">
          <w:rPr>
            <w:webHidden/>
          </w:rPr>
          <w:fldChar w:fldCharType="begin" w:fldLock="1"/>
        </w:r>
        <w:r w:rsidR="00762D8D">
          <w:rPr>
            <w:webHidden/>
          </w:rPr>
          <w:instrText xml:space="preserve"> PAGEREF _Toc165378756 \h </w:instrText>
        </w:r>
        <w:r w:rsidR="00762D8D">
          <w:rPr>
            <w:webHidden/>
          </w:rPr>
          <w:fldChar w:fldCharType="separate"/>
        </w:r>
        <w:r w:rsidR="00BD2238">
          <w:rPr>
            <w:webHidden/>
          </w:rPr>
          <w:t>7-108</w:t>
        </w:r>
        <w:r w:rsidR="00762D8D">
          <w:rPr>
            <w:webHidden/>
          </w:rPr>
          <w:fldChar w:fldCharType="end"/>
        </w:r>
      </w:hyperlink>
    </w:p>
    <w:p w:rsidR="0092222B" w14:paraId="6E97B919" w14:textId="77777777">
      <w:pPr>
        <w:pStyle w:val="TOC2"/>
        <w:rPr>
          <w:rFonts w:asciiTheme="minorHAnsi" w:eastAsiaTheme="minorEastAsia" w:hAnsiTheme="minorHAnsi" w:cstheme="minorBidi"/>
          <w:kern w:val="2"/>
          <w:sz w:val="24"/>
          <w:szCs w:val="24"/>
          <w14:ligatures w14:val="standardContextual"/>
        </w:rPr>
      </w:pPr>
      <w:hyperlink w:anchor="_Toc165378757" w:history="1">
        <w:r w:rsidRPr="00FB1321" w:rsidR="00762D8D">
          <w:rPr>
            <w:rStyle w:val="Hyperlink"/>
          </w:rPr>
          <w:t>7.1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Prescriptive Control Costs for Energized Electrical Cleaning</w:t>
        </w:r>
        <w:r w:rsidR="00762D8D">
          <w:rPr>
            <w:webHidden/>
          </w:rPr>
          <w:tab/>
        </w:r>
        <w:r w:rsidR="00762D8D">
          <w:rPr>
            <w:webHidden/>
          </w:rPr>
          <w:fldChar w:fldCharType="begin" w:fldLock="1"/>
        </w:r>
        <w:r w:rsidR="00762D8D">
          <w:rPr>
            <w:webHidden/>
          </w:rPr>
          <w:instrText xml:space="preserve"> PAGEREF _Toc165378757 \h </w:instrText>
        </w:r>
        <w:r w:rsidR="00762D8D">
          <w:rPr>
            <w:webHidden/>
          </w:rPr>
          <w:fldChar w:fldCharType="separate"/>
        </w:r>
        <w:r w:rsidR="00BD2238">
          <w:rPr>
            <w:webHidden/>
          </w:rPr>
          <w:t>7-113</w:t>
        </w:r>
        <w:r w:rsidR="00762D8D">
          <w:rPr>
            <w:webHidden/>
          </w:rPr>
          <w:fldChar w:fldCharType="end"/>
        </w:r>
      </w:hyperlink>
    </w:p>
    <w:p w:rsidR="0092222B" w14:paraId="4DA4E453" w14:textId="77777777">
      <w:pPr>
        <w:pStyle w:val="TOC2"/>
        <w:rPr>
          <w:rFonts w:asciiTheme="minorHAnsi" w:eastAsiaTheme="minorEastAsia" w:hAnsiTheme="minorHAnsi" w:cstheme="minorBidi"/>
          <w:kern w:val="2"/>
          <w:sz w:val="24"/>
          <w:szCs w:val="24"/>
          <w14:ligatures w14:val="standardContextual"/>
        </w:rPr>
      </w:pPr>
      <w:hyperlink w:anchor="_Toc165378758" w:history="1">
        <w:r w:rsidRPr="00FB1321" w:rsidR="00762D8D">
          <w:rPr>
            <w:rStyle w:val="Hyperlink"/>
          </w:rPr>
          <w:t>7.14</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Unquantified Costs and Uncertainty in the Cost Estimates</w:t>
        </w:r>
        <w:r w:rsidR="00762D8D">
          <w:rPr>
            <w:webHidden/>
          </w:rPr>
          <w:tab/>
        </w:r>
        <w:r w:rsidR="00762D8D">
          <w:rPr>
            <w:webHidden/>
          </w:rPr>
          <w:fldChar w:fldCharType="begin" w:fldLock="1"/>
        </w:r>
        <w:r w:rsidR="00762D8D">
          <w:rPr>
            <w:webHidden/>
          </w:rPr>
          <w:instrText xml:space="preserve"> PAGEREF _Toc165378758 \h </w:instrText>
        </w:r>
        <w:r w:rsidR="00762D8D">
          <w:rPr>
            <w:webHidden/>
          </w:rPr>
          <w:fldChar w:fldCharType="separate"/>
        </w:r>
        <w:r w:rsidR="00BD2238">
          <w:rPr>
            <w:webHidden/>
          </w:rPr>
          <w:t>7-115</w:t>
        </w:r>
        <w:r w:rsidR="00762D8D">
          <w:rPr>
            <w:webHidden/>
          </w:rPr>
          <w:fldChar w:fldCharType="end"/>
        </w:r>
      </w:hyperlink>
    </w:p>
    <w:p w:rsidR="0092222B" w14:paraId="49D82D47" w14:textId="77777777">
      <w:pPr>
        <w:pStyle w:val="TOC2"/>
        <w:rPr>
          <w:rFonts w:asciiTheme="minorHAnsi" w:eastAsiaTheme="minorEastAsia" w:hAnsiTheme="minorHAnsi" w:cstheme="minorBidi"/>
          <w:kern w:val="2"/>
          <w:sz w:val="24"/>
          <w:szCs w:val="24"/>
          <w14:ligatures w14:val="standardContextual"/>
        </w:rPr>
      </w:pPr>
      <w:hyperlink w:anchor="_Toc165378759" w:history="1">
        <w:r w:rsidRPr="00FB1321" w:rsidR="00762D8D">
          <w:rPr>
            <w:rStyle w:val="Hyperlink"/>
          </w:rPr>
          <w:t>7.15</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Total Annualized Costs</w:t>
        </w:r>
        <w:r w:rsidR="00762D8D">
          <w:rPr>
            <w:webHidden/>
          </w:rPr>
          <w:tab/>
        </w:r>
        <w:r w:rsidR="00762D8D">
          <w:rPr>
            <w:webHidden/>
          </w:rPr>
          <w:fldChar w:fldCharType="begin" w:fldLock="1"/>
        </w:r>
        <w:r w:rsidR="00762D8D">
          <w:rPr>
            <w:webHidden/>
          </w:rPr>
          <w:instrText xml:space="preserve"> PAGEREF _Toc165378759 \h </w:instrText>
        </w:r>
        <w:r w:rsidR="00762D8D">
          <w:rPr>
            <w:webHidden/>
          </w:rPr>
          <w:fldChar w:fldCharType="separate"/>
        </w:r>
        <w:r w:rsidR="00BD2238">
          <w:rPr>
            <w:webHidden/>
          </w:rPr>
          <w:t>7-116</w:t>
        </w:r>
        <w:r w:rsidR="00762D8D">
          <w:rPr>
            <w:webHidden/>
          </w:rPr>
          <w:fldChar w:fldCharType="end"/>
        </w:r>
      </w:hyperlink>
    </w:p>
    <w:p w:rsidR="0092222B" w14:paraId="054DD091"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60" w:history="1">
        <w:r w:rsidRPr="00FB1321" w:rsidR="00762D8D">
          <w:rPr>
            <w:rStyle w:val="Hyperlink"/>
          </w:rPr>
          <w:t>8.</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Benefits Analysis</w:t>
        </w:r>
        <w:r w:rsidR="00762D8D">
          <w:rPr>
            <w:webHidden/>
          </w:rPr>
          <w:tab/>
        </w:r>
        <w:r w:rsidR="00762D8D">
          <w:rPr>
            <w:webHidden/>
          </w:rPr>
          <w:fldChar w:fldCharType="begin" w:fldLock="1"/>
        </w:r>
        <w:r w:rsidR="00762D8D">
          <w:rPr>
            <w:webHidden/>
          </w:rPr>
          <w:instrText xml:space="preserve"> PAGEREF _Toc165378760 \h </w:instrText>
        </w:r>
        <w:r w:rsidR="00762D8D">
          <w:rPr>
            <w:webHidden/>
          </w:rPr>
          <w:fldChar w:fldCharType="separate"/>
        </w:r>
        <w:r w:rsidR="00BD2238">
          <w:rPr>
            <w:webHidden/>
          </w:rPr>
          <w:t>8-1</w:t>
        </w:r>
        <w:r w:rsidR="00762D8D">
          <w:rPr>
            <w:webHidden/>
          </w:rPr>
          <w:fldChar w:fldCharType="end"/>
        </w:r>
      </w:hyperlink>
    </w:p>
    <w:p w:rsidR="0092222B" w14:paraId="15470100" w14:textId="77777777">
      <w:pPr>
        <w:pStyle w:val="TOC2"/>
        <w:rPr>
          <w:rFonts w:asciiTheme="minorHAnsi" w:eastAsiaTheme="minorEastAsia" w:hAnsiTheme="minorHAnsi" w:cstheme="minorBidi"/>
          <w:kern w:val="2"/>
          <w:sz w:val="24"/>
          <w:szCs w:val="24"/>
          <w14:ligatures w14:val="standardContextual"/>
        </w:rPr>
      </w:pPr>
      <w:hyperlink w:anchor="_Toc165378761" w:history="1">
        <w:r w:rsidRPr="00FB1321" w:rsidR="00762D8D">
          <w:rPr>
            <w:rStyle w:val="Hyperlink"/>
          </w:rPr>
          <w:t>8.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Summary of Options Considered</w:t>
        </w:r>
        <w:r w:rsidR="00762D8D">
          <w:rPr>
            <w:webHidden/>
          </w:rPr>
          <w:tab/>
        </w:r>
        <w:r w:rsidR="00762D8D">
          <w:rPr>
            <w:webHidden/>
          </w:rPr>
          <w:fldChar w:fldCharType="begin" w:fldLock="1"/>
        </w:r>
        <w:r w:rsidR="00762D8D">
          <w:rPr>
            <w:webHidden/>
          </w:rPr>
          <w:instrText xml:space="preserve"> PAGEREF _Toc165378761 \h </w:instrText>
        </w:r>
        <w:r w:rsidR="00762D8D">
          <w:rPr>
            <w:webHidden/>
          </w:rPr>
          <w:fldChar w:fldCharType="separate"/>
        </w:r>
        <w:r w:rsidR="00BD2238">
          <w:rPr>
            <w:webHidden/>
          </w:rPr>
          <w:t>8-2</w:t>
        </w:r>
        <w:r w:rsidR="00762D8D">
          <w:rPr>
            <w:webHidden/>
          </w:rPr>
          <w:fldChar w:fldCharType="end"/>
        </w:r>
      </w:hyperlink>
    </w:p>
    <w:p w:rsidR="0092222B" w14:paraId="5FFE2AEC" w14:textId="77777777">
      <w:pPr>
        <w:pStyle w:val="TOC2"/>
        <w:rPr>
          <w:rFonts w:asciiTheme="minorHAnsi" w:eastAsiaTheme="minorEastAsia" w:hAnsiTheme="minorHAnsi" w:cstheme="minorBidi"/>
          <w:kern w:val="2"/>
          <w:sz w:val="24"/>
          <w:szCs w:val="24"/>
          <w14:ligatures w14:val="standardContextual"/>
        </w:rPr>
      </w:pPr>
      <w:hyperlink w:anchor="_Toc165378762" w:history="1">
        <w:r w:rsidRPr="00FB1321" w:rsidR="00762D8D">
          <w:rPr>
            <w:rStyle w:val="Hyperlink"/>
          </w:rPr>
          <w:t>8.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Number of Individuals with Exposure Reduction</w:t>
        </w:r>
        <w:r w:rsidR="00762D8D">
          <w:rPr>
            <w:webHidden/>
          </w:rPr>
          <w:tab/>
        </w:r>
        <w:r w:rsidR="00762D8D">
          <w:rPr>
            <w:webHidden/>
          </w:rPr>
          <w:fldChar w:fldCharType="begin" w:fldLock="1"/>
        </w:r>
        <w:r w:rsidR="00762D8D">
          <w:rPr>
            <w:webHidden/>
          </w:rPr>
          <w:instrText xml:space="preserve"> PAGEREF _Toc165378762 \h </w:instrText>
        </w:r>
        <w:r w:rsidR="00762D8D">
          <w:rPr>
            <w:webHidden/>
          </w:rPr>
          <w:fldChar w:fldCharType="separate"/>
        </w:r>
        <w:r w:rsidR="00BD2238">
          <w:rPr>
            <w:webHidden/>
          </w:rPr>
          <w:t>8-4</w:t>
        </w:r>
        <w:r w:rsidR="00762D8D">
          <w:rPr>
            <w:webHidden/>
          </w:rPr>
          <w:fldChar w:fldCharType="end"/>
        </w:r>
      </w:hyperlink>
    </w:p>
    <w:p w:rsidR="0092222B" w14:paraId="34C19C57" w14:textId="77777777">
      <w:pPr>
        <w:pStyle w:val="TOC2"/>
        <w:rPr>
          <w:rFonts w:asciiTheme="minorHAnsi" w:eastAsiaTheme="minorEastAsia" w:hAnsiTheme="minorHAnsi" w:cstheme="minorBidi"/>
          <w:kern w:val="2"/>
          <w:sz w:val="24"/>
          <w:szCs w:val="24"/>
          <w14:ligatures w14:val="standardContextual"/>
        </w:rPr>
      </w:pPr>
      <w:hyperlink w:anchor="_Toc165378763" w:history="1">
        <w:r w:rsidRPr="00FB1321" w:rsidR="00762D8D">
          <w:rPr>
            <w:rStyle w:val="Hyperlink"/>
          </w:rPr>
          <w:t>8.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Exposure Values from Risk Evaluation Used in the Benefits Analysis</w:t>
        </w:r>
        <w:r w:rsidR="00762D8D">
          <w:rPr>
            <w:webHidden/>
          </w:rPr>
          <w:tab/>
        </w:r>
        <w:r w:rsidR="00762D8D">
          <w:rPr>
            <w:webHidden/>
          </w:rPr>
          <w:fldChar w:fldCharType="begin" w:fldLock="1"/>
        </w:r>
        <w:r w:rsidR="00762D8D">
          <w:rPr>
            <w:webHidden/>
          </w:rPr>
          <w:instrText xml:space="preserve"> PAGEREF _Toc165378763 \h </w:instrText>
        </w:r>
        <w:r w:rsidR="00762D8D">
          <w:rPr>
            <w:webHidden/>
          </w:rPr>
          <w:fldChar w:fldCharType="separate"/>
        </w:r>
        <w:r w:rsidR="00BD2238">
          <w:rPr>
            <w:webHidden/>
          </w:rPr>
          <w:t>8-5</w:t>
        </w:r>
        <w:r w:rsidR="00762D8D">
          <w:rPr>
            <w:webHidden/>
          </w:rPr>
          <w:fldChar w:fldCharType="end"/>
        </w:r>
      </w:hyperlink>
    </w:p>
    <w:p w:rsidR="0092222B" w14:paraId="02979212" w14:textId="77777777">
      <w:pPr>
        <w:pStyle w:val="TOC2"/>
        <w:rPr>
          <w:rFonts w:asciiTheme="minorHAnsi" w:eastAsiaTheme="minorEastAsia" w:hAnsiTheme="minorHAnsi" w:cstheme="minorBidi"/>
          <w:kern w:val="2"/>
          <w:sz w:val="24"/>
          <w:szCs w:val="24"/>
          <w14:ligatures w14:val="standardContextual"/>
        </w:rPr>
      </w:pPr>
      <w:hyperlink w:anchor="_Toc165378764" w:history="1">
        <w:r w:rsidRPr="00FB1321" w:rsidR="00762D8D">
          <w:rPr>
            <w:rStyle w:val="Hyperlink"/>
          </w:rPr>
          <w:t>8.4</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Excess Cancer Risk Estimates</w:t>
        </w:r>
        <w:r w:rsidR="00762D8D">
          <w:rPr>
            <w:webHidden/>
          </w:rPr>
          <w:tab/>
        </w:r>
        <w:r w:rsidR="00762D8D">
          <w:rPr>
            <w:webHidden/>
          </w:rPr>
          <w:fldChar w:fldCharType="begin" w:fldLock="1"/>
        </w:r>
        <w:r w:rsidR="00762D8D">
          <w:rPr>
            <w:webHidden/>
          </w:rPr>
          <w:instrText xml:space="preserve"> PAGEREF _Toc165378764 \h </w:instrText>
        </w:r>
        <w:r w:rsidR="00762D8D">
          <w:rPr>
            <w:webHidden/>
          </w:rPr>
          <w:fldChar w:fldCharType="separate"/>
        </w:r>
        <w:r w:rsidR="00BD2238">
          <w:rPr>
            <w:webHidden/>
          </w:rPr>
          <w:t>8-18</w:t>
        </w:r>
        <w:r w:rsidR="00762D8D">
          <w:rPr>
            <w:webHidden/>
          </w:rPr>
          <w:fldChar w:fldCharType="end"/>
        </w:r>
      </w:hyperlink>
    </w:p>
    <w:p w:rsidR="0092222B" w14:paraId="0BCB7590" w14:textId="77777777">
      <w:pPr>
        <w:pStyle w:val="TOC2"/>
        <w:rPr>
          <w:rFonts w:asciiTheme="minorHAnsi" w:eastAsiaTheme="minorEastAsia" w:hAnsiTheme="minorHAnsi" w:cstheme="minorBidi"/>
          <w:kern w:val="2"/>
          <w:sz w:val="24"/>
          <w:szCs w:val="24"/>
          <w14:ligatures w14:val="standardContextual"/>
        </w:rPr>
      </w:pPr>
      <w:hyperlink w:anchor="_Toc165378765" w:history="1">
        <w:r w:rsidRPr="00FB1321" w:rsidR="00762D8D">
          <w:rPr>
            <w:rStyle w:val="Hyperlink"/>
          </w:rPr>
          <w:t>8.5</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Reductions for Liver, Kidney, Brain Gliomas, and Testis Cancer Sites Per Individual Attributable to Reducing PCE Exposure Under the Options</w:t>
        </w:r>
        <w:r w:rsidR="00762D8D">
          <w:rPr>
            <w:webHidden/>
          </w:rPr>
          <w:tab/>
        </w:r>
        <w:r w:rsidR="00762D8D">
          <w:rPr>
            <w:webHidden/>
          </w:rPr>
          <w:fldChar w:fldCharType="begin" w:fldLock="1"/>
        </w:r>
        <w:r w:rsidR="00762D8D">
          <w:rPr>
            <w:webHidden/>
          </w:rPr>
          <w:instrText xml:space="preserve"> PAGEREF _Toc165378765 \h </w:instrText>
        </w:r>
        <w:r w:rsidR="00762D8D">
          <w:rPr>
            <w:webHidden/>
          </w:rPr>
          <w:fldChar w:fldCharType="separate"/>
        </w:r>
        <w:r w:rsidR="00BD2238">
          <w:rPr>
            <w:webHidden/>
          </w:rPr>
          <w:t>8-19</w:t>
        </w:r>
        <w:r w:rsidR="00762D8D">
          <w:rPr>
            <w:webHidden/>
          </w:rPr>
          <w:fldChar w:fldCharType="end"/>
        </w:r>
      </w:hyperlink>
    </w:p>
    <w:p w:rsidR="0092222B" w14:paraId="1769D18F" w14:textId="77777777">
      <w:pPr>
        <w:pStyle w:val="TOC2"/>
        <w:rPr>
          <w:rFonts w:asciiTheme="minorHAnsi" w:eastAsiaTheme="minorEastAsia" w:hAnsiTheme="minorHAnsi" w:cstheme="minorBidi"/>
          <w:kern w:val="2"/>
          <w:sz w:val="24"/>
          <w:szCs w:val="24"/>
          <w14:ligatures w14:val="standardContextual"/>
        </w:rPr>
      </w:pPr>
      <w:hyperlink w:anchor="_Toc165378766" w:history="1">
        <w:r w:rsidRPr="00FB1321" w:rsidR="00762D8D">
          <w:rPr>
            <w:rStyle w:val="Hyperlink"/>
          </w:rPr>
          <w:t>8.6</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Value of Microrisk Reductions for Liver, Kidney, and Brain Gliomas and Testis Cancer Sites</w:t>
        </w:r>
        <w:r w:rsidR="00762D8D">
          <w:rPr>
            <w:webHidden/>
          </w:rPr>
          <w:tab/>
        </w:r>
        <w:r w:rsidR="00762D8D">
          <w:rPr>
            <w:webHidden/>
          </w:rPr>
          <w:fldChar w:fldCharType="begin" w:fldLock="1"/>
        </w:r>
        <w:r w:rsidR="00762D8D">
          <w:rPr>
            <w:webHidden/>
          </w:rPr>
          <w:instrText xml:space="preserve"> PAGEREF _Toc165378766 \h </w:instrText>
        </w:r>
        <w:r w:rsidR="00762D8D">
          <w:rPr>
            <w:webHidden/>
          </w:rPr>
          <w:fldChar w:fldCharType="separate"/>
        </w:r>
        <w:r w:rsidR="00BD2238">
          <w:rPr>
            <w:webHidden/>
          </w:rPr>
          <w:t>8-23</w:t>
        </w:r>
        <w:r w:rsidR="00762D8D">
          <w:rPr>
            <w:webHidden/>
          </w:rPr>
          <w:fldChar w:fldCharType="end"/>
        </w:r>
      </w:hyperlink>
    </w:p>
    <w:p w:rsidR="0092222B" w14:paraId="519926EB" w14:textId="77777777">
      <w:pPr>
        <w:pStyle w:val="TOC2"/>
        <w:rPr>
          <w:rFonts w:asciiTheme="minorHAnsi" w:eastAsiaTheme="minorEastAsia" w:hAnsiTheme="minorHAnsi" w:cstheme="minorBidi"/>
          <w:kern w:val="2"/>
          <w:sz w:val="24"/>
          <w:szCs w:val="24"/>
          <w14:ligatures w14:val="standardContextual"/>
        </w:rPr>
      </w:pPr>
      <w:hyperlink w:anchor="_Toc165378767" w:history="1">
        <w:r w:rsidRPr="00FB1321" w:rsidR="00762D8D">
          <w:rPr>
            <w:rStyle w:val="Hyperlink"/>
          </w:rPr>
          <w:t>8.7</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Total Benefits</w:t>
        </w:r>
        <w:r w:rsidR="00762D8D">
          <w:rPr>
            <w:webHidden/>
          </w:rPr>
          <w:tab/>
        </w:r>
        <w:r w:rsidR="00762D8D">
          <w:rPr>
            <w:webHidden/>
          </w:rPr>
          <w:fldChar w:fldCharType="begin" w:fldLock="1"/>
        </w:r>
        <w:r w:rsidR="00762D8D">
          <w:rPr>
            <w:webHidden/>
          </w:rPr>
          <w:instrText xml:space="preserve"> PAGEREF _Toc165378767 \h </w:instrText>
        </w:r>
        <w:r w:rsidR="00762D8D">
          <w:rPr>
            <w:webHidden/>
          </w:rPr>
          <w:fldChar w:fldCharType="separate"/>
        </w:r>
        <w:r w:rsidR="00BD2238">
          <w:rPr>
            <w:webHidden/>
          </w:rPr>
          <w:t>8-24</w:t>
        </w:r>
        <w:r w:rsidR="00762D8D">
          <w:rPr>
            <w:webHidden/>
          </w:rPr>
          <w:fldChar w:fldCharType="end"/>
        </w:r>
      </w:hyperlink>
    </w:p>
    <w:p w:rsidR="0092222B" w14:paraId="7B76D701" w14:textId="77777777">
      <w:pPr>
        <w:pStyle w:val="TOC2"/>
        <w:rPr>
          <w:rFonts w:asciiTheme="minorHAnsi" w:eastAsiaTheme="minorEastAsia" w:hAnsiTheme="minorHAnsi" w:cstheme="minorBidi"/>
          <w:kern w:val="2"/>
          <w:sz w:val="24"/>
          <w:szCs w:val="24"/>
          <w14:ligatures w14:val="standardContextual"/>
        </w:rPr>
      </w:pPr>
      <w:hyperlink w:anchor="_Toc165378768" w:history="1">
        <w:r w:rsidRPr="00FB1321" w:rsidR="00762D8D">
          <w:rPr>
            <w:rStyle w:val="Hyperlink"/>
          </w:rPr>
          <w:t>8.8</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Qualitative Discussion of the Benefits of Non-Cancer Risk Reductions</w:t>
        </w:r>
        <w:r w:rsidR="00762D8D">
          <w:rPr>
            <w:webHidden/>
          </w:rPr>
          <w:tab/>
        </w:r>
        <w:r w:rsidR="00762D8D">
          <w:rPr>
            <w:webHidden/>
          </w:rPr>
          <w:fldChar w:fldCharType="begin" w:fldLock="1"/>
        </w:r>
        <w:r w:rsidR="00762D8D">
          <w:rPr>
            <w:webHidden/>
          </w:rPr>
          <w:instrText xml:space="preserve"> PAGEREF _Toc165378768 \h </w:instrText>
        </w:r>
        <w:r w:rsidR="00762D8D">
          <w:rPr>
            <w:webHidden/>
          </w:rPr>
          <w:fldChar w:fldCharType="separate"/>
        </w:r>
        <w:r w:rsidR="00BD2238">
          <w:rPr>
            <w:webHidden/>
          </w:rPr>
          <w:t>8-48</w:t>
        </w:r>
        <w:r w:rsidR="00762D8D">
          <w:rPr>
            <w:webHidden/>
          </w:rPr>
          <w:fldChar w:fldCharType="end"/>
        </w:r>
      </w:hyperlink>
    </w:p>
    <w:p w:rsidR="0092222B" w14:paraId="19232A6A" w14:textId="77777777">
      <w:pPr>
        <w:pStyle w:val="TOC1"/>
        <w:tabs>
          <w:tab w:val="left" w:pos="440"/>
        </w:tabs>
        <w:rPr>
          <w:rFonts w:asciiTheme="minorHAnsi" w:eastAsiaTheme="minorEastAsia" w:hAnsiTheme="minorHAnsi" w:cstheme="minorBidi"/>
          <w:b w:val="0"/>
          <w:bCs w:val="0"/>
          <w:kern w:val="2"/>
          <w:sz w:val="24"/>
          <w:szCs w:val="24"/>
          <w14:ligatures w14:val="standardContextual"/>
        </w:rPr>
      </w:pPr>
      <w:hyperlink w:anchor="_Toc165378769" w:history="1">
        <w:r w:rsidRPr="00FB1321" w:rsidR="00762D8D">
          <w:rPr>
            <w:rStyle w:val="Hyperlink"/>
          </w:rPr>
          <w:t>9.</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Comparison of Costs and Benefits and Monetized Net Benefits</w:t>
        </w:r>
        <w:r w:rsidR="00762D8D">
          <w:rPr>
            <w:webHidden/>
          </w:rPr>
          <w:tab/>
        </w:r>
        <w:r w:rsidR="00762D8D">
          <w:rPr>
            <w:webHidden/>
          </w:rPr>
          <w:fldChar w:fldCharType="begin" w:fldLock="1"/>
        </w:r>
        <w:r w:rsidR="00762D8D">
          <w:rPr>
            <w:webHidden/>
          </w:rPr>
          <w:instrText xml:space="preserve"> PAGEREF _Toc165378769 \h </w:instrText>
        </w:r>
        <w:r w:rsidR="00762D8D">
          <w:rPr>
            <w:webHidden/>
          </w:rPr>
          <w:fldChar w:fldCharType="separate"/>
        </w:r>
        <w:r w:rsidR="00BD2238">
          <w:rPr>
            <w:webHidden/>
          </w:rPr>
          <w:t>9-1</w:t>
        </w:r>
        <w:r w:rsidR="00762D8D">
          <w:rPr>
            <w:webHidden/>
          </w:rPr>
          <w:fldChar w:fldCharType="end"/>
        </w:r>
      </w:hyperlink>
    </w:p>
    <w:p w:rsidR="0092222B" w14:paraId="751EF175" w14:textId="77777777">
      <w:pPr>
        <w:pStyle w:val="TOC1"/>
        <w:tabs>
          <w:tab w:val="left" w:pos="660"/>
        </w:tabs>
        <w:rPr>
          <w:rFonts w:asciiTheme="minorHAnsi" w:eastAsiaTheme="minorEastAsia" w:hAnsiTheme="minorHAnsi" w:cstheme="minorBidi"/>
          <w:b w:val="0"/>
          <w:bCs w:val="0"/>
          <w:kern w:val="2"/>
          <w:sz w:val="24"/>
          <w:szCs w:val="24"/>
          <w14:ligatures w14:val="standardContextual"/>
        </w:rPr>
      </w:pPr>
      <w:hyperlink w:anchor="_Toc165378770" w:history="1">
        <w:r w:rsidRPr="00FB1321" w:rsidR="00762D8D">
          <w:rPr>
            <w:rStyle w:val="Hyperlink"/>
          </w:rPr>
          <w:t>10.</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Economic Impact Analyses</w:t>
        </w:r>
        <w:r w:rsidR="00762D8D">
          <w:rPr>
            <w:webHidden/>
          </w:rPr>
          <w:tab/>
        </w:r>
        <w:r w:rsidR="00762D8D">
          <w:rPr>
            <w:webHidden/>
          </w:rPr>
          <w:fldChar w:fldCharType="begin" w:fldLock="1"/>
        </w:r>
        <w:r w:rsidR="00762D8D">
          <w:rPr>
            <w:webHidden/>
          </w:rPr>
          <w:instrText xml:space="preserve"> PAGEREF _Toc165378770 \h </w:instrText>
        </w:r>
        <w:r w:rsidR="00762D8D">
          <w:rPr>
            <w:webHidden/>
          </w:rPr>
          <w:fldChar w:fldCharType="separate"/>
        </w:r>
        <w:r w:rsidR="00BD2238">
          <w:rPr>
            <w:webHidden/>
          </w:rPr>
          <w:t>10-1</w:t>
        </w:r>
        <w:r w:rsidR="00762D8D">
          <w:rPr>
            <w:webHidden/>
          </w:rPr>
          <w:fldChar w:fldCharType="end"/>
        </w:r>
      </w:hyperlink>
    </w:p>
    <w:p w:rsidR="0092222B" w14:paraId="3F220440" w14:textId="77777777">
      <w:pPr>
        <w:pStyle w:val="TOC2"/>
        <w:rPr>
          <w:rFonts w:asciiTheme="minorHAnsi" w:eastAsiaTheme="minorEastAsia" w:hAnsiTheme="minorHAnsi" w:cstheme="minorBidi"/>
          <w:kern w:val="2"/>
          <w:sz w:val="24"/>
          <w:szCs w:val="24"/>
          <w14:ligatures w14:val="standardContextual"/>
        </w:rPr>
      </w:pPr>
      <w:hyperlink w:anchor="_Toc165378771" w:history="1">
        <w:r w:rsidRPr="00FB1321" w:rsidR="00762D8D">
          <w:rPr>
            <w:rStyle w:val="Hyperlink"/>
          </w:rPr>
          <w:t>10.1</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Protection of Children from Environmental Health Risks and Safety Risks</w:t>
        </w:r>
        <w:r w:rsidR="00762D8D">
          <w:rPr>
            <w:webHidden/>
          </w:rPr>
          <w:tab/>
        </w:r>
        <w:r w:rsidR="00762D8D">
          <w:rPr>
            <w:webHidden/>
          </w:rPr>
          <w:fldChar w:fldCharType="begin" w:fldLock="1"/>
        </w:r>
        <w:r w:rsidR="00762D8D">
          <w:rPr>
            <w:webHidden/>
          </w:rPr>
          <w:instrText xml:space="preserve"> PAGEREF _Toc165378771 \h </w:instrText>
        </w:r>
        <w:r w:rsidR="00762D8D">
          <w:rPr>
            <w:webHidden/>
          </w:rPr>
          <w:fldChar w:fldCharType="separate"/>
        </w:r>
        <w:r w:rsidR="00BD2238">
          <w:rPr>
            <w:webHidden/>
          </w:rPr>
          <w:t>10-1</w:t>
        </w:r>
        <w:r w:rsidR="00762D8D">
          <w:rPr>
            <w:webHidden/>
          </w:rPr>
          <w:fldChar w:fldCharType="end"/>
        </w:r>
      </w:hyperlink>
    </w:p>
    <w:p w:rsidR="0092222B" w14:paraId="1709D0B6" w14:textId="77777777">
      <w:pPr>
        <w:pStyle w:val="TOC2"/>
        <w:rPr>
          <w:rFonts w:asciiTheme="minorHAnsi" w:eastAsiaTheme="minorEastAsia" w:hAnsiTheme="minorHAnsi" w:cstheme="minorBidi"/>
          <w:kern w:val="2"/>
          <w:sz w:val="24"/>
          <w:szCs w:val="24"/>
          <w14:ligatures w14:val="standardContextual"/>
        </w:rPr>
      </w:pPr>
      <w:hyperlink w:anchor="_Toc165378772" w:history="1">
        <w:r w:rsidRPr="00FB1321" w:rsidR="00762D8D">
          <w:rPr>
            <w:rStyle w:val="Hyperlink"/>
          </w:rPr>
          <w:t>10.2</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Small Entity Impacts</w:t>
        </w:r>
        <w:r w:rsidR="00762D8D">
          <w:rPr>
            <w:webHidden/>
          </w:rPr>
          <w:tab/>
        </w:r>
        <w:r w:rsidR="00762D8D">
          <w:rPr>
            <w:webHidden/>
          </w:rPr>
          <w:fldChar w:fldCharType="begin" w:fldLock="1"/>
        </w:r>
        <w:r w:rsidR="00762D8D">
          <w:rPr>
            <w:webHidden/>
          </w:rPr>
          <w:instrText xml:space="preserve"> PAGEREF _Toc165378772 \h </w:instrText>
        </w:r>
        <w:r w:rsidR="00762D8D">
          <w:rPr>
            <w:webHidden/>
          </w:rPr>
          <w:fldChar w:fldCharType="separate"/>
        </w:r>
        <w:r w:rsidR="00BD2238">
          <w:rPr>
            <w:webHidden/>
          </w:rPr>
          <w:t>10-1</w:t>
        </w:r>
        <w:r w:rsidR="00762D8D">
          <w:rPr>
            <w:webHidden/>
          </w:rPr>
          <w:fldChar w:fldCharType="end"/>
        </w:r>
      </w:hyperlink>
    </w:p>
    <w:p w:rsidR="0092222B" w14:paraId="6E989834" w14:textId="77777777">
      <w:pPr>
        <w:pStyle w:val="TOC2"/>
        <w:rPr>
          <w:rFonts w:asciiTheme="minorHAnsi" w:eastAsiaTheme="minorEastAsia" w:hAnsiTheme="minorHAnsi" w:cstheme="minorBidi"/>
          <w:kern w:val="2"/>
          <w:sz w:val="24"/>
          <w:szCs w:val="24"/>
          <w14:ligatures w14:val="standardContextual"/>
        </w:rPr>
      </w:pPr>
      <w:hyperlink w:anchor="_Toc165378773" w:history="1">
        <w:r w:rsidRPr="00FB1321" w:rsidR="00762D8D">
          <w:rPr>
            <w:rStyle w:val="Hyperlink"/>
          </w:rPr>
          <w:t>10.3</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Employment Effects</w:t>
        </w:r>
        <w:r w:rsidR="00762D8D">
          <w:rPr>
            <w:webHidden/>
          </w:rPr>
          <w:tab/>
        </w:r>
        <w:r w:rsidR="00762D8D">
          <w:rPr>
            <w:webHidden/>
          </w:rPr>
          <w:fldChar w:fldCharType="begin" w:fldLock="1"/>
        </w:r>
        <w:r w:rsidR="00762D8D">
          <w:rPr>
            <w:webHidden/>
          </w:rPr>
          <w:instrText xml:space="preserve"> PAGEREF _Toc165378773 \h </w:instrText>
        </w:r>
        <w:r w:rsidR="00762D8D">
          <w:rPr>
            <w:webHidden/>
          </w:rPr>
          <w:fldChar w:fldCharType="separate"/>
        </w:r>
        <w:r w:rsidR="00BD2238">
          <w:rPr>
            <w:webHidden/>
          </w:rPr>
          <w:t>10-9</w:t>
        </w:r>
        <w:r w:rsidR="00762D8D">
          <w:rPr>
            <w:webHidden/>
          </w:rPr>
          <w:fldChar w:fldCharType="end"/>
        </w:r>
      </w:hyperlink>
    </w:p>
    <w:p w:rsidR="0092222B" w14:paraId="6F13E4AB" w14:textId="77777777">
      <w:pPr>
        <w:pStyle w:val="TOC2"/>
        <w:rPr>
          <w:rFonts w:asciiTheme="minorHAnsi" w:eastAsiaTheme="minorEastAsia" w:hAnsiTheme="minorHAnsi" w:cstheme="minorBidi"/>
          <w:kern w:val="2"/>
          <w:sz w:val="24"/>
          <w:szCs w:val="24"/>
          <w14:ligatures w14:val="standardContextual"/>
        </w:rPr>
      </w:pPr>
      <w:hyperlink w:anchor="_Toc165378774" w:history="1">
        <w:r w:rsidRPr="00FB1321" w:rsidR="00762D8D">
          <w:rPr>
            <w:rStyle w:val="Hyperlink"/>
          </w:rPr>
          <w:t>10.4</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Paperwork Burden Analysis</w:t>
        </w:r>
        <w:r w:rsidR="00762D8D">
          <w:rPr>
            <w:webHidden/>
          </w:rPr>
          <w:tab/>
        </w:r>
        <w:r w:rsidR="00762D8D">
          <w:rPr>
            <w:webHidden/>
          </w:rPr>
          <w:fldChar w:fldCharType="begin" w:fldLock="1"/>
        </w:r>
        <w:r w:rsidR="00762D8D">
          <w:rPr>
            <w:webHidden/>
          </w:rPr>
          <w:instrText xml:space="preserve"> PAGEREF _Toc165378774 \h </w:instrText>
        </w:r>
        <w:r w:rsidR="00762D8D">
          <w:rPr>
            <w:webHidden/>
          </w:rPr>
          <w:fldChar w:fldCharType="separate"/>
        </w:r>
        <w:r w:rsidR="00BD2238">
          <w:rPr>
            <w:webHidden/>
          </w:rPr>
          <w:t>10-13</w:t>
        </w:r>
        <w:r w:rsidR="00762D8D">
          <w:rPr>
            <w:webHidden/>
          </w:rPr>
          <w:fldChar w:fldCharType="end"/>
        </w:r>
      </w:hyperlink>
    </w:p>
    <w:p w:rsidR="0092222B" w14:paraId="693875F8" w14:textId="77777777">
      <w:pPr>
        <w:pStyle w:val="TOC2"/>
        <w:rPr>
          <w:rFonts w:asciiTheme="minorHAnsi" w:eastAsiaTheme="minorEastAsia" w:hAnsiTheme="minorHAnsi" w:cstheme="minorBidi"/>
          <w:kern w:val="2"/>
          <w:sz w:val="24"/>
          <w:szCs w:val="24"/>
          <w14:ligatures w14:val="standardContextual"/>
        </w:rPr>
      </w:pPr>
      <w:hyperlink w:anchor="_Toc165378775" w:history="1">
        <w:r w:rsidRPr="00FB1321" w:rsidR="00762D8D">
          <w:rPr>
            <w:rStyle w:val="Hyperlink"/>
          </w:rPr>
          <w:t>10.5</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Unfunded Mandates Reform Act (UMRA)</w:t>
        </w:r>
        <w:r w:rsidR="00762D8D">
          <w:rPr>
            <w:webHidden/>
          </w:rPr>
          <w:tab/>
        </w:r>
        <w:r w:rsidR="00762D8D">
          <w:rPr>
            <w:webHidden/>
          </w:rPr>
          <w:fldChar w:fldCharType="begin" w:fldLock="1"/>
        </w:r>
        <w:r w:rsidR="00762D8D">
          <w:rPr>
            <w:webHidden/>
          </w:rPr>
          <w:instrText xml:space="preserve"> PAGEREF _Toc165378775 \h </w:instrText>
        </w:r>
        <w:r w:rsidR="00762D8D">
          <w:rPr>
            <w:webHidden/>
          </w:rPr>
          <w:fldChar w:fldCharType="separate"/>
        </w:r>
        <w:r w:rsidR="00BD2238">
          <w:rPr>
            <w:webHidden/>
          </w:rPr>
          <w:t>10-20</w:t>
        </w:r>
        <w:r w:rsidR="00762D8D">
          <w:rPr>
            <w:webHidden/>
          </w:rPr>
          <w:fldChar w:fldCharType="end"/>
        </w:r>
      </w:hyperlink>
    </w:p>
    <w:p w:rsidR="0092222B" w14:paraId="3612A30E" w14:textId="77777777">
      <w:pPr>
        <w:pStyle w:val="TOC2"/>
        <w:rPr>
          <w:rFonts w:asciiTheme="minorHAnsi" w:eastAsiaTheme="minorEastAsia" w:hAnsiTheme="minorHAnsi" w:cstheme="minorBidi"/>
          <w:kern w:val="2"/>
          <w:sz w:val="24"/>
          <w:szCs w:val="24"/>
          <w14:ligatures w14:val="standardContextual"/>
        </w:rPr>
      </w:pPr>
      <w:hyperlink w:anchor="_Toc165378776" w:history="1">
        <w:r w:rsidRPr="00FB1321" w:rsidR="00762D8D">
          <w:rPr>
            <w:rStyle w:val="Hyperlink"/>
          </w:rPr>
          <w:t>10.6</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Executive Order 12898 – Environmental Justice Impacts</w:t>
        </w:r>
        <w:r w:rsidR="00762D8D">
          <w:rPr>
            <w:webHidden/>
          </w:rPr>
          <w:tab/>
        </w:r>
        <w:r w:rsidR="00762D8D">
          <w:rPr>
            <w:webHidden/>
          </w:rPr>
          <w:fldChar w:fldCharType="begin" w:fldLock="1"/>
        </w:r>
        <w:r w:rsidR="00762D8D">
          <w:rPr>
            <w:webHidden/>
          </w:rPr>
          <w:instrText xml:space="preserve"> PAGEREF _Toc165378776 \h </w:instrText>
        </w:r>
        <w:r w:rsidR="00762D8D">
          <w:rPr>
            <w:webHidden/>
          </w:rPr>
          <w:fldChar w:fldCharType="separate"/>
        </w:r>
        <w:r w:rsidR="00BD2238">
          <w:rPr>
            <w:webHidden/>
          </w:rPr>
          <w:t>10-21</w:t>
        </w:r>
        <w:r w:rsidR="00762D8D">
          <w:rPr>
            <w:webHidden/>
          </w:rPr>
          <w:fldChar w:fldCharType="end"/>
        </w:r>
      </w:hyperlink>
    </w:p>
    <w:p w:rsidR="0092222B" w14:paraId="04062283" w14:textId="77777777">
      <w:pPr>
        <w:pStyle w:val="TOC2"/>
        <w:rPr>
          <w:rFonts w:asciiTheme="minorHAnsi" w:eastAsiaTheme="minorEastAsia" w:hAnsiTheme="minorHAnsi" w:cstheme="minorBidi"/>
          <w:kern w:val="2"/>
          <w:sz w:val="24"/>
          <w:szCs w:val="24"/>
          <w14:ligatures w14:val="standardContextual"/>
        </w:rPr>
      </w:pPr>
      <w:hyperlink w:anchor="_Toc165378777" w:history="1">
        <w:r w:rsidRPr="00FB1321" w:rsidR="00762D8D">
          <w:rPr>
            <w:rStyle w:val="Hyperlink"/>
          </w:rPr>
          <w:t>10.7</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Impacts on Technological Innovation and the National Economy</w:t>
        </w:r>
        <w:r w:rsidR="00762D8D">
          <w:rPr>
            <w:webHidden/>
          </w:rPr>
          <w:tab/>
        </w:r>
        <w:r w:rsidR="00762D8D">
          <w:rPr>
            <w:webHidden/>
          </w:rPr>
          <w:fldChar w:fldCharType="begin" w:fldLock="1"/>
        </w:r>
        <w:r w:rsidR="00762D8D">
          <w:rPr>
            <w:webHidden/>
          </w:rPr>
          <w:instrText xml:space="preserve"> PAGEREF _Toc165378777 \h </w:instrText>
        </w:r>
        <w:r w:rsidR="00762D8D">
          <w:rPr>
            <w:webHidden/>
          </w:rPr>
          <w:fldChar w:fldCharType="separate"/>
        </w:r>
        <w:r w:rsidR="00BD2238">
          <w:rPr>
            <w:webHidden/>
          </w:rPr>
          <w:t>10-48</w:t>
        </w:r>
        <w:r w:rsidR="00762D8D">
          <w:rPr>
            <w:webHidden/>
          </w:rPr>
          <w:fldChar w:fldCharType="end"/>
        </w:r>
      </w:hyperlink>
    </w:p>
    <w:p w:rsidR="0092222B" w14:paraId="7A66A792" w14:textId="77777777">
      <w:pPr>
        <w:pStyle w:val="TOC2"/>
        <w:rPr>
          <w:rFonts w:asciiTheme="minorHAnsi" w:eastAsiaTheme="minorEastAsia" w:hAnsiTheme="minorHAnsi" w:cstheme="minorBidi"/>
          <w:kern w:val="2"/>
          <w:sz w:val="24"/>
          <w:szCs w:val="24"/>
          <w14:ligatures w14:val="standardContextual"/>
        </w:rPr>
      </w:pPr>
      <w:hyperlink w:anchor="_Toc165378778" w:history="1">
        <w:r w:rsidRPr="00FB1321" w:rsidR="00762D8D">
          <w:rPr>
            <w:rStyle w:val="Hyperlink"/>
          </w:rPr>
          <w:t>10.8</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Executive Order 13132 – Federalism</w:t>
        </w:r>
        <w:r w:rsidR="00762D8D">
          <w:rPr>
            <w:webHidden/>
          </w:rPr>
          <w:tab/>
        </w:r>
        <w:r w:rsidR="00762D8D">
          <w:rPr>
            <w:webHidden/>
          </w:rPr>
          <w:fldChar w:fldCharType="begin" w:fldLock="1"/>
        </w:r>
        <w:r w:rsidR="00762D8D">
          <w:rPr>
            <w:webHidden/>
          </w:rPr>
          <w:instrText xml:space="preserve"> PAGEREF _Toc165378778 \h </w:instrText>
        </w:r>
        <w:r w:rsidR="00762D8D">
          <w:rPr>
            <w:webHidden/>
          </w:rPr>
          <w:fldChar w:fldCharType="separate"/>
        </w:r>
        <w:r w:rsidR="00BD2238">
          <w:rPr>
            <w:webHidden/>
          </w:rPr>
          <w:t>10-49</w:t>
        </w:r>
        <w:r w:rsidR="00762D8D">
          <w:rPr>
            <w:webHidden/>
          </w:rPr>
          <w:fldChar w:fldCharType="end"/>
        </w:r>
      </w:hyperlink>
    </w:p>
    <w:p w:rsidR="0092222B" w14:paraId="4F377DC8" w14:textId="77777777">
      <w:pPr>
        <w:pStyle w:val="TOC2"/>
        <w:rPr>
          <w:rFonts w:asciiTheme="minorHAnsi" w:eastAsiaTheme="minorEastAsia" w:hAnsiTheme="minorHAnsi" w:cstheme="minorBidi"/>
          <w:kern w:val="2"/>
          <w:sz w:val="24"/>
          <w:szCs w:val="24"/>
          <w14:ligatures w14:val="standardContextual"/>
        </w:rPr>
      </w:pPr>
      <w:hyperlink w:anchor="_Toc165378779" w:history="1">
        <w:r w:rsidRPr="00FB1321" w:rsidR="00762D8D">
          <w:rPr>
            <w:rStyle w:val="Hyperlink"/>
          </w:rPr>
          <w:t>10.9</w:t>
        </w:r>
        <w:r w:rsidR="00762D8D">
          <w:rPr>
            <w:rFonts w:asciiTheme="minorHAnsi" w:eastAsiaTheme="minorEastAsia" w:hAnsiTheme="minorHAnsi" w:cstheme="minorBidi"/>
            <w:kern w:val="2"/>
            <w:sz w:val="24"/>
            <w:szCs w:val="24"/>
            <w14:ligatures w14:val="standardContextual"/>
          </w:rPr>
          <w:tab/>
        </w:r>
        <w:r w:rsidRPr="00FB1321" w:rsidR="00762D8D">
          <w:rPr>
            <w:rStyle w:val="Hyperlink"/>
          </w:rPr>
          <w:t>Executive Order 13175 – Tribal Implications</w:t>
        </w:r>
        <w:r w:rsidR="00762D8D">
          <w:rPr>
            <w:webHidden/>
          </w:rPr>
          <w:tab/>
        </w:r>
        <w:r w:rsidR="00762D8D">
          <w:rPr>
            <w:webHidden/>
          </w:rPr>
          <w:fldChar w:fldCharType="begin" w:fldLock="1"/>
        </w:r>
        <w:r w:rsidR="00762D8D">
          <w:rPr>
            <w:webHidden/>
          </w:rPr>
          <w:instrText xml:space="preserve"> PAGEREF _Toc165378779 \h </w:instrText>
        </w:r>
        <w:r w:rsidR="00762D8D">
          <w:rPr>
            <w:webHidden/>
          </w:rPr>
          <w:fldChar w:fldCharType="separate"/>
        </w:r>
        <w:r w:rsidR="00BD2238">
          <w:rPr>
            <w:webHidden/>
          </w:rPr>
          <w:t>10-49</w:t>
        </w:r>
        <w:r w:rsidR="00762D8D">
          <w:rPr>
            <w:webHidden/>
          </w:rPr>
          <w:fldChar w:fldCharType="end"/>
        </w:r>
      </w:hyperlink>
    </w:p>
    <w:p w:rsidR="0092222B" w14:paraId="1EE1314F" w14:textId="77777777">
      <w:pPr>
        <w:pStyle w:val="TOC1"/>
        <w:tabs>
          <w:tab w:val="left" w:pos="660"/>
        </w:tabs>
        <w:rPr>
          <w:rFonts w:asciiTheme="minorHAnsi" w:eastAsiaTheme="minorEastAsia" w:hAnsiTheme="minorHAnsi" w:cstheme="minorBidi"/>
          <w:b w:val="0"/>
          <w:bCs w:val="0"/>
          <w:kern w:val="2"/>
          <w:sz w:val="24"/>
          <w:szCs w:val="24"/>
          <w14:ligatures w14:val="standardContextual"/>
        </w:rPr>
      </w:pPr>
      <w:hyperlink w:anchor="_Toc165378780" w:history="1">
        <w:r w:rsidRPr="00FB1321" w:rsidR="00762D8D">
          <w:rPr>
            <w:rStyle w:val="Hyperlink"/>
          </w:rPr>
          <w:t>11.</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Sensitivity Analyses</w:t>
        </w:r>
        <w:r w:rsidR="00762D8D">
          <w:rPr>
            <w:webHidden/>
          </w:rPr>
          <w:tab/>
        </w:r>
        <w:r w:rsidR="00762D8D">
          <w:rPr>
            <w:webHidden/>
          </w:rPr>
          <w:fldChar w:fldCharType="begin" w:fldLock="1"/>
        </w:r>
        <w:r w:rsidR="00762D8D">
          <w:rPr>
            <w:webHidden/>
          </w:rPr>
          <w:instrText xml:space="preserve"> PAGEREF _Toc165378780 \h </w:instrText>
        </w:r>
        <w:r w:rsidR="00762D8D">
          <w:rPr>
            <w:webHidden/>
          </w:rPr>
          <w:fldChar w:fldCharType="separate"/>
        </w:r>
        <w:r w:rsidR="00BD2238">
          <w:rPr>
            <w:webHidden/>
          </w:rPr>
          <w:t>11-1</w:t>
        </w:r>
        <w:r w:rsidR="00762D8D">
          <w:rPr>
            <w:webHidden/>
          </w:rPr>
          <w:fldChar w:fldCharType="end"/>
        </w:r>
      </w:hyperlink>
    </w:p>
    <w:p w:rsidR="0092222B" w14:paraId="402D5A66" w14:textId="77777777">
      <w:pPr>
        <w:pStyle w:val="TOC1"/>
        <w:tabs>
          <w:tab w:val="left" w:pos="660"/>
        </w:tabs>
        <w:rPr>
          <w:rFonts w:asciiTheme="minorHAnsi" w:eastAsiaTheme="minorEastAsia" w:hAnsiTheme="minorHAnsi" w:cstheme="minorBidi"/>
          <w:b w:val="0"/>
          <w:bCs w:val="0"/>
          <w:kern w:val="2"/>
          <w:sz w:val="24"/>
          <w:szCs w:val="24"/>
          <w14:ligatures w14:val="standardContextual"/>
        </w:rPr>
      </w:pPr>
      <w:hyperlink w:anchor="_Toc165378781" w:history="1">
        <w:r w:rsidRPr="00FB1321" w:rsidR="00762D8D">
          <w:rPr>
            <w:rStyle w:val="Hyperlink"/>
          </w:rPr>
          <w:t>12.</w:t>
        </w:r>
        <w:r w:rsidR="00762D8D">
          <w:rPr>
            <w:rFonts w:asciiTheme="minorHAnsi" w:eastAsiaTheme="minorEastAsia" w:hAnsiTheme="minorHAnsi" w:cstheme="minorBidi"/>
            <w:b w:val="0"/>
            <w:bCs w:val="0"/>
            <w:kern w:val="2"/>
            <w:sz w:val="24"/>
            <w:szCs w:val="24"/>
            <w14:ligatures w14:val="standardContextual"/>
          </w:rPr>
          <w:tab/>
        </w:r>
        <w:r w:rsidRPr="00FB1321" w:rsidR="00762D8D">
          <w:rPr>
            <w:rStyle w:val="Hyperlink"/>
          </w:rPr>
          <w:t>References</w:t>
        </w:r>
        <w:r w:rsidR="00762D8D">
          <w:rPr>
            <w:webHidden/>
          </w:rPr>
          <w:tab/>
        </w:r>
        <w:r w:rsidR="00762D8D">
          <w:rPr>
            <w:webHidden/>
          </w:rPr>
          <w:fldChar w:fldCharType="begin" w:fldLock="1"/>
        </w:r>
        <w:r w:rsidR="00762D8D">
          <w:rPr>
            <w:webHidden/>
          </w:rPr>
          <w:instrText xml:space="preserve"> PAGEREF _Toc165378781 \h </w:instrText>
        </w:r>
        <w:r w:rsidR="00762D8D">
          <w:rPr>
            <w:webHidden/>
          </w:rPr>
          <w:fldChar w:fldCharType="separate"/>
        </w:r>
        <w:r w:rsidR="00BD2238">
          <w:rPr>
            <w:webHidden/>
          </w:rPr>
          <w:t>12-1</w:t>
        </w:r>
        <w:r w:rsidR="00762D8D">
          <w:rPr>
            <w:webHidden/>
          </w:rPr>
          <w:fldChar w:fldCharType="end"/>
        </w:r>
      </w:hyperlink>
    </w:p>
    <w:p w:rsidR="00F85F8E" w:rsidRPr="00AA5DE3" w:rsidP="00CB1C05" w14:paraId="26F1C576" w14:textId="77777777">
      <w:pPr>
        <w:pStyle w:val="BodyText"/>
        <w:tabs>
          <w:tab w:val="right" w:leader="dot" w:pos="9360"/>
        </w:tabs>
        <w:spacing w:after="60"/>
        <w:rPr>
          <w:rFonts w:ascii="Arial" w:hAnsi="Arial" w:eastAsiaTheme="minorEastAsia" w:cs="Arial"/>
          <w:b/>
          <w:bCs/>
          <w:szCs w:val="22"/>
          <w:lang w:val="en-US"/>
        </w:rPr>
      </w:pPr>
      <w:r>
        <w:fldChar w:fldCharType="end"/>
      </w:r>
      <w:r w:rsidRPr="00AA5DE3">
        <w:rPr>
          <w:rFonts w:ascii="Arial" w:hAnsi="Arial" w:eastAsiaTheme="minorEastAsia" w:cs="Arial"/>
          <w:b/>
          <w:bCs/>
          <w:szCs w:val="22"/>
          <w:lang w:val="en-US"/>
        </w:rPr>
        <w:t>Appendix A - Chemical Ranking Procedure and Calculations</w:t>
      </w:r>
      <w:r w:rsidRPr="00AA5DE3">
        <w:rPr>
          <w:rFonts w:ascii="Arial" w:hAnsi="Arial" w:eastAsiaTheme="minorEastAsia" w:cs="Arial"/>
          <w:b/>
          <w:bCs/>
          <w:szCs w:val="22"/>
          <w:lang w:val="en-US"/>
        </w:rPr>
        <w:tab/>
        <w:t>A-1</w:t>
      </w:r>
    </w:p>
    <w:p w:rsidR="00F85F8E" w:rsidRPr="00AA5DE3" w:rsidP="00CB1C05" w14:paraId="24310182" w14:textId="77777777">
      <w:pPr>
        <w:pStyle w:val="BodyText"/>
        <w:tabs>
          <w:tab w:val="right" w:leader="dot" w:pos="9360"/>
        </w:tabs>
        <w:spacing w:after="60"/>
        <w:rPr>
          <w:rFonts w:ascii="Arial" w:hAnsi="Arial" w:eastAsiaTheme="minorEastAsia" w:cs="Arial"/>
          <w:b/>
          <w:bCs/>
          <w:szCs w:val="22"/>
          <w:lang w:val="en-US"/>
        </w:rPr>
      </w:pPr>
      <w:r w:rsidRPr="00AA5DE3">
        <w:rPr>
          <w:rFonts w:ascii="Arial" w:hAnsi="Arial" w:eastAsiaTheme="minorEastAsia" w:cs="Arial"/>
          <w:b/>
          <w:bCs/>
          <w:szCs w:val="22"/>
          <w:lang w:val="en-US"/>
        </w:rPr>
        <w:t>Appendix B - HSP Theory and Calculations</w:t>
      </w:r>
      <w:r w:rsidRPr="00AA5DE3">
        <w:rPr>
          <w:rFonts w:ascii="Arial" w:hAnsi="Arial" w:eastAsiaTheme="minorEastAsia" w:cs="Arial"/>
          <w:b/>
          <w:bCs/>
          <w:szCs w:val="22"/>
          <w:lang w:val="en-US"/>
        </w:rPr>
        <w:tab/>
        <w:t>B-1</w:t>
      </w:r>
    </w:p>
    <w:p w:rsidR="00CB1C05" w:rsidP="00CB1C05" w14:paraId="07139034" w14:textId="77777777">
      <w:pPr>
        <w:pStyle w:val="TOC1"/>
        <w:rPr>
          <w:rFonts w:eastAsiaTheme="minorEastAsia"/>
          <w:szCs w:val="22"/>
        </w:rPr>
      </w:pPr>
      <w:r w:rsidRPr="00AA5DE3">
        <w:rPr>
          <w:rFonts w:eastAsiaTheme="minorEastAsia"/>
          <w:szCs w:val="22"/>
        </w:rPr>
        <w:t>Appendix C - Estimated Costs for Respirator PPE for 2022-2023 TSCA Risk Management Economic Analyses</w:t>
      </w:r>
      <w:r w:rsidRPr="00AA5DE3">
        <w:rPr>
          <w:rFonts w:eastAsiaTheme="minorEastAsia"/>
          <w:szCs w:val="22"/>
        </w:rPr>
        <w:tab/>
        <w:t>C-1</w:t>
      </w:r>
    </w:p>
    <w:p w:rsidR="00CB1C05" w:rsidRPr="00AA5DE3" w:rsidP="00CB1C05" w14:paraId="148FC24E" w14:textId="77777777">
      <w:pPr>
        <w:pStyle w:val="TOC1"/>
        <w:rPr>
          <w:rFonts w:eastAsia="Gotham"/>
          <w:szCs w:val="22"/>
          <w:u w:color="7F7F7F"/>
        </w:rPr>
      </w:pPr>
      <w:r w:rsidRPr="00AA5DE3">
        <w:rPr>
          <w:rFonts w:eastAsiaTheme="minorEastAsia"/>
          <w:szCs w:val="22"/>
        </w:rPr>
        <w:t xml:space="preserve">Appendix </w:t>
      </w:r>
      <w:r>
        <w:rPr>
          <w:rFonts w:eastAsiaTheme="minorEastAsia"/>
          <w:szCs w:val="22"/>
        </w:rPr>
        <w:t>D</w:t>
      </w:r>
      <w:r w:rsidRPr="00AA5DE3">
        <w:rPr>
          <w:rFonts w:eastAsiaTheme="minorEastAsia"/>
          <w:szCs w:val="22"/>
        </w:rPr>
        <w:t xml:space="preserve"> </w:t>
      </w:r>
      <w:r>
        <w:rPr>
          <w:rFonts w:eastAsiaTheme="minorEastAsia"/>
          <w:szCs w:val="22"/>
        </w:rPr>
        <w:t>–</w:t>
      </w:r>
      <w:r w:rsidRPr="00AA5DE3">
        <w:rPr>
          <w:rFonts w:eastAsiaTheme="minorEastAsia"/>
          <w:szCs w:val="22"/>
        </w:rPr>
        <w:t xml:space="preserve"> </w:t>
      </w:r>
      <w:r>
        <w:rPr>
          <w:rFonts w:eastAsiaTheme="minorEastAsia"/>
          <w:szCs w:val="22"/>
        </w:rPr>
        <w:t>Benefits and Net Benefits Estimated Using the Lowering Factor</w:t>
      </w:r>
      <w:r w:rsidRPr="00AA5DE3">
        <w:rPr>
          <w:rFonts w:eastAsiaTheme="minorEastAsia"/>
          <w:szCs w:val="22"/>
        </w:rPr>
        <w:tab/>
      </w:r>
      <w:r>
        <w:rPr>
          <w:rFonts w:eastAsiaTheme="minorEastAsia"/>
          <w:szCs w:val="22"/>
        </w:rPr>
        <w:t>D</w:t>
      </w:r>
      <w:r w:rsidRPr="00AA5DE3">
        <w:rPr>
          <w:rFonts w:eastAsiaTheme="minorEastAsia"/>
          <w:szCs w:val="22"/>
        </w:rPr>
        <w:t>-1</w:t>
      </w:r>
      <w:r w:rsidRPr="00AA5DE3">
        <w:rPr>
          <w:rFonts w:eastAsia="Gotham"/>
          <w:szCs w:val="22"/>
          <w:u w:color="7F7F7F"/>
        </w:rPr>
        <w:t xml:space="preserve"> </w:t>
      </w:r>
    </w:p>
    <w:p w:rsidR="00E03103" w:rsidRPr="00AA5DE3" w:rsidP="00CB1C05" w14:paraId="6A1DF2A4" w14:textId="77777777">
      <w:pPr>
        <w:pStyle w:val="TOC1"/>
        <w:rPr>
          <w:rFonts w:eastAsia="Gotham"/>
          <w:szCs w:val="22"/>
          <w:u w:color="7F7F7F"/>
        </w:rPr>
      </w:pPr>
      <w:r w:rsidRPr="00AA5DE3">
        <w:rPr>
          <w:rFonts w:eastAsia="Gotham"/>
          <w:szCs w:val="22"/>
          <w:u w:color="7F7F7F"/>
        </w:rPr>
        <w:t xml:space="preserve"> </w:t>
      </w:r>
    </w:p>
    <w:p w:rsidR="00641DA2" w:rsidP="00CB1C05" w14:paraId="19F26249" w14:textId="77777777">
      <w:pPr>
        <w:rPr>
          <w:rFonts w:eastAsia="Gotham"/>
        </w:rPr>
        <w:sectPr w:rsidSect="00CB1C05">
          <w:footerReference w:type="default" r:id="rId16"/>
          <w:type w:val="nextColumn"/>
          <w:pgSz w:w="12240" w:h="15840" w:code="1"/>
          <w:pgMar w:top="1440" w:right="1440" w:bottom="1440" w:left="1440" w:header="432" w:footer="720" w:gutter="0"/>
          <w:lnNumType w:countBy="1" w:restart="continuous"/>
          <w:pgNumType w:fmt="lowerRoman"/>
          <w:cols w:space="720"/>
          <w:docGrid w:linePitch="299"/>
        </w:sectPr>
      </w:pPr>
    </w:p>
    <w:p w:rsidR="00B46C34" w:rsidP="00CB1C05" w14:paraId="02B142CB" w14:textId="77777777">
      <w:pPr>
        <w:pStyle w:val="Heading1NoNumbering"/>
      </w:pPr>
      <w:bookmarkStart w:id="2" w:name="_Toc165378700"/>
      <w:r>
        <w:t>Acronyms</w:t>
      </w:r>
      <w:r w:rsidR="00F21911">
        <w:t xml:space="preserve"> and Abbreviations</w:t>
      </w:r>
      <w:bookmarkEnd w:id="2"/>
    </w:p>
    <w:p w:rsidR="002D64AA" w:rsidP="00CB1C05" w14:paraId="655C2908" w14:textId="77777777">
      <w:pPr>
        <w:pStyle w:val="Acronym"/>
      </w:pPr>
      <w:r>
        <w:t>1-BP</w:t>
      </w:r>
      <w:r>
        <w:tab/>
        <w:t>1-Bromopropane</w:t>
      </w:r>
    </w:p>
    <w:p w:rsidR="00E251EC" w:rsidP="00CB1C05" w14:paraId="1B9EF619" w14:textId="77777777">
      <w:pPr>
        <w:pStyle w:val="Acronym"/>
      </w:pPr>
      <w:r>
        <w:t>A/C</w:t>
      </w:r>
      <w:r>
        <w:tab/>
        <w:t>Air conditioner</w:t>
      </w:r>
    </w:p>
    <w:p w:rsidR="006947BA" w:rsidP="00CB1C05" w14:paraId="3C53CD90" w14:textId="77777777">
      <w:pPr>
        <w:pStyle w:val="Acronym"/>
      </w:pPr>
      <w:r>
        <w:t>ACGIH</w:t>
      </w:r>
      <w:r w:rsidRPr="00741D60" w:rsidR="00181C78">
        <w:rPr>
          <w:rFonts w:eastAsia="Calibri"/>
          <w:vertAlign w:val="superscript"/>
        </w:rPr>
        <w:t>®</w:t>
      </w:r>
      <w:r w:rsidR="00181C78">
        <w:tab/>
      </w:r>
      <w:r w:rsidRPr="00741D60" w:rsidR="00181C78">
        <w:rPr>
          <w:rFonts w:eastAsia="Calibri"/>
        </w:rPr>
        <w:t>American Conference of Governmental Industrial Hygienists</w:t>
      </w:r>
    </w:p>
    <w:p w:rsidR="008710FB" w:rsidP="00CB1C05" w14:paraId="7601D4CB" w14:textId="77777777">
      <w:pPr>
        <w:pStyle w:val="Acronym"/>
      </w:pPr>
      <w:r>
        <w:t>ACS</w:t>
      </w:r>
      <w:r>
        <w:tab/>
      </w:r>
      <w:r w:rsidRPr="005E5F17">
        <w:t>American Community Survey</w:t>
      </w:r>
    </w:p>
    <w:p w:rsidR="000B357E" w:rsidP="00CB1C05" w14:paraId="3F4D5486" w14:textId="77777777">
      <w:pPr>
        <w:pStyle w:val="Acronym"/>
      </w:pPr>
      <w:r>
        <w:t>APF</w:t>
      </w:r>
      <w:r>
        <w:tab/>
        <w:t>Assigned Protection Factor</w:t>
      </w:r>
    </w:p>
    <w:p w:rsidR="00131A8D" w:rsidP="00CB1C05" w14:paraId="14B07E5C" w14:textId="77777777">
      <w:pPr>
        <w:pStyle w:val="Acronym"/>
      </w:pPr>
      <w:r>
        <w:t>BLS</w:t>
      </w:r>
      <w:r>
        <w:tab/>
        <w:t>U.S. Bureau of Labor Statistics</w:t>
      </w:r>
    </w:p>
    <w:p w:rsidR="00EE7A8E" w:rsidP="00CB1C05" w14:paraId="51EC558E" w14:textId="77777777">
      <w:pPr>
        <w:pStyle w:val="Acronym"/>
      </w:pPr>
      <w:r w:rsidRPr="00DB69AD">
        <w:t>BMD</w:t>
      </w:r>
      <w:r>
        <w:tab/>
        <w:t>B</w:t>
      </w:r>
      <w:r w:rsidRPr="00DB69AD">
        <w:t>enchmark dose</w:t>
      </w:r>
    </w:p>
    <w:p w:rsidR="00DB69AD" w:rsidP="00CB1C05" w14:paraId="729B0306" w14:textId="77777777">
      <w:pPr>
        <w:pStyle w:val="Acronym"/>
      </w:pPr>
      <w:r w:rsidRPr="00DB69AD">
        <w:t>BMDL</w:t>
      </w:r>
      <w:r>
        <w:tab/>
      </w:r>
      <w:r w:rsidR="004C07D3">
        <w:t>B</w:t>
      </w:r>
      <w:r w:rsidRPr="00DB69AD">
        <w:t>enchmark dose lower bound</w:t>
      </w:r>
    </w:p>
    <w:p w:rsidR="00DB69AD" w:rsidP="00CB1C05" w14:paraId="3FCFE03C" w14:textId="77777777">
      <w:pPr>
        <w:pStyle w:val="Acronym"/>
      </w:pPr>
      <w:r w:rsidRPr="00DB69AD">
        <w:t>BMR</w:t>
      </w:r>
      <w:r>
        <w:tab/>
        <w:t>B</w:t>
      </w:r>
      <w:r w:rsidRPr="00DB69AD">
        <w:t>enchmark response level</w:t>
      </w:r>
    </w:p>
    <w:p w:rsidR="00EC6709" w:rsidP="00CB1C05" w14:paraId="24DA3CBC" w14:textId="77777777">
      <w:pPr>
        <w:pStyle w:val="Acronym"/>
      </w:pPr>
      <w:r>
        <w:t>CAA</w:t>
      </w:r>
      <w:r>
        <w:tab/>
        <w:t>Clean Air Act</w:t>
      </w:r>
    </w:p>
    <w:p w:rsidR="002F5B08" w:rsidP="00CB1C05" w14:paraId="6358B117" w14:textId="77777777">
      <w:pPr>
        <w:pStyle w:val="Acronym"/>
      </w:pPr>
      <w:r>
        <w:t>CARB</w:t>
      </w:r>
      <w:r>
        <w:tab/>
        <w:t>California Air Resources Board</w:t>
      </w:r>
    </w:p>
    <w:p w:rsidR="00265752" w:rsidP="00CB1C05" w14:paraId="5C8EB36B" w14:textId="77777777">
      <w:pPr>
        <w:pStyle w:val="Acronym"/>
      </w:pPr>
      <w:r>
        <w:t>CASRN</w:t>
      </w:r>
      <w:r>
        <w:tab/>
        <w:t>Chemical Abstracts Service Registry Number</w:t>
      </w:r>
    </w:p>
    <w:p w:rsidR="0068336D" w:rsidP="00CB1C05" w14:paraId="6985F792" w14:textId="77777777">
      <w:pPr>
        <w:pStyle w:val="Acronym"/>
      </w:pPr>
      <w:r>
        <w:t>CDC</w:t>
      </w:r>
      <w:r>
        <w:tab/>
        <w:t>Centers for Disease Control and Prevention</w:t>
      </w:r>
    </w:p>
    <w:p w:rsidR="007A4170" w:rsidP="00CB1C05" w14:paraId="537784DD" w14:textId="77777777">
      <w:pPr>
        <w:pStyle w:val="Acronym"/>
      </w:pPr>
      <w:r>
        <w:t>CDR</w:t>
      </w:r>
      <w:r>
        <w:tab/>
        <w:t>Chemical Data Reporting</w:t>
      </w:r>
    </w:p>
    <w:p w:rsidR="004E3019" w:rsidP="00CB1C05" w14:paraId="2B30F08C" w14:textId="77777777">
      <w:pPr>
        <w:pStyle w:val="Acronym"/>
      </w:pPr>
      <w:r>
        <w:t>CEPA</w:t>
      </w:r>
      <w:r>
        <w:tab/>
      </w:r>
      <w:r w:rsidRPr="00741D60">
        <w:rPr>
          <w:rFonts w:eastAsia="Calibri"/>
        </w:rPr>
        <w:t>Canadian Environmental Protection Act</w:t>
      </w:r>
    </w:p>
    <w:p w:rsidR="001545CA" w:rsidP="00CB1C05" w14:paraId="0F88F1AB" w14:textId="77777777">
      <w:pPr>
        <w:pStyle w:val="Acronym"/>
      </w:pPr>
      <w:r>
        <w:t>CERCLA</w:t>
      </w:r>
      <w:r>
        <w:tab/>
      </w:r>
      <w:r w:rsidRPr="00741D60">
        <w:rPr>
          <w:rFonts w:eastAsia="Calibri"/>
        </w:rPr>
        <w:t>Comprehensive Environmental Response, Compensation and Liability Act</w:t>
      </w:r>
    </w:p>
    <w:p w:rsidR="00A40CCF" w:rsidP="00CB1C05" w14:paraId="13ABF98D" w14:textId="77777777">
      <w:pPr>
        <w:pStyle w:val="Acronym"/>
      </w:pPr>
      <w:r>
        <w:t>CFC</w:t>
      </w:r>
      <w:r>
        <w:tab/>
        <w:t>Chlorofluorocarbon</w:t>
      </w:r>
    </w:p>
    <w:p w:rsidR="00EC6709" w:rsidP="00CB1C05" w14:paraId="47915430" w14:textId="77777777">
      <w:pPr>
        <w:pStyle w:val="Acronym"/>
      </w:pPr>
      <w:r>
        <w:t>CFR</w:t>
      </w:r>
      <w:r>
        <w:tab/>
      </w:r>
      <w:r w:rsidRPr="00EC6709">
        <w:rPr>
          <w:i/>
          <w:iCs/>
        </w:rPr>
        <w:t>Code of Federal Regulations</w:t>
      </w:r>
    </w:p>
    <w:p w:rsidR="00080310" w:rsidP="00CB1C05" w14:paraId="2D579798" w14:textId="77777777">
      <w:pPr>
        <w:pStyle w:val="Acronym"/>
      </w:pPr>
      <w:r>
        <w:t xml:space="preserve">CIH </w:t>
      </w:r>
      <w:r>
        <w:tab/>
        <w:t>Certified Industrial Hygienist</w:t>
      </w:r>
    </w:p>
    <w:p w:rsidR="00D75955" w:rsidP="00CB1C05" w14:paraId="145F7A1D" w14:textId="77777777">
      <w:pPr>
        <w:pStyle w:val="Acronym"/>
      </w:pPr>
      <w:r>
        <w:t>CMR</w:t>
      </w:r>
      <w:r>
        <w:tab/>
      </w:r>
      <w:r w:rsidR="005F16D1">
        <w:t>Code of Massachusetts Regulations</w:t>
      </w:r>
    </w:p>
    <w:p w:rsidR="00B46C34" w:rsidP="00CB1C05" w14:paraId="2DDC607C" w14:textId="77777777">
      <w:pPr>
        <w:pStyle w:val="Acronym"/>
      </w:pPr>
      <w:r>
        <w:t>COU</w:t>
      </w:r>
      <w:r>
        <w:tab/>
        <w:t>Condition of use</w:t>
      </w:r>
    </w:p>
    <w:p w:rsidR="00E97C4E" w:rsidP="00CB1C05" w14:paraId="7A6E467E" w14:textId="77777777">
      <w:pPr>
        <w:pStyle w:val="Acronym"/>
      </w:pPr>
      <w:r>
        <w:t>CPID</w:t>
      </w:r>
      <w:r>
        <w:tab/>
      </w:r>
      <w:r w:rsidRPr="004F6E6C">
        <w:t>Consumer Product Information Database</w:t>
      </w:r>
    </w:p>
    <w:p w:rsidR="00AE1D5F" w:rsidP="00CB1C05" w14:paraId="73933A9E" w14:textId="77777777">
      <w:pPr>
        <w:pStyle w:val="Acronym"/>
      </w:pPr>
      <w:r>
        <w:t>CPSC</w:t>
      </w:r>
      <w:r>
        <w:tab/>
      </w:r>
      <w:r w:rsidRPr="00741D60">
        <w:rPr>
          <w:rFonts w:eastAsia="Calibri"/>
        </w:rPr>
        <w:t>Consumer Product Safety Commission</w:t>
      </w:r>
    </w:p>
    <w:p w:rsidR="005C4525" w:rsidP="00CB1C05" w14:paraId="723CC07F" w14:textId="77777777">
      <w:pPr>
        <w:pStyle w:val="Acronym"/>
      </w:pPr>
      <w:r>
        <w:t>CVD</w:t>
      </w:r>
      <w:r>
        <w:tab/>
        <w:t>Conveyorized Vapor Degreasing</w:t>
      </w:r>
    </w:p>
    <w:p w:rsidR="00987CEB" w:rsidP="00CB1C05" w14:paraId="1FB1C724" w14:textId="77777777">
      <w:pPr>
        <w:pStyle w:val="Acronym"/>
      </w:pPr>
      <w:r>
        <w:t>DCE</w:t>
      </w:r>
      <w:r>
        <w:tab/>
        <w:t>Dichloroethylene</w:t>
      </w:r>
    </w:p>
    <w:p w:rsidR="002D64AA" w:rsidP="00CB1C05" w14:paraId="0231856D" w14:textId="77777777">
      <w:pPr>
        <w:pStyle w:val="Acronym"/>
      </w:pPr>
      <w:r>
        <w:t>DCM</w:t>
      </w:r>
      <w:r>
        <w:tab/>
        <w:t>Methylene chloride</w:t>
      </w:r>
    </w:p>
    <w:p w:rsidR="00E01BD3" w:rsidP="00CB1C05" w14:paraId="40D855CE" w14:textId="77777777">
      <w:pPr>
        <w:pStyle w:val="Acronym"/>
      </w:pPr>
      <w:r>
        <w:t>DDCC</w:t>
      </w:r>
      <w:r>
        <w:tab/>
        <w:t>D</w:t>
      </w:r>
      <w:r w:rsidRPr="00E01BD3">
        <w:t xml:space="preserve">irect dermal contact controls </w:t>
      </w:r>
    </w:p>
    <w:p w:rsidR="009F7E83" w:rsidP="00CB1C05" w14:paraId="466083F3" w14:textId="77777777">
      <w:pPr>
        <w:pStyle w:val="Acronym"/>
      </w:pPr>
      <w:r>
        <w:t>DLI</w:t>
      </w:r>
      <w:r>
        <w:tab/>
        <w:t>Dry Cleaning and Laundry Institute</w:t>
      </w:r>
    </w:p>
    <w:p w:rsidR="002179A5" w:rsidP="00CB1C05" w14:paraId="7FB2D006" w14:textId="77777777">
      <w:pPr>
        <w:pStyle w:val="Acronym"/>
      </w:pPr>
      <w:r w:rsidRPr="002179A5">
        <w:t>DMCF</w:t>
      </w:r>
      <w:r>
        <w:tab/>
        <w:t>D</w:t>
      </w:r>
      <w:r w:rsidRPr="002179A5">
        <w:t>ose metric conversion factor</w:t>
      </w:r>
    </w:p>
    <w:p w:rsidR="000900D6" w:rsidP="00CB1C05" w14:paraId="09E372B7" w14:textId="77777777">
      <w:pPr>
        <w:pStyle w:val="Acronym"/>
      </w:pPr>
      <w:r>
        <w:t>DOD</w:t>
      </w:r>
      <w:r>
        <w:tab/>
        <w:t>Department of Defense</w:t>
      </w:r>
    </w:p>
    <w:p w:rsidR="006947BA" w:rsidP="00CB1C05" w14:paraId="75B485C2" w14:textId="77777777">
      <w:pPr>
        <w:pStyle w:val="Acronym"/>
        <w:rPr>
          <w:rFonts w:eastAsia="Calibri"/>
        </w:rPr>
      </w:pPr>
      <w:r>
        <w:t>DOE</w:t>
      </w:r>
      <w:r>
        <w:tab/>
      </w:r>
      <w:r w:rsidRPr="00741D60">
        <w:rPr>
          <w:rFonts w:eastAsia="Calibri"/>
        </w:rPr>
        <w:t>Department of Energy</w:t>
      </w:r>
    </w:p>
    <w:p w:rsidR="00841AB1" w:rsidP="00CB1C05" w14:paraId="297C54EB" w14:textId="77777777">
      <w:pPr>
        <w:pStyle w:val="Acronym"/>
      </w:pPr>
      <w:r>
        <w:t>DOT</w:t>
      </w:r>
      <w:r>
        <w:tab/>
      </w:r>
      <w:r w:rsidRPr="00741D60">
        <w:rPr>
          <w:rFonts w:eastAsia="Calibri"/>
        </w:rPr>
        <w:t>Department of Transportation</w:t>
      </w:r>
    </w:p>
    <w:p w:rsidR="006A5934" w:rsidP="00CB1C05" w14:paraId="21D29583" w14:textId="77777777">
      <w:pPr>
        <w:pStyle w:val="Acronym"/>
      </w:pPr>
      <w:r>
        <w:t>ECEC</w:t>
      </w:r>
      <w:r>
        <w:tab/>
        <w:t>Employer Costs for Employee Compensation</w:t>
      </w:r>
    </w:p>
    <w:p w:rsidR="00E01BD3" w:rsidP="00CB1C05" w14:paraId="26BE89C6" w14:textId="77777777">
      <w:pPr>
        <w:pStyle w:val="Acronym"/>
      </w:pPr>
      <w:r>
        <w:t>ECEL</w:t>
      </w:r>
      <w:r>
        <w:tab/>
      </w:r>
      <w:r w:rsidRPr="00E01BD3">
        <w:t xml:space="preserve">Existing </w:t>
      </w:r>
      <w:r w:rsidRPr="00E01BD3" w:rsidR="00A534A6">
        <w:t>chemical exposure limit</w:t>
      </w:r>
    </w:p>
    <w:p w:rsidR="006E4F19" w:rsidP="00CB1C05" w14:paraId="76B839D5" w14:textId="77777777">
      <w:pPr>
        <w:pStyle w:val="Acronym"/>
      </w:pPr>
      <w:r>
        <w:t>ECHO</w:t>
      </w:r>
      <w:r>
        <w:tab/>
        <w:t>Enforcement and Compliance History Online</w:t>
      </w:r>
    </w:p>
    <w:p w:rsidR="006C1F4C" w:rsidP="00CB1C05" w14:paraId="148F9678" w14:textId="77777777">
      <w:pPr>
        <w:pStyle w:val="Acronym"/>
      </w:pPr>
      <w:r>
        <w:t>EJ</w:t>
      </w:r>
      <w:r>
        <w:tab/>
        <w:t>Environmental justice</w:t>
      </w:r>
    </w:p>
    <w:p w:rsidR="000900D6" w:rsidP="00CB1C05" w14:paraId="638C3742" w14:textId="77777777">
      <w:pPr>
        <w:pStyle w:val="Acronym"/>
      </w:pPr>
      <w:r>
        <w:t>EPA</w:t>
      </w:r>
      <w:r>
        <w:tab/>
      </w:r>
      <w:r w:rsidRPr="004F6B37" w:rsidR="00126216">
        <w:t>U.S. Environmental Protection Agency</w:t>
      </w:r>
    </w:p>
    <w:p w:rsidR="007A4170" w:rsidP="00CB1C05" w14:paraId="1530CBA0" w14:textId="77777777">
      <w:pPr>
        <w:pStyle w:val="Acronym"/>
        <w:rPr>
          <w:rFonts w:eastAsia="Calibri"/>
        </w:rPr>
      </w:pPr>
      <w:r>
        <w:t>EPCRA</w:t>
      </w:r>
      <w:r>
        <w:tab/>
      </w:r>
      <w:r w:rsidRPr="00741D60">
        <w:rPr>
          <w:rFonts w:eastAsia="Calibri"/>
        </w:rPr>
        <w:t>Emergency Planning and Community Right-To-Know Act</w:t>
      </w:r>
    </w:p>
    <w:p w:rsidR="004E3019" w:rsidP="00CB1C05" w14:paraId="0C007B24" w14:textId="77777777">
      <w:pPr>
        <w:pStyle w:val="Acronym"/>
      </w:pPr>
      <w:r>
        <w:t>EU</w:t>
      </w:r>
      <w:r>
        <w:tab/>
        <w:t>European Union</w:t>
      </w:r>
    </w:p>
    <w:p w:rsidR="005C4525" w:rsidP="00CB1C05" w14:paraId="0980C888" w14:textId="77777777">
      <w:pPr>
        <w:pStyle w:val="Acronym"/>
      </w:pPr>
      <w:r>
        <w:t>EVD</w:t>
      </w:r>
      <w:r>
        <w:tab/>
        <w:t>Enclosed Vapor Degreasing</w:t>
      </w:r>
    </w:p>
    <w:p w:rsidR="00DD7AFF" w:rsidP="00CB1C05" w14:paraId="2C99C294" w14:textId="77777777">
      <w:pPr>
        <w:pStyle w:val="Acronym"/>
      </w:pPr>
      <w:r>
        <w:t>FBR</w:t>
      </w:r>
      <w:r>
        <w:tab/>
        <w:t>Fr</w:t>
      </w:r>
      <w:r w:rsidRPr="00DD7AFF">
        <w:t>eeboard refrigeration device</w:t>
      </w:r>
    </w:p>
    <w:p w:rsidR="00F142C9" w:rsidP="00CB1C05" w14:paraId="21CA71F2" w14:textId="77777777">
      <w:pPr>
        <w:pStyle w:val="Acronym"/>
      </w:pPr>
      <w:r>
        <w:t>FDA</w:t>
      </w:r>
      <w:r>
        <w:tab/>
        <w:t>Food and Drug Administration</w:t>
      </w:r>
    </w:p>
    <w:p w:rsidR="00AE1D5F" w:rsidP="00CB1C05" w14:paraId="6E822402" w14:textId="77777777">
      <w:pPr>
        <w:pStyle w:val="Acronym"/>
      </w:pPr>
      <w:r>
        <w:t>FFDCA</w:t>
      </w:r>
      <w:r>
        <w:tab/>
      </w:r>
      <w:r w:rsidRPr="00741D60">
        <w:rPr>
          <w:rFonts w:eastAsia="Calibri"/>
        </w:rPr>
        <w:t>Federal Food, Drug, and Cosmetic Act</w:t>
      </w:r>
    </w:p>
    <w:p w:rsidR="007A4170" w:rsidP="00CB1C05" w14:paraId="11AC4B6D" w14:textId="77777777">
      <w:pPr>
        <w:pStyle w:val="Acronym"/>
        <w:rPr>
          <w:rFonts w:eastAsia="Calibri"/>
        </w:rPr>
      </w:pPr>
      <w:r>
        <w:t>FIFRA</w:t>
      </w:r>
      <w:r>
        <w:tab/>
      </w:r>
      <w:r w:rsidRPr="00741D60">
        <w:rPr>
          <w:rFonts w:eastAsia="Calibri"/>
        </w:rPr>
        <w:t>Federal Insecticide, Fungicide, and Rodenticide Act</w:t>
      </w:r>
    </w:p>
    <w:p w:rsidR="00EC6709" w:rsidP="00CB1C05" w14:paraId="19D66141" w14:textId="77777777">
      <w:pPr>
        <w:pStyle w:val="Acronym"/>
        <w:rPr>
          <w:rFonts w:eastAsia="Calibri"/>
        </w:rPr>
      </w:pPr>
      <w:r>
        <w:t>FR</w:t>
      </w:r>
      <w:r>
        <w:tab/>
      </w:r>
      <w:r w:rsidRPr="00EC6709">
        <w:rPr>
          <w:i/>
          <w:iCs/>
        </w:rPr>
        <w:t>Federal Register</w:t>
      </w:r>
    </w:p>
    <w:p w:rsidR="00AE1D5F" w:rsidP="00CB1C05" w14:paraId="505DA71F" w14:textId="77777777">
      <w:pPr>
        <w:pStyle w:val="Acronym"/>
      </w:pPr>
      <w:r>
        <w:t>FHSA</w:t>
      </w:r>
      <w:r>
        <w:tab/>
      </w:r>
      <w:r w:rsidRPr="00741D60">
        <w:rPr>
          <w:rFonts w:eastAsia="Calibri"/>
        </w:rPr>
        <w:t>Federal Hazardous Substances Act</w:t>
      </w:r>
    </w:p>
    <w:p w:rsidR="00B05CAC" w:rsidP="00CB1C05" w14:paraId="33E1260E" w14:textId="77777777">
      <w:pPr>
        <w:pStyle w:val="Acronym"/>
      </w:pPr>
      <w:r>
        <w:t>GDP</w:t>
      </w:r>
      <w:r>
        <w:tab/>
        <w:t>Gross Domestic Product</w:t>
      </w:r>
    </w:p>
    <w:p w:rsidR="00EC6709" w:rsidRPr="00556AA6" w:rsidP="00CB1C05" w14:paraId="5F7DC019" w14:textId="77777777">
      <w:pPr>
        <w:pStyle w:val="Acronym"/>
        <w:rPr>
          <w:lang w:val="fr-FR"/>
        </w:rPr>
      </w:pPr>
      <w:r w:rsidRPr="00556AA6">
        <w:rPr>
          <w:lang w:val="fr-FR"/>
        </w:rPr>
        <w:t>HAP</w:t>
      </w:r>
      <w:r w:rsidRPr="00556AA6">
        <w:rPr>
          <w:lang w:val="fr-FR"/>
        </w:rPr>
        <w:tab/>
        <w:t>Hazardous air pollutant</w:t>
      </w:r>
    </w:p>
    <w:p w:rsidR="00A40CCF" w:rsidRPr="00556AA6" w:rsidP="00CB1C05" w14:paraId="763F7730" w14:textId="77777777">
      <w:pPr>
        <w:pStyle w:val="Acronym"/>
        <w:rPr>
          <w:lang w:val="fr-FR"/>
        </w:rPr>
      </w:pPr>
      <w:r w:rsidRPr="00556AA6">
        <w:rPr>
          <w:lang w:val="fr-FR"/>
        </w:rPr>
        <w:t>HCFC</w:t>
      </w:r>
      <w:r w:rsidRPr="00556AA6">
        <w:rPr>
          <w:lang w:val="fr-FR"/>
        </w:rPr>
        <w:tab/>
        <w:t>Hydrochlorofluorocarbon</w:t>
      </w:r>
    </w:p>
    <w:p w:rsidR="00781FBF" w:rsidP="00CB1C05" w14:paraId="7BCC7328" w14:textId="77777777">
      <w:pPr>
        <w:pStyle w:val="Acronym"/>
        <w:rPr>
          <w:rFonts w:eastAsia="Calibri"/>
        </w:rPr>
      </w:pPr>
      <w:r>
        <w:t>HFC</w:t>
      </w:r>
      <w:r>
        <w:tab/>
        <w:t>H</w:t>
      </w:r>
      <w:r w:rsidRPr="00741D60">
        <w:rPr>
          <w:rFonts w:eastAsia="Calibri"/>
        </w:rPr>
        <w:t>ydrofluorocarbon</w:t>
      </w:r>
    </w:p>
    <w:p w:rsidR="00F1316A" w:rsidP="00CB1C05" w14:paraId="6D6AB625" w14:textId="77777777">
      <w:pPr>
        <w:pStyle w:val="Acronym"/>
      </w:pPr>
      <w:r>
        <w:rPr>
          <w:rFonts w:eastAsia="Calibri"/>
        </w:rPr>
        <w:t>HFE</w:t>
      </w:r>
      <w:r>
        <w:rPr>
          <w:rFonts w:eastAsia="Calibri"/>
        </w:rPr>
        <w:tab/>
        <w:t>H</w:t>
      </w:r>
      <w:r w:rsidRPr="00BE6063">
        <w:t>ydrofluoroether</w:t>
      </w:r>
    </w:p>
    <w:p w:rsidR="00E01BD3" w:rsidP="00CB1C05" w14:paraId="31DAA9F2" w14:textId="77777777">
      <w:pPr>
        <w:pStyle w:val="Acronym"/>
      </w:pPr>
      <w:r>
        <w:t>HOC</w:t>
      </w:r>
      <w:r>
        <w:tab/>
      </w:r>
      <w:r w:rsidR="001C3D7C">
        <w:t xml:space="preserve">Monitoring and </w:t>
      </w:r>
      <w:r w:rsidRPr="00E01BD3">
        <w:t>Hierarchy of Controls</w:t>
      </w:r>
    </w:p>
    <w:p w:rsidR="002F2450" w:rsidP="00CB1C05" w14:paraId="2CB6702C" w14:textId="77777777">
      <w:pPr>
        <w:pStyle w:val="Acronym"/>
      </w:pPr>
      <w:r>
        <w:t>HSP</w:t>
      </w:r>
      <w:r>
        <w:tab/>
        <w:t>Hansen Solubility Parameters</w:t>
      </w:r>
    </w:p>
    <w:p w:rsidR="000A77BC" w:rsidP="00CB1C05" w14:paraId="6DFA17DB" w14:textId="77777777">
      <w:pPr>
        <w:pStyle w:val="Acronym"/>
      </w:pPr>
      <w:r>
        <w:t>IAC</w:t>
      </w:r>
      <w:r>
        <w:tab/>
        <w:t>Indiana Administrative Code</w:t>
      </w:r>
    </w:p>
    <w:p w:rsidR="004F7D36" w:rsidP="00CB1C05" w14:paraId="2E721E87" w14:textId="77777777">
      <w:pPr>
        <w:pStyle w:val="Acronym"/>
      </w:pPr>
      <w:r>
        <w:t>ICR</w:t>
      </w:r>
      <w:r>
        <w:tab/>
        <w:t>Information collection requests</w:t>
      </w:r>
    </w:p>
    <w:p w:rsidR="007049FB" w:rsidP="00CB1C05" w14:paraId="6B09DF28" w14:textId="77777777">
      <w:pPr>
        <w:pStyle w:val="Acronym"/>
      </w:pPr>
      <w:r w:rsidRPr="007049FB">
        <w:t>IECR</w:t>
      </w:r>
      <w:r>
        <w:tab/>
        <w:t>I</w:t>
      </w:r>
      <w:r w:rsidRPr="007049FB">
        <w:t>nhalation excess cancer risk</w:t>
      </w:r>
    </w:p>
    <w:p w:rsidR="007C7FCB" w:rsidP="00CB1C05" w14:paraId="74C2F19F" w14:textId="77777777">
      <w:pPr>
        <w:pStyle w:val="Acronym"/>
      </w:pPr>
      <w:r>
        <w:t>IRIS</w:t>
      </w:r>
      <w:r>
        <w:tab/>
        <w:t>Integrated Risk Information System</w:t>
      </w:r>
    </w:p>
    <w:p w:rsidR="00976BDA" w:rsidP="00CB1C05" w14:paraId="75BC56C5" w14:textId="77777777">
      <w:pPr>
        <w:pStyle w:val="Acronym"/>
      </w:pPr>
      <w:r>
        <w:t>IRTA</w:t>
      </w:r>
      <w:r>
        <w:tab/>
        <w:t>Institute for Research and Technical Assistance</w:t>
      </w:r>
    </w:p>
    <w:p w:rsidR="004C07D3" w:rsidP="00CB1C05" w14:paraId="5559C711" w14:textId="77777777">
      <w:pPr>
        <w:pStyle w:val="Acronym"/>
      </w:pPr>
      <w:r w:rsidRPr="004C07D3">
        <w:t>IUR</w:t>
      </w:r>
      <w:r>
        <w:tab/>
        <w:t>I</w:t>
      </w:r>
      <w:r w:rsidRPr="004C07D3">
        <w:t>nhalation unit risk</w:t>
      </w:r>
    </w:p>
    <w:p w:rsidR="000B357E" w:rsidP="00CB1C05" w14:paraId="7036A89F" w14:textId="77777777">
      <w:pPr>
        <w:pStyle w:val="Acronym"/>
      </w:pPr>
      <w:r>
        <w:t>LADC</w:t>
      </w:r>
      <w:r>
        <w:tab/>
        <w:t>Lifetime Average Daily Concentration</w:t>
      </w:r>
    </w:p>
    <w:p w:rsidR="00DD7AFF" w:rsidP="00CB1C05" w14:paraId="7BEFC69B" w14:textId="77777777">
      <w:pPr>
        <w:pStyle w:val="Acronym"/>
      </w:pPr>
      <w:r>
        <w:t>lb</w:t>
      </w:r>
      <w:r>
        <w:tab/>
        <w:t>Pound</w:t>
      </w:r>
    </w:p>
    <w:p w:rsidR="00FA7AD2" w:rsidP="00CB1C05" w14:paraId="38A32969" w14:textId="77777777">
      <w:pPr>
        <w:pStyle w:val="Acronym"/>
      </w:pPr>
      <w:r>
        <w:t>LLC</w:t>
      </w:r>
      <w:r>
        <w:tab/>
        <w:t>Limited liability company</w:t>
      </w:r>
    </w:p>
    <w:p w:rsidR="00942557" w:rsidP="00CB1C05" w14:paraId="667879C8" w14:textId="77777777">
      <w:pPr>
        <w:pStyle w:val="Acronym"/>
      </w:pPr>
      <w:r>
        <w:t>MCL</w:t>
      </w:r>
      <w:r>
        <w:tab/>
        <w:t>Maximum contaminant level</w:t>
      </w:r>
    </w:p>
    <w:p w:rsidR="00942557" w:rsidP="00CB1C05" w14:paraId="36E4E94A" w14:textId="77777777">
      <w:pPr>
        <w:pStyle w:val="Acronym"/>
      </w:pPr>
      <w:r>
        <w:t>MCLG</w:t>
      </w:r>
      <w:r>
        <w:tab/>
        <w:t>Maximum contaminant level goal</w:t>
      </w:r>
    </w:p>
    <w:p w:rsidR="00CB5919" w:rsidP="00CB1C05" w14:paraId="06D68A7D" w14:textId="77777777">
      <w:pPr>
        <w:pStyle w:val="Acronym"/>
      </w:pPr>
      <w:r>
        <w:t>MMT</w:t>
      </w:r>
      <w:r>
        <w:tab/>
      </w:r>
      <w:r w:rsidRPr="007439BD">
        <w:t>Media Migration Technology</w:t>
      </w:r>
    </w:p>
    <w:p w:rsidR="00A26F95" w:rsidP="00CB1C05" w14:paraId="6F8B7F46" w14:textId="77777777">
      <w:pPr>
        <w:pStyle w:val="Acronym"/>
      </w:pPr>
      <w:r>
        <w:t>NAICS</w:t>
      </w:r>
      <w:r>
        <w:tab/>
      </w:r>
      <w:r w:rsidRPr="00112449">
        <w:t>North American Industry Classification System</w:t>
      </w:r>
    </w:p>
    <w:p w:rsidR="0068336D" w:rsidP="00CB1C05" w14:paraId="559EA487" w14:textId="77777777">
      <w:pPr>
        <w:pStyle w:val="Acronym"/>
      </w:pPr>
      <w:r>
        <w:t>NATA</w:t>
      </w:r>
      <w:r>
        <w:tab/>
      </w:r>
      <w:r w:rsidRPr="001D59A0">
        <w:t>National Air Toxics Assessment</w:t>
      </w:r>
    </w:p>
    <w:p w:rsidR="009F7E83" w:rsidP="00CB1C05" w14:paraId="421AB1E0" w14:textId="77777777">
      <w:pPr>
        <w:pStyle w:val="Acronym"/>
      </w:pPr>
      <w:r>
        <w:t>NCA</w:t>
      </w:r>
      <w:r>
        <w:tab/>
        <w:t>National Cleaners Association</w:t>
      </w:r>
    </w:p>
    <w:p w:rsidR="002F5B08" w:rsidP="00CB1C05" w14:paraId="1526A842" w14:textId="77777777">
      <w:pPr>
        <w:pStyle w:val="Acronym"/>
      </w:pPr>
      <w:r>
        <w:t>NEI</w:t>
      </w:r>
      <w:r>
        <w:tab/>
      </w:r>
      <w:r w:rsidRPr="0029690F" w:rsidR="00F13E3C">
        <w:t>National Emissions Inventory</w:t>
      </w:r>
    </w:p>
    <w:p w:rsidR="00EC6709" w:rsidP="00CB1C05" w14:paraId="0711A334" w14:textId="77777777">
      <w:pPr>
        <w:pStyle w:val="Acronym"/>
        <w:rPr>
          <w:rFonts w:eastAsia="Calibri"/>
        </w:rPr>
      </w:pPr>
      <w:r>
        <w:t>NESHAP</w:t>
      </w:r>
      <w:r>
        <w:tab/>
      </w:r>
      <w:r>
        <w:rPr>
          <w:rFonts w:eastAsia="Calibri"/>
        </w:rPr>
        <w:t>N</w:t>
      </w:r>
      <w:r w:rsidRPr="00741D60">
        <w:rPr>
          <w:rFonts w:eastAsia="Calibri"/>
        </w:rPr>
        <w:t>ational emission standards for hazardous air pollutants</w:t>
      </w:r>
    </w:p>
    <w:p w:rsidR="00103482" w:rsidP="00CB1C05" w14:paraId="4AAEB059" w14:textId="77777777">
      <w:pPr>
        <w:pStyle w:val="Acronym"/>
        <w:rPr>
          <w:rFonts w:eastAsia="Calibri"/>
        </w:rPr>
      </w:pPr>
      <w:r>
        <w:t>NFSA</w:t>
      </w:r>
      <w:r>
        <w:tab/>
      </w:r>
      <w:r w:rsidRPr="00BE6063">
        <w:t>National Film and Sound Archive of Australia</w:t>
      </w:r>
    </w:p>
    <w:p w:rsidR="005F16D1" w:rsidP="00CB1C05" w14:paraId="2AB0117D" w14:textId="77777777">
      <w:pPr>
        <w:pStyle w:val="Acronym"/>
      </w:pPr>
      <w:r>
        <w:t>N.J.R.</w:t>
      </w:r>
      <w:r>
        <w:tab/>
        <w:t>New Jersey Register</w:t>
      </w:r>
    </w:p>
    <w:p w:rsidR="00B92762" w:rsidP="00CB1C05" w14:paraId="3F9BA301" w14:textId="77777777">
      <w:pPr>
        <w:pStyle w:val="Acronym"/>
        <w:rPr>
          <w:rFonts w:eastAsia="Calibri"/>
        </w:rPr>
      </w:pPr>
      <w:r>
        <w:t>NMP</w:t>
      </w:r>
      <w:r>
        <w:tab/>
      </w:r>
      <w:r w:rsidRPr="009F66E3">
        <w:t>N-Methylpyrrolidone</w:t>
      </w:r>
    </w:p>
    <w:p w:rsidR="00942557" w:rsidP="00CB1C05" w14:paraId="50C938DA" w14:textId="77777777">
      <w:pPr>
        <w:pStyle w:val="Acronym"/>
        <w:rPr>
          <w:rFonts w:eastAsia="Calibri"/>
        </w:rPr>
      </w:pPr>
      <w:r>
        <w:t>NPDWR</w:t>
      </w:r>
      <w:r>
        <w:tab/>
      </w:r>
      <w:r w:rsidRPr="00741D60">
        <w:rPr>
          <w:rFonts w:eastAsia="Calibri"/>
        </w:rPr>
        <w:t>National Primary Drinking Water Regulations</w:t>
      </w:r>
    </w:p>
    <w:p w:rsidR="00841AB1" w:rsidP="00CB1C05" w14:paraId="5296D4B7" w14:textId="77777777">
      <w:pPr>
        <w:pStyle w:val="Acronym"/>
      </w:pPr>
      <w:r>
        <w:t>OEHHA</w:t>
      </w:r>
      <w:r>
        <w:tab/>
      </w:r>
      <w:r w:rsidRPr="00741D60">
        <w:rPr>
          <w:rFonts w:eastAsia="Calibri"/>
        </w:rPr>
        <w:t>Office of Environmental Health Hazard Assessment</w:t>
      </w:r>
      <w:r>
        <w:rPr>
          <w:rFonts w:eastAsia="Calibri"/>
        </w:rPr>
        <w:t xml:space="preserve"> (California)</w:t>
      </w:r>
    </w:p>
    <w:p w:rsidR="00F32C9C" w:rsidP="00CB1C05" w14:paraId="7F6B624B" w14:textId="77777777">
      <w:pPr>
        <w:pStyle w:val="Acronym"/>
      </w:pPr>
      <w:r>
        <w:t>OES</w:t>
      </w:r>
      <w:r>
        <w:tab/>
        <w:t>Occupational exposure scenario</w:t>
      </w:r>
    </w:p>
    <w:p w:rsidR="004E20CB" w:rsidP="00CB1C05" w14:paraId="55A6D413" w14:textId="77777777">
      <w:pPr>
        <w:pStyle w:val="Acronym"/>
      </w:pPr>
      <w:r>
        <w:t>OEWS</w:t>
      </w:r>
      <w:r>
        <w:tab/>
        <w:t>Occupational Employment and Wage Statistics</w:t>
      </w:r>
    </w:p>
    <w:p w:rsidR="007E109D" w:rsidP="00CB1C05" w14:paraId="7C22CE6A" w14:textId="77777777">
      <w:pPr>
        <w:pStyle w:val="Acronym"/>
      </w:pPr>
      <w:r>
        <w:t>OLS</w:t>
      </w:r>
      <w:r>
        <w:tab/>
        <w:t>Ordinary least squares</w:t>
      </w:r>
    </w:p>
    <w:p w:rsidR="0005411D" w:rsidP="00CB1C05" w14:paraId="5E55BFD4" w14:textId="77777777">
      <w:pPr>
        <w:pStyle w:val="Acronym"/>
      </w:pPr>
      <w:r>
        <w:t>ONU</w:t>
      </w:r>
      <w:r>
        <w:tab/>
        <w:t>O</w:t>
      </w:r>
      <w:r w:rsidRPr="00002E36">
        <w:t>ccupational non-users</w:t>
      </w:r>
    </w:p>
    <w:p w:rsidR="00F142C9" w:rsidP="00CB1C05" w14:paraId="1AAD03A8" w14:textId="77777777">
      <w:pPr>
        <w:pStyle w:val="Acronym"/>
      </w:pPr>
      <w:r>
        <w:t>OSH</w:t>
      </w:r>
      <w:r>
        <w:tab/>
      </w:r>
      <w:r w:rsidRPr="00741D60">
        <w:rPr>
          <w:rFonts w:eastAsia="Calibri"/>
        </w:rPr>
        <w:t>Occupational Safety and Health</w:t>
      </w:r>
    </w:p>
    <w:p w:rsidR="00F142C9" w:rsidP="00CB1C05" w14:paraId="7A71FD20" w14:textId="77777777">
      <w:pPr>
        <w:pStyle w:val="Acronym"/>
        <w:rPr>
          <w:rFonts w:eastAsia="Calibri"/>
        </w:rPr>
      </w:pPr>
      <w:r>
        <w:t>OSHA</w:t>
      </w:r>
      <w:r>
        <w:tab/>
      </w:r>
      <w:r w:rsidRPr="00741D60">
        <w:rPr>
          <w:rFonts w:eastAsia="Calibri"/>
        </w:rPr>
        <w:t>Occupational Safety and Health Administration</w:t>
      </w:r>
    </w:p>
    <w:p w:rsidR="004461A7" w:rsidP="00CB1C05" w14:paraId="02089E34" w14:textId="77777777">
      <w:pPr>
        <w:pStyle w:val="Acronym"/>
      </w:pPr>
      <w:r>
        <w:t>OTC</w:t>
      </w:r>
      <w:r>
        <w:tab/>
        <w:t>Ozone Transport Commission</w:t>
      </w:r>
    </w:p>
    <w:p w:rsidR="000900D6" w:rsidP="00CB1C05" w14:paraId="1FA9E1D2" w14:textId="77777777">
      <w:pPr>
        <w:pStyle w:val="Acronym"/>
      </w:pPr>
      <w:r>
        <w:t>OTVD</w:t>
      </w:r>
      <w:r>
        <w:tab/>
        <w:t>Open Top Vapor Degreasing</w:t>
      </w:r>
    </w:p>
    <w:p w:rsidR="00245F02" w:rsidP="00CB1C05" w14:paraId="53490038" w14:textId="77777777">
      <w:pPr>
        <w:pStyle w:val="Acronym"/>
      </w:pPr>
      <w:r>
        <w:t>PC</w:t>
      </w:r>
      <w:r>
        <w:tab/>
        <w:t>Prescriptive controls</w:t>
      </w:r>
    </w:p>
    <w:p w:rsidR="007F00AF" w:rsidP="00CB1C05" w14:paraId="329A4766" w14:textId="77777777">
      <w:pPr>
        <w:pStyle w:val="Acronym"/>
      </w:pPr>
      <w:r>
        <w:t>PCBTF</w:t>
      </w:r>
      <w:r>
        <w:tab/>
        <w:t>P</w:t>
      </w:r>
      <w:r w:rsidRPr="0026538D">
        <w:t>arachlorobenzotrifluoride</w:t>
      </w:r>
    </w:p>
    <w:p w:rsidR="00B46C34" w:rsidP="00CB1C05" w14:paraId="63B1F2D6" w14:textId="77777777">
      <w:pPr>
        <w:pStyle w:val="Acronym"/>
      </w:pPr>
      <w:r>
        <w:t>PCE</w:t>
      </w:r>
      <w:r>
        <w:tab/>
        <w:t>Perchloroethylene</w:t>
      </w:r>
    </w:p>
    <w:p w:rsidR="006A5934" w:rsidP="00CB1C05" w14:paraId="3CBDF354" w14:textId="77777777">
      <w:pPr>
        <w:pStyle w:val="Acronym"/>
      </w:pPr>
      <w:r>
        <w:t>PDV</w:t>
      </w:r>
      <w:r>
        <w:tab/>
        <w:t>Present Discounted Value</w:t>
      </w:r>
    </w:p>
    <w:p w:rsidR="002C5608" w:rsidP="00CB1C05" w14:paraId="5E2CB375" w14:textId="77777777">
      <w:pPr>
        <w:pStyle w:val="Acronym"/>
      </w:pPr>
      <w:r>
        <w:t>PEL</w:t>
      </w:r>
      <w:r>
        <w:tab/>
        <w:t>Permissible exposure limit</w:t>
      </w:r>
    </w:p>
    <w:p w:rsidR="00BC5C31" w:rsidP="00CB1C05" w14:paraId="73ED7674" w14:textId="77777777">
      <w:pPr>
        <w:pStyle w:val="Acronym"/>
      </w:pPr>
      <w:r>
        <w:t>PPE</w:t>
      </w:r>
      <w:r>
        <w:tab/>
        <w:t>Personal protective equipment</w:t>
      </w:r>
    </w:p>
    <w:p w:rsidR="000361D1" w:rsidP="00CB1C05" w14:paraId="77E63001" w14:textId="77777777">
      <w:pPr>
        <w:pStyle w:val="Acronym"/>
      </w:pPr>
      <w:r>
        <w:t>ppm</w:t>
      </w:r>
      <w:r>
        <w:tab/>
        <w:t>Parts per million</w:t>
      </w:r>
    </w:p>
    <w:p w:rsidR="00905A70" w:rsidP="00CB1C05" w14:paraId="54CC9DE8" w14:textId="77777777">
      <w:pPr>
        <w:pStyle w:val="Acronym"/>
      </w:pPr>
      <w:r>
        <w:t>PPRC</w:t>
      </w:r>
      <w:r>
        <w:tab/>
      </w:r>
      <w:r w:rsidRPr="009F66E3">
        <w:t>Pollution Prevention Resource Center</w:t>
      </w:r>
    </w:p>
    <w:p w:rsidR="006E4F19" w:rsidP="00CB1C05" w14:paraId="48D2BDC0" w14:textId="77777777">
      <w:pPr>
        <w:pStyle w:val="Acronym"/>
      </w:pPr>
      <w:r>
        <w:t>PUMA</w:t>
      </w:r>
      <w:r>
        <w:tab/>
        <w:t>Public Use Microdata Area</w:t>
      </w:r>
    </w:p>
    <w:p w:rsidR="00A47923" w:rsidP="00CB1C05" w14:paraId="57C63AE0" w14:textId="77777777">
      <w:pPr>
        <w:pStyle w:val="Acronym"/>
        <w:rPr>
          <w:bCs/>
        </w:rPr>
      </w:pPr>
      <w:r>
        <w:t>PVA</w:t>
      </w:r>
      <w:r>
        <w:tab/>
      </w:r>
      <w:r w:rsidRPr="004D111F">
        <w:rPr>
          <w:bCs/>
        </w:rPr>
        <w:t>Polyvinyl alcohol</w:t>
      </w:r>
    </w:p>
    <w:p w:rsidR="00A47923" w:rsidP="00CB1C05" w14:paraId="6ACD9231" w14:textId="77777777">
      <w:pPr>
        <w:pStyle w:val="Acronym"/>
      </w:pPr>
      <w:r>
        <w:rPr>
          <w:bCs/>
        </w:rPr>
        <w:t>PVC</w:t>
      </w:r>
      <w:r>
        <w:rPr>
          <w:bCs/>
        </w:rPr>
        <w:tab/>
      </w:r>
      <w:r w:rsidRPr="004D111F">
        <w:t>Polyvinyl chloride</w:t>
      </w:r>
    </w:p>
    <w:p w:rsidR="001545CA" w:rsidP="00CB1C05" w14:paraId="6B6E5470" w14:textId="77777777">
      <w:pPr>
        <w:pStyle w:val="Acronym"/>
        <w:rPr>
          <w:rFonts w:eastAsia="Calibri"/>
        </w:rPr>
      </w:pPr>
      <w:r>
        <w:t>RCRA</w:t>
      </w:r>
      <w:r>
        <w:tab/>
      </w:r>
      <w:r w:rsidRPr="00741D60">
        <w:rPr>
          <w:rFonts w:eastAsia="Calibri"/>
        </w:rPr>
        <w:t>Resource Conservation and Recovery Act</w:t>
      </w:r>
    </w:p>
    <w:p w:rsidR="00DC5B6F" w:rsidP="00CB1C05" w14:paraId="02AA4999" w14:textId="77777777">
      <w:pPr>
        <w:pStyle w:val="Acronym"/>
        <w:rPr>
          <w:rFonts w:eastAsia="Calibri"/>
        </w:rPr>
      </w:pPr>
      <w:r w:rsidRPr="00741D60">
        <w:rPr>
          <w:rFonts w:eastAsia="Calibri"/>
        </w:rPr>
        <w:t>R.C.S.A</w:t>
      </w:r>
      <w:r>
        <w:rPr>
          <w:rFonts w:eastAsia="Calibri"/>
        </w:rPr>
        <w:t>.</w:t>
      </w:r>
      <w:r>
        <w:rPr>
          <w:rFonts w:eastAsia="Calibri"/>
        </w:rPr>
        <w:tab/>
        <w:t>Regulations of Connecticut State Agencies</w:t>
      </w:r>
    </w:p>
    <w:p w:rsidR="00CB30D5" w:rsidP="00CB1C05" w14:paraId="59D61E44" w14:textId="77777777">
      <w:pPr>
        <w:pStyle w:val="Acronym"/>
        <w:rPr>
          <w:rFonts w:eastAsia="Calibri"/>
        </w:rPr>
      </w:pPr>
      <w:r>
        <w:rPr>
          <w:rFonts w:eastAsia="Calibri"/>
        </w:rPr>
        <w:t>RFA</w:t>
      </w:r>
      <w:r>
        <w:rPr>
          <w:rFonts w:eastAsia="Calibri"/>
        </w:rPr>
        <w:tab/>
      </w:r>
      <w:r w:rsidRPr="008D75FB">
        <w:t>Regulatory Flexibility Act</w:t>
      </w:r>
    </w:p>
    <w:p w:rsidR="005F16D1" w:rsidP="00CB1C05" w14:paraId="0653EC94" w14:textId="77777777">
      <w:pPr>
        <w:pStyle w:val="Acronym"/>
      </w:pPr>
      <w:r>
        <w:t>RI</w:t>
      </w:r>
      <w:r>
        <w:tab/>
        <w:t>Rhode Island</w:t>
      </w:r>
    </w:p>
    <w:p w:rsidR="001A74A5" w:rsidP="00CB1C05" w14:paraId="5CA79406" w14:textId="77777777">
      <w:pPr>
        <w:pStyle w:val="Acronym"/>
        <w:rPr>
          <w:rFonts w:eastAsia="Calibri"/>
        </w:rPr>
      </w:pPr>
      <w:r>
        <w:t>RTR</w:t>
      </w:r>
      <w:r>
        <w:tab/>
        <w:t>R</w:t>
      </w:r>
      <w:r w:rsidRPr="00741D60">
        <w:rPr>
          <w:rFonts w:eastAsia="Calibri"/>
        </w:rPr>
        <w:t>isk and technology review</w:t>
      </w:r>
    </w:p>
    <w:p w:rsidR="009539E1" w:rsidP="00CB1C05" w14:paraId="23E6951B" w14:textId="77777777">
      <w:pPr>
        <w:pStyle w:val="Acronym"/>
      </w:pPr>
      <w:r>
        <w:t>SBA</w:t>
      </w:r>
      <w:r>
        <w:tab/>
      </w:r>
      <w:r w:rsidRPr="008D75FB">
        <w:t>U.S. Small Business Administration</w:t>
      </w:r>
    </w:p>
    <w:p w:rsidR="00CB30D5" w:rsidP="00CB1C05" w14:paraId="5FF2E800" w14:textId="77777777">
      <w:pPr>
        <w:pStyle w:val="Acronym"/>
      </w:pPr>
      <w:r>
        <w:t>SBREFA</w:t>
      </w:r>
      <w:r>
        <w:tab/>
      </w:r>
      <w:r w:rsidRPr="008D75FB">
        <w:t>Small Business Regulatory Enforcement Fairness Act</w:t>
      </w:r>
    </w:p>
    <w:p w:rsidR="004461A7" w:rsidP="00CB1C05" w14:paraId="04BB34E0" w14:textId="77777777">
      <w:pPr>
        <w:pStyle w:val="Acronym"/>
        <w:rPr>
          <w:rFonts w:eastAsia="Calibri"/>
        </w:rPr>
      </w:pPr>
      <w:r>
        <w:rPr>
          <w:shd w:val="clear" w:color="auto" w:fill="FFFFFF"/>
        </w:rPr>
        <w:t>SCAQMD</w:t>
      </w:r>
      <w:r>
        <w:rPr>
          <w:shd w:val="clear" w:color="auto" w:fill="FFFFFF"/>
        </w:rPr>
        <w:tab/>
      </w:r>
      <w:r w:rsidRPr="00682918">
        <w:rPr>
          <w:shd w:val="clear" w:color="auto" w:fill="FFFFFF"/>
        </w:rPr>
        <w:t>South Coast Air Quality Management District</w:t>
      </w:r>
    </w:p>
    <w:p w:rsidR="00942557" w:rsidP="00CB1C05" w14:paraId="1CE825EE" w14:textId="77777777">
      <w:pPr>
        <w:pStyle w:val="Acronym"/>
        <w:rPr>
          <w:rFonts w:eastAsia="Calibri"/>
        </w:rPr>
      </w:pPr>
      <w:r>
        <w:t>SDWA</w:t>
      </w:r>
      <w:r>
        <w:tab/>
      </w:r>
      <w:r w:rsidRPr="00741D60">
        <w:rPr>
          <w:rFonts w:eastAsia="Calibri"/>
        </w:rPr>
        <w:t>Safe Drinking Water Act</w:t>
      </w:r>
    </w:p>
    <w:p w:rsidR="00D6615E" w:rsidP="00CB1C05" w14:paraId="1103E9EA" w14:textId="77777777">
      <w:pPr>
        <w:pStyle w:val="Acronym"/>
      </w:pPr>
      <w:r>
        <w:t>SDS</w:t>
      </w:r>
      <w:r>
        <w:tab/>
        <w:t>Safety Data Sheet</w:t>
      </w:r>
    </w:p>
    <w:p w:rsidR="00312797" w:rsidP="00CB1C05" w14:paraId="5E31704D" w14:textId="77777777">
      <w:pPr>
        <w:pStyle w:val="Acronym"/>
        <w:rPr>
          <w:rFonts w:eastAsia="Calibri"/>
        </w:rPr>
      </w:pPr>
      <w:r>
        <w:t>SMILES</w:t>
      </w:r>
      <w:r>
        <w:tab/>
        <w:t>S</w:t>
      </w:r>
      <w:r w:rsidRPr="00312797">
        <w:t>implified molecular-input line-entry system</w:t>
      </w:r>
    </w:p>
    <w:p w:rsidR="005A4270" w:rsidP="00CB1C05" w14:paraId="29AE1FF4" w14:textId="77777777">
      <w:pPr>
        <w:pStyle w:val="Acronym"/>
        <w:rPr>
          <w:rFonts w:eastAsia="Calibri"/>
        </w:rPr>
      </w:pPr>
      <w:r>
        <w:t>SNAP</w:t>
      </w:r>
      <w:r>
        <w:tab/>
      </w:r>
      <w:r w:rsidRPr="00741D60">
        <w:rPr>
          <w:rFonts w:eastAsia="Calibri"/>
        </w:rPr>
        <w:t>Significant New Alternatives Policy</w:t>
      </w:r>
    </w:p>
    <w:p w:rsidR="00765B53" w:rsidP="00CB1C05" w14:paraId="180C8F49" w14:textId="77777777">
      <w:pPr>
        <w:pStyle w:val="Acronym"/>
        <w:rPr>
          <w:rFonts w:eastAsia="Calibri"/>
        </w:rPr>
      </w:pPr>
      <w:r>
        <w:t>STEL</w:t>
      </w:r>
      <w:r>
        <w:tab/>
      </w:r>
      <w:r w:rsidRPr="00741D60">
        <w:rPr>
          <w:rFonts w:eastAsia="Calibri"/>
        </w:rPr>
        <w:t>Short Term Exposure Limit</w:t>
      </w:r>
    </w:p>
    <w:p w:rsidR="00C44D03" w:rsidP="00CB1C05" w14:paraId="34E1AD7A" w14:textId="77777777">
      <w:pPr>
        <w:pStyle w:val="Acronym"/>
        <w:rPr>
          <w:rFonts w:eastAsia="Calibri"/>
        </w:rPr>
      </w:pPr>
      <w:r>
        <w:t>SUSB</w:t>
      </w:r>
      <w:r>
        <w:tab/>
        <w:t>Statistics of U.S. Businesses</w:t>
      </w:r>
    </w:p>
    <w:p w:rsidR="002D64AA" w:rsidP="00CB1C05" w14:paraId="50C8DF83" w14:textId="77777777">
      <w:pPr>
        <w:pStyle w:val="Acronym"/>
        <w:rPr>
          <w:rFonts w:eastAsia="Calibri"/>
        </w:rPr>
      </w:pPr>
      <w:r>
        <w:t>TCE</w:t>
      </w:r>
      <w:r>
        <w:tab/>
        <w:t>Trichloroethylene</w:t>
      </w:r>
    </w:p>
    <w:p w:rsidR="00181C78" w:rsidP="00CB1C05" w14:paraId="4533754A" w14:textId="77777777">
      <w:pPr>
        <w:pStyle w:val="Acronym"/>
      </w:pPr>
      <w:r>
        <w:t>TLV</w:t>
      </w:r>
      <w:r w:rsidRPr="00181C78">
        <w:rPr>
          <w:vertAlign w:val="superscript"/>
        </w:rPr>
        <w:t>®</w:t>
      </w:r>
      <w:r w:rsidRPr="00181C78">
        <w:rPr>
          <w:rFonts w:eastAsia="Calibri"/>
        </w:rPr>
        <w:t xml:space="preserve"> </w:t>
      </w:r>
      <w:r>
        <w:rPr>
          <w:rFonts w:eastAsia="Calibri"/>
        </w:rPr>
        <w:tab/>
        <w:t>T</w:t>
      </w:r>
      <w:r w:rsidRPr="00741D60">
        <w:rPr>
          <w:rFonts w:eastAsia="Calibri"/>
        </w:rPr>
        <w:t>hreshold limit value</w:t>
      </w:r>
    </w:p>
    <w:p w:rsidR="0005411D" w:rsidP="00CB1C05" w14:paraId="62276369" w14:textId="77777777">
      <w:pPr>
        <w:pStyle w:val="Acronym"/>
      </w:pPr>
      <w:r>
        <w:t>TRI</w:t>
      </w:r>
      <w:r>
        <w:tab/>
        <w:t>Toxics Release Inventory</w:t>
      </w:r>
    </w:p>
    <w:p w:rsidR="00B46C34" w:rsidP="00CB1C05" w14:paraId="1C1D9095" w14:textId="77777777">
      <w:pPr>
        <w:pStyle w:val="Acronym"/>
      </w:pPr>
      <w:r>
        <w:t>TSCA</w:t>
      </w:r>
      <w:r>
        <w:tab/>
        <w:t>Toxic Substances Control Act</w:t>
      </w:r>
    </w:p>
    <w:p w:rsidR="006B75E8" w:rsidP="00CB1C05" w14:paraId="35406B03" w14:textId="77777777">
      <w:pPr>
        <w:pStyle w:val="Acronym"/>
      </w:pPr>
      <w:r>
        <w:t>TTO</w:t>
      </w:r>
      <w:r>
        <w:tab/>
      </w:r>
      <w:r w:rsidR="003569C3">
        <w:t>T</w:t>
      </w:r>
      <w:r w:rsidRPr="00741D60">
        <w:rPr>
          <w:rFonts w:eastAsia="Calibri"/>
        </w:rPr>
        <w:t>otal toxic organics</w:t>
      </w:r>
    </w:p>
    <w:p w:rsidR="005F6D1B" w:rsidP="00CB1C05" w14:paraId="0356257D" w14:textId="77777777">
      <w:pPr>
        <w:pStyle w:val="Acronym"/>
        <w:rPr>
          <w:rFonts w:eastAsiaTheme="minorHAnsi"/>
        </w:rPr>
      </w:pPr>
      <w:r>
        <w:t>TURI</w:t>
      </w:r>
      <w:r>
        <w:tab/>
      </w:r>
      <w:r>
        <w:rPr>
          <w:rFonts w:eastAsiaTheme="minorHAnsi"/>
        </w:rPr>
        <w:t>Toxics Use Reduction Institute</w:t>
      </w:r>
    </w:p>
    <w:p w:rsidR="00CE3062" w:rsidP="00CB1C05" w14:paraId="1AE8E642" w14:textId="77777777">
      <w:pPr>
        <w:pStyle w:val="Acronym"/>
      </w:pPr>
      <w:r>
        <w:t>TWA</w:t>
      </w:r>
      <w:r>
        <w:tab/>
        <w:t>T</w:t>
      </w:r>
      <w:r w:rsidRPr="001B3876">
        <w:t>ime-weighted average</w:t>
      </w:r>
    </w:p>
    <w:p w:rsidR="006C3294" w:rsidP="00CB1C05" w14:paraId="73D62E24" w14:textId="77777777">
      <w:pPr>
        <w:pStyle w:val="Acronym"/>
      </w:pPr>
      <w:r>
        <w:t>UCB</w:t>
      </w:r>
      <w:r>
        <w:tab/>
      </w:r>
      <w:r w:rsidRPr="009F66E3">
        <w:t>University of California Berkeley</w:t>
      </w:r>
    </w:p>
    <w:p w:rsidR="004D111F" w:rsidP="00CB1C05" w14:paraId="7AB515CF" w14:textId="77777777">
      <w:pPr>
        <w:pStyle w:val="Acronym"/>
      </w:pPr>
      <w:r>
        <w:t>VOC</w:t>
      </w:r>
      <w:r>
        <w:tab/>
        <w:t>Volatile organic compound</w:t>
      </w:r>
    </w:p>
    <w:p w:rsidR="00B05CAC" w:rsidP="00CB1C05" w14:paraId="1012946C" w14:textId="77777777">
      <w:pPr>
        <w:pStyle w:val="Acronym"/>
      </w:pPr>
      <w:r>
        <w:t>VSL</w:t>
      </w:r>
      <w:r>
        <w:tab/>
        <w:t>Value for a statistical life</w:t>
      </w:r>
    </w:p>
    <w:p w:rsidR="007802EB" w:rsidP="00CB1C05" w14:paraId="33D4AE34" w14:textId="77777777">
      <w:pPr>
        <w:pStyle w:val="Acronym"/>
      </w:pPr>
      <w:r>
        <w:t>WCPP</w:t>
      </w:r>
      <w:r>
        <w:tab/>
        <w:t>W</w:t>
      </w:r>
      <w:r w:rsidRPr="00367BEC">
        <w:t xml:space="preserve">orkplace </w:t>
      </w:r>
      <w:r>
        <w:t xml:space="preserve">chemical </w:t>
      </w:r>
      <w:r w:rsidRPr="00367BEC">
        <w:t>protection program</w:t>
      </w:r>
    </w:p>
    <w:p w:rsidR="00641DA2" w:rsidP="00CB1C05" w14:paraId="012BD8DC" w14:textId="77777777">
      <w:pPr>
        <w:pStyle w:val="Acronym"/>
        <w:sectPr w:rsidSect="00CB1C05">
          <w:footerReference w:type="default" r:id="rId17"/>
          <w:type w:val="nextColumn"/>
          <w:pgSz w:w="12240" w:h="15840" w:code="1"/>
          <w:pgMar w:top="1440" w:right="1440" w:bottom="1440" w:left="1440" w:header="432" w:footer="720" w:gutter="0"/>
          <w:lnNumType w:countBy="1" w:restart="continuous"/>
          <w:pgNumType w:fmt="lowerRoman"/>
          <w:cols w:space="720"/>
          <w:docGrid w:linePitch="299"/>
        </w:sectPr>
      </w:pPr>
      <w:r>
        <w:t>WVD</w:t>
      </w:r>
      <w:r>
        <w:tab/>
      </w:r>
      <w:r w:rsidR="000900D6">
        <w:t>Web Vapor Degreasing</w:t>
      </w:r>
    </w:p>
    <w:p w:rsidR="000900D6" w:rsidP="00CB1C05" w14:paraId="0A2B2CD8" w14:textId="77777777">
      <w:pPr>
        <w:pStyle w:val="Heading1NoNumbering"/>
      </w:pPr>
      <w:bookmarkStart w:id="3" w:name="_Toc165378701"/>
      <w:r>
        <w:t>List of Tables</w:t>
      </w:r>
      <w:bookmarkEnd w:id="3"/>
    </w:p>
    <w:p w:rsidR="0092222B" w14:paraId="3564016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fldLock="1"/>
      </w:r>
      <w:r>
        <w:instrText xml:space="preserve"> TOC \h \z \c "Table ES-" </w:instrText>
      </w:r>
      <w:r>
        <w:fldChar w:fldCharType="separate"/>
      </w:r>
      <w:hyperlink w:anchor="_Toc165378782" w:history="1">
        <w:r w:rsidRPr="00317A22">
          <w:rPr>
            <w:rStyle w:val="Hyperlink"/>
            <w:noProof/>
          </w:rPr>
          <w:t>Table ES-1: Use Categories Considered in the Economic Analysis Mapped to the Conditions of Use Defined in the Risk Evaluation</w:t>
        </w:r>
        <w:r>
          <w:rPr>
            <w:noProof/>
            <w:webHidden/>
          </w:rPr>
          <w:tab/>
        </w:r>
        <w:r w:rsidR="002904E0">
          <w:rPr>
            <w:noProof/>
            <w:webHidden/>
          </w:rPr>
          <w:t>ES-</w:t>
        </w:r>
        <w:r>
          <w:rPr>
            <w:noProof/>
            <w:webHidden/>
          </w:rPr>
          <w:fldChar w:fldCharType="begin" w:fldLock="1"/>
        </w:r>
        <w:r>
          <w:rPr>
            <w:noProof/>
            <w:webHidden/>
          </w:rPr>
          <w:instrText xml:space="preserve"> PAGEREF _Toc165378782 \h </w:instrText>
        </w:r>
        <w:r>
          <w:rPr>
            <w:noProof/>
            <w:webHidden/>
          </w:rPr>
          <w:fldChar w:fldCharType="separate"/>
        </w:r>
        <w:r w:rsidR="002904E0">
          <w:rPr>
            <w:noProof/>
            <w:webHidden/>
          </w:rPr>
          <w:t>1</w:t>
        </w:r>
        <w:r>
          <w:rPr>
            <w:noProof/>
            <w:webHidden/>
          </w:rPr>
          <w:fldChar w:fldCharType="end"/>
        </w:r>
      </w:hyperlink>
    </w:p>
    <w:p w:rsidR="0092222B" w14:paraId="5897CFA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83" w:history="1">
        <w:r w:rsidRPr="00317A22" w:rsidR="00762D8D">
          <w:rPr>
            <w:rStyle w:val="Hyperlink"/>
            <w:noProof/>
          </w:rPr>
          <w:t>Table ES-2: Summary of Options by Use Category</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83 \h </w:instrText>
        </w:r>
        <w:r w:rsidR="00762D8D">
          <w:rPr>
            <w:noProof/>
            <w:webHidden/>
          </w:rPr>
          <w:fldChar w:fldCharType="separate"/>
        </w:r>
        <w:r w:rsidR="002904E0">
          <w:rPr>
            <w:noProof/>
            <w:webHidden/>
          </w:rPr>
          <w:t>5</w:t>
        </w:r>
        <w:r w:rsidR="00762D8D">
          <w:rPr>
            <w:noProof/>
            <w:webHidden/>
          </w:rPr>
          <w:fldChar w:fldCharType="end"/>
        </w:r>
      </w:hyperlink>
    </w:p>
    <w:p w:rsidR="0092222B" w14:paraId="5307525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84" w:history="1">
        <w:r w:rsidRPr="00317A22" w:rsidR="00762D8D">
          <w:rPr>
            <w:rStyle w:val="Hyperlink"/>
            <w:noProof/>
          </w:rPr>
          <w:t>Table ES-3: Summary of Estimated Number of Facilities and Individuals with Occupational Exposure, by Use Category</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84 \h </w:instrText>
        </w:r>
        <w:r w:rsidR="00762D8D">
          <w:rPr>
            <w:noProof/>
            <w:webHidden/>
          </w:rPr>
          <w:fldChar w:fldCharType="separate"/>
        </w:r>
        <w:r w:rsidR="002904E0">
          <w:rPr>
            <w:noProof/>
            <w:webHidden/>
          </w:rPr>
          <w:t>6</w:t>
        </w:r>
        <w:r w:rsidR="00762D8D">
          <w:rPr>
            <w:noProof/>
            <w:webHidden/>
          </w:rPr>
          <w:fldChar w:fldCharType="end"/>
        </w:r>
      </w:hyperlink>
    </w:p>
    <w:p w:rsidR="0092222B" w14:paraId="5AEE2D9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85" w:history="1">
        <w:r w:rsidRPr="00317A22" w:rsidR="00762D8D">
          <w:rPr>
            <w:rStyle w:val="Hyperlink"/>
            <w:noProof/>
          </w:rPr>
          <w:t>Table ES-4: Total Annualized Costs by Use Category by Option (2% Discount Rate)</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85 \h </w:instrText>
        </w:r>
        <w:r w:rsidR="00762D8D">
          <w:rPr>
            <w:noProof/>
            <w:webHidden/>
          </w:rPr>
          <w:fldChar w:fldCharType="separate"/>
        </w:r>
        <w:r w:rsidR="002904E0">
          <w:rPr>
            <w:noProof/>
            <w:webHidden/>
          </w:rPr>
          <w:t>8</w:t>
        </w:r>
        <w:r w:rsidR="00762D8D">
          <w:rPr>
            <w:noProof/>
            <w:webHidden/>
          </w:rPr>
          <w:fldChar w:fldCharType="end"/>
        </w:r>
      </w:hyperlink>
    </w:p>
    <w:p w:rsidR="0092222B" w14:paraId="7E58DCB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86" w:history="1">
        <w:r w:rsidRPr="00317A22" w:rsidR="00762D8D">
          <w:rPr>
            <w:rStyle w:val="Hyperlink"/>
            <w:noProof/>
          </w:rPr>
          <w:t>Table ES-5: Total 20-Year Annualized  Costs by Use Category by Option (3% Discount Rate)</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86 \h </w:instrText>
        </w:r>
        <w:r w:rsidR="00762D8D">
          <w:rPr>
            <w:noProof/>
            <w:webHidden/>
          </w:rPr>
          <w:fldChar w:fldCharType="separate"/>
        </w:r>
        <w:r w:rsidR="002904E0">
          <w:rPr>
            <w:noProof/>
            <w:webHidden/>
          </w:rPr>
          <w:t>9</w:t>
        </w:r>
        <w:r w:rsidR="00762D8D">
          <w:rPr>
            <w:noProof/>
            <w:webHidden/>
          </w:rPr>
          <w:fldChar w:fldCharType="end"/>
        </w:r>
      </w:hyperlink>
    </w:p>
    <w:p w:rsidR="0092222B" w14:paraId="32183BE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87" w:history="1">
        <w:r w:rsidRPr="00317A22" w:rsidR="00762D8D">
          <w:rPr>
            <w:rStyle w:val="Hyperlink"/>
            <w:noProof/>
          </w:rPr>
          <w:t>Table ES-6: Total 20-Year Annualized  Costs by Use Category by Option (7% Discount Rate)</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87 \h </w:instrText>
        </w:r>
        <w:r w:rsidR="00762D8D">
          <w:rPr>
            <w:noProof/>
            <w:webHidden/>
          </w:rPr>
          <w:fldChar w:fldCharType="separate"/>
        </w:r>
        <w:r w:rsidR="002904E0">
          <w:rPr>
            <w:noProof/>
            <w:webHidden/>
          </w:rPr>
          <w:t>10</w:t>
        </w:r>
        <w:r w:rsidR="00762D8D">
          <w:rPr>
            <w:noProof/>
            <w:webHidden/>
          </w:rPr>
          <w:fldChar w:fldCharType="end"/>
        </w:r>
      </w:hyperlink>
    </w:p>
    <w:p w:rsidR="0092222B" w14:paraId="66BF34F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88" w:history="1">
        <w:r w:rsidRPr="00317A22" w:rsidR="00762D8D">
          <w:rPr>
            <w:rStyle w:val="Hyperlink"/>
            <w:noProof/>
          </w:rPr>
          <w:t>Table ES-7: Total 20-Year Annualized  Benefits by Use Category and Option (2% Discount Rate, 2022$)</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88 \h </w:instrText>
        </w:r>
        <w:r w:rsidR="00762D8D">
          <w:rPr>
            <w:noProof/>
            <w:webHidden/>
          </w:rPr>
          <w:fldChar w:fldCharType="separate"/>
        </w:r>
        <w:r w:rsidR="002904E0">
          <w:rPr>
            <w:noProof/>
            <w:webHidden/>
          </w:rPr>
          <w:t>12</w:t>
        </w:r>
        <w:r w:rsidR="00762D8D">
          <w:rPr>
            <w:noProof/>
            <w:webHidden/>
          </w:rPr>
          <w:fldChar w:fldCharType="end"/>
        </w:r>
      </w:hyperlink>
    </w:p>
    <w:p w:rsidR="0092222B" w14:paraId="50606B2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89" w:history="1">
        <w:r w:rsidRPr="00317A22" w:rsidR="00762D8D">
          <w:rPr>
            <w:rStyle w:val="Hyperlink"/>
            <w:noProof/>
          </w:rPr>
          <w:t>Table ES-8: Total 20-Year Annualized  Benefits by Use Category and Option (3% Discount Rate, 2022$)</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89 \h </w:instrText>
        </w:r>
        <w:r w:rsidR="00762D8D">
          <w:rPr>
            <w:noProof/>
            <w:webHidden/>
          </w:rPr>
          <w:fldChar w:fldCharType="separate"/>
        </w:r>
        <w:r w:rsidR="002904E0">
          <w:rPr>
            <w:noProof/>
            <w:webHidden/>
          </w:rPr>
          <w:t>13</w:t>
        </w:r>
        <w:r w:rsidR="00762D8D">
          <w:rPr>
            <w:noProof/>
            <w:webHidden/>
          </w:rPr>
          <w:fldChar w:fldCharType="end"/>
        </w:r>
      </w:hyperlink>
    </w:p>
    <w:p w:rsidR="0092222B" w14:paraId="1DFACB0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0" w:history="1">
        <w:r w:rsidRPr="00317A22" w:rsidR="00762D8D">
          <w:rPr>
            <w:rStyle w:val="Hyperlink"/>
            <w:noProof/>
          </w:rPr>
          <w:t>Table ES-9: Total 20-Year Annualized  Benefits by Use Category and Option (7% Discount Rate, 2022$)</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0 \h </w:instrText>
        </w:r>
        <w:r w:rsidR="00762D8D">
          <w:rPr>
            <w:noProof/>
            <w:webHidden/>
          </w:rPr>
          <w:fldChar w:fldCharType="separate"/>
        </w:r>
        <w:r w:rsidR="002904E0">
          <w:rPr>
            <w:noProof/>
            <w:webHidden/>
          </w:rPr>
          <w:t>15</w:t>
        </w:r>
        <w:r w:rsidR="00762D8D">
          <w:rPr>
            <w:noProof/>
            <w:webHidden/>
          </w:rPr>
          <w:fldChar w:fldCharType="end"/>
        </w:r>
      </w:hyperlink>
    </w:p>
    <w:p w:rsidR="0092222B" w14:paraId="394C611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1" w:history="1">
        <w:r w:rsidRPr="00317A22" w:rsidR="00762D8D">
          <w:rPr>
            <w:rStyle w:val="Hyperlink"/>
            <w:noProof/>
          </w:rPr>
          <w:t>Table ES-10: Total 20-Year Annualized Net Benefits by Use Category and Option (Low Benefits Estimate, 2 Percent Discount Rate, 2022$, $1,000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1 \h </w:instrText>
        </w:r>
        <w:r w:rsidR="00762D8D">
          <w:rPr>
            <w:noProof/>
            <w:webHidden/>
          </w:rPr>
          <w:fldChar w:fldCharType="separate"/>
        </w:r>
        <w:r w:rsidR="002904E0">
          <w:rPr>
            <w:noProof/>
            <w:webHidden/>
          </w:rPr>
          <w:t>17</w:t>
        </w:r>
        <w:r w:rsidR="00762D8D">
          <w:rPr>
            <w:noProof/>
            <w:webHidden/>
          </w:rPr>
          <w:fldChar w:fldCharType="end"/>
        </w:r>
      </w:hyperlink>
    </w:p>
    <w:p w:rsidR="0092222B" w14:paraId="42350E5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2" w:history="1">
        <w:r w:rsidRPr="00317A22" w:rsidR="00762D8D">
          <w:rPr>
            <w:rStyle w:val="Hyperlink"/>
            <w:noProof/>
          </w:rPr>
          <w:t>Table ES-11: Total 20-Year Annualized Net Benefits by Use Category and Option (High Benefits Estimate, 2 Percent Discount Rate, 2022$, $1,000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2 \h </w:instrText>
        </w:r>
        <w:r w:rsidR="00762D8D">
          <w:rPr>
            <w:noProof/>
            <w:webHidden/>
          </w:rPr>
          <w:fldChar w:fldCharType="separate"/>
        </w:r>
        <w:r w:rsidR="002904E0">
          <w:rPr>
            <w:noProof/>
            <w:webHidden/>
          </w:rPr>
          <w:t>18</w:t>
        </w:r>
        <w:r w:rsidR="00762D8D">
          <w:rPr>
            <w:noProof/>
            <w:webHidden/>
          </w:rPr>
          <w:fldChar w:fldCharType="end"/>
        </w:r>
      </w:hyperlink>
    </w:p>
    <w:p w:rsidR="0092222B" w14:paraId="0872E8E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3" w:history="1">
        <w:r w:rsidRPr="00317A22" w:rsidR="00762D8D">
          <w:rPr>
            <w:rStyle w:val="Hyperlink"/>
            <w:noProof/>
          </w:rPr>
          <w:t>Table ES-12: Total 20-Year Annualized Net Benefits by Use Category and Option (Low Benefits Estimate, 3 Percent Discount Rate, 2022$, $1,000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3 \h </w:instrText>
        </w:r>
        <w:r w:rsidR="00762D8D">
          <w:rPr>
            <w:noProof/>
            <w:webHidden/>
          </w:rPr>
          <w:fldChar w:fldCharType="separate"/>
        </w:r>
        <w:r w:rsidR="002904E0">
          <w:rPr>
            <w:noProof/>
            <w:webHidden/>
          </w:rPr>
          <w:t>19</w:t>
        </w:r>
        <w:r w:rsidR="00762D8D">
          <w:rPr>
            <w:noProof/>
            <w:webHidden/>
          </w:rPr>
          <w:fldChar w:fldCharType="end"/>
        </w:r>
      </w:hyperlink>
    </w:p>
    <w:p w:rsidR="0092222B" w14:paraId="3B5ED27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4" w:history="1">
        <w:r w:rsidRPr="00317A22" w:rsidR="00762D8D">
          <w:rPr>
            <w:rStyle w:val="Hyperlink"/>
            <w:noProof/>
          </w:rPr>
          <w:t>Table ES-13: Total 20-Year Annualized Net Benefits by Use Category and Option (High Benefits Estimate, 3 Percent Discount Rate, 2022$, $1,000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4 \h </w:instrText>
        </w:r>
        <w:r w:rsidR="00762D8D">
          <w:rPr>
            <w:noProof/>
            <w:webHidden/>
          </w:rPr>
          <w:fldChar w:fldCharType="separate"/>
        </w:r>
        <w:r w:rsidR="002904E0">
          <w:rPr>
            <w:noProof/>
            <w:webHidden/>
          </w:rPr>
          <w:t>20</w:t>
        </w:r>
        <w:r w:rsidR="00762D8D">
          <w:rPr>
            <w:noProof/>
            <w:webHidden/>
          </w:rPr>
          <w:fldChar w:fldCharType="end"/>
        </w:r>
      </w:hyperlink>
    </w:p>
    <w:p w:rsidR="0092222B" w14:paraId="3FBC2D0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5" w:history="1">
        <w:r w:rsidRPr="00317A22" w:rsidR="00762D8D">
          <w:rPr>
            <w:rStyle w:val="Hyperlink"/>
            <w:noProof/>
          </w:rPr>
          <w:t>Table ES-14: Total 20-Year Annualized Net Benefits by Use Category and Option (Low Benefits Estimate, 7 Percent Discount Rate, 2022$, $1,000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5 \h </w:instrText>
        </w:r>
        <w:r w:rsidR="00762D8D">
          <w:rPr>
            <w:noProof/>
            <w:webHidden/>
          </w:rPr>
          <w:fldChar w:fldCharType="separate"/>
        </w:r>
        <w:r w:rsidR="002904E0">
          <w:rPr>
            <w:noProof/>
            <w:webHidden/>
          </w:rPr>
          <w:t>21</w:t>
        </w:r>
        <w:r w:rsidR="00762D8D">
          <w:rPr>
            <w:noProof/>
            <w:webHidden/>
          </w:rPr>
          <w:fldChar w:fldCharType="end"/>
        </w:r>
      </w:hyperlink>
    </w:p>
    <w:p w:rsidR="0092222B" w14:paraId="3118B95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6" w:history="1">
        <w:r w:rsidRPr="00317A22" w:rsidR="00762D8D">
          <w:rPr>
            <w:rStyle w:val="Hyperlink"/>
            <w:noProof/>
          </w:rPr>
          <w:t>Table ES-15: Total 20-Year Annualized Net Benefits by Use Category and Option (High Benefits Estimate, 7 Percent Discount Rate, 2022$, $1,000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6 \h </w:instrText>
        </w:r>
        <w:r w:rsidR="00762D8D">
          <w:rPr>
            <w:noProof/>
            <w:webHidden/>
          </w:rPr>
          <w:fldChar w:fldCharType="separate"/>
        </w:r>
        <w:r w:rsidR="002904E0">
          <w:rPr>
            <w:noProof/>
            <w:webHidden/>
          </w:rPr>
          <w:t>22</w:t>
        </w:r>
        <w:r w:rsidR="00762D8D">
          <w:rPr>
            <w:noProof/>
            <w:webHidden/>
          </w:rPr>
          <w:fldChar w:fldCharType="end"/>
        </w:r>
      </w:hyperlink>
    </w:p>
    <w:p w:rsidR="0092222B" w14:paraId="1C8C11B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7" w:history="1">
        <w:r w:rsidRPr="00317A22" w:rsidR="00762D8D">
          <w:rPr>
            <w:rStyle w:val="Hyperlink"/>
            <w:noProof/>
          </w:rPr>
          <w:t>Table ES-16: Total 20-Year Annualized Net Benefits by Option, (Millions, 2022$)</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7 \h </w:instrText>
        </w:r>
        <w:r w:rsidR="00762D8D">
          <w:rPr>
            <w:noProof/>
            <w:webHidden/>
          </w:rPr>
          <w:fldChar w:fldCharType="separate"/>
        </w:r>
        <w:r w:rsidR="002904E0">
          <w:rPr>
            <w:noProof/>
            <w:webHidden/>
          </w:rPr>
          <w:t>23</w:t>
        </w:r>
        <w:r w:rsidR="00762D8D">
          <w:rPr>
            <w:noProof/>
            <w:webHidden/>
          </w:rPr>
          <w:fldChar w:fldCharType="end"/>
        </w:r>
      </w:hyperlink>
    </w:p>
    <w:p w:rsidR="0092222B" w14:paraId="449110D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8" w:history="1">
        <w:r w:rsidRPr="00317A22" w:rsidR="00762D8D">
          <w:rPr>
            <w:rStyle w:val="Hyperlink"/>
            <w:noProof/>
          </w:rPr>
          <w:t>Table ES-17: Demographics of Communities within 1-, 3-, and 5-Mile Radii of PCE Facilities across All Conditions of Use, Population Weighted Average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8 \h </w:instrText>
        </w:r>
        <w:r w:rsidR="00762D8D">
          <w:rPr>
            <w:noProof/>
            <w:webHidden/>
          </w:rPr>
          <w:fldChar w:fldCharType="separate"/>
        </w:r>
        <w:r w:rsidR="002904E0">
          <w:rPr>
            <w:noProof/>
            <w:webHidden/>
          </w:rPr>
          <w:t>26</w:t>
        </w:r>
        <w:r w:rsidR="00762D8D">
          <w:rPr>
            <w:noProof/>
            <w:webHidden/>
          </w:rPr>
          <w:fldChar w:fldCharType="end"/>
        </w:r>
      </w:hyperlink>
    </w:p>
    <w:p w:rsidR="0092222B" w14:paraId="0C3F129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799" w:history="1">
        <w:r w:rsidRPr="00317A22" w:rsidR="00762D8D">
          <w:rPr>
            <w:rStyle w:val="Hyperlink"/>
            <w:noProof/>
          </w:rPr>
          <w:t>Table ES-18: Demographics of the Dry Cleaning Worker Population</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799 \h </w:instrText>
        </w:r>
        <w:r w:rsidR="00762D8D">
          <w:rPr>
            <w:noProof/>
            <w:webHidden/>
          </w:rPr>
          <w:fldChar w:fldCharType="separate"/>
        </w:r>
        <w:r w:rsidR="002904E0">
          <w:rPr>
            <w:noProof/>
            <w:webHidden/>
          </w:rPr>
          <w:t>27</w:t>
        </w:r>
        <w:r w:rsidR="00762D8D">
          <w:rPr>
            <w:noProof/>
            <w:webHidden/>
          </w:rPr>
          <w:fldChar w:fldCharType="end"/>
        </w:r>
      </w:hyperlink>
    </w:p>
    <w:p w:rsidR="0092222B" w14:paraId="6ABA186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8800" w:history="1">
        <w:r w:rsidRPr="00317A22" w:rsidR="00762D8D">
          <w:rPr>
            <w:rStyle w:val="Hyperlink"/>
            <w:noProof/>
          </w:rPr>
          <w:t>Table ES-19: Summary of Small Business Impacts</w:t>
        </w:r>
        <w:r w:rsidR="00762D8D">
          <w:rPr>
            <w:noProof/>
            <w:webHidden/>
          </w:rPr>
          <w:tab/>
        </w:r>
        <w:r w:rsidRPr="002904E0" w:rsidR="002904E0">
          <w:rPr>
            <w:noProof/>
            <w:webHidden/>
          </w:rPr>
          <w:t>ES-</w:t>
        </w:r>
        <w:r w:rsidR="00762D8D">
          <w:rPr>
            <w:noProof/>
            <w:webHidden/>
          </w:rPr>
          <w:fldChar w:fldCharType="begin" w:fldLock="1"/>
        </w:r>
        <w:r w:rsidR="00762D8D">
          <w:rPr>
            <w:noProof/>
            <w:webHidden/>
          </w:rPr>
          <w:instrText xml:space="preserve"> PAGEREF _Toc165378800 \h </w:instrText>
        </w:r>
        <w:r w:rsidR="00762D8D">
          <w:rPr>
            <w:noProof/>
            <w:webHidden/>
          </w:rPr>
          <w:fldChar w:fldCharType="separate"/>
        </w:r>
        <w:r w:rsidR="002904E0">
          <w:rPr>
            <w:noProof/>
            <w:webHidden/>
          </w:rPr>
          <w:t>28</w:t>
        </w:r>
        <w:r w:rsidR="00762D8D">
          <w:rPr>
            <w:noProof/>
            <w:webHidden/>
          </w:rPr>
          <w:fldChar w:fldCharType="end"/>
        </w:r>
      </w:hyperlink>
    </w:p>
    <w:p w:rsidR="002904E0" w:rsidP="00CB1C05" w14:paraId="0048166C" w14:textId="77777777">
      <w:pPr>
        <w:pStyle w:val="TableofFigures"/>
        <w:tabs>
          <w:tab w:val="right" w:leader="dot" w:pos="9350"/>
        </w:tabs>
        <w:rPr>
          <w:noProof/>
        </w:rPr>
      </w:pPr>
      <w:r>
        <w:fldChar w:fldCharType="end"/>
      </w:r>
      <w:r>
        <w:fldChar w:fldCharType="begin" w:fldLock="1"/>
      </w:r>
      <w:r>
        <w:instrText xml:space="preserve"> TOC \h \z \c "Table" </w:instrText>
      </w:r>
      <w:r>
        <w:fldChar w:fldCharType="separate"/>
      </w:r>
    </w:p>
    <w:p w:rsidR="002904E0" w14:paraId="6890D44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35" w:history="1">
        <w:r w:rsidRPr="00245A0A" w:rsidR="00762D8D">
          <w:rPr>
            <w:rStyle w:val="Hyperlink"/>
            <w:noProof/>
          </w:rPr>
          <w:t>Table 1</w:t>
        </w:r>
        <w:r w:rsidRPr="00245A0A" w:rsidR="00762D8D">
          <w:rPr>
            <w:rStyle w:val="Hyperlink"/>
            <w:noProof/>
          </w:rPr>
          <w:noBreakHyphen/>
          <w:t>1: Use Categories Considered in the Economic Analysis Mapped to the Conditions of Use (COUs) in the Risk Evaluation</w:t>
        </w:r>
        <w:r w:rsidR="00762D8D">
          <w:rPr>
            <w:noProof/>
            <w:webHidden/>
          </w:rPr>
          <w:tab/>
        </w:r>
        <w:r w:rsidR="00762D8D">
          <w:rPr>
            <w:noProof/>
            <w:webHidden/>
          </w:rPr>
          <w:fldChar w:fldCharType="begin" w:fldLock="1"/>
        </w:r>
        <w:r w:rsidR="00762D8D">
          <w:rPr>
            <w:noProof/>
            <w:webHidden/>
          </w:rPr>
          <w:instrText xml:space="preserve"> PAGEREF _Toc165379535 \h </w:instrText>
        </w:r>
        <w:r w:rsidR="00762D8D">
          <w:rPr>
            <w:noProof/>
            <w:webHidden/>
          </w:rPr>
          <w:fldChar w:fldCharType="separate"/>
        </w:r>
        <w:r w:rsidR="00762D8D">
          <w:rPr>
            <w:noProof/>
            <w:webHidden/>
          </w:rPr>
          <w:t>1-1</w:t>
        </w:r>
        <w:r w:rsidR="00762D8D">
          <w:rPr>
            <w:noProof/>
            <w:webHidden/>
          </w:rPr>
          <w:fldChar w:fldCharType="end"/>
        </w:r>
      </w:hyperlink>
    </w:p>
    <w:p w:rsidR="002904E0" w14:paraId="172C4D4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36" w:history="1">
        <w:r w:rsidRPr="00245A0A" w:rsidR="00762D8D">
          <w:rPr>
            <w:rStyle w:val="Hyperlink"/>
            <w:noProof/>
          </w:rPr>
          <w:t>Table 1</w:t>
        </w:r>
        <w:r w:rsidRPr="00245A0A" w:rsidR="00762D8D">
          <w:rPr>
            <w:rStyle w:val="Hyperlink"/>
            <w:noProof/>
          </w:rPr>
          <w:noBreakHyphen/>
          <w:t>2: Summary of Options by Use Category</w:t>
        </w:r>
        <w:r w:rsidR="00762D8D">
          <w:rPr>
            <w:noProof/>
            <w:webHidden/>
          </w:rPr>
          <w:tab/>
        </w:r>
        <w:r w:rsidR="00762D8D">
          <w:rPr>
            <w:noProof/>
            <w:webHidden/>
          </w:rPr>
          <w:fldChar w:fldCharType="begin" w:fldLock="1"/>
        </w:r>
        <w:r w:rsidR="00762D8D">
          <w:rPr>
            <w:noProof/>
            <w:webHidden/>
          </w:rPr>
          <w:instrText xml:space="preserve"> PAGEREF _Toc165379536 \h </w:instrText>
        </w:r>
        <w:r w:rsidR="00762D8D">
          <w:rPr>
            <w:noProof/>
            <w:webHidden/>
          </w:rPr>
          <w:fldChar w:fldCharType="separate"/>
        </w:r>
        <w:r w:rsidR="00762D8D">
          <w:rPr>
            <w:noProof/>
            <w:webHidden/>
          </w:rPr>
          <w:t>1-5</w:t>
        </w:r>
        <w:r w:rsidR="00762D8D">
          <w:rPr>
            <w:noProof/>
            <w:webHidden/>
          </w:rPr>
          <w:fldChar w:fldCharType="end"/>
        </w:r>
      </w:hyperlink>
    </w:p>
    <w:p w:rsidR="002904E0" w14:paraId="199CBE5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37" w:history="1">
        <w:r w:rsidRPr="00245A0A" w:rsidR="00762D8D">
          <w:rPr>
            <w:rStyle w:val="Hyperlink"/>
            <w:noProof/>
          </w:rPr>
          <w:t>Table 2</w:t>
        </w:r>
        <w:r w:rsidRPr="00245A0A" w:rsidR="00762D8D">
          <w:rPr>
            <w:rStyle w:val="Hyperlink"/>
            <w:noProof/>
          </w:rPr>
          <w:noBreakHyphen/>
          <w:t>1: Summary of Options by Use Category</w:t>
        </w:r>
        <w:r w:rsidR="00762D8D">
          <w:rPr>
            <w:noProof/>
            <w:webHidden/>
          </w:rPr>
          <w:tab/>
        </w:r>
        <w:r w:rsidR="00762D8D">
          <w:rPr>
            <w:noProof/>
            <w:webHidden/>
          </w:rPr>
          <w:fldChar w:fldCharType="begin" w:fldLock="1"/>
        </w:r>
        <w:r w:rsidR="00762D8D">
          <w:rPr>
            <w:noProof/>
            <w:webHidden/>
          </w:rPr>
          <w:instrText xml:space="preserve"> PAGEREF _Toc165379537 \h </w:instrText>
        </w:r>
        <w:r w:rsidR="00762D8D">
          <w:rPr>
            <w:noProof/>
            <w:webHidden/>
          </w:rPr>
          <w:fldChar w:fldCharType="separate"/>
        </w:r>
        <w:r w:rsidR="00762D8D">
          <w:rPr>
            <w:noProof/>
            <w:webHidden/>
          </w:rPr>
          <w:t>2-4</w:t>
        </w:r>
        <w:r w:rsidR="00762D8D">
          <w:rPr>
            <w:noProof/>
            <w:webHidden/>
          </w:rPr>
          <w:fldChar w:fldCharType="end"/>
        </w:r>
      </w:hyperlink>
    </w:p>
    <w:p w:rsidR="002904E0" w14:paraId="2D3DB4A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38" w:history="1">
        <w:r w:rsidRPr="00245A0A" w:rsidR="00762D8D">
          <w:rPr>
            <w:rStyle w:val="Hyperlink"/>
            <w:noProof/>
          </w:rPr>
          <w:t>Table 3</w:t>
        </w:r>
        <w:r w:rsidRPr="00245A0A" w:rsidR="00762D8D">
          <w:rPr>
            <w:rStyle w:val="Hyperlink"/>
            <w:noProof/>
          </w:rPr>
          <w:noBreakHyphen/>
          <w:t>1: Industry Statistics</w:t>
        </w:r>
        <w:r w:rsidR="00762D8D">
          <w:rPr>
            <w:noProof/>
            <w:webHidden/>
          </w:rPr>
          <w:tab/>
        </w:r>
        <w:r w:rsidR="00762D8D">
          <w:rPr>
            <w:noProof/>
            <w:webHidden/>
          </w:rPr>
          <w:fldChar w:fldCharType="begin" w:fldLock="1"/>
        </w:r>
        <w:r w:rsidR="00762D8D">
          <w:rPr>
            <w:noProof/>
            <w:webHidden/>
          </w:rPr>
          <w:instrText xml:space="preserve"> PAGEREF _Toc165379538 \h </w:instrText>
        </w:r>
        <w:r w:rsidR="00762D8D">
          <w:rPr>
            <w:noProof/>
            <w:webHidden/>
          </w:rPr>
          <w:fldChar w:fldCharType="separate"/>
        </w:r>
        <w:r w:rsidR="00762D8D">
          <w:rPr>
            <w:noProof/>
            <w:webHidden/>
          </w:rPr>
          <w:t>3-2</w:t>
        </w:r>
        <w:r w:rsidR="00762D8D">
          <w:rPr>
            <w:noProof/>
            <w:webHidden/>
          </w:rPr>
          <w:fldChar w:fldCharType="end"/>
        </w:r>
      </w:hyperlink>
    </w:p>
    <w:p w:rsidR="002904E0" w14:paraId="3348C10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39" w:history="1">
        <w:r w:rsidRPr="00245A0A" w:rsidR="00762D8D">
          <w:rPr>
            <w:rStyle w:val="Hyperlink"/>
            <w:noProof/>
          </w:rPr>
          <w:t>Table 4</w:t>
        </w:r>
        <w:r w:rsidRPr="00245A0A" w:rsidR="00762D8D">
          <w:rPr>
            <w:rStyle w:val="Hyperlink"/>
            <w:noProof/>
          </w:rPr>
          <w:noBreakHyphen/>
          <w:t>1: Companies and Types of Products Containing PCE by Product Type</w:t>
        </w:r>
        <w:r w:rsidR="00762D8D">
          <w:rPr>
            <w:noProof/>
            <w:webHidden/>
          </w:rPr>
          <w:tab/>
        </w:r>
        <w:r w:rsidR="00762D8D">
          <w:rPr>
            <w:noProof/>
            <w:webHidden/>
          </w:rPr>
          <w:fldChar w:fldCharType="begin" w:fldLock="1"/>
        </w:r>
        <w:r w:rsidR="00762D8D">
          <w:rPr>
            <w:noProof/>
            <w:webHidden/>
          </w:rPr>
          <w:instrText xml:space="preserve"> PAGEREF _Toc165379539 \h </w:instrText>
        </w:r>
        <w:r w:rsidR="00762D8D">
          <w:rPr>
            <w:noProof/>
            <w:webHidden/>
          </w:rPr>
          <w:fldChar w:fldCharType="separate"/>
        </w:r>
        <w:r w:rsidR="00762D8D">
          <w:rPr>
            <w:noProof/>
            <w:webHidden/>
          </w:rPr>
          <w:t>4-2</w:t>
        </w:r>
        <w:r w:rsidR="00762D8D">
          <w:rPr>
            <w:noProof/>
            <w:webHidden/>
          </w:rPr>
          <w:fldChar w:fldCharType="end"/>
        </w:r>
      </w:hyperlink>
    </w:p>
    <w:p w:rsidR="002904E0" w14:paraId="092269F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0" w:history="1">
        <w:r w:rsidRPr="00245A0A" w:rsidR="00762D8D">
          <w:rPr>
            <w:rStyle w:val="Hyperlink"/>
            <w:noProof/>
          </w:rPr>
          <w:t>Table 4</w:t>
        </w:r>
        <w:r w:rsidRPr="00245A0A" w:rsidR="00762D8D">
          <w:rPr>
            <w:rStyle w:val="Hyperlink"/>
            <w:noProof/>
          </w:rPr>
          <w:noBreakHyphen/>
          <w:t>2: Small Business Determination for Product Formulators by Parent Company Name</w:t>
        </w:r>
        <w:r w:rsidR="00762D8D">
          <w:rPr>
            <w:noProof/>
            <w:webHidden/>
          </w:rPr>
          <w:tab/>
        </w:r>
        <w:r w:rsidR="00762D8D">
          <w:rPr>
            <w:noProof/>
            <w:webHidden/>
          </w:rPr>
          <w:fldChar w:fldCharType="begin" w:fldLock="1"/>
        </w:r>
        <w:r w:rsidR="00762D8D">
          <w:rPr>
            <w:noProof/>
            <w:webHidden/>
          </w:rPr>
          <w:instrText xml:space="preserve"> PAGEREF _Toc165379540 \h </w:instrText>
        </w:r>
        <w:r w:rsidR="00762D8D">
          <w:rPr>
            <w:noProof/>
            <w:webHidden/>
          </w:rPr>
          <w:fldChar w:fldCharType="separate"/>
        </w:r>
        <w:r w:rsidR="00762D8D">
          <w:rPr>
            <w:noProof/>
            <w:webHidden/>
          </w:rPr>
          <w:t>4-8</w:t>
        </w:r>
        <w:r w:rsidR="00762D8D">
          <w:rPr>
            <w:noProof/>
            <w:webHidden/>
          </w:rPr>
          <w:fldChar w:fldCharType="end"/>
        </w:r>
      </w:hyperlink>
    </w:p>
    <w:p w:rsidR="002904E0" w14:paraId="0847C73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1" w:history="1">
        <w:r w:rsidRPr="00245A0A" w:rsidR="00762D8D">
          <w:rPr>
            <w:rStyle w:val="Hyperlink"/>
            <w:noProof/>
          </w:rPr>
          <w:t>Table 5</w:t>
        </w:r>
        <w:r w:rsidRPr="00245A0A" w:rsidR="00762D8D">
          <w:rPr>
            <w:rStyle w:val="Hyperlink"/>
            <w:noProof/>
          </w:rPr>
          <w:noBreakHyphen/>
          <w:t>1: Use Categories Considered in the Economic Analysis Mapped to the Conditions of Use (COUs) Defined in the Risk Evaluation</w:t>
        </w:r>
        <w:r w:rsidR="00762D8D">
          <w:rPr>
            <w:noProof/>
            <w:webHidden/>
          </w:rPr>
          <w:tab/>
        </w:r>
        <w:r w:rsidR="00762D8D">
          <w:rPr>
            <w:noProof/>
            <w:webHidden/>
          </w:rPr>
          <w:fldChar w:fldCharType="begin" w:fldLock="1"/>
        </w:r>
        <w:r w:rsidR="00762D8D">
          <w:rPr>
            <w:noProof/>
            <w:webHidden/>
          </w:rPr>
          <w:instrText xml:space="preserve"> PAGEREF _Toc165379541 \h </w:instrText>
        </w:r>
        <w:r w:rsidR="00762D8D">
          <w:rPr>
            <w:noProof/>
            <w:webHidden/>
          </w:rPr>
          <w:fldChar w:fldCharType="separate"/>
        </w:r>
        <w:r w:rsidR="00762D8D">
          <w:rPr>
            <w:noProof/>
            <w:webHidden/>
          </w:rPr>
          <w:t>5-2</w:t>
        </w:r>
        <w:r w:rsidR="00762D8D">
          <w:rPr>
            <w:noProof/>
            <w:webHidden/>
          </w:rPr>
          <w:fldChar w:fldCharType="end"/>
        </w:r>
      </w:hyperlink>
    </w:p>
    <w:p w:rsidR="002904E0" w14:paraId="44B2D32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2" w:history="1">
        <w:r w:rsidRPr="00245A0A" w:rsidR="00762D8D">
          <w:rPr>
            <w:rStyle w:val="Hyperlink"/>
            <w:noProof/>
          </w:rPr>
          <w:t>Table 5</w:t>
        </w:r>
        <w:r w:rsidRPr="00245A0A" w:rsidR="00762D8D">
          <w:rPr>
            <w:rStyle w:val="Hyperlink"/>
            <w:noProof/>
          </w:rPr>
          <w:noBreakHyphen/>
          <w:t>2: Conditions of Use from the PCE TSCA Risk Evaluation That Are Not Analyzed Further in This Use and Alternatives Analysis</w:t>
        </w:r>
        <w:r w:rsidR="00762D8D">
          <w:rPr>
            <w:noProof/>
            <w:webHidden/>
          </w:rPr>
          <w:tab/>
        </w:r>
        <w:r w:rsidR="00762D8D">
          <w:rPr>
            <w:noProof/>
            <w:webHidden/>
          </w:rPr>
          <w:fldChar w:fldCharType="begin" w:fldLock="1"/>
        </w:r>
        <w:r w:rsidR="00762D8D">
          <w:rPr>
            <w:noProof/>
            <w:webHidden/>
          </w:rPr>
          <w:instrText xml:space="preserve"> PAGEREF _Toc165379542 \h </w:instrText>
        </w:r>
        <w:r w:rsidR="00762D8D">
          <w:rPr>
            <w:noProof/>
            <w:webHidden/>
          </w:rPr>
          <w:fldChar w:fldCharType="separate"/>
        </w:r>
        <w:r w:rsidR="00762D8D">
          <w:rPr>
            <w:noProof/>
            <w:webHidden/>
          </w:rPr>
          <w:t>5-7</w:t>
        </w:r>
        <w:r w:rsidR="00762D8D">
          <w:rPr>
            <w:noProof/>
            <w:webHidden/>
          </w:rPr>
          <w:fldChar w:fldCharType="end"/>
        </w:r>
      </w:hyperlink>
    </w:p>
    <w:p w:rsidR="002904E0" w14:paraId="1B5AC21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3" w:history="1">
        <w:r w:rsidRPr="00245A0A" w:rsidR="00762D8D">
          <w:rPr>
            <w:rStyle w:val="Hyperlink"/>
            <w:noProof/>
          </w:rPr>
          <w:t>Table 5</w:t>
        </w:r>
        <w:r w:rsidRPr="00245A0A" w:rsidR="00762D8D">
          <w:rPr>
            <w:rStyle w:val="Hyperlink"/>
            <w:noProof/>
          </w:rPr>
          <w:noBreakHyphen/>
          <w:t>3: Sizes, Cleaning Categories, and Cleaning Methods Considered in the Vapor Degreasing Alternatives Analysis</w:t>
        </w:r>
        <w:r w:rsidR="00762D8D">
          <w:rPr>
            <w:noProof/>
            <w:webHidden/>
          </w:rPr>
          <w:tab/>
        </w:r>
        <w:r w:rsidR="00762D8D">
          <w:rPr>
            <w:noProof/>
            <w:webHidden/>
          </w:rPr>
          <w:fldChar w:fldCharType="begin" w:fldLock="1"/>
        </w:r>
        <w:r w:rsidR="00762D8D">
          <w:rPr>
            <w:noProof/>
            <w:webHidden/>
          </w:rPr>
          <w:instrText xml:space="preserve"> PAGEREF _Toc165379543 \h </w:instrText>
        </w:r>
        <w:r w:rsidR="00762D8D">
          <w:rPr>
            <w:noProof/>
            <w:webHidden/>
          </w:rPr>
          <w:fldChar w:fldCharType="separate"/>
        </w:r>
        <w:r w:rsidR="00762D8D">
          <w:rPr>
            <w:noProof/>
            <w:webHidden/>
          </w:rPr>
          <w:t>5-10</w:t>
        </w:r>
        <w:r w:rsidR="00762D8D">
          <w:rPr>
            <w:noProof/>
            <w:webHidden/>
          </w:rPr>
          <w:fldChar w:fldCharType="end"/>
        </w:r>
      </w:hyperlink>
    </w:p>
    <w:p w:rsidR="002904E0" w14:paraId="03D537D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4" w:history="1">
        <w:r w:rsidRPr="00245A0A" w:rsidR="00762D8D">
          <w:rPr>
            <w:rStyle w:val="Hyperlink"/>
            <w:noProof/>
          </w:rPr>
          <w:t>Table 5</w:t>
        </w:r>
        <w:r w:rsidRPr="00245A0A" w:rsidR="00762D8D">
          <w:rPr>
            <w:rStyle w:val="Hyperlink"/>
            <w:noProof/>
          </w:rPr>
          <w:noBreakHyphen/>
          <w:t>4: Alternative Cleaning Methods and their Definitions</w:t>
        </w:r>
        <w:r w:rsidR="00762D8D">
          <w:rPr>
            <w:noProof/>
            <w:webHidden/>
          </w:rPr>
          <w:tab/>
        </w:r>
        <w:r w:rsidR="00762D8D">
          <w:rPr>
            <w:noProof/>
            <w:webHidden/>
          </w:rPr>
          <w:fldChar w:fldCharType="begin" w:fldLock="1"/>
        </w:r>
        <w:r w:rsidR="00762D8D">
          <w:rPr>
            <w:noProof/>
            <w:webHidden/>
          </w:rPr>
          <w:instrText xml:space="preserve"> PAGEREF _Toc165379544 \h </w:instrText>
        </w:r>
        <w:r w:rsidR="00762D8D">
          <w:rPr>
            <w:noProof/>
            <w:webHidden/>
          </w:rPr>
          <w:fldChar w:fldCharType="separate"/>
        </w:r>
        <w:r w:rsidR="00762D8D">
          <w:rPr>
            <w:noProof/>
            <w:webHidden/>
          </w:rPr>
          <w:t>5-11</w:t>
        </w:r>
        <w:r w:rsidR="00762D8D">
          <w:rPr>
            <w:noProof/>
            <w:webHidden/>
          </w:rPr>
          <w:fldChar w:fldCharType="end"/>
        </w:r>
      </w:hyperlink>
    </w:p>
    <w:p w:rsidR="002904E0" w14:paraId="25CCD9A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5" w:history="1">
        <w:r w:rsidRPr="00245A0A" w:rsidR="00762D8D">
          <w:rPr>
            <w:rStyle w:val="Hyperlink"/>
            <w:noProof/>
          </w:rPr>
          <w:t>Table 5</w:t>
        </w:r>
        <w:r w:rsidRPr="00245A0A" w:rsidR="00762D8D">
          <w:rPr>
            <w:rStyle w:val="Hyperlink"/>
            <w:noProof/>
          </w:rPr>
          <w:noBreakHyphen/>
          <w:t>5: Safety Data Sheets and Solvent Ingredients with Concentrations of 5 Percent or Higher for Reviewed Adhesives</w:t>
        </w:r>
        <w:r w:rsidR="00762D8D">
          <w:rPr>
            <w:noProof/>
            <w:webHidden/>
          </w:rPr>
          <w:tab/>
        </w:r>
        <w:r w:rsidR="00762D8D">
          <w:rPr>
            <w:noProof/>
            <w:webHidden/>
          </w:rPr>
          <w:fldChar w:fldCharType="begin" w:fldLock="1"/>
        </w:r>
        <w:r w:rsidR="00762D8D">
          <w:rPr>
            <w:noProof/>
            <w:webHidden/>
          </w:rPr>
          <w:instrText xml:space="preserve"> PAGEREF _Toc165379545 \h </w:instrText>
        </w:r>
        <w:r w:rsidR="00762D8D">
          <w:rPr>
            <w:noProof/>
            <w:webHidden/>
          </w:rPr>
          <w:fldChar w:fldCharType="separate"/>
        </w:r>
        <w:r w:rsidR="00762D8D">
          <w:rPr>
            <w:noProof/>
            <w:webHidden/>
          </w:rPr>
          <w:t>5-15</w:t>
        </w:r>
        <w:r w:rsidR="00762D8D">
          <w:rPr>
            <w:noProof/>
            <w:webHidden/>
          </w:rPr>
          <w:fldChar w:fldCharType="end"/>
        </w:r>
      </w:hyperlink>
    </w:p>
    <w:p w:rsidR="002904E0" w14:paraId="3EC6904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6" w:history="1">
        <w:r w:rsidRPr="00245A0A" w:rsidR="00762D8D">
          <w:rPr>
            <w:rStyle w:val="Hyperlink"/>
            <w:noProof/>
          </w:rPr>
          <w:t>Table 5</w:t>
        </w:r>
        <w:r w:rsidRPr="00245A0A" w:rsidR="00762D8D">
          <w:rPr>
            <w:rStyle w:val="Hyperlink"/>
            <w:noProof/>
          </w:rPr>
          <w:noBreakHyphen/>
          <w:t>6: Estimated Percentage Share of Solvent Ingredients for Reviewed Adhesive Applications Only</w:t>
        </w:r>
        <w:r w:rsidR="00762D8D">
          <w:rPr>
            <w:noProof/>
            <w:webHidden/>
          </w:rPr>
          <w:tab/>
        </w:r>
        <w:r w:rsidR="00762D8D">
          <w:rPr>
            <w:noProof/>
            <w:webHidden/>
          </w:rPr>
          <w:fldChar w:fldCharType="begin" w:fldLock="1"/>
        </w:r>
        <w:r w:rsidR="00762D8D">
          <w:rPr>
            <w:noProof/>
            <w:webHidden/>
          </w:rPr>
          <w:instrText xml:space="preserve"> PAGEREF _Toc165379546 \h </w:instrText>
        </w:r>
        <w:r w:rsidR="00762D8D">
          <w:rPr>
            <w:noProof/>
            <w:webHidden/>
          </w:rPr>
          <w:fldChar w:fldCharType="separate"/>
        </w:r>
        <w:r w:rsidR="00762D8D">
          <w:rPr>
            <w:noProof/>
            <w:webHidden/>
          </w:rPr>
          <w:t>5-16</w:t>
        </w:r>
        <w:r w:rsidR="00762D8D">
          <w:rPr>
            <w:noProof/>
            <w:webHidden/>
          </w:rPr>
          <w:fldChar w:fldCharType="end"/>
        </w:r>
      </w:hyperlink>
    </w:p>
    <w:p w:rsidR="002904E0" w14:paraId="62996E2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7" w:history="1">
        <w:r w:rsidRPr="00245A0A" w:rsidR="00762D8D">
          <w:rPr>
            <w:rStyle w:val="Hyperlink"/>
            <w:noProof/>
          </w:rPr>
          <w:t>Table 5</w:t>
        </w:r>
        <w:r w:rsidRPr="00245A0A" w:rsidR="00762D8D">
          <w:rPr>
            <w:rStyle w:val="Hyperlink"/>
            <w:noProof/>
          </w:rPr>
          <w:noBreakHyphen/>
          <w:t>7: VOC Content for Adhesive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47 \h </w:instrText>
        </w:r>
        <w:r w:rsidR="00762D8D">
          <w:rPr>
            <w:noProof/>
            <w:webHidden/>
          </w:rPr>
          <w:fldChar w:fldCharType="separate"/>
        </w:r>
        <w:r w:rsidR="00762D8D">
          <w:rPr>
            <w:noProof/>
            <w:webHidden/>
          </w:rPr>
          <w:t>5-16</w:t>
        </w:r>
        <w:r w:rsidR="00762D8D">
          <w:rPr>
            <w:noProof/>
            <w:webHidden/>
          </w:rPr>
          <w:fldChar w:fldCharType="end"/>
        </w:r>
      </w:hyperlink>
    </w:p>
    <w:p w:rsidR="002904E0" w14:paraId="3324764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8" w:history="1">
        <w:r w:rsidRPr="00245A0A" w:rsidR="00762D8D">
          <w:rPr>
            <w:rStyle w:val="Hyperlink"/>
            <w:noProof/>
          </w:rPr>
          <w:t>Table 5</w:t>
        </w:r>
        <w:r w:rsidRPr="00245A0A" w:rsidR="00762D8D">
          <w:rPr>
            <w:rStyle w:val="Hyperlink"/>
            <w:noProof/>
          </w:rPr>
          <w:noBreakHyphen/>
          <w:t>8: Flash Point and Flammability Ratings for Adhesive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48 \h </w:instrText>
        </w:r>
        <w:r w:rsidR="00762D8D">
          <w:rPr>
            <w:noProof/>
            <w:webHidden/>
          </w:rPr>
          <w:fldChar w:fldCharType="separate"/>
        </w:r>
        <w:r w:rsidR="00762D8D">
          <w:rPr>
            <w:noProof/>
            <w:webHidden/>
          </w:rPr>
          <w:t>5-17</w:t>
        </w:r>
        <w:r w:rsidR="00762D8D">
          <w:rPr>
            <w:noProof/>
            <w:webHidden/>
          </w:rPr>
          <w:fldChar w:fldCharType="end"/>
        </w:r>
      </w:hyperlink>
    </w:p>
    <w:p w:rsidR="002904E0" w14:paraId="18DAA25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49" w:history="1">
        <w:r w:rsidRPr="00245A0A" w:rsidR="00762D8D">
          <w:rPr>
            <w:rStyle w:val="Hyperlink"/>
            <w:noProof/>
          </w:rPr>
          <w:t>Table 5</w:t>
        </w:r>
        <w:r w:rsidRPr="00245A0A" w:rsidR="00762D8D">
          <w:rPr>
            <w:rStyle w:val="Hyperlink"/>
            <w:noProof/>
          </w:rPr>
          <w:noBreakHyphen/>
          <w:t>9: Pricing and Customer Review Information for Adhesive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49 \h </w:instrText>
        </w:r>
        <w:r w:rsidR="00762D8D">
          <w:rPr>
            <w:noProof/>
            <w:webHidden/>
          </w:rPr>
          <w:fldChar w:fldCharType="separate"/>
        </w:r>
        <w:r w:rsidR="00762D8D">
          <w:rPr>
            <w:noProof/>
            <w:webHidden/>
          </w:rPr>
          <w:t>5-18</w:t>
        </w:r>
        <w:r w:rsidR="00762D8D">
          <w:rPr>
            <w:noProof/>
            <w:webHidden/>
          </w:rPr>
          <w:fldChar w:fldCharType="end"/>
        </w:r>
      </w:hyperlink>
    </w:p>
    <w:p w:rsidR="002904E0" w14:paraId="1693AD7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0" w:history="1">
        <w:r w:rsidRPr="00245A0A" w:rsidR="00762D8D">
          <w:rPr>
            <w:rStyle w:val="Hyperlink"/>
            <w:noProof/>
          </w:rPr>
          <w:t>Table 5</w:t>
        </w:r>
        <w:r w:rsidRPr="00245A0A" w:rsidR="00762D8D">
          <w:rPr>
            <w:rStyle w:val="Hyperlink"/>
            <w:noProof/>
          </w:rPr>
          <w:noBreakHyphen/>
          <w:t>10: Safety Data Sheets and Solvent Ingredients with Concentrations of 5 Percent or Higher for Reviewed Sealants</w:t>
        </w:r>
        <w:r w:rsidR="00762D8D">
          <w:rPr>
            <w:noProof/>
            <w:webHidden/>
          </w:rPr>
          <w:tab/>
        </w:r>
        <w:r w:rsidR="00762D8D">
          <w:rPr>
            <w:noProof/>
            <w:webHidden/>
          </w:rPr>
          <w:fldChar w:fldCharType="begin" w:fldLock="1"/>
        </w:r>
        <w:r w:rsidR="00762D8D">
          <w:rPr>
            <w:noProof/>
            <w:webHidden/>
          </w:rPr>
          <w:instrText xml:space="preserve"> PAGEREF _Toc165379550 \h </w:instrText>
        </w:r>
        <w:r w:rsidR="00762D8D">
          <w:rPr>
            <w:noProof/>
            <w:webHidden/>
          </w:rPr>
          <w:fldChar w:fldCharType="separate"/>
        </w:r>
        <w:r w:rsidR="00762D8D">
          <w:rPr>
            <w:noProof/>
            <w:webHidden/>
          </w:rPr>
          <w:t>5-19</w:t>
        </w:r>
        <w:r w:rsidR="00762D8D">
          <w:rPr>
            <w:noProof/>
            <w:webHidden/>
          </w:rPr>
          <w:fldChar w:fldCharType="end"/>
        </w:r>
      </w:hyperlink>
    </w:p>
    <w:p w:rsidR="002904E0" w14:paraId="3A7191D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1" w:history="1">
        <w:r w:rsidRPr="00245A0A" w:rsidR="00762D8D">
          <w:rPr>
            <w:rStyle w:val="Hyperlink"/>
            <w:noProof/>
          </w:rPr>
          <w:t>Table 5</w:t>
        </w:r>
        <w:r w:rsidRPr="00245A0A" w:rsidR="00762D8D">
          <w:rPr>
            <w:rStyle w:val="Hyperlink"/>
            <w:noProof/>
          </w:rPr>
          <w:noBreakHyphen/>
          <w:t>11: Estimated Percentage Share of Solvent Ingredients for Reviewed Sealants</w:t>
        </w:r>
        <w:r w:rsidR="00762D8D">
          <w:rPr>
            <w:noProof/>
            <w:webHidden/>
          </w:rPr>
          <w:tab/>
        </w:r>
        <w:r w:rsidR="00762D8D">
          <w:rPr>
            <w:noProof/>
            <w:webHidden/>
          </w:rPr>
          <w:fldChar w:fldCharType="begin" w:fldLock="1"/>
        </w:r>
        <w:r w:rsidR="00762D8D">
          <w:rPr>
            <w:noProof/>
            <w:webHidden/>
          </w:rPr>
          <w:instrText xml:space="preserve"> PAGEREF _Toc165379551 \h </w:instrText>
        </w:r>
        <w:r w:rsidR="00762D8D">
          <w:rPr>
            <w:noProof/>
            <w:webHidden/>
          </w:rPr>
          <w:fldChar w:fldCharType="separate"/>
        </w:r>
        <w:r w:rsidR="00762D8D">
          <w:rPr>
            <w:noProof/>
            <w:webHidden/>
          </w:rPr>
          <w:t>5-20</w:t>
        </w:r>
        <w:r w:rsidR="00762D8D">
          <w:rPr>
            <w:noProof/>
            <w:webHidden/>
          </w:rPr>
          <w:fldChar w:fldCharType="end"/>
        </w:r>
      </w:hyperlink>
    </w:p>
    <w:p w:rsidR="002904E0" w14:paraId="31F5552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2" w:history="1">
        <w:r w:rsidRPr="00245A0A" w:rsidR="00762D8D">
          <w:rPr>
            <w:rStyle w:val="Hyperlink"/>
            <w:noProof/>
          </w:rPr>
          <w:t>Table 5</w:t>
        </w:r>
        <w:r w:rsidRPr="00245A0A" w:rsidR="00762D8D">
          <w:rPr>
            <w:rStyle w:val="Hyperlink"/>
            <w:noProof/>
          </w:rPr>
          <w:noBreakHyphen/>
          <w:t>12: VOC Content for Sealan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52 \h </w:instrText>
        </w:r>
        <w:r w:rsidR="00762D8D">
          <w:rPr>
            <w:noProof/>
            <w:webHidden/>
          </w:rPr>
          <w:fldChar w:fldCharType="separate"/>
        </w:r>
        <w:r w:rsidR="00762D8D">
          <w:rPr>
            <w:noProof/>
            <w:webHidden/>
          </w:rPr>
          <w:t>5-20</w:t>
        </w:r>
        <w:r w:rsidR="00762D8D">
          <w:rPr>
            <w:noProof/>
            <w:webHidden/>
          </w:rPr>
          <w:fldChar w:fldCharType="end"/>
        </w:r>
      </w:hyperlink>
    </w:p>
    <w:p w:rsidR="002904E0" w14:paraId="2BD1784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3" w:history="1">
        <w:r w:rsidRPr="00245A0A" w:rsidR="00762D8D">
          <w:rPr>
            <w:rStyle w:val="Hyperlink"/>
            <w:noProof/>
          </w:rPr>
          <w:t>Table 5</w:t>
        </w:r>
        <w:r w:rsidRPr="00245A0A" w:rsidR="00762D8D">
          <w:rPr>
            <w:rStyle w:val="Hyperlink"/>
            <w:noProof/>
          </w:rPr>
          <w:noBreakHyphen/>
          <w:t>13: Flash Point and Flammability Ratings for Sealan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53 \h </w:instrText>
        </w:r>
        <w:r w:rsidR="00762D8D">
          <w:rPr>
            <w:noProof/>
            <w:webHidden/>
          </w:rPr>
          <w:fldChar w:fldCharType="separate"/>
        </w:r>
        <w:r w:rsidR="00762D8D">
          <w:rPr>
            <w:noProof/>
            <w:webHidden/>
          </w:rPr>
          <w:t>5-21</w:t>
        </w:r>
        <w:r w:rsidR="00762D8D">
          <w:rPr>
            <w:noProof/>
            <w:webHidden/>
          </w:rPr>
          <w:fldChar w:fldCharType="end"/>
        </w:r>
      </w:hyperlink>
    </w:p>
    <w:p w:rsidR="002904E0" w14:paraId="1E0079A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4" w:history="1">
        <w:r w:rsidRPr="00245A0A" w:rsidR="00762D8D">
          <w:rPr>
            <w:rStyle w:val="Hyperlink"/>
            <w:noProof/>
          </w:rPr>
          <w:t>Table 5</w:t>
        </w:r>
        <w:r w:rsidRPr="00245A0A" w:rsidR="00762D8D">
          <w:rPr>
            <w:rStyle w:val="Hyperlink"/>
            <w:noProof/>
          </w:rPr>
          <w:noBreakHyphen/>
          <w:t>14: Pricing and Customer Review Information for Sealan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54 \h </w:instrText>
        </w:r>
        <w:r w:rsidR="00762D8D">
          <w:rPr>
            <w:noProof/>
            <w:webHidden/>
          </w:rPr>
          <w:fldChar w:fldCharType="separate"/>
        </w:r>
        <w:r w:rsidR="00762D8D">
          <w:rPr>
            <w:noProof/>
            <w:webHidden/>
          </w:rPr>
          <w:t>5-22</w:t>
        </w:r>
        <w:r w:rsidR="00762D8D">
          <w:rPr>
            <w:noProof/>
            <w:webHidden/>
          </w:rPr>
          <w:fldChar w:fldCharType="end"/>
        </w:r>
      </w:hyperlink>
    </w:p>
    <w:p w:rsidR="002904E0" w14:paraId="13482CE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5" w:history="1">
        <w:r w:rsidRPr="00245A0A" w:rsidR="00762D8D">
          <w:rPr>
            <w:rStyle w:val="Hyperlink"/>
            <w:noProof/>
          </w:rPr>
          <w:t>Table 5</w:t>
        </w:r>
        <w:r w:rsidRPr="00245A0A" w:rsidR="00762D8D">
          <w:rPr>
            <w:rStyle w:val="Hyperlink"/>
            <w:noProof/>
          </w:rPr>
          <w:noBreakHyphen/>
          <w:t>15: Safety Data Sheets and Solvent Ingredients with Concentrations of 5 Percent or Higher  for Reviewed Caulk Products</w:t>
        </w:r>
        <w:r w:rsidR="00762D8D">
          <w:rPr>
            <w:noProof/>
            <w:webHidden/>
          </w:rPr>
          <w:tab/>
        </w:r>
        <w:r w:rsidR="00762D8D">
          <w:rPr>
            <w:noProof/>
            <w:webHidden/>
          </w:rPr>
          <w:fldChar w:fldCharType="begin" w:fldLock="1"/>
        </w:r>
        <w:r w:rsidR="00762D8D">
          <w:rPr>
            <w:noProof/>
            <w:webHidden/>
          </w:rPr>
          <w:instrText xml:space="preserve"> PAGEREF _Toc165379555 \h </w:instrText>
        </w:r>
        <w:r w:rsidR="00762D8D">
          <w:rPr>
            <w:noProof/>
            <w:webHidden/>
          </w:rPr>
          <w:fldChar w:fldCharType="separate"/>
        </w:r>
        <w:r w:rsidR="00762D8D">
          <w:rPr>
            <w:noProof/>
            <w:webHidden/>
          </w:rPr>
          <w:t>5-23</w:t>
        </w:r>
        <w:r w:rsidR="00762D8D">
          <w:rPr>
            <w:noProof/>
            <w:webHidden/>
          </w:rPr>
          <w:fldChar w:fldCharType="end"/>
        </w:r>
      </w:hyperlink>
    </w:p>
    <w:p w:rsidR="002904E0" w14:paraId="52EE571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6" w:history="1">
        <w:r w:rsidRPr="00245A0A" w:rsidR="00762D8D">
          <w:rPr>
            <w:rStyle w:val="Hyperlink"/>
            <w:noProof/>
          </w:rPr>
          <w:t>Table 5</w:t>
        </w:r>
        <w:r w:rsidRPr="00245A0A" w:rsidR="00762D8D">
          <w:rPr>
            <w:rStyle w:val="Hyperlink"/>
            <w:noProof/>
          </w:rPr>
          <w:noBreakHyphen/>
          <w:t>16: Estimated Percentage Share of Solvent Ingredients for Reviewed Caulk Products</w:t>
        </w:r>
        <w:r w:rsidR="00762D8D">
          <w:rPr>
            <w:noProof/>
            <w:webHidden/>
          </w:rPr>
          <w:tab/>
        </w:r>
        <w:r w:rsidR="00762D8D">
          <w:rPr>
            <w:noProof/>
            <w:webHidden/>
          </w:rPr>
          <w:fldChar w:fldCharType="begin" w:fldLock="1"/>
        </w:r>
        <w:r w:rsidR="00762D8D">
          <w:rPr>
            <w:noProof/>
            <w:webHidden/>
          </w:rPr>
          <w:instrText xml:space="preserve"> PAGEREF _Toc165379556 \h </w:instrText>
        </w:r>
        <w:r w:rsidR="00762D8D">
          <w:rPr>
            <w:noProof/>
            <w:webHidden/>
          </w:rPr>
          <w:fldChar w:fldCharType="separate"/>
        </w:r>
        <w:r w:rsidR="00762D8D">
          <w:rPr>
            <w:noProof/>
            <w:webHidden/>
          </w:rPr>
          <w:t>5-24</w:t>
        </w:r>
        <w:r w:rsidR="00762D8D">
          <w:rPr>
            <w:noProof/>
            <w:webHidden/>
          </w:rPr>
          <w:fldChar w:fldCharType="end"/>
        </w:r>
      </w:hyperlink>
    </w:p>
    <w:p w:rsidR="002904E0" w14:paraId="1C90767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7" w:history="1">
        <w:r w:rsidRPr="00245A0A" w:rsidR="00762D8D">
          <w:rPr>
            <w:rStyle w:val="Hyperlink"/>
            <w:noProof/>
          </w:rPr>
          <w:t>Table 5</w:t>
        </w:r>
        <w:r w:rsidRPr="00245A0A" w:rsidR="00762D8D">
          <w:rPr>
            <w:rStyle w:val="Hyperlink"/>
            <w:noProof/>
          </w:rPr>
          <w:noBreakHyphen/>
          <w:t>17: VOC Content for Caulk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57 \h </w:instrText>
        </w:r>
        <w:r w:rsidR="00762D8D">
          <w:rPr>
            <w:noProof/>
            <w:webHidden/>
          </w:rPr>
          <w:fldChar w:fldCharType="separate"/>
        </w:r>
        <w:r w:rsidR="00762D8D">
          <w:rPr>
            <w:noProof/>
            <w:webHidden/>
          </w:rPr>
          <w:t>5-24</w:t>
        </w:r>
        <w:r w:rsidR="00762D8D">
          <w:rPr>
            <w:noProof/>
            <w:webHidden/>
          </w:rPr>
          <w:fldChar w:fldCharType="end"/>
        </w:r>
      </w:hyperlink>
    </w:p>
    <w:p w:rsidR="002904E0" w14:paraId="6D1D439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8" w:history="1">
        <w:r w:rsidRPr="00245A0A" w:rsidR="00762D8D">
          <w:rPr>
            <w:rStyle w:val="Hyperlink"/>
            <w:noProof/>
          </w:rPr>
          <w:t>Table 5</w:t>
        </w:r>
        <w:r w:rsidRPr="00245A0A" w:rsidR="00762D8D">
          <w:rPr>
            <w:rStyle w:val="Hyperlink"/>
            <w:noProof/>
          </w:rPr>
          <w:noBreakHyphen/>
          <w:t>18: Flash Point and Flammability Ratings for Caulk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58 \h </w:instrText>
        </w:r>
        <w:r w:rsidR="00762D8D">
          <w:rPr>
            <w:noProof/>
            <w:webHidden/>
          </w:rPr>
          <w:fldChar w:fldCharType="separate"/>
        </w:r>
        <w:r w:rsidR="00762D8D">
          <w:rPr>
            <w:noProof/>
            <w:webHidden/>
          </w:rPr>
          <w:t>5-25</w:t>
        </w:r>
        <w:r w:rsidR="00762D8D">
          <w:rPr>
            <w:noProof/>
            <w:webHidden/>
          </w:rPr>
          <w:fldChar w:fldCharType="end"/>
        </w:r>
      </w:hyperlink>
    </w:p>
    <w:p w:rsidR="002904E0" w14:paraId="16B5DC1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59" w:history="1">
        <w:r w:rsidRPr="00245A0A" w:rsidR="00762D8D">
          <w:rPr>
            <w:rStyle w:val="Hyperlink"/>
            <w:noProof/>
          </w:rPr>
          <w:t>Table 5</w:t>
        </w:r>
        <w:r w:rsidRPr="00245A0A" w:rsidR="00762D8D">
          <w:rPr>
            <w:rStyle w:val="Hyperlink"/>
            <w:noProof/>
          </w:rPr>
          <w:noBreakHyphen/>
          <w:t>19: Pricing and Customer Review Information for Caulk Produc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59 \h </w:instrText>
        </w:r>
        <w:r w:rsidR="00762D8D">
          <w:rPr>
            <w:noProof/>
            <w:webHidden/>
          </w:rPr>
          <w:fldChar w:fldCharType="separate"/>
        </w:r>
        <w:r w:rsidR="00762D8D">
          <w:rPr>
            <w:noProof/>
            <w:webHidden/>
          </w:rPr>
          <w:t>5-26</w:t>
        </w:r>
        <w:r w:rsidR="00762D8D">
          <w:rPr>
            <w:noProof/>
            <w:webHidden/>
          </w:rPr>
          <w:fldChar w:fldCharType="end"/>
        </w:r>
      </w:hyperlink>
    </w:p>
    <w:p w:rsidR="002904E0" w14:paraId="59C8D35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0" w:history="1">
        <w:r w:rsidRPr="00245A0A" w:rsidR="00762D8D">
          <w:rPr>
            <w:rStyle w:val="Hyperlink"/>
            <w:noProof/>
          </w:rPr>
          <w:t>Table 5</w:t>
        </w:r>
        <w:r w:rsidRPr="00245A0A" w:rsidR="00762D8D">
          <w:rPr>
            <w:rStyle w:val="Hyperlink"/>
            <w:noProof/>
          </w:rPr>
          <w:noBreakHyphen/>
          <w:t>20: Safety Data Sheets and Solvent Ingredients with Concentrations of 5 Percent or Higher for Reviewed Automotive A/C Flush Products</w:t>
        </w:r>
        <w:r w:rsidR="00762D8D">
          <w:rPr>
            <w:noProof/>
            <w:webHidden/>
          </w:rPr>
          <w:tab/>
        </w:r>
        <w:r w:rsidR="00762D8D">
          <w:rPr>
            <w:noProof/>
            <w:webHidden/>
          </w:rPr>
          <w:fldChar w:fldCharType="begin" w:fldLock="1"/>
        </w:r>
        <w:r w:rsidR="00762D8D">
          <w:rPr>
            <w:noProof/>
            <w:webHidden/>
          </w:rPr>
          <w:instrText xml:space="preserve"> PAGEREF _Toc165379560 \h </w:instrText>
        </w:r>
        <w:r w:rsidR="00762D8D">
          <w:rPr>
            <w:noProof/>
            <w:webHidden/>
          </w:rPr>
          <w:fldChar w:fldCharType="separate"/>
        </w:r>
        <w:r w:rsidR="00762D8D">
          <w:rPr>
            <w:noProof/>
            <w:webHidden/>
          </w:rPr>
          <w:t>5-27</w:t>
        </w:r>
        <w:r w:rsidR="00762D8D">
          <w:rPr>
            <w:noProof/>
            <w:webHidden/>
          </w:rPr>
          <w:fldChar w:fldCharType="end"/>
        </w:r>
      </w:hyperlink>
    </w:p>
    <w:p w:rsidR="002904E0" w14:paraId="086095E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1" w:history="1">
        <w:r w:rsidRPr="00245A0A" w:rsidR="00762D8D">
          <w:rPr>
            <w:rStyle w:val="Hyperlink"/>
            <w:noProof/>
          </w:rPr>
          <w:t>Table 5</w:t>
        </w:r>
        <w:r w:rsidRPr="00245A0A" w:rsidR="00762D8D">
          <w:rPr>
            <w:rStyle w:val="Hyperlink"/>
            <w:noProof/>
          </w:rPr>
          <w:noBreakHyphen/>
          <w:t>21: Estimated Percentage Share of Solvent Ingredients for Reviewed Automotive A/C Flush Products</w:t>
        </w:r>
        <w:r w:rsidR="00762D8D">
          <w:rPr>
            <w:noProof/>
            <w:webHidden/>
          </w:rPr>
          <w:tab/>
        </w:r>
        <w:r w:rsidR="00762D8D">
          <w:rPr>
            <w:noProof/>
            <w:webHidden/>
          </w:rPr>
          <w:fldChar w:fldCharType="begin" w:fldLock="1"/>
        </w:r>
        <w:r w:rsidR="00762D8D">
          <w:rPr>
            <w:noProof/>
            <w:webHidden/>
          </w:rPr>
          <w:instrText xml:space="preserve"> PAGEREF _Toc165379561 \h </w:instrText>
        </w:r>
        <w:r w:rsidR="00762D8D">
          <w:rPr>
            <w:noProof/>
            <w:webHidden/>
          </w:rPr>
          <w:fldChar w:fldCharType="separate"/>
        </w:r>
        <w:r w:rsidR="00762D8D">
          <w:rPr>
            <w:noProof/>
            <w:webHidden/>
          </w:rPr>
          <w:t>5-27</w:t>
        </w:r>
        <w:r w:rsidR="00762D8D">
          <w:rPr>
            <w:noProof/>
            <w:webHidden/>
          </w:rPr>
          <w:fldChar w:fldCharType="end"/>
        </w:r>
      </w:hyperlink>
    </w:p>
    <w:p w:rsidR="002904E0" w14:paraId="7C63D54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2" w:history="1">
        <w:r w:rsidRPr="00245A0A" w:rsidR="00762D8D">
          <w:rPr>
            <w:rStyle w:val="Hyperlink"/>
            <w:noProof/>
          </w:rPr>
          <w:t>Table 5</w:t>
        </w:r>
        <w:r w:rsidRPr="00245A0A" w:rsidR="00762D8D">
          <w:rPr>
            <w:rStyle w:val="Hyperlink"/>
            <w:noProof/>
          </w:rPr>
          <w:noBreakHyphen/>
          <w:t>22: VOC Content for Automotive A/C Flush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62 \h </w:instrText>
        </w:r>
        <w:r w:rsidR="00762D8D">
          <w:rPr>
            <w:noProof/>
            <w:webHidden/>
          </w:rPr>
          <w:fldChar w:fldCharType="separate"/>
        </w:r>
        <w:r w:rsidR="00762D8D">
          <w:rPr>
            <w:noProof/>
            <w:webHidden/>
          </w:rPr>
          <w:t>5-28</w:t>
        </w:r>
        <w:r w:rsidR="00762D8D">
          <w:rPr>
            <w:noProof/>
            <w:webHidden/>
          </w:rPr>
          <w:fldChar w:fldCharType="end"/>
        </w:r>
      </w:hyperlink>
    </w:p>
    <w:p w:rsidR="002904E0" w14:paraId="1CFAB3A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3" w:history="1">
        <w:r w:rsidRPr="00245A0A" w:rsidR="00762D8D">
          <w:rPr>
            <w:rStyle w:val="Hyperlink"/>
            <w:noProof/>
          </w:rPr>
          <w:t>Table 5</w:t>
        </w:r>
        <w:r w:rsidRPr="00245A0A" w:rsidR="00762D8D">
          <w:rPr>
            <w:rStyle w:val="Hyperlink"/>
            <w:noProof/>
          </w:rPr>
          <w:noBreakHyphen/>
          <w:t>23: Flash Point and Flammability Ratings for Automotive A/C Flush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63 \h </w:instrText>
        </w:r>
        <w:r w:rsidR="00762D8D">
          <w:rPr>
            <w:noProof/>
            <w:webHidden/>
          </w:rPr>
          <w:fldChar w:fldCharType="separate"/>
        </w:r>
        <w:r w:rsidR="00762D8D">
          <w:rPr>
            <w:noProof/>
            <w:webHidden/>
          </w:rPr>
          <w:t>5-28</w:t>
        </w:r>
        <w:r w:rsidR="00762D8D">
          <w:rPr>
            <w:noProof/>
            <w:webHidden/>
          </w:rPr>
          <w:fldChar w:fldCharType="end"/>
        </w:r>
      </w:hyperlink>
    </w:p>
    <w:p w:rsidR="002904E0" w14:paraId="58CAEF0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4" w:history="1">
        <w:r w:rsidRPr="00245A0A" w:rsidR="00762D8D">
          <w:rPr>
            <w:rStyle w:val="Hyperlink"/>
            <w:noProof/>
          </w:rPr>
          <w:t>Table 5</w:t>
        </w:r>
        <w:r w:rsidRPr="00245A0A" w:rsidR="00762D8D">
          <w:rPr>
            <w:rStyle w:val="Hyperlink"/>
            <w:noProof/>
          </w:rPr>
          <w:noBreakHyphen/>
          <w:t>24: Pricing and Customer Review Information for Automotive A/C Flush Produc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64 \h </w:instrText>
        </w:r>
        <w:r w:rsidR="00762D8D">
          <w:rPr>
            <w:noProof/>
            <w:webHidden/>
          </w:rPr>
          <w:fldChar w:fldCharType="separate"/>
        </w:r>
        <w:r w:rsidR="00762D8D">
          <w:rPr>
            <w:noProof/>
            <w:webHidden/>
          </w:rPr>
          <w:t>5-29</w:t>
        </w:r>
        <w:r w:rsidR="00762D8D">
          <w:rPr>
            <w:noProof/>
            <w:webHidden/>
          </w:rPr>
          <w:fldChar w:fldCharType="end"/>
        </w:r>
      </w:hyperlink>
    </w:p>
    <w:p w:rsidR="002904E0" w14:paraId="7C3FAAF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5" w:history="1">
        <w:r w:rsidRPr="00245A0A" w:rsidR="00762D8D">
          <w:rPr>
            <w:rStyle w:val="Hyperlink"/>
            <w:noProof/>
          </w:rPr>
          <w:t>Table 5</w:t>
        </w:r>
        <w:r w:rsidRPr="00245A0A" w:rsidR="00762D8D">
          <w:rPr>
            <w:rStyle w:val="Hyperlink"/>
            <w:noProof/>
          </w:rPr>
          <w:noBreakHyphen/>
          <w:t>25: Safety Data Sheets and Solvent Ingredients with Concentrations of 5 Percent or Higher</w:t>
        </w:r>
        <w:r w:rsidR="00762D8D">
          <w:rPr>
            <w:noProof/>
            <w:webHidden/>
          </w:rPr>
          <w:tab/>
        </w:r>
        <w:r w:rsidR="00762D8D">
          <w:rPr>
            <w:noProof/>
            <w:webHidden/>
          </w:rPr>
          <w:fldChar w:fldCharType="begin" w:fldLock="1"/>
        </w:r>
        <w:r w:rsidR="00762D8D">
          <w:rPr>
            <w:noProof/>
            <w:webHidden/>
          </w:rPr>
          <w:instrText xml:space="preserve"> PAGEREF _Toc165379565 \h </w:instrText>
        </w:r>
        <w:r w:rsidR="00762D8D">
          <w:rPr>
            <w:noProof/>
            <w:webHidden/>
          </w:rPr>
          <w:fldChar w:fldCharType="separate"/>
        </w:r>
        <w:r w:rsidR="00762D8D">
          <w:rPr>
            <w:noProof/>
            <w:webHidden/>
          </w:rPr>
          <w:t>5-30</w:t>
        </w:r>
        <w:r w:rsidR="00762D8D">
          <w:rPr>
            <w:noProof/>
            <w:webHidden/>
          </w:rPr>
          <w:fldChar w:fldCharType="end"/>
        </w:r>
      </w:hyperlink>
    </w:p>
    <w:p w:rsidR="002904E0" w14:paraId="318EA90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6" w:history="1">
        <w:r w:rsidRPr="00245A0A" w:rsidR="00762D8D">
          <w:rPr>
            <w:rStyle w:val="Hyperlink"/>
            <w:noProof/>
          </w:rPr>
          <w:t>Table 5</w:t>
        </w:r>
        <w:r w:rsidRPr="00245A0A" w:rsidR="00762D8D">
          <w:rPr>
            <w:rStyle w:val="Hyperlink"/>
            <w:noProof/>
          </w:rPr>
          <w:noBreakHyphen/>
          <w:t>26: Estimated Percentage Share of Solvent Ingredients for Reviewed Auto Parts Degreasers</w:t>
        </w:r>
        <w:r w:rsidR="00762D8D">
          <w:rPr>
            <w:noProof/>
            <w:webHidden/>
          </w:rPr>
          <w:tab/>
        </w:r>
        <w:r w:rsidR="00762D8D">
          <w:rPr>
            <w:noProof/>
            <w:webHidden/>
          </w:rPr>
          <w:fldChar w:fldCharType="begin" w:fldLock="1"/>
        </w:r>
        <w:r w:rsidR="00762D8D">
          <w:rPr>
            <w:noProof/>
            <w:webHidden/>
          </w:rPr>
          <w:instrText xml:space="preserve"> PAGEREF _Toc165379566 \h </w:instrText>
        </w:r>
        <w:r w:rsidR="00762D8D">
          <w:rPr>
            <w:noProof/>
            <w:webHidden/>
          </w:rPr>
          <w:fldChar w:fldCharType="separate"/>
        </w:r>
        <w:r w:rsidR="00762D8D">
          <w:rPr>
            <w:noProof/>
            <w:webHidden/>
          </w:rPr>
          <w:t>5-31</w:t>
        </w:r>
        <w:r w:rsidR="00762D8D">
          <w:rPr>
            <w:noProof/>
            <w:webHidden/>
          </w:rPr>
          <w:fldChar w:fldCharType="end"/>
        </w:r>
      </w:hyperlink>
    </w:p>
    <w:p w:rsidR="002904E0" w14:paraId="48F6A57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7" w:history="1">
        <w:r w:rsidRPr="00245A0A" w:rsidR="00762D8D">
          <w:rPr>
            <w:rStyle w:val="Hyperlink"/>
            <w:noProof/>
          </w:rPr>
          <w:t>Table 5</w:t>
        </w:r>
        <w:r w:rsidRPr="00245A0A" w:rsidR="00762D8D">
          <w:rPr>
            <w:rStyle w:val="Hyperlink"/>
            <w:noProof/>
          </w:rPr>
          <w:noBreakHyphen/>
          <w:t>27: VOC Content for Auto Parts Degreaser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67 \h </w:instrText>
        </w:r>
        <w:r w:rsidR="00762D8D">
          <w:rPr>
            <w:noProof/>
            <w:webHidden/>
          </w:rPr>
          <w:fldChar w:fldCharType="separate"/>
        </w:r>
        <w:r w:rsidR="00762D8D">
          <w:rPr>
            <w:noProof/>
            <w:webHidden/>
          </w:rPr>
          <w:t>5-31</w:t>
        </w:r>
        <w:r w:rsidR="00762D8D">
          <w:rPr>
            <w:noProof/>
            <w:webHidden/>
          </w:rPr>
          <w:fldChar w:fldCharType="end"/>
        </w:r>
      </w:hyperlink>
    </w:p>
    <w:p w:rsidR="002904E0" w14:paraId="39379E9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8" w:history="1">
        <w:r w:rsidRPr="00245A0A" w:rsidR="00762D8D">
          <w:rPr>
            <w:rStyle w:val="Hyperlink"/>
            <w:noProof/>
          </w:rPr>
          <w:t>Table 5</w:t>
        </w:r>
        <w:r w:rsidRPr="00245A0A" w:rsidR="00762D8D">
          <w:rPr>
            <w:rStyle w:val="Hyperlink"/>
            <w:noProof/>
          </w:rPr>
          <w:noBreakHyphen/>
          <w:t>28: Flash Point and Flammability Ratings for Auto Parts Degreaser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68 \h </w:instrText>
        </w:r>
        <w:r w:rsidR="00762D8D">
          <w:rPr>
            <w:noProof/>
            <w:webHidden/>
          </w:rPr>
          <w:fldChar w:fldCharType="separate"/>
        </w:r>
        <w:r w:rsidR="00762D8D">
          <w:rPr>
            <w:noProof/>
            <w:webHidden/>
          </w:rPr>
          <w:t>5-32</w:t>
        </w:r>
        <w:r w:rsidR="00762D8D">
          <w:rPr>
            <w:noProof/>
            <w:webHidden/>
          </w:rPr>
          <w:fldChar w:fldCharType="end"/>
        </w:r>
      </w:hyperlink>
    </w:p>
    <w:p w:rsidR="002904E0" w14:paraId="25CC4CE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69" w:history="1">
        <w:r w:rsidRPr="00245A0A" w:rsidR="00762D8D">
          <w:rPr>
            <w:rStyle w:val="Hyperlink"/>
            <w:noProof/>
          </w:rPr>
          <w:t>Table 5</w:t>
        </w:r>
        <w:r w:rsidRPr="00245A0A" w:rsidR="00762D8D">
          <w:rPr>
            <w:rStyle w:val="Hyperlink"/>
            <w:noProof/>
          </w:rPr>
          <w:noBreakHyphen/>
          <w:t>29: Pricing and Customer Review Information for Auto Parts Degreaser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69 \h </w:instrText>
        </w:r>
        <w:r w:rsidR="00762D8D">
          <w:rPr>
            <w:noProof/>
            <w:webHidden/>
          </w:rPr>
          <w:fldChar w:fldCharType="separate"/>
        </w:r>
        <w:r w:rsidR="00762D8D">
          <w:rPr>
            <w:noProof/>
            <w:webHidden/>
          </w:rPr>
          <w:t>5-33</w:t>
        </w:r>
        <w:r w:rsidR="00762D8D">
          <w:rPr>
            <w:noProof/>
            <w:webHidden/>
          </w:rPr>
          <w:fldChar w:fldCharType="end"/>
        </w:r>
      </w:hyperlink>
    </w:p>
    <w:p w:rsidR="002904E0" w14:paraId="29AEA39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0" w:history="1">
        <w:r w:rsidRPr="00245A0A" w:rsidR="00762D8D">
          <w:rPr>
            <w:rStyle w:val="Hyperlink"/>
            <w:noProof/>
          </w:rPr>
          <w:t>Table 5</w:t>
        </w:r>
        <w:r w:rsidRPr="00245A0A" w:rsidR="00762D8D">
          <w:rPr>
            <w:rStyle w:val="Hyperlink"/>
            <w:noProof/>
          </w:rPr>
          <w:noBreakHyphen/>
          <w:t>30: Safety Data Sheets and Solvent Ingredients with Concentrations of 5 Percent or Higher  for Reviewed Brake Cleaning Products</w:t>
        </w:r>
        <w:r w:rsidR="00762D8D">
          <w:rPr>
            <w:noProof/>
            <w:webHidden/>
          </w:rPr>
          <w:tab/>
        </w:r>
        <w:r w:rsidR="00762D8D">
          <w:rPr>
            <w:noProof/>
            <w:webHidden/>
          </w:rPr>
          <w:fldChar w:fldCharType="begin" w:fldLock="1"/>
        </w:r>
        <w:r w:rsidR="00762D8D">
          <w:rPr>
            <w:noProof/>
            <w:webHidden/>
          </w:rPr>
          <w:instrText xml:space="preserve"> PAGEREF _Toc165379570 \h </w:instrText>
        </w:r>
        <w:r w:rsidR="00762D8D">
          <w:rPr>
            <w:noProof/>
            <w:webHidden/>
          </w:rPr>
          <w:fldChar w:fldCharType="separate"/>
        </w:r>
        <w:r w:rsidR="00762D8D">
          <w:rPr>
            <w:noProof/>
            <w:webHidden/>
          </w:rPr>
          <w:t>5-35</w:t>
        </w:r>
        <w:r w:rsidR="00762D8D">
          <w:rPr>
            <w:noProof/>
            <w:webHidden/>
          </w:rPr>
          <w:fldChar w:fldCharType="end"/>
        </w:r>
      </w:hyperlink>
    </w:p>
    <w:p w:rsidR="002904E0" w14:paraId="2BC6ACC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1" w:history="1">
        <w:r w:rsidRPr="00245A0A" w:rsidR="00762D8D">
          <w:rPr>
            <w:rStyle w:val="Hyperlink"/>
            <w:noProof/>
          </w:rPr>
          <w:t>Table 5</w:t>
        </w:r>
        <w:r w:rsidRPr="00245A0A" w:rsidR="00762D8D">
          <w:rPr>
            <w:rStyle w:val="Hyperlink"/>
            <w:noProof/>
          </w:rPr>
          <w:noBreakHyphen/>
          <w:t>31: Estimated Percentage Share of Solvent Ingredients for Reviewed Brake Cleaning Products</w:t>
        </w:r>
        <w:r w:rsidR="00762D8D">
          <w:rPr>
            <w:noProof/>
            <w:webHidden/>
          </w:rPr>
          <w:tab/>
        </w:r>
        <w:r w:rsidR="00762D8D">
          <w:rPr>
            <w:noProof/>
            <w:webHidden/>
          </w:rPr>
          <w:fldChar w:fldCharType="begin" w:fldLock="1"/>
        </w:r>
        <w:r w:rsidR="00762D8D">
          <w:rPr>
            <w:noProof/>
            <w:webHidden/>
          </w:rPr>
          <w:instrText xml:space="preserve"> PAGEREF _Toc165379571 \h </w:instrText>
        </w:r>
        <w:r w:rsidR="00762D8D">
          <w:rPr>
            <w:noProof/>
            <w:webHidden/>
          </w:rPr>
          <w:fldChar w:fldCharType="separate"/>
        </w:r>
        <w:r w:rsidR="00762D8D">
          <w:rPr>
            <w:noProof/>
            <w:webHidden/>
          </w:rPr>
          <w:t>5-36</w:t>
        </w:r>
        <w:r w:rsidR="00762D8D">
          <w:rPr>
            <w:noProof/>
            <w:webHidden/>
          </w:rPr>
          <w:fldChar w:fldCharType="end"/>
        </w:r>
      </w:hyperlink>
    </w:p>
    <w:p w:rsidR="002904E0" w14:paraId="7FDE13D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2" w:history="1">
        <w:r w:rsidRPr="00245A0A" w:rsidR="00762D8D">
          <w:rPr>
            <w:rStyle w:val="Hyperlink"/>
            <w:noProof/>
          </w:rPr>
          <w:t>Table 5</w:t>
        </w:r>
        <w:r w:rsidRPr="00245A0A" w:rsidR="00762D8D">
          <w:rPr>
            <w:rStyle w:val="Hyperlink"/>
            <w:noProof/>
          </w:rPr>
          <w:noBreakHyphen/>
          <w:t>32: VOC Content for Brake Cleaning Products</w:t>
        </w:r>
        <w:r w:rsidR="00762D8D">
          <w:rPr>
            <w:noProof/>
            <w:webHidden/>
          </w:rPr>
          <w:tab/>
        </w:r>
        <w:r w:rsidR="00762D8D">
          <w:rPr>
            <w:noProof/>
            <w:webHidden/>
          </w:rPr>
          <w:fldChar w:fldCharType="begin" w:fldLock="1"/>
        </w:r>
        <w:r w:rsidR="00762D8D">
          <w:rPr>
            <w:noProof/>
            <w:webHidden/>
          </w:rPr>
          <w:instrText xml:space="preserve"> PAGEREF _Toc165379572 \h </w:instrText>
        </w:r>
        <w:r w:rsidR="00762D8D">
          <w:rPr>
            <w:noProof/>
            <w:webHidden/>
          </w:rPr>
          <w:fldChar w:fldCharType="separate"/>
        </w:r>
        <w:r w:rsidR="00762D8D">
          <w:rPr>
            <w:noProof/>
            <w:webHidden/>
          </w:rPr>
          <w:t>5-36</w:t>
        </w:r>
        <w:r w:rsidR="00762D8D">
          <w:rPr>
            <w:noProof/>
            <w:webHidden/>
          </w:rPr>
          <w:fldChar w:fldCharType="end"/>
        </w:r>
      </w:hyperlink>
    </w:p>
    <w:p w:rsidR="002904E0" w14:paraId="05AD2ED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3" w:history="1">
        <w:r w:rsidRPr="00245A0A" w:rsidR="00762D8D">
          <w:rPr>
            <w:rStyle w:val="Hyperlink"/>
            <w:noProof/>
          </w:rPr>
          <w:t>Table 5</w:t>
        </w:r>
        <w:r w:rsidRPr="00245A0A" w:rsidR="00762D8D">
          <w:rPr>
            <w:rStyle w:val="Hyperlink"/>
            <w:noProof/>
          </w:rPr>
          <w:noBreakHyphen/>
          <w:t>33: Flash Point and Flammability Ratings for Non-Aqueous Products</w:t>
        </w:r>
        <w:r w:rsidR="00762D8D">
          <w:rPr>
            <w:noProof/>
            <w:webHidden/>
          </w:rPr>
          <w:tab/>
        </w:r>
        <w:r w:rsidR="00762D8D">
          <w:rPr>
            <w:noProof/>
            <w:webHidden/>
          </w:rPr>
          <w:fldChar w:fldCharType="begin" w:fldLock="1"/>
        </w:r>
        <w:r w:rsidR="00762D8D">
          <w:rPr>
            <w:noProof/>
            <w:webHidden/>
          </w:rPr>
          <w:instrText xml:space="preserve"> PAGEREF _Toc165379573 \h </w:instrText>
        </w:r>
        <w:r w:rsidR="00762D8D">
          <w:rPr>
            <w:noProof/>
            <w:webHidden/>
          </w:rPr>
          <w:fldChar w:fldCharType="separate"/>
        </w:r>
        <w:r w:rsidR="00762D8D">
          <w:rPr>
            <w:noProof/>
            <w:webHidden/>
          </w:rPr>
          <w:t>5-37</w:t>
        </w:r>
        <w:r w:rsidR="00762D8D">
          <w:rPr>
            <w:noProof/>
            <w:webHidden/>
          </w:rPr>
          <w:fldChar w:fldCharType="end"/>
        </w:r>
      </w:hyperlink>
    </w:p>
    <w:p w:rsidR="002904E0" w14:paraId="5FEB16C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4" w:history="1">
        <w:r w:rsidRPr="00245A0A" w:rsidR="00762D8D">
          <w:rPr>
            <w:rStyle w:val="Hyperlink"/>
            <w:noProof/>
          </w:rPr>
          <w:t>Table 5</w:t>
        </w:r>
        <w:r w:rsidRPr="00245A0A" w:rsidR="00762D8D">
          <w:rPr>
            <w:rStyle w:val="Hyperlink"/>
            <w:noProof/>
          </w:rPr>
          <w:noBreakHyphen/>
          <w:t>34: Removal Time Performance</w:t>
        </w:r>
        <w:r w:rsidR="00762D8D">
          <w:rPr>
            <w:noProof/>
            <w:webHidden/>
          </w:rPr>
          <w:tab/>
        </w:r>
        <w:r w:rsidR="00762D8D">
          <w:rPr>
            <w:noProof/>
            <w:webHidden/>
          </w:rPr>
          <w:fldChar w:fldCharType="begin" w:fldLock="1"/>
        </w:r>
        <w:r w:rsidR="00762D8D">
          <w:rPr>
            <w:noProof/>
            <w:webHidden/>
          </w:rPr>
          <w:instrText xml:space="preserve"> PAGEREF _Toc165379574 \h </w:instrText>
        </w:r>
        <w:r w:rsidR="00762D8D">
          <w:rPr>
            <w:noProof/>
            <w:webHidden/>
          </w:rPr>
          <w:fldChar w:fldCharType="separate"/>
        </w:r>
        <w:r w:rsidR="00762D8D">
          <w:rPr>
            <w:noProof/>
            <w:webHidden/>
          </w:rPr>
          <w:t>5-38</w:t>
        </w:r>
        <w:r w:rsidR="00762D8D">
          <w:rPr>
            <w:noProof/>
            <w:webHidden/>
          </w:rPr>
          <w:fldChar w:fldCharType="end"/>
        </w:r>
      </w:hyperlink>
    </w:p>
    <w:p w:rsidR="002904E0" w14:paraId="58D5588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5" w:history="1">
        <w:r w:rsidRPr="00245A0A" w:rsidR="00762D8D">
          <w:rPr>
            <w:rStyle w:val="Hyperlink"/>
            <w:noProof/>
          </w:rPr>
          <w:t>Table 5</w:t>
        </w:r>
        <w:r w:rsidRPr="00245A0A" w:rsidR="00762D8D">
          <w:rPr>
            <w:rStyle w:val="Hyperlink"/>
            <w:noProof/>
          </w:rPr>
          <w:noBreakHyphen/>
          <w:t>35: Brake Fluid Product Ingredients</w:t>
        </w:r>
        <w:r w:rsidR="00762D8D">
          <w:rPr>
            <w:noProof/>
            <w:webHidden/>
          </w:rPr>
          <w:tab/>
        </w:r>
        <w:r w:rsidR="00762D8D">
          <w:rPr>
            <w:noProof/>
            <w:webHidden/>
          </w:rPr>
          <w:fldChar w:fldCharType="begin" w:fldLock="1"/>
        </w:r>
        <w:r w:rsidR="00762D8D">
          <w:rPr>
            <w:noProof/>
            <w:webHidden/>
          </w:rPr>
          <w:instrText xml:space="preserve"> PAGEREF _Toc165379575 \h </w:instrText>
        </w:r>
        <w:r w:rsidR="00762D8D">
          <w:rPr>
            <w:noProof/>
            <w:webHidden/>
          </w:rPr>
          <w:fldChar w:fldCharType="separate"/>
        </w:r>
        <w:r w:rsidR="00762D8D">
          <w:rPr>
            <w:noProof/>
            <w:webHidden/>
          </w:rPr>
          <w:t>5-38</w:t>
        </w:r>
        <w:r w:rsidR="00762D8D">
          <w:rPr>
            <w:noProof/>
            <w:webHidden/>
          </w:rPr>
          <w:fldChar w:fldCharType="end"/>
        </w:r>
      </w:hyperlink>
    </w:p>
    <w:p w:rsidR="002904E0" w14:paraId="0BB258D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6" w:history="1">
        <w:r w:rsidRPr="00245A0A" w:rsidR="00762D8D">
          <w:rPr>
            <w:rStyle w:val="Hyperlink"/>
            <w:noProof/>
          </w:rPr>
          <w:t>Table 5</w:t>
        </w:r>
        <w:r w:rsidRPr="00245A0A" w:rsidR="00762D8D">
          <w:rPr>
            <w:rStyle w:val="Hyperlink"/>
            <w:noProof/>
          </w:rPr>
          <w:noBreakHyphen/>
          <w:t>36: Lubricating Oil Products Use for Braking Systems</w:t>
        </w:r>
        <w:r w:rsidR="00762D8D">
          <w:rPr>
            <w:noProof/>
            <w:webHidden/>
          </w:rPr>
          <w:tab/>
        </w:r>
        <w:r w:rsidR="00762D8D">
          <w:rPr>
            <w:noProof/>
            <w:webHidden/>
          </w:rPr>
          <w:fldChar w:fldCharType="begin" w:fldLock="1"/>
        </w:r>
        <w:r w:rsidR="00762D8D">
          <w:rPr>
            <w:noProof/>
            <w:webHidden/>
          </w:rPr>
          <w:instrText xml:space="preserve"> PAGEREF _Toc165379576 \h </w:instrText>
        </w:r>
        <w:r w:rsidR="00762D8D">
          <w:rPr>
            <w:noProof/>
            <w:webHidden/>
          </w:rPr>
          <w:fldChar w:fldCharType="separate"/>
        </w:r>
        <w:r w:rsidR="00762D8D">
          <w:rPr>
            <w:noProof/>
            <w:webHidden/>
          </w:rPr>
          <w:t>5-39</w:t>
        </w:r>
        <w:r w:rsidR="00762D8D">
          <w:rPr>
            <w:noProof/>
            <w:webHidden/>
          </w:rPr>
          <w:fldChar w:fldCharType="end"/>
        </w:r>
      </w:hyperlink>
    </w:p>
    <w:p w:rsidR="002904E0" w14:paraId="5407C8A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7" w:history="1">
        <w:r w:rsidRPr="00245A0A" w:rsidR="00762D8D">
          <w:rPr>
            <w:rStyle w:val="Hyperlink"/>
            <w:noProof/>
          </w:rPr>
          <w:t>Table 5</w:t>
        </w:r>
        <w:r w:rsidRPr="00245A0A" w:rsidR="00762D8D">
          <w:rPr>
            <w:rStyle w:val="Hyperlink"/>
            <w:noProof/>
          </w:rPr>
          <w:noBreakHyphen/>
          <w:t>37: Grease Products Used for Braking Systems</w:t>
        </w:r>
        <w:r w:rsidR="00762D8D">
          <w:rPr>
            <w:noProof/>
            <w:webHidden/>
          </w:rPr>
          <w:tab/>
        </w:r>
        <w:r w:rsidR="00762D8D">
          <w:rPr>
            <w:noProof/>
            <w:webHidden/>
          </w:rPr>
          <w:fldChar w:fldCharType="begin" w:fldLock="1"/>
        </w:r>
        <w:r w:rsidR="00762D8D">
          <w:rPr>
            <w:noProof/>
            <w:webHidden/>
          </w:rPr>
          <w:instrText xml:space="preserve"> PAGEREF _Toc165379577 \h </w:instrText>
        </w:r>
        <w:r w:rsidR="00762D8D">
          <w:rPr>
            <w:noProof/>
            <w:webHidden/>
          </w:rPr>
          <w:fldChar w:fldCharType="separate"/>
        </w:r>
        <w:r w:rsidR="00762D8D">
          <w:rPr>
            <w:noProof/>
            <w:webHidden/>
          </w:rPr>
          <w:t>5-39</w:t>
        </w:r>
        <w:r w:rsidR="00762D8D">
          <w:rPr>
            <w:noProof/>
            <w:webHidden/>
          </w:rPr>
          <w:fldChar w:fldCharType="end"/>
        </w:r>
      </w:hyperlink>
    </w:p>
    <w:p w:rsidR="002904E0" w14:paraId="49A8F17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8" w:history="1">
        <w:r w:rsidRPr="00245A0A" w:rsidR="00762D8D">
          <w:rPr>
            <w:rStyle w:val="Hyperlink"/>
            <w:noProof/>
          </w:rPr>
          <w:t>Table 5</w:t>
        </w:r>
        <w:r w:rsidRPr="00245A0A" w:rsidR="00762D8D">
          <w:rPr>
            <w:rStyle w:val="Hyperlink"/>
            <w:noProof/>
          </w:rPr>
          <w:noBreakHyphen/>
          <w:t>38: HSP Calculation for Grease Products</w:t>
        </w:r>
        <w:r w:rsidR="00762D8D">
          <w:rPr>
            <w:noProof/>
            <w:webHidden/>
          </w:rPr>
          <w:tab/>
        </w:r>
        <w:r w:rsidR="00762D8D">
          <w:rPr>
            <w:noProof/>
            <w:webHidden/>
          </w:rPr>
          <w:fldChar w:fldCharType="begin" w:fldLock="1"/>
        </w:r>
        <w:r w:rsidR="00762D8D">
          <w:rPr>
            <w:noProof/>
            <w:webHidden/>
          </w:rPr>
          <w:instrText xml:space="preserve"> PAGEREF _Toc165379578 \h </w:instrText>
        </w:r>
        <w:r w:rsidR="00762D8D">
          <w:rPr>
            <w:noProof/>
            <w:webHidden/>
          </w:rPr>
          <w:fldChar w:fldCharType="separate"/>
        </w:r>
        <w:r w:rsidR="00762D8D">
          <w:rPr>
            <w:noProof/>
            <w:webHidden/>
          </w:rPr>
          <w:t>5-39</w:t>
        </w:r>
        <w:r w:rsidR="00762D8D">
          <w:rPr>
            <w:noProof/>
            <w:webHidden/>
          </w:rPr>
          <w:fldChar w:fldCharType="end"/>
        </w:r>
      </w:hyperlink>
    </w:p>
    <w:p w:rsidR="002904E0" w14:paraId="7143B99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79" w:history="1">
        <w:r w:rsidRPr="00245A0A" w:rsidR="00762D8D">
          <w:rPr>
            <w:rStyle w:val="Hyperlink"/>
            <w:noProof/>
          </w:rPr>
          <w:t>Table 5</w:t>
        </w:r>
        <w:r w:rsidRPr="00245A0A" w:rsidR="00762D8D">
          <w:rPr>
            <w:rStyle w:val="Hyperlink"/>
            <w:noProof/>
          </w:rPr>
          <w:noBreakHyphen/>
          <w:t>39: HSP Calculation for Brake Contaminants</w:t>
        </w:r>
        <w:r w:rsidR="00762D8D">
          <w:rPr>
            <w:noProof/>
            <w:webHidden/>
          </w:rPr>
          <w:tab/>
        </w:r>
        <w:r w:rsidR="00762D8D">
          <w:rPr>
            <w:noProof/>
            <w:webHidden/>
          </w:rPr>
          <w:fldChar w:fldCharType="begin" w:fldLock="1"/>
        </w:r>
        <w:r w:rsidR="00762D8D">
          <w:rPr>
            <w:noProof/>
            <w:webHidden/>
          </w:rPr>
          <w:instrText xml:space="preserve"> PAGEREF _Toc165379579 \h </w:instrText>
        </w:r>
        <w:r w:rsidR="00762D8D">
          <w:rPr>
            <w:noProof/>
            <w:webHidden/>
          </w:rPr>
          <w:fldChar w:fldCharType="separate"/>
        </w:r>
        <w:r w:rsidR="00762D8D">
          <w:rPr>
            <w:noProof/>
            <w:webHidden/>
          </w:rPr>
          <w:t>5-40</w:t>
        </w:r>
        <w:r w:rsidR="00762D8D">
          <w:rPr>
            <w:noProof/>
            <w:webHidden/>
          </w:rPr>
          <w:fldChar w:fldCharType="end"/>
        </w:r>
      </w:hyperlink>
    </w:p>
    <w:p w:rsidR="002904E0" w14:paraId="4E34D15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0" w:history="1">
        <w:r w:rsidRPr="00245A0A" w:rsidR="00762D8D">
          <w:rPr>
            <w:rStyle w:val="Hyperlink"/>
            <w:noProof/>
          </w:rPr>
          <w:t>Table 5</w:t>
        </w:r>
        <w:r w:rsidRPr="00245A0A" w:rsidR="00762D8D">
          <w:rPr>
            <w:rStyle w:val="Hyperlink"/>
            <w:noProof/>
          </w:rPr>
          <w:noBreakHyphen/>
          <w:t>40: HSP Values for Brake Cleaning Products</w:t>
        </w:r>
        <w:r w:rsidR="00762D8D">
          <w:rPr>
            <w:noProof/>
            <w:webHidden/>
          </w:rPr>
          <w:tab/>
        </w:r>
        <w:r w:rsidR="00762D8D">
          <w:rPr>
            <w:noProof/>
            <w:webHidden/>
          </w:rPr>
          <w:fldChar w:fldCharType="begin" w:fldLock="1"/>
        </w:r>
        <w:r w:rsidR="00762D8D">
          <w:rPr>
            <w:noProof/>
            <w:webHidden/>
          </w:rPr>
          <w:instrText xml:space="preserve"> PAGEREF _Toc165379580 \h </w:instrText>
        </w:r>
        <w:r w:rsidR="00762D8D">
          <w:rPr>
            <w:noProof/>
            <w:webHidden/>
          </w:rPr>
          <w:fldChar w:fldCharType="separate"/>
        </w:r>
        <w:r w:rsidR="00762D8D">
          <w:rPr>
            <w:noProof/>
            <w:webHidden/>
          </w:rPr>
          <w:t>5-40</w:t>
        </w:r>
        <w:r w:rsidR="00762D8D">
          <w:rPr>
            <w:noProof/>
            <w:webHidden/>
          </w:rPr>
          <w:fldChar w:fldCharType="end"/>
        </w:r>
      </w:hyperlink>
    </w:p>
    <w:p w:rsidR="002904E0" w14:paraId="5B50DD7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1" w:history="1">
        <w:r w:rsidRPr="00245A0A" w:rsidR="00762D8D">
          <w:rPr>
            <w:rStyle w:val="Hyperlink"/>
            <w:noProof/>
          </w:rPr>
          <w:t>Table 5</w:t>
        </w:r>
        <w:r w:rsidRPr="00245A0A" w:rsidR="00762D8D">
          <w:rPr>
            <w:rStyle w:val="Hyperlink"/>
            <w:noProof/>
          </w:rPr>
          <w:noBreakHyphen/>
          <w:t>41: Relative Evaporation Rate</w:t>
        </w:r>
        <w:r w:rsidR="00762D8D">
          <w:rPr>
            <w:noProof/>
            <w:webHidden/>
          </w:rPr>
          <w:tab/>
        </w:r>
        <w:r w:rsidR="00762D8D">
          <w:rPr>
            <w:noProof/>
            <w:webHidden/>
          </w:rPr>
          <w:fldChar w:fldCharType="begin" w:fldLock="1"/>
        </w:r>
        <w:r w:rsidR="00762D8D">
          <w:rPr>
            <w:noProof/>
            <w:webHidden/>
          </w:rPr>
          <w:instrText xml:space="preserve"> PAGEREF _Toc165379581 \h </w:instrText>
        </w:r>
        <w:r w:rsidR="00762D8D">
          <w:rPr>
            <w:noProof/>
            <w:webHidden/>
          </w:rPr>
          <w:fldChar w:fldCharType="separate"/>
        </w:r>
        <w:r w:rsidR="00762D8D">
          <w:rPr>
            <w:noProof/>
            <w:webHidden/>
          </w:rPr>
          <w:t>5-41</w:t>
        </w:r>
        <w:r w:rsidR="00762D8D">
          <w:rPr>
            <w:noProof/>
            <w:webHidden/>
          </w:rPr>
          <w:fldChar w:fldCharType="end"/>
        </w:r>
      </w:hyperlink>
    </w:p>
    <w:p w:rsidR="002904E0" w14:paraId="484BE6C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2" w:history="1">
        <w:r w:rsidRPr="00245A0A" w:rsidR="00762D8D">
          <w:rPr>
            <w:rStyle w:val="Hyperlink"/>
            <w:noProof/>
          </w:rPr>
          <w:t>Table 5</w:t>
        </w:r>
        <w:r w:rsidRPr="00245A0A" w:rsidR="00762D8D">
          <w:rPr>
            <w:rStyle w:val="Hyperlink"/>
            <w:noProof/>
          </w:rPr>
          <w:noBreakHyphen/>
          <w:t>42: Low Odor Detection Threshold and Irritating Concentrations of Solvents</w:t>
        </w:r>
        <w:r w:rsidR="00762D8D">
          <w:rPr>
            <w:noProof/>
            <w:webHidden/>
          </w:rPr>
          <w:tab/>
        </w:r>
        <w:r w:rsidR="00762D8D">
          <w:rPr>
            <w:noProof/>
            <w:webHidden/>
          </w:rPr>
          <w:fldChar w:fldCharType="begin" w:fldLock="1"/>
        </w:r>
        <w:r w:rsidR="00762D8D">
          <w:rPr>
            <w:noProof/>
            <w:webHidden/>
          </w:rPr>
          <w:instrText xml:space="preserve"> PAGEREF _Toc165379582 \h </w:instrText>
        </w:r>
        <w:r w:rsidR="00762D8D">
          <w:rPr>
            <w:noProof/>
            <w:webHidden/>
          </w:rPr>
          <w:fldChar w:fldCharType="separate"/>
        </w:r>
        <w:r w:rsidR="00762D8D">
          <w:rPr>
            <w:noProof/>
            <w:webHidden/>
          </w:rPr>
          <w:t>5-42</w:t>
        </w:r>
        <w:r w:rsidR="00762D8D">
          <w:rPr>
            <w:noProof/>
            <w:webHidden/>
          </w:rPr>
          <w:fldChar w:fldCharType="end"/>
        </w:r>
      </w:hyperlink>
    </w:p>
    <w:p w:rsidR="002904E0" w14:paraId="22E253D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3" w:history="1">
        <w:r w:rsidRPr="00245A0A" w:rsidR="00762D8D">
          <w:rPr>
            <w:rStyle w:val="Hyperlink"/>
            <w:noProof/>
          </w:rPr>
          <w:t>Table 5</w:t>
        </w:r>
        <w:r w:rsidRPr="00245A0A" w:rsidR="00762D8D">
          <w:rPr>
            <w:rStyle w:val="Hyperlink"/>
            <w:noProof/>
          </w:rPr>
          <w:noBreakHyphen/>
          <w:t>43: Commercially Available Brake Cleaning Products</w:t>
        </w:r>
        <w:r w:rsidR="00762D8D">
          <w:rPr>
            <w:noProof/>
            <w:webHidden/>
          </w:rPr>
          <w:tab/>
        </w:r>
        <w:r w:rsidR="00762D8D">
          <w:rPr>
            <w:noProof/>
            <w:webHidden/>
          </w:rPr>
          <w:fldChar w:fldCharType="begin" w:fldLock="1"/>
        </w:r>
        <w:r w:rsidR="00762D8D">
          <w:rPr>
            <w:noProof/>
            <w:webHidden/>
          </w:rPr>
          <w:instrText xml:space="preserve"> PAGEREF _Toc165379583 \h </w:instrText>
        </w:r>
        <w:r w:rsidR="00762D8D">
          <w:rPr>
            <w:noProof/>
            <w:webHidden/>
          </w:rPr>
          <w:fldChar w:fldCharType="separate"/>
        </w:r>
        <w:r w:rsidR="00762D8D">
          <w:rPr>
            <w:noProof/>
            <w:webHidden/>
          </w:rPr>
          <w:t>5-43</w:t>
        </w:r>
        <w:r w:rsidR="00762D8D">
          <w:rPr>
            <w:noProof/>
            <w:webHidden/>
          </w:rPr>
          <w:fldChar w:fldCharType="end"/>
        </w:r>
      </w:hyperlink>
    </w:p>
    <w:p w:rsidR="002904E0" w14:paraId="5FB815C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4" w:history="1">
        <w:r w:rsidRPr="00245A0A" w:rsidR="00762D8D">
          <w:rPr>
            <w:rStyle w:val="Hyperlink"/>
            <w:noProof/>
          </w:rPr>
          <w:t>Table 5</w:t>
        </w:r>
        <w:r w:rsidRPr="00245A0A" w:rsidR="00762D8D">
          <w:rPr>
            <w:rStyle w:val="Hyperlink"/>
            <w:noProof/>
          </w:rPr>
          <w:noBreakHyphen/>
          <w:t>44: Safety Data Sheets and Solvent Ingredients with Concentrations of 5 Percent or Higher</w:t>
        </w:r>
        <w:r w:rsidR="00762D8D">
          <w:rPr>
            <w:noProof/>
            <w:webHidden/>
          </w:rPr>
          <w:tab/>
        </w:r>
        <w:r w:rsidR="00762D8D">
          <w:rPr>
            <w:noProof/>
            <w:webHidden/>
          </w:rPr>
          <w:fldChar w:fldCharType="begin" w:fldLock="1"/>
        </w:r>
        <w:r w:rsidR="00762D8D">
          <w:rPr>
            <w:noProof/>
            <w:webHidden/>
          </w:rPr>
          <w:instrText xml:space="preserve"> PAGEREF _Toc165379584 \h </w:instrText>
        </w:r>
        <w:r w:rsidR="00762D8D">
          <w:rPr>
            <w:noProof/>
            <w:webHidden/>
          </w:rPr>
          <w:fldChar w:fldCharType="separate"/>
        </w:r>
        <w:r w:rsidR="00762D8D">
          <w:rPr>
            <w:noProof/>
            <w:webHidden/>
          </w:rPr>
          <w:t>5-45</w:t>
        </w:r>
        <w:r w:rsidR="00762D8D">
          <w:rPr>
            <w:noProof/>
            <w:webHidden/>
          </w:rPr>
          <w:fldChar w:fldCharType="end"/>
        </w:r>
      </w:hyperlink>
    </w:p>
    <w:p w:rsidR="002904E0" w14:paraId="3427907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5" w:history="1">
        <w:r w:rsidRPr="00245A0A" w:rsidR="00762D8D">
          <w:rPr>
            <w:rStyle w:val="Hyperlink"/>
            <w:noProof/>
          </w:rPr>
          <w:t>Table 5</w:t>
        </w:r>
        <w:r w:rsidRPr="00245A0A" w:rsidR="00762D8D">
          <w:rPr>
            <w:rStyle w:val="Hyperlink"/>
            <w:noProof/>
          </w:rPr>
          <w:noBreakHyphen/>
          <w:t>45: Estimated Percentage Share of Solvent Ingredients for Reviewed Electronics Degreasers</w:t>
        </w:r>
        <w:r w:rsidR="00762D8D">
          <w:rPr>
            <w:noProof/>
            <w:webHidden/>
          </w:rPr>
          <w:tab/>
        </w:r>
        <w:r w:rsidR="00762D8D">
          <w:rPr>
            <w:noProof/>
            <w:webHidden/>
          </w:rPr>
          <w:fldChar w:fldCharType="begin" w:fldLock="1"/>
        </w:r>
        <w:r w:rsidR="00762D8D">
          <w:rPr>
            <w:noProof/>
            <w:webHidden/>
          </w:rPr>
          <w:instrText xml:space="preserve"> PAGEREF _Toc165379585 \h </w:instrText>
        </w:r>
        <w:r w:rsidR="00762D8D">
          <w:rPr>
            <w:noProof/>
            <w:webHidden/>
          </w:rPr>
          <w:fldChar w:fldCharType="separate"/>
        </w:r>
        <w:r w:rsidR="00762D8D">
          <w:rPr>
            <w:noProof/>
            <w:webHidden/>
          </w:rPr>
          <w:t>5-46</w:t>
        </w:r>
        <w:r w:rsidR="00762D8D">
          <w:rPr>
            <w:noProof/>
            <w:webHidden/>
          </w:rPr>
          <w:fldChar w:fldCharType="end"/>
        </w:r>
      </w:hyperlink>
    </w:p>
    <w:p w:rsidR="002904E0" w14:paraId="6CDDE8A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6" w:history="1">
        <w:r w:rsidRPr="00245A0A" w:rsidR="00762D8D">
          <w:rPr>
            <w:rStyle w:val="Hyperlink"/>
            <w:noProof/>
          </w:rPr>
          <w:t>Table 5</w:t>
        </w:r>
        <w:r w:rsidRPr="00245A0A" w:rsidR="00762D8D">
          <w:rPr>
            <w:rStyle w:val="Hyperlink"/>
            <w:noProof/>
          </w:rPr>
          <w:noBreakHyphen/>
          <w:t>46: VOC Content for Electronics Degreaser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86 \h </w:instrText>
        </w:r>
        <w:r w:rsidR="00762D8D">
          <w:rPr>
            <w:noProof/>
            <w:webHidden/>
          </w:rPr>
          <w:fldChar w:fldCharType="separate"/>
        </w:r>
        <w:r w:rsidR="00762D8D">
          <w:rPr>
            <w:noProof/>
            <w:webHidden/>
          </w:rPr>
          <w:t>5-46</w:t>
        </w:r>
        <w:r w:rsidR="00762D8D">
          <w:rPr>
            <w:noProof/>
            <w:webHidden/>
          </w:rPr>
          <w:fldChar w:fldCharType="end"/>
        </w:r>
      </w:hyperlink>
    </w:p>
    <w:p w:rsidR="002904E0" w14:paraId="1833ADE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7" w:history="1">
        <w:r w:rsidRPr="00245A0A" w:rsidR="00762D8D">
          <w:rPr>
            <w:rStyle w:val="Hyperlink"/>
            <w:noProof/>
          </w:rPr>
          <w:t>Table 5</w:t>
        </w:r>
        <w:r w:rsidRPr="00245A0A" w:rsidR="00762D8D">
          <w:rPr>
            <w:rStyle w:val="Hyperlink"/>
            <w:noProof/>
          </w:rPr>
          <w:noBreakHyphen/>
          <w:t>47: Flash Point and Flammability Ratings for Electronics Degreaser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87 \h </w:instrText>
        </w:r>
        <w:r w:rsidR="00762D8D">
          <w:rPr>
            <w:noProof/>
            <w:webHidden/>
          </w:rPr>
          <w:fldChar w:fldCharType="separate"/>
        </w:r>
        <w:r w:rsidR="00762D8D">
          <w:rPr>
            <w:noProof/>
            <w:webHidden/>
          </w:rPr>
          <w:t>5-47</w:t>
        </w:r>
        <w:r w:rsidR="00762D8D">
          <w:rPr>
            <w:noProof/>
            <w:webHidden/>
          </w:rPr>
          <w:fldChar w:fldCharType="end"/>
        </w:r>
      </w:hyperlink>
    </w:p>
    <w:p w:rsidR="002904E0" w14:paraId="11A26EC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8" w:history="1">
        <w:r w:rsidRPr="00245A0A" w:rsidR="00762D8D">
          <w:rPr>
            <w:rStyle w:val="Hyperlink"/>
            <w:noProof/>
          </w:rPr>
          <w:t>Table 5</w:t>
        </w:r>
        <w:r w:rsidRPr="00245A0A" w:rsidR="00762D8D">
          <w:rPr>
            <w:rStyle w:val="Hyperlink"/>
            <w:noProof/>
          </w:rPr>
          <w:noBreakHyphen/>
          <w:t>48: Pricing and Customer Review Information for Electronics Degreaser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88 \h </w:instrText>
        </w:r>
        <w:r w:rsidR="00762D8D">
          <w:rPr>
            <w:noProof/>
            <w:webHidden/>
          </w:rPr>
          <w:fldChar w:fldCharType="separate"/>
        </w:r>
        <w:r w:rsidR="00762D8D">
          <w:rPr>
            <w:noProof/>
            <w:webHidden/>
          </w:rPr>
          <w:t>5-48</w:t>
        </w:r>
        <w:r w:rsidR="00762D8D">
          <w:rPr>
            <w:noProof/>
            <w:webHidden/>
          </w:rPr>
          <w:fldChar w:fldCharType="end"/>
        </w:r>
      </w:hyperlink>
    </w:p>
    <w:p w:rsidR="002904E0" w14:paraId="1F807A3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89" w:history="1">
        <w:r w:rsidRPr="00245A0A" w:rsidR="00762D8D">
          <w:rPr>
            <w:rStyle w:val="Hyperlink"/>
            <w:noProof/>
          </w:rPr>
          <w:t>Table 5</w:t>
        </w:r>
        <w:r w:rsidRPr="00245A0A" w:rsidR="00762D8D">
          <w:rPr>
            <w:rStyle w:val="Hyperlink"/>
            <w:noProof/>
          </w:rPr>
          <w:noBreakHyphen/>
          <w:t>49: Safety Data Sheets and Solvent Ingredients with Concentrations of 5 Percent or Higher for Reviewed Energized Electrical Equipment Degreasers</w:t>
        </w:r>
        <w:r w:rsidR="00762D8D">
          <w:rPr>
            <w:noProof/>
            <w:webHidden/>
          </w:rPr>
          <w:tab/>
        </w:r>
        <w:r w:rsidR="00762D8D">
          <w:rPr>
            <w:noProof/>
            <w:webHidden/>
          </w:rPr>
          <w:fldChar w:fldCharType="begin" w:fldLock="1"/>
        </w:r>
        <w:r w:rsidR="00762D8D">
          <w:rPr>
            <w:noProof/>
            <w:webHidden/>
          </w:rPr>
          <w:instrText xml:space="preserve"> PAGEREF _Toc165379589 \h </w:instrText>
        </w:r>
        <w:r w:rsidR="00762D8D">
          <w:rPr>
            <w:noProof/>
            <w:webHidden/>
          </w:rPr>
          <w:fldChar w:fldCharType="separate"/>
        </w:r>
        <w:r w:rsidR="00762D8D">
          <w:rPr>
            <w:noProof/>
            <w:webHidden/>
          </w:rPr>
          <w:t>5-49</w:t>
        </w:r>
        <w:r w:rsidR="00762D8D">
          <w:rPr>
            <w:noProof/>
            <w:webHidden/>
          </w:rPr>
          <w:fldChar w:fldCharType="end"/>
        </w:r>
      </w:hyperlink>
    </w:p>
    <w:p w:rsidR="002904E0" w14:paraId="1EDCA8F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0" w:history="1">
        <w:r w:rsidRPr="00245A0A" w:rsidR="00762D8D">
          <w:rPr>
            <w:rStyle w:val="Hyperlink"/>
            <w:noProof/>
          </w:rPr>
          <w:t>Table 5</w:t>
        </w:r>
        <w:r w:rsidRPr="00245A0A" w:rsidR="00762D8D">
          <w:rPr>
            <w:rStyle w:val="Hyperlink"/>
            <w:noProof/>
          </w:rPr>
          <w:noBreakHyphen/>
          <w:t>50: Estimated Percentage Share of Solvent Ingredients for Reviewed Energized Electrical Equipment Degreasers</w:t>
        </w:r>
        <w:r w:rsidR="00762D8D">
          <w:rPr>
            <w:noProof/>
            <w:webHidden/>
          </w:rPr>
          <w:tab/>
        </w:r>
        <w:r w:rsidR="00762D8D">
          <w:rPr>
            <w:noProof/>
            <w:webHidden/>
          </w:rPr>
          <w:fldChar w:fldCharType="begin" w:fldLock="1"/>
        </w:r>
        <w:r w:rsidR="00762D8D">
          <w:rPr>
            <w:noProof/>
            <w:webHidden/>
          </w:rPr>
          <w:instrText xml:space="preserve"> PAGEREF _Toc165379590 \h </w:instrText>
        </w:r>
        <w:r w:rsidR="00762D8D">
          <w:rPr>
            <w:noProof/>
            <w:webHidden/>
          </w:rPr>
          <w:fldChar w:fldCharType="separate"/>
        </w:r>
        <w:r w:rsidR="00762D8D">
          <w:rPr>
            <w:noProof/>
            <w:webHidden/>
          </w:rPr>
          <w:t>5-50</w:t>
        </w:r>
        <w:r w:rsidR="00762D8D">
          <w:rPr>
            <w:noProof/>
            <w:webHidden/>
          </w:rPr>
          <w:fldChar w:fldCharType="end"/>
        </w:r>
      </w:hyperlink>
    </w:p>
    <w:p w:rsidR="002904E0" w14:paraId="124A7BD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1" w:history="1">
        <w:r w:rsidRPr="00245A0A" w:rsidR="00762D8D">
          <w:rPr>
            <w:rStyle w:val="Hyperlink"/>
            <w:noProof/>
          </w:rPr>
          <w:t>Table 5</w:t>
        </w:r>
        <w:r w:rsidRPr="00245A0A" w:rsidR="00762D8D">
          <w:rPr>
            <w:rStyle w:val="Hyperlink"/>
            <w:noProof/>
          </w:rPr>
          <w:noBreakHyphen/>
          <w:t>51: VOC Content for Energized Electrical Equipment Degreaser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91 \h </w:instrText>
        </w:r>
        <w:r w:rsidR="00762D8D">
          <w:rPr>
            <w:noProof/>
            <w:webHidden/>
          </w:rPr>
          <w:fldChar w:fldCharType="separate"/>
        </w:r>
        <w:r w:rsidR="00762D8D">
          <w:rPr>
            <w:noProof/>
            <w:webHidden/>
          </w:rPr>
          <w:t>5-50</w:t>
        </w:r>
        <w:r w:rsidR="00762D8D">
          <w:rPr>
            <w:noProof/>
            <w:webHidden/>
          </w:rPr>
          <w:fldChar w:fldCharType="end"/>
        </w:r>
      </w:hyperlink>
    </w:p>
    <w:p w:rsidR="002904E0" w14:paraId="4E7DFA3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2" w:history="1">
        <w:r w:rsidRPr="00245A0A" w:rsidR="00762D8D">
          <w:rPr>
            <w:rStyle w:val="Hyperlink"/>
            <w:noProof/>
          </w:rPr>
          <w:t>Table 5</w:t>
        </w:r>
        <w:r w:rsidRPr="00245A0A" w:rsidR="00762D8D">
          <w:rPr>
            <w:rStyle w:val="Hyperlink"/>
            <w:noProof/>
          </w:rPr>
          <w:noBreakHyphen/>
          <w:t>52: Flash Point and Flammability Ratings for Energized Electrical Equipment Degreaser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592 \h </w:instrText>
        </w:r>
        <w:r w:rsidR="00762D8D">
          <w:rPr>
            <w:noProof/>
            <w:webHidden/>
          </w:rPr>
          <w:fldChar w:fldCharType="separate"/>
        </w:r>
        <w:r w:rsidR="00762D8D">
          <w:rPr>
            <w:noProof/>
            <w:webHidden/>
          </w:rPr>
          <w:t>5-51</w:t>
        </w:r>
        <w:r w:rsidR="00762D8D">
          <w:rPr>
            <w:noProof/>
            <w:webHidden/>
          </w:rPr>
          <w:fldChar w:fldCharType="end"/>
        </w:r>
      </w:hyperlink>
    </w:p>
    <w:p w:rsidR="002904E0" w14:paraId="51F3F2C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3" w:history="1">
        <w:r w:rsidRPr="00245A0A" w:rsidR="00762D8D">
          <w:rPr>
            <w:rStyle w:val="Hyperlink"/>
            <w:noProof/>
          </w:rPr>
          <w:t>Table 5</w:t>
        </w:r>
        <w:r w:rsidRPr="00245A0A" w:rsidR="00762D8D">
          <w:rPr>
            <w:rStyle w:val="Hyperlink"/>
            <w:noProof/>
          </w:rPr>
          <w:noBreakHyphen/>
          <w:t>53: Pricing and Customer Review Information for Energized Electrical Equipment Degreaser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93 \h </w:instrText>
        </w:r>
        <w:r w:rsidR="00762D8D">
          <w:rPr>
            <w:noProof/>
            <w:webHidden/>
          </w:rPr>
          <w:fldChar w:fldCharType="separate"/>
        </w:r>
        <w:r w:rsidR="00762D8D">
          <w:rPr>
            <w:noProof/>
            <w:webHidden/>
          </w:rPr>
          <w:t>5-51</w:t>
        </w:r>
        <w:r w:rsidR="00762D8D">
          <w:rPr>
            <w:noProof/>
            <w:webHidden/>
          </w:rPr>
          <w:fldChar w:fldCharType="end"/>
        </w:r>
      </w:hyperlink>
    </w:p>
    <w:p w:rsidR="002904E0" w14:paraId="16B5B95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4" w:history="1">
        <w:r w:rsidRPr="00245A0A" w:rsidR="00762D8D">
          <w:rPr>
            <w:rStyle w:val="Hyperlink"/>
            <w:noProof/>
          </w:rPr>
          <w:t>Table 5</w:t>
        </w:r>
        <w:r w:rsidRPr="00245A0A" w:rsidR="00762D8D">
          <w:rPr>
            <w:rStyle w:val="Hyperlink"/>
            <w:noProof/>
          </w:rPr>
          <w:noBreakHyphen/>
          <w:t>54: Solvent Effectiveness for Cleaning Motion Picture Film</w:t>
        </w:r>
        <w:r w:rsidR="00762D8D">
          <w:rPr>
            <w:noProof/>
            <w:webHidden/>
          </w:rPr>
          <w:tab/>
        </w:r>
        <w:r w:rsidR="00762D8D">
          <w:rPr>
            <w:noProof/>
            <w:webHidden/>
          </w:rPr>
          <w:fldChar w:fldCharType="begin" w:fldLock="1"/>
        </w:r>
        <w:r w:rsidR="00762D8D">
          <w:rPr>
            <w:noProof/>
            <w:webHidden/>
          </w:rPr>
          <w:instrText xml:space="preserve"> PAGEREF _Toc165379594 \h </w:instrText>
        </w:r>
        <w:r w:rsidR="00762D8D">
          <w:rPr>
            <w:noProof/>
            <w:webHidden/>
          </w:rPr>
          <w:fldChar w:fldCharType="separate"/>
        </w:r>
        <w:r w:rsidR="00762D8D">
          <w:rPr>
            <w:noProof/>
            <w:webHidden/>
          </w:rPr>
          <w:t>5-53</w:t>
        </w:r>
        <w:r w:rsidR="00762D8D">
          <w:rPr>
            <w:noProof/>
            <w:webHidden/>
          </w:rPr>
          <w:fldChar w:fldCharType="end"/>
        </w:r>
      </w:hyperlink>
    </w:p>
    <w:p w:rsidR="002904E0" w14:paraId="54946B3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5" w:history="1">
        <w:r w:rsidRPr="00245A0A" w:rsidR="00762D8D">
          <w:rPr>
            <w:rStyle w:val="Hyperlink"/>
            <w:noProof/>
          </w:rPr>
          <w:t>Table 5</w:t>
        </w:r>
        <w:r w:rsidRPr="00245A0A" w:rsidR="00762D8D">
          <w:rPr>
            <w:rStyle w:val="Hyperlink"/>
            <w:noProof/>
          </w:rPr>
          <w:noBreakHyphen/>
          <w:t>55: Product Systems Reviewed for Motion Picture Film Cleaning</w:t>
        </w:r>
        <w:r w:rsidR="00762D8D">
          <w:rPr>
            <w:noProof/>
            <w:webHidden/>
          </w:rPr>
          <w:tab/>
        </w:r>
        <w:r w:rsidR="00762D8D">
          <w:rPr>
            <w:noProof/>
            <w:webHidden/>
          </w:rPr>
          <w:fldChar w:fldCharType="begin" w:fldLock="1"/>
        </w:r>
        <w:r w:rsidR="00762D8D">
          <w:rPr>
            <w:noProof/>
            <w:webHidden/>
          </w:rPr>
          <w:instrText xml:space="preserve"> PAGEREF _Toc165379595 \h </w:instrText>
        </w:r>
        <w:r w:rsidR="00762D8D">
          <w:rPr>
            <w:noProof/>
            <w:webHidden/>
          </w:rPr>
          <w:fldChar w:fldCharType="separate"/>
        </w:r>
        <w:r w:rsidR="00762D8D">
          <w:rPr>
            <w:noProof/>
            <w:webHidden/>
          </w:rPr>
          <w:t>5-54</w:t>
        </w:r>
        <w:r w:rsidR="00762D8D">
          <w:rPr>
            <w:noProof/>
            <w:webHidden/>
          </w:rPr>
          <w:fldChar w:fldCharType="end"/>
        </w:r>
      </w:hyperlink>
    </w:p>
    <w:p w:rsidR="002904E0" w14:paraId="5CE2F02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6" w:history="1">
        <w:r w:rsidRPr="00245A0A" w:rsidR="00762D8D">
          <w:rPr>
            <w:rStyle w:val="Hyperlink"/>
            <w:noProof/>
          </w:rPr>
          <w:t>Table 5</w:t>
        </w:r>
        <w:r w:rsidRPr="00245A0A" w:rsidR="00762D8D">
          <w:rPr>
            <w:rStyle w:val="Hyperlink"/>
            <w:noProof/>
          </w:rPr>
          <w:noBreakHyphen/>
          <w:t>56: VOC Content for Motion Picture Film Cleaning Products Based on Information</w:t>
        </w:r>
        <w:r w:rsidR="00762D8D">
          <w:rPr>
            <w:noProof/>
            <w:webHidden/>
          </w:rPr>
          <w:tab/>
        </w:r>
        <w:r w:rsidR="00762D8D">
          <w:rPr>
            <w:noProof/>
            <w:webHidden/>
          </w:rPr>
          <w:fldChar w:fldCharType="begin" w:fldLock="1"/>
        </w:r>
        <w:r w:rsidR="00762D8D">
          <w:rPr>
            <w:noProof/>
            <w:webHidden/>
          </w:rPr>
          <w:instrText xml:space="preserve"> PAGEREF _Toc165379596 \h </w:instrText>
        </w:r>
        <w:r w:rsidR="00762D8D">
          <w:rPr>
            <w:noProof/>
            <w:webHidden/>
          </w:rPr>
          <w:fldChar w:fldCharType="separate"/>
        </w:r>
        <w:r w:rsidR="00762D8D">
          <w:rPr>
            <w:noProof/>
            <w:webHidden/>
          </w:rPr>
          <w:t>5-55</w:t>
        </w:r>
        <w:r w:rsidR="00762D8D">
          <w:rPr>
            <w:noProof/>
            <w:webHidden/>
          </w:rPr>
          <w:fldChar w:fldCharType="end"/>
        </w:r>
      </w:hyperlink>
    </w:p>
    <w:p w:rsidR="002904E0" w14:paraId="0924F99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7" w:history="1">
        <w:r w:rsidRPr="00245A0A" w:rsidR="00762D8D">
          <w:rPr>
            <w:rStyle w:val="Hyperlink"/>
            <w:noProof/>
          </w:rPr>
          <w:t>Table 5</w:t>
        </w:r>
        <w:r w:rsidRPr="00245A0A" w:rsidR="00762D8D">
          <w:rPr>
            <w:rStyle w:val="Hyperlink"/>
            <w:noProof/>
          </w:rPr>
          <w:noBreakHyphen/>
          <w:t>57: Flash Point and Flammability Ratings for Motion Picture Film Cleaning Products</w:t>
        </w:r>
        <w:r w:rsidR="00762D8D">
          <w:rPr>
            <w:noProof/>
            <w:webHidden/>
          </w:rPr>
          <w:tab/>
        </w:r>
        <w:r w:rsidR="00762D8D">
          <w:rPr>
            <w:noProof/>
            <w:webHidden/>
          </w:rPr>
          <w:fldChar w:fldCharType="begin" w:fldLock="1"/>
        </w:r>
        <w:r w:rsidR="00762D8D">
          <w:rPr>
            <w:noProof/>
            <w:webHidden/>
          </w:rPr>
          <w:instrText xml:space="preserve"> PAGEREF _Toc165379597 \h </w:instrText>
        </w:r>
        <w:r w:rsidR="00762D8D">
          <w:rPr>
            <w:noProof/>
            <w:webHidden/>
          </w:rPr>
          <w:fldChar w:fldCharType="separate"/>
        </w:r>
        <w:r w:rsidR="00762D8D">
          <w:rPr>
            <w:noProof/>
            <w:webHidden/>
          </w:rPr>
          <w:t>5-55</w:t>
        </w:r>
        <w:r w:rsidR="00762D8D">
          <w:rPr>
            <w:noProof/>
            <w:webHidden/>
          </w:rPr>
          <w:fldChar w:fldCharType="end"/>
        </w:r>
      </w:hyperlink>
    </w:p>
    <w:p w:rsidR="002904E0" w14:paraId="6A86F5E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8" w:history="1">
        <w:r w:rsidRPr="00245A0A" w:rsidR="00762D8D">
          <w:rPr>
            <w:rStyle w:val="Hyperlink"/>
            <w:noProof/>
          </w:rPr>
          <w:t>Table 5</w:t>
        </w:r>
        <w:r w:rsidRPr="00245A0A" w:rsidR="00762D8D">
          <w:rPr>
            <w:rStyle w:val="Hyperlink"/>
            <w:noProof/>
          </w:rPr>
          <w:noBreakHyphen/>
          <w:t>58: Pricing and Customer Review Information for Motion Picture Film Cleaning Produc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598 \h </w:instrText>
        </w:r>
        <w:r w:rsidR="00762D8D">
          <w:rPr>
            <w:noProof/>
            <w:webHidden/>
          </w:rPr>
          <w:fldChar w:fldCharType="separate"/>
        </w:r>
        <w:r w:rsidR="00762D8D">
          <w:rPr>
            <w:noProof/>
            <w:webHidden/>
          </w:rPr>
          <w:t>5-56</w:t>
        </w:r>
        <w:r w:rsidR="00762D8D">
          <w:rPr>
            <w:noProof/>
            <w:webHidden/>
          </w:rPr>
          <w:fldChar w:fldCharType="end"/>
        </w:r>
      </w:hyperlink>
    </w:p>
    <w:p w:rsidR="002904E0" w14:paraId="5693C08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599" w:history="1">
        <w:r w:rsidRPr="00245A0A" w:rsidR="00762D8D">
          <w:rPr>
            <w:rStyle w:val="Hyperlink"/>
            <w:noProof/>
          </w:rPr>
          <w:t>Table 5</w:t>
        </w:r>
        <w:r w:rsidRPr="00245A0A" w:rsidR="00762D8D">
          <w:rPr>
            <w:rStyle w:val="Hyperlink"/>
            <w:noProof/>
          </w:rPr>
          <w:noBreakHyphen/>
          <w:t>59: Safety Data Sheets and Solvent Ingredients with Concentrations of 5 Percent or Higher for  Reviewed Multi-Purpose Lubricants</w:t>
        </w:r>
        <w:r w:rsidR="00762D8D">
          <w:rPr>
            <w:noProof/>
            <w:webHidden/>
          </w:rPr>
          <w:tab/>
        </w:r>
        <w:r w:rsidR="00762D8D">
          <w:rPr>
            <w:noProof/>
            <w:webHidden/>
          </w:rPr>
          <w:fldChar w:fldCharType="begin" w:fldLock="1"/>
        </w:r>
        <w:r w:rsidR="00762D8D">
          <w:rPr>
            <w:noProof/>
            <w:webHidden/>
          </w:rPr>
          <w:instrText xml:space="preserve"> PAGEREF _Toc165379599 \h </w:instrText>
        </w:r>
        <w:r w:rsidR="00762D8D">
          <w:rPr>
            <w:noProof/>
            <w:webHidden/>
          </w:rPr>
          <w:fldChar w:fldCharType="separate"/>
        </w:r>
        <w:r w:rsidR="00762D8D">
          <w:rPr>
            <w:noProof/>
            <w:webHidden/>
          </w:rPr>
          <w:t>5-58</w:t>
        </w:r>
        <w:r w:rsidR="00762D8D">
          <w:rPr>
            <w:noProof/>
            <w:webHidden/>
          </w:rPr>
          <w:fldChar w:fldCharType="end"/>
        </w:r>
      </w:hyperlink>
    </w:p>
    <w:p w:rsidR="002904E0" w14:paraId="7D4D1A2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0" w:history="1">
        <w:r w:rsidRPr="00245A0A" w:rsidR="00762D8D">
          <w:rPr>
            <w:rStyle w:val="Hyperlink"/>
            <w:noProof/>
          </w:rPr>
          <w:t>Table 5</w:t>
        </w:r>
        <w:r w:rsidRPr="00245A0A" w:rsidR="00762D8D">
          <w:rPr>
            <w:rStyle w:val="Hyperlink"/>
            <w:noProof/>
          </w:rPr>
          <w:noBreakHyphen/>
          <w:t>60: Estimated Percentage Share of Solvent Ingredients for Reviewed Multi-Purpose Lubricants</w:t>
        </w:r>
        <w:r w:rsidR="00762D8D">
          <w:rPr>
            <w:noProof/>
            <w:webHidden/>
          </w:rPr>
          <w:tab/>
        </w:r>
        <w:r w:rsidR="00762D8D">
          <w:rPr>
            <w:noProof/>
            <w:webHidden/>
          </w:rPr>
          <w:fldChar w:fldCharType="begin" w:fldLock="1"/>
        </w:r>
        <w:r w:rsidR="00762D8D">
          <w:rPr>
            <w:noProof/>
            <w:webHidden/>
          </w:rPr>
          <w:instrText xml:space="preserve"> PAGEREF _Toc165379600 \h </w:instrText>
        </w:r>
        <w:r w:rsidR="00762D8D">
          <w:rPr>
            <w:noProof/>
            <w:webHidden/>
          </w:rPr>
          <w:fldChar w:fldCharType="separate"/>
        </w:r>
        <w:r w:rsidR="00762D8D">
          <w:rPr>
            <w:noProof/>
            <w:webHidden/>
          </w:rPr>
          <w:t>5-59</w:t>
        </w:r>
        <w:r w:rsidR="00762D8D">
          <w:rPr>
            <w:noProof/>
            <w:webHidden/>
          </w:rPr>
          <w:fldChar w:fldCharType="end"/>
        </w:r>
      </w:hyperlink>
    </w:p>
    <w:p w:rsidR="002904E0" w14:paraId="11F1760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1" w:history="1">
        <w:r w:rsidRPr="00245A0A" w:rsidR="00762D8D">
          <w:rPr>
            <w:rStyle w:val="Hyperlink"/>
            <w:noProof/>
          </w:rPr>
          <w:t>Table 5</w:t>
        </w:r>
        <w:r w:rsidRPr="00245A0A" w:rsidR="00762D8D">
          <w:rPr>
            <w:rStyle w:val="Hyperlink"/>
            <w:noProof/>
          </w:rPr>
          <w:noBreakHyphen/>
          <w:t>61: VOC Content for Multi-Purpose Lubrican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01 \h </w:instrText>
        </w:r>
        <w:r w:rsidR="00762D8D">
          <w:rPr>
            <w:noProof/>
            <w:webHidden/>
          </w:rPr>
          <w:fldChar w:fldCharType="separate"/>
        </w:r>
        <w:r w:rsidR="00762D8D">
          <w:rPr>
            <w:noProof/>
            <w:webHidden/>
          </w:rPr>
          <w:t>5-59</w:t>
        </w:r>
        <w:r w:rsidR="00762D8D">
          <w:rPr>
            <w:noProof/>
            <w:webHidden/>
          </w:rPr>
          <w:fldChar w:fldCharType="end"/>
        </w:r>
      </w:hyperlink>
    </w:p>
    <w:p w:rsidR="002904E0" w14:paraId="774AC4E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2" w:history="1">
        <w:r w:rsidRPr="00245A0A" w:rsidR="00762D8D">
          <w:rPr>
            <w:rStyle w:val="Hyperlink"/>
            <w:noProof/>
          </w:rPr>
          <w:t>Table 5</w:t>
        </w:r>
        <w:r w:rsidRPr="00245A0A" w:rsidR="00762D8D">
          <w:rPr>
            <w:rStyle w:val="Hyperlink"/>
            <w:noProof/>
          </w:rPr>
          <w:noBreakHyphen/>
          <w:t>62: Flash Point and Flammability Ratings for Multi-Purpose Lubricants Based on Information in SDSs</w:t>
        </w:r>
        <w:r w:rsidR="00762D8D">
          <w:rPr>
            <w:noProof/>
            <w:webHidden/>
          </w:rPr>
          <w:tab/>
        </w:r>
        <w:r w:rsidR="00762D8D">
          <w:rPr>
            <w:noProof/>
            <w:webHidden/>
          </w:rPr>
          <w:fldChar w:fldCharType="begin" w:fldLock="1"/>
        </w:r>
        <w:r w:rsidR="00762D8D">
          <w:rPr>
            <w:noProof/>
            <w:webHidden/>
          </w:rPr>
          <w:instrText xml:space="preserve"> PAGEREF _Toc165379602 \h </w:instrText>
        </w:r>
        <w:r w:rsidR="00762D8D">
          <w:rPr>
            <w:noProof/>
            <w:webHidden/>
          </w:rPr>
          <w:fldChar w:fldCharType="separate"/>
        </w:r>
        <w:r w:rsidR="00762D8D">
          <w:rPr>
            <w:noProof/>
            <w:webHidden/>
          </w:rPr>
          <w:t>5-60</w:t>
        </w:r>
        <w:r w:rsidR="00762D8D">
          <w:rPr>
            <w:noProof/>
            <w:webHidden/>
          </w:rPr>
          <w:fldChar w:fldCharType="end"/>
        </w:r>
      </w:hyperlink>
    </w:p>
    <w:p w:rsidR="002904E0" w14:paraId="0A71FA7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3" w:history="1">
        <w:r w:rsidRPr="00245A0A" w:rsidR="00762D8D">
          <w:rPr>
            <w:rStyle w:val="Hyperlink"/>
            <w:noProof/>
          </w:rPr>
          <w:t>Table 5</w:t>
        </w:r>
        <w:r w:rsidRPr="00245A0A" w:rsidR="00762D8D">
          <w:rPr>
            <w:rStyle w:val="Hyperlink"/>
            <w:noProof/>
          </w:rPr>
          <w:noBreakHyphen/>
          <w:t>63: Pricing and Customer Review Information for Multi-Purpose Lubrican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603 \h </w:instrText>
        </w:r>
        <w:r w:rsidR="00762D8D">
          <w:rPr>
            <w:noProof/>
            <w:webHidden/>
          </w:rPr>
          <w:fldChar w:fldCharType="separate"/>
        </w:r>
        <w:r w:rsidR="00762D8D">
          <w:rPr>
            <w:noProof/>
            <w:webHidden/>
          </w:rPr>
          <w:t>5-61</w:t>
        </w:r>
        <w:r w:rsidR="00762D8D">
          <w:rPr>
            <w:noProof/>
            <w:webHidden/>
          </w:rPr>
          <w:fldChar w:fldCharType="end"/>
        </w:r>
      </w:hyperlink>
    </w:p>
    <w:p w:rsidR="002904E0" w14:paraId="51A2619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4" w:history="1">
        <w:r w:rsidRPr="00245A0A" w:rsidR="00762D8D">
          <w:rPr>
            <w:rStyle w:val="Hyperlink"/>
            <w:noProof/>
          </w:rPr>
          <w:t>Table 5</w:t>
        </w:r>
        <w:r w:rsidRPr="00245A0A" w:rsidR="00762D8D">
          <w:rPr>
            <w:rStyle w:val="Hyperlink"/>
            <w:noProof/>
          </w:rPr>
          <w:noBreakHyphen/>
          <w:t>64: Safety Data Sheets and Solvent Ingredients with Concentrations of 5 Percent or Higher for Reviewed Screen Print Ink Removal Products</w:t>
        </w:r>
        <w:r w:rsidR="00762D8D">
          <w:rPr>
            <w:noProof/>
            <w:webHidden/>
          </w:rPr>
          <w:tab/>
        </w:r>
        <w:r w:rsidR="00762D8D">
          <w:rPr>
            <w:noProof/>
            <w:webHidden/>
          </w:rPr>
          <w:fldChar w:fldCharType="begin" w:fldLock="1"/>
        </w:r>
        <w:r w:rsidR="00762D8D">
          <w:rPr>
            <w:noProof/>
            <w:webHidden/>
          </w:rPr>
          <w:instrText xml:space="preserve"> PAGEREF _Toc165379604 \h </w:instrText>
        </w:r>
        <w:r w:rsidR="00762D8D">
          <w:rPr>
            <w:noProof/>
            <w:webHidden/>
          </w:rPr>
          <w:fldChar w:fldCharType="separate"/>
        </w:r>
        <w:r w:rsidR="00762D8D">
          <w:rPr>
            <w:noProof/>
            <w:webHidden/>
          </w:rPr>
          <w:t>5-62</w:t>
        </w:r>
        <w:r w:rsidR="00762D8D">
          <w:rPr>
            <w:noProof/>
            <w:webHidden/>
          </w:rPr>
          <w:fldChar w:fldCharType="end"/>
        </w:r>
      </w:hyperlink>
    </w:p>
    <w:p w:rsidR="002904E0" w14:paraId="5D87178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5" w:history="1">
        <w:r w:rsidRPr="00245A0A" w:rsidR="00762D8D">
          <w:rPr>
            <w:rStyle w:val="Hyperlink"/>
            <w:noProof/>
          </w:rPr>
          <w:t>Table 5</w:t>
        </w:r>
        <w:r w:rsidRPr="00245A0A" w:rsidR="00762D8D">
          <w:rPr>
            <w:rStyle w:val="Hyperlink"/>
            <w:noProof/>
          </w:rPr>
          <w:noBreakHyphen/>
          <w:t>65: VOC Content for Screen Print Ink Removal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05 \h </w:instrText>
        </w:r>
        <w:r w:rsidR="00762D8D">
          <w:rPr>
            <w:noProof/>
            <w:webHidden/>
          </w:rPr>
          <w:fldChar w:fldCharType="separate"/>
        </w:r>
        <w:r w:rsidR="00762D8D">
          <w:rPr>
            <w:noProof/>
            <w:webHidden/>
          </w:rPr>
          <w:t>5-63</w:t>
        </w:r>
        <w:r w:rsidR="00762D8D">
          <w:rPr>
            <w:noProof/>
            <w:webHidden/>
          </w:rPr>
          <w:fldChar w:fldCharType="end"/>
        </w:r>
      </w:hyperlink>
    </w:p>
    <w:p w:rsidR="002904E0" w14:paraId="229E73E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6" w:history="1">
        <w:r w:rsidRPr="00245A0A" w:rsidR="00762D8D">
          <w:rPr>
            <w:rStyle w:val="Hyperlink"/>
            <w:noProof/>
          </w:rPr>
          <w:t>Table 5</w:t>
        </w:r>
        <w:r w:rsidRPr="00245A0A" w:rsidR="00762D8D">
          <w:rPr>
            <w:rStyle w:val="Hyperlink"/>
            <w:noProof/>
          </w:rPr>
          <w:noBreakHyphen/>
          <w:t>66: Flash Point and Flammability Ratings for Screen Print Ink Removal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06 \h </w:instrText>
        </w:r>
        <w:r w:rsidR="00762D8D">
          <w:rPr>
            <w:noProof/>
            <w:webHidden/>
          </w:rPr>
          <w:fldChar w:fldCharType="separate"/>
        </w:r>
        <w:r w:rsidR="00762D8D">
          <w:rPr>
            <w:noProof/>
            <w:webHidden/>
          </w:rPr>
          <w:t>5-63</w:t>
        </w:r>
        <w:r w:rsidR="00762D8D">
          <w:rPr>
            <w:noProof/>
            <w:webHidden/>
          </w:rPr>
          <w:fldChar w:fldCharType="end"/>
        </w:r>
      </w:hyperlink>
    </w:p>
    <w:p w:rsidR="002904E0" w14:paraId="33D23BC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7" w:history="1">
        <w:r w:rsidRPr="00245A0A" w:rsidR="00762D8D">
          <w:rPr>
            <w:rStyle w:val="Hyperlink"/>
            <w:noProof/>
          </w:rPr>
          <w:t>Table 5</w:t>
        </w:r>
        <w:r w:rsidRPr="00245A0A" w:rsidR="00762D8D">
          <w:rPr>
            <w:rStyle w:val="Hyperlink"/>
            <w:noProof/>
          </w:rPr>
          <w:noBreakHyphen/>
          <w:t>67: Pricing and Customer Review Information for Screen Print Ink Removal Produc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607 \h </w:instrText>
        </w:r>
        <w:r w:rsidR="00762D8D">
          <w:rPr>
            <w:noProof/>
            <w:webHidden/>
          </w:rPr>
          <w:fldChar w:fldCharType="separate"/>
        </w:r>
        <w:r w:rsidR="00762D8D">
          <w:rPr>
            <w:noProof/>
            <w:webHidden/>
          </w:rPr>
          <w:t>5-64</w:t>
        </w:r>
        <w:r w:rsidR="00762D8D">
          <w:rPr>
            <w:noProof/>
            <w:webHidden/>
          </w:rPr>
          <w:fldChar w:fldCharType="end"/>
        </w:r>
      </w:hyperlink>
    </w:p>
    <w:p w:rsidR="002904E0" w14:paraId="234C956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8" w:history="1">
        <w:r w:rsidRPr="00245A0A" w:rsidR="00762D8D">
          <w:rPr>
            <w:rStyle w:val="Hyperlink"/>
            <w:noProof/>
          </w:rPr>
          <w:t>Table 5</w:t>
        </w:r>
        <w:r w:rsidRPr="00245A0A" w:rsidR="00762D8D">
          <w:rPr>
            <w:rStyle w:val="Hyperlink"/>
            <w:noProof/>
          </w:rPr>
          <w:noBreakHyphen/>
          <w:t>68: Safety Data Sheets and Solvent Ingredients with Concentrations of 5 Percent or Higher for  Reviewed Anti-Spatter Products</w:t>
        </w:r>
        <w:r w:rsidR="00762D8D">
          <w:rPr>
            <w:noProof/>
            <w:webHidden/>
          </w:rPr>
          <w:tab/>
        </w:r>
        <w:r w:rsidR="00762D8D">
          <w:rPr>
            <w:noProof/>
            <w:webHidden/>
          </w:rPr>
          <w:fldChar w:fldCharType="begin" w:fldLock="1"/>
        </w:r>
        <w:r w:rsidR="00762D8D">
          <w:rPr>
            <w:noProof/>
            <w:webHidden/>
          </w:rPr>
          <w:instrText xml:space="preserve"> PAGEREF _Toc165379608 \h </w:instrText>
        </w:r>
        <w:r w:rsidR="00762D8D">
          <w:rPr>
            <w:noProof/>
            <w:webHidden/>
          </w:rPr>
          <w:fldChar w:fldCharType="separate"/>
        </w:r>
        <w:r w:rsidR="00762D8D">
          <w:rPr>
            <w:noProof/>
            <w:webHidden/>
          </w:rPr>
          <w:t>5-66</w:t>
        </w:r>
        <w:r w:rsidR="00762D8D">
          <w:rPr>
            <w:noProof/>
            <w:webHidden/>
          </w:rPr>
          <w:fldChar w:fldCharType="end"/>
        </w:r>
      </w:hyperlink>
    </w:p>
    <w:p w:rsidR="002904E0" w14:paraId="4C0CE5F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09" w:history="1">
        <w:r w:rsidRPr="00245A0A" w:rsidR="00762D8D">
          <w:rPr>
            <w:rStyle w:val="Hyperlink"/>
            <w:noProof/>
          </w:rPr>
          <w:t>Table 5</w:t>
        </w:r>
        <w:r w:rsidRPr="00245A0A" w:rsidR="00762D8D">
          <w:rPr>
            <w:rStyle w:val="Hyperlink"/>
            <w:noProof/>
          </w:rPr>
          <w:noBreakHyphen/>
          <w:t>69: Estimated Percentage Share of Solvent Ingredients for Reviewed Anti-Spatter Products</w:t>
        </w:r>
        <w:r w:rsidR="00762D8D">
          <w:rPr>
            <w:noProof/>
            <w:webHidden/>
          </w:rPr>
          <w:tab/>
        </w:r>
        <w:r w:rsidR="00762D8D">
          <w:rPr>
            <w:noProof/>
            <w:webHidden/>
          </w:rPr>
          <w:fldChar w:fldCharType="begin" w:fldLock="1"/>
        </w:r>
        <w:r w:rsidR="00762D8D">
          <w:rPr>
            <w:noProof/>
            <w:webHidden/>
          </w:rPr>
          <w:instrText xml:space="preserve"> PAGEREF _Toc165379609 \h </w:instrText>
        </w:r>
        <w:r w:rsidR="00762D8D">
          <w:rPr>
            <w:noProof/>
            <w:webHidden/>
          </w:rPr>
          <w:fldChar w:fldCharType="separate"/>
        </w:r>
        <w:r w:rsidR="00762D8D">
          <w:rPr>
            <w:noProof/>
            <w:webHidden/>
          </w:rPr>
          <w:t>5-67</w:t>
        </w:r>
        <w:r w:rsidR="00762D8D">
          <w:rPr>
            <w:noProof/>
            <w:webHidden/>
          </w:rPr>
          <w:fldChar w:fldCharType="end"/>
        </w:r>
      </w:hyperlink>
    </w:p>
    <w:p w:rsidR="002904E0" w14:paraId="25DF022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0" w:history="1">
        <w:r w:rsidRPr="00245A0A" w:rsidR="00762D8D">
          <w:rPr>
            <w:rStyle w:val="Hyperlink"/>
            <w:noProof/>
          </w:rPr>
          <w:t>Table 5</w:t>
        </w:r>
        <w:r w:rsidRPr="00245A0A" w:rsidR="00762D8D">
          <w:rPr>
            <w:rStyle w:val="Hyperlink"/>
            <w:noProof/>
          </w:rPr>
          <w:noBreakHyphen/>
          <w:t>70: VOC Content for Anti-Spatter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10 \h </w:instrText>
        </w:r>
        <w:r w:rsidR="00762D8D">
          <w:rPr>
            <w:noProof/>
            <w:webHidden/>
          </w:rPr>
          <w:fldChar w:fldCharType="separate"/>
        </w:r>
        <w:r w:rsidR="00762D8D">
          <w:rPr>
            <w:noProof/>
            <w:webHidden/>
          </w:rPr>
          <w:t>5-67</w:t>
        </w:r>
        <w:r w:rsidR="00762D8D">
          <w:rPr>
            <w:noProof/>
            <w:webHidden/>
          </w:rPr>
          <w:fldChar w:fldCharType="end"/>
        </w:r>
      </w:hyperlink>
    </w:p>
    <w:p w:rsidR="002904E0" w14:paraId="77619E2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1" w:history="1">
        <w:r w:rsidRPr="00245A0A" w:rsidR="00762D8D">
          <w:rPr>
            <w:rStyle w:val="Hyperlink"/>
            <w:noProof/>
          </w:rPr>
          <w:t>Table 5</w:t>
        </w:r>
        <w:r w:rsidRPr="00245A0A" w:rsidR="00762D8D">
          <w:rPr>
            <w:rStyle w:val="Hyperlink"/>
            <w:noProof/>
          </w:rPr>
          <w:noBreakHyphen/>
          <w:t>71: Flash Point and Flammability Ratings for Anti-Spatter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11 \h </w:instrText>
        </w:r>
        <w:r w:rsidR="00762D8D">
          <w:rPr>
            <w:noProof/>
            <w:webHidden/>
          </w:rPr>
          <w:fldChar w:fldCharType="separate"/>
        </w:r>
        <w:r w:rsidR="00762D8D">
          <w:rPr>
            <w:noProof/>
            <w:webHidden/>
          </w:rPr>
          <w:t>5-68</w:t>
        </w:r>
        <w:r w:rsidR="00762D8D">
          <w:rPr>
            <w:noProof/>
            <w:webHidden/>
          </w:rPr>
          <w:fldChar w:fldCharType="end"/>
        </w:r>
      </w:hyperlink>
    </w:p>
    <w:p w:rsidR="002904E0" w14:paraId="76FE1DA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2" w:history="1">
        <w:r w:rsidRPr="00245A0A" w:rsidR="00762D8D">
          <w:rPr>
            <w:rStyle w:val="Hyperlink"/>
            <w:noProof/>
          </w:rPr>
          <w:t>Table 5</w:t>
        </w:r>
        <w:r w:rsidRPr="00245A0A" w:rsidR="00762D8D">
          <w:rPr>
            <w:rStyle w:val="Hyperlink"/>
            <w:noProof/>
          </w:rPr>
          <w:noBreakHyphen/>
          <w:t>72: Pricing and Customer Review Information for Anti-Spatter Produc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612 \h </w:instrText>
        </w:r>
        <w:r w:rsidR="00762D8D">
          <w:rPr>
            <w:noProof/>
            <w:webHidden/>
          </w:rPr>
          <w:fldChar w:fldCharType="separate"/>
        </w:r>
        <w:r w:rsidR="00762D8D">
          <w:rPr>
            <w:noProof/>
            <w:webHidden/>
          </w:rPr>
          <w:t>5-69</w:t>
        </w:r>
        <w:r w:rsidR="00762D8D">
          <w:rPr>
            <w:noProof/>
            <w:webHidden/>
          </w:rPr>
          <w:fldChar w:fldCharType="end"/>
        </w:r>
      </w:hyperlink>
    </w:p>
    <w:p w:rsidR="002904E0" w14:paraId="0DC492D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3" w:history="1">
        <w:r w:rsidRPr="00245A0A" w:rsidR="00762D8D">
          <w:rPr>
            <w:rStyle w:val="Hyperlink"/>
            <w:noProof/>
          </w:rPr>
          <w:t>Table 5</w:t>
        </w:r>
        <w:r w:rsidRPr="00245A0A" w:rsidR="00762D8D">
          <w:rPr>
            <w:rStyle w:val="Hyperlink"/>
            <w:noProof/>
          </w:rPr>
          <w:noBreakHyphen/>
          <w:t>73: Reviewed Mold Release and Mold Cleaner Products: Safety Data Sheets and Solvent Ingredients with Concentrations of 5 Percent or Higher</w:t>
        </w:r>
        <w:r w:rsidR="00762D8D">
          <w:rPr>
            <w:noProof/>
            <w:webHidden/>
          </w:rPr>
          <w:tab/>
        </w:r>
        <w:r w:rsidR="00762D8D">
          <w:rPr>
            <w:noProof/>
            <w:webHidden/>
          </w:rPr>
          <w:fldChar w:fldCharType="begin" w:fldLock="1"/>
        </w:r>
        <w:r w:rsidR="00762D8D">
          <w:rPr>
            <w:noProof/>
            <w:webHidden/>
          </w:rPr>
          <w:instrText xml:space="preserve"> PAGEREF _Toc165379613 \h </w:instrText>
        </w:r>
        <w:r w:rsidR="00762D8D">
          <w:rPr>
            <w:noProof/>
            <w:webHidden/>
          </w:rPr>
          <w:fldChar w:fldCharType="separate"/>
        </w:r>
        <w:r w:rsidR="00762D8D">
          <w:rPr>
            <w:noProof/>
            <w:webHidden/>
          </w:rPr>
          <w:t>5-71</w:t>
        </w:r>
        <w:r w:rsidR="00762D8D">
          <w:rPr>
            <w:noProof/>
            <w:webHidden/>
          </w:rPr>
          <w:fldChar w:fldCharType="end"/>
        </w:r>
      </w:hyperlink>
    </w:p>
    <w:p w:rsidR="002904E0" w14:paraId="49432A9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4" w:history="1">
        <w:r w:rsidRPr="00245A0A" w:rsidR="00762D8D">
          <w:rPr>
            <w:rStyle w:val="Hyperlink"/>
            <w:noProof/>
          </w:rPr>
          <w:t>Table 5</w:t>
        </w:r>
        <w:r w:rsidRPr="00245A0A" w:rsidR="00762D8D">
          <w:rPr>
            <w:rStyle w:val="Hyperlink"/>
            <w:noProof/>
          </w:rPr>
          <w:noBreakHyphen/>
          <w:t>74: Estimated Percentage Share of Solvent Ingredients for Reviewed Mold Release and Mold Cleaner Products</w:t>
        </w:r>
        <w:r w:rsidR="00762D8D">
          <w:rPr>
            <w:noProof/>
            <w:webHidden/>
          </w:rPr>
          <w:tab/>
        </w:r>
        <w:r w:rsidR="00762D8D">
          <w:rPr>
            <w:noProof/>
            <w:webHidden/>
          </w:rPr>
          <w:fldChar w:fldCharType="begin" w:fldLock="1"/>
        </w:r>
        <w:r w:rsidR="00762D8D">
          <w:rPr>
            <w:noProof/>
            <w:webHidden/>
          </w:rPr>
          <w:instrText xml:space="preserve"> PAGEREF _Toc165379614 \h </w:instrText>
        </w:r>
        <w:r w:rsidR="00762D8D">
          <w:rPr>
            <w:noProof/>
            <w:webHidden/>
          </w:rPr>
          <w:fldChar w:fldCharType="separate"/>
        </w:r>
        <w:r w:rsidR="00762D8D">
          <w:rPr>
            <w:noProof/>
            <w:webHidden/>
          </w:rPr>
          <w:t>5-72</w:t>
        </w:r>
        <w:r w:rsidR="00762D8D">
          <w:rPr>
            <w:noProof/>
            <w:webHidden/>
          </w:rPr>
          <w:fldChar w:fldCharType="end"/>
        </w:r>
      </w:hyperlink>
    </w:p>
    <w:p w:rsidR="002904E0" w14:paraId="30C5917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5" w:history="1">
        <w:r w:rsidRPr="00245A0A" w:rsidR="00762D8D">
          <w:rPr>
            <w:rStyle w:val="Hyperlink"/>
            <w:noProof/>
          </w:rPr>
          <w:t>Table 5</w:t>
        </w:r>
        <w:r w:rsidRPr="00245A0A" w:rsidR="00762D8D">
          <w:rPr>
            <w:rStyle w:val="Hyperlink"/>
            <w:noProof/>
          </w:rPr>
          <w:noBreakHyphen/>
          <w:t>75: VOC Content for Mold Release and Mold Cleaner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15 \h </w:instrText>
        </w:r>
        <w:r w:rsidR="00762D8D">
          <w:rPr>
            <w:noProof/>
            <w:webHidden/>
          </w:rPr>
          <w:fldChar w:fldCharType="separate"/>
        </w:r>
        <w:r w:rsidR="00762D8D">
          <w:rPr>
            <w:noProof/>
            <w:webHidden/>
          </w:rPr>
          <w:t>5-72</w:t>
        </w:r>
        <w:r w:rsidR="00762D8D">
          <w:rPr>
            <w:noProof/>
            <w:webHidden/>
          </w:rPr>
          <w:fldChar w:fldCharType="end"/>
        </w:r>
      </w:hyperlink>
    </w:p>
    <w:p w:rsidR="002904E0" w14:paraId="266A34F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6" w:history="1">
        <w:r w:rsidRPr="00245A0A" w:rsidR="00762D8D">
          <w:rPr>
            <w:rStyle w:val="Hyperlink"/>
            <w:noProof/>
          </w:rPr>
          <w:t>Table 5</w:t>
        </w:r>
        <w:r w:rsidRPr="00245A0A" w:rsidR="00762D8D">
          <w:rPr>
            <w:rStyle w:val="Hyperlink"/>
            <w:noProof/>
          </w:rPr>
          <w:noBreakHyphen/>
          <w:t>76: Flash Point and Flammability Ratings for Mold Release and Mold Cleaner Product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16 \h </w:instrText>
        </w:r>
        <w:r w:rsidR="00762D8D">
          <w:rPr>
            <w:noProof/>
            <w:webHidden/>
          </w:rPr>
          <w:fldChar w:fldCharType="separate"/>
        </w:r>
        <w:r w:rsidR="00762D8D">
          <w:rPr>
            <w:noProof/>
            <w:webHidden/>
          </w:rPr>
          <w:t>5-73</w:t>
        </w:r>
        <w:r w:rsidR="00762D8D">
          <w:rPr>
            <w:noProof/>
            <w:webHidden/>
          </w:rPr>
          <w:fldChar w:fldCharType="end"/>
        </w:r>
      </w:hyperlink>
    </w:p>
    <w:p w:rsidR="002904E0" w14:paraId="537E73B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7" w:history="1">
        <w:r w:rsidRPr="00245A0A" w:rsidR="00762D8D">
          <w:rPr>
            <w:rStyle w:val="Hyperlink"/>
            <w:noProof/>
          </w:rPr>
          <w:t>Table 5</w:t>
        </w:r>
        <w:r w:rsidRPr="00245A0A" w:rsidR="00762D8D">
          <w:rPr>
            <w:rStyle w:val="Hyperlink"/>
            <w:noProof/>
          </w:rPr>
          <w:noBreakHyphen/>
          <w:t>77: Pricing and Customer Review Information for Mold Release and Mold Cleaner Products Based on Manufacturer and Retailer Web Pages</w:t>
        </w:r>
        <w:r w:rsidR="00762D8D">
          <w:rPr>
            <w:noProof/>
            <w:webHidden/>
          </w:rPr>
          <w:tab/>
        </w:r>
        <w:r w:rsidR="00762D8D">
          <w:rPr>
            <w:noProof/>
            <w:webHidden/>
          </w:rPr>
          <w:fldChar w:fldCharType="begin" w:fldLock="1"/>
        </w:r>
        <w:r w:rsidR="00762D8D">
          <w:rPr>
            <w:noProof/>
            <w:webHidden/>
          </w:rPr>
          <w:instrText xml:space="preserve"> PAGEREF _Toc165379617 \h </w:instrText>
        </w:r>
        <w:r w:rsidR="00762D8D">
          <w:rPr>
            <w:noProof/>
            <w:webHidden/>
          </w:rPr>
          <w:fldChar w:fldCharType="separate"/>
        </w:r>
        <w:r w:rsidR="00762D8D">
          <w:rPr>
            <w:noProof/>
            <w:webHidden/>
          </w:rPr>
          <w:t>5-74</w:t>
        </w:r>
        <w:r w:rsidR="00762D8D">
          <w:rPr>
            <w:noProof/>
            <w:webHidden/>
          </w:rPr>
          <w:fldChar w:fldCharType="end"/>
        </w:r>
      </w:hyperlink>
    </w:p>
    <w:p w:rsidR="002904E0" w14:paraId="352A361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8" w:history="1">
        <w:r w:rsidRPr="00245A0A" w:rsidR="00762D8D">
          <w:rPr>
            <w:rStyle w:val="Hyperlink"/>
            <w:noProof/>
          </w:rPr>
          <w:t>Table 5</w:t>
        </w:r>
        <w:r w:rsidRPr="00245A0A" w:rsidR="00762D8D">
          <w:rPr>
            <w:rStyle w:val="Hyperlink"/>
            <w:noProof/>
          </w:rPr>
          <w:noBreakHyphen/>
          <w:t>78: Safety Data Sheets and Solvent Ingredients with Concentrations of 5 Percent or Higher for Reviewed Spot Removers</w:t>
        </w:r>
        <w:r w:rsidR="00762D8D">
          <w:rPr>
            <w:noProof/>
            <w:webHidden/>
          </w:rPr>
          <w:tab/>
        </w:r>
        <w:r w:rsidR="00762D8D">
          <w:rPr>
            <w:noProof/>
            <w:webHidden/>
          </w:rPr>
          <w:fldChar w:fldCharType="begin" w:fldLock="1"/>
        </w:r>
        <w:r w:rsidR="00762D8D">
          <w:rPr>
            <w:noProof/>
            <w:webHidden/>
          </w:rPr>
          <w:instrText xml:space="preserve"> PAGEREF _Toc165379618 \h </w:instrText>
        </w:r>
        <w:r w:rsidR="00762D8D">
          <w:rPr>
            <w:noProof/>
            <w:webHidden/>
          </w:rPr>
          <w:fldChar w:fldCharType="separate"/>
        </w:r>
        <w:r w:rsidR="00762D8D">
          <w:rPr>
            <w:noProof/>
            <w:webHidden/>
          </w:rPr>
          <w:t>5-80</w:t>
        </w:r>
        <w:r w:rsidR="00762D8D">
          <w:rPr>
            <w:noProof/>
            <w:webHidden/>
          </w:rPr>
          <w:fldChar w:fldCharType="end"/>
        </w:r>
      </w:hyperlink>
    </w:p>
    <w:p w:rsidR="002904E0" w14:paraId="2F698E1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19" w:history="1">
        <w:r w:rsidRPr="00245A0A" w:rsidR="00762D8D">
          <w:rPr>
            <w:rStyle w:val="Hyperlink"/>
            <w:noProof/>
          </w:rPr>
          <w:t>Table 5</w:t>
        </w:r>
        <w:r w:rsidRPr="00245A0A" w:rsidR="00762D8D">
          <w:rPr>
            <w:rStyle w:val="Hyperlink"/>
            <w:noProof/>
          </w:rPr>
          <w:noBreakHyphen/>
          <w:t>79: Estimated Percentage Share of Solvent Ingredients for Reviewed Spot Removers</w:t>
        </w:r>
        <w:r w:rsidR="00762D8D">
          <w:rPr>
            <w:noProof/>
            <w:webHidden/>
          </w:rPr>
          <w:tab/>
        </w:r>
        <w:r w:rsidR="00762D8D">
          <w:rPr>
            <w:noProof/>
            <w:webHidden/>
          </w:rPr>
          <w:fldChar w:fldCharType="begin" w:fldLock="1"/>
        </w:r>
        <w:r w:rsidR="00762D8D">
          <w:rPr>
            <w:noProof/>
            <w:webHidden/>
          </w:rPr>
          <w:instrText xml:space="preserve"> PAGEREF _Toc165379619 \h </w:instrText>
        </w:r>
        <w:r w:rsidR="00762D8D">
          <w:rPr>
            <w:noProof/>
            <w:webHidden/>
          </w:rPr>
          <w:fldChar w:fldCharType="separate"/>
        </w:r>
        <w:r w:rsidR="00762D8D">
          <w:rPr>
            <w:noProof/>
            <w:webHidden/>
          </w:rPr>
          <w:t>5-81</w:t>
        </w:r>
        <w:r w:rsidR="00762D8D">
          <w:rPr>
            <w:noProof/>
            <w:webHidden/>
          </w:rPr>
          <w:fldChar w:fldCharType="end"/>
        </w:r>
      </w:hyperlink>
    </w:p>
    <w:p w:rsidR="002904E0" w14:paraId="7F7D90C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0" w:history="1">
        <w:r w:rsidRPr="00245A0A" w:rsidR="00762D8D">
          <w:rPr>
            <w:rStyle w:val="Hyperlink"/>
            <w:noProof/>
          </w:rPr>
          <w:t>Table 5</w:t>
        </w:r>
        <w:r w:rsidRPr="00245A0A" w:rsidR="00762D8D">
          <w:rPr>
            <w:rStyle w:val="Hyperlink"/>
            <w:noProof/>
          </w:rPr>
          <w:noBreakHyphen/>
          <w:t>80: VOC Content for Spot Removers Based on Information in SDSs or Technical Data Sheets</w:t>
        </w:r>
        <w:r w:rsidR="00762D8D">
          <w:rPr>
            <w:noProof/>
            <w:webHidden/>
          </w:rPr>
          <w:tab/>
        </w:r>
        <w:r w:rsidR="00762D8D">
          <w:rPr>
            <w:noProof/>
            <w:webHidden/>
          </w:rPr>
          <w:fldChar w:fldCharType="begin" w:fldLock="1"/>
        </w:r>
        <w:r w:rsidR="00762D8D">
          <w:rPr>
            <w:noProof/>
            <w:webHidden/>
          </w:rPr>
          <w:instrText xml:space="preserve"> PAGEREF _Toc165379620 \h </w:instrText>
        </w:r>
        <w:r w:rsidR="00762D8D">
          <w:rPr>
            <w:noProof/>
            <w:webHidden/>
          </w:rPr>
          <w:fldChar w:fldCharType="separate"/>
        </w:r>
        <w:r w:rsidR="00762D8D">
          <w:rPr>
            <w:noProof/>
            <w:webHidden/>
          </w:rPr>
          <w:t>5-82</w:t>
        </w:r>
        <w:r w:rsidR="00762D8D">
          <w:rPr>
            <w:noProof/>
            <w:webHidden/>
          </w:rPr>
          <w:fldChar w:fldCharType="end"/>
        </w:r>
      </w:hyperlink>
    </w:p>
    <w:p w:rsidR="002904E0" w14:paraId="0F27FC8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1" w:history="1">
        <w:r w:rsidRPr="00245A0A" w:rsidR="00762D8D">
          <w:rPr>
            <w:rStyle w:val="Hyperlink"/>
            <w:noProof/>
          </w:rPr>
          <w:t>Table 5</w:t>
        </w:r>
        <w:r w:rsidRPr="00245A0A" w:rsidR="00762D8D">
          <w:rPr>
            <w:rStyle w:val="Hyperlink"/>
            <w:noProof/>
          </w:rPr>
          <w:noBreakHyphen/>
          <w:t>81: Flash Point and Flammability Ratings for Spot Removers Based on Information</w:t>
        </w:r>
        <w:r w:rsidR="00762D8D">
          <w:rPr>
            <w:noProof/>
            <w:webHidden/>
          </w:rPr>
          <w:tab/>
        </w:r>
        <w:r w:rsidR="00762D8D">
          <w:rPr>
            <w:noProof/>
            <w:webHidden/>
          </w:rPr>
          <w:fldChar w:fldCharType="begin" w:fldLock="1"/>
        </w:r>
        <w:r w:rsidR="00762D8D">
          <w:rPr>
            <w:noProof/>
            <w:webHidden/>
          </w:rPr>
          <w:instrText xml:space="preserve"> PAGEREF _Toc165379621 \h </w:instrText>
        </w:r>
        <w:r w:rsidR="00762D8D">
          <w:rPr>
            <w:noProof/>
            <w:webHidden/>
          </w:rPr>
          <w:fldChar w:fldCharType="separate"/>
        </w:r>
        <w:r w:rsidR="00762D8D">
          <w:rPr>
            <w:noProof/>
            <w:webHidden/>
          </w:rPr>
          <w:t>5-83</w:t>
        </w:r>
        <w:r w:rsidR="00762D8D">
          <w:rPr>
            <w:noProof/>
            <w:webHidden/>
          </w:rPr>
          <w:fldChar w:fldCharType="end"/>
        </w:r>
      </w:hyperlink>
    </w:p>
    <w:p w:rsidR="002904E0" w14:paraId="0C0ED56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2" w:history="1">
        <w:r w:rsidRPr="00245A0A" w:rsidR="00762D8D">
          <w:rPr>
            <w:rStyle w:val="Hyperlink"/>
            <w:noProof/>
          </w:rPr>
          <w:t>Table 5</w:t>
        </w:r>
        <w:r w:rsidRPr="00245A0A" w:rsidR="00762D8D">
          <w:rPr>
            <w:rStyle w:val="Hyperlink"/>
            <w:noProof/>
          </w:rPr>
          <w:noBreakHyphen/>
          <w:t>82: Pricing and Customer Review Information for Spot Removers Based on</w:t>
        </w:r>
        <w:r w:rsidR="00762D8D">
          <w:rPr>
            <w:noProof/>
            <w:webHidden/>
          </w:rPr>
          <w:tab/>
        </w:r>
        <w:r w:rsidR="00762D8D">
          <w:rPr>
            <w:noProof/>
            <w:webHidden/>
          </w:rPr>
          <w:fldChar w:fldCharType="begin" w:fldLock="1"/>
        </w:r>
        <w:r w:rsidR="00762D8D">
          <w:rPr>
            <w:noProof/>
            <w:webHidden/>
          </w:rPr>
          <w:instrText xml:space="preserve"> PAGEREF _Toc165379622 \h </w:instrText>
        </w:r>
        <w:r w:rsidR="00762D8D">
          <w:rPr>
            <w:noProof/>
            <w:webHidden/>
          </w:rPr>
          <w:fldChar w:fldCharType="separate"/>
        </w:r>
        <w:r w:rsidR="00762D8D">
          <w:rPr>
            <w:noProof/>
            <w:webHidden/>
          </w:rPr>
          <w:t>5-84</w:t>
        </w:r>
        <w:r w:rsidR="00762D8D">
          <w:rPr>
            <w:noProof/>
            <w:webHidden/>
          </w:rPr>
          <w:fldChar w:fldCharType="end"/>
        </w:r>
      </w:hyperlink>
    </w:p>
    <w:p w:rsidR="002904E0" w14:paraId="301CAF0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3" w:history="1">
        <w:r w:rsidRPr="00245A0A" w:rsidR="00762D8D">
          <w:rPr>
            <w:rStyle w:val="Hyperlink"/>
            <w:noProof/>
          </w:rPr>
          <w:t>Table 6</w:t>
        </w:r>
        <w:r w:rsidRPr="00245A0A" w:rsidR="00762D8D">
          <w:rPr>
            <w:rStyle w:val="Hyperlink"/>
            <w:noProof/>
          </w:rPr>
          <w:noBreakHyphen/>
          <w:t>1: PCE Emission Factors Estimated from NEI and Identified from Additional Sources</w:t>
        </w:r>
        <w:r w:rsidR="00762D8D">
          <w:rPr>
            <w:noProof/>
            <w:webHidden/>
          </w:rPr>
          <w:tab/>
        </w:r>
        <w:r w:rsidR="00762D8D">
          <w:rPr>
            <w:noProof/>
            <w:webHidden/>
          </w:rPr>
          <w:fldChar w:fldCharType="begin" w:fldLock="1"/>
        </w:r>
        <w:r w:rsidR="00762D8D">
          <w:rPr>
            <w:noProof/>
            <w:webHidden/>
          </w:rPr>
          <w:instrText xml:space="preserve"> PAGEREF _Toc165379623 \h </w:instrText>
        </w:r>
        <w:r w:rsidR="00762D8D">
          <w:rPr>
            <w:noProof/>
            <w:webHidden/>
          </w:rPr>
          <w:fldChar w:fldCharType="separate"/>
        </w:r>
        <w:r w:rsidR="00762D8D">
          <w:rPr>
            <w:noProof/>
            <w:webHidden/>
          </w:rPr>
          <w:t>6-4</w:t>
        </w:r>
        <w:r w:rsidR="00762D8D">
          <w:rPr>
            <w:noProof/>
            <w:webHidden/>
          </w:rPr>
          <w:fldChar w:fldCharType="end"/>
        </w:r>
      </w:hyperlink>
    </w:p>
    <w:p w:rsidR="002904E0" w14:paraId="5773494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4" w:history="1">
        <w:r w:rsidRPr="00245A0A" w:rsidR="00762D8D">
          <w:rPr>
            <w:rStyle w:val="Hyperlink"/>
            <w:noProof/>
          </w:rPr>
          <w:t>Table 6</w:t>
        </w:r>
        <w:r w:rsidRPr="00245A0A" w:rsidR="00762D8D">
          <w:rPr>
            <w:rStyle w:val="Hyperlink"/>
            <w:noProof/>
          </w:rPr>
          <w:noBreakHyphen/>
          <w:t>2: Point Source Annual Volume of PCE Consumed</w:t>
        </w:r>
        <w:r w:rsidR="00762D8D">
          <w:rPr>
            <w:noProof/>
            <w:webHidden/>
          </w:rPr>
          <w:tab/>
        </w:r>
        <w:r w:rsidR="00762D8D">
          <w:rPr>
            <w:noProof/>
            <w:webHidden/>
          </w:rPr>
          <w:fldChar w:fldCharType="begin" w:fldLock="1"/>
        </w:r>
        <w:r w:rsidR="00762D8D">
          <w:rPr>
            <w:noProof/>
            <w:webHidden/>
          </w:rPr>
          <w:instrText xml:space="preserve"> PAGEREF _Toc165379624 \h </w:instrText>
        </w:r>
        <w:r w:rsidR="00762D8D">
          <w:rPr>
            <w:noProof/>
            <w:webHidden/>
          </w:rPr>
          <w:fldChar w:fldCharType="separate"/>
        </w:r>
        <w:r w:rsidR="00762D8D">
          <w:rPr>
            <w:noProof/>
            <w:webHidden/>
          </w:rPr>
          <w:t>6-8</w:t>
        </w:r>
        <w:r w:rsidR="00762D8D">
          <w:rPr>
            <w:noProof/>
            <w:webHidden/>
          </w:rPr>
          <w:fldChar w:fldCharType="end"/>
        </w:r>
      </w:hyperlink>
    </w:p>
    <w:p w:rsidR="002904E0" w14:paraId="7CCF094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5" w:history="1">
        <w:r w:rsidRPr="00245A0A" w:rsidR="00762D8D">
          <w:rPr>
            <w:rStyle w:val="Hyperlink"/>
            <w:noProof/>
          </w:rPr>
          <w:t>Table 6</w:t>
        </w:r>
        <w:r w:rsidRPr="00245A0A" w:rsidR="00762D8D">
          <w:rPr>
            <w:rStyle w:val="Hyperlink"/>
            <w:noProof/>
          </w:rPr>
          <w:noBreakHyphen/>
          <w:t>3: Solvent Usage in the United States</w:t>
        </w:r>
        <w:r w:rsidR="00762D8D">
          <w:rPr>
            <w:noProof/>
            <w:webHidden/>
          </w:rPr>
          <w:tab/>
        </w:r>
        <w:r w:rsidR="00762D8D">
          <w:rPr>
            <w:noProof/>
            <w:webHidden/>
          </w:rPr>
          <w:fldChar w:fldCharType="begin" w:fldLock="1"/>
        </w:r>
        <w:r w:rsidR="00762D8D">
          <w:rPr>
            <w:noProof/>
            <w:webHidden/>
          </w:rPr>
          <w:instrText xml:space="preserve"> PAGEREF _Toc165379625 \h </w:instrText>
        </w:r>
        <w:r w:rsidR="00762D8D">
          <w:rPr>
            <w:noProof/>
            <w:webHidden/>
          </w:rPr>
          <w:fldChar w:fldCharType="separate"/>
        </w:r>
        <w:r w:rsidR="00762D8D">
          <w:rPr>
            <w:noProof/>
            <w:webHidden/>
          </w:rPr>
          <w:t>6-10</w:t>
        </w:r>
        <w:r w:rsidR="00762D8D">
          <w:rPr>
            <w:noProof/>
            <w:webHidden/>
          </w:rPr>
          <w:fldChar w:fldCharType="end"/>
        </w:r>
      </w:hyperlink>
    </w:p>
    <w:p w:rsidR="002904E0" w14:paraId="2DA4A70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6" w:history="1">
        <w:r w:rsidRPr="00245A0A" w:rsidR="00762D8D">
          <w:rPr>
            <w:rStyle w:val="Hyperlink"/>
            <w:noProof/>
          </w:rPr>
          <w:t>Table 6</w:t>
        </w:r>
        <w:r w:rsidRPr="00245A0A" w:rsidR="00762D8D">
          <w:rPr>
            <w:rStyle w:val="Hyperlink"/>
            <w:noProof/>
          </w:rPr>
          <w:noBreakHyphen/>
          <w:t>4: Crosswalk between Use Categories with Both Point and Nonpoint Sources and Estimation Source Categories</w:t>
        </w:r>
        <w:r w:rsidR="00762D8D">
          <w:rPr>
            <w:noProof/>
            <w:webHidden/>
          </w:rPr>
          <w:tab/>
        </w:r>
        <w:r w:rsidR="00762D8D">
          <w:rPr>
            <w:noProof/>
            <w:webHidden/>
          </w:rPr>
          <w:fldChar w:fldCharType="begin" w:fldLock="1"/>
        </w:r>
        <w:r w:rsidR="00762D8D">
          <w:rPr>
            <w:noProof/>
            <w:webHidden/>
          </w:rPr>
          <w:instrText xml:space="preserve"> PAGEREF _Toc165379626 \h </w:instrText>
        </w:r>
        <w:r w:rsidR="00762D8D">
          <w:rPr>
            <w:noProof/>
            <w:webHidden/>
          </w:rPr>
          <w:fldChar w:fldCharType="separate"/>
        </w:r>
        <w:r w:rsidR="00762D8D">
          <w:rPr>
            <w:noProof/>
            <w:webHidden/>
          </w:rPr>
          <w:t>6-11</w:t>
        </w:r>
        <w:r w:rsidR="00762D8D">
          <w:rPr>
            <w:noProof/>
            <w:webHidden/>
          </w:rPr>
          <w:fldChar w:fldCharType="end"/>
        </w:r>
      </w:hyperlink>
    </w:p>
    <w:p w:rsidR="002904E0" w14:paraId="20A8086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7" w:history="1">
        <w:r w:rsidRPr="00245A0A" w:rsidR="00762D8D">
          <w:rPr>
            <w:rStyle w:val="Hyperlink"/>
            <w:noProof/>
          </w:rPr>
          <w:t>Table 6</w:t>
        </w:r>
        <w:r w:rsidRPr="00245A0A" w:rsidR="00762D8D">
          <w:rPr>
            <w:rStyle w:val="Hyperlink"/>
            <w:noProof/>
          </w:rPr>
          <w:noBreakHyphen/>
          <w:t>5: Total Use Category Annual Solvent Demand</w:t>
        </w:r>
        <w:r w:rsidR="00762D8D">
          <w:rPr>
            <w:noProof/>
            <w:webHidden/>
          </w:rPr>
          <w:tab/>
        </w:r>
        <w:r w:rsidR="00762D8D">
          <w:rPr>
            <w:noProof/>
            <w:webHidden/>
          </w:rPr>
          <w:fldChar w:fldCharType="begin" w:fldLock="1"/>
        </w:r>
        <w:r w:rsidR="00762D8D">
          <w:rPr>
            <w:noProof/>
            <w:webHidden/>
          </w:rPr>
          <w:instrText xml:space="preserve"> PAGEREF _Toc165379627 \h </w:instrText>
        </w:r>
        <w:r w:rsidR="00762D8D">
          <w:rPr>
            <w:noProof/>
            <w:webHidden/>
          </w:rPr>
          <w:fldChar w:fldCharType="separate"/>
        </w:r>
        <w:r w:rsidR="00762D8D">
          <w:rPr>
            <w:noProof/>
            <w:webHidden/>
          </w:rPr>
          <w:t>6-14</w:t>
        </w:r>
        <w:r w:rsidR="00762D8D">
          <w:rPr>
            <w:noProof/>
            <w:webHidden/>
          </w:rPr>
          <w:fldChar w:fldCharType="end"/>
        </w:r>
      </w:hyperlink>
    </w:p>
    <w:p w:rsidR="002904E0" w14:paraId="69579AA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8" w:history="1">
        <w:r w:rsidRPr="00245A0A" w:rsidR="00762D8D">
          <w:rPr>
            <w:rStyle w:val="Hyperlink"/>
            <w:noProof/>
          </w:rPr>
          <w:t>Table 6</w:t>
        </w:r>
        <w:r w:rsidRPr="00245A0A" w:rsidR="00762D8D">
          <w:rPr>
            <w:rStyle w:val="Hyperlink"/>
            <w:noProof/>
          </w:rPr>
          <w:noBreakHyphen/>
          <w:t>6: PCE Speciation Factors</w:t>
        </w:r>
        <w:r w:rsidR="00762D8D">
          <w:rPr>
            <w:noProof/>
            <w:webHidden/>
          </w:rPr>
          <w:tab/>
        </w:r>
        <w:r w:rsidR="00762D8D">
          <w:rPr>
            <w:noProof/>
            <w:webHidden/>
          </w:rPr>
          <w:fldChar w:fldCharType="begin" w:fldLock="1"/>
        </w:r>
        <w:r w:rsidR="00762D8D">
          <w:rPr>
            <w:noProof/>
            <w:webHidden/>
          </w:rPr>
          <w:instrText xml:space="preserve"> PAGEREF _Toc165379628 \h </w:instrText>
        </w:r>
        <w:r w:rsidR="00762D8D">
          <w:rPr>
            <w:noProof/>
            <w:webHidden/>
          </w:rPr>
          <w:fldChar w:fldCharType="separate"/>
        </w:r>
        <w:r w:rsidR="00762D8D">
          <w:rPr>
            <w:noProof/>
            <w:webHidden/>
          </w:rPr>
          <w:t>6-15</w:t>
        </w:r>
        <w:r w:rsidR="00762D8D">
          <w:rPr>
            <w:noProof/>
            <w:webHidden/>
          </w:rPr>
          <w:fldChar w:fldCharType="end"/>
        </w:r>
      </w:hyperlink>
    </w:p>
    <w:p w:rsidR="002904E0" w14:paraId="60D5ECA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29" w:history="1">
        <w:r w:rsidRPr="00245A0A" w:rsidR="00762D8D">
          <w:rPr>
            <w:rStyle w:val="Hyperlink"/>
            <w:noProof/>
          </w:rPr>
          <w:t>Table 6</w:t>
        </w:r>
        <w:r w:rsidRPr="00245A0A" w:rsidR="00762D8D">
          <w:rPr>
            <w:rStyle w:val="Hyperlink"/>
            <w:noProof/>
          </w:rPr>
          <w:noBreakHyphen/>
          <w:t>7: States with Regulations Limiting PCE Emissions in Consumer Products</w:t>
        </w:r>
        <w:r w:rsidR="00762D8D">
          <w:rPr>
            <w:noProof/>
            <w:webHidden/>
          </w:rPr>
          <w:tab/>
        </w:r>
        <w:r w:rsidR="00762D8D">
          <w:rPr>
            <w:noProof/>
            <w:webHidden/>
          </w:rPr>
          <w:fldChar w:fldCharType="begin" w:fldLock="1"/>
        </w:r>
        <w:r w:rsidR="00762D8D">
          <w:rPr>
            <w:noProof/>
            <w:webHidden/>
          </w:rPr>
          <w:instrText xml:space="preserve"> PAGEREF _Toc165379629 \h </w:instrText>
        </w:r>
        <w:r w:rsidR="00762D8D">
          <w:rPr>
            <w:noProof/>
            <w:webHidden/>
          </w:rPr>
          <w:fldChar w:fldCharType="separate"/>
        </w:r>
        <w:r w:rsidR="00762D8D">
          <w:rPr>
            <w:noProof/>
            <w:webHidden/>
          </w:rPr>
          <w:t>6-18</w:t>
        </w:r>
        <w:r w:rsidR="00762D8D">
          <w:rPr>
            <w:noProof/>
            <w:webHidden/>
          </w:rPr>
          <w:fldChar w:fldCharType="end"/>
        </w:r>
      </w:hyperlink>
    </w:p>
    <w:p w:rsidR="002904E0" w14:paraId="09E5EFD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0" w:history="1">
        <w:r w:rsidRPr="00245A0A" w:rsidR="00762D8D">
          <w:rPr>
            <w:rStyle w:val="Hyperlink"/>
            <w:noProof/>
          </w:rPr>
          <w:t>Table 6</w:t>
        </w:r>
        <w:r w:rsidRPr="00245A0A" w:rsidR="00762D8D">
          <w:rPr>
            <w:rStyle w:val="Hyperlink"/>
            <w:noProof/>
          </w:rPr>
          <w:noBreakHyphen/>
          <w:t>8: Annual Volume of PCE Consumed for Use Categories with Both Point and Nonpoint Sources</w:t>
        </w:r>
        <w:r w:rsidR="00762D8D">
          <w:rPr>
            <w:noProof/>
            <w:webHidden/>
          </w:rPr>
          <w:tab/>
        </w:r>
        <w:r w:rsidR="00762D8D">
          <w:rPr>
            <w:noProof/>
            <w:webHidden/>
          </w:rPr>
          <w:fldChar w:fldCharType="begin" w:fldLock="1"/>
        </w:r>
        <w:r w:rsidR="00762D8D">
          <w:rPr>
            <w:noProof/>
            <w:webHidden/>
          </w:rPr>
          <w:instrText xml:space="preserve"> PAGEREF _Toc165379630 \h </w:instrText>
        </w:r>
        <w:r w:rsidR="00762D8D">
          <w:rPr>
            <w:noProof/>
            <w:webHidden/>
          </w:rPr>
          <w:fldChar w:fldCharType="separate"/>
        </w:r>
        <w:r w:rsidR="00762D8D">
          <w:rPr>
            <w:noProof/>
            <w:webHidden/>
          </w:rPr>
          <w:t>6-20</w:t>
        </w:r>
        <w:r w:rsidR="00762D8D">
          <w:rPr>
            <w:noProof/>
            <w:webHidden/>
          </w:rPr>
          <w:fldChar w:fldCharType="end"/>
        </w:r>
      </w:hyperlink>
    </w:p>
    <w:p w:rsidR="002904E0" w14:paraId="552F8F2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1" w:history="1">
        <w:r w:rsidRPr="00245A0A" w:rsidR="00762D8D">
          <w:rPr>
            <w:rStyle w:val="Hyperlink"/>
            <w:noProof/>
          </w:rPr>
          <w:t>Table 6</w:t>
        </w:r>
        <w:r w:rsidRPr="00245A0A" w:rsidR="00762D8D">
          <w:rPr>
            <w:rStyle w:val="Hyperlink"/>
            <w:noProof/>
          </w:rPr>
          <w:noBreakHyphen/>
          <w:t>9: State Level Data on PCE Dry Cleaning Machines</w:t>
        </w:r>
        <w:r w:rsidR="00762D8D">
          <w:rPr>
            <w:noProof/>
            <w:webHidden/>
          </w:rPr>
          <w:tab/>
        </w:r>
        <w:r w:rsidR="00762D8D">
          <w:rPr>
            <w:noProof/>
            <w:webHidden/>
          </w:rPr>
          <w:fldChar w:fldCharType="begin" w:fldLock="1"/>
        </w:r>
        <w:r w:rsidR="00762D8D">
          <w:rPr>
            <w:noProof/>
            <w:webHidden/>
          </w:rPr>
          <w:instrText xml:space="preserve"> PAGEREF _Toc165379631 \h </w:instrText>
        </w:r>
        <w:r w:rsidR="00762D8D">
          <w:rPr>
            <w:noProof/>
            <w:webHidden/>
          </w:rPr>
          <w:fldChar w:fldCharType="separate"/>
        </w:r>
        <w:r w:rsidR="00762D8D">
          <w:rPr>
            <w:noProof/>
            <w:webHidden/>
          </w:rPr>
          <w:t>6-22</w:t>
        </w:r>
        <w:r w:rsidR="00762D8D">
          <w:rPr>
            <w:noProof/>
            <w:webHidden/>
          </w:rPr>
          <w:fldChar w:fldCharType="end"/>
        </w:r>
      </w:hyperlink>
    </w:p>
    <w:p w:rsidR="002904E0" w14:paraId="1C94C3C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2" w:history="1">
        <w:r w:rsidRPr="00245A0A" w:rsidR="00762D8D">
          <w:rPr>
            <w:rStyle w:val="Hyperlink"/>
            <w:noProof/>
          </w:rPr>
          <w:t>Table 6</w:t>
        </w:r>
        <w:r w:rsidRPr="00245A0A" w:rsidR="00762D8D">
          <w:rPr>
            <w:rStyle w:val="Hyperlink"/>
            <w:noProof/>
          </w:rPr>
          <w:noBreakHyphen/>
          <w:t>10: Summary of PCE Consumption Volume Estimates, by Use Category</w:t>
        </w:r>
        <w:r w:rsidR="00762D8D">
          <w:rPr>
            <w:noProof/>
            <w:webHidden/>
          </w:rPr>
          <w:tab/>
        </w:r>
        <w:r w:rsidR="00762D8D">
          <w:rPr>
            <w:noProof/>
            <w:webHidden/>
          </w:rPr>
          <w:fldChar w:fldCharType="begin" w:fldLock="1"/>
        </w:r>
        <w:r w:rsidR="00762D8D">
          <w:rPr>
            <w:noProof/>
            <w:webHidden/>
          </w:rPr>
          <w:instrText xml:space="preserve"> PAGEREF _Toc165379632 \h </w:instrText>
        </w:r>
        <w:r w:rsidR="00762D8D">
          <w:rPr>
            <w:noProof/>
            <w:webHidden/>
          </w:rPr>
          <w:fldChar w:fldCharType="separate"/>
        </w:r>
        <w:r w:rsidR="00762D8D">
          <w:rPr>
            <w:noProof/>
            <w:webHidden/>
          </w:rPr>
          <w:t>6-24</w:t>
        </w:r>
        <w:r w:rsidR="00762D8D">
          <w:rPr>
            <w:noProof/>
            <w:webHidden/>
          </w:rPr>
          <w:fldChar w:fldCharType="end"/>
        </w:r>
      </w:hyperlink>
    </w:p>
    <w:p w:rsidR="002904E0" w14:paraId="1226C07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3" w:history="1">
        <w:r w:rsidRPr="00245A0A" w:rsidR="00762D8D">
          <w:rPr>
            <w:rStyle w:val="Hyperlink"/>
            <w:noProof/>
          </w:rPr>
          <w:t>Table 6</w:t>
        </w:r>
        <w:r w:rsidRPr="00245A0A" w:rsidR="00762D8D">
          <w:rPr>
            <w:rStyle w:val="Hyperlink"/>
            <w:noProof/>
          </w:rPr>
          <w:noBreakHyphen/>
          <w:t>11: Summary of Estimated Number of Facilities and Individuals with Occupational Exposure, by Use Category</w:t>
        </w:r>
        <w:r w:rsidR="00762D8D">
          <w:rPr>
            <w:noProof/>
            <w:webHidden/>
          </w:rPr>
          <w:tab/>
        </w:r>
        <w:r w:rsidR="00762D8D">
          <w:rPr>
            <w:noProof/>
            <w:webHidden/>
          </w:rPr>
          <w:fldChar w:fldCharType="begin" w:fldLock="1"/>
        </w:r>
        <w:r w:rsidR="00762D8D">
          <w:rPr>
            <w:noProof/>
            <w:webHidden/>
          </w:rPr>
          <w:instrText xml:space="preserve"> PAGEREF _Toc165379633 \h </w:instrText>
        </w:r>
        <w:r w:rsidR="00762D8D">
          <w:rPr>
            <w:noProof/>
            <w:webHidden/>
          </w:rPr>
          <w:fldChar w:fldCharType="separate"/>
        </w:r>
        <w:r w:rsidR="00762D8D">
          <w:rPr>
            <w:noProof/>
            <w:webHidden/>
          </w:rPr>
          <w:t>6-25</w:t>
        </w:r>
        <w:r w:rsidR="00762D8D">
          <w:rPr>
            <w:noProof/>
            <w:webHidden/>
          </w:rPr>
          <w:fldChar w:fldCharType="end"/>
        </w:r>
      </w:hyperlink>
    </w:p>
    <w:p w:rsidR="002904E0" w14:paraId="73B2910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4" w:history="1">
        <w:r w:rsidRPr="00245A0A" w:rsidR="00762D8D">
          <w:rPr>
            <w:rStyle w:val="Hyperlink"/>
            <w:noProof/>
          </w:rPr>
          <w:t>Table 7</w:t>
        </w:r>
        <w:r w:rsidRPr="00245A0A" w:rsidR="00762D8D">
          <w:rPr>
            <w:rStyle w:val="Hyperlink"/>
            <w:noProof/>
          </w:rPr>
          <w:noBreakHyphen/>
          <w:t>1: Summary of Options Analyzed by use Category</w:t>
        </w:r>
        <w:r w:rsidR="00762D8D">
          <w:rPr>
            <w:noProof/>
            <w:webHidden/>
          </w:rPr>
          <w:tab/>
        </w:r>
        <w:r w:rsidR="00762D8D">
          <w:rPr>
            <w:noProof/>
            <w:webHidden/>
          </w:rPr>
          <w:fldChar w:fldCharType="begin" w:fldLock="1"/>
        </w:r>
        <w:r w:rsidR="00762D8D">
          <w:rPr>
            <w:noProof/>
            <w:webHidden/>
          </w:rPr>
          <w:instrText xml:space="preserve"> PAGEREF _Toc165379634 \h </w:instrText>
        </w:r>
        <w:r w:rsidR="00762D8D">
          <w:rPr>
            <w:noProof/>
            <w:webHidden/>
          </w:rPr>
          <w:fldChar w:fldCharType="separate"/>
        </w:r>
        <w:r w:rsidR="00762D8D">
          <w:rPr>
            <w:noProof/>
            <w:webHidden/>
          </w:rPr>
          <w:t>7-2</w:t>
        </w:r>
        <w:r w:rsidR="00762D8D">
          <w:rPr>
            <w:noProof/>
            <w:webHidden/>
          </w:rPr>
          <w:fldChar w:fldCharType="end"/>
        </w:r>
      </w:hyperlink>
    </w:p>
    <w:p w:rsidR="002904E0" w14:paraId="2471FCA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5" w:history="1">
        <w:r w:rsidRPr="00245A0A" w:rsidR="00762D8D">
          <w:rPr>
            <w:rStyle w:val="Hyperlink"/>
            <w:noProof/>
          </w:rPr>
          <w:t>Table 7</w:t>
        </w:r>
        <w:r w:rsidRPr="00245A0A" w:rsidR="00762D8D">
          <w:rPr>
            <w:rStyle w:val="Hyperlink"/>
            <w:noProof/>
          </w:rPr>
          <w:noBreakHyphen/>
          <w:t>2: Number of Sites, Workers, and ONUs Affected by PCE Risk Management</w:t>
        </w:r>
        <w:r w:rsidR="00762D8D">
          <w:rPr>
            <w:noProof/>
            <w:webHidden/>
          </w:rPr>
          <w:tab/>
        </w:r>
        <w:r w:rsidR="00762D8D">
          <w:rPr>
            <w:noProof/>
            <w:webHidden/>
          </w:rPr>
          <w:fldChar w:fldCharType="begin" w:fldLock="1"/>
        </w:r>
        <w:r w:rsidR="00762D8D">
          <w:rPr>
            <w:noProof/>
            <w:webHidden/>
          </w:rPr>
          <w:instrText xml:space="preserve"> PAGEREF _Toc165379635 \h </w:instrText>
        </w:r>
        <w:r w:rsidR="00762D8D">
          <w:rPr>
            <w:noProof/>
            <w:webHidden/>
          </w:rPr>
          <w:fldChar w:fldCharType="separate"/>
        </w:r>
        <w:r w:rsidR="00762D8D">
          <w:rPr>
            <w:noProof/>
            <w:webHidden/>
          </w:rPr>
          <w:t>7-5</w:t>
        </w:r>
        <w:r w:rsidR="00762D8D">
          <w:rPr>
            <w:noProof/>
            <w:webHidden/>
          </w:rPr>
          <w:fldChar w:fldCharType="end"/>
        </w:r>
      </w:hyperlink>
    </w:p>
    <w:p w:rsidR="002904E0" w14:paraId="43F56C8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6" w:history="1">
        <w:r w:rsidRPr="00245A0A" w:rsidR="00762D8D">
          <w:rPr>
            <w:rStyle w:val="Hyperlink"/>
            <w:noProof/>
          </w:rPr>
          <w:t>Table 7</w:t>
        </w:r>
        <w:r w:rsidRPr="00245A0A" w:rsidR="00762D8D">
          <w:rPr>
            <w:rStyle w:val="Hyperlink"/>
            <w:noProof/>
          </w:rPr>
          <w:noBreakHyphen/>
          <w:t>3: Industry Wage Rates (2022$)</w:t>
        </w:r>
        <w:r w:rsidR="00762D8D">
          <w:rPr>
            <w:noProof/>
            <w:webHidden/>
          </w:rPr>
          <w:tab/>
        </w:r>
        <w:r w:rsidR="00762D8D">
          <w:rPr>
            <w:noProof/>
            <w:webHidden/>
          </w:rPr>
          <w:fldChar w:fldCharType="begin" w:fldLock="1"/>
        </w:r>
        <w:r w:rsidR="00762D8D">
          <w:rPr>
            <w:noProof/>
            <w:webHidden/>
          </w:rPr>
          <w:instrText xml:space="preserve"> PAGEREF _Toc165379636 \h </w:instrText>
        </w:r>
        <w:r w:rsidR="00762D8D">
          <w:rPr>
            <w:noProof/>
            <w:webHidden/>
          </w:rPr>
          <w:fldChar w:fldCharType="separate"/>
        </w:r>
        <w:r w:rsidR="00762D8D">
          <w:rPr>
            <w:noProof/>
            <w:webHidden/>
          </w:rPr>
          <w:t>7-7</w:t>
        </w:r>
        <w:r w:rsidR="00762D8D">
          <w:rPr>
            <w:noProof/>
            <w:webHidden/>
          </w:rPr>
          <w:fldChar w:fldCharType="end"/>
        </w:r>
      </w:hyperlink>
    </w:p>
    <w:p w:rsidR="002904E0" w14:paraId="395242A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7" w:history="1">
        <w:r w:rsidRPr="00245A0A" w:rsidR="00762D8D">
          <w:rPr>
            <w:rStyle w:val="Hyperlink"/>
            <w:noProof/>
          </w:rPr>
          <w:t>Table 7</w:t>
        </w:r>
        <w:r w:rsidRPr="00245A0A" w:rsidR="00762D8D">
          <w:rPr>
            <w:rStyle w:val="Hyperlink"/>
            <w:noProof/>
          </w:rPr>
          <w:noBreakHyphen/>
          <w:t>4: Total Rule Familiarization Costs (2022$)</w:t>
        </w:r>
        <w:r w:rsidR="00762D8D">
          <w:rPr>
            <w:noProof/>
            <w:webHidden/>
          </w:rPr>
          <w:tab/>
        </w:r>
        <w:r w:rsidR="00762D8D">
          <w:rPr>
            <w:noProof/>
            <w:webHidden/>
          </w:rPr>
          <w:fldChar w:fldCharType="begin" w:fldLock="1"/>
        </w:r>
        <w:r w:rsidR="00762D8D">
          <w:rPr>
            <w:noProof/>
            <w:webHidden/>
          </w:rPr>
          <w:instrText xml:space="preserve"> PAGEREF _Toc165379637 \h </w:instrText>
        </w:r>
        <w:r w:rsidR="00762D8D">
          <w:rPr>
            <w:noProof/>
            <w:webHidden/>
          </w:rPr>
          <w:fldChar w:fldCharType="separate"/>
        </w:r>
        <w:r w:rsidR="00762D8D">
          <w:rPr>
            <w:noProof/>
            <w:webHidden/>
          </w:rPr>
          <w:t>7-10</w:t>
        </w:r>
        <w:r w:rsidR="00762D8D">
          <w:rPr>
            <w:noProof/>
            <w:webHidden/>
          </w:rPr>
          <w:fldChar w:fldCharType="end"/>
        </w:r>
      </w:hyperlink>
    </w:p>
    <w:p w:rsidR="002904E0" w14:paraId="23D4BE7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8" w:history="1">
        <w:r w:rsidRPr="00245A0A" w:rsidR="00762D8D">
          <w:rPr>
            <w:rStyle w:val="Hyperlink"/>
            <w:noProof/>
          </w:rPr>
          <w:t>Table 7</w:t>
        </w:r>
        <w:r w:rsidRPr="00245A0A" w:rsidR="00762D8D">
          <w:rPr>
            <w:rStyle w:val="Hyperlink"/>
            <w:noProof/>
          </w:rPr>
          <w:noBreakHyphen/>
          <w:t>5: Example Cost Components, by Reformulation Approach</w:t>
        </w:r>
        <w:r w:rsidR="00762D8D">
          <w:rPr>
            <w:noProof/>
            <w:webHidden/>
          </w:rPr>
          <w:tab/>
        </w:r>
        <w:r w:rsidR="00762D8D">
          <w:rPr>
            <w:noProof/>
            <w:webHidden/>
          </w:rPr>
          <w:fldChar w:fldCharType="begin" w:fldLock="1"/>
        </w:r>
        <w:r w:rsidR="00762D8D">
          <w:rPr>
            <w:noProof/>
            <w:webHidden/>
          </w:rPr>
          <w:instrText xml:space="preserve"> PAGEREF _Toc165379638 \h </w:instrText>
        </w:r>
        <w:r w:rsidR="00762D8D">
          <w:rPr>
            <w:noProof/>
            <w:webHidden/>
          </w:rPr>
          <w:fldChar w:fldCharType="separate"/>
        </w:r>
        <w:r w:rsidR="00762D8D">
          <w:rPr>
            <w:noProof/>
            <w:webHidden/>
          </w:rPr>
          <w:t>7-13</w:t>
        </w:r>
        <w:r w:rsidR="00762D8D">
          <w:rPr>
            <w:noProof/>
            <w:webHidden/>
          </w:rPr>
          <w:fldChar w:fldCharType="end"/>
        </w:r>
      </w:hyperlink>
    </w:p>
    <w:p w:rsidR="002904E0" w14:paraId="339AB57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39" w:history="1">
        <w:r w:rsidRPr="00245A0A" w:rsidR="00762D8D">
          <w:rPr>
            <w:rStyle w:val="Hyperlink"/>
            <w:noProof/>
          </w:rPr>
          <w:t>Table 7</w:t>
        </w:r>
        <w:r w:rsidRPr="00245A0A" w:rsidR="00762D8D">
          <w:rPr>
            <w:rStyle w:val="Hyperlink"/>
            <w:noProof/>
          </w:rPr>
          <w:noBreakHyphen/>
          <w:t>6: Crosswalk of Per-Formula Component Cost Estimates (2022$) - Minor Modification</w:t>
        </w:r>
        <w:r w:rsidRPr="00245A0A" w:rsidR="00762D8D">
          <w:rPr>
            <w:rStyle w:val="Hyperlink"/>
            <w:noProof/>
            <w:vertAlign w:val="superscript"/>
          </w:rPr>
          <w:t>1</w:t>
        </w:r>
        <w:r w:rsidR="00762D8D">
          <w:rPr>
            <w:noProof/>
            <w:webHidden/>
          </w:rPr>
          <w:tab/>
        </w:r>
        <w:r w:rsidR="00762D8D">
          <w:rPr>
            <w:noProof/>
            <w:webHidden/>
          </w:rPr>
          <w:fldChar w:fldCharType="begin" w:fldLock="1"/>
        </w:r>
        <w:r w:rsidR="00762D8D">
          <w:rPr>
            <w:noProof/>
            <w:webHidden/>
          </w:rPr>
          <w:instrText xml:space="preserve"> PAGEREF _Toc165379639 \h </w:instrText>
        </w:r>
        <w:r w:rsidR="00762D8D">
          <w:rPr>
            <w:noProof/>
            <w:webHidden/>
          </w:rPr>
          <w:fldChar w:fldCharType="separate"/>
        </w:r>
        <w:r w:rsidR="00762D8D">
          <w:rPr>
            <w:noProof/>
            <w:webHidden/>
          </w:rPr>
          <w:t>7-16</w:t>
        </w:r>
        <w:r w:rsidR="00762D8D">
          <w:rPr>
            <w:noProof/>
            <w:webHidden/>
          </w:rPr>
          <w:fldChar w:fldCharType="end"/>
        </w:r>
      </w:hyperlink>
    </w:p>
    <w:p w:rsidR="002904E0" w14:paraId="51315E5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0" w:history="1">
        <w:r w:rsidRPr="00245A0A" w:rsidR="00762D8D">
          <w:rPr>
            <w:rStyle w:val="Hyperlink"/>
            <w:noProof/>
          </w:rPr>
          <w:t>Table 7</w:t>
        </w:r>
        <w:r w:rsidRPr="00245A0A" w:rsidR="00762D8D">
          <w:rPr>
            <w:rStyle w:val="Hyperlink"/>
            <w:noProof/>
          </w:rPr>
          <w:noBreakHyphen/>
          <w:t>7: Crosswalk of Per-Formula Component Cost Estimates (2022$) - Major Modification</w:t>
        </w:r>
        <w:r w:rsidRPr="00245A0A" w:rsidR="00762D8D">
          <w:rPr>
            <w:rStyle w:val="Hyperlink"/>
            <w:noProof/>
            <w:vertAlign w:val="superscript"/>
          </w:rPr>
          <w:t>1</w:t>
        </w:r>
        <w:r w:rsidR="00762D8D">
          <w:rPr>
            <w:noProof/>
            <w:webHidden/>
          </w:rPr>
          <w:tab/>
        </w:r>
        <w:r w:rsidR="00762D8D">
          <w:rPr>
            <w:noProof/>
            <w:webHidden/>
          </w:rPr>
          <w:fldChar w:fldCharType="begin" w:fldLock="1"/>
        </w:r>
        <w:r w:rsidR="00762D8D">
          <w:rPr>
            <w:noProof/>
            <w:webHidden/>
          </w:rPr>
          <w:instrText xml:space="preserve"> PAGEREF _Toc165379640 \h </w:instrText>
        </w:r>
        <w:r w:rsidR="00762D8D">
          <w:rPr>
            <w:noProof/>
            <w:webHidden/>
          </w:rPr>
          <w:fldChar w:fldCharType="separate"/>
        </w:r>
        <w:r w:rsidR="00762D8D">
          <w:rPr>
            <w:noProof/>
            <w:webHidden/>
          </w:rPr>
          <w:t>7-17</w:t>
        </w:r>
        <w:r w:rsidR="00762D8D">
          <w:rPr>
            <w:noProof/>
            <w:webHidden/>
          </w:rPr>
          <w:fldChar w:fldCharType="end"/>
        </w:r>
      </w:hyperlink>
    </w:p>
    <w:p w:rsidR="002904E0" w14:paraId="6DFD18F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1" w:history="1">
        <w:r w:rsidRPr="00245A0A" w:rsidR="00762D8D">
          <w:rPr>
            <w:rStyle w:val="Hyperlink"/>
            <w:noProof/>
          </w:rPr>
          <w:t>Table 7</w:t>
        </w:r>
        <w:r w:rsidRPr="00245A0A" w:rsidR="00762D8D">
          <w:rPr>
            <w:rStyle w:val="Hyperlink"/>
            <w:noProof/>
          </w:rPr>
          <w:noBreakHyphen/>
          <w:t>8: Reformulation Costs Used in this Analysis (2022$)</w:t>
        </w:r>
        <w:r w:rsidR="00762D8D">
          <w:rPr>
            <w:noProof/>
            <w:webHidden/>
          </w:rPr>
          <w:tab/>
        </w:r>
        <w:r w:rsidR="00762D8D">
          <w:rPr>
            <w:noProof/>
            <w:webHidden/>
          </w:rPr>
          <w:fldChar w:fldCharType="begin" w:fldLock="1"/>
        </w:r>
        <w:r w:rsidR="00762D8D">
          <w:rPr>
            <w:noProof/>
            <w:webHidden/>
          </w:rPr>
          <w:instrText xml:space="preserve"> PAGEREF _Toc165379641 \h </w:instrText>
        </w:r>
        <w:r w:rsidR="00762D8D">
          <w:rPr>
            <w:noProof/>
            <w:webHidden/>
          </w:rPr>
          <w:fldChar w:fldCharType="separate"/>
        </w:r>
        <w:r w:rsidR="00762D8D">
          <w:rPr>
            <w:noProof/>
            <w:webHidden/>
          </w:rPr>
          <w:t>7-18</w:t>
        </w:r>
        <w:r w:rsidR="00762D8D">
          <w:rPr>
            <w:noProof/>
            <w:webHidden/>
          </w:rPr>
          <w:fldChar w:fldCharType="end"/>
        </w:r>
      </w:hyperlink>
    </w:p>
    <w:p w:rsidR="002904E0" w14:paraId="21B3315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2" w:history="1">
        <w:r w:rsidRPr="00245A0A" w:rsidR="00762D8D">
          <w:rPr>
            <w:rStyle w:val="Hyperlink"/>
            <w:noProof/>
          </w:rPr>
          <w:t>Table 7</w:t>
        </w:r>
        <w:r w:rsidRPr="00245A0A" w:rsidR="00762D8D">
          <w:rPr>
            <w:rStyle w:val="Hyperlink"/>
            <w:noProof/>
          </w:rPr>
          <w:noBreakHyphen/>
          <w:t>9: Reformulation Costs by Use Category</w:t>
        </w:r>
        <w:r w:rsidR="00762D8D">
          <w:rPr>
            <w:noProof/>
            <w:webHidden/>
          </w:rPr>
          <w:tab/>
        </w:r>
        <w:r w:rsidR="00762D8D">
          <w:rPr>
            <w:noProof/>
            <w:webHidden/>
          </w:rPr>
          <w:fldChar w:fldCharType="begin" w:fldLock="1"/>
        </w:r>
        <w:r w:rsidR="00762D8D">
          <w:rPr>
            <w:noProof/>
            <w:webHidden/>
          </w:rPr>
          <w:instrText xml:space="preserve"> PAGEREF _Toc165379642 \h </w:instrText>
        </w:r>
        <w:r w:rsidR="00762D8D">
          <w:rPr>
            <w:noProof/>
            <w:webHidden/>
          </w:rPr>
          <w:fldChar w:fldCharType="separate"/>
        </w:r>
        <w:r w:rsidR="00762D8D">
          <w:rPr>
            <w:noProof/>
            <w:webHidden/>
          </w:rPr>
          <w:t>7-19</w:t>
        </w:r>
        <w:r w:rsidR="00762D8D">
          <w:rPr>
            <w:noProof/>
            <w:webHidden/>
          </w:rPr>
          <w:fldChar w:fldCharType="end"/>
        </w:r>
      </w:hyperlink>
    </w:p>
    <w:p w:rsidR="002904E0" w14:paraId="7277C0D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3" w:history="1">
        <w:r w:rsidRPr="00245A0A" w:rsidR="00762D8D">
          <w:rPr>
            <w:rStyle w:val="Hyperlink"/>
            <w:noProof/>
          </w:rPr>
          <w:t>Table 7</w:t>
        </w:r>
        <w:r w:rsidRPr="00245A0A" w:rsidR="00762D8D">
          <w:rPr>
            <w:rStyle w:val="Hyperlink"/>
            <w:noProof/>
          </w:rPr>
          <w:noBreakHyphen/>
          <w:t>10: Total Reformulation Costs</w:t>
        </w:r>
        <w:r w:rsidR="00762D8D">
          <w:rPr>
            <w:noProof/>
            <w:webHidden/>
          </w:rPr>
          <w:tab/>
        </w:r>
        <w:r w:rsidR="00762D8D">
          <w:rPr>
            <w:noProof/>
            <w:webHidden/>
          </w:rPr>
          <w:fldChar w:fldCharType="begin" w:fldLock="1"/>
        </w:r>
        <w:r w:rsidR="00762D8D">
          <w:rPr>
            <w:noProof/>
            <w:webHidden/>
          </w:rPr>
          <w:instrText xml:space="preserve"> PAGEREF _Toc165379643 \h </w:instrText>
        </w:r>
        <w:r w:rsidR="00762D8D">
          <w:rPr>
            <w:noProof/>
            <w:webHidden/>
          </w:rPr>
          <w:fldChar w:fldCharType="separate"/>
        </w:r>
        <w:r w:rsidR="00762D8D">
          <w:rPr>
            <w:noProof/>
            <w:webHidden/>
          </w:rPr>
          <w:t>7-19</w:t>
        </w:r>
        <w:r w:rsidR="00762D8D">
          <w:rPr>
            <w:noProof/>
            <w:webHidden/>
          </w:rPr>
          <w:fldChar w:fldCharType="end"/>
        </w:r>
      </w:hyperlink>
    </w:p>
    <w:p w:rsidR="002904E0" w14:paraId="772D34A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4" w:history="1">
        <w:r w:rsidRPr="00245A0A" w:rsidR="00762D8D">
          <w:rPr>
            <w:rStyle w:val="Hyperlink"/>
            <w:noProof/>
          </w:rPr>
          <w:t>Table 7</w:t>
        </w:r>
        <w:r w:rsidRPr="00245A0A" w:rsidR="00762D8D">
          <w:rPr>
            <w:rStyle w:val="Hyperlink"/>
            <w:noProof/>
          </w:rPr>
          <w:noBreakHyphen/>
          <w:t>11: NY State PCE Dry Cleaning Machines by Year Manufactured and Assumed Retirement Year (25 years after manufacture)</w:t>
        </w:r>
        <w:r w:rsidR="00762D8D">
          <w:rPr>
            <w:noProof/>
            <w:webHidden/>
          </w:rPr>
          <w:tab/>
        </w:r>
        <w:r w:rsidR="00762D8D">
          <w:rPr>
            <w:noProof/>
            <w:webHidden/>
          </w:rPr>
          <w:fldChar w:fldCharType="begin" w:fldLock="1"/>
        </w:r>
        <w:r w:rsidR="00762D8D">
          <w:rPr>
            <w:noProof/>
            <w:webHidden/>
          </w:rPr>
          <w:instrText xml:space="preserve"> PAGEREF _Toc165379644 \h </w:instrText>
        </w:r>
        <w:r w:rsidR="00762D8D">
          <w:rPr>
            <w:noProof/>
            <w:webHidden/>
          </w:rPr>
          <w:fldChar w:fldCharType="separate"/>
        </w:r>
        <w:r w:rsidR="00762D8D">
          <w:rPr>
            <w:noProof/>
            <w:webHidden/>
          </w:rPr>
          <w:t>7-21</w:t>
        </w:r>
        <w:r w:rsidR="00762D8D">
          <w:rPr>
            <w:noProof/>
            <w:webHidden/>
          </w:rPr>
          <w:fldChar w:fldCharType="end"/>
        </w:r>
      </w:hyperlink>
    </w:p>
    <w:p w:rsidR="002904E0" w14:paraId="1C4A720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5" w:history="1">
        <w:r w:rsidRPr="00245A0A" w:rsidR="00762D8D">
          <w:rPr>
            <w:rStyle w:val="Hyperlink"/>
            <w:noProof/>
          </w:rPr>
          <w:t>Table 7</w:t>
        </w:r>
        <w:r w:rsidRPr="00245A0A" w:rsidR="00762D8D">
          <w:rPr>
            <w:rStyle w:val="Hyperlink"/>
            <w:noProof/>
          </w:rPr>
          <w:noBreakHyphen/>
          <w:t>12: NY State PCE Dry Cleaning Machines by Capacity (lbs) and Initial Capital Cost for Replacement with Hydrocarbon Machines (2022$)</w:t>
        </w:r>
        <w:r w:rsidR="00762D8D">
          <w:rPr>
            <w:noProof/>
            <w:webHidden/>
          </w:rPr>
          <w:tab/>
        </w:r>
        <w:r w:rsidR="00762D8D">
          <w:rPr>
            <w:noProof/>
            <w:webHidden/>
          </w:rPr>
          <w:fldChar w:fldCharType="begin" w:fldLock="1"/>
        </w:r>
        <w:r w:rsidR="00762D8D">
          <w:rPr>
            <w:noProof/>
            <w:webHidden/>
          </w:rPr>
          <w:instrText xml:space="preserve"> PAGEREF _Toc165379645 \h </w:instrText>
        </w:r>
        <w:r w:rsidR="00762D8D">
          <w:rPr>
            <w:noProof/>
            <w:webHidden/>
          </w:rPr>
          <w:fldChar w:fldCharType="separate"/>
        </w:r>
        <w:r w:rsidR="00762D8D">
          <w:rPr>
            <w:noProof/>
            <w:webHidden/>
          </w:rPr>
          <w:t>7-23</w:t>
        </w:r>
        <w:r w:rsidR="00762D8D">
          <w:rPr>
            <w:noProof/>
            <w:webHidden/>
          </w:rPr>
          <w:fldChar w:fldCharType="end"/>
        </w:r>
      </w:hyperlink>
    </w:p>
    <w:p w:rsidR="002904E0" w14:paraId="6F05D57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6" w:history="1">
        <w:r w:rsidRPr="00245A0A" w:rsidR="00762D8D">
          <w:rPr>
            <w:rStyle w:val="Hyperlink"/>
            <w:noProof/>
          </w:rPr>
          <w:t>Table 7</w:t>
        </w:r>
        <w:r w:rsidRPr="00245A0A" w:rsidR="00762D8D">
          <w:rPr>
            <w:rStyle w:val="Hyperlink"/>
            <w:noProof/>
          </w:rPr>
          <w:noBreakHyphen/>
          <w:t>13: Estimated Distribution of Pounds of Garments Cleaned from Annual PCE Consumption (2022$)</w:t>
        </w:r>
        <w:r w:rsidR="00762D8D">
          <w:rPr>
            <w:noProof/>
            <w:webHidden/>
          </w:rPr>
          <w:tab/>
        </w:r>
        <w:r w:rsidR="00762D8D">
          <w:rPr>
            <w:noProof/>
            <w:webHidden/>
          </w:rPr>
          <w:fldChar w:fldCharType="begin" w:fldLock="1"/>
        </w:r>
        <w:r w:rsidR="00762D8D">
          <w:rPr>
            <w:noProof/>
            <w:webHidden/>
          </w:rPr>
          <w:instrText xml:space="preserve"> PAGEREF _Toc165379646 \h </w:instrText>
        </w:r>
        <w:r w:rsidR="00762D8D">
          <w:rPr>
            <w:noProof/>
            <w:webHidden/>
          </w:rPr>
          <w:fldChar w:fldCharType="separate"/>
        </w:r>
        <w:r w:rsidR="00762D8D">
          <w:rPr>
            <w:noProof/>
            <w:webHidden/>
          </w:rPr>
          <w:t>7-27</w:t>
        </w:r>
        <w:r w:rsidR="00762D8D">
          <w:rPr>
            <w:noProof/>
            <w:webHidden/>
          </w:rPr>
          <w:fldChar w:fldCharType="end"/>
        </w:r>
      </w:hyperlink>
    </w:p>
    <w:p w:rsidR="002904E0" w14:paraId="4DDAAB9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7" w:history="1">
        <w:r w:rsidRPr="00245A0A" w:rsidR="00762D8D">
          <w:rPr>
            <w:rStyle w:val="Hyperlink"/>
            <w:noProof/>
          </w:rPr>
          <w:t>Table 7</w:t>
        </w:r>
        <w:r w:rsidRPr="00245A0A" w:rsidR="00762D8D">
          <w:rPr>
            <w:rStyle w:val="Hyperlink"/>
            <w:noProof/>
          </w:rPr>
          <w:noBreakHyphen/>
          <w:t>14: Summary of Average Differences in Annual Ongoing Costs Between PCE and Hydrocarbon Dry Cleaning (2022$)</w:t>
        </w:r>
        <w:r w:rsidR="00762D8D">
          <w:rPr>
            <w:noProof/>
            <w:webHidden/>
          </w:rPr>
          <w:tab/>
        </w:r>
        <w:r w:rsidR="00762D8D">
          <w:rPr>
            <w:noProof/>
            <w:webHidden/>
          </w:rPr>
          <w:fldChar w:fldCharType="begin" w:fldLock="1"/>
        </w:r>
        <w:r w:rsidR="00762D8D">
          <w:rPr>
            <w:noProof/>
            <w:webHidden/>
          </w:rPr>
          <w:instrText xml:space="preserve"> PAGEREF _Toc165379647 \h </w:instrText>
        </w:r>
        <w:r w:rsidR="00762D8D">
          <w:rPr>
            <w:noProof/>
            <w:webHidden/>
          </w:rPr>
          <w:fldChar w:fldCharType="separate"/>
        </w:r>
        <w:r w:rsidR="00762D8D">
          <w:rPr>
            <w:noProof/>
            <w:webHidden/>
          </w:rPr>
          <w:t>7-30</w:t>
        </w:r>
        <w:r w:rsidR="00762D8D">
          <w:rPr>
            <w:noProof/>
            <w:webHidden/>
          </w:rPr>
          <w:fldChar w:fldCharType="end"/>
        </w:r>
      </w:hyperlink>
    </w:p>
    <w:p w:rsidR="002904E0" w14:paraId="58F5A1C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8" w:history="1">
        <w:r w:rsidRPr="00245A0A" w:rsidR="00762D8D">
          <w:rPr>
            <w:rStyle w:val="Hyperlink"/>
            <w:noProof/>
          </w:rPr>
          <w:t>Table 7</w:t>
        </w:r>
        <w:r w:rsidRPr="00245A0A" w:rsidR="00762D8D">
          <w:rPr>
            <w:rStyle w:val="Hyperlink"/>
            <w:noProof/>
          </w:rPr>
          <w:noBreakHyphen/>
          <w:t>15: Summary of Average Differences in Ongoing Costs Between PCE and Hydrocarbon Dry Cleaning (Option 1: 10-Year Phaseout) (2022$)</w:t>
        </w:r>
        <w:r w:rsidR="00762D8D">
          <w:rPr>
            <w:noProof/>
            <w:webHidden/>
          </w:rPr>
          <w:tab/>
        </w:r>
        <w:r w:rsidR="00762D8D">
          <w:rPr>
            <w:noProof/>
            <w:webHidden/>
          </w:rPr>
          <w:fldChar w:fldCharType="begin" w:fldLock="1"/>
        </w:r>
        <w:r w:rsidR="00762D8D">
          <w:rPr>
            <w:noProof/>
            <w:webHidden/>
          </w:rPr>
          <w:instrText xml:space="preserve"> PAGEREF _Toc165379648 \h </w:instrText>
        </w:r>
        <w:r w:rsidR="00762D8D">
          <w:rPr>
            <w:noProof/>
            <w:webHidden/>
          </w:rPr>
          <w:fldChar w:fldCharType="separate"/>
        </w:r>
        <w:r w:rsidR="00762D8D">
          <w:rPr>
            <w:noProof/>
            <w:webHidden/>
          </w:rPr>
          <w:t>7-30</w:t>
        </w:r>
        <w:r w:rsidR="00762D8D">
          <w:rPr>
            <w:noProof/>
            <w:webHidden/>
          </w:rPr>
          <w:fldChar w:fldCharType="end"/>
        </w:r>
      </w:hyperlink>
    </w:p>
    <w:p w:rsidR="002904E0" w14:paraId="624C855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49" w:history="1">
        <w:r w:rsidRPr="00245A0A" w:rsidR="00762D8D">
          <w:rPr>
            <w:rStyle w:val="Hyperlink"/>
            <w:noProof/>
          </w:rPr>
          <w:t>Table 7</w:t>
        </w:r>
        <w:r w:rsidRPr="00245A0A" w:rsidR="00762D8D">
          <w:rPr>
            <w:rStyle w:val="Hyperlink"/>
            <w:noProof/>
          </w:rPr>
          <w:noBreakHyphen/>
          <w:t>16: Summary of Average Differences in Ongoing Costs Between PCE and Hydrocarbon Dry Cleaning (Option 2: 15-Year Phaseout) (2022$)</w:t>
        </w:r>
        <w:r w:rsidR="00762D8D">
          <w:rPr>
            <w:noProof/>
            <w:webHidden/>
          </w:rPr>
          <w:tab/>
        </w:r>
        <w:r w:rsidR="00762D8D">
          <w:rPr>
            <w:noProof/>
            <w:webHidden/>
          </w:rPr>
          <w:fldChar w:fldCharType="begin" w:fldLock="1"/>
        </w:r>
        <w:r w:rsidR="00762D8D">
          <w:rPr>
            <w:noProof/>
            <w:webHidden/>
          </w:rPr>
          <w:instrText xml:space="preserve"> PAGEREF _Toc165379649 \h </w:instrText>
        </w:r>
        <w:r w:rsidR="00762D8D">
          <w:rPr>
            <w:noProof/>
            <w:webHidden/>
          </w:rPr>
          <w:fldChar w:fldCharType="separate"/>
        </w:r>
        <w:r w:rsidR="00762D8D">
          <w:rPr>
            <w:noProof/>
            <w:webHidden/>
          </w:rPr>
          <w:t>7-31</w:t>
        </w:r>
        <w:r w:rsidR="00762D8D">
          <w:rPr>
            <w:noProof/>
            <w:webHidden/>
          </w:rPr>
          <w:fldChar w:fldCharType="end"/>
        </w:r>
      </w:hyperlink>
    </w:p>
    <w:p w:rsidR="002904E0" w14:paraId="2CA54FD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0" w:history="1">
        <w:r w:rsidRPr="00245A0A" w:rsidR="00762D8D">
          <w:rPr>
            <w:rStyle w:val="Hyperlink"/>
            <w:noProof/>
          </w:rPr>
          <w:t>Table 7</w:t>
        </w:r>
        <w:r w:rsidRPr="00245A0A" w:rsidR="00762D8D">
          <w:rPr>
            <w:rStyle w:val="Hyperlink"/>
            <w:noProof/>
          </w:rPr>
          <w:noBreakHyphen/>
          <w:t>17: Sizes, Cleaning Categories, and Cleaning Methods Considered in the Vapor Degreasing Cost Analysis</w:t>
        </w:r>
        <w:r w:rsidR="00762D8D">
          <w:rPr>
            <w:noProof/>
            <w:webHidden/>
          </w:rPr>
          <w:tab/>
        </w:r>
        <w:r w:rsidR="00762D8D">
          <w:rPr>
            <w:noProof/>
            <w:webHidden/>
          </w:rPr>
          <w:fldChar w:fldCharType="begin" w:fldLock="1"/>
        </w:r>
        <w:r w:rsidR="00762D8D">
          <w:rPr>
            <w:noProof/>
            <w:webHidden/>
          </w:rPr>
          <w:instrText xml:space="preserve"> PAGEREF _Toc165379650 \h </w:instrText>
        </w:r>
        <w:r w:rsidR="00762D8D">
          <w:rPr>
            <w:noProof/>
            <w:webHidden/>
          </w:rPr>
          <w:fldChar w:fldCharType="separate"/>
        </w:r>
        <w:r w:rsidR="00762D8D">
          <w:rPr>
            <w:noProof/>
            <w:webHidden/>
          </w:rPr>
          <w:t>7-33</w:t>
        </w:r>
        <w:r w:rsidR="00762D8D">
          <w:rPr>
            <w:noProof/>
            <w:webHidden/>
          </w:rPr>
          <w:fldChar w:fldCharType="end"/>
        </w:r>
      </w:hyperlink>
    </w:p>
    <w:p w:rsidR="002904E0" w14:paraId="5CF421F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1" w:history="1">
        <w:r w:rsidRPr="00245A0A" w:rsidR="00762D8D">
          <w:rPr>
            <w:rStyle w:val="Hyperlink"/>
            <w:noProof/>
          </w:rPr>
          <w:t>Table 7</w:t>
        </w:r>
        <w:r w:rsidRPr="00245A0A" w:rsidR="00762D8D">
          <w:rPr>
            <w:rStyle w:val="Hyperlink"/>
            <w:noProof/>
          </w:rPr>
          <w:noBreakHyphen/>
          <w:t>18: Cleaning Methods and Their Definitions</w:t>
        </w:r>
        <w:r w:rsidR="00762D8D">
          <w:rPr>
            <w:noProof/>
            <w:webHidden/>
          </w:rPr>
          <w:tab/>
        </w:r>
        <w:r w:rsidR="00762D8D">
          <w:rPr>
            <w:noProof/>
            <w:webHidden/>
          </w:rPr>
          <w:fldChar w:fldCharType="begin" w:fldLock="1"/>
        </w:r>
        <w:r w:rsidR="00762D8D">
          <w:rPr>
            <w:noProof/>
            <w:webHidden/>
          </w:rPr>
          <w:instrText xml:space="preserve"> PAGEREF _Toc165379651 \h </w:instrText>
        </w:r>
        <w:r w:rsidR="00762D8D">
          <w:rPr>
            <w:noProof/>
            <w:webHidden/>
          </w:rPr>
          <w:fldChar w:fldCharType="separate"/>
        </w:r>
        <w:r w:rsidR="00762D8D">
          <w:rPr>
            <w:noProof/>
            <w:webHidden/>
          </w:rPr>
          <w:t>7-34</w:t>
        </w:r>
        <w:r w:rsidR="00762D8D">
          <w:rPr>
            <w:noProof/>
            <w:webHidden/>
          </w:rPr>
          <w:fldChar w:fldCharType="end"/>
        </w:r>
      </w:hyperlink>
    </w:p>
    <w:p w:rsidR="002904E0" w14:paraId="1CC842D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2" w:history="1">
        <w:r w:rsidRPr="00245A0A" w:rsidR="00762D8D">
          <w:rPr>
            <w:rStyle w:val="Hyperlink"/>
            <w:noProof/>
          </w:rPr>
          <w:t>Table 7</w:t>
        </w:r>
        <w:r w:rsidRPr="00245A0A" w:rsidR="00762D8D">
          <w:rPr>
            <w:rStyle w:val="Hyperlink"/>
            <w:noProof/>
          </w:rPr>
          <w:noBreakHyphen/>
          <w:t>19: Categories of Costs Considered in the Vapor Degreasing Cost Analysis</w:t>
        </w:r>
        <w:r w:rsidR="00762D8D">
          <w:rPr>
            <w:noProof/>
            <w:webHidden/>
          </w:rPr>
          <w:tab/>
        </w:r>
        <w:r w:rsidR="00762D8D">
          <w:rPr>
            <w:noProof/>
            <w:webHidden/>
          </w:rPr>
          <w:fldChar w:fldCharType="begin" w:fldLock="1"/>
        </w:r>
        <w:r w:rsidR="00762D8D">
          <w:rPr>
            <w:noProof/>
            <w:webHidden/>
          </w:rPr>
          <w:instrText xml:space="preserve"> PAGEREF _Toc165379652 \h </w:instrText>
        </w:r>
        <w:r w:rsidR="00762D8D">
          <w:rPr>
            <w:noProof/>
            <w:webHidden/>
          </w:rPr>
          <w:fldChar w:fldCharType="separate"/>
        </w:r>
        <w:r w:rsidR="00762D8D">
          <w:rPr>
            <w:noProof/>
            <w:webHidden/>
          </w:rPr>
          <w:t>7-37</w:t>
        </w:r>
        <w:r w:rsidR="00762D8D">
          <w:rPr>
            <w:noProof/>
            <w:webHidden/>
          </w:rPr>
          <w:fldChar w:fldCharType="end"/>
        </w:r>
      </w:hyperlink>
    </w:p>
    <w:p w:rsidR="002904E0" w14:paraId="49BA30B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3" w:history="1">
        <w:r w:rsidRPr="00245A0A" w:rsidR="00762D8D">
          <w:rPr>
            <w:rStyle w:val="Hyperlink"/>
            <w:noProof/>
          </w:rPr>
          <w:t>Table 7</w:t>
        </w:r>
        <w:r w:rsidRPr="00245A0A" w:rsidR="00762D8D">
          <w:rPr>
            <w:rStyle w:val="Hyperlink"/>
            <w:noProof/>
          </w:rPr>
          <w:noBreakHyphen/>
          <w:t>20: Estimated Baseline Mix for Size and Type</w:t>
        </w:r>
        <w:r w:rsidR="00762D8D">
          <w:rPr>
            <w:noProof/>
            <w:webHidden/>
          </w:rPr>
          <w:tab/>
        </w:r>
        <w:r w:rsidR="00762D8D">
          <w:rPr>
            <w:noProof/>
            <w:webHidden/>
          </w:rPr>
          <w:fldChar w:fldCharType="begin" w:fldLock="1"/>
        </w:r>
        <w:r w:rsidR="00762D8D">
          <w:rPr>
            <w:noProof/>
            <w:webHidden/>
          </w:rPr>
          <w:instrText xml:space="preserve"> PAGEREF _Toc165379653 \h </w:instrText>
        </w:r>
        <w:r w:rsidR="00762D8D">
          <w:rPr>
            <w:noProof/>
            <w:webHidden/>
          </w:rPr>
          <w:fldChar w:fldCharType="separate"/>
        </w:r>
        <w:r w:rsidR="00762D8D">
          <w:rPr>
            <w:noProof/>
            <w:webHidden/>
          </w:rPr>
          <w:t>7-38</w:t>
        </w:r>
        <w:r w:rsidR="00762D8D">
          <w:rPr>
            <w:noProof/>
            <w:webHidden/>
          </w:rPr>
          <w:fldChar w:fldCharType="end"/>
        </w:r>
      </w:hyperlink>
    </w:p>
    <w:p w:rsidR="002904E0" w14:paraId="06EABB5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4" w:history="1">
        <w:r w:rsidRPr="00245A0A" w:rsidR="00762D8D">
          <w:rPr>
            <w:rStyle w:val="Hyperlink"/>
            <w:noProof/>
          </w:rPr>
          <w:t>Table 7</w:t>
        </w:r>
        <w:r w:rsidRPr="00245A0A" w:rsidR="00762D8D">
          <w:rPr>
            <w:rStyle w:val="Hyperlink"/>
            <w:noProof/>
          </w:rPr>
          <w:noBreakHyphen/>
          <w:t>21: Process Development for Identifying and Implementing the Alternative Cleaning Process</w:t>
        </w:r>
        <w:r w:rsidR="00762D8D">
          <w:rPr>
            <w:noProof/>
            <w:webHidden/>
          </w:rPr>
          <w:tab/>
        </w:r>
        <w:r w:rsidR="00762D8D">
          <w:rPr>
            <w:noProof/>
            <w:webHidden/>
          </w:rPr>
          <w:fldChar w:fldCharType="begin" w:fldLock="1"/>
        </w:r>
        <w:r w:rsidR="00762D8D">
          <w:rPr>
            <w:noProof/>
            <w:webHidden/>
          </w:rPr>
          <w:instrText xml:space="preserve"> PAGEREF _Toc165379654 \h </w:instrText>
        </w:r>
        <w:r w:rsidR="00762D8D">
          <w:rPr>
            <w:noProof/>
            <w:webHidden/>
          </w:rPr>
          <w:fldChar w:fldCharType="separate"/>
        </w:r>
        <w:r w:rsidR="00762D8D">
          <w:rPr>
            <w:noProof/>
            <w:webHidden/>
          </w:rPr>
          <w:t>7-39</w:t>
        </w:r>
        <w:r w:rsidR="00762D8D">
          <w:rPr>
            <w:noProof/>
            <w:webHidden/>
          </w:rPr>
          <w:fldChar w:fldCharType="end"/>
        </w:r>
      </w:hyperlink>
    </w:p>
    <w:p w:rsidR="002904E0" w14:paraId="7620AAB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5" w:history="1">
        <w:r w:rsidRPr="00245A0A" w:rsidR="00762D8D">
          <w:rPr>
            <w:rStyle w:val="Hyperlink"/>
            <w:noProof/>
          </w:rPr>
          <w:t>Table 7</w:t>
        </w:r>
        <w:r w:rsidRPr="00245A0A" w:rsidR="00762D8D">
          <w:rPr>
            <w:rStyle w:val="Hyperlink"/>
            <w:noProof/>
          </w:rPr>
          <w:noBreakHyphen/>
          <w:t>22: Initial Capital Costs for New Machine by Size and Cleaning Category</w:t>
        </w:r>
        <w:r w:rsidR="00762D8D">
          <w:rPr>
            <w:noProof/>
            <w:webHidden/>
          </w:rPr>
          <w:tab/>
        </w:r>
        <w:r w:rsidR="00762D8D">
          <w:rPr>
            <w:noProof/>
            <w:webHidden/>
          </w:rPr>
          <w:fldChar w:fldCharType="begin" w:fldLock="1"/>
        </w:r>
        <w:r w:rsidR="00762D8D">
          <w:rPr>
            <w:noProof/>
            <w:webHidden/>
          </w:rPr>
          <w:instrText xml:space="preserve"> PAGEREF _Toc165379655 \h </w:instrText>
        </w:r>
        <w:r w:rsidR="00762D8D">
          <w:rPr>
            <w:noProof/>
            <w:webHidden/>
          </w:rPr>
          <w:fldChar w:fldCharType="separate"/>
        </w:r>
        <w:r w:rsidR="00762D8D">
          <w:rPr>
            <w:noProof/>
            <w:webHidden/>
          </w:rPr>
          <w:t>7-40</w:t>
        </w:r>
        <w:r w:rsidR="00762D8D">
          <w:rPr>
            <w:noProof/>
            <w:webHidden/>
          </w:rPr>
          <w:fldChar w:fldCharType="end"/>
        </w:r>
      </w:hyperlink>
    </w:p>
    <w:p w:rsidR="002904E0" w14:paraId="5E418F8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6" w:history="1">
        <w:r w:rsidRPr="00245A0A" w:rsidR="00762D8D">
          <w:rPr>
            <w:rStyle w:val="Hyperlink"/>
            <w:noProof/>
          </w:rPr>
          <w:t>Table 7</w:t>
        </w:r>
        <w:r w:rsidRPr="00245A0A" w:rsidR="00762D8D">
          <w:rPr>
            <w:rStyle w:val="Hyperlink"/>
            <w:noProof/>
          </w:rPr>
          <w:noBreakHyphen/>
          <w:t>23: Other Initial Capital Costs by Size and Cleaning Category</w:t>
        </w:r>
        <w:r w:rsidR="00762D8D">
          <w:rPr>
            <w:noProof/>
            <w:webHidden/>
          </w:rPr>
          <w:tab/>
        </w:r>
        <w:r w:rsidR="00762D8D">
          <w:rPr>
            <w:noProof/>
            <w:webHidden/>
          </w:rPr>
          <w:fldChar w:fldCharType="begin" w:fldLock="1"/>
        </w:r>
        <w:r w:rsidR="00762D8D">
          <w:rPr>
            <w:noProof/>
            <w:webHidden/>
          </w:rPr>
          <w:instrText xml:space="preserve"> PAGEREF _Toc165379656 \h </w:instrText>
        </w:r>
        <w:r w:rsidR="00762D8D">
          <w:rPr>
            <w:noProof/>
            <w:webHidden/>
          </w:rPr>
          <w:fldChar w:fldCharType="separate"/>
        </w:r>
        <w:r w:rsidR="00762D8D">
          <w:rPr>
            <w:noProof/>
            <w:webHidden/>
          </w:rPr>
          <w:t>7-44</w:t>
        </w:r>
        <w:r w:rsidR="00762D8D">
          <w:rPr>
            <w:noProof/>
            <w:webHidden/>
          </w:rPr>
          <w:fldChar w:fldCharType="end"/>
        </w:r>
      </w:hyperlink>
    </w:p>
    <w:p w:rsidR="002904E0" w14:paraId="142C540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7" w:history="1">
        <w:r w:rsidRPr="00245A0A" w:rsidR="00762D8D">
          <w:rPr>
            <w:rStyle w:val="Hyperlink"/>
            <w:noProof/>
          </w:rPr>
          <w:t>Table 7</w:t>
        </w:r>
        <w:r w:rsidRPr="00245A0A" w:rsidR="00762D8D">
          <w:rPr>
            <w:rStyle w:val="Hyperlink"/>
            <w:noProof/>
          </w:rPr>
          <w:noBreakHyphen/>
          <w:t>24: Cleaning Agent Costs: Initial Fill by Size and Cleaning Category, and Alternative Cleaning Method</w:t>
        </w:r>
        <w:r w:rsidR="00762D8D">
          <w:rPr>
            <w:noProof/>
            <w:webHidden/>
          </w:rPr>
          <w:tab/>
        </w:r>
        <w:r w:rsidR="00762D8D">
          <w:rPr>
            <w:noProof/>
            <w:webHidden/>
          </w:rPr>
          <w:fldChar w:fldCharType="begin" w:fldLock="1"/>
        </w:r>
        <w:r w:rsidR="00762D8D">
          <w:rPr>
            <w:noProof/>
            <w:webHidden/>
          </w:rPr>
          <w:instrText xml:space="preserve"> PAGEREF _Toc165379657 \h </w:instrText>
        </w:r>
        <w:r w:rsidR="00762D8D">
          <w:rPr>
            <w:noProof/>
            <w:webHidden/>
          </w:rPr>
          <w:fldChar w:fldCharType="separate"/>
        </w:r>
        <w:r w:rsidR="00762D8D">
          <w:rPr>
            <w:noProof/>
            <w:webHidden/>
          </w:rPr>
          <w:t>7-48</w:t>
        </w:r>
        <w:r w:rsidR="00762D8D">
          <w:rPr>
            <w:noProof/>
            <w:webHidden/>
          </w:rPr>
          <w:fldChar w:fldCharType="end"/>
        </w:r>
      </w:hyperlink>
    </w:p>
    <w:p w:rsidR="002904E0" w14:paraId="039FB76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8" w:history="1">
        <w:r w:rsidRPr="00245A0A" w:rsidR="00762D8D">
          <w:rPr>
            <w:rStyle w:val="Hyperlink"/>
            <w:noProof/>
          </w:rPr>
          <w:t>Table 7</w:t>
        </w:r>
        <w:r w:rsidRPr="00245A0A" w:rsidR="00762D8D">
          <w:rPr>
            <w:rStyle w:val="Hyperlink"/>
            <w:noProof/>
          </w:rPr>
          <w:noBreakHyphen/>
          <w:t>25: Cleaning Agent Costs:  Baseline Annual Replacement (2022$)</w:t>
        </w:r>
        <w:r w:rsidR="00762D8D">
          <w:rPr>
            <w:noProof/>
            <w:webHidden/>
          </w:rPr>
          <w:tab/>
        </w:r>
        <w:r w:rsidR="00762D8D">
          <w:rPr>
            <w:noProof/>
            <w:webHidden/>
          </w:rPr>
          <w:fldChar w:fldCharType="begin" w:fldLock="1"/>
        </w:r>
        <w:r w:rsidR="00762D8D">
          <w:rPr>
            <w:noProof/>
            <w:webHidden/>
          </w:rPr>
          <w:instrText xml:space="preserve"> PAGEREF _Toc165379658 \h </w:instrText>
        </w:r>
        <w:r w:rsidR="00762D8D">
          <w:rPr>
            <w:noProof/>
            <w:webHidden/>
          </w:rPr>
          <w:fldChar w:fldCharType="separate"/>
        </w:r>
        <w:r w:rsidR="00762D8D">
          <w:rPr>
            <w:noProof/>
            <w:webHidden/>
          </w:rPr>
          <w:t>7-51</w:t>
        </w:r>
        <w:r w:rsidR="00762D8D">
          <w:rPr>
            <w:noProof/>
            <w:webHidden/>
          </w:rPr>
          <w:fldChar w:fldCharType="end"/>
        </w:r>
      </w:hyperlink>
    </w:p>
    <w:p w:rsidR="002904E0" w14:paraId="214AD83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59" w:history="1">
        <w:r w:rsidRPr="00245A0A" w:rsidR="00762D8D">
          <w:rPr>
            <w:rStyle w:val="Hyperlink"/>
            <w:noProof/>
          </w:rPr>
          <w:t>Table 7</w:t>
        </w:r>
        <w:r w:rsidRPr="00245A0A" w:rsidR="00762D8D">
          <w:rPr>
            <w:rStyle w:val="Hyperlink"/>
            <w:noProof/>
          </w:rPr>
          <w:noBreakHyphen/>
          <w:t>26: Cleaning Agent Costs by Size, Cleaning Category, and Alternative Cleaning Method: Annual Replacement (2022$)</w:t>
        </w:r>
        <w:r w:rsidR="00762D8D">
          <w:rPr>
            <w:noProof/>
            <w:webHidden/>
          </w:rPr>
          <w:tab/>
        </w:r>
        <w:r w:rsidR="00762D8D">
          <w:rPr>
            <w:noProof/>
            <w:webHidden/>
          </w:rPr>
          <w:fldChar w:fldCharType="begin" w:fldLock="1"/>
        </w:r>
        <w:r w:rsidR="00762D8D">
          <w:rPr>
            <w:noProof/>
            <w:webHidden/>
          </w:rPr>
          <w:instrText xml:space="preserve"> PAGEREF _Toc165379659 \h </w:instrText>
        </w:r>
        <w:r w:rsidR="00762D8D">
          <w:rPr>
            <w:noProof/>
            <w:webHidden/>
          </w:rPr>
          <w:fldChar w:fldCharType="separate"/>
        </w:r>
        <w:r w:rsidR="00762D8D">
          <w:rPr>
            <w:noProof/>
            <w:webHidden/>
          </w:rPr>
          <w:t>7-52</w:t>
        </w:r>
        <w:r w:rsidR="00762D8D">
          <w:rPr>
            <w:noProof/>
            <w:webHidden/>
          </w:rPr>
          <w:fldChar w:fldCharType="end"/>
        </w:r>
      </w:hyperlink>
    </w:p>
    <w:p w:rsidR="002904E0" w14:paraId="4F56410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0" w:history="1">
        <w:r w:rsidRPr="00245A0A" w:rsidR="00762D8D">
          <w:rPr>
            <w:rStyle w:val="Hyperlink"/>
            <w:noProof/>
          </w:rPr>
          <w:t>Table 7</w:t>
        </w:r>
        <w:r w:rsidRPr="00245A0A" w:rsidR="00762D8D">
          <w:rPr>
            <w:rStyle w:val="Hyperlink"/>
            <w:noProof/>
          </w:rPr>
          <w:noBreakHyphen/>
          <w:t>27: Baseline Waste Disposal Costs (2022$)</w:t>
        </w:r>
        <w:r w:rsidR="00762D8D">
          <w:rPr>
            <w:noProof/>
            <w:webHidden/>
          </w:rPr>
          <w:tab/>
        </w:r>
        <w:r w:rsidR="00762D8D">
          <w:rPr>
            <w:noProof/>
            <w:webHidden/>
          </w:rPr>
          <w:fldChar w:fldCharType="begin" w:fldLock="1"/>
        </w:r>
        <w:r w:rsidR="00762D8D">
          <w:rPr>
            <w:noProof/>
            <w:webHidden/>
          </w:rPr>
          <w:instrText xml:space="preserve"> PAGEREF _Toc165379660 \h </w:instrText>
        </w:r>
        <w:r w:rsidR="00762D8D">
          <w:rPr>
            <w:noProof/>
            <w:webHidden/>
          </w:rPr>
          <w:fldChar w:fldCharType="separate"/>
        </w:r>
        <w:r w:rsidR="00762D8D">
          <w:rPr>
            <w:noProof/>
            <w:webHidden/>
          </w:rPr>
          <w:t>7-58</w:t>
        </w:r>
        <w:r w:rsidR="00762D8D">
          <w:rPr>
            <w:noProof/>
            <w:webHidden/>
          </w:rPr>
          <w:fldChar w:fldCharType="end"/>
        </w:r>
      </w:hyperlink>
    </w:p>
    <w:p w:rsidR="002904E0" w14:paraId="3B096B1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1" w:history="1">
        <w:r w:rsidRPr="00245A0A" w:rsidR="00762D8D">
          <w:rPr>
            <w:rStyle w:val="Hyperlink"/>
            <w:noProof/>
          </w:rPr>
          <w:t>Table 7</w:t>
        </w:r>
        <w:r w:rsidRPr="00245A0A" w:rsidR="00762D8D">
          <w:rPr>
            <w:rStyle w:val="Hyperlink"/>
            <w:noProof/>
          </w:rPr>
          <w:noBreakHyphen/>
          <w:t>28: Annual Waste Disposal Costs, by Size, Cleaning Category and Alternative Cleaning Method (2022$)</w:t>
        </w:r>
        <w:r w:rsidR="00762D8D">
          <w:rPr>
            <w:noProof/>
            <w:webHidden/>
          </w:rPr>
          <w:tab/>
        </w:r>
        <w:r w:rsidR="00762D8D">
          <w:rPr>
            <w:noProof/>
            <w:webHidden/>
          </w:rPr>
          <w:fldChar w:fldCharType="begin" w:fldLock="1"/>
        </w:r>
        <w:r w:rsidR="00762D8D">
          <w:rPr>
            <w:noProof/>
            <w:webHidden/>
          </w:rPr>
          <w:instrText xml:space="preserve"> PAGEREF _Toc165379661 \h </w:instrText>
        </w:r>
        <w:r w:rsidR="00762D8D">
          <w:rPr>
            <w:noProof/>
            <w:webHidden/>
          </w:rPr>
          <w:fldChar w:fldCharType="separate"/>
        </w:r>
        <w:r w:rsidR="00762D8D">
          <w:rPr>
            <w:noProof/>
            <w:webHidden/>
          </w:rPr>
          <w:t>7-59</w:t>
        </w:r>
        <w:r w:rsidR="00762D8D">
          <w:rPr>
            <w:noProof/>
            <w:webHidden/>
          </w:rPr>
          <w:fldChar w:fldCharType="end"/>
        </w:r>
      </w:hyperlink>
    </w:p>
    <w:p w:rsidR="002904E0" w14:paraId="735EC22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2" w:history="1">
        <w:r w:rsidRPr="00245A0A" w:rsidR="00762D8D">
          <w:rPr>
            <w:rStyle w:val="Hyperlink"/>
            <w:noProof/>
          </w:rPr>
          <w:t>Table 7</w:t>
        </w:r>
        <w:r w:rsidRPr="00245A0A" w:rsidR="00762D8D">
          <w:rPr>
            <w:rStyle w:val="Hyperlink"/>
            <w:noProof/>
          </w:rPr>
          <w:noBreakHyphen/>
          <w:t>29: Annual Maintenance Costs, by Size, Cleaning Category, and Alternative Cleaning Method (2022$)</w:t>
        </w:r>
        <w:r w:rsidR="00762D8D">
          <w:rPr>
            <w:noProof/>
            <w:webHidden/>
          </w:rPr>
          <w:tab/>
        </w:r>
        <w:r w:rsidR="00762D8D">
          <w:rPr>
            <w:noProof/>
            <w:webHidden/>
          </w:rPr>
          <w:fldChar w:fldCharType="begin" w:fldLock="1"/>
        </w:r>
        <w:r w:rsidR="00762D8D">
          <w:rPr>
            <w:noProof/>
            <w:webHidden/>
          </w:rPr>
          <w:instrText xml:space="preserve"> PAGEREF _Toc165379662 \h </w:instrText>
        </w:r>
        <w:r w:rsidR="00762D8D">
          <w:rPr>
            <w:noProof/>
            <w:webHidden/>
          </w:rPr>
          <w:fldChar w:fldCharType="separate"/>
        </w:r>
        <w:r w:rsidR="00762D8D">
          <w:rPr>
            <w:noProof/>
            <w:webHidden/>
          </w:rPr>
          <w:t>7-65</w:t>
        </w:r>
        <w:r w:rsidR="00762D8D">
          <w:rPr>
            <w:noProof/>
            <w:webHidden/>
          </w:rPr>
          <w:fldChar w:fldCharType="end"/>
        </w:r>
      </w:hyperlink>
    </w:p>
    <w:p w:rsidR="002904E0" w14:paraId="154C0A3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3" w:history="1">
        <w:r w:rsidRPr="00245A0A" w:rsidR="00762D8D">
          <w:rPr>
            <w:rStyle w:val="Hyperlink"/>
            <w:noProof/>
          </w:rPr>
          <w:t>Table 7</w:t>
        </w:r>
        <w:r w:rsidRPr="00245A0A" w:rsidR="00762D8D">
          <w:rPr>
            <w:rStyle w:val="Hyperlink"/>
            <w:noProof/>
          </w:rPr>
          <w:noBreakHyphen/>
          <w:t>30: Baseline Labor Costs (2022$) by Machine Size and Type</w:t>
        </w:r>
        <w:r w:rsidR="00762D8D">
          <w:rPr>
            <w:noProof/>
            <w:webHidden/>
          </w:rPr>
          <w:tab/>
        </w:r>
        <w:r w:rsidR="00762D8D">
          <w:rPr>
            <w:noProof/>
            <w:webHidden/>
          </w:rPr>
          <w:fldChar w:fldCharType="begin" w:fldLock="1"/>
        </w:r>
        <w:r w:rsidR="00762D8D">
          <w:rPr>
            <w:noProof/>
            <w:webHidden/>
          </w:rPr>
          <w:instrText xml:space="preserve"> PAGEREF _Toc165379663 \h </w:instrText>
        </w:r>
        <w:r w:rsidR="00762D8D">
          <w:rPr>
            <w:noProof/>
            <w:webHidden/>
          </w:rPr>
          <w:fldChar w:fldCharType="separate"/>
        </w:r>
        <w:r w:rsidR="00762D8D">
          <w:rPr>
            <w:noProof/>
            <w:webHidden/>
          </w:rPr>
          <w:t>7-69</w:t>
        </w:r>
        <w:r w:rsidR="00762D8D">
          <w:rPr>
            <w:noProof/>
            <w:webHidden/>
          </w:rPr>
          <w:fldChar w:fldCharType="end"/>
        </w:r>
      </w:hyperlink>
    </w:p>
    <w:p w:rsidR="002904E0" w14:paraId="2131DAE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4" w:history="1">
        <w:r w:rsidRPr="00245A0A" w:rsidR="00762D8D">
          <w:rPr>
            <w:rStyle w:val="Hyperlink"/>
            <w:noProof/>
          </w:rPr>
          <w:t>Table 7</w:t>
        </w:r>
        <w:r w:rsidRPr="00245A0A" w:rsidR="00762D8D">
          <w:rPr>
            <w:rStyle w:val="Hyperlink"/>
            <w:noProof/>
          </w:rPr>
          <w:noBreakHyphen/>
          <w:t>31: Annual Labor Costs (2022$)</w:t>
        </w:r>
        <w:r w:rsidR="00762D8D">
          <w:rPr>
            <w:noProof/>
            <w:webHidden/>
          </w:rPr>
          <w:tab/>
        </w:r>
        <w:r w:rsidR="00762D8D">
          <w:rPr>
            <w:noProof/>
            <w:webHidden/>
          </w:rPr>
          <w:fldChar w:fldCharType="begin" w:fldLock="1"/>
        </w:r>
        <w:r w:rsidR="00762D8D">
          <w:rPr>
            <w:noProof/>
            <w:webHidden/>
          </w:rPr>
          <w:instrText xml:space="preserve"> PAGEREF _Toc165379664 \h </w:instrText>
        </w:r>
        <w:r w:rsidR="00762D8D">
          <w:rPr>
            <w:noProof/>
            <w:webHidden/>
          </w:rPr>
          <w:fldChar w:fldCharType="separate"/>
        </w:r>
        <w:r w:rsidR="00762D8D">
          <w:rPr>
            <w:noProof/>
            <w:webHidden/>
          </w:rPr>
          <w:t>7-70</w:t>
        </w:r>
        <w:r w:rsidR="00762D8D">
          <w:rPr>
            <w:noProof/>
            <w:webHidden/>
          </w:rPr>
          <w:fldChar w:fldCharType="end"/>
        </w:r>
      </w:hyperlink>
    </w:p>
    <w:p w:rsidR="002904E0" w14:paraId="10A74C0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5" w:history="1">
        <w:r w:rsidRPr="00245A0A" w:rsidR="00762D8D">
          <w:rPr>
            <w:rStyle w:val="Hyperlink"/>
            <w:noProof/>
          </w:rPr>
          <w:t>Table 7</w:t>
        </w:r>
        <w:r w:rsidRPr="00245A0A" w:rsidR="00762D8D">
          <w:rPr>
            <w:rStyle w:val="Hyperlink"/>
            <w:noProof/>
          </w:rPr>
          <w:noBreakHyphen/>
          <w:t>32: Annual Electricity Costs (2022$) by Size</w:t>
        </w:r>
        <w:r w:rsidR="00762D8D">
          <w:rPr>
            <w:noProof/>
            <w:webHidden/>
          </w:rPr>
          <w:tab/>
        </w:r>
        <w:r w:rsidR="00762D8D">
          <w:rPr>
            <w:noProof/>
            <w:webHidden/>
          </w:rPr>
          <w:fldChar w:fldCharType="begin" w:fldLock="1"/>
        </w:r>
        <w:r w:rsidR="00762D8D">
          <w:rPr>
            <w:noProof/>
            <w:webHidden/>
          </w:rPr>
          <w:instrText xml:space="preserve"> PAGEREF _Toc165379665 \h </w:instrText>
        </w:r>
        <w:r w:rsidR="00762D8D">
          <w:rPr>
            <w:noProof/>
            <w:webHidden/>
          </w:rPr>
          <w:fldChar w:fldCharType="separate"/>
        </w:r>
        <w:r w:rsidR="00762D8D">
          <w:rPr>
            <w:noProof/>
            <w:webHidden/>
          </w:rPr>
          <w:t>7-72</w:t>
        </w:r>
        <w:r w:rsidR="00762D8D">
          <w:rPr>
            <w:noProof/>
            <w:webHidden/>
          </w:rPr>
          <w:fldChar w:fldCharType="end"/>
        </w:r>
      </w:hyperlink>
    </w:p>
    <w:p w:rsidR="002904E0" w14:paraId="7D1C4AE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6" w:history="1">
        <w:r w:rsidRPr="00245A0A" w:rsidR="00762D8D">
          <w:rPr>
            <w:rStyle w:val="Hyperlink"/>
            <w:noProof/>
          </w:rPr>
          <w:t>Table 7</w:t>
        </w:r>
        <w:r w:rsidRPr="00245A0A" w:rsidR="00762D8D">
          <w:rPr>
            <w:rStyle w:val="Hyperlink"/>
            <w:noProof/>
          </w:rPr>
          <w:noBreakHyphen/>
          <w:t>33: Annual Additional Floorspace Costs (2022$)</w:t>
        </w:r>
        <w:r w:rsidR="00762D8D">
          <w:rPr>
            <w:noProof/>
            <w:webHidden/>
          </w:rPr>
          <w:tab/>
        </w:r>
        <w:r w:rsidR="00762D8D">
          <w:rPr>
            <w:noProof/>
            <w:webHidden/>
          </w:rPr>
          <w:fldChar w:fldCharType="begin" w:fldLock="1"/>
        </w:r>
        <w:r w:rsidR="00762D8D">
          <w:rPr>
            <w:noProof/>
            <w:webHidden/>
          </w:rPr>
          <w:instrText xml:space="preserve"> PAGEREF _Toc165379666 \h </w:instrText>
        </w:r>
        <w:r w:rsidR="00762D8D">
          <w:rPr>
            <w:noProof/>
            <w:webHidden/>
          </w:rPr>
          <w:fldChar w:fldCharType="separate"/>
        </w:r>
        <w:r w:rsidR="00762D8D">
          <w:rPr>
            <w:noProof/>
            <w:webHidden/>
          </w:rPr>
          <w:t>7-75</w:t>
        </w:r>
        <w:r w:rsidR="00762D8D">
          <w:rPr>
            <w:noProof/>
            <w:webHidden/>
          </w:rPr>
          <w:fldChar w:fldCharType="end"/>
        </w:r>
      </w:hyperlink>
    </w:p>
    <w:p w:rsidR="002904E0" w14:paraId="41739AF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7" w:history="1">
        <w:r w:rsidRPr="00245A0A" w:rsidR="00762D8D">
          <w:rPr>
            <w:rStyle w:val="Hyperlink"/>
            <w:noProof/>
          </w:rPr>
          <w:t>Table 7</w:t>
        </w:r>
        <w:r w:rsidRPr="00245A0A" w:rsidR="00762D8D">
          <w:rPr>
            <w:rStyle w:val="Hyperlink"/>
            <w:noProof/>
          </w:rPr>
          <w:noBreakHyphen/>
          <w:t>34: Initial and Recurring Costs by Alternative Cleaning Method: Small/General Cleaning (2022$)</w:t>
        </w:r>
        <w:r w:rsidR="00762D8D">
          <w:rPr>
            <w:noProof/>
            <w:webHidden/>
          </w:rPr>
          <w:tab/>
        </w:r>
        <w:r w:rsidR="00762D8D">
          <w:rPr>
            <w:noProof/>
            <w:webHidden/>
          </w:rPr>
          <w:fldChar w:fldCharType="begin" w:fldLock="1"/>
        </w:r>
        <w:r w:rsidR="00762D8D">
          <w:rPr>
            <w:noProof/>
            <w:webHidden/>
          </w:rPr>
          <w:instrText xml:space="preserve"> PAGEREF _Toc165379667 \h </w:instrText>
        </w:r>
        <w:r w:rsidR="00762D8D">
          <w:rPr>
            <w:noProof/>
            <w:webHidden/>
          </w:rPr>
          <w:fldChar w:fldCharType="separate"/>
        </w:r>
        <w:r w:rsidR="00762D8D">
          <w:rPr>
            <w:noProof/>
            <w:webHidden/>
          </w:rPr>
          <w:t>7-77</w:t>
        </w:r>
        <w:r w:rsidR="00762D8D">
          <w:rPr>
            <w:noProof/>
            <w:webHidden/>
          </w:rPr>
          <w:fldChar w:fldCharType="end"/>
        </w:r>
      </w:hyperlink>
    </w:p>
    <w:p w:rsidR="002904E0" w14:paraId="0B0D2EE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8" w:history="1">
        <w:r w:rsidRPr="00245A0A" w:rsidR="00762D8D">
          <w:rPr>
            <w:rStyle w:val="Hyperlink"/>
            <w:noProof/>
          </w:rPr>
          <w:t xml:space="preserve">Table </w:t>
        </w:r>
        <w:r w:rsidRPr="00245A0A" w:rsidR="00762D8D">
          <w:rPr>
            <w:rStyle w:val="Hyperlink"/>
            <w:i/>
            <w:iCs/>
            <w:noProof/>
          </w:rPr>
          <w:t>7</w:t>
        </w:r>
        <w:r w:rsidRPr="00245A0A" w:rsidR="00762D8D">
          <w:rPr>
            <w:rStyle w:val="Hyperlink"/>
            <w:noProof/>
          </w:rPr>
          <w:noBreakHyphen/>
        </w:r>
        <w:r w:rsidRPr="00245A0A" w:rsidR="00762D8D">
          <w:rPr>
            <w:rStyle w:val="Hyperlink"/>
            <w:i/>
            <w:iCs/>
            <w:noProof/>
          </w:rPr>
          <w:t>35</w:t>
        </w:r>
        <w:r w:rsidRPr="00245A0A" w:rsidR="00762D8D">
          <w:rPr>
            <w:rStyle w:val="Hyperlink"/>
            <w:noProof/>
          </w:rPr>
          <w:t xml:space="preserve">  Initial and Recurring Costs by Alternative Cleaning Method: Medium/General Cleaning (2022$)</w:t>
        </w:r>
        <w:r w:rsidR="00762D8D">
          <w:rPr>
            <w:noProof/>
            <w:webHidden/>
          </w:rPr>
          <w:tab/>
        </w:r>
        <w:r w:rsidR="00762D8D">
          <w:rPr>
            <w:noProof/>
            <w:webHidden/>
          </w:rPr>
          <w:fldChar w:fldCharType="begin" w:fldLock="1"/>
        </w:r>
        <w:r w:rsidR="00762D8D">
          <w:rPr>
            <w:noProof/>
            <w:webHidden/>
          </w:rPr>
          <w:instrText xml:space="preserve"> PAGEREF _Toc165379668 \h </w:instrText>
        </w:r>
        <w:r w:rsidR="00762D8D">
          <w:rPr>
            <w:noProof/>
            <w:webHidden/>
          </w:rPr>
          <w:fldChar w:fldCharType="separate"/>
        </w:r>
        <w:r w:rsidR="00762D8D">
          <w:rPr>
            <w:noProof/>
            <w:webHidden/>
          </w:rPr>
          <w:t>7-78</w:t>
        </w:r>
        <w:r w:rsidR="00762D8D">
          <w:rPr>
            <w:noProof/>
            <w:webHidden/>
          </w:rPr>
          <w:fldChar w:fldCharType="end"/>
        </w:r>
      </w:hyperlink>
    </w:p>
    <w:p w:rsidR="002904E0" w14:paraId="13CC413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69" w:history="1">
        <w:r w:rsidRPr="00245A0A" w:rsidR="00762D8D">
          <w:rPr>
            <w:rStyle w:val="Hyperlink"/>
            <w:noProof/>
          </w:rPr>
          <w:t>Table 7</w:t>
        </w:r>
        <w:r w:rsidRPr="00245A0A" w:rsidR="00762D8D">
          <w:rPr>
            <w:rStyle w:val="Hyperlink"/>
            <w:noProof/>
          </w:rPr>
          <w:noBreakHyphen/>
          <w:t>36: Initial and Recurring Costs by Alternative Cleaning Method: Large/General Cleaning (2022$)</w:t>
        </w:r>
        <w:r w:rsidR="00762D8D">
          <w:rPr>
            <w:noProof/>
            <w:webHidden/>
          </w:rPr>
          <w:tab/>
        </w:r>
        <w:r w:rsidR="00762D8D">
          <w:rPr>
            <w:noProof/>
            <w:webHidden/>
          </w:rPr>
          <w:fldChar w:fldCharType="begin" w:fldLock="1"/>
        </w:r>
        <w:r w:rsidR="00762D8D">
          <w:rPr>
            <w:noProof/>
            <w:webHidden/>
          </w:rPr>
          <w:instrText xml:space="preserve"> PAGEREF _Toc165379669 \h </w:instrText>
        </w:r>
        <w:r w:rsidR="00762D8D">
          <w:rPr>
            <w:noProof/>
            <w:webHidden/>
          </w:rPr>
          <w:fldChar w:fldCharType="separate"/>
        </w:r>
        <w:r w:rsidR="00762D8D">
          <w:rPr>
            <w:noProof/>
            <w:webHidden/>
          </w:rPr>
          <w:t>7-78</w:t>
        </w:r>
        <w:r w:rsidR="00762D8D">
          <w:rPr>
            <w:noProof/>
            <w:webHidden/>
          </w:rPr>
          <w:fldChar w:fldCharType="end"/>
        </w:r>
      </w:hyperlink>
    </w:p>
    <w:p w:rsidR="002904E0" w14:paraId="1DEE756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0" w:history="1">
        <w:r w:rsidRPr="00245A0A" w:rsidR="00762D8D">
          <w:rPr>
            <w:rStyle w:val="Hyperlink"/>
            <w:noProof/>
          </w:rPr>
          <w:t>Table 7</w:t>
        </w:r>
        <w:r w:rsidRPr="00245A0A" w:rsidR="00762D8D">
          <w:rPr>
            <w:rStyle w:val="Hyperlink"/>
            <w:noProof/>
          </w:rPr>
          <w:noBreakHyphen/>
          <w:t>37: Initial and Recurring Costs by Alternative Cleaning Method: Small/High Precision (2022$)</w:t>
        </w:r>
        <w:r w:rsidR="00762D8D">
          <w:rPr>
            <w:noProof/>
            <w:webHidden/>
          </w:rPr>
          <w:tab/>
        </w:r>
        <w:r w:rsidR="00762D8D">
          <w:rPr>
            <w:noProof/>
            <w:webHidden/>
          </w:rPr>
          <w:fldChar w:fldCharType="begin" w:fldLock="1"/>
        </w:r>
        <w:r w:rsidR="00762D8D">
          <w:rPr>
            <w:noProof/>
            <w:webHidden/>
          </w:rPr>
          <w:instrText xml:space="preserve"> PAGEREF _Toc165379670 \h </w:instrText>
        </w:r>
        <w:r w:rsidR="00762D8D">
          <w:rPr>
            <w:noProof/>
            <w:webHidden/>
          </w:rPr>
          <w:fldChar w:fldCharType="separate"/>
        </w:r>
        <w:r w:rsidR="00762D8D">
          <w:rPr>
            <w:noProof/>
            <w:webHidden/>
          </w:rPr>
          <w:t>7-79</w:t>
        </w:r>
        <w:r w:rsidR="00762D8D">
          <w:rPr>
            <w:noProof/>
            <w:webHidden/>
          </w:rPr>
          <w:fldChar w:fldCharType="end"/>
        </w:r>
      </w:hyperlink>
    </w:p>
    <w:p w:rsidR="002904E0" w14:paraId="601BDB5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1" w:history="1">
        <w:r w:rsidRPr="00245A0A" w:rsidR="00762D8D">
          <w:rPr>
            <w:rStyle w:val="Hyperlink"/>
            <w:noProof/>
          </w:rPr>
          <w:t>Table 7</w:t>
        </w:r>
        <w:r w:rsidRPr="00245A0A" w:rsidR="00762D8D">
          <w:rPr>
            <w:rStyle w:val="Hyperlink"/>
            <w:noProof/>
          </w:rPr>
          <w:noBreakHyphen/>
          <w:t>38: Initial and Recurring Costs by Alternative Cleaning Method: Medium/High Precision (2022$)</w:t>
        </w:r>
        <w:r w:rsidR="00762D8D">
          <w:rPr>
            <w:noProof/>
            <w:webHidden/>
          </w:rPr>
          <w:tab/>
        </w:r>
        <w:r w:rsidR="00762D8D">
          <w:rPr>
            <w:noProof/>
            <w:webHidden/>
          </w:rPr>
          <w:fldChar w:fldCharType="begin" w:fldLock="1"/>
        </w:r>
        <w:r w:rsidR="00762D8D">
          <w:rPr>
            <w:noProof/>
            <w:webHidden/>
          </w:rPr>
          <w:instrText xml:space="preserve"> PAGEREF _Toc165379671 \h </w:instrText>
        </w:r>
        <w:r w:rsidR="00762D8D">
          <w:rPr>
            <w:noProof/>
            <w:webHidden/>
          </w:rPr>
          <w:fldChar w:fldCharType="separate"/>
        </w:r>
        <w:r w:rsidR="00762D8D">
          <w:rPr>
            <w:noProof/>
            <w:webHidden/>
          </w:rPr>
          <w:t>7-79</w:t>
        </w:r>
        <w:r w:rsidR="00762D8D">
          <w:rPr>
            <w:noProof/>
            <w:webHidden/>
          </w:rPr>
          <w:fldChar w:fldCharType="end"/>
        </w:r>
      </w:hyperlink>
    </w:p>
    <w:p w:rsidR="002904E0" w14:paraId="27BBA04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2" w:history="1">
        <w:r w:rsidRPr="00245A0A" w:rsidR="00762D8D">
          <w:rPr>
            <w:rStyle w:val="Hyperlink"/>
            <w:noProof/>
          </w:rPr>
          <w:t>Table 7</w:t>
        </w:r>
        <w:r w:rsidRPr="00245A0A" w:rsidR="00762D8D">
          <w:rPr>
            <w:rStyle w:val="Hyperlink"/>
            <w:noProof/>
          </w:rPr>
          <w:noBreakHyphen/>
          <w:t>39:  Initial and Recurring Costs by Alternative Cleaning Method: Large/High Precision (2022$)</w:t>
        </w:r>
        <w:r w:rsidR="00762D8D">
          <w:rPr>
            <w:noProof/>
            <w:webHidden/>
          </w:rPr>
          <w:tab/>
        </w:r>
        <w:r w:rsidR="00762D8D">
          <w:rPr>
            <w:noProof/>
            <w:webHidden/>
          </w:rPr>
          <w:fldChar w:fldCharType="begin" w:fldLock="1"/>
        </w:r>
        <w:r w:rsidR="00762D8D">
          <w:rPr>
            <w:noProof/>
            <w:webHidden/>
          </w:rPr>
          <w:instrText xml:space="preserve"> PAGEREF _Toc165379672 \h </w:instrText>
        </w:r>
        <w:r w:rsidR="00762D8D">
          <w:rPr>
            <w:noProof/>
            <w:webHidden/>
          </w:rPr>
          <w:fldChar w:fldCharType="separate"/>
        </w:r>
        <w:r w:rsidR="00762D8D">
          <w:rPr>
            <w:noProof/>
            <w:webHidden/>
          </w:rPr>
          <w:t>7-80</w:t>
        </w:r>
        <w:r w:rsidR="00762D8D">
          <w:rPr>
            <w:noProof/>
            <w:webHidden/>
          </w:rPr>
          <w:fldChar w:fldCharType="end"/>
        </w:r>
      </w:hyperlink>
    </w:p>
    <w:p w:rsidR="002904E0" w14:paraId="63FFC82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3" w:history="1">
        <w:r w:rsidRPr="00245A0A" w:rsidR="00762D8D">
          <w:rPr>
            <w:rStyle w:val="Hyperlink"/>
            <w:noProof/>
          </w:rPr>
          <w:t>Table 7</w:t>
        </w:r>
        <w:r w:rsidRPr="00245A0A" w:rsidR="00762D8D">
          <w:rPr>
            <w:rStyle w:val="Hyperlink"/>
            <w:noProof/>
          </w:rPr>
          <w:noBreakHyphen/>
          <w:t>40: Initial and Recurring Costs by Alternative Cleaning Method: Small/Safety Critical (2022$)</w:t>
        </w:r>
        <w:r w:rsidR="00762D8D">
          <w:rPr>
            <w:noProof/>
            <w:webHidden/>
          </w:rPr>
          <w:tab/>
        </w:r>
        <w:r w:rsidR="00762D8D">
          <w:rPr>
            <w:noProof/>
            <w:webHidden/>
          </w:rPr>
          <w:fldChar w:fldCharType="begin" w:fldLock="1"/>
        </w:r>
        <w:r w:rsidR="00762D8D">
          <w:rPr>
            <w:noProof/>
            <w:webHidden/>
          </w:rPr>
          <w:instrText xml:space="preserve"> PAGEREF _Toc165379673 \h </w:instrText>
        </w:r>
        <w:r w:rsidR="00762D8D">
          <w:rPr>
            <w:noProof/>
            <w:webHidden/>
          </w:rPr>
          <w:fldChar w:fldCharType="separate"/>
        </w:r>
        <w:r w:rsidR="00762D8D">
          <w:rPr>
            <w:noProof/>
            <w:webHidden/>
          </w:rPr>
          <w:t>7-80</w:t>
        </w:r>
        <w:r w:rsidR="00762D8D">
          <w:rPr>
            <w:noProof/>
            <w:webHidden/>
          </w:rPr>
          <w:fldChar w:fldCharType="end"/>
        </w:r>
      </w:hyperlink>
    </w:p>
    <w:p w:rsidR="002904E0" w14:paraId="66AEB1F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4" w:history="1">
        <w:r w:rsidRPr="00245A0A" w:rsidR="00762D8D">
          <w:rPr>
            <w:rStyle w:val="Hyperlink"/>
            <w:noProof/>
          </w:rPr>
          <w:t>Table 7</w:t>
        </w:r>
        <w:r w:rsidRPr="00245A0A" w:rsidR="00762D8D">
          <w:rPr>
            <w:rStyle w:val="Hyperlink"/>
            <w:noProof/>
          </w:rPr>
          <w:noBreakHyphen/>
          <w:t>41: Initial and Recurring Costs by Alternative Cleaning Method: Medium/Safety Critical (2022$)</w:t>
        </w:r>
        <w:r w:rsidR="00762D8D">
          <w:rPr>
            <w:noProof/>
            <w:webHidden/>
          </w:rPr>
          <w:tab/>
        </w:r>
        <w:r w:rsidR="00762D8D">
          <w:rPr>
            <w:noProof/>
            <w:webHidden/>
          </w:rPr>
          <w:fldChar w:fldCharType="begin" w:fldLock="1"/>
        </w:r>
        <w:r w:rsidR="00762D8D">
          <w:rPr>
            <w:noProof/>
            <w:webHidden/>
          </w:rPr>
          <w:instrText xml:space="preserve"> PAGEREF _Toc165379674 \h </w:instrText>
        </w:r>
        <w:r w:rsidR="00762D8D">
          <w:rPr>
            <w:noProof/>
            <w:webHidden/>
          </w:rPr>
          <w:fldChar w:fldCharType="separate"/>
        </w:r>
        <w:r w:rsidR="00762D8D">
          <w:rPr>
            <w:noProof/>
            <w:webHidden/>
          </w:rPr>
          <w:t>7-81</w:t>
        </w:r>
        <w:r w:rsidR="00762D8D">
          <w:rPr>
            <w:noProof/>
            <w:webHidden/>
          </w:rPr>
          <w:fldChar w:fldCharType="end"/>
        </w:r>
      </w:hyperlink>
    </w:p>
    <w:p w:rsidR="002904E0" w14:paraId="56EE789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5" w:history="1">
        <w:r w:rsidRPr="00245A0A" w:rsidR="00762D8D">
          <w:rPr>
            <w:rStyle w:val="Hyperlink"/>
            <w:noProof/>
          </w:rPr>
          <w:t>Table 7</w:t>
        </w:r>
        <w:r w:rsidRPr="00245A0A" w:rsidR="00762D8D">
          <w:rPr>
            <w:rStyle w:val="Hyperlink"/>
            <w:noProof/>
          </w:rPr>
          <w:noBreakHyphen/>
          <w:t>42: Initial and Recurring Costs by Alternative Cleaning Method: Large/Safety Critical (2022$)</w:t>
        </w:r>
        <w:r w:rsidR="00762D8D">
          <w:rPr>
            <w:noProof/>
            <w:webHidden/>
          </w:rPr>
          <w:tab/>
        </w:r>
        <w:r w:rsidR="00762D8D">
          <w:rPr>
            <w:noProof/>
            <w:webHidden/>
          </w:rPr>
          <w:fldChar w:fldCharType="begin" w:fldLock="1"/>
        </w:r>
        <w:r w:rsidR="00762D8D">
          <w:rPr>
            <w:noProof/>
            <w:webHidden/>
          </w:rPr>
          <w:instrText xml:space="preserve"> PAGEREF _Toc165379675 \h </w:instrText>
        </w:r>
        <w:r w:rsidR="00762D8D">
          <w:rPr>
            <w:noProof/>
            <w:webHidden/>
          </w:rPr>
          <w:fldChar w:fldCharType="separate"/>
        </w:r>
        <w:r w:rsidR="00762D8D">
          <w:rPr>
            <w:noProof/>
            <w:webHidden/>
          </w:rPr>
          <w:t>7-81</w:t>
        </w:r>
        <w:r w:rsidR="00762D8D">
          <w:rPr>
            <w:noProof/>
            <w:webHidden/>
          </w:rPr>
          <w:fldChar w:fldCharType="end"/>
        </w:r>
      </w:hyperlink>
    </w:p>
    <w:p w:rsidR="002904E0" w14:paraId="15944E1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6" w:history="1">
        <w:r w:rsidRPr="00245A0A" w:rsidR="00762D8D">
          <w:rPr>
            <w:rStyle w:val="Hyperlink"/>
            <w:noProof/>
          </w:rPr>
          <w:t>Table 7</w:t>
        </w:r>
        <w:r w:rsidRPr="00245A0A" w:rsidR="00762D8D">
          <w:rPr>
            <w:rStyle w:val="Hyperlink"/>
            <w:noProof/>
          </w:rPr>
          <w:noBreakHyphen/>
          <w:t>43: Initial and Recurring Costs by Alternative Cleaning Method: Small/R&amp;D Safety Critical (2022$)</w:t>
        </w:r>
        <w:r w:rsidR="00762D8D">
          <w:rPr>
            <w:noProof/>
            <w:webHidden/>
          </w:rPr>
          <w:tab/>
        </w:r>
        <w:r w:rsidR="00762D8D">
          <w:rPr>
            <w:noProof/>
            <w:webHidden/>
          </w:rPr>
          <w:fldChar w:fldCharType="begin" w:fldLock="1"/>
        </w:r>
        <w:r w:rsidR="00762D8D">
          <w:rPr>
            <w:noProof/>
            <w:webHidden/>
          </w:rPr>
          <w:instrText xml:space="preserve"> PAGEREF _Toc165379676 \h </w:instrText>
        </w:r>
        <w:r w:rsidR="00762D8D">
          <w:rPr>
            <w:noProof/>
            <w:webHidden/>
          </w:rPr>
          <w:fldChar w:fldCharType="separate"/>
        </w:r>
        <w:r w:rsidR="00762D8D">
          <w:rPr>
            <w:noProof/>
            <w:webHidden/>
          </w:rPr>
          <w:t>7-82</w:t>
        </w:r>
        <w:r w:rsidR="00762D8D">
          <w:rPr>
            <w:noProof/>
            <w:webHidden/>
          </w:rPr>
          <w:fldChar w:fldCharType="end"/>
        </w:r>
      </w:hyperlink>
    </w:p>
    <w:p w:rsidR="002904E0" w14:paraId="75845BA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7" w:history="1">
        <w:r w:rsidRPr="00245A0A" w:rsidR="00762D8D">
          <w:rPr>
            <w:rStyle w:val="Hyperlink"/>
            <w:noProof/>
          </w:rPr>
          <w:t>Table 7</w:t>
        </w:r>
        <w:r w:rsidRPr="00245A0A" w:rsidR="00762D8D">
          <w:rPr>
            <w:rStyle w:val="Hyperlink"/>
            <w:noProof/>
          </w:rPr>
          <w:noBreakHyphen/>
          <w:t>44: : Initial and Recurring Costs by Alternative Cleaning Method: Medium/R&amp;D Safety Critical (2022$)</w:t>
        </w:r>
        <w:r w:rsidR="00762D8D">
          <w:rPr>
            <w:noProof/>
            <w:webHidden/>
          </w:rPr>
          <w:tab/>
        </w:r>
        <w:r w:rsidR="00762D8D">
          <w:rPr>
            <w:noProof/>
            <w:webHidden/>
          </w:rPr>
          <w:fldChar w:fldCharType="begin" w:fldLock="1"/>
        </w:r>
        <w:r w:rsidR="00762D8D">
          <w:rPr>
            <w:noProof/>
            <w:webHidden/>
          </w:rPr>
          <w:instrText xml:space="preserve"> PAGEREF _Toc165379677 \h </w:instrText>
        </w:r>
        <w:r w:rsidR="00762D8D">
          <w:rPr>
            <w:noProof/>
            <w:webHidden/>
          </w:rPr>
          <w:fldChar w:fldCharType="separate"/>
        </w:r>
        <w:r w:rsidR="00762D8D">
          <w:rPr>
            <w:noProof/>
            <w:webHidden/>
          </w:rPr>
          <w:t>7-82</w:t>
        </w:r>
        <w:r w:rsidR="00762D8D">
          <w:rPr>
            <w:noProof/>
            <w:webHidden/>
          </w:rPr>
          <w:fldChar w:fldCharType="end"/>
        </w:r>
      </w:hyperlink>
    </w:p>
    <w:p w:rsidR="002904E0" w14:paraId="71BE438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8" w:history="1">
        <w:r w:rsidRPr="00245A0A" w:rsidR="00762D8D">
          <w:rPr>
            <w:rStyle w:val="Hyperlink"/>
            <w:noProof/>
          </w:rPr>
          <w:t>Table 7</w:t>
        </w:r>
        <w:r w:rsidRPr="00245A0A" w:rsidR="00762D8D">
          <w:rPr>
            <w:rStyle w:val="Hyperlink"/>
            <w:noProof/>
          </w:rPr>
          <w:noBreakHyphen/>
          <w:t>45: Summary of Incremental Costs for Vapor Degreasing: Including Trans-DCE (2022$)</w:t>
        </w:r>
        <w:r w:rsidR="00762D8D">
          <w:rPr>
            <w:noProof/>
            <w:webHidden/>
          </w:rPr>
          <w:tab/>
        </w:r>
        <w:r w:rsidR="00762D8D">
          <w:rPr>
            <w:noProof/>
            <w:webHidden/>
          </w:rPr>
          <w:fldChar w:fldCharType="begin" w:fldLock="1"/>
        </w:r>
        <w:r w:rsidR="00762D8D">
          <w:rPr>
            <w:noProof/>
            <w:webHidden/>
          </w:rPr>
          <w:instrText xml:space="preserve"> PAGEREF _Toc165379678 \h </w:instrText>
        </w:r>
        <w:r w:rsidR="00762D8D">
          <w:rPr>
            <w:noProof/>
            <w:webHidden/>
          </w:rPr>
          <w:fldChar w:fldCharType="separate"/>
        </w:r>
        <w:r w:rsidR="00762D8D">
          <w:rPr>
            <w:noProof/>
            <w:webHidden/>
          </w:rPr>
          <w:t>7-83</w:t>
        </w:r>
        <w:r w:rsidR="00762D8D">
          <w:rPr>
            <w:noProof/>
            <w:webHidden/>
          </w:rPr>
          <w:fldChar w:fldCharType="end"/>
        </w:r>
      </w:hyperlink>
    </w:p>
    <w:p w:rsidR="002904E0" w14:paraId="2B31951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79" w:history="1">
        <w:r w:rsidRPr="00245A0A" w:rsidR="00762D8D">
          <w:rPr>
            <w:rStyle w:val="Hyperlink"/>
            <w:noProof/>
          </w:rPr>
          <w:t>Table 7</w:t>
        </w:r>
        <w:r w:rsidRPr="00245A0A" w:rsidR="00762D8D">
          <w:rPr>
            <w:rStyle w:val="Hyperlink"/>
            <w:noProof/>
          </w:rPr>
          <w:noBreakHyphen/>
          <w:t>46: Summary of Incremental Costs for Vapor Degreasing: Excluding Trans-DCE (2022$)</w:t>
        </w:r>
        <w:r w:rsidR="00762D8D">
          <w:rPr>
            <w:noProof/>
            <w:webHidden/>
          </w:rPr>
          <w:tab/>
        </w:r>
        <w:r w:rsidR="00762D8D">
          <w:rPr>
            <w:noProof/>
            <w:webHidden/>
          </w:rPr>
          <w:fldChar w:fldCharType="begin" w:fldLock="1"/>
        </w:r>
        <w:r w:rsidR="00762D8D">
          <w:rPr>
            <w:noProof/>
            <w:webHidden/>
          </w:rPr>
          <w:instrText xml:space="preserve"> PAGEREF _Toc165379679 \h </w:instrText>
        </w:r>
        <w:r w:rsidR="00762D8D">
          <w:rPr>
            <w:noProof/>
            <w:webHidden/>
          </w:rPr>
          <w:fldChar w:fldCharType="separate"/>
        </w:r>
        <w:r w:rsidR="00762D8D">
          <w:rPr>
            <w:noProof/>
            <w:webHidden/>
          </w:rPr>
          <w:t>7-83</w:t>
        </w:r>
        <w:r w:rsidR="00762D8D">
          <w:rPr>
            <w:noProof/>
            <w:webHidden/>
          </w:rPr>
          <w:fldChar w:fldCharType="end"/>
        </w:r>
      </w:hyperlink>
    </w:p>
    <w:p w:rsidR="002904E0" w14:paraId="283187B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0" w:history="1">
        <w:r w:rsidRPr="00245A0A" w:rsidR="00762D8D">
          <w:rPr>
            <w:rStyle w:val="Hyperlink"/>
            <w:noProof/>
          </w:rPr>
          <w:t>Table 7</w:t>
        </w:r>
        <w:r w:rsidRPr="00245A0A" w:rsidR="00762D8D">
          <w:rPr>
            <w:rStyle w:val="Hyperlink"/>
            <w:noProof/>
          </w:rPr>
          <w:noBreakHyphen/>
          <w:t>47: Unit Cost per Pair of Gloves (2022$)</w:t>
        </w:r>
        <w:r w:rsidR="00762D8D">
          <w:rPr>
            <w:noProof/>
            <w:webHidden/>
          </w:rPr>
          <w:tab/>
        </w:r>
        <w:r w:rsidR="00762D8D">
          <w:rPr>
            <w:noProof/>
            <w:webHidden/>
          </w:rPr>
          <w:fldChar w:fldCharType="begin" w:fldLock="1"/>
        </w:r>
        <w:r w:rsidR="00762D8D">
          <w:rPr>
            <w:noProof/>
            <w:webHidden/>
          </w:rPr>
          <w:instrText xml:space="preserve"> PAGEREF _Toc165379680 \h </w:instrText>
        </w:r>
        <w:r w:rsidR="00762D8D">
          <w:rPr>
            <w:noProof/>
            <w:webHidden/>
          </w:rPr>
          <w:fldChar w:fldCharType="separate"/>
        </w:r>
        <w:r w:rsidR="00762D8D">
          <w:rPr>
            <w:noProof/>
            <w:webHidden/>
          </w:rPr>
          <w:t>7-85</w:t>
        </w:r>
        <w:r w:rsidR="00762D8D">
          <w:rPr>
            <w:noProof/>
            <w:webHidden/>
          </w:rPr>
          <w:fldChar w:fldCharType="end"/>
        </w:r>
      </w:hyperlink>
    </w:p>
    <w:p w:rsidR="002904E0" w14:paraId="0F307B0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1" w:history="1">
        <w:r w:rsidRPr="00245A0A" w:rsidR="00762D8D">
          <w:rPr>
            <w:rStyle w:val="Hyperlink"/>
            <w:noProof/>
          </w:rPr>
          <w:t>Table 7</w:t>
        </w:r>
        <w:r w:rsidRPr="00245A0A" w:rsidR="00762D8D">
          <w:rPr>
            <w:rStyle w:val="Hyperlink"/>
            <w:noProof/>
          </w:rPr>
          <w:noBreakHyphen/>
          <w:t>48: Annual Per-Worker Cost for Dermal PPE (2022$)</w:t>
        </w:r>
        <w:r w:rsidR="00762D8D">
          <w:rPr>
            <w:noProof/>
            <w:webHidden/>
          </w:rPr>
          <w:tab/>
        </w:r>
        <w:r w:rsidR="00762D8D">
          <w:rPr>
            <w:noProof/>
            <w:webHidden/>
          </w:rPr>
          <w:fldChar w:fldCharType="begin" w:fldLock="1"/>
        </w:r>
        <w:r w:rsidR="00762D8D">
          <w:rPr>
            <w:noProof/>
            <w:webHidden/>
          </w:rPr>
          <w:instrText xml:space="preserve"> PAGEREF _Toc165379681 \h </w:instrText>
        </w:r>
        <w:r w:rsidR="00762D8D">
          <w:rPr>
            <w:noProof/>
            <w:webHidden/>
          </w:rPr>
          <w:fldChar w:fldCharType="separate"/>
        </w:r>
        <w:r w:rsidR="00762D8D">
          <w:rPr>
            <w:noProof/>
            <w:webHidden/>
          </w:rPr>
          <w:t>7-85</w:t>
        </w:r>
        <w:r w:rsidR="00762D8D">
          <w:rPr>
            <w:noProof/>
            <w:webHidden/>
          </w:rPr>
          <w:fldChar w:fldCharType="end"/>
        </w:r>
      </w:hyperlink>
    </w:p>
    <w:p w:rsidR="002904E0" w14:paraId="51EDA06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2" w:history="1">
        <w:r w:rsidRPr="00245A0A" w:rsidR="00762D8D">
          <w:rPr>
            <w:rStyle w:val="Hyperlink"/>
            <w:noProof/>
          </w:rPr>
          <w:t>Table 7</w:t>
        </w:r>
        <w:r w:rsidRPr="00245A0A" w:rsidR="00762D8D">
          <w:rPr>
            <w:rStyle w:val="Hyperlink"/>
            <w:noProof/>
          </w:rPr>
          <w:noBreakHyphen/>
          <w:t>49: Develop Exposure Control Plan (per facility, 2022$)</w:t>
        </w:r>
        <w:r w:rsidR="00762D8D">
          <w:rPr>
            <w:noProof/>
            <w:webHidden/>
          </w:rPr>
          <w:tab/>
        </w:r>
        <w:r w:rsidR="00762D8D">
          <w:rPr>
            <w:noProof/>
            <w:webHidden/>
          </w:rPr>
          <w:fldChar w:fldCharType="begin" w:fldLock="1"/>
        </w:r>
        <w:r w:rsidR="00762D8D">
          <w:rPr>
            <w:noProof/>
            <w:webHidden/>
          </w:rPr>
          <w:instrText xml:space="preserve"> PAGEREF _Toc165379682 \h </w:instrText>
        </w:r>
        <w:r w:rsidR="00762D8D">
          <w:rPr>
            <w:noProof/>
            <w:webHidden/>
          </w:rPr>
          <w:fldChar w:fldCharType="separate"/>
        </w:r>
        <w:r w:rsidR="00762D8D">
          <w:rPr>
            <w:noProof/>
            <w:webHidden/>
          </w:rPr>
          <w:t>7-87</w:t>
        </w:r>
        <w:r w:rsidR="00762D8D">
          <w:rPr>
            <w:noProof/>
            <w:webHidden/>
          </w:rPr>
          <w:fldChar w:fldCharType="end"/>
        </w:r>
      </w:hyperlink>
    </w:p>
    <w:p w:rsidR="002904E0" w14:paraId="2430555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3" w:history="1">
        <w:r w:rsidRPr="00245A0A" w:rsidR="00762D8D">
          <w:rPr>
            <w:rStyle w:val="Hyperlink"/>
            <w:noProof/>
          </w:rPr>
          <w:t>Table 7</w:t>
        </w:r>
        <w:r w:rsidRPr="00245A0A" w:rsidR="00762D8D">
          <w:rPr>
            <w:rStyle w:val="Hyperlink"/>
            <w:noProof/>
          </w:rPr>
          <w:noBreakHyphen/>
          <w:t>50: Total Dermal Protection Control Plan Costs, by Use Category (2022$)</w:t>
        </w:r>
        <w:r w:rsidR="00762D8D">
          <w:rPr>
            <w:noProof/>
            <w:webHidden/>
          </w:rPr>
          <w:tab/>
        </w:r>
        <w:r w:rsidR="00762D8D">
          <w:rPr>
            <w:noProof/>
            <w:webHidden/>
          </w:rPr>
          <w:fldChar w:fldCharType="begin" w:fldLock="1"/>
        </w:r>
        <w:r w:rsidR="00762D8D">
          <w:rPr>
            <w:noProof/>
            <w:webHidden/>
          </w:rPr>
          <w:instrText xml:space="preserve"> PAGEREF _Toc165379683 \h </w:instrText>
        </w:r>
        <w:r w:rsidR="00762D8D">
          <w:rPr>
            <w:noProof/>
            <w:webHidden/>
          </w:rPr>
          <w:fldChar w:fldCharType="separate"/>
        </w:r>
        <w:r w:rsidR="00762D8D">
          <w:rPr>
            <w:noProof/>
            <w:webHidden/>
          </w:rPr>
          <w:t>7-88</w:t>
        </w:r>
        <w:r w:rsidR="00762D8D">
          <w:rPr>
            <w:noProof/>
            <w:webHidden/>
          </w:rPr>
          <w:fldChar w:fldCharType="end"/>
        </w:r>
      </w:hyperlink>
    </w:p>
    <w:p w:rsidR="002904E0" w14:paraId="6D47632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4" w:history="1">
        <w:r w:rsidRPr="00245A0A" w:rsidR="00762D8D">
          <w:rPr>
            <w:rStyle w:val="Hyperlink"/>
            <w:noProof/>
          </w:rPr>
          <w:t>Table 7</w:t>
        </w:r>
        <w:r w:rsidRPr="00245A0A" w:rsidR="00762D8D">
          <w:rPr>
            <w:rStyle w:val="Hyperlink"/>
            <w:noProof/>
          </w:rPr>
          <w:noBreakHyphen/>
          <w:t>51: Summary of Engineering Control Costs for Vapor Degreasers</w:t>
        </w:r>
        <w:r w:rsidR="00762D8D">
          <w:rPr>
            <w:noProof/>
            <w:webHidden/>
          </w:rPr>
          <w:tab/>
        </w:r>
        <w:r w:rsidR="00762D8D">
          <w:rPr>
            <w:noProof/>
            <w:webHidden/>
          </w:rPr>
          <w:fldChar w:fldCharType="begin" w:fldLock="1"/>
        </w:r>
        <w:r w:rsidR="00762D8D">
          <w:rPr>
            <w:noProof/>
            <w:webHidden/>
          </w:rPr>
          <w:instrText xml:space="preserve"> PAGEREF _Toc165379684 \h </w:instrText>
        </w:r>
        <w:r w:rsidR="00762D8D">
          <w:rPr>
            <w:noProof/>
            <w:webHidden/>
          </w:rPr>
          <w:fldChar w:fldCharType="separate"/>
        </w:r>
        <w:r w:rsidR="00762D8D">
          <w:rPr>
            <w:noProof/>
            <w:webHidden/>
          </w:rPr>
          <w:t>7-92</w:t>
        </w:r>
        <w:r w:rsidR="00762D8D">
          <w:rPr>
            <w:noProof/>
            <w:webHidden/>
          </w:rPr>
          <w:fldChar w:fldCharType="end"/>
        </w:r>
      </w:hyperlink>
    </w:p>
    <w:p w:rsidR="002904E0" w14:paraId="66B3492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5" w:history="1">
        <w:r w:rsidRPr="00245A0A" w:rsidR="00762D8D">
          <w:rPr>
            <w:rStyle w:val="Hyperlink"/>
            <w:noProof/>
          </w:rPr>
          <w:t>Table 7</w:t>
        </w:r>
        <w:r w:rsidRPr="00245A0A" w:rsidR="00762D8D">
          <w:rPr>
            <w:rStyle w:val="Hyperlink"/>
            <w:noProof/>
          </w:rPr>
          <w:noBreakHyphen/>
          <w:t>52: Summary of WCPP Costs with Engineering Controls for Vapor Degreasers</w:t>
        </w:r>
        <w:r w:rsidR="00762D8D">
          <w:rPr>
            <w:noProof/>
            <w:webHidden/>
          </w:rPr>
          <w:tab/>
        </w:r>
        <w:r w:rsidR="00762D8D">
          <w:rPr>
            <w:noProof/>
            <w:webHidden/>
          </w:rPr>
          <w:fldChar w:fldCharType="begin" w:fldLock="1"/>
        </w:r>
        <w:r w:rsidR="00762D8D">
          <w:rPr>
            <w:noProof/>
            <w:webHidden/>
          </w:rPr>
          <w:instrText xml:space="preserve"> PAGEREF _Toc165379685 \h </w:instrText>
        </w:r>
        <w:r w:rsidR="00762D8D">
          <w:rPr>
            <w:noProof/>
            <w:webHidden/>
          </w:rPr>
          <w:fldChar w:fldCharType="separate"/>
        </w:r>
        <w:r w:rsidR="00762D8D">
          <w:rPr>
            <w:noProof/>
            <w:webHidden/>
          </w:rPr>
          <w:t>7-92</w:t>
        </w:r>
        <w:r w:rsidR="00762D8D">
          <w:rPr>
            <w:noProof/>
            <w:webHidden/>
          </w:rPr>
          <w:fldChar w:fldCharType="end"/>
        </w:r>
      </w:hyperlink>
    </w:p>
    <w:p w:rsidR="002904E0" w14:paraId="070B08C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6" w:history="1">
        <w:r w:rsidRPr="00245A0A" w:rsidR="00762D8D">
          <w:rPr>
            <w:rStyle w:val="Hyperlink"/>
            <w:noProof/>
          </w:rPr>
          <w:t>Table 7</w:t>
        </w:r>
        <w:r w:rsidRPr="00245A0A" w:rsidR="00762D8D">
          <w:rPr>
            <w:rStyle w:val="Hyperlink"/>
            <w:noProof/>
          </w:rPr>
          <w:noBreakHyphen/>
          <w:t>53: Summary of WCPP Option Costs for Vapor Degreasers</w:t>
        </w:r>
        <w:r w:rsidR="00762D8D">
          <w:rPr>
            <w:noProof/>
            <w:webHidden/>
          </w:rPr>
          <w:tab/>
        </w:r>
        <w:r w:rsidR="00762D8D">
          <w:rPr>
            <w:noProof/>
            <w:webHidden/>
          </w:rPr>
          <w:fldChar w:fldCharType="begin" w:fldLock="1"/>
        </w:r>
        <w:r w:rsidR="00762D8D">
          <w:rPr>
            <w:noProof/>
            <w:webHidden/>
          </w:rPr>
          <w:instrText xml:space="preserve"> PAGEREF _Toc165379686 \h </w:instrText>
        </w:r>
        <w:r w:rsidR="00762D8D">
          <w:rPr>
            <w:noProof/>
            <w:webHidden/>
          </w:rPr>
          <w:fldChar w:fldCharType="separate"/>
        </w:r>
        <w:r w:rsidR="00762D8D">
          <w:rPr>
            <w:noProof/>
            <w:webHidden/>
          </w:rPr>
          <w:t>7-93</w:t>
        </w:r>
        <w:r w:rsidR="00762D8D">
          <w:rPr>
            <w:noProof/>
            <w:webHidden/>
          </w:rPr>
          <w:fldChar w:fldCharType="end"/>
        </w:r>
      </w:hyperlink>
    </w:p>
    <w:p w:rsidR="002904E0" w14:paraId="4D5DAF4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7" w:history="1">
        <w:r w:rsidRPr="00245A0A" w:rsidR="00762D8D">
          <w:rPr>
            <w:rStyle w:val="Hyperlink"/>
            <w:noProof/>
          </w:rPr>
          <w:t>Table 7</w:t>
        </w:r>
        <w:r w:rsidRPr="00245A0A" w:rsidR="00762D8D">
          <w:rPr>
            <w:rStyle w:val="Hyperlink"/>
            <w:noProof/>
          </w:rPr>
          <w:noBreakHyphen/>
          <w:t>54: Monitoring Threshold Requirements</w:t>
        </w:r>
        <w:r w:rsidR="00762D8D">
          <w:rPr>
            <w:noProof/>
            <w:webHidden/>
          </w:rPr>
          <w:tab/>
        </w:r>
        <w:r w:rsidR="00762D8D">
          <w:rPr>
            <w:noProof/>
            <w:webHidden/>
          </w:rPr>
          <w:fldChar w:fldCharType="begin" w:fldLock="1"/>
        </w:r>
        <w:r w:rsidR="00762D8D">
          <w:rPr>
            <w:noProof/>
            <w:webHidden/>
          </w:rPr>
          <w:instrText xml:space="preserve"> PAGEREF _Toc165379687 \h </w:instrText>
        </w:r>
        <w:r w:rsidR="00762D8D">
          <w:rPr>
            <w:noProof/>
            <w:webHidden/>
          </w:rPr>
          <w:fldChar w:fldCharType="separate"/>
        </w:r>
        <w:r w:rsidR="00762D8D">
          <w:rPr>
            <w:noProof/>
            <w:webHidden/>
          </w:rPr>
          <w:t>7-94</w:t>
        </w:r>
        <w:r w:rsidR="00762D8D">
          <w:rPr>
            <w:noProof/>
            <w:webHidden/>
          </w:rPr>
          <w:fldChar w:fldCharType="end"/>
        </w:r>
      </w:hyperlink>
    </w:p>
    <w:p w:rsidR="002904E0" w14:paraId="1E1A654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8" w:history="1">
        <w:r w:rsidRPr="00245A0A" w:rsidR="00762D8D">
          <w:rPr>
            <w:rStyle w:val="Hyperlink"/>
            <w:noProof/>
          </w:rPr>
          <w:t>Table 7</w:t>
        </w:r>
        <w:r w:rsidRPr="00245A0A" w:rsidR="00762D8D">
          <w:rPr>
            <w:rStyle w:val="Hyperlink"/>
            <w:noProof/>
          </w:rPr>
          <w:noBreakHyphen/>
          <w:t>55. Example for Determining the Distribution of Exposure Threshold Categories Across Entities with 8-hour and 15-minute TWA Exposure Data</w:t>
        </w:r>
        <w:r w:rsidR="00762D8D">
          <w:rPr>
            <w:noProof/>
            <w:webHidden/>
          </w:rPr>
          <w:tab/>
        </w:r>
        <w:r w:rsidR="00762D8D">
          <w:rPr>
            <w:noProof/>
            <w:webHidden/>
          </w:rPr>
          <w:fldChar w:fldCharType="begin" w:fldLock="1"/>
        </w:r>
        <w:r w:rsidR="00762D8D">
          <w:rPr>
            <w:noProof/>
            <w:webHidden/>
          </w:rPr>
          <w:instrText xml:space="preserve"> PAGEREF _Toc165379688 \h </w:instrText>
        </w:r>
        <w:r w:rsidR="00762D8D">
          <w:rPr>
            <w:noProof/>
            <w:webHidden/>
          </w:rPr>
          <w:fldChar w:fldCharType="separate"/>
        </w:r>
        <w:r w:rsidR="00762D8D">
          <w:rPr>
            <w:noProof/>
            <w:webHidden/>
          </w:rPr>
          <w:t>7-96</w:t>
        </w:r>
        <w:r w:rsidR="00762D8D">
          <w:rPr>
            <w:noProof/>
            <w:webHidden/>
          </w:rPr>
          <w:fldChar w:fldCharType="end"/>
        </w:r>
      </w:hyperlink>
    </w:p>
    <w:p w:rsidR="002904E0" w14:paraId="75AD166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89" w:history="1">
        <w:r w:rsidRPr="00245A0A" w:rsidR="00762D8D">
          <w:rPr>
            <w:rStyle w:val="Hyperlink"/>
            <w:noProof/>
          </w:rPr>
          <w:t>Table 7</w:t>
        </w:r>
        <w:r w:rsidRPr="00245A0A" w:rsidR="00762D8D">
          <w:rPr>
            <w:rStyle w:val="Hyperlink"/>
            <w:noProof/>
          </w:rPr>
          <w:noBreakHyphen/>
          <w:t>56: Count of Entities, by Use Category and Exposure Threshold</w:t>
        </w:r>
        <w:r w:rsidR="00762D8D">
          <w:rPr>
            <w:noProof/>
            <w:webHidden/>
          </w:rPr>
          <w:tab/>
        </w:r>
        <w:r w:rsidR="00762D8D">
          <w:rPr>
            <w:noProof/>
            <w:webHidden/>
          </w:rPr>
          <w:fldChar w:fldCharType="begin" w:fldLock="1"/>
        </w:r>
        <w:r w:rsidR="00762D8D">
          <w:rPr>
            <w:noProof/>
            <w:webHidden/>
          </w:rPr>
          <w:instrText xml:space="preserve"> PAGEREF _Toc165379689 \h </w:instrText>
        </w:r>
        <w:r w:rsidR="00762D8D">
          <w:rPr>
            <w:noProof/>
            <w:webHidden/>
          </w:rPr>
          <w:fldChar w:fldCharType="separate"/>
        </w:r>
        <w:r w:rsidR="00762D8D">
          <w:rPr>
            <w:noProof/>
            <w:webHidden/>
          </w:rPr>
          <w:t>7-99</w:t>
        </w:r>
        <w:r w:rsidR="00762D8D">
          <w:rPr>
            <w:noProof/>
            <w:webHidden/>
          </w:rPr>
          <w:fldChar w:fldCharType="end"/>
        </w:r>
      </w:hyperlink>
    </w:p>
    <w:p w:rsidR="002904E0" w14:paraId="0C409E8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0" w:history="1">
        <w:r w:rsidRPr="00245A0A" w:rsidR="00762D8D">
          <w:rPr>
            <w:rStyle w:val="Hyperlink"/>
            <w:noProof/>
          </w:rPr>
          <w:t>Table 7</w:t>
        </w:r>
        <w:r w:rsidRPr="00245A0A" w:rsidR="00762D8D">
          <w:rPr>
            <w:rStyle w:val="Hyperlink"/>
            <w:noProof/>
          </w:rPr>
          <w:noBreakHyphen/>
          <w:t>57: Count of Employees, by Use Category, Worker Type, and Exposure Threshold</w:t>
        </w:r>
        <w:r w:rsidR="00762D8D">
          <w:rPr>
            <w:noProof/>
            <w:webHidden/>
          </w:rPr>
          <w:tab/>
        </w:r>
        <w:r w:rsidR="00762D8D">
          <w:rPr>
            <w:noProof/>
            <w:webHidden/>
          </w:rPr>
          <w:fldChar w:fldCharType="begin" w:fldLock="1"/>
        </w:r>
        <w:r w:rsidR="00762D8D">
          <w:rPr>
            <w:noProof/>
            <w:webHidden/>
          </w:rPr>
          <w:instrText xml:space="preserve"> PAGEREF _Toc165379690 \h </w:instrText>
        </w:r>
        <w:r w:rsidR="00762D8D">
          <w:rPr>
            <w:noProof/>
            <w:webHidden/>
          </w:rPr>
          <w:fldChar w:fldCharType="separate"/>
        </w:r>
        <w:r w:rsidR="00762D8D">
          <w:rPr>
            <w:noProof/>
            <w:webHidden/>
          </w:rPr>
          <w:t>7-100</w:t>
        </w:r>
        <w:r w:rsidR="00762D8D">
          <w:rPr>
            <w:noProof/>
            <w:webHidden/>
          </w:rPr>
          <w:fldChar w:fldCharType="end"/>
        </w:r>
      </w:hyperlink>
    </w:p>
    <w:p w:rsidR="002904E0" w14:paraId="260E23F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1" w:history="1">
        <w:r w:rsidRPr="00245A0A" w:rsidR="00762D8D">
          <w:rPr>
            <w:rStyle w:val="Hyperlink"/>
            <w:noProof/>
          </w:rPr>
          <w:t>Table 7</w:t>
        </w:r>
        <w:r w:rsidRPr="00245A0A" w:rsidR="00762D8D">
          <w:rPr>
            <w:rStyle w:val="Hyperlink"/>
            <w:noProof/>
          </w:rPr>
          <w:noBreakHyphen/>
          <w:t>58: Summary of Costs Associated with an Exposure Evaluation of PCE at a Simple Worksite (10 Workers Sampled, 2022$)</w:t>
        </w:r>
        <w:r w:rsidR="00762D8D">
          <w:rPr>
            <w:noProof/>
            <w:webHidden/>
          </w:rPr>
          <w:tab/>
        </w:r>
        <w:r w:rsidR="00762D8D">
          <w:rPr>
            <w:noProof/>
            <w:webHidden/>
          </w:rPr>
          <w:fldChar w:fldCharType="begin" w:fldLock="1"/>
        </w:r>
        <w:r w:rsidR="00762D8D">
          <w:rPr>
            <w:noProof/>
            <w:webHidden/>
          </w:rPr>
          <w:instrText xml:space="preserve"> PAGEREF _Toc165379691 \h </w:instrText>
        </w:r>
        <w:r w:rsidR="00762D8D">
          <w:rPr>
            <w:noProof/>
            <w:webHidden/>
          </w:rPr>
          <w:fldChar w:fldCharType="separate"/>
        </w:r>
        <w:r w:rsidR="00762D8D">
          <w:rPr>
            <w:noProof/>
            <w:webHidden/>
          </w:rPr>
          <w:t>7-101</w:t>
        </w:r>
        <w:r w:rsidR="00762D8D">
          <w:rPr>
            <w:noProof/>
            <w:webHidden/>
          </w:rPr>
          <w:fldChar w:fldCharType="end"/>
        </w:r>
      </w:hyperlink>
    </w:p>
    <w:p w:rsidR="002904E0" w14:paraId="078697C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2" w:history="1">
        <w:r w:rsidRPr="00245A0A" w:rsidR="00762D8D">
          <w:rPr>
            <w:rStyle w:val="Hyperlink"/>
            <w:noProof/>
          </w:rPr>
          <w:t>Table 7</w:t>
        </w:r>
        <w:r w:rsidRPr="00245A0A" w:rsidR="00762D8D">
          <w:rPr>
            <w:rStyle w:val="Hyperlink"/>
            <w:noProof/>
          </w:rPr>
          <w:noBreakHyphen/>
          <w:t>59: Summary of Per Facility and Per Employee Costs Associated with an Exposure Evaluation of PCE (2022$)</w:t>
        </w:r>
        <w:r w:rsidR="00762D8D">
          <w:rPr>
            <w:noProof/>
            <w:webHidden/>
          </w:rPr>
          <w:tab/>
        </w:r>
        <w:r w:rsidR="00762D8D">
          <w:rPr>
            <w:noProof/>
            <w:webHidden/>
          </w:rPr>
          <w:fldChar w:fldCharType="begin" w:fldLock="1"/>
        </w:r>
        <w:r w:rsidR="00762D8D">
          <w:rPr>
            <w:noProof/>
            <w:webHidden/>
          </w:rPr>
          <w:instrText xml:space="preserve"> PAGEREF _Toc165379692 \h </w:instrText>
        </w:r>
        <w:r w:rsidR="00762D8D">
          <w:rPr>
            <w:noProof/>
            <w:webHidden/>
          </w:rPr>
          <w:fldChar w:fldCharType="separate"/>
        </w:r>
        <w:r w:rsidR="00762D8D">
          <w:rPr>
            <w:noProof/>
            <w:webHidden/>
          </w:rPr>
          <w:t>7-102</w:t>
        </w:r>
        <w:r w:rsidR="00762D8D">
          <w:rPr>
            <w:noProof/>
            <w:webHidden/>
          </w:rPr>
          <w:fldChar w:fldCharType="end"/>
        </w:r>
      </w:hyperlink>
    </w:p>
    <w:p w:rsidR="002904E0" w14:paraId="517A112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3" w:history="1">
        <w:r w:rsidRPr="00245A0A" w:rsidR="00762D8D">
          <w:rPr>
            <w:rStyle w:val="Hyperlink"/>
            <w:noProof/>
          </w:rPr>
          <w:t>Table 7</w:t>
        </w:r>
        <w:r w:rsidRPr="00245A0A" w:rsidR="00762D8D">
          <w:rPr>
            <w:rStyle w:val="Hyperlink"/>
            <w:noProof/>
          </w:rPr>
          <w:noBreakHyphen/>
          <w:t>60: Per Facility Monitoring Costs (2022$)</w:t>
        </w:r>
        <w:r w:rsidR="00762D8D">
          <w:rPr>
            <w:noProof/>
            <w:webHidden/>
          </w:rPr>
          <w:tab/>
        </w:r>
        <w:r w:rsidR="00762D8D">
          <w:rPr>
            <w:noProof/>
            <w:webHidden/>
          </w:rPr>
          <w:fldChar w:fldCharType="begin" w:fldLock="1"/>
        </w:r>
        <w:r w:rsidR="00762D8D">
          <w:rPr>
            <w:noProof/>
            <w:webHidden/>
          </w:rPr>
          <w:instrText xml:space="preserve"> PAGEREF _Toc165379693 \h </w:instrText>
        </w:r>
        <w:r w:rsidR="00762D8D">
          <w:rPr>
            <w:noProof/>
            <w:webHidden/>
          </w:rPr>
          <w:fldChar w:fldCharType="separate"/>
        </w:r>
        <w:r w:rsidR="00762D8D">
          <w:rPr>
            <w:noProof/>
            <w:webHidden/>
          </w:rPr>
          <w:t>7-102</w:t>
        </w:r>
        <w:r w:rsidR="00762D8D">
          <w:rPr>
            <w:noProof/>
            <w:webHidden/>
          </w:rPr>
          <w:fldChar w:fldCharType="end"/>
        </w:r>
      </w:hyperlink>
    </w:p>
    <w:p w:rsidR="002904E0" w14:paraId="52F0C6C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4" w:history="1">
        <w:r w:rsidRPr="00245A0A" w:rsidR="00762D8D">
          <w:rPr>
            <w:rStyle w:val="Hyperlink"/>
            <w:noProof/>
          </w:rPr>
          <w:t>Table 7</w:t>
        </w:r>
        <w:r w:rsidRPr="00245A0A" w:rsidR="00762D8D">
          <w:rPr>
            <w:rStyle w:val="Hyperlink"/>
            <w:noProof/>
          </w:rPr>
          <w:noBreakHyphen/>
          <w:t>61: Per Worker Monitoring Costs (2022$)</w:t>
        </w:r>
        <w:r w:rsidR="00762D8D">
          <w:rPr>
            <w:noProof/>
            <w:webHidden/>
          </w:rPr>
          <w:tab/>
        </w:r>
        <w:r w:rsidR="00762D8D">
          <w:rPr>
            <w:noProof/>
            <w:webHidden/>
          </w:rPr>
          <w:fldChar w:fldCharType="begin" w:fldLock="1"/>
        </w:r>
        <w:r w:rsidR="00762D8D">
          <w:rPr>
            <w:noProof/>
            <w:webHidden/>
          </w:rPr>
          <w:instrText xml:space="preserve"> PAGEREF _Toc165379694 \h </w:instrText>
        </w:r>
        <w:r w:rsidR="00762D8D">
          <w:rPr>
            <w:noProof/>
            <w:webHidden/>
          </w:rPr>
          <w:fldChar w:fldCharType="separate"/>
        </w:r>
        <w:r w:rsidR="00762D8D">
          <w:rPr>
            <w:noProof/>
            <w:webHidden/>
          </w:rPr>
          <w:t>7-103</w:t>
        </w:r>
        <w:r w:rsidR="00762D8D">
          <w:rPr>
            <w:noProof/>
            <w:webHidden/>
          </w:rPr>
          <w:fldChar w:fldCharType="end"/>
        </w:r>
      </w:hyperlink>
    </w:p>
    <w:p w:rsidR="002904E0" w14:paraId="7A07AB2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5" w:history="1">
        <w:r w:rsidRPr="00245A0A" w:rsidR="00762D8D">
          <w:rPr>
            <w:rStyle w:val="Hyperlink"/>
            <w:noProof/>
          </w:rPr>
          <w:t>Table 7</w:t>
        </w:r>
        <w:r w:rsidRPr="00245A0A" w:rsidR="00762D8D">
          <w:rPr>
            <w:rStyle w:val="Hyperlink"/>
            <w:noProof/>
          </w:rPr>
          <w:noBreakHyphen/>
          <w:t>62: Per Facility Notification and Recordkeeping Costs (2022$)</w:t>
        </w:r>
        <w:r w:rsidR="00762D8D">
          <w:rPr>
            <w:noProof/>
            <w:webHidden/>
          </w:rPr>
          <w:tab/>
        </w:r>
        <w:r w:rsidR="00762D8D">
          <w:rPr>
            <w:noProof/>
            <w:webHidden/>
          </w:rPr>
          <w:fldChar w:fldCharType="begin" w:fldLock="1"/>
        </w:r>
        <w:r w:rsidR="00762D8D">
          <w:rPr>
            <w:noProof/>
            <w:webHidden/>
          </w:rPr>
          <w:instrText xml:space="preserve"> PAGEREF _Toc165379695 \h </w:instrText>
        </w:r>
        <w:r w:rsidR="00762D8D">
          <w:rPr>
            <w:noProof/>
            <w:webHidden/>
          </w:rPr>
          <w:fldChar w:fldCharType="separate"/>
        </w:r>
        <w:r w:rsidR="00762D8D">
          <w:rPr>
            <w:noProof/>
            <w:webHidden/>
          </w:rPr>
          <w:t>7-103</w:t>
        </w:r>
        <w:r w:rsidR="00762D8D">
          <w:rPr>
            <w:noProof/>
            <w:webHidden/>
          </w:rPr>
          <w:fldChar w:fldCharType="end"/>
        </w:r>
      </w:hyperlink>
    </w:p>
    <w:p w:rsidR="002904E0" w14:paraId="133E84C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6" w:history="1">
        <w:r w:rsidRPr="00245A0A" w:rsidR="00762D8D">
          <w:rPr>
            <w:rStyle w:val="Hyperlink"/>
            <w:noProof/>
          </w:rPr>
          <w:t>Table 7</w:t>
        </w:r>
        <w:r w:rsidRPr="00245A0A" w:rsidR="00762D8D">
          <w:rPr>
            <w:rStyle w:val="Hyperlink"/>
            <w:noProof/>
          </w:rPr>
          <w:noBreakHyphen/>
          <w:t>63: Per Worker Notification and Recordkeeping Costs (2022$)</w:t>
        </w:r>
        <w:r w:rsidR="00762D8D">
          <w:rPr>
            <w:noProof/>
            <w:webHidden/>
          </w:rPr>
          <w:tab/>
        </w:r>
        <w:r w:rsidR="00762D8D">
          <w:rPr>
            <w:noProof/>
            <w:webHidden/>
          </w:rPr>
          <w:fldChar w:fldCharType="begin" w:fldLock="1"/>
        </w:r>
        <w:r w:rsidR="00762D8D">
          <w:rPr>
            <w:noProof/>
            <w:webHidden/>
          </w:rPr>
          <w:instrText xml:space="preserve"> PAGEREF _Toc165379696 \h </w:instrText>
        </w:r>
        <w:r w:rsidR="00762D8D">
          <w:rPr>
            <w:noProof/>
            <w:webHidden/>
          </w:rPr>
          <w:fldChar w:fldCharType="separate"/>
        </w:r>
        <w:r w:rsidR="00762D8D">
          <w:rPr>
            <w:noProof/>
            <w:webHidden/>
          </w:rPr>
          <w:t>7-104</w:t>
        </w:r>
        <w:r w:rsidR="00762D8D">
          <w:rPr>
            <w:noProof/>
            <w:webHidden/>
          </w:rPr>
          <w:fldChar w:fldCharType="end"/>
        </w:r>
      </w:hyperlink>
    </w:p>
    <w:p w:rsidR="002904E0" w14:paraId="6077F54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7" w:history="1">
        <w:r w:rsidRPr="00245A0A" w:rsidR="00762D8D">
          <w:rPr>
            <w:rStyle w:val="Hyperlink"/>
            <w:noProof/>
          </w:rPr>
          <w:t>Table 7</w:t>
        </w:r>
        <w:r w:rsidRPr="00245A0A" w:rsidR="00762D8D">
          <w:rPr>
            <w:rStyle w:val="Hyperlink"/>
            <w:noProof/>
          </w:rPr>
          <w:noBreakHyphen/>
          <w:t>64: Total Initial and recurring PPE Costs per Worker or ONU by Sector (2022$)</w:t>
        </w:r>
        <w:r w:rsidR="00762D8D">
          <w:rPr>
            <w:noProof/>
            <w:webHidden/>
          </w:rPr>
          <w:tab/>
        </w:r>
        <w:r w:rsidR="00762D8D">
          <w:rPr>
            <w:noProof/>
            <w:webHidden/>
          </w:rPr>
          <w:fldChar w:fldCharType="begin" w:fldLock="1"/>
        </w:r>
        <w:r w:rsidR="00762D8D">
          <w:rPr>
            <w:noProof/>
            <w:webHidden/>
          </w:rPr>
          <w:instrText xml:space="preserve"> PAGEREF _Toc165379697 \h </w:instrText>
        </w:r>
        <w:r w:rsidR="00762D8D">
          <w:rPr>
            <w:noProof/>
            <w:webHidden/>
          </w:rPr>
          <w:fldChar w:fldCharType="separate"/>
        </w:r>
        <w:r w:rsidR="00762D8D">
          <w:rPr>
            <w:noProof/>
            <w:webHidden/>
          </w:rPr>
          <w:t>7-105</w:t>
        </w:r>
        <w:r w:rsidR="00762D8D">
          <w:rPr>
            <w:noProof/>
            <w:webHidden/>
          </w:rPr>
          <w:fldChar w:fldCharType="end"/>
        </w:r>
      </w:hyperlink>
    </w:p>
    <w:p w:rsidR="002904E0" w14:paraId="750A30E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8" w:history="1">
        <w:r w:rsidRPr="00245A0A" w:rsidR="00762D8D">
          <w:rPr>
            <w:rStyle w:val="Hyperlink"/>
            <w:noProof/>
          </w:rPr>
          <w:t>Table 7</w:t>
        </w:r>
        <w:r w:rsidRPr="00245A0A" w:rsidR="00762D8D">
          <w:rPr>
            <w:rStyle w:val="Hyperlink"/>
            <w:noProof/>
          </w:rPr>
          <w:noBreakHyphen/>
          <w:t>65. Summary of Per Worker Annualized Respiratory WCPP Costs, by Threshold and Sector (2022$)</w:t>
        </w:r>
        <w:r w:rsidR="00762D8D">
          <w:rPr>
            <w:noProof/>
            <w:webHidden/>
          </w:rPr>
          <w:tab/>
        </w:r>
        <w:r w:rsidR="00762D8D">
          <w:rPr>
            <w:noProof/>
            <w:webHidden/>
          </w:rPr>
          <w:fldChar w:fldCharType="begin" w:fldLock="1"/>
        </w:r>
        <w:r w:rsidR="00762D8D">
          <w:rPr>
            <w:noProof/>
            <w:webHidden/>
          </w:rPr>
          <w:instrText xml:space="preserve"> PAGEREF _Toc165379698 \h </w:instrText>
        </w:r>
        <w:r w:rsidR="00762D8D">
          <w:rPr>
            <w:noProof/>
            <w:webHidden/>
          </w:rPr>
          <w:fldChar w:fldCharType="separate"/>
        </w:r>
        <w:r w:rsidR="00762D8D">
          <w:rPr>
            <w:noProof/>
            <w:webHidden/>
          </w:rPr>
          <w:t>7-106</w:t>
        </w:r>
        <w:r w:rsidR="00762D8D">
          <w:rPr>
            <w:noProof/>
            <w:webHidden/>
          </w:rPr>
          <w:fldChar w:fldCharType="end"/>
        </w:r>
      </w:hyperlink>
    </w:p>
    <w:p w:rsidR="002904E0" w14:paraId="23024AD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699" w:history="1">
        <w:r w:rsidRPr="00245A0A" w:rsidR="00762D8D">
          <w:rPr>
            <w:rStyle w:val="Hyperlink"/>
            <w:noProof/>
          </w:rPr>
          <w:t>Table 7</w:t>
        </w:r>
        <w:r w:rsidRPr="00245A0A" w:rsidR="00762D8D">
          <w:rPr>
            <w:rStyle w:val="Hyperlink"/>
            <w:noProof/>
          </w:rPr>
          <w:noBreakHyphen/>
          <w:t>66: Summary of Per Facility Respiratory WCPP Costs, by Threshold</w:t>
        </w:r>
        <w:r w:rsidR="00762D8D">
          <w:rPr>
            <w:noProof/>
            <w:webHidden/>
          </w:rPr>
          <w:tab/>
        </w:r>
        <w:r w:rsidR="00762D8D">
          <w:rPr>
            <w:noProof/>
            <w:webHidden/>
          </w:rPr>
          <w:fldChar w:fldCharType="begin" w:fldLock="1"/>
        </w:r>
        <w:r w:rsidR="00762D8D">
          <w:rPr>
            <w:noProof/>
            <w:webHidden/>
          </w:rPr>
          <w:instrText xml:space="preserve"> PAGEREF _Toc165379699 \h </w:instrText>
        </w:r>
        <w:r w:rsidR="00762D8D">
          <w:rPr>
            <w:noProof/>
            <w:webHidden/>
          </w:rPr>
          <w:fldChar w:fldCharType="separate"/>
        </w:r>
        <w:r w:rsidR="00762D8D">
          <w:rPr>
            <w:noProof/>
            <w:webHidden/>
          </w:rPr>
          <w:t>7-107</w:t>
        </w:r>
        <w:r w:rsidR="00762D8D">
          <w:rPr>
            <w:noProof/>
            <w:webHidden/>
          </w:rPr>
          <w:fldChar w:fldCharType="end"/>
        </w:r>
      </w:hyperlink>
    </w:p>
    <w:p w:rsidR="002904E0" w14:paraId="29FE9E0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0" w:history="1">
        <w:r w:rsidRPr="00245A0A" w:rsidR="00762D8D">
          <w:rPr>
            <w:rStyle w:val="Hyperlink"/>
            <w:noProof/>
          </w:rPr>
          <w:t>Table 7</w:t>
        </w:r>
        <w:r w:rsidRPr="00245A0A" w:rsidR="00762D8D">
          <w:rPr>
            <w:rStyle w:val="Hyperlink"/>
            <w:noProof/>
          </w:rPr>
          <w:noBreakHyphen/>
          <w:t>67: Total WCPP Costs (Dermal and Respiratory) by Threshold and Use Category (2022$)</w:t>
        </w:r>
        <w:r w:rsidR="00762D8D">
          <w:rPr>
            <w:noProof/>
            <w:webHidden/>
          </w:rPr>
          <w:tab/>
        </w:r>
        <w:r w:rsidR="00762D8D">
          <w:rPr>
            <w:noProof/>
            <w:webHidden/>
          </w:rPr>
          <w:fldChar w:fldCharType="begin" w:fldLock="1"/>
        </w:r>
        <w:r w:rsidR="00762D8D">
          <w:rPr>
            <w:noProof/>
            <w:webHidden/>
          </w:rPr>
          <w:instrText xml:space="preserve"> PAGEREF _Toc165379700 \h </w:instrText>
        </w:r>
        <w:r w:rsidR="00762D8D">
          <w:rPr>
            <w:noProof/>
            <w:webHidden/>
          </w:rPr>
          <w:fldChar w:fldCharType="separate"/>
        </w:r>
        <w:r w:rsidR="00762D8D">
          <w:rPr>
            <w:noProof/>
            <w:webHidden/>
          </w:rPr>
          <w:t>7-109</w:t>
        </w:r>
        <w:r w:rsidR="00762D8D">
          <w:rPr>
            <w:noProof/>
            <w:webHidden/>
          </w:rPr>
          <w:fldChar w:fldCharType="end"/>
        </w:r>
      </w:hyperlink>
    </w:p>
    <w:p w:rsidR="002904E0" w14:paraId="2801770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1" w:history="1">
        <w:r w:rsidRPr="00245A0A" w:rsidR="00762D8D">
          <w:rPr>
            <w:rStyle w:val="Hyperlink"/>
            <w:noProof/>
          </w:rPr>
          <w:t>Table 7</w:t>
        </w:r>
        <w:r w:rsidRPr="00245A0A" w:rsidR="00762D8D">
          <w:rPr>
            <w:rStyle w:val="Hyperlink"/>
            <w:noProof/>
          </w:rPr>
          <w:noBreakHyphen/>
          <w:t>68: Total Initial and Annual APF 50 Respirator Costs for Energized Electrical Cleaners</w:t>
        </w:r>
        <w:r w:rsidR="00762D8D">
          <w:rPr>
            <w:noProof/>
            <w:webHidden/>
          </w:rPr>
          <w:tab/>
        </w:r>
        <w:r w:rsidR="00762D8D">
          <w:rPr>
            <w:noProof/>
            <w:webHidden/>
          </w:rPr>
          <w:fldChar w:fldCharType="begin" w:fldLock="1"/>
        </w:r>
        <w:r w:rsidR="00762D8D">
          <w:rPr>
            <w:noProof/>
            <w:webHidden/>
          </w:rPr>
          <w:instrText xml:space="preserve"> PAGEREF _Toc165379701 \h </w:instrText>
        </w:r>
        <w:r w:rsidR="00762D8D">
          <w:rPr>
            <w:noProof/>
            <w:webHidden/>
          </w:rPr>
          <w:fldChar w:fldCharType="separate"/>
        </w:r>
        <w:r w:rsidR="00762D8D">
          <w:rPr>
            <w:noProof/>
            <w:webHidden/>
          </w:rPr>
          <w:t>7-113</w:t>
        </w:r>
        <w:r w:rsidR="00762D8D">
          <w:rPr>
            <w:noProof/>
            <w:webHidden/>
          </w:rPr>
          <w:fldChar w:fldCharType="end"/>
        </w:r>
      </w:hyperlink>
    </w:p>
    <w:p w:rsidR="002904E0" w14:paraId="5B3FB3B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2" w:history="1">
        <w:r w:rsidRPr="00245A0A" w:rsidR="00762D8D">
          <w:rPr>
            <w:rStyle w:val="Hyperlink"/>
            <w:noProof/>
          </w:rPr>
          <w:t>Table 7</w:t>
        </w:r>
        <w:r w:rsidRPr="00245A0A" w:rsidR="00762D8D">
          <w:rPr>
            <w:rStyle w:val="Hyperlink"/>
            <w:noProof/>
          </w:rPr>
          <w:noBreakHyphen/>
          <w:t>69: Total Initial and Annual Dermal Control Costs for Energized Electrical Cleaners</w:t>
        </w:r>
        <w:r w:rsidR="00762D8D">
          <w:rPr>
            <w:noProof/>
            <w:webHidden/>
          </w:rPr>
          <w:tab/>
        </w:r>
        <w:r w:rsidR="00762D8D">
          <w:rPr>
            <w:noProof/>
            <w:webHidden/>
          </w:rPr>
          <w:fldChar w:fldCharType="begin" w:fldLock="1"/>
        </w:r>
        <w:r w:rsidR="00762D8D">
          <w:rPr>
            <w:noProof/>
            <w:webHidden/>
          </w:rPr>
          <w:instrText xml:space="preserve"> PAGEREF _Toc165379702 \h </w:instrText>
        </w:r>
        <w:r w:rsidR="00762D8D">
          <w:rPr>
            <w:noProof/>
            <w:webHidden/>
          </w:rPr>
          <w:fldChar w:fldCharType="separate"/>
        </w:r>
        <w:r w:rsidR="00762D8D">
          <w:rPr>
            <w:noProof/>
            <w:webHidden/>
          </w:rPr>
          <w:t>7-113</w:t>
        </w:r>
        <w:r w:rsidR="00762D8D">
          <w:rPr>
            <w:noProof/>
            <w:webHidden/>
          </w:rPr>
          <w:fldChar w:fldCharType="end"/>
        </w:r>
      </w:hyperlink>
    </w:p>
    <w:p w:rsidR="002904E0" w14:paraId="35DD3B9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3" w:history="1">
        <w:r w:rsidRPr="00245A0A" w:rsidR="00762D8D">
          <w:rPr>
            <w:rStyle w:val="Hyperlink"/>
            <w:noProof/>
          </w:rPr>
          <w:t>Table 7</w:t>
        </w:r>
        <w:r w:rsidRPr="00245A0A" w:rsidR="00762D8D">
          <w:rPr>
            <w:rStyle w:val="Hyperlink"/>
            <w:noProof/>
          </w:rPr>
          <w:noBreakHyphen/>
          <w:t>70: Per Facility and Total Self Certification Costs for Energized Electrical Cleaners</w:t>
        </w:r>
        <w:r w:rsidR="00762D8D">
          <w:rPr>
            <w:noProof/>
            <w:webHidden/>
          </w:rPr>
          <w:tab/>
        </w:r>
        <w:r w:rsidR="00762D8D">
          <w:rPr>
            <w:noProof/>
            <w:webHidden/>
          </w:rPr>
          <w:fldChar w:fldCharType="begin" w:fldLock="1"/>
        </w:r>
        <w:r w:rsidR="00762D8D">
          <w:rPr>
            <w:noProof/>
            <w:webHidden/>
          </w:rPr>
          <w:instrText xml:space="preserve"> PAGEREF _Toc165379703 \h </w:instrText>
        </w:r>
        <w:r w:rsidR="00762D8D">
          <w:rPr>
            <w:noProof/>
            <w:webHidden/>
          </w:rPr>
          <w:fldChar w:fldCharType="separate"/>
        </w:r>
        <w:r w:rsidR="00762D8D">
          <w:rPr>
            <w:noProof/>
            <w:webHidden/>
          </w:rPr>
          <w:t>7-113</w:t>
        </w:r>
        <w:r w:rsidR="00762D8D">
          <w:rPr>
            <w:noProof/>
            <w:webHidden/>
          </w:rPr>
          <w:fldChar w:fldCharType="end"/>
        </w:r>
      </w:hyperlink>
    </w:p>
    <w:p w:rsidR="002904E0" w14:paraId="03448CE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4" w:history="1">
        <w:r w:rsidRPr="00245A0A" w:rsidR="00762D8D">
          <w:rPr>
            <w:rStyle w:val="Hyperlink"/>
            <w:noProof/>
          </w:rPr>
          <w:t>Table 7</w:t>
        </w:r>
        <w:r w:rsidRPr="00245A0A" w:rsidR="00762D8D">
          <w:rPr>
            <w:rStyle w:val="Hyperlink"/>
            <w:noProof/>
          </w:rPr>
          <w:noBreakHyphen/>
          <w:t>71: Total Energized Electrical Cleaning Product Label Costs (2022$)</w:t>
        </w:r>
        <w:r w:rsidR="00762D8D">
          <w:rPr>
            <w:noProof/>
            <w:webHidden/>
          </w:rPr>
          <w:tab/>
        </w:r>
        <w:r w:rsidR="00762D8D">
          <w:rPr>
            <w:noProof/>
            <w:webHidden/>
          </w:rPr>
          <w:fldChar w:fldCharType="begin" w:fldLock="1"/>
        </w:r>
        <w:r w:rsidR="00762D8D">
          <w:rPr>
            <w:noProof/>
            <w:webHidden/>
          </w:rPr>
          <w:instrText xml:space="preserve"> PAGEREF _Toc165379704 \h </w:instrText>
        </w:r>
        <w:r w:rsidR="00762D8D">
          <w:rPr>
            <w:noProof/>
            <w:webHidden/>
          </w:rPr>
          <w:fldChar w:fldCharType="separate"/>
        </w:r>
        <w:r w:rsidR="00762D8D">
          <w:rPr>
            <w:noProof/>
            <w:webHidden/>
          </w:rPr>
          <w:t>7-114</w:t>
        </w:r>
        <w:r w:rsidR="00762D8D">
          <w:rPr>
            <w:noProof/>
            <w:webHidden/>
          </w:rPr>
          <w:fldChar w:fldCharType="end"/>
        </w:r>
      </w:hyperlink>
    </w:p>
    <w:p w:rsidR="002904E0" w14:paraId="77DDC9A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5" w:history="1">
        <w:r w:rsidRPr="00245A0A" w:rsidR="00762D8D">
          <w:rPr>
            <w:rStyle w:val="Hyperlink"/>
            <w:noProof/>
          </w:rPr>
          <w:t>Table 7</w:t>
        </w:r>
        <w:r w:rsidRPr="00245A0A" w:rsidR="00762D8D">
          <w:rPr>
            <w:rStyle w:val="Hyperlink"/>
            <w:noProof/>
          </w:rPr>
          <w:noBreakHyphen/>
          <w:t>72: Total Initial and Recurring Energized Electrical Cleaning Prescriptive Control Costs</w:t>
        </w:r>
        <w:r w:rsidR="00762D8D">
          <w:rPr>
            <w:noProof/>
            <w:webHidden/>
          </w:rPr>
          <w:tab/>
        </w:r>
        <w:r w:rsidR="00762D8D">
          <w:rPr>
            <w:noProof/>
            <w:webHidden/>
          </w:rPr>
          <w:fldChar w:fldCharType="begin" w:fldLock="1"/>
        </w:r>
        <w:r w:rsidR="00762D8D">
          <w:rPr>
            <w:noProof/>
            <w:webHidden/>
          </w:rPr>
          <w:instrText xml:space="preserve"> PAGEREF _Toc165379705 \h </w:instrText>
        </w:r>
        <w:r w:rsidR="00762D8D">
          <w:rPr>
            <w:noProof/>
            <w:webHidden/>
          </w:rPr>
          <w:fldChar w:fldCharType="separate"/>
        </w:r>
        <w:r w:rsidR="00762D8D">
          <w:rPr>
            <w:noProof/>
            <w:webHidden/>
          </w:rPr>
          <w:t>7-114</w:t>
        </w:r>
        <w:r w:rsidR="00762D8D">
          <w:rPr>
            <w:noProof/>
            <w:webHidden/>
          </w:rPr>
          <w:fldChar w:fldCharType="end"/>
        </w:r>
      </w:hyperlink>
    </w:p>
    <w:p w:rsidR="002904E0" w14:paraId="128E598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6" w:history="1">
        <w:r w:rsidRPr="00245A0A" w:rsidR="00762D8D">
          <w:rPr>
            <w:rStyle w:val="Hyperlink"/>
            <w:noProof/>
          </w:rPr>
          <w:t>Table 7</w:t>
        </w:r>
        <w:r w:rsidRPr="00245A0A" w:rsidR="00762D8D">
          <w:rPr>
            <w:rStyle w:val="Hyperlink"/>
            <w:noProof/>
          </w:rPr>
          <w:noBreakHyphen/>
          <w:t>73:Total 20-Year Annualized Costs by Use Category by Option (2% Discount Rate)</w:t>
        </w:r>
        <w:r w:rsidR="00762D8D">
          <w:rPr>
            <w:noProof/>
            <w:webHidden/>
          </w:rPr>
          <w:tab/>
        </w:r>
        <w:r w:rsidR="00762D8D">
          <w:rPr>
            <w:noProof/>
            <w:webHidden/>
          </w:rPr>
          <w:fldChar w:fldCharType="begin" w:fldLock="1"/>
        </w:r>
        <w:r w:rsidR="00762D8D">
          <w:rPr>
            <w:noProof/>
            <w:webHidden/>
          </w:rPr>
          <w:instrText xml:space="preserve"> PAGEREF _Toc165379706 \h </w:instrText>
        </w:r>
        <w:r w:rsidR="00762D8D">
          <w:rPr>
            <w:noProof/>
            <w:webHidden/>
          </w:rPr>
          <w:fldChar w:fldCharType="separate"/>
        </w:r>
        <w:r w:rsidR="00762D8D">
          <w:rPr>
            <w:noProof/>
            <w:webHidden/>
          </w:rPr>
          <w:t>7-117</w:t>
        </w:r>
        <w:r w:rsidR="00762D8D">
          <w:rPr>
            <w:noProof/>
            <w:webHidden/>
          </w:rPr>
          <w:fldChar w:fldCharType="end"/>
        </w:r>
      </w:hyperlink>
    </w:p>
    <w:p w:rsidR="002904E0" w14:paraId="7A0C4CB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7" w:history="1">
        <w:r w:rsidRPr="00245A0A" w:rsidR="00762D8D">
          <w:rPr>
            <w:rStyle w:val="Hyperlink"/>
            <w:noProof/>
          </w:rPr>
          <w:t>Table 7</w:t>
        </w:r>
        <w:r w:rsidRPr="00245A0A" w:rsidR="00762D8D">
          <w:rPr>
            <w:rStyle w:val="Hyperlink"/>
            <w:noProof/>
          </w:rPr>
          <w:noBreakHyphen/>
          <w:t>74:Total 20-Year Annualized  Costs by Use Category by Option (3% Discount Rate)</w:t>
        </w:r>
        <w:r w:rsidR="00762D8D">
          <w:rPr>
            <w:noProof/>
            <w:webHidden/>
          </w:rPr>
          <w:tab/>
        </w:r>
        <w:r w:rsidR="00762D8D">
          <w:rPr>
            <w:noProof/>
            <w:webHidden/>
          </w:rPr>
          <w:fldChar w:fldCharType="begin" w:fldLock="1"/>
        </w:r>
        <w:r w:rsidR="00762D8D">
          <w:rPr>
            <w:noProof/>
            <w:webHidden/>
          </w:rPr>
          <w:instrText xml:space="preserve"> PAGEREF _Toc165379707 \h </w:instrText>
        </w:r>
        <w:r w:rsidR="00762D8D">
          <w:rPr>
            <w:noProof/>
            <w:webHidden/>
          </w:rPr>
          <w:fldChar w:fldCharType="separate"/>
        </w:r>
        <w:r w:rsidR="00762D8D">
          <w:rPr>
            <w:noProof/>
            <w:webHidden/>
          </w:rPr>
          <w:t>7-118</w:t>
        </w:r>
        <w:r w:rsidR="00762D8D">
          <w:rPr>
            <w:noProof/>
            <w:webHidden/>
          </w:rPr>
          <w:fldChar w:fldCharType="end"/>
        </w:r>
      </w:hyperlink>
    </w:p>
    <w:p w:rsidR="002904E0" w14:paraId="44E780F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8" w:history="1">
        <w:r w:rsidRPr="00245A0A" w:rsidR="00762D8D">
          <w:rPr>
            <w:rStyle w:val="Hyperlink"/>
            <w:noProof/>
          </w:rPr>
          <w:t>Table 7</w:t>
        </w:r>
        <w:r w:rsidRPr="00245A0A" w:rsidR="00762D8D">
          <w:rPr>
            <w:rStyle w:val="Hyperlink"/>
            <w:noProof/>
          </w:rPr>
          <w:noBreakHyphen/>
          <w:t>75:Total 20-Year Annualized  Costs by Use Category by Option (7% Discount Rate)</w:t>
        </w:r>
        <w:r w:rsidR="00762D8D">
          <w:rPr>
            <w:noProof/>
            <w:webHidden/>
          </w:rPr>
          <w:tab/>
        </w:r>
        <w:r w:rsidR="00762D8D">
          <w:rPr>
            <w:noProof/>
            <w:webHidden/>
          </w:rPr>
          <w:fldChar w:fldCharType="begin" w:fldLock="1"/>
        </w:r>
        <w:r w:rsidR="00762D8D">
          <w:rPr>
            <w:noProof/>
            <w:webHidden/>
          </w:rPr>
          <w:instrText xml:space="preserve"> PAGEREF _Toc165379708 \h </w:instrText>
        </w:r>
        <w:r w:rsidR="00762D8D">
          <w:rPr>
            <w:noProof/>
            <w:webHidden/>
          </w:rPr>
          <w:fldChar w:fldCharType="separate"/>
        </w:r>
        <w:r w:rsidR="00762D8D">
          <w:rPr>
            <w:noProof/>
            <w:webHidden/>
          </w:rPr>
          <w:t>7-119</w:t>
        </w:r>
        <w:r w:rsidR="00762D8D">
          <w:rPr>
            <w:noProof/>
            <w:webHidden/>
          </w:rPr>
          <w:fldChar w:fldCharType="end"/>
        </w:r>
      </w:hyperlink>
    </w:p>
    <w:p w:rsidR="002904E0" w14:paraId="004C3D7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09" w:history="1">
        <w:r w:rsidRPr="00245A0A" w:rsidR="00762D8D">
          <w:rPr>
            <w:rStyle w:val="Hyperlink"/>
            <w:noProof/>
          </w:rPr>
          <w:t>Table 8</w:t>
        </w:r>
        <w:r w:rsidRPr="00245A0A" w:rsidR="00762D8D">
          <w:rPr>
            <w:rStyle w:val="Hyperlink"/>
            <w:noProof/>
          </w:rPr>
          <w:noBreakHyphen/>
          <w:t>1: Overview of Benefits Considered in Benefits Analysis</w:t>
        </w:r>
        <w:r w:rsidR="00762D8D">
          <w:rPr>
            <w:noProof/>
            <w:webHidden/>
          </w:rPr>
          <w:tab/>
        </w:r>
        <w:r w:rsidR="00762D8D">
          <w:rPr>
            <w:noProof/>
            <w:webHidden/>
          </w:rPr>
          <w:fldChar w:fldCharType="begin" w:fldLock="1"/>
        </w:r>
        <w:r w:rsidR="00762D8D">
          <w:rPr>
            <w:noProof/>
            <w:webHidden/>
          </w:rPr>
          <w:instrText xml:space="preserve"> PAGEREF _Toc165379709 \h </w:instrText>
        </w:r>
        <w:r w:rsidR="00762D8D">
          <w:rPr>
            <w:noProof/>
            <w:webHidden/>
          </w:rPr>
          <w:fldChar w:fldCharType="separate"/>
        </w:r>
        <w:r w:rsidR="00762D8D">
          <w:rPr>
            <w:noProof/>
            <w:webHidden/>
          </w:rPr>
          <w:t>8-1</w:t>
        </w:r>
        <w:r w:rsidR="00762D8D">
          <w:rPr>
            <w:noProof/>
            <w:webHidden/>
          </w:rPr>
          <w:fldChar w:fldCharType="end"/>
        </w:r>
      </w:hyperlink>
    </w:p>
    <w:p w:rsidR="002904E0" w14:paraId="07DE794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0" w:history="1">
        <w:r w:rsidRPr="00245A0A" w:rsidR="00762D8D">
          <w:rPr>
            <w:rStyle w:val="Hyperlink"/>
            <w:noProof/>
          </w:rPr>
          <w:t>Table 8</w:t>
        </w:r>
        <w:r w:rsidRPr="00245A0A" w:rsidR="00762D8D">
          <w:rPr>
            <w:rStyle w:val="Hyperlink"/>
            <w:noProof/>
          </w:rPr>
          <w:noBreakHyphen/>
          <w:t>2: Summary of Options Considered by use Category</w:t>
        </w:r>
        <w:r w:rsidR="00762D8D">
          <w:rPr>
            <w:noProof/>
            <w:webHidden/>
          </w:rPr>
          <w:tab/>
        </w:r>
        <w:r w:rsidR="00762D8D">
          <w:rPr>
            <w:noProof/>
            <w:webHidden/>
          </w:rPr>
          <w:fldChar w:fldCharType="begin" w:fldLock="1"/>
        </w:r>
        <w:r w:rsidR="00762D8D">
          <w:rPr>
            <w:noProof/>
            <w:webHidden/>
          </w:rPr>
          <w:instrText xml:space="preserve"> PAGEREF _Toc165379710 \h </w:instrText>
        </w:r>
        <w:r w:rsidR="00762D8D">
          <w:rPr>
            <w:noProof/>
            <w:webHidden/>
          </w:rPr>
          <w:fldChar w:fldCharType="separate"/>
        </w:r>
        <w:r w:rsidR="00762D8D">
          <w:rPr>
            <w:noProof/>
            <w:webHidden/>
          </w:rPr>
          <w:t>8-3</w:t>
        </w:r>
        <w:r w:rsidR="00762D8D">
          <w:rPr>
            <w:noProof/>
            <w:webHidden/>
          </w:rPr>
          <w:fldChar w:fldCharType="end"/>
        </w:r>
      </w:hyperlink>
    </w:p>
    <w:p w:rsidR="002904E0" w14:paraId="7CDFBFC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1" w:history="1">
        <w:r w:rsidRPr="00245A0A" w:rsidR="00762D8D">
          <w:rPr>
            <w:rStyle w:val="Hyperlink"/>
            <w:noProof/>
          </w:rPr>
          <w:t>Table 8</w:t>
        </w:r>
        <w:r w:rsidRPr="00245A0A" w:rsidR="00762D8D">
          <w:rPr>
            <w:rStyle w:val="Hyperlink"/>
            <w:noProof/>
          </w:rPr>
          <w:noBreakHyphen/>
          <w:t>3: Number of Individuals with PCE Exposure</w:t>
        </w:r>
        <w:r w:rsidR="00762D8D">
          <w:rPr>
            <w:noProof/>
            <w:webHidden/>
          </w:rPr>
          <w:tab/>
        </w:r>
        <w:r w:rsidR="00762D8D">
          <w:rPr>
            <w:noProof/>
            <w:webHidden/>
          </w:rPr>
          <w:fldChar w:fldCharType="begin" w:fldLock="1"/>
        </w:r>
        <w:r w:rsidR="00762D8D">
          <w:rPr>
            <w:noProof/>
            <w:webHidden/>
          </w:rPr>
          <w:instrText xml:space="preserve"> PAGEREF _Toc165379711 \h </w:instrText>
        </w:r>
        <w:r w:rsidR="00762D8D">
          <w:rPr>
            <w:noProof/>
            <w:webHidden/>
          </w:rPr>
          <w:fldChar w:fldCharType="separate"/>
        </w:r>
        <w:r w:rsidR="00762D8D">
          <w:rPr>
            <w:noProof/>
            <w:webHidden/>
          </w:rPr>
          <w:t>8-4</w:t>
        </w:r>
        <w:r w:rsidR="00762D8D">
          <w:rPr>
            <w:noProof/>
            <w:webHidden/>
          </w:rPr>
          <w:fldChar w:fldCharType="end"/>
        </w:r>
      </w:hyperlink>
    </w:p>
    <w:p w:rsidR="002904E0" w14:paraId="2ECE4BB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2" w:history="1">
        <w:r w:rsidRPr="00245A0A" w:rsidR="00762D8D">
          <w:rPr>
            <w:rStyle w:val="Hyperlink"/>
            <w:noProof/>
          </w:rPr>
          <w:t>Table 8</w:t>
        </w:r>
        <w:r w:rsidRPr="00245A0A" w:rsidR="00762D8D">
          <w:rPr>
            <w:rStyle w:val="Hyperlink"/>
            <w:noProof/>
          </w:rPr>
          <w:noBreakHyphen/>
          <w:t>4: Number of Individuals with PCE Exposure, by Exposure Type</w:t>
        </w:r>
        <w:r w:rsidR="00762D8D">
          <w:rPr>
            <w:noProof/>
            <w:webHidden/>
          </w:rPr>
          <w:tab/>
        </w:r>
        <w:r w:rsidR="00762D8D">
          <w:rPr>
            <w:noProof/>
            <w:webHidden/>
          </w:rPr>
          <w:fldChar w:fldCharType="begin" w:fldLock="1"/>
        </w:r>
        <w:r w:rsidR="00762D8D">
          <w:rPr>
            <w:noProof/>
            <w:webHidden/>
          </w:rPr>
          <w:instrText xml:space="preserve"> PAGEREF _Toc165379712 \h </w:instrText>
        </w:r>
        <w:r w:rsidR="00762D8D">
          <w:rPr>
            <w:noProof/>
            <w:webHidden/>
          </w:rPr>
          <w:fldChar w:fldCharType="separate"/>
        </w:r>
        <w:r w:rsidR="00762D8D">
          <w:rPr>
            <w:noProof/>
            <w:webHidden/>
          </w:rPr>
          <w:t>8-5</w:t>
        </w:r>
        <w:r w:rsidR="00762D8D">
          <w:rPr>
            <w:noProof/>
            <w:webHidden/>
          </w:rPr>
          <w:fldChar w:fldCharType="end"/>
        </w:r>
      </w:hyperlink>
    </w:p>
    <w:p w:rsidR="002904E0" w14:paraId="3B3ABEC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3" w:history="1">
        <w:r w:rsidRPr="00245A0A" w:rsidR="00762D8D">
          <w:rPr>
            <w:rStyle w:val="Hyperlink"/>
            <w:noProof/>
          </w:rPr>
          <w:t>Table 8</w:t>
        </w:r>
        <w:r w:rsidRPr="00245A0A" w:rsidR="00762D8D">
          <w:rPr>
            <w:rStyle w:val="Hyperlink"/>
            <w:noProof/>
          </w:rPr>
          <w:noBreakHyphen/>
          <w:t>5: Adjustment to Exposure to Account for Baseline PPE Use</w:t>
        </w:r>
        <w:r w:rsidR="00762D8D">
          <w:rPr>
            <w:noProof/>
            <w:webHidden/>
          </w:rPr>
          <w:tab/>
        </w:r>
        <w:r w:rsidR="00762D8D">
          <w:rPr>
            <w:noProof/>
            <w:webHidden/>
          </w:rPr>
          <w:fldChar w:fldCharType="begin" w:fldLock="1"/>
        </w:r>
        <w:r w:rsidR="00762D8D">
          <w:rPr>
            <w:noProof/>
            <w:webHidden/>
          </w:rPr>
          <w:instrText xml:space="preserve"> PAGEREF _Toc165379713 \h </w:instrText>
        </w:r>
        <w:r w:rsidR="00762D8D">
          <w:rPr>
            <w:noProof/>
            <w:webHidden/>
          </w:rPr>
          <w:fldChar w:fldCharType="separate"/>
        </w:r>
        <w:r w:rsidR="00762D8D">
          <w:rPr>
            <w:noProof/>
            <w:webHidden/>
          </w:rPr>
          <w:t>8-7</w:t>
        </w:r>
        <w:r w:rsidR="00762D8D">
          <w:rPr>
            <w:noProof/>
            <w:webHidden/>
          </w:rPr>
          <w:fldChar w:fldCharType="end"/>
        </w:r>
      </w:hyperlink>
    </w:p>
    <w:p w:rsidR="002904E0" w14:paraId="57B5032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4" w:history="1">
        <w:r w:rsidRPr="00245A0A" w:rsidR="00762D8D">
          <w:rPr>
            <w:rStyle w:val="Hyperlink"/>
            <w:noProof/>
          </w:rPr>
          <w:t>Table 8</w:t>
        </w:r>
        <w:r w:rsidRPr="00245A0A" w:rsidR="00762D8D">
          <w:rPr>
            <w:rStyle w:val="Hyperlink"/>
            <w:noProof/>
          </w:rPr>
          <w:noBreakHyphen/>
          <w:t>6: Mean Increase in LADC from One Year of Baseline Occupational Exposure, by Use Category and Exposure Type</w:t>
        </w:r>
        <w:r w:rsidR="00762D8D">
          <w:rPr>
            <w:noProof/>
            <w:webHidden/>
          </w:rPr>
          <w:tab/>
        </w:r>
        <w:r w:rsidR="00762D8D">
          <w:rPr>
            <w:noProof/>
            <w:webHidden/>
          </w:rPr>
          <w:fldChar w:fldCharType="begin" w:fldLock="1"/>
        </w:r>
        <w:r w:rsidR="00762D8D">
          <w:rPr>
            <w:noProof/>
            <w:webHidden/>
          </w:rPr>
          <w:instrText xml:space="preserve"> PAGEREF _Toc165379714 \h </w:instrText>
        </w:r>
        <w:r w:rsidR="00762D8D">
          <w:rPr>
            <w:noProof/>
            <w:webHidden/>
          </w:rPr>
          <w:fldChar w:fldCharType="separate"/>
        </w:r>
        <w:r w:rsidR="00762D8D">
          <w:rPr>
            <w:noProof/>
            <w:webHidden/>
          </w:rPr>
          <w:t>8-8</w:t>
        </w:r>
        <w:r w:rsidR="00762D8D">
          <w:rPr>
            <w:noProof/>
            <w:webHidden/>
          </w:rPr>
          <w:fldChar w:fldCharType="end"/>
        </w:r>
      </w:hyperlink>
    </w:p>
    <w:p w:rsidR="002904E0" w14:paraId="5647A20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5" w:history="1">
        <w:r w:rsidRPr="00245A0A" w:rsidR="00762D8D">
          <w:rPr>
            <w:rStyle w:val="Hyperlink"/>
            <w:noProof/>
          </w:rPr>
          <w:t>Table 8</w:t>
        </w:r>
        <w:r w:rsidRPr="00245A0A" w:rsidR="00762D8D">
          <w:rPr>
            <w:rStyle w:val="Hyperlink"/>
            <w:noProof/>
          </w:rPr>
          <w:noBreakHyphen/>
          <w:t>7: Exposure Under a WCPP as a Percentage of Baseline Exposure, by Monitoring Threshold</w:t>
        </w:r>
        <w:r w:rsidR="00762D8D">
          <w:rPr>
            <w:noProof/>
            <w:webHidden/>
          </w:rPr>
          <w:tab/>
        </w:r>
        <w:r w:rsidR="00762D8D">
          <w:rPr>
            <w:noProof/>
            <w:webHidden/>
          </w:rPr>
          <w:fldChar w:fldCharType="begin" w:fldLock="1"/>
        </w:r>
        <w:r w:rsidR="00762D8D">
          <w:rPr>
            <w:noProof/>
            <w:webHidden/>
          </w:rPr>
          <w:instrText xml:space="preserve"> PAGEREF _Toc165379715 \h </w:instrText>
        </w:r>
        <w:r w:rsidR="00762D8D">
          <w:rPr>
            <w:noProof/>
            <w:webHidden/>
          </w:rPr>
          <w:fldChar w:fldCharType="separate"/>
        </w:r>
        <w:r w:rsidR="00762D8D">
          <w:rPr>
            <w:noProof/>
            <w:webHidden/>
          </w:rPr>
          <w:t>8-10</w:t>
        </w:r>
        <w:r w:rsidR="00762D8D">
          <w:rPr>
            <w:noProof/>
            <w:webHidden/>
          </w:rPr>
          <w:fldChar w:fldCharType="end"/>
        </w:r>
      </w:hyperlink>
    </w:p>
    <w:p w:rsidR="002904E0" w14:paraId="151EACE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6" w:history="1">
        <w:r w:rsidRPr="00245A0A" w:rsidR="00762D8D">
          <w:rPr>
            <w:rStyle w:val="Hyperlink"/>
            <w:noProof/>
          </w:rPr>
          <w:t>Table 8</w:t>
        </w:r>
        <w:r w:rsidRPr="00245A0A" w:rsidR="00762D8D">
          <w:rPr>
            <w:rStyle w:val="Hyperlink"/>
            <w:noProof/>
          </w:rPr>
          <w:noBreakHyphen/>
          <w:t>8: Estimated Percentage of Workers and ONUs by ECEL Threshold Category</w:t>
        </w:r>
        <w:r w:rsidR="00762D8D">
          <w:rPr>
            <w:noProof/>
            <w:webHidden/>
          </w:rPr>
          <w:tab/>
        </w:r>
        <w:r w:rsidR="00762D8D">
          <w:rPr>
            <w:noProof/>
            <w:webHidden/>
          </w:rPr>
          <w:fldChar w:fldCharType="begin" w:fldLock="1"/>
        </w:r>
        <w:r w:rsidR="00762D8D">
          <w:rPr>
            <w:noProof/>
            <w:webHidden/>
          </w:rPr>
          <w:instrText xml:space="preserve"> PAGEREF _Toc165379716 \h </w:instrText>
        </w:r>
        <w:r w:rsidR="00762D8D">
          <w:rPr>
            <w:noProof/>
            <w:webHidden/>
          </w:rPr>
          <w:fldChar w:fldCharType="separate"/>
        </w:r>
        <w:r w:rsidR="00762D8D">
          <w:rPr>
            <w:noProof/>
            <w:webHidden/>
          </w:rPr>
          <w:t>8-11</w:t>
        </w:r>
        <w:r w:rsidR="00762D8D">
          <w:rPr>
            <w:noProof/>
            <w:webHidden/>
          </w:rPr>
          <w:fldChar w:fldCharType="end"/>
        </w:r>
      </w:hyperlink>
    </w:p>
    <w:p w:rsidR="002904E0" w14:paraId="54DABCC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7" w:history="1">
        <w:r w:rsidRPr="00245A0A" w:rsidR="00762D8D">
          <w:rPr>
            <w:rStyle w:val="Hyperlink"/>
            <w:noProof/>
          </w:rPr>
          <w:t>Table 8</w:t>
        </w:r>
        <w:r w:rsidRPr="00245A0A" w:rsidR="00762D8D">
          <w:rPr>
            <w:rStyle w:val="Hyperlink"/>
            <w:noProof/>
          </w:rPr>
          <w:noBreakHyphen/>
          <w:t>9: Estimated Baseline Increase in LADC from One Year of Occupational Exposure, by Facility ECEL Threshold Category (adjusted for baseline PPE Use)</w:t>
        </w:r>
        <w:r w:rsidR="00762D8D">
          <w:rPr>
            <w:noProof/>
            <w:webHidden/>
          </w:rPr>
          <w:tab/>
        </w:r>
        <w:r w:rsidR="00762D8D">
          <w:rPr>
            <w:noProof/>
            <w:webHidden/>
          </w:rPr>
          <w:fldChar w:fldCharType="begin" w:fldLock="1"/>
        </w:r>
        <w:r w:rsidR="00762D8D">
          <w:rPr>
            <w:noProof/>
            <w:webHidden/>
          </w:rPr>
          <w:instrText xml:space="preserve"> PAGEREF _Toc165379717 \h </w:instrText>
        </w:r>
        <w:r w:rsidR="00762D8D">
          <w:rPr>
            <w:noProof/>
            <w:webHidden/>
          </w:rPr>
          <w:fldChar w:fldCharType="separate"/>
        </w:r>
        <w:r w:rsidR="00762D8D">
          <w:rPr>
            <w:noProof/>
            <w:webHidden/>
          </w:rPr>
          <w:t>8-12</w:t>
        </w:r>
        <w:r w:rsidR="00762D8D">
          <w:rPr>
            <w:noProof/>
            <w:webHidden/>
          </w:rPr>
          <w:fldChar w:fldCharType="end"/>
        </w:r>
      </w:hyperlink>
    </w:p>
    <w:p w:rsidR="002904E0" w14:paraId="668A03D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8" w:history="1">
        <w:r w:rsidRPr="00245A0A" w:rsidR="00762D8D">
          <w:rPr>
            <w:rStyle w:val="Hyperlink"/>
            <w:noProof/>
          </w:rPr>
          <w:t>Table 8</w:t>
        </w:r>
        <w:r w:rsidRPr="00245A0A" w:rsidR="00762D8D">
          <w:rPr>
            <w:rStyle w:val="Hyperlink"/>
            <w:noProof/>
          </w:rPr>
          <w:noBreakHyphen/>
          <w:t>10: Estimated Post-Compliance Increase in LADC from One Year of Occupational Exposure Under a WCPP, by Facility ECEL Threshold Category</w:t>
        </w:r>
        <w:r w:rsidR="00762D8D">
          <w:rPr>
            <w:noProof/>
            <w:webHidden/>
          </w:rPr>
          <w:tab/>
        </w:r>
        <w:r w:rsidR="00762D8D">
          <w:rPr>
            <w:noProof/>
            <w:webHidden/>
          </w:rPr>
          <w:fldChar w:fldCharType="begin" w:fldLock="1"/>
        </w:r>
        <w:r w:rsidR="00762D8D">
          <w:rPr>
            <w:noProof/>
            <w:webHidden/>
          </w:rPr>
          <w:instrText xml:space="preserve"> PAGEREF _Toc165379718 \h </w:instrText>
        </w:r>
        <w:r w:rsidR="00762D8D">
          <w:rPr>
            <w:noProof/>
            <w:webHidden/>
          </w:rPr>
          <w:fldChar w:fldCharType="separate"/>
        </w:r>
        <w:r w:rsidR="00762D8D">
          <w:rPr>
            <w:noProof/>
            <w:webHidden/>
          </w:rPr>
          <w:t>8-14</w:t>
        </w:r>
        <w:r w:rsidR="00762D8D">
          <w:rPr>
            <w:noProof/>
            <w:webHidden/>
          </w:rPr>
          <w:fldChar w:fldCharType="end"/>
        </w:r>
      </w:hyperlink>
    </w:p>
    <w:p w:rsidR="002904E0" w14:paraId="57C293F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19" w:history="1">
        <w:r w:rsidRPr="00245A0A" w:rsidR="00762D8D">
          <w:rPr>
            <w:rStyle w:val="Hyperlink"/>
            <w:noProof/>
          </w:rPr>
          <w:t>Table 8</w:t>
        </w:r>
        <w:r w:rsidRPr="00245A0A" w:rsidR="00762D8D">
          <w:rPr>
            <w:rStyle w:val="Hyperlink"/>
            <w:noProof/>
          </w:rPr>
          <w:noBreakHyphen/>
          <w:t>11: Estimated Incremental Reduction in LADC from One Year of Occupational Exposure Under WCPP, by Facility ECEL Threshold Category</w:t>
        </w:r>
        <w:r w:rsidRPr="00245A0A" w:rsidR="00762D8D">
          <w:rPr>
            <w:rStyle w:val="Hyperlink"/>
            <w:noProof/>
            <w:vertAlign w:val="superscript"/>
          </w:rPr>
          <w:t>1</w:t>
        </w:r>
        <w:r w:rsidR="00762D8D">
          <w:rPr>
            <w:noProof/>
            <w:webHidden/>
          </w:rPr>
          <w:tab/>
        </w:r>
        <w:r w:rsidR="00762D8D">
          <w:rPr>
            <w:noProof/>
            <w:webHidden/>
          </w:rPr>
          <w:fldChar w:fldCharType="begin" w:fldLock="1"/>
        </w:r>
        <w:r w:rsidR="00762D8D">
          <w:rPr>
            <w:noProof/>
            <w:webHidden/>
          </w:rPr>
          <w:instrText xml:space="preserve"> PAGEREF _Toc165379719 \h </w:instrText>
        </w:r>
        <w:r w:rsidR="00762D8D">
          <w:rPr>
            <w:noProof/>
            <w:webHidden/>
          </w:rPr>
          <w:fldChar w:fldCharType="separate"/>
        </w:r>
        <w:r w:rsidR="00762D8D">
          <w:rPr>
            <w:noProof/>
            <w:webHidden/>
          </w:rPr>
          <w:t>8-16</w:t>
        </w:r>
        <w:r w:rsidR="00762D8D">
          <w:rPr>
            <w:noProof/>
            <w:webHidden/>
          </w:rPr>
          <w:fldChar w:fldCharType="end"/>
        </w:r>
      </w:hyperlink>
    </w:p>
    <w:p w:rsidR="002904E0" w14:paraId="5EB264E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0" w:history="1">
        <w:r w:rsidRPr="00245A0A" w:rsidR="00762D8D">
          <w:rPr>
            <w:rStyle w:val="Hyperlink"/>
            <w:noProof/>
          </w:rPr>
          <w:t>Table 8</w:t>
        </w:r>
        <w:r w:rsidRPr="00245A0A" w:rsidR="00762D8D">
          <w:rPr>
            <w:rStyle w:val="Hyperlink"/>
            <w:noProof/>
          </w:rPr>
          <w:noBreakHyphen/>
          <w:t>12: Inhalation Excess Cancer Risk Estimates (ppm)</w:t>
        </w:r>
        <w:r w:rsidR="00762D8D">
          <w:rPr>
            <w:noProof/>
            <w:webHidden/>
          </w:rPr>
          <w:tab/>
        </w:r>
        <w:r w:rsidR="00762D8D">
          <w:rPr>
            <w:noProof/>
            <w:webHidden/>
          </w:rPr>
          <w:fldChar w:fldCharType="begin" w:fldLock="1"/>
        </w:r>
        <w:r w:rsidR="00762D8D">
          <w:rPr>
            <w:noProof/>
            <w:webHidden/>
          </w:rPr>
          <w:instrText xml:space="preserve"> PAGEREF _Toc165379720 \h </w:instrText>
        </w:r>
        <w:r w:rsidR="00762D8D">
          <w:rPr>
            <w:noProof/>
            <w:webHidden/>
          </w:rPr>
          <w:fldChar w:fldCharType="separate"/>
        </w:r>
        <w:r w:rsidR="00762D8D">
          <w:rPr>
            <w:noProof/>
            <w:webHidden/>
          </w:rPr>
          <w:t>8-19</w:t>
        </w:r>
        <w:r w:rsidR="00762D8D">
          <w:rPr>
            <w:noProof/>
            <w:webHidden/>
          </w:rPr>
          <w:fldChar w:fldCharType="end"/>
        </w:r>
      </w:hyperlink>
    </w:p>
    <w:p w:rsidR="002904E0" w14:paraId="7CD608B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1" w:history="1">
        <w:r w:rsidRPr="00245A0A" w:rsidR="00762D8D">
          <w:rPr>
            <w:rStyle w:val="Hyperlink"/>
            <w:noProof/>
          </w:rPr>
          <w:t>Table 8</w:t>
        </w:r>
        <w:r w:rsidRPr="00245A0A" w:rsidR="00762D8D">
          <w:rPr>
            <w:rStyle w:val="Hyperlink"/>
            <w:noProof/>
          </w:rPr>
          <w:noBreakHyphen/>
          <w:t>13: Reduced Microrisk Per Exposed Individual from Eliminating One Year of Exposure, by Estimate and Cancer Site</w:t>
        </w:r>
        <w:r w:rsidR="00762D8D">
          <w:rPr>
            <w:noProof/>
            <w:webHidden/>
          </w:rPr>
          <w:tab/>
        </w:r>
        <w:r w:rsidR="00762D8D">
          <w:rPr>
            <w:noProof/>
            <w:webHidden/>
          </w:rPr>
          <w:fldChar w:fldCharType="begin" w:fldLock="1"/>
        </w:r>
        <w:r w:rsidR="00762D8D">
          <w:rPr>
            <w:noProof/>
            <w:webHidden/>
          </w:rPr>
          <w:instrText xml:space="preserve"> PAGEREF _Toc165379721 \h </w:instrText>
        </w:r>
        <w:r w:rsidR="00762D8D">
          <w:rPr>
            <w:noProof/>
            <w:webHidden/>
          </w:rPr>
          <w:fldChar w:fldCharType="separate"/>
        </w:r>
        <w:r w:rsidR="00762D8D">
          <w:rPr>
            <w:noProof/>
            <w:webHidden/>
          </w:rPr>
          <w:t>8-20</w:t>
        </w:r>
        <w:r w:rsidR="00762D8D">
          <w:rPr>
            <w:noProof/>
            <w:webHidden/>
          </w:rPr>
          <w:fldChar w:fldCharType="end"/>
        </w:r>
      </w:hyperlink>
    </w:p>
    <w:p w:rsidR="002904E0" w14:paraId="3A1A79E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2" w:history="1">
        <w:r w:rsidRPr="00245A0A" w:rsidR="00762D8D">
          <w:rPr>
            <w:rStyle w:val="Hyperlink"/>
            <w:noProof/>
          </w:rPr>
          <w:t>Table 8</w:t>
        </w:r>
        <w:r w:rsidRPr="00245A0A" w:rsidR="00762D8D">
          <w:rPr>
            <w:rStyle w:val="Hyperlink"/>
            <w:noProof/>
          </w:rPr>
          <w:noBreakHyphen/>
          <w:t>14: Reduced Microrisk Per Exposed Individual from One Year of Reduced Exposure Under a WCPP, by Estimate and Cancer Site</w:t>
        </w:r>
        <w:r w:rsidR="00762D8D">
          <w:rPr>
            <w:noProof/>
            <w:webHidden/>
          </w:rPr>
          <w:tab/>
        </w:r>
        <w:r w:rsidR="00762D8D">
          <w:rPr>
            <w:noProof/>
            <w:webHidden/>
          </w:rPr>
          <w:fldChar w:fldCharType="begin" w:fldLock="1"/>
        </w:r>
        <w:r w:rsidR="00762D8D">
          <w:rPr>
            <w:noProof/>
            <w:webHidden/>
          </w:rPr>
          <w:instrText xml:space="preserve"> PAGEREF _Toc165379722 \h </w:instrText>
        </w:r>
        <w:r w:rsidR="00762D8D">
          <w:rPr>
            <w:noProof/>
            <w:webHidden/>
          </w:rPr>
          <w:fldChar w:fldCharType="separate"/>
        </w:r>
        <w:r w:rsidR="00762D8D">
          <w:rPr>
            <w:noProof/>
            <w:webHidden/>
          </w:rPr>
          <w:t>8-22</w:t>
        </w:r>
        <w:r w:rsidR="00762D8D">
          <w:rPr>
            <w:noProof/>
            <w:webHidden/>
          </w:rPr>
          <w:fldChar w:fldCharType="end"/>
        </w:r>
      </w:hyperlink>
    </w:p>
    <w:p w:rsidR="002904E0" w14:paraId="24C2753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3" w:history="1">
        <w:r w:rsidRPr="00245A0A" w:rsidR="00762D8D">
          <w:rPr>
            <w:rStyle w:val="Hyperlink"/>
            <w:noProof/>
          </w:rPr>
          <w:t>Table 8</w:t>
        </w:r>
        <w:r w:rsidRPr="00245A0A" w:rsidR="00762D8D">
          <w:rPr>
            <w:rStyle w:val="Hyperlink"/>
            <w:noProof/>
          </w:rPr>
          <w:noBreakHyphen/>
          <w:t>15: Value for Microrisk Reductions (2022$)</w:t>
        </w:r>
        <w:r w:rsidR="00762D8D">
          <w:rPr>
            <w:noProof/>
            <w:webHidden/>
          </w:rPr>
          <w:tab/>
        </w:r>
        <w:r w:rsidR="00762D8D">
          <w:rPr>
            <w:noProof/>
            <w:webHidden/>
          </w:rPr>
          <w:fldChar w:fldCharType="begin" w:fldLock="1"/>
        </w:r>
        <w:r w:rsidR="00762D8D">
          <w:rPr>
            <w:noProof/>
            <w:webHidden/>
          </w:rPr>
          <w:instrText xml:space="preserve"> PAGEREF _Toc165379723 \h </w:instrText>
        </w:r>
        <w:r w:rsidR="00762D8D">
          <w:rPr>
            <w:noProof/>
            <w:webHidden/>
          </w:rPr>
          <w:fldChar w:fldCharType="separate"/>
        </w:r>
        <w:r w:rsidR="00762D8D">
          <w:rPr>
            <w:noProof/>
            <w:webHidden/>
          </w:rPr>
          <w:t>8-23</w:t>
        </w:r>
        <w:r w:rsidR="00762D8D">
          <w:rPr>
            <w:noProof/>
            <w:webHidden/>
          </w:rPr>
          <w:fldChar w:fldCharType="end"/>
        </w:r>
      </w:hyperlink>
    </w:p>
    <w:p w:rsidR="002904E0" w14:paraId="5316CB7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4" w:history="1">
        <w:r w:rsidRPr="00245A0A" w:rsidR="00762D8D">
          <w:rPr>
            <w:rStyle w:val="Hyperlink"/>
            <w:noProof/>
          </w:rPr>
          <w:t>Table 8</w:t>
        </w:r>
        <w:r w:rsidRPr="00245A0A" w:rsidR="00762D8D">
          <w:rPr>
            <w:rStyle w:val="Hyperlink"/>
            <w:noProof/>
          </w:rPr>
          <w:noBreakHyphen/>
          <w:t>16: Total Annual Cancer Benefits from Elimination of Occupational Exposure, by Cancer Site, Use Category and Exposure Type (Low Estimate, 2% Discount Rate, 2022$)</w:t>
        </w:r>
        <w:r w:rsidR="00762D8D">
          <w:rPr>
            <w:noProof/>
            <w:webHidden/>
          </w:rPr>
          <w:tab/>
        </w:r>
        <w:r w:rsidR="00762D8D">
          <w:rPr>
            <w:noProof/>
            <w:webHidden/>
          </w:rPr>
          <w:fldChar w:fldCharType="begin" w:fldLock="1"/>
        </w:r>
        <w:r w:rsidR="00762D8D">
          <w:rPr>
            <w:noProof/>
            <w:webHidden/>
          </w:rPr>
          <w:instrText xml:space="preserve"> PAGEREF _Toc165379724 \h </w:instrText>
        </w:r>
        <w:r w:rsidR="00762D8D">
          <w:rPr>
            <w:noProof/>
            <w:webHidden/>
          </w:rPr>
          <w:fldChar w:fldCharType="separate"/>
        </w:r>
        <w:r w:rsidR="00762D8D">
          <w:rPr>
            <w:noProof/>
            <w:webHidden/>
          </w:rPr>
          <w:t>8-27</w:t>
        </w:r>
        <w:r w:rsidR="00762D8D">
          <w:rPr>
            <w:noProof/>
            <w:webHidden/>
          </w:rPr>
          <w:fldChar w:fldCharType="end"/>
        </w:r>
      </w:hyperlink>
    </w:p>
    <w:p w:rsidR="002904E0" w14:paraId="2C87847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5" w:history="1">
        <w:r w:rsidRPr="00245A0A" w:rsidR="00762D8D">
          <w:rPr>
            <w:rStyle w:val="Hyperlink"/>
            <w:noProof/>
          </w:rPr>
          <w:t>Table 8</w:t>
        </w:r>
        <w:r w:rsidRPr="00245A0A" w:rsidR="00762D8D">
          <w:rPr>
            <w:rStyle w:val="Hyperlink"/>
            <w:noProof/>
          </w:rPr>
          <w:noBreakHyphen/>
          <w:t>17: Total Annual Cancer Benefits from Elimination of Occupational Exposure, by Cancer Site, Use Category and Exposure Type (High Estimate, 2% Discount Rate, 2022$)</w:t>
        </w:r>
        <w:r w:rsidR="00762D8D">
          <w:rPr>
            <w:noProof/>
            <w:webHidden/>
          </w:rPr>
          <w:tab/>
        </w:r>
        <w:r w:rsidR="00762D8D">
          <w:rPr>
            <w:noProof/>
            <w:webHidden/>
          </w:rPr>
          <w:fldChar w:fldCharType="begin" w:fldLock="1"/>
        </w:r>
        <w:r w:rsidR="00762D8D">
          <w:rPr>
            <w:noProof/>
            <w:webHidden/>
          </w:rPr>
          <w:instrText xml:space="preserve"> PAGEREF _Toc165379725 \h </w:instrText>
        </w:r>
        <w:r w:rsidR="00762D8D">
          <w:rPr>
            <w:noProof/>
            <w:webHidden/>
          </w:rPr>
          <w:fldChar w:fldCharType="separate"/>
        </w:r>
        <w:r w:rsidR="00762D8D">
          <w:rPr>
            <w:noProof/>
            <w:webHidden/>
          </w:rPr>
          <w:t>8-29</w:t>
        </w:r>
        <w:r w:rsidR="00762D8D">
          <w:rPr>
            <w:noProof/>
            <w:webHidden/>
          </w:rPr>
          <w:fldChar w:fldCharType="end"/>
        </w:r>
      </w:hyperlink>
    </w:p>
    <w:p w:rsidR="002904E0" w14:paraId="65F0CD7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6" w:history="1">
        <w:r w:rsidRPr="00245A0A" w:rsidR="00762D8D">
          <w:rPr>
            <w:rStyle w:val="Hyperlink"/>
            <w:noProof/>
          </w:rPr>
          <w:t>Table 8</w:t>
        </w:r>
        <w:r w:rsidRPr="00245A0A" w:rsidR="00762D8D">
          <w:rPr>
            <w:rStyle w:val="Hyperlink"/>
            <w:noProof/>
          </w:rPr>
          <w:noBreakHyphen/>
          <w:t>18: Total Annual Cancer Benefits from Elimination of Occupational Exposure, by Cancer Site, Use Category and Exposure Type (Low Estimate, 3% Discount Rate, 2022$)</w:t>
        </w:r>
        <w:r w:rsidR="00762D8D">
          <w:rPr>
            <w:noProof/>
            <w:webHidden/>
          </w:rPr>
          <w:tab/>
        </w:r>
        <w:r w:rsidR="00762D8D">
          <w:rPr>
            <w:noProof/>
            <w:webHidden/>
          </w:rPr>
          <w:fldChar w:fldCharType="begin" w:fldLock="1"/>
        </w:r>
        <w:r w:rsidR="00762D8D">
          <w:rPr>
            <w:noProof/>
            <w:webHidden/>
          </w:rPr>
          <w:instrText xml:space="preserve"> PAGEREF _Toc165379726 \h </w:instrText>
        </w:r>
        <w:r w:rsidR="00762D8D">
          <w:rPr>
            <w:noProof/>
            <w:webHidden/>
          </w:rPr>
          <w:fldChar w:fldCharType="separate"/>
        </w:r>
        <w:r w:rsidR="00762D8D">
          <w:rPr>
            <w:noProof/>
            <w:webHidden/>
          </w:rPr>
          <w:t>8-31</w:t>
        </w:r>
        <w:r w:rsidR="00762D8D">
          <w:rPr>
            <w:noProof/>
            <w:webHidden/>
          </w:rPr>
          <w:fldChar w:fldCharType="end"/>
        </w:r>
      </w:hyperlink>
    </w:p>
    <w:p w:rsidR="002904E0" w14:paraId="62068BE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7" w:history="1">
        <w:r w:rsidRPr="00245A0A" w:rsidR="00762D8D">
          <w:rPr>
            <w:rStyle w:val="Hyperlink"/>
            <w:noProof/>
          </w:rPr>
          <w:t>Table 8</w:t>
        </w:r>
        <w:r w:rsidRPr="00245A0A" w:rsidR="00762D8D">
          <w:rPr>
            <w:rStyle w:val="Hyperlink"/>
            <w:noProof/>
          </w:rPr>
          <w:noBreakHyphen/>
          <w:t>19: Total Annual Cancer Benefits from Elimination of Occupational Exposure, by Cancer Site, Use Category and Exposure Type (High Estimate, 3% Discount Rate, 2022$)</w:t>
        </w:r>
        <w:r w:rsidR="00762D8D">
          <w:rPr>
            <w:noProof/>
            <w:webHidden/>
          </w:rPr>
          <w:tab/>
        </w:r>
        <w:r w:rsidR="00762D8D">
          <w:rPr>
            <w:noProof/>
            <w:webHidden/>
          </w:rPr>
          <w:fldChar w:fldCharType="begin" w:fldLock="1"/>
        </w:r>
        <w:r w:rsidR="00762D8D">
          <w:rPr>
            <w:noProof/>
            <w:webHidden/>
          </w:rPr>
          <w:instrText xml:space="preserve"> PAGEREF _Toc165379727 \h </w:instrText>
        </w:r>
        <w:r w:rsidR="00762D8D">
          <w:rPr>
            <w:noProof/>
            <w:webHidden/>
          </w:rPr>
          <w:fldChar w:fldCharType="separate"/>
        </w:r>
        <w:r w:rsidR="00762D8D">
          <w:rPr>
            <w:noProof/>
            <w:webHidden/>
          </w:rPr>
          <w:t>8-33</w:t>
        </w:r>
        <w:r w:rsidR="00762D8D">
          <w:rPr>
            <w:noProof/>
            <w:webHidden/>
          </w:rPr>
          <w:fldChar w:fldCharType="end"/>
        </w:r>
      </w:hyperlink>
    </w:p>
    <w:p w:rsidR="002904E0" w14:paraId="303299B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8" w:history="1">
        <w:r w:rsidRPr="00245A0A" w:rsidR="00762D8D">
          <w:rPr>
            <w:rStyle w:val="Hyperlink"/>
            <w:noProof/>
          </w:rPr>
          <w:t>Table 8</w:t>
        </w:r>
        <w:r w:rsidRPr="00245A0A" w:rsidR="00762D8D">
          <w:rPr>
            <w:rStyle w:val="Hyperlink"/>
            <w:noProof/>
          </w:rPr>
          <w:noBreakHyphen/>
          <w:t>20: Total Annual Cancer Benefits from Elimination of Occupational Exposure, by Cancer Site, Use Category and Exposure Type (Low Estimate, 7% Discount Rate, 2022$)</w:t>
        </w:r>
        <w:r w:rsidR="00762D8D">
          <w:rPr>
            <w:noProof/>
            <w:webHidden/>
          </w:rPr>
          <w:tab/>
        </w:r>
        <w:r w:rsidR="00762D8D">
          <w:rPr>
            <w:noProof/>
            <w:webHidden/>
          </w:rPr>
          <w:fldChar w:fldCharType="begin" w:fldLock="1"/>
        </w:r>
        <w:r w:rsidR="00762D8D">
          <w:rPr>
            <w:noProof/>
            <w:webHidden/>
          </w:rPr>
          <w:instrText xml:space="preserve"> PAGEREF _Toc165379728 \h </w:instrText>
        </w:r>
        <w:r w:rsidR="00762D8D">
          <w:rPr>
            <w:noProof/>
            <w:webHidden/>
          </w:rPr>
          <w:fldChar w:fldCharType="separate"/>
        </w:r>
        <w:r w:rsidR="00762D8D">
          <w:rPr>
            <w:noProof/>
            <w:webHidden/>
          </w:rPr>
          <w:t>8-35</w:t>
        </w:r>
        <w:r w:rsidR="00762D8D">
          <w:rPr>
            <w:noProof/>
            <w:webHidden/>
          </w:rPr>
          <w:fldChar w:fldCharType="end"/>
        </w:r>
      </w:hyperlink>
    </w:p>
    <w:p w:rsidR="002904E0" w14:paraId="204048D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29" w:history="1">
        <w:r w:rsidRPr="00245A0A" w:rsidR="00762D8D">
          <w:rPr>
            <w:rStyle w:val="Hyperlink"/>
            <w:noProof/>
          </w:rPr>
          <w:t>Table 8</w:t>
        </w:r>
        <w:r w:rsidRPr="00245A0A" w:rsidR="00762D8D">
          <w:rPr>
            <w:rStyle w:val="Hyperlink"/>
            <w:noProof/>
          </w:rPr>
          <w:noBreakHyphen/>
          <w:t>21: Total Annual Cancer Benefits from Elimination of Occupational Exposure, by Cancer Site, Use Category and Exposure Type (High Estimate, 7% Discount Rate, 2022$)</w:t>
        </w:r>
        <w:r w:rsidR="00762D8D">
          <w:rPr>
            <w:noProof/>
            <w:webHidden/>
          </w:rPr>
          <w:tab/>
        </w:r>
        <w:r w:rsidR="00762D8D">
          <w:rPr>
            <w:noProof/>
            <w:webHidden/>
          </w:rPr>
          <w:fldChar w:fldCharType="begin" w:fldLock="1"/>
        </w:r>
        <w:r w:rsidR="00762D8D">
          <w:rPr>
            <w:noProof/>
            <w:webHidden/>
          </w:rPr>
          <w:instrText xml:space="preserve"> PAGEREF _Toc165379729 \h </w:instrText>
        </w:r>
        <w:r w:rsidR="00762D8D">
          <w:rPr>
            <w:noProof/>
            <w:webHidden/>
          </w:rPr>
          <w:fldChar w:fldCharType="separate"/>
        </w:r>
        <w:r w:rsidR="00762D8D">
          <w:rPr>
            <w:noProof/>
            <w:webHidden/>
          </w:rPr>
          <w:t>8-37</w:t>
        </w:r>
        <w:r w:rsidR="00762D8D">
          <w:rPr>
            <w:noProof/>
            <w:webHidden/>
          </w:rPr>
          <w:fldChar w:fldCharType="end"/>
        </w:r>
      </w:hyperlink>
    </w:p>
    <w:p w:rsidR="002904E0" w14:paraId="5D382D6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0" w:history="1">
        <w:r w:rsidRPr="00245A0A" w:rsidR="00762D8D">
          <w:rPr>
            <w:rStyle w:val="Hyperlink"/>
            <w:noProof/>
          </w:rPr>
          <w:t>Table 8</w:t>
        </w:r>
        <w:r w:rsidRPr="00245A0A" w:rsidR="00762D8D">
          <w:rPr>
            <w:rStyle w:val="Hyperlink"/>
            <w:noProof/>
          </w:rPr>
          <w:noBreakHyphen/>
          <w:t>22: Total Annual Cancer Benefits from WCPP, by Cancer Site, Use Category and Exposure Type (Low Estimate, 2% Discount Rate, 2022$)</w:t>
        </w:r>
        <w:r w:rsidR="00762D8D">
          <w:rPr>
            <w:noProof/>
            <w:webHidden/>
          </w:rPr>
          <w:tab/>
        </w:r>
        <w:r w:rsidR="00762D8D">
          <w:rPr>
            <w:noProof/>
            <w:webHidden/>
          </w:rPr>
          <w:fldChar w:fldCharType="begin" w:fldLock="1"/>
        </w:r>
        <w:r w:rsidR="00762D8D">
          <w:rPr>
            <w:noProof/>
            <w:webHidden/>
          </w:rPr>
          <w:instrText xml:space="preserve"> PAGEREF _Toc165379730 \h </w:instrText>
        </w:r>
        <w:r w:rsidR="00762D8D">
          <w:rPr>
            <w:noProof/>
            <w:webHidden/>
          </w:rPr>
          <w:fldChar w:fldCharType="separate"/>
        </w:r>
        <w:r w:rsidR="00762D8D">
          <w:rPr>
            <w:noProof/>
            <w:webHidden/>
          </w:rPr>
          <w:t>8-39</w:t>
        </w:r>
        <w:r w:rsidR="00762D8D">
          <w:rPr>
            <w:noProof/>
            <w:webHidden/>
          </w:rPr>
          <w:fldChar w:fldCharType="end"/>
        </w:r>
      </w:hyperlink>
    </w:p>
    <w:p w:rsidR="002904E0" w14:paraId="4F32066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1" w:history="1">
        <w:r w:rsidRPr="00245A0A" w:rsidR="00762D8D">
          <w:rPr>
            <w:rStyle w:val="Hyperlink"/>
            <w:noProof/>
          </w:rPr>
          <w:t>Table 8</w:t>
        </w:r>
        <w:r w:rsidRPr="00245A0A" w:rsidR="00762D8D">
          <w:rPr>
            <w:rStyle w:val="Hyperlink"/>
            <w:noProof/>
          </w:rPr>
          <w:noBreakHyphen/>
          <w:t>23: Total Annual Cancer Benefits from WCPP, by Cancer Site, Use Category and Exposure Type (High Estimate, 2% Discount Rate, 2022$)</w:t>
        </w:r>
        <w:r w:rsidR="00762D8D">
          <w:rPr>
            <w:noProof/>
            <w:webHidden/>
          </w:rPr>
          <w:tab/>
        </w:r>
        <w:r w:rsidR="00762D8D">
          <w:rPr>
            <w:noProof/>
            <w:webHidden/>
          </w:rPr>
          <w:fldChar w:fldCharType="begin" w:fldLock="1"/>
        </w:r>
        <w:r w:rsidR="00762D8D">
          <w:rPr>
            <w:noProof/>
            <w:webHidden/>
          </w:rPr>
          <w:instrText xml:space="preserve"> PAGEREF _Toc165379731 \h </w:instrText>
        </w:r>
        <w:r w:rsidR="00762D8D">
          <w:rPr>
            <w:noProof/>
            <w:webHidden/>
          </w:rPr>
          <w:fldChar w:fldCharType="separate"/>
        </w:r>
        <w:r w:rsidR="00762D8D">
          <w:rPr>
            <w:noProof/>
            <w:webHidden/>
          </w:rPr>
          <w:t>8-40</w:t>
        </w:r>
        <w:r w:rsidR="00762D8D">
          <w:rPr>
            <w:noProof/>
            <w:webHidden/>
          </w:rPr>
          <w:fldChar w:fldCharType="end"/>
        </w:r>
      </w:hyperlink>
    </w:p>
    <w:p w:rsidR="002904E0" w14:paraId="4D2C9CA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2" w:history="1">
        <w:r w:rsidRPr="00245A0A" w:rsidR="00762D8D">
          <w:rPr>
            <w:rStyle w:val="Hyperlink"/>
            <w:noProof/>
          </w:rPr>
          <w:t>Table 8</w:t>
        </w:r>
        <w:r w:rsidRPr="00245A0A" w:rsidR="00762D8D">
          <w:rPr>
            <w:rStyle w:val="Hyperlink"/>
            <w:noProof/>
          </w:rPr>
          <w:noBreakHyphen/>
          <w:t>24: Total Annual Cancer Benefits from WCPP, by Cancer Site, Use Category and Exposure Type (Low Estimate, 3% Discount Rate, 2022$)</w:t>
        </w:r>
        <w:r w:rsidR="00762D8D">
          <w:rPr>
            <w:noProof/>
            <w:webHidden/>
          </w:rPr>
          <w:tab/>
        </w:r>
        <w:r w:rsidR="00762D8D">
          <w:rPr>
            <w:noProof/>
            <w:webHidden/>
          </w:rPr>
          <w:fldChar w:fldCharType="begin" w:fldLock="1"/>
        </w:r>
        <w:r w:rsidR="00762D8D">
          <w:rPr>
            <w:noProof/>
            <w:webHidden/>
          </w:rPr>
          <w:instrText xml:space="preserve"> PAGEREF _Toc165379732 \h </w:instrText>
        </w:r>
        <w:r w:rsidR="00762D8D">
          <w:rPr>
            <w:noProof/>
            <w:webHidden/>
          </w:rPr>
          <w:fldChar w:fldCharType="separate"/>
        </w:r>
        <w:r w:rsidR="00762D8D">
          <w:rPr>
            <w:noProof/>
            <w:webHidden/>
          </w:rPr>
          <w:t>8-41</w:t>
        </w:r>
        <w:r w:rsidR="00762D8D">
          <w:rPr>
            <w:noProof/>
            <w:webHidden/>
          </w:rPr>
          <w:fldChar w:fldCharType="end"/>
        </w:r>
      </w:hyperlink>
    </w:p>
    <w:p w:rsidR="002904E0" w14:paraId="4382501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3" w:history="1">
        <w:r w:rsidRPr="00245A0A" w:rsidR="00762D8D">
          <w:rPr>
            <w:rStyle w:val="Hyperlink"/>
            <w:noProof/>
          </w:rPr>
          <w:t>Table 8</w:t>
        </w:r>
        <w:r w:rsidRPr="00245A0A" w:rsidR="00762D8D">
          <w:rPr>
            <w:rStyle w:val="Hyperlink"/>
            <w:noProof/>
          </w:rPr>
          <w:noBreakHyphen/>
          <w:t>25: Total Annual Cancer Benefits from WCPP, by Cancer Site, Use Category and Exposure Type (High Estimate, 3% Discount Rate, 2022$)</w:t>
        </w:r>
        <w:r w:rsidR="00762D8D">
          <w:rPr>
            <w:noProof/>
            <w:webHidden/>
          </w:rPr>
          <w:tab/>
        </w:r>
        <w:r w:rsidR="00762D8D">
          <w:rPr>
            <w:noProof/>
            <w:webHidden/>
          </w:rPr>
          <w:fldChar w:fldCharType="begin" w:fldLock="1"/>
        </w:r>
        <w:r w:rsidR="00762D8D">
          <w:rPr>
            <w:noProof/>
            <w:webHidden/>
          </w:rPr>
          <w:instrText xml:space="preserve"> PAGEREF _Toc165379733 \h </w:instrText>
        </w:r>
        <w:r w:rsidR="00762D8D">
          <w:rPr>
            <w:noProof/>
            <w:webHidden/>
          </w:rPr>
          <w:fldChar w:fldCharType="separate"/>
        </w:r>
        <w:r w:rsidR="00762D8D">
          <w:rPr>
            <w:noProof/>
            <w:webHidden/>
          </w:rPr>
          <w:t>8-42</w:t>
        </w:r>
        <w:r w:rsidR="00762D8D">
          <w:rPr>
            <w:noProof/>
            <w:webHidden/>
          </w:rPr>
          <w:fldChar w:fldCharType="end"/>
        </w:r>
      </w:hyperlink>
    </w:p>
    <w:p w:rsidR="002904E0" w14:paraId="7948512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4" w:history="1">
        <w:r w:rsidRPr="00245A0A" w:rsidR="00762D8D">
          <w:rPr>
            <w:rStyle w:val="Hyperlink"/>
            <w:noProof/>
          </w:rPr>
          <w:t>Table 8</w:t>
        </w:r>
        <w:r w:rsidRPr="00245A0A" w:rsidR="00762D8D">
          <w:rPr>
            <w:rStyle w:val="Hyperlink"/>
            <w:noProof/>
          </w:rPr>
          <w:noBreakHyphen/>
          <w:t>26: Total Annual Cancer Benefits from WCPP, by Cancer Site, Use Category and Exposure Type (Low Estimate, 7% Discount Rate, 2022$)</w:t>
        </w:r>
        <w:r w:rsidR="00762D8D">
          <w:rPr>
            <w:noProof/>
            <w:webHidden/>
          </w:rPr>
          <w:tab/>
        </w:r>
        <w:r w:rsidR="00762D8D">
          <w:rPr>
            <w:noProof/>
            <w:webHidden/>
          </w:rPr>
          <w:fldChar w:fldCharType="begin" w:fldLock="1"/>
        </w:r>
        <w:r w:rsidR="00762D8D">
          <w:rPr>
            <w:noProof/>
            <w:webHidden/>
          </w:rPr>
          <w:instrText xml:space="preserve"> PAGEREF _Toc165379734 \h </w:instrText>
        </w:r>
        <w:r w:rsidR="00762D8D">
          <w:rPr>
            <w:noProof/>
            <w:webHidden/>
          </w:rPr>
          <w:fldChar w:fldCharType="separate"/>
        </w:r>
        <w:r w:rsidR="00762D8D">
          <w:rPr>
            <w:noProof/>
            <w:webHidden/>
          </w:rPr>
          <w:t>8-43</w:t>
        </w:r>
        <w:r w:rsidR="00762D8D">
          <w:rPr>
            <w:noProof/>
            <w:webHidden/>
          </w:rPr>
          <w:fldChar w:fldCharType="end"/>
        </w:r>
      </w:hyperlink>
    </w:p>
    <w:p w:rsidR="002904E0" w14:paraId="665D751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5" w:history="1">
        <w:r w:rsidRPr="00245A0A" w:rsidR="00762D8D">
          <w:rPr>
            <w:rStyle w:val="Hyperlink"/>
            <w:noProof/>
          </w:rPr>
          <w:t>Table 8</w:t>
        </w:r>
        <w:r w:rsidRPr="00245A0A" w:rsidR="00762D8D">
          <w:rPr>
            <w:rStyle w:val="Hyperlink"/>
            <w:noProof/>
          </w:rPr>
          <w:noBreakHyphen/>
          <w:t>27: Total Annual Cancer Benefits from WCPP, by Cancer Site, Use Category and Exposure Type (High Estimate, 7% Discount Rate, 2022$)</w:t>
        </w:r>
        <w:r w:rsidR="00762D8D">
          <w:rPr>
            <w:noProof/>
            <w:webHidden/>
          </w:rPr>
          <w:tab/>
        </w:r>
        <w:r w:rsidR="00762D8D">
          <w:rPr>
            <w:noProof/>
            <w:webHidden/>
          </w:rPr>
          <w:fldChar w:fldCharType="begin" w:fldLock="1"/>
        </w:r>
        <w:r w:rsidR="00762D8D">
          <w:rPr>
            <w:noProof/>
            <w:webHidden/>
          </w:rPr>
          <w:instrText xml:space="preserve"> PAGEREF _Toc165379735 \h </w:instrText>
        </w:r>
        <w:r w:rsidR="00762D8D">
          <w:rPr>
            <w:noProof/>
            <w:webHidden/>
          </w:rPr>
          <w:fldChar w:fldCharType="separate"/>
        </w:r>
        <w:r w:rsidR="00762D8D">
          <w:rPr>
            <w:noProof/>
            <w:webHidden/>
          </w:rPr>
          <w:t>8-44</w:t>
        </w:r>
        <w:r w:rsidR="00762D8D">
          <w:rPr>
            <w:noProof/>
            <w:webHidden/>
          </w:rPr>
          <w:fldChar w:fldCharType="end"/>
        </w:r>
      </w:hyperlink>
    </w:p>
    <w:p w:rsidR="002904E0" w14:paraId="2A6106C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6" w:history="1">
        <w:r w:rsidRPr="00245A0A" w:rsidR="00762D8D">
          <w:rPr>
            <w:rStyle w:val="Hyperlink"/>
            <w:noProof/>
          </w:rPr>
          <w:t>Table 8</w:t>
        </w:r>
        <w:r w:rsidRPr="00245A0A" w:rsidR="00762D8D">
          <w:rPr>
            <w:rStyle w:val="Hyperlink"/>
            <w:noProof/>
          </w:rPr>
          <w:noBreakHyphen/>
          <w:t>28: Total 20-Year Annualized Benefits by Use Category and Option (2 Percent Discount Rate)</w:t>
        </w:r>
        <w:r w:rsidR="00762D8D">
          <w:rPr>
            <w:noProof/>
            <w:webHidden/>
          </w:rPr>
          <w:tab/>
        </w:r>
        <w:r w:rsidR="00762D8D">
          <w:rPr>
            <w:noProof/>
            <w:webHidden/>
          </w:rPr>
          <w:fldChar w:fldCharType="begin" w:fldLock="1"/>
        </w:r>
        <w:r w:rsidR="00762D8D">
          <w:rPr>
            <w:noProof/>
            <w:webHidden/>
          </w:rPr>
          <w:instrText xml:space="preserve"> PAGEREF _Toc165379736 \h </w:instrText>
        </w:r>
        <w:r w:rsidR="00762D8D">
          <w:rPr>
            <w:noProof/>
            <w:webHidden/>
          </w:rPr>
          <w:fldChar w:fldCharType="separate"/>
        </w:r>
        <w:r w:rsidR="00762D8D">
          <w:rPr>
            <w:noProof/>
            <w:webHidden/>
          </w:rPr>
          <w:t>8-45</w:t>
        </w:r>
        <w:r w:rsidR="00762D8D">
          <w:rPr>
            <w:noProof/>
            <w:webHidden/>
          </w:rPr>
          <w:fldChar w:fldCharType="end"/>
        </w:r>
      </w:hyperlink>
    </w:p>
    <w:p w:rsidR="002904E0" w14:paraId="674E1F4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7" w:history="1">
        <w:r w:rsidRPr="00245A0A" w:rsidR="00762D8D">
          <w:rPr>
            <w:rStyle w:val="Hyperlink"/>
            <w:noProof/>
          </w:rPr>
          <w:t>Table 8</w:t>
        </w:r>
        <w:r w:rsidRPr="00245A0A" w:rsidR="00762D8D">
          <w:rPr>
            <w:rStyle w:val="Hyperlink"/>
            <w:noProof/>
          </w:rPr>
          <w:noBreakHyphen/>
          <w:t>29: Total 20-Year Annualized Benefits by Use Category and Option (3 Percent Discount Rate)</w:t>
        </w:r>
        <w:r w:rsidR="00762D8D">
          <w:rPr>
            <w:noProof/>
            <w:webHidden/>
          </w:rPr>
          <w:tab/>
        </w:r>
        <w:r w:rsidR="00762D8D">
          <w:rPr>
            <w:noProof/>
            <w:webHidden/>
          </w:rPr>
          <w:fldChar w:fldCharType="begin" w:fldLock="1"/>
        </w:r>
        <w:r w:rsidR="00762D8D">
          <w:rPr>
            <w:noProof/>
            <w:webHidden/>
          </w:rPr>
          <w:instrText xml:space="preserve"> PAGEREF _Toc165379737 \h </w:instrText>
        </w:r>
        <w:r w:rsidR="00762D8D">
          <w:rPr>
            <w:noProof/>
            <w:webHidden/>
          </w:rPr>
          <w:fldChar w:fldCharType="separate"/>
        </w:r>
        <w:r w:rsidR="00762D8D">
          <w:rPr>
            <w:noProof/>
            <w:webHidden/>
          </w:rPr>
          <w:t>8-46</w:t>
        </w:r>
        <w:r w:rsidR="00762D8D">
          <w:rPr>
            <w:noProof/>
            <w:webHidden/>
          </w:rPr>
          <w:fldChar w:fldCharType="end"/>
        </w:r>
      </w:hyperlink>
    </w:p>
    <w:p w:rsidR="002904E0" w14:paraId="3B1344A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8" w:history="1">
        <w:r w:rsidRPr="00245A0A" w:rsidR="00762D8D">
          <w:rPr>
            <w:rStyle w:val="Hyperlink"/>
            <w:noProof/>
          </w:rPr>
          <w:t>Table 8</w:t>
        </w:r>
        <w:r w:rsidRPr="00245A0A" w:rsidR="00762D8D">
          <w:rPr>
            <w:rStyle w:val="Hyperlink"/>
            <w:noProof/>
          </w:rPr>
          <w:noBreakHyphen/>
          <w:t>30: Total 20-Year Annualized Benefits by Use Category and Option (7 Percent Discount Rate)</w:t>
        </w:r>
        <w:r w:rsidR="00762D8D">
          <w:rPr>
            <w:noProof/>
            <w:webHidden/>
          </w:rPr>
          <w:tab/>
        </w:r>
        <w:r w:rsidR="00762D8D">
          <w:rPr>
            <w:noProof/>
            <w:webHidden/>
          </w:rPr>
          <w:fldChar w:fldCharType="begin" w:fldLock="1"/>
        </w:r>
        <w:r w:rsidR="00762D8D">
          <w:rPr>
            <w:noProof/>
            <w:webHidden/>
          </w:rPr>
          <w:instrText xml:space="preserve"> PAGEREF _Toc165379738 \h </w:instrText>
        </w:r>
        <w:r w:rsidR="00762D8D">
          <w:rPr>
            <w:noProof/>
            <w:webHidden/>
          </w:rPr>
          <w:fldChar w:fldCharType="separate"/>
        </w:r>
        <w:r w:rsidR="00762D8D">
          <w:rPr>
            <w:noProof/>
            <w:webHidden/>
          </w:rPr>
          <w:t>8-47</w:t>
        </w:r>
        <w:r w:rsidR="00762D8D">
          <w:rPr>
            <w:noProof/>
            <w:webHidden/>
          </w:rPr>
          <w:fldChar w:fldCharType="end"/>
        </w:r>
      </w:hyperlink>
    </w:p>
    <w:p w:rsidR="002904E0" w14:paraId="6D3DB4A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39" w:history="1">
        <w:r w:rsidRPr="00245A0A" w:rsidR="00762D8D">
          <w:rPr>
            <w:rStyle w:val="Hyperlink"/>
            <w:noProof/>
          </w:rPr>
          <w:t>Table 9</w:t>
        </w:r>
        <w:r w:rsidRPr="00245A0A" w:rsidR="00762D8D">
          <w:rPr>
            <w:rStyle w:val="Hyperlink"/>
            <w:noProof/>
          </w:rPr>
          <w:noBreakHyphen/>
          <w:t>1: 20-Year Stream of Annual Undiscounted Costs, Benefits, and Net Benefits (millions, 2022$)</w:t>
        </w:r>
        <w:r w:rsidR="00762D8D">
          <w:rPr>
            <w:noProof/>
            <w:webHidden/>
          </w:rPr>
          <w:tab/>
        </w:r>
        <w:r w:rsidR="00762D8D">
          <w:rPr>
            <w:noProof/>
            <w:webHidden/>
          </w:rPr>
          <w:fldChar w:fldCharType="begin" w:fldLock="1"/>
        </w:r>
        <w:r w:rsidR="00762D8D">
          <w:rPr>
            <w:noProof/>
            <w:webHidden/>
          </w:rPr>
          <w:instrText xml:space="preserve"> PAGEREF _Toc165379739 \h </w:instrText>
        </w:r>
        <w:r w:rsidR="00762D8D">
          <w:rPr>
            <w:noProof/>
            <w:webHidden/>
          </w:rPr>
          <w:fldChar w:fldCharType="separate"/>
        </w:r>
        <w:r w:rsidR="00762D8D">
          <w:rPr>
            <w:noProof/>
            <w:webHidden/>
          </w:rPr>
          <w:t>9-2</w:t>
        </w:r>
        <w:r w:rsidR="00762D8D">
          <w:rPr>
            <w:noProof/>
            <w:webHidden/>
          </w:rPr>
          <w:fldChar w:fldCharType="end"/>
        </w:r>
      </w:hyperlink>
    </w:p>
    <w:p w:rsidR="002904E0" w14:paraId="7348396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0" w:history="1">
        <w:r w:rsidRPr="00245A0A" w:rsidR="00762D8D">
          <w:rPr>
            <w:rStyle w:val="Hyperlink"/>
            <w:noProof/>
          </w:rPr>
          <w:t>Table 9</w:t>
        </w:r>
        <w:r w:rsidRPr="00245A0A" w:rsidR="00762D8D">
          <w:rPr>
            <w:rStyle w:val="Hyperlink"/>
            <w:noProof/>
          </w:rPr>
          <w:noBreakHyphen/>
          <w:t>2: Total 20-Year Annualized Net Benefits by Use Category and Option (Low Benefits Estimate, 2 Percent Discount Rate, 2022$, $1,000s)</w:t>
        </w:r>
        <w:r w:rsidR="00762D8D">
          <w:rPr>
            <w:noProof/>
            <w:webHidden/>
          </w:rPr>
          <w:tab/>
        </w:r>
        <w:r w:rsidR="00762D8D">
          <w:rPr>
            <w:noProof/>
            <w:webHidden/>
          </w:rPr>
          <w:fldChar w:fldCharType="begin" w:fldLock="1"/>
        </w:r>
        <w:r w:rsidR="00762D8D">
          <w:rPr>
            <w:noProof/>
            <w:webHidden/>
          </w:rPr>
          <w:instrText xml:space="preserve"> PAGEREF _Toc165379740 \h </w:instrText>
        </w:r>
        <w:r w:rsidR="00762D8D">
          <w:rPr>
            <w:noProof/>
            <w:webHidden/>
          </w:rPr>
          <w:fldChar w:fldCharType="separate"/>
        </w:r>
        <w:r w:rsidR="00762D8D">
          <w:rPr>
            <w:noProof/>
            <w:webHidden/>
          </w:rPr>
          <w:t>9-3</w:t>
        </w:r>
        <w:r w:rsidR="00762D8D">
          <w:rPr>
            <w:noProof/>
            <w:webHidden/>
          </w:rPr>
          <w:fldChar w:fldCharType="end"/>
        </w:r>
      </w:hyperlink>
    </w:p>
    <w:p w:rsidR="002904E0" w14:paraId="34CF941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1" w:history="1">
        <w:r w:rsidRPr="00245A0A" w:rsidR="00762D8D">
          <w:rPr>
            <w:rStyle w:val="Hyperlink"/>
            <w:noProof/>
          </w:rPr>
          <w:t>Table 9</w:t>
        </w:r>
        <w:r w:rsidRPr="00245A0A" w:rsidR="00762D8D">
          <w:rPr>
            <w:rStyle w:val="Hyperlink"/>
            <w:noProof/>
          </w:rPr>
          <w:noBreakHyphen/>
          <w:t>3: Total 20-Year Annualized Net Benefits by Use Category and Option (High Benefits Estimate, 2 Percent Discount Rate, 2022$, $1,000s)</w:t>
        </w:r>
        <w:r w:rsidR="00762D8D">
          <w:rPr>
            <w:noProof/>
            <w:webHidden/>
          </w:rPr>
          <w:tab/>
        </w:r>
        <w:r w:rsidR="00762D8D">
          <w:rPr>
            <w:noProof/>
            <w:webHidden/>
          </w:rPr>
          <w:fldChar w:fldCharType="begin" w:fldLock="1"/>
        </w:r>
        <w:r w:rsidR="00762D8D">
          <w:rPr>
            <w:noProof/>
            <w:webHidden/>
          </w:rPr>
          <w:instrText xml:space="preserve"> PAGEREF _Toc165379741 \h </w:instrText>
        </w:r>
        <w:r w:rsidR="00762D8D">
          <w:rPr>
            <w:noProof/>
            <w:webHidden/>
          </w:rPr>
          <w:fldChar w:fldCharType="separate"/>
        </w:r>
        <w:r w:rsidR="00762D8D">
          <w:rPr>
            <w:noProof/>
            <w:webHidden/>
          </w:rPr>
          <w:t>9-4</w:t>
        </w:r>
        <w:r w:rsidR="00762D8D">
          <w:rPr>
            <w:noProof/>
            <w:webHidden/>
          </w:rPr>
          <w:fldChar w:fldCharType="end"/>
        </w:r>
      </w:hyperlink>
    </w:p>
    <w:p w:rsidR="002904E0" w14:paraId="1A71F91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2" w:history="1">
        <w:r w:rsidRPr="00245A0A" w:rsidR="00762D8D">
          <w:rPr>
            <w:rStyle w:val="Hyperlink"/>
            <w:noProof/>
          </w:rPr>
          <w:t>Table 9</w:t>
        </w:r>
        <w:r w:rsidRPr="00245A0A" w:rsidR="00762D8D">
          <w:rPr>
            <w:rStyle w:val="Hyperlink"/>
            <w:noProof/>
          </w:rPr>
          <w:noBreakHyphen/>
          <w:t>4: Total 20-Year Annualized Net Benefits by Use Category and Option (Low Benefits Estimate, 3 Percent Discount Rate, 2022$, $1,000s)</w:t>
        </w:r>
        <w:r w:rsidR="00762D8D">
          <w:rPr>
            <w:noProof/>
            <w:webHidden/>
          </w:rPr>
          <w:tab/>
        </w:r>
        <w:r w:rsidR="00762D8D">
          <w:rPr>
            <w:noProof/>
            <w:webHidden/>
          </w:rPr>
          <w:fldChar w:fldCharType="begin" w:fldLock="1"/>
        </w:r>
        <w:r w:rsidR="00762D8D">
          <w:rPr>
            <w:noProof/>
            <w:webHidden/>
          </w:rPr>
          <w:instrText xml:space="preserve"> PAGEREF _Toc165379742 \h </w:instrText>
        </w:r>
        <w:r w:rsidR="00762D8D">
          <w:rPr>
            <w:noProof/>
            <w:webHidden/>
          </w:rPr>
          <w:fldChar w:fldCharType="separate"/>
        </w:r>
        <w:r w:rsidR="00762D8D">
          <w:rPr>
            <w:noProof/>
            <w:webHidden/>
          </w:rPr>
          <w:t>9-5</w:t>
        </w:r>
        <w:r w:rsidR="00762D8D">
          <w:rPr>
            <w:noProof/>
            <w:webHidden/>
          </w:rPr>
          <w:fldChar w:fldCharType="end"/>
        </w:r>
      </w:hyperlink>
    </w:p>
    <w:p w:rsidR="002904E0" w14:paraId="216D0DE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3" w:history="1">
        <w:r w:rsidRPr="00245A0A" w:rsidR="00762D8D">
          <w:rPr>
            <w:rStyle w:val="Hyperlink"/>
            <w:noProof/>
          </w:rPr>
          <w:t>Table 9</w:t>
        </w:r>
        <w:r w:rsidRPr="00245A0A" w:rsidR="00762D8D">
          <w:rPr>
            <w:rStyle w:val="Hyperlink"/>
            <w:noProof/>
          </w:rPr>
          <w:noBreakHyphen/>
          <w:t>5: Total 20-Year Annualized Net Benefits by Use Category and Option (High Benefits Estimate, 3 Percent Discount Rate, 2022$, $1,000s)</w:t>
        </w:r>
        <w:r w:rsidR="00762D8D">
          <w:rPr>
            <w:noProof/>
            <w:webHidden/>
          </w:rPr>
          <w:tab/>
        </w:r>
        <w:r w:rsidR="00762D8D">
          <w:rPr>
            <w:noProof/>
            <w:webHidden/>
          </w:rPr>
          <w:fldChar w:fldCharType="begin" w:fldLock="1"/>
        </w:r>
        <w:r w:rsidR="00762D8D">
          <w:rPr>
            <w:noProof/>
            <w:webHidden/>
          </w:rPr>
          <w:instrText xml:space="preserve"> PAGEREF _Toc165379743 \h </w:instrText>
        </w:r>
        <w:r w:rsidR="00762D8D">
          <w:rPr>
            <w:noProof/>
            <w:webHidden/>
          </w:rPr>
          <w:fldChar w:fldCharType="separate"/>
        </w:r>
        <w:r w:rsidR="00762D8D">
          <w:rPr>
            <w:noProof/>
            <w:webHidden/>
          </w:rPr>
          <w:t>9-6</w:t>
        </w:r>
        <w:r w:rsidR="00762D8D">
          <w:rPr>
            <w:noProof/>
            <w:webHidden/>
          </w:rPr>
          <w:fldChar w:fldCharType="end"/>
        </w:r>
      </w:hyperlink>
    </w:p>
    <w:p w:rsidR="002904E0" w14:paraId="6FBAC24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4" w:history="1">
        <w:r w:rsidRPr="00245A0A" w:rsidR="00762D8D">
          <w:rPr>
            <w:rStyle w:val="Hyperlink"/>
            <w:noProof/>
          </w:rPr>
          <w:t>Table 9</w:t>
        </w:r>
        <w:r w:rsidRPr="00245A0A" w:rsidR="00762D8D">
          <w:rPr>
            <w:rStyle w:val="Hyperlink"/>
            <w:noProof/>
          </w:rPr>
          <w:noBreakHyphen/>
          <w:t>6: Total 20-Year Annualized Net Benefits by Use Category and Option (Low Benefits Estimate, 7 Percent Discount Rate, 2022$, $1,000s)</w:t>
        </w:r>
        <w:r w:rsidR="00762D8D">
          <w:rPr>
            <w:noProof/>
            <w:webHidden/>
          </w:rPr>
          <w:tab/>
        </w:r>
        <w:r w:rsidR="00762D8D">
          <w:rPr>
            <w:noProof/>
            <w:webHidden/>
          </w:rPr>
          <w:fldChar w:fldCharType="begin" w:fldLock="1"/>
        </w:r>
        <w:r w:rsidR="00762D8D">
          <w:rPr>
            <w:noProof/>
            <w:webHidden/>
          </w:rPr>
          <w:instrText xml:space="preserve"> PAGEREF _Toc165379744 \h </w:instrText>
        </w:r>
        <w:r w:rsidR="00762D8D">
          <w:rPr>
            <w:noProof/>
            <w:webHidden/>
          </w:rPr>
          <w:fldChar w:fldCharType="separate"/>
        </w:r>
        <w:r w:rsidR="00762D8D">
          <w:rPr>
            <w:noProof/>
            <w:webHidden/>
          </w:rPr>
          <w:t>9-7</w:t>
        </w:r>
        <w:r w:rsidR="00762D8D">
          <w:rPr>
            <w:noProof/>
            <w:webHidden/>
          </w:rPr>
          <w:fldChar w:fldCharType="end"/>
        </w:r>
      </w:hyperlink>
    </w:p>
    <w:p w:rsidR="002904E0" w14:paraId="6ABD52C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5" w:history="1">
        <w:r w:rsidRPr="00245A0A" w:rsidR="00762D8D">
          <w:rPr>
            <w:rStyle w:val="Hyperlink"/>
            <w:noProof/>
          </w:rPr>
          <w:t>Table 9</w:t>
        </w:r>
        <w:r w:rsidRPr="00245A0A" w:rsidR="00762D8D">
          <w:rPr>
            <w:rStyle w:val="Hyperlink"/>
            <w:noProof/>
          </w:rPr>
          <w:noBreakHyphen/>
          <w:t>7: Total 20-Year Annualized Net Benefits by Use Category and Option (High Benefits Estimate, 7 Percent Discount Rate, 2022$, $1,000s)</w:t>
        </w:r>
        <w:r w:rsidR="00762D8D">
          <w:rPr>
            <w:noProof/>
            <w:webHidden/>
          </w:rPr>
          <w:tab/>
        </w:r>
        <w:r w:rsidR="00762D8D">
          <w:rPr>
            <w:noProof/>
            <w:webHidden/>
          </w:rPr>
          <w:fldChar w:fldCharType="begin" w:fldLock="1"/>
        </w:r>
        <w:r w:rsidR="00762D8D">
          <w:rPr>
            <w:noProof/>
            <w:webHidden/>
          </w:rPr>
          <w:instrText xml:space="preserve"> PAGEREF _Toc165379745 \h </w:instrText>
        </w:r>
        <w:r w:rsidR="00762D8D">
          <w:rPr>
            <w:noProof/>
            <w:webHidden/>
          </w:rPr>
          <w:fldChar w:fldCharType="separate"/>
        </w:r>
        <w:r w:rsidR="00762D8D">
          <w:rPr>
            <w:noProof/>
            <w:webHidden/>
          </w:rPr>
          <w:t>9-8</w:t>
        </w:r>
        <w:r w:rsidR="00762D8D">
          <w:rPr>
            <w:noProof/>
            <w:webHidden/>
          </w:rPr>
          <w:fldChar w:fldCharType="end"/>
        </w:r>
      </w:hyperlink>
    </w:p>
    <w:p w:rsidR="002904E0" w14:paraId="7C1D5C5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6" w:history="1">
        <w:r w:rsidRPr="00245A0A" w:rsidR="00762D8D">
          <w:rPr>
            <w:rStyle w:val="Hyperlink"/>
            <w:noProof/>
          </w:rPr>
          <w:t>Table 9</w:t>
        </w:r>
        <w:r w:rsidRPr="00245A0A" w:rsidR="00762D8D">
          <w:rPr>
            <w:rStyle w:val="Hyperlink"/>
            <w:noProof/>
          </w:rPr>
          <w:noBreakHyphen/>
          <w:t>8: Total 20-Year Annualized Net Benefits by Option, (Millions, 2022$)</w:t>
        </w:r>
        <w:r w:rsidR="00762D8D">
          <w:rPr>
            <w:noProof/>
            <w:webHidden/>
          </w:rPr>
          <w:tab/>
        </w:r>
        <w:r w:rsidR="00762D8D">
          <w:rPr>
            <w:noProof/>
            <w:webHidden/>
          </w:rPr>
          <w:fldChar w:fldCharType="begin" w:fldLock="1"/>
        </w:r>
        <w:r w:rsidR="00762D8D">
          <w:rPr>
            <w:noProof/>
            <w:webHidden/>
          </w:rPr>
          <w:instrText xml:space="preserve"> PAGEREF _Toc165379746 \h </w:instrText>
        </w:r>
        <w:r w:rsidR="00762D8D">
          <w:rPr>
            <w:noProof/>
            <w:webHidden/>
          </w:rPr>
          <w:fldChar w:fldCharType="separate"/>
        </w:r>
        <w:r w:rsidR="00762D8D">
          <w:rPr>
            <w:noProof/>
            <w:webHidden/>
          </w:rPr>
          <w:t>9-9</w:t>
        </w:r>
        <w:r w:rsidR="00762D8D">
          <w:rPr>
            <w:noProof/>
            <w:webHidden/>
          </w:rPr>
          <w:fldChar w:fldCharType="end"/>
        </w:r>
      </w:hyperlink>
    </w:p>
    <w:p w:rsidR="002904E0" w14:paraId="0D6CF48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7" w:history="1">
        <w:r w:rsidRPr="00245A0A" w:rsidR="00762D8D">
          <w:rPr>
            <w:rStyle w:val="Hyperlink"/>
            <w:noProof/>
          </w:rPr>
          <w:t>Table 10</w:t>
        </w:r>
        <w:r w:rsidRPr="00245A0A" w:rsidR="00762D8D">
          <w:rPr>
            <w:rStyle w:val="Hyperlink"/>
            <w:noProof/>
          </w:rPr>
          <w:noBreakHyphen/>
          <w:t>1: Number of Affected Small Entities for Use Categories with Some Known Individual Affected Entities</w:t>
        </w:r>
        <w:r w:rsidR="00762D8D">
          <w:rPr>
            <w:noProof/>
            <w:webHidden/>
          </w:rPr>
          <w:tab/>
        </w:r>
        <w:r w:rsidR="00762D8D">
          <w:rPr>
            <w:noProof/>
            <w:webHidden/>
          </w:rPr>
          <w:fldChar w:fldCharType="begin" w:fldLock="1"/>
        </w:r>
        <w:r w:rsidR="00762D8D">
          <w:rPr>
            <w:noProof/>
            <w:webHidden/>
          </w:rPr>
          <w:instrText xml:space="preserve"> PAGEREF _Toc165379747 \h </w:instrText>
        </w:r>
        <w:r w:rsidR="00762D8D">
          <w:rPr>
            <w:noProof/>
            <w:webHidden/>
          </w:rPr>
          <w:fldChar w:fldCharType="separate"/>
        </w:r>
        <w:r w:rsidR="00762D8D">
          <w:rPr>
            <w:noProof/>
            <w:webHidden/>
          </w:rPr>
          <w:t>10-5</w:t>
        </w:r>
        <w:r w:rsidR="00762D8D">
          <w:rPr>
            <w:noProof/>
            <w:webHidden/>
          </w:rPr>
          <w:fldChar w:fldCharType="end"/>
        </w:r>
      </w:hyperlink>
    </w:p>
    <w:p w:rsidR="002904E0" w14:paraId="27ED1D5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8" w:history="1">
        <w:r w:rsidRPr="00245A0A" w:rsidR="00762D8D">
          <w:rPr>
            <w:rStyle w:val="Hyperlink"/>
            <w:noProof/>
          </w:rPr>
          <w:t>Table 10</w:t>
        </w:r>
        <w:r w:rsidRPr="00245A0A" w:rsidR="00762D8D">
          <w:rPr>
            <w:rStyle w:val="Hyperlink"/>
            <w:noProof/>
          </w:rPr>
          <w:noBreakHyphen/>
          <w:t>2: Number of Affected Firms and Small Firms Estimated from Census Data</w:t>
        </w:r>
        <w:r w:rsidR="00762D8D">
          <w:rPr>
            <w:noProof/>
            <w:webHidden/>
          </w:rPr>
          <w:tab/>
        </w:r>
        <w:r w:rsidR="00762D8D">
          <w:rPr>
            <w:noProof/>
            <w:webHidden/>
          </w:rPr>
          <w:fldChar w:fldCharType="begin" w:fldLock="1"/>
        </w:r>
        <w:r w:rsidR="00762D8D">
          <w:rPr>
            <w:noProof/>
            <w:webHidden/>
          </w:rPr>
          <w:instrText xml:space="preserve"> PAGEREF _Toc165379748 \h </w:instrText>
        </w:r>
        <w:r w:rsidR="00762D8D">
          <w:rPr>
            <w:noProof/>
            <w:webHidden/>
          </w:rPr>
          <w:fldChar w:fldCharType="separate"/>
        </w:r>
        <w:r w:rsidR="00762D8D">
          <w:rPr>
            <w:noProof/>
            <w:webHidden/>
          </w:rPr>
          <w:t>10-6</w:t>
        </w:r>
        <w:r w:rsidR="00762D8D">
          <w:rPr>
            <w:noProof/>
            <w:webHidden/>
          </w:rPr>
          <w:fldChar w:fldCharType="end"/>
        </w:r>
      </w:hyperlink>
    </w:p>
    <w:p w:rsidR="002904E0" w14:paraId="4E8B144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49" w:history="1">
        <w:r w:rsidRPr="00245A0A" w:rsidR="00762D8D">
          <w:rPr>
            <w:rStyle w:val="Hyperlink"/>
            <w:noProof/>
          </w:rPr>
          <w:t>Table 10</w:t>
        </w:r>
        <w:r w:rsidRPr="00245A0A" w:rsidR="00762D8D">
          <w:rPr>
            <w:rStyle w:val="Hyperlink"/>
            <w:noProof/>
          </w:rPr>
          <w:noBreakHyphen/>
          <w:t>3: Per Firm Cost Impacts for Small Businesses</w:t>
        </w:r>
        <w:r w:rsidR="00762D8D">
          <w:rPr>
            <w:noProof/>
            <w:webHidden/>
          </w:rPr>
          <w:tab/>
        </w:r>
        <w:r w:rsidR="00762D8D">
          <w:rPr>
            <w:noProof/>
            <w:webHidden/>
          </w:rPr>
          <w:fldChar w:fldCharType="begin" w:fldLock="1"/>
        </w:r>
        <w:r w:rsidR="00762D8D">
          <w:rPr>
            <w:noProof/>
            <w:webHidden/>
          </w:rPr>
          <w:instrText xml:space="preserve"> PAGEREF _Toc165379749 \h </w:instrText>
        </w:r>
        <w:r w:rsidR="00762D8D">
          <w:rPr>
            <w:noProof/>
            <w:webHidden/>
          </w:rPr>
          <w:fldChar w:fldCharType="separate"/>
        </w:r>
        <w:r w:rsidR="00762D8D">
          <w:rPr>
            <w:noProof/>
            <w:webHidden/>
          </w:rPr>
          <w:t>10-7</w:t>
        </w:r>
        <w:r w:rsidR="00762D8D">
          <w:rPr>
            <w:noProof/>
            <w:webHidden/>
          </w:rPr>
          <w:fldChar w:fldCharType="end"/>
        </w:r>
      </w:hyperlink>
    </w:p>
    <w:p w:rsidR="002904E0" w14:paraId="4894DB4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0" w:history="1">
        <w:r w:rsidRPr="00245A0A" w:rsidR="00762D8D">
          <w:rPr>
            <w:rStyle w:val="Hyperlink"/>
            <w:noProof/>
          </w:rPr>
          <w:t>Table 10</w:t>
        </w:r>
        <w:r w:rsidRPr="00245A0A" w:rsidR="00762D8D">
          <w:rPr>
            <w:rStyle w:val="Hyperlink"/>
            <w:noProof/>
          </w:rPr>
          <w:noBreakHyphen/>
          <w:t>4: Summary of Small Business Impacts</w:t>
        </w:r>
        <w:r w:rsidR="00762D8D">
          <w:rPr>
            <w:noProof/>
            <w:webHidden/>
          </w:rPr>
          <w:tab/>
        </w:r>
        <w:r w:rsidR="00762D8D">
          <w:rPr>
            <w:noProof/>
            <w:webHidden/>
          </w:rPr>
          <w:fldChar w:fldCharType="begin" w:fldLock="1"/>
        </w:r>
        <w:r w:rsidR="00762D8D">
          <w:rPr>
            <w:noProof/>
            <w:webHidden/>
          </w:rPr>
          <w:instrText xml:space="preserve"> PAGEREF _Toc165379750 \h </w:instrText>
        </w:r>
        <w:r w:rsidR="00762D8D">
          <w:rPr>
            <w:noProof/>
            <w:webHidden/>
          </w:rPr>
          <w:fldChar w:fldCharType="separate"/>
        </w:r>
        <w:r w:rsidR="00762D8D">
          <w:rPr>
            <w:noProof/>
            <w:webHidden/>
          </w:rPr>
          <w:t>10-9</w:t>
        </w:r>
        <w:r w:rsidR="00762D8D">
          <w:rPr>
            <w:noProof/>
            <w:webHidden/>
          </w:rPr>
          <w:fldChar w:fldCharType="end"/>
        </w:r>
      </w:hyperlink>
    </w:p>
    <w:p w:rsidR="002904E0" w14:paraId="11AE0313"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1" w:history="1">
        <w:r w:rsidRPr="00245A0A" w:rsidR="00762D8D">
          <w:rPr>
            <w:rStyle w:val="Hyperlink"/>
            <w:noProof/>
          </w:rPr>
          <w:t>Table 10</w:t>
        </w:r>
        <w:r w:rsidRPr="00245A0A" w:rsidR="00762D8D">
          <w:rPr>
            <w:rStyle w:val="Hyperlink"/>
            <w:noProof/>
          </w:rPr>
          <w:noBreakHyphen/>
          <w:t>5: Industry Statistics for Sectors Affected by WCPP Requirements and Summary of Employment at Affected Facilities</w:t>
        </w:r>
        <w:r w:rsidR="00762D8D">
          <w:rPr>
            <w:noProof/>
            <w:webHidden/>
          </w:rPr>
          <w:tab/>
        </w:r>
        <w:r w:rsidR="00762D8D">
          <w:rPr>
            <w:noProof/>
            <w:webHidden/>
          </w:rPr>
          <w:fldChar w:fldCharType="begin" w:fldLock="1"/>
        </w:r>
        <w:r w:rsidR="00762D8D">
          <w:rPr>
            <w:noProof/>
            <w:webHidden/>
          </w:rPr>
          <w:instrText xml:space="preserve"> PAGEREF _Toc165379751 \h </w:instrText>
        </w:r>
        <w:r w:rsidR="00762D8D">
          <w:rPr>
            <w:noProof/>
            <w:webHidden/>
          </w:rPr>
          <w:fldChar w:fldCharType="separate"/>
        </w:r>
        <w:r w:rsidR="00762D8D">
          <w:rPr>
            <w:noProof/>
            <w:webHidden/>
          </w:rPr>
          <w:t>10-11</w:t>
        </w:r>
        <w:r w:rsidR="00762D8D">
          <w:rPr>
            <w:noProof/>
            <w:webHidden/>
          </w:rPr>
          <w:fldChar w:fldCharType="end"/>
        </w:r>
      </w:hyperlink>
    </w:p>
    <w:p w:rsidR="002904E0" w14:paraId="5BB8AB2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2" w:history="1">
        <w:r w:rsidRPr="00245A0A" w:rsidR="00762D8D">
          <w:rPr>
            <w:rStyle w:val="Hyperlink"/>
            <w:noProof/>
          </w:rPr>
          <w:t>Table 10</w:t>
        </w:r>
        <w:r w:rsidRPr="00245A0A" w:rsidR="00762D8D">
          <w:rPr>
            <w:rStyle w:val="Hyperlink"/>
            <w:noProof/>
          </w:rPr>
          <w:noBreakHyphen/>
          <w:t>6: Paperwork Burden and Cost Associated with Rule Familiarization, Downstream Notification, Self-Certification, Product Labeling and Dermal Exposure Control</w:t>
        </w:r>
        <w:r w:rsidR="00762D8D">
          <w:rPr>
            <w:noProof/>
            <w:webHidden/>
          </w:rPr>
          <w:tab/>
        </w:r>
        <w:r w:rsidR="00762D8D">
          <w:rPr>
            <w:noProof/>
            <w:webHidden/>
          </w:rPr>
          <w:fldChar w:fldCharType="begin" w:fldLock="1"/>
        </w:r>
        <w:r w:rsidR="00762D8D">
          <w:rPr>
            <w:noProof/>
            <w:webHidden/>
          </w:rPr>
          <w:instrText xml:space="preserve"> PAGEREF _Toc165379752 \h </w:instrText>
        </w:r>
        <w:r w:rsidR="00762D8D">
          <w:rPr>
            <w:noProof/>
            <w:webHidden/>
          </w:rPr>
          <w:fldChar w:fldCharType="separate"/>
        </w:r>
        <w:r w:rsidR="00762D8D">
          <w:rPr>
            <w:noProof/>
            <w:webHidden/>
          </w:rPr>
          <w:t>10-15</w:t>
        </w:r>
        <w:r w:rsidR="00762D8D">
          <w:rPr>
            <w:noProof/>
            <w:webHidden/>
          </w:rPr>
          <w:fldChar w:fldCharType="end"/>
        </w:r>
      </w:hyperlink>
    </w:p>
    <w:p w:rsidR="002904E0" w14:paraId="568B847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3" w:history="1">
        <w:r w:rsidRPr="00245A0A" w:rsidR="00762D8D">
          <w:rPr>
            <w:rStyle w:val="Hyperlink"/>
            <w:noProof/>
          </w:rPr>
          <w:t>Table 10</w:t>
        </w:r>
        <w:r w:rsidRPr="00245A0A" w:rsidR="00762D8D">
          <w:rPr>
            <w:rStyle w:val="Hyperlink"/>
            <w:noProof/>
          </w:rPr>
          <w:noBreakHyphen/>
          <w:t>7: Paperwork Burden and Labor Cost Associated with Respiratory Monitoring</w:t>
        </w:r>
        <w:r w:rsidR="00762D8D">
          <w:rPr>
            <w:noProof/>
            <w:webHidden/>
          </w:rPr>
          <w:tab/>
        </w:r>
        <w:r w:rsidR="00762D8D">
          <w:rPr>
            <w:noProof/>
            <w:webHidden/>
          </w:rPr>
          <w:fldChar w:fldCharType="begin" w:fldLock="1"/>
        </w:r>
        <w:r w:rsidR="00762D8D">
          <w:rPr>
            <w:noProof/>
            <w:webHidden/>
          </w:rPr>
          <w:instrText xml:space="preserve"> PAGEREF _Toc165379753 \h </w:instrText>
        </w:r>
        <w:r w:rsidR="00762D8D">
          <w:rPr>
            <w:noProof/>
            <w:webHidden/>
          </w:rPr>
          <w:fldChar w:fldCharType="separate"/>
        </w:r>
        <w:r w:rsidR="00762D8D">
          <w:rPr>
            <w:noProof/>
            <w:webHidden/>
          </w:rPr>
          <w:t>10-16</w:t>
        </w:r>
        <w:r w:rsidR="00762D8D">
          <w:rPr>
            <w:noProof/>
            <w:webHidden/>
          </w:rPr>
          <w:fldChar w:fldCharType="end"/>
        </w:r>
      </w:hyperlink>
    </w:p>
    <w:p w:rsidR="002904E0" w14:paraId="416575A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4" w:history="1">
        <w:r w:rsidRPr="00245A0A" w:rsidR="00762D8D">
          <w:rPr>
            <w:rStyle w:val="Hyperlink"/>
            <w:noProof/>
          </w:rPr>
          <w:t>Table 10</w:t>
        </w:r>
        <w:r w:rsidRPr="00245A0A" w:rsidR="00762D8D">
          <w:rPr>
            <w:rStyle w:val="Hyperlink"/>
            <w:noProof/>
          </w:rPr>
          <w:noBreakHyphen/>
          <w:t>8: Paperwork Burden and Labor Cost Associated with Respiratory Recordkeeping</w:t>
        </w:r>
        <w:r w:rsidR="00762D8D">
          <w:rPr>
            <w:noProof/>
            <w:webHidden/>
          </w:rPr>
          <w:tab/>
        </w:r>
        <w:r w:rsidR="00762D8D">
          <w:rPr>
            <w:noProof/>
            <w:webHidden/>
          </w:rPr>
          <w:fldChar w:fldCharType="begin" w:fldLock="1"/>
        </w:r>
        <w:r w:rsidR="00762D8D">
          <w:rPr>
            <w:noProof/>
            <w:webHidden/>
          </w:rPr>
          <w:instrText xml:space="preserve"> PAGEREF _Toc165379754 \h </w:instrText>
        </w:r>
        <w:r w:rsidR="00762D8D">
          <w:rPr>
            <w:noProof/>
            <w:webHidden/>
          </w:rPr>
          <w:fldChar w:fldCharType="separate"/>
        </w:r>
        <w:r w:rsidR="00762D8D">
          <w:rPr>
            <w:noProof/>
            <w:webHidden/>
          </w:rPr>
          <w:t>10-17</w:t>
        </w:r>
        <w:r w:rsidR="00762D8D">
          <w:rPr>
            <w:noProof/>
            <w:webHidden/>
          </w:rPr>
          <w:fldChar w:fldCharType="end"/>
        </w:r>
      </w:hyperlink>
    </w:p>
    <w:p w:rsidR="002904E0" w14:paraId="6C5FC99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5" w:history="1">
        <w:r w:rsidRPr="00245A0A" w:rsidR="00762D8D">
          <w:rPr>
            <w:rStyle w:val="Hyperlink"/>
            <w:noProof/>
          </w:rPr>
          <w:t>Table 10</w:t>
        </w:r>
        <w:r w:rsidRPr="00245A0A" w:rsidR="00762D8D">
          <w:rPr>
            <w:rStyle w:val="Hyperlink"/>
            <w:noProof/>
          </w:rPr>
          <w:noBreakHyphen/>
          <w:t>9: Paperwork Burden and Labor Cost Associated with Respiratory Notification</w:t>
        </w:r>
        <w:r w:rsidR="00762D8D">
          <w:rPr>
            <w:noProof/>
            <w:webHidden/>
          </w:rPr>
          <w:tab/>
        </w:r>
        <w:r w:rsidR="00762D8D">
          <w:rPr>
            <w:noProof/>
            <w:webHidden/>
          </w:rPr>
          <w:fldChar w:fldCharType="begin" w:fldLock="1"/>
        </w:r>
        <w:r w:rsidR="00762D8D">
          <w:rPr>
            <w:noProof/>
            <w:webHidden/>
          </w:rPr>
          <w:instrText xml:space="preserve"> PAGEREF _Toc165379755 \h </w:instrText>
        </w:r>
        <w:r w:rsidR="00762D8D">
          <w:rPr>
            <w:noProof/>
            <w:webHidden/>
          </w:rPr>
          <w:fldChar w:fldCharType="separate"/>
        </w:r>
        <w:r w:rsidR="00762D8D">
          <w:rPr>
            <w:noProof/>
            <w:webHidden/>
          </w:rPr>
          <w:t>10-18</w:t>
        </w:r>
        <w:r w:rsidR="00762D8D">
          <w:rPr>
            <w:noProof/>
            <w:webHidden/>
          </w:rPr>
          <w:fldChar w:fldCharType="end"/>
        </w:r>
      </w:hyperlink>
    </w:p>
    <w:p w:rsidR="002904E0" w14:paraId="31C5364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6" w:history="1">
        <w:r w:rsidRPr="00245A0A" w:rsidR="00762D8D">
          <w:rPr>
            <w:rStyle w:val="Hyperlink"/>
            <w:noProof/>
          </w:rPr>
          <w:t>Table 10</w:t>
        </w:r>
        <w:r w:rsidRPr="00245A0A" w:rsidR="00762D8D">
          <w:rPr>
            <w:rStyle w:val="Hyperlink"/>
            <w:noProof/>
          </w:rPr>
          <w:noBreakHyphen/>
          <w:t>10: Paperwork Non-Labor Cost Associated with Respiratory Monitoring and Product Labeling</w:t>
        </w:r>
        <w:r w:rsidR="00762D8D">
          <w:rPr>
            <w:noProof/>
            <w:webHidden/>
          </w:rPr>
          <w:tab/>
        </w:r>
        <w:r w:rsidR="00762D8D">
          <w:rPr>
            <w:noProof/>
            <w:webHidden/>
          </w:rPr>
          <w:fldChar w:fldCharType="begin" w:fldLock="1"/>
        </w:r>
        <w:r w:rsidR="00762D8D">
          <w:rPr>
            <w:noProof/>
            <w:webHidden/>
          </w:rPr>
          <w:instrText xml:space="preserve"> PAGEREF _Toc165379756 \h </w:instrText>
        </w:r>
        <w:r w:rsidR="00762D8D">
          <w:rPr>
            <w:noProof/>
            <w:webHidden/>
          </w:rPr>
          <w:fldChar w:fldCharType="separate"/>
        </w:r>
        <w:r w:rsidR="00762D8D">
          <w:rPr>
            <w:noProof/>
            <w:webHidden/>
          </w:rPr>
          <w:t>10-19</w:t>
        </w:r>
        <w:r w:rsidR="00762D8D">
          <w:rPr>
            <w:noProof/>
            <w:webHidden/>
          </w:rPr>
          <w:fldChar w:fldCharType="end"/>
        </w:r>
      </w:hyperlink>
    </w:p>
    <w:p w:rsidR="002904E0" w14:paraId="75BFA026"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7" w:history="1">
        <w:r w:rsidRPr="00245A0A" w:rsidR="00762D8D">
          <w:rPr>
            <w:rStyle w:val="Hyperlink"/>
            <w:noProof/>
          </w:rPr>
          <w:t>Table 10</w:t>
        </w:r>
        <w:r w:rsidRPr="00245A0A" w:rsidR="00762D8D">
          <w:rPr>
            <w:rStyle w:val="Hyperlink"/>
            <w:noProof/>
          </w:rPr>
          <w:noBreakHyphen/>
          <w:t>11: Summary of Three-Year Average Incremental Burden Hours and Costs for Primary Option</w:t>
        </w:r>
        <w:r w:rsidR="00762D8D">
          <w:rPr>
            <w:noProof/>
            <w:webHidden/>
          </w:rPr>
          <w:tab/>
        </w:r>
        <w:r w:rsidR="00762D8D">
          <w:rPr>
            <w:noProof/>
            <w:webHidden/>
          </w:rPr>
          <w:fldChar w:fldCharType="begin" w:fldLock="1"/>
        </w:r>
        <w:r w:rsidR="00762D8D">
          <w:rPr>
            <w:noProof/>
            <w:webHidden/>
          </w:rPr>
          <w:instrText xml:space="preserve"> PAGEREF _Toc165379757 \h </w:instrText>
        </w:r>
        <w:r w:rsidR="00762D8D">
          <w:rPr>
            <w:noProof/>
            <w:webHidden/>
          </w:rPr>
          <w:fldChar w:fldCharType="separate"/>
        </w:r>
        <w:r w:rsidR="00762D8D">
          <w:rPr>
            <w:noProof/>
            <w:webHidden/>
          </w:rPr>
          <w:t>10-20</w:t>
        </w:r>
        <w:r w:rsidR="00762D8D">
          <w:rPr>
            <w:noProof/>
            <w:webHidden/>
          </w:rPr>
          <w:fldChar w:fldCharType="end"/>
        </w:r>
      </w:hyperlink>
    </w:p>
    <w:p w:rsidR="002904E0" w14:paraId="536FBCA7"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8" w:history="1">
        <w:r w:rsidRPr="00245A0A" w:rsidR="00762D8D">
          <w:rPr>
            <w:rStyle w:val="Hyperlink"/>
            <w:noProof/>
          </w:rPr>
          <w:t>Table 10</w:t>
        </w:r>
        <w:r w:rsidRPr="00245A0A" w:rsidR="00762D8D">
          <w:rPr>
            <w:rStyle w:val="Hyperlink"/>
            <w:noProof/>
          </w:rPr>
          <w:noBreakHyphen/>
          <w:t>12: Inhalation Hazard Values Used in Risk Estimation for Perchloroethylene (Fenceline and Multi-Year Analyses)</w:t>
        </w:r>
        <w:r w:rsidR="00762D8D">
          <w:rPr>
            <w:noProof/>
            <w:webHidden/>
          </w:rPr>
          <w:tab/>
        </w:r>
        <w:r w:rsidR="00762D8D">
          <w:rPr>
            <w:noProof/>
            <w:webHidden/>
          </w:rPr>
          <w:fldChar w:fldCharType="begin" w:fldLock="1"/>
        </w:r>
        <w:r w:rsidR="00762D8D">
          <w:rPr>
            <w:noProof/>
            <w:webHidden/>
          </w:rPr>
          <w:instrText xml:space="preserve"> PAGEREF _Toc165379758 \h </w:instrText>
        </w:r>
        <w:r w:rsidR="00762D8D">
          <w:rPr>
            <w:noProof/>
            <w:webHidden/>
          </w:rPr>
          <w:fldChar w:fldCharType="separate"/>
        </w:r>
        <w:r w:rsidR="00762D8D">
          <w:rPr>
            <w:noProof/>
            <w:webHidden/>
          </w:rPr>
          <w:t>10-22</w:t>
        </w:r>
        <w:r w:rsidR="00762D8D">
          <w:rPr>
            <w:noProof/>
            <w:webHidden/>
          </w:rPr>
          <w:fldChar w:fldCharType="end"/>
        </w:r>
      </w:hyperlink>
    </w:p>
    <w:p w:rsidR="002904E0" w14:paraId="00A52D6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59" w:history="1">
        <w:r w:rsidRPr="00245A0A" w:rsidR="00762D8D">
          <w:rPr>
            <w:rStyle w:val="Hyperlink"/>
            <w:noProof/>
          </w:rPr>
          <w:t>Table 10</w:t>
        </w:r>
        <w:r w:rsidRPr="00245A0A" w:rsidR="00762D8D">
          <w:rPr>
            <w:rStyle w:val="Hyperlink"/>
            <w:noProof/>
          </w:rPr>
          <w:noBreakHyphen/>
          <w:t>13: Demographics of communities within 1-, 3-, and 5-mile radii of PCE Facilities across all conditions of use, population weighted averages</w:t>
        </w:r>
        <w:r w:rsidR="00762D8D">
          <w:rPr>
            <w:noProof/>
            <w:webHidden/>
          </w:rPr>
          <w:tab/>
        </w:r>
        <w:r w:rsidR="00762D8D">
          <w:rPr>
            <w:noProof/>
            <w:webHidden/>
          </w:rPr>
          <w:fldChar w:fldCharType="begin" w:fldLock="1"/>
        </w:r>
        <w:r w:rsidR="00762D8D">
          <w:rPr>
            <w:noProof/>
            <w:webHidden/>
          </w:rPr>
          <w:instrText xml:space="preserve"> PAGEREF _Toc165379759 \h </w:instrText>
        </w:r>
        <w:r w:rsidR="00762D8D">
          <w:rPr>
            <w:noProof/>
            <w:webHidden/>
          </w:rPr>
          <w:fldChar w:fldCharType="separate"/>
        </w:r>
        <w:r w:rsidR="00762D8D">
          <w:rPr>
            <w:noProof/>
            <w:webHidden/>
          </w:rPr>
          <w:t>10-24</w:t>
        </w:r>
        <w:r w:rsidR="00762D8D">
          <w:rPr>
            <w:noProof/>
            <w:webHidden/>
          </w:rPr>
          <w:fldChar w:fldCharType="end"/>
        </w:r>
      </w:hyperlink>
    </w:p>
    <w:p w:rsidR="002904E0" w14:paraId="5BCBC75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0" w:history="1">
        <w:r w:rsidRPr="00245A0A" w:rsidR="00762D8D">
          <w:rPr>
            <w:rStyle w:val="Hyperlink"/>
            <w:noProof/>
          </w:rPr>
          <w:t>Table 10</w:t>
        </w:r>
        <w:r w:rsidRPr="00245A0A" w:rsidR="00762D8D">
          <w:rPr>
            <w:rStyle w:val="Hyperlink"/>
            <w:noProof/>
          </w:rPr>
          <w:noBreakHyphen/>
          <w:t>14: Demographics of communities within 1-, 3-, and 5-mile radii of PCE chemical milling Facilities across all conditions of use, population weighted average</w:t>
        </w:r>
        <w:r w:rsidR="00762D8D">
          <w:rPr>
            <w:noProof/>
            <w:webHidden/>
          </w:rPr>
          <w:tab/>
        </w:r>
        <w:r w:rsidR="00762D8D">
          <w:rPr>
            <w:noProof/>
            <w:webHidden/>
          </w:rPr>
          <w:fldChar w:fldCharType="begin" w:fldLock="1"/>
        </w:r>
        <w:r w:rsidR="00762D8D">
          <w:rPr>
            <w:noProof/>
            <w:webHidden/>
          </w:rPr>
          <w:instrText xml:space="preserve"> PAGEREF _Toc165379760 \h </w:instrText>
        </w:r>
        <w:r w:rsidR="00762D8D">
          <w:rPr>
            <w:noProof/>
            <w:webHidden/>
          </w:rPr>
          <w:fldChar w:fldCharType="separate"/>
        </w:r>
        <w:r w:rsidR="00762D8D">
          <w:rPr>
            <w:noProof/>
            <w:webHidden/>
          </w:rPr>
          <w:t>10-25</w:t>
        </w:r>
        <w:r w:rsidR="00762D8D">
          <w:rPr>
            <w:noProof/>
            <w:webHidden/>
          </w:rPr>
          <w:fldChar w:fldCharType="end"/>
        </w:r>
      </w:hyperlink>
    </w:p>
    <w:p w:rsidR="002904E0" w14:paraId="33AB6FA2"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1" w:history="1">
        <w:r w:rsidRPr="00245A0A" w:rsidR="00762D8D">
          <w:rPr>
            <w:rStyle w:val="Hyperlink"/>
            <w:noProof/>
          </w:rPr>
          <w:t>Table 10</w:t>
        </w:r>
        <w:r w:rsidRPr="00245A0A" w:rsidR="00762D8D">
          <w:rPr>
            <w:rStyle w:val="Hyperlink"/>
            <w:noProof/>
          </w:rPr>
          <w:noBreakHyphen/>
          <w:t>15: Spirit Aerosystems, Wichita, KS</w:t>
        </w:r>
        <w:r w:rsidR="00762D8D">
          <w:rPr>
            <w:noProof/>
            <w:webHidden/>
          </w:rPr>
          <w:tab/>
        </w:r>
        <w:r w:rsidR="00762D8D">
          <w:rPr>
            <w:noProof/>
            <w:webHidden/>
          </w:rPr>
          <w:fldChar w:fldCharType="begin" w:fldLock="1"/>
        </w:r>
        <w:r w:rsidR="00762D8D">
          <w:rPr>
            <w:noProof/>
            <w:webHidden/>
          </w:rPr>
          <w:instrText xml:space="preserve"> PAGEREF _Toc165379761 \h </w:instrText>
        </w:r>
        <w:r w:rsidR="00762D8D">
          <w:rPr>
            <w:noProof/>
            <w:webHidden/>
          </w:rPr>
          <w:fldChar w:fldCharType="separate"/>
        </w:r>
        <w:r w:rsidR="00762D8D">
          <w:rPr>
            <w:noProof/>
            <w:webHidden/>
          </w:rPr>
          <w:t>10-26</w:t>
        </w:r>
        <w:r w:rsidR="00762D8D">
          <w:rPr>
            <w:noProof/>
            <w:webHidden/>
          </w:rPr>
          <w:fldChar w:fldCharType="end"/>
        </w:r>
      </w:hyperlink>
    </w:p>
    <w:p w:rsidR="002904E0" w14:paraId="52E6780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2" w:history="1">
        <w:r w:rsidRPr="00245A0A" w:rsidR="00762D8D">
          <w:rPr>
            <w:rStyle w:val="Hyperlink"/>
            <w:noProof/>
          </w:rPr>
          <w:t>Table 10</w:t>
        </w:r>
        <w:r w:rsidRPr="00245A0A" w:rsidR="00762D8D">
          <w:rPr>
            <w:rStyle w:val="Hyperlink"/>
            <w:noProof/>
          </w:rPr>
          <w:noBreakHyphen/>
          <w:t>16: Boeing Co of Portland, Portland, OR</w:t>
        </w:r>
        <w:r w:rsidR="00762D8D">
          <w:rPr>
            <w:noProof/>
            <w:webHidden/>
          </w:rPr>
          <w:tab/>
        </w:r>
        <w:r w:rsidR="00762D8D">
          <w:rPr>
            <w:noProof/>
            <w:webHidden/>
          </w:rPr>
          <w:fldChar w:fldCharType="begin" w:fldLock="1"/>
        </w:r>
        <w:r w:rsidR="00762D8D">
          <w:rPr>
            <w:noProof/>
            <w:webHidden/>
          </w:rPr>
          <w:instrText xml:space="preserve"> PAGEREF _Toc165379762 \h </w:instrText>
        </w:r>
        <w:r w:rsidR="00762D8D">
          <w:rPr>
            <w:noProof/>
            <w:webHidden/>
          </w:rPr>
          <w:fldChar w:fldCharType="separate"/>
        </w:r>
        <w:r w:rsidR="00762D8D">
          <w:rPr>
            <w:noProof/>
            <w:webHidden/>
          </w:rPr>
          <w:t>10-26</w:t>
        </w:r>
        <w:r w:rsidR="00762D8D">
          <w:rPr>
            <w:noProof/>
            <w:webHidden/>
          </w:rPr>
          <w:fldChar w:fldCharType="end"/>
        </w:r>
      </w:hyperlink>
    </w:p>
    <w:p w:rsidR="002904E0" w14:paraId="6E97D77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3" w:history="1">
        <w:r w:rsidRPr="00245A0A" w:rsidR="00762D8D">
          <w:rPr>
            <w:rStyle w:val="Hyperlink"/>
            <w:noProof/>
            <w:lang w:val="fr-FR"/>
          </w:rPr>
          <w:t>Table 10</w:t>
        </w:r>
        <w:r w:rsidRPr="00245A0A" w:rsidR="00762D8D">
          <w:rPr>
            <w:rStyle w:val="Hyperlink"/>
            <w:noProof/>
            <w:lang w:val="fr-FR"/>
          </w:rPr>
          <w:noBreakHyphen/>
          <w:t>17: Ducommun Aerostructures Inc, Orange, CA</w:t>
        </w:r>
        <w:r w:rsidR="00762D8D">
          <w:rPr>
            <w:noProof/>
            <w:webHidden/>
          </w:rPr>
          <w:tab/>
        </w:r>
        <w:r w:rsidR="00762D8D">
          <w:rPr>
            <w:noProof/>
            <w:webHidden/>
          </w:rPr>
          <w:fldChar w:fldCharType="begin" w:fldLock="1"/>
        </w:r>
        <w:r w:rsidR="00762D8D">
          <w:rPr>
            <w:noProof/>
            <w:webHidden/>
          </w:rPr>
          <w:instrText xml:space="preserve"> PAGEREF _Toc165379763 \h </w:instrText>
        </w:r>
        <w:r w:rsidR="00762D8D">
          <w:rPr>
            <w:noProof/>
            <w:webHidden/>
          </w:rPr>
          <w:fldChar w:fldCharType="separate"/>
        </w:r>
        <w:r w:rsidR="00762D8D">
          <w:rPr>
            <w:noProof/>
            <w:webHidden/>
          </w:rPr>
          <w:t>10-27</w:t>
        </w:r>
        <w:r w:rsidR="00762D8D">
          <w:rPr>
            <w:noProof/>
            <w:webHidden/>
          </w:rPr>
          <w:fldChar w:fldCharType="end"/>
        </w:r>
      </w:hyperlink>
    </w:p>
    <w:p w:rsidR="002904E0" w14:paraId="52320D81"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4" w:history="1">
        <w:r w:rsidRPr="00245A0A" w:rsidR="00762D8D">
          <w:rPr>
            <w:rStyle w:val="Hyperlink"/>
            <w:noProof/>
          </w:rPr>
          <w:t>Table 10</w:t>
        </w:r>
        <w:r w:rsidRPr="00245A0A" w:rsidR="00762D8D">
          <w:rPr>
            <w:rStyle w:val="Hyperlink"/>
            <w:noProof/>
          </w:rPr>
          <w:noBreakHyphen/>
          <w:t>18: Fraen Machining Corp., Woburn, MA</w:t>
        </w:r>
        <w:r w:rsidR="00762D8D">
          <w:rPr>
            <w:noProof/>
            <w:webHidden/>
          </w:rPr>
          <w:tab/>
        </w:r>
        <w:r w:rsidR="00762D8D">
          <w:rPr>
            <w:noProof/>
            <w:webHidden/>
          </w:rPr>
          <w:fldChar w:fldCharType="begin" w:fldLock="1"/>
        </w:r>
        <w:r w:rsidR="00762D8D">
          <w:rPr>
            <w:noProof/>
            <w:webHidden/>
          </w:rPr>
          <w:instrText xml:space="preserve"> PAGEREF _Toc165379764 \h </w:instrText>
        </w:r>
        <w:r w:rsidR="00762D8D">
          <w:rPr>
            <w:noProof/>
            <w:webHidden/>
          </w:rPr>
          <w:fldChar w:fldCharType="separate"/>
        </w:r>
        <w:r w:rsidR="00762D8D">
          <w:rPr>
            <w:noProof/>
            <w:webHidden/>
          </w:rPr>
          <w:t>10-27</w:t>
        </w:r>
        <w:r w:rsidR="00762D8D">
          <w:rPr>
            <w:noProof/>
            <w:webHidden/>
          </w:rPr>
          <w:fldChar w:fldCharType="end"/>
        </w:r>
      </w:hyperlink>
    </w:p>
    <w:p w:rsidR="002904E0" w14:paraId="653CF1E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5" w:history="1">
        <w:r w:rsidRPr="00245A0A" w:rsidR="00762D8D">
          <w:rPr>
            <w:rStyle w:val="Hyperlink"/>
            <w:noProof/>
          </w:rPr>
          <w:t>Table 10</w:t>
        </w:r>
        <w:r w:rsidRPr="00245A0A" w:rsidR="00762D8D">
          <w:rPr>
            <w:rStyle w:val="Hyperlink"/>
            <w:noProof/>
          </w:rPr>
          <w:noBreakHyphen/>
          <w:t>19: Tech Met Inc., Glassport, PA</w:t>
        </w:r>
        <w:r w:rsidR="00762D8D">
          <w:rPr>
            <w:noProof/>
            <w:webHidden/>
          </w:rPr>
          <w:tab/>
        </w:r>
        <w:r w:rsidR="00762D8D">
          <w:rPr>
            <w:noProof/>
            <w:webHidden/>
          </w:rPr>
          <w:fldChar w:fldCharType="begin" w:fldLock="1"/>
        </w:r>
        <w:r w:rsidR="00762D8D">
          <w:rPr>
            <w:noProof/>
            <w:webHidden/>
          </w:rPr>
          <w:instrText xml:space="preserve"> PAGEREF _Toc165379765 \h </w:instrText>
        </w:r>
        <w:r w:rsidR="00762D8D">
          <w:rPr>
            <w:noProof/>
            <w:webHidden/>
          </w:rPr>
          <w:fldChar w:fldCharType="separate"/>
        </w:r>
        <w:r w:rsidR="00762D8D">
          <w:rPr>
            <w:noProof/>
            <w:webHidden/>
          </w:rPr>
          <w:t>10-28</w:t>
        </w:r>
        <w:r w:rsidR="00762D8D">
          <w:rPr>
            <w:noProof/>
            <w:webHidden/>
          </w:rPr>
          <w:fldChar w:fldCharType="end"/>
        </w:r>
      </w:hyperlink>
    </w:p>
    <w:p w:rsidR="002904E0" w14:paraId="6E18A47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6" w:history="1">
        <w:r w:rsidRPr="00245A0A" w:rsidR="00762D8D">
          <w:rPr>
            <w:rStyle w:val="Hyperlink"/>
            <w:noProof/>
          </w:rPr>
          <w:t>Table 10</w:t>
        </w:r>
        <w:r w:rsidRPr="00245A0A" w:rsidR="00762D8D">
          <w:rPr>
            <w:rStyle w:val="Hyperlink"/>
            <w:noProof/>
          </w:rPr>
          <w:noBreakHyphen/>
          <w:t>20: Radius Aerospace Inc., Hot Springs, AR</w:t>
        </w:r>
        <w:r w:rsidR="00762D8D">
          <w:rPr>
            <w:noProof/>
            <w:webHidden/>
          </w:rPr>
          <w:tab/>
        </w:r>
        <w:r w:rsidR="00762D8D">
          <w:rPr>
            <w:noProof/>
            <w:webHidden/>
          </w:rPr>
          <w:fldChar w:fldCharType="begin" w:fldLock="1"/>
        </w:r>
        <w:r w:rsidR="00762D8D">
          <w:rPr>
            <w:noProof/>
            <w:webHidden/>
          </w:rPr>
          <w:instrText xml:space="preserve"> PAGEREF _Toc165379766 \h </w:instrText>
        </w:r>
        <w:r w:rsidR="00762D8D">
          <w:rPr>
            <w:noProof/>
            <w:webHidden/>
          </w:rPr>
          <w:fldChar w:fldCharType="separate"/>
        </w:r>
        <w:r w:rsidR="00762D8D">
          <w:rPr>
            <w:noProof/>
            <w:webHidden/>
          </w:rPr>
          <w:t>10-28</w:t>
        </w:r>
        <w:r w:rsidR="00762D8D">
          <w:rPr>
            <w:noProof/>
            <w:webHidden/>
          </w:rPr>
          <w:fldChar w:fldCharType="end"/>
        </w:r>
      </w:hyperlink>
    </w:p>
    <w:p w:rsidR="002904E0" w14:paraId="426A9E5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7" w:history="1">
        <w:r w:rsidRPr="00245A0A" w:rsidR="00762D8D">
          <w:rPr>
            <w:rStyle w:val="Hyperlink"/>
            <w:noProof/>
          </w:rPr>
          <w:t>Table 10</w:t>
        </w:r>
        <w:r w:rsidRPr="00245A0A" w:rsidR="00762D8D">
          <w:rPr>
            <w:rStyle w:val="Hyperlink"/>
            <w:noProof/>
          </w:rPr>
          <w:noBreakHyphen/>
          <w:t>21: Weatherford Aerospace LLC, Weatherford, TX</w:t>
        </w:r>
        <w:r w:rsidR="00762D8D">
          <w:rPr>
            <w:noProof/>
            <w:webHidden/>
          </w:rPr>
          <w:tab/>
        </w:r>
        <w:r w:rsidR="00762D8D">
          <w:rPr>
            <w:noProof/>
            <w:webHidden/>
          </w:rPr>
          <w:fldChar w:fldCharType="begin" w:fldLock="1"/>
        </w:r>
        <w:r w:rsidR="00762D8D">
          <w:rPr>
            <w:noProof/>
            <w:webHidden/>
          </w:rPr>
          <w:instrText xml:space="preserve"> PAGEREF _Toc165379767 \h </w:instrText>
        </w:r>
        <w:r w:rsidR="00762D8D">
          <w:rPr>
            <w:noProof/>
            <w:webHidden/>
          </w:rPr>
          <w:fldChar w:fldCharType="separate"/>
        </w:r>
        <w:r w:rsidR="00762D8D">
          <w:rPr>
            <w:noProof/>
            <w:webHidden/>
          </w:rPr>
          <w:t>10-29</w:t>
        </w:r>
        <w:r w:rsidR="00762D8D">
          <w:rPr>
            <w:noProof/>
            <w:webHidden/>
          </w:rPr>
          <w:fldChar w:fldCharType="end"/>
        </w:r>
      </w:hyperlink>
    </w:p>
    <w:p w:rsidR="002904E0" w14:paraId="0F48FDC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8" w:history="1">
        <w:r w:rsidRPr="00245A0A" w:rsidR="00762D8D">
          <w:rPr>
            <w:rStyle w:val="Hyperlink"/>
            <w:noProof/>
          </w:rPr>
          <w:t>Table 10</w:t>
        </w:r>
        <w:r w:rsidRPr="00245A0A" w:rsidR="00762D8D">
          <w:rPr>
            <w:rStyle w:val="Hyperlink"/>
            <w:noProof/>
          </w:rPr>
          <w:noBreakHyphen/>
          <w:t>22: Total Number of Other TRI Facilities within 1, 3 and 5 Miles of Masking Facilities</w:t>
        </w:r>
        <w:r w:rsidR="00762D8D">
          <w:rPr>
            <w:noProof/>
            <w:webHidden/>
          </w:rPr>
          <w:tab/>
        </w:r>
        <w:r w:rsidR="00762D8D">
          <w:rPr>
            <w:noProof/>
            <w:webHidden/>
          </w:rPr>
          <w:fldChar w:fldCharType="begin" w:fldLock="1"/>
        </w:r>
        <w:r w:rsidR="00762D8D">
          <w:rPr>
            <w:noProof/>
            <w:webHidden/>
          </w:rPr>
          <w:instrText xml:space="preserve"> PAGEREF _Toc165379768 \h </w:instrText>
        </w:r>
        <w:r w:rsidR="00762D8D">
          <w:rPr>
            <w:noProof/>
            <w:webHidden/>
          </w:rPr>
          <w:fldChar w:fldCharType="separate"/>
        </w:r>
        <w:r w:rsidR="00762D8D">
          <w:rPr>
            <w:noProof/>
            <w:webHidden/>
          </w:rPr>
          <w:t>10-30</w:t>
        </w:r>
        <w:r w:rsidR="00762D8D">
          <w:rPr>
            <w:noProof/>
            <w:webHidden/>
          </w:rPr>
          <w:fldChar w:fldCharType="end"/>
        </w:r>
      </w:hyperlink>
    </w:p>
    <w:p w:rsidR="002904E0" w14:paraId="7E3C2EB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69" w:history="1">
        <w:r w:rsidRPr="00245A0A" w:rsidR="00762D8D">
          <w:rPr>
            <w:rStyle w:val="Hyperlink"/>
            <w:noProof/>
          </w:rPr>
          <w:t>Table 10</w:t>
        </w:r>
        <w:r w:rsidRPr="00245A0A" w:rsidR="00762D8D">
          <w:rPr>
            <w:rStyle w:val="Hyperlink"/>
            <w:noProof/>
          </w:rPr>
          <w:noBreakHyphen/>
          <w:t>23: Characteristics of Aircraft and Parts Manufacturing in General Population in Areas where Perchloroethylene is Used in Masking Facilities and Nationally</w:t>
        </w:r>
        <w:r w:rsidR="00762D8D">
          <w:rPr>
            <w:noProof/>
            <w:webHidden/>
          </w:rPr>
          <w:tab/>
        </w:r>
        <w:r w:rsidR="00762D8D">
          <w:rPr>
            <w:noProof/>
            <w:webHidden/>
          </w:rPr>
          <w:fldChar w:fldCharType="begin" w:fldLock="1"/>
        </w:r>
        <w:r w:rsidR="00762D8D">
          <w:rPr>
            <w:noProof/>
            <w:webHidden/>
          </w:rPr>
          <w:instrText xml:space="preserve"> PAGEREF _Toc165379769 \h </w:instrText>
        </w:r>
        <w:r w:rsidR="00762D8D">
          <w:rPr>
            <w:noProof/>
            <w:webHidden/>
          </w:rPr>
          <w:fldChar w:fldCharType="separate"/>
        </w:r>
        <w:r w:rsidR="00762D8D">
          <w:rPr>
            <w:noProof/>
            <w:webHidden/>
          </w:rPr>
          <w:t>10-31</w:t>
        </w:r>
        <w:r w:rsidR="00762D8D">
          <w:rPr>
            <w:noProof/>
            <w:webHidden/>
          </w:rPr>
          <w:fldChar w:fldCharType="end"/>
        </w:r>
      </w:hyperlink>
    </w:p>
    <w:p w:rsidR="002904E0" w14:paraId="65D89BC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0" w:history="1">
        <w:r w:rsidRPr="00245A0A" w:rsidR="00762D8D">
          <w:rPr>
            <w:rStyle w:val="Hyperlink"/>
            <w:noProof/>
          </w:rPr>
          <w:t>Table 10</w:t>
        </w:r>
        <w:r w:rsidRPr="00245A0A" w:rsidR="00762D8D">
          <w:rPr>
            <w:rStyle w:val="Hyperlink"/>
            <w:noProof/>
          </w:rPr>
          <w:noBreakHyphen/>
          <w:t>24: Demographics of Aircraft and Parts Manufacturing Workers in Areas with Perchloroethylene Using Masking Facilities</w:t>
        </w:r>
        <w:r w:rsidR="00762D8D">
          <w:rPr>
            <w:noProof/>
            <w:webHidden/>
          </w:rPr>
          <w:tab/>
        </w:r>
        <w:r w:rsidR="00762D8D">
          <w:rPr>
            <w:noProof/>
            <w:webHidden/>
          </w:rPr>
          <w:fldChar w:fldCharType="begin" w:fldLock="1"/>
        </w:r>
        <w:r w:rsidR="00762D8D">
          <w:rPr>
            <w:noProof/>
            <w:webHidden/>
          </w:rPr>
          <w:instrText xml:space="preserve"> PAGEREF _Toc165379770 \h </w:instrText>
        </w:r>
        <w:r w:rsidR="00762D8D">
          <w:rPr>
            <w:noProof/>
            <w:webHidden/>
          </w:rPr>
          <w:fldChar w:fldCharType="separate"/>
        </w:r>
        <w:r w:rsidR="00762D8D">
          <w:rPr>
            <w:noProof/>
            <w:webHidden/>
          </w:rPr>
          <w:t>10-32</w:t>
        </w:r>
        <w:r w:rsidR="00762D8D">
          <w:rPr>
            <w:noProof/>
            <w:webHidden/>
          </w:rPr>
          <w:fldChar w:fldCharType="end"/>
        </w:r>
      </w:hyperlink>
    </w:p>
    <w:p w:rsidR="002904E0" w14:paraId="41DE4E1C"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1" w:history="1">
        <w:r w:rsidRPr="00245A0A" w:rsidR="00762D8D">
          <w:rPr>
            <w:rStyle w:val="Hyperlink"/>
            <w:noProof/>
          </w:rPr>
          <w:t>Table 10</w:t>
        </w:r>
        <w:r w:rsidRPr="00245A0A" w:rsidR="00762D8D">
          <w:rPr>
            <w:rStyle w:val="Hyperlink"/>
            <w:noProof/>
          </w:rPr>
          <w:noBreakHyphen/>
          <w:t>25: Demographics of communities within 1-, 3-, and 5-mile radii of Perchloroethylene Manufacturing Facilities across all conditions of use, population weighted average</w:t>
        </w:r>
        <w:r w:rsidR="00762D8D">
          <w:rPr>
            <w:noProof/>
            <w:webHidden/>
          </w:rPr>
          <w:tab/>
        </w:r>
        <w:r w:rsidR="00762D8D">
          <w:rPr>
            <w:noProof/>
            <w:webHidden/>
          </w:rPr>
          <w:fldChar w:fldCharType="begin" w:fldLock="1"/>
        </w:r>
        <w:r w:rsidR="00762D8D">
          <w:rPr>
            <w:noProof/>
            <w:webHidden/>
          </w:rPr>
          <w:instrText xml:space="preserve"> PAGEREF _Toc165379771 \h </w:instrText>
        </w:r>
        <w:r w:rsidR="00762D8D">
          <w:rPr>
            <w:noProof/>
            <w:webHidden/>
          </w:rPr>
          <w:fldChar w:fldCharType="separate"/>
        </w:r>
        <w:r w:rsidR="00762D8D">
          <w:rPr>
            <w:noProof/>
            <w:webHidden/>
          </w:rPr>
          <w:t>10-33</w:t>
        </w:r>
        <w:r w:rsidR="00762D8D">
          <w:rPr>
            <w:noProof/>
            <w:webHidden/>
          </w:rPr>
          <w:fldChar w:fldCharType="end"/>
        </w:r>
      </w:hyperlink>
    </w:p>
    <w:p w:rsidR="002904E0" w14:paraId="08674FF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2" w:history="1">
        <w:r w:rsidRPr="00245A0A" w:rsidR="00762D8D">
          <w:rPr>
            <w:rStyle w:val="Hyperlink"/>
            <w:noProof/>
          </w:rPr>
          <w:t>Table 10</w:t>
        </w:r>
        <w:r w:rsidRPr="00245A0A" w:rsidR="00762D8D">
          <w:rPr>
            <w:rStyle w:val="Hyperlink"/>
            <w:noProof/>
          </w:rPr>
          <w:noBreakHyphen/>
          <w:t>26: Total Number of Other TRI Facilities within 1, 3, and 5 Miles of Chemical Manufacturing Facilities</w:t>
        </w:r>
        <w:r w:rsidR="00762D8D">
          <w:rPr>
            <w:noProof/>
            <w:webHidden/>
          </w:rPr>
          <w:tab/>
        </w:r>
        <w:r w:rsidR="00762D8D">
          <w:rPr>
            <w:noProof/>
            <w:webHidden/>
          </w:rPr>
          <w:fldChar w:fldCharType="begin" w:fldLock="1"/>
        </w:r>
        <w:r w:rsidR="00762D8D">
          <w:rPr>
            <w:noProof/>
            <w:webHidden/>
          </w:rPr>
          <w:instrText xml:space="preserve"> PAGEREF _Toc165379772 \h </w:instrText>
        </w:r>
        <w:r w:rsidR="00762D8D">
          <w:rPr>
            <w:noProof/>
            <w:webHidden/>
          </w:rPr>
          <w:fldChar w:fldCharType="separate"/>
        </w:r>
        <w:r w:rsidR="00762D8D">
          <w:rPr>
            <w:noProof/>
            <w:webHidden/>
          </w:rPr>
          <w:t>10-34</w:t>
        </w:r>
        <w:r w:rsidR="00762D8D">
          <w:rPr>
            <w:noProof/>
            <w:webHidden/>
          </w:rPr>
          <w:fldChar w:fldCharType="end"/>
        </w:r>
      </w:hyperlink>
    </w:p>
    <w:p w:rsidR="002904E0" w14:paraId="7E731DE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3" w:history="1">
        <w:r w:rsidRPr="00245A0A" w:rsidR="00762D8D">
          <w:rPr>
            <w:rStyle w:val="Hyperlink"/>
            <w:noProof/>
          </w:rPr>
          <w:t>Table 10</w:t>
        </w:r>
        <w:r w:rsidRPr="00245A0A" w:rsidR="00762D8D">
          <w:rPr>
            <w:rStyle w:val="Hyperlink"/>
            <w:noProof/>
          </w:rPr>
          <w:noBreakHyphen/>
          <w:t>27: Characteristics of Chemical Manufacturing Workers in General Population in Areas with Perchloroethylene Manufacturing Facilities and Nationally</w:t>
        </w:r>
        <w:r w:rsidR="00762D8D">
          <w:rPr>
            <w:noProof/>
            <w:webHidden/>
          </w:rPr>
          <w:tab/>
        </w:r>
        <w:r w:rsidR="00762D8D">
          <w:rPr>
            <w:noProof/>
            <w:webHidden/>
          </w:rPr>
          <w:fldChar w:fldCharType="begin" w:fldLock="1"/>
        </w:r>
        <w:r w:rsidR="00762D8D">
          <w:rPr>
            <w:noProof/>
            <w:webHidden/>
          </w:rPr>
          <w:instrText xml:space="preserve"> PAGEREF _Toc165379773 \h </w:instrText>
        </w:r>
        <w:r w:rsidR="00762D8D">
          <w:rPr>
            <w:noProof/>
            <w:webHidden/>
          </w:rPr>
          <w:fldChar w:fldCharType="separate"/>
        </w:r>
        <w:r w:rsidR="00762D8D">
          <w:rPr>
            <w:noProof/>
            <w:webHidden/>
          </w:rPr>
          <w:t>10-35</w:t>
        </w:r>
        <w:r w:rsidR="00762D8D">
          <w:rPr>
            <w:noProof/>
            <w:webHidden/>
          </w:rPr>
          <w:fldChar w:fldCharType="end"/>
        </w:r>
      </w:hyperlink>
    </w:p>
    <w:p w:rsidR="002904E0" w14:paraId="21500895"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4" w:history="1">
        <w:r w:rsidRPr="00245A0A" w:rsidR="00762D8D">
          <w:rPr>
            <w:rStyle w:val="Hyperlink"/>
            <w:noProof/>
          </w:rPr>
          <w:t>Table 10</w:t>
        </w:r>
        <w:r w:rsidRPr="00245A0A" w:rsidR="00762D8D">
          <w:rPr>
            <w:rStyle w:val="Hyperlink"/>
            <w:noProof/>
          </w:rPr>
          <w:noBreakHyphen/>
          <w:t>28: Demographics of Chemical Manufacturing Workers in Areas with Perchloroethylene Chemical Manufacturing Facilities</w:t>
        </w:r>
        <w:r w:rsidR="00762D8D">
          <w:rPr>
            <w:noProof/>
            <w:webHidden/>
          </w:rPr>
          <w:tab/>
        </w:r>
        <w:r w:rsidR="00762D8D">
          <w:rPr>
            <w:noProof/>
            <w:webHidden/>
          </w:rPr>
          <w:fldChar w:fldCharType="begin" w:fldLock="1"/>
        </w:r>
        <w:r w:rsidR="00762D8D">
          <w:rPr>
            <w:noProof/>
            <w:webHidden/>
          </w:rPr>
          <w:instrText xml:space="preserve"> PAGEREF _Toc165379774 \h </w:instrText>
        </w:r>
        <w:r w:rsidR="00762D8D">
          <w:rPr>
            <w:noProof/>
            <w:webHidden/>
          </w:rPr>
          <w:fldChar w:fldCharType="separate"/>
        </w:r>
        <w:r w:rsidR="00762D8D">
          <w:rPr>
            <w:noProof/>
            <w:webHidden/>
          </w:rPr>
          <w:t>10-36</w:t>
        </w:r>
        <w:r w:rsidR="00762D8D">
          <w:rPr>
            <w:noProof/>
            <w:webHidden/>
          </w:rPr>
          <w:fldChar w:fldCharType="end"/>
        </w:r>
      </w:hyperlink>
    </w:p>
    <w:p w:rsidR="002904E0" w14:paraId="1665FCC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5" w:history="1">
        <w:r w:rsidRPr="00245A0A" w:rsidR="00762D8D">
          <w:rPr>
            <w:rStyle w:val="Hyperlink"/>
            <w:noProof/>
          </w:rPr>
          <w:t>Table 10</w:t>
        </w:r>
        <w:r w:rsidRPr="00245A0A" w:rsidR="00762D8D">
          <w:rPr>
            <w:rStyle w:val="Hyperlink"/>
            <w:noProof/>
          </w:rPr>
          <w:noBreakHyphen/>
          <w:t>29: Demographics of communities within 1-, 3-, and 5-mile radii of Perchloroethylene using Degreasing Facilities across all conditions of use, population weighted average</w:t>
        </w:r>
        <w:r w:rsidR="00762D8D">
          <w:rPr>
            <w:noProof/>
            <w:webHidden/>
          </w:rPr>
          <w:tab/>
        </w:r>
        <w:r w:rsidR="00762D8D">
          <w:rPr>
            <w:noProof/>
            <w:webHidden/>
          </w:rPr>
          <w:fldChar w:fldCharType="begin" w:fldLock="1"/>
        </w:r>
        <w:r w:rsidR="00762D8D">
          <w:rPr>
            <w:noProof/>
            <w:webHidden/>
          </w:rPr>
          <w:instrText xml:space="preserve"> PAGEREF _Toc165379775 \h </w:instrText>
        </w:r>
        <w:r w:rsidR="00762D8D">
          <w:rPr>
            <w:noProof/>
            <w:webHidden/>
          </w:rPr>
          <w:fldChar w:fldCharType="separate"/>
        </w:r>
        <w:r w:rsidR="00762D8D">
          <w:rPr>
            <w:noProof/>
            <w:webHidden/>
          </w:rPr>
          <w:t>10-37</w:t>
        </w:r>
        <w:r w:rsidR="00762D8D">
          <w:rPr>
            <w:noProof/>
            <w:webHidden/>
          </w:rPr>
          <w:fldChar w:fldCharType="end"/>
        </w:r>
      </w:hyperlink>
    </w:p>
    <w:p w:rsidR="002904E0" w14:paraId="619FC83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6" w:history="1">
        <w:r w:rsidRPr="00245A0A" w:rsidR="00762D8D">
          <w:rPr>
            <w:rStyle w:val="Hyperlink"/>
            <w:noProof/>
          </w:rPr>
          <w:t>Table 10</w:t>
        </w:r>
        <w:r w:rsidRPr="00245A0A" w:rsidR="00762D8D">
          <w:rPr>
            <w:rStyle w:val="Hyperlink"/>
            <w:noProof/>
          </w:rPr>
          <w:noBreakHyphen/>
          <w:t xml:space="preserve">30: </w:t>
        </w:r>
        <w:r w:rsidRPr="00245A0A" w:rsidR="00762D8D">
          <w:rPr>
            <w:rStyle w:val="Hyperlink"/>
            <w:i/>
            <w:iCs/>
            <w:noProof/>
          </w:rPr>
          <w:t>Total Number of Other TRI Facilities within 1, 3 and 5 Miles of Degreasing Facilities</w:t>
        </w:r>
        <w:r w:rsidR="00762D8D">
          <w:rPr>
            <w:noProof/>
            <w:webHidden/>
          </w:rPr>
          <w:tab/>
        </w:r>
        <w:r w:rsidR="00762D8D">
          <w:rPr>
            <w:noProof/>
            <w:webHidden/>
          </w:rPr>
          <w:fldChar w:fldCharType="begin" w:fldLock="1"/>
        </w:r>
        <w:r w:rsidR="00762D8D">
          <w:rPr>
            <w:noProof/>
            <w:webHidden/>
          </w:rPr>
          <w:instrText xml:space="preserve"> PAGEREF _Toc165379776 \h </w:instrText>
        </w:r>
        <w:r w:rsidR="00762D8D">
          <w:rPr>
            <w:noProof/>
            <w:webHidden/>
          </w:rPr>
          <w:fldChar w:fldCharType="separate"/>
        </w:r>
        <w:r w:rsidR="00762D8D">
          <w:rPr>
            <w:noProof/>
            <w:webHidden/>
          </w:rPr>
          <w:t>10-38</w:t>
        </w:r>
        <w:r w:rsidR="00762D8D">
          <w:rPr>
            <w:noProof/>
            <w:webHidden/>
          </w:rPr>
          <w:fldChar w:fldCharType="end"/>
        </w:r>
      </w:hyperlink>
    </w:p>
    <w:p w:rsidR="002904E0" w14:paraId="49D0E95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7" w:history="1">
        <w:r w:rsidRPr="00245A0A" w:rsidR="00762D8D">
          <w:rPr>
            <w:rStyle w:val="Hyperlink"/>
            <w:noProof/>
          </w:rPr>
          <w:t>Table 10</w:t>
        </w:r>
        <w:r w:rsidRPr="00245A0A" w:rsidR="00762D8D">
          <w:rPr>
            <w:rStyle w:val="Hyperlink"/>
            <w:noProof/>
          </w:rPr>
          <w:noBreakHyphen/>
          <w:t>31: Exxon Mobil Chemical Co Baytown Olefins Plant, Harris, TX</w:t>
        </w:r>
        <w:r w:rsidR="00762D8D">
          <w:rPr>
            <w:noProof/>
            <w:webHidden/>
          </w:rPr>
          <w:tab/>
        </w:r>
        <w:r w:rsidR="00762D8D">
          <w:rPr>
            <w:noProof/>
            <w:webHidden/>
          </w:rPr>
          <w:fldChar w:fldCharType="begin" w:fldLock="1"/>
        </w:r>
        <w:r w:rsidR="00762D8D">
          <w:rPr>
            <w:noProof/>
            <w:webHidden/>
          </w:rPr>
          <w:instrText xml:space="preserve"> PAGEREF _Toc165379777 \h </w:instrText>
        </w:r>
        <w:r w:rsidR="00762D8D">
          <w:rPr>
            <w:noProof/>
            <w:webHidden/>
          </w:rPr>
          <w:fldChar w:fldCharType="separate"/>
        </w:r>
        <w:r w:rsidR="00762D8D">
          <w:rPr>
            <w:noProof/>
            <w:webHidden/>
          </w:rPr>
          <w:t>10-38</w:t>
        </w:r>
        <w:r w:rsidR="00762D8D">
          <w:rPr>
            <w:noProof/>
            <w:webHidden/>
          </w:rPr>
          <w:fldChar w:fldCharType="end"/>
        </w:r>
      </w:hyperlink>
    </w:p>
    <w:p w:rsidR="002904E0" w14:paraId="6E94255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8" w:history="1">
        <w:r w:rsidRPr="00245A0A" w:rsidR="00762D8D">
          <w:rPr>
            <w:rStyle w:val="Hyperlink"/>
            <w:noProof/>
          </w:rPr>
          <w:t>Table 10</w:t>
        </w:r>
        <w:r w:rsidRPr="00245A0A" w:rsidR="00762D8D">
          <w:rPr>
            <w:rStyle w:val="Hyperlink"/>
            <w:noProof/>
          </w:rPr>
          <w:noBreakHyphen/>
          <w:t>32: Metal Impact LLC, Cook, IL</w:t>
        </w:r>
        <w:r w:rsidR="00762D8D">
          <w:rPr>
            <w:noProof/>
            <w:webHidden/>
          </w:rPr>
          <w:tab/>
        </w:r>
        <w:r w:rsidR="00762D8D">
          <w:rPr>
            <w:noProof/>
            <w:webHidden/>
          </w:rPr>
          <w:fldChar w:fldCharType="begin" w:fldLock="1"/>
        </w:r>
        <w:r w:rsidR="00762D8D">
          <w:rPr>
            <w:noProof/>
            <w:webHidden/>
          </w:rPr>
          <w:instrText xml:space="preserve"> PAGEREF _Toc165379778 \h </w:instrText>
        </w:r>
        <w:r w:rsidR="00762D8D">
          <w:rPr>
            <w:noProof/>
            <w:webHidden/>
          </w:rPr>
          <w:fldChar w:fldCharType="separate"/>
        </w:r>
        <w:r w:rsidR="00762D8D">
          <w:rPr>
            <w:noProof/>
            <w:webHidden/>
          </w:rPr>
          <w:t>10-39</w:t>
        </w:r>
        <w:r w:rsidR="00762D8D">
          <w:rPr>
            <w:noProof/>
            <w:webHidden/>
          </w:rPr>
          <w:fldChar w:fldCharType="end"/>
        </w:r>
      </w:hyperlink>
    </w:p>
    <w:p w:rsidR="002904E0" w14:paraId="44685A2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79" w:history="1">
        <w:r w:rsidRPr="00245A0A" w:rsidR="00762D8D">
          <w:rPr>
            <w:rStyle w:val="Hyperlink"/>
            <w:noProof/>
          </w:rPr>
          <w:t>Table 10</w:t>
        </w:r>
        <w:r w:rsidRPr="00245A0A" w:rsidR="00762D8D">
          <w:rPr>
            <w:rStyle w:val="Hyperlink"/>
            <w:noProof/>
          </w:rPr>
          <w:noBreakHyphen/>
          <w:t>33: Bell Plant 5, Tarrant, TX</w:t>
        </w:r>
        <w:r w:rsidR="00762D8D">
          <w:rPr>
            <w:noProof/>
            <w:webHidden/>
          </w:rPr>
          <w:tab/>
        </w:r>
        <w:r w:rsidR="00762D8D">
          <w:rPr>
            <w:noProof/>
            <w:webHidden/>
          </w:rPr>
          <w:fldChar w:fldCharType="begin" w:fldLock="1"/>
        </w:r>
        <w:r w:rsidR="00762D8D">
          <w:rPr>
            <w:noProof/>
            <w:webHidden/>
          </w:rPr>
          <w:instrText xml:space="preserve"> PAGEREF _Toc165379779 \h </w:instrText>
        </w:r>
        <w:r w:rsidR="00762D8D">
          <w:rPr>
            <w:noProof/>
            <w:webHidden/>
          </w:rPr>
          <w:fldChar w:fldCharType="separate"/>
        </w:r>
        <w:r w:rsidR="00762D8D">
          <w:rPr>
            <w:noProof/>
            <w:webHidden/>
          </w:rPr>
          <w:t>10-39</w:t>
        </w:r>
        <w:r w:rsidR="00762D8D">
          <w:rPr>
            <w:noProof/>
            <w:webHidden/>
          </w:rPr>
          <w:fldChar w:fldCharType="end"/>
        </w:r>
      </w:hyperlink>
    </w:p>
    <w:p w:rsidR="002904E0" w14:paraId="72589B1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0" w:history="1">
        <w:r w:rsidRPr="00245A0A" w:rsidR="00762D8D">
          <w:rPr>
            <w:rStyle w:val="Hyperlink"/>
            <w:noProof/>
          </w:rPr>
          <w:t>Table 10</w:t>
        </w:r>
        <w:r w:rsidRPr="00245A0A" w:rsidR="00762D8D">
          <w:rPr>
            <w:rStyle w:val="Hyperlink"/>
            <w:noProof/>
          </w:rPr>
          <w:noBreakHyphen/>
          <w:t>34: Demographics of communities within 1-, 3-, and 5-mile radii of facilities using perchloroethylene in processing as a reactant across, population weighted average</w:t>
        </w:r>
        <w:r w:rsidR="00762D8D">
          <w:rPr>
            <w:noProof/>
            <w:webHidden/>
          </w:rPr>
          <w:tab/>
        </w:r>
        <w:r w:rsidR="00762D8D">
          <w:rPr>
            <w:noProof/>
            <w:webHidden/>
          </w:rPr>
          <w:fldChar w:fldCharType="begin" w:fldLock="1"/>
        </w:r>
        <w:r w:rsidR="00762D8D">
          <w:rPr>
            <w:noProof/>
            <w:webHidden/>
          </w:rPr>
          <w:instrText xml:space="preserve"> PAGEREF _Toc165379780 \h </w:instrText>
        </w:r>
        <w:r w:rsidR="00762D8D">
          <w:rPr>
            <w:noProof/>
            <w:webHidden/>
          </w:rPr>
          <w:fldChar w:fldCharType="separate"/>
        </w:r>
        <w:r w:rsidR="00762D8D">
          <w:rPr>
            <w:noProof/>
            <w:webHidden/>
          </w:rPr>
          <w:t>10-40</w:t>
        </w:r>
        <w:r w:rsidR="00762D8D">
          <w:rPr>
            <w:noProof/>
            <w:webHidden/>
          </w:rPr>
          <w:fldChar w:fldCharType="end"/>
        </w:r>
      </w:hyperlink>
    </w:p>
    <w:p w:rsidR="002904E0" w14:paraId="4C43597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1" w:history="1">
        <w:r w:rsidRPr="00245A0A" w:rsidR="00762D8D">
          <w:rPr>
            <w:rStyle w:val="Hyperlink"/>
            <w:noProof/>
          </w:rPr>
          <w:t>Table 10</w:t>
        </w:r>
        <w:r w:rsidRPr="00245A0A" w:rsidR="00762D8D">
          <w:rPr>
            <w:rStyle w:val="Hyperlink"/>
            <w:noProof/>
          </w:rPr>
          <w:noBreakHyphen/>
          <w:t>35: The Chemours Co., Gregory, TX</w:t>
        </w:r>
        <w:r w:rsidR="00762D8D">
          <w:rPr>
            <w:noProof/>
            <w:webHidden/>
          </w:rPr>
          <w:tab/>
        </w:r>
        <w:r w:rsidR="00762D8D">
          <w:rPr>
            <w:noProof/>
            <w:webHidden/>
          </w:rPr>
          <w:fldChar w:fldCharType="begin" w:fldLock="1"/>
        </w:r>
        <w:r w:rsidR="00762D8D">
          <w:rPr>
            <w:noProof/>
            <w:webHidden/>
          </w:rPr>
          <w:instrText xml:space="preserve"> PAGEREF _Toc165379781 \h </w:instrText>
        </w:r>
        <w:r w:rsidR="00762D8D">
          <w:rPr>
            <w:noProof/>
            <w:webHidden/>
          </w:rPr>
          <w:fldChar w:fldCharType="separate"/>
        </w:r>
        <w:r w:rsidR="00762D8D">
          <w:rPr>
            <w:noProof/>
            <w:webHidden/>
          </w:rPr>
          <w:t>10-41</w:t>
        </w:r>
        <w:r w:rsidR="00762D8D">
          <w:rPr>
            <w:noProof/>
            <w:webHidden/>
          </w:rPr>
          <w:fldChar w:fldCharType="end"/>
        </w:r>
      </w:hyperlink>
    </w:p>
    <w:p w:rsidR="002904E0" w14:paraId="4ECAF6A0"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2" w:history="1">
        <w:r w:rsidRPr="00245A0A" w:rsidR="00762D8D">
          <w:rPr>
            <w:rStyle w:val="Hyperlink"/>
            <w:noProof/>
          </w:rPr>
          <w:t>Table 10</w:t>
        </w:r>
        <w:r w:rsidRPr="00245A0A" w:rsidR="00762D8D">
          <w:rPr>
            <w:rStyle w:val="Hyperlink"/>
            <w:noProof/>
          </w:rPr>
          <w:noBreakHyphen/>
          <w:t>36: Honeywell International, Carville, LA</w:t>
        </w:r>
        <w:r w:rsidR="00762D8D">
          <w:rPr>
            <w:noProof/>
            <w:webHidden/>
          </w:rPr>
          <w:tab/>
        </w:r>
        <w:r w:rsidR="00762D8D">
          <w:rPr>
            <w:noProof/>
            <w:webHidden/>
          </w:rPr>
          <w:fldChar w:fldCharType="begin" w:fldLock="1"/>
        </w:r>
        <w:r w:rsidR="00762D8D">
          <w:rPr>
            <w:noProof/>
            <w:webHidden/>
          </w:rPr>
          <w:instrText xml:space="preserve"> PAGEREF _Toc165379782 \h </w:instrText>
        </w:r>
        <w:r w:rsidR="00762D8D">
          <w:rPr>
            <w:noProof/>
            <w:webHidden/>
          </w:rPr>
          <w:fldChar w:fldCharType="separate"/>
        </w:r>
        <w:r w:rsidR="00762D8D">
          <w:rPr>
            <w:noProof/>
            <w:webHidden/>
          </w:rPr>
          <w:t>10-41</w:t>
        </w:r>
        <w:r w:rsidR="00762D8D">
          <w:rPr>
            <w:noProof/>
            <w:webHidden/>
          </w:rPr>
          <w:fldChar w:fldCharType="end"/>
        </w:r>
      </w:hyperlink>
    </w:p>
    <w:p w:rsidR="002904E0" w14:paraId="5B64494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3" w:history="1">
        <w:r w:rsidRPr="00245A0A" w:rsidR="00762D8D">
          <w:rPr>
            <w:rStyle w:val="Hyperlink"/>
            <w:noProof/>
          </w:rPr>
          <w:t>Table 10</w:t>
        </w:r>
        <w:r w:rsidRPr="00245A0A" w:rsidR="00762D8D">
          <w:rPr>
            <w:rStyle w:val="Hyperlink"/>
            <w:noProof/>
          </w:rPr>
          <w:noBreakHyphen/>
          <w:t>37: Honeywell International, Baton Rouge, LA</w:t>
        </w:r>
        <w:r w:rsidR="00762D8D">
          <w:rPr>
            <w:noProof/>
            <w:webHidden/>
          </w:rPr>
          <w:tab/>
        </w:r>
        <w:r w:rsidR="00762D8D">
          <w:rPr>
            <w:noProof/>
            <w:webHidden/>
          </w:rPr>
          <w:fldChar w:fldCharType="begin" w:fldLock="1"/>
        </w:r>
        <w:r w:rsidR="00762D8D">
          <w:rPr>
            <w:noProof/>
            <w:webHidden/>
          </w:rPr>
          <w:instrText xml:space="preserve"> PAGEREF _Toc165379783 \h </w:instrText>
        </w:r>
        <w:r w:rsidR="00762D8D">
          <w:rPr>
            <w:noProof/>
            <w:webHidden/>
          </w:rPr>
          <w:fldChar w:fldCharType="separate"/>
        </w:r>
        <w:r w:rsidR="00762D8D">
          <w:rPr>
            <w:noProof/>
            <w:webHidden/>
          </w:rPr>
          <w:t>10-42</w:t>
        </w:r>
        <w:r w:rsidR="00762D8D">
          <w:rPr>
            <w:noProof/>
            <w:webHidden/>
          </w:rPr>
          <w:fldChar w:fldCharType="end"/>
        </w:r>
      </w:hyperlink>
    </w:p>
    <w:p w:rsidR="002904E0" w14:paraId="315B9A2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4" w:history="1">
        <w:r w:rsidRPr="00245A0A" w:rsidR="00762D8D">
          <w:rPr>
            <w:rStyle w:val="Hyperlink"/>
            <w:noProof/>
          </w:rPr>
          <w:t>Table 10</w:t>
        </w:r>
        <w:r w:rsidRPr="00245A0A" w:rsidR="00762D8D">
          <w:rPr>
            <w:rStyle w:val="Hyperlink"/>
            <w:noProof/>
          </w:rPr>
          <w:noBreakHyphen/>
          <w:t>38: Westlake Vinyls Inc., Calvert City, KY</w:t>
        </w:r>
        <w:r w:rsidR="00762D8D">
          <w:rPr>
            <w:noProof/>
            <w:webHidden/>
          </w:rPr>
          <w:tab/>
        </w:r>
        <w:r w:rsidR="00762D8D">
          <w:rPr>
            <w:noProof/>
            <w:webHidden/>
          </w:rPr>
          <w:fldChar w:fldCharType="begin" w:fldLock="1"/>
        </w:r>
        <w:r w:rsidR="00762D8D">
          <w:rPr>
            <w:noProof/>
            <w:webHidden/>
          </w:rPr>
          <w:instrText xml:space="preserve"> PAGEREF _Toc165379784 \h </w:instrText>
        </w:r>
        <w:r w:rsidR="00762D8D">
          <w:rPr>
            <w:noProof/>
            <w:webHidden/>
          </w:rPr>
          <w:fldChar w:fldCharType="separate"/>
        </w:r>
        <w:r w:rsidR="00762D8D">
          <w:rPr>
            <w:noProof/>
            <w:webHidden/>
          </w:rPr>
          <w:t>10-42</w:t>
        </w:r>
        <w:r w:rsidR="00762D8D">
          <w:rPr>
            <w:noProof/>
            <w:webHidden/>
          </w:rPr>
          <w:fldChar w:fldCharType="end"/>
        </w:r>
      </w:hyperlink>
    </w:p>
    <w:p w:rsidR="002904E0" w14:paraId="2236C6CE"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5" w:history="1">
        <w:r w:rsidRPr="00245A0A" w:rsidR="00762D8D">
          <w:rPr>
            <w:rStyle w:val="Hyperlink"/>
            <w:noProof/>
          </w:rPr>
          <w:t>Table 10</w:t>
        </w:r>
        <w:r w:rsidRPr="00245A0A" w:rsidR="00762D8D">
          <w:rPr>
            <w:rStyle w:val="Hyperlink"/>
            <w:noProof/>
          </w:rPr>
          <w:noBreakHyphen/>
          <w:t>39: Total Number of Other TRI Facilities within 1, 3 and 5 miles of facilities using perchloroethylene in processing as a reactant</w:t>
        </w:r>
        <w:r w:rsidR="00762D8D">
          <w:rPr>
            <w:noProof/>
            <w:webHidden/>
          </w:rPr>
          <w:tab/>
        </w:r>
        <w:r w:rsidR="00762D8D">
          <w:rPr>
            <w:noProof/>
            <w:webHidden/>
          </w:rPr>
          <w:fldChar w:fldCharType="begin" w:fldLock="1"/>
        </w:r>
        <w:r w:rsidR="00762D8D">
          <w:rPr>
            <w:noProof/>
            <w:webHidden/>
          </w:rPr>
          <w:instrText xml:space="preserve"> PAGEREF _Toc165379785 \h </w:instrText>
        </w:r>
        <w:r w:rsidR="00762D8D">
          <w:rPr>
            <w:noProof/>
            <w:webHidden/>
          </w:rPr>
          <w:fldChar w:fldCharType="separate"/>
        </w:r>
        <w:r w:rsidR="00762D8D">
          <w:rPr>
            <w:noProof/>
            <w:webHidden/>
          </w:rPr>
          <w:t>10-43</w:t>
        </w:r>
        <w:r w:rsidR="00762D8D">
          <w:rPr>
            <w:noProof/>
            <w:webHidden/>
          </w:rPr>
          <w:fldChar w:fldCharType="end"/>
        </w:r>
      </w:hyperlink>
    </w:p>
    <w:p w:rsidR="002904E0" w14:paraId="2A759C7D"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6" w:history="1">
        <w:r w:rsidRPr="00245A0A" w:rsidR="00762D8D">
          <w:rPr>
            <w:rStyle w:val="Hyperlink"/>
            <w:noProof/>
          </w:rPr>
          <w:t>Table 10</w:t>
        </w:r>
        <w:r w:rsidRPr="00245A0A" w:rsidR="00762D8D">
          <w:rPr>
            <w:rStyle w:val="Hyperlink"/>
            <w:noProof/>
          </w:rPr>
          <w:noBreakHyphen/>
          <w:t>40: Demographics of Chemical Manufacturing workers in facilities using perchloroethylene in processing as a reactant</w:t>
        </w:r>
        <w:r w:rsidR="00762D8D">
          <w:rPr>
            <w:noProof/>
            <w:webHidden/>
          </w:rPr>
          <w:tab/>
        </w:r>
        <w:r w:rsidR="00762D8D">
          <w:rPr>
            <w:noProof/>
            <w:webHidden/>
          </w:rPr>
          <w:fldChar w:fldCharType="begin" w:fldLock="1"/>
        </w:r>
        <w:r w:rsidR="00762D8D">
          <w:rPr>
            <w:noProof/>
            <w:webHidden/>
          </w:rPr>
          <w:instrText xml:space="preserve"> PAGEREF _Toc165379786 \h </w:instrText>
        </w:r>
        <w:r w:rsidR="00762D8D">
          <w:rPr>
            <w:noProof/>
            <w:webHidden/>
          </w:rPr>
          <w:fldChar w:fldCharType="separate"/>
        </w:r>
        <w:r w:rsidR="00762D8D">
          <w:rPr>
            <w:noProof/>
            <w:webHidden/>
          </w:rPr>
          <w:t>10-44</w:t>
        </w:r>
        <w:r w:rsidR="00762D8D">
          <w:rPr>
            <w:noProof/>
            <w:webHidden/>
          </w:rPr>
          <w:fldChar w:fldCharType="end"/>
        </w:r>
      </w:hyperlink>
    </w:p>
    <w:p w:rsidR="002904E0" w14:paraId="7D011E1B"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7" w:history="1">
        <w:r w:rsidRPr="00245A0A" w:rsidR="00762D8D">
          <w:rPr>
            <w:rStyle w:val="Hyperlink"/>
            <w:noProof/>
          </w:rPr>
          <w:t>Table 10</w:t>
        </w:r>
        <w:r w:rsidRPr="00245A0A" w:rsidR="00762D8D">
          <w:rPr>
            <w:rStyle w:val="Hyperlink"/>
            <w:noProof/>
          </w:rPr>
          <w:noBreakHyphen/>
          <w:t>41: Demographics of communities within 1-, 3-, and 5-mile radii of facilities using perchloroethylene as a processing aid population weighted average</w:t>
        </w:r>
        <w:r w:rsidR="00762D8D">
          <w:rPr>
            <w:noProof/>
            <w:webHidden/>
          </w:rPr>
          <w:tab/>
        </w:r>
        <w:r w:rsidR="00762D8D">
          <w:rPr>
            <w:noProof/>
            <w:webHidden/>
          </w:rPr>
          <w:fldChar w:fldCharType="begin" w:fldLock="1"/>
        </w:r>
        <w:r w:rsidR="00762D8D">
          <w:rPr>
            <w:noProof/>
            <w:webHidden/>
          </w:rPr>
          <w:instrText xml:space="preserve"> PAGEREF _Toc165379787 \h </w:instrText>
        </w:r>
        <w:r w:rsidR="00762D8D">
          <w:rPr>
            <w:noProof/>
            <w:webHidden/>
          </w:rPr>
          <w:fldChar w:fldCharType="separate"/>
        </w:r>
        <w:r w:rsidR="00762D8D">
          <w:rPr>
            <w:noProof/>
            <w:webHidden/>
          </w:rPr>
          <w:t>10-45</w:t>
        </w:r>
        <w:r w:rsidR="00762D8D">
          <w:rPr>
            <w:noProof/>
            <w:webHidden/>
          </w:rPr>
          <w:fldChar w:fldCharType="end"/>
        </w:r>
      </w:hyperlink>
    </w:p>
    <w:p w:rsidR="002904E0" w14:paraId="2EECE294"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8" w:history="1">
        <w:r w:rsidRPr="00245A0A" w:rsidR="00762D8D">
          <w:rPr>
            <w:rStyle w:val="Hyperlink"/>
            <w:noProof/>
          </w:rPr>
          <w:t>Table 10</w:t>
        </w:r>
        <w:r w:rsidRPr="00245A0A" w:rsidR="00762D8D">
          <w:rPr>
            <w:rStyle w:val="Hyperlink"/>
            <w:noProof/>
          </w:rPr>
          <w:noBreakHyphen/>
          <w:t>42: Characteristics of Petroleum Refining Workers in General Population in Areas with Perchloroethylene Manufacturing Facilities and Nationally</w:t>
        </w:r>
        <w:r w:rsidR="00762D8D">
          <w:rPr>
            <w:noProof/>
            <w:webHidden/>
          </w:rPr>
          <w:tab/>
        </w:r>
        <w:r w:rsidR="00762D8D">
          <w:rPr>
            <w:noProof/>
            <w:webHidden/>
          </w:rPr>
          <w:fldChar w:fldCharType="begin" w:fldLock="1"/>
        </w:r>
        <w:r w:rsidR="00762D8D">
          <w:rPr>
            <w:noProof/>
            <w:webHidden/>
          </w:rPr>
          <w:instrText xml:space="preserve"> PAGEREF _Toc165379788 \h </w:instrText>
        </w:r>
        <w:r w:rsidR="00762D8D">
          <w:rPr>
            <w:noProof/>
            <w:webHidden/>
          </w:rPr>
          <w:fldChar w:fldCharType="separate"/>
        </w:r>
        <w:r w:rsidR="00762D8D">
          <w:rPr>
            <w:noProof/>
            <w:webHidden/>
          </w:rPr>
          <w:t>10-46</w:t>
        </w:r>
        <w:r w:rsidR="00762D8D">
          <w:rPr>
            <w:noProof/>
            <w:webHidden/>
          </w:rPr>
          <w:fldChar w:fldCharType="end"/>
        </w:r>
      </w:hyperlink>
    </w:p>
    <w:p w:rsidR="002904E0" w14:paraId="50BD097A"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89" w:history="1">
        <w:r w:rsidRPr="00245A0A" w:rsidR="00762D8D">
          <w:rPr>
            <w:rStyle w:val="Hyperlink"/>
            <w:noProof/>
          </w:rPr>
          <w:t>Table 10</w:t>
        </w:r>
        <w:r w:rsidRPr="00245A0A" w:rsidR="00762D8D">
          <w:rPr>
            <w:rStyle w:val="Hyperlink"/>
            <w:noProof/>
          </w:rPr>
          <w:noBreakHyphen/>
          <w:t>43: Demographics of communities within 1-, 3-, and 5-mile radii of facilities processing perchloroethylene into formulations, mixtures or reaction products, population weighted average</w:t>
        </w:r>
        <w:r w:rsidR="00762D8D">
          <w:rPr>
            <w:noProof/>
            <w:webHidden/>
          </w:rPr>
          <w:tab/>
        </w:r>
        <w:r w:rsidR="00762D8D">
          <w:rPr>
            <w:noProof/>
            <w:webHidden/>
          </w:rPr>
          <w:fldChar w:fldCharType="begin" w:fldLock="1"/>
        </w:r>
        <w:r w:rsidR="00762D8D">
          <w:rPr>
            <w:noProof/>
            <w:webHidden/>
          </w:rPr>
          <w:instrText xml:space="preserve"> PAGEREF _Toc165379789 \h </w:instrText>
        </w:r>
        <w:r w:rsidR="00762D8D">
          <w:rPr>
            <w:noProof/>
            <w:webHidden/>
          </w:rPr>
          <w:fldChar w:fldCharType="separate"/>
        </w:r>
        <w:r w:rsidR="00762D8D">
          <w:rPr>
            <w:noProof/>
            <w:webHidden/>
          </w:rPr>
          <w:t>10-47</w:t>
        </w:r>
        <w:r w:rsidR="00762D8D">
          <w:rPr>
            <w:noProof/>
            <w:webHidden/>
          </w:rPr>
          <w:fldChar w:fldCharType="end"/>
        </w:r>
      </w:hyperlink>
    </w:p>
    <w:p w:rsidR="002904E0" w14:paraId="7F21729F"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90" w:history="1">
        <w:r w:rsidRPr="00245A0A" w:rsidR="00762D8D">
          <w:rPr>
            <w:rStyle w:val="Hyperlink"/>
            <w:noProof/>
          </w:rPr>
          <w:t>Table 10</w:t>
        </w:r>
        <w:r w:rsidRPr="00245A0A" w:rsidR="00762D8D">
          <w:rPr>
            <w:rStyle w:val="Hyperlink"/>
            <w:noProof/>
          </w:rPr>
          <w:noBreakHyphen/>
          <w:t>44: Characteristics of Chemical Manufacturing Workers in General Population in Areas with Facilities Processing Perchloroethylene into Formulations, Mixtures or Reaction products and Nationally</w:t>
        </w:r>
        <w:r w:rsidR="00762D8D">
          <w:rPr>
            <w:noProof/>
            <w:webHidden/>
          </w:rPr>
          <w:tab/>
        </w:r>
        <w:r w:rsidR="00762D8D">
          <w:rPr>
            <w:noProof/>
            <w:webHidden/>
          </w:rPr>
          <w:fldChar w:fldCharType="begin" w:fldLock="1"/>
        </w:r>
        <w:r w:rsidR="00762D8D">
          <w:rPr>
            <w:noProof/>
            <w:webHidden/>
          </w:rPr>
          <w:instrText xml:space="preserve"> PAGEREF _Toc165379790 \h </w:instrText>
        </w:r>
        <w:r w:rsidR="00762D8D">
          <w:rPr>
            <w:noProof/>
            <w:webHidden/>
          </w:rPr>
          <w:fldChar w:fldCharType="separate"/>
        </w:r>
        <w:r w:rsidR="00762D8D">
          <w:rPr>
            <w:noProof/>
            <w:webHidden/>
          </w:rPr>
          <w:t>10-48</w:t>
        </w:r>
        <w:r w:rsidR="00762D8D">
          <w:rPr>
            <w:noProof/>
            <w:webHidden/>
          </w:rPr>
          <w:fldChar w:fldCharType="end"/>
        </w:r>
      </w:hyperlink>
    </w:p>
    <w:p w:rsidR="002904E0" w14:paraId="41372DC8"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91" w:history="1">
        <w:r w:rsidRPr="00245A0A" w:rsidR="00762D8D">
          <w:rPr>
            <w:rStyle w:val="Hyperlink"/>
            <w:noProof/>
          </w:rPr>
          <w:t>Table 10</w:t>
        </w:r>
        <w:r w:rsidRPr="00245A0A" w:rsidR="00762D8D">
          <w:rPr>
            <w:rStyle w:val="Hyperlink"/>
            <w:noProof/>
          </w:rPr>
          <w:noBreakHyphen/>
          <w:t>45: Demographics of the Dry Cleaning Worker Population</w:t>
        </w:r>
        <w:r w:rsidR="00762D8D">
          <w:rPr>
            <w:noProof/>
            <w:webHidden/>
          </w:rPr>
          <w:tab/>
        </w:r>
        <w:r w:rsidR="00762D8D">
          <w:rPr>
            <w:noProof/>
            <w:webHidden/>
          </w:rPr>
          <w:fldChar w:fldCharType="begin" w:fldLock="1"/>
        </w:r>
        <w:r w:rsidR="00762D8D">
          <w:rPr>
            <w:noProof/>
            <w:webHidden/>
          </w:rPr>
          <w:instrText xml:space="preserve"> PAGEREF _Toc165379791 \h </w:instrText>
        </w:r>
        <w:r w:rsidR="00762D8D">
          <w:rPr>
            <w:noProof/>
            <w:webHidden/>
          </w:rPr>
          <w:fldChar w:fldCharType="separate"/>
        </w:r>
        <w:r w:rsidR="00762D8D">
          <w:rPr>
            <w:noProof/>
            <w:webHidden/>
          </w:rPr>
          <w:t>10-48</w:t>
        </w:r>
        <w:r w:rsidR="00762D8D">
          <w:rPr>
            <w:noProof/>
            <w:webHidden/>
          </w:rPr>
          <w:fldChar w:fldCharType="end"/>
        </w:r>
      </w:hyperlink>
    </w:p>
    <w:p w:rsidR="002904E0" w14:paraId="7CE41A69" w14:textId="77777777">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5379792" w:history="1">
        <w:r w:rsidRPr="00245A0A" w:rsidR="00762D8D">
          <w:rPr>
            <w:rStyle w:val="Hyperlink"/>
            <w:noProof/>
          </w:rPr>
          <w:t>Table 11</w:t>
        </w:r>
        <w:r w:rsidRPr="00245A0A" w:rsidR="00762D8D">
          <w:rPr>
            <w:rStyle w:val="Hyperlink"/>
            <w:noProof/>
          </w:rPr>
          <w:noBreakHyphen/>
          <w:t>1: Total Annualized Net Benefits for the Dry Cleaning Use by Option, (Thousands, 2022$)</w:t>
        </w:r>
        <w:r w:rsidR="00762D8D">
          <w:rPr>
            <w:noProof/>
            <w:webHidden/>
          </w:rPr>
          <w:tab/>
        </w:r>
        <w:r w:rsidR="00762D8D">
          <w:rPr>
            <w:noProof/>
            <w:webHidden/>
          </w:rPr>
          <w:fldChar w:fldCharType="begin" w:fldLock="1"/>
        </w:r>
        <w:r w:rsidR="00762D8D">
          <w:rPr>
            <w:noProof/>
            <w:webHidden/>
          </w:rPr>
          <w:instrText xml:space="preserve"> PAGEREF _Toc165379792 \h </w:instrText>
        </w:r>
        <w:r w:rsidR="00762D8D">
          <w:rPr>
            <w:noProof/>
            <w:webHidden/>
          </w:rPr>
          <w:fldChar w:fldCharType="separate"/>
        </w:r>
        <w:r w:rsidR="00762D8D">
          <w:rPr>
            <w:noProof/>
            <w:webHidden/>
          </w:rPr>
          <w:t>11-2</w:t>
        </w:r>
        <w:r w:rsidR="00762D8D">
          <w:rPr>
            <w:noProof/>
            <w:webHidden/>
          </w:rPr>
          <w:fldChar w:fldCharType="end"/>
        </w:r>
      </w:hyperlink>
    </w:p>
    <w:p w:rsidR="000B37D2" w:rsidP="00CB1C05" w14:paraId="55D6164B" w14:textId="77777777">
      <w:pPr>
        <w:pStyle w:val="Acronym"/>
        <w:sectPr w:rsidSect="00CB1C05">
          <w:footerReference w:type="default" r:id="rId18"/>
          <w:type w:val="nextColumn"/>
          <w:pgSz w:w="12240" w:h="15840" w:code="1"/>
          <w:pgMar w:top="1440" w:right="1440" w:bottom="1440" w:left="1440" w:header="432" w:footer="720" w:gutter="0"/>
          <w:lnNumType w:countBy="1" w:restart="continuous"/>
          <w:pgNumType w:fmt="lowerRoman"/>
          <w:cols w:space="720"/>
          <w:docGrid w:linePitch="299"/>
        </w:sectPr>
      </w:pPr>
      <w:r>
        <w:fldChar w:fldCharType="end"/>
      </w:r>
    </w:p>
    <w:p w:rsidR="007B1904" w:rsidRPr="006D0935" w:rsidP="00CB1C05" w14:paraId="112227AC" w14:textId="448F751B">
      <w:pPr>
        <w:pStyle w:val="Heading1NoNumbering"/>
      </w:pPr>
      <w:bookmarkStart w:id="4" w:name="_Toc111035494"/>
      <w:bookmarkStart w:id="5" w:name="_Toc111037035"/>
      <w:bookmarkStart w:id="6" w:name="_Toc114061855"/>
      <w:bookmarkStart w:id="7" w:name="_Toc165378702"/>
      <w:r w:rsidRPr="006D0935">
        <w:t xml:space="preserve">Executive </w:t>
      </w:r>
      <w:r w:rsidRPr="0012734A">
        <w:t>Summary</w:t>
      </w:r>
      <w:bookmarkEnd w:id="4"/>
      <w:bookmarkEnd w:id="5"/>
      <w:bookmarkEnd w:id="6"/>
      <w:bookmarkEnd w:id="7"/>
    </w:p>
    <w:p w:rsidR="00F97378" w:rsidRPr="006D0935" w:rsidP="00CB1C05" w14:paraId="66589E97" w14:textId="77777777">
      <w:pPr>
        <w:pStyle w:val="Heading2NoNumbering"/>
      </w:pPr>
      <w:bookmarkStart w:id="8" w:name="_Toc111035495"/>
      <w:bookmarkStart w:id="9" w:name="_Toc111037036"/>
      <w:bookmarkStart w:id="10" w:name="_Toc114061856"/>
      <w:bookmarkStart w:id="11" w:name="_Toc165378703"/>
      <w:r w:rsidRPr="00114E24">
        <w:t>Introduction</w:t>
      </w:r>
      <w:bookmarkEnd w:id="8"/>
      <w:bookmarkEnd w:id="9"/>
      <w:bookmarkEnd w:id="10"/>
      <w:bookmarkEnd w:id="11"/>
    </w:p>
    <w:p w:rsidR="009407E4" w:rsidP="00CB1C05" w14:paraId="70C8EE07" w14:textId="77777777">
      <w:pPr>
        <w:pStyle w:val="BodyText"/>
      </w:pPr>
      <w:r>
        <w:t xml:space="preserve">The </w:t>
      </w:r>
      <w:r w:rsidRPr="004F6B37">
        <w:t xml:space="preserve">U.S. Environmental Protection Agency (EPA) is undertaking rulemaking under section 6(a) of the Toxic Substances Control Act (TSCA) for </w:t>
      </w:r>
      <w:r>
        <w:t>perchloroethylene (PCE)</w:t>
      </w:r>
      <w:r w:rsidRPr="004F6B37">
        <w:t xml:space="preserve"> after completing a risk evaluation and determining that the chemical substance presents unreasonable risk </w:t>
      </w:r>
      <w:r>
        <w:t>under</w:t>
      </w:r>
      <w:r w:rsidRPr="004F6B37">
        <w:t xml:space="preserve"> the conditions of use (COUs). This report estimates and evaluates the costs, benefits, and impacts expected to result from the </w:t>
      </w:r>
      <w:r>
        <w:t>final</w:t>
      </w:r>
      <w:r w:rsidRPr="004F6B37">
        <w:t xml:space="preserve"> rule </w:t>
      </w:r>
      <w:r w:rsidRPr="00911CB5">
        <w:t>to regulate manufacture (including import)</w:t>
      </w:r>
      <w:r>
        <w:t>;</w:t>
      </w:r>
      <w:r w:rsidRPr="00911CB5">
        <w:t xml:space="preserve"> processing</w:t>
      </w:r>
      <w:r>
        <w:t>;</w:t>
      </w:r>
      <w:r w:rsidRPr="00911CB5">
        <w:t xml:space="preserve"> distribution in commerce</w:t>
      </w:r>
      <w:r>
        <w:t>;</w:t>
      </w:r>
      <w:r w:rsidRPr="00911CB5">
        <w:t xml:space="preserve"> </w:t>
      </w:r>
      <w:r>
        <w:t xml:space="preserve">disposal; </w:t>
      </w:r>
      <w:r w:rsidRPr="00911CB5">
        <w:t xml:space="preserve">and industrial, commercial, and consumer use of </w:t>
      </w:r>
      <w:r>
        <w:t>PCE</w:t>
      </w:r>
      <w:r w:rsidRPr="00911CB5">
        <w:t xml:space="preserve">. </w:t>
      </w:r>
      <w:r w:rsidRPr="00AF3EEB" w:rsidR="004F366B">
        <w:t xml:space="preserve">EPA is </w:t>
      </w:r>
      <w:r w:rsidR="00E05A02">
        <w:t>establishing</w:t>
      </w:r>
      <w:r w:rsidRPr="00AF3EEB" w:rsidR="004F366B">
        <w:t xml:space="preserve"> the regulation under the authority granted by </w:t>
      </w:r>
      <w:r w:rsidR="00CF31CA">
        <w:t>s</w:t>
      </w:r>
      <w:r w:rsidRPr="00AF3EEB" w:rsidR="004F366B">
        <w:t xml:space="preserve">ection 6 of TSCA. The </w:t>
      </w:r>
      <w:r w:rsidR="008554EF">
        <w:t>final</w:t>
      </w:r>
      <w:r w:rsidRPr="00AF3EEB" w:rsidR="004F366B">
        <w:t xml:space="preserve"> rule, “</w:t>
      </w:r>
      <w:r w:rsidR="00DD138F">
        <w:t xml:space="preserve">Regulation of </w:t>
      </w:r>
      <w:r w:rsidR="00373F9B">
        <w:t>Perchloroethylene</w:t>
      </w:r>
      <w:r w:rsidR="00DD138F">
        <w:t xml:space="preserve"> </w:t>
      </w:r>
      <w:r w:rsidR="006875EB">
        <w:t>Under</w:t>
      </w:r>
      <w:r w:rsidRPr="00911CB5" w:rsidR="004F366B">
        <w:t xml:space="preserve"> TSCA Section 6(a),” addresses </w:t>
      </w:r>
      <w:r w:rsidR="00AF0930">
        <w:t>the</w:t>
      </w:r>
      <w:r w:rsidRPr="00911CB5" w:rsidR="004F366B">
        <w:t xml:space="preserve"> unreasonable risk of injury to health </w:t>
      </w:r>
      <w:r w:rsidR="00AF0930">
        <w:t>from PCE</w:t>
      </w:r>
      <w:r w:rsidR="00F442DC">
        <w:t>, under the COUs</w:t>
      </w:r>
      <w:r w:rsidRPr="00911CB5" w:rsidR="004F366B">
        <w:t xml:space="preserve">. These </w:t>
      </w:r>
      <w:r w:rsidRPr="00911CB5" w:rsidR="00B954F7">
        <w:t>COUs</w:t>
      </w:r>
      <w:r w:rsidRPr="00911CB5" w:rsidR="004F366B">
        <w:t xml:space="preserve"> are</w:t>
      </w:r>
      <w:r w:rsidRPr="00911CB5" w:rsidR="0067734D">
        <w:t xml:space="preserve"> presented in </w:t>
      </w:r>
      <w:r w:rsidRPr="00911CB5" w:rsidR="0067734D">
        <w:rPr>
          <w:highlight w:val="yellow"/>
        </w:rPr>
        <w:fldChar w:fldCharType="begin" w:fldLock="1"/>
      </w:r>
      <w:r w:rsidRPr="00911CB5" w:rsidR="0067734D">
        <w:instrText xml:space="preserve"> REF _Ref106186808 \h </w:instrText>
      </w:r>
      <w:r w:rsidRPr="00911CB5" w:rsidR="008D11DA">
        <w:rPr>
          <w:highlight w:val="yellow"/>
        </w:rPr>
        <w:instrText xml:space="preserve"> \* MERGEFORMAT </w:instrText>
      </w:r>
      <w:r w:rsidRPr="00911CB5" w:rsidR="0067734D">
        <w:rPr>
          <w:highlight w:val="yellow"/>
        </w:rPr>
        <w:fldChar w:fldCharType="separate"/>
      </w:r>
      <w:r w:rsidRPr="00097C3D" w:rsidR="0092222B">
        <w:t>Table ES-</w:t>
      </w:r>
      <w:r w:rsidR="0092222B">
        <w:t>1</w:t>
      </w:r>
      <w:r w:rsidRPr="00911CB5" w:rsidR="0067734D">
        <w:rPr>
          <w:highlight w:val="yellow"/>
        </w:rPr>
        <w:fldChar w:fldCharType="end"/>
      </w:r>
      <w:r w:rsidRPr="00911CB5" w:rsidR="002D7086">
        <w:t xml:space="preserve">. </w:t>
      </w:r>
      <w:r w:rsidRPr="00911CB5" w:rsidR="002D7086">
        <w:rPr>
          <w:highlight w:val="yellow"/>
        </w:rPr>
        <w:fldChar w:fldCharType="begin" w:fldLock="1"/>
      </w:r>
      <w:r w:rsidRPr="00911CB5" w:rsidR="002D7086">
        <w:instrText xml:space="preserve"> REF _Ref106186808 \h </w:instrText>
      </w:r>
      <w:r w:rsidRPr="00911CB5" w:rsidR="008D11DA">
        <w:rPr>
          <w:highlight w:val="yellow"/>
        </w:rPr>
        <w:instrText xml:space="preserve"> \* MERGEFORMAT </w:instrText>
      </w:r>
      <w:r w:rsidRPr="00911CB5" w:rsidR="002D7086">
        <w:rPr>
          <w:highlight w:val="yellow"/>
        </w:rPr>
        <w:fldChar w:fldCharType="separate"/>
      </w:r>
      <w:r w:rsidRPr="00097C3D" w:rsidR="0092222B">
        <w:t>Table ES-</w:t>
      </w:r>
      <w:r w:rsidR="0092222B">
        <w:t>1</w:t>
      </w:r>
      <w:r w:rsidRPr="00911CB5" w:rsidR="002D7086">
        <w:rPr>
          <w:highlight w:val="yellow"/>
        </w:rPr>
        <w:fldChar w:fldCharType="end"/>
      </w:r>
      <w:r w:rsidRPr="00911CB5" w:rsidR="002D7086">
        <w:t xml:space="preserve"> also </w:t>
      </w:r>
      <w:r w:rsidRPr="00911CB5" w:rsidR="00C31201">
        <w:t xml:space="preserve">lists </w:t>
      </w:r>
      <w:r w:rsidRPr="00911CB5" w:rsidR="001A0082">
        <w:t>use categories</w:t>
      </w:r>
      <w:r w:rsidR="00AF0930">
        <w:t xml:space="preserve"> considered for purposes of the economic analysis</w:t>
      </w:r>
      <w:r w:rsidRPr="00911CB5" w:rsidR="00947D57">
        <w:t xml:space="preserve"> and defines how the economic analysis use categories map to the COUs.</w:t>
      </w:r>
      <w:r w:rsidRPr="00911CB5" w:rsidR="001A0082">
        <w:t xml:space="preserve"> </w:t>
      </w:r>
      <w:r w:rsidRPr="00911CB5" w:rsidR="00947D57">
        <w:t xml:space="preserve">The use categories </w:t>
      </w:r>
      <w:r w:rsidRPr="00911CB5" w:rsidR="00FC04CB">
        <w:t xml:space="preserve">are the categories </w:t>
      </w:r>
      <w:r w:rsidRPr="00911CB5" w:rsidR="00C31201">
        <w:t xml:space="preserve">of </w:t>
      </w:r>
      <w:r w:rsidR="009E3671">
        <w:t>PCE</w:t>
      </w:r>
      <w:r w:rsidRPr="00911CB5" w:rsidR="002F44FC">
        <w:t xml:space="preserve"> use </w:t>
      </w:r>
      <w:r w:rsidRPr="00911CB5" w:rsidR="00B816F8">
        <w:t xml:space="preserve">that are </w:t>
      </w:r>
      <w:r w:rsidRPr="00911CB5" w:rsidR="00C31201">
        <w:t xml:space="preserve">considered </w:t>
      </w:r>
      <w:r w:rsidRPr="00911CB5" w:rsidR="002F44FC">
        <w:t>in the economic analysis</w:t>
      </w:r>
      <w:r w:rsidRPr="00911CB5" w:rsidR="00B954F7">
        <w:t>.</w:t>
      </w:r>
      <w:r w:rsidRPr="007D350B" w:rsidR="007D350B">
        <w:t xml:space="preserve"> </w:t>
      </w:r>
    </w:p>
    <w:tbl>
      <w:tblPr>
        <w:tblW w:w="9660" w:type="dxa"/>
        <w:tblLayout w:type="fixed"/>
        <w:tblLook w:val="04A0"/>
      </w:tblPr>
      <w:tblGrid>
        <w:gridCol w:w="3780"/>
        <w:gridCol w:w="5880"/>
      </w:tblGrid>
      <w:tr w14:paraId="7D34032B" w14:textId="77777777">
        <w:tblPrEx>
          <w:tblW w:w="9660" w:type="dxa"/>
          <w:tblLayout w:type="fixed"/>
          <w:tblLook w:val="04A0"/>
        </w:tblPrEx>
        <w:trPr>
          <w:trHeight w:val="270"/>
          <w:tblHeader/>
        </w:trPr>
        <w:tc>
          <w:tcPr>
            <w:tcW w:w="9660" w:type="dxa"/>
            <w:gridSpan w:val="2"/>
            <w:tcBorders>
              <w:bottom w:val="single" w:sz="4" w:space="0" w:color="auto"/>
            </w:tcBorders>
            <w:shd w:val="clear" w:color="auto" w:fill="auto"/>
            <w:vAlign w:val="center"/>
          </w:tcPr>
          <w:p w:rsidR="00097C3D" w:rsidRPr="004C1EED" w:rsidP="00CB1C05" w14:paraId="67608750" w14:textId="77777777">
            <w:pPr>
              <w:pStyle w:val="TableTitle"/>
              <w:spacing w:after="0"/>
            </w:pPr>
            <w:bookmarkStart w:id="12" w:name="_Ref106186808"/>
            <w:bookmarkStart w:id="13" w:name="_Toc165378782"/>
            <w:r w:rsidRPr="00097C3D">
              <w:t>Table ES-</w:t>
            </w:r>
            <w:r w:rsidR="00BC4B5D">
              <w:fldChar w:fldCharType="begin" w:fldLock="1"/>
            </w:r>
            <w:r w:rsidR="00BC4B5D">
              <w:instrText xml:space="preserve"> SEQ Table_ES- \* ARABIC </w:instrText>
            </w:r>
            <w:r w:rsidR="00BC4B5D">
              <w:fldChar w:fldCharType="separate"/>
            </w:r>
            <w:r w:rsidR="0092222B">
              <w:rPr>
                <w:noProof/>
              </w:rPr>
              <w:t>1</w:t>
            </w:r>
            <w:r w:rsidR="00BC4B5D">
              <w:rPr>
                <w:noProof/>
              </w:rPr>
              <w:fldChar w:fldCharType="end"/>
            </w:r>
            <w:bookmarkEnd w:id="12"/>
            <w:r w:rsidRPr="00097C3D">
              <w:t>: Use Categories Considered in the Economic Analysis Mapped to the Conditions of Use Defined in the Risk Evaluation</w:t>
            </w:r>
            <w:bookmarkEnd w:id="13"/>
          </w:p>
        </w:tc>
      </w:tr>
      <w:tr w14:paraId="0E72F6E3" w14:textId="77777777" w:rsidTr="00C71AB1">
        <w:tblPrEx>
          <w:tblW w:w="9660" w:type="dxa"/>
          <w:tblLayout w:type="fixed"/>
          <w:tblLook w:val="04A0"/>
        </w:tblPrEx>
        <w:trPr>
          <w:trHeight w:val="125"/>
          <w:tblHeader/>
        </w:trPr>
        <w:tc>
          <w:tcPr>
            <w:tcW w:w="3780" w:type="dxa"/>
            <w:tcBorders>
              <w:top w:val="single" w:sz="4" w:space="0" w:color="auto"/>
              <w:left w:val="single" w:sz="4" w:space="0" w:color="auto"/>
              <w:bottom w:val="single" w:sz="4" w:space="0" w:color="auto"/>
              <w:right w:val="single" w:sz="4" w:space="0" w:color="auto"/>
            </w:tcBorders>
            <w:shd w:val="clear" w:color="000000" w:fill="48A9C5"/>
            <w:vAlign w:val="center"/>
          </w:tcPr>
          <w:p w:rsidR="00097C3D" w:rsidRPr="006D0935" w:rsidP="00CB1C05" w14:paraId="4F6A732B" w14:textId="77777777">
            <w:pPr>
              <w:pStyle w:val="TableSubtitle"/>
            </w:pPr>
            <w:r>
              <w:t>Use Category</w:t>
            </w:r>
          </w:p>
        </w:tc>
        <w:tc>
          <w:tcPr>
            <w:tcW w:w="5880" w:type="dxa"/>
            <w:tcBorders>
              <w:top w:val="single" w:sz="4" w:space="0" w:color="auto"/>
              <w:left w:val="nil"/>
              <w:bottom w:val="single" w:sz="4" w:space="0" w:color="auto"/>
              <w:right w:val="single" w:sz="4" w:space="0" w:color="auto"/>
            </w:tcBorders>
            <w:shd w:val="clear" w:color="000000" w:fill="48A9C5"/>
            <w:noWrap/>
            <w:vAlign w:val="center"/>
          </w:tcPr>
          <w:p w:rsidR="00097C3D" w:rsidRPr="006D0935" w:rsidP="00CB1C05" w14:paraId="41D11DD9" w14:textId="77777777">
            <w:pPr>
              <w:pStyle w:val="TableSubtitle"/>
            </w:pPr>
            <w:r>
              <w:t>Condition of Use</w:t>
            </w:r>
          </w:p>
        </w:tc>
      </w:tr>
      <w:tr w14:paraId="03B1BB20" w14:textId="77777777" w:rsidTr="00D54A3B">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663155" w:rsidRPr="000767EC" w:rsidP="00CB1C05" w14:paraId="6B7608E7" w14:textId="77777777">
            <w:pPr>
              <w:spacing w:after="0"/>
              <w:rPr>
                <w:color w:val="000000"/>
                <w:sz w:val="18"/>
                <w:szCs w:val="18"/>
              </w:rPr>
            </w:pPr>
            <w:r w:rsidRPr="000767EC">
              <w:rPr>
                <w:color w:val="000000"/>
                <w:sz w:val="18"/>
                <w:szCs w:val="18"/>
              </w:rPr>
              <w:t>Manufacturing</w:t>
            </w:r>
          </w:p>
        </w:tc>
        <w:tc>
          <w:tcPr>
            <w:tcW w:w="5880" w:type="dxa"/>
            <w:tcBorders>
              <w:top w:val="single" w:sz="4" w:space="0" w:color="auto"/>
              <w:left w:val="nil"/>
              <w:bottom w:val="single" w:sz="4" w:space="0" w:color="auto"/>
              <w:right w:val="single" w:sz="4" w:space="0" w:color="auto"/>
            </w:tcBorders>
            <w:shd w:val="clear" w:color="auto" w:fill="auto"/>
            <w:noWrap/>
          </w:tcPr>
          <w:p w:rsidR="00663155" w:rsidRPr="000767EC" w:rsidP="00CB1C05" w14:paraId="2A4066BA" w14:textId="77777777">
            <w:pPr>
              <w:pStyle w:val="LTableTextAbt"/>
              <w:keepNext w:val="0"/>
              <w:keepLines w:val="0"/>
              <w:rPr>
                <w:szCs w:val="18"/>
              </w:rPr>
            </w:pPr>
            <w:r w:rsidRPr="000767EC">
              <w:rPr>
                <w:szCs w:val="18"/>
              </w:rPr>
              <w:t>Manufacturing (domestic manufacturing)</w:t>
            </w:r>
          </w:p>
        </w:tc>
      </w:tr>
      <w:tr w14:paraId="7717C765"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A66415" w:rsidRPr="000767EC" w:rsidP="00CB1C05" w14:paraId="54646E06" w14:textId="77777777">
            <w:pPr>
              <w:pStyle w:val="LTableTextAbt"/>
              <w:keepNext w:val="0"/>
              <w:keepLines w:val="0"/>
              <w:rPr>
                <w:color w:val="auto"/>
                <w:szCs w:val="18"/>
              </w:rPr>
            </w:pPr>
            <w:r w:rsidRPr="000767EC">
              <w:rPr>
                <w:color w:val="auto"/>
                <w:szCs w:val="18"/>
              </w:rPr>
              <w:t>Import/Repackage</w:t>
            </w:r>
          </w:p>
        </w:tc>
        <w:tc>
          <w:tcPr>
            <w:tcW w:w="5880" w:type="dxa"/>
            <w:tcBorders>
              <w:top w:val="single" w:sz="4" w:space="0" w:color="auto"/>
              <w:left w:val="nil"/>
              <w:bottom w:val="single" w:sz="4" w:space="0" w:color="auto"/>
              <w:right w:val="single" w:sz="4" w:space="0" w:color="auto"/>
            </w:tcBorders>
            <w:shd w:val="clear" w:color="auto" w:fill="auto"/>
            <w:noWrap/>
          </w:tcPr>
          <w:p w:rsidR="00A66415" w:rsidRPr="000767EC" w:rsidP="00CB1C05" w14:paraId="2BDDCD3F" w14:textId="77777777">
            <w:pPr>
              <w:pStyle w:val="LTableTextAbt"/>
              <w:keepNext w:val="0"/>
              <w:keepLines w:val="0"/>
              <w:rPr>
                <w:szCs w:val="18"/>
              </w:rPr>
            </w:pPr>
            <w:r w:rsidRPr="000767EC">
              <w:rPr>
                <w:szCs w:val="18"/>
              </w:rPr>
              <w:t>Manufacturing (import)</w:t>
            </w:r>
          </w:p>
        </w:tc>
      </w:tr>
      <w:tr w14:paraId="6679980A"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A66415" w:rsidRPr="000767EC" w:rsidP="00CB1C05" w14:paraId="664961E7"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A66415" w:rsidRPr="000767EC" w:rsidP="00CB1C05" w14:paraId="283DD0A2" w14:textId="77777777">
            <w:pPr>
              <w:pStyle w:val="LTableTextAbt"/>
              <w:keepNext w:val="0"/>
              <w:keepLines w:val="0"/>
              <w:rPr>
                <w:szCs w:val="18"/>
              </w:rPr>
            </w:pPr>
            <w:r w:rsidRPr="000767EC">
              <w:rPr>
                <w:szCs w:val="18"/>
              </w:rPr>
              <w:t>Repackaging</w:t>
            </w:r>
          </w:p>
        </w:tc>
      </w:tr>
      <w:tr w14:paraId="1967E45A" w14:textId="77777777" w:rsidTr="00D54A3B">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61CA9285" w14:textId="77777777">
            <w:pPr>
              <w:pStyle w:val="LTableTextAbt"/>
              <w:keepNext w:val="0"/>
              <w:keepLines w:val="0"/>
              <w:rPr>
                <w:color w:val="auto"/>
                <w:szCs w:val="18"/>
              </w:rPr>
            </w:pPr>
            <w:r w:rsidRPr="000767EC">
              <w:rPr>
                <w:szCs w:val="18"/>
              </w:rPr>
              <w:t>Reactant/Intermediate</w:t>
            </w:r>
          </w:p>
        </w:tc>
        <w:tc>
          <w:tcPr>
            <w:tcW w:w="5880" w:type="dxa"/>
            <w:tcBorders>
              <w:top w:val="single" w:sz="4" w:space="0" w:color="auto"/>
              <w:left w:val="nil"/>
              <w:bottom w:val="single" w:sz="4" w:space="0" w:color="auto"/>
              <w:right w:val="single" w:sz="4" w:space="0" w:color="auto"/>
            </w:tcBorders>
            <w:shd w:val="clear" w:color="auto" w:fill="auto"/>
            <w:noWrap/>
          </w:tcPr>
          <w:p w:rsidR="00BD417A" w:rsidRPr="000767EC" w:rsidP="00CB1C05" w14:paraId="3363DED2" w14:textId="77777777">
            <w:pPr>
              <w:pStyle w:val="LTableTextAbt"/>
              <w:keepNext w:val="0"/>
              <w:keepLines w:val="0"/>
              <w:rPr>
                <w:szCs w:val="18"/>
              </w:rPr>
            </w:pPr>
            <w:r w:rsidRPr="000767EC">
              <w:rPr>
                <w:szCs w:val="18"/>
              </w:rPr>
              <w:t>Processing as a reactant/intermediate</w:t>
            </w:r>
          </w:p>
        </w:tc>
      </w:tr>
      <w:tr w14:paraId="378F26B7" w14:textId="77777777" w:rsidTr="00D54A3B">
        <w:tblPrEx>
          <w:tblW w:w="9660" w:type="dxa"/>
          <w:tblLayout w:type="fixed"/>
          <w:tblLook w:val="04A0"/>
        </w:tblPrEx>
        <w:trPr>
          <w:trHeight w:val="95"/>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41AFFDCD" w14:textId="77777777">
            <w:pPr>
              <w:pStyle w:val="LTableTextAbt"/>
              <w:keepNext w:val="0"/>
              <w:keepLines w:val="0"/>
              <w:rPr>
                <w:color w:val="auto"/>
                <w:szCs w:val="18"/>
              </w:rPr>
            </w:pPr>
            <w:r w:rsidRPr="000767EC">
              <w:rPr>
                <w:szCs w:val="18"/>
              </w:rPr>
              <w:t>Processing Aid in Petrochemical Manufacturing</w:t>
            </w:r>
          </w:p>
        </w:tc>
        <w:tc>
          <w:tcPr>
            <w:tcW w:w="5880" w:type="dxa"/>
            <w:tcBorders>
              <w:top w:val="single" w:sz="4" w:space="0" w:color="auto"/>
              <w:left w:val="nil"/>
              <w:bottom w:val="single" w:sz="4" w:space="0" w:color="auto"/>
              <w:right w:val="single" w:sz="4" w:space="0" w:color="auto"/>
            </w:tcBorders>
            <w:shd w:val="clear" w:color="auto" w:fill="auto"/>
            <w:noWrap/>
          </w:tcPr>
          <w:p w:rsidR="00BD417A" w:rsidRPr="000767EC" w:rsidP="00CB1C05" w14:paraId="17A888A7" w14:textId="77777777">
            <w:pPr>
              <w:pStyle w:val="LTableTextAbt"/>
              <w:keepNext w:val="0"/>
              <w:keepLines w:val="0"/>
              <w:rPr>
                <w:szCs w:val="18"/>
              </w:rPr>
            </w:pPr>
            <w:r w:rsidRPr="000767EC">
              <w:rPr>
                <w:szCs w:val="18"/>
              </w:rPr>
              <w:t>Industrial and commercial use as a processing aid in catalyst regeneration in petrochemical manufacturing</w:t>
            </w:r>
          </w:p>
        </w:tc>
      </w:tr>
      <w:tr w14:paraId="6853EAB0" w14:textId="77777777" w:rsidTr="00D54A3B">
        <w:tblPrEx>
          <w:tblW w:w="9660" w:type="dxa"/>
          <w:tblLayout w:type="fixed"/>
          <w:tblLook w:val="04A0"/>
        </w:tblPrEx>
        <w:trPr>
          <w:trHeight w:val="95"/>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09CD0F3A" w14:textId="77777777">
            <w:pPr>
              <w:pStyle w:val="LTableTextAbt"/>
              <w:keepNext w:val="0"/>
              <w:keepLines w:val="0"/>
              <w:rPr>
                <w:color w:val="auto"/>
                <w:szCs w:val="18"/>
              </w:rPr>
            </w:pPr>
            <w:r>
              <w:rPr>
                <w:szCs w:val="18"/>
              </w:rPr>
              <w:t>Production of Maskant for Chemical Milling</w:t>
            </w:r>
          </w:p>
        </w:tc>
        <w:tc>
          <w:tcPr>
            <w:tcW w:w="5880" w:type="dxa"/>
            <w:tcBorders>
              <w:top w:val="single" w:sz="4" w:space="0" w:color="auto"/>
              <w:left w:val="nil"/>
              <w:bottom w:val="single" w:sz="4" w:space="0" w:color="auto"/>
              <w:right w:val="single" w:sz="4" w:space="0" w:color="auto"/>
            </w:tcBorders>
            <w:shd w:val="clear" w:color="auto" w:fill="auto"/>
            <w:noWrap/>
          </w:tcPr>
          <w:p w:rsidR="00BD417A" w:rsidRPr="000767EC" w:rsidP="00CB1C05" w14:paraId="1ACDE842" w14:textId="77777777">
            <w:pPr>
              <w:pStyle w:val="LTableTextAbt"/>
              <w:keepNext w:val="0"/>
              <w:keepLines w:val="0"/>
              <w:rPr>
                <w:szCs w:val="18"/>
              </w:rPr>
            </w:pPr>
            <w:r>
              <w:rPr>
                <w:szCs w:val="18"/>
              </w:rPr>
              <w:t>Processing</w:t>
            </w:r>
            <w:r w:rsidRPr="000767EC">
              <w:rPr>
                <w:szCs w:val="18"/>
              </w:rPr>
              <w:t xml:space="preserve"> into formulation, mixture</w:t>
            </w:r>
            <w:r w:rsidR="00C902F3">
              <w:rPr>
                <w:szCs w:val="18"/>
              </w:rPr>
              <w:t>,</w:t>
            </w:r>
            <w:r w:rsidRPr="000767EC">
              <w:rPr>
                <w:szCs w:val="18"/>
              </w:rPr>
              <w:t xml:space="preserve"> or reaction product in paint and coating products</w:t>
            </w:r>
            <w:r w:rsidRPr="000767EC" w:rsidR="00F95C7C">
              <w:rPr>
                <w:vertAlign w:val="superscript"/>
              </w:rPr>
              <w:t>1</w:t>
            </w:r>
          </w:p>
        </w:tc>
      </w:tr>
      <w:tr w14:paraId="71B6375A" w14:textId="77777777" w:rsidTr="00D54A3B">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765F6369" w14:textId="77777777">
            <w:pPr>
              <w:pStyle w:val="LTableTextAbt"/>
              <w:keepNext w:val="0"/>
              <w:keepLines w:val="0"/>
              <w:rPr>
                <w:color w:val="auto"/>
                <w:szCs w:val="18"/>
              </w:rPr>
            </w:pPr>
            <w:r w:rsidRPr="000767EC">
              <w:rPr>
                <w:szCs w:val="18"/>
              </w:rPr>
              <w:t xml:space="preserve">Use as </w:t>
            </w:r>
            <w:r w:rsidR="00C902F3">
              <w:rPr>
                <w:szCs w:val="18"/>
              </w:rPr>
              <w:t>M</w:t>
            </w:r>
            <w:r w:rsidRPr="000767EC">
              <w:rPr>
                <w:szCs w:val="18"/>
              </w:rPr>
              <w:t xml:space="preserve">askant for </w:t>
            </w:r>
            <w:r w:rsidR="00C902F3">
              <w:rPr>
                <w:szCs w:val="18"/>
              </w:rPr>
              <w:t>C</w:t>
            </w:r>
            <w:r w:rsidRPr="000767EC">
              <w:rPr>
                <w:szCs w:val="18"/>
              </w:rPr>
              <w:t xml:space="preserve">hemical </w:t>
            </w:r>
            <w:r w:rsidR="00C902F3">
              <w:rPr>
                <w:szCs w:val="18"/>
              </w:rPr>
              <w:t>M</w:t>
            </w:r>
            <w:r w:rsidRPr="000767EC">
              <w:rPr>
                <w:szCs w:val="18"/>
              </w:rPr>
              <w:t>illing</w:t>
            </w:r>
          </w:p>
        </w:tc>
        <w:tc>
          <w:tcPr>
            <w:tcW w:w="5880" w:type="dxa"/>
            <w:tcBorders>
              <w:top w:val="single" w:sz="4" w:space="0" w:color="auto"/>
              <w:left w:val="nil"/>
              <w:bottom w:val="single" w:sz="4" w:space="0" w:color="auto"/>
              <w:right w:val="single" w:sz="4" w:space="0" w:color="auto"/>
            </w:tcBorders>
            <w:shd w:val="clear" w:color="auto" w:fill="auto"/>
            <w:noWrap/>
          </w:tcPr>
          <w:p w:rsidR="00BD417A" w:rsidRPr="000767EC" w:rsidP="00CB1C05" w14:paraId="4475AE8D" w14:textId="77777777">
            <w:pPr>
              <w:pStyle w:val="LTableTextAbt"/>
              <w:keepNext w:val="0"/>
              <w:keepLines w:val="0"/>
              <w:rPr>
                <w:szCs w:val="18"/>
              </w:rPr>
            </w:pPr>
            <w:r w:rsidRPr="000767EC">
              <w:rPr>
                <w:szCs w:val="18"/>
              </w:rPr>
              <w:t xml:space="preserve">Industrial and commercial use in paints and coatings </w:t>
            </w:r>
            <w:r w:rsidR="00E631D7">
              <w:rPr>
                <w:szCs w:val="18"/>
              </w:rPr>
              <w:t>in</w:t>
            </w:r>
            <w:r w:rsidRPr="000767EC">
              <w:rPr>
                <w:szCs w:val="18"/>
              </w:rPr>
              <w:t xml:space="preserve"> maskant for chemical milling</w:t>
            </w:r>
          </w:p>
        </w:tc>
      </w:tr>
      <w:tr w14:paraId="2A50C1C3" w14:textId="77777777" w:rsidTr="00D54A3B">
        <w:tblPrEx>
          <w:tblW w:w="9660" w:type="dxa"/>
          <w:tblLayout w:type="fixed"/>
          <w:tblLook w:val="04A0"/>
        </w:tblPrEx>
        <w:trPr>
          <w:trHeight w:val="11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7676799E" w14:textId="77777777">
            <w:pPr>
              <w:pStyle w:val="LTableTextAbt"/>
              <w:keepNext w:val="0"/>
              <w:keepLines w:val="0"/>
              <w:rPr>
                <w:color w:val="auto"/>
                <w:szCs w:val="18"/>
              </w:rPr>
            </w:pPr>
            <w:bookmarkStart w:id="14" w:name="_Hlk124857491"/>
            <w:r w:rsidRPr="000767EC">
              <w:rPr>
                <w:szCs w:val="18"/>
              </w:rPr>
              <w:t>Vapor Degreasing: Open Top Vapor Degreasing (OTVD)</w:t>
            </w:r>
          </w:p>
        </w:tc>
        <w:tc>
          <w:tcPr>
            <w:tcW w:w="5880" w:type="dxa"/>
            <w:tcBorders>
              <w:top w:val="single" w:sz="4" w:space="0" w:color="auto"/>
              <w:left w:val="nil"/>
              <w:right w:val="single" w:sz="4" w:space="0" w:color="auto"/>
            </w:tcBorders>
            <w:shd w:val="clear" w:color="auto" w:fill="auto"/>
            <w:noWrap/>
          </w:tcPr>
          <w:p w:rsidR="00BD417A" w:rsidRPr="000767EC" w:rsidP="00CB1C05" w14:paraId="3A24A167" w14:textId="77777777">
            <w:pPr>
              <w:pStyle w:val="LTableTextAbt"/>
              <w:keepNext w:val="0"/>
              <w:keepLines w:val="0"/>
              <w:rPr>
                <w:szCs w:val="18"/>
              </w:rPr>
            </w:pPr>
            <w:r w:rsidRPr="000767EC">
              <w:rPr>
                <w:szCs w:val="18"/>
              </w:rPr>
              <w:t xml:space="preserve">Industrial and commercial use as solvent for </w:t>
            </w:r>
            <w:r w:rsidR="00DC0A9B">
              <w:rPr>
                <w:szCs w:val="18"/>
              </w:rPr>
              <w:t xml:space="preserve">batch </w:t>
            </w:r>
            <w:r w:rsidRPr="000767EC">
              <w:rPr>
                <w:szCs w:val="18"/>
              </w:rPr>
              <w:t>open-top vapor degreaser</w:t>
            </w:r>
          </w:p>
        </w:tc>
      </w:tr>
      <w:tr w14:paraId="7F27DECB" w14:textId="77777777" w:rsidTr="00D54A3B">
        <w:tblPrEx>
          <w:tblW w:w="9660" w:type="dxa"/>
          <w:tblLayout w:type="fixed"/>
          <w:tblLook w:val="04A0"/>
        </w:tblPrEx>
        <w:trPr>
          <w:trHeight w:val="109"/>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77262B68" w14:textId="77777777">
            <w:pPr>
              <w:pStyle w:val="LTableTextAbt"/>
              <w:keepNext w:val="0"/>
              <w:keepLines w:val="0"/>
              <w:rPr>
                <w:color w:val="auto"/>
                <w:szCs w:val="18"/>
              </w:rPr>
            </w:pPr>
            <w:r w:rsidRPr="000767EC">
              <w:rPr>
                <w:szCs w:val="18"/>
              </w:rPr>
              <w:t>Vapor Degreasing: Enclosed Vapor Degreasing (EVD)</w:t>
            </w:r>
          </w:p>
        </w:tc>
        <w:tc>
          <w:tcPr>
            <w:tcW w:w="5880" w:type="dxa"/>
            <w:tcBorders>
              <w:top w:val="single" w:sz="4" w:space="0" w:color="auto"/>
              <w:left w:val="nil"/>
              <w:bottom w:val="single" w:sz="4" w:space="0" w:color="auto"/>
              <w:right w:val="single" w:sz="4" w:space="0" w:color="auto"/>
            </w:tcBorders>
            <w:shd w:val="clear" w:color="auto" w:fill="auto"/>
            <w:noWrap/>
          </w:tcPr>
          <w:p w:rsidR="00BD417A" w:rsidRPr="000767EC" w:rsidP="00CB1C05" w14:paraId="0E5C1F42" w14:textId="77777777">
            <w:pPr>
              <w:pStyle w:val="LTableTextAbt"/>
              <w:keepNext w:val="0"/>
              <w:keepLines w:val="0"/>
              <w:rPr>
                <w:szCs w:val="18"/>
              </w:rPr>
            </w:pPr>
            <w:r w:rsidRPr="000767EC">
              <w:rPr>
                <w:szCs w:val="18"/>
              </w:rPr>
              <w:t>Industrial and commercial use as solvent for closed-loop batch vapor degreaser</w:t>
            </w:r>
            <w:r w:rsidR="00AA5672">
              <w:rPr>
                <w:vertAlign w:val="superscript"/>
              </w:rPr>
              <w:t>3</w:t>
            </w:r>
          </w:p>
        </w:tc>
      </w:tr>
      <w:tr w14:paraId="31854BA1" w14:textId="77777777" w:rsidTr="00D54A3B">
        <w:tblPrEx>
          <w:tblW w:w="9660" w:type="dxa"/>
          <w:tblLayout w:type="fixed"/>
          <w:tblLook w:val="04A0"/>
        </w:tblPrEx>
        <w:trPr>
          <w:trHeight w:val="57"/>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379B1E50" w14:textId="77777777">
            <w:pPr>
              <w:pStyle w:val="LTableTextAbt"/>
              <w:keepNext w:val="0"/>
              <w:keepLines w:val="0"/>
              <w:rPr>
                <w:color w:val="auto"/>
                <w:szCs w:val="18"/>
              </w:rPr>
            </w:pPr>
            <w:r w:rsidRPr="000767EC">
              <w:rPr>
                <w:szCs w:val="18"/>
              </w:rPr>
              <w:t>Vapor Degreasing: Conveyorized Vapor Degreasing (CVD)</w:t>
            </w:r>
          </w:p>
        </w:tc>
        <w:tc>
          <w:tcPr>
            <w:tcW w:w="5880" w:type="dxa"/>
            <w:tcBorders>
              <w:top w:val="single" w:sz="4" w:space="0" w:color="auto"/>
              <w:left w:val="nil"/>
              <w:bottom w:val="single" w:sz="4" w:space="0" w:color="auto"/>
              <w:right w:val="single" w:sz="4" w:space="0" w:color="auto"/>
            </w:tcBorders>
            <w:shd w:val="clear" w:color="auto" w:fill="auto"/>
            <w:noWrap/>
          </w:tcPr>
          <w:p w:rsidR="00BD417A" w:rsidRPr="000767EC" w:rsidP="00CB1C05" w14:paraId="54E6B39C" w14:textId="77777777">
            <w:pPr>
              <w:pStyle w:val="LTableTextAbt"/>
              <w:keepNext w:val="0"/>
              <w:keepLines w:val="0"/>
              <w:rPr>
                <w:szCs w:val="18"/>
              </w:rPr>
            </w:pPr>
            <w:r w:rsidRPr="000767EC">
              <w:rPr>
                <w:szCs w:val="18"/>
              </w:rPr>
              <w:t>Industrial and commercial use as solvent for in-line conveyorized vapor degreaser</w:t>
            </w:r>
          </w:p>
        </w:tc>
      </w:tr>
      <w:tr w14:paraId="492D2688" w14:textId="77777777" w:rsidTr="00D54A3B">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BD417A" w:rsidRPr="000767EC" w:rsidP="00CB1C05" w14:paraId="61B31ECD" w14:textId="77777777">
            <w:pPr>
              <w:pStyle w:val="LTableTextAbt"/>
              <w:keepNext w:val="0"/>
              <w:keepLines w:val="0"/>
              <w:rPr>
                <w:color w:val="auto"/>
                <w:szCs w:val="18"/>
              </w:rPr>
            </w:pPr>
            <w:r w:rsidRPr="000767EC">
              <w:rPr>
                <w:szCs w:val="18"/>
              </w:rPr>
              <w:t>Vapor Degreasing: Web Vapor Degreasing (WVD)</w:t>
            </w:r>
          </w:p>
        </w:tc>
        <w:tc>
          <w:tcPr>
            <w:tcW w:w="5880" w:type="dxa"/>
            <w:tcBorders>
              <w:top w:val="single" w:sz="4" w:space="0" w:color="auto"/>
              <w:left w:val="nil"/>
              <w:bottom w:val="single" w:sz="4" w:space="0" w:color="auto"/>
              <w:right w:val="single" w:sz="4" w:space="0" w:color="auto"/>
            </w:tcBorders>
            <w:shd w:val="clear" w:color="auto" w:fill="auto"/>
            <w:noWrap/>
          </w:tcPr>
          <w:p w:rsidR="00BD417A" w:rsidRPr="000767EC" w:rsidP="00CB1C05" w14:paraId="2FB18AF8" w14:textId="77777777">
            <w:pPr>
              <w:pStyle w:val="LTableTextAbt"/>
              <w:keepNext w:val="0"/>
              <w:keepLines w:val="0"/>
              <w:rPr>
                <w:szCs w:val="18"/>
              </w:rPr>
            </w:pPr>
            <w:r w:rsidRPr="000767EC">
              <w:rPr>
                <w:szCs w:val="18"/>
              </w:rPr>
              <w:t>Industrial and commercial use as solvent for in-line web cleaner vapor degreaser</w:t>
            </w:r>
          </w:p>
        </w:tc>
      </w:tr>
      <w:tr w14:paraId="1C1132E5" w14:textId="77777777" w:rsidTr="00D54A3B">
        <w:tblPrEx>
          <w:tblW w:w="9660" w:type="dxa"/>
          <w:tblLayout w:type="fixed"/>
          <w:tblLook w:val="04A0"/>
        </w:tblPrEx>
        <w:trPr>
          <w:trHeight w:val="54"/>
        </w:trPr>
        <w:tc>
          <w:tcPr>
            <w:tcW w:w="3780" w:type="dxa"/>
            <w:tcBorders>
              <w:top w:val="single" w:sz="4" w:space="0" w:color="auto"/>
              <w:left w:val="single" w:sz="4" w:space="0" w:color="auto"/>
              <w:right w:val="single" w:sz="4" w:space="0" w:color="auto"/>
            </w:tcBorders>
            <w:shd w:val="clear" w:color="auto" w:fill="auto"/>
            <w:vAlign w:val="center"/>
          </w:tcPr>
          <w:p w:rsidR="00D475D6" w:rsidRPr="000767EC" w:rsidP="00CB1C05" w14:paraId="642C1276" w14:textId="77777777">
            <w:pPr>
              <w:pStyle w:val="LTableTextAbt"/>
              <w:keepNext w:val="0"/>
              <w:keepLines w:val="0"/>
              <w:rPr>
                <w:color w:val="auto"/>
                <w:szCs w:val="18"/>
              </w:rPr>
            </w:pPr>
            <w:r w:rsidRPr="000767EC">
              <w:rPr>
                <w:color w:val="auto"/>
                <w:szCs w:val="18"/>
              </w:rPr>
              <w:t>Incorporation into</w:t>
            </w:r>
            <w:r>
              <w:rPr>
                <w:color w:val="auto"/>
                <w:szCs w:val="18"/>
              </w:rPr>
              <w:t xml:space="preserve"> </w:t>
            </w:r>
            <w:r w:rsidRPr="000767EC">
              <w:rPr>
                <w:szCs w:val="18"/>
              </w:rPr>
              <w:t>adhesive and sealant products</w:t>
            </w:r>
          </w:p>
        </w:tc>
        <w:tc>
          <w:tcPr>
            <w:tcW w:w="5880" w:type="dxa"/>
            <w:tcBorders>
              <w:top w:val="single" w:sz="4" w:space="0" w:color="auto"/>
              <w:left w:val="nil"/>
              <w:bottom w:val="single" w:sz="4" w:space="0" w:color="auto"/>
              <w:right w:val="single" w:sz="4" w:space="0" w:color="auto"/>
            </w:tcBorders>
            <w:shd w:val="clear" w:color="auto" w:fill="auto"/>
            <w:noWrap/>
          </w:tcPr>
          <w:p w:rsidR="00D475D6" w:rsidP="00CB1C05" w14:paraId="09CD17A8" w14:textId="77777777">
            <w:pPr>
              <w:pStyle w:val="LTableTextAbt"/>
              <w:keepNext w:val="0"/>
              <w:keepLines w:val="0"/>
              <w:rPr>
                <w:szCs w:val="18"/>
              </w:rPr>
            </w:pPr>
            <w:r>
              <w:rPr>
                <w:szCs w:val="18"/>
              </w:rPr>
              <w:t xml:space="preserve">Processing </w:t>
            </w:r>
            <w:r w:rsidRPr="000767EC">
              <w:rPr>
                <w:szCs w:val="18"/>
              </w:rPr>
              <w:t>into formulation, mixture</w:t>
            </w:r>
            <w:r>
              <w:rPr>
                <w:szCs w:val="18"/>
              </w:rPr>
              <w:t>,</w:t>
            </w:r>
            <w:r w:rsidRPr="000767EC">
              <w:rPr>
                <w:szCs w:val="18"/>
              </w:rPr>
              <w:t xml:space="preserve"> or reaction product in adhesive and sealant products</w:t>
            </w:r>
          </w:p>
        </w:tc>
      </w:tr>
      <w:bookmarkEnd w:id="14"/>
      <w:tr w14:paraId="01DEEDD3" w14:textId="77777777" w:rsidTr="00D54A3B">
        <w:tblPrEx>
          <w:tblW w:w="9660" w:type="dxa"/>
          <w:tblLayout w:type="fixed"/>
          <w:tblLook w:val="04A0"/>
        </w:tblPrEx>
        <w:trPr>
          <w:trHeight w:val="54"/>
        </w:trPr>
        <w:tc>
          <w:tcPr>
            <w:tcW w:w="3780" w:type="dxa"/>
            <w:vMerge w:val="restart"/>
            <w:tcBorders>
              <w:top w:val="single" w:sz="4" w:space="0" w:color="auto"/>
              <w:left w:val="single" w:sz="4" w:space="0" w:color="auto"/>
              <w:right w:val="single" w:sz="4" w:space="0" w:color="auto"/>
            </w:tcBorders>
            <w:shd w:val="clear" w:color="auto" w:fill="auto"/>
            <w:vAlign w:val="center"/>
          </w:tcPr>
          <w:p w:rsidR="009C0FB8" w:rsidRPr="000767EC" w:rsidP="00CB1C05" w14:paraId="5ADA2AC5" w14:textId="77777777">
            <w:pPr>
              <w:pStyle w:val="LTableTextAbt"/>
              <w:keepNext w:val="0"/>
              <w:keepLines w:val="0"/>
              <w:rPr>
                <w:color w:val="auto"/>
                <w:szCs w:val="18"/>
              </w:rPr>
            </w:pPr>
            <w:r w:rsidRPr="000767EC">
              <w:rPr>
                <w:color w:val="auto"/>
                <w:szCs w:val="18"/>
              </w:rPr>
              <w:t>Incorporation into other formulation, mixture, and reaction products</w:t>
            </w:r>
            <w:r w:rsidR="00AA5672">
              <w:rPr>
                <w:vertAlign w:val="superscript"/>
              </w:rPr>
              <w:t>3</w:t>
            </w:r>
          </w:p>
        </w:tc>
        <w:tc>
          <w:tcPr>
            <w:tcW w:w="5880" w:type="dxa"/>
            <w:tcBorders>
              <w:top w:val="single" w:sz="4" w:space="0" w:color="auto"/>
              <w:left w:val="nil"/>
              <w:bottom w:val="single" w:sz="4" w:space="0" w:color="auto"/>
              <w:right w:val="single" w:sz="4" w:space="0" w:color="auto"/>
            </w:tcBorders>
            <w:shd w:val="clear" w:color="auto" w:fill="auto"/>
            <w:noWrap/>
          </w:tcPr>
          <w:p w:rsidR="009C0FB8" w:rsidRPr="000767EC" w:rsidP="00CB1C05" w14:paraId="7EA7AE84" w14:textId="77777777">
            <w:pPr>
              <w:pStyle w:val="LTableTextAbt"/>
              <w:keepNext w:val="0"/>
              <w:keepLines w:val="0"/>
              <w:rPr>
                <w:szCs w:val="18"/>
              </w:rPr>
            </w:pPr>
            <w:r>
              <w:rPr>
                <w:szCs w:val="18"/>
              </w:rPr>
              <w:t>Processing</w:t>
            </w:r>
            <w:r w:rsidRPr="000767EC">
              <w:rPr>
                <w:szCs w:val="18"/>
              </w:rPr>
              <w:t xml:space="preserve"> into formulation, mixture</w:t>
            </w:r>
            <w:r>
              <w:rPr>
                <w:szCs w:val="18"/>
              </w:rPr>
              <w:t>,</w:t>
            </w:r>
            <w:r w:rsidRPr="000767EC">
              <w:rPr>
                <w:szCs w:val="18"/>
              </w:rPr>
              <w:t xml:space="preserve"> or reaction product in other chemical products and preparations</w:t>
            </w:r>
          </w:p>
        </w:tc>
      </w:tr>
      <w:tr w14:paraId="1059A713" w14:textId="77777777">
        <w:tblPrEx>
          <w:tblW w:w="9660" w:type="dxa"/>
          <w:tblLayout w:type="fixed"/>
          <w:tblLook w:val="04A0"/>
        </w:tblPrEx>
        <w:trPr>
          <w:trHeight w:val="299"/>
        </w:trPr>
        <w:tc>
          <w:tcPr>
            <w:tcW w:w="3780" w:type="dxa"/>
            <w:vMerge/>
            <w:tcBorders>
              <w:left w:val="single" w:sz="4" w:space="0" w:color="auto"/>
              <w:right w:val="single" w:sz="4" w:space="0" w:color="auto"/>
            </w:tcBorders>
            <w:shd w:val="clear" w:color="auto" w:fill="auto"/>
            <w:vAlign w:val="center"/>
          </w:tcPr>
          <w:p w:rsidR="009C0FB8" w:rsidRPr="000767EC" w:rsidP="00CB1C05" w14:paraId="60567278"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C0FB8" w:rsidRPr="000767EC" w:rsidP="00CB1C05" w14:paraId="6F7255FC" w14:textId="77777777">
            <w:pPr>
              <w:pStyle w:val="LTableTextAbt"/>
              <w:keepNext w:val="0"/>
              <w:keepLines w:val="0"/>
              <w:rPr>
                <w:szCs w:val="18"/>
              </w:rPr>
            </w:pPr>
            <w:r>
              <w:rPr>
                <w:szCs w:val="18"/>
              </w:rPr>
              <w:t xml:space="preserve"> Processing</w:t>
            </w:r>
            <w:r w:rsidRPr="000767EC">
              <w:rPr>
                <w:szCs w:val="18"/>
              </w:rPr>
              <w:t xml:space="preserve"> into formulation, mixture</w:t>
            </w:r>
            <w:r>
              <w:rPr>
                <w:szCs w:val="18"/>
              </w:rPr>
              <w:t>,</w:t>
            </w:r>
            <w:r w:rsidRPr="000767EC">
              <w:rPr>
                <w:szCs w:val="18"/>
              </w:rPr>
              <w:t xml:space="preserve"> or reaction product in cleaning and degreasing products</w:t>
            </w:r>
          </w:p>
        </w:tc>
      </w:tr>
      <w:tr w14:paraId="3DADFD6B" w14:textId="77777777" w:rsidTr="00D54A3B">
        <w:tblPrEx>
          <w:tblW w:w="9660" w:type="dxa"/>
          <w:tblLayout w:type="fixed"/>
          <w:tblLook w:val="04A0"/>
        </w:tblPrEx>
        <w:trPr>
          <w:trHeight w:val="299"/>
        </w:trPr>
        <w:tc>
          <w:tcPr>
            <w:tcW w:w="3780" w:type="dxa"/>
            <w:vMerge/>
            <w:tcBorders>
              <w:left w:val="single" w:sz="4" w:space="0" w:color="auto"/>
              <w:bottom w:val="single" w:sz="4" w:space="0" w:color="auto"/>
              <w:right w:val="single" w:sz="4" w:space="0" w:color="auto"/>
            </w:tcBorders>
            <w:shd w:val="clear" w:color="auto" w:fill="auto"/>
            <w:vAlign w:val="center"/>
          </w:tcPr>
          <w:p w:rsidR="009C0FB8" w:rsidRPr="000767EC" w:rsidP="00CB1C05" w14:paraId="5A6B4790"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C0FB8" w:rsidP="00CB1C05" w14:paraId="60A539F9" w14:textId="77777777">
            <w:pPr>
              <w:pStyle w:val="LTableTextAbt"/>
              <w:keepNext w:val="0"/>
              <w:keepLines w:val="0"/>
              <w:rPr>
                <w:szCs w:val="18"/>
              </w:rPr>
            </w:pPr>
            <w:r>
              <w:rPr>
                <w:szCs w:val="18"/>
              </w:rPr>
              <w:t>Processing</w:t>
            </w:r>
            <w:r w:rsidRPr="000767EC">
              <w:rPr>
                <w:szCs w:val="18"/>
              </w:rPr>
              <w:t xml:space="preserve"> into formulation, mixture</w:t>
            </w:r>
            <w:r>
              <w:rPr>
                <w:szCs w:val="18"/>
              </w:rPr>
              <w:t>,</w:t>
            </w:r>
            <w:r w:rsidRPr="000767EC">
              <w:rPr>
                <w:szCs w:val="18"/>
              </w:rPr>
              <w:t xml:space="preserve"> or reaction product in paint and coating products</w:t>
            </w:r>
            <w:r w:rsidRPr="000767EC" w:rsidR="00F95C7C">
              <w:rPr>
                <w:vertAlign w:val="superscript"/>
              </w:rPr>
              <w:t>1</w:t>
            </w:r>
          </w:p>
        </w:tc>
      </w:tr>
      <w:tr w14:paraId="2A7FE999" w14:textId="77777777" w:rsidTr="00D54A3B">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0F489D" w:rsidRPr="000767EC" w:rsidP="00CB1C05" w14:paraId="56DFC44B" w14:textId="77777777">
            <w:pPr>
              <w:pStyle w:val="LTableTextAbt"/>
              <w:keepNext w:val="0"/>
              <w:keepLines w:val="0"/>
              <w:rPr>
                <w:color w:val="auto"/>
                <w:szCs w:val="18"/>
              </w:rPr>
            </w:pPr>
            <w:r>
              <w:rPr>
                <w:szCs w:val="18"/>
              </w:rPr>
              <w:t>Processing Aid, Except Petrochemical</w:t>
            </w:r>
          </w:p>
        </w:tc>
        <w:tc>
          <w:tcPr>
            <w:tcW w:w="5880" w:type="dxa"/>
            <w:tcBorders>
              <w:top w:val="single" w:sz="4" w:space="0" w:color="auto"/>
              <w:left w:val="nil"/>
              <w:bottom w:val="single" w:sz="4" w:space="0" w:color="auto"/>
              <w:right w:val="single" w:sz="4" w:space="0" w:color="auto"/>
            </w:tcBorders>
            <w:shd w:val="clear" w:color="auto" w:fill="auto"/>
            <w:noWrap/>
          </w:tcPr>
          <w:p w:rsidR="000F489D" w:rsidRPr="000767EC" w:rsidP="00CB1C05" w14:paraId="617A4397" w14:textId="670457BE">
            <w:pPr>
              <w:pStyle w:val="LTableTextAbt"/>
              <w:keepNext w:val="0"/>
              <w:keepLines w:val="0"/>
              <w:rPr>
                <w:szCs w:val="18"/>
              </w:rPr>
            </w:pPr>
            <w:r w:rsidRPr="000767EC">
              <w:rPr>
                <w:szCs w:val="18"/>
              </w:rPr>
              <w:t xml:space="preserve">Industrial and commercial use as a processing aid </w:t>
            </w:r>
            <w:r w:rsidR="003E7E0A">
              <w:rPr>
                <w:szCs w:val="18"/>
              </w:rPr>
              <w:t xml:space="preserve">in </w:t>
            </w:r>
            <w:r w:rsidR="00521B6C">
              <w:rPr>
                <w:szCs w:val="18"/>
              </w:rPr>
              <w:t xml:space="preserve">sectors other than </w:t>
            </w:r>
            <w:r w:rsidR="003E7E0A">
              <w:rPr>
                <w:szCs w:val="18"/>
              </w:rPr>
              <w:t xml:space="preserve">petrochemical </w:t>
            </w:r>
            <w:r w:rsidRPr="000767EC">
              <w:rPr>
                <w:szCs w:val="18"/>
              </w:rPr>
              <w:t xml:space="preserve"> manufacturing</w:t>
            </w:r>
          </w:p>
        </w:tc>
      </w:tr>
      <w:tr w14:paraId="504D54C2" w14:textId="77777777" w:rsidTr="00D54A3B">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0F489D" w:rsidRPr="000767EC" w:rsidP="00CB1C05" w14:paraId="08316216" w14:textId="77777777">
            <w:pPr>
              <w:pStyle w:val="LTableTextAbt"/>
              <w:keepNext w:val="0"/>
              <w:keepLines w:val="0"/>
              <w:rPr>
                <w:color w:val="auto"/>
                <w:szCs w:val="18"/>
              </w:rPr>
            </w:pPr>
            <w:r>
              <w:rPr>
                <w:szCs w:val="18"/>
              </w:rPr>
              <w:t>Department of Defense (</w:t>
            </w:r>
            <w:r w:rsidRPr="000767EC">
              <w:rPr>
                <w:szCs w:val="18"/>
              </w:rPr>
              <w:t>DOD</w:t>
            </w:r>
            <w:r>
              <w:rPr>
                <w:szCs w:val="18"/>
              </w:rPr>
              <w:t>)</w:t>
            </w:r>
            <w:r w:rsidRPr="000767EC">
              <w:rPr>
                <w:szCs w:val="18"/>
              </w:rPr>
              <w:t xml:space="preserve"> Uses</w:t>
            </w:r>
          </w:p>
        </w:tc>
        <w:tc>
          <w:tcPr>
            <w:tcW w:w="5880" w:type="dxa"/>
            <w:tcBorders>
              <w:top w:val="single" w:sz="4" w:space="0" w:color="auto"/>
              <w:left w:val="nil"/>
              <w:bottom w:val="single" w:sz="4" w:space="0" w:color="auto"/>
              <w:right w:val="single" w:sz="4" w:space="0" w:color="auto"/>
            </w:tcBorders>
            <w:shd w:val="clear" w:color="auto" w:fill="auto"/>
            <w:noWrap/>
          </w:tcPr>
          <w:p w:rsidR="000F489D" w:rsidRPr="000767EC" w:rsidP="00CB1C05" w14:paraId="698C8EC0" w14:textId="77777777">
            <w:pPr>
              <w:pStyle w:val="LTableTextAbt"/>
              <w:keepNext w:val="0"/>
              <w:keepLines w:val="0"/>
              <w:rPr>
                <w:szCs w:val="18"/>
              </w:rPr>
            </w:pPr>
            <w:r w:rsidRPr="000767EC">
              <w:rPr>
                <w:szCs w:val="18"/>
              </w:rPr>
              <w:t xml:space="preserve">Industrial and commercial use in specialty </w:t>
            </w:r>
            <w:r w:rsidR="006965D4">
              <w:rPr>
                <w:szCs w:val="18"/>
              </w:rPr>
              <w:t>DOD</w:t>
            </w:r>
            <w:r w:rsidRPr="000767EC">
              <w:rPr>
                <w:szCs w:val="18"/>
              </w:rPr>
              <w:t xml:space="preserve"> uses (oil analysis and water pipe repair)</w:t>
            </w:r>
          </w:p>
        </w:tc>
      </w:tr>
      <w:tr w14:paraId="550493E6" w14:textId="77777777" w:rsidTr="00D54A3B">
        <w:tblPrEx>
          <w:tblW w:w="9660" w:type="dxa"/>
          <w:tblLayout w:type="fixed"/>
          <w:tblLook w:val="04A0"/>
        </w:tblPrEx>
        <w:trPr>
          <w:trHeight w:val="173"/>
        </w:trPr>
        <w:tc>
          <w:tcPr>
            <w:tcW w:w="3780" w:type="dxa"/>
            <w:vMerge w:val="restart"/>
            <w:tcBorders>
              <w:top w:val="single" w:sz="4" w:space="0" w:color="auto"/>
              <w:left w:val="single" w:sz="4" w:space="0" w:color="auto"/>
              <w:right w:val="single" w:sz="4" w:space="0" w:color="auto"/>
            </w:tcBorders>
            <w:shd w:val="clear" w:color="auto" w:fill="auto"/>
            <w:vAlign w:val="center"/>
          </w:tcPr>
          <w:p w:rsidR="00937382" w:rsidRPr="000767EC" w:rsidP="00CB1C05" w14:paraId="41B97DBA" w14:textId="77777777">
            <w:pPr>
              <w:pStyle w:val="LTableTextAbt"/>
              <w:rPr>
                <w:color w:val="auto"/>
                <w:szCs w:val="18"/>
              </w:rPr>
            </w:pPr>
            <w:r w:rsidRPr="000767EC">
              <w:rPr>
                <w:color w:val="auto"/>
                <w:szCs w:val="18"/>
              </w:rPr>
              <w:t>Adhesives and Sealants</w:t>
            </w: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04192DF4" w14:textId="77777777">
            <w:pPr>
              <w:pStyle w:val="LTableTextAbt"/>
              <w:keepNext w:val="0"/>
              <w:keepLines w:val="0"/>
              <w:rPr>
                <w:szCs w:val="18"/>
              </w:rPr>
            </w:pPr>
            <w:r w:rsidRPr="000767EC">
              <w:rPr>
                <w:szCs w:val="18"/>
              </w:rPr>
              <w:t>Industrial and commercial use in solvent-based adhesives and sealants</w:t>
            </w:r>
          </w:p>
        </w:tc>
      </w:tr>
      <w:tr w14:paraId="6C13343E" w14:textId="77777777" w:rsidTr="00D54A3B">
        <w:tblPrEx>
          <w:tblW w:w="9660" w:type="dxa"/>
          <w:tblLayout w:type="fixed"/>
          <w:tblLook w:val="04A0"/>
        </w:tblPrEx>
        <w:trPr>
          <w:trHeight w:val="173"/>
        </w:trPr>
        <w:tc>
          <w:tcPr>
            <w:tcW w:w="3780" w:type="dxa"/>
            <w:vMerge/>
            <w:tcBorders>
              <w:left w:val="single" w:sz="4" w:space="0" w:color="auto"/>
              <w:right w:val="single" w:sz="4" w:space="0" w:color="auto"/>
            </w:tcBorders>
            <w:shd w:val="clear" w:color="auto" w:fill="auto"/>
            <w:vAlign w:val="center"/>
          </w:tcPr>
          <w:p w:rsidR="00937382" w:rsidRPr="000767EC" w:rsidP="00CB1C05" w14:paraId="2BAAC97B" w14:textId="77777777">
            <w:pPr>
              <w:pStyle w:val="LTableTextAbt"/>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52002EE0" w14:textId="77777777">
            <w:pPr>
              <w:pStyle w:val="LTableTextAbt"/>
              <w:keepNext w:val="0"/>
              <w:keepLines w:val="0"/>
              <w:rPr>
                <w:szCs w:val="18"/>
              </w:rPr>
            </w:pPr>
            <w:r w:rsidRPr="000767EC">
              <w:rPr>
                <w:szCs w:val="18"/>
              </w:rPr>
              <w:t>Consumer use in adhesives for arts and crafts (including industrial adhesive, arts and crafts adhesive, gun ammunition sealant)</w:t>
            </w:r>
          </w:p>
        </w:tc>
      </w:tr>
      <w:tr w14:paraId="1E8C6D2E"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937382" w:rsidRPr="000767EC" w:rsidP="00CB1C05" w14:paraId="37C82BCE"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15454C4A" w14:textId="77777777">
            <w:pPr>
              <w:pStyle w:val="LTableTextAbt"/>
              <w:keepNext w:val="0"/>
              <w:keepLines w:val="0"/>
              <w:rPr>
                <w:szCs w:val="18"/>
              </w:rPr>
            </w:pPr>
            <w:r w:rsidRPr="000767EC">
              <w:rPr>
                <w:szCs w:val="18"/>
              </w:rPr>
              <w:t>Consumer use in adhesives for arts and crafts (livestock grooming adhesive)</w:t>
            </w:r>
          </w:p>
        </w:tc>
      </w:tr>
      <w:tr w14:paraId="78D79DD8"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937382" w:rsidRPr="000767EC" w:rsidP="00CB1C05" w14:paraId="0C453D54"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574E7B28" w14:textId="77777777">
            <w:pPr>
              <w:pStyle w:val="LTableTextAbt"/>
              <w:keepNext w:val="0"/>
              <w:keepLines w:val="0"/>
              <w:rPr>
                <w:szCs w:val="18"/>
              </w:rPr>
            </w:pPr>
            <w:r w:rsidRPr="000767EC">
              <w:rPr>
                <w:szCs w:val="18"/>
              </w:rPr>
              <w:t>Consumer use in adhesives for arts and crafts (column adhesive, caulk</w:t>
            </w:r>
            <w:r w:rsidR="006965D4">
              <w:rPr>
                <w:szCs w:val="18"/>
              </w:rPr>
              <w:t>,</w:t>
            </w:r>
            <w:r w:rsidRPr="000767EC">
              <w:rPr>
                <w:szCs w:val="18"/>
              </w:rPr>
              <w:t xml:space="preserve"> and sealant)</w:t>
            </w:r>
          </w:p>
        </w:tc>
      </w:tr>
      <w:tr w14:paraId="78E5D507"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937382" w:rsidRPr="000767EC" w:rsidP="00CB1C05" w14:paraId="02CF7264" w14:textId="77777777">
            <w:pPr>
              <w:pStyle w:val="LTableTextAbt"/>
              <w:keepNext w:val="0"/>
              <w:keepLines w:val="0"/>
              <w:rPr>
                <w:color w:val="auto"/>
                <w:szCs w:val="18"/>
              </w:rPr>
            </w:pPr>
            <w:r w:rsidRPr="000767EC">
              <w:rPr>
                <w:color w:val="auto"/>
                <w:szCs w:val="18"/>
              </w:rPr>
              <w:t>Paint and Coatings</w:t>
            </w: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6B6410CF" w14:textId="77777777">
            <w:pPr>
              <w:pStyle w:val="LTableTextAbt"/>
              <w:keepNext w:val="0"/>
              <w:keepLines w:val="0"/>
              <w:rPr>
                <w:szCs w:val="18"/>
              </w:rPr>
            </w:pPr>
            <w:r w:rsidRPr="000767EC">
              <w:rPr>
                <w:szCs w:val="18"/>
              </w:rPr>
              <w:t>Industrial and commercial use in solvent-based paints and coatings</w:t>
            </w:r>
          </w:p>
        </w:tc>
      </w:tr>
      <w:tr w14:paraId="158493CC"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937382" w:rsidRPr="000767EC" w:rsidP="00CB1C05" w14:paraId="242A59D1" w14:textId="77777777">
            <w:pPr>
              <w:pStyle w:val="LTableTextAbt"/>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07C46C8A" w14:textId="77777777">
            <w:pPr>
              <w:pStyle w:val="LTableTextAbt"/>
              <w:keepNext w:val="0"/>
              <w:keepLines w:val="0"/>
              <w:rPr>
                <w:szCs w:val="18"/>
              </w:rPr>
            </w:pPr>
            <w:r w:rsidRPr="000767EC">
              <w:rPr>
                <w:szCs w:val="18"/>
              </w:rPr>
              <w:t>Consumer use in solvent-based paints and coatings (outdoor water shield (liquid))</w:t>
            </w:r>
          </w:p>
        </w:tc>
      </w:tr>
      <w:tr w14:paraId="646D2515"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937382" w:rsidRPr="000767EC" w:rsidP="00CB1C05" w14:paraId="1A26AC4A"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58AC48AE" w14:textId="77777777">
            <w:pPr>
              <w:pStyle w:val="LTableTextAbt"/>
              <w:keepNext w:val="0"/>
              <w:keepLines w:val="0"/>
              <w:rPr>
                <w:szCs w:val="18"/>
              </w:rPr>
            </w:pPr>
            <w:r w:rsidRPr="000767EC">
              <w:rPr>
                <w:szCs w:val="18"/>
              </w:rPr>
              <w:t>Consumer use in solvent-based paints and coatings (coatings and primers (aerosol))</w:t>
            </w:r>
          </w:p>
        </w:tc>
      </w:tr>
      <w:tr w14:paraId="3C42D83F"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937382" w:rsidRPr="000767EC" w:rsidP="00CB1C05" w14:paraId="4A3489B8"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5C9431AE" w14:textId="77777777">
            <w:pPr>
              <w:pStyle w:val="LTableTextAbt"/>
              <w:keepNext w:val="0"/>
              <w:keepLines w:val="0"/>
              <w:rPr>
                <w:szCs w:val="18"/>
              </w:rPr>
            </w:pPr>
            <w:r w:rsidRPr="000767EC">
              <w:rPr>
                <w:szCs w:val="18"/>
              </w:rPr>
              <w:t>Consumer use in solvent-based paints and coatings (rust primer and sealant (liquid))</w:t>
            </w:r>
          </w:p>
        </w:tc>
      </w:tr>
      <w:tr w14:paraId="4AAE4792"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937382" w:rsidRPr="000767EC" w:rsidP="00CB1C05" w14:paraId="6B6EC246"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937382" w:rsidRPr="000767EC" w:rsidP="00CB1C05" w14:paraId="131FEC05" w14:textId="77777777">
            <w:pPr>
              <w:pStyle w:val="LTableTextAbt"/>
              <w:keepNext w:val="0"/>
              <w:keepLines w:val="0"/>
              <w:rPr>
                <w:szCs w:val="18"/>
              </w:rPr>
            </w:pPr>
            <w:r w:rsidRPr="000767EC">
              <w:rPr>
                <w:szCs w:val="18"/>
              </w:rPr>
              <w:t>Consumer use in solvent-based paints and coatings (metallic overglaze)</w:t>
            </w:r>
          </w:p>
        </w:tc>
      </w:tr>
      <w:tr w14:paraId="0BED41C4" w14:textId="77777777">
        <w:tblPrEx>
          <w:tblW w:w="9660" w:type="dxa"/>
          <w:tblLayout w:type="fixed"/>
          <w:tblLook w:val="04A0"/>
        </w:tblPrEx>
        <w:trPr>
          <w:trHeight w:val="54"/>
        </w:trPr>
        <w:tc>
          <w:tcPr>
            <w:tcW w:w="3780" w:type="dxa"/>
            <w:vMerge w:val="restart"/>
            <w:tcBorders>
              <w:top w:val="single" w:sz="4" w:space="0" w:color="auto"/>
              <w:left w:val="single" w:sz="4" w:space="0" w:color="auto"/>
              <w:right w:val="single" w:sz="4" w:space="0" w:color="auto"/>
            </w:tcBorders>
            <w:shd w:val="clear" w:color="auto" w:fill="auto"/>
            <w:vAlign w:val="center"/>
          </w:tcPr>
          <w:p w:rsidR="004A7906" w:rsidRPr="000767EC" w:rsidP="00CB1C05" w14:paraId="1AFC7805" w14:textId="77777777">
            <w:pPr>
              <w:pStyle w:val="LTableTextAbt"/>
              <w:keepNext w:val="0"/>
              <w:keepLines w:val="0"/>
              <w:rPr>
                <w:color w:val="auto"/>
                <w:szCs w:val="18"/>
              </w:rPr>
            </w:pPr>
            <w:r w:rsidRPr="000767EC">
              <w:rPr>
                <w:color w:val="auto"/>
                <w:szCs w:val="18"/>
              </w:rPr>
              <w:t>Aerosol Spray Cleaning/Degreasing</w:t>
            </w: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62951255" w14:textId="77777777">
            <w:pPr>
              <w:pStyle w:val="LTableTextAbt"/>
              <w:keepNext w:val="0"/>
              <w:keepLines w:val="0"/>
              <w:rPr>
                <w:szCs w:val="18"/>
              </w:rPr>
            </w:pPr>
            <w:r w:rsidRPr="000767EC">
              <w:rPr>
                <w:szCs w:val="18"/>
              </w:rPr>
              <w:t>Industrial and commercial use as solvent for aerosol spray degreaser/cleaner</w:t>
            </w:r>
            <w:r w:rsidR="00392120">
              <w:rPr>
                <w:szCs w:val="18"/>
              </w:rPr>
              <w:t xml:space="preserve"> </w:t>
            </w:r>
            <w:r w:rsidR="00131EF9">
              <w:rPr>
                <w:szCs w:val="18"/>
              </w:rPr>
              <w:t>- General</w:t>
            </w:r>
          </w:p>
        </w:tc>
      </w:tr>
      <w:tr w14:paraId="197CC89E" w14:textId="77777777">
        <w:tblPrEx>
          <w:tblW w:w="9660" w:type="dxa"/>
          <w:tblLayout w:type="fixed"/>
          <w:tblLook w:val="04A0"/>
        </w:tblPrEx>
        <w:trPr>
          <w:trHeight w:val="54"/>
        </w:trPr>
        <w:tc>
          <w:tcPr>
            <w:tcW w:w="3780" w:type="dxa"/>
            <w:vMerge/>
            <w:tcBorders>
              <w:top w:val="single" w:sz="4" w:space="0" w:color="auto"/>
              <w:left w:val="single" w:sz="4" w:space="0" w:color="auto"/>
              <w:right w:val="single" w:sz="4" w:space="0" w:color="auto"/>
            </w:tcBorders>
            <w:shd w:val="clear" w:color="auto" w:fill="auto"/>
            <w:vAlign w:val="center"/>
          </w:tcPr>
          <w:p w:rsidR="00131EF9" w:rsidRPr="000767EC" w:rsidP="00CB1C05" w14:paraId="2800AB7C"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131EF9" w:rsidRPr="000767EC" w:rsidP="00CB1C05" w14:paraId="3CBF7F20" w14:textId="77777777">
            <w:pPr>
              <w:pStyle w:val="LTableTextAbt"/>
              <w:keepNext w:val="0"/>
              <w:keepLines w:val="0"/>
              <w:rPr>
                <w:szCs w:val="18"/>
              </w:rPr>
            </w:pPr>
            <w:r w:rsidRPr="000767EC">
              <w:rPr>
                <w:szCs w:val="18"/>
              </w:rPr>
              <w:t>Industrial and commercial use as solvent for aerosol spray degreaser/cleaner</w:t>
            </w:r>
            <w:r w:rsidR="00392120">
              <w:rPr>
                <w:szCs w:val="18"/>
              </w:rPr>
              <w:t xml:space="preserve"> </w:t>
            </w:r>
            <w:r>
              <w:rPr>
                <w:szCs w:val="18"/>
              </w:rPr>
              <w:t>-</w:t>
            </w:r>
            <w:r w:rsidR="00392120">
              <w:rPr>
                <w:szCs w:val="18"/>
              </w:rPr>
              <w:t xml:space="preserve"> Energized Electrical Cleaning</w:t>
            </w:r>
          </w:p>
        </w:tc>
      </w:tr>
      <w:tr w14:paraId="26E7BE55" w14:textId="77777777">
        <w:tblPrEx>
          <w:tblW w:w="9660" w:type="dxa"/>
          <w:tblLayout w:type="fixed"/>
          <w:tblLook w:val="04A0"/>
        </w:tblPrEx>
        <w:trPr>
          <w:trHeight w:val="51"/>
        </w:trPr>
        <w:tc>
          <w:tcPr>
            <w:tcW w:w="3780" w:type="dxa"/>
            <w:vMerge/>
            <w:tcBorders>
              <w:left w:val="single" w:sz="4" w:space="0" w:color="auto"/>
              <w:right w:val="single" w:sz="4" w:space="0" w:color="auto"/>
            </w:tcBorders>
            <w:shd w:val="clear" w:color="auto" w:fill="auto"/>
            <w:vAlign w:val="center"/>
          </w:tcPr>
          <w:p w:rsidR="004A7906" w:rsidRPr="000767EC" w:rsidP="00CB1C05" w14:paraId="63290EA4"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3923A117" w14:textId="77777777">
            <w:pPr>
              <w:pStyle w:val="LTableTextAbt"/>
              <w:keepNext w:val="0"/>
              <w:keepLines w:val="0"/>
              <w:rPr>
                <w:szCs w:val="18"/>
              </w:rPr>
            </w:pPr>
            <w:r w:rsidRPr="000767EC">
              <w:rPr>
                <w:szCs w:val="18"/>
              </w:rPr>
              <w:t>Consumer use in cleaners and degreasers (other)</w:t>
            </w:r>
          </w:p>
        </w:tc>
      </w:tr>
      <w:tr w14:paraId="7BDFCC2C" w14:textId="77777777">
        <w:tblPrEx>
          <w:tblW w:w="9660" w:type="dxa"/>
          <w:tblLayout w:type="fixed"/>
          <w:tblLook w:val="04A0"/>
        </w:tblPrEx>
        <w:trPr>
          <w:trHeight w:val="51"/>
        </w:trPr>
        <w:tc>
          <w:tcPr>
            <w:tcW w:w="3780" w:type="dxa"/>
            <w:vMerge/>
            <w:tcBorders>
              <w:left w:val="single" w:sz="4" w:space="0" w:color="auto"/>
              <w:right w:val="single" w:sz="4" w:space="0" w:color="auto"/>
            </w:tcBorders>
            <w:shd w:val="clear" w:color="auto" w:fill="auto"/>
            <w:vAlign w:val="center"/>
          </w:tcPr>
          <w:p w:rsidR="004A7906" w:rsidRPr="000767EC" w:rsidP="00CB1C05" w14:paraId="237D8797"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21C774FD" w14:textId="77777777">
            <w:pPr>
              <w:pStyle w:val="LTableTextAbt"/>
              <w:keepNext w:val="0"/>
              <w:keepLines w:val="0"/>
              <w:rPr>
                <w:szCs w:val="18"/>
              </w:rPr>
            </w:pPr>
            <w:r w:rsidRPr="000767EC">
              <w:rPr>
                <w:szCs w:val="18"/>
              </w:rPr>
              <w:t>Consumer use in automotive care products (brake cleaner)</w:t>
            </w:r>
          </w:p>
        </w:tc>
      </w:tr>
      <w:tr w14:paraId="742D3778" w14:textId="77777777">
        <w:tblPrEx>
          <w:tblW w:w="9660" w:type="dxa"/>
          <w:tblLayout w:type="fixed"/>
          <w:tblLook w:val="04A0"/>
        </w:tblPrEx>
        <w:trPr>
          <w:trHeight w:val="51"/>
        </w:trPr>
        <w:tc>
          <w:tcPr>
            <w:tcW w:w="3780" w:type="dxa"/>
            <w:vMerge/>
            <w:tcBorders>
              <w:left w:val="single" w:sz="4" w:space="0" w:color="auto"/>
              <w:right w:val="single" w:sz="4" w:space="0" w:color="auto"/>
            </w:tcBorders>
            <w:shd w:val="clear" w:color="auto" w:fill="auto"/>
            <w:vAlign w:val="center"/>
          </w:tcPr>
          <w:p w:rsidR="004A7906" w:rsidRPr="000767EC" w:rsidP="00CB1C05" w14:paraId="53A8B203"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09C20B03" w14:textId="77777777">
            <w:pPr>
              <w:pStyle w:val="LTableTextAbt"/>
              <w:keepNext w:val="0"/>
              <w:keepLines w:val="0"/>
              <w:rPr>
                <w:szCs w:val="18"/>
              </w:rPr>
            </w:pPr>
            <w:r w:rsidRPr="000767EC">
              <w:rPr>
                <w:szCs w:val="18"/>
              </w:rPr>
              <w:t>Consumer use in automotive care products (parts cleaner)</w:t>
            </w:r>
          </w:p>
        </w:tc>
      </w:tr>
      <w:tr w14:paraId="372CFFC4" w14:textId="77777777">
        <w:tblPrEx>
          <w:tblW w:w="9660" w:type="dxa"/>
          <w:tblLayout w:type="fixed"/>
          <w:tblLook w:val="04A0"/>
        </w:tblPrEx>
        <w:trPr>
          <w:trHeight w:val="51"/>
        </w:trPr>
        <w:tc>
          <w:tcPr>
            <w:tcW w:w="3780" w:type="dxa"/>
            <w:vMerge/>
            <w:tcBorders>
              <w:left w:val="single" w:sz="4" w:space="0" w:color="auto"/>
              <w:bottom w:val="single" w:sz="4" w:space="0" w:color="auto"/>
              <w:right w:val="single" w:sz="4" w:space="0" w:color="auto"/>
            </w:tcBorders>
            <w:shd w:val="clear" w:color="auto" w:fill="auto"/>
            <w:vAlign w:val="center"/>
          </w:tcPr>
          <w:p w:rsidR="004A7906" w:rsidRPr="000767EC" w:rsidP="00CB1C05" w14:paraId="05B5FE71"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31EEF4AB" w14:textId="77777777">
            <w:pPr>
              <w:pStyle w:val="LTableTextAbt"/>
              <w:keepNext w:val="0"/>
              <w:keepLines w:val="0"/>
              <w:rPr>
                <w:szCs w:val="18"/>
              </w:rPr>
            </w:pPr>
            <w:r w:rsidRPr="000767EC">
              <w:rPr>
                <w:szCs w:val="18"/>
              </w:rPr>
              <w:t>Consumer use in aerosol cleaner (vandalism mark and stain remover)</w:t>
            </w:r>
          </w:p>
        </w:tc>
      </w:tr>
      <w:tr w14:paraId="3216BFB1" w14:textId="77777777" w:rsidTr="00091E02">
        <w:tblPrEx>
          <w:tblW w:w="9660" w:type="dxa"/>
          <w:tblLayout w:type="fixed"/>
          <w:tblLook w:val="04A0"/>
        </w:tblPrEx>
        <w:trPr>
          <w:trHeight w:val="314"/>
        </w:trPr>
        <w:tc>
          <w:tcPr>
            <w:tcW w:w="3780" w:type="dxa"/>
            <w:tcBorders>
              <w:top w:val="single" w:sz="4" w:space="0" w:color="auto"/>
              <w:left w:val="single" w:sz="4" w:space="0" w:color="auto"/>
              <w:right w:val="single" w:sz="4" w:space="0" w:color="auto"/>
            </w:tcBorders>
            <w:shd w:val="clear" w:color="auto" w:fill="auto"/>
            <w:vAlign w:val="center"/>
          </w:tcPr>
          <w:p w:rsidR="003C625E" w:rsidRPr="000767EC" w:rsidP="00CB1C05" w14:paraId="545CCC28" w14:textId="77777777">
            <w:pPr>
              <w:pStyle w:val="LTableTextAbt"/>
              <w:keepNext w:val="0"/>
              <w:keepLines w:val="0"/>
              <w:rPr>
                <w:color w:val="auto"/>
                <w:szCs w:val="18"/>
              </w:rPr>
            </w:pPr>
            <w:r w:rsidRPr="000767EC">
              <w:rPr>
                <w:color w:val="auto"/>
                <w:szCs w:val="18"/>
              </w:rPr>
              <w:t>Liquid and Spray Batch Cold Cleaning</w:t>
            </w:r>
          </w:p>
        </w:tc>
        <w:tc>
          <w:tcPr>
            <w:tcW w:w="5880" w:type="dxa"/>
            <w:tcBorders>
              <w:top w:val="single" w:sz="4" w:space="0" w:color="auto"/>
              <w:left w:val="nil"/>
              <w:right w:val="single" w:sz="4" w:space="0" w:color="auto"/>
            </w:tcBorders>
            <w:shd w:val="clear" w:color="auto" w:fill="auto"/>
            <w:noWrap/>
          </w:tcPr>
          <w:p w:rsidR="003C625E" w:rsidRPr="000767EC" w:rsidP="00CB1C05" w14:paraId="0710FF17" w14:textId="77777777">
            <w:pPr>
              <w:pStyle w:val="LTableTextAbt"/>
              <w:keepNext w:val="0"/>
              <w:keepLines w:val="0"/>
              <w:rPr>
                <w:szCs w:val="18"/>
              </w:rPr>
            </w:pPr>
            <w:r w:rsidRPr="000767EC">
              <w:rPr>
                <w:szCs w:val="18"/>
              </w:rPr>
              <w:t>Industrial and commercial use as solvent for cold cleaning</w:t>
            </w:r>
          </w:p>
        </w:tc>
      </w:tr>
      <w:tr w14:paraId="0EB65707" w14:textId="77777777" w:rsidTr="00D54A3B">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4A7906" w:rsidRPr="000767EC" w:rsidP="00CB1C05" w14:paraId="2DC4B4D4" w14:textId="77777777">
            <w:pPr>
              <w:pStyle w:val="LTableTextAbt"/>
              <w:keepNext w:val="0"/>
              <w:keepLines w:val="0"/>
              <w:rPr>
                <w:color w:val="auto"/>
                <w:szCs w:val="18"/>
              </w:rPr>
            </w:pPr>
            <w:r w:rsidRPr="000767EC">
              <w:rPr>
                <w:color w:val="auto"/>
                <w:szCs w:val="18"/>
              </w:rPr>
              <w:t>Photographic Film Use</w:t>
            </w: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6E5A0673" w14:textId="77777777">
            <w:pPr>
              <w:pStyle w:val="LTableTextAbt"/>
              <w:keepNext w:val="0"/>
              <w:keepLines w:val="0"/>
              <w:rPr>
                <w:szCs w:val="18"/>
              </w:rPr>
            </w:pPr>
            <w:r w:rsidRPr="000767EC">
              <w:rPr>
                <w:szCs w:val="18"/>
              </w:rPr>
              <w:t>Commercial use for photographic film</w:t>
            </w:r>
          </w:p>
        </w:tc>
      </w:tr>
      <w:tr w14:paraId="5A8BF5FC"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4A7906" w:rsidRPr="000767EC" w:rsidP="00CB1C05" w14:paraId="043554BB" w14:textId="77777777">
            <w:pPr>
              <w:pStyle w:val="LTableTextAbt"/>
              <w:rPr>
                <w:color w:val="auto"/>
                <w:szCs w:val="18"/>
              </w:rPr>
            </w:pPr>
            <w:r w:rsidRPr="000767EC">
              <w:rPr>
                <w:color w:val="auto"/>
                <w:szCs w:val="18"/>
              </w:rPr>
              <w:t>Lubricants and Greases</w:t>
            </w: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0D002B5B" w14:textId="77777777">
            <w:pPr>
              <w:pStyle w:val="LTableTextAbt"/>
              <w:keepNext w:val="0"/>
              <w:keepLines w:val="0"/>
              <w:rPr>
                <w:szCs w:val="18"/>
              </w:rPr>
            </w:pPr>
            <w:r w:rsidRPr="000767EC">
              <w:rPr>
                <w:szCs w:val="18"/>
              </w:rPr>
              <w:t>Industrial and commercial use as a solvent for aerosol lubricants</w:t>
            </w:r>
          </w:p>
        </w:tc>
      </w:tr>
      <w:tr w14:paraId="5270F07E"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4A7906" w:rsidRPr="000767EC" w:rsidP="00CB1C05" w14:paraId="466899AA"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35DBF5C9" w14:textId="77777777">
            <w:pPr>
              <w:pStyle w:val="LTableTextAbt"/>
              <w:keepNext w:val="0"/>
              <w:keepLines w:val="0"/>
              <w:rPr>
                <w:szCs w:val="18"/>
              </w:rPr>
            </w:pPr>
            <w:r w:rsidRPr="000767EC">
              <w:rPr>
                <w:szCs w:val="18"/>
              </w:rPr>
              <w:t>Industrial and commercial use as a solvent for penetrating lubricants and cutting tool coolants</w:t>
            </w:r>
          </w:p>
        </w:tc>
      </w:tr>
      <w:tr w14:paraId="59A6D38D"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4A7906" w:rsidRPr="000767EC" w:rsidP="00CB1C05" w14:paraId="51C6EEC2"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57C27246" w14:textId="77777777">
            <w:pPr>
              <w:pStyle w:val="LTableTextAbt"/>
              <w:keepNext w:val="0"/>
              <w:keepLines w:val="0"/>
              <w:rPr>
                <w:szCs w:val="18"/>
              </w:rPr>
            </w:pPr>
            <w:r w:rsidRPr="000767EC">
              <w:rPr>
                <w:szCs w:val="18"/>
              </w:rPr>
              <w:t xml:space="preserve">Consumer use in lubricants and greases (cutting </w:t>
            </w:r>
            <w:r w:rsidR="00E631D7">
              <w:rPr>
                <w:szCs w:val="18"/>
              </w:rPr>
              <w:t>fluid</w:t>
            </w:r>
            <w:r w:rsidRPr="000767EC">
              <w:rPr>
                <w:szCs w:val="18"/>
              </w:rPr>
              <w:t>)</w:t>
            </w:r>
          </w:p>
        </w:tc>
      </w:tr>
      <w:tr w14:paraId="0A085B80"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4A7906" w:rsidRPr="000767EC" w:rsidP="00CB1C05" w14:paraId="700EA62E"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7D0A2A5E" w14:textId="77777777">
            <w:pPr>
              <w:pStyle w:val="LTableTextAbt"/>
              <w:keepNext w:val="0"/>
              <w:keepLines w:val="0"/>
              <w:rPr>
                <w:szCs w:val="18"/>
              </w:rPr>
            </w:pPr>
            <w:r w:rsidRPr="000767EC">
              <w:rPr>
                <w:szCs w:val="18"/>
              </w:rPr>
              <w:t>Consumer use in lubricants and greases (lubricants and penetrating oils)</w:t>
            </w:r>
          </w:p>
        </w:tc>
      </w:tr>
      <w:tr w14:paraId="1056D7C5"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4A7906" w:rsidRPr="000767EC" w:rsidP="00CB1C05" w14:paraId="7DAB0102" w14:textId="77777777">
            <w:pPr>
              <w:pStyle w:val="LTableTextAbt"/>
              <w:keepNext w:val="0"/>
              <w:keepLines w:val="0"/>
              <w:rPr>
                <w:color w:val="auto"/>
                <w:szCs w:val="18"/>
              </w:rPr>
            </w:pPr>
            <w:r w:rsidRPr="000767EC">
              <w:rPr>
                <w:color w:val="auto"/>
                <w:szCs w:val="18"/>
              </w:rPr>
              <w:t xml:space="preserve">Wipe and Liquid </w:t>
            </w:r>
            <w:r w:rsidRPr="000767EC" w:rsidR="00052B7E">
              <w:rPr>
                <w:color w:val="auto"/>
                <w:szCs w:val="18"/>
              </w:rPr>
              <w:t>Cleaning and Polishing</w:t>
            </w:r>
          </w:p>
        </w:tc>
        <w:tc>
          <w:tcPr>
            <w:tcW w:w="5880" w:type="dxa"/>
            <w:tcBorders>
              <w:top w:val="single" w:sz="4" w:space="0" w:color="auto"/>
              <w:left w:val="nil"/>
              <w:bottom w:val="single" w:sz="4" w:space="0" w:color="auto"/>
              <w:right w:val="single" w:sz="4" w:space="0" w:color="auto"/>
            </w:tcBorders>
            <w:shd w:val="clear" w:color="auto" w:fill="auto"/>
            <w:noWrap/>
          </w:tcPr>
          <w:p w:rsidR="004A7906" w:rsidRPr="000767EC" w:rsidP="00CB1C05" w14:paraId="24529CD2" w14:textId="77777777">
            <w:pPr>
              <w:pStyle w:val="LTableTextAbt"/>
              <w:keepNext w:val="0"/>
              <w:keepLines w:val="0"/>
              <w:rPr>
                <w:szCs w:val="18"/>
              </w:rPr>
            </w:pPr>
            <w:r w:rsidRPr="000767EC">
              <w:rPr>
                <w:szCs w:val="18"/>
              </w:rPr>
              <w:t>Industrial and commercial use in wipe cleaning</w:t>
            </w:r>
          </w:p>
        </w:tc>
      </w:tr>
      <w:tr w14:paraId="06FC9282"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283878" w:rsidRPr="000767EC" w:rsidP="00CB1C05" w14:paraId="6EA04BDF"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168BA9C4" w14:textId="77777777">
            <w:pPr>
              <w:pStyle w:val="LTableTextAbt"/>
              <w:keepNext w:val="0"/>
              <w:keepLines w:val="0"/>
              <w:rPr>
                <w:szCs w:val="18"/>
              </w:rPr>
            </w:pPr>
            <w:r w:rsidRPr="000767EC">
              <w:rPr>
                <w:szCs w:val="18"/>
              </w:rPr>
              <w:t>Industrial and commercial use in non-aerosol cleaner</w:t>
            </w:r>
          </w:p>
        </w:tc>
      </w:tr>
      <w:tr w14:paraId="1FBDAA97" w14:textId="77777777" w:rsidTr="00095D8E">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283878" w:rsidRPr="000767EC" w:rsidP="00CB1C05" w14:paraId="228D3196"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1DB40F5A" w14:textId="77777777">
            <w:pPr>
              <w:pStyle w:val="LTableTextAbt"/>
              <w:keepNext w:val="0"/>
              <w:keepLines w:val="0"/>
              <w:rPr>
                <w:szCs w:val="18"/>
              </w:rPr>
            </w:pPr>
            <w:r w:rsidRPr="000767EC">
              <w:rPr>
                <w:szCs w:val="18"/>
              </w:rPr>
              <w:t>Industrial and commercial use in automotive care products (e.g., engine degreaser and brake cleaner)</w:t>
            </w:r>
          </w:p>
        </w:tc>
      </w:tr>
      <w:tr w14:paraId="7022CF88" w14:textId="77777777" w:rsidTr="00095D8E">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043B36" w:rsidRPr="000767EC" w:rsidP="00CB1C05" w14:paraId="4A4633DA"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043B36" w:rsidRPr="000767EC" w:rsidP="00CB1C05" w14:paraId="0240199A" w14:textId="77777777">
            <w:pPr>
              <w:pStyle w:val="LTableTextAbt"/>
              <w:keepNext w:val="0"/>
              <w:keepLines w:val="0"/>
              <w:rPr>
                <w:szCs w:val="18"/>
              </w:rPr>
            </w:pPr>
            <w:r w:rsidRPr="000767EC">
              <w:rPr>
                <w:szCs w:val="18"/>
              </w:rPr>
              <w:t xml:space="preserve">Industrial and commercial use in metal (e.g., stainless steel) and stone polishes </w:t>
            </w:r>
          </w:p>
        </w:tc>
      </w:tr>
      <w:tr w14:paraId="4C435F01" w14:textId="77777777" w:rsidTr="00095D8E">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043B36" w:rsidRPr="000767EC" w:rsidP="00CB1C05" w14:paraId="02808328"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043B36" w:rsidRPr="000767EC" w:rsidP="00CB1C05" w14:paraId="17344B8F" w14:textId="77777777">
            <w:pPr>
              <w:pStyle w:val="LTableTextAbt"/>
              <w:keepNext w:val="0"/>
              <w:keepLines w:val="0"/>
              <w:rPr>
                <w:szCs w:val="18"/>
              </w:rPr>
            </w:pPr>
            <w:r w:rsidRPr="000767EC">
              <w:rPr>
                <w:szCs w:val="18"/>
              </w:rPr>
              <w:t>Consumer use in non-aerosol cleaner (e.g., marble and stone polish)</w:t>
            </w:r>
          </w:p>
        </w:tc>
      </w:tr>
      <w:tr w14:paraId="0C714E50" w14:textId="77777777" w:rsidTr="00095D8E">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283878" w:rsidRPr="000767EC" w:rsidP="00CB1C05" w14:paraId="4FA080BB"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5B7757D4" w14:textId="77777777">
            <w:pPr>
              <w:pStyle w:val="LTableTextAbt"/>
              <w:keepNext w:val="0"/>
              <w:keepLines w:val="0"/>
              <w:rPr>
                <w:szCs w:val="18"/>
              </w:rPr>
            </w:pPr>
            <w:r w:rsidRPr="000767EC">
              <w:rPr>
                <w:szCs w:val="18"/>
              </w:rPr>
              <w:t xml:space="preserve">Consumer use in </w:t>
            </w:r>
            <w:r w:rsidRPr="000767EC" w:rsidR="00043B36">
              <w:rPr>
                <w:szCs w:val="18"/>
              </w:rPr>
              <w:t>metal</w:t>
            </w:r>
            <w:r w:rsidRPr="000767EC">
              <w:rPr>
                <w:szCs w:val="18"/>
              </w:rPr>
              <w:t xml:space="preserve"> (e.g., </w:t>
            </w:r>
            <w:r w:rsidRPr="000767EC" w:rsidR="00043B36">
              <w:rPr>
                <w:szCs w:val="18"/>
              </w:rPr>
              <w:t>stainless steel) and stone polishes</w:t>
            </w:r>
          </w:p>
        </w:tc>
      </w:tr>
      <w:tr w14:paraId="0178FC63" w14:textId="77777777" w:rsidTr="00095D8E">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283878" w:rsidRPr="000767EC" w:rsidP="00CB1C05" w14:paraId="71D614EC" w14:textId="77777777">
            <w:pPr>
              <w:pStyle w:val="LTableTextAbt"/>
              <w:keepNext w:val="0"/>
              <w:keepLines w:val="0"/>
              <w:rPr>
                <w:color w:val="auto"/>
                <w:szCs w:val="18"/>
              </w:rPr>
            </w:pPr>
            <w:r w:rsidRPr="000767EC">
              <w:rPr>
                <w:color w:val="auto"/>
                <w:szCs w:val="18"/>
              </w:rPr>
              <w:t>Spot Removers</w:t>
            </w: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3CED94FA" w14:textId="77777777">
            <w:pPr>
              <w:pStyle w:val="LTableTextAbt"/>
              <w:keepNext w:val="0"/>
              <w:keepLines w:val="0"/>
              <w:rPr>
                <w:szCs w:val="18"/>
              </w:rPr>
            </w:pPr>
            <w:r w:rsidRPr="000767EC">
              <w:rPr>
                <w:szCs w:val="18"/>
              </w:rPr>
              <w:t>Industrial and commercial use in other spot cleaning and spot removers, including carpet cleaning</w:t>
            </w:r>
          </w:p>
        </w:tc>
      </w:tr>
      <w:tr w14:paraId="3C6434B5"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283878" w:rsidRPr="000767EC" w:rsidP="00CB1C05" w14:paraId="197712F8" w14:textId="77777777">
            <w:pPr>
              <w:pStyle w:val="LTableTextAbt"/>
              <w:keepNext w:val="0"/>
              <w:keepLines w:val="0"/>
              <w:rPr>
                <w:color w:val="auto"/>
                <w:szCs w:val="18"/>
              </w:rPr>
            </w:pPr>
            <w:r w:rsidRPr="000767EC">
              <w:rPr>
                <w:color w:val="auto"/>
                <w:szCs w:val="18"/>
              </w:rPr>
              <w:t>Inks and Ink Removal</w:t>
            </w: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081F85FF" w14:textId="77777777">
            <w:pPr>
              <w:pStyle w:val="LTableTextAbt"/>
              <w:keepNext w:val="0"/>
              <w:keepLines w:val="0"/>
              <w:rPr>
                <w:szCs w:val="18"/>
              </w:rPr>
            </w:pPr>
            <w:r w:rsidRPr="000767EC">
              <w:rPr>
                <w:szCs w:val="18"/>
              </w:rPr>
              <w:t>Commercial use in inks and ink removal products (based on printing)</w:t>
            </w:r>
          </w:p>
        </w:tc>
      </w:tr>
      <w:tr w14:paraId="0D3CB1C5"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283878" w:rsidRPr="000767EC" w:rsidP="00CB1C05" w14:paraId="6B46D443"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174A0208" w14:textId="77777777">
            <w:pPr>
              <w:pStyle w:val="LTableTextAbt"/>
              <w:keepNext w:val="0"/>
              <w:keepLines w:val="0"/>
              <w:rPr>
                <w:szCs w:val="18"/>
              </w:rPr>
            </w:pPr>
            <w:r w:rsidRPr="000767EC">
              <w:rPr>
                <w:szCs w:val="18"/>
              </w:rPr>
              <w:t>Commercial use in inks and ink removal products (based on photocopying)</w:t>
            </w:r>
          </w:p>
        </w:tc>
      </w:tr>
      <w:tr w14:paraId="3B979CA2"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283878" w:rsidRPr="000767EC" w:rsidP="00CB1C05" w14:paraId="6C7C8344"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7FC4CA73" w14:textId="77777777">
            <w:pPr>
              <w:pStyle w:val="LTableTextAbt"/>
              <w:keepNext w:val="0"/>
              <w:keepLines w:val="0"/>
              <w:rPr>
                <w:szCs w:val="18"/>
              </w:rPr>
            </w:pPr>
            <w:r w:rsidRPr="000767EC">
              <w:rPr>
                <w:szCs w:val="18"/>
              </w:rPr>
              <w:t>Consumer use in inks and ink removal products</w:t>
            </w:r>
          </w:p>
        </w:tc>
      </w:tr>
      <w:tr w14:paraId="20592FBF"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283878" w:rsidRPr="000767EC" w:rsidP="00CB1C05" w14:paraId="4260BA42" w14:textId="77777777">
            <w:pPr>
              <w:pStyle w:val="LTableTextAbt"/>
              <w:keepNext w:val="0"/>
              <w:keepLines w:val="0"/>
              <w:rPr>
                <w:color w:val="auto"/>
                <w:szCs w:val="18"/>
              </w:rPr>
            </w:pPr>
            <w:r w:rsidRPr="000767EC">
              <w:rPr>
                <w:color w:val="auto"/>
                <w:szCs w:val="18"/>
              </w:rPr>
              <w:t>Anti-Spatter Welding Aerosol</w:t>
            </w: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13D653CA" w14:textId="77777777">
            <w:pPr>
              <w:pStyle w:val="LTableTextAbt"/>
              <w:keepNext w:val="0"/>
              <w:keepLines w:val="0"/>
              <w:rPr>
                <w:szCs w:val="18"/>
              </w:rPr>
            </w:pPr>
            <w:r w:rsidRPr="000767EC">
              <w:rPr>
                <w:szCs w:val="18"/>
              </w:rPr>
              <w:t>Industrial and commercial use in welding</w:t>
            </w:r>
          </w:p>
        </w:tc>
      </w:tr>
      <w:tr w14:paraId="665525E2"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283878" w:rsidRPr="000767EC" w:rsidP="00CB1C05" w14:paraId="1889712E" w14:textId="77777777">
            <w:pPr>
              <w:pStyle w:val="LTableTextAbt"/>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6BC7AD6D" w14:textId="77777777">
            <w:pPr>
              <w:pStyle w:val="LTableTextAbt"/>
              <w:keepNext w:val="0"/>
              <w:keepLines w:val="0"/>
              <w:rPr>
                <w:szCs w:val="18"/>
              </w:rPr>
            </w:pPr>
            <w:r w:rsidRPr="000767EC">
              <w:rPr>
                <w:szCs w:val="18"/>
              </w:rPr>
              <w:t>Consumer use in welding</w:t>
            </w:r>
          </w:p>
        </w:tc>
      </w:tr>
      <w:tr w14:paraId="08E505A1"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283878" w:rsidRPr="000767EC" w:rsidP="00CB1C05" w14:paraId="6B9B2F88" w14:textId="77777777">
            <w:pPr>
              <w:pStyle w:val="LTableTextAbt"/>
              <w:keepNext w:val="0"/>
              <w:keepLines w:val="0"/>
              <w:rPr>
                <w:color w:val="auto"/>
                <w:szCs w:val="18"/>
              </w:rPr>
            </w:pPr>
            <w:r w:rsidRPr="000767EC">
              <w:rPr>
                <w:color w:val="auto"/>
                <w:szCs w:val="18"/>
              </w:rPr>
              <w:t>Mold Cleaning, Release</w:t>
            </w:r>
            <w:r w:rsidR="007976E4">
              <w:rPr>
                <w:color w:val="auto"/>
                <w:szCs w:val="18"/>
              </w:rPr>
              <w:t>,</w:t>
            </w:r>
            <w:r w:rsidRPr="000767EC">
              <w:rPr>
                <w:color w:val="auto"/>
                <w:szCs w:val="18"/>
              </w:rPr>
              <w:t xml:space="preserve"> and Protectants</w:t>
            </w: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3B7B6BD8" w14:textId="77777777">
            <w:pPr>
              <w:pStyle w:val="LTableTextAbt"/>
              <w:keepNext w:val="0"/>
              <w:keepLines w:val="0"/>
              <w:rPr>
                <w:szCs w:val="18"/>
              </w:rPr>
            </w:pPr>
            <w:r w:rsidRPr="000767EC">
              <w:rPr>
                <w:szCs w:val="18"/>
              </w:rPr>
              <w:t>Industrial and commercial use (in cleaning and furniture care products) for mold release</w:t>
            </w:r>
          </w:p>
        </w:tc>
      </w:tr>
      <w:tr w14:paraId="5C9F784A"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283878" w:rsidRPr="000767EC" w:rsidP="00CB1C05" w14:paraId="5515A1E4"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39F08EB5" w14:textId="77777777">
            <w:pPr>
              <w:pStyle w:val="LTableTextAbt"/>
              <w:keepNext w:val="0"/>
              <w:keepLines w:val="0"/>
              <w:rPr>
                <w:szCs w:val="18"/>
              </w:rPr>
            </w:pPr>
            <w:r w:rsidRPr="000767EC">
              <w:rPr>
                <w:szCs w:val="18"/>
              </w:rPr>
              <w:t>Commercial use in mold cleaning, release</w:t>
            </w:r>
            <w:r w:rsidR="007976E4">
              <w:rPr>
                <w:szCs w:val="18"/>
              </w:rPr>
              <w:t>,</w:t>
            </w:r>
            <w:r w:rsidRPr="000767EC">
              <w:rPr>
                <w:szCs w:val="18"/>
              </w:rPr>
              <w:t xml:space="preserve"> and protectant products</w:t>
            </w:r>
          </w:p>
        </w:tc>
      </w:tr>
      <w:tr w14:paraId="460C5AA9"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283878" w:rsidRPr="000767EC" w:rsidP="00CB1C05" w14:paraId="6CD6941C"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7EFCDF38" w14:textId="77777777">
            <w:pPr>
              <w:pStyle w:val="LTableTextAbt"/>
              <w:keepNext w:val="0"/>
              <w:keepLines w:val="0"/>
              <w:rPr>
                <w:szCs w:val="18"/>
              </w:rPr>
            </w:pPr>
            <w:r w:rsidRPr="000767EC">
              <w:rPr>
                <w:szCs w:val="18"/>
              </w:rPr>
              <w:t>Consumer use in mold cleaning, release</w:t>
            </w:r>
            <w:r w:rsidR="007976E4">
              <w:rPr>
                <w:szCs w:val="18"/>
              </w:rPr>
              <w:t>,</w:t>
            </w:r>
            <w:r w:rsidRPr="000767EC">
              <w:rPr>
                <w:szCs w:val="18"/>
              </w:rPr>
              <w:t xml:space="preserve"> and protectant products</w:t>
            </w:r>
          </w:p>
        </w:tc>
      </w:tr>
      <w:tr w14:paraId="04B5285A"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283878" w:rsidRPr="000767EC" w:rsidP="00CB1C05" w14:paraId="62FECDD9" w14:textId="77777777">
            <w:pPr>
              <w:pStyle w:val="LTableTextAbt"/>
              <w:keepNext w:val="0"/>
              <w:keepLines w:val="0"/>
              <w:rPr>
                <w:color w:val="auto"/>
                <w:szCs w:val="18"/>
              </w:rPr>
            </w:pPr>
            <w:r w:rsidRPr="000767EC">
              <w:rPr>
                <w:color w:val="auto"/>
                <w:szCs w:val="18"/>
              </w:rPr>
              <w:t>Dry Cleaning Machines</w:t>
            </w:r>
          </w:p>
        </w:tc>
        <w:tc>
          <w:tcPr>
            <w:tcW w:w="5880" w:type="dxa"/>
            <w:tcBorders>
              <w:top w:val="single" w:sz="4" w:space="0" w:color="auto"/>
              <w:left w:val="nil"/>
              <w:bottom w:val="single" w:sz="4" w:space="0" w:color="auto"/>
              <w:right w:val="single" w:sz="4" w:space="0" w:color="auto"/>
            </w:tcBorders>
            <w:shd w:val="clear" w:color="auto" w:fill="auto"/>
            <w:noWrap/>
          </w:tcPr>
          <w:p w:rsidR="00283878" w:rsidRPr="000767EC" w:rsidP="00CB1C05" w14:paraId="642BF078" w14:textId="77777777">
            <w:pPr>
              <w:pStyle w:val="LTableTextAbt"/>
              <w:keepNext w:val="0"/>
              <w:keepLines w:val="0"/>
              <w:rPr>
                <w:szCs w:val="18"/>
              </w:rPr>
            </w:pPr>
            <w:r w:rsidRPr="000767EC">
              <w:rPr>
                <w:szCs w:val="18"/>
              </w:rPr>
              <w:t xml:space="preserve">Industrial and commercial use in dry cleaning and spot cleaning post-2006 dry cleaning </w:t>
            </w:r>
          </w:p>
        </w:tc>
      </w:tr>
      <w:tr w14:paraId="095C0D43" w14:textId="77777777" w:rsidTr="005C30FF">
        <w:tblPrEx>
          <w:tblW w:w="9660" w:type="dxa"/>
          <w:tblLayout w:type="fixed"/>
          <w:tblLook w:val="04A0"/>
        </w:tblPrEx>
        <w:trPr>
          <w:trHeight w:val="431"/>
        </w:trPr>
        <w:tc>
          <w:tcPr>
            <w:tcW w:w="3780" w:type="dxa"/>
            <w:vMerge/>
            <w:tcBorders>
              <w:left w:val="single" w:sz="4" w:space="0" w:color="auto"/>
              <w:right w:val="single" w:sz="4" w:space="0" w:color="auto"/>
            </w:tcBorders>
            <w:shd w:val="clear" w:color="auto" w:fill="auto"/>
            <w:vAlign w:val="center"/>
          </w:tcPr>
          <w:p w:rsidR="00283878" w:rsidRPr="000767EC" w:rsidP="00CB1C05" w14:paraId="34D9C8BB" w14:textId="77777777">
            <w:pPr>
              <w:pStyle w:val="LTableTextAbt"/>
              <w:keepNext w:val="0"/>
              <w:keepLines w:val="0"/>
              <w:rPr>
                <w:color w:val="auto"/>
                <w:szCs w:val="18"/>
              </w:rPr>
            </w:pPr>
          </w:p>
        </w:tc>
        <w:tc>
          <w:tcPr>
            <w:tcW w:w="5880" w:type="dxa"/>
            <w:tcBorders>
              <w:top w:val="single" w:sz="4" w:space="0" w:color="auto"/>
              <w:left w:val="nil"/>
              <w:right w:val="single" w:sz="4" w:space="0" w:color="auto"/>
            </w:tcBorders>
            <w:shd w:val="clear" w:color="auto" w:fill="auto"/>
            <w:noWrap/>
          </w:tcPr>
          <w:p w:rsidR="00283878" w:rsidRPr="000767EC" w:rsidP="00CB1C05" w14:paraId="21F68514" w14:textId="77777777">
            <w:pPr>
              <w:pStyle w:val="LTableTextAbt"/>
              <w:keepNext w:val="0"/>
              <w:keepLines w:val="0"/>
              <w:rPr>
                <w:szCs w:val="18"/>
              </w:rPr>
            </w:pPr>
            <w:r w:rsidRPr="000767EC">
              <w:rPr>
                <w:szCs w:val="18"/>
              </w:rPr>
              <w:t>Industrial and commercial use in dry cleaning and spot cleaning, 4</w:t>
            </w:r>
            <w:r w:rsidRPr="00A534A6">
              <w:rPr>
                <w:szCs w:val="18"/>
                <w:vertAlign w:val="superscript"/>
              </w:rPr>
              <w:t>th</w:t>
            </w:r>
            <w:r w:rsidRPr="000767EC">
              <w:rPr>
                <w:szCs w:val="18"/>
              </w:rPr>
              <w:t xml:space="preserve"> and 5</w:t>
            </w:r>
            <w:r w:rsidRPr="00A534A6">
              <w:rPr>
                <w:szCs w:val="18"/>
                <w:vertAlign w:val="superscript"/>
              </w:rPr>
              <w:t>th</w:t>
            </w:r>
            <w:r w:rsidRPr="000767EC">
              <w:rPr>
                <w:szCs w:val="18"/>
              </w:rPr>
              <w:t xml:space="preserve"> generation-only dry cleaning</w:t>
            </w:r>
          </w:p>
        </w:tc>
      </w:tr>
      <w:tr w14:paraId="085B8811"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512515" w:rsidRPr="000767EC" w:rsidP="00CB1C05" w14:paraId="2B757146"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512515" w:rsidRPr="000767EC" w:rsidP="00CB1C05" w14:paraId="53874B2B" w14:textId="77777777">
            <w:pPr>
              <w:pStyle w:val="LTableTextAbt"/>
              <w:keepNext w:val="0"/>
              <w:keepLines w:val="0"/>
              <w:rPr>
                <w:szCs w:val="18"/>
              </w:rPr>
            </w:pPr>
            <w:r w:rsidRPr="000767EC">
              <w:rPr>
                <w:szCs w:val="18"/>
              </w:rPr>
              <w:t>Consumer use in dry cleaning solvent</w:t>
            </w:r>
            <w:r w:rsidR="00AA5672">
              <w:rPr>
                <w:szCs w:val="18"/>
                <w:vertAlign w:val="superscript"/>
              </w:rPr>
              <w:t>4</w:t>
            </w:r>
          </w:p>
        </w:tc>
      </w:tr>
      <w:tr w14:paraId="41DB196B" w14:textId="77777777" w:rsidTr="00D54A3B">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512515" w:rsidRPr="000767EC" w:rsidP="00CB1C05" w14:paraId="3A7FA6AE" w14:textId="77777777">
            <w:pPr>
              <w:pStyle w:val="LTableTextAbt"/>
              <w:keepNext w:val="0"/>
              <w:keepLines w:val="0"/>
              <w:rPr>
                <w:color w:val="auto"/>
                <w:szCs w:val="18"/>
              </w:rPr>
            </w:pPr>
            <w:r w:rsidRPr="000767EC">
              <w:rPr>
                <w:color w:val="auto"/>
                <w:szCs w:val="18"/>
              </w:rPr>
              <w:t>Laboratory Chemicals</w:t>
            </w:r>
          </w:p>
        </w:tc>
        <w:tc>
          <w:tcPr>
            <w:tcW w:w="5880" w:type="dxa"/>
            <w:tcBorders>
              <w:top w:val="single" w:sz="4" w:space="0" w:color="auto"/>
              <w:left w:val="nil"/>
              <w:bottom w:val="single" w:sz="4" w:space="0" w:color="auto"/>
              <w:right w:val="single" w:sz="4" w:space="0" w:color="auto"/>
            </w:tcBorders>
            <w:shd w:val="clear" w:color="auto" w:fill="auto"/>
            <w:noWrap/>
          </w:tcPr>
          <w:p w:rsidR="00512515" w:rsidRPr="000767EC" w:rsidP="00CB1C05" w14:paraId="4E2A2505" w14:textId="77777777">
            <w:pPr>
              <w:pStyle w:val="LTableTextAbt"/>
              <w:keepNext w:val="0"/>
              <w:keepLines w:val="0"/>
              <w:rPr>
                <w:szCs w:val="18"/>
              </w:rPr>
            </w:pPr>
            <w:r w:rsidRPr="000767EC">
              <w:rPr>
                <w:szCs w:val="18"/>
              </w:rPr>
              <w:t>Industrial and commercial use in laboratory chemicals</w:t>
            </w:r>
          </w:p>
        </w:tc>
      </w:tr>
      <w:tr w14:paraId="71F968D3" w14:textId="77777777" w:rsidTr="00EF1C44">
        <w:tblPrEx>
          <w:tblW w:w="9660" w:type="dxa"/>
          <w:tblLayout w:type="fixed"/>
          <w:tblLook w:val="04A0"/>
        </w:tblPrEx>
        <w:trPr>
          <w:cantSplit/>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512515" w:rsidRPr="000767EC" w:rsidP="00CB1C05" w14:paraId="0D6AE73B" w14:textId="77777777">
            <w:pPr>
              <w:pStyle w:val="LTableTextAbt"/>
              <w:keepLines w:val="0"/>
              <w:rPr>
                <w:color w:val="auto"/>
                <w:szCs w:val="18"/>
              </w:rPr>
            </w:pPr>
            <w:r w:rsidRPr="000767EC">
              <w:rPr>
                <w:color w:val="auto"/>
                <w:szCs w:val="18"/>
              </w:rPr>
              <w:t>Recycling and Disposal</w:t>
            </w:r>
          </w:p>
        </w:tc>
        <w:tc>
          <w:tcPr>
            <w:tcW w:w="5880" w:type="dxa"/>
            <w:tcBorders>
              <w:top w:val="single" w:sz="4" w:space="0" w:color="auto"/>
              <w:left w:val="nil"/>
              <w:bottom w:val="single" w:sz="4" w:space="0" w:color="auto"/>
              <w:right w:val="single" w:sz="4" w:space="0" w:color="auto"/>
            </w:tcBorders>
            <w:shd w:val="clear" w:color="auto" w:fill="auto"/>
            <w:noWrap/>
          </w:tcPr>
          <w:p w:rsidR="00512515" w:rsidRPr="000767EC" w:rsidP="00CB1C05" w14:paraId="59356F3D" w14:textId="77777777">
            <w:pPr>
              <w:pStyle w:val="LTableTextAbt"/>
              <w:keepLines w:val="0"/>
              <w:rPr>
                <w:szCs w:val="18"/>
              </w:rPr>
            </w:pPr>
            <w:r w:rsidRPr="000767EC">
              <w:rPr>
                <w:szCs w:val="18"/>
              </w:rPr>
              <w:t>Recycling</w:t>
            </w:r>
          </w:p>
        </w:tc>
      </w:tr>
      <w:tr w14:paraId="331F7115" w14:textId="77777777" w:rsidTr="00EF1C44">
        <w:tblPrEx>
          <w:tblW w:w="9660" w:type="dxa"/>
          <w:tblLayout w:type="fixed"/>
          <w:tblLook w:val="04A0"/>
        </w:tblPrEx>
        <w:trPr>
          <w:cantSplit/>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512515" w:rsidRPr="000767EC" w:rsidP="00CB1C05" w14:paraId="0837558D"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512515" w:rsidRPr="000767EC" w:rsidP="00CB1C05" w14:paraId="4DD9AF1B" w14:textId="77777777">
            <w:pPr>
              <w:pStyle w:val="LTableTextAbt"/>
              <w:keepNext w:val="0"/>
              <w:keepLines w:val="0"/>
              <w:rPr>
                <w:szCs w:val="18"/>
              </w:rPr>
            </w:pPr>
            <w:r w:rsidRPr="000767EC">
              <w:rPr>
                <w:szCs w:val="18"/>
              </w:rPr>
              <w:t>Disposal</w:t>
            </w:r>
          </w:p>
        </w:tc>
      </w:tr>
      <w:tr w14:paraId="57C2A25D" w14:textId="77777777" w:rsidTr="00D54A3B">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512515" w:rsidRPr="000767EC" w:rsidP="00CB1C05" w14:paraId="5841F70A" w14:textId="77777777">
            <w:pPr>
              <w:pStyle w:val="LTableTextAbt"/>
              <w:keepNext w:val="0"/>
              <w:keepLines w:val="0"/>
              <w:rPr>
                <w:color w:val="auto"/>
                <w:szCs w:val="18"/>
              </w:rPr>
            </w:pPr>
            <w:r w:rsidRPr="000767EC">
              <w:rPr>
                <w:color w:val="auto"/>
                <w:szCs w:val="18"/>
              </w:rPr>
              <w:t>Overlapping COUs</w:t>
            </w:r>
          </w:p>
        </w:tc>
        <w:tc>
          <w:tcPr>
            <w:tcW w:w="5880" w:type="dxa"/>
            <w:tcBorders>
              <w:top w:val="single" w:sz="4" w:space="0" w:color="auto"/>
              <w:left w:val="nil"/>
              <w:bottom w:val="single" w:sz="4" w:space="0" w:color="auto"/>
              <w:right w:val="single" w:sz="4" w:space="0" w:color="auto"/>
            </w:tcBorders>
            <w:shd w:val="clear" w:color="auto" w:fill="auto"/>
            <w:noWrap/>
          </w:tcPr>
          <w:p w:rsidR="00512515" w:rsidRPr="000767EC" w:rsidP="00CB1C05" w14:paraId="75AF0E40" w14:textId="77777777">
            <w:pPr>
              <w:pStyle w:val="LTableTextAbt"/>
              <w:keepNext w:val="0"/>
              <w:keepLines w:val="0"/>
              <w:rPr>
                <w:szCs w:val="18"/>
              </w:rPr>
            </w:pPr>
            <w:r w:rsidRPr="000767EC">
              <w:rPr>
                <w:szCs w:val="18"/>
              </w:rPr>
              <w:t>Industrial and commercial use in foundry applications</w:t>
            </w:r>
          </w:p>
        </w:tc>
      </w:tr>
      <w:tr w14:paraId="11414AC0" w14:textId="77777777" w:rsidTr="00D54A3B">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512515" w:rsidRPr="000767EC" w:rsidP="00CB1C05" w14:paraId="60DBA007"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512515" w:rsidRPr="000767EC" w:rsidP="00CB1C05" w14:paraId="64970901" w14:textId="77777777">
            <w:pPr>
              <w:pStyle w:val="LTableTextAbt"/>
              <w:keepNext w:val="0"/>
              <w:keepLines w:val="0"/>
              <w:rPr>
                <w:szCs w:val="18"/>
              </w:rPr>
            </w:pPr>
            <w:r w:rsidRPr="000767EC">
              <w:rPr>
                <w:szCs w:val="18"/>
              </w:rPr>
              <w:t>Industrial and commercial use in wood furniture manufacturing</w:t>
            </w:r>
          </w:p>
        </w:tc>
      </w:tr>
      <w:tr w14:paraId="186F64A0" w14:textId="77777777" w:rsidTr="00D54A3B">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512515" w:rsidRPr="000767EC" w:rsidP="00CB1C05" w14:paraId="10DD63FF"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512515" w:rsidRPr="000767EC" w:rsidP="00CB1C05" w14:paraId="1851E29D" w14:textId="77777777">
            <w:pPr>
              <w:pStyle w:val="LTableTextAbt"/>
              <w:keepNext w:val="0"/>
              <w:keepLines w:val="0"/>
              <w:rPr>
                <w:szCs w:val="18"/>
              </w:rPr>
            </w:pPr>
            <w:r w:rsidRPr="000767EC">
              <w:rPr>
                <w:szCs w:val="18"/>
              </w:rPr>
              <w:t>Industrial and commercial use in other textile processing</w:t>
            </w:r>
          </w:p>
        </w:tc>
      </w:tr>
      <w:tr w14:paraId="406C770A" w14:textId="77777777">
        <w:tblPrEx>
          <w:tblW w:w="9660" w:type="dxa"/>
          <w:tblLayout w:type="fixed"/>
          <w:tblLook w:val="04A0"/>
        </w:tblPrEx>
        <w:trPr>
          <w:trHeight w:val="280"/>
        </w:trPr>
        <w:tc>
          <w:tcPr>
            <w:tcW w:w="966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A7F88" w:rsidRPr="00F65C52" w:rsidP="00CB1C05" w14:paraId="0473FB76" w14:textId="77777777">
            <w:pPr>
              <w:pStyle w:val="LTableTextAbt"/>
              <w:keepNext w:val="0"/>
              <w:keepLines w:val="0"/>
            </w:pPr>
            <w:r w:rsidRPr="000767EC">
              <w:rPr>
                <w:vertAlign w:val="superscript"/>
              </w:rPr>
              <w:t>1</w:t>
            </w:r>
            <w:r w:rsidRPr="00F65C52">
              <w:t xml:space="preserve">This </w:t>
            </w:r>
            <w:r>
              <w:t>COU is mapped into two use categories</w:t>
            </w:r>
            <w:r w:rsidR="00C752C8">
              <w:t xml:space="preserve"> to distinguish between </w:t>
            </w:r>
            <w:r w:rsidR="00E3007E">
              <w:t xml:space="preserve">paint and coatings products for chemical milling </w:t>
            </w:r>
            <w:r w:rsidR="00C752C8">
              <w:t>and other paint and coatings products.</w:t>
            </w:r>
          </w:p>
          <w:p w:rsidR="00512515" w:rsidP="00CB1C05" w14:paraId="70828D38" w14:textId="77777777">
            <w:pPr>
              <w:pStyle w:val="LTableTextAbt"/>
              <w:keepNext w:val="0"/>
              <w:keepLines w:val="0"/>
              <w:rPr>
                <w:szCs w:val="18"/>
              </w:rPr>
            </w:pPr>
            <w:r>
              <w:rPr>
                <w:vertAlign w:val="superscript"/>
              </w:rPr>
              <w:t>2</w:t>
            </w:r>
            <w:r w:rsidR="00AA5672">
              <w:rPr>
                <w:szCs w:val="18"/>
              </w:rPr>
              <w:t>Closed-loop vapor degreasing includes batch closed-loop or airless vapor degreaser systems.</w:t>
            </w:r>
          </w:p>
          <w:p w:rsidR="00AA5672" w:rsidP="00CB1C05" w14:paraId="5B7095C1" w14:textId="77777777">
            <w:pPr>
              <w:pStyle w:val="LTableTextAbt"/>
              <w:keepNext w:val="0"/>
              <w:keepLines w:val="0"/>
              <w:rPr>
                <w:szCs w:val="18"/>
              </w:rPr>
            </w:pPr>
            <w:r>
              <w:rPr>
                <w:vertAlign w:val="superscript"/>
              </w:rPr>
              <w:t>3</w:t>
            </w:r>
            <w:r w:rsidRPr="000767EC">
              <w:rPr>
                <w:szCs w:val="18"/>
              </w:rPr>
              <w:t>Costs and benefits for processors that formulate products containing PCE are generally accounted for under the end use category for the product(s) they would need to reformulate under the options.</w:t>
            </w:r>
          </w:p>
          <w:p w:rsidR="0020711D" w:rsidRPr="000767EC" w:rsidP="00CB1C05" w14:paraId="092DE30F" w14:textId="77777777">
            <w:pPr>
              <w:pStyle w:val="LTableTextAbt"/>
              <w:keepNext w:val="0"/>
              <w:keepLines w:val="0"/>
            </w:pPr>
            <w:r>
              <w:rPr>
                <w:vertAlign w:val="superscript"/>
              </w:rPr>
              <w:t>4</w:t>
            </w:r>
            <w:r w:rsidRPr="000767EC" w:rsidR="004F366B">
              <w:rPr>
                <w:szCs w:val="18"/>
              </w:rPr>
              <w:t xml:space="preserve">This </w:t>
            </w:r>
            <w:r w:rsidRPr="000767EC" w:rsidR="00A87949">
              <w:rPr>
                <w:szCs w:val="18"/>
              </w:rPr>
              <w:t xml:space="preserve">COU represents emissions from clothing or other textiles </w:t>
            </w:r>
            <w:r w:rsidRPr="000767EC" w:rsidR="00A95C81">
              <w:rPr>
                <w:szCs w:val="18"/>
              </w:rPr>
              <w:t>brought home by consumers after they were dry cleaned.</w:t>
            </w:r>
          </w:p>
        </w:tc>
      </w:tr>
    </w:tbl>
    <w:p w:rsidR="00097C3D" w:rsidP="00CB1C05" w14:paraId="1C1F8424" w14:textId="77777777">
      <w:pPr>
        <w:pStyle w:val="BodyText"/>
      </w:pPr>
    </w:p>
    <w:p w:rsidR="00555B81" w:rsidRPr="00E8253B" w:rsidP="00CB1C05" w14:paraId="001D13D3" w14:textId="77777777">
      <w:pPr>
        <w:pStyle w:val="Heading2NoNumbering"/>
      </w:pPr>
      <w:bookmarkStart w:id="15" w:name="_Toc111035496"/>
      <w:bookmarkStart w:id="16" w:name="_Toc111037037"/>
      <w:bookmarkStart w:id="17" w:name="_Toc114061857"/>
      <w:bookmarkStart w:id="18" w:name="_Toc165378704"/>
      <w:r w:rsidRPr="00E8253B">
        <w:t>Background</w:t>
      </w:r>
      <w:bookmarkEnd w:id="15"/>
      <w:bookmarkEnd w:id="16"/>
      <w:bookmarkEnd w:id="17"/>
      <w:bookmarkEnd w:id="18"/>
    </w:p>
    <w:p w:rsidR="008C696C" w:rsidP="00CB1C05" w14:paraId="768E48B6" w14:textId="77777777">
      <w:pPr>
        <w:pStyle w:val="BodyText"/>
      </w:pPr>
      <w:bookmarkStart w:id="19" w:name="_Toc111035497"/>
      <w:bookmarkStart w:id="20" w:name="_Toc111037038"/>
      <w:r>
        <w:t>This final rule applies to PCE (CASRN 127-18-4). PCE is a colorless, volatile liquid with a mildly sweet odor that is produced in and imported into the United States. PCE is manufactured, processed, distributed, used, and disposed of as part of many industrial, commercial, and consumer COUs. PCE is used for the production of fluorinated compounds, as a solvent for dry cleaning and vapor degreasing, in catalyst regeneration in petrochemical manufacturing, and in a variety of commercial and consumer applications. These applications include adhesives, paints and coatings, aerosol degreasers, brake cleaners, aerosol lubricants, sealants, stone polish, stainless steel polish, and wipe cleaners. According to the 2016 reporting year for Chemical Data Reporting, the total aggregate production volume of PCE in the United States decreased from 388 million pounds to around 324 million pounds between 2012 and 2015 (</w:t>
      </w:r>
      <w:hyperlink w:anchor="_ENREF_71" w:tooltip="U.S. Environmental Protection Agency (EPA), 2012-2015 #1" w:history="1">
        <w:r w:rsidR="00414172">
          <w:fldChar w:fldCharType="begin" w:fldLock="1"/>
        </w:r>
        <w:r w:rsidR="00414172">
          <w:instrText xml:space="preserve"> ADDIN EN.CITE &lt;EndNote&gt;&lt;Cite ExcludeAuth="1"&gt;&lt;Author&gt;U.S. Environmental Protection Agency (EPA)&lt;/Author&gt;&lt;Year&gt;2012-2015&lt;/Year&gt;&lt;RecNum&gt;1&lt;/RecNum&gt;&lt;Prefix&gt;EPA &lt;/Prefix&gt;&lt;DisplayText&gt;EPA 2012-2015&lt;/DisplayText&gt;&lt;record&gt;&lt;rec-number&gt;1&lt;/rec-number&gt;&lt;foreign-keys&gt;&lt;key app="EN" db-id="52wf2wf0o0rv01e9dzo52td80t0590tp2fwd" timestamp="1714499636"&gt;1&lt;/key&gt;&lt;/foreign-keys&gt;&lt;ref-type name="Generic"&gt;13&lt;/ref-type&gt;&lt;contributors&gt;&lt;authors&gt;&lt;author&gt;U.S. Environmental Protection Agency (EPA),&lt;/author&gt;&lt;/authors&gt;&lt;/contributors&gt;&lt;titles&gt;&lt;title&gt;Non-Confidential Chemical Data Reporting (CDR) 2012-2015&lt;/title&gt;&lt;/titles&gt;&lt;dates&gt;&lt;year&gt;2012-2015&lt;/year&gt;&lt;/dates&gt;&lt;urls&gt;&lt;/urls&gt;&lt;/record&gt;&lt;/Cite&gt;&lt;/EndNote&gt;</w:instrText>
        </w:r>
        <w:r w:rsidR="00414172">
          <w:fldChar w:fldCharType="separate"/>
        </w:r>
        <w:r w:rsidR="00414172">
          <w:rPr>
            <w:noProof/>
          </w:rPr>
          <w:t>EPA 2012-2015</w:t>
        </w:r>
        <w:r w:rsidR="00414172">
          <w:fldChar w:fldCharType="end"/>
        </w:r>
      </w:hyperlink>
      <w:r>
        <w:t>).</w:t>
      </w:r>
      <w:r w:rsidRPr="003F2F64">
        <w:t xml:space="preserve"> The total aggregate production volume ranged from </w:t>
      </w:r>
      <w:r>
        <w:t>250</w:t>
      </w:r>
      <w:r w:rsidRPr="003F2F64">
        <w:t xml:space="preserve"> to 500 million pounds between 2016 and 2019 according to Chemical Data Reporting </w:t>
      </w:r>
      <w:r>
        <w:t>(</w:t>
      </w:r>
      <w:hyperlink w:anchor="_ENREF_76" w:tooltip="U.S. Environmental Protection Agency (EPA), 2016-2019 #2" w:history="1">
        <w:r w:rsidR="00414172">
          <w:fldChar w:fldCharType="begin" w:fldLock="1"/>
        </w:r>
        <w:r w:rsidR="00414172">
          <w:instrText xml:space="preserve"> ADDIN EN.CITE &lt;EndNote&gt;&lt;Cite ExcludeAuth="1"&gt;&lt;Author&gt;U.S. Environmental Protection Agency (EPA)&lt;/Author&gt;&lt;Year&gt;2016-2019&lt;/Year&gt;&lt;RecNum&gt;2&lt;/RecNum&gt;&lt;Prefix&gt;EPA &lt;/Prefix&gt;&lt;DisplayText&gt;EPA 2016-2019&lt;/DisplayText&gt;&lt;record&gt;&lt;rec-number&gt;2&lt;/rec-number&gt;&lt;foreign-keys&gt;&lt;key app="EN" db-id="52wf2wf0o0rv01e9dzo52td80t0590tp2fwd" timestamp="1714499636"&gt;2&lt;/key&gt;&lt;/foreign-keys&gt;&lt;ref-type name="Generic"&gt;13&lt;/ref-type&gt;&lt;contributors&gt;&lt;authors&gt;&lt;author&gt;U.S. Environmental Protection Agency (EPA),&lt;/author&gt;&lt;/authors&gt;&lt;/contributors&gt;&lt;titles&gt;&lt;title&gt;Non-Confidential Chemical Data Reporting (CDR) 2016-2019&lt;/title&gt;&lt;/titles&gt;&lt;dates&gt;&lt;year&gt;2016-2019&lt;/year&gt;&lt;/dates&gt;&lt;urls&gt;&lt;/urls&gt;&lt;/record&gt;&lt;/Cite&gt;&lt;/EndNote&gt;</w:instrText>
        </w:r>
        <w:r w:rsidR="00414172">
          <w:fldChar w:fldCharType="separate"/>
        </w:r>
        <w:r w:rsidR="00414172">
          <w:rPr>
            <w:noProof/>
          </w:rPr>
          <w:t>EPA 2016-2019</w:t>
        </w:r>
        <w:r w:rsidR="00414172">
          <w:fldChar w:fldCharType="end"/>
        </w:r>
      </w:hyperlink>
      <w:r>
        <w:t>).</w:t>
      </w:r>
      <w:r w:rsidRPr="003F2F64">
        <w:t xml:space="preserve"> </w:t>
      </w:r>
    </w:p>
    <w:p w:rsidR="008C696C" w:rsidRPr="00514B56" w:rsidP="00CB1C05" w14:paraId="4B885DC3" w14:textId="43762AC5">
      <w:pPr>
        <w:pStyle w:val="BodyText"/>
      </w:pPr>
      <w:r w:rsidRPr="00360053">
        <w:t>EPA determined that PCE presents an unreasonable risk of injury to health, without consideration of costs or other non</w:t>
      </w:r>
      <w:r>
        <w:t>-</w:t>
      </w:r>
      <w:r w:rsidRPr="00360053">
        <w:t xml:space="preserve">risk factors, including an unreasonable risk to potentially exposed or susceptible subpopulations identified as relevant to the risk evaluation by EPA, under the </w:t>
      </w:r>
      <w:r>
        <w:t>COUs</w:t>
      </w:r>
      <w:r w:rsidRPr="00360053">
        <w:t xml:space="preserve">. Accordingly, to address the identified unreasonable risk, EPA is </w:t>
      </w:r>
      <w:r>
        <w:t>finalizing</w:t>
      </w:r>
      <w:r w:rsidRPr="00360053">
        <w:t xml:space="preserve">, under TSCA section 6(a), to: </w:t>
      </w:r>
      <w:r>
        <w:t xml:space="preserve">(i) Prohibit most industrial and commercial uses and the manufacture (including import), processing, and distribution in commerce, of PCE for those uses.; </w:t>
      </w:r>
      <w:r>
        <w:rPr>
          <w:bCs/>
        </w:rPr>
        <w:t xml:space="preserve">(ii) Prohibit the manufacture (including import), processing, and distribution in commerce of PCE for all consumer use; </w:t>
      </w:r>
      <w:r w:rsidRPr="1DFD4548">
        <w:t>(iii) Prohibit the manufacture (including import), processing, distribution in commerce, and commercial use of PCE in dry cleaning and spot cleaning through a 10-year phaseout</w:t>
      </w:r>
      <w:r>
        <w:rPr>
          <w:bCs/>
        </w:rPr>
        <w:t xml:space="preserve">; </w:t>
      </w:r>
      <w:r w:rsidRPr="1DFD4548">
        <w:t xml:space="preserve">(iv) Require a PCE Workplace Chemical Protection Program (WCPP), </w:t>
      </w:r>
      <w:r w:rsidR="00901037">
        <w:t>including</w:t>
      </w:r>
      <w:r w:rsidRPr="1DFD4548">
        <w:t xml:space="preserve"> an inhalation exposure concentration limit</w:t>
      </w:r>
      <w:r w:rsidR="00901037">
        <w:t>,</w:t>
      </w:r>
      <w:r w:rsidRPr="1DFD4548">
        <w:t xml:space="preserve"> direct dermal contact </w:t>
      </w:r>
      <w:r w:rsidR="00901037">
        <w:t xml:space="preserve">controls, and related workplace exposure controls </w:t>
      </w:r>
      <w:r w:rsidRPr="1DFD4548">
        <w:t xml:space="preserve">for many occupational conditions of use </w:t>
      </w:r>
      <w:r w:rsidR="00901037">
        <w:t xml:space="preserve">of PCE </w:t>
      </w:r>
      <w:r w:rsidRPr="1DFD4548">
        <w:t>not prohibited</w:t>
      </w:r>
      <w:r>
        <w:rPr>
          <w:bCs/>
        </w:rPr>
        <w:t xml:space="preserve">; </w:t>
      </w:r>
      <w:r>
        <w:t xml:space="preserve">(v) Require prescriptive workplace controls for laboratory use and energized electrical cleaner; </w:t>
      </w:r>
      <w:r>
        <w:rPr>
          <w:bCs/>
        </w:rPr>
        <w:t>(vi) Establish recordkeeping and downstream notification requirements</w:t>
      </w:r>
      <w:r w:rsidRPr="004E2F5F">
        <w:rPr>
          <w:bCs/>
        </w:rPr>
        <w:t>;</w:t>
      </w:r>
      <w:r>
        <w:rPr>
          <w:bCs/>
        </w:rPr>
        <w:t xml:space="preserve"> and (vii) Provide a 10-year time limited exemption under TSCA section 6(g) for certain emergency uses of PCE </w:t>
      </w:r>
      <w:r>
        <w:rPr>
          <w:szCs w:val="24"/>
        </w:rPr>
        <w:t xml:space="preserve">in furtherance of National Aeronautics and Space Administration’s (NASA) mission, for specific conditions of use which are critical or essential and </w:t>
      </w:r>
      <w:r>
        <w:rPr>
          <w:bCs/>
        </w:rPr>
        <w:t>for which no technically and economically feasible safer alternative is available</w:t>
      </w:r>
      <w:r w:rsidR="00901037">
        <w:rPr>
          <w:bCs/>
        </w:rPr>
        <w:t xml:space="preserve">; and (viii) </w:t>
      </w:r>
      <w:bookmarkStart w:id="21" w:name="_Hlk150781002"/>
      <w:r w:rsidRPr="006C08C1" w:rsidR="00901037">
        <w:rPr>
          <w:bCs/>
        </w:rPr>
        <w:t xml:space="preserve">Identify a </w:t>
      </w:r>
      <w:r w:rsidR="00652608">
        <w:rPr>
          <w:bCs/>
        </w:rPr>
        <w:t>regulatory</w:t>
      </w:r>
      <w:r w:rsidRPr="006C08C1" w:rsidR="00901037">
        <w:rPr>
          <w:bCs/>
        </w:rPr>
        <w:t xml:space="preserve"> threshold for products containing </w:t>
      </w:r>
      <w:r w:rsidR="00901037">
        <w:rPr>
          <w:bCs/>
        </w:rPr>
        <w:t>PCE</w:t>
      </w:r>
      <w:r w:rsidRPr="006C08C1" w:rsidR="00901037">
        <w:rPr>
          <w:bCs/>
        </w:rPr>
        <w:t xml:space="preserve"> for the prohibitions and restrictions on </w:t>
      </w:r>
      <w:r w:rsidR="00901037">
        <w:rPr>
          <w:bCs/>
        </w:rPr>
        <w:t>PCE</w:t>
      </w:r>
      <w:bookmarkEnd w:id="21"/>
      <w:r>
        <w:rPr>
          <w:bCs/>
        </w:rPr>
        <w:t>.</w:t>
      </w:r>
    </w:p>
    <w:p w:rsidR="008C696C" w:rsidRPr="00E83156" w:rsidP="00CB1C05" w14:paraId="4981DC6E" w14:textId="77777777">
      <w:pPr>
        <w:pStyle w:val="Heading2NoNumbering"/>
      </w:pPr>
      <w:bookmarkStart w:id="22" w:name="_Toc165378705"/>
      <w:r w:rsidRPr="00E83156">
        <w:t>Options Analyzed</w:t>
      </w:r>
      <w:bookmarkEnd w:id="22"/>
    </w:p>
    <w:p w:rsidR="008C696C" w:rsidRPr="00514B56" w:rsidP="00CB1C05" w14:paraId="15F23298" w14:textId="2753B2F1">
      <w:pPr>
        <w:pStyle w:val="BodyText"/>
      </w:pPr>
      <w:r w:rsidRPr="00367BEC">
        <w:t xml:space="preserve">EPA is </w:t>
      </w:r>
      <w:r>
        <w:t>finalizing</w:t>
      </w:r>
      <w:r w:rsidRPr="00367BEC">
        <w:t xml:space="preserve"> under TSCA section 6(a) to: </w:t>
      </w:r>
      <w:r>
        <w:t xml:space="preserve">(i) Prohibit most industrial and commercial uses and the manufacture (including import), processing, and distribution in commerce, of PCE for those uses; </w:t>
      </w:r>
      <w:r>
        <w:rPr>
          <w:bCs/>
        </w:rPr>
        <w:t xml:space="preserve">(ii) Prohibit the manufacture (including import), processing, and distribution in commerce of PCE for all consumer use; </w:t>
      </w:r>
      <w:r w:rsidRPr="1DFD4548">
        <w:t>(iii) Prohibit the manufacture (including import), processing, distribution in commerce, and commercial use of PCE in dry cleaning and spot cleaning through a 10-year phaseout</w:t>
      </w:r>
      <w:r>
        <w:rPr>
          <w:bCs/>
        </w:rPr>
        <w:t xml:space="preserve">; </w:t>
      </w:r>
      <w:r w:rsidRPr="1DFD4548" w:rsidR="00901037">
        <w:t xml:space="preserve">(iv) Require a PCE Workplace Chemical Protection Program (WCPP), </w:t>
      </w:r>
      <w:r w:rsidR="00901037">
        <w:t>including</w:t>
      </w:r>
      <w:r w:rsidRPr="1DFD4548" w:rsidR="00901037">
        <w:t xml:space="preserve"> an inhalation exposure concentration limit</w:t>
      </w:r>
      <w:r w:rsidR="00901037">
        <w:t>,</w:t>
      </w:r>
      <w:r w:rsidRPr="1DFD4548" w:rsidR="00901037">
        <w:t xml:space="preserve"> direct dermal contact </w:t>
      </w:r>
      <w:r w:rsidR="00901037">
        <w:t xml:space="preserve">controls, and related workplace exposure controls </w:t>
      </w:r>
      <w:r w:rsidRPr="1DFD4548" w:rsidR="00901037">
        <w:t xml:space="preserve">for many occupational conditions of use </w:t>
      </w:r>
      <w:r w:rsidR="00901037">
        <w:t xml:space="preserve">of PCE </w:t>
      </w:r>
      <w:r w:rsidRPr="1DFD4548" w:rsidR="00901037">
        <w:t>not prohibited</w:t>
      </w:r>
      <w:r w:rsidR="00901037">
        <w:rPr>
          <w:bCs/>
        </w:rPr>
        <w:t xml:space="preserve">; </w:t>
      </w:r>
      <w:r>
        <w:t xml:space="preserve">(v) Require prescriptive workplace controls for laboratory use and energized electrical cleaner; </w:t>
      </w:r>
      <w:r>
        <w:rPr>
          <w:bCs/>
        </w:rPr>
        <w:t>(vi) Establish recordkeeping and downstream notification requirements</w:t>
      </w:r>
      <w:r w:rsidRPr="004E2F5F">
        <w:rPr>
          <w:bCs/>
        </w:rPr>
        <w:t>;</w:t>
      </w:r>
      <w:r>
        <w:rPr>
          <w:bCs/>
        </w:rPr>
        <w:t xml:space="preserve"> and (vii) Provide a 10-year time limited exemption under TSCA section 6(g) for certain emergency uses of PCE </w:t>
      </w:r>
      <w:r>
        <w:rPr>
          <w:szCs w:val="24"/>
        </w:rPr>
        <w:t xml:space="preserve">in furtherance of (NASA’s mission, for specific conditions of use which are critical or essential and </w:t>
      </w:r>
      <w:r>
        <w:rPr>
          <w:bCs/>
        </w:rPr>
        <w:t>for which no technically and economically feasible safer alternative is available</w:t>
      </w:r>
      <w:r w:rsidR="00901037">
        <w:rPr>
          <w:bCs/>
        </w:rPr>
        <w:t xml:space="preserve">; and (viii) </w:t>
      </w:r>
      <w:r w:rsidRPr="006C08C1" w:rsidR="00901037">
        <w:rPr>
          <w:bCs/>
        </w:rPr>
        <w:t xml:space="preserve">Identify a </w:t>
      </w:r>
      <w:r w:rsidR="00652608">
        <w:rPr>
          <w:bCs/>
        </w:rPr>
        <w:t>regulatory</w:t>
      </w:r>
      <w:r w:rsidRPr="006C08C1" w:rsidR="00901037">
        <w:rPr>
          <w:bCs/>
        </w:rPr>
        <w:t xml:space="preserve"> threshold for products containing </w:t>
      </w:r>
      <w:r w:rsidR="00901037">
        <w:rPr>
          <w:bCs/>
        </w:rPr>
        <w:t>PCE</w:t>
      </w:r>
      <w:r w:rsidRPr="006C08C1" w:rsidR="00901037">
        <w:rPr>
          <w:bCs/>
        </w:rPr>
        <w:t xml:space="preserve"> for the prohibitions and restrictions on </w:t>
      </w:r>
      <w:r w:rsidR="00901037">
        <w:rPr>
          <w:bCs/>
        </w:rPr>
        <w:t>PCE</w:t>
      </w:r>
      <w:r>
        <w:rPr>
          <w:bCs/>
        </w:rPr>
        <w:t>. See unit IV of the Final Rule for detailed descriptions of the provisions.</w:t>
      </w:r>
    </w:p>
    <w:p w:rsidR="008C696C" w:rsidP="00CB1C05" w14:paraId="078BA167" w14:textId="77777777">
      <w:r w:rsidRPr="00033288">
        <w:t xml:space="preserve">The primary alternative regulatory action </w:t>
      </w:r>
      <w:r>
        <w:t xml:space="preserve">(Option 2) considered by EPA </w:t>
      </w:r>
      <w:r w:rsidRPr="00033288">
        <w:t xml:space="preserve">combines prohibitions and requirements for a </w:t>
      </w:r>
      <w:r w:rsidR="00901037">
        <w:t>WCPP</w:t>
      </w:r>
      <w:r w:rsidRPr="00033288">
        <w:t xml:space="preserve"> to address the unreasonable risk from PCE driven by the various </w:t>
      </w:r>
      <w:r>
        <w:t>COUs</w:t>
      </w:r>
      <w:r w:rsidRPr="00033288">
        <w:t xml:space="preserve">. While in some ways it is similar to </w:t>
      </w:r>
      <w:r>
        <w:t>Option 1</w:t>
      </w:r>
      <w:r w:rsidRPr="00033288">
        <w:t>,</w:t>
      </w:r>
      <w:r>
        <w:t xml:space="preserve"> Option 2 </w:t>
      </w:r>
      <w:r w:rsidRPr="00033288">
        <w:t xml:space="preserve">differs from the </w:t>
      </w:r>
      <w:r>
        <w:t>final</w:t>
      </w:r>
      <w:r w:rsidRPr="00033288">
        <w:t xml:space="preserve"> regulatory action </w:t>
      </w:r>
      <w:r>
        <w:t xml:space="preserve">mostly </w:t>
      </w:r>
      <w:r w:rsidRPr="00033288">
        <w:t xml:space="preserve">by </w:t>
      </w:r>
      <w:r>
        <w:t xml:space="preserve">prohibiting several more conditions of use, in some cases with 10-year </w:t>
      </w:r>
      <w:r w:rsidR="00BF5B84">
        <w:t xml:space="preserve">section </w:t>
      </w:r>
      <w:r>
        <w:t xml:space="preserve">6(g) exemptions for aerospace uses. Option 2 has a WCPP for laboratory uses instead of prescriptive controls.  </w:t>
      </w:r>
      <w:r w:rsidRPr="00033288">
        <w:t xml:space="preserve">The alternative regulatory action additionally includes longer compliance timeframes for prohibitions and a </w:t>
      </w:r>
      <w:r>
        <w:t>WCPP</w:t>
      </w:r>
      <w:r w:rsidRPr="00033288">
        <w:t xml:space="preserve">. </w:t>
      </w:r>
    </w:p>
    <w:p w:rsidR="008C696C" w:rsidP="00CB1C05" w14:paraId="12BB9808" w14:textId="77777777">
      <w:pPr>
        <w:pStyle w:val="BodyText"/>
      </w:pPr>
      <w:r>
        <w:t>All options prohibit the use of PCE unless it is expressly authorized by that particular option.</w:t>
      </w:r>
    </w:p>
    <w:bookmarkEnd w:id="19"/>
    <w:bookmarkEnd w:id="20"/>
    <w:p w:rsidR="009D4120" w:rsidP="00CB1C05" w14:paraId="41C41371" w14:textId="77777777">
      <w:pPr>
        <w:pStyle w:val="BodyText"/>
      </w:pPr>
      <w:r>
        <w:fldChar w:fldCharType="begin" w:fldLock="1"/>
      </w:r>
      <w:r>
        <w:instrText xml:space="preserve"> REF _Ref158211186 \h </w:instrText>
      </w:r>
      <w:r>
        <w:fldChar w:fldCharType="separate"/>
      </w:r>
      <w:r w:rsidRPr="00603222" w:rsidR="0092222B">
        <w:t>Table ES-</w:t>
      </w:r>
      <w:r w:rsidR="0092222B">
        <w:rPr>
          <w:noProof/>
        </w:rPr>
        <w:t>2</w:t>
      </w:r>
      <w:r>
        <w:fldChar w:fldCharType="end"/>
      </w:r>
      <w:r>
        <w:t xml:space="preserve"> </w:t>
      </w:r>
      <w:r w:rsidRPr="003B7290" w:rsidR="004F366B">
        <w:t>summarizes the options by use category.</w:t>
      </w:r>
    </w:p>
    <w:tbl>
      <w:tblPr>
        <w:tblW w:w="10019" w:type="dxa"/>
        <w:tblInd w:w="-29" w:type="dxa"/>
        <w:tblLayout w:type="fixed"/>
        <w:tblCellMar>
          <w:left w:w="29" w:type="dxa"/>
          <w:right w:w="29" w:type="dxa"/>
        </w:tblCellMar>
        <w:tblLook w:val="04A0"/>
      </w:tblPr>
      <w:tblGrid>
        <w:gridCol w:w="30"/>
        <w:gridCol w:w="1099"/>
        <w:gridCol w:w="3117"/>
        <w:gridCol w:w="2932"/>
        <w:gridCol w:w="2841"/>
      </w:tblGrid>
      <w:tr w14:paraId="74345DC8" w14:textId="77777777" w:rsidTr="00AD46F6">
        <w:tblPrEx>
          <w:tblW w:w="10019" w:type="dxa"/>
          <w:tblInd w:w="-29" w:type="dxa"/>
          <w:tblLayout w:type="fixed"/>
          <w:tblCellMar>
            <w:left w:w="29" w:type="dxa"/>
            <w:right w:w="29" w:type="dxa"/>
          </w:tblCellMar>
          <w:tblLook w:val="04A0"/>
        </w:tblPrEx>
        <w:trPr>
          <w:gridBefore w:val="1"/>
          <w:wBefore w:w="30" w:type="dxa"/>
          <w:trHeight w:val="300"/>
        </w:trPr>
        <w:tc>
          <w:tcPr>
            <w:tcW w:w="9989" w:type="dxa"/>
            <w:gridSpan w:val="4"/>
            <w:tcBorders>
              <w:bottom w:val="single" w:sz="4" w:space="0" w:color="auto"/>
            </w:tcBorders>
            <w:shd w:val="clear" w:color="auto" w:fill="auto"/>
            <w:vAlign w:val="center"/>
          </w:tcPr>
          <w:p w:rsidR="00CF57C4" w:rsidRPr="00603222" w:rsidP="00CB1C05" w14:paraId="1A2ABA28" w14:textId="77777777">
            <w:pPr>
              <w:pStyle w:val="TableTitleA"/>
            </w:pPr>
            <w:bookmarkStart w:id="23" w:name="_Ref158211114"/>
            <w:bookmarkStart w:id="24" w:name="_Ref158211186"/>
            <w:bookmarkStart w:id="25" w:name="_Toc165378783"/>
            <w:r w:rsidRPr="00603222">
              <w:t>Table ES-</w:t>
            </w:r>
            <w:bookmarkEnd w:id="23"/>
            <w:r w:rsidR="002B481E">
              <w:fldChar w:fldCharType="begin" w:fldLock="1"/>
            </w:r>
            <w:r w:rsidR="002B481E">
              <w:instrText xml:space="preserve"> SEQ Table_ES- \* ARABIC </w:instrText>
            </w:r>
            <w:r w:rsidR="002B481E">
              <w:fldChar w:fldCharType="separate"/>
            </w:r>
            <w:r w:rsidR="0092222B">
              <w:rPr>
                <w:noProof/>
              </w:rPr>
              <w:t>2</w:t>
            </w:r>
            <w:r w:rsidR="002B481E">
              <w:fldChar w:fldCharType="end"/>
            </w:r>
            <w:bookmarkEnd w:id="24"/>
            <w:r w:rsidRPr="00603222">
              <w:t>: Summary of Options by Use Category</w:t>
            </w:r>
            <w:bookmarkEnd w:id="25"/>
          </w:p>
        </w:tc>
      </w:tr>
      <w:tr w14:paraId="5A5D3050"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left w:val="single" w:sz="4" w:space="0" w:color="auto"/>
              <w:bottom w:val="single" w:sz="4" w:space="0" w:color="auto"/>
              <w:right w:val="single" w:sz="4" w:space="0" w:color="auto"/>
            </w:tcBorders>
            <w:shd w:val="clear" w:color="auto" w:fill="48A9C5"/>
            <w:vAlign w:val="center"/>
          </w:tcPr>
          <w:p w:rsidR="00CF57C4" w:rsidRPr="0084506C" w:rsidP="00CB1C05" w14:paraId="17FEA5EA" w14:textId="77777777">
            <w:pPr>
              <w:pStyle w:val="TableSubtitle"/>
            </w:pPr>
            <w:r>
              <w:t>Use Category</w:t>
            </w:r>
          </w:p>
        </w:tc>
        <w:tc>
          <w:tcPr>
            <w:tcW w:w="2932" w:type="dxa"/>
            <w:tcBorders>
              <w:left w:val="single" w:sz="4" w:space="0" w:color="auto"/>
              <w:bottom w:val="single" w:sz="4" w:space="0" w:color="auto"/>
              <w:right w:val="single" w:sz="4" w:space="0" w:color="auto"/>
            </w:tcBorders>
            <w:shd w:val="clear" w:color="auto" w:fill="48A9C5"/>
            <w:vAlign w:val="center"/>
          </w:tcPr>
          <w:p w:rsidR="00CF57C4" w:rsidP="00CB1C05" w14:paraId="1F2FB6FC" w14:textId="77777777">
            <w:pPr>
              <w:pStyle w:val="TableSubtitle"/>
            </w:pPr>
            <w:r>
              <w:t xml:space="preserve">Option 1 </w:t>
            </w:r>
          </w:p>
          <w:p w:rsidR="00CF57C4" w:rsidRPr="0084506C" w:rsidP="00CB1C05" w14:paraId="048BA523" w14:textId="77777777">
            <w:pPr>
              <w:pStyle w:val="TableSubtitle"/>
              <w:rPr>
                <w:color w:val="000000"/>
                <w:sz w:val="18"/>
                <w:szCs w:val="18"/>
              </w:rPr>
            </w:pPr>
            <w:r>
              <w:t>(Final Rule)</w:t>
            </w:r>
          </w:p>
        </w:tc>
        <w:tc>
          <w:tcPr>
            <w:tcW w:w="2841" w:type="dxa"/>
            <w:tcBorders>
              <w:left w:val="single" w:sz="4" w:space="0" w:color="auto"/>
              <w:bottom w:val="single" w:sz="4" w:space="0" w:color="auto"/>
              <w:right w:val="single" w:sz="4" w:space="0" w:color="auto"/>
            </w:tcBorders>
            <w:shd w:val="clear" w:color="auto" w:fill="48A9C5"/>
            <w:vAlign w:val="center"/>
          </w:tcPr>
          <w:p w:rsidR="00CF57C4" w:rsidP="00CB1C05" w14:paraId="7C4ADD0B" w14:textId="77777777">
            <w:pPr>
              <w:pStyle w:val="TableSubtitle"/>
            </w:pPr>
            <w:r>
              <w:t xml:space="preserve">Option 2 </w:t>
            </w:r>
          </w:p>
          <w:p w:rsidR="00CF57C4" w:rsidRPr="0084506C" w:rsidP="00CB1C05" w14:paraId="5F0EEB13" w14:textId="77777777">
            <w:pPr>
              <w:pStyle w:val="TableSubtitle"/>
              <w:rPr>
                <w:color w:val="000000"/>
                <w:sz w:val="18"/>
                <w:szCs w:val="18"/>
              </w:rPr>
            </w:pPr>
            <w:r>
              <w:t>(Primary Alternative)</w:t>
            </w:r>
          </w:p>
        </w:tc>
      </w:tr>
      <w:tr w14:paraId="4F8A7B5D"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CF57C4" w:rsidRPr="00775537" w:rsidP="00CB1C05" w14:paraId="441342EE" w14:textId="77777777">
            <w:pPr>
              <w:keepNext/>
              <w:keepLines/>
              <w:spacing w:after="0"/>
              <w:rPr>
                <w:color w:val="000000"/>
                <w:sz w:val="18"/>
                <w:szCs w:val="18"/>
              </w:rPr>
            </w:pPr>
            <w:r w:rsidRPr="00775537">
              <w:rPr>
                <w:color w:val="000000"/>
                <w:sz w:val="18"/>
                <w:szCs w:val="18"/>
              </w:rPr>
              <w:t>Manufacturing</w:t>
            </w:r>
          </w:p>
        </w:tc>
        <w:tc>
          <w:tcPr>
            <w:tcW w:w="2932" w:type="dxa"/>
            <w:vMerge w:val="restart"/>
            <w:tcBorders>
              <w:top w:val="single" w:sz="4" w:space="0" w:color="auto"/>
              <w:left w:val="single" w:sz="4" w:space="0" w:color="auto"/>
              <w:right w:val="single" w:sz="4" w:space="0" w:color="auto"/>
            </w:tcBorders>
            <w:shd w:val="clear" w:color="auto" w:fill="auto"/>
            <w:vAlign w:val="center"/>
            <w:hideMark/>
          </w:tcPr>
          <w:p w:rsidR="00CF57C4" w:rsidRPr="005260E7" w:rsidP="00CB1C05" w14:paraId="31FB8472" w14:textId="77777777">
            <w:pPr>
              <w:keepNext/>
              <w:keepLines/>
              <w:spacing w:after="0"/>
              <w:jc w:val="center"/>
              <w:rPr>
                <w:b/>
                <w:bCs/>
                <w:color w:val="000000"/>
                <w:sz w:val="18"/>
                <w:szCs w:val="18"/>
              </w:rPr>
            </w:pPr>
            <w:r w:rsidRPr="005260E7">
              <w:rPr>
                <w:b/>
                <w:bCs/>
                <w:color w:val="000000"/>
                <w:sz w:val="18"/>
                <w:szCs w:val="18"/>
              </w:rPr>
              <w:t>WCPP</w:t>
            </w:r>
          </w:p>
        </w:tc>
        <w:tc>
          <w:tcPr>
            <w:tcW w:w="2841" w:type="dxa"/>
            <w:vMerge w:val="restart"/>
            <w:tcBorders>
              <w:top w:val="single" w:sz="4" w:space="0" w:color="auto"/>
              <w:left w:val="single" w:sz="4" w:space="0" w:color="auto"/>
              <w:right w:val="single" w:sz="4" w:space="0" w:color="auto"/>
            </w:tcBorders>
            <w:shd w:val="clear" w:color="auto" w:fill="auto"/>
            <w:vAlign w:val="center"/>
            <w:hideMark/>
          </w:tcPr>
          <w:p w:rsidR="00CF57C4" w:rsidRPr="005260E7" w:rsidP="00CB1C05" w14:paraId="1914D70B" w14:textId="77777777">
            <w:pPr>
              <w:keepNext/>
              <w:keepLines/>
              <w:spacing w:after="0"/>
              <w:jc w:val="center"/>
              <w:rPr>
                <w:b/>
                <w:bCs/>
                <w:color w:val="000000"/>
                <w:sz w:val="18"/>
                <w:szCs w:val="18"/>
              </w:rPr>
            </w:pPr>
            <w:r w:rsidRPr="005260E7">
              <w:rPr>
                <w:b/>
                <w:bCs/>
                <w:color w:val="000000"/>
                <w:sz w:val="18"/>
                <w:szCs w:val="18"/>
              </w:rPr>
              <w:t>WCPP</w:t>
            </w:r>
          </w:p>
        </w:tc>
      </w:tr>
      <w:tr w14:paraId="4AA77A6E"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0EAB8BBC" w14:textId="77777777">
            <w:pPr>
              <w:keepNext/>
              <w:keepLines/>
              <w:spacing w:after="0"/>
              <w:rPr>
                <w:sz w:val="18"/>
                <w:szCs w:val="18"/>
              </w:rPr>
            </w:pPr>
            <w:r w:rsidRPr="00775537">
              <w:rPr>
                <w:sz w:val="18"/>
                <w:szCs w:val="18"/>
              </w:rPr>
              <w:t>Import/Repackage</w:t>
            </w:r>
          </w:p>
        </w:tc>
        <w:tc>
          <w:tcPr>
            <w:tcW w:w="2932" w:type="dxa"/>
            <w:vMerge/>
            <w:tcBorders>
              <w:left w:val="single" w:sz="4" w:space="0" w:color="auto"/>
              <w:right w:val="single" w:sz="4" w:space="0" w:color="auto"/>
            </w:tcBorders>
            <w:shd w:val="clear" w:color="auto" w:fill="auto"/>
            <w:vAlign w:val="center"/>
            <w:hideMark/>
          </w:tcPr>
          <w:p w:rsidR="00CF57C4" w:rsidRPr="005260E7" w:rsidP="00CB1C05" w14:paraId="661C62D1" w14:textId="77777777">
            <w:pPr>
              <w:keepNext/>
              <w:keepLines/>
              <w:spacing w:after="0"/>
              <w:rPr>
                <w:color w:val="000000"/>
                <w:sz w:val="18"/>
                <w:szCs w:val="18"/>
              </w:rPr>
            </w:pPr>
          </w:p>
        </w:tc>
        <w:tc>
          <w:tcPr>
            <w:tcW w:w="2841" w:type="dxa"/>
            <w:vMerge/>
            <w:tcBorders>
              <w:left w:val="single" w:sz="4" w:space="0" w:color="auto"/>
              <w:right w:val="single" w:sz="4" w:space="0" w:color="auto"/>
            </w:tcBorders>
            <w:shd w:val="clear" w:color="auto" w:fill="auto"/>
            <w:vAlign w:val="center"/>
            <w:hideMark/>
          </w:tcPr>
          <w:p w:rsidR="00CF57C4" w:rsidRPr="005260E7" w:rsidP="00CB1C05" w14:paraId="6A07DC9E" w14:textId="77777777">
            <w:pPr>
              <w:keepNext/>
              <w:keepLines/>
              <w:spacing w:after="0"/>
              <w:rPr>
                <w:color w:val="000000"/>
                <w:sz w:val="18"/>
                <w:szCs w:val="18"/>
              </w:rPr>
            </w:pPr>
          </w:p>
        </w:tc>
      </w:tr>
      <w:tr w14:paraId="2CD7B1EC"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1610B06B" w14:textId="77777777">
            <w:pPr>
              <w:keepNext/>
              <w:keepLines/>
              <w:spacing w:after="0"/>
              <w:rPr>
                <w:color w:val="000000"/>
                <w:sz w:val="18"/>
                <w:szCs w:val="18"/>
              </w:rPr>
            </w:pPr>
            <w:r w:rsidRPr="00775537">
              <w:rPr>
                <w:color w:val="000000"/>
                <w:sz w:val="18"/>
                <w:szCs w:val="18"/>
              </w:rPr>
              <w:t>Reactant/Intermediate</w:t>
            </w:r>
          </w:p>
        </w:tc>
        <w:tc>
          <w:tcPr>
            <w:tcW w:w="2932" w:type="dxa"/>
            <w:vMerge/>
            <w:tcBorders>
              <w:left w:val="single" w:sz="4" w:space="0" w:color="auto"/>
              <w:right w:val="single" w:sz="4" w:space="0" w:color="auto"/>
            </w:tcBorders>
            <w:shd w:val="clear" w:color="auto" w:fill="auto"/>
            <w:vAlign w:val="center"/>
            <w:hideMark/>
          </w:tcPr>
          <w:p w:rsidR="00CF57C4" w:rsidRPr="005260E7" w:rsidP="00CB1C05" w14:paraId="194CC646" w14:textId="77777777">
            <w:pPr>
              <w:keepNext/>
              <w:keepLines/>
              <w:spacing w:after="0"/>
              <w:rPr>
                <w:color w:val="000000"/>
                <w:sz w:val="18"/>
                <w:szCs w:val="18"/>
              </w:rPr>
            </w:pPr>
          </w:p>
        </w:tc>
        <w:tc>
          <w:tcPr>
            <w:tcW w:w="2841" w:type="dxa"/>
            <w:vMerge/>
            <w:tcBorders>
              <w:left w:val="single" w:sz="4" w:space="0" w:color="auto"/>
              <w:right w:val="single" w:sz="4" w:space="0" w:color="auto"/>
            </w:tcBorders>
            <w:shd w:val="clear" w:color="auto" w:fill="auto"/>
            <w:vAlign w:val="center"/>
            <w:hideMark/>
          </w:tcPr>
          <w:p w:rsidR="00CF57C4" w:rsidRPr="005260E7" w:rsidP="00CB1C05" w14:paraId="315F3742" w14:textId="77777777">
            <w:pPr>
              <w:keepNext/>
              <w:keepLines/>
              <w:spacing w:after="0"/>
              <w:rPr>
                <w:color w:val="000000"/>
                <w:sz w:val="18"/>
                <w:szCs w:val="18"/>
              </w:rPr>
            </w:pPr>
          </w:p>
        </w:tc>
      </w:tr>
      <w:tr w14:paraId="40A0E261"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69D1877E" w14:textId="77777777">
            <w:pPr>
              <w:keepNext/>
              <w:keepLines/>
              <w:spacing w:after="0"/>
              <w:rPr>
                <w:color w:val="000000"/>
                <w:sz w:val="18"/>
                <w:szCs w:val="18"/>
              </w:rPr>
            </w:pPr>
            <w:r w:rsidRPr="00775537">
              <w:rPr>
                <w:color w:val="000000"/>
                <w:sz w:val="18"/>
                <w:szCs w:val="18"/>
              </w:rPr>
              <w:t>Processing Aid in Petrochemical Manufacturing</w:t>
            </w:r>
          </w:p>
        </w:tc>
        <w:tc>
          <w:tcPr>
            <w:tcW w:w="2932" w:type="dxa"/>
            <w:vMerge/>
            <w:tcBorders>
              <w:left w:val="single" w:sz="4" w:space="0" w:color="auto"/>
              <w:right w:val="single" w:sz="4" w:space="0" w:color="auto"/>
            </w:tcBorders>
            <w:shd w:val="clear" w:color="auto" w:fill="auto"/>
            <w:vAlign w:val="center"/>
            <w:hideMark/>
          </w:tcPr>
          <w:p w:rsidR="00CF57C4" w:rsidRPr="005260E7" w:rsidP="00CB1C05" w14:paraId="2647E808" w14:textId="77777777">
            <w:pPr>
              <w:keepNext/>
              <w:keepLines/>
              <w:spacing w:after="0"/>
              <w:rPr>
                <w:color w:val="000000"/>
                <w:sz w:val="18"/>
                <w:szCs w:val="18"/>
              </w:rPr>
            </w:pPr>
          </w:p>
        </w:tc>
        <w:tc>
          <w:tcPr>
            <w:tcW w:w="2841" w:type="dxa"/>
            <w:vMerge/>
            <w:tcBorders>
              <w:left w:val="single" w:sz="4" w:space="0" w:color="auto"/>
              <w:bottom w:val="single" w:sz="4" w:space="0" w:color="auto"/>
              <w:right w:val="single" w:sz="4" w:space="0" w:color="auto"/>
            </w:tcBorders>
            <w:shd w:val="clear" w:color="auto" w:fill="auto"/>
            <w:vAlign w:val="center"/>
            <w:hideMark/>
          </w:tcPr>
          <w:p w:rsidR="00CF57C4" w:rsidRPr="005260E7" w:rsidP="00CB1C05" w14:paraId="2F9D4D07" w14:textId="77777777">
            <w:pPr>
              <w:keepNext/>
              <w:keepLines/>
              <w:spacing w:after="0"/>
              <w:rPr>
                <w:color w:val="000000"/>
                <w:sz w:val="18"/>
                <w:szCs w:val="18"/>
              </w:rPr>
            </w:pPr>
          </w:p>
        </w:tc>
      </w:tr>
      <w:tr w14:paraId="73EFA255"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77197F19" w14:textId="77777777">
            <w:pPr>
              <w:keepNext/>
              <w:keepLines/>
              <w:spacing w:after="0"/>
              <w:rPr>
                <w:color w:val="000000"/>
                <w:sz w:val="18"/>
                <w:szCs w:val="18"/>
              </w:rPr>
            </w:pPr>
            <w:r>
              <w:rPr>
                <w:color w:val="000000"/>
                <w:sz w:val="18"/>
                <w:szCs w:val="18"/>
              </w:rPr>
              <w:t>Production of Maskant for Chemical Milling</w:t>
            </w:r>
          </w:p>
        </w:tc>
        <w:tc>
          <w:tcPr>
            <w:tcW w:w="2932" w:type="dxa"/>
            <w:vMerge/>
            <w:tcBorders>
              <w:left w:val="single" w:sz="4" w:space="0" w:color="auto"/>
              <w:right w:val="single" w:sz="4" w:space="0" w:color="auto"/>
            </w:tcBorders>
            <w:shd w:val="clear" w:color="auto" w:fill="auto"/>
            <w:vAlign w:val="center"/>
            <w:hideMark/>
          </w:tcPr>
          <w:p w:rsidR="00CF57C4" w:rsidRPr="005260E7" w:rsidP="00CB1C05" w14:paraId="282DD673" w14:textId="77777777">
            <w:pPr>
              <w:keepNext/>
              <w:keepLines/>
              <w:spacing w:after="0"/>
              <w:rPr>
                <w:color w:val="000000"/>
                <w:sz w:val="18"/>
                <w:szCs w:val="18"/>
              </w:rPr>
            </w:pPr>
          </w:p>
        </w:tc>
        <w:tc>
          <w:tcPr>
            <w:tcW w:w="2841" w:type="dxa"/>
            <w:vMerge w:val="restart"/>
            <w:tcBorders>
              <w:top w:val="single" w:sz="4" w:space="0" w:color="auto"/>
              <w:left w:val="single" w:sz="4" w:space="0" w:color="auto"/>
              <w:right w:val="single" w:sz="4" w:space="0" w:color="auto"/>
            </w:tcBorders>
            <w:shd w:val="clear" w:color="auto" w:fill="auto"/>
            <w:vAlign w:val="center"/>
            <w:hideMark/>
          </w:tcPr>
          <w:p w:rsidR="00CF57C4" w:rsidRPr="005260E7" w:rsidP="00CB1C05" w14:paraId="0188B0B4"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ith </w:t>
            </w:r>
            <w:r w:rsidR="0012201A">
              <w:rPr>
                <w:sz w:val="18"/>
                <w:szCs w:val="18"/>
              </w:rPr>
              <w:t xml:space="preserve">section </w:t>
            </w:r>
            <w:r w:rsidRPr="00DC56F2">
              <w:rPr>
                <w:sz w:val="18"/>
                <w:szCs w:val="18"/>
              </w:rPr>
              <w:t>6(g) exemption for chemical milling of aircraft skins and prohibition in 10 years</w:t>
            </w:r>
          </w:p>
        </w:tc>
      </w:tr>
      <w:tr w14:paraId="325038EE" w14:textId="77777777" w:rsidTr="00AD46F6">
        <w:tblPrEx>
          <w:tblW w:w="10019" w:type="dxa"/>
          <w:tblInd w:w="-29" w:type="dxa"/>
          <w:tblLayout w:type="fixed"/>
          <w:tblCellMar>
            <w:left w:w="29" w:type="dxa"/>
            <w:right w:w="29" w:type="dxa"/>
          </w:tblCellMar>
          <w:tblLook w:val="04A0"/>
        </w:tblPrEx>
        <w:trPr>
          <w:trHeight w:val="296"/>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4B3398E1" w14:textId="77777777">
            <w:pPr>
              <w:keepNext/>
              <w:keepLines/>
              <w:spacing w:after="0"/>
              <w:rPr>
                <w:color w:val="000000"/>
                <w:sz w:val="18"/>
                <w:szCs w:val="18"/>
              </w:rPr>
            </w:pPr>
            <w:r w:rsidRPr="00775537">
              <w:rPr>
                <w:color w:val="000000"/>
                <w:sz w:val="18"/>
                <w:szCs w:val="18"/>
              </w:rPr>
              <w:t xml:space="preserve">Use as </w:t>
            </w:r>
            <w:r>
              <w:rPr>
                <w:color w:val="000000"/>
                <w:sz w:val="18"/>
                <w:szCs w:val="18"/>
              </w:rPr>
              <w:t>M</w:t>
            </w:r>
            <w:r w:rsidRPr="00775537">
              <w:rPr>
                <w:color w:val="000000"/>
                <w:sz w:val="18"/>
                <w:szCs w:val="18"/>
              </w:rPr>
              <w:t xml:space="preserve">askant for </w:t>
            </w:r>
            <w:r>
              <w:rPr>
                <w:color w:val="000000"/>
                <w:sz w:val="18"/>
                <w:szCs w:val="18"/>
              </w:rPr>
              <w:t>C</w:t>
            </w:r>
            <w:r w:rsidRPr="00775537">
              <w:rPr>
                <w:color w:val="000000"/>
                <w:sz w:val="18"/>
                <w:szCs w:val="18"/>
              </w:rPr>
              <w:t xml:space="preserve">hemical </w:t>
            </w:r>
            <w:r>
              <w:rPr>
                <w:color w:val="000000"/>
                <w:sz w:val="18"/>
                <w:szCs w:val="18"/>
              </w:rPr>
              <w:t>M</w:t>
            </w:r>
            <w:r w:rsidRPr="00775537">
              <w:rPr>
                <w:color w:val="000000"/>
                <w:sz w:val="18"/>
                <w:szCs w:val="18"/>
              </w:rPr>
              <w:t>illing</w:t>
            </w:r>
          </w:p>
        </w:tc>
        <w:tc>
          <w:tcPr>
            <w:tcW w:w="2932" w:type="dxa"/>
            <w:vMerge/>
            <w:tcBorders>
              <w:left w:val="single" w:sz="4" w:space="0" w:color="auto"/>
              <w:right w:val="single" w:sz="4" w:space="0" w:color="auto"/>
            </w:tcBorders>
            <w:shd w:val="clear" w:color="auto" w:fill="auto"/>
            <w:vAlign w:val="center"/>
            <w:hideMark/>
          </w:tcPr>
          <w:p w:rsidR="00CF57C4" w:rsidRPr="005260E7" w:rsidP="00CB1C05" w14:paraId="157CDAD0" w14:textId="77777777">
            <w:pPr>
              <w:keepNext/>
              <w:keepLines/>
              <w:spacing w:after="0"/>
              <w:rPr>
                <w:color w:val="000000"/>
                <w:sz w:val="18"/>
                <w:szCs w:val="18"/>
              </w:rPr>
            </w:pPr>
          </w:p>
        </w:tc>
        <w:tc>
          <w:tcPr>
            <w:tcW w:w="2841" w:type="dxa"/>
            <w:vMerge/>
            <w:tcBorders>
              <w:left w:val="single" w:sz="4" w:space="0" w:color="auto"/>
              <w:bottom w:val="single" w:sz="4" w:space="0" w:color="auto"/>
              <w:right w:val="single" w:sz="4" w:space="0" w:color="auto"/>
            </w:tcBorders>
            <w:shd w:val="clear" w:color="auto" w:fill="auto"/>
            <w:vAlign w:val="center"/>
            <w:hideMark/>
          </w:tcPr>
          <w:p w:rsidR="00CF57C4" w:rsidRPr="005260E7" w:rsidP="00CB1C05" w14:paraId="71E326B1" w14:textId="77777777">
            <w:pPr>
              <w:keepNext/>
              <w:keepLines/>
              <w:spacing w:after="0"/>
              <w:rPr>
                <w:color w:val="000000"/>
                <w:sz w:val="18"/>
                <w:szCs w:val="18"/>
              </w:rPr>
            </w:pPr>
          </w:p>
        </w:tc>
      </w:tr>
      <w:tr w14:paraId="1417963B" w14:textId="77777777" w:rsidTr="00AD46F6">
        <w:tblPrEx>
          <w:tblW w:w="10019" w:type="dxa"/>
          <w:tblInd w:w="-29" w:type="dxa"/>
          <w:tblLayout w:type="fixed"/>
          <w:tblCellMar>
            <w:left w:w="29" w:type="dxa"/>
            <w:right w:w="29" w:type="dxa"/>
          </w:tblCellMar>
          <w:tblLook w:val="04A0"/>
        </w:tblPrEx>
        <w:trPr>
          <w:trHeight w:val="300"/>
        </w:trPr>
        <w:tc>
          <w:tcPr>
            <w:tcW w:w="1129" w:type="dxa"/>
            <w:gridSpan w:val="2"/>
            <w:vMerge w:val="restart"/>
            <w:tcBorders>
              <w:top w:val="nil"/>
              <w:left w:val="single" w:sz="4" w:space="0" w:color="auto"/>
              <w:right w:val="single" w:sz="4" w:space="0" w:color="auto"/>
            </w:tcBorders>
            <w:shd w:val="clear" w:color="auto" w:fill="auto"/>
            <w:vAlign w:val="center"/>
            <w:hideMark/>
          </w:tcPr>
          <w:p w:rsidR="00CF57C4" w:rsidRPr="00775537" w:rsidP="00CB1C05" w14:paraId="4AA4DA34" w14:textId="77777777">
            <w:pPr>
              <w:keepNext/>
              <w:keepLines/>
              <w:spacing w:after="0"/>
              <w:rPr>
                <w:color w:val="000000"/>
                <w:sz w:val="18"/>
                <w:szCs w:val="18"/>
              </w:rPr>
            </w:pPr>
            <w:r w:rsidRPr="00775537">
              <w:rPr>
                <w:color w:val="000000"/>
                <w:sz w:val="18"/>
                <w:szCs w:val="18"/>
              </w:rPr>
              <w:t>Vapor Degreasing</w:t>
            </w:r>
          </w:p>
        </w:tc>
        <w:tc>
          <w:tcPr>
            <w:tcW w:w="3117" w:type="dxa"/>
            <w:tcBorders>
              <w:top w:val="nil"/>
              <w:left w:val="single" w:sz="4" w:space="0" w:color="auto"/>
              <w:bottom w:val="single" w:sz="4" w:space="0" w:color="auto"/>
              <w:right w:val="single" w:sz="4" w:space="0" w:color="auto"/>
            </w:tcBorders>
            <w:shd w:val="clear" w:color="auto" w:fill="auto"/>
            <w:vAlign w:val="center"/>
          </w:tcPr>
          <w:p w:rsidR="00CF57C4" w:rsidRPr="00775537" w:rsidP="00CB1C05" w14:paraId="3153CB44" w14:textId="77777777">
            <w:pPr>
              <w:keepNext/>
              <w:keepLines/>
              <w:spacing w:after="0"/>
              <w:rPr>
                <w:color w:val="000000"/>
                <w:sz w:val="18"/>
                <w:szCs w:val="18"/>
              </w:rPr>
            </w:pPr>
            <w:r w:rsidRPr="00775537">
              <w:rPr>
                <w:color w:val="000000"/>
                <w:sz w:val="18"/>
                <w:szCs w:val="18"/>
              </w:rPr>
              <w:t>Open Top Vapor Degreasing (OTVD)</w:t>
            </w:r>
          </w:p>
        </w:tc>
        <w:tc>
          <w:tcPr>
            <w:tcW w:w="2932" w:type="dxa"/>
            <w:vMerge/>
            <w:tcBorders>
              <w:left w:val="single" w:sz="4" w:space="0" w:color="auto"/>
              <w:right w:val="single" w:sz="4" w:space="0" w:color="auto"/>
            </w:tcBorders>
            <w:shd w:val="clear" w:color="auto" w:fill="auto"/>
            <w:vAlign w:val="center"/>
            <w:hideMark/>
          </w:tcPr>
          <w:p w:rsidR="00CF57C4" w:rsidRPr="005260E7" w:rsidP="00CB1C05" w14:paraId="76A9C964" w14:textId="77777777">
            <w:pPr>
              <w:keepNext/>
              <w:keepLines/>
              <w:spacing w:after="0"/>
              <w:rPr>
                <w:color w:val="000000"/>
                <w:sz w:val="18"/>
                <w:szCs w:val="18"/>
              </w:rPr>
            </w:pPr>
          </w:p>
        </w:tc>
        <w:tc>
          <w:tcPr>
            <w:tcW w:w="2841" w:type="dxa"/>
            <w:vMerge w:val="restart"/>
            <w:tcBorders>
              <w:top w:val="single" w:sz="4" w:space="0" w:color="auto"/>
              <w:left w:val="single" w:sz="4" w:space="0" w:color="auto"/>
              <w:right w:val="single" w:sz="4" w:space="0" w:color="auto"/>
            </w:tcBorders>
            <w:shd w:val="clear" w:color="auto" w:fill="auto"/>
            <w:vAlign w:val="center"/>
            <w:hideMark/>
          </w:tcPr>
          <w:p w:rsidR="00CF57C4" w:rsidRPr="005260E7" w:rsidP="00CB1C05" w14:paraId="6A9FEB6D"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ith </w:t>
            </w:r>
            <w:r w:rsidR="0012201A">
              <w:rPr>
                <w:sz w:val="18"/>
                <w:szCs w:val="18"/>
              </w:rPr>
              <w:t xml:space="preserve">section </w:t>
            </w:r>
            <w:r w:rsidRPr="00DC56F2">
              <w:rPr>
                <w:sz w:val="18"/>
                <w:szCs w:val="18"/>
              </w:rPr>
              <w:t>6(g) exemption for aerospace uses and prohibition in 10 years</w:t>
            </w:r>
          </w:p>
        </w:tc>
      </w:tr>
      <w:tr w14:paraId="6D7040F6" w14:textId="77777777" w:rsidTr="00AD46F6">
        <w:tblPrEx>
          <w:tblW w:w="10019" w:type="dxa"/>
          <w:tblInd w:w="-29" w:type="dxa"/>
          <w:tblLayout w:type="fixed"/>
          <w:tblCellMar>
            <w:left w:w="29" w:type="dxa"/>
            <w:right w:w="29" w:type="dxa"/>
          </w:tblCellMar>
          <w:tblLook w:val="04A0"/>
        </w:tblPrEx>
        <w:trPr>
          <w:trHeight w:val="300"/>
        </w:trPr>
        <w:tc>
          <w:tcPr>
            <w:tcW w:w="1129" w:type="dxa"/>
            <w:gridSpan w:val="2"/>
            <w:vMerge/>
            <w:tcBorders>
              <w:left w:val="single" w:sz="4" w:space="0" w:color="auto"/>
              <w:right w:val="single" w:sz="4" w:space="0" w:color="auto"/>
            </w:tcBorders>
            <w:shd w:val="clear" w:color="auto" w:fill="auto"/>
            <w:vAlign w:val="center"/>
          </w:tcPr>
          <w:p w:rsidR="00CF57C4" w:rsidRPr="00775537" w:rsidP="00CB1C05" w14:paraId="67EB22E8" w14:textId="77777777">
            <w:pPr>
              <w:keepNext/>
              <w:keepLines/>
              <w:spacing w:after="0"/>
              <w:rPr>
                <w:color w:val="000000"/>
                <w:sz w:val="18"/>
                <w:szCs w:val="18"/>
              </w:rPr>
            </w:pPr>
          </w:p>
        </w:tc>
        <w:tc>
          <w:tcPr>
            <w:tcW w:w="3117" w:type="dxa"/>
            <w:tcBorders>
              <w:top w:val="nil"/>
              <w:left w:val="single" w:sz="4" w:space="0" w:color="auto"/>
              <w:bottom w:val="single" w:sz="4" w:space="0" w:color="auto"/>
              <w:right w:val="single" w:sz="4" w:space="0" w:color="auto"/>
            </w:tcBorders>
            <w:shd w:val="clear" w:color="auto" w:fill="auto"/>
            <w:vAlign w:val="center"/>
          </w:tcPr>
          <w:p w:rsidR="00CF57C4" w:rsidRPr="00775537" w:rsidP="00CB1C05" w14:paraId="42A71771" w14:textId="77777777">
            <w:pPr>
              <w:keepNext/>
              <w:keepLines/>
              <w:spacing w:after="0"/>
              <w:rPr>
                <w:color w:val="000000"/>
                <w:sz w:val="18"/>
                <w:szCs w:val="18"/>
              </w:rPr>
            </w:pPr>
            <w:r w:rsidRPr="00775537">
              <w:rPr>
                <w:color w:val="000000"/>
                <w:sz w:val="18"/>
                <w:szCs w:val="18"/>
              </w:rPr>
              <w:t>Enclosed Vapor Degreasing (EVD)</w:t>
            </w:r>
          </w:p>
        </w:tc>
        <w:tc>
          <w:tcPr>
            <w:tcW w:w="2932" w:type="dxa"/>
            <w:vMerge/>
            <w:tcBorders>
              <w:left w:val="single" w:sz="4" w:space="0" w:color="auto"/>
              <w:bottom w:val="single" w:sz="4" w:space="0" w:color="auto"/>
              <w:right w:val="single" w:sz="4" w:space="0" w:color="auto"/>
            </w:tcBorders>
            <w:shd w:val="clear" w:color="auto" w:fill="auto"/>
            <w:vAlign w:val="center"/>
            <w:hideMark/>
          </w:tcPr>
          <w:p w:rsidR="00CF57C4" w:rsidRPr="005260E7" w:rsidP="00CB1C05" w14:paraId="1F3B18E1" w14:textId="77777777">
            <w:pPr>
              <w:keepNext/>
              <w:keepLines/>
              <w:spacing w:after="0"/>
              <w:rPr>
                <w:color w:val="000000"/>
                <w:sz w:val="18"/>
                <w:szCs w:val="18"/>
              </w:rPr>
            </w:pPr>
          </w:p>
        </w:tc>
        <w:tc>
          <w:tcPr>
            <w:tcW w:w="2841" w:type="dxa"/>
            <w:vMerge/>
            <w:tcBorders>
              <w:left w:val="single" w:sz="4" w:space="0" w:color="auto"/>
              <w:bottom w:val="single" w:sz="4" w:space="0" w:color="auto"/>
              <w:right w:val="single" w:sz="4" w:space="0" w:color="auto"/>
            </w:tcBorders>
            <w:shd w:val="clear" w:color="auto" w:fill="auto"/>
            <w:vAlign w:val="center"/>
            <w:hideMark/>
          </w:tcPr>
          <w:p w:rsidR="00CF57C4" w:rsidRPr="005260E7" w:rsidP="00CB1C05" w14:paraId="39362683" w14:textId="77777777">
            <w:pPr>
              <w:keepNext/>
              <w:keepLines/>
              <w:spacing w:after="0"/>
              <w:rPr>
                <w:color w:val="000000"/>
                <w:sz w:val="18"/>
                <w:szCs w:val="18"/>
              </w:rPr>
            </w:pPr>
          </w:p>
        </w:tc>
      </w:tr>
      <w:tr w14:paraId="09297FB2" w14:textId="77777777" w:rsidTr="00AD46F6">
        <w:tblPrEx>
          <w:tblW w:w="10019" w:type="dxa"/>
          <w:tblInd w:w="-29" w:type="dxa"/>
          <w:tblLayout w:type="fixed"/>
          <w:tblCellMar>
            <w:left w:w="29" w:type="dxa"/>
            <w:right w:w="29" w:type="dxa"/>
          </w:tblCellMar>
          <w:tblLook w:val="04A0"/>
        </w:tblPrEx>
        <w:trPr>
          <w:trHeight w:val="300"/>
        </w:trPr>
        <w:tc>
          <w:tcPr>
            <w:tcW w:w="1129" w:type="dxa"/>
            <w:gridSpan w:val="2"/>
            <w:vMerge/>
            <w:tcBorders>
              <w:left w:val="single" w:sz="4" w:space="0" w:color="auto"/>
              <w:right w:val="single" w:sz="4" w:space="0" w:color="auto"/>
            </w:tcBorders>
            <w:shd w:val="clear" w:color="auto" w:fill="auto"/>
            <w:vAlign w:val="center"/>
          </w:tcPr>
          <w:p w:rsidR="00CF57C4" w:rsidRPr="00775537" w:rsidP="00CB1C05" w14:paraId="06790140" w14:textId="77777777">
            <w:pPr>
              <w:keepNext/>
              <w:keepLines/>
              <w:spacing w:after="0"/>
              <w:rPr>
                <w:color w:val="000000"/>
                <w:sz w:val="18"/>
                <w:szCs w:val="18"/>
              </w:rPr>
            </w:pPr>
          </w:p>
        </w:tc>
        <w:tc>
          <w:tcPr>
            <w:tcW w:w="3117" w:type="dxa"/>
            <w:tcBorders>
              <w:top w:val="nil"/>
              <w:left w:val="single" w:sz="4" w:space="0" w:color="auto"/>
              <w:bottom w:val="single" w:sz="4" w:space="0" w:color="auto"/>
              <w:right w:val="single" w:sz="4" w:space="0" w:color="auto"/>
            </w:tcBorders>
            <w:shd w:val="clear" w:color="auto" w:fill="auto"/>
            <w:vAlign w:val="center"/>
          </w:tcPr>
          <w:p w:rsidR="00CF57C4" w:rsidRPr="00775537" w:rsidP="00CB1C05" w14:paraId="6B31ACAB" w14:textId="77777777">
            <w:pPr>
              <w:keepNext/>
              <w:keepLines/>
              <w:spacing w:after="0"/>
              <w:rPr>
                <w:color w:val="000000"/>
                <w:sz w:val="18"/>
                <w:szCs w:val="18"/>
              </w:rPr>
            </w:pPr>
            <w:r w:rsidRPr="00775537">
              <w:rPr>
                <w:color w:val="000000"/>
                <w:sz w:val="18"/>
                <w:szCs w:val="18"/>
              </w:rPr>
              <w:t>Conveyorized Vapor Degreasing (CVD)</w:t>
            </w:r>
          </w:p>
        </w:tc>
        <w:tc>
          <w:tcPr>
            <w:tcW w:w="2932" w:type="dxa"/>
            <w:vMerge w:val="restart"/>
            <w:tcBorders>
              <w:top w:val="single" w:sz="4" w:space="0" w:color="auto"/>
              <w:left w:val="single" w:sz="4" w:space="0" w:color="auto"/>
              <w:right w:val="single" w:sz="4" w:space="0" w:color="auto"/>
            </w:tcBorders>
            <w:shd w:val="clear" w:color="auto" w:fill="auto"/>
            <w:vAlign w:val="center"/>
            <w:hideMark/>
          </w:tcPr>
          <w:p w:rsidR="00CF57C4" w:rsidRPr="00DC56F2" w:rsidP="00CB1C05" w14:paraId="6BBA13B4" w14:textId="77777777">
            <w:pPr>
              <w:keepNext/>
              <w:keepLines/>
              <w:spacing w:after="0"/>
              <w:jc w:val="center"/>
              <w:rPr>
                <w:b/>
                <w:bCs/>
                <w:color w:val="000000"/>
                <w:sz w:val="18"/>
                <w:szCs w:val="18"/>
              </w:rPr>
            </w:pPr>
            <w:r w:rsidRPr="00DC56F2">
              <w:rPr>
                <w:b/>
                <w:bCs/>
                <w:color w:val="000000"/>
                <w:sz w:val="18"/>
                <w:szCs w:val="18"/>
              </w:rPr>
              <w:t>Prohibit</w:t>
            </w:r>
          </w:p>
        </w:tc>
        <w:tc>
          <w:tcPr>
            <w:tcW w:w="2841" w:type="dxa"/>
            <w:vMerge w:val="restart"/>
            <w:tcBorders>
              <w:top w:val="single" w:sz="4" w:space="0" w:color="auto"/>
              <w:left w:val="single" w:sz="4" w:space="0" w:color="auto"/>
              <w:right w:val="single" w:sz="4" w:space="0" w:color="auto"/>
            </w:tcBorders>
            <w:shd w:val="clear" w:color="auto" w:fill="auto"/>
            <w:vAlign w:val="center"/>
            <w:hideMark/>
          </w:tcPr>
          <w:p w:rsidR="00CF57C4" w:rsidRPr="00DC56F2" w:rsidP="00CB1C05" w14:paraId="5C92DCB2" w14:textId="77777777">
            <w:pPr>
              <w:keepNext/>
              <w:keepLines/>
              <w:spacing w:after="0"/>
              <w:jc w:val="center"/>
              <w:rPr>
                <w:b/>
                <w:bCs/>
                <w:color w:val="000000"/>
                <w:sz w:val="18"/>
                <w:szCs w:val="18"/>
              </w:rPr>
            </w:pPr>
            <w:r w:rsidRPr="00DC56F2">
              <w:rPr>
                <w:b/>
                <w:bCs/>
                <w:color w:val="000000"/>
                <w:sz w:val="18"/>
                <w:szCs w:val="18"/>
              </w:rPr>
              <w:t>Prohibit</w:t>
            </w:r>
          </w:p>
        </w:tc>
      </w:tr>
      <w:tr w14:paraId="23CDB1F7" w14:textId="77777777" w:rsidTr="00AD46F6">
        <w:tblPrEx>
          <w:tblW w:w="10019" w:type="dxa"/>
          <w:tblInd w:w="-29" w:type="dxa"/>
          <w:tblLayout w:type="fixed"/>
          <w:tblCellMar>
            <w:left w:w="29" w:type="dxa"/>
            <w:right w:w="29" w:type="dxa"/>
          </w:tblCellMar>
          <w:tblLook w:val="04A0"/>
        </w:tblPrEx>
        <w:trPr>
          <w:trHeight w:val="300"/>
        </w:trPr>
        <w:tc>
          <w:tcPr>
            <w:tcW w:w="1129" w:type="dxa"/>
            <w:gridSpan w:val="2"/>
            <w:vMerge/>
            <w:tcBorders>
              <w:left w:val="single" w:sz="4" w:space="0" w:color="auto"/>
              <w:bottom w:val="single" w:sz="4" w:space="0" w:color="auto"/>
              <w:right w:val="single" w:sz="4" w:space="0" w:color="auto"/>
            </w:tcBorders>
            <w:shd w:val="clear" w:color="auto" w:fill="auto"/>
            <w:vAlign w:val="center"/>
          </w:tcPr>
          <w:p w:rsidR="00CF57C4" w:rsidRPr="00775537" w:rsidP="00CB1C05" w14:paraId="181479C7" w14:textId="77777777">
            <w:pPr>
              <w:keepNext/>
              <w:keepLines/>
              <w:spacing w:after="0"/>
              <w:rPr>
                <w:color w:val="000000"/>
                <w:sz w:val="18"/>
                <w:szCs w:val="18"/>
              </w:rPr>
            </w:pPr>
          </w:p>
        </w:tc>
        <w:tc>
          <w:tcPr>
            <w:tcW w:w="3117" w:type="dxa"/>
            <w:tcBorders>
              <w:top w:val="nil"/>
              <w:left w:val="single" w:sz="4" w:space="0" w:color="auto"/>
              <w:bottom w:val="single" w:sz="4" w:space="0" w:color="auto"/>
              <w:right w:val="single" w:sz="4" w:space="0" w:color="auto"/>
            </w:tcBorders>
            <w:shd w:val="clear" w:color="auto" w:fill="auto"/>
            <w:vAlign w:val="center"/>
          </w:tcPr>
          <w:p w:rsidR="00CF57C4" w:rsidRPr="00775537" w:rsidP="00CB1C05" w14:paraId="64907DEA" w14:textId="77777777">
            <w:pPr>
              <w:keepNext/>
              <w:keepLines/>
              <w:spacing w:after="0"/>
              <w:rPr>
                <w:color w:val="000000"/>
                <w:sz w:val="18"/>
                <w:szCs w:val="18"/>
              </w:rPr>
            </w:pPr>
            <w:r w:rsidRPr="00775537">
              <w:rPr>
                <w:color w:val="000000"/>
                <w:sz w:val="18"/>
                <w:szCs w:val="18"/>
              </w:rPr>
              <w:t>Web Vapor Degreasing (WVD)</w:t>
            </w:r>
          </w:p>
        </w:tc>
        <w:tc>
          <w:tcPr>
            <w:tcW w:w="2932" w:type="dxa"/>
            <w:vMerge/>
            <w:tcBorders>
              <w:left w:val="single" w:sz="4" w:space="0" w:color="auto"/>
              <w:bottom w:val="single" w:sz="4" w:space="0" w:color="auto"/>
              <w:right w:val="single" w:sz="4" w:space="0" w:color="auto"/>
            </w:tcBorders>
            <w:shd w:val="clear" w:color="auto" w:fill="auto"/>
            <w:vAlign w:val="center"/>
            <w:hideMark/>
          </w:tcPr>
          <w:p w:rsidR="00CF57C4" w:rsidRPr="005260E7" w:rsidP="00CB1C05" w14:paraId="163B63CF" w14:textId="77777777">
            <w:pPr>
              <w:keepNext/>
              <w:keepLines/>
              <w:spacing w:after="0"/>
              <w:rPr>
                <w:color w:val="000000"/>
                <w:sz w:val="18"/>
                <w:szCs w:val="18"/>
              </w:rPr>
            </w:pPr>
          </w:p>
        </w:tc>
        <w:tc>
          <w:tcPr>
            <w:tcW w:w="2841" w:type="dxa"/>
            <w:vMerge/>
            <w:tcBorders>
              <w:left w:val="single" w:sz="4" w:space="0" w:color="auto"/>
              <w:bottom w:val="single" w:sz="4" w:space="0" w:color="auto"/>
              <w:right w:val="single" w:sz="4" w:space="0" w:color="auto"/>
            </w:tcBorders>
            <w:shd w:val="clear" w:color="auto" w:fill="auto"/>
            <w:vAlign w:val="center"/>
            <w:hideMark/>
          </w:tcPr>
          <w:p w:rsidR="00CF57C4" w:rsidRPr="005260E7" w:rsidP="00CB1C05" w14:paraId="7F70C1F4" w14:textId="77777777">
            <w:pPr>
              <w:keepNext/>
              <w:keepLines/>
              <w:spacing w:after="0"/>
              <w:rPr>
                <w:color w:val="000000"/>
                <w:sz w:val="18"/>
                <w:szCs w:val="18"/>
              </w:rPr>
            </w:pPr>
          </w:p>
        </w:tc>
      </w:tr>
      <w:tr w14:paraId="765809BD"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2531222E" w14:textId="77777777">
            <w:pPr>
              <w:keepNext/>
              <w:keepLines/>
              <w:spacing w:after="0"/>
              <w:rPr>
                <w:sz w:val="18"/>
                <w:szCs w:val="18"/>
              </w:rPr>
            </w:pPr>
            <w:r w:rsidRPr="00775537">
              <w:rPr>
                <w:sz w:val="18"/>
                <w:szCs w:val="18"/>
              </w:rPr>
              <w:t>Recycling and Disposal</w:t>
            </w:r>
          </w:p>
        </w:tc>
        <w:tc>
          <w:tcPr>
            <w:tcW w:w="2932" w:type="dxa"/>
            <w:tcBorders>
              <w:top w:val="nil"/>
              <w:left w:val="nil"/>
              <w:bottom w:val="single" w:sz="4" w:space="0" w:color="auto"/>
              <w:right w:val="single" w:sz="4" w:space="0" w:color="auto"/>
            </w:tcBorders>
            <w:shd w:val="clear" w:color="auto" w:fill="auto"/>
            <w:vAlign w:val="center"/>
            <w:hideMark/>
          </w:tcPr>
          <w:p w:rsidR="00CF57C4" w:rsidRPr="005260E7" w:rsidP="00CB1C05" w14:paraId="68F90331" w14:textId="77777777">
            <w:pPr>
              <w:keepNext/>
              <w:keepLines/>
              <w:spacing w:after="0"/>
              <w:jc w:val="center"/>
              <w:rPr>
                <w:color w:val="000000"/>
                <w:sz w:val="18"/>
                <w:szCs w:val="18"/>
              </w:rPr>
            </w:pPr>
            <w:r>
              <w:rPr>
                <w:b/>
                <w:bCs/>
                <w:color w:val="000000"/>
                <w:sz w:val="18"/>
                <w:szCs w:val="18"/>
              </w:rPr>
              <w:t>WCPP</w:t>
            </w:r>
          </w:p>
        </w:tc>
        <w:tc>
          <w:tcPr>
            <w:tcW w:w="284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57C4" w:rsidRPr="005260E7" w:rsidP="00CB1C05" w14:paraId="33FC6FC1" w14:textId="77777777">
            <w:pPr>
              <w:keepNext/>
              <w:keepLines/>
              <w:spacing w:after="0"/>
              <w:jc w:val="center"/>
              <w:rPr>
                <w:color w:val="000000"/>
                <w:sz w:val="18"/>
                <w:szCs w:val="18"/>
              </w:rPr>
            </w:pPr>
            <w:r>
              <w:rPr>
                <w:b/>
                <w:bCs/>
                <w:color w:val="000000"/>
                <w:sz w:val="18"/>
                <w:szCs w:val="18"/>
              </w:rPr>
              <w:t>WCPP</w:t>
            </w:r>
            <w:r w:rsidRPr="005260E7">
              <w:rPr>
                <w:color w:val="000000"/>
                <w:sz w:val="18"/>
                <w:szCs w:val="18"/>
              </w:rPr>
              <w:t xml:space="preserve"> </w:t>
            </w:r>
          </w:p>
        </w:tc>
      </w:tr>
      <w:tr w14:paraId="55867BE2" w14:textId="77777777" w:rsidTr="00AD46F6">
        <w:tblPrEx>
          <w:tblW w:w="10019" w:type="dxa"/>
          <w:tblInd w:w="-29" w:type="dxa"/>
          <w:tblLayout w:type="fixed"/>
          <w:tblCellMar>
            <w:left w:w="29" w:type="dxa"/>
            <w:right w:w="29" w:type="dxa"/>
          </w:tblCellMar>
          <w:tblLook w:val="04A0"/>
        </w:tblPrEx>
        <w:trPr>
          <w:trHeight w:val="89"/>
        </w:trPr>
        <w:tc>
          <w:tcPr>
            <w:tcW w:w="4246" w:type="dxa"/>
            <w:gridSpan w:val="3"/>
            <w:tcBorders>
              <w:top w:val="nil"/>
              <w:left w:val="single" w:sz="4" w:space="0" w:color="auto"/>
              <w:bottom w:val="single" w:sz="4" w:space="0" w:color="auto"/>
              <w:right w:val="single" w:sz="4" w:space="0" w:color="auto"/>
            </w:tcBorders>
            <w:shd w:val="clear" w:color="auto" w:fill="auto"/>
            <w:vAlign w:val="center"/>
          </w:tcPr>
          <w:p w:rsidR="00CF57C4" w:rsidRPr="00775537" w:rsidP="00CB1C05" w14:paraId="2A7A9491" w14:textId="77777777">
            <w:pPr>
              <w:keepNext/>
              <w:keepLines/>
              <w:spacing w:after="0"/>
              <w:rPr>
                <w:sz w:val="18"/>
                <w:szCs w:val="18"/>
              </w:rPr>
            </w:pPr>
            <w:r w:rsidRPr="006B1065">
              <w:rPr>
                <w:sz w:val="18"/>
                <w:szCs w:val="18"/>
              </w:rPr>
              <w:t>Incorporation into adhesive and sealant products</w:t>
            </w:r>
          </w:p>
        </w:tc>
        <w:tc>
          <w:tcPr>
            <w:tcW w:w="2932" w:type="dxa"/>
            <w:tcBorders>
              <w:top w:val="nil"/>
              <w:left w:val="nil"/>
              <w:bottom w:val="single" w:sz="4" w:space="0" w:color="auto"/>
              <w:right w:val="single" w:sz="4" w:space="0" w:color="auto"/>
            </w:tcBorders>
            <w:shd w:val="clear" w:color="auto" w:fill="auto"/>
            <w:vAlign w:val="center"/>
          </w:tcPr>
          <w:p w:rsidR="00CF57C4" w:rsidRPr="00DC56F2" w:rsidP="00CB1C05" w14:paraId="3BA250B9" w14:textId="77777777">
            <w:pPr>
              <w:keepNext/>
              <w:keepLines/>
              <w:spacing w:after="0"/>
              <w:jc w:val="center"/>
              <w:rPr>
                <w:b/>
                <w:bCs/>
                <w:color w:val="000000"/>
                <w:sz w:val="18"/>
                <w:szCs w:val="18"/>
                <w:highlight w:val="yellow"/>
              </w:rPr>
            </w:pPr>
            <w:r w:rsidRPr="005260E7">
              <w:rPr>
                <w:b/>
                <w:bCs/>
                <w:color w:val="000000"/>
                <w:sz w:val="18"/>
                <w:szCs w:val="18"/>
              </w:rPr>
              <w:t xml:space="preserve"> WCPP</w:t>
            </w:r>
            <w:r w:rsidRPr="005260E7">
              <w:rPr>
                <w:color w:val="000000"/>
                <w:sz w:val="18"/>
                <w:szCs w:val="18"/>
              </w:rPr>
              <w:t xml:space="preserve"> </w:t>
            </w:r>
          </w:p>
        </w:tc>
        <w:tc>
          <w:tcPr>
            <w:tcW w:w="2841" w:type="dxa"/>
            <w:tcBorders>
              <w:top w:val="single" w:sz="4" w:space="0" w:color="auto"/>
              <w:left w:val="single" w:sz="4" w:space="0" w:color="auto"/>
              <w:bottom w:val="single" w:sz="4" w:space="0" w:color="auto"/>
              <w:right w:val="single" w:sz="4" w:space="0" w:color="auto"/>
            </w:tcBorders>
            <w:shd w:val="clear" w:color="auto" w:fill="auto"/>
            <w:vAlign w:val="center"/>
          </w:tcPr>
          <w:p w:rsidR="00CF57C4" w:rsidRPr="00DC56F2" w:rsidP="00CB1C05" w14:paraId="5CFF9F13" w14:textId="77777777">
            <w:pPr>
              <w:keepNext/>
              <w:keepLines/>
              <w:spacing w:after="0"/>
              <w:jc w:val="center"/>
              <w:rPr>
                <w:b/>
                <w:bCs/>
                <w:color w:val="000000"/>
                <w:sz w:val="18"/>
                <w:szCs w:val="18"/>
                <w:highlight w:val="yellow"/>
              </w:rPr>
            </w:pPr>
            <w:r w:rsidRPr="004E2537">
              <w:rPr>
                <w:b/>
                <w:bCs/>
                <w:color w:val="000000"/>
                <w:sz w:val="18"/>
                <w:szCs w:val="18"/>
              </w:rPr>
              <w:t>Prohibit</w:t>
            </w:r>
          </w:p>
        </w:tc>
      </w:tr>
      <w:tr w14:paraId="12BEDD13" w14:textId="77777777" w:rsidTr="00AD46F6">
        <w:tblPrEx>
          <w:tblW w:w="10019" w:type="dxa"/>
          <w:tblInd w:w="-29" w:type="dxa"/>
          <w:tblLayout w:type="fixed"/>
          <w:tblCellMar>
            <w:left w:w="29" w:type="dxa"/>
            <w:right w:w="29" w:type="dxa"/>
          </w:tblCellMar>
          <w:tblLook w:val="04A0"/>
        </w:tblPrEx>
        <w:trPr>
          <w:trHeight w:val="89"/>
        </w:trPr>
        <w:tc>
          <w:tcPr>
            <w:tcW w:w="4246" w:type="dxa"/>
            <w:gridSpan w:val="3"/>
            <w:tcBorders>
              <w:top w:val="nil"/>
              <w:left w:val="single" w:sz="4" w:space="0" w:color="auto"/>
              <w:bottom w:val="single" w:sz="4" w:space="0" w:color="auto"/>
              <w:right w:val="single" w:sz="4" w:space="0" w:color="auto"/>
            </w:tcBorders>
            <w:shd w:val="clear" w:color="auto" w:fill="auto"/>
            <w:vAlign w:val="center"/>
          </w:tcPr>
          <w:p w:rsidR="00CF57C4" w:rsidRPr="00775537" w:rsidP="00CB1C05" w14:paraId="234B8118" w14:textId="77777777">
            <w:pPr>
              <w:keepNext/>
              <w:keepLines/>
              <w:spacing w:after="0"/>
              <w:rPr>
                <w:sz w:val="18"/>
                <w:szCs w:val="18"/>
              </w:rPr>
            </w:pPr>
            <w:r w:rsidRPr="00775537">
              <w:rPr>
                <w:sz w:val="18"/>
                <w:szCs w:val="18"/>
              </w:rPr>
              <w:t>Incorporation into Other Formulation, Mixture, and Reaction Products</w:t>
            </w:r>
            <w:r w:rsidRPr="00775537">
              <w:rPr>
                <w:color w:val="000000"/>
                <w:sz w:val="18"/>
                <w:szCs w:val="18"/>
                <w:vertAlign w:val="superscript"/>
              </w:rPr>
              <w:t>1</w:t>
            </w:r>
          </w:p>
        </w:tc>
        <w:tc>
          <w:tcPr>
            <w:tcW w:w="2932" w:type="dxa"/>
            <w:tcBorders>
              <w:top w:val="single" w:sz="4" w:space="0" w:color="auto"/>
              <w:left w:val="nil"/>
              <w:bottom w:val="single" w:sz="4" w:space="0" w:color="auto"/>
              <w:right w:val="single" w:sz="4" w:space="0" w:color="auto"/>
            </w:tcBorders>
            <w:shd w:val="clear" w:color="auto" w:fill="auto"/>
            <w:vAlign w:val="center"/>
          </w:tcPr>
          <w:p w:rsidR="00CF57C4" w:rsidRPr="00DC56F2" w:rsidP="00CB1C05" w14:paraId="22A43017" w14:textId="77777777">
            <w:pPr>
              <w:keepNext/>
              <w:keepLines/>
              <w:spacing w:after="0"/>
              <w:jc w:val="center"/>
              <w:rPr>
                <w:b/>
                <w:bCs/>
                <w:color w:val="000000"/>
                <w:sz w:val="18"/>
                <w:szCs w:val="18"/>
              </w:rPr>
            </w:pPr>
            <w:r w:rsidRPr="00DC56F2">
              <w:rPr>
                <w:b/>
                <w:bCs/>
                <w:color w:val="000000"/>
                <w:sz w:val="18"/>
                <w:szCs w:val="18"/>
              </w:rPr>
              <w:t>WCPP</w:t>
            </w:r>
          </w:p>
        </w:tc>
        <w:tc>
          <w:tcPr>
            <w:tcW w:w="2841" w:type="dxa"/>
            <w:tcBorders>
              <w:top w:val="single" w:sz="4" w:space="0" w:color="auto"/>
              <w:left w:val="single" w:sz="4" w:space="0" w:color="auto"/>
              <w:bottom w:val="single" w:sz="4" w:space="0" w:color="auto"/>
              <w:right w:val="single" w:sz="4" w:space="0" w:color="auto"/>
            </w:tcBorders>
            <w:shd w:val="clear" w:color="auto" w:fill="auto"/>
            <w:vAlign w:val="center"/>
          </w:tcPr>
          <w:p w:rsidR="00CF57C4" w:rsidRPr="005260E7" w:rsidP="00CB1C05" w14:paraId="0FD5A8F1"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ith </w:t>
            </w:r>
            <w:r w:rsidR="0012201A">
              <w:rPr>
                <w:sz w:val="18"/>
                <w:szCs w:val="18"/>
              </w:rPr>
              <w:t xml:space="preserve">section </w:t>
            </w:r>
            <w:r w:rsidRPr="00DC56F2">
              <w:rPr>
                <w:sz w:val="18"/>
                <w:szCs w:val="18"/>
              </w:rPr>
              <w:t xml:space="preserve">6(g) exemption </w:t>
            </w:r>
            <w:r w:rsidRPr="005260E7">
              <w:rPr>
                <w:sz w:val="18"/>
                <w:szCs w:val="18"/>
              </w:rPr>
              <w:t>for cleaning and degreasing products for aerospace use</w:t>
            </w:r>
            <w:r w:rsidRPr="00DC56F2">
              <w:rPr>
                <w:sz w:val="18"/>
                <w:szCs w:val="18"/>
              </w:rPr>
              <w:t xml:space="preserve"> and prohibition in 10 years</w:t>
            </w:r>
            <w:r w:rsidRPr="005260E7">
              <w:rPr>
                <w:color w:val="000000"/>
                <w:sz w:val="18"/>
                <w:szCs w:val="18"/>
              </w:rPr>
              <w:t>)</w:t>
            </w:r>
          </w:p>
        </w:tc>
      </w:tr>
      <w:tr w14:paraId="69C2BC56" w14:textId="77777777" w:rsidTr="00AD46F6">
        <w:tblPrEx>
          <w:tblW w:w="10019" w:type="dxa"/>
          <w:tblInd w:w="-29" w:type="dxa"/>
          <w:tblLayout w:type="fixed"/>
          <w:tblCellMar>
            <w:left w:w="29" w:type="dxa"/>
            <w:right w:w="29" w:type="dxa"/>
          </w:tblCellMar>
          <w:tblLook w:val="04A0"/>
        </w:tblPrEx>
        <w:trPr>
          <w:trHeight w:val="89"/>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3F33EC3B" w14:textId="77777777">
            <w:pPr>
              <w:keepNext/>
              <w:keepLines/>
              <w:spacing w:after="0"/>
              <w:rPr>
                <w:sz w:val="18"/>
                <w:szCs w:val="18"/>
              </w:rPr>
            </w:pPr>
            <w:r w:rsidRPr="00775537">
              <w:rPr>
                <w:sz w:val="18"/>
                <w:szCs w:val="18"/>
              </w:rPr>
              <w:t>Laboratory Chemicals</w:t>
            </w:r>
          </w:p>
        </w:tc>
        <w:tc>
          <w:tcPr>
            <w:tcW w:w="2932" w:type="dxa"/>
            <w:tcBorders>
              <w:top w:val="nil"/>
              <w:left w:val="nil"/>
              <w:bottom w:val="single" w:sz="4" w:space="0" w:color="auto"/>
              <w:right w:val="single" w:sz="4" w:space="0" w:color="auto"/>
            </w:tcBorders>
            <w:shd w:val="clear" w:color="auto" w:fill="auto"/>
            <w:vAlign w:val="center"/>
            <w:hideMark/>
          </w:tcPr>
          <w:p w:rsidR="00CF57C4" w:rsidRPr="005260E7" w:rsidP="00CB1C05" w14:paraId="45FA7477" w14:textId="77777777">
            <w:pPr>
              <w:keepNext/>
              <w:keepLines/>
              <w:spacing w:after="0"/>
              <w:jc w:val="center"/>
              <w:rPr>
                <w:color w:val="000000"/>
                <w:sz w:val="18"/>
                <w:szCs w:val="18"/>
              </w:rPr>
            </w:pPr>
            <w:r w:rsidRPr="00DC56F2">
              <w:rPr>
                <w:b/>
                <w:bCs/>
                <w:color w:val="000000"/>
                <w:sz w:val="18"/>
                <w:szCs w:val="18"/>
              </w:rPr>
              <w:t>PC</w:t>
            </w:r>
            <w:r w:rsidRPr="005260E7">
              <w:rPr>
                <w:color w:val="000000"/>
                <w:sz w:val="18"/>
                <w:szCs w:val="18"/>
              </w:rPr>
              <w:t xml:space="preserve"> </w:t>
            </w:r>
          </w:p>
        </w:tc>
        <w:tc>
          <w:tcPr>
            <w:tcW w:w="284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57C4" w:rsidRPr="005260E7" w:rsidP="00CB1C05" w14:paraId="3452DBB0" w14:textId="77777777">
            <w:pPr>
              <w:keepNext/>
              <w:keepLines/>
              <w:spacing w:after="0"/>
              <w:jc w:val="center"/>
              <w:rPr>
                <w:b/>
                <w:bCs/>
                <w:color w:val="000000"/>
                <w:sz w:val="18"/>
                <w:szCs w:val="18"/>
              </w:rPr>
            </w:pPr>
            <w:r w:rsidRPr="005260E7">
              <w:rPr>
                <w:b/>
                <w:bCs/>
                <w:color w:val="000000"/>
                <w:sz w:val="18"/>
                <w:szCs w:val="18"/>
              </w:rPr>
              <w:t xml:space="preserve"> WCPP</w:t>
            </w:r>
          </w:p>
        </w:tc>
      </w:tr>
      <w:tr w14:paraId="5A350A3E" w14:textId="77777777" w:rsidTr="00AD46F6">
        <w:tblPrEx>
          <w:tblW w:w="10019" w:type="dxa"/>
          <w:tblInd w:w="-29" w:type="dxa"/>
          <w:tblLayout w:type="fixed"/>
          <w:tblCellMar>
            <w:left w:w="29" w:type="dxa"/>
            <w:right w:w="29" w:type="dxa"/>
          </w:tblCellMar>
          <w:tblLook w:val="04A0"/>
        </w:tblPrEx>
        <w:trPr>
          <w:trHeight w:val="152"/>
        </w:trPr>
        <w:tc>
          <w:tcPr>
            <w:tcW w:w="424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CF57C4" w:rsidRPr="00775537" w:rsidP="00CB1C05" w14:paraId="6EC0216E" w14:textId="77777777">
            <w:pPr>
              <w:keepNext/>
              <w:keepLines/>
              <w:spacing w:after="0"/>
              <w:rPr>
                <w:color w:val="000000"/>
                <w:sz w:val="18"/>
                <w:szCs w:val="18"/>
              </w:rPr>
            </w:pPr>
            <w:r>
              <w:rPr>
                <w:color w:val="000000"/>
                <w:sz w:val="18"/>
                <w:szCs w:val="18"/>
              </w:rPr>
              <w:t>Processing Aid, Except Petrochemical</w:t>
            </w:r>
          </w:p>
        </w:tc>
        <w:tc>
          <w:tcPr>
            <w:tcW w:w="2932" w:type="dxa"/>
            <w:tcBorders>
              <w:top w:val="single" w:sz="4" w:space="0" w:color="auto"/>
              <w:left w:val="single" w:sz="4" w:space="0" w:color="auto"/>
              <w:right w:val="single" w:sz="4" w:space="0" w:color="auto"/>
            </w:tcBorders>
            <w:vAlign w:val="center"/>
            <w:hideMark/>
          </w:tcPr>
          <w:p w:rsidR="00CF57C4" w:rsidRPr="00DC56F2" w:rsidP="00CB1C05" w14:paraId="5BCF7245" w14:textId="77777777">
            <w:pPr>
              <w:keepNext/>
              <w:keepLines/>
              <w:spacing w:after="0"/>
              <w:jc w:val="center"/>
              <w:rPr>
                <w:b/>
                <w:bCs/>
                <w:color w:val="000000"/>
                <w:sz w:val="18"/>
                <w:szCs w:val="18"/>
              </w:rPr>
            </w:pPr>
            <w:r w:rsidRPr="00DC56F2">
              <w:rPr>
                <w:b/>
                <w:bCs/>
                <w:color w:val="000000"/>
                <w:sz w:val="18"/>
                <w:szCs w:val="18"/>
              </w:rPr>
              <w:t>WCPP</w:t>
            </w:r>
          </w:p>
        </w:tc>
        <w:tc>
          <w:tcPr>
            <w:tcW w:w="2841" w:type="dxa"/>
            <w:vMerge w:val="restart"/>
            <w:tcBorders>
              <w:top w:val="single" w:sz="4" w:space="0" w:color="auto"/>
              <w:left w:val="single" w:sz="4" w:space="0" w:color="auto"/>
              <w:right w:val="single" w:sz="4" w:space="0" w:color="auto"/>
            </w:tcBorders>
            <w:shd w:val="clear" w:color="auto" w:fill="auto"/>
            <w:vAlign w:val="center"/>
            <w:hideMark/>
          </w:tcPr>
          <w:p w:rsidR="00CF57C4" w:rsidRPr="005260E7" w:rsidP="00CB1C05" w14:paraId="405F9DE7" w14:textId="77777777">
            <w:pPr>
              <w:keepNext/>
              <w:keepLines/>
              <w:spacing w:after="0"/>
              <w:jc w:val="center"/>
              <w:rPr>
                <w:color w:val="000000"/>
                <w:sz w:val="18"/>
                <w:szCs w:val="18"/>
              </w:rPr>
            </w:pPr>
          </w:p>
          <w:p w:rsidR="00CF57C4" w:rsidRPr="005260E7" w:rsidP="00CB1C05" w14:paraId="2F3982C8" w14:textId="77777777">
            <w:pPr>
              <w:keepNext/>
              <w:keepLines/>
              <w:spacing w:after="0"/>
              <w:rPr>
                <w:color w:val="000000"/>
                <w:sz w:val="18"/>
                <w:szCs w:val="18"/>
              </w:rPr>
            </w:pPr>
          </w:p>
          <w:p w:rsidR="00CF57C4" w:rsidRPr="00DC56F2" w:rsidP="00CB1C05" w14:paraId="4C5B00A8" w14:textId="77777777">
            <w:pPr>
              <w:keepNext/>
              <w:keepLines/>
              <w:spacing w:after="0"/>
              <w:jc w:val="center"/>
              <w:rPr>
                <w:b/>
                <w:bCs/>
                <w:color w:val="000000"/>
                <w:sz w:val="18"/>
                <w:szCs w:val="18"/>
              </w:rPr>
            </w:pPr>
            <w:r w:rsidRPr="00DC56F2">
              <w:rPr>
                <w:b/>
                <w:bCs/>
                <w:color w:val="000000"/>
                <w:sz w:val="18"/>
                <w:szCs w:val="18"/>
              </w:rPr>
              <w:t>Prohibit</w:t>
            </w:r>
          </w:p>
        </w:tc>
      </w:tr>
      <w:tr w14:paraId="79087F5C"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CF57C4" w:rsidRPr="00775537" w:rsidP="00CB1C05" w14:paraId="3FD6C4DD" w14:textId="77777777">
            <w:pPr>
              <w:keepNext/>
              <w:keepLines/>
              <w:spacing w:after="0"/>
              <w:rPr>
                <w:sz w:val="18"/>
                <w:szCs w:val="18"/>
              </w:rPr>
            </w:pPr>
            <w:r w:rsidRPr="00775537">
              <w:rPr>
                <w:sz w:val="18"/>
                <w:szCs w:val="18"/>
              </w:rPr>
              <w:t>Adhesives and Sealants</w:t>
            </w:r>
          </w:p>
        </w:tc>
        <w:tc>
          <w:tcPr>
            <w:tcW w:w="2932" w:type="dxa"/>
            <w:tcBorders>
              <w:top w:val="single" w:sz="4" w:space="0" w:color="auto"/>
              <w:left w:val="single" w:sz="4" w:space="0" w:color="auto"/>
              <w:bottom w:val="single" w:sz="4" w:space="0" w:color="auto"/>
              <w:right w:val="single" w:sz="4" w:space="0" w:color="auto"/>
            </w:tcBorders>
            <w:vAlign w:val="center"/>
            <w:hideMark/>
          </w:tcPr>
          <w:p w:rsidR="00CF57C4" w:rsidRPr="00DC56F2" w:rsidP="00CB1C05" w14:paraId="2D4B320C" w14:textId="77777777">
            <w:pPr>
              <w:keepNext/>
              <w:keepLines/>
              <w:spacing w:after="0"/>
              <w:rPr>
                <w:color w:val="000000"/>
                <w:sz w:val="18"/>
                <w:szCs w:val="18"/>
              </w:rPr>
            </w:pPr>
            <w:r>
              <w:rPr>
                <w:b/>
                <w:bCs/>
                <w:color w:val="000000"/>
                <w:sz w:val="18"/>
                <w:szCs w:val="18"/>
              </w:rPr>
              <w:t xml:space="preserve"> </w:t>
            </w:r>
            <w:r w:rsidRPr="005260E7">
              <w:rPr>
                <w:b/>
                <w:bCs/>
                <w:color w:val="000000"/>
                <w:sz w:val="18"/>
                <w:szCs w:val="18"/>
              </w:rPr>
              <w:t xml:space="preserve"> WCPP</w:t>
            </w:r>
            <w:r w:rsidR="007D75A9">
              <w:rPr>
                <w:b/>
                <w:bCs/>
                <w:color w:val="000000"/>
                <w:sz w:val="18"/>
                <w:szCs w:val="18"/>
              </w:rPr>
              <w:t xml:space="preserve"> </w:t>
            </w:r>
            <w:r w:rsidRPr="00DC56F2" w:rsidR="007D75A9">
              <w:rPr>
                <w:color w:val="000000"/>
                <w:sz w:val="18"/>
                <w:szCs w:val="18"/>
              </w:rPr>
              <w:t>(for uses not prohibited)</w:t>
            </w:r>
          </w:p>
        </w:tc>
        <w:tc>
          <w:tcPr>
            <w:tcW w:w="2841" w:type="dxa"/>
            <w:vMerge/>
            <w:tcBorders>
              <w:left w:val="single" w:sz="4" w:space="0" w:color="auto"/>
              <w:right w:val="single" w:sz="4" w:space="0" w:color="auto"/>
            </w:tcBorders>
            <w:shd w:val="clear" w:color="auto" w:fill="auto"/>
            <w:vAlign w:val="center"/>
            <w:hideMark/>
          </w:tcPr>
          <w:p w:rsidR="00CF57C4" w:rsidRPr="005260E7" w:rsidP="00CB1C05" w14:paraId="38CBAF15" w14:textId="77777777">
            <w:pPr>
              <w:keepNext/>
              <w:keepLines/>
              <w:spacing w:after="0"/>
              <w:jc w:val="center"/>
              <w:rPr>
                <w:color w:val="000000"/>
                <w:sz w:val="18"/>
                <w:szCs w:val="18"/>
              </w:rPr>
            </w:pPr>
          </w:p>
        </w:tc>
      </w:tr>
      <w:tr w14:paraId="02520D9E"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560AD83E" w14:textId="77777777">
            <w:pPr>
              <w:keepNext/>
              <w:keepLines/>
              <w:spacing w:after="0"/>
              <w:rPr>
                <w:sz w:val="18"/>
                <w:szCs w:val="18"/>
              </w:rPr>
            </w:pPr>
            <w:r w:rsidRPr="00775537">
              <w:rPr>
                <w:sz w:val="18"/>
                <w:szCs w:val="18"/>
              </w:rPr>
              <w:t>Paint and Coatings</w:t>
            </w:r>
          </w:p>
        </w:tc>
        <w:tc>
          <w:tcPr>
            <w:tcW w:w="2932" w:type="dxa"/>
            <w:tcBorders>
              <w:top w:val="single" w:sz="4" w:space="0" w:color="auto"/>
              <w:left w:val="single" w:sz="4" w:space="0" w:color="auto"/>
              <w:bottom w:val="single" w:sz="4" w:space="0" w:color="auto"/>
              <w:right w:val="single" w:sz="4" w:space="0" w:color="auto"/>
            </w:tcBorders>
            <w:vAlign w:val="center"/>
            <w:hideMark/>
          </w:tcPr>
          <w:p w:rsidR="00CF57C4" w:rsidRPr="00DC56F2" w:rsidP="00CB1C05" w14:paraId="7916AB0C" w14:textId="77777777">
            <w:pPr>
              <w:keepNext/>
              <w:keepLines/>
              <w:spacing w:after="0"/>
              <w:jc w:val="center"/>
              <w:rPr>
                <w:b/>
                <w:bCs/>
                <w:color w:val="000000"/>
                <w:sz w:val="18"/>
                <w:szCs w:val="18"/>
              </w:rPr>
            </w:pPr>
            <w:r w:rsidRPr="00DC56F2">
              <w:rPr>
                <w:b/>
                <w:bCs/>
                <w:color w:val="000000"/>
                <w:sz w:val="18"/>
                <w:szCs w:val="18"/>
              </w:rPr>
              <w:t>Prohibit</w:t>
            </w:r>
          </w:p>
        </w:tc>
        <w:tc>
          <w:tcPr>
            <w:tcW w:w="2841" w:type="dxa"/>
            <w:vMerge/>
            <w:tcBorders>
              <w:left w:val="single" w:sz="4" w:space="0" w:color="auto"/>
              <w:right w:val="single" w:sz="4" w:space="0" w:color="auto"/>
            </w:tcBorders>
            <w:shd w:val="clear" w:color="auto" w:fill="auto"/>
            <w:vAlign w:val="center"/>
            <w:hideMark/>
          </w:tcPr>
          <w:p w:rsidR="00CF57C4" w:rsidRPr="005260E7" w:rsidP="00CB1C05" w14:paraId="75ACD41B" w14:textId="77777777">
            <w:pPr>
              <w:keepNext/>
              <w:keepLines/>
              <w:spacing w:after="0"/>
              <w:jc w:val="center"/>
              <w:rPr>
                <w:color w:val="000000"/>
                <w:sz w:val="18"/>
                <w:szCs w:val="18"/>
              </w:rPr>
            </w:pPr>
          </w:p>
        </w:tc>
      </w:tr>
      <w:tr w14:paraId="064872D8"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775537" w:rsidP="00CB1C05" w14:paraId="20E118FA" w14:textId="77777777">
            <w:pPr>
              <w:keepNext/>
              <w:keepLines/>
              <w:spacing w:after="0"/>
              <w:rPr>
                <w:sz w:val="18"/>
                <w:szCs w:val="18"/>
              </w:rPr>
            </w:pPr>
            <w:r w:rsidRPr="00775537">
              <w:rPr>
                <w:sz w:val="18"/>
                <w:szCs w:val="18"/>
              </w:rPr>
              <w:t>Aerosol Spray Cleaning/Degreasing</w:t>
            </w:r>
          </w:p>
        </w:tc>
        <w:tc>
          <w:tcPr>
            <w:tcW w:w="2932" w:type="dxa"/>
            <w:tcBorders>
              <w:top w:val="single" w:sz="4" w:space="0" w:color="auto"/>
              <w:left w:val="single" w:sz="4" w:space="0" w:color="auto"/>
              <w:bottom w:val="single" w:sz="4" w:space="0" w:color="auto"/>
              <w:right w:val="single" w:sz="4" w:space="0" w:color="auto"/>
            </w:tcBorders>
            <w:vAlign w:val="center"/>
            <w:hideMark/>
          </w:tcPr>
          <w:p w:rsidR="00CF57C4" w:rsidRPr="00DC56F2" w:rsidP="00CB1C05" w14:paraId="7687F999" w14:textId="77777777">
            <w:pPr>
              <w:keepNext/>
              <w:keepLines/>
              <w:spacing w:after="0"/>
              <w:jc w:val="center"/>
              <w:rPr>
                <w:color w:val="000000"/>
                <w:sz w:val="18"/>
                <w:szCs w:val="18"/>
              </w:rPr>
            </w:pPr>
            <w:r w:rsidRPr="00DC56F2">
              <w:rPr>
                <w:b/>
                <w:bCs/>
                <w:color w:val="000000"/>
                <w:sz w:val="18"/>
                <w:szCs w:val="18"/>
              </w:rPr>
              <w:t>PC</w:t>
            </w:r>
            <w:r w:rsidRPr="00DC56F2">
              <w:rPr>
                <w:color w:val="000000"/>
                <w:sz w:val="18"/>
                <w:szCs w:val="18"/>
              </w:rPr>
              <w:t xml:space="preserve"> (for uses not prohibited)</w:t>
            </w:r>
          </w:p>
        </w:tc>
        <w:tc>
          <w:tcPr>
            <w:tcW w:w="2841" w:type="dxa"/>
            <w:vMerge/>
            <w:tcBorders>
              <w:left w:val="single" w:sz="4" w:space="0" w:color="auto"/>
              <w:right w:val="single" w:sz="4" w:space="0" w:color="auto"/>
            </w:tcBorders>
            <w:shd w:val="clear" w:color="auto" w:fill="auto"/>
            <w:noWrap/>
            <w:vAlign w:val="center"/>
            <w:hideMark/>
          </w:tcPr>
          <w:p w:rsidR="00CF57C4" w:rsidRPr="005260E7" w:rsidP="00CB1C05" w14:paraId="597F5E10" w14:textId="77777777">
            <w:pPr>
              <w:keepNext/>
              <w:keepLines/>
              <w:spacing w:after="0"/>
              <w:jc w:val="center"/>
              <w:rPr>
                <w:color w:val="000000"/>
                <w:sz w:val="18"/>
                <w:szCs w:val="18"/>
              </w:rPr>
            </w:pPr>
          </w:p>
        </w:tc>
      </w:tr>
      <w:tr w14:paraId="1DD8B425"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AD46F6" w:rsidRPr="00775537" w:rsidP="00CB1C05" w14:paraId="246A7295" w14:textId="77777777">
            <w:pPr>
              <w:keepNext/>
              <w:keepLines/>
              <w:spacing w:after="0"/>
              <w:rPr>
                <w:sz w:val="18"/>
                <w:szCs w:val="18"/>
              </w:rPr>
            </w:pPr>
            <w:r w:rsidRPr="00775537">
              <w:rPr>
                <w:sz w:val="18"/>
                <w:szCs w:val="18"/>
              </w:rPr>
              <w:t>Liquid and Spray Batch Cold Cleaning</w:t>
            </w:r>
          </w:p>
        </w:tc>
        <w:tc>
          <w:tcPr>
            <w:tcW w:w="2932" w:type="dxa"/>
            <w:vMerge w:val="restart"/>
            <w:tcBorders>
              <w:top w:val="single" w:sz="4" w:space="0" w:color="auto"/>
              <w:left w:val="single" w:sz="4" w:space="0" w:color="auto"/>
              <w:right w:val="single" w:sz="4" w:space="0" w:color="auto"/>
            </w:tcBorders>
            <w:vAlign w:val="center"/>
            <w:hideMark/>
          </w:tcPr>
          <w:p w:rsidR="00AD46F6" w:rsidRPr="00DC56F2" w:rsidP="00CB1C05" w14:paraId="22BA74C1" w14:textId="77777777">
            <w:pPr>
              <w:keepNext/>
              <w:keepLines/>
              <w:spacing w:after="0"/>
              <w:jc w:val="center"/>
              <w:rPr>
                <w:color w:val="000000"/>
                <w:sz w:val="18"/>
                <w:szCs w:val="18"/>
              </w:rPr>
            </w:pPr>
          </w:p>
          <w:p w:rsidR="00AD46F6" w:rsidRPr="00DC56F2" w:rsidP="00CB1C05" w14:paraId="661DD38C" w14:textId="77777777">
            <w:pPr>
              <w:keepNext/>
              <w:keepLines/>
              <w:spacing w:after="0"/>
              <w:jc w:val="center"/>
              <w:rPr>
                <w:color w:val="000000"/>
                <w:sz w:val="18"/>
                <w:szCs w:val="18"/>
              </w:rPr>
            </w:pPr>
            <w:r w:rsidRPr="00DC56F2">
              <w:rPr>
                <w:b/>
                <w:bCs/>
                <w:color w:val="000000"/>
                <w:sz w:val="18"/>
                <w:szCs w:val="18"/>
              </w:rPr>
              <w:t>Prohibit</w:t>
            </w:r>
          </w:p>
        </w:tc>
        <w:tc>
          <w:tcPr>
            <w:tcW w:w="2841" w:type="dxa"/>
            <w:vMerge/>
            <w:tcBorders>
              <w:left w:val="single" w:sz="4" w:space="0" w:color="auto"/>
              <w:right w:val="single" w:sz="4" w:space="0" w:color="auto"/>
            </w:tcBorders>
            <w:shd w:val="clear" w:color="auto" w:fill="auto"/>
            <w:vAlign w:val="center"/>
            <w:hideMark/>
          </w:tcPr>
          <w:p w:rsidR="00AD46F6" w:rsidRPr="00DC56F2" w:rsidP="00CB1C05" w14:paraId="21498DFC" w14:textId="77777777">
            <w:pPr>
              <w:keepNext/>
              <w:keepLines/>
              <w:spacing w:after="0"/>
              <w:jc w:val="center"/>
              <w:rPr>
                <w:color w:val="000000"/>
                <w:sz w:val="18"/>
                <w:szCs w:val="18"/>
              </w:rPr>
            </w:pPr>
          </w:p>
        </w:tc>
      </w:tr>
      <w:tr w14:paraId="2D5CB2E4"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AD46F6" w:rsidRPr="0084506C" w:rsidP="00CB1C05" w14:paraId="1D83C0BE" w14:textId="77777777">
            <w:pPr>
              <w:keepNext/>
              <w:keepLines/>
              <w:spacing w:after="0"/>
              <w:rPr>
                <w:sz w:val="18"/>
                <w:szCs w:val="18"/>
              </w:rPr>
            </w:pPr>
            <w:r w:rsidRPr="0084506C">
              <w:rPr>
                <w:sz w:val="18"/>
                <w:szCs w:val="18"/>
              </w:rPr>
              <w:t>Photographic Film Use</w:t>
            </w:r>
          </w:p>
        </w:tc>
        <w:tc>
          <w:tcPr>
            <w:tcW w:w="2932" w:type="dxa"/>
            <w:vMerge/>
            <w:tcBorders>
              <w:left w:val="single" w:sz="4" w:space="0" w:color="auto"/>
              <w:right w:val="single" w:sz="4" w:space="0" w:color="auto"/>
            </w:tcBorders>
            <w:vAlign w:val="center"/>
            <w:hideMark/>
          </w:tcPr>
          <w:p w:rsidR="00AD46F6" w:rsidRPr="00DC56F2" w:rsidP="00CB1C05" w14:paraId="6285EF92" w14:textId="77777777">
            <w:pPr>
              <w:keepNext/>
              <w:keepLines/>
              <w:spacing w:after="0"/>
              <w:jc w:val="center"/>
              <w:rPr>
                <w:b/>
                <w:bCs/>
                <w:color w:val="000000"/>
                <w:sz w:val="18"/>
                <w:szCs w:val="18"/>
              </w:rPr>
            </w:pPr>
          </w:p>
        </w:tc>
        <w:tc>
          <w:tcPr>
            <w:tcW w:w="2841" w:type="dxa"/>
            <w:vMerge/>
            <w:tcBorders>
              <w:left w:val="single" w:sz="4" w:space="0" w:color="auto"/>
              <w:right w:val="single" w:sz="4" w:space="0" w:color="auto"/>
            </w:tcBorders>
            <w:shd w:val="clear" w:color="auto" w:fill="auto"/>
            <w:vAlign w:val="center"/>
            <w:hideMark/>
          </w:tcPr>
          <w:p w:rsidR="00AD46F6" w:rsidRPr="00DC56F2" w:rsidP="00CB1C05" w14:paraId="474496DF" w14:textId="77777777">
            <w:pPr>
              <w:keepNext/>
              <w:keepLines/>
              <w:spacing w:after="0"/>
              <w:rPr>
                <w:color w:val="000000"/>
                <w:sz w:val="18"/>
                <w:szCs w:val="18"/>
              </w:rPr>
            </w:pPr>
          </w:p>
        </w:tc>
      </w:tr>
      <w:tr w14:paraId="2FE1E714"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AD46F6" w:rsidRPr="0084506C" w:rsidP="00CB1C05" w14:paraId="5847B26A" w14:textId="77777777">
            <w:pPr>
              <w:keepNext/>
              <w:keepLines/>
              <w:spacing w:after="0"/>
              <w:rPr>
                <w:sz w:val="18"/>
                <w:szCs w:val="18"/>
              </w:rPr>
            </w:pPr>
            <w:r w:rsidRPr="0084506C">
              <w:rPr>
                <w:sz w:val="18"/>
                <w:szCs w:val="18"/>
              </w:rPr>
              <w:t>Lubricants and Greases</w:t>
            </w:r>
          </w:p>
        </w:tc>
        <w:tc>
          <w:tcPr>
            <w:tcW w:w="2932" w:type="dxa"/>
            <w:vMerge/>
            <w:tcBorders>
              <w:left w:val="single" w:sz="4" w:space="0" w:color="auto"/>
              <w:right w:val="single" w:sz="4" w:space="0" w:color="auto"/>
            </w:tcBorders>
            <w:vAlign w:val="center"/>
            <w:hideMark/>
          </w:tcPr>
          <w:p w:rsidR="00AD46F6" w:rsidRPr="00DC56F2" w:rsidP="00CB1C05" w14:paraId="51946153" w14:textId="77777777">
            <w:pPr>
              <w:keepNext/>
              <w:keepLines/>
              <w:spacing w:after="0"/>
              <w:rPr>
                <w:color w:val="000000"/>
                <w:sz w:val="18"/>
                <w:szCs w:val="18"/>
              </w:rPr>
            </w:pPr>
          </w:p>
        </w:tc>
        <w:tc>
          <w:tcPr>
            <w:tcW w:w="2841" w:type="dxa"/>
            <w:vMerge/>
            <w:tcBorders>
              <w:left w:val="single" w:sz="4" w:space="0" w:color="auto"/>
              <w:right w:val="single" w:sz="4" w:space="0" w:color="auto"/>
            </w:tcBorders>
            <w:shd w:val="clear" w:color="auto" w:fill="auto"/>
            <w:vAlign w:val="center"/>
            <w:hideMark/>
          </w:tcPr>
          <w:p w:rsidR="00AD46F6" w:rsidRPr="00DC56F2" w:rsidP="00CB1C05" w14:paraId="44669EAB" w14:textId="77777777">
            <w:pPr>
              <w:keepNext/>
              <w:keepLines/>
              <w:spacing w:after="0"/>
              <w:rPr>
                <w:color w:val="000000"/>
                <w:sz w:val="18"/>
                <w:szCs w:val="18"/>
              </w:rPr>
            </w:pPr>
          </w:p>
        </w:tc>
      </w:tr>
      <w:tr w14:paraId="18480C98" w14:textId="77777777" w:rsidTr="00AD46F6">
        <w:tblPrEx>
          <w:tblW w:w="10019" w:type="dxa"/>
          <w:tblInd w:w="-29" w:type="dxa"/>
          <w:tblLayout w:type="fixed"/>
          <w:tblCellMar>
            <w:left w:w="29" w:type="dxa"/>
            <w:right w:w="29" w:type="dxa"/>
          </w:tblCellMar>
          <w:tblLook w:val="04A0"/>
        </w:tblPrEx>
        <w:trPr>
          <w:trHeight w:val="162"/>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AD46F6" w:rsidRPr="0084506C" w:rsidP="00CB1C05" w14:paraId="086AC5C2" w14:textId="77777777">
            <w:pPr>
              <w:keepNext/>
              <w:keepLines/>
              <w:spacing w:after="0"/>
              <w:rPr>
                <w:sz w:val="18"/>
                <w:szCs w:val="18"/>
              </w:rPr>
            </w:pPr>
            <w:r w:rsidRPr="00AB47D5">
              <w:rPr>
                <w:sz w:val="18"/>
                <w:szCs w:val="18"/>
              </w:rPr>
              <w:t>Wipe and Liquid Cleaning and Polishing</w:t>
            </w:r>
          </w:p>
        </w:tc>
        <w:tc>
          <w:tcPr>
            <w:tcW w:w="2932" w:type="dxa"/>
            <w:vMerge/>
            <w:tcBorders>
              <w:left w:val="single" w:sz="4" w:space="0" w:color="auto"/>
              <w:right w:val="single" w:sz="4" w:space="0" w:color="auto"/>
            </w:tcBorders>
            <w:vAlign w:val="center"/>
            <w:hideMark/>
          </w:tcPr>
          <w:p w:rsidR="00AD46F6" w:rsidRPr="00DC56F2" w:rsidP="00CB1C05" w14:paraId="03314EA4" w14:textId="77777777">
            <w:pPr>
              <w:keepNext/>
              <w:keepLines/>
              <w:spacing w:after="0"/>
              <w:rPr>
                <w:color w:val="000000"/>
                <w:sz w:val="18"/>
                <w:szCs w:val="18"/>
              </w:rPr>
            </w:pPr>
          </w:p>
        </w:tc>
        <w:tc>
          <w:tcPr>
            <w:tcW w:w="2841" w:type="dxa"/>
            <w:vMerge/>
            <w:tcBorders>
              <w:left w:val="single" w:sz="4" w:space="0" w:color="auto"/>
              <w:right w:val="single" w:sz="4" w:space="0" w:color="auto"/>
            </w:tcBorders>
            <w:shd w:val="clear" w:color="auto" w:fill="auto"/>
            <w:vAlign w:val="center"/>
            <w:hideMark/>
          </w:tcPr>
          <w:p w:rsidR="00AD46F6" w:rsidRPr="00DC56F2" w:rsidP="00CB1C05" w14:paraId="15A28EAC" w14:textId="77777777">
            <w:pPr>
              <w:keepNext/>
              <w:keepLines/>
              <w:spacing w:after="0"/>
              <w:rPr>
                <w:color w:val="000000"/>
                <w:sz w:val="18"/>
                <w:szCs w:val="18"/>
              </w:rPr>
            </w:pPr>
          </w:p>
        </w:tc>
      </w:tr>
      <w:tr w14:paraId="4593A354" w14:textId="77777777" w:rsidTr="00AD46F6">
        <w:tblPrEx>
          <w:tblW w:w="10019" w:type="dxa"/>
          <w:tblInd w:w="-29" w:type="dxa"/>
          <w:tblLayout w:type="fixed"/>
          <w:tblCellMar>
            <w:left w:w="29" w:type="dxa"/>
            <w:right w:w="29" w:type="dxa"/>
          </w:tblCellMar>
          <w:tblLook w:val="04A0"/>
        </w:tblPrEx>
        <w:trPr>
          <w:trHeight w:val="161"/>
        </w:trPr>
        <w:tc>
          <w:tcPr>
            <w:tcW w:w="4246" w:type="dxa"/>
            <w:gridSpan w:val="3"/>
            <w:tcBorders>
              <w:top w:val="nil"/>
              <w:left w:val="single" w:sz="4" w:space="0" w:color="auto"/>
              <w:bottom w:val="single" w:sz="4" w:space="0" w:color="auto"/>
              <w:right w:val="single" w:sz="4" w:space="0" w:color="auto"/>
            </w:tcBorders>
            <w:shd w:val="clear" w:color="auto" w:fill="auto"/>
            <w:vAlign w:val="center"/>
          </w:tcPr>
          <w:p w:rsidR="00AD46F6" w:rsidRPr="0084506C" w:rsidP="00CB1C05" w14:paraId="1F17DEDD" w14:textId="77777777">
            <w:pPr>
              <w:keepNext/>
              <w:keepLines/>
              <w:spacing w:after="0"/>
              <w:rPr>
                <w:sz w:val="18"/>
                <w:szCs w:val="18"/>
              </w:rPr>
            </w:pPr>
            <w:r>
              <w:rPr>
                <w:sz w:val="18"/>
                <w:szCs w:val="18"/>
              </w:rPr>
              <w:t>Spot Removers</w:t>
            </w:r>
            <w:r>
              <w:rPr>
                <w:vertAlign w:val="superscript"/>
              </w:rPr>
              <w:t>2</w:t>
            </w:r>
          </w:p>
        </w:tc>
        <w:tc>
          <w:tcPr>
            <w:tcW w:w="2932" w:type="dxa"/>
            <w:vMerge/>
            <w:tcBorders>
              <w:left w:val="single" w:sz="4" w:space="0" w:color="auto"/>
              <w:right w:val="single" w:sz="4" w:space="0" w:color="auto"/>
            </w:tcBorders>
            <w:vAlign w:val="center"/>
          </w:tcPr>
          <w:p w:rsidR="00AD46F6" w:rsidRPr="00DC56F2" w:rsidP="00CB1C05" w14:paraId="71CD8E3D" w14:textId="77777777">
            <w:pPr>
              <w:keepNext/>
              <w:keepLines/>
              <w:spacing w:after="0"/>
              <w:rPr>
                <w:color w:val="000000"/>
                <w:sz w:val="18"/>
                <w:szCs w:val="18"/>
              </w:rPr>
            </w:pPr>
          </w:p>
        </w:tc>
        <w:tc>
          <w:tcPr>
            <w:tcW w:w="2841" w:type="dxa"/>
            <w:vMerge/>
            <w:tcBorders>
              <w:left w:val="single" w:sz="4" w:space="0" w:color="auto"/>
              <w:right w:val="single" w:sz="4" w:space="0" w:color="auto"/>
            </w:tcBorders>
            <w:shd w:val="clear" w:color="auto" w:fill="auto"/>
            <w:vAlign w:val="center"/>
          </w:tcPr>
          <w:p w:rsidR="00AD46F6" w:rsidRPr="00DC56F2" w:rsidP="00CB1C05" w14:paraId="75D69EB6" w14:textId="77777777">
            <w:pPr>
              <w:keepNext/>
              <w:keepLines/>
              <w:spacing w:after="0"/>
              <w:rPr>
                <w:color w:val="000000"/>
                <w:sz w:val="18"/>
                <w:szCs w:val="18"/>
              </w:rPr>
            </w:pPr>
          </w:p>
        </w:tc>
      </w:tr>
      <w:tr w14:paraId="236057A5"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AD46F6" w:rsidRPr="0084506C" w:rsidP="00CB1C05" w14:paraId="4BEDA70E" w14:textId="77777777">
            <w:pPr>
              <w:keepNext/>
              <w:keepLines/>
              <w:spacing w:after="0"/>
              <w:rPr>
                <w:sz w:val="18"/>
                <w:szCs w:val="18"/>
              </w:rPr>
            </w:pPr>
            <w:r w:rsidRPr="0084506C">
              <w:rPr>
                <w:sz w:val="18"/>
                <w:szCs w:val="18"/>
              </w:rPr>
              <w:t>Inks and Ink Removal</w:t>
            </w:r>
          </w:p>
        </w:tc>
        <w:tc>
          <w:tcPr>
            <w:tcW w:w="2932" w:type="dxa"/>
            <w:vMerge/>
            <w:tcBorders>
              <w:left w:val="single" w:sz="4" w:space="0" w:color="auto"/>
              <w:right w:val="single" w:sz="4" w:space="0" w:color="auto"/>
            </w:tcBorders>
            <w:vAlign w:val="center"/>
            <w:hideMark/>
          </w:tcPr>
          <w:p w:rsidR="00AD46F6" w:rsidRPr="00DC56F2" w:rsidP="00CB1C05" w14:paraId="772EA03F" w14:textId="77777777">
            <w:pPr>
              <w:keepNext/>
              <w:keepLines/>
              <w:spacing w:after="0"/>
              <w:rPr>
                <w:color w:val="000000"/>
                <w:sz w:val="18"/>
                <w:szCs w:val="18"/>
              </w:rPr>
            </w:pPr>
          </w:p>
        </w:tc>
        <w:tc>
          <w:tcPr>
            <w:tcW w:w="2841" w:type="dxa"/>
            <w:vMerge/>
            <w:tcBorders>
              <w:left w:val="single" w:sz="4" w:space="0" w:color="auto"/>
              <w:right w:val="single" w:sz="4" w:space="0" w:color="auto"/>
            </w:tcBorders>
            <w:shd w:val="clear" w:color="auto" w:fill="auto"/>
            <w:vAlign w:val="center"/>
            <w:hideMark/>
          </w:tcPr>
          <w:p w:rsidR="00AD46F6" w:rsidRPr="00DC56F2" w:rsidP="00CB1C05" w14:paraId="52C67AC2" w14:textId="77777777">
            <w:pPr>
              <w:keepNext/>
              <w:keepLines/>
              <w:spacing w:after="0"/>
              <w:rPr>
                <w:color w:val="000000"/>
                <w:sz w:val="18"/>
                <w:szCs w:val="18"/>
              </w:rPr>
            </w:pPr>
          </w:p>
        </w:tc>
      </w:tr>
      <w:tr w14:paraId="05F6208D"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AD46F6" w:rsidRPr="0084506C" w:rsidP="00CB1C05" w14:paraId="420F0F63" w14:textId="77777777">
            <w:pPr>
              <w:keepNext/>
              <w:keepLines/>
              <w:spacing w:after="0"/>
              <w:rPr>
                <w:sz w:val="18"/>
                <w:szCs w:val="18"/>
              </w:rPr>
            </w:pPr>
            <w:r w:rsidRPr="0084506C">
              <w:rPr>
                <w:sz w:val="18"/>
                <w:szCs w:val="18"/>
              </w:rPr>
              <w:t>Anti-Spatter Welding Aerosol</w:t>
            </w:r>
          </w:p>
        </w:tc>
        <w:tc>
          <w:tcPr>
            <w:tcW w:w="2932" w:type="dxa"/>
            <w:vMerge/>
            <w:tcBorders>
              <w:left w:val="single" w:sz="4" w:space="0" w:color="auto"/>
              <w:right w:val="single" w:sz="4" w:space="0" w:color="auto"/>
            </w:tcBorders>
            <w:vAlign w:val="center"/>
            <w:hideMark/>
          </w:tcPr>
          <w:p w:rsidR="00AD46F6" w:rsidRPr="00DC56F2" w:rsidP="00CB1C05" w14:paraId="56CE1684" w14:textId="77777777">
            <w:pPr>
              <w:keepNext/>
              <w:keepLines/>
              <w:spacing w:after="0"/>
              <w:rPr>
                <w:color w:val="000000"/>
                <w:sz w:val="18"/>
                <w:szCs w:val="18"/>
              </w:rPr>
            </w:pPr>
          </w:p>
        </w:tc>
        <w:tc>
          <w:tcPr>
            <w:tcW w:w="2841" w:type="dxa"/>
            <w:vMerge/>
            <w:tcBorders>
              <w:left w:val="single" w:sz="4" w:space="0" w:color="auto"/>
              <w:right w:val="single" w:sz="4" w:space="0" w:color="auto"/>
            </w:tcBorders>
            <w:shd w:val="clear" w:color="auto" w:fill="auto"/>
            <w:vAlign w:val="center"/>
            <w:hideMark/>
          </w:tcPr>
          <w:p w:rsidR="00AD46F6" w:rsidRPr="00DC56F2" w:rsidP="00CB1C05" w14:paraId="3B429FB8" w14:textId="77777777">
            <w:pPr>
              <w:keepNext/>
              <w:keepLines/>
              <w:spacing w:after="0"/>
              <w:rPr>
                <w:color w:val="000000"/>
                <w:sz w:val="18"/>
                <w:szCs w:val="18"/>
              </w:rPr>
            </w:pPr>
          </w:p>
        </w:tc>
      </w:tr>
      <w:tr w14:paraId="05F6B509"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AD46F6" w:rsidRPr="0084506C" w:rsidP="00CB1C05" w14:paraId="4E4B785F" w14:textId="77777777">
            <w:pPr>
              <w:keepNext/>
              <w:keepLines/>
              <w:spacing w:after="0"/>
              <w:rPr>
                <w:sz w:val="18"/>
                <w:szCs w:val="18"/>
              </w:rPr>
            </w:pPr>
            <w:r w:rsidRPr="0084506C">
              <w:rPr>
                <w:sz w:val="18"/>
                <w:szCs w:val="18"/>
              </w:rPr>
              <w:t>Mold Cleaning, Release and Protectants</w:t>
            </w:r>
          </w:p>
        </w:tc>
        <w:tc>
          <w:tcPr>
            <w:tcW w:w="2932" w:type="dxa"/>
            <w:vMerge/>
            <w:tcBorders>
              <w:left w:val="single" w:sz="4" w:space="0" w:color="auto"/>
              <w:bottom w:val="single" w:sz="4" w:space="0" w:color="auto"/>
              <w:right w:val="single" w:sz="4" w:space="0" w:color="auto"/>
            </w:tcBorders>
            <w:vAlign w:val="center"/>
            <w:hideMark/>
          </w:tcPr>
          <w:p w:rsidR="00AD46F6" w:rsidRPr="00DC56F2" w:rsidP="00CB1C05" w14:paraId="4055A25D" w14:textId="77777777">
            <w:pPr>
              <w:keepNext/>
              <w:keepLines/>
              <w:spacing w:after="0"/>
              <w:rPr>
                <w:color w:val="000000"/>
                <w:sz w:val="18"/>
                <w:szCs w:val="18"/>
              </w:rPr>
            </w:pPr>
          </w:p>
        </w:tc>
        <w:tc>
          <w:tcPr>
            <w:tcW w:w="2841" w:type="dxa"/>
            <w:vMerge/>
            <w:tcBorders>
              <w:left w:val="single" w:sz="4" w:space="0" w:color="auto"/>
              <w:bottom w:val="single" w:sz="4" w:space="0" w:color="auto"/>
              <w:right w:val="single" w:sz="4" w:space="0" w:color="auto"/>
            </w:tcBorders>
            <w:shd w:val="clear" w:color="auto" w:fill="auto"/>
            <w:vAlign w:val="center"/>
            <w:hideMark/>
          </w:tcPr>
          <w:p w:rsidR="00AD46F6" w:rsidRPr="00DC56F2" w:rsidP="00CB1C05" w14:paraId="30429910" w14:textId="77777777">
            <w:pPr>
              <w:keepNext/>
              <w:keepLines/>
              <w:spacing w:after="0"/>
              <w:rPr>
                <w:color w:val="000000"/>
                <w:sz w:val="18"/>
                <w:szCs w:val="18"/>
              </w:rPr>
            </w:pPr>
          </w:p>
        </w:tc>
      </w:tr>
      <w:tr w14:paraId="71A41652"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hideMark/>
          </w:tcPr>
          <w:p w:rsidR="00CF57C4" w:rsidRPr="0084506C" w:rsidP="00CB1C05" w14:paraId="648BD2EA" w14:textId="77777777">
            <w:pPr>
              <w:keepNext/>
              <w:keepLines/>
              <w:spacing w:after="0"/>
              <w:rPr>
                <w:sz w:val="18"/>
                <w:szCs w:val="18"/>
              </w:rPr>
            </w:pPr>
            <w:r w:rsidRPr="0084506C">
              <w:rPr>
                <w:sz w:val="18"/>
                <w:szCs w:val="18"/>
              </w:rPr>
              <w:t>Dry Cleaning Machines</w:t>
            </w:r>
          </w:p>
        </w:tc>
        <w:tc>
          <w:tcPr>
            <w:tcW w:w="2932" w:type="dxa"/>
            <w:tcBorders>
              <w:top w:val="single" w:sz="4" w:space="0" w:color="auto"/>
              <w:left w:val="single" w:sz="4" w:space="0" w:color="auto"/>
              <w:bottom w:val="single" w:sz="4" w:space="0" w:color="auto"/>
              <w:right w:val="single" w:sz="4" w:space="0" w:color="auto"/>
            </w:tcBorders>
            <w:vAlign w:val="center"/>
            <w:hideMark/>
          </w:tcPr>
          <w:p w:rsidR="00CF57C4" w:rsidRPr="005260E7" w:rsidP="00CB1C05" w14:paraId="63274122" w14:textId="77777777">
            <w:pPr>
              <w:keepNext/>
              <w:keepLines/>
              <w:spacing w:after="0"/>
              <w:jc w:val="center"/>
              <w:rPr>
                <w:color w:val="000000"/>
                <w:sz w:val="18"/>
                <w:szCs w:val="18"/>
              </w:rPr>
            </w:pPr>
            <w:r w:rsidRPr="005260E7">
              <w:rPr>
                <w:color w:val="000000"/>
                <w:sz w:val="18"/>
                <w:szCs w:val="18"/>
              </w:rPr>
              <w:t>10-Year Phaseout</w:t>
            </w:r>
          </w:p>
        </w:tc>
        <w:tc>
          <w:tcPr>
            <w:tcW w:w="284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57C4" w:rsidRPr="005260E7" w:rsidP="00CB1C05" w14:paraId="73FAA54B" w14:textId="77777777">
            <w:pPr>
              <w:keepNext/>
              <w:keepLines/>
              <w:spacing w:after="0"/>
              <w:jc w:val="center"/>
              <w:rPr>
                <w:color w:val="000000"/>
                <w:sz w:val="18"/>
                <w:szCs w:val="18"/>
              </w:rPr>
            </w:pPr>
            <w:r w:rsidRPr="005260E7">
              <w:rPr>
                <w:color w:val="000000"/>
                <w:sz w:val="18"/>
                <w:szCs w:val="18"/>
              </w:rPr>
              <w:t>15-Year Phaseout</w:t>
            </w:r>
          </w:p>
        </w:tc>
      </w:tr>
      <w:tr w14:paraId="6F456A04" w14:textId="77777777" w:rsidTr="00AD46F6">
        <w:tblPrEx>
          <w:tblW w:w="10019" w:type="dxa"/>
          <w:tblInd w:w="-29" w:type="dxa"/>
          <w:tblLayout w:type="fixed"/>
          <w:tblCellMar>
            <w:left w:w="29" w:type="dxa"/>
            <w:right w:w="29" w:type="dxa"/>
          </w:tblCellMar>
          <w:tblLook w:val="04A0"/>
        </w:tblPrEx>
        <w:trPr>
          <w:trHeight w:val="300"/>
        </w:trPr>
        <w:tc>
          <w:tcPr>
            <w:tcW w:w="4246" w:type="dxa"/>
            <w:gridSpan w:val="3"/>
            <w:tcBorders>
              <w:top w:val="nil"/>
              <w:left w:val="single" w:sz="4" w:space="0" w:color="auto"/>
              <w:bottom w:val="single" w:sz="4" w:space="0" w:color="auto"/>
              <w:right w:val="single" w:sz="4" w:space="0" w:color="auto"/>
            </w:tcBorders>
            <w:shd w:val="clear" w:color="auto" w:fill="auto"/>
            <w:vAlign w:val="center"/>
          </w:tcPr>
          <w:p w:rsidR="00CF57C4" w:rsidRPr="00A563CC" w:rsidP="00CB1C05" w14:paraId="3EF92D2B" w14:textId="77777777">
            <w:pPr>
              <w:keepNext/>
              <w:keepLines/>
              <w:spacing w:after="0"/>
              <w:rPr>
                <w:sz w:val="18"/>
                <w:szCs w:val="18"/>
              </w:rPr>
            </w:pPr>
            <w:r w:rsidRPr="00F65C52">
              <w:rPr>
                <w:sz w:val="18"/>
                <w:szCs w:val="18"/>
              </w:rPr>
              <w:t>Specialty DOD Uses (oil analysis and water pipe repair)</w:t>
            </w:r>
          </w:p>
        </w:tc>
        <w:tc>
          <w:tcPr>
            <w:tcW w:w="2932" w:type="dxa"/>
            <w:vMerge w:val="restart"/>
            <w:tcBorders>
              <w:top w:val="single" w:sz="4" w:space="0" w:color="auto"/>
              <w:left w:val="single" w:sz="4" w:space="0" w:color="auto"/>
              <w:right w:val="single" w:sz="4" w:space="0" w:color="auto"/>
            </w:tcBorders>
          </w:tcPr>
          <w:p w:rsidR="00CF57C4" w:rsidRPr="00DC56F2" w:rsidP="00CB1C05" w14:paraId="78469B51" w14:textId="77777777">
            <w:pPr>
              <w:keepNext/>
              <w:keepLines/>
              <w:spacing w:after="0"/>
              <w:jc w:val="center"/>
              <w:rPr>
                <w:b/>
                <w:bCs/>
                <w:color w:val="000000"/>
                <w:sz w:val="18"/>
                <w:szCs w:val="18"/>
              </w:rPr>
            </w:pPr>
          </w:p>
          <w:p w:rsidR="00CF57C4" w:rsidRPr="00DC56F2" w:rsidP="00CB1C05" w14:paraId="47C16451" w14:textId="77777777">
            <w:pPr>
              <w:keepNext/>
              <w:keepLines/>
              <w:spacing w:after="0"/>
              <w:jc w:val="center"/>
              <w:rPr>
                <w:b/>
                <w:bCs/>
                <w:color w:val="000000"/>
                <w:sz w:val="18"/>
                <w:szCs w:val="18"/>
              </w:rPr>
            </w:pPr>
            <w:r w:rsidRPr="00DC56F2">
              <w:rPr>
                <w:b/>
                <w:bCs/>
                <w:color w:val="000000"/>
                <w:sz w:val="18"/>
                <w:szCs w:val="18"/>
              </w:rPr>
              <w:t>Prohibit</w:t>
            </w:r>
          </w:p>
        </w:tc>
        <w:tc>
          <w:tcPr>
            <w:tcW w:w="2841" w:type="dxa"/>
            <w:vMerge w:val="restart"/>
            <w:tcBorders>
              <w:top w:val="single" w:sz="4" w:space="0" w:color="auto"/>
              <w:left w:val="single" w:sz="4" w:space="0" w:color="auto"/>
              <w:right w:val="single" w:sz="4" w:space="0" w:color="auto"/>
            </w:tcBorders>
            <w:shd w:val="clear" w:color="auto" w:fill="auto"/>
          </w:tcPr>
          <w:p w:rsidR="00CF57C4" w:rsidRPr="00DC56F2" w:rsidP="00CB1C05" w14:paraId="613254DC" w14:textId="77777777">
            <w:pPr>
              <w:keepNext/>
              <w:keepLines/>
              <w:spacing w:after="0"/>
              <w:jc w:val="center"/>
              <w:rPr>
                <w:b/>
                <w:bCs/>
                <w:color w:val="000000"/>
                <w:sz w:val="18"/>
                <w:szCs w:val="18"/>
              </w:rPr>
            </w:pPr>
          </w:p>
          <w:p w:rsidR="00CF57C4" w:rsidRPr="00DC56F2" w:rsidP="00CB1C05" w14:paraId="62EE692A" w14:textId="77777777">
            <w:pPr>
              <w:keepNext/>
              <w:keepLines/>
              <w:spacing w:after="0"/>
              <w:jc w:val="center"/>
              <w:rPr>
                <w:b/>
                <w:bCs/>
                <w:color w:val="000000"/>
                <w:sz w:val="18"/>
                <w:szCs w:val="18"/>
              </w:rPr>
            </w:pPr>
            <w:r w:rsidRPr="00DC56F2">
              <w:rPr>
                <w:b/>
                <w:bCs/>
                <w:color w:val="000000"/>
                <w:sz w:val="18"/>
                <w:szCs w:val="18"/>
              </w:rPr>
              <w:t>Prohibit</w:t>
            </w:r>
          </w:p>
        </w:tc>
      </w:tr>
      <w:tr w14:paraId="07FC3F4E" w14:textId="77777777" w:rsidTr="00AD46F6">
        <w:tblPrEx>
          <w:tblW w:w="10019" w:type="dxa"/>
          <w:tblInd w:w="-29" w:type="dxa"/>
          <w:tblLayout w:type="fixed"/>
          <w:tblCellMar>
            <w:left w:w="29" w:type="dxa"/>
            <w:right w:w="29" w:type="dxa"/>
          </w:tblCellMar>
          <w:tblLook w:val="04A0"/>
        </w:tblPrEx>
        <w:trPr>
          <w:trHeight w:val="107"/>
        </w:trPr>
        <w:tc>
          <w:tcPr>
            <w:tcW w:w="424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CF57C4" w:rsidRPr="0084506C" w:rsidP="00CB1C05" w14:paraId="5500FBA9" w14:textId="77777777">
            <w:pPr>
              <w:keepNext/>
              <w:keepLines/>
              <w:spacing w:after="0"/>
              <w:rPr>
                <w:sz w:val="18"/>
                <w:szCs w:val="18"/>
              </w:rPr>
            </w:pPr>
            <w:r w:rsidRPr="0084506C">
              <w:rPr>
                <w:sz w:val="18"/>
                <w:szCs w:val="18"/>
              </w:rPr>
              <w:t>Possibly Inactive COUs</w:t>
            </w:r>
            <w:r>
              <w:rPr>
                <w:sz w:val="18"/>
                <w:szCs w:val="18"/>
              </w:rPr>
              <w:t>/</w:t>
            </w:r>
            <w:r w:rsidRPr="0084506C">
              <w:rPr>
                <w:sz w:val="18"/>
                <w:szCs w:val="18"/>
              </w:rPr>
              <w:t>Overlapping Tasks</w:t>
            </w:r>
            <w:r>
              <w:rPr>
                <w:sz w:val="18"/>
                <w:szCs w:val="18"/>
                <w:vertAlign w:val="superscript"/>
              </w:rPr>
              <w:t>3</w:t>
            </w:r>
          </w:p>
        </w:tc>
        <w:tc>
          <w:tcPr>
            <w:tcW w:w="2932" w:type="dxa"/>
            <w:vMerge/>
            <w:tcBorders>
              <w:left w:val="single" w:sz="4" w:space="0" w:color="auto"/>
              <w:bottom w:val="single" w:sz="4" w:space="0" w:color="auto"/>
              <w:right w:val="single" w:sz="4" w:space="0" w:color="auto"/>
            </w:tcBorders>
            <w:vAlign w:val="center"/>
            <w:hideMark/>
          </w:tcPr>
          <w:p w:rsidR="00CF57C4" w:rsidRPr="0084506C" w:rsidP="00CB1C05" w14:paraId="21C364ED" w14:textId="77777777">
            <w:pPr>
              <w:keepNext/>
              <w:keepLines/>
              <w:spacing w:after="0"/>
              <w:jc w:val="center"/>
              <w:rPr>
                <w:color w:val="000000"/>
                <w:sz w:val="20"/>
              </w:rPr>
            </w:pPr>
          </w:p>
        </w:tc>
        <w:tc>
          <w:tcPr>
            <w:tcW w:w="2841" w:type="dxa"/>
            <w:vMerge/>
            <w:tcBorders>
              <w:left w:val="single" w:sz="4" w:space="0" w:color="auto"/>
              <w:bottom w:val="single" w:sz="4" w:space="0" w:color="auto"/>
              <w:right w:val="single" w:sz="4" w:space="0" w:color="auto"/>
            </w:tcBorders>
            <w:shd w:val="clear" w:color="auto" w:fill="auto"/>
            <w:vAlign w:val="center"/>
            <w:hideMark/>
          </w:tcPr>
          <w:p w:rsidR="00CF57C4" w:rsidRPr="0084506C" w:rsidP="00CB1C05" w14:paraId="6003AC77" w14:textId="77777777">
            <w:pPr>
              <w:keepNext/>
              <w:keepLines/>
              <w:spacing w:after="0"/>
              <w:jc w:val="center"/>
              <w:rPr>
                <w:color w:val="000000"/>
                <w:sz w:val="20"/>
              </w:rPr>
            </w:pPr>
          </w:p>
        </w:tc>
      </w:tr>
      <w:tr w14:paraId="61FAD6E8" w14:textId="77777777" w:rsidTr="00AD46F6">
        <w:tblPrEx>
          <w:tblW w:w="10019" w:type="dxa"/>
          <w:tblInd w:w="-29" w:type="dxa"/>
          <w:tblLayout w:type="fixed"/>
          <w:tblCellMar>
            <w:left w:w="29" w:type="dxa"/>
            <w:right w:w="29" w:type="dxa"/>
          </w:tblCellMar>
          <w:tblLook w:val="04A0"/>
        </w:tblPrEx>
        <w:trPr>
          <w:trHeight w:val="107"/>
        </w:trPr>
        <w:tc>
          <w:tcPr>
            <w:tcW w:w="10019"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D5255" w:rsidP="00CB1C05" w14:paraId="7315404A" w14:textId="77777777">
            <w:pPr>
              <w:pStyle w:val="LTableTextAbt"/>
            </w:pPr>
            <w:r>
              <w:rPr>
                <w:vertAlign w:val="superscript"/>
              </w:rPr>
              <w:t>1</w:t>
            </w:r>
            <w:r>
              <w:t>Costs and benefits for p</w:t>
            </w:r>
            <w:r w:rsidRPr="00A033A0">
              <w:t>rocess</w:t>
            </w:r>
            <w:r>
              <w:t xml:space="preserve">ors that formulate products containing PCE are generally accounted for under the end use category for the product(s) they would need to reformulate under the options. </w:t>
            </w:r>
          </w:p>
          <w:p w:rsidR="000D5255" w:rsidP="00CB1C05" w14:paraId="1150567D" w14:textId="77777777">
            <w:pPr>
              <w:pStyle w:val="LTableTextAbt"/>
            </w:pPr>
            <w:r w:rsidRPr="00E115CF">
              <w:rPr>
                <w:vertAlign w:val="superscript"/>
              </w:rPr>
              <w:t>2</w:t>
            </w:r>
            <w:r w:rsidRPr="00E115CF">
              <w:t xml:space="preserve">Options 1 and </w:t>
            </w:r>
            <w:r w:rsidRPr="000E220E" w:rsidR="00E115CF">
              <w:t>2</w:t>
            </w:r>
            <w:r w:rsidRPr="00E115CF">
              <w:t xml:space="preserve"> have 10-</w:t>
            </w:r>
            <w:r w:rsidRPr="000E220E" w:rsidR="00E115CF">
              <w:t xml:space="preserve"> and</w:t>
            </w:r>
            <w:r w:rsidRPr="00E115CF">
              <w:t xml:space="preserve"> 15-</w:t>
            </w:r>
            <w:r>
              <w:t xml:space="preserve">year phaseouts for dry cleaning machines </w:t>
            </w:r>
            <w:r w:rsidR="006D0D74">
              <w:t xml:space="preserve">and spot removers </w:t>
            </w:r>
            <w:r>
              <w:t>by establishments with PCE dry cleaning machines, respectively.</w:t>
            </w:r>
          </w:p>
          <w:p w:rsidR="000D5255" w:rsidP="00CB1C05" w14:paraId="5212B9C6" w14:textId="77777777">
            <w:pPr>
              <w:pStyle w:val="LTableTextAbt"/>
            </w:pPr>
            <w:r>
              <w:rPr>
                <w:vertAlign w:val="superscript"/>
              </w:rPr>
              <w:t>3</w:t>
            </w:r>
            <w:r>
              <w:t>Includes textile processing, wood furniture manufacturing, foundry applications, welding.</w:t>
            </w:r>
          </w:p>
          <w:p w:rsidR="000D5255" w:rsidP="00CB1C05" w14:paraId="336DBBE5" w14:textId="235B635F">
            <w:pPr>
              <w:pStyle w:val="LTableTextAbt"/>
            </w:pPr>
            <w:r w:rsidRPr="008216D7">
              <w:t xml:space="preserve">Note: Use of </w:t>
            </w:r>
            <w:r>
              <w:t>PCE</w:t>
            </w:r>
            <w:r w:rsidRPr="008216D7">
              <w:t xml:space="preserve"> by Federal agencies and contractors acting for or on behalf of Federal agencies are subject to a different compliance timeframe not captured in our analyses.</w:t>
            </w:r>
          </w:p>
          <w:p w:rsidR="000D5255" w:rsidRPr="0084506C" w:rsidP="00CB1C05" w14:paraId="13CE074D" w14:textId="77777777">
            <w:pPr>
              <w:keepNext/>
              <w:keepLines/>
              <w:spacing w:after="0"/>
              <w:rPr>
                <w:color w:val="000000"/>
                <w:sz w:val="20"/>
              </w:rPr>
            </w:pPr>
            <w:r w:rsidRPr="000E220E">
              <w:rPr>
                <w:sz w:val="18"/>
                <w:szCs w:val="16"/>
              </w:rPr>
              <w:t xml:space="preserve">Table abbreviations: Workplace Chemical Protection Program (WCPP); </w:t>
            </w:r>
            <w:r w:rsidRPr="000E220E">
              <w:rPr>
                <w:sz w:val="18"/>
                <w:szCs w:val="14"/>
              </w:rPr>
              <w:t>direct dermal contact controls (DDCC); Prescriptive controls with Monitoring, and Respiratory and Dermal PPE requirements (</w:t>
            </w:r>
            <w:r w:rsidR="009A30A2">
              <w:rPr>
                <w:sz w:val="18"/>
                <w:szCs w:val="14"/>
              </w:rPr>
              <w:t xml:space="preserve">prescriptive controls, or </w:t>
            </w:r>
            <w:r w:rsidRPr="000E220E">
              <w:rPr>
                <w:sz w:val="18"/>
                <w:szCs w:val="14"/>
              </w:rPr>
              <w:t>PC)</w:t>
            </w:r>
            <w:r w:rsidR="005C3208">
              <w:rPr>
                <w:sz w:val="18"/>
                <w:szCs w:val="14"/>
              </w:rPr>
              <w:t>.</w:t>
            </w:r>
          </w:p>
        </w:tc>
      </w:tr>
    </w:tbl>
    <w:p w:rsidR="000C0AC7" w:rsidP="00CB1C05" w14:paraId="6F137C7D" w14:textId="77777777">
      <w:pPr>
        <w:pStyle w:val="BodyText"/>
      </w:pPr>
    </w:p>
    <w:p w:rsidR="00F97378" w:rsidP="00CB1C05" w14:paraId="599BAB10" w14:textId="77777777">
      <w:pPr>
        <w:pStyle w:val="Heading2NoNumbering"/>
      </w:pPr>
      <w:bookmarkStart w:id="26" w:name="_Toc111035498"/>
      <w:bookmarkStart w:id="27" w:name="_Toc111037039"/>
      <w:bookmarkStart w:id="28" w:name="_Toc114061859"/>
      <w:bookmarkStart w:id="29" w:name="_Toc165378706"/>
      <w:r w:rsidRPr="00002E36">
        <w:t xml:space="preserve">Estimated Number of Affected </w:t>
      </w:r>
      <w:r w:rsidRPr="00002E36" w:rsidR="00E30600">
        <w:t>Entities</w:t>
      </w:r>
      <w:r w:rsidRPr="00002E36">
        <w:t xml:space="preserve"> and Individuals</w:t>
      </w:r>
      <w:bookmarkEnd w:id="26"/>
      <w:bookmarkEnd w:id="27"/>
      <w:bookmarkEnd w:id="28"/>
      <w:bookmarkEnd w:id="29"/>
      <w:r w:rsidR="00290144">
        <w:t xml:space="preserve"> </w:t>
      </w:r>
    </w:p>
    <w:p w:rsidR="000A36DA" w:rsidP="00CB1C05" w14:paraId="43FE7521" w14:textId="77777777">
      <w:pPr>
        <w:pStyle w:val="BodyText"/>
      </w:pPr>
      <w:r w:rsidRPr="00002E36">
        <w:fldChar w:fldCharType="begin" w:fldLock="1"/>
      </w:r>
      <w:r w:rsidRPr="00002E36">
        <w:instrText xml:space="preserve"> REF _Ref106191007 \h  \* MERGEFORMAT </w:instrText>
      </w:r>
      <w:r w:rsidRPr="00002E36">
        <w:fldChar w:fldCharType="separate"/>
      </w:r>
      <w:r w:rsidRPr="00002E36" w:rsidR="0092222B">
        <w:t>Table ES-</w:t>
      </w:r>
      <w:r w:rsidR="0092222B">
        <w:t>3</w:t>
      </w:r>
      <w:r w:rsidRPr="00002E36">
        <w:fldChar w:fldCharType="end"/>
      </w:r>
      <w:r w:rsidRPr="00002E36">
        <w:t xml:space="preserve"> presents a summary of </w:t>
      </w:r>
      <w:r w:rsidR="00EF2CC1">
        <w:t xml:space="preserve">baseline of </w:t>
      </w:r>
      <w:r w:rsidRPr="00002E36">
        <w:t xml:space="preserve">the number of firms using </w:t>
      </w:r>
      <w:r>
        <w:t>PCE</w:t>
      </w:r>
      <w:r w:rsidRPr="00002E36">
        <w:t xml:space="preserve"> and the number of occupational and consumer users exposed to </w:t>
      </w:r>
      <w:r>
        <w:t>PCE</w:t>
      </w:r>
      <w:r w:rsidRPr="00002E36">
        <w:t xml:space="preserve"> for each use category. Occupational users include workers working directly with </w:t>
      </w:r>
      <w:r>
        <w:t>PCE</w:t>
      </w:r>
      <w:r w:rsidRPr="00002E36">
        <w:t xml:space="preserve"> and occupational non-users (ONUs).</w:t>
      </w:r>
    </w:p>
    <w:tbl>
      <w:tblPr>
        <w:tblW w:w="8957" w:type="dxa"/>
        <w:tblLook w:val="04A0"/>
      </w:tblPr>
      <w:tblGrid>
        <w:gridCol w:w="5130"/>
        <w:gridCol w:w="1198"/>
        <w:gridCol w:w="1206"/>
        <w:gridCol w:w="1423"/>
      </w:tblGrid>
      <w:tr w14:paraId="208B4032" w14:textId="77777777">
        <w:tblPrEx>
          <w:tblW w:w="8957" w:type="dxa"/>
          <w:tblLook w:val="04A0"/>
        </w:tblPrEx>
        <w:trPr>
          <w:trHeight w:val="280"/>
        </w:trPr>
        <w:tc>
          <w:tcPr>
            <w:tcW w:w="8957" w:type="dxa"/>
            <w:gridSpan w:val="4"/>
            <w:shd w:val="clear" w:color="auto" w:fill="auto"/>
            <w:vAlign w:val="center"/>
          </w:tcPr>
          <w:p w:rsidR="00D42A1A" w:rsidRPr="00DA0B5C" w:rsidP="00CB1C05" w14:paraId="13E0578C" w14:textId="77777777">
            <w:pPr>
              <w:pStyle w:val="TableTitleA"/>
              <w:rPr>
                <w:rFonts w:ascii="Arial Narrow" w:hAnsi="Arial Narrow"/>
                <w:bCs/>
                <w:color w:val="FFFFFF"/>
              </w:rPr>
            </w:pPr>
            <w:bookmarkStart w:id="30" w:name="_Ref106191007"/>
            <w:bookmarkStart w:id="31" w:name="_Toc165378784"/>
            <w:r w:rsidRPr="00002E36">
              <w:t>Table ES-</w:t>
            </w:r>
            <w:r w:rsidR="00BC4B5D">
              <w:fldChar w:fldCharType="begin" w:fldLock="1"/>
            </w:r>
            <w:r w:rsidR="00BC4B5D">
              <w:instrText xml:space="preserve"> SEQ Table_ES- \* ARABIC </w:instrText>
            </w:r>
            <w:r w:rsidR="00BC4B5D">
              <w:fldChar w:fldCharType="separate"/>
            </w:r>
            <w:r w:rsidR="0092222B">
              <w:rPr>
                <w:noProof/>
              </w:rPr>
              <w:t>3</w:t>
            </w:r>
            <w:r w:rsidR="00BC4B5D">
              <w:rPr>
                <w:noProof/>
              </w:rPr>
              <w:fldChar w:fldCharType="end"/>
            </w:r>
            <w:bookmarkEnd w:id="30"/>
            <w:r w:rsidRPr="00002E36">
              <w:t xml:space="preserve">: </w:t>
            </w:r>
            <w:r>
              <w:t>Summary of Estimated Number of Facilities and Individuals with Occupational Exposure, by Use Category</w:t>
            </w:r>
            <w:bookmarkEnd w:id="31"/>
          </w:p>
        </w:tc>
      </w:tr>
      <w:tr w14:paraId="75E21F08" w14:textId="77777777">
        <w:tblPrEx>
          <w:tblW w:w="8957" w:type="dxa"/>
          <w:tblLook w:val="04A0"/>
        </w:tblPrEx>
        <w:trPr>
          <w:trHeight w:val="377"/>
        </w:trPr>
        <w:tc>
          <w:tcPr>
            <w:tcW w:w="5130" w:type="dxa"/>
            <w:tcBorders>
              <w:top w:val="single" w:sz="4" w:space="0" w:color="auto"/>
              <w:left w:val="single" w:sz="4" w:space="0" w:color="auto"/>
              <w:bottom w:val="single" w:sz="4" w:space="0" w:color="000000"/>
              <w:right w:val="single" w:sz="4" w:space="0" w:color="auto"/>
            </w:tcBorders>
            <w:shd w:val="clear" w:color="000000" w:fill="48A9C5"/>
            <w:vAlign w:val="center"/>
            <w:hideMark/>
          </w:tcPr>
          <w:p w:rsidR="00D42A1A" w:rsidRPr="00D60505" w:rsidP="00CB1C05" w14:paraId="192A89B2" w14:textId="77777777">
            <w:pPr>
              <w:pStyle w:val="TableSubtitle"/>
            </w:pPr>
            <w:r w:rsidRPr="00D60505">
              <w:t>Use Category</w:t>
            </w:r>
          </w:p>
        </w:tc>
        <w:tc>
          <w:tcPr>
            <w:tcW w:w="1198" w:type="dxa"/>
            <w:tcBorders>
              <w:top w:val="single" w:sz="4" w:space="0" w:color="auto"/>
              <w:left w:val="nil"/>
              <w:bottom w:val="single" w:sz="4" w:space="0" w:color="auto"/>
              <w:right w:val="single" w:sz="4" w:space="0" w:color="auto"/>
            </w:tcBorders>
            <w:shd w:val="clear" w:color="000000" w:fill="48A9C5"/>
            <w:vAlign w:val="center"/>
            <w:hideMark/>
          </w:tcPr>
          <w:p w:rsidR="00D42A1A" w:rsidRPr="00D60505" w:rsidP="00CB1C05" w14:paraId="0FF128BD" w14:textId="77777777">
            <w:pPr>
              <w:pStyle w:val="TableSubtitle"/>
            </w:pPr>
            <w:r w:rsidRPr="00D60505">
              <w:t>Number of Facilities</w:t>
            </w:r>
          </w:p>
        </w:tc>
        <w:tc>
          <w:tcPr>
            <w:tcW w:w="1206" w:type="dxa"/>
            <w:tcBorders>
              <w:top w:val="single" w:sz="4" w:space="0" w:color="auto"/>
              <w:left w:val="nil"/>
              <w:bottom w:val="single" w:sz="4" w:space="0" w:color="auto"/>
              <w:right w:val="single" w:sz="4" w:space="0" w:color="auto"/>
            </w:tcBorders>
            <w:shd w:val="clear" w:color="000000" w:fill="48A9C5"/>
            <w:vAlign w:val="center"/>
            <w:hideMark/>
          </w:tcPr>
          <w:p w:rsidR="00D42A1A" w:rsidRPr="00D60505" w:rsidP="00CB1C05" w14:paraId="31B4A18B" w14:textId="77777777">
            <w:pPr>
              <w:pStyle w:val="TableSubtitle"/>
            </w:pPr>
            <w:r w:rsidRPr="00D60505">
              <w:t>Number of Workers</w:t>
            </w:r>
          </w:p>
        </w:tc>
        <w:tc>
          <w:tcPr>
            <w:tcW w:w="1423" w:type="dxa"/>
            <w:tcBorders>
              <w:top w:val="single" w:sz="4" w:space="0" w:color="auto"/>
              <w:left w:val="nil"/>
              <w:bottom w:val="single" w:sz="4" w:space="0" w:color="auto"/>
              <w:right w:val="single" w:sz="4" w:space="0" w:color="auto"/>
            </w:tcBorders>
            <w:shd w:val="clear" w:color="000000" w:fill="48A9C5"/>
            <w:vAlign w:val="center"/>
            <w:hideMark/>
          </w:tcPr>
          <w:p w:rsidR="00D42A1A" w:rsidRPr="00D60505" w:rsidP="00CB1C05" w14:paraId="79A624E3" w14:textId="77777777">
            <w:pPr>
              <w:pStyle w:val="TableSubtitle"/>
            </w:pPr>
            <w:r w:rsidRPr="00D60505">
              <w:t>Number of ONUs</w:t>
            </w:r>
          </w:p>
        </w:tc>
      </w:tr>
      <w:tr w14:paraId="348B5075"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hideMark/>
          </w:tcPr>
          <w:p w:rsidR="00D42A1A" w:rsidRPr="00C5782E" w:rsidP="00CB1C05" w14:paraId="7ECD7ECC" w14:textId="77777777">
            <w:pPr>
              <w:pStyle w:val="LTableTextAbt"/>
            </w:pPr>
            <w:r>
              <w:rPr>
                <w:szCs w:val="18"/>
              </w:rPr>
              <w:t>Manufacturing</w:t>
            </w:r>
          </w:p>
        </w:tc>
        <w:tc>
          <w:tcPr>
            <w:tcW w:w="1198" w:type="dxa"/>
            <w:tcBorders>
              <w:top w:val="nil"/>
              <w:left w:val="nil"/>
              <w:bottom w:val="single" w:sz="4" w:space="0" w:color="auto"/>
              <w:right w:val="single" w:sz="4" w:space="0" w:color="auto"/>
            </w:tcBorders>
            <w:shd w:val="clear" w:color="auto" w:fill="auto"/>
            <w:noWrap/>
            <w:vAlign w:val="center"/>
            <w:hideMark/>
          </w:tcPr>
          <w:p w:rsidR="00D42A1A" w:rsidRPr="001F2516" w:rsidP="00CB1C05" w14:paraId="2C8652EB" w14:textId="77777777">
            <w:pPr>
              <w:pStyle w:val="RTableTextAbt"/>
              <w:rPr>
                <w:szCs w:val="18"/>
              </w:rPr>
            </w:pPr>
            <w:r w:rsidRPr="00B70654">
              <w:t>13</w:t>
            </w:r>
          </w:p>
        </w:tc>
        <w:tc>
          <w:tcPr>
            <w:tcW w:w="1206" w:type="dxa"/>
            <w:tcBorders>
              <w:top w:val="nil"/>
              <w:left w:val="nil"/>
              <w:bottom w:val="single" w:sz="4" w:space="0" w:color="auto"/>
              <w:right w:val="single" w:sz="4" w:space="0" w:color="auto"/>
            </w:tcBorders>
            <w:shd w:val="clear" w:color="auto" w:fill="auto"/>
            <w:noWrap/>
            <w:vAlign w:val="center"/>
            <w:hideMark/>
          </w:tcPr>
          <w:p w:rsidR="00D42A1A" w:rsidRPr="001F2516" w:rsidP="00CB1C05" w14:paraId="3827D01F" w14:textId="77777777">
            <w:pPr>
              <w:pStyle w:val="RTableTextAbt"/>
              <w:rPr>
                <w:szCs w:val="18"/>
              </w:rPr>
            </w:pPr>
            <w:r w:rsidRPr="00B70654">
              <w:t>1,72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6A680B6D" w14:textId="77777777">
            <w:pPr>
              <w:pStyle w:val="RTableTextAbt"/>
              <w:rPr>
                <w:b/>
                <w:szCs w:val="18"/>
              </w:rPr>
            </w:pPr>
            <w:r w:rsidRPr="00B70654">
              <w:t>815</w:t>
            </w:r>
          </w:p>
        </w:tc>
      </w:tr>
      <w:tr w14:paraId="1DCADA4B"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hideMark/>
          </w:tcPr>
          <w:p w:rsidR="00D42A1A" w:rsidRPr="00C5782E" w:rsidP="00CB1C05" w14:paraId="5F9A55A5" w14:textId="77777777">
            <w:pPr>
              <w:pStyle w:val="LTableTextAbt"/>
            </w:pPr>
            <w:r>
              <w:rPr>
                <w:szCs w:val="18"/>
              </w:rPr>
              <w:t>Import/Repackage</w:t>
            </w:r>
          </w:p>
        </w:tc>
        <w:tc>
          <w:tcPr>
            <w:tcW w:w="1198" w:type="dxa"/>
            <w:tcBorders>
              <w:top w:val="nil"/>
              <w:left w:val="nil"/>
              <w:bottom w:val="single" w:sz="4" w:space="0" w:color="auto"/>
              <w:right w:val="single" w:sz="4" w:space="0" w:color="auto"/>
            </w:tcBorders>
            <w:shd w:val="clear" w:color="auto" w:fill="auto"/>
            <w:noWrap/>
            <w:vAlign w:val="center"/>
            <w:hideMark/>
          </w:tcPr>
          <w:p w:rsidR="00D42A1A" w:rsidRPr="001F2516" w:rsidP="00CB1C05" w14:paraId="3ED47D2C" w14:textId="77777777">
            <w:pPr>
              <w:pStyle w:val="RTableTextAbt"/>
              <w:rPr>
                <w:szCs w:val="18"/>
              </w:rPr>
            </w:pPr>
            <w:r w:rsidRPr="00B70654">
              <w:t>16</w:t>
            </w:r>
          </w:p>
        </w:tc>
        <w:tc>
          <w:tcPr>
            <w:tcW w:w="1206" w:type="dxa"/>
            <w:tcBorders>
              <w:top w:val="nil"/>
              <w:left w:val="nil"/>
              <w:bottom w:val="single" w:sz="4" w:space="0" w:color="auto"/>
              <w:right w:val="single" w:sz="4" w:space="0" w:color="auto"/>
            </w:tcBorders>
            <w:shd w:val="clear" w:color="auto" w:fill="auto"/>
            <w:noWrap/>
            <w:vAlign w:val="center"/>
            <w:hideMark/>
          </w:tcPr>
          <w:p w:rsidR="00D42A1A" w:rsidRPr="001F2516" w:rsidP="00CB1C05" w14:paraId="78D2DFD7" w14:textId="77777777">
            <w:pPr>
              <w:pStyle w:val="RTableTextAbt"/>
              <w:rPr>
                <w:szCs w:val="18"/>
              </w:rPr>
            </w:pPr>
            <w:r w:rsidRPr="00B70654">
              <w:t>59</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4CE239A9" w14:textId="77777777">
            <w:pPr>
              <w:pStyle w:val="RTableTextAbt"/>
              <w:rPr>
                <w:b/>
                <w:szCs w:val="18"/>
              </w:rPr>
            </w:pPr>
            <w:r w:rsidRPr="00B70654">
              <w:t>21</w:t>
            </w:r>
          </w:p>
        </w:tc>
      </w:tr>
      <w:tr w14:paraId="76C3C277"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0A25372E" w14:textId="77777777">
            <w:pPr>
              <w:pStyle w:val="LTableTextAbt"/>
            </w:pPr>
            <w:r>
              <w:rPr>
                <w:szCs w:val="18"/>
              </w:rPr>
              <w:t>Reactant/Intermediate</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50C2A192" w14:textId="77777777">
            <w:pPr>
              <w:pStyle w:val="RTableTextAbt"/>
              <w:rPr>
                <w:szCs w:val="18"/>
              </w:rPr>
            </w:pPr>
            <w:r w:rsidRPr="00B70654">
              <w:t>8</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55BD5147" w14:textId="77777777">
            <w:pPr>
              <w:pStyle w:val="RTableTextAbt"/>
              <w:rPr>
                <w:szCs w:val="18"/>
              </w:rPr>
            </w:pPr>
            <w:r w:rsidRPr="00B70654">
              <w:t>33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5AE3F891" w14:textId="77777777">
            <w:pPr>
              <w:pStyle w:val="RTableTextAbt"/>
              <w:rPr>
                <w:b/>
                <w:szCs w:val="18"/>
              </w:rPr>
            </w:pPr>
            <w:r w:rsidRPr="00B70654">
              <w:t>150</w:t>
            </w:r>
          </w:p>
        </w:tc>
      </w:tr>
      <w:tr w14:paraId="29427F00"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4F084FBB" w14:textId="77777777">
            <w:pPr>
              <w:pStyle w:val="LTableTextAbt"/>
            </w:pPr>
            <w:r>
              <w:rPr>
                <w:szCs w:val="18"/>
              </w:rPr>
              <w:t>Processing Aid in Petrochemical Manufacturing</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0CE7A68F" w14:textId="77777777">
            <w:pPr>
              <w:pStyle w:val="RTableTextAbt"/>
              <w:rPr>
                <w:szCs w:val="18"/>
              </w:rPr>
            </w:pPr>
            <w:r w:rsidRPr="00B70654">
              <w:t>64</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2DED6576" w14:textId="77777777">
            <w:pPr>
              <w:pStyle w:val="RTableTextAbt"/>
              <w:rPr>
                <w:szCs w:val="18"/>
              </w:rPr>
            </w:pPr>
            <w:r w:rsidRPr="00B70654">
              <w:t>806</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075A2B79" w14:textId="77777777">
            <w:pPr>
              <w:pStyle w:val="RTableTextAbt"/>
              <w:rPr>
                <w:b/>
                <w:szCs w:val="18"/>
              </w:rPr>
            </w:pPr>
            <w:r w:rsidRPr="00B70654">
              <w:t>346</w:t>
            </w:r>
          </w:p>
        </w:tc>
      </w:tr>
      <w:tr w14:paraId="6CB4F15A"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770EE5C2" w14:textId="77777777">
            <w:pPr>
              <w:pStyle w:val="LTableTextAbt"/>
            </w:pPr>
            <w:r>
              <w:rPr>
                <w:szCs w:val="18"/>
              </w:rPr>
              <w:t>Production of Maskant for Chemical Milling</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11913D9D" w14:textId="77777777">
            <w:pPr>
              <w:pStyle w:val="RTableTextAbt"/>
              <w:rPr>
                <w:szCs w:val="18"/>
              </w:rPr>
            </w:pPr>
            <w:r w:rsidRPr="00B70654">
              <w:t>1</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0BF56683" w14:textId="77777777">
            <w:pPr>
              <w:pStyle w:val="RTableTextAbt"/>
              <w:rPr>
                <w:szCs w:val="18"/>
              </w:rPr>
            </w:pPr>
            <w:r w:rsidRPr="00B70654">
              <w:t>14</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606A6516" w14:textId="77777777">
            <w:pPr>
              <w:pStyle w:val="RTableTextAbt"/>
              <w:rPr>
                <w:b/>
                <w:szCs w:val="18"/>
              </w:rPr>
            </w:pPr>
            <w:r w:rsidRPr="00B70654">
              <w:t>61</w:t>
            </w:r>
          </w:p>
        </w:tc>
      </w:tr>
      <w:tr w14:paraId="740032F7"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749C0D44" w14:textId="77777777">
            <w:pPr>
              <w:pStyle w:val="LTableTextAbt"/>
            </w:pPr>
            <w:r>
              <w:rPr>
                <w:szCs w:val="18"/>
              </w:rPr>
              <w:t>Use as Maskant for Chemical Milling</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21B5E869" w14:textId="77777777">
            <w:pPr>
              <w:pStyle w:val="RTableTextAbt"/>
              <w:rPr>
                <w:szCs w:val="18"/>
              </w:rPr>
            </w:pPr>
            <w:r w:rsidRPr="00B70654">
              <w:t>71</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5AA1BD9D" w14:textId="77777777">
            <w:pPr>
              <w:pStyle w:val="RTableTextAbt"/>
              <w:rPr>
                <w:szCs w:val="18"/>
              </w:rPr>
            </w:pPr>
            <w:r w:rsidRPr="00B70654">
              <w:t>497</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09F41617" w14:textId="77777777">
            <w:pPr>
              <w:pStyle w:val="RTableTextAbt"/>
              <w:rPr>
                <w:b/>
                <w:szCs w:val="18"/>
              </w:rPr>
            </w:pPr>
            <w:r w:rsidRPr="00B70654">
              <w:t>2,130</w:t>
            </w:r>
          </w:p>
        </w:tc>
      </w:tr>
      <w:tr w14:paraId="6C4A1809"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46B019ED" w14:textId="77777777">
            <w:pPr>
              <w:pStyle w:val="LTableTextAbt"/>
            </w:pPr>
            <w:r>
              <w:rPr>
                <w:szCs w:val="18"/>
              </w:rPr>
              <w:t>Vapor Degreasing: Open Top Vapor Degreasing (OTVD)</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6CDF7E06" w14:textId="77777777">
            <w:pPr>
              <w:pStyle w:val="RTableTextAbt"/>
              <w:rPr>
                <w:szCs w:val="18"/>
              </w:rPr>
            </w:pPr>
            <w:r w:rsidRPr="00B70654">
              <w:t>85</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54F29FB8" w14:textId="77777777">
            <w:pPr>
              <w:pStyle w:val="RTableTextAbt"/>
              <w:rPr>
                <w:szCs w:val="18"/>
              </w:rPr>
            </w:pPr>
            <w:r w:rsidRPr="00B70654">
              <w:t>595</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7AE63347" w14:textId="77777777">
            <w:pPr>
              <w:pStyle w:val="RTableTextAbt"/>
              <w:rPr>
                <w:b/>
                <w:szCs w:val="18"/>
              </w:rPr>
            </w:pPr>
            <w:r w:rsidRPr="00B70654">
              <w:t>170</w:t>
            </w:r>
          </w:p>
        </w:tc>
      </w:tr>
      <w:tr w14:paraId="7FAF5094"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71890B2D" w14:textId="77777777">
            <w:pPr>
              <w:pStyle w:val="LTableTextAbt"/>
            </w:pPr>
            <w:r>
              <w:rPr>
                <w:szCs w:val="18"/>
              </w:rPr>
              <w:t>Vapor Degreasing: Enclosed Vapor Degreasing (EVD)</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317EAB92" w14:textId="77777777">
            <w:pPr>
              <w:pStyle w:val="RTableTextAbt"/>
              <w:rPr>
                <w:szCs w:val="18"/>
              </w:rPr>
            </w:pPr>
            <w:r w:rsidRPr="00B70654">
              <w:t>1</w:t>
            </w:r>
            <w:r>
              <w:t>4</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6388BB01" w14:textId="77777777">
            <w:pPr>
              <w:pStyle w:val="RTableTextAbt"/>
              <w:rPr>
                <w:szCs w:val="18"/>
              </w:rPr>
            </w:pPr>
            <w:r>
              <w:t>9</w:t>
            </w:r>
            <w:r w:rsidRPr="00B70654">
              <w:t>8</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0F7B13B2" w14:textId="77777777">
            <w:pPr>
              <w:pStyle w:val="RTableTextAbt"/>
              <w:rPr>
                <w:b/>
                <w:szCs w:val="18"/>
              </w:rPr>
            </w:pPr>
            <w:r w:rsidRPr="00B70654">
              <w:t>2</w:t>
            </w:r>
            <w:r>
              <w:t>8</w:t>
            </w:r>
          </w:p>
        </w:tc>
      </w:tr>
      <w:tr w14:paraId="6BAC2F8B"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03B33175" w14:textId="77777777">
            <w:pPr>
              <w:pStyle w:val="LTableTextAbt"/>
            </w:pPr>
            <w:r>
              <w:rPr>
                <w:szCs w:val="18"/>
              </w:rPr>
              <w:t>Vapor Degreasing: Conveyorized Vapor Degreasing (CVD)</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0C7D1A5E" w14:textId="77777777">
            <w:pPr>
              <w:pStyle w:val="RTableTextAbt"/>
              <w:rPr>
                <w:szCs w:val="18"/>
              </w:rPr>
            </w:pPr>
            <w:r w:rsidRPr="00B70654">
              <w:t>2</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366938DA" w14:textId="77777777">
            <w:pPr>
              <w:pStyle w:val="RTableTextAbt"/>
              <w:rPr>
                <w:szCs w:val="18"/>
              </w:rPr>
            </w:pPr>
            <w:r w:rsidRPr="00B70654">
              <w:t>14</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7DB6DF94" w14:textId="77777777">
            <w:pPr>
              <w:pStyle w:val="RTableTextAbt"/>
              <w:rPr>
                <w:b/>
                <w:szCs w:val="18"/>
              </w:rPr>
            </w:pPr>
            <w:r w:rsidRPr="00B70654">
              <w:t>4</w:t>
            </w:r>
          </w:p>
        </w:tc>
      </w:tr>
      <w:tr w14:paraId="6400C394"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47A8CE39" w14:textId="77777777">
            <w:pPr>
              <w:pStyle w:val="LTableTextAbt"/>
            </w:pPr>
            <w:r>
              <w:rPr>
                <w:szCs w:val="18"/>
              </w:rPr>
              <w:t>Recycling and Disposal</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31FC3BBF" w14:textId="77777777">
            <w:pPr>
              <w:pStyle w:val="RTableTextAbt"/>
              <w:rPr>
                <w:szCs w:val="18"/>
              </w:rPr>
            </w:pPr>
            <w:r w:rsidRPr="00B70654">
              <w:t>94</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348CDC77" w14:textId="77777777">
            <w:pPr>
              <w:pStyle w:val="RTableTextAbt"/>
              <w:rPr>
                <w:szCs w:val="18"/>
              </w:rPr>
            </w:pPr>
            <w:r w:rsidRPr="00B70654">
              <w:t>1,598</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1AF27F0D" w14:textId="77777777">
            <w:pPr>
              <w:pStyle w:val="RTableTextAbt"/>
              <w:rPr>
                <w:b/>
                <w:szCs w:val="18"/>
              </w:rPr>
            </w:pPr>
            <w:r w:rsidRPr="00B70654">
              <w:t>658</w:t>
            </w:r>
          </w:p>
        </w:tc>
      </w:tr>
      <w:tr w14:paraId="038C133E"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1072FF" w:rsidP="00CB1C05" w14:paraId="0C5BE4E7" w14:textId="77777777">
            <w:pPr>
              <w:spacing w:after="0"/>
              <w:rPr>
                <w:szCs w:val="18"/>
              </w:rPr>
            </w:pPr>
            <w:r>
              <w:rPr>
                <w:color w:val="000000"/>
                <w:sz w:val="18"/>
                <w:szCs w:val="18"/>
              </w:rPr>
              <w:t>Incorporation into Adhesive and Sealant Products</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3C69271E" w14:textId="77777777">
            <w:pPr>
              <w:pStyle w:val="RTableTextAbt"/>
              <w:rPr>
                <w:szCs w:val="18"/>
              </w:rPr>
            </w:pPr>
            <w:r>
              <w:rPr>
                <w:szCs w:val="18"/>
              </w:rPr>
              <w:t>12</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290E8264" w14:textId="77777777">
            <w:pPr>
              <w:pStyle w:val="RTableTextAbt"/>
              <w:rPr>
                <w:szCs w:val="18"/>
              </w:rPr>
            </w:pPr>
            <w:r>
              <w:rPr>
                <w:szCs w:val="18"/>
              </w:rPr>
              <w:t>252</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2CACFDA9" w14:textId="77777777">
            <w:pPr>
              <w:pStyle w:val="RTableTextAbt"/>
              <w:rPr>
                <w:b/>
                <w:szCs w:val="18"/>
              </w:rPr>
            </w:pPr>
            <w:r>
              <w:rPr>
                <w:szCs w:val="18"/>
              </w:rPr>
              <w:t>96</w:t>
            </w:r>
          </w:p>
        </w:tc>
      </w:tr>
      <w:tr w14:paraId="0F2E265F"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2FCAD2A5" w14:textId="77777777">
            <w:pPr>
              <w:pStyle w:val="LTableTextAbt"/>
            </w:pPr>
            <w:r>
              <w:rPr>
                <w:szCs w:val="18"/>
              </w:rPr>
              <w:t>Incorporation into Other Formulation, Mixture, or Reaction Products (Aerosol)</w:t>
            </w:r>
          </w:p>
        </w:tc>
        <w:tc>
          <w:tcPr>
            <w:tcW w:w="1198" w:type="dxa"/>
            <w:tcBorders>
              <w:top w:val="nil"/>
              <w:left w:val="nil"/>
              <w:bottom w:val="single" w:sz="4" w:space="0" w:color="auto"/>
              <w:right w:val="single" w:sz="4" w:space="0" w:color="auto"/>
            </w:tcBorders>
            <w:shd w:val="clear" w:color="auto" w:fill="auto"/>
            <w:noWrap/>
            <w:vAlign w:val="center"/>
          </w:tcPr>
          <w:p w:rsidR="00D42A1A" w:rsidP="00CB1C05" w14:paraId="12FFC25C" w14:textId="77777777">
            <w:pPr>
              <w:pStyle w:val="RTableTextAbt"/>
              <w:rPr>
                <w:szCs w:val="18"/>
              </w:rPr>
            </w:pPr>
            <w:r w:rsidRPr="00B70654">
              <w:t>18</w:t>
            </w:r>
          </w:p>
        </w:tc>
        <w:tc>
          <w:tcPr>
            <w:tcW w:w="1206" w:type="dxa"/>
            <w:tcBorders>
              <w:top w:val="nil"/>
              <w:left w:val="nil"/>
              <w:bottom w:val="single" w:sz="4" w:space="0" w:color="auto"/>
              <w:right w:val="single" w:sz="4" w:space="0" w:color="auto"/>
            </w:tcBorders>
            <w:shd w:val="clear" w:color="auto" w:fill="auto"/>
            <w:noWrap/>
            <w:vAlign w:val="center"/>
          </w:tcPr>
          <w:p w:rsidR="00D42A1A" w:rsidP="00CB1C05" w14:paraId="78D002A9" w14:textId="77777777">
            <w:pPr>
              <w:pStyle w:val="RTableTextAbt"/>
              <w:rPr>
                <w:szCs w:val="18"/>
              </w:rPr>
            </w:pPr>
            <w:r w:rsidRPr="00B70654">
              <w:t>378</w:t>
            </w:r>
          </w:p>
        </w:tc>
        <w:tc>
          <w:tcPr>
            <w:tcW w:w="1423" w:type="dxa"/>
            <w:tcBorders>
              <w:top w:val="nil"/>
              <w:left w:val="nil"/>
              <w:bottom w:val="single" w:sz="4" w:space="0" w:color="auto"/>
              <w:right w:val="single" w:sz="4" w:space="0" w:color="auto"/>
            </w:tcBorders>
            <w:shd w:val="clear" w:color="auto" w:fill="auto"/>
            <w:noWrap/>
            <w:vAlign w:val="center"/>
          </w:tcPr>
          <w:p w:rsidR="00D42A1A" w:rsidP="00CB1C05" w14:paraId="5F02F2EC" w14:textId="77777777">
            <w:pPr>
              <w:pStyle w:val="RTableTextAbt"/>
              <w:rPr>
                <w:szCs w:val="18"/>
              </w:rPr>
            </w:pPr>
            <w:r w:rsidRPr="00B70654">
              <w:t>144</w:t>
            </w:r>
          </w:p>
        </w:tc>
      </w:tr>
      <w:tr w14:paraId="787A21FF"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7882CDCB" w14:textId="77777777">
            <w:pPr>
              <w:pStyle w:val="LTableTextAbt"/>
            </w:pPr>
            <w:r>
              <w:rPr>
                <w:szCs w:val="18"/>
              </w:rPr>
              <w:t>Incorporation into Other Formulation, Mixture, or Reaction Products (Other)</w:t>
            </w:r>
          </w:p>
        </w:tc>
        <w:tc>
          <w:tcPr>
            <w:tcW w:w="1198" w:type="dxa"/>
            <w:tcBorders>
              <w:top w:val="nil"/>
              <w:left w:val="nil"/>
              <w:bottom w:val="single" w:sz="4" w:space="0" w:color="auto"/>
              <w:right w:val="single" w:sz="4" w:space="0" w:color="auto"/>
            </w:tcBorders>
            <w:shd w:val="clear" w:color="auto" w:fill="auto"/>
            <w:noWrap/>
            <w:vAlign w:val="center"/>
          </w:tcPr>
          <w:p w:rsidR="00D42A1A" w:rsidP="00CB1C05" w14:paraId="4D1DE94B" w14:textId="77777777">
            <w:pPr>
              <w:pStyle w:val="RTableTextAbt"/>
              <w:rPr>
                <w:szCs w:val="18"/>
              </w:rPr>
            </w:pPr>
            <w:r>
              <w:rPr>
                <w:szCs w:val="18"/>
              </w:rPr>
              <w:t>13</w:t>
            </w:r>
          </w:p>
        </w:tc>
        <w:tc>
          <w:tcPr>
            <w:tcW w:w="1206" w:type="dxa"/>
            <w:tcBorders>
              <w:top w:val="nil"/>
              <w:left w:val="nil"/>
              <w:bottom w:val="single" w:sz="4" w:space="0" w:color="auto"/>
              <w:right w:val="single" w:sz="4" w:space="0" w:color="auto"/>
            </w:tcBorders>
            <w:shd w:val="clear" w:color="auto" w:fill="auto"/>
            <w:noWrap/>
            <w:vAlign w:val="center"/>
          </w:tcPr>
          <w:p w:rsidR="00D42A1A" w:rsidP="00CB1C05" w14:paraId="0F8BC887" w14:textId="77777777">
            <w:pPr>
              <w:pStyle w:val="RTableTextAbt"/>
              <w:rPr>
                <w:szCs w:val="18"/>
              </w:rPr>
            </w:pPr>
            <w:r>
              <w:rPr>
                <w:szCs w:val="18"/>
              </w:rPr>
              <w:t>273</w:t>
            </w:r>
          </w:p>
        </w:tc>
        <w:tc>
          <w:tcPr>
            <w:tcW w:w="1423" w:type="dxa"/>
            <w:tcBorders>
              <w:top w:val="nil"/>
              <w:left w:val="nil"/>
              <w:bottom w:val="single" w:sz="4" w:space="0" w:color="auto"/>
              <w:right w:val="single" w:sz="4" w:space="0" w:color="auto"/>
            </w:tcBorders>
            <w:shd w:val="clear" w:color="auto" w:fill="auto"/>
            <w:noWrap/>
            <w:vAlign w:val="center"/>
          </w:tcPr>
          <w:p w:rsidR="00D42A1A" w:rsidP="00CB1C05" w14:paraId="00989433" w14:textId="77777777">
            <w:pPr>
              <w:pStyle w:val="RTableTextAbt"/>
              <w:rPr>
                <w:szCs w:val="18"/>
              </w:rPr>
            </w:pPr>
            <w:r>
              <w:rPr>
                <w:szCs w:val="18"/>
              </w:rPr>
              <w:t>104</w:t>
            </w:r>
          </w:p>
        </w:tc>
      </w:tr>
      <w:tr w14:paraId="7A3E71C1"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007719B2" w14:textId="77777777">
            <w:pPr>
              <w:pStyle w:val="LTableTextAbt"/>
            </w:pPr>
            <w:r>
              <w:rPr>
                <w:szCs w:val="18"/>
              </w:rPr>
              <w:t>Laboratory Chemicals</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74216973" w14:textId="77777777">
            <w:pPr>
              <w:pStyle w:val="RTableTextAbt"/>
              <w:rPr>
                <w:szCs w:val="18"/>
              </w:rPr>
            </w:pPr>
            <w:r w:rsidRPr="00B70654">
              <w:t>26</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40D74BED" w14:textId="77777777">
            <w:pPr>
              <w:pStyle w:val="RTableTextAbt"/>
              <w:rPr>
                <w:szCs w:val="18"/>
              </w:rPr>
            </w:pPr>
            <w:r w:rsidRPr="00B70654">
              <w:t>26</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1E889EBD" w14:textId="77777777">
            <w:pPr>
              <w:pStyle w:val="RTableTextAbt"/>
              <w:rPr>
                <w:b/>
                <w:szCs w:val="18"/>
              </w:rPr>
            </w:pPr>
            <w:r w:rsidRPr="00B70654">
              <w:t>236</w:t>
            </w:r>
          </w:p>
        </w:tc>
      </w:tr>
      <w:tr w14:paraId="7C9BAF97"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489EE2B0" w14:textId="77777777">
            <w:pPr>
              <w:pStyle w:val="LTableTextAbt"/>
            </w:pPr>
            <w:r>
              <w:rPr>
                <w:szCs w:val="18"/>
              </w:rPr>
              <w:t>Processing Aid, Except Petrochemical</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126B513B" w14:textId="77777777">
            <w:pPr>
              <w:pStyle w:val="RTableTextAbt"/>
              <w:rPr>
                <w:szCs w:val="18"/>
              </w:rPr>
            </w:pPr>
            <w:r w:rsidRPr="00B70654">
              <w:t>2</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3A180F5D" w14:textId="77777777">
            <w:pPr>
              <w:pStyle w:val="RTableTextAbt"/>
              <w:rPr>
                <w:szCs w:val="18"/>
              </w:rPr>
            </w:pPr>
            <w:r w:rsidRPr="00B70654">
              <w:t>25</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48122ED6" w14:textId="77777777">
            <w:pPr>
              <w:pStyle w:val="RTableTextAbt"/>
              <w:rPr>
                <w:b/>
                <w:szCs w:val="18"/>
              </w:rPr>
            </w:pPr>
            <w:r w:rsidRPr="00B70654">
              <w:t>11</w:t>
            </w:r>
          </w:p>
        </w:tc>
      </w:tr>
      <w:tr w14:paraId="00A5918C"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7BAC2A9D" w14:textId="77777777">
            <w:pPr>
              <w:pStyle w:val="LTableTextAbt"/>
            </w:pPr>
            <w:r>
              <w:rPr>
                <w:szCs w:val="18"/>
              </w:rPr>
              <w:t>Adhesives and Sealants</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16EBC57E" w14:textId="77777777">
            <w:pPr>
              <w:pStyle w:val="RTableTextAbt"/>
              <w:rPr>
                <w:szCs w:val="18"/>
              </w:rPr>
            </w:pPr>
            <w:r w:rsidRPr="00B70654">
              <w:t>853</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6E04415F" w14:textId="77777777">
            <w:pPr>
              <w:pStyle w:val="RTableTextAbt"/>
              <w:rPr>
                <w:szCs w:val="18"/>
              </w:rPr>
            </w:pPr>
            <w:r w:rsidRPr="00B70654">
              <w:t>25,596</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344CC81B" w14:textId="77777777">
            <w:pPr>
              <w:pStyle w:val="RTableTextAbt"/>
              <w:rPr>
                <w:b/>
                <w:szCs w:val="18"/>
              </w:rPr>
            </w:pPr>
            <w:r w:rsidRPr="00B70654">
              <w:t>9,385</w:t>
            </w:r>
          </w:p>
        </w:tc>
      </w:tr>
      <w:tr w14:paraId="70E1B3DF"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6ACD6440" w14:textId="77777777">
            <w:pPr>
              <w:pStyle w:val="LTableTextAbt"/>
            </w:pPr>
            <w:r>
              <w:rPr>
                <w:szCs w:val="18"/>
              </w:rPr>
              <w:t>Paint and Coatings</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648BD486" w14:textId="77777777">
            <w:pPr>
              <w:pStyle w:val="RTableTextAbt"/>
              <w:rPr>
                <w:szCs w:val="18"/>
              </w:rPr>
            </w:pPr>
            <w:r w:rsidRPr="00B70654">
              <w:t>30</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63650600" w14:textId="77777777">
            <w:pPr>
              <w:pStyle w:val="RTableTextAbt"/>
              <w:rPr>
                <w:szCs w:val="18"/>
              </w:rPr>
            </w:pPr>
            <w:r w:rsidRPr="00B70654">
              <w:t>1,23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35A4085D" w14:textId="77777777">
            <w:pPr>
              <w:pStyle w:val="RTableTextAbt"/>
              <w:rPr>
                <w:b/>
                <w:szCs w:val="18"/>
              </w:rPr>
            </w:pPr>
            <w:r w:rsidRPr="00B70654">
              <w:t>720</w:t>
            </w:r>
          </w:p>
        </w:tc>
      </w:tr>
      <w:tr w14:paraId="737ABD52"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1DBE54EB" w14:textId="77777777">
            <w:pPr>
              <w:pStyle w:val="LTableTextAbt"/>
            </w:pPr>
            <w:r>
              <w:rPr>
                <w:szCs w:val="18"/>
              </w:rPr>
              <w:t>Aerosol Spray Cleaning/Degreasing</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29CC8C38" w14:textId="77777777">
            <w:pPr>
              <w:pStyle w:val="RTableTextAbt"/>
              <w:rPr>
                <w:szCs w:val="18"/>
              </w:rPr>
            </w:pPr>
            <w:r>
              <w:t>148</w:t>
            </w:r>
            <w:r w:rsidRPr="00B70654">
              <w:t>,</w:t>
            </w:r>
            <w:r>
              <w:t>296</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272C19CF" w14:textId="77777777">
            <w:pPr>
              <w:pStyle w:val="RTableTextAbt"/>
              <w:rPr>
                <w:szCs w:val="18"/>
              </w:rPr>
            </w:pPr>
            <w:r>
              <w:t>201,37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61E6EF64" w14:textId="77777777">
            <w:pPr>
              <w:pStyle w:val="RTableTextAbt"/>
              <w:rPr>
                <w:b/>
                <w:szCs w:val="18"/>
              </w:rPr>
            </w:pPr>
            <w:r>
              <w:t>10,615</w:t>
            </w:r>
          </w:p>
        </w:tc>
      </w:tr>
      <w:tr w14:paraId="57268397"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46BDE581" w14:textId="77777777">
            <w:pPr>
              <w:pStyle w:val="LTableTextAbt"/>
            </w:pPr>
            <w:r>
              <w:rPr>
                <w:szCs w:val="18"/>
              </w:rPr>
              <w:t>Liquid and Spray Batch Cold Cleaning</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7E1A634C" w14:textId="77777777">
            <w:pPr>
              <w:pStyle w:val="RTableTextAbt"/>
              <w:rPr>
                <w:szCs w:val="18"/>
              </w:rPr>
            </w:pPr>
            <w:r w:rsidRPr="00B70654">
              <w:t>13</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556047DB" w14:textId="77777777">
            <w:pPr>
              <w:pStyle w:val="RTableTextAbt"/>
              <w:rPr>
                <w:szCs w:val="18"/>
              </w:rPr>
            </w:pPr>
            <w:r w:rsidRPr="00B70654">
              <w:t>546</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69B1701A" w14:textId="77777777">
            <w:pPr>
              <w:pStyle w:val="RTableTextAbt"/>
              <w:rPr>
                <w:b/>
                <w:szCs w:val="18"/>
              </w:rPr>
            </w:pPr>
            <w:r w:rsidRPr="00B70654">
              <w:t>325</w:t>
            </w:r>
          </w:p>
        </w:tc>
      </w:tr>
      <w:tr w14:paraId="16896B3C"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7B931224" w14:textId="77777777">
            <w:pPr>
              <w:pStyle w:val="LTableTextAbt"/>
            </w:pPr>
            <w:r>
              <w:rPr>
                <w:szCs w:val="18"/>
              </w:rPr>
              <w:t>Photographic Film Use</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542BEA8F" w14:textId="77777777">
            <w:pPr>
              <w:pStyle w:val="RTableTextAbt"/>
              <w:rPr>
                <w:szCs w:val="18"/>
              </w:rPr>
            </w:pPr>
            <w:r w:rsidRPr="00B70654">
              <w:t>60</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33D256FA" w14:textId="77777777">
            <w:pPr>
              <w:pStyle w:val="RTableTextAbt"/>
              <w:rPr>
                <w:szCs w:val="18"/>
              </w:rPr>
            </w:pPr>
            <w:r w:rsidRPr="00B70654">
              <w:t>32</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275F854C" w14:textId="77777777">
            <w:pPr>
              <w:pStyle w:val="RTableTextAbt"/>
              <w:rPr>
                <w:b/>
                <w:szCs w:val="18"/>
              </w:rPr>
            </w:pPr>
            <w:r w:rsidRPr="00B70654">
              <w:t>70</w:t>
            </w:r>
          </w:p>
        </w:tc>
      </w:tr>
      <w:tr w14:paraId="58BC7384"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30E3A03C" w14:textId="77777777">
            <w:pPr>
              <w:pStyle w:val="LTableTextAbt"/>
            </w:pPr>
            <w:r>
              <w:rPr>
                <w:szCs w:val="18"/>
              </w:rPr>
              <w:t>Lubricants and Greases</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2786E38F" w14:textId="77777777">
            <w:pPr>
              <w:pStyle w:val="RTableTextAbt"/>
              <w:rPr>
                <w:szCs w:val="18"/>
              </w:rPr>
            </w:pPr>
            <w:r w:rsidRPr="00B70654">
              <w:t>1,018</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7CD49C8B" w14:textId="77777777">
            <w:pPr>
              <w:pStyle w:val="RTableTextAbt"/>
              <w:rPr>
                <w:szCs w:val="18"/>
              </w:rPr>
            </w:pPr>
            <w:r w:rsidRPr="00B70654">
              <w:t>3,054</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03867829" w14:textId="77777777">
            <w:pPr>
              <w:pStyle w:val="RTableTextAbt"/>
              <w:rPr>
                <w:b/>
                <w:szCs w:val="18"/>
              </w:rPr>
            </w:pPr>
            <w:r w:rsidRPr="00B70654">
              <w:t>407</w:t>
            </w:r>
          </w:p>
        </w:tc>
      </w:tr>
      <w:tr w14:paraId="46AEBB06"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hideMark/>
          </w:tcPr>
          <w:p w:rsidR="00D42A1A" w:rsidRPr="00C5782E" w:rsidP="00CB1C05" w14:paraId="50A878C0" w14:textId="77777777">
            <w:pPr>
              <w:pStyle w:val="LTableTextAbt"/>
            </w:pPr>
            <w:r>
              <w:rPr>
                <w:szCs w:val="18"/>
              </w:rPr>
              <w:t>Wipe and Liquid Cleaning and Polishing</w:t>
            </w:r>
          </w:p>
        </w:tc>
        <w:tc>
          <w:tcPr>
            <w:tcW w:w="1198" w:type="dxa"/>
            <w:tcBorders>
              <w:top w:val="nil"/>
              <w:left w:val="nil"/>
              <w:bottom w:val="single" w:sz="4" w:space="0" w:color="auto"/>
              <w:right w:val="single" w:sz="4" w:space="0" w:color="auto"/>
            </w:tcBorders>
            <w:shd w:val="clear" w:color="auto" w:fill="auto"/>
            <w:noWrap/>
            <w:vAlign w:val="center"/>
            <w:hideMark/>
          </w:tcPr>
          <w:p w:rsidR="00D42A1A" w:rsidRPr="001F2516" w:rsidP="00CB1C05" w14:paraId="6A2D49DF" w14:textId="77777777">
            <w:pPr>
              <w:pStyle w:val="RTableTextAbt"/>
              <w:rPr>
                <w:szCs w:val="18"/>
              </w:rPr>
            </w:pPr>
            <w:r w:rsidRPr="00B70654">
              <w:t>823</w:t>
            </w:r>
          </w:p>
        </w:tc>
        <w:tc>
          <w:tcPr>
            <w:tcW w:w="1206" w:type="dxa"/>
            <w:tcBorders>
              <w:top w:val="nil"/>
              <w:left w:val="nil"/>
              <w:bottom w:val="single" w:sz="4" w:space="0" w:color="auto"/>
              <w:right w:val="single" w:sz="4" w:space="0" w:color="auto"/>
            </w:tcBorders>
            <w:shd w:val="clear" w:color="auto" w:fill="auto"/>
            <w:noWrap/>
            <w:vAlign w:val="center"/>
            <w:hideMark/>
          </w:tcPr>
          <w:p w:rsidR="00D42A1A" w:rsidRPr="001F2516" w:rsidP="00CB1C05" w14:paraId="6677CDF8" w14:textId="77777777">
            <w:pPr>
              <w:pStyle w:val="RTableTextAbt"/>
              <w:rPr>
                <w:szCs w:val="18"/>
              </w:rPr>
            </w:pPr>
            <w:r w:rsidRPr="00B70654">
              <w:t>2,47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1D259AC2" w14:textId="77777777">
            <w:pPr>
              <w:pStyle w:val="RTableTextAbt"/>
              <w:rPr>
                <w:b/>
                <w:szCs w:val="18"/>
              </w:rPr>
            </w:pPr>
            <w:r w:rsidRPr="00B70654">
              <w:t>329</w:t>
            </w:r>
          </w:p>
        </w:tc>
      </w:tr>
      <w:tr w14:paraId="306F08EE"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3849B803" w14:textId="77777777">
            <w:pPr>
              <w:pStyle w:val="LTableTextAbt"/>
            </w:pPr>
            <w:r>
              <w:rPr>
                <w:szCs w:val="18"/>
              </w:rPr>
              <w:t>Inks and Ink Removal</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7F2514F7" w14:textId="77777777">
            <w:pPr>
              <w:pStyle w:val="RTableTextAbt"/>
              <w:rPr>
                <w:szCs w:val="18"/>
              </w:rPr>
            </w:pPr>
            <w:r w:rsidRPr="00B70654">
              <w:t>28</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4CA24BAE" w14:textId="77777777">
            <w:pPr>
              <w:pStyle w:val="RTableTextAbt"/>
              <w:rPr>
                <w:szCs w:val="18"/>
              </w:rPr>
            </w:pPr>
            <w:r w:rsidRPr="00B70654">
              <w:t>26</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093E271C" w14:textId="77777777">
            <w:pPr>
              <w:pStyle w:val="RTableTextAbt"/>
              <w:rPr>
                <w:szCs w:val="18"/>
              </w:rPr>
            </w:pPr>
            <w:r w:rsidRPr="00B70654">
              <w:t>44</w:t>
            </w:r>
          </w:p>
        </w:tc>
      </w:tr>
      <w:tr w14:paraId="1A175B53"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2EB66F4C" w14:textId="77777777">
            <w:pPr>
              <w:pStyle w:val="LTableTextAbt"/>
            </w:pPr>
            <w:r>
              <w:rPr>
                <w:szCs w:val="18"/>
              </w:rPr>
              <w:t>Anti-Spatter Welding Aerosol</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27D89279" w14:textId="77777777">
            <w:pPr>
              <w:pStyle w:val="RTableTextAbt"/>
              <w:rPr>
                <w:szCs w:val="18"/>
              </w:rPr>
            </w:pPr>
            <w:r w:rsidRPr="00B70654">
              <w:t>100</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3A77F9F5" w14:textId="77777777">
            <w:pPr>
              <w:pStyle w:val="RTableTextAbt"/>
              <w:rPr>
                <w:szCs w:val="18"/>
              </w:rPr>
            </w:pPr>
            <w:r w:rsidRPr="00B70654">
              <w:t>30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27BD0937" w14:textId="77777777">
            <w:pPr>
              <w:pStyle w:val="RTableTextAbt"/>
              <w:rPr>
                <w:szCs w:val="18"/>
              </w:rPr>
            </w:pPr>
            <w:r w:rsidRPr="00B70654">
              <w:t>40</w:t>
            </w:r>
          </w:p>
        </w:tc>
      </w:tr>
      <w:tr w14:paraId="6DE5E14A"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0D17388D" w14:textId="77777777">
            <w:pPr>
              <w:pStyle w:val="LTableTextAbt"/>
            </w:pPr>
            <w:r>
              <w:rPr>
                <w:szCs w:val="18"/>
              </w:rPr>
              <w:t>Mold Cleaning, Release and Protectants</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4EE131F1" w14:textId="77777777">
            <w:pPr>
              <w:pStyle w:val="RTableTextAbt"/>
              <w:rPr>
                <w:szCs w:val="18"/>
              </w:rPr>
            </w:pPr>
            <w:r w:rsidRPr="00B70654">
              <w:t>100</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3045D7A6" w14:textId="77777777">
            <w:pPr>
              <w:pStyle w:val="RTableTextAbt"/>
              <w:rPr>
                <w:szCs w:val="18"/>
              </w:rPr>
            </w:pPr>
            <w:r w:rsidRPr="00B70654">
              <w:t>30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026EC0C4" w14:textId="77777777">
            <w:pPr>
              <w:pStyle w:val="RTableTextAbt"/>
              <w:rPr>
                <w:szCs w:val="18"/>
              </w:rPr>
            </w:pPr>
            <w:r w:rsidRPr="00B70654">
              <w:t>40</w:t>
            </w:r>
          </w:p>
        </w:tc>
      </w:tr>
      <w:tr w14:paraId="5C84ED18"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2700B5AB" w14:textId="77777777">
            <w:pPr>
              <w:pStyle w:val="LTableTextAbt"/>
            </w:pPr>
            <w:r>
              <w:rPr>
                <w:szCs w:val="18"/>
              </w:rPr>
              <w:t>Dry Cleaning (Dry Cleaning Machines &amp; Spot Removers)</w:t>
            </w:r>
          </w:p>
        </w:tc>
        <w:tc>
          <w:tcPr>
            <w:tcW w:w="1198" w:type="dxa"/>
            <w:tcBorders>
              <w:top w:val="nil"/>
              <w:left w:val="nil"/>
              <w:bottom w:val="single" w:sz="4" w:space="0" w:color="auto"/>
              <w:right w:val="single" w:sz="4" w:space="0" w:color="auto"/>
            </w:tcBorders>
            <w:shd w:val="clear" w:color="auto" w:fill="auto"/>
            <w:noWrap/>
            <w:vAlign w:val="center"/>
          </w:tcPr>
          <w:p w:rsidR="00D42A1A" w:rsidRPr="001F2516" w:rsidP="00CB1C05" w14:paraId="61462D2C" w14:textId="77777777">
            <w:pPr>
              <w:pStyle w:val="RTableTextAbt"/>
              <w:rPr>
                <w:szCs w:val="18"/>
              </w:rPr>
            </w:pPr>
            <w:r w:rsidRPr="00B70654">
              <w:t>6,000</w:t>
            </w:r>
          </w:p>
        </w:tc>
        <w:tc>
          <w:tcPr>
            <w:tcW w:w="1206" w:type="dxa"/>
            <w:tcBorders>
              <w:top w:val="nil"/>
              <w:left w:val="nil"/>
              <w:bottom w:val="single" w:sz="4" w:space="0" w:color="auto"/>
              <w:right w:val="single" w:sz="4" w:space="0" w:color="auto"/>
            </w:tcBorders>
            <w:shd w:val="clear" w:color="auto" w:fill="auto"/>
            <w:noWrap/>
            <w:vAlign w:val="center"/>
          </w:tcPr>
          <w:p w:rsidR="00D42A1A" w:rsidRPr="001F2516" w:rsidP="00CB1C05" w14:paraId="5C3FD8D5" w14:textId="77777777">
            <w:pPr>
              <w:pStyle w:val="RTableTextAbt"/>
              <w:rPr>
                <w:szCs w:val="18"/>
              </w:rPr>
            </w:pPr>
            <w:r w:rsidRPr="00B70654">
              <w:t>18,000</w:t>
            </w:r>
          </w:p>
        </w:tc>
        <w:tc>
          <w:tcPr>
            <w:tcW w:w="1423" w:type="dxa"/>
            <w:tcBorders>
              <w:top w:val="nil"/>
              <w:left w:val="nil"/>
              <w:bottom w:val="single" w:sz="4" w:space="0" w:color="auto"/>
              <w:right w:val="single" w:sz="4" w:space="0" w:color="auto"/>
            </w:tcBorders>
            <w:shd w:val="clear" w:color="auto" w:fill="auto"/>
            <w:noWrap/>
            <w:vAlign w:val="center"/>
          </w:tcPr>
          <w:p w:rsidR="00D42A1A" w:rsidRPr="001F2516" w:rsidP="00CB1C05" w14:paraId="186E5A25" w14:textId="77777777">
            <w:pPr>
              <w:pStyle w:val="RTableTextAbt"/>
              <w:rPr>
                <w:szCs w:val="18"/>
              </w:rPr>
            </w:pPr>
            <w:r w:rsidRPr="00B70654">
              <w:t>4,500</w:t>
            </w:r>
          </w:p>
        </w:tc>
      </w:tr>
      <w:tr w14:paraId="0045F211" w14:textId="77777777">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D42A1A" w:rsidRPr="00C5782E" w:rsidP="00CB1C05" w14:paraId="72889FA3" w14:textId="77777777">
            <w:pPr>
              <w:pStyle w:val="LTableTextAbt"/>
            </w:pPr>
            <w:r>
              <w:rPr>
                <w:b/>
                <w:bCs w:val="0"/>
                <w:szCs w:val="18"/>
              </w:rPr>
              <w:t>Total</w:t>
            </w:r>
          </w:p>
        </w:tc>
        <w:tc>
          <w:tcPr>
            <w:tcW w:w="1198" w:type="dxa"/>
            <w:tcBorders>
              <w:top w:val="nil"/>
              <w:left w:val="nil"/>
              <w:bottom w:val="single" w:sz="4" w:space="0" w:color="auto"/>
              <w:right w:val="single" w:sz="4" w:space="0" w:color="auto"/>
            </w:tcBorders>
            <w:shd w:val="clear" w:color="auto" w:fill="auto"/>
            <w:noWrap/>
          </w:tcPr>
          <w:p w:rsidR="00D42A1A" w:rsidRPr="00280BC1" w:rsidP="00CB1C05" w14:paraId="7E611BF5" w14:textId="77777777">
            <w:pPr>
              <w:pStyle w:val="RTableTextAbt"/>
              <w:rPr>
                <w:b/>
                <w:bCs w:val="0"/>
                <w:szCs w:val="18"/>
              </w:rPr>
            </w:pPr>
            <w:r w:rsidRPr="008665AF">
              <w:rPr>
                <w:b/>
                <w:bCs w:val="0"/>
              </w:rPr>
              <w:t>157,760</w:t>
            </w:r>
          </w:p>
        </w:tc>
        <w:tc>
          <w:tcPr>
            <w:tcW w:w="1206" w:type="dxa"/>
            <w:tcBorders>
              <w:top w:val="nil"/>
              <w:left w:val="nil"/>
              <w:bottom w:val="single" w:sz="4" w:space="0" w:color="auto"/>
              <w:right w:val="single" w:sz="4" w:space="0" w:color="auto"/>
            </w:tcBorders>
            <w:shd w:val="clear" w:color="auto" w:fill="auto"/>
            <w:noWrap/>
          </w:tcPr>
          <w:p w:rsidR="00D42A1A" w:rsidRPr="00280BC1" w:rsidP="00CB1C05" w14:paraId="6E7A8DFF" w14:textId="77777777">
            <w:pPr>
              <w:pStyle w:val="RTableTextAbt"/>
              <w:rPr>
                <w:b/>
                <w:bCs w:val="0"/>
                <w:szCs w:val="18"/>
              </w:rPr>
            </w:pPr>
            <w:r w:rsidRPr="008665AF">
              <w:rPr>
                <w:b/>
                <w:bCs w:val="0"/>
              </w:rPr>
              <w:t>259,609</w:t>
            </w:r>
          </w:p>
        </w:tc>
        <w:tc>
          <w:tcPr>
            <w:tcW w:w="1423" w:type="dxa"/>
            <w:tcBorders>
              <w:top w:val="nil"/>
              <w:left w:val="nil"/>
              <w:bottom w:val="single" w:sz="4" w:space="0" w:color="auto"/>
              <w:right w:val="single" w:sz="4" w:space="0" w:color="auto"/>
            </w:tcBorders>
            <w:shd w:val="clear" w:color="auto" w:fill="auto"/>
            <w:noWrap/>
          </w:tcPr>
          <w:p w:rsidR="00D42A1A" w:rsidRPr="00280BC1" w:rsidP="00CB1C05" w14:paraId="6EA6638C" w14:textId="77777777">
            <w:pPr>
              <w:pStyle w:val="RTableTextAbt"/>
              <w:rPr>
                <w:b/>
                <w:bCs w:val="0"/>
                <w:szCs w:val="18"/>
              </w:rPr>
            </w:pPr>
            <w:r w:rsidRPr="008665AF">
              <w:rPr>
                <w:b/>
                <w:bCs w:val="0"/>
              </w:rPr>
              <w:t>31,449</w:t>
            </w:r>
          </w:p>
        </w:tc>
      </w:tr>
      <w:tr w14:paraId="1A684B50" w14:textId="77777777">
        <w:tblPrEx>
          <w:tblW w:w="8957" w:type="dxa"/>
          <w:tblLook w:val="04A0"/>
        </w:tblPrEx>
        <w:trPr>
          <w:trHeight w:val="330"/>
        </w:trPr>
        <w:tc>
          <w:tcPr>
            <w:tcW w:w="8957"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D42A1A" w:rsidRPr="00825218" w:rsidP="00CB1C05" w14:paraId="16642190" w14:textId="77777777">
            <w:pPr>
              <w:pStyle w:val="TableNotesAbt"/>
              <w:rPr>
                <w:sz w:val="20"/>
              </w:rPr>
            </w:pPr>
            <w:r w:rsidRPr="00693C60">
              <w:rPr>
                <w:rFonts w:asciiTheme="majorBidi" w:hAnsiTheme="majorBidi" w:cstheme="majorBidi"/>
              </w:rPr>
              <w:t>Notes</w:t>
            </w:r>
            <w:r>
              <w:rPr>
                <w:rFonts w:asciiTheme="majorBidi" w:hAnsiTheme="majorBidi" w:cstheme="majorBidi"/>
              </w:rPr>
              <w:t xml:space="preserve">: See sections </w:t>
            </w:r>
            <w:r>
              <w:fldChar w:fldCharType="begin" w:fldLock="1"/>
            </w:r>
            <w:r>
              <w:instrText xml:space="preserve"> REF _Ref109920459 \r \h </w:instrText>
            </w:r>
            <w:r>
              <w:fldChar w:fldCharType="separate"/>
            </w:r>
            <w:r w:rsidR="0092222B">
              <w:t>6.2.1</w:t>
            </w:r>
            <w:r>
              <w:fldChar w:fldCharType="end"/>
            </w:r>
            <w:r>
              <w:t xml:space="preserve"> through </w:t>
            </w:r>
            <w:r>
              <w:fldChar w:fldCharType="begin" w:fldLock="1"/>
            </w:r>
            <w:r>
              <w:instrText xml:space="preserve"> REF _Ref109920466 \r \h </w:instrText>
            </w:r>
            <w:r>
              <w:fldChar w:fldCharType="separate"/>
            </w:r>
            <w:r w:rsidR="0092222B">
              <w:t>6.2.24</w:t>
            </w:r>
            <w:r>
              <w:fldChar w:fldCharType="end"/>
            </w:r>
            <w:r>
              <w:t xml:space="preserve"> for a description of assumptions and sources used to develop the estimates. </w:t>
            </w:r>
          </w:p>
        </w:tc>
      </w:tr>
    </w:tbl>
    <w:p w:rsidR="00D42A1A" w:rsidP="00CB1C05" w14:paraId="2E1DEE2C" w14:textId="77777777">
      <w:pPr>
        <w:pStyle w:val="BodyText"/>
      </w:pPr>
    </w:p>
    <w:p w:rsidR="000A36DA" w:rsidRPr="00002E36" w:rsidP="00CB1C05" w14:paraId="4D46DD2A" w14:textId="77777777">
      <w:pPr>
        <w:pStyle w:val="Heading2NoNumbering"/>
      </w:pPr>
      <w:bookmarkStart w:id="32" w:name="_Toc111035499"/>
      <w:bookmarkStart w:id="33" w:name="_Toc111037040"/>
      <w:bookmarkStart w:id="34" w:name="_Toc114061860"/>
      <w:bookmarkStart w:id="35" w:name="_Toc165378707"/>
      <w:r w:rsidRPr="00002E36">
        <w:t>Estimated Incremental Costs</w:t>
      </w:r>
      <w:bookmarkEnd w:id="32"/>
      <w:bookmarkEnd w:id="33"/>
      <w:bookmarkEnd w:id="34"/>
      <w:bookmarkEnd w:id="35"/>
    </w:p>
    <w:p w:rsidR="007A0B8E" w:rsidP="00CB1C05" w14:paraId="329F75BE" w14:textId="77777777">
      <w:pPr>
        <w:pStyle w:val="BodyText"/>
        <w:rPr>
          <w:szCs w:val="18"/>
        </w:rPr>
      </w:pPr>
      <w:r w:rsidRPr="008B67FF">
        <w:fldChar w:fldCharType="begin" w:fldLock="1"/>
      </w:r>
      <w:r w:rsidRPr="008B67FF">
        <w:instrText xml:space="preserve"> REF _Ref158818996 \h </w:instrText>
      </w:r>
      <w:r w:rsidR="008B67FF">
        <w:instrText xml:space="preserve"> \* MERGEFORMAT </w:instrText>
      </w:r>
      <w:r w:rsidRPr="008B67FF">
        <w:fldChar w:fldCharType="separate"/>
      </w:r>
      <w:r w:rsidRPr="006F6A0D" w:rsidR="0092222B">
        <w:t>Table ES-</w:t>
      </w:r>
      <w:r w:rsidR="0092222B">
        <w:t>4</w:t>
      </w:r>
      <w:r w:rsidRPr="008B67FF">
        <w:fldChar w:fldCharType="end"/>
      </w:r>
      <w:r w:rsidRPr="008B67FF">
        <w:t xml:space="preserve"> through </w:t>
      </w:r>
      <w:r w:rsidRPr="008B67FF">
        <w:fldChar w:fldCharType="begin" w:fldLock="1"/>
      </w:r>
      <w:r w:rsidRPr="008B67FF">
        <w:instrText xml:space="preserve"> REF _Ref158819001 \h </w:instrText>
      </w:r>
      <w:r w:rsidR="008B67FF">
        <w:instrText xml:space="preserve"> \* MERGEFORMAT </w:instrText>
      </w:r>
      <w:r w:rsidRPr="008B67FF">
        <w:fldChar w:fldCharType="separate"/>
      </w:r>
      <w:r w:rsidRPr="006F6A0D" w:rsidR="0092222B">
        <w:t>Table ES-</w:t>
      </w:r>
      <w:r w:rsidR="0092222B">
        <w:t>6</w:t>
      </w:r>
      <w:r w:rsidRPr="008B67FF">
        <w:fldChar w:fldCharType="end"/>
      </w:r>
      <w:r w:rsidRPr="008B67FF">
        <w:t xml:space="preserve"> </w:t>
      </w:r>
      <w:r w:rsidRPr="008B67FF" w:rsidR="004F366B">
        <w:t xml:space="preserve">present the total annualized costs for </w:t>
      </w:r>
      <w:r w:rsidR="00D01EA0">
        <w:t>2</w:t>
      </w:r>
      <w:r w:rsidRPr="008B67FF" w:rsidR="008B67FF">
        <w:t xml:space="preserve">, </w:t>
      </w:r>
      <w:r w:rsidRPr="008B67FF" w:rsidR="004F366B">
        <w:t xml:space="preserve">3 and </w:t>
      </w:r>
      <w:r w:rsidR="00D01EA0">
        <w:t>7</w:t>
      </w:r>
      <w:r w:rsidRPr="008B67FF" w:rsidR="004F366B">
        <w:t xml:space="preserve"> percent discount rates. Note that EPA was unable to estimate costs of prohibition for three </w:t>
      </w:r>
      <w:r w:rsidRPr="008B67FF" w:rsidR="0016563E">
        <w:t>COUs</w:t>
      </w:r>
      <w:r w:rsidRPr="008B67FF" w:rsidR="004F366B">
        <w:t xml:space="preserve"> that have either a </w:t>
      </w:r>
      <w:r w:rsidRPr="008B67FF" w:rsidR="0033503A">
        <w:t>WCPP</w:t>
      </w:r>
      <w:r w:rsidRPr="008B67FF" w:rsidR="004F366B">
        <w:t xml:space="preserve"> requirement or are prohibited across the </w:t>
      </w:r>
      <w:r w:rsidR="00211119">
        <w:t>two</w:t>
      </w:r>
      <w:r w:rsidRPr="008B67FF" w:rsidR="004F366B">
        <w:t xml:space="preserve"> options: production and use of chemical maskant and </w:t>
      </w:r>
      <w:r w:rsidRPr="008B67FF" w:rsidR="00642CA2">
        <w:t xml:space="preserve">use </w:t>
      </w:r>
      <w:r w:rsidRPr="008B67FF" w:rsidR="004F366B">
        <w:t>as a processing aid outside the petrochemical sector</w:t>
      </w:r>
      <w:r w:rsidRPr="00C771AC" w:rsidR="004F366B">
        <w:t xml:space="preserve">. </w:t>
      </w:r>
      <w:r w:rsidR="004F366B">
        <w:rPr>
          <w:szCs w:val="18"/>
        </w:rPr>
        <w:t xml:space="preserve">Under </w:t>
      </w:r>
      <w:r w:rsidR="008B67FF">
        <w:rPr>
          <w:szCs w:val="18"/>
        </w:rPr>
        <w:t>Option 2</w:t>
      </w:r>
      <w:r w:rsidR="004F366B">
        <w:rPr>
          <w:szCs w:val="18"/>
        </w:rPr>
        <w:t xml:space="preserve"> where these uses are prohibited, </w:t>
      </w:r>
      <w:r w:rsidR="00E856D2">
        <w:rPr>
          <w:szCs w:val="18"/>
        </w:rPr>
        <w:t xml:space="preserve">WCPP </w:t>
      </w:r>
      <w:r w:rsidR="004F366B">
        <w:rPr>
          <w:szCs w:val="18"/>
        </w:rPr>
        <w:t xml:space="preserve">costs are </w:t>
      </w:r>
      <w:r w:rsidR="00E856D2">
        <w:rPr>
          <w:szCs w:val="18"/>
        </w:rPr>
        <w:t>used as a proxy</w:t>
      </w:r>
      <w:r w:rsidRPr="00C771AC" w:rsidR="00E856D2">
        <w:t xml:space="preserve"> </w:t>
      </w:r>
      <w:r w:rsidR="00E856D2">
        <w:rPr>
          <w:szCs w:val="18"/>
        </w:rPr>
        <w:t>under</w:t>
      </w:r>
      <w:r w:rsidR="004F366B">
        <w:rPr>
          <w:szCs w:val="18"/>
        </w:rPr>
        <w:t xml:space="preserve"> the </w:t>
      </w:r>
      <w:r w:rsidR="00E856D2">
        <w:rPr>
          <w:szCs w:val="18"/>
        </w:rPr>
        <w:t>options where these uses are prohibited</w:t>
      </w:r>
      <w:r w:rsidRPr="001542F1" w:rsidR="00E856D2">
        <w:rPr>
          <w:szCs w:val="18"/>
        </w:rPr>
        <w:t>.</w:t>
      </w:r>
      <w:r w:rsidR="00E856D2">
        <w:rPr>
          <w:szCs w:val="18"/>
        </w:rPr>
        <w:t xml:space="preserve"> </w:t>
      </w:r>
      <w:r w:rsidR="00E856D2">
        <w:t xml:space="preserve">Since switching to alternatives is an available compliance strategy under </w:t>
      </w:r>
      <w:r w:rsidR="004F366B">
        <w:t xml:space="preserve">the </w:t>
      </w:r>
      <w:r w:rsidR="00E856D2">
        <w:t>uses with a WCPP requirement option, it is reasonable to assume that affected entities would simply switch to alternatives if it were less costly to switch compared to the costs of compliance with a WCPP. Thus, it is possible that the WCPP compliance costs are overstated if there are instances where switching to alternatives is less costly. It follows that compliance costs under a prohibition would exceed the costs of compliance with a WCPP.</w:t>
      </w:r>
    </w:p>
    <w:p w:rsidR="00C8577F" w:rsidP="00CB1C05" w14:paraId="2A74B990" w14:textId="77777777">
      <w:pPr>
        <w:pStyle w:val="BodyText"/>
        <w:ind w:right="1080"/>
      </w:pPr>
    </w:p>
    <w:tbl>
      <w:tblPr>
        <w:tblW w:w="9450" w:type="dxa"/>
        <w:tblLayout w:type="fixed"/>
        <w:tblLook w:val="04A0"/>
      </w:tblPr>
      <w:tblGrid>
        <w:gridCol w:w="4410"/>
        <w:gridCol w:w="1350"/>
        <w:gridCol w:w="1350"/>
        <w:gridCol w:w="1080"/>
        <w:gridCol w:w="52"/>
        <w:gridCol w:w="1208"/>
      </w:tblGrid>
      <w:tr w14:paraId="1C50DEC6" w14:textId="77777777" w:rsidTr="00BD1906">
        <w:tblPrEx>
          <w:tblW w:w="9450" w:type="dxa"/>
          <w:tblLayout w:type="fixed"/>
          <w:tblLook w:val="04A0"/>
        </w:tblPrEx>
        <w:trPr>
          <w:trHeight w:val="280"/>
        </w:trPr>
        <w:tc>
          <w:tcPr>
            <w:tcW w:w="9450" w:type="dxa"/>
            <w:gridSpan w:val="6"/>
            <w:tcBorders>
              <w:bottom w:val="single" w:sz="4" w:space="0" w:color="auto"/>
            </w:tcBorders>
            <w:shd w:val="clear" w:color="auto" w:fill="auto"/>
          </w:tcPr>
          <w:p w:rsidR="00C8577F" w:rsidRPr="00663DC7" w:rsidP="00CB1C05" w14:paraId="5AFFA459" w14:textId="77777777">
            <w:pPr>
              <w:pStyle w:val="TableTitleA"/>
            </w:pPr>
            <w:bookmarkStart w:id="36" w:name="_Ref158818996"/>
            <w:bookmarkStart w:id="37" w:name="_Toc165378785"/>
            <w:r w:rsidRPr="006F6A0D">
              <w:t>Table ES-</w:t>
            </w:r>
            <w:r w:rsidR="00BC4B5D">
              <w:fldChar w:fldCharType="begin" w:fldLock="1"/>
            </w:r>
            <w:r w:rsidR="00BC4B5D">
              <w:instrText xml:space="preserve"> SEQ Table_ES- \* ARABIC </w:instrText>
            </w:r>
            <w:r w:rsidR="00BC4B5D">
              <w:fldChar w:fldCharType="separate"/>
            </w:r>
            <w:r w:rsidR="0092222B">
              <w:rPr>
                <w:noProof/>
              </w:rPr>
              <w:t>4</w:t>
            </w:r>
            <w:r w:rsidR="00BC4B5D">
              <w:rPr>
                <w:noProof/>
              </w:rPr>
              <w:fldChar w:fldCharType="end"/>
            </w:r>
            <w:bookmarkEnd w:id="36"/>
            <w:r w:rsidRPr="006F6A0D">
              <w:t xml:space="preserve">: </w:t>
            </w:r>
            <w:r w:rsidRPr="00663DC7">
              <w:t>Total Annualized Costs by Use Category by Option (</w:t>
            </w:r>
            <w:r w:rsidR="00C6702B">
              <w:t>2</w:t>
            </w:r>
            <w:r w:rsidRPr="00663DC7">
              <w:t>% Discount Rate)</w:t>
            </w:r>
            <w:bookmarkEnd w:id="37"/>
          </w:p>
        </w:tc>
      </w:tr>
      <w:tr w14:paraId="51D6A4B7" w14:textId="77777777" w:rsidTr="00BD1906">
        <w:tblPrEx>
          <w:tblW w:w="9450" w:type="dxa"/>
          <w:tblLayout w:type="fixed"/>
          <w:tblLook w:val="04A0"/>
        </w:tblPrEx>
        <w:trPr>
          <w:trHeight w:val="492"/>
        </w:trPr>
        <w:tc>
          <w:tcPr>
            <w:tcW w:w="4410" w:type="dxa"/>
            <w:vMerge w:val="restart"/>
            <w:tcBorders>
              <w:top w:val="single" w:sz="4" w:space="0" w:color="auto"/>
              <w:left w:val="single" w:sz="4" w:space="0" w:color="auto"/>
              <w:bottom w:val="single" w:sz="4" w:space="0" w:color="auto"/>
              <w:right w:val="single" w:sz="4" w:space="0" w:color="auto"/>
            </w:tcBorders>
            <w:shd w:val="clear" w:color="000000" w:fill="48A9C5"/>
            <w:vAlign w:val="center"/>
          </w:tcPr>
          <w:p w:rsidR="00C8577F" w:rsidRPr="006D0935" w:rsidP="00CB1C05" w14:paraId="657F0FBE" w14:textId="77777777">
            <w:pPr>
              <w:pStyle w:val="TableSubtitle"/>
            </w:pPr>
            <w:r>
              <w:t>Use Category</w:t>
            </w:r>
          </w:p>
        </w:tc>
        <w:tc>
          <w:tcPr>
            <w:tcW w:w="1350" w:type="dxa"/>
            <w:vMerge w:val="restart"/>
            <w:tcBorders>
              <w:top w:val="single" w:sz="4" w:space="0" w:color="auto"/>
              <w:left w:val="nil"/>
              <w:bottom w:val="single" w:sz="4" w:space="0" w:color="auto"/>
              <w:right w:val="single" w:sz="4" w:space="0" w:color="auto"/>
            </w:tcBorders>
            <w:shd w:val="clear" w:color="000000" w:fill="48A9C5"/>
            <w:noWrap/>
            <w:vAlign w:val="center"/>
          </w:tcPr>
          <w:p w:rsidR="00C8577F" w:rsidP="00CB1C05" w14:paraId="568BE69B" w14:textId="77777777">
            <w:pPr>
              <w:pStyle w:val="TableSubtitle"/>
              <w:rPr>
                <w:rFonts w:cs="Calibri"/>
              </w:rPr>
            </w:pPr>
            <w:r>
              <w:rPr>
                <w:rFonts w:cs="Calibri"/>
              </w:rPr>
              <w:t>Option 1</w:t>
            </w:r>
          </w:p>
          <w:p w:rsidR="00C8577F" w:rsidRPr="006D0935" w:rsidP="00CB1C05" w14:paraId="501AA871" w14:textId="77777777">
            <w:pPr>
              <w:pStyle w:val="TableSubtitle"/>
            </w:pPr>
            <w:r>
              <w:rPr>
                <w:rFonts w:cs="Calibri"/>
              </w:rPr>
              <w:t>(Final Rule)</w:t>
            </w:r>
          </w:p>
        </w:tc>
        <w:tc>
          <w:tcPr>
            <w:tcW w:w="1350" w:type="dxa"/>
            <w:vMerge w:val="restart"/>
            <w:tcBorders>
              <w:top w:val="single" w:sz="4" w:space="0" w:color="auto"/>
              <w:left w:val="nil"/>
              <w:bottom w:val="single" w:sz="4" w:space="0" w:color="auto"/>
              <w:right w:val="single" w:sz="4" w:space="0" w:color="auto"/>
            </w:tcBorders>
            <w:shd w:val="clear" w:color="000000" w:fill="48A9C5"/>
            <w:noWrap/>
            <w:vAlign w:val="center"/>
          </w:tcPr>
          <w:p w:rsidR="00C8577F" w:rsidP="00CB1C05" w14:paraId="29BCD29D" w14:textId="77777777">
            <w:pPr>
              <w:pStyle w:val="TableSubtitle"/>
            </w:pPr>
            <w:r>
              <w:t>Option 2</w:t>
            </w:r>
          </w:p>
          <w:p w:rsidR="00C8577F" w:rsidRPr="006D0935" w:rsidP="00CB1C05" w14:paraId="4BE8A986" w14:textId="77777777">
            <w:pPr>
              <w:pStyle w:val="TableSubtitle"/>
            </w:pPr>
            <w:r>
              <w:t>(Alternative Option)</w:t>
            </w:r>
          </w:p>
        </w:tc>
        <w:tc>
          <w:tcPr>
            <w:tcW w:w="2340" w:type="dxa"/>
            <w:gridSpan w:val="3"/>
            <w:tcBorders>
              <w:top w:val="single" w:sz="4" w:space="0" w:color="auto"/>
              <w:left w:val="nil"/>
              <w:bottom w:val="single" w:sz="4" w:space="0" w:color="auto"/>
              <w:right w:val="single" w:sz="4" w:space="0" w:color="auto"/>
            </w:tcBorders>
            <w:shd w:val="clear" w:color="000000" w:fill="48A9C5"/>
            <w:vAlign w:val="center"/>
          </w:tcPr>
          <w:p w:rsidR="00C8577F" w:rsidP="00CB1C05" w14:paraId="37BC6760" w14:textId="77777777">
            <w:pPr>
              <w:pStyle w:val="TableSubtitle"/>
            </w:pPr>
            <w:r>
              <w:t>Notes</w:t>
            </w:r>
          </w:p>
        </w:tc>
      </w:tr>
      <w:tr w14:paraId="2FF40ECE" w14:textId="77777777" w:rsidTr="00BD1906">
        <w:tblPrEx>
          <w:tblW w:w="9450" w:type="dxa"/>
          <w:tblLayout w:type="fixed"/>
          <w:tblLook w:val="04A0"/>
        </w:tblPrEx>
        <w:trPr>
          <w:trHeight w:val="492"/>
        </w:trPr>
        <w:tc>
          <w:tcPr>
            <w:tcW w:w="4410" w:type="dxa"/>
            <w:vMerge/>
            <w:tcBorders>
              <w:top w:val="single" w:sz="4" w:space="0" w:color="auto"/>
              <w:left w:val="single" w:sz="4" w:space="0" w:color="auto"/>
              <w:bottom w:val="single" w:sz="4" w:space="0" w:color="auto"/>
              <w:right w:val="single" w:sz="4" w:space="0" w:color="auto"/>
            </w:tcBorders>
            <w:shd w:val="clear" w:color="000000" w:fill="48A9C5"/>
            <w:vAlign w:val="center"/>
          </w:tcPr>
          <w:p w:rsidR="00C8577F" w:rsidP="00CB1C05" w14:paraId="3279EE54" w14:textId="77777777">
            <w:pPr>
              <w:pStyle w:val="TableSubtitle"/>
            </w:pPr>
          </w:p>
        </w:tc>
        <w:tc>
          <w:tcPr>
            <w:tcW w:w="1350" w:type="dxa"/>
            <w:vMerge/>
            <w:tcBorders>
              <w:top w:val="single" w:sz="4" w:space="0" w:color="auto"/>
              <w:left w:val="nil"/>
              <w:bottom w:val="single" w:sz="4" w:space="0" w:color="auto"/>
              <w:right w:val="single" w:sz="4" w:space="0" w:color="auto"/>
            </w:tcBorders>
            <w:shd w:val="clear" w:color="000000" w:fill="48A9C5"/>
            <w:noWrap/>
            <w:vAlign w:val="center"/>
          </w:tcPr>
          <w:p w:rsidR="00C8577F" w:rsidP="00CB1C05" w14:paraId="0AB8CAEF" w14:textId="77777777">
            <w:pPr>
              <w:pStyle w:val="TableSubtitle"/>
              <w:rPr>
                <w:rFonts w:cs="Calibri"/>
              </w:rPr>
            </w:pPr>
          </w:p>
        </w:tc>
        <w:tc>
          <w:tcPr>
            <w:tcW w:w="1350" w:type="dxa"/>
            <w:vMerge/>
            <w:tcBorders>
              <w:top w:val="single" w:sz="4" w:space="0" w:color="auto"/>
              <w:left w:val="nil"/>
              <w:bottom w:val="single" w:sz="4" w:space="0" w:color="auto"/>
              <w:right w:val="single" w:sz="4" w:space="0" w:color="auto"/>
            </w:tcBorders>
            <w:shd w:val="clear" w:color="000000" w:fill="48A9C5"/>
            <w:noWrap/>
            <w:vAlign w:val="center"/>
          </w:tcPr>
          <w:p w:rsidR="00C8577F" w:rsidP="00CB1C05" w14:paraId="6E4DF210" w14:textId="77777777">
            <w:pPr>
              <w:pStyle w:val="TableSubtitle"/>
            </w:pPr>
          </w:p>
        </w:tc>
        <w:tc>
          <w:tcPr>
            <w:tcW w:w="1080" w:type="dxa"/>
            <w:tcBorders>
              <w:top w:val="single" w:sz="4" w:space="0" w:color="auto"/>
              <w:left w:val="nil"/>
              <w:bottom w:val="single" w:sz="4" w:space="0" w:color="auto"/>
              <w:right w:val="single" w:sz="4" w:space="0" w:color="auto"/>
            </w:tcBorders>
            <w:shd w:val="clear" w:color="000000" w:fill="48A9C5"/>
            <w:vAlign w:val="center"/>
          </w:tcPr>
          <w:p w:rsidR="00C8577F" w:rsidP="00CB1C05" w14:paraId="3F4C3557" w14:textId="77777777">
            <w:pPr>
              <w:pStyle w:val="TableSubtitle"/>
              <w:rPr>
                <w:rFonts w:cs="Calibri"/>
              </w:rPr>
            </w:pPr>
            <w:r>
              <w:rPr>
                <w:rFonts w:cs="Calibri"/>
              </w:rPr>
              <w:t>Option 1</w:t>
            </w:r>
          </w:p>
          <w:p w:rsidR="00C8577F" w:rsidP="00CB1C05" w14:paraId="69A7293D" w14:textId="77777777">
            <w:pPr>
              <w:pStyle w:val="TableSubtitle"/>
            </w:pPr>
            <w:r>
              <w:rPr>
                <w:rFonts w:cs="Calibri"/>
              </w:rPr>
              <w:t>(Final Rule)</w:t>
            </w:r>
          </w:p>
        </w:tc>
        <w:tc>
          <w:tcPr>
            <w:tcW w:w="1260" w:type="dxa"/>
            <w:gridSpan w:val="2"/>
            <w:tcBorders>
              <w:top w:val="single" w:sz="4" w:space="0" w:color="auto"/>
              <w:left w:val="nil"/>
              <w:bottom w:val="single" w:sz="4" w:space="0" w:color="auto"/>
              <w:right w:val="single" w:sz="4" w:space="0" w:color="auto"/>
            </w:tcBorders>
            <w:shd w:val="clear" w:color="000000" w:fill="48A9C5"/>
            <w:vAlign w:val="center"/>
          </w:tcPr>
          <w:p w:rsidR="00C8577F" w:rsidP="00CB1C05" w14:paraId="4CE5F2CF" w14:textId="77777777">
            <w:pPr>
              <w:pStyle w:val="TableSubtitle"/>
            </w:pPr>
            <w:r>
              <w:t>Option 2</w:t>
            </w:r>
          </w:p>
          <w:p w:rsidR="00C8577F" w:rsidP="00CB1C05" w14:paraId="2CA0CD63" w14:textId="77777777">
            <w:pPr>
              <w:pStyle w:val="TableSubtitle"/>
            </w:pPr>
            <w:r>
              <w:t>(Alternative Option</w:t>
            </w:r>
          </w:p>
        </w:tc>
      </w:tr>
      <w:tr w14:paraId="41B7EEC4"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40E8C562" w14:textId="77777777">
            <w:pPr>
              <w:pStyle w:val="LTableTextAbt"/>
              <w:rPr>
                <w:szCs w:val="18"/>
              </w:rPr>
            </w:pPr>
            <w:r w:rsidRPr="00484D1F">
              <w:rPr>
                <w:szCs w:val="18"/>
              </w:rPr>
              <w:t>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3CE9248E" w14:textId="2AD58085">
            <w:pPr>
              <w:pStyle w:val="RTableTextAbt"/>
              <w:ind w:right="79"/>
            </w:pPr>
            <w:r>
              <w:rPr>
                <w:szCs w:val="18"/>
              </w:rPr>
              <w:t xml:space="preserve">$1,995,617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572C4143" w14:textId="48362AE8">
            <w:pPr>
              <w:pStyle w:val="RTableTextAbt"/>
              <w:ind w:right="79"/>
            </w:pPr>
            <w:r>
              <w:rPr>
                <w:szCs w:val="18"/>
              </w:rPr>
              <w:t xml:space="preserve">$1,995,617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57D093D6"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RPr="006D0935" w:rsidP="007A444C" w14:paraId="77C4532D" w14:textId="77777777">
            <w:pPr>
              <w:pStyle w:val="RTableTextAbt"/>
              <w:ind w:right="-36"/>
              <w:jc w:val="center"/>
            </w:pPr>
            <w:r>
              <w:t>WCPP</w:t>
            </w:r>
          </w:p>
        </w:tc>
      </w:tr>
      <w:tr w14:paraId="5350DBD3"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484FB423" w14:textId="77777777">
            <w:pPr>
              <w:pStyle w:val="LTableTextAbt"/>
              <w:rPr>
                <w:szCs w:val="18"/>
              </w:rPr>
            </w:pPr>
            <w:r w:rsidRPr="00484D1F">
              <w:rPr>
                <w:szCs w:val="18"/>
              </w:rPr>
              <w:t>Import/</w:t>
            </w:r>
            <w:r w:rsidRPr="004E546A">
              <w:rPr>
                <w:szCs w:val="18"/>
              </w:rPr>
              <w:t>Repackag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34BE81E0" w14:textId="29EA9461">
            <w:pPr>
              <w:pStyle w:val="RTableTextAbt"/>
              <w:ind w:right="79"/>
            </w:pPr>
            <w:r>
              <w:rPr>
                <w:szCs w:val="18"/>
              </w:rPr>
              <w:t xml:space="preserve">$204,284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0B893C14" w14:textId="61212F4E">
            <w:pPr>
              <w:pStyle w:val="RTableTextAbt"/>
              <w:ind w:right="79"/>
            </w:pPr>
            <w:r>
              <w:rPr>
                <w:szCs w:val="18"/>
              </w:rPr>
              <w:t xml:space="preserve">$204,284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2AD28C9B"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RPr="006D0935" w:rsidP="007A444C" w14:paraId="6A68D8C5" w14:textId="77777777">
            <w:pPr>
              <w:pStyle w:val="RTableTextAbt"/>
              <w:ind w:right="-36"/>
              <w:jc w:val="center"/>
            </w:pPr>
            <w:r>
              <w:t>WCPP</w:t>
            </w:r>
          </w:p>
        </w:tc>
      </w:tr>
      <w:tr w14:paraId="248CDA84"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600E1AD2" w14:textId="77777777">
            <w:pPr>
              <w:pStyle w:val="LTableTextAbt"/>
              <w:rPr>
                <w:szCs w:val="18"/>
              </w:rPr>
            </w:pPr>
            <w:r>
              <w:rPr>
                <w:szCs w:val="18"/>
              </w:rPr>
              <w:t>Reactant/Intermediat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1827DD15" w14:textId="66AC8FD8">
            <w:pPr>
              <w:pStyle w:val="RTableTextAbt"/>
              <w:ind w:right="79"/>
            </w:pPr>
            <w:r>
              <w:rPr>
                <w:szCs w:val="18"/>
              </w:rPr>
              <w:t xml:space="preserve">$385,999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4C592C98" w14:textId="0535BDE4">
            <w:pPr>
              <w:pStyle w:val="RTableTextAbt"/>
              <w:ind w:right="79"/>
            </w:pPr>
            <w:r>
              <w:rPr>
                <w:szCs w:val="18"/>
              </w:rPr>
              <w:t xml:space="preserve">$385,999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1410A561"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RPr="006D0935" w:rsidP="007A444C" w14:paraId="5DA52BC4" w14:textId="77777777">
            <w:pPr>
              <w:pStyle w:val="RTableTextAbt"/>
              <w:ind w:right="-36"/>
              <w:jc w:val="center"/>
            </w:pPr>
            <w:r>
              <w:t>WCPP</w:t>
            </w:r>
          </w:p>
        </w:tc>
      </w:tr>
      <w:tr w14:paraId="0C80D66C"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4AA7CB66" w14:textId="77777777">
            <w:pPr>
              <w:pStyle w:val="LTableTextAbt"/>
              <w:rPr>
                <w:szCs w:val="18"/>
              </w:rPr>
            </w:pPr>
            <w:r>
              <w:rPr>
                <w:szCs w:val="18"/>
              </w:rPr>
              <w:t>Processing Aid in Petrochemical 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2232F2E8" w14:textId="321372FD">
            <w:pPr>
              <w:pStyle w:val="RTableTextAbt"/>
              <w:ind w:right="79"/>
            </w:pPr>
            <w:r>
              <w:rPr>
                <w:szCs w:val="18"/>
              </w:rPr>
              <w:t xml:space="preserve">$1,042,387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179D6282" w14:textId="3CF4F661">
            <w:pPr>
              <w:pStyle w:val="RTableTextAbt"/>
              <w:ind w:right="79"/>
            </w:pPr>
            <w:r>
              <w:rPr>
                <w:szCs w:val="18"/>
              </w:rPr>
              <w:t xml:space="preserve">$1,042,387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0BD8DFDC"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RPr="006D0935" w:rsidP="007A444C" w14:paraId="1A10AB1A" w14:textId="77777777">
            <w:pPr>
              <w:pStyle w:val="RTableTextAbt"/>
              <w:ind w:right="-36"/>
              <w:jc w:val="center"/>
            </w:pPr>
            <w:r>
              <w:t>WCPP</w:t>
            </w:r>
          </w:p>
        </w:tc>
      </w:tr>
      <w:tr w14:paraId="456E3D28" w14:textId="77777777" w:rsidTr="00CD48B1">
        <w:tblPrEx>
          <w:tblW w:w="9450" w:type="dxa"/>
          <w:tblLayout w:type="fixed"/>
          <w:tblLook w:val="04A0"/>
        </w:tblPrEx>
        <w:trPr>
          <w:trHeight w:val="269"/>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45AE95C5" w14:textId="77777777">
            <w:pPr>
              <w:pStyle w:val="LTableTextAbt"/>
              <w:rPr>
                <w:szCs w:val="18"/>
              </w:rPr>
            </w:pPr>
            <w:r>
              <w:rPr>
                <w:szCs w:val="18"/>
              </w:rPr>
              <w:t>Production of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55B48AAB" w14:textId="0F82D95A">
            <w:pPr>
              <w:pStyle w:val="RTableTextAbt"/>
              <w:tabs>
                <w:tab w:val="left" w:pos="1286"/>
              </w:tabs>
              <w:ind w:right="79"/>
            </w:pPr>
            <w:r>
              <w:rPr>
                <w:szCs w:val="18"/>
              </w:rPr>
              <w:t xml:space="preserve">$43,722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0A38B5BD" w14:textId="72670248">
            <w:pPr>
              <w:pStyle w:val="RTableTextAbt"/>
              <w:tabs>
                <w:tab w:val="left" w:pos="1286"/>
              </w:tabs>
              <w:ind w:right="79"/>
            </w:pPr>
            <w:r>
              <w:rPr>
                <w:szCs w:val="18"/>
              </w:rPr>
              <w:t xml:space="preserve">$43,722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3CA0D18D"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0093E96A" w14:textId="77777777">
            <w:pPr>
              <w:pStyle w:val="RTableTextAbt"/>
              <w:tabs>
                <w:tab w:val="left" w:pos="1286"/>
              </w:tabs>
              <w:ind w:right="-36"/>
              <w:jc w:val="center"/>
              <w:rPr>
                <w:szCs w:val="18"/>
              </w:rPr>
            </w:pPr>
            <w:r>
              <w:rPr>
                <w:szCs w:val="18"/>
              </w:rPr>
              <w:t>Prohibition</w:t>
            </w:r>
            <w:r w:rsidRPr="00F01C70">
              <w:rPr>
                <w:szCs w:val="18"/>
                <w:vertAlign w:val="superscript"/>
              </w:rPr>
              <w:t>1</w:t>
            </w:r>
          </w:p>
        </w:tc>
      </w:tr>
      <w:tr w14:paraId="5FEA06CA"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312D0378" w14:textId="77777777">
            <w:pPr>
              <w:pStyle w:val="LTableTextAbt"/>
              <w:rPr>
                <w:szCs w:val="18"/>
              </w:rPr>
            </w:pPr>
            <w:r>
              <w:rPr>
                <w:szCs w:val="18"/>
              </w:rPr>
              <w:t>Use as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26EAF307" w14:textId="0F53F14E">
            <w:pPr>
              <w:pStyle w:val="RTableTextAbt"/>
              <w:tabs>
                <w:tab w:val="left" w:pos="1286"/>
              </w:tabs>
              <w:ind w:right="79"/>
            </w:pPr>
            <w:r>
              <w:rPr>
                <w:szCs w:val="18"/>
              </w:rPr>
              <w:t xml:space="preserve">$1,428,373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1E7A249E" w14:textId="1664F03B">
            <w:pPr>
              <w:pStyle w:val="RTableTextAbt"/>
              <w:tabs>
                <w:tab w:val="left" w:pos="1286"/>
              </w:tabs>
              <w:ind w:right="79"/>
            </w:pPr>
            <w:r>
              <w:rPr>
                <w:szCs w:val="18"/>
              </w:rPr>
              <w:t xml:space="preserve">$1,428,373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4EDB8967"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5733239C" w14:textId="77777777">
            <w:pPr>
              <w:pStyle w:val="RTableTextAbt"/>
              <w:tabs>
                <w:tab w:val="left" w:pos="1286"/>
              </w:tabs>
              <w:ind w:right="-36"/>
              <w:jc w:val="center"/>
              <w:rPr>
                <w:szCs w:val="18"/>
              </w:rPr>
            </w:pPr>
            <w:r>
              <w:rPr>
                <w:szCs w:val="18"/>
              </w:rPr>
              <w:t>Prohibition</w:t>
            </w:r>
            <w:r w:rsidRPr="00F01C70">
              <w:rPr>
                <w:szCs w:val="18"/>
                <w:vertAlign w:val="superscript"/>
              </w:rPr>
              <w:t>1</w:t>
            </w:r>
          </w:p>
        </w:tc>
      </w:tr>
      <w:tr w14:paraId="05FA39E9"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30135B89" w14:textId="77777777">
            <w:pPr>
              <w:pStyle w:val="LTableTextAbt"/>
              <w:rPr>
                <w:szCs w:val="18"/>
              </w:rPr>
            </w:pPr>
            <w:r>
              <w:rPr>
                <w:szCs w:val="18"/>
              </w:rPr>
              <w:t>Vapor Degreasing: Open Top Vapor Degreasing (OT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71AB5CAD" w14:textId="41B68601">
            <w:pPr>
              <w:pStyle w:val="RTableTextAbt"/>
              <w:tabs>
                <w:tab w:val="left" w:pos="1286"/>
              </w:tabs>
              <w:ind w:right="79"/>
            </w:pPr>
            <w:r>
              <w:rPr>
                <w:szCs w:val="18"/>
              </w:rPr>
              <w:t xml:space="preserve">$11,092,618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560F44BE" w14:textId="2A1D9A99">
            <w:pPr>
              <w:pStyle w:val="RTableTextAbt"/>
              <w:tabs>
                <w:tab w:val="left" w:pos="1286"/>
              </w:tabs>
              <w:ind w:right="79"/>
            </w:pPr>
            <w:r>
              <w:rPr>
                <w:szCs w:val="18"/>
              </w:rPr>
              <w:t xml:space="preserve">$25,553,406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22CD1C72"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31C8F8B6" w14:textId="77777777">
            <w:pPr>
              <w:pStyle w:val="RTableTextAbt"/>
              <w:tabs>
                <w:tab w:val="left" w:pos="1286"/>
              </w:tabs>
              <w:ind w:right="-36"/>
              <w:jc w:val="center"/>
              <w:rPr>
                <w:szCs w:val="18"/>
              </w:rPr>
            </w:pPr>
            <w:r>
              <w:rPr>
                <w:szCs w:val="18"/>
              </w:rPr>
              <w:t>Prohibition</w:t>
            </w:r>
            <w:r w:rsidRPr="00680B28">
              <w:rPr>
                <w:szCs w:val="18"/>
                <w:vertAlign w:val="superscript"/>
              </w:rPr>
              <w:t>2</w:t>
            </w:r>
          </w:p>
        </w:tc>
      </w:tr>
      <w:tr w14:paraId="4EB0CD48"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6B8C4050" w14:textId="77777777">
            <w:pPr>
              <w:pStyle w:val="LTableTextAbt"/>
              <w:rPr>
                <w:szCs w:val="18"/>
              </w:rPr>
            </w:pPr>
            <w:r>
              <w:rPr>
                <w:szCs w:val="18"/>
              </w:rPr>
              <w:t>Vapor Degreasing: Enclosed Vapor Degreasing (E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7E8C1E64" w14:textId="038D6811">
            <w:pPr>
              <w:pStyle w:val="RTableTextAbt"/>
              <w:tabs>
                <w:tab w:val="left" w:pos="1286"/>
              </w:tabs>
              <w:ind w:right="79"/>
            </w:pPr>
            <w:r>
              <w:rPr>
                <w:szCs w:val="18"/>
              </w:rPr>
              <w:t xml:space="preserve">$100,105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6076E0BB" w14:textId="2EBD8BFD">
            <w:pPr>
              <w:pStyle w:val="RTableTextAbt"/>
              <w:tabs>
                <w:tab w:val="left" w:pos="1286"/>
              </w:tabs>
              <w:ind w:right="79"/>
            </w:pPr>
            <w:r>
              <w:rPr>
                <w:szCs w:val="18"/>
              </w:rPr>
              <w:t xml:space="preserve">$4,208,796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4B985042"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2D4BC427" w14:textId="77777777">
            <w:pPr>
              <w:pStyle w:val="RTableTextAbt"/>
              <w:tabs>
                <w:tab w:val="left" w:pos="1286"/>
              </w:tabs>
              <w:ind w:right="-36"/>
              <w:jc w:val="center"/>
              <w:rPr>
                <w:szCs w:val="18"/>
              </w:rPr>
            </w:pPr>
            <w:r>
              <w:rPr>
                <w:szCs w:val="18"/>
              </w:rPr>
              <w:t>Prohibition</w:t>
            </w:r>
          </w:p>
        </w:tc>
      </w:tr>
      <w:tr w14:paraId="07977B7E"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E546A" w:rsidP="007A444C" w14:paraId="6FC01713" w14:textId="77777777">
            <w:pPr>
              <w:pStyle w:val="LTableTextAbt"/>
              <w:rPr>
                <w:szCs w:val="18"/>
              </w:rPr>
            </w:pPr>
            <w:r>
              <w:rPr>
                <w:szCs w:val="18"/>
              </w:rPr>
              <w:t>Vapor Degreasing: Conveyorized Vapor Degreasing (C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P="007A444C" w14:paraId="37421E87" w14:textId="4E23827D">
            <w:pPr>
              <w:pStyle w:val="RTableTextAbt"/>
              <w:tabs>
                <w:tab w:val="left" w:pos="1286"/>
              </w:tabs>
              <w:ind w:right="79"/>
              <w:rPr>
                <w:szCs w:val="18"/>
              </w:rPr>
            </w:pPr>
            <w:r>
              <w:rPr>
                <w:szCs w:val="18"/>
              </w:rPr>
              <w:t xml:space="preserve">$634,637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P="007A444C" w14:paraId="7E99E6CC" w14:textId="3E99C174">
            <w:pPr>
              <w:pStyle w:val="RTableTextAbt"/>
              <w:tabs>
                <w:tab w:val="left" w:pos="1286"/>
              </w:tabs>
              <w:ind w:right="79"/>
              <w:rPr>
                <w:szCs w:val="18"/>
              </w:rPr>
            </w:pPr>
            <w:r>
              <w:rPr>
                <w:szCs w:val="18"/>
              </w:rPr>
              <w:t xml:space="preserve">$634,637 </w:t>
            </w:r>
          </w:p>
        </w:tc>
        <w:tc>
          <w:tcPr>
            <w:tcW w:w="1080" w:type="dxa"/>
            <w:tcBorders>
              <w:top w:val="single" w:sz="4" w:space="0" w:color="auto"/>
              <w:left w:val="nil"/>
              <w:bottom w:val="single" w:sz="4" w:space="0" w:color="auto"/>
              <w:right w:val="single" w:sz="4" w:space="0" w:color="auto"/>
            </w:tcBorders>
            <w:vAlign w:val="center"/>
          </w:tcPr>
          <w:p w:rsidR="007A444C" w:rsidP="007A444C" w14:paraId="7138246E" w14:textId="77777777">
            <w:pPr>
              <w:pStyle w:val="RTableTextAbt"/>
              <w:tabs>
                <w:tab w:val="left" w:pos="1286"/>
              </w:tabs>
              <w:ind w:right="-36"/>
              <w:jc w:val="center"/>
              <w:rPr>
                <w:szCs w:val="18"/>
              </w:rP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11DA87C6" w14:textId="77777777">
            <w:pPr>
              <w:pStyle w:val="RTableTextAbt"/>
              <w:tabs>
                <w:tab w:val="left" w:pos="1286"/>
              </w:tabs>
              <w:ind w:right="-36"/>
              <w:jc w:val="center"/>
              <w:rPr>
                <w:szCs w:val="18"/>
              </w:rPr>
            </w:pPr>
            <w:r>
              <w:rPr>
                <w:szCs w:val="18"/>
              </w:rPr>
              <w:t>Prohibition</w:t>
            </w:r>
          </w:p>
        </w:tc>
      </w:tr>
      <w:tr w14:paraId="36940F9E"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E546A" w:rsidP="007A444C" w14:paraId="59694BF7" w14:textId="77777777">
            <w:pPr>
              <w:pStyle w:val="LTableTextAbt"/>
              <w:rPr>
                <w:szCs w:val="18"/>
              </w:rPr>
            </w:pPr>
            <w:r>
              <w:rPr>
                <w:szCs w:val="18"/>
              </w:rPr>
              <w:t>Recycling and Dispos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P="007A444C" w14:paraId="37942F9A" w14:textId="2229C48D">
            <w:pPr>
              <w:pStyle w:val="RTableTextAbt"/>
              <w:tabs>
                <w:tab w:val="left" w:pos="1286"/>
              </w:tabs>
              <w:ind w:right="79"/>
              <w:rPr>
                <w:szCs w:val="18"/>
              </w:rPr>
            </w:pPr>
            <w:r>
              <w:rPr>
                <w:szCs w:val="18"/>
              </w:rPr>
              <w:t xml:space="preserve">$769,425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P="007A444C" w14:paraId="4AF2FDDD" w14:textId="66BEDD57">
            <w:pPr>
              <w:pStyle w:val="RTableTextAbt"/>
              <w:tabs>
                <w:tab w:val="left" w:pos="1286"/>
              </w:tabs>
              <w:ind w:right="79"/>
              <w:rPr>
                <w:szCs w:val="18"/>
              </w:rPr>
            </w:pPr>
            <w:r>
              <w:rPr>
                <w:szCs w:val="18"/>
              </w:rPr>
              <w:t xml:space="preserve">$769,425 </w:t>
            </w:r>
          </w:p>
        </w:tc>
        <w:tc>
          <w:tcPr>
            <w:tcW w:w="1080" w:type="dxa"/>
            <w:tcBorders>
              <w:top w:val="single" w:sz="4" w:space="0" w:color="auto"/>
              <w:left w:val="nil"/>
              <w:bottom w:val="single" w:sz="4" w:space="0" w:color="auto"/>
              <w:right w:val="single" w:sz="4" w:space="0" w:color="auto"/>
            </w:tcBorders>
            <w:vAlign w:val="center"/>
          </w:tcPr>
          <w:p w:rsidR="007A444C" w:rsidP="007A444C" w14:paraId="6701D5BC" w14:textId="77777777">
            <w:pPr>
              <w:pStyle w:val="RTableTextAbt"/>
              <w:tabs>
                <w:tab w:val="left" w:pos="1286"/>
              </w:tabs>
              <w:ind w:right="-36"/>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4C716DF4" w14:textId="77777777">
            <w:pPr>
              <w:pStyle w:val="RTableTextAbt"/>
              <w:tabs>
                <w:tab w:val="left" w:pos="1286"/>
              </w:tabs>
              <w:ind w:right="-36"/>
              <w:jc w:val="center"/>
              <w:rPr>
                <w:szCs w:val="18"/>
              </w:rPr>
            </w:pPr>
            <w:r>
              <w:rPr>
                <w:szCs w:val="18"/>
              </w:rPr>
              <w:t>WCPP</w:t>
            </w:r>
          </w:p>
        </w:tc>
      </w:tr>
      <w:tr w14:paraId="2339ECE5"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C8577F" w:rsidRPr="004E546A" w:rsidP="00CB1C05" w14:paraId="69280267" w14:textId="77777777">
            <w:pPr>
              <w:pStyle w:val="LTableTextAbt"/>
              <w:rPr>
                <w:szCs w:val="18"/>
              </w:rPr>
            </w:pPr>
            <w:r>
              <w:rPr>
                <w:szCs w:val="18"/>
              </w:rPr>
              <w:t>Incorporation into Adhesive and Sealant Products</w:t>
            </w:r>
          </w:p>
        </w:tc>
        <w:tc>
          <w:tcPr>
            <w:tcW w:w="5040" w:type="dxa"/>
            <w:gridSpan w:val="5"/>
            <w:vMerge w:val="restart"/>
            <w:tcBorders>
              <w:top w:val="single" w:sz="4" w:space="0" w:color="auto"/>
              <w:left w:val="nil"/>
              <w:right w:val="single" w:sz="4" w:space="0" w:color="auto"/>
            </w:tcBorders>
            <w:shd w:val="clear" w:color="auto" w:fill="auto"/>
            <w:noWrap/>
            <w:vAlign w:val="center"/>
          </w:tcPr>
          <w:p w:rsidR="00C8577F" w:rsidRPr="003F6C4C" w:rsidP="00CB1C05" w14:paraId="3EF119BC" w14:textId="77777777">
            <w:pPr>
              <w:pStyle w:val="RTableTextAbt"/>
              <w:ind w:right="44"/>
              <w:jc w:val="center"/>
              <w:rPr>
                <w:szCs w:val="18"/>
              </w:rPr>
            </w:pPr>
            <w:r>
              <w:rPr>
                <w:szCs w:val="18"/>
              </w:rPr>
              <w:t>accounted for under end-use categories</w:t>
            </w:r>
          </w:p>
          <w:p w:rsidR="00C8577F" w:rsidP="00CB1C05" w14:paraId="427525DA" w14:textId="77777777">
            <w:pPr>
              <w:pStyle w:val="RTableTextAbt"/>
              <w:ind w:right="44"/>
              <w:jc w:val="center"/>
              <w:rPr>
                <w:szCs w:val="18"/>
              </w:rPr>
            </w:pPr>
          </w:p>
        </w:tc>
      </w:tr>
      <w:tr w14:paraId="7192D90A"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C8577F" w:rsidRPr="004E546A" w:rsidP="00CB1C05" w14:paraId="0041D8B9" w14:textId="77777777">
            <w:pPr>
              <w:pStyle w:val="LTableTextAbt"/>
              <w:rPr>
                <w:szCs w:val="18"/>
              </w:rPr>
            </w:pPr>
            <w:r>
              <w:rPr>
                <w:szCs w:val="18"/>
              </w:rPr>
              <w:t>Incorporation into other formulation, mixture, or reaction products (aerosol)</w:t>
            </w:r>
          </w:p>
        </w:tc>
        <w:tc>
          <w:tcPr>
            <w:tcW w:w="5040" w:type="dxa"/>
            <w:gridSpan w:val="5"/>
            <w:vMerge/>
            <w:tcBorders>
              <w:left w:val="nil"/>
              <w:right w:val="single" w:sz="4" w:space="0" w:color="auto"/>
            </w:tcBorders>
            <w:shd w:val="clear" w:color="auto" w:fill="auto"/>
            <w:noWrap/>
            <w:vAlign w:val="center"/>
          </w:tcPr>
          <w:p w:rsidR="00C8577F" w:rsidP="00CB1C05" w14:paraId="7923E847" w14:textId="77777777">
            <w:pPr>
              <w:pStyle w:val="RTableTextAbt"/>
              <w:tabs>
                <w:tab w:val="left" w:pos="1286"/>
              </w:tabs>
              <w:ind w:right="515"/>
              <w:rPr>
                <w:szCs w:val="18"/>
              </w:rPr>
            </w:pPr>
          </w:p>
        </w:tc>
      </w:tr>
      <w:tr w14:paraId="3FFF1729"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C8577F" w:rsidRPr="004E546A" w:rsidP="00CB1C05" w14:paraId="299D366A" w14:textId="77777777">
            <w:pPr>
              <w:pStyle w:val="LTableTextAbt"/>
              <w:rPr>
                <w:szCs w:val="18"/>
              </w:rPr>
            </w:pPr>
            <w:r>
              <w:rPr>
                <w:szCs w:val="18"/>
              </w:rPr>
              <w:t>Incorporation into other formulation, mixture, or reaction products (other)</w:t>
            </w:r>
          </w:p>
        </w:tc>
        <w:tc>
          <w:tcPr>
            <w:tcW w:w="5040" w:type="dxa"/>
            <w:gridSpan w:val="5"/>
            <w:vMerge/>
            <w:tcBorders>
              <w:left w:val="nil"/>
              <w:bottom w:val="single" w:sz="4" w:space="0" w:color="auto"/>
              <w:right w:val="single" w:sz="4" w:space="0" w:color="auto"/>
            </w:tcBorders>
            <w:shd w:val="clear" w:color="auto" w:fill="auto"/>
            <w:noWrap/>
            <w:vAlign w:val="center"/>
          </w:tcPr>
          <w:p w:rsidR="00C8577F" w:rsidP="00CB1C05" w14:paraId="0F3D5C00" w14:textId="77777777">
            <w:pPr>
              <w:pStyle w:val="RTableTextAbt"/>
              <w:tabs>
                <w:tab w:val="left" w:pos="1286"/>
              </w:tabs>
              <w:ind w:right="515"/>
              <w:rPr>
                <w:szCs w:val="18"/>
              </w:rPr>
            </w:pPr>
          </w:p>
        </w:tc>
      </w:tr>
      <w:tr w14:paraId="57F953E8"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E546A" w:rsidP="007A444C" w14:paraId="38284B59" w14:textId="77777777">
            <w:pPr>
              <w:pStyle w:val="LTableTextAbt"/>
              <w:rPr>
                <w:szCs w:val="18"/>
              </w:rPr>
            </w:pPr>
            <w:r>
              <w:rPr>
                <w:szCs w:val="18"/>
              </w:rPr>
              <w:t>Laboratory Chemical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P="007A444C" w14:paraId="7CDF6BCC" w14:textId="6B0727F4">
            <w:pPr>
              <w:pStyle w:val="RTableTextAbt"/>
              <w:tabs>
                <w:tab w:val="left" w:pos="1286"/>
              </w:tabs>
              <w:ind w:right="79"/>
              <w:rPr>
                <w:szCs w:val="18"/>
              </w:rPr>
            </w:pPr>
            <w:r>
              <w:rPr>
                <w:szCs w:val="18"/>
              </w:rPr>
              <w:t xml:space="preserve">$321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P="007A444C" w14:paraId="2237627A" w14:textId="3C9331B5">
            <w:pPr>
              <w:pStyle w:val="RTableTextAbt"/>
              <w:tabs>
                <w:tab w:val="left" w:pos="1286"/>
              </w:tabs>
              <w:ind w:right="79"/>
              <w:rPr>
                <w:szCs w:val="18"/>
              </w:rPr>
            </w:pPr>
            <w:r>
              <w:rPr>
                <w:szCs w:val="18"/>
              </w:rPr>
              <w:t xml:space="preserve">$113,191 </w:t>
            </w:r>
          </w:p>
        </w:tc>
        <w:tc>
          <w:tcPr>
            <w:tcW w:w="1080" w:type="dxa"/>
            <w:tcBorders>
              <w:top w:val="single" w:sz="4" w:space="0" w:color="auto"/>
              <w:left w:val="nil"/>
              <w:bottom w:val="single" w:sz="4" w:space="0" w:color="auto"/>
              <w:right w:val="single" w:sz="4" w:space="0" w:color="auto"/>
            </w:tcBorders>
          </w:tcPr>
          <w:p w:rsidR="007A444C" w:rsidP="007A444C" w14:paraId="41C9B56A" w14:textId="77777777">
            <w:pPr>
              <w:pStyle w:val="RTableTextAbt"/>
              <w:tabs>
                <w:tab w:val="left" w:pos="1286"/>
              </w:tabs>
              <w:ind w:right="-36"/>
              <w:jc w:val="center"/>
              <w:rPr>
                <w:szCs w:val="18"/>
              </w:rPr>
            </w:pPr>
            <w:r>
              <w:rPr>
                <w:szCs w:val="18"/>
              </w:rPr>
              <w:t>Prescriptive Controls</w:t>
            </w:r>
          </w:p>
        </w:tc>
        <w:tc>
          <w:tcPr>
            <w:tcW w:w="1260" w:type="dxa"/>
            <w:gridSpan w:val="2"/>
            <w:tcBorders>
              <w:top w:val="single" w:sz="4" w:space="0" w:color="auto"/>
              <w:left w:val="nil"/>
              <w:bottom w:val="single" w:sz="4" w:space="0" w:color="auto"/>
              <w:right w:val="single" w:sz="4" w:space="0" w:color="auto"/>
            </w:tcBorders>
          </w:tcPr>
          <w:p w:rsidR="007A444C" w:rsidP="007A444C" w14:paraId="72418E34" w14:textId="77777777">
            <w:pPr>
              <w:pStyle w:val="RTableTextAbt"/>
              <w:tabs>
                <w:tab w:val="left" w:pos="1286"/>
              </w:tabs>
              <w:ind w:right="-36"/>
              <w:jc w:val="center"/>
              <w:rPr>
                <w:szCs w:val="18"/>
              </w:rPr>
            </w:pPr>
            <w:r>
              <w:rPr>
                <w:szCs w:val="18"/>
              </w:rPr>
              <w:t>WCPP</w:t>
            </w:r>
          </w:p>
        </w:tc>
      </w:tr>
      <w:tr w14:paraId="1DAB2B50"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E546A" w:rsidP="007A444C" w14:paraId="1314BE3B" w14:textId="77777777">
            <w:pPr>
              <w:pStyle w:val="LTableTextAbt"/>
              <w:rPr>
                <w:szCs w:val="18"/>
              </w:rPr>
            </w:pPr>
            <w:r>
              <w:rPr>
                <w:szCs w:val="18"/>
              </w:rPr>
              <w:t>Processing Aid, except petrochemic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P="007A444C" w14:paraId="1DD293D5" w14:textId="44ACA0D7">
            <w:pPr>
              <w:pStyle w:val="RTableTextAbt"/>
              <w:tabs>
                <w:tab w:val="left" w:pos="1286"/>
              </w:tabs>
              <w:ind w:right="79"/>
              <w:rPr>
                <w:szCs w:val="18"/>
              </w:rPr>
            </w:pPr>
            <w:r>
              <w:rPr>
                <w:szCs w:val="18"/>
              </w:rPr>
              <w:t xml:space="preserve">$32,341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P="007A444C" w14:paraId="327E2746" w14:textId="2A767165">
            <w:pPr>
              <w:pStyle w:val="RTableTextAbt"/>
              <w:tabs>
                <w:tab w:val="left" w:pos="1286"/>
              </w:tabs>
              <w:ind w:right="79"/>
              <w:rPr>
                <w:szCs w:val="18"/>
              </w:rPr>
            </w:pPr>
            <w:r>
              <w:rPr>
                <w:szCs w:val="18"/>
              </w:rPr>
              <w:t xml:space="preserve">$32,341 </w:t>
            </w:r>
          </w:p>
        </w:tc>
        <w:tc>
          <w:tcPr>
            <w:tcW w:w="1080" w:type="dxa"/>
            <w:tcBorders>
              <w:top w:val="single" w:sz="4" w:space="0" w:color="auto"/>
              <w:left w:val="nil"/>
              <w:bottom w:val="single" w:sz="4" w:space="0" w:color="auto"/>
              <w:right w:val="single" w:sz="4" w:space="0" w:color="auto"/>
            </w:tcBorders>
            <w:vAlign w:val="center"/>
          </w:tcPr>
          <w:p w:rsidR="007A444C" w:rsidP="007A444C" w14:paraId="2CB57A8D" w14:textId="77777777">
            <w:pPr>
              <w:pStyle w:val="RTableTextAbt"/>
              <w:tabs>
                <w:tab w:val="left" w:pos="1286"/>
              </w:tabs>
              <w:ind w:right="-36"/>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492B500F" w14:textId="77777777">
            <w:pPr>
              <w:pStyle w:val="RTableTextAbt"/>
              <w:tabs>
                <w:tab w:val="left" w:pos="1286"/>
              </w:tabs>
              <w:ind w:right="-36"/>
              <w:jc w:val="center"/>
              <w:rPr>
                <w:szCs w:val="18"/>
              </w:rPr>
            </w:pPr>
            <w:r w:rsidRPr="00022FB3">
              <w:t>Prohibition</w:t>
            </w:r>
          </w:p>
        </w:tc>
      </w:tr>
      <w:tr w14:paraId="09BE3463"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E546A" w:rsidP="007A444C" w14:paraId="4AA96A10" w14:textId="77777777">
            <w:pPr>
              <w:pStyle w:val="LTableTextAbt"/>
              <w:rPr>
                <w:szCs w:val="18"/>
              </w:rPr>
            </w:pPr>
            <w:r>
              <w:rPr>
                <w:szCs w:val="18"/>
              </w:rPr>
              <w:t>Adhesives and Seal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P="007A444C" w14:paraId="6056C506" w14:textId="3FDA2D2F">
            <w:pPr>
              <w:pStyle w:val="RTableTextAbt"/>
              <w:tabs>
                <w:tab w:val="left" w:pos="1286"/>
              </w:tabs>
              <w:ind w:right="79"/>
              <w:rPr>
                <w:szCs w:val="18"/>
              </w:rPr>
            </w:pPr>
            <w:r>
              <w:rPr>
                <w:szCs w:val="18"/>
              </w:rPr>
              <w:t xml:space="preserve">$165,655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P="007A444C" w14:paraId="7BD14F84" w14:textId="37614536">
            <w:pPr>
              <w:pStyle w:val="RTableTextAbt"/>
              <w:tabs>
                <w:tab w:val="left" w:pos="1286"/>
              </w:tabs>
              <w:ind w:right="79"/>
              <w:rPr>
                <w:szCs w:val="18"/>
              </w:rPr>
            </w:pPr>
            <w:r>
              <w:rPr>
                <w:szCs w:val="18"/>
              </w:rPr>
              <w:t xml:space="preserve">$165,655 </w:t>
            </w:r>
          </w:p>
        </w:tc>
        <w:tc>
          <w:tcPr>
            <w:tcW w:w="1080" w:type="dxa"/>
            <w:tcBorders>
              <w:top w:val="single" w:sz="4" w:space="0" w:color="auto"/>
              <w:left w:val="nil"/>
              <w:bottom w:val="single" w:sz="4" w:space="0" w:color="auto"/>
              <w:right w:val="single" w:sz="4" w:space="0" w:color="auto"/>
            </w:tcBorders>
            <w:vAlign w:val="center"/>
          </w:tcPr>
          <w:p w:rsidR="007A444C" w:rsidP="007A444C" w14:paraId="27E48114" w14:textId="77777777">
            <w:pPr>
              <w:pStyle w:val="RTableTextAbt"/>
              <w:tabs>
                <w:tab w:val="left" w:pos="1286"/>
              </w:tabs>
              <w:ind w:right="-36"/>
              <w:jc w:val="center"/>
              <w:rPr>
                <w:szCs w:val="18"/>
              </w:rPr>
            </w:pPr>
            <w:r>
              <w:rPr>
                <w:szCs w:val="18"/>
              </w:rPr>
              <w:t>Prohibition</w:t>
            </w:r>
            <w:r>
              <w:rPr>
                <w:szCs w:val="18"/>
                <w:vertAlign w:val="superscript"/>
              </w:rPr>
              <w:t>3</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04389524" w14:textId="77777777">
            <w:pPr>
              <w:pStyle w:val="RTableTextAbt"/>
              <w:tabs>
                <w:tab w:val="left" w:pos="1286"/>
              </w:tabs>
              <w:ind w:right="-36"/>
              <w:jc w:val="center"/>
              <w:rPr>
                <w:szCs w:val="18"/>
              </w:rPr>
            </w:pPr>
            <w:r w:rsidRPr="00022FB3">
              <w:t>Prohibition</w:t>
            </w:r>
          </w:p>
        </w:tc>
      </w:tr>
      <w:tr w14:paraId="10583C75"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E546A" w:rsidP="007A444C" w14:paraId="60EC772E" w14:textId="77777777">
            <w:pPr>
              <w:pStyle w:val="LTableTextAbt"/>
              <w:rPr>
                <w:szCs w:val="18"/>
              </w:rPr>
            </w:pPr>
            <w:r>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P="007A444C" w14:paraId="6AA508E8" w14:textId="189E7EBA">
            <w:pPr>
              <w:pStyle w:val="RTableTextAbt"/>
              <w:tabs>
                <w:tab w:val="left" w:pos="1286"/>
              </w:tabs>
              <w:ind w:right="79"/>
              <w:rPr>
                <w:szCs w:val="18"/>
              </w:rPr>
            </w:pPr>
            <w:r>
              <w:rPr>
                <w:szCs w:val="18"/>
              </w:rPr>
              <w:t xml:space="preserve">$3,908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P="007A444C" w14:paraId="5853AD62" w14:textId="6D538542">
            <w:pPr>
              <w:pStyle w:val="RTableTextAbt"/>
              <w:tabs>
                <w:tab w:val="left" w:pos="1286"/>
              </w:tabs>
              <w:ind w:right="79"/>
              <w:rPr>
                <w:szCs w:val="18"/>
              </w:rPr>
            </w:pPr>
            <w:r>
              <w:rPr>
                <w:szCs w:val="18"/>
              </w:rPr>
              <w:t xml:space="preserve">$3,908 </w:t>
            </w:r>
          </w:p>
        </w:tc>
        <w:tc>
          <w:tcPr>
            <w:tcW w:w="1080" w:type="dxa"/>
            <w:tcBorders>
              <w:top w:val="single" w:sz="4" w:space="0" w:color="auto"/>
              <w:left w:val="nil"/>
              <w:bottom w:val="single" w:sz="4" w:space="0" w:color="auto"/>
              <w:right w:val="single" w:sz="4" w:space="0" w:color="auto"/>
            </w:tcBorders>
            <w:vAlign w:val="center"/>
          </w:tcPr>
          <w:p w:rsidR="007A444C" w:rsidP="007A444C" w14:paraId="1D2F612B" w14:textId="77777777">
            <w:pPr>
              <w:pStyle w:val="RTableTextAbt"/>
              <w:tabs>
                <w:tab w:val="left" w:pos="1286"/>
              </w:tabs>
              <w:ind w:right="-36"/>
              <w:jc w:val="center"/>
              <w:rPr>
                <w:szCs w:val="18"/>
              </w:rP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3DAF7CEC" w14:textId="77777777">
            <w:pPr>
              <w:pStyle w:val="RTableTextAbt"/>
              <w:tabs>
                <w:tab w:val="left" w:pos="1286"/>
              </w:tabs>
              <w:ind w:right="-36"/>
              <w:jc w:val="center"/>
              <w:rPr>
                <w:szCs w:val="18"/>
              </w:rPr>
            </w:pPr>
            <w:r w:rsidRPr="00022FB3">
              <w:t>Prohibition</w:t>
            </w:r>
          </w:p>
        </w:tc>
      </w:tr>
      <w:tr w14:paraId="0E04C2EE"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24141C5D" w14:textId="77777777">
            <w:pPr>
              <w:pStyle w:val="LTableTextAbt"/>
              <w:rPr>
                <w:szCs w:val="18"/>
              </w:rPr>
            </w:pPr>
            <w:r>
              <w:rPr>
                <w:szCs w:val="18"/>
              </w:rPr>
              <w:t xml:space="preserve">Aerosol Spray Cleaning/Degreasing </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3290D6AE" w14:textId="4CF8A892">
            <w:pPr>
              <w:pStyle w:val="RTableTextAbt"/>
              <w:tabs>
                <w:tab w:val="left" w:pos="1286"/>
              </w:tabs>
              <w:ind w:right="79"/>
            </w:pPr>
            <w:r>
              <w:rPr>
                <w:szCs w:val="18"/>
              </w:rPr>
              <w:t xml:space="preserve">$892,955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7988A235" w14:textId="44F4BF41">
            <w:pPr>
              <w:pStyle w:val="RTableTextAbt"/>
              <w:tabs>
                <w:tab w:val="left" w:pos="1286"/>
              </w:tabs>
              <w:ind w:right="79"/>
            </w:pPr>
            <w:r>
              <w:rPr>
                <w:szCs w:val="18"/>
              </w:rPr>
              <w:t xml:space="preserve">$892,955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09C3B2A9"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33A9A3FC" w14:textId="77777777">
            <w:pPr>
              <w:pStyle w:val="RTableTextAbt"/>
              <w:tabs>
                <w:tab w:val="left" w:pos="1286"/>
              </w:tabs>
              <w:ind w:right="-36"/>
              <w:jc w:val="center"/>
              <w:rPr>
                <w:szCs w:val="18"/>
              </w:rPr>
            </w:pPr>
            <w:r w:rsidRPr="00022FB3">
              <w:t>Prohibition</w:t>
            </w:r>
          </w:p>
        </w:tc>
      </w:tr>
      <w:tr w14:paraId="1AAEBBD2"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67B6E9C4" w14:textId="77777777">
            <w:pPr>
              <w:pStyle w:val="LTableTextAbt"/>
              <w:rPr>
                <w:szCs w:val="18"/>
              </w:rPr>
            </w:pPr>
            <w:r>
              <w:rPr>
                <w:szCs w:val="18"/>
              </w:rPr>
              <w:t>Aerosol Spray Cleaning/Degreasing -EEC</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6F330514" w14:textId="5BA0DF6A">
            <w:pPr>
              <w:pStyle w:val="RTableTextAbt"/>
              <w:tabs>
                <w:tab w:val="left" w:pos="1286"/>
              </w:tabs>
              <w:ind w:right="79"/>
            </w:pPr>
            <w:r>
              <w:rPr>
                <w:szCs w:val="18"/>
              </w:rPr>
              <w:t xml:space="preserve">$20,239,509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1356BA4B" w14:textId="613B7FEC">
            <w:pPr>
              <w:pStyle w:val="RTableTextAbt"/>
              <w:tabs>
                <w:tab w:val="left" w:pos="1286"/>
              </w:tabs>
              <w:ind w:right="79"/>
            </w:pPr>
            <w:r>
              <w:rPr>
                <w:szCs w:val="18"/>
              </w:rPr>
              <w:t xml:space="preserve">$20,239,509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013583A0" w14:textId="77777777">
            <w:pPr>
              <w:pStyle w:val="RTableTextAbt"/>
              <w:tabs>
                <w:tab w:val="left" w:pos="640"/>
              </w:tabs>
              <w:ind w:right="-36"/>
              <w:jc w:val="center"/>
            </w:pPr>
            <w:r>
              <w:t>Prescriptive Controls</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7D074353" w14:textId="77777777">
            <w:pPr>
              <w:pStyle w:val="RTableTextAbt"/>
              <w:tabs>
                <w:tab w:val="left" w:pos="1286"/>
              </w:tabs>
              <w:ind w:right="-36"/>
              <w:jc w:val="center"/>
              <w:rPr>
                <w:szCs w:val="18"/>
              </w:rPr>
            </w:pPr>
            <w:r w:rsidRPr="00022FB3">
              <w:t>Prohibition</w:t>
            </w:r>
            <w:r w:rsidRPr="00F01C70">
              <w:rPr>
                <w:szCs w:val="18"/>
                <w:vertAlign w:val="superscript"/>
              </w:rPr>
              <w:t>1</w:t>
            </w:r>
          </w:p>
        </w:tc>
      </w:tr>
      <w:tr w14:paraId="2C4C270F" w14:textId="77777777" w:rsidTr="00CD48B1">
        <w:tblPrEx>
          <w:tblW w:w="9450" w:type="dxa"/>
          <w:tblLayout w:type="fixed"/>
          <w:tblLook w:val="04A0"/>
        </w:tblPrEx>
        <w:trPr>
          <w:trHeight w:val="107"/>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3C681F43" w14:textId="77777777">
            <w:pPr>
              <w:pStyle w:val="LTableTextAbt"/>
              <w:rPr>
                <w:szCs w:val="18"/>
              </w:rPr>
            </w:pPr>
            <w:r>
              <w:rPr>
                <w:szCs w:val="18"/>
              </w:rPr>
              <w:t>Liquid and Spray Batch Cold Clean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01841B1F" w14:textId="7E15E21C">
            <w:pPr>
              <w:pStyle w:val="RTableTextAbt"/>
              <w:tabs>
                <w:tab w:val="left" w:pos="1286"/>
              </w:tabs>
              <w:ind w:right="79"/>
            </w:pPr>
            <w:r>
              <w:rPr>
                <w:szCs w:val="18"/>
              </w:rPr>
              <w:t xml:space="preserve">$4,125,144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44111634" w14:textId="50682B42">
            <w:pPr>
              <w:pStyle w:val="RTableTextAbt"/>
              <w:tabs>
                <w:tab w:val="left" w:pos="1286"/>
              </w:tabs>
              <w:ind w:right="79"/>
            </w:pPr>
            <w:r>
              <w:rPr>
                <w:szCs w:val="18"/>
              </w:rPr>
              <w:t xml:space="preserve">$4,125,144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5E8DAD98"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7C498A50" w14:textId="77777777">
            <w:pPr>
              <w:pStyle w:val="RTableTextAbt"/>
              <w:tabs>
                <w:tab w:val="left" w:pos="1286"/>
              </w:tabs>
              <w:ind w:right="-36"/>
              <w:jc w:val="center"/>
              <w:rPr>
                <w:szCs w:val="18"/>
              </w:rPr>
            </w:pPr>
            <w:r w:rsidRPr="00022FB3">
              <w:t>Prohibition</w:t>
            </w:r>
          </w:p>
        </w:tc>
      </w:tr>
      <w:tr w14:paraId="77E6F220"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00833801" w14:textId="77777777">
            <w:pPr>
              <w:pStyle w:val="LTableTextAbt"/>
              <w:rPr>
                <w:szCs w:val="18"/>
              </w:rPr>
            </w:pPr>
            <w:r>
              <w:rPr>
                <w:szCs w:val="18"/>
              </w:rPr>
              <w:t>Photographic Film Us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450831C4" w14:textId="04C01004">
            <w:pPr>
              <w:pStyle w:val="RTableTextAbt"/>
              <w:tabs>
                <w:tab w:val="left" w:pos="1286"/>
              </w:tabs>
              <w:ind w:right="79"/>
            </w:pPr>
            <w:r>
              <w:rPr>
                <w:szCs w:val="18"/>
              </w:rPr>
              <w:t xml:space="preserve">$331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6669F6E8" w14:textId="79B364BF">
            <w:pPr>
              <w:pStyle w:val="RTableTextAbt"/>
              <w:tabs>
                <w:tab w:val="left" w:pos="1286"/>
              </w:tabs>
              <w:ind w:right="79"/>
            </w:pPr>
            <w:r>
              <w:rPr>
                <w:szCs w:val="18"/>
              </w:rPr>
              <w:t xml:space="preserve">$331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0A320B42"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3CE6A8CF" w14:textId="77777777">
            <w:pPr>
              <w:pStyle w:val="RTableTextAbt"/>
              <w:tabs>
                <w:tab w:val="left" w:pos="1286"/>
              </w:tabs>
              <w:ind w:right="-36"/>
              <w:jc w:val="center"/>
              <w:rPr>
                <w:szCs w:val="18"/>
              </w:rPr>
            </w:pPr>
            <w:r w:rsidRPr="00022FB3">
              <w:t>Prohibition</w:t>
            </w:r>
          </w:p>
        </w:tc>
      </w:tr>
      <w:tr w14:paraId="35D6CE19"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71E3A929" w14:textId="77777777">
            <w:pPr>
              <w:pStyle w:val="LTableTextAbt"/>
              <w:rPr>
                <w:szCs w:val="18"/>
              </w:rPr>
            </w:pPr>
            <w:r>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45DD8DB2" w14:textId="0562B375">
            <w:pPr>
              <w:pStyle w:val="RTableTextAbt"/>
              <w:tabs>
                <w:tab w:val="left" w:pos="1286"/>
              </w:tabs>
              <w:ind w:right="79"/>
            </w:pPr>
            <w:r>
              <w:rPr>
                <w:szCs w:val="18"/>
              </w:rPr>
              <w:t xml:space="preserve">$102,906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5F91AC9F" w14:textId="0F4F6F7E">
            <w:pPr>
              <w:pStyle w:val="RTableTextAbt"/>
              <w:tabs>
                <w:tab w:val="left" w:pos="1286"/>
              </w:tabs>
              <w:ind w:right="79"/>
            </w:pPr>
            <w:r>
              <w:rPr>
                <w:szCs w:val="18"/>
              </w:rPr>
              <w:t xml:space="preserve">$102,906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72982A1F"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5294E9B6" w14:textId="77777777">
            <w:pPr>
              <w:pStyle w:val="RTableTextAbt"/>
              <w:tabs>
                <w:tab w:val="left" w:pos="1286"/>
              </w:tabs>
              <w:ind w:right="-36"/>
              <w:jc w:val="center"/>
              <w:rPr>
                <w:szCs w:val="18"/>
              </w:rPr>
            </w:pPr>
            <w:r w:rsidRPr="00022FB3">
              <w:t>Prohibition</w:t>
            </w:r>
          </w:p>
        </w:tc>
      </w:tr>
      <w:tr w14:paraId="018CBACD"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0CAD6CE7" w14:textId="77777777">
            <w:pPr>
              <w:pStyle w:val="LTableTextAbt"/>
              <w:rPr>
                <w:szCs w:val="18"/>
              </w:rPr>
            </w:pPr>
            <w:r>
              <w:rPr>
                <w:szCs w:val="18"/>
              </w:rPr>
              <w:t>Wipe and Liquid Cleaning and Polish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743788E5" w14:textId="45F288F8">
            <w:pPr>
              <w:pStyle w:val="RTableTextAbt"/>
              <w:tabs>
                <w:tab w:val="left" w:pos="1286"/>
              </w:tabs>
              <w:ind w:right="79"/>
            </w:pPr>
            <w:r>
              <w:rPr>
                <w:szCs w:val="18"/>
              </w:rPr>
              <w:t xml:space="preserve">$30,749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118BB520" w14:textId="48BBE993">
            <w:pPr>
              <w:pStyle w:val="RTableTextAbt"/>
              <w:tabs>
                <w:tab w:val="left" w:pos="1286"/>
              </w:tabs>
              <w:ind w:right="79"/>
            </w:pPr>
            <w:r>
              <w:rPr>
                <w:szCs w:val="18"/>
              </w:rPr>
              <w:t xml:space="preserve">$30,749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37B050E3"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021BDA27" w14:textId="77777777">
            <w:pPr>
              <w:pStyle w:val="RTableTextAbt"/>
              <w:tabs>
                <w:tab w:val="left" w:pos="1286"/>
              </w:tabs>
              <w:ind w:right="-36"/>
              <w:jc w:val="center"/>
              <w:rPr>
                <w:szCs w:val="18"/>
              </w:rPr>
            </w:pPr>
            <w:r w:rsidRPr="00022FB3">
              <w:t>Prohibition</w:t>
            </w:r>
          </w:p>
        </w:tc>
      </w:tr>
      <w:tr w14:paraId="764898AB"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0EE6F989" w14:textId="77777777">
            <w:pPr>
              <w:pStyle w:val="LTableTextAbt"/>
              <w:rPr>
                <w:szCs w:val="18"/>
              </w:rPr>
            </w:pPr>
            <w:r>
              <w:rPr>
                <w:szCs w:val="18"/>
              </w:rPr>
              <w:t>Inks and Ink Remov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4DFFA393" w14:textId="4EF773E4">
            <w:pPr>
              <w:pStyle w:val="RTableTextAbt"/>
              <w:tabs>
                <w:tab w:val="left" w:pos="1286"/>
              </w:tabs>
              <w:ind w:right="79"/>
            </w:pPr>
            <w:r>
              <w:rPr>
                <w:szCs w:val="18"/>
              </w:rPr>
              <w:t xml:space="preserve">$3,897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63332EED" w14:textId="23792AAF">
            <w:pPr>
              <w:pStyle w:val="RTableTextAbt"/>
              <w:tabs>
                <w:tab w:val="left" w:pos="1286"/>
              </w:tabs>
              <w:ind w:right="79"/>
            </w:pPr>
            <w:r>
              <w:rPr>
                <w:szCs w:val="18"/>
              </w:rPr>
              <w:t xml:space="preserve">$3,897 </w:t>
            </w:r>
          </w:p>
        </w:tc>
        <w:tc>
          <w:tcPr>
            <w:tcW w:w="1080" w:type="dxa"/>
            <w:tcBorders>
              <w:top w:val="single" w:sz="4" w:space="0" w:color="auto"/>
              <w:left w:val="nil"/>
              <w:bottom w:val="single" w:sz="4" w:space="0" w:color="auto"/>
              <w:right w:val="single" w:sz="4" w:space="0" w:color="auto"/>
            </w:tcBorders>
            <w:vAlign w:val="center"/>
          </w:tcPr>
          <w:p w:rsidR="007A444C" w:rsidRPr="006D0935" w:rsidP="007A444C" w14:paraId="3D9C1510"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7A444C" w:rsidP="007A444C" w14:paraId="27E0CDEC" w14:textId="77777777">
            <w:pPr>
              <w:pStyle w:val="RTableTextAbt"/>
              <w:tabs>
                <w:tab w:val="left" w:pos="1286"/>
              </w:tabs>
              <w:ind w:right="-36"/>
              <w:jc w:val="center"/>
              <w:rPr>
                <w:szCs w:val="18"/>
              </w:rPr>
            </w:pPr>
            <w:r w:rsidRPr="00022FB3">
              <w:t>Prohibition</w:t>
            </w:r>
          </w:p>
        </w:tc>
      </w:tr>
      <w:tr w14:paraId="50881CB3"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5A15D254" w14:textId="77777777">
            <w:pPr>
              <w:pStyle w:val="LTableTextAbt"/>
              <w:rPr>
                <w:szCs w:val="18"/>
              </w:rPr>
            </w:pPr>
            <w:r>
              <w:rPr>
                <w:szCs w:val="18"/>
              </w:rPr>
              <w:t>Anti-Spatter Welding Aeroso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1232C440" w14:textId="25950DEC">
            <w:pPr>
              <w:pStyle w:val="RTableTextAbt"/>
              <w:tabs>
                <w:tab w:val="left" w:pos="1286"/>
              </w:tabs>
              <w:ind w:right="79"/>
            </w:pPr>
            <w:r>
              <w:rPr>
                <w:szCs w:val="18"/>
              </w:rPr>
              <w:t xml:space="preserve">$8,034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409F75A9" w14:textId="28A9D353">
            <w:pPr>
              <w:pStyle w:val="RTableTextAbt"/>
              <w:tabs>
                <w:tab w:val="left" w:pos="1286"/>
              </w:tabs>
              <w:ind w:right="79"/>
            </w:pPr>
            <w:r>
              <w:rPr>
                <w:szCs w:val="18"/>
              </w:rPr>
              <w:t xml:space="preserve">$8,034 </w:t>
            </w:r>
          </w:p>
        </w:tc>
        <w:tc>
          <w:tcPr>
            <w:tcW w:w="1080" w:type="dxa"/>
            <w:tcBorders>
              <w:top w:val="single" w:sz="4" w:space="0" w:color="auto"/>
              <w:left w:val="nil"/>
              <w:bottom w:val="single" w:sz="4" w:space="0" w:color="auto"/>
              <w:right w:val="single" w:sz="4" w:space="0" w:color="auto"/>
            </w:tcBorders>
          </w:tcPr>
          <w:p w:rsidR="007A444C" w:rsidRPr="006D0935" w:rsidP="007A444C" w14:paraId="4071A6E4" w14:textId="77777777">
            <w:pPr>
              <w:pStyle w:val="RTableTextAbt"/>
              <w:tabs>
                <w:tab w:val="left" w:pos="1286"/>
              </w:tabs>
              <w:ind w:right="-36"/>
              <w:jc w:val="center"/>
            </w:pPr>
            <w:r>
              <w:rPr>
                <w:szCs w:val="18"/>
              </w:rPr>
              <w:t>Prohibit</w:t>
            </w:r>
          </w:p>
        </w:tc>
        <w:tc>
          <w:tcPr>
            <w:tcW w:w="1260" w:type="dxa"/>
            <w:gridSpan w:val="2"/>
            <w:tcBorders>
              <w:top w:val="single" w:sz="4" w:space="0" w:color="auto"/>
              <w:left w:val="nil"/>
              <w:bottom w:val="single" w:sz="4" w:space="0" w:color="auto"/>
              <w:right w:val="single" w:sz="4" w:space="0" w:color="auto"/>
            </w:tcBorders>
          </w:tcPr>
          <w:p w:rsidR="007A444C" w:rsidP="007A444C" w14:paraId="631C5224" w14:textId="77777777">
            <w:pPr>
              <w:pStyle w:val="RTableTextAbt"/>
              <w:tabs>
                <w:tab w:val="left" w:pos="1286"/>
              </w:tabs>
              <w:ind w:right="-36"/>
              <w:jc w:val="center"/>
              <w:rPr>
                <w:szCs w:val="18"/>
              </w:rPr>
            </w:pPr>
            <w:r>
              <w:rPr>
                <w:szCs w:val="18"/>
              </w:rPr>
              <w:t>Prohibition</w:t>
            </w:r>
          </w:p>
        </w:tc>
      </w:tr>
      <w:tr w14:paraId="63DADFD7"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10C1CEE7" w14:textId="77777777">
            <w:pPr>
              <w:pStyle w:val="LTableTextAbt"/>
              <w:rPr>
                <w:szCs w:val="18"/>
              </w:rPr>
            </w:pPr>
            <w:r>
              <w:rPr>
                <w:szCs w:val="18"/>
              </w:rPr>
              <w:t>Mold Cleaning, Release and Protect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762B3F85" w14:textId="01AB997D">
            <w:pPr>
              <w:pStyle w:val="RTableTextAbt"/>
              <w:tabs>
                <w:tab w:val="left" w:pos="1286"/>
              </w:tabs>
              <w:ind w:right="79"/>
            </w:pPr>
            <w:r>
              <w:rPr>
                <w:szCs w:val="18"/>
              </w:rPr>
              <w:t xml:space="preserve">$23,011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7430B5B8" w14:textId="5B5CB0E1">
            <w:pPr>
              <w:pStyle w:val="RTableTextAbt"/>
              <w:tabs>
                <w:tab w:val="left" w:pos="1286"/>
              </w:tabs>
              <w:ind w:right="79"/>
            </w:pPr>
            <w:r>
              <w:rPr>
                <w:szCs w:val="18"/>
              </w:rPr>
              <w:t xml:space="preserve">$23,011 </w:t>
            </w:r>
          </w:p>
        </w:tc>
        <w:tc>
          <w:tcPr>
            <w:tcW w:w="1080" w:type="dxa"/>
            <w:tcBorders>
              <w:top w:val="single" w:sz="4" w:space="0" w:color="auto"/>
              <w:left w:val="nil"/>
              <w:bottom w:val="single" w:sz="4" w:space="0" w:color="auto"/>
              <w:right w:val="single" w:sz="4" w:space="0" w:color="auto"/>
            </w:tcBorders>
          </w:tcPr>
          <w:p w:rsidR="007A444C" w:rsidRPr="006D0935" w:rsidP="007A444C" w14:paraId="0BB83CF9" w14:textId="77777777">
            <w:pPr>
              <w:pStyle w:val="RTableTextAbt"/>
              <w:tabs>
                <w:tab w:val="left" w:pos="1286"/>
              </w:tabs>
              <w:ind w:right="-36"/>
              <w:jc w:val="center"/>
            </w:pPr>
            <w:r>
              <w:rPr>
                <w:szCs w:val="18"/>
              </w:rPr>
              <w:t>Prohibit</w:t>
            </w:r>
          </w:p>
        </w:tc>
        <w:tc>
          <w:tcPr>
            <w:tcW w:w="1260" w:type="dxa"/>
            <w:gridSpan w:val="2"/>
            <w:tcBorders>
              <w:top w:val="single" w:sz="4" w:space="0" w:color="auto"/>
              <w:left w:val="nil"/>
              <w:bottom w:val="single" w:sz="4" w:space="0" w:color="auto"/>
              <w:right w:val="single" w:sz="4" w:space="0" w:color="auto"/>
            </w:tcBorders>
          </w:tcPr>
          <w:p w:rsidR="007A444C" w:rsidP="007A444C" w14:paraId="3607C9F0" w14:textId="77777777">
            <w:pPr>
              <w:pStyle w:val="RTableTextAbt"/>
              <w:tabs>
                <w:tab w:val="left" w:pos="1286"/>
              </w:tabs>
              <w:ind w:right="-36"/>
              <w:jc w:val="center"/>
              <w:rPr>
                <w:szCs w:val="18"/>
              </w:rPr>
            </w:pPr>
            <w:r>
              <w:rPr>
                <w:szCs w:val="18"/>
              </w:rPr>
              <w:t>Prohibition</w:t>
            </w:r>
          </w:p>
        </w:tc>
      </w:tr>
      <w:tr w14:paraId="7B58F329"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7A444C" w:rsidRPr="00484D1F" w:rsidP="007A444C" w14:paraId="5ECA2B46" w14:textId="77777777">
            <w:pPr>
              <w:pStyle w:val="LTableTextAbt"/>
              <w:rPr>
                <w:szCs w:val="18"/>
              </w:rPr>
            </w:pPr>
            <w:r>
              <w:rPr>
                <w:szCs w:val="18"/>
              </w:rPr>
              <w:t>Dry Cleaning (Dry Cleaning Machines &amp; Spot Remover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6D0935" w:rsidP="007A444C" w14:paraId="0CEAF30D" w14:textId="5BDEC82E">
            <w:pPr>
              <w:pStyle w:val="RTableTextAbt"/>
              <w:tabs>
                <w:tab w:val="left" w:pos="1286"/>
              </w:tabs>
              <w:ind w:right="79"/>
            </w:pPr>
            <w:r>
              <w:rPr>
                <w:szCs w:val="18"/>
              </w:rPr>
              <w:t xml:space="preserve">$106,446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6D0935" w:rsidP="007A444C" w14:paraId="2C7AEC4D" w14:textId="17DBA005">
            <w:pPr>
              <w:pStyle w:val="RTableTextAbt"/>
              <w:tabs>
                <w:tab w:val="left" w:pos="1286"/>
              </w:tabs>
              <w:ind w:right="79"/>
            </w:pPr>
            <w:r>
              <w:rPr>
                <w:szCs w:val="18"/>
              </w:rPr>
              <w:t xml:space="preserve">$45,303 </w:t>
            </w:r>
          </w:p>
        </w:tc>
        <w:tc>
          <w:tcPr>
            <w:tcW w:w="1080" w:type="dxa"/>
            <w:tcBorders>
              <w:top w:val="single" w:sz="4" w:space="0" w:color="auto"/>
              <w:left w:val="nil"/>
              <w:bottom w:val="single" w:sz="4" w:space="0" w:color="auto"/>
              <w:right w:val="single" w:sz="4" w:space="0" w:color="auto"/>
            </w:tcBorders>
          </w:tcPr>
          <w:p w:rsidR="007A444C" w:rsidRPr="006D0935" w:rsidP="007A444C" w14:paraId="02C810C1" w14:textId="77777777">
            <w:pPr>
              <w:pStyle w:val="RTableTextAbt"/>
              <w:tabs>
                <w:tab w:val="left" w:pos="1286"/>
              </w:tabs>
              <w:ind w:right="-36"/>
              <w:jc w:val="center"/>
            </w:pPr>
            <w:r>
              <w:t>10-Year Phase Out</w:t>
            </w:r>
          </w:p>
        </w:tc>
        <w:tc>
          <w:tcPr>
            <w:tcW w:w="1260" w:type="dxa"/>
            <w:gridSpan w:val="2"/>
            <w:tcBorders>
              <w:top w:val="single" w:sz="4" w:space="0" w:color="auto"/>
              <w:left w:val="nil"/>
              <w:bottom w:val="single" w:sz="4" w:space="0" w:color="auto"/>
              <w:right w:val="single" w:sz="4" w:space="0" w:color="auto"/>
            </w:tcBorders>
          </w:tcPr>
          <w:p w:rsidR="007A444C" w:rsidRPr="006D0935" w:rsidP="007A444C" w14:paraId="50377A3A" w14:textId="77777777">
            <w:pPr>
              <w:pStyle w:val="RTableTextAbt"/>
              <w:tabs>
                <w:tab w:val="left" w:pos="1286"/>
              </w:tabs>
              <w:ind w:right="-36"/>
              <w:jc w:val="center"/>
            </w:pPr>
            <w:r>
              <w:t>15-Year Phase Out</w:t>
            </w:r>
          </w:p>
        </w:tc>
      </w:tr>
      <w:tr w14:paraId="0701C3E5"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tcPr>
          <w:p w:rsidR="007A444C" w:rsidRPr="00484D1F" w:rsidP="007A444C" w14:paraId="1E7578E9" w14:textId="77777777">
            <w:pPr>
              <w:pStyle w:val="LTableTextAbt"/>
              <w:rPr>
                <w:b/>
                <w:bCs w:val="0"/>
                <w:szCs w:val="18"/>
              </w:rPr>
            </w:pPr>
            <w:r w:rsidRPr="00484D1F">
              <w:rPr>
                <w:b/>
                <w:bCs w:val="0"/>
                <w:szCs w:val="18"/>
              </w:rPr>
              <w:t>Tot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7A444C" w:rsidRPr="007A444C" w:rsidP="007A444C" w14:paraId="1BAC56CB" w14:textId="5F969F94">
            <w:pPr>
              <w:pStyle w:val="LTableTextAbt"/>
              <w:tabs>
                <w:tab w:val="left" w:pos="1286"/>
              </w:tabs>
              <w:ind w:right="79"/>
              <w:jc w:val="right"/>
              <w:rPr>
                <w:b/>
                <w:bCs w:val="0"/>
              </w:rPr>
            </w:pPr>
            <w:r w:rsidRPr="00293079">
              <w:rPr>
                <w:b/>
                <w:bCs w:val="0"/>
                <w:szCs w:val="18"/>
              </w:rPr>
              <w:t xml:space="preserve">$43,432,371 </w:t>
            </w:r>
          </w:p>
        </w:tc>
        <w:tc>
          <w:tcPr>
            <w:tcW w:w="1350" w:type="dxa"/>
            <w:tcBorders>
              <w:top w:val="single" w:sz="4" w:space="0" w:color="auto"/>
              <w:left w:val="nil"/>
              <w:bottom w:val="single" w:sz="4" w:space="0" w:color="auto"/>
              <w:right w:val="single" w:sz="4" w:space="0" w:color="auto"/>
            </w:tcBorders>
            <w:shd w:val="clear" w:color="auto" w:fill="auto"/>
            <w:vAlign w:val="center"/>
          </w:tcPr>
          <w:p w:rsidR="007A444C" w:rsidRPr="007A444C" w:rsidP="007A444C" w14:paraId="3D8A5C8C" w14:textId="3074E0B6">
            <w:pPr>
              <w:pStyle w:val="LTableTextAbt"/>
              <w:tabs>
                <w:tab w:val="left" w:pos="1286"/>
              </w:tabs>
              <w:ind w:right="79"/>
              <w:jc w:val="right"/>
              <w:rPr>
                <w:b/>
                <w:bCs w:val="0"/>
              </w:rPr>
            </w:pPr>
            <w:r w:rsidRPr="00293079">
              <w:rPr>
                <w:b/>
                <w:bCs w:val="0"/>
                <w:szCs w:val="18"/>
              </w:rPr>
              <w:t xml:space="preserve">$62,053,579 </w:t>
            </w:r>
          </w:p>
        </w:tc>
        <w:tc>
          <w:tcPr>
            <w:tcW w:w="1080" w:type="dxa"/>
            <w:tcBorders>
              <w:top w:val="single" w:sz="4" w:space="0" w:color="auto"/>
              <w:left w:val="nil"/>
              <w:bottom w:val="single" w:sz="4" w:space="0" w:color="auto"/>
              <w:right w:val="single" w:sz="4" w:space="0" w:color="auto"/>
            </w:tcBorders>
          </w:tcPr>
          <w:p w:rsidR="007A444C" w:rsidRPr="00B92D53" w:rsidP="007A444C" w14:paraId="000D468C" w14:textId="77777777">
            <w:pPr>
              <w:pStyle w:val="LTableTextAbt"/>
              <w:tabs>
                <w:tab w:val="left" w:pos="1286"/>
              </w:tabs>
              <w:ind w:right="-36"/>
              <w:jc w:val="center"/>
              <w:rPr>
                <w:b/>
                <w:bCs w:val="0"/>
              </w:rPr>
            </w:pPr>
          </w:p>
        </w:tc>
        <w:tc>
          <w:tcPr>
            <w:tcW w:w="1260" w:type="dxa"/>
            <w:gridSpan w:val="2"/>
            <w:tcBorders>
              <w:top w:val="single" w:sz="4" w:space="0" w:color="auto"/>
              <w:left w:val="nil"/>
              <w:bottom w:val="single" w:sz="4" w:space="0" w:color="auto"/>
              <w:right w:val="single" w:sz="4" w:space="0" w:color="auto"/>
            </w:tcBorders>
          </w:tcPr>
          <w:p w:rsidR="007A444C" w:rsidRPr="00B92D53" w:rsidP="007A444C" w14:paraId="18581A9D" w14:textId="77777777">
            <w:pPr>
              <w:pStyle w:val="LTableTextAbt"/>
              <w:tabs>
                <w:tab w:val="left" w:pos="1286"/>
              </w:tabs>
              <w:ind w:right="-36"/>
              <w:jc w:val="center"/>
              <w:rPr>
                <w:b/>
                <w:bCs w:val="0"/>
              </w:rPr>
            </w:pPr>
          </w:p>
        </w:tc>
      </w:tr>
      <w:tr w14:paraId="2C14B6C3" w14:textId="77777777">
        <w:tblPrEx>
          <w:tblW w:w="9450" w:type="dxa"/>
          <w:tblLayout w:type="fixed"/>
          <w:tblLook w:val="04A0"/>
        </w:tblPrEx>
        <w:trPr>
          <w:trHeight w:val="280"/>
        </w:trPr>
        <w:tc>
          <w:tcPr>
            <w:tcW w:w="9450" w:type="dxa"/>
            <w:gridSpan w:val="6"/>
            <w:tcBorders>
              <w:top w:val="single" w:sz="4" w:space="0" w:color="auto"/>
              <w:left w:val="single" w:sz="4" w:space="0" w:color="auto"/>
              <w:bottom w:val="single" w:sz="4" w:space="0" w:color="auto"/>
              <w:right w:val="single" w:sz="4" w:space="0" w:color="auto"/>
            </w:tcBorders>
            <w:shd w:val="clear" w:color="auto" w:fill="auto"/>
          </w:tcPr>
          <w:p w:rsidR="00BA3BE8" w:rsidRPr="00BA3BE8" w:rsidP="00CB1C05" w14:paraId="69C4D491" w14:textId="77777777">
            <w:pPr>
              <w:pStyle w:val="RTableTextAbt"/>
              <w:jc w:val="left"/>
              <w:rPr>
                <w:szCs w:val="18"/>
              </w:rPr>
            </w:pPr>
            <w:r>
              <w:rPr>
                <w:szCs w:val="18"/>
                <w:vertAlign w:val="superscript"/>
              </w:rPr>
              <w:t>1</w:t>
            </w:r>
            <w:r>
              <w:rPr>
                <w:szCs w:val="18"/>
              </w:rPr>
              <w:t xml:space="preserve">Since </w:t>
            </w:r>
            <w:r w:rsidR="00C943BE">
              <w:rPr>
                <w:szCs w:val="18"/>
              </w:rPr>
              <w:t xml:space="preserve">the costs of prohibition are unknown, the WCPP costs are used as a proxy estimate for the prohibition costs. Note that WCPP costs </w:t>
            </w:r>
            <w:r w:rsidR="00F265CC">
              <w:rPr>
                <w:szCs w:val="18"/>
              </w:rPr>
              <w:t xml:space="preserve">should be lower than the cost of prohibition (because switching </w:t>
            </w:r>
            <w:r w:rsidR="009E6EC5">
              <w:rPr>
                <w:szCs w:val="18"/>
              </w:rPr>
              <w:t xml:space="preserve">to an alternative is </w:t>
            </w:r>
            <w:r w:rsidR="00E2644A">
              <w:rPr>
                <w:szCs w:val="18"/>
              </w:rPr>
              <w:t>a viable compliance strategy under a WCPP requirement</w:t>
            </w:r>
            <w:r w:rsidR="005A329E">
              <w:rPr>
                <w:szCs w:val="18"/>
              </w:rPr>
              <w:t xml:space="preserve">, so if it is the more cost-effective compliance strategy then </w:t>
            </w:r>
            <w:r w:rsidR="006975B3">
              <w:rPr>
                <w:szCs w:val="18"/>
              </w:rPr>
              <w:t xml:space="preserve">firms are likely to switch to alternatives instead of </w:t>
            </w:r>
            <w:r w:rsidR="00D32B74">
              <w:rPr>
                <w:szCs w:val="18"/>
              </w:rPr>
              <w:t>following</w:t>
            </w:r>
            <w:r w:rsidR="006975B3">
              <w:rPr>
                <w:szCs w:val="18"/>
              </w:rPr>
              <w:t xml:space="preserve"> the WCPP requirements.</w:t>
            </w:r>
          </w:p>
          <w:p w:rsidR="00C8577F" w:rsidP="00CB1C05" w14:paraId="3F1BA50C" w14:textId="77777777">
            <w:pPr>
              <w:pStyle w:val="RTableTextAbt"/>
              <w:jc w:val="left"/>
              <w:rPr>
                <w:szCs w:val="18"/>
              </w:rPr>
            </w:pPr>
            <w:r>
              <w:rPr>
                <w:szCs w:val="18"/>
                <w:vertAlign w:val="superscript"/>
              </w:rPr>
              <w:t>2</w:t>
            </w:r>
            <w:r w:rsidR="00937F08">
              <w:rPr>
                <w:szCs w:val="18"/>
              </w:rPr>
              <w:t xml:space="preserve">Vapor degreasing costs are lower under Option 2 compared to Option 1 because </w:t>
            </w:r>
            <w:r>
              <w:rPr>
                <w:szCs w:val="18"/>
              </w:rPr>
              <w:t>25 percent of vapor degreasers are assumed to be eligible for the section 6(g) exemption for aircraft skins and aerospace degreasing, respectively.</w:t>
            </w:r>
          </w:p>
          <w:p w:rsidR="00C8577F" w:rsidRPr="00B92D53" w:rsidP="00CB1C05" w14:paraId="229793FB" w14:textId="77777777">
            <w:pPr>
              <w:pStyle w:val="LTableTextAbt"/>
              <w:tabs>
                <w:tab w:val="left" w:pos="1286"/>
              </w:tabs>
              <w:ind w:right="495"/>
              <w:rPr>
                <w:b/>
                <w:bCs w:val="0"/>
              </w:rPr>
            </w:pPr>
            <w:r>
              <w:rPr>
                <w:szCs w:val="18"/>
                <w:vertAlign w:val="superscript"/>
              </w:rPr>
              <w:t>3</w:t>
            </w:r>
            <w:r>
              <w:rPr>
                <w:szCs w:val="18"/>
              </w:rPr>
              <w:t>While there are limited exemptions for adhesives and sealants, this analysis assumes all users and formulators switch to alternatives because it is likely to be the most cost-effective option.</w:t>
            </w:r>
          </w:p>
        </w:tc>
      </w:tr>
      <w:tr w14:paraId="667A8EE0" w14:textId="77777777">
        <w:tblPrEx>
          <w:tblW w:w="9450" w:type="dxa"/>
          <w:tblLayout w:type="fixed"/>
          <w:tblLook w:val="04A0"/>
        </w:tblPrEx>
        <w:trPr>
          <w:trHeight w:val="280"/>
        </w:trPr>
        <w:tc>
          <w:tcPr>
            <w:tcW w:w="9450" w:type="dxa"/>
            <w:gridSpan w:val="6"/>
            <w:tcBorders>
              <w:bottom w:val="single" w:sz="4" w:space="0" w:color="auto"/>
            </w:tcBorders>
            <w:shd w:val="clear" w:color="auto" w:fill="auto"/>
            <w:vAlign w:val="center"/>
          </w:tcPr>
          <w:p w:rsidR="00C8577F" w:rsidP="00CB1C05" w14:paraId="31B4219F" w14:textId="77777777">
            <w:pPr>
              <w:pStyle w:val="TableTitleA"/>
            </w:pPr>
            <w:bookmarkStart w:id="38" w:name="_Toc165378786"/>
            <w:r w:rsidRPr="006F6A0D">
              <w:t>Table ES-</w:t>
            </w:r>
            <w:r w:rsidR="00BC4B5D">
              <w:fldChar w:fldCharType="begin" w:fldLock="1"/>
            </w:r>
            <w:r w:rsidR="00BC4B5D">
              <w:instrText xml:space="preserve"> SEQ Table_ES- \* ARABIC </w:instrText>
            </w:r>
            <w:r w:rsidR="00BC4B5D">
              <w:fldChar w:fldCharType="separate"/>
            </w:r>
            <w:r w:rsidR="0092222B">
              <w:rPr>
                <w:noProof/>
              </w:rPr>
              <w:t>5</w:t>
            </w:r>
            <w:r w:rsidR="00BC4B5D">
              <w:rPr>
                <w:noProof/>
              </w:rPr>
              <w:fldChar w:fldCharType="end"/>
            </w:r>
            <w:r w:rsidRPr="006F6A0D">
              <w:t xml:space="preserve">: </w:t>
            </w:r>
            <w:r w:rsidR="00CD3CDF">
              <w:t xml:space="preserve">Total 20-Year </w:t>
            </w:r>
            <w:r w:rsidR="00301D23">
              <w:t xml:space="preserve">Annualized </w:t>
            </w:r>
            <w:r w:rsidRPr="006D0935" w:rsidR="00301D23">
              <w:t>Costs</w:t>
            </w:r>
            <w:r w:rsidRPr="006D0935">
              <w:t xml:space="preserve"> by Use Category </w:t>
            </w:r>
            <w:r>
              <w:t>by Option (3% Discount Rate)</w:t>
            </w:r>
            <w:bookmarkEnd w:id="38"/>
          </w:p>
        </w:tc>
      </w:tr>
      <w:tr w14:paraId="16FDC47E" w14:textId="77777777">
        <w:tblPrEx>
          <w:tblW w:w="9450" w:type="dxa"/>
          <w:tblLayout w:type="fixed"/>
          <w:tblLook w:val="04A0"/>
        </w:tblPrEx>
        <w:trPr>
          <w:trHeight w:val="492"/>
        </w:trPr>
        <w:tc>
          <w:tcPr>
            <w:tcW w:w="4410" w:type="dxa"/>
            <w:vMerge w:val="restart"/>
            <w:tcBorders>
              <w:top w:val="single" w:sz="4" w:space="0" w:color="auto"/>
              <w:left w:val="single" w:sz="4" w:space="0" w:color="auto"/>
              <w:right w:val="single" w:sz="4" w:space="0" w:color="auto"/>
            </w:tcBorders>
            <w:shd w:val="clear" w:color="000000" w:fill="48A9C5"/>
            <w:vAlign w:val="center"/>
          </w:tcPr>
          <w:p w:rsidR="00C8577F" w:rsidRPr="006D0935" w:rsidP="00CB1C05" w14:paraId="06C81779" w14:textId="77777777">
            <w:pPr>
              <w:pStyle w:val="TableSubtitle"/>
            </w:pPr>
            <w:r>
              <w:t>Use Category</w:t>
            </w:r>
          </w:p>
        </w:tc>
        <w:tc>
          <w:tcPr>
            <w:tcW w:w="1350" w:type="dxa"/>
            <w:vMerge w:val="restart"/>
            <w:tcBorders>
              <w:top w:val="single" w:sz="4" w:space="0" w:color="auto"/>
              <w:left w:val="nil"/>
              <w:right w:val="single" w:sz="4" w:space="0" w:color="auto"/>
            </w:tcBorders>
            <w:shd w:val="clear" w:color="000000" w:fill="48A9C5"/>
            <w:noWrap/>
            <w:vAlign w:val="center"/>
          </w:tcPr>
          <w:p w:rsidR="00C8577F" w:rsidP="00CB1C05" w14:paraId="4539263E" w14:textId="77777777">
            <w:pPr>
              <w:pStyle w:val="TableSubtitle"/>
              <w:rPr>
                <w:rFonts w:cs="Calibri"/>
              </w:rPr>
            </w:pPr>
            <w:r>
              <w:rPr>
                <w:rFonts w:cs="Calibri"/>
              </w:rPr>
              <w:t>Option 1</w:t>
            </w:r>
          </w:p>
          <w:p w:rsidR="00C8577F" w:rsidRPr="006D0935" w:rsidP="00CB1C05" w14:paraId="3C7CF596" w14:textId="77777777">
            <w:pPr>
              <w:pStyle w:val="TableSubtitle"/>
            </w:pPr>
            <w:r>
              <w:rPr>
                <w:rFonts w:cs="Calibri"/>
              </w:rPr>
              <w:t>(Final Rule)</w:t>
            </w:r>
          </w:p>
        </w:tc>
        <w:tc>
          <w:tcPr>
            <w:tcW w:w="1350" w:type="dxa"/>
            <w:vMerge w:val="restart"/>
            <w:tcBorders>
              <w:top w:val="single" w:sz="4" w:space="0" w:color="auto"/>
              <w:left w:val="nil"/>
              <w:right w:val="single" w:sz="4" w:space="0" w:color="auto"/>
            </w:tcBorders>
            <w:shd w:val="clear" w:color="000000" w:fill="48A9C5"/>
            <w:noWrap/>
            <w:vAlign w:val="center"/>
          </w:tcPr>
          <w:p w:rsidR="00C8577F" w:rsidP="00CB1C05" w14:paraId="20E645E6" w14:textId="77777777">
            <w:pPr>
              <w:pStyle w:val="TableSubtitle"/>
            </w:pPr>
            <w:r>
              <w:t>Option 2</w:t>
            </w:r>
          </w:p>
          <w:p w:rsidR="00C8577F" w:rsidRPr="006D0935" w:rsidP="00CB1C05" w14:paraId="3D144A31" w14:textId="77777777">
            <w:pPr>
              <w:pStyle w:val="TableSubtitle"/>
            </w:pPr>
            <w:r>
              <w:t>(Alternative Option)</w:t>
            </w:r>
          </w:p>
        </w:tc>
        <w:tc>
          <w:tcPr>
            <w:tcW w:w="2340" w:type="dxa"/>
            <w:gridSpan w:val="3"/>
            <w:tcBorders>
              <w:top w:val="single" w:sz="4" w:space="0" w:color="auto"/>
              <w:left w:val="nil"/>
              <w:bottom w:val="single" w:sz="4" w:space="0" w:color="auto"/>
              <w:right w:val="single" w:sz="4" w:space="0" w:color="auto"/>
            </w:tcBorders>
            <w:shd w:val="clear" w:color="000000" w:fill="48A9C5"/>
            <w:vAlign w:val="center"/>
          </w:tcPr>
          <w:p w:rsidR="00C8577F" w:rsidP="00CB1C05" w14:paraId="4E6F1823" w14:textId="77777777">
            <w:pPr>
              <w:pStyle w:val="TableSubtitle"/>
            </w:pPr>
            <w:r>
              <w:t>Notes</w:t>
            </w:r>
          </w:p>
        </w:tc>
      </w:tr>
      <w:tr w14:paraId="7006B093" w14:textId="77777777">
        <w:tblPrEx>
          <w:tblW w:w="9450" w:type="dxa"/>
          <w:tblLayout w:type="fixed"/>
          <w:tblLook w:val="04A0"/>
        </w:tblPrEx>
        <w:trPr>
          <w:trHeight w:val="492"/>
        </w:trPr>
        <w:tc>
          <w:tcPr>
            <w:tcW w:w="4410" w:type="dxa"/>
            <w:vMerge/>
            <w:tcBorders>
              <w:left w:val="single" w:sz="4" w:space="0" w:color="auto"/>
              <w:right w:val="single" w:sz="4" w:space="0" w:color="auto"/>
            </w:tcBorders>
            <w:shd w:val="clear" w:color="000000" w:fill="48A9C5"/>
            <w:vAlign w:val="center"/>
          </w:tcPr>
          <w:p w:rsidR="00C8577F" w:rsidP="00CB1C05" w14:paraId="2067DE15" w14:textId="77777777">
            <w:pPr>
              <w:pStyle w:val="TableSubtitle"/>
            </w:pPr>
          </w:p>
        </w:tc>
        <w:tc>
          <w:tcPr>
            <w:tcW w:w="1350" w:type="dxa"/>
            <w:vMerge/>
            <w:tcBorders>
              <w:left w:val="nil"/>
              <w:bottom w:val="single" w:sz="4" w:space="0" w:color="auto"/>
              <w:right w:val="single" w:sz="4" w:space="0" w:color="auto"/>
            </w:tcBorders>
            <w:shd w:val="clear" w:color="000000" w:fill="48A9C5"/>
            <w:noWrap/>
            <w:vAlign w:val="center"/>
          </w:tcPr>
          <w:p w:rsidR="00C8577F" w:rsidP="00CB1C05" w14:paraId="4BBF89F8" w14:textId="77777777">
            <w:pPr>
              <w:pStyle w:val="TableSubtitle"/>
              <w:rPr>
                <w:rFonts w:cs="Calibri"/>
              </w:rPr>
            </w:pPr>
          </w:p>
        </w:tc>
        <w:tc>
          <w:tcPr>
            <w:tcW w:w="1350" w:type="dxa"/>
            <w:vMerge/>
            <w:tcBorders>
              <w:left w:val="nil"/>
              <w:bottom w:val="single" w:sz="4" w:space="0" w:color="auto"/>
              <w:right w:val="single" w:sz="4" w:space="0" w:color="auto"/>
            </w:tcBorders>
            <w:shd w:val="clear" w:color="000000" w:fill="48A9C5"/>
            <w:noWrap/>
            <w:vAlign w:val="center"/>
          </w:tcPr>
          <w:p w:rsidR="00C8577F" w:rsidP="00CB1C05" w14:paraId="0E1CCDBB" w14:textId="77777777">
            <w:pPr>
              <w:pStyle w:val="TableSubtitle"/>
            </w:pPr>
          </w:p>
        </w:tc>
        <w:tc>
          <w:tcPr>
            <w:tcW w:w="1080" w:type="dxa"/>
            <w:tcBorders>
              <w:top w:val="single" w:sz="4" w:space="0" w:color="auto"/>
              <w:left w:val="nil"/>
              <w:bottom w:val="single" w:sz="4" w:space="0" w:color="auto"/>
              <w:right w:val="single" w:sz="4" w:space="0" w:color="auto"/>
            </w:tcBorders>
            <w:shd w:val="clear" w:color="000000" w:fill="48A9C5"/>
            <w:vAlign w:val="center"/>
          </w:tcPr>
          <w:p w:rsidR="00C8577F" w:rsidP="00CB1C05" w14:paraId="020D4239" w14:textId="77777777">
            <w:pPr>
              <w:pStyle w:val="TableSubtitle"/>
              <w:rPr>
                <w:rFonts w:cs="Calibri"/>
              </w:rPr>
            </w:pPr>
            <w:r>
              <w:rPr>
                <w:rFonts w:cs="Calibri"/>
              </w:rPr>
              <w:t>Option 1</w:t>
            </w:r>
          </w:p>
          <w:p w:rsidR="00C8577F" w:rsidP="00CB1C05" w14:paraId="51B23C87" w14:textId="77777777">
            <w:pPr>
              <w:pStyle w:val="TableSubtitle"/>
            </w:pPr>
            <w:r>
              <w:rPr>
                <w:rFonts w:cs="Calibri"/>
              </w:rPr>
              <w:t>(Final Rule)</w:t>
            </w:r>
          </w:p>
        </w:tc>
        <w:tc>
          <w:tcPr>
            <w:tcW w:w="1260" w:type="dxa"/>
            <w:gridSpan w:val="2"/>
            <w:tcBorders>
              <w:top w:val="single" w:sz="4" w:space="0" w:color="auto"/>
              <w:left w:val="nil"/>
              <w:bottom w:val="single" w:sz="4" w:space="0" w:color="auto"/>
              <w:right w:val="single" w:sz="4" w:space="0" w:color="auto"/>
            </w:tcBorders>
            <w:shd w:val="clear" w:color="000000" w:fill="48A9C5"/>
            <w:vAlign w:val="center"/>
          </w:tcPr>
          <w:p w:rsidR="00C8577F" w:rsidP="00CB1C05" w14:paraId="3DC8ED3F" w14:textId="77777777">
            <w:pPr>
              <w:pStyle w:val="TableSubtitle"/>
            </w:pPr>
            <w:r>
              <w:t>Option 2</w:t>
            </w:r>
          </w:p>
          <w:p w:rsidR="00C8577F" w:rsidP="00CB1C05" w14:paraId="60427170" w14:textId="77777777">
            <w:pPr>
              <w:pStyle w:val="TableSubtitle"/>
            </w:pPr>
            <w:r>
              <w:t>(Alternative Option</w:t>
            </w:r>
          </w:p>
        </w:tc>
      </w:tr>
      <w:tr w14:paraId="0B603E8A"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4BB0DDE7" w14:textId="77777777">
            <w:pPr>
              <w:pStyle w:val="LTableTextAbt"/>
              <w:rPr>
                <w:szCs w:val="18"/>
              </w:rPr>
            </w:pPr>
            <w:r w:rsidRPr="00484D1F">
              <w:rPr>
                <w:szCs w:val="18"/>
              </w:rPr>
              <w:t>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5B3DD356" w14:textId="0EDD67D5">
            <w:pPr>
              <w:pStyle w:val="RTableTextAbt"/>
              <w:ind w:right="82"/>
            </w:pPr>
            <w:r>
              <w:rPr>
                <w:szCs w:val="18"/>
              </w:rPr>
              <w:t xml:space="preserve">$1,991,790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6DE18413" w14:textId="5EE51551">
            <w:pPr>
              <w:pStyle w:val="RTableTextAbt"/>
              <w:ind w:right="82"/>
            </w:pPr>
            <w:r>
              <w:rPr>
                <w:szCs w:val="18"/>
              </w:rPr>
              <w:t xml:space="preserve">$1,991,790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7F94B413"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RPr="006D0935" w:rsidP="00B92140" w14:paraId="06CD41C1" w14:textId="77777777">
            <w:pPr>
              <w:pStyle w:val="RTableTextAbt"/>
              <w:tabs>
                <w:tab w:val="left" w:pos="781"/>
              </w:tabs>
              <w:ind w:right="-120"/>
              <w:jc w:val="center"/>
            </w:pPr>
            <w:r>
              <w:t>WCPP</w:t>
            </w:r>
          </w:p>
        </w:tc>
      </w:tr>
      <w:tr w14:paraId="48022702"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064BFB2B" w14:textId="77777777">
            <w:pPr>
              <w:pStyle w:val="LTableTextAbt"/>
              <w:rPr>
                <w:szCs w:val="18"/>
              </w:rPr>
            </w:pPr>
            <w:r w:rsidRPr="00484D1F">
              <w:rPr>
                <w:szCs w:val="18"/>
              </w:rPr>
              <w:t>Import/</w:t>
            </w:r>
            <w:r w:rsidRPr="004E546A">
              <w:rPr>
                <w:szCs w:val="18"/>
              </w:rPr>
              <w:t>Repackag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2BEF5B97" w14:textId="156FB472">
            <w:pPr>
              <w:pStyle w:val="RTableTextAbt"/>
              <w:ind w:right="82"/>
            </w:pPr>
            <w:r>
              <w:rPr>
                <w:szCs w:val="18"/>
              </w:rPr>
              <w:t xml:space="preserve">$204,090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189987D3" w14:textId="796A4217">
            <w:pPr>
              <w:pStyle w:val="RTableTextAbt"/>
              <w:ind w:right="82"/>
            </w:pPr>
            <w:r>
              <w:rPr>
                <w:szCs w:val="18"/>
              </w:rPr>
              <w:t xml:space="preserve">$204,090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54FC6691"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RPr="006D0935" w:rsidP="00B92140" w14:paraId="71F7BC5D" w14:textId="77777777">
            <w:pPr>
              <w:pStyle w:val="RTableTextAbt"/>
              <w:tabs>
                <w:tab w:val="left" w:pos="781"/>
              </w:tabs>
              <w:ind w:right="-120"/>
              <w:jc w:val="center"/>
            </w:pPr>
            <w:r>
              <w:t>WCPP</w:t>
            </w:r>
          </w:p>
        </w:tc>
      </w:tr>
      <w:tr w14:paraId="74ED8B9C"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159F4EDF" w14:textId="77777777">
            <w:pPr>
              <w:pStyle w:val="LTableTextAbt"/>
              <w:rPr>
                <w:szCs w:val="18"/>
              </w:rPr>
            </w:pPr>
            <w:r>
              <w:rPr>
                <w:szCs w:val="18"/>
              </w:rPr>
              <w:t>Reactant/Intermediat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1BA17E02" w14:textId="7C7673E6">
            <w:pPr>
              <w:pStyle w:val="RTableTextAbt"/>
              <w:ind w:right="82"/>
            </w:pPr>
            <w:r>
              <w:rPr>
                <w:szCs w:val="18"/>
              </w:rPr>
              <w:t xml:space="preserve">$385,361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1D6BC0A9" w14:textId="67492F05">
            <w:pPr>
              <w:pStyle w:val="RTableTextAbt"/>
              <w:ind w:right="82"/>
            </w:pPr>
            <w:r>
              <w:rPr>
                <w:szCs w:val="18"/>
              </w:rPr>
              <w:t xml:space="preserve">$385,361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49CAD422"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RPr="006D0935" w:rsidP="00B92140" w14:paraId="0538F3CC" w14:textId="77777777">
            <w:pPr>
              <w:pStyle w:val="RTableTextAbt"/>
              <w:tabs>
                <w:tab w:val="left" w:pos="781"/>
              </w:tabs>
              <w:ind w:right="-120"/>
              <w:jc w:val="center"/>
            </w:pPr>
            <w:r>
              <w:t>WCPP</w:t>
            </w:r>
          </w:p>
        </w:tc>
      </w:tr>
      <w:tr w14:paraId="71C3981F"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5811C9D8" w14:textId="77777777">
            <w:pPr>
              <w:pStyle w:val="LTableTextAbt"/>
              <w:rPr>
                <w:szCs w:val="18"/>
              </w:rPr>
            </w:pPr>
            <w:r>
              <w:rPr>
                <w:szCs w:val="18"/>
              </w:rPr>
              <w:t>Processing Aid in Petrochemical 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3D794C25" w14:textId="7D9DC561">
            <w:pPr>
              <w:pStyle w:val="RTableTextAbt"/>
              <w:ind w:right="82"/>
            </w:pPr>
            <w:r>
              <w:rPr>
                <w:szCs w:val="18"/>
              </w:rPr>
              <w:t xml:space="preserve">$1,041,331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716AF7C3" w14:textId="28AA1007">
            <w:pPr>
              <w:pStyle w:val="RTableTextAbt"/>
              <w:ind w:right="82"/>
            </w:pPr>
            <w:r>
              <w:rPr>
                <w:szCs w:val="18"/>
              </w:rPr>
              <w:t xml:space="preserve">$1,041,331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2FAFE941"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RPr="006D0935" w:rsidP="00B92140" w14:paraId="0A942E5F" w14:textId="77777777">
            <w:pPr>
              <w:pStyle w:val="RTableTextAbt"/>
              <w:tabs>
                <w:tab w:val="left" w:pos="781"/>
              </w:tabs>
              <w:ind w:right="-120"/>
              <w:jc w:val="center"/>
            </w:pPr>
            <w:r>
              <w:t>WCPP</w:t>
            </w:r>
          </w:p>
        </w:tc>
      </w:tr>
      <w:tr w14:paraId="2F2B18F3" w14:textId="77777777" w:rsidTr="00CD48B1">
        <w:tblPrEx>
          <w:tblW w:w="9450" w:type="dxa"/>
          <w:tblLayout w:type="fixed"/>
          <w:tblLook w:val="04A0"/>
        </w:tblPrEx>
        <w:trPr>
          <w:trHeight w:val="269"/>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77AFE481" w14:textId="77777777">
            <w:pPr>
              <w:pStyle w:val="LTableTextAbt"/>
              <w:rPr>
                <w:szCs w:val="18"/>
              </w:rPr>
            </w:pPr>
            <w:r>
              <w:rPr>
                <w:szCs w:val="18"/>
              </w:rPr>
              <w:t>Production of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31DE23D2" w14:textId="1F35A4B4">
            <w:pPr>
              <w:pStyle w:val="RTableTextAbt"/>
              <w:tabs>
                <w:tab w:val="left" w:pos="1286"/>
              </w:tabs>
              <w:ind w:right="82"/>
            </w:pPr>
            <w:r>
              <w:rPr>
                <w:szCs w:val="18"/>
              </w:rPr>
              <w:t xml:space="preserve">$43,638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32110BFA" w14:textId="67FC3DCB">
            <w:pPr>
              <w:pStyle w:val="RTableTextAbt"/>
              <w:tabs>
                <w:tab w:val="left" w:pos="1286"/>
              </w:tabs>
              <w:ind w:right="82"/>
            </w:pPr>
            <w:r>
              <w:rPr>
                <w:szCs w:val="18"/>
              </w:rPr>
              <w:t xml:space="preserve">$43,638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530543BF"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0C04CCA2" w14:textId="77777777">
            <w:pPr>
              <w:pStyle w:val="RTableTextAbt"/>
              <w:tabs>
                <w:tab w:val="left" w:pos="781"/>
                <w:tab w:val="left" w:pos="1286"/>
              </w:tabs>
              <w:ind w:right="-120"/>
              <w:jc w:val="center"/>
              <w:rPr>
                <w:szCs w:val="18"/>
              </w:rPr>
            </w:pPr>
            <w:r>
              <w:rPr>
                <w:szCs w:val="18"/>
              </w:rPr>
              <w:t>Prohibition</w:t>
            </w:r>
            <w:r w:rsidRPr="00F01C70">
              <w:rPr>
                <w:szCs w:val="18"/>
                <w:vertAlign w:val="superscript"/>
              </w:rPr>
              <w:t>1</w:t>
            </w:r>
          </w:p>
        </w:tc>
      </w:tr>
      <w:tr w14:paraId="26A6BBDB"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236901AA" w14:textId="77777777">
            <w:pPr>
              <w:pStyle w:val="LTableTextAbt"/>
              <w:rPr>
                <w:szCs w:val="18"/>
              </w:rPr>
            </w:pPr>
            <w:r>
              <w:rPr>
                <w:szCs w:val="18"/>
              </w:rPr>
              <w:t>Use as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0E719301" w14:textId="52DB7B9F">
            <w:pPr>
              <w:pStyle w:val="RTableTextAbt"/>
              <w:tabs>
                <w:tab w:val="left" w:pos="1286"/>
              </w:tabs>
              <w:ind w:right="82"/>
            </w:pPr>
            <w:r>
              <w:rPr>
                <w:szCs w:val="18"/>
              </w:rPr>
              <w:t xml:space="preserve">$1,427,061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36214257" w14:textId="49226BA9">
            <w:pPr>
              <w:pStyle w:val="RTableTextAbt"/>
              <w:tabs>
                <w:tab w:val="left" w:pos="1286"/>
              </w:tabs>
              <w:ind w:right="82"/>
            </w:pPr>
            <w:r>
              <w:rPr>
                <w:szCs w:val="18"/>
              </w:rPr>
              <w:t xml:space="preserve">$1,427,061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34FAC731"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13B87680" w14:textId="77777777">
            <w:pPr>
              <w:pStyle w:val="RTableTextAbt"/>
              <w:tabs>
                <w:tab w:val="left" w:pos="781"/>
                <w:tab w:val="left" w:pos="1286"/>
              </w:tabs>
              <w:ind w:right="-120"/>
              <w:jc w:val="center"/>
              <w:rPr>
                <w:szCs w:val="18"/>
              </w:rPr>
            </w:pPr>
            <w:r>
              <w:rPr>
                <w:szCs w:val="18"/>
              </w:rPr>
              <w:t>Prohibition</w:t>
            </w:r>
            <w:r w:rsidRPr="00F01C70">
              <w:rPr>
                <w:szCs w:val="18"/>
                <w:vertAlign w:val="superscript"/>
              </w:rPr>
              <w:t>1</w:t>
            </w:r>
          </w:p>
        </w:tc>
      </w:tr>
      <w:tr w14:paraId="71839F29"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6581929A" w14:textId="77777777">
            <w:pPr>
              <w:pStyle w:val="LTableTextAbt"/>
              <w:rPr>
                <w:szCs w:val="18"/>
              </w:rPr>
            </w:pPr>
            <w:r>
              <w:rPr>
                <w:szCs w:val="18"/>
              </w:rPr>
              <w:t>Vapor Degreasing: Open Top Vapor Degreasing (OT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36E21A2D" w14:textId="4889179F">
            <w:pPr>
              <w:pStyle w:val="RTableTextAbt"/>
              <w:tabs>
                <w:tab w:val="left" w:pos="1286"/>
              </w:tabs>
              <w:ind w:right="82"/>
            </w:pPr>
            <w:r>
              <w:rPr>
                <w:szCs w:val="18"/>
              </w:rPr>
              <w:t xml:space="preserve">$11,584,564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1B131055" w14:textId="4E5C17D0">
            <w:pPr>
              <w:pStyle w:val="RTableTextAbt"/>
              <w:tabs>
                <w:tab w:val="left" w:pos="1286"/>
              </w:tabs>
              <w:ind w:right="82"/>
            </w:pPr>
            <w:r>
              <w:rPr>
                <w:szCs w:val="18"/>
              </w:rPr>
              <w:t xml:space="preserve">$27,206,430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45665A81"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02AAE79A" w14:textId="77777777">
            <w:pPr>
              <w:pStyle w:val="RTableTextAbt"/>
              <w:tabs>
                <w:tab w:val="left" w:pos="781"/>
                <w:tab w:val="left" w:pos="1286"/>
              </w:tabs>
              <w:ind w:right="-120"/>
              <w:jc w:val="center"/>
              <w:rPr>
                <w:szCs w:val="18"/>
              </w:rPr>
            </w:pPr>
            <w:r>
              <w:rPr>
                <w:szCs w:val="18"/>
              </w:rPr>
              <w:t>Prohibition</w:t>
            </w:r>
            <w:r w:rsidRPr="00680B28">
              <w:rPr>
                <w:szCs w:val="18"/>
                <w:vertAlign w:val="superscript"/>
              </w:rPr>
              <w:t>2</w:t>
            </w:r>
          </w:p>
        </w:tc>
      </w:tr>
      <w:tr w14:paraId="67D09360"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617DEC25" w14:textId="77777777">
            <w:pPr>
              <w:pStyle w:val="LTableTextAbt"/>
              <w:rPr>
                <w:szCs w:val="18"/>
              </w:rPr>
            </w:pPr>
            <w:r>
              <w:rPr>
                <w:szCs w:val="18"/>
              </w:rPr>
              <w:t>Vapor Degreasing: Enclosed Vapor Degreasing (E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36D928C6" w14:textId="3E0A535D">
            <w:pPr>
              <w:pStyle w:val="RTableTextAbt"/>
              <w:tabs>
                <w:tab w:val="left" w:pos="1286"/>
              </w:tabs>
              <w:ind w:right="82"/>
            </w:pPr>
            <w:r>
              <w:rPr>
                <w:szCs w:val="18"/>
              </w:rPr>
              <w:t xml:space="preserve">$100,137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43FE0BE5" w14:textId="2D2CF798">
            <w:pPr>
              <w:pStyle w:val="RTableTextAbt"/>
              <w:tabs>
                <w:tab w:val="left" w:pos="1286"/>
              </w:tabs>
              <w:ind w:right="82"/>
            </w:pPr>
            <w:r>
              <w:rPr>
                <w:szCs w:val="18"/>
              </w:rPr>
              <w:t xml:space="preserve">$4,481,059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041B337A"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22927649" w14:textId="77777777">
            <w:pPr>
              <w:pStyle w:val="RTableTextAbt"/>
              <w:tabs>
                <w:tab w:val="left" w:pos="781"/>
                <w:tab w:val="left" w:pos="1286"/>
              </w:tabs>
              <w:ind w:right="-120"/>
              <w:jc w:val="center"/>
              <w:rPr>
                <w:szCs w:val="18"/>
              </w:rPr>
            </w:pPr>
            <w:r>
              <w:rPr>
                <w:szCs w:val="18"/>
              </w:rPr>
              <w:t>Prohibition</w:t>
            </w:r>
          </w:p>
        </w:tc>
      </w:tr>
      <w:tr w14:paraId="01180E23"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47B2C74E" w14:textId="77777777">
            <w:pPr>
              <w:pStyle w:val="LTableTextAbt"/>
              <w:rPr>
                <w:szCs w:val="18"/>
              </w:rPr>
            </w:pPr>
            <w:r>
              <w:rPr>
                <w:szCs w:val="18"/>
              </w:rPr>
              <w:t>Vapor Degreasing: Conveyorized Vapor Degreasing (C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P="00B92140" w14:paraId="3094D7B9" w14:textId="31234FC5">
            <w:pPr>
              <w:pStyle w:val="RTableTextAbt"/>
              <w:tabs>
                <w:tab w:val="left" w:pos="1286"/>
              </w:tabs>
              <w:ind w:right="82"/>
              <w:rPr>
                <w:szCs w:val="18"/>
              </w:rPr>
            </w:pPr>
            <w:r>
              <w:rPr>
                <w:szCs w:val="18"/>
              </w:rPr>
              <w:t xml:space="preserve">$688,354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P="00B92140" w14:paraId="5924AC9F" w14:textId="32B81255">
            <w:pPr>
              <w:pStyle w:val="RTableTextAbt"/>
              <w:tabs>
                <w:tab w:val="left" w:pos="1286"/>
              </w:tabs>
              <w:ind w:right="82"/>
              <w:rPr>
                <w:szCs w:val="18"/>
              </w:rPr>
            </w:pPr>
            <w:r>
              <w:rPr>
                <w:szCs w:val="18"/>
              </w:rPr>
              <w:t xml:space="preserve">$688,354 </w:t>
            </w:r>
          </w:p>
        </w:tc>
        <w:tc>
          <w:tcPr>
            <w:tcW w:w="1080" w:type="dxa"/>
            <w:tcBorders>
              <w:top w:val="single" w:sz="4" w:space="0" w:color="auto"/>
              <w:left w:val="nil"/>
              <w:bottom w:val="single" w:sz="4" w:space="0" w:color="auto"/>
              <w:right w:val="single" w:sz="4" w:space="0" w:color="auto"/>
            </w:tcBorders>
            <w:vAlign w:val="center"/>
          </w:tcPr>
          <w:p w:rsidR="00B92140" w:rsidP="00B92140" w14:paraId="6EFF367C" w14:textId="77777777">
            <w:pPr>
              <w:pStyle w:val="RTableTextAbt"/>
              <w:tabs>
                <w:tab w:val="left" w:pos="781"/>
                <w:tab w:val="left" w:pos="1286"/>
              </w:tabs>
              <w:ind w:right="-120"/>
              <w:jc w:val="center"/>
              <w:rPr>
                <w:szCs w:val="18"/>
              </w:rP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4FDA345F" w14:textId="77777777">
            <w:pPr>
              <w:pStyle w:val="RTableTextAbt"/>
              <w:tabs>
                <w:tab w:val="left" w:pos="781"/>
                <w:tab w:val="left" w:pos="1286"/>
              </w:tabs>
              <w:ind w:right="-120"/>
              <w:jc w:val="center"/>
              <w:rPr>
                <w:szCs w:val="18"/>
              </w:rPr>
            </w:pPr>
            <w:r>
              <w:rPr>
                <w:szCs w:val="18"/>
              </w:rPr>
              <w:t>Prohibition</w:t>
            </w:r>
          </w:p>
        </w:tc>
      </w:tr>
      <w:tr w14:paraId="32FDDAE6"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12E2FE3A" w14:textId="77777777">
            <w:pPr>
              <w:pStyle w:val="LTableTextAbt"/>
              <w:rPr>
                <w:szCs w:val="18"/>
              </w:rPr>
            </w:pPr>
            <w:r>
              <w:rPr>
                <w:szCs w:val="18"/>
              </w:rPr>
              <w:t>Recycling and Dispos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P="00B92140" w14:paraId="293FC2AD" w14:textId="5AA41195">
            <w:pPr>
              <w:pStyle w:val="RTableTextAbt"/>
              <w:tabs>
                <w:tab w:val="left" w:pos="1286"/>
              </w:tabs>
              <w:ind w:right="82"/>
              <w:rPr>
                <w:szCs w:val="18"/>
              </w:rPr>
            </w:pPr>
            <w:r>
              <w:rPr>
                <w:szCs w:val="18"/>
              </w:rPr>
              <w:t xml:space="preserve">$770,090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P="00B92140" w14:paraId="0E1C3065" w14:textId="63435EA3">
            <w:pPr>
              <w:pStyle w:val="RTableTextAbt"/>
              <w:tabs>
                <w:tab w:val="left" w:pos="1286"/>
              </w:tabs>
              <w:ind w:right="82"/>
              <w:rPr>
                <w:szCs w:val="18"/>
              </w:rPr>
            </w:pPr>
            <w:r>
              <w:rPr>
                <w:szCs w:val="18"/>
              </w:rPr>
              <w:t xml:space="preserve">$770,090 </w:t>
            </w:r>
          </w:p>
        </w:tc>
        <w:tc>
          <w:tcPr>
            <w:tcW w:w="1080" w:type="dxa"/>
            <w:tcBorders>
              <w:top w:val="single" w:sz="4" w:space="0" w:color="auto"/>
              <w:left w:val="nil"/>
              <w:bottom w:val="single" w:sz="4" w:space="0" w:color="auto"/>
              <w:right w:val="single" w:sz="4" w:space="0" w:color="auto"/>
            </w:tcBorders>
            <w:vAlign w:val="center"/>
          </w:tcPr>
          <w:p w:rsidR="00B92140" w:rsidP="00B92140" w14:paraId="6A793DBC" w14:textId="77777777">
            <w:pPr>
              <w:pStyle w:val="RTableTextAbt"/>
              <w:tabs>
                <w:tab w:val="left" w:pos="781"/>
                <w:tab w:val="left" w:pos="1286"/>
              </w:tabs>
              <w:ind w:right="-120"/>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48424FD8" w14:textId="77777777">
            <w:pPr>
              <w:pStyle w:val="RTableTextAbt"/>
              <w:tabs>
                <w:tab w:val="left" w:pos="781"/>
                <w:tab w:val="left" w:pos="1286"/>
              </w:tabs>
              <w:ind w:right="-120"/>
              <w:jc w:val="center"/>
              <w:rPr>
                <w:szCs w:val="18"/>
              </w:rPr>
            </w:pPr>
            <w:r>
              <w:rPr>
                <w:szCs w:val="18"/>
              </w:rPr>
              <w:t>WCPP</w:t>
            </w:r>
          </w:p>
        </w:tc>
      </w:tr>
      <w:tr w14:paraId="3915F562"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4FC383B1" w14:textId="77777777">
            <w:pPr>
              <w:pStyle w:val="LTableTextAbt"/>
              <w:rPr>
                <w:szCs w:val="18"/>
              </w:rPr>
            </w:pPr>
            <w:r>
              <w:rPr>
                <w:szCs w:val="18"/>
              </w:rPr>
              <w:t>Incorporation into Adhesive and Sealant Products</w:t>
            </w:r>
          </w:p>
        </w:tc>
        <w:tc>
          <w:tcPr>
            <w:tcW w:w="5040" w:type="dxa"/>
            <w:gridSpan w:val="5"/>
            <w:vMerge w:val="restart"/>
            <w:tcBorders>
              <w:top w:val="single" w:sz="4" w:space="0" w:color="auto"/>
              <w:left w:val="nil"/>
              <w:right w:val="single" w:sz="4" w:space="0" w:color="auto"/>
            </w:tcBorders>
            <w:shd w:val="clear" w:color="auto" w:fill="auto"/>
            <w:noWrap/>
            <w:vAlign w:val="center"/>
          </w:tcPr>
          <w:p w:rsidR="006975B3" w:rsidRPr="003F6C4C" w:rsidP="00CB1C05" w14:paraId="1AA00AD9" w14:textId="77777777">
            <w:pPr>
              <w:pStyle w:val="RTableTextAbt"/>
              <w:ind w:right="44"/>
              <w:jc w:val="center"/>
              <w:rPr>
                <w:szCs w:val="18"/>
              </w:rPr>
            </w:pPr>
            <w:r>
              <w:rPr>
                <w:szCs w:val="18"/>
              </w:rPr>
              <w:t>accounted for under end-use categories</w:t>
            </w:r>
          </w:p>
          <w:p w:rsidR="006975B3" w:rsidP="00CB1C05" w14:paraId="08CCEFBE" w14:textId="77777777">
            <w:pPr>
              <w:pStyle w:val="RTableTextAbt"/>
              <w:ind w:right="44"/>
              <w:jc w:val="center"/>
              <w:rPr>
                <w:szCs w:val="18"/>
              </w:rPr>
            </w:pPr>
          </w:p>
        </w:tc>
      </w:tr>
      <w:tr w14:paraId="7C78EDB9"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1A7394A2" w14:textId="77777777">
            <w:pPr>
              <w:pStyle w:val="LTableTextAbt"/>
              <w:rPr>
                <w:szCs w:val="18"/>
              </w:rPr>
            </w:pPr>
            <w:r>
              <w:rPr>
                <w:szCs w:val="18"/>
              </w:rPr>
              <w:t>Incorporation into other formulation, mixture, or reaction products (aerosol)</w:t>
            </w:r>
          </w:p>
        </w:tc>
        <w:tc>
          <w:tcPr>
            <w:tcW w:w="5040" w:type="dxa"/>
            <w:gridSpan w:val="5"/>
            <w:vMerge/>
            <w:tcBorders>
              <w:left w:val="nil"/>
              <w:right w:val="single" w:sz="4" w:space="0" w:color="auto"/>
            </w:tcBorders>
            <w:shd w:val="clear" w:color="auto" w:fill="auto"/>
            <w:noWrap/>
            <w:vAlign w:val="center"/>
          </w:tcPr>
          <w:p w:rsidR="006975B3" w:rsidP="00CB1C05" w14:paraId="5F19D122" w14:textId="77777777">
            <w:pPr>
              <w:pStyle w:val="RTableTextAbt"/>
              <w:tabs>
                <w:tab w:val="left" w:pos="1286"/>
              </w:tabs>
              <w:ind w:right="515"/>
              <w:rPr>
                <w:szCs w:val="18"/>
              </w:rPr>
            </w:pPr>
          </w:p>
        </w:tc>
      </w:tr>
      <w:tr w14:paraId="741FA6E4"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4644D362" w14:textId="77777777">
            <w:pPr>
              <w:pStyle w:val="LTableTextAbt"/>
              <w:rPr>
                <w:szCs w:val="18"/>
              </w:rPr>
            </w:pPr>
            <w:r>
              <w:rPr>
                <w:szCs w:val="18"/>
              </w:rPr>
              <w:t>Incorporation into other formulation, mixture, or reaction products (other)</w:t>
            </w:r>
          </w:p>
        </w:tc>
        <w:tc>
          <w:tcPr>
            <w:tcW w:w="5040" w:type="dxa"/>
            <w:gridSpan w:val="5"/>
            <w:vMerge/>
            <w:tcBorders>
              <w:left w:val="nil"/>
              <w:bottom w:val="single" w:sz="4" w:space="0" w:color="auto"/>
              <w:right w:val="single" w:sz="4" w:space="0" w:color="auto"/>
            </w:tcBorders>
            <w:shd w:val="clear" w:color="auto" w:fill="auto"/>
            <w:noWrap/>
            <w:vAlign w:val="center"/>
          </w:tcPr>
          <w:p w:rsidR="006975B3" w:rsidP="00CB1C05" w14:paraId="596E3622" w14:textId="77777777">
            <w:pPr>
              <w:pStyle w:val="RTableTextAbt"/>
              <w:tabs>
                <w:tab w:val="left" w:pos="1286"/>
              </w:tabs>
              <w:ind w:right="515"/>
              <w:rPr>
                <w:szCs w:val="18"/>
              </w:rPr>
            </w:pPr>
          </w:p>
        </w:tc>
      </w:tr>
      <w:tr w14:paraId="55018367"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7D527249" w14:textId="77777777">
            <w:pPr>
              <w:pStyle w:val="LTableTextAbt"/>
              <w:rPr>
                <w:szCs w:val="18"/>
              </w:rPr>
            </w:pPr>
            <w:r>
              <w:rPr>
                <w:szCs w:val="18"/>
              </w:rPr>
              <w:t>Laboratory Chemical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P="00B92140" w14:paraId="5EF7454A" w14:textId="2A92876E">
            <w:pPr>
              <w:pStyle w:val="RTableTextAbt"/>
              <w:tabs>
                <w:tab w:val="left" w:pos="1286"/>
              </w:tabs>
              <w:ind w:right="82"/>
              <w:rPr>
                <w:szCs w:val="18"/>
              </w:rPr>
            </w:pPr>
            <w:r>
              <w:rPr>
                <w:szCs w:val="18"/>
              </w:rPr>
              <w:t xml:space="preserve">$350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P="00B92140" w14:paraId="4F2A21F1" w14:textId="5262563C">
            <w:pPr>
              <w:pStyle w:val="RTableTextAbt"/>
              <w:tabs>
                <w:tab w:val="left" w:pos="1286"/>
              </w:tabs>
              <w:ind w:right="82"/>
              <w:rPr>
                <w:szCs w:val="18"/>
              </w:rPr>
            </w:pPr>
            <w:r>
              <w:rPr>
                <w:szCs w:val="18"/>
              </w:rPr>
              <w:t xml:space="preserve">$113,342 </w:t>
            </w:r>
          </w:p>
        </w:tc>
        <w:tc>
          <w:tcPr>
            <w:tcW w:w="1080" w:type="dxa"/>
            <w:tcBorders>
              <w:top w:val="single" w:sz="4" w:space="0" w:color="auto"/>
              <w:left w:val="nil"/>
              <w:bottom w:val="single" w:sz="4" w:space="0" w:color="auto"/>
              <w:right w:val="single" w:sz="4" w:space="0" w:color="auto"/>
            </w:tcBorders>
          </w:tcPr>
          <w:p w:rsidR="00B92140" w:rsidP="00B92140" w14:paraId="1E64F045" w14:textId="77777777">
            <w:pPr>
              <w:pStyle w:val="RTableTextAbt"/>
              <w:tabs>
                <w:tab w:val="left" w:pos="1286"/>
              </w:tabs>
              <w:ind w:right="-13"/>
              <w:jc w:val="center"/>
              <w:rPr>
                <w:szCs w:val="18"/>
              </w:rPr>
            </w:pPr>
            <w:r>
              <w:rPr>
                <w:szCs w:val="18"/>
              </w:rPr>
              <w:t>Prescriptive Controls</w:t>
            </w:r>
          </w:p>
        </w:tc>
        <w:tc>
          <w:tcPr>
            <w:tcW w:w="1260" w:type="dxa"/>
            <w:gridSpan w:val="2"/>
            <w:tcBorders>
              <w:top w:val="single" w:sz="4" w:space="0" w:color="auto"/>
              <w:left w:val="nil"/>
              <w:bottom w:val="single" w:sz="4" w:space="0" w:color="auto"/>
              <w:right w:val="single" w:sz="4" w:space="0" w:color="auto"/>
            </w:tcBorders>
          </w:tcPr>
          <w:p w:rsidR="00B92140" w:rsidP="00B92140" w14:paraId="2162591D" w14:textId="77777777">
            <w:pPr>
              <w:pStyle w:val="RTableTextAbt"/>
              <w:tabs>
                <w:tab w:val="left" w:pos="1286"/>
              </w:tabs>
              <w:jc w:val="center"/>
              <w:rPr>
                <w:szCs w:val="18"/>
              </w:rPr>
            </w:pPr>
            <w:r>
              <w:rPr>
                <w:szCs w:val="18"/>
              </w:rPr>
              <w:t>WCPP</w:t>
            </w:r>
          </w:p>
        </w:tc>
      </w:tr>
      <w:tr w14:paraId="108B7870"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361AE667" w14:textId="77777777">
            <w:pPr>
              <w:pStyle w:val="LTableTextAbt"/>
              <w:rPr>
                <w:szCs w:val="18"/>
              </w:rPr>
            </w:pPr>
            <w:r>
              <w:rPr>
                <w:szCs w:val="18"/>
              </w:rPr>
              <w:t>Processing Aid, except petrochemic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P="00B92140" w14:paraId="4105CB0B" w14:textId="21931C62">
            <w:pPr>
              <w:pStyle w:val="RTableTextAbt"/>
              <w:tabs>
                <w:tab w:val="left" w:pos="1286"/>
              </w:tabs>
              <w:ind w:right="82"/>
              <w:rPr>
                <w:szCs w:val="18"/>
              </w:rPr>
            </w:pPr>
            <w:r>
              <w:rPr>
                <w:szCs w:val="18"/>
              </w:rPr>
              <w:t xml:space="preserve">$32,309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P="00B92140" w14:paraId="164B45BB" w14:textId="23B49440">
            <w:pPr>
              <w:pStyle w:val="RTableTextAbt"/>
              <w:tabs>
                <w:tab w:val="left" w:pos="1286"/>
              </w:tabs>
              <w:ind w:right="82"/>
              <w:rPr>
                <w:szCs w:val="18"/>
              </w:rPr>
            </w:pPr>
            <w:r>
              <w:rPr>
                <w:szCs w:val="18"/>
              </w:rPr>
              <w:t xml:space="preserve">$32,309 </w:t>
            </w:r>
          </w:p>
        </w:tc>
        <w:tc>
          <w:tcPr>
            <w:tcW w:w="1080" w:type="dxa"/>
            <w:tcBorders>
              <w:top w:val="single" w:sz="4" w:space="0" w:color="auto"/>
              <w:left w:val="nil"/>
              <w:bottom w:val="single" w:sz="4" w:space="0" w:color="auto"/>
              <w:right w:val="single" w:sz="4" w:space="0" w:color="auto"/>
            </w:tcBorders>
            <w:vAlign w:val="center"/>
          </w:tcPr>
          <w:p w:rsidR="00B92140" w:rsidP="00B92140" w14:paraId="60BEDD84" w14:textId="77777777">
            <w:pPr>
              <w:pStyle w:val="RTableTextAbt"/>
              <w:tabs>
                <w:tab w:val="left" w:pos="1286"/>
              </w:tabs>
              <w:ind w:right="-13"/>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1544EED7" w14:textId="77777777">
            <w:pPr>
              <w:pStyle w:val="RTableTextAbt"/>
              <w:tabs>
                <w:tab w:val="left" w:pos="1286"/>
              </w:tabs>
              <w:jc w:val="center"/>
              <w:rPr>
                <w:szCs w:val="18"/>
              </w:rPr>
            </w:pPr>
            <w:r w:rsidRPr="00F82904">
              <w:rPr>
                <w:szCs w:val="18"/>
              </w:rPr>
              <w:t>Prohibition</w:t>
            </w:r>
          </w:p>
        </w:tc>
      </w:tr>
      <w:tr w14:paraId="1ADA8EE9"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51981B5B" w14:textId="77777777">
            <w:pPr>
              <w:pStyle w:val="LTableTextAbt"/>
              <w:rPr>
                <w:szCs w:val="18"/>
              </w:rPr>
            </w:pPr>
            <w:r>
              <w:rPr>
                <w:szCs w:val="18"/>
              </w:rPr>
              <w:t>Adhesives and Seal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P="00B92140" w14:paraId="535E5483" w14:textId="61A81B03">
            <w:pPr>
              <w:pStyle w:val="RTableTextAbt"/>
              <w:tabs>
                <w:tab w:val="left" w:pos="1286"/>
              </w:tabs>
              <w:ind w:right="82"/>
              <w:rPr>
                <w:szCs w:val="18"/>
              </w:rPr>
            </w:pPr>
            <w:r>
              <w:rPr>
                <w:szCs w:val="18"/>
              </w:rPr>
              <w:t xml:space="preserve">$181,033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P="00B92140" w14:paraId="64DD195A" w14:textId="09213209">
            <w:pPr>
              <w:pStyle w:val="RTableTextAbt"/>
              <w:tabs>
                <w:tab w:val="left" w:pos="1286"/>
              </w:tabs>
              <w:ind w:right="82"/>
              <w:rPr>
                <w:szCs w:val="18"/>
              </w:rPr>
            </w:pPr>
            <w:r>
              <w:rPr>
                <w:szCs w:val="18"/>
              </w:rPr>
              <w:t xml:space="preserve">$181,033 </w:t>
            </w:r>
          </w:p>
        </w:tc>
        <w:tc>
          <w:tcPr>
            <w:tcW w:w="1080" w:type="dxa"/>
            <w:tcBorders>
              <w:top w:val="single" w:sz="4" w:space="0" w:color="auto"/>
              <w:left w:val="nil"/>
              <w:bottom w:val="single" w:sz="4" w:space="0" w:color="auto"/>
              <w:right w:val="single" w:sz="4" w:space="0" w:color="auto"/>
            </w:tcBorders>
            <w:vAlign w:val="center"/>
          </w:tcPr>
          <w:p w:rsidR="00B92140" w:rsidP="00B92140" w14:paraId="112283E4" w14:textId="77777777">
            <w:pPr>
              <w:pStyle w:val="RTableTextAbt"/>
              <w:tabs>
                <w:tab w:val="left" w:pos="1286"/>
              </w:tabs>
              <w:ind w:right="-13"/>
              <w:jc w:val="center"/>
              <w:rPr>
                <w:szCs w:val="18"/>
              </w:rPr>
            </w:pPr>
            <w:r>
              <w:rPr>
                <w:szCs w:val="18"/>
              </w:rPr>
              <w:t>Prohibition</w:t>
            </w:r>
            <w:r>
              <w:rPr>
                <w:szCs w:val="18"/>
                <w:vertAlign w:val="superscript"/>
              </w:rPr>
              <w:t>3</w:t>
            </w:r>
          </w:p>
        </w:tc>
        <w:tc>
          <w:tcPr>
            <w:tcW w:w="1260" w:type="dxa"/>
            <w:gridSpan w:val="2"/>
            <w:tcBorders>
              <w:top w:val="single" w:sz="4" w:space="0" w:color="auto"/>
              <w:left w:val="nil"/>
              <w:bottom w:val="single" w:sz="4" w:space="0" w:color="auto"/>
              <w:right w:val="single" w:sz="4" w:space="0" w:color="auto"/>
            </w:tcBorders>
          </w:tcPr>
          <w:p w:rsidR="00B92140" w:rsidP="00B92140" w14:paraId="742A6E68" w14:textId="77777777">
            <w:pPr>
              <w:pStyle w:val="RTableTextAbt"/>
              <w:tabs>
                <w:tab w:val="left" w:pos="1286"/>
              </w:tabs>
              <w:jc w:val="center"/>
              <w:rPr>
                <w:szCs w:val="18"/>
              </w:rPr>
            </w:pPr>
            <w:r w:rsidRPr="00F82904">
              <w:rPr>
                <w:szCs w:val="18"/>
              </w:rPr>
              <w:t>Prohibition</w:t>
            </w:r>
          </w:p>
        </w:tc>
      </w:tr>
      <w:tr w14:paraId="260FA996"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4DA92F53" w14:textId="77777777">
            <w:pPr>
              <w:pStyle w:val="LTableTextAbt"/>
              <w:rPr>
                <w:szCs w:val="18"/>
              </w:rPr>
            </w:pPr>
            <w:r>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P="00B92140" w14:paraId="6E896335" w14:textId="598944FB">
            <w:pPr>
              <w:pStyle w:val="RTableTextAbt"/>
              <w:tabs>
                <w:tab w:val="left" w:pos="1286"/>
              </w:tabs>
              <w:ind w:right="82"/>
              <w:rPr>
                <w:szCs w:val="18"/>
              </w:rPr>
            </w:pPr>
            <w:r>
              <w:rPr>
                <w:szCs w:val="18"/>
              </w:rPr>
              <w:t xml:space="preserve">$4,271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P="00B92140" w14:paraId="27AFE337" w14:textId="0228367E">
            <w:pPr>
              <w:pStyle w:val="RTableTextAbt"/>
              <w:tabs>
                <w:tab w:val="left" w:pos="1286"/>
              </w:tabs>
              <w:ind w:right="82"/>
              <w:rPr>
                <w:szCs w:val="18"/>
              </w:rPr>
            </w:pPr>
            <w:r>
              <w:rPr>
                <w:szCs w:val="18"/>
              </w:rPr>
              <w:t xml:space="preserve">$4,271 </w:t>
            </w:r>
          </w:p>
        </w:tc>
        <w:tc>
          <w:tcPr>
            <w:tcW w:w="1080" w:type="dxa"/>
            <w:tcBorders>
              <w:top w:val="single" w:sz="4" w:space="0" w:color="auto"/>
              <w:left w:val="nil"/>
              <w:bottom w:val="single" w:sz="4" w:space="0" w:color="auto"/>
              <w:right w:val="single" w:sz="4" w:space="0" w:color="auto"/>
            </w:tcBorders>
          </w:tcPr>
          <w:p w:rsidR="00B92140" w:rsidP="00B92140" w14:paraId="21AC6B4E" w14:textId="77777777">
            <w:pPr>
              <w:pStyle w:val="RTableTextAbt"/>
              <w:tabs>
                <w:tab w:val="left" w:pos="1286"/>
              </w:tabs>
              <w:ind w:right="-13"/>
              <w:jc w:val="center"/>
              <w:rPr>
                <w:szCs w:val="18"/>
              </w:rP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tcPr>
          <w:p w:rsidR="00B92140" w:rsidP="00B92140" w14:paraId="6E9D5D42" w14:textId="77777777">
            <w:pPr>
              <w:pStyle w:val="RTableTextAbt"/>
              <w:tabs>
                <w:tab w:val="left" w:pos="1286"/>
              </w:tabs>
              <w:jc w:val="center"/>
              <w:rPr>
                <w:szCs w:val="18"/>
              </w:rPr>
            </w:pPr>
            <w:r w:rsidRPr="00F82904">
              <w:rPr>
                <w:szCs w:val="18"/>
              </w:rPr>
              <w:t>Prohibition</w:t>
            </w:r>
          </w:p>
        </w:tc>
      </w:tr>
      <w:tr w14:paraId="75788D3A"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41E995AA" w14:textId="77777777">
            <w:pPr>
              <w:pStyle w:val="LTableTextAbt"/>
              <w:rPr>
                <w:szCs w:val="18"/>
              </w:rPr>
            </w:pPr>
            <w:r>
              <w:rPr>
                <w:szCs w:val="18"/>
              </w:rPr>
              <w:t xml:space="preserve">Aerosol Spray Cleaning/Degreasing </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391F811C" w14:textId="5BBF2310">
            <w:pPr>
              <w:pStyle w:val="RTableTextAbt"/>
              <w:tabs>
                <w:tab w:val="left" w:pos="1286"/>
              </w:tabs>
              <w:ind w:right="82"/>
            </w:pPr>
            <w:r>
              <w:rPr>
                <w:szCs w:val="18"/>
              </w:rPr>
              <w:t xml:space="preserve">$975,851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08A8EDA9" w14:textId="4EB10BDC">
            <w:pPr>
              <w:pStyle w:val="RTableTextAbt"/>
              <w:tabs>
                <w:tab w:val="left" w:pos="1286"/>
              </w:tabs>
              <w:ind w:right="82"/>
            </w:pPr>
            <w:r>
              <w:rPr>
                <w:szCs w:val="18"/>
              </w:rPr>
              <w:t xml:space="preserve">$975,851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53B221BE"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73C55C73" w14:textId="77777777">
            <w:pPr>
              <w:pStyle w:val="RTableTextAbt"/>
              <w:tabs>
                <w:tab w:val="left" w:pos="1286"/>
              </w:tabs>
              <w:jc w:val="center"/>
              <w:rPr>
                <w:szCs w:val="18"/>
              </w:rPr>
            </w:pPr>
            <w:r w:rsidRPr="00F82904">
              <w:rPr>
                <w:szCs w:val="18"/>
              </w:rPr>
              <w:t>Prohibition</w:t>
            </w:r>
          </w:p>
        </w:tc>
      </w:tr>
      <w:tr w14:paraId="69FBC5CC"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2CCEE82D" w14:textId="77777777">
            <w:pPr>
              <w:pStyle w:val="LTableTextAbt"/>
              <w:rPr>
                <w:szCs w:val="18"/>
              </w:rPr>
            </w:pPr>
            <w:r>
              <w:rPr>
                <w:szCs w:val="18"/>
              </w:rPr>
              <w:t>Aerosol Spray Cleaning/Degreasing -EEC</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18ADD4CD" w14:textId="7920C8BE">
            <w:pPr>
              <w:pStyle w:val="RTableTextAbt"/>
              <w:tabs>
                <w:tab w:val="left" w:pos="1286"/>
              </w:tabs>
              <w:ind w:right="82"/>
            </w:pPr>
            <w:r>
              <w:rPr>
                <w:szCs w:val="18"/>
              </w:rPr>
              <w:t xml:space="preserve">$20,465,820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5FC976C4" w14:textId="79C20859">
            <w:pPr>
              <w:pStyle w:val="RTableTextAbt"/>
              <w:tabs>
                <w:tab w:val="left" w:pos="1286"/>
              </w:tabs>
              <w:ind w:right="82"/>
            </w:pPr>
            <w:r>
              <w:rPr>
                <w:szCs w:val="18"/>
              </w:rPr>
              <w:t xml:space="preserve">$20,465,820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4EDE232E" w14:textId="77777777">
            <w:pPr>
              <w:pStyle w:val="RTableTextAbt"/>
              <w:tabs>
                <w:tab w:val="left" w:pos="1286"/>
              </w:tabs>
              <w:ind w:right="-13"/>
              <w:jc w:val="center"/>
            </w:pPr>
            <w:r>
              <w:t>Prescriptive Controls</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3AF87DB8" w14:textId="77777777">
            <w:pPr>
              <w:pStyle w:val="RTableTextAbt"/>
              <w:tabs>
                <w:tab w:val="left" w:pos="1286"/>
              </w:tabs>
              <w:jc w:val="center"/>
              <w:rPr>
                <w:szCs w:val="18"/>
              </w:rPr>
            </w:pPr>
            <w:r w:rsidRPr="00F82904">
              <w:rPr>
                <w:szCs w:val="18"/>
              </w:rPr>
              <w:t>Prohibition</w:t>
            </w:r>
          </w:p>
        </w:tc>
      </w:tr>
      <w:tr w14:paraId="1F57AFB0" w14:textId="77777777" w:rsidTr="00CD48B1">
        <w:tblPrEx>
          <w:tblW w:w="9450" w:type="dxa"/>
          <w:tblLayout w:type="fixed"/>
          <w:tblLook w:val="04A0"/>
        </w:tblPrEx>
        <w:trPr>
          <w:trHeight w:val="107"/>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7AE007A9" w14:textId="77777777">
            <w:pPr>
              <w:pStyle w:val="LTableTextAbt"/>
              <w:rPr>
                <w:szCs w:val="18"/>
              </w:rPr>
            </w:pPr>
            <w:r>
              <w:rPr>
                <w:szCs w:val="18"/>
              </w:rPr>
              <w:t>Liquid and Spray Batch Cold Clean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7F92D574" w14:textId="23C72AC1">
            <w:pPr>
              <w:pStyle w:val="RTableTextAbt"/>
              <w:tabs>
                <w:tab w:val="left" w:pos="1286"/>
              </w:tabs>
              <w:ind w:right="82"/>
            </w:pPr>
            <w:r>
              <w:rPr>
                <w:szCs w:val="18"/>
              </w:rPr>
              <w:t xml:space="preserve">$4,474,303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3F13B51B" w14:textId="2AC001A9">
            <w:pPr>
              <w:pStyle w:val="RTableTextAbt"/>
              <w:tabs>
                <w:tab w:val="left" w:pos="1286"/>
              </w:tabs>
              <w:ind w:right="82"/>
            </w:pPr>
            <w:r>
              <w:rPr>
                <w:szCs w:val="18"/>
              </w:rPr>
              <w:t xml:space="preserve">$4,474,303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7217B149"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11F92D9E" w14:textId="77777777">
            <w:pPr>
              <w:pStyle w:val="RTableTextAbt"/>
              <w:tabs>
                <w:tab w:val="left" w:pos="1286"/>
              </w:tabs>
              <w:jc w:val="center"/>
              <w:rPr>
                <w:szCs w:val="18"/>
              </w:rPr>
            </w:pPr>
            <w:r>
              <w:rPr>
                <w:szCs w:val="18"/>
              </w:rPr>
              <w:t>Prohibit</w:t>
            </w:r>
          </w:p>
        </w:tc>
      </w:tr>
      <w:tr w14:paraId="6F3AD649"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01FBA9A4" w14:textId="77777777">
            <w:pPr>
              <w:pStyle w:val="LTableTextAbt"/>
              <w:rPr>
                <w:szCs w:val="18"/>
              </w:rPr>
            </w:pPr>
            <w:r>
              <w:rPr>
                <w:szCs w:val="18"/>
              </w:rPr>
              <w:t>Photographic Film Us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2EA79C9F" w14:textId="230C782E">
            <w:pPr>
              <w:pStyle w:val="RTableTextAbt"/>
              <w:tabs>
                <w:tab w:val="left" w:pos="1286"/>
              </w:tabs>
              <w:ind w:right="82"/>
            </w:pPr>
            <w:r>
              <w:rPr>
                <w:szCs w:val="18"/>
              </w:rPr>
              <w:t xml:space="preserve">$362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6F304166" w14:textId="306B30A3">
            <w:pPr>
              <w:pStyle w:val="RTableTextAbt"/>
              <w:tabs>
                <w:tab w:val="left" w:pos="1286"/>
              </w:tabs>
              <w:ind w:right="82"/>
            </w:pPr>
            <w:r>
              <w:rPr>
                <w:szCs w:val="18"/>
              </w:rPr>
              <w:t xml:space="preserve">$362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2949DB65"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1172768E" w14:textId="77777777">
            <w:pPr>
              <w:pStyle w:val="RTableTextAbt"/>
              <w:tabs>
                <w:tab w:val="left" w:pos="1286"/>
              </w:tabs>
              <w:jc w:val="center"/>
              <w:rPr>
                <w:szCs w:val="18"/>
              </w:rPr>
            </w:pPr>
            <w:r>
              <w:rPr>
                <w:szCs w:val="18"/>
              </w:rPr>
              <w:t>Prohibit</w:t>
            </w:r>
          </w:p>
        </w:tc>
      </w:tr>
      <w:tr w14:paraId="1AE04C77"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3F3BB145" w14:textId="77777777">
            <w:pPr>
              <w:pStyle w:val="LTableTextAbt"/>
              <w:rPr>
                <w:szCs w:val="18"/>
              </w:rPr>
            </w:pPr>
            <w:r>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700C7C8E" w14:textId="1B35B256">
            <w:pPr>
              <w:pStyle w:val="RTableTextAbt"/>
              <w:tabs>
                <w:tab w:val="left" w:pos="1286"/>
              </w:tabs>
              <w:ind w:right="82"/>
            </w:pPr>
            <w:r>
              <w:rPr>
                <w:szCs w:val="18"/>
              </w:rPr>
              <w:t xml:space="preserve">$112,459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2A134148" w14:textId="76074DE7">
            <w:pPr>
              <w:pStyle w:val="RTableTextAbt"/>
              <w:tabs>
                <w:tab w:val="left" w:pos="1286"/>
              </w:tabs>
              <w:ind w:right="82"/>
            </w:pPr>
            <w:r>
              <w:rPr>
                <w:szCs w:val="18"/>
              </w:rPr>
              <w:t xml:space="preserve">$112,459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3FBC3E00"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33A34D7C" w14:textId="77777777">
            <w:pPr>
              <w:pStyle w:val="RTableTextAbt"/>
              <w:tabs>
                <w:tab w:val="left" w:pos="1286"/>
              </w:tabs>
              <w:jc w:val="center"/>
              <w:rPr>
                <w:szCs w:val="18"/>
              </w:rPr>
            </w:pPr>
            <w:r>
              <w:rPr>
                <w:szCs w:val="18"/>
              </w:rPr>
              <w:t>Prohibit</w:t>
            </w:r>
          </w:p>
        </w:tc>
      </w:tr>
      <w:tr w14:paraId="0569E4E3"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29E23079" w14:textId="77777777">
            <w:pPr>
              <w:pStyle w:val="LTableTextAbt"/>
              <w:rPr>
                <w:szCs w:val="18"/>
              </w:rPr>
            </w:pPr>
            <w:r>
              <w:rPr>
                <w:szCs w:val="18"/>
              </w:rPr>
              <w:t>Wipe and Liquid Cleaning and Polish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656A511F" w14:textId="11448DC2">
            <w:pPr>
              <w:pStyle w:val="RTableTextAbt"/>
              <w:tabs>
                <w:tab w:val="left" w:pos="1286"/>
              </w:tabs>
              <w:ind w:right="82"/>
            </w:pPr>
            <w:r>
              <w:rPr>
                <w:szCs w:val="18"/>
              </w:rPr>
              <w:t xml:space="preserve">$33,603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3AB6F0D2" w14:textId="0DFF0241">
            <w:pPr>
              <w:pStyle w:val="RTableTextAbt"/>
              <w:tabs>
                <w:tab w:val="left" w:pos="1286"/>
              </w:tabs>
              <w:ind w:right="82"/>
            </w:pPr>
            <w:r>
              <w:rPr>
                <w:szCs w:val="18"/>
              </w:rPr>
              <w:t xml:space="preserve">$33,603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17418AF9"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487D2E66" w14:textId="77777777">
            <w:pPr>
              <w:pStyle w:val="RTableTextAbt"/>
              <w:tabs>
                <w:tab w:val="left" w:pos="1286"/>
              </w:tabs>
              <w:jc w:val="center"/>
              <w:rPr>
                <w:szCs w:val="18"/>
              </w:rPr>
            </w:pPr>
            <w:r>
              <w:rPr>
                <w:szCs w:val="18"/>
              </w:rPr>
              <w:t>Prohibit</w:t>
            </w:r>
          </w:p>
        </w:tc>
      </w:tr>
      <w:tr w14:paraId="4B545F52"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4A7E862C" w14:textId="77777777">
            <w:pPr>
              <w:pStyle w:val="LTableTextAbt"/>
              <w:rPr>
                <w:szCs w:val="18"/>
              </w:rPr>
            </w:pPr>
            <w:r>
              <w:rPr>
                <w:szCs w:val="18"/>
              </w:rPr>
              <w:t>Inks and Ink Remov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72EE182E" w14:textId="0B0622A0">
            <w:pPr>
              <w:pStyle w:val="RTableTextAbt"/>
              <w:tabs>
                <w:tab w:val="left" w:pos="1286"/>
              </w:tabs>
              <w:ind w:right="82"/>
            </w:pPr>
            <w:r>
              <w:rPr>
                <w:szCs w:val="18"/>
              </w:rPr>
              <w:t xml:space="preserve">$4,259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33228084" w14:textId="056B11A5">
            <w:pPr>
              <w:pStyle w:val="RTableTextAbt"/>
              <w:tabs>
                <w:tab w:val="left" w:pos="1286"/>
              </w:tabs>
              <w:ind w:right="82"/>
            </w:pPr>
            <w:r>
              <w:rPr>
                <w:szCs w:val="18"/>
              </w:rPr>
              <w:t xml:space="preserve">$4,259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4DA91FB2"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6C31BE09" w14:textId="77777777">
            <w:pPr>
              <w:pStyle w:val="RTableTextAbt"/>
              <w:tabs>
                <w:tab w:val="left" w:pos="1286"/>
              </w:tabs>
              <w:jc w:val="center"/>
              <w:rPr>
                <w:szCs w:val="18"/>
              </w:rPr>
            </w:pPr>
            <w:r>
              <w:rPr>
                <w:szCs w:val="18"/>
              </w:rPr>
              <w:t>Prohibit</w:t>
            </w:r>
          </w:p>
        </w:tc>
      </w:tr>
      <w:tr w14:paraId="6E7719BE"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7ED9B6F5" w14:textId="77777777">
            <w:pPr>
              <w:pStyle w:val="LTableTextAbt"/>
              <w:rPr>
                <w:szCs w:val="18"/>
              </w:rPr>
            </w:pPr>
            <w:r>
              <w:rPr>
                <w:szCs w:val="18"/>
              </w:rPr>
              <w:t>Anti-Spatter Welding Aeroso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014CE3F9" w14:textId="77909F49">
            <w:pPr>
              <w:pStyle w:val="RTableTextAbt"/>
              <w:tabs>
                <w:tab w:val="left" w:pos="1286"/>
              </w:tabs>
              <w:ind w:right="82"/>
            </w:pPr>
            <w:r>
              <w:rPr>
                <w:szCs w:val="18"/>
              </w:rPr>
              <w:t xml:space="preserve">$8,780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7DD26A72" w14:textId="023BA424">
            <w:pPr>
              <w:pStyle w:val="RTableTextAbt"/>
              <w:tabs>
                <w:tab w:val="left" w:pos="1286"/>
              </w:tabs>
              <w:ind w:right="82"/>
            </w:pPr>
            <w:r>
              <w:rPr>
                <w:szCs w:val="18"/>
              </w:rPr>
              <w:t xml:space="preserve">$8,780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0C4A90F4"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23A7911F" w14:textId="77777777">
            <w:pPr>
              <w:pStyle w:val="RTableTextAbt"/>
              <w:tabs>
                <w:tab w:val="left" w:pos="1286"/>
              </w:tabs>
              <w:jc w:val="center"/>
              <w:rPr>
                <w:szCs w:val="18"/>
              </w:rPr>
            </w:pPr>
            <w:r>
              <w:rPr>
                <w:szCs w:val="18"/>
              </w:rPr>
              <w:t>Prohibit</w:t>
            </w:r>
          </w:p>
        </w:tc>
      </w:tr>
      <w:tr w14:paraId="26927F51"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6A2372CD" w14:textId="77777777">
            <w:pPr>
              <w:pStyle w:val="LTableTextAbt"/>
              <w:rPr>
                <w:szCs w:val="18"/>
              </w:rPr>
            </w:pPr>
            <w:r>
              <w:rPr>
                <w:szCs w:val="18"/>
              </w:rPr>
              <w:t>Mold Cleaning, Release and Protect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6CF80826" w14:textId="4514ACDB">
            <w:pPr>
              <w:pStyle w:val="RTableTextAbt"/>
              <w:tabs>
                <w:tab w:val="left" w:pos="1286"/>
              </w:tabs>
              <w:ind w:right="82"/>
            </w:pPr>
            <w:r>
              <w:rPr>
                <w:szCs w:val="18"/>
              </w:rPr>
              <w:t xml:space="preserve">$25,147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025D864E" w14:textId="453814BE">
            <w:pPr>
              <w:pStyle w:val="RTableTextAbt"/>
              <w:tabs>
                <w:tab w:val="left" w:pos="1286"/>
              </w:tabs>
              <w:ind w:right="82"/>
            </w:pPr>
            <w:r>
              <w:rPr>
                <w:szCs w:val="18"/>
              </w:rPr>
              <w:t xml:space="preserve">$25,147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58F61269"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B92140" w:rsidP="00B92140" w14:paraId="732D2933" w14:textId="77777777">
            <w:pPr>
              <w:pStyle w:val="RTableTextAbt"/>
              <w:tabs>
                <w:tab w:val="left" w:pos="1286"/>
              </w:tabs>
              <w:jc w:val="center"/>
              <w:rPr>
                <w:szCs w:val="18"/>
              </w:rPr>
            </w:pPr>
            <w:r>
              <w:rPr>
                <w:szCs w:val="18"/>
              </w:rPr>
              <w:t>Prohibit</w:t>
            </w:r>
          </w:p>
        </w:tc>
      </w:tr>
      <w:tr w14:paraId="3DED160A"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5D2B0E95" w14:textId="77777777">
            <w:pPr>
              <w:pStyle w:val="LTableTextAbt"/>
              <w:rPr>
                <w:szCs w:val="18"/>
              </w:rPr>
            </w:pPr>
            <w:r>
              <w:rPr>
                <w:szCs w:val="18"/>
              </w:rPr>
              <w:t>Dry Cleaning (Dry Cleaning Machines &amp; Spot Remover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6D0935" w:rsidP="00B92140" w14:paraId="57DB40E5" w14:textId="13809CEF">
            <w:pPr>
              <w:pStyle w:val="RTableTextAbt"/>
              <w:tabs>
                <w:tab w:val="left" w:pos="1286"/>
              </w:tabs>
              <w:ind w:right="82"/>
            </w:pPr>
            <w:r>
              <w:rPr>
                <w:szCs w:val="18"/>
              </w:rPr>
              <w:t xml:space="preserve">$109,327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6D0935" w:rsidP="00B92140" w14:paraId="11557812" w14:textId="4811437B">
            <w:pPr>
              <w:pStyle w:val="RTableTextAbt"/>
              <w:tabs>
                <w:tab w:val="left" w:pos="1286"/>
              </w:tabs>
              <w:ind w:right="82"/>
            </w:pPr>
            <w:r>
              <w:rPr>
                <w:szCs w:val="18"/>
              </w:rPr>
              <w:t xml:space="preserve">$43,571 </w:t>
            </w:r>
          </w:p>
        </w:tc>
        <w:tc>
          <w:tcPr>
            <w:tcW w:w="1080" w:type="dxa"/>
            <w:tcBorders>
              <w:top w:val="single" w:sz="4" w:space="0" w:color="auto"/>
              <w:left w:val="nil"/>
              <w:bottom w:val="single" w:sz="4" w:space="0" w:color="auto"/>
              <w:right w:val="single" w:sz="4" w:space="0" w:color="auto"/>
            </w:tcBorders>
            <w:vAlign w:val="center"/>
          </w:tcPr>
          <w:p w:rsidR="00B92140" w:rsidRPr="006D0935" w:rsidP="00B92140" w14:paraId="16EC0D14" w14:textId="77777777">
            <w:pPr>
              <w:pStyle w:val="RTableTextAbt"/>
              <w:tabs>
                <w:tab w:val="left" w:pos="1286"/>
              </w:tabs>
              <w:ind w:right="-13"/>
              <w:jc w:val="center"/>
            </w:pPr>
            <w:r>
              <w:t>10-Year Phase Out</w:t>
            </w:r>
          </w:p>
        </w:tc>
        <w:tc>
          <w:tcPr>
            <w:tcW w:w="1260" w:type="dxa"/>
            <w:gridSpan w:val="2"/>
            <w:tcBorders>
              <w:top w:val="single" w:sz="4" w:space="0" w:color="auto"/>
              <w:left w:val="nil"/>
              <w:bottom w:val="single" w:sz="4" w:space="0" w:color="auto"/>
              <w:right w:val="single" w:sz="4" w:space="0" w:color="auto"/>
            </w:tcBorders>
            <w:vAlign w:val="center"/>
          </w:tcPr>
          <w:p w:rsidR="00B92140" w:rsidRPr="006D0935" w:rsidP="00B92140" w14:paraId="78BE7721" w14:textId="77777777">
            <w:pPr>
              <w:pStyle w:val="RTableTextAbt"/>
              <w:tabs>
                <w:tab w:val="left" w:pos="1286"/>
              </w:tabs>
              <w:jc w:val="center"/>
            </w:pPr>
            <w:r>
              <w:t>15-Year Phase Out</w:t>
            </w:r>
          </w:p>
        </w:tc>
      </w:tr>
      <w:tr w14:paraId="73E9D830" w14:textId="77777777" w:rsidTr="00293079">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tcPr>
          <w:p w:rsidR="00B92140" w:rsidRPr="00484D1F" w:rsidP="00B92140" w14:paraId="4B734A95" w14:textId="77777777">
            <w:pPr>
              <w:pStyle w:val="LTableTextAbt"/>
              <w:rPr>
                <w:b/>
                <w:bCs w:val="0"/>
                <w:szCs w:val="18"/>
              </w:rPr>
            </w:pPr>
            <w:r w:rsidRPr="00484D1F">
              <w:rPr>
                <w:b/>
                <w:bCs w:val="0"/>
                <w:szCs w:val="18"/>
              </w:rPr>
              <w:t>Tot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B92140" w:rsidP="00B92140" w14:paraId="210124E0" w14:textId="5956AA89">
            <w:pPr>
              <w:pStyle w:val="LTableTextAbt"/>
              <w:tabs>
                <w:tab w:val="left" w:pos="1286"/>
              </w:tabs>
              <w:ind w:right="82"/>
              <w:jc w:val="right"/>
              <w:rPr>
                <w:b/>
                <w:bCs w:val="0"/>
              </w:rPr>
            </w:pPr>
            <w:r w:rsidRPr="00293079">
              <w:rPr>
                <w:b/>
                <w:bCs w:val="0"/>
                <w:szCs w:val="18"/>
              </w:rPr>
              <w:t xml:space="preserve">$44,664,289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B92140" w:rsidP="00B92140" w14:paraId="43F06AAF" w14:textId="6CD93657">
            <w:pPr>
              <w:pStyle w:val="LTableTextAbt"/>
              <w:tabs>
                <w:tab w:val="left" w:pos="1286"/>
              </w:tabs>
              <w:ind w:right="82"/>
              <w:jc w:val="right"/>
              <w:rPr>
                <w:b/>
                <w:bCs w:val="0"/>
              </w:rPr>
            </w:pPr>
            <w:r w:rsidRPr="00293079">
              <w:rPr>
                <w:b/>
                <w:bCs w:val="0"/>
                <w:szCs w:val="18"/>
              </w:rPr>
              <w:t xml:space="preserve">$64,714,312 </w:t>
            </w:r>
          </w:p>
        </w:tc>
        <w:tc>
          <w:tcPr>
            <w:tcW w:w="1080" w:type="dxa"/>
            <w:tcBorders>
              <w:top w:val="single" w:sz="4" w:space="0" w:color="auto"/>
              <w:left w:val="nil"/>
              <w:bottom w:val="single" w:sz="4" w:space="0" w:color="auto"/>
              <w:right w:val="single" w:sz="4" w:space="0" w:color="auto"/>
            </w:tcBorders>
          </w:tcPr>
          <w:p w:rsidR="00B92140" w:rsidRPr="00B92D53" w:rsidP="00B92140" w14:paraId="79399616" w14:textId="77777777">
            <w:pPr>
              <w:pStyle w:val="LTableTextAbt"/>
              <w:tabs>
                <w:tab w:val="left" w:pos="1286"/>
              </w:tabs>
              <w:jc w:val="right"/>
              <w:rPr>
                <w:b/>
                <w:bCs w:val="0"/>
              </w:rPr>
            </w:pPr>
          </w:p>
        </w:tc>
        <w:tc>
          <w:tcPr>
            <w:tcW w:w="1260" w:type="dxa"/>
            <w:gridSpan w:val="2"/>
            <w:tcBorders>
              <w:top w:val="single" w:sz="4" w:space="0" w:color="auto"/>
              <w:left w:val="nil"/>
              <w:bottom w:val="single" w:sz="4" w:space="0" w:color="auto"/>
              <w:right w:val="single" w:sz="4" w:space="0" w:color="auto"/>
            </w:tcBorders>
          </w:tcPr>
          <w:p w:rsidR="00B92140" w:rsidRPr="00B92D53" w:rsidP="00B92140" w14:paraId="313FB404" w14:textId="77777777">
            <w:pPr>
              <w:pStyle w:val="LTableTextAbt"/>
              <w:tabs>
                <w:tab w:val="left" w:pos="1286"/>
              </w:tabs>
              <w:jc w:val="right"/>
              <w:rPr>
                <w:b/>
                <w:bCs w:val="0"/>
              </w:rPr>
            </w:pPr>
          </w:p>
        </w:tc>
      </w:tr>
      <w:tr w14:paraId="1AD60C03" w14:textId="77777777">
        <w:tblPrEx>
          <w:tblW w:w="9450" w:type="dxa"/>
          <w:tblLayout w:type="fixed"/>
          <w:tblLook w:val="04A0"/>
        </w:tblPrEx>
        <w:trPr>
          <w:trHeight w:val="280"/>
        </w:trPr>
        <w:tc>
          <w:tcPr>
            <w:tcW w:w="9450" w:type="dxa"/>
            <w:gridSpan w:val="6"/>
            <w:tcBorders>
              <w:top w:val="single" w:sz="4" w:space="0" w:color="auto"/>
              <w:left w:val="single" w:sz="4" w:space="0" w:color="auto"/>
              <w:bottom w:val="single" w:sz="4" w:space="0" w:color="auto"/>
              <w:right w:val="single" w:sz="4" w:space="0" w:color="auto"/>
            </w:tcBorders>
            <w:shd w:val="clear" w:color="auto" w:fill="auto"/>
          </w:tcPr>
          <w:p w:rsidR="004B131A" w:rsidRPr="00BA3BE8" w:rsidP="00CB1C05" w14:paraId="6D17A85D" w14:textId="77777777">
            <w:pPr>
              <w:pStyle w:val="RTableTextAbt"/>
              <w:jc w:val="left"/>
              <w:rPr>
                <w:szCs w:val="18"/>
              </w:rPr>
            </w:pPr>
            <w:r>
              <w:rPr>
                <w:szCs w:val="18"/>
                <w:vertAlign w:val="superscript"/>
              </w:rPr>
              <w:t>1</w:t>
            </w:r>
            <w:r>
              <w:rPr>
                <w:szCs w:val="18"/>
              </w:rPr>
              <w:t xml:space="preserve">Since the costs of prohibition are unknown, the WCPP costs are used as a proxy estimate for the prohibition costs. Note that WCPP costs should be lower than the cost of prohibition (because switching to an alternative is a viable compliance strategy under a WCPP requirement, so if it is the more cost-effective compliance strategy then firms are likely to switch to alternatives instead of </w:t>
            </w:r>
            <w:r w:rsidR="00594044">
              <w:rPr>
                <w:szCs w:val="18"/>
              </w:rPr>
              <w:t>following</w:t>
            </w:r>
            <w:r>
              <w:rPr>
                <w:szCs w:val="18"/>
              </w:rPr>
              <w:t xml:space="preserve"> the WCPP requirements.</w:t>
            </w:r>
          </w:p>
          <w:p w:rsidR="004B131A" w:rsidP="00CB1C05" w14:paraId="3FA2EC99" w14:textId="77777777">
            <w:pPr>
              <w:pStyle w:val="RTableTextAbt"/>
              <w:jc w:val="left"/>
              <w:rPr>
                <w:szCs w:val="18"/>
              </w:rPr>
            </w:pPr>
            <w:r>
              <w:rPr>
                <w:szCs w:val="18"/>
                <w:vertAlign w:val="superscript"/>
              </w:rPr>
              <w:t>2</w:t>
            </w:r>
            <w:r w:rsidR="00937F08">
              <w:rPr>
                <w:szCs w:val="18"/>
              </w:rPr>
              <w:t xml:space="preserve"> Vapor degreasing costs are lower under Option 2 compared to Option 1 because </w:t>
            </w:r>
            <w:r>
              <w:rPr>
                <w:szCs w:val="18"/>
              </w:rPr>
              <w:t>25 percent of vapor degreasers are assumed to be eligible for the section 6(g) exemption for aircraft skins and aerospace degreasing, respectively.</w:t>
            </w:r>
          </w:p>
          <w:p w:rsidR="004B131A" w:rsidRPr="00B92D53" w:rsidP="00CB1C05" w14:paraId="685B8A50" w14:textId="77777777">
            <w:pPr>
              <w:pStyle w:val="LTableTextAbt"/>
              <w:tabs>
                <w:tab w:val="left" w:pos="1286"/>
              </w:tabs>
              <w:ind w:right="495"/>
              <w:rPr>
                <w:b/>
                <w:bCs w:val="0"/>
              </w:rPr>
            </w:pPr>
            <w:r>
              <w:rPr>
                <w:szCs w:val="18"/>
                <w:vertAlign w:val="superscript"/>
              </w:rPr>
              <w:t>3</w:t>
            </w:r>
            <w:r>
              <w:rPr>
                <w:szCs w:val="18"/>
              </w:rPr>
              <w:t>While there are limited exemptions for adhesives and sealants, this analysis assumes all users and formulators switch to alternatives because it is likely to be the most cost-effective option.</w:t>
            </w:r>
          </w:p>
        </w:tc>
      </w:tr>
      <w:tr w14:paraId="7013FF5D" w14:textId="77777777">
        <w:tblPrEx>
          <w:tblW w:w="9450" w:type="dxa"/>
          <w:tblLayout w:type="fixed"/>
          <w:tblLook w:val="04A0"/>
        </w:tblPrEx>
        <w:trPr>
          <w:trHeight w:val="280"/>
        </w:trPr>
        <w:tc>
          <w:tcPr>
            <w:tcW w:w="9450" w:type="dxa"/>
            <w:gridSpan w:val="6"/>
            <w:tcBorders>
              <w:bottom w:val="single" w:sz="4" w:space="0" w:color="auto"/>
            </w:tcBorders>
            <w:shd w:val="clear" w:color="auto" w:fill="auto"/>
            <w:vAlign w:val="center"/>
          </w:tcPr>
          <w:p w:rsidR="004B131A" w:rsidP="00CB1C05" w14:paraId="2097869D" w14:textId="77777777">
            <w:pPr>
              <w:pStyle w:val="TableTitleA"/>
            </w:pPr>
            <w:bookmarkStart w:id="39" w:name="_Ref158819001"/>
            <w:bookmarkStart w:id="40" w:name="_Toc165378787"/>
            <w:r w:rsidRPr="006F6A0D">
              <w:t>Table ES-</w:t>
            </w:r>
            <w:r w:rsidR="00BC4B5D">
              <w:fldChar w:fldCharType="begin" w:fldLock="1"/>
            </w:r>
            <w:r w:rsidR="00BC4B5D">
              <w:instrText xml:space="preserve"> SEQ Table_ES- \* ARABIC </w:instrText>
            </w:r>
            <w:r w:rsidR="00BC4B5D">
              <w:fldChar w:fldCharType="separate"/>
            </w:r>
            <w:r w:rsidR="0092222B">
              <w:rPr>
                <w:noProof/>
              </w:rPr>
              <w:t>6</w:t>
            </w:r>
            <w:r w:rsidR="00BC4B5D">
              <w:rPr>
                <w:noProof/>
              </w:rPr>
              <w:fldChar w:fldCharType="end"/>
            </w:r>
            <w:bookmarkEnd w:id="39"/>
            <w:r w:rsidRPr="006F6A0D">
              <w:t xml:space="preserve">: </w:t>
            </w:r>
            <w:r w:rsidR="00CD3CDF">
              <w:t xml:space="preserve">Total 20-Year </w:t>
            </w:r>
            <w:r w:rsidR="00301D23">
              <w:t xml:space="preserve">Annualized </w:t>
            </w:r>
            <w:r w:rsidRPr="006D0935" w:rsidR="00301D23">
              <w:t>Costs</w:t>
            </w:r>
            <w:r w:rsidRPr="006D0935">
              <w:t xml:space="preserve"> by Use Category </w:t>
            </w:r>
            <w:r>
              <w:t>by Option (</w:t>
            </w:r>
            <w:r w:rsidR="00C6702B">
              <w:t>7</w:t>
            </w:r>
            <w:r>
              <w:t>% Discount Rate)</w:t>
            </w:r>
            <w:bookmarkEnd w:id="40"/>
          </w:p>
        </w:tc>
      </w:tr>
      <w:tr w14:paraId="297E9603" w14:textId="77777777">
        <w:tblPrEx>
          <w:tblW w:w="9450" w:type="dxa"/>
          <w:tblLayout w:type="fixed"/>
          <w:tblLook w:val="04A0"/>
        </w:tblPrEx>
        <w:trPr>
          <w:trHeight w:val="407"/>
        </w:trPr>
        <w:tc>
          <w:tcPr>
            <w:tcW w:w="4410" w:type="dxa"/>
            <w:vMerge w:val="restart"/>
            <w:tcBorders>
              <w:top w:val="single" w:sz="4" w:space="0" w:color="auto"/>
              <w:left w:val="single" w:sz="4" w:space="0" w:color="auto"/>
              <w:right w:val="single" w:sz="4" w:space="0" w:color="auto"/>
            </w:tcBorders>
            <w:shd w:val="clear" w:color="000000" w:fill="48A9C5"/>
            <w:vAlign w:val="center"/>
          </w:tcPr>
          <w:p w:rsidR="004B131A" w:rsidRPr="006D0935" w:rsidP="00CB1C05" w14:paraId="4A3873D1" w14:textId="77777777">
            <w:pPr>
              <w:pStyle w:val="TableSubtitle"/>
            </w:pPr>
            <w:r>
              <w:t>Use Category</w:t>
            </w:r>
          </w:p>
        </w:tc>
        <w:tc>
          <w:tcPr>
            <w:tcW w:w="1350" w:type="dxa"/>
            <w:vMerge w:val="restart"/>
            <w:tcBorders>
              <w:top w:val="single" w:sz="4" w:space="0" w:color="auto"/>
              <w:left w:val="nil"/>
              <w:right w:val="single" w:sz="4" w:space="0" w:color="auto"/>
            </w:tcBorders>
            <w:shd w:val="clear" w:color="000000" w:fill="48A9C5"/>
            <w:noWrap/>
            <w:vAlign w:val="center"/>
          </w:tcPr>
          <w:p w:rsidR="004B131A" w:rsidP="00CB1C05" w14:paraId="72BFFB74" w14:textId="77777777">
            <w:pPr>
              <w:pStyle w:val="TableSubtitle"/>
              <w:rPr>
                <w:rFonts w:cs="Calibri"/>
              </w:rPr>
            </w:pPr>
            <w:r>
              <w:rPr>
                <w:rFonts w:cs="Calibri"/>
              </w:rPr>
              <w:t>Option 1</w:t>
            </w:r>
          </w:p>
          <w:p w:rsidR="004B131A" w:rsidRPr="006D0935" w:rsidP="00CB1C05" w14:paraId="4A1E8BDF" w14:textId="77777777">
            <w:pPr>
              <w:pStyle w:val="TableSubtitle"/>
            </w:pPr>
            <w:r>
              <w:rPr>
                <w:rFonts w:cs="Calibri"/>
              </w:rPr>
              <w:t>(Final Rule)</w:t>
            </w:r>
          </w:p>
        </w:tc>
        <w:tc>
          <w:tcPr>
            <w:tcW w:w="1350" w:type="dxa"/>
            <w:vMerge w:val="restart"/>
            <w:tcBorders>
              <w:top w:val="single" w:sz="4" w:space="0" w:color="auto"/>
              <w:left w:val="nil"/>
              <w:right w:val="single" w:sz="4" w:space="0" w:color="auto"/>
            </w:tcBorders>
            <w:shd w:val="clear" w:color="000000" w:fill="48A9C5"/>
            <w:noWrap/>
            <w:vAlign w:val="center"/>
          </w:tcPr>
          <w:p w:rsidR="004B131A" w:rsidP="00CB1C05" w14:paraId="10E8D83C" w14:textId="77777777">
            <w:pPr>
              <w:pStyle w:val="TableSubtitle"/>
            </w:pPr>
            <w:r>
              <w:t>Option 2</w:t>
            </w:r>
          </w:p>
          <w:p w:rsidR="004B131A" w:rsidRPr="006D0935" w:rsidP="00CB1C05" w14:paraId="4FBC30B1" w14:textId="77777777">
            <w:pPr>
              <w:pStyle w:val="TableSubtitle"/>
            </w:pPr>
            <w:r>
              <w:t>(Alternative Option)</w:t>
            </w:r>
          </w:p>
        </w:tc>
        <w:tc>
          <w:tcPr>
            <w:tcW w:w="2340" w:type="dxa"/>
            <w:gridSpan w:val="3"/>
            <w:tcBorders>
              <w:top w:val="single" w:sz="4" w:space="0" w:color="auto"/>
              <w:left w:val="nil"/>
              <w:bottom w:val="single" w:sz="4" w:space="0" w:color="auto"/>
              <w:right w:val="single" w:sz="4" w:space="0" w:color="auto"/>
            </w:tcBorders>
            <w:shd w:val="clear" w:color="000000" w:fill="48A9C5"/>
            <w:vAlign w:val="center"/>
          </w:tcPr>
          <w:p w:rsidR="004B131A" w:rsidP="00CB1C05" w14:paraId="01A4C74D" w14:textId="77777777">
            <w:pPr>
              <w:pStyle w:val="TableSubtitle"/>
            </w:pPr>
            <w:r>
              <w:t>Notes</w:t>
            </w:r>
          </w:p>
        </w:tc>
      </w:tr>
      <w:tr w14:paraId="518D6F51" w14:textId="77777777">
        <w:tblPrEx>
          <w:tblW w:w="9450" w:type="dxa"/>
          <w:tblLayout w:type="fixed"/>
          <w:tblLook w:val="04A0"/>
        </w:tblPrEx>
        <w:trPr>
          <w:trHeight w:val="406"/>
        </w:trPr>
        <w:tc>
          <w:tcPr>
            <w:tcW w:w="4410" w:type="dxa"/>
            <w:vMerge/>
            <w:tcBorders>
              <w:left w:val="single" w:sz="4" w:space="0" w:color="auto"/>
              <w:right w:val="single" w:sz="4" w:space="0" w:color="auto"/>
            </w:tcBorders>
            <w:shd w:val="clear" w:color="000000" w:fill="48A9C5"/>
            <w:vAlign w:val="center"/>
          </w:tcPr>
          <w:p w:rsidR="004B131A" w:rsidP="00CB1C05" w14:paraId="784DBE0A" w14:textId="77777777">
            <w:pPr>
              <w:pStyle w:val="TableSubtitle"/>
            </w:pPr>
          </w:p>
        </w:tc>
        <w:tc>
          <w:tcPr>
            <w:tcW w:w="1350" w:type="dxa"/>
            <w:vMerge/>
            <w:tcBorders>
              <w:left w:val="nil"/>
              <w:bottom w:val="single" w:sz="4" w:space="0" w:color="auto"/>
              <w:right w:val="single" w:sz="4" w:space="0" w:color="auto"/>
            </w:tcBorders>
            <w:shd w:val="clear" w:color="000000" w:fill="48A9C5"/>
            <w:noWrap/>
            <w:vAlign w:val="center"/>
          </w:tcPr>
          <w:p w:rsidR="004B131A" w:rsidP="00CB1C05" w14:paraId="59807FE1" w14:textId="77777777">
            <w:pPr>
              <w:pStyle w:val="TableSubtitle"/>
              <w:rPr>
                <w:rFonts w:cs="Calibri"/>
              </w:rPr>
            </w:pPr>
          </w:p>
        </w:tc>
        <w:tc>
          <w:tcPr>
            <w:tcW w:w="1350" w:type="dxa"/>
            <w:vMerge/>
            <w:tcBorders>
              <w:left w:val="nil"/>
              <w:bottom w:val="single" w:sz="4" w:space="0" w:color="auto"/>
              <w:right w:val="single" w:sz="4" w:space="0" w:color="auto"/>
            </w:tcBorders>
            <w:shd w:val="clear" w:color="000000" w:fill="48A9C5"/>
            <w:noWrap/>
            <w:vAlign w:val="center"/>
          </w:tcPr>
          <w:p w:rsidR="004B131A" w:rsidP="00CB1C05" w14:paraId="31B6AEBC" w14:textId="77777777">
            <w:pPr>
              <w:pStyle w:val="TableSubtitle"/>
            </w:pPr>
          </w:p>
        </w:tc>
        <w:tc>
          <w:tcPr>
            <w:tcW w:w="1132" w:type="dxa"/>
            <w:gridSpan w:val="2"/>
            <w:tcBorders>
              <w:top w:val="single" w:sz="4" w:space="0" w:color="auto"/>
              <w:left w:val="nil"/>
              <w:bottom w:val="single" w:sz="4" w:space="0" w:color="auto"/>
              <w:right w:val="single" w:sz="4" w:space="0" w:color="auto"/>
            </w:tcBorders>
            <w:shd w:val="clear" w:color="000000" w:fill="48A9C5"/>
            <w:vAlign w:val="center"/>
          </w:tcPr>
          <w:p w:rsidR="004B131A" w:rsidP="00CB1C05" w14:paraId="485A2D86" w14:textId="77777777">
            <w:pPr>
              <w:pStyle w:val="TableSubtitle"/>
              <w:rPr>
                <w:rFonts w:cs="Calibri"/>
              </w:rPr>
            </w:pPr>
            <w:r>
              <w:rPr>
                <w:rFonts w:cs="Calibri"/>
              </w:rPr>
              <w:t>Option 1</w:t>
            </w:r>
          </w:p>
          <w:p w:rsidR="004B131A" w:rsidP="00CB1C05" w14:paraId="4691559B" w14:textId="77777777">
            <w:pPr>
              <w:pStyle w:val="TableSubtitle"/>
            </w:pPr>
            <w:r>
              <w:rPr>
                <w:rFonts w:cs="Calibri"/>
              </w:rPr>
              <w:t>(Final Rule)</w:t>
            </w:r>
          </w:p>
        </w:tc>
        <w:tc>
          <w:tcPr>
            <w:tcW w:w="1208" w:type="dxa"/>
            <w:tcBorders>
              <w:top w:val="single" w:sz="4" w:space="0" w:color="auto"/>
              <w:left w:val="nil"/>
              <w:bottom w:val="single" w:sz="4" w:space="0" w:color="auto"/>
              <w:right w:val="single" w:sz="4" w:space="0" w:color="auto"/>
            </w:tcBorders>
            <w:shd w:val="clear" w:color="000000" w:fill="48A9C5"/>
            <w:vAlign w:val="center"/>
          </w:tcPr>
          <w:p w:rsidR="004B131A" w:rsidP="00CB1C05" w14:paraId="508DF2AD" w14:textId="77777777">
            <w:pPr>
              <w:pStyle w:val="TableSubtitle"/>
            </w:pPr>
            <w:r>
              <w:t>Option 2</w:t>
            </w:r>
          </w:p>
          <w:p w:rsidR="004B131A" w:rsidP="00CB1C05" w14:paraId="70A3A8BE" w14:textId="77777777">
            <w:pPr>
              <w:pStyle w:val="TableSubtitle"/>
            </w:pPr>
            <w:r>
              <w:t>(Alternative Option</w:t>
            </w:r>
          </w:p>
        </w:tc>
      </w:tr>
      <w:tr w14:paraId="7CACCBE2"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39F45EA7" w14:textId="77777777">
            <w:pPr>
              <w:pStyle w:val="LTableTextAbt"/>
              <w:rPr>
                <w:szCs w:val="18"/>
              </w:rPr>
            </w:pPr>
            <w:r w:rsidRPr="00484D1F">
              <w:rPr>
                <w:szCs w:val="18"/>
              </w:rPr>
              <w:t>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6EDFF98B" w14:textId="64068903">
            <w:pPr>
              <w:pStyle w:val="RTableTextAbt"/>
              <w:ind w:right="-26"/>
              <w:rPr>
                <w:szCs w:val="18"/>
              </w:rPr>
            </w:pPr>
            <w:r>
              <w:rPr>
                <w:szCs w:val="18"/>
              </w:rPr>
              <w:t xml:space="preserve">$1,975,145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21753146" w14:textId="69C31706">
            <w:pPr>
              <w:pStyle w:val="RTableTextAbt"/>
              <w:ind w:right="-26"/>
              <w:rPr>
                <w:szCs w:val="18"/>
              </w:rPr>
            </w:pPr>
            <w:r>
              <w:rPr>
                <w:szCs w:val="18"/>
              </w:rPr>
              <w:t xml:space="preserve">$1,975,145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27F013F0"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RPr="006D0935" w:rsidP="00B92140" w14:paraId="403998EE" w14:textId="77777777">
            <w:pPr>
              <w:pStyle w:val="RTableTextAbt"/>
              <w:ind w:right="-60"/>
              <w:jc w:val="center"/>
            </w:pPr>
            <w:r>
              <w:t>WCPP</w:t>
            </w:r>
          </w:p>
        </w:tc>
      </w:tr>
      <w:tr w14:paraId="6FCECAA1"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0C168CC0" w14:textId="77777777">
            <w:pPr>
              <w:pStyle w:val="LTableTextAbt"/>
              <w:rPr>
                <w:szCs w:val="18"/>
              </w:rPr>
            </w:pPr>
            <w:r w:rsidRPr="00484D1F">
              <w:rPr>
                <w:szCs w:val="18"/>
              </w:rPr>
              <w:t>Import/</w:t>
            </w:r>
            <w:r w:rsidRPr="004E546A">
              <w:rPr>
                <w:szCs w:val="18"/>
              </w:rPr>
              <w:t>Repackag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582247BD" w14:textId="7C572056">
            <w:pPr>
              <w:pStyle w:val="RTableTextAbt"/>
              <w:ind w:right="-26"/>
              <w:rPr>
                <w:szCs w:val="18"/>
              </w:rPr>
            </w:pPr>
            <w:r>
              <w:rPr>
                <w:szCs w:val="18"/>
              </w:rPr>
              <w:t xml:space="preserve">$203,245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3626FB06" w14:textId="3580774F">
            <w:pPr>
              <w:pStyle w:val="RTableTextAbt"/>
              <w:ind w:right="-26"/>
              <w:rPr>
                <w:szCs w:val="18"/>
              </w:rPr>
            </w:pPr>
            <w:r>
              <w:rPr>
                <w:szCs w:val="18"/>
              </w:rPr>
              <w:t xml:space="preserve">$203,245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1078D519"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RPr="006D0935" w:rsidP="00B92140" w14:paraId="0693D13D" w14:textId="77777777">
            <w:pPr>
              <w:pStyle w:val="RTableTextAbt"/>
              <w:ind w:right="-60"/>
              <w:jc w:val="center"/>
            </w:pPr>
            <w:r>
              <w:t>WCPP</w:t>
            </w:r>
          </w:p>
        </w:tc>
      </w:tr>
      <w:tr w14:paraId="2A81B776"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6B40688A" w14:textId="77777777">
            <w:pPr>
              <w:pStyle w:val="LTableTextAbt"/>
              <w:rPr>
                <w:szCs w:val="18"/>
              </w:rPr>
            </w:pPr>
            <w:r>
              <w:rPr>
                <w:szCs w:val="18"/>
              </w:rPr>
              <w:t>Reactant/Intermediat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20F75F42" w14:textId="1C6DD31D">
            <w:pPr>
              <w:pStyle w:val="RTableTextAbt"/>
              <w:ind w:right="-26"/>
              <w:rPr>
                <w:szCs w:val="18"/>
              </w:rPr>
            </w:pPr>
            <w:r>
              <w:rPr>
                <w:szCs w:val="18"/>
              </w:rPr>
              <w:t xml:space="preserve">$382,587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4D0E3AD2" w14:textId="3C48C8F7">
            <w:pPr>
              <w:pStyle w:val="RTableTextAbt"/>
              <w:ind w:right="-26"/>
              <w:rPr>
                <w:szCs w:val="18"/>
              </w:rPr>
            </w:pPr>
            <w:r>
              <w:rPr>
                <w:szCs w:val="18"/>
              </w:rPr>
              <w:t xml:space="preserve">$382,587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35F36DF2"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RPr="006D0935" w:rsidP="00B92140" w14:paraId="56CDA6B8" w14:textId="77777777">
            <w:pPr>
              <w:pStyle w:val="RTableTextAbt"/>
              <w:ind w:right="-60"/>
              <w:jc w:val="center"/>
            </w:pPr>
            <w:r>
              <w:t>WCPP</w:t>
            </w:r>
          </w:p>
        </w:tc>
      </w:tr>
      <w:tr w14:paraId="7E9B2CC4"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4D6802CE" w14:textId="77777777">
            <w:pPr>
              <w:pStyle w:val="LTableTextAbt"/>
              <w:rPr>
                <w:szCs w:val="18"/>
              </w:rPr>
            </w:pPr>
            <w:r>
              <w:rPr>
                <w:szCs w:val="18"/>
              </w:rPr>
              <w:t>Processing Aid in Petrochemical 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2A4089FB" w14:textId="4F5285DE">
            <w:pPr>
              <w:pStyle w:val="RTableTextAbt"/>
              <w:ind w:right="-26"/>
              <w:rPr>
                <w:szCs w:val="18"/>
              </w:rPr>
            </w:pPr>
            <w:r>
              <w:rPr>
                <w:szCs w:val="18"/>
              </w:rPr>
              <w:t xml:space="preserve">$1,036,737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08FA204E" w14:textId="2BE68332">
            <w:pPr>
              <w:pStyle w:val="RTableTextAbt"/>
              <w:ind w:right="-26"/>
              <w:rPr>
                <w:szCs w:val="18"/>
              </w:rPr>
            </w:pPr>
            <w:r>
              <w:rPr>
                <w:szCs w:val="18"/>
              </w:rPr>
              <w:t xml:space="preserve">$1,036,737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7EB5F3B3"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RPr="006D0935" w:rsidP="00B92140" w14:paraId="2553100B" w14:textId="77777777">
            <w:pPr>
              <w:pStyle w:val="RTableTextAbt"/>
              <w:ind w:right="-60"/>
              <w:jc w:val="center"/>
            </w:pPr>
            <w:r>
              <w:t>WCPP</w:t>
            </w:r>
          </w:p>
        </w:tc>
      </w:tr>
      <w:tr w14:paraId="475EFA77" w14:textId="77777777" w:rsidTr="00CD48B1">
        <w:tblPrEx>
          <w:tblW w:w="9450" w:type="dxa"/>
          <w:tblLayout w:type="fixed"/>
          <w:tblLook w:val="04A0"/>
        </w:tblPrEx>
        <w:trPr>
          <w:trHeight w:val="269"/>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221152F1" w14:textId="77777777">
            <w:pPr>
              <w:pStyle w:val="LTableTextAbt"/>
              <w:rPr>
                <w:szCs w:val="18"/>
              </w:rPr>
            </w:pPr>
            <w:r>
              <w:rPr>
                <w:szCs w:val="18"/>
              </w:rPr>
              <w:t>Production of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0DA7A538" w14:textId="4543DE12">
            <w:pPr>
              <w:pStyle w:val="RTableTextAbt"/>
              <w:tabs>
                <w:tab w:val="left" w:pos="1286"/>
              </w:tabs>
              <w:ind w:right="-26"/>
              <w:rPr>
                <w:szCs w:val="18"/>
              </w:rPr>
            </w:pPr>
            <w:r>
              <w:rPr>
                <w:szCs w:val="18"/>
              </w:rPr>
              <w:t xml:space="preserve">$43,275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737A1BA0" w14:textId="57AB2843">
            <w:pPr>
              <w:pStyle w:val="RTableTextAbt"/>
              <w:tabs>
                <w:tab w:val="left" w:pos="1286"/>
              </w:tabs>
              <w:ind w:right="-26"/>
              <w:rPr>
                <w:szCs w:val="18"/>
              </w:rPr>
            </w:pPr>
            <w:r>
              <w:rPr>
                <w:szCs w:val="18"/>
              </w:rPr>
              <w:t xml:space="preserve">$43,275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2E82B180"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P="00B92140" w14:paraId="66E05663" w14:textId="77777777">
            <w:pPr>
              <w:pStyle w:val="RTableTextAbt"/>
              <w:tabs>
                <w:tab w:val="left" w:pos="1286"/>
              </w:tabs>
              <w:ind w:right="-60"/>
              <w:jc w:val="center"/>
              <w:rPr>
                <w:szCs w:val="18"/>
              </w:rPr>
            </w:pPr>
            <w:r>
              <w:rPr>
                <w:szCs w:val="18"/>
              </w:rPr>
              <w:t>Prohibition</w:t>
            </w:r>
            <w:r w:rsidRPr="00F01C70">
              <w:rPr>
                <w:szCs w:val="18"/>
                <w:vertAlign w:val="superscript"/>
              </w:rPr>
              <w:t>1</w:t>
            </w:r>
          </w:p>
        </w:tc>
      </w:tr>
      <w:tr w14:paraId="3A087B77"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21BB93A7" w14:textId="77777777">
            <w:pPr>
              <w:pStyle w:val="LTableTextAbt"/>
              <w:rPr>
                <w:szCs w:val="18"/>
              </w:rPr>
            </w:pPr>
            <w:r>
              <w:rPr>
                <w:szCs w:val="18"/>
              </w:rPr>
              <w:t>Use as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341C4124" w14:textId="5C34765E">
            <w:pPr>
              <w:pStyle w:val="RTableTextAbt"/>
              <w:tabs>
                <w:tab w:val="left" w:pos="1286"/>
              </w:tabs>
              <w:ind w:right="-26"/>
              <w:rPr>
                <w:szCs w:val="18"/>
              </w:rPr>
            </w:pPr>
            <w:r>
              <w:rPr>
                <w:szCs w:val="18"/>
              </w:rPr>
              <w:t xml:space="preserve">$1,421,354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3AFBC2E4" w14:textId="63ADE0CB">
            <w:pPr>
              <w:pStyle w:val="RTableTextAbt"/>
              <w:tabs>
                <w:tab w:val="left" w:pos="1286"/>
              </w:tabs>
              <w:ind w:right="-26"/>
              <w:rPr>
                <w:szCs w:val="18"/>
              </w:rPr>
            </w:pPr>
            <w:r>
              <w:rPr>
                <w:szCs w:val="18"/>
              </w:rPr>
              <w:t xml:space="preserve">$1,421,354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6770833C"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P="00B92140" w14:paraId="62678FE7" w14:textId="77777777">
            <w:pPr>
              <w:pStyle w:val="RTableTextAbt"/>
              <w:tabs>
                <w:tab w:val="left" w:pos="1286"/>
              </w:tabs>
              <w:ind w:right="-60"/>
              <w:jc w:val="center"/>
              <w:rPr>
                <w:szCs w:val="18"/>
              </w:rPr>
            </w:pPr>
            <w:r>
              <w:rPr>
                <w:szCs w:val="18"/>
              </w:rPr>
              <w:t>Prohibition</w:t>
            </w:r>
            <w:r w:rsidRPr="00F01C70">
              <w:rPr>
                <w:szCs w:val="18"/>
                <w:vertAlign w:val="superscript"/>
              </w:rPr>
              <w:t>1</w:t>
            </w:r>
          </w:p>
        </w:tc>
      </w:tr>
      <w:tr w14:paraId="73408322"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7275694E" w14:textId="77777777">
            <w:pPr>
              <w:pStyle w:val="LTableTextAbt"/>
              <w:rPr>
                <w:szCs w:val="18"/>
              </w:rPr>
            </w:pPr>
            <w:r>
              <w:rPr>
                <w:szCs w:val="18"/>
              </w:rPr>
              <w:t>Vapor Degreasing: Open Top Vapor Degreasing (OT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1D55D6D1" w14:textId="2095B420">
            <w:pPr>
              <w:pStyle w:val="RTableTextAbt"/>
              <w:tabs>
                <w:tab w:val="left" w:pos="1286"/>
              </w:tabs>
              <w:ind w:right="-26"/>
              <w:rPr>
                <w:szCs w:val="18"/>
              </w:rPr>
            </w:pPr>
            <w:r>
              <w:rPr>
                <w:szCs w:val="18"/>
              </w:rPr>
              <w:t xml:space="preserve">$13,724,146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011EBE9C" w14:textId="2A2BE414">
            <w:pPr>
              <w:pStyle w:val="RTableTextAbt"/>
              <w:tabs>
                <w:tab w:val="left" w:pos="1286"/>
              </w:tabs>
              <w:ind w:right="-26"/>
              <w:rPr>
                <w:szCs w:val="18"/>
              </w:rPr>
            </w:pPr>
            <w:r>
              <w:rPr>
                <w:szCs w:val="18"/>
              </w:rPr>
              <w:t xml:space="preserve">$34,274,791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1383205F"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P="00B92140" w14:paraId="287D8ABF" w14:textId="77777777">
            <w:pPr>
              <w:pStyle w:val="RTableTextAbt"/>
              <w:tabs>
                <w:tab w:val="left" w:pos="1286"/>
              </w:tabs>
              <w:ind w:right="-60"/>
              <w:jc w:val="center"/>
              <w:rPr>
                <w:szCs w:val="18"/>
              </w:rPr>
            </w:pPr>
            <w:r>
              <w:rPr>
                <w:szCs w:val="18"/>
              </w:rPr>
              <w:t>Prohibition</w:t>
            </w:r>
            <w:r w:rsidRPr="00680B28">
              <w:rPr>
                <w:szCs w:val="18"/>
                <w:vertAlign w:val="superscript"/>
              </w:rPr>
              <w:t>2</w:t>
            </w:r>
          </w:p>
        </w:tc>
      </w:tr>
      <w:tr w14:paraId="3FC54275"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84D1F" w:rsidP="00B92140" w14:paraId="0CF3AB53" w14:textId="77777777">
            <w:pPr>
              <w:pStyle w:val="LTableTextAbt"/>
              <w:rPr>
                <w:szCs w:val="18"/>
              </w:rPr>
            </w:pPr>
            <w:r>
              <w:rPr>
                <w:szCs w:val="18"/>
              </w:rPr>
              <w:t>Vapor Degreasing: Enclosed Vapor Degreasing (E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7B0043AC" w14:textId="70D98C6F">
            <w:pPr>
              <w:pStyle w:val="RTableTextAbt"/>
              <w:tabs>
                <w:tab w:val="left" w:pos="1286"/>
              </w:tabs>
              <w:ind w:right="-26"/>
              <w:rPr>
                <w:szCs w:val="18"/>
              </w:rPr>
            </w:pPr>
            <w:r>
              <w:rPr>
                <w:szCs w:val="18"/>
              </w:rPr>
              <w:t xml:space="preserve">$100,278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54312A59" w14:textId="64ED6EDD">
            <w:pPr>
              <w:pStyle w:val="RTableTextAbt"/>
              <w:tabs>
                <w:tab w:val="left" w:pos="1286"/>
              </w:tabs>
              <w:ind w:right="-26"/>
              <w:rPr>
                <w:szCs w:val="18"/>
              </w:rPr>
            </w:pPr>
            <w:r>
              <w:rPr>
                <w:szCs w:val="18"/>
              </w:rPr>
              <w:t xml:space="preserve">$5,645,260 </w:t>
            </w:r>
          </w:p>
        </w:tc>
        <w:tc>
          <w:tcPr>
            <w:tcW w:w="1132" w:type="dxa"/>
            <w:gridSpan w:val="2"/>
            <w:tcBorders>
              <w:top w:val="single" w:sz="4" w:space="0" w:color="auto"/>
              <w:left w:val="nil"/>
              <w:bottom w:val="single" w:sz="4" w:space="0" w:color="auto"/>
              <w:right w:val="single" w:sz="4" w:space="0" w:color="auto"/>
            </w:tcBorders>
            <w:vAlign w:val="center"/>
          </w:tcPr>
          <w:p w:rsidR="00B92140" w:rsidRPr="006D0935" w:rsidP="00B92140" w14:paraId="7D3284C0"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B92140" w:rsidP="00B92140" w14:paraId="161BB396" w14:textId="77777777">
            <w:pPr>
              <w:pStyle w:val="RTableTextAbt"/>
              <w:tabs>
                <w:tab w:val="left" w:pos="1286"/>
              </w:tabs>
              <w:ind w:right="-60"/>
              <w:jc w:val="center"/>
              <w:rPr>
                <w:szCs w:val="18"/>
              </w:rPr>
            </w:pPr>
            <w:r>
              <w:rPr>
                <w:szCs w:val="18"/>
              </w:rPr>
              <w:t>Prohibition</w:t>
            </w:r>
          </w:p>
        </w:tc>
      </w:tr>
      <w:tr w14:paraId="508DD044"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0D93487E" w14:textId="77777777">
            <w:pPr>
              <w:pStyle w:val="LTableTextAbt"/>
              <w:rPr>
                <w:szCs w:val="18"/>
              </w:rPr>
            </w:pPr>
            <w:r>
              <w:rPr>
                <w:szCs w:val="18"/>
              </w:rPr>
              <w:t>Vapor Degreasing: Conveyorized Vapor Degreasing (C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6650AFE9" w14:textId="03C30DE6">
            <w:pPr>
              <w:pStyle w:val="RTableTextAbt"/>
              <w:tabs>
                <w:tab w:val="left" w:pos="1286"/>
              </w:tabs>
              <w:ind w:right="-26"/>
              <w:rPr>
                <w:szCs w:val="18"/>
              </w:rPr>
            </w:pPr>
            <w:r>
              <w:rPr>
                <w:szCs w:val="18"/>
              </w:rPr>
              <w:t xml:space="preserve">$921,980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407968F1" w14:textId="6CF8DC76">
            <w:pPr>
              <w:pStyle w:val="RTableTextAbt"/>
              <w:tabs>
                <w:tab w:val="left" w:pos="1286"/>
              </w:tabs>
              <w:ind w:right="-26"/>
              <w:rPr>
                <w:szCs w:val="18"/>
              </w:rPr>
            </w:pPr>
            <w:r>
              <w:rPr>
                <w:szCs w:val="18"/>
              </w:rPr>
              <w:t xml:space="preserve">$921,980 </w:t>
            </w:r>
          </w:p>
        </w:tc>
        <w:tc>
          <w:tcPr>
            <w:tcW w:w="1132" w:type="dxa"/>
            <w:gridSpan w:val="2"/>
            <w:tcBorders>
              <w:top w:val="single" w:sz="4" w:space="0" w:color="auto"/>
              <w:left w:val="nil"/>
              <w:bottom w:val="single" w:sz="4" w:space="0" w:color="auto"/>
              <w:right w:val="single" w:sz="4" w:space="0" w:color="auto"/>
            </w:tcBorders>
            <w:vAlign w:val="center"/>
          </w:tcPr>
          <w:p w:rsidR="00B92140" w:rsidP="00B92140" w14:paraId="0CBBC397" w14:textId="77777777">
            <w:pPr>
              <w:pStyle w:val="RTableTextAbt"/>
              <w:tabs>
                <w:tab w:val="left" w:pos="1286"/>
              </w:tabs>
              <w:ind w:right="-60"/>
              <w:jc w:val="center"/>
              <w:rPr>
                <w:szCs w:val="18"/>
              </w:rPr>
            </w:pPr>
            <w:r>
              <w:rPr>
                <w:szCs w:val="18"/>
              </w:rPr>
              <w:t>Prohibition</w:t>
            </w:r>
          </w:p>
        </w:tc>
        <w:tc>
          <w:tcPr>
            <w:tcW w:w="1208" w:type="dxa"/>
            <w:tcBorders>
              <w:top w:val="single" w:sz="4" w:space="0" w:color="auto"/>
              <w:left w:val="nil"/>
              <w:bottom w:val="single" w:sz="4" w:space="0" w:color="auto"/>
              <w:right w:val="single" w:sz="4" w:space="0" w:color="auto"/>
            </w:tcBorders>
            <w:vAlign w:val="center"/>
          </w:tcPr>
          <w:p w:rsidR="00B92140" w:rsidP="00B92140" w14:paraId="1A4B29C3" w14:textId="77777777">
            <w:pPr>
              <w:pStyle w:val="RTableTextAbt"/>
              <w:tabs>
                <w:tab w:val="left" w:pos="1286"/>
              </w:tabs>
              <w:ind w:right="-60"/>
              <w:jc w:val="center"/>
              <w:rPr>
                <w:szCs w:val="18"/>
              </w:rPr>
            </w:pPr>
            <w:r>
              <w:rPr>
                <w:szCs w:val="18"/>
              </w:rPr>
              <w:t>Prohibition</w:t>
            </w:r>
          </w:p>
        </w:tc>
      </w:tr>
      <w:tr w14:paraId="58B4E369"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B92140" w:rsidRPr="004E546A" w:rsidP="00B92140" w14:paraId="6B7BA3E8" w14:textId="77777777">
            <w:pPr>
              <w:pStyle w:val="LTableTextAbt"/>
              <w:rPr>
                <w:szCs w:val="18"/>
              </w:rPr>
            </w:pPr>
            <w:r>
              <w:rPr>
                <w:szCs w:val="18"/>
              </w:rPr>
              <w:t>Recycling and Dispos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B92140" w:rsidRPr="00157F08" w:rsidP="00B92140" w14:paraId="014BE802" w14:textId="222E85A4">
            <w:pPr>
              <w:pStyle w:val="RTableTextAbt"/>
              <w:tabs>
                <w:tab w:val="left" w:pos="1286"/>
              </w:tabs>
              <w:ind w:right="-26"/>
              <w:rPr>
                <w:szCs w:val="18"/>
              </w:rPr>
            </w:pPr>
            <w:r>
              <w:rPr>
                <w:szCs w:val="18"/>
              </w:rPr>
              <w:t xml:space="preserve">$772,985 </w:t>
            </w:r>
          </w:p>
        </w:tc>
        <w:tc>
          <w:tcPr>
            <w:tcW w:w="1350" w:type="dxa"/>
            <w:tcBorders>
              <w:top w:val="single" w:sz="4" w:space="0" w:color="auto"/>
              <w:left w:val="nil"/>
              <w:bottom w:val="single" w:sz="4" w:space="0" w:color="auto"/>
              <w:right w:val="single" w:sz="4" w:space="0" w:color="auto"/>
            </w:tcBorders>
            <w:shd w:val="clear" w:color="auto" w:fill="auto"/>
            <w:vAlign w:val="center"/>
          </w:tcPr>
          <w:p w:rsidR="00B92140" w:rsidRPr="00157F08" w:rsidP="00B92140" w14:paraId="5810376B" w14:textId="6DC9B845">
            <w:pPr>
              <w:pStyle w:val="RTableTextAbt"/>
              <w:tabs>
                <w:tab w:val="left" w:pos="1286"/>
              </w:tabs>
              <w:ind w:right="-26"/>
              <w:rPr>
                <w:szCs w:val="18"/>
              </w:rPr>
            </w:pPr>
            <w:r>
              <w:rPr>
                <w:szCs w:val="18"/>
              </w:rPr>
              <w:t xml:space="preserve">$772,985 </w:t>
            </w:r>
          </w:p>
        </w:tc>
        <w:tc>
          <w:tcPr>
            <w:tcW w:w="1132" w:type="dxa"/>
            <w:gridSpan w:val="2"/>
            <w:tcBorders>
              <w:top w:val="single" w:sz="4" w:space="0" w:color="auto"/>
              <w:left w:val="nil"/>
              <w:bottom w:val="single" w:sz="4" w:space="0" w:color="auto"/>
              <w:right w:val="single" w:sz="4" w:space="0" w:color="auto"/>
            </w:tcBorders>
            <w:vAlign w:val="center"/>
          </w:tcPr>
          <w:p w:rsidR="00B92140" w:rsidP="00B92140" w14:paraId="012AE189" w14:textId="77777777">
            <w:pPr>
              <w:pStyle w:val="RTableTextAbt"/>
              <w:tabs>
                <w:tab w:val="left" w:pos="1286"/>
              </w:tabs>
              <w:ind w:right="-60"/>
              <w:jc w:val="center"/>
              <w:rPr>
                <w:szCs w:val="18"/>
              </w:rPr>
            </w:pPr>
            <w:r>
              <w:rPr>
                <w:szCs w:val="18"/>
              </w:rPr>
              <w:t>WCPP</w:t>
            </w:r>
          </w:p>
        </w:tc>
        <w:tc>
          <w:tcPr>
            <w:tcW w:w="1208" w:type="dxa"/>
            <w:tcBorders>
              <w:top w:val="single" w:sz="4" w:space="0" w:color="auto"/>
              <w:left w:val="nil"/>
              <w:bottom w:val="single" w:sz="4" w:space="0" w:color="auto"/>
              <w:right w:val="single" w:sz="4" w:space="0" w:color="auto"/>
            </w:tcBorders>
            <w:vAlign w:val="center"/>
          </w:tcPr>
          <w:p w:rsidR="00B92140" w:rsidP="00B92140" w14:paraId="651B05A8" w14:textId="77777777">
            <w:pPr>
              <w:pStyle w:val="RTableTextAbt"/>
              <w:tabs>
                <w:tab w:val="left" w:pos="1286"/>
              </w:tabs>
              <w:ind w:right="-60"/>
              <w:jc w:val="center"/>
              <w:rPr>
                <w:szCs w:val="18"/>
              </w:rPr>
            </w:pPr>
            <w:r>
              <w:rPr>
                <w:szCs w:val="18"/>
              </w:rPr>
              <w:t>WCPP</w:t>
            </w:r>
          </w:p>
        </w:tc>
      </w:tr>
      <w:tr w14:paraId="1790C29C"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131A" w:rsidRPr="004E546A" w:rsidP="00CB1C05" w14:paraId="2E850F3C" w14:textId="77777777">
            <w:pPr>
              <w:pStyle w:val="LTableTextAbt"/>
              <w:rPr>
                <w:szCs w:val="18"/>
              </w:rPr>
            </w:pPr>
            <w:r>
              <w:rPr>
                <w:szCs w:val="18"/>
              </w:rPr>
              <w:t>Incorporation into Adhesive and Sealant Products</w:t>
            </w:r>
          </w:p>
        </w:tc>
        <w:tc>
          <w:tcPr>
            <w:tcW w:w="5040" w:type="dxa"/>
            <w:gridSpan w:val="5"/>
            <w:vMerge w:val="restart"/>
            <w:tcBorders>
              <w:top w:val="single" w:sz="4" w:space="0" w:color="auto"/>
              <w:left w:val="nil"/>
              <w:right w:val="single" w:sz="4" w:space="0" w:color="auto"/>
            </w:tcBorders>
            <w:shd w:val="clear" w:color="auto" w:fill="auto"/>
            <w:noWrap/>
            <w:vAlign w:val="center"/>
          </w:tcPr>
          <w:p w:rsidR="004B131A" w:rsidRPr="003F6C4C" w:rsidP="00CB1C05" w14:paraId="41A62D57" w14:textId="77777777">
            <w:pPr>
              <w:pStyle w:val="RTableTextAbt"/>
              <w:ind w:right="44"/>
              <w:jc w:val="center"/>
              <w:rPr>
                <w:szCs w:val="18"/>
              </w:rPr>
            </w:pPr>
            <w:r>
              <w:rPr>
                <w:szCs w:val="18"/>
              </w:rPr>
              <w:t xml:space="preserve">accounted for under end-use categories </w:t>
            </w:r>
          </w:p>
          <w:p w:rsidR="004B131A" w:rsidP="00CB1C05" w14:paraId="1F263375" w14:textId="77777777">
            <w:pPr>
              <w:pStyle w:val="RTableTextAbt"/>
              <w:ind w:right="44"/>
              <w:jc w:val="center"/>
              <w:rPr>
                <w:szCs w:val="18"/>
              </w:rPr>
            </w:pPr>
          </w:p>
        </w:tc>
      </w:tr>
      <w:tr w14:paraId="4CB8917D"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131A" w:rsidRPr="004E546A" w:rsidP="00CB1C05" w14:paraId="27868981" w14:textId="77777777">
            <w:pPr>
              <w:pStyle w:val="LTableTextAbt"/>
              <w:rPr>
                <w:szCs w:val="18"/>
              </w:rPr>
            </w:pPr>
            <w:r>
              <w:rPr>
                <w:szCs w:val="18"/>
              </w:rPr>
              <w:t>Incorporation into other formulation, mixture, or reaction products (aerosol)</w:t>
            </w:r>
          </w:p>
        </w:tc>
        <w:tc>
          <w:tcPr>
            <w:tcW w:w="5040" w:type="dxa"/>
            <w:gridSpan w:val="5"/>
            <w:vMerge/>
            <w:tcBorders>
              <w:left w:val="nil"/>
              <w:right w:val="single" w:sz="4" w:space="0" w:color="auto"/>
            </w:tcBorders>
            <w:shd w:val="clear" w:color="auto" w:fill="auto"/>
            <w:noWrap/>
            <w:vAlign w:val="center"/>
          </w:tcPr>
          <w:p w:rsidR="004B131A" w:rsidP="00CB1C05" w14:paraId="6F55E17E" w14:textId="77777777">
            <w:pPr>
              <w:pStyle w:val="RTableTextAbt"/>
              <w:tabs>
                <w:tab w:val="left" w:pos="1286"/>
              </w:tabs>
              <w:ind w:right="515"/>
              <w:rPr>
                <w:szCs w:val="18"/>
              </w:rPr>
            </w:pPr>
          </w:p>
        </w:tc>
      </w:tr>
      <w:tr w14:paraId="6EA7ABE0" w14:textId="77777777">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131A" w:rsidRPr="004E546A" w:rsidP="00CB1C05" w14:paraId="5FB245D8" w14:textId="77777777">
            <w:pPr>
              <w:pStyle w:val="LTableTextAbt"/>
              <w:rPr>
                <w:szCs w:val="18"/>
              </w:rPr>
            </w:pPr>
            <w:r>
              <w:rPr>
                <w:szCs w:val="18"/>
              </w:rPr>
              <w:t>Incorporation into other formulation, mixture, or reaction products (other)</w:t>
            </w:r>
          </w:p>
        </w:tc>
        <w:tc>
          <w:tcPr>
            <w:tcW w:w="5040" w:type="dxa"/>
            <w:gridSpan w:val="5"/>
            <w:vMerge/>
            <w:tcBorders>
              <w:left w:val="nil"/>
              <w:bottom w:val="single" w:sz="4" w:space="0" w:color="auto"/>
              <w:right w:val="single" w:sz="4" w:space="0" w:color="auto"/>
            </w:tcBorders>
            <w:shd w:val="clear" w:color="auto" w:fill="auto"/>
            <w:noWrap/>
            <w:vAlign w:val="center"/>
          </w:tcPr>
          <w:p w:rsidR="004B131A" w:rsidP="00CB1C05" w14:paraId="552E5CB7" w14:textId="77777777">
            <w:pPr>
              <w:pStyle w:val="RTableTextAbt"/>
              <w:tabs>
                <w:tab w:val="left" w:pos="1286"/>
              </w:tabs>
              <w:ind w:right="515"/>
              <w:rPr>
                <w:szCs w:val="18"/>
              </w:rPr>
            </w:pPr>
          </w:p>
        </w:tc>
      </w:tr>
      <w:tr w14:paraId="5EB784F8"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E546A" w:rsidP="008D68C3" w14:paraId="31799096" w14:textId="77777777">
            <w:pPr>
              <w:pStyle w:val="LTableTextAbt"/>
              <w:rPr>
                <w:szCs w:val="18"/>
              </w:rPr>
            </w:pPr>
            <w:r>
              <w:rPr>
                <w:szCs w:val="18"/>
              </w:rPr>
              <w:t>Laboratory Chemical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1FAC86A9" w14:textId="6EAF2B25">
            <w:pPr>
              <w:pStyle w:val="RTableTextAbt"/>
              <w:tabs>
                <w:tab w:val="left" w:pos="1286"/>
              </w:tabs>
              <w:ind w:right="-26"/>
              <w:rPr>
                <w:szCs w:val="18"/>
              </w:rPr>
            </w:pPr>
            <w:r>
              <w:rPr>
                <w:szCs w:val="18"/>
              </w:rPr>
              <w:t xml:space="preserve">$480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38B6D5C4" w14:textId="511722DA">
            <w:pPr>
              <w:pStyle w:val="RTableTextAbt"/>
              <w:tabs>
                <w:tab w:val="left" w:pos="1286"/>
              </w:tabs>
              <w:ind w:right="-26"/>
              <w:rPr>
                <w:szCs w:val="18"/>
              </w:rPr>
            </w:pPr>
            <w:r>
              <w:rPr>
                <w:szCs w:val="18"/>
              </w:rPr>
              <w:t xml:space="preserve">$114,001 </w:t>
            </w:r>
          </w:p>
        </w:tc>
        <w:tc>
          <w:tcPr>
            <w:tcW w:w="1132" w:type="dxa"/>
            <w:gridSpan w:val="2"/>
            <w:tcBorders>
              <w:top w:val="single" w:sz="4" w:space="0" w:color="auto"/>
              <w:left w:val="nil"/>
              <w:bottom w:val="single" w:sz="4" w:space="0" w:color="auto"/>
              <w:right w:val="single" w:sz="4" w:space="0" w:color="auto"/>
            </w:tcBorders>
          </w:tcPr>
          <w:p w:rsidR="008D68C3" w:rsidP="008D68C3" w14:paraId="593387E9" w14:textId="77777777">
            <w:pPr>
              <w:pStyle w:val="RTableTextAbt"/>
              <w:tabs>
                <w:tab w:val="left" w:pos="1286"/>
              </w:tabs>
              <w:ind w:right="-69"/>
              <w:jc w:val="center"/>
              <w:rPr>
                <w:szCs w:val="18"/>
              </w:rPr>
            </w:pPr>
            <w:r>
              <w:rPr>
                <w:szCs w:val="18"/>
              </w:rPr>
              <w:t>Prescriptive Controls</w:t>
            </w:r>
          </w:p>
        </w:tc>
        <w:tc>
          <w:tcPr>
            <w:tcW w:w="1208" w:type="dxa"/>
            <w:tcBorders>
              <w:top w:val="single" w:sz="4" w:space="0" w:color="auto"/>
              <w:left w:val="nil"/>
              <w:bottom w:val="single" w:sz="4" w:space="0" w:color="auto"/>
              <w:right w:val="single" w:sz="4" w:space="0" w:color="auto"/>
            </w:tcBorders>
          </w:tcPr>
          <w:p w:rsidR="008D68C3" w:rsidP="008D68C3" w14:paraId="28F1C8F7" w14:textId="77777777">
            <w:pPr>
              <w:pStyle w:val="RTableTextAbt"/>
              <w:tabs>
                <w:tab w:val="left" w:pos="1286"/>
              </w:tabs>
              <w:ind w:right="-69"/>
              <w:jc w:val="center"/>
              <w:rPr>
                <w:szCs w:val="18"/>
              </w:rPr>
            </w:pPr>
            <w:r>
              <w:rPr>
                <w:szCs w:val="18"/>
              </w:rPr>
              <w:t>WCPP</w:t>
            </w:r>
          </w:p>
        </w:tc>
      </w:tr>
      <w:tr w14:paraId="6C79B244"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E546A" w:rsidP="008D68C3" w14:paraId="417504BF" w14:textId="77777777">
            <w:pPr>
              <w:pStyle w:val="LTableTextAbt"/>
              <w:rPr>
                <w:szCs w:val="18"/>
              </w:rPr>
            </w:pPr>
            <w:r>
              <w:rPr>
                <w:szCs w:val="18"/>
              </w:rPr>
              <w:t>Processing Aid, except petrochemic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4143E762" w14:textId="7FA0DB22">
            <w:pPr>
              <w:pStyle w:val="RTableTextAbt"/>
              <w:tabs>
                <w:tab w:val="left" w:pos="1286"/>
              </w:tabs>
              <w:ind w:right="-26"/>
              <w:rPr>
                <w:szCs w:val="18"/>
              </w:rPr>
            </w:pPr>
            <w:r>
              <w:rPr>
                <w:szCs w:val="18"/>
              </w:rPr>
              <w:t xml:space="preserve">$32,167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651065D4" w14:textId="5903B4AA">
            <w:pPr>
              <w:pStyle w:val="RTableTextAbt"/>
              <w:tabs>
                <w:tab w:val="left" w:pos="1286"/>
              </w:tabs>
              <w:ind w:right="-26"/>
              <w:rPr>
                <w:szCs w:val="18"/>
              </w:rPr>
            </w:pPr>
            <w:r>
              <w:rPr>
                <w:szCs w:val="18"/>
              </w:rPr>
              <w:t xml:space="preserve">$32,167 </w:t>
            </w:r>
          </w:p>
        </w:tc>
        <w:tc>
          <w:tcPr>
            <w:tcW w:w="1132" w:type="dxa"/>
            <w:gridSpan w:val="2"/>
            <w:tcBorders>
              <w:top w:val="single" w:sz="4" w:space="0" w:color="auto"/>
              <w:left w:val="nil"/>
              <w:bottom w:val="single" w:sz="4" w:space="0" w:color="auto"/>
              <w:right w:val="single" w:sz="4" w:space="0" w:color="auto"/>
            </w:tcBorders>
            <w:vAlign w:val="center"/>
          </w:tcPr>
          <w:p w:rsidR="008D68C3" w:rsidP="008D68C3" w14:paraId="411F5DF1" w14:textId="77777777">
            <w:pPr>
              <w:pStyle w:val="RTableTextAbt"/>
              <w:tabs>
                <w:tab w:val="left" w:pos="1286"/>
              </w:tabs>
              <w:ind w:right="-69"/>
              <w:jc w:val="center"/>
              <w:rPr>
                <w:szCs w:val="18"/>
              </w:rPr>
            </w:pPr>
            <w:r>
              <w:rPr>
                <w:szCs w:val="18"/>
              </w:rPr>
              <w:t>WCPP</w:t>
            </w:r>
          </w:p>
        </w:tc>
        <w:tc>
          <w:tcPr>
            <w:tcW w:w="1208" w:type="dxa"/>
            <w:tcBorders>
              <w:top w:val="single" w:sz="4" w:space="0" w:color="auto"/>
              <w:left w:val="nil"/>
              <w:bottom w:val="single" w:sz="4" w:space="0" w:color="auto"/>
              <w:right w:val="single" w:sz="4" w:space="0" w:color="auto"/>
            </w:tcBorders>
          </w:tcPr>
          <w:p w:rsidR="008D68C3" w:rsidP="008D68C3" w14:paraId="6B63BDEA" w14:textId="77777777">
            <w:pPr>
              <w:pStyle w:val="RTableTextAbt"/>
              <w:tabs>
                <w:tab w:val="left" w:pos="1286"/>
              </w:tabs>
              <w:ind w:right="-69"/>
              <w:jc w:val="center"/>
              <w:rPr>
                <w:szCs w:val="18"/>
              </w:rPr>
            </w:pPr>
            <w:r>
              <w:rPr>
                <w:szCs w:val="18"/>
              </w:rPr>
              <w:t>Prohibition</w:t>
            </w:r>
          </w:p>
        </w:tc>
      </w:tr>
      <w:tr w14:paraId="497FA16C"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E546A" w:rsidP="008D68C3" w14:paraId="13B8C913" w14:textId="77777777">
            <w:pPr>
              <w:pStyle w:val="LTableTextAbt"/>
              <w:rPr>
                <w:szCs w:val="18"/>
              </w:rPr>
            </w:pPr>
            <w:r>
              <w:rPr>
                <w:szCs w:val="18"/>
              </w:rPr>
              <w:t>Adhesives and Seal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3306A6CF" w14:textId="7E36CDC6">
            <w:pPr>
              <w:pStyle w:val="RTableTextAbt"/>
              <w:tabs>
                <w:tab w:val="left" w:pos="1286"/>
              </w:tabs>
              <w:ind w:right="-26"/>
              <w:rPr>
                <w:szCs w:val="18"/>
              </w:rPr>
            </w:pPr>
            <w:r>
              <w:rPr>
                <w:szCs w:val="18"/>
              </w:rPr>
              <w:t xml:space="preserve">$247,917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213A22ED" w14:textId="178113FA">
            <w:pPr>
              <w:pStyle w:val="RTableTextAbt"/>
              <w:tabs>
                <w:tab w:val="left" w:pos="1286"/>
              </w:tabs>
              <w:ind w:right="-26"/>
              <w:rPr>
                <w:szCs w:val="18"/>
              </w:rPr>
            </w:pPr>
            <w:r>
              <w:rPr>
                <w:szCs w:val="18"/>
              </w:rPr>
              <w:t xml:space="preserve">$247,917 </w:t>
            </w:r>
          </w:p>
        </w:tc>
        <w:tc>
          <w:tcPr>
            <w:tcW w:w="1132" w:type="dxa"/>
            <w:gridSpan w:val="2"/>
            <w:tcBorders>
              <w:top w:val="single" w:sz="4" w:space="0" w:color="auto"/>
              <w:left w:val="nil"/>
              <w:bottom w:val="single" w:sz="4" w:space="0" w:color="auto"/>
              <w:right w:val="single" w:sz="4" w:space="0" w:color="auto"/>
            </w:tcBorders>
            <w:vAlign w:val="center"/>
          </w:tcPr>
          <w:p w:rsidR="008D68C3" w:rsidP="008D68C3" w14:paraId="4E5A9BC3" w14:textId="77777777">
            <w:pPr>
              <w:pStyle w:val="RTableTextAbt"/>
              <w:tabs>
                <w:tab w:val="left" w:pos="1286"/>
              </w:tabs>
              <w:ind w:right="-69"/>
              <w:jc w:val="center"/>
              <w:rPr>
                <w:szCs w:val="18"/>
              </w:rPr>
            </w:pPr>
            <w:r>
              <w:rPr>
                <w:szCs w:val="18"/>
              </w:rPr>
              <w:t>Prohibition</w:t>
            </w:r>
            <w:r>
              <w:rPr>
                <w:szCs w:val="18"/>
                <w:vertAlign w:val="superscript"/>
              </w:rPr>
              <w:t>3</w:t>
            </w:r>
          </w:p>
        </w:tc>
        <w:tc>
          <w:tcPr>
            <w:tcW w:w="1208" w:type="dxa"/>
            <w:tcBorders>
              <w:top w:val="single" w:sz="4" w:space="0" w:color="auto"/>
              <w:left w:val="nil"/>
              <w:bottom w:val="single" w:sz="4" w:space="0" w:color="auto"/>
              <w:right w:val="single" w:sz="4" w:space="0" w:color="auto"/>
            </w:tcBorders>
          </w:tcPr>
          <w:p w:rsidR="008D68C3" w:rsidP="008D68C3" w14:paraId="0516747D" w14:textId="77777777">
            <w:pPr>
              <w:pStyle w:val="RTableTextAbt"/>
              <w:tabs>
                <w:tab w:val="left" w:pos="1286"/>
              </w:tabs>
              <w:ind w:right="-69"/>
              <w:jc w:val="center"/>
              <w:rPr>
                <w:szCs w:val="18"/>
              </w:rPr>
            </w:pPr>
            <w:r>
              <w:rPr>
                <w:szCs w:val="18"/>
              </w:rPr>
              <w:t>Prohibition</w:t>
            </w:r>
          </w:p>
        </w:tc>
      </w:tr>
      <w:tr w14:paraId="7A496E60"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E546A" w:rsidP="008D68C3" w14:paraId="4060870C" w14:textId="77777777">
            <w:pPr>
              <w:pStyle w:val="LTableTextAbt"/>
              <w:rPr>
                <w:szCs w:val="18"/>
              </w:rPr>
            </w:pPr>
            <w:r>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5229B6E4" w14:textId="4DE818CA">
            <w:pPr>
              <w:pStyle w:val="RTableTextAbt"/>
              <w:tabs>
                <w:tab w:val="left" w:pos="1286"/>
              </w:tabs>
              <w:ind w:right="-26"/>
              <w:rPr>
                <w:szCs w:val="18"/>
              </w:rPr>
            </w:pPr>
            <w:r>
              <w:rPr>
                <w:szCs w:val="18"/>
              </w:rPr>
              <w:t xml:space="preserve">$5,849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255A395F" w14:textId="5C0BD559">
            <w:pPr>
              <w:pStyle w:val="RTableTextAbt"/>
              <w:tabs>
                <w:tab w:val="left" w:pos="1286"/>
              </w:tabs>
              <w:ind w:right="-26"/>
              <w:rPr>
                <w:szCs w:val="18"/>
              </w:rPr>
            </w:pPr>
            <w:r>
              <w:rPr>
                <w:szCs w:val="18"/>
              </w:rPr>
              <w:t xml:space="preserve">$5,849 </w:t>
            </w:r>
          </w:p>
        </w:tc>
        <w:tc>
          <w:tcPr>
            <w:tcW w:w="1132" w:type="dxa"/>
            <w:gridSpan w:val="2"/>
            <w:tcBorders>
              <w:top w:val="single" w:sz="4" w:space="0" w:color="auto"/>
              <w:left w:val="nil"/>
              <w:bottom w:val="single" w:sz="4" w:space="0" w:color="auto"/>
              <w:right w:val="single" w:sz="4" w:space="0" w:color="auto"/>
            </w:tcBorders>
          </w:tcPr>
          <w:p w:rsidR="008D68C3" w:rsidP="008D68C3" w14:paraId="1157C49C" w14:textId="77777777">
            <w:pPr>
              <w:pStyle w:val="RTableTextAbt"/>
              <w:tabs>
                <w:tab w:val="left" w:pos="1286"/>
              </w:tabs>
              <w:ind w:right="-69"/>
              <w:jc w:val="center"/>
              <w:rPr>
                <w:szCs w:val="18"/>
              </w:rP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6F1E5901" w14:textId="77777777">
            <w:pPr>
              <w:pStyle w:val="RTableTextAbt"/>
              <w:tabs>
                <w:tab w:val="left" w:pos="1286"/>
              </w:tabs>
              <w:ind w:right="-69"/>
              <w:jc w:val="center"/>
              <w:rPr>
                <w:szCs w:val="18"/>
              </w:rPr>
            </w:pPr>
            <w:r>
              <w:rPr>
                <w:szCs w:val="18"/>
              </w:rPr>
              <w:t>Prohibition</w:t>
            </w:r>
          </w:p>
        </w:tc>
      </w:tr>
      <w:tr w14:paraId="43CFF871"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6E1C522E" w14:textId="77777777">
            <w:pPr>
              <w:pStyle w:val="LTableTextAbt"/>
              <w:rPr>
                <w:szCs w:val="18"/>
              </w:rPr>
            </w:pPr>
            <w:r>
              <w:rPr>
                <w:szCs w:val="18"/>
              </w:rPr>
              <w:t xml:space="preserve">Aerosol Spray Cleaning/Degreasing </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4F89B1E9" w14:textId="4D049A9D">
            <w:pPr>
              <w:pStyle w:val="RTableTextAbt"/>
              <w:tabs>
                <w:tab w:val="left" w:pos="1286"/>
              </w:tabs>
              <w:ind w:right="-26"/>
              <w:rPr>
                <w:szCs w:val="18"/>
              </w:rPr>
            </w:pPr>
            <w:r>
              <w:rPr>
                <w:szCs w:val="18"/>
              </w:rPr>
              <w:t xml:space="preserve">$1,336,383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707B1394" w14:textId="44AC465C">
            <w:pPr>
              <w:pStyle w:val="RTableTextAbt"/>
              <w:tabs>
                <w:tab w:val="left" w:pos="1286"/>
              </w:tabs>
              <w:ind w:right="-26"/>
              <w:rPr>
                <w:szCs w:val="18"/>
              </w:rPr>
            </w:pPr>
            <w:r>
              <w:rPr>
                <w:szCs w:val="18"/>
              </w:rPr>
              <w:t xml:space="preserve">$1,336,383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3CAB1019"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09956853" w14:textId="77777777">
            <w:pPr>
              <w:pStyle w:val="RTableTextAbt"/>
              <w:tabs>
                <w:tab w:val="left" w:pos="1286"/>
              </w:tabs>
              <w:ind w:right="-69"/>
              <w:jc w:val="center"/>
              <w:rPr>
                <w:szCs w:val="18"/>
              </w:rPr>
            </w:pPr>
            <w:r>
              <w:rPr>
                <w:szCs w:val="18"/>
              </w:rPr>
              <w:t>Prohibition</w:t>
            </w:r>
          </w:p>
        </w:tc>
      </w:tr>
      <w:tr w14:paraId="28153575"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1C7ADB0C" w14:textId="77777777">
            <w:pPr>
              <w:pStyle w:val="LTableTextAbt"/>
              <w:rPr>
                <w:szCs w:val="18"/>
              </w:rPr>
            </w:pPr>
            <w:r>
              <w:rPr>
                <w:szCs w:val="18"/>
              </w:rPr>
              <w:t>Aerosol Spray Cleaning/Degreasing - EEC</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30322697" w14:textId="201422A6">
            <w:pPr>
              <w:pStyle w:val="RTableTextAbt"/>
              <w:tabs>
                <w:tab w:val="left" w:pos="1286"/>
              </w:tabs>
              <w:ind w:right="-26"/>
              <w:rPr>
                <w:szCs w:val="18"/>
              </w:rPr>
            </w:pPr>
            <w:r>
              <w:rPr>
                <w:szCs w:val="18"/>
              </w:rPr>
              <w:t xml:space="preserve">$21,450,092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0EFF306C" w14:textId="3F81EB02">
            <w:pPr>
              <w:pStyle w:val="RTableTextAbt"/>
              <w:tabs>
                <w:tab w:val="left" w:pos="1286"/>
              </w:tabs>
              <w:ind w:right="-26"/>
              <w:rPr>
                <w:szCs w:val="18"/>
              </w:rPr>
            </w:pPr>
            <w:r>
              <w:rPr>
                <w:szCs w:val="18"/>
              </w:rPr>
              <w:t xml:space="preserve">$21,450,092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6EF1503C" w14:textId="77777777">
            <w:pPr>
              <w:pStyle w:val="RTableTextAbt"/>
              <w:tabs>
                <w:tab w:val="left" w:pos="1286"/>
              </w:tabs>
              <w:ind w:right="-69"/>
              <w:jc w:val="center"/>
            </w:pPr>
            <w:r>
              <w:t>Prescriptive Controls</w:t>
            </w:r>
          </w:p>
        </w:tc>
        <w:tc>
          <w:tcPr>
            <w:tcW w:w="1208" w:type="dxa"/>
            <w:tcBorders>
              <w:top w:val="single" w:sz="4" w:space="0" w:color="auto"/>
              <w:left w:val="nil"/>
              <w:bottom w:val="single" w:sz="4" w:space="0" w:color="auto"/>
              <w:right w:val="single" w:sz="4" w:space="0" w:color="auto"/>
            </w:tcBorders>
          </w:tcPr>
          <w:p w:rsidR="008D68C3" w:rsidP="008D68C3" w14:paraId="3AA0060F" w14:textId="77777777">
            <w:pPr>
              <w:pStyle w:val="RTableTextAbt"/>
              <w:tabs>
                <w:tab w:val="left" w:pos="1286"/>
              </w:tabs>
              <w:ind w:right="-69"/>
              <w:jc w:val="center"/>
              <w:rPr>
                <w:szCs w:val="18"/>
              </w:rPr>
            </w:pPr>
            <w:r>
              <w:rPr>
                <w:szCs w:val="18"/>
              </w:rPr>
              <w:t>Prohibition</w:t>
            </w:r>
          </w:p>
        </w:tc>
      </w:tr>
      <w:tr w14:paraId="73FA79B5" w14:textId="77777777" w:rsidTr="00CD48B1">
        <w:tblPrEx>
          <w:tblW w:w="9450" w:type="dxa"/>
          <w:tblLayout w:type="fixed"/>
          <w:tblLook w:val="04A0"/>
        </w:tblPrEx>
        <w:trPr>
          <w:trHeight w:val="107"/>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50B09255" w14:textId="77777777">
            <w:pPr>
              <w:pStyle w:val="LTableTextAbt"/>
              <w:rPr>
                <w:szCs w:val="18"/>
              </w:rPr>
            </w:pPr>
            <w:r>
              <w:rPr>
                <w:szCs w:val="18"/>
              </w:rPr>
              <w:t>Liquid and Spray Batch Cold Clean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20EAB600" w14:textId="7621881C">
            <w:pPr>
              <w:pStyle w:val="RTableTextAbt"/>
              <w:tabs>
                <w:tab w:val="left" w:pos="1286"/>
              </w:tabs>
              <w:ind w:right="-26"/>
              <w:rPr>
                <w:szCs w:val="18"/>
              </w:rPr>
            </w:pPr>
            <w:r>
              <w:rPr>
                <w:szCs w:val="18"/>
              </w:rPr>
              <w:t xml:space="preserve">$5,992,873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6754DFC9" w14:textId="7F6F98F2">
            <w:pPr>
              <w:pStyle w:val="RTableTextAbt"/>
              <w:tabs>
                <w:tab w:val="left" w:pos="1286"/>
              </w:tabs>
              <w:ind w:right="-26"/>
              <w:rPr>
                <w:szCs w:val="18"/>
              </w:rPr>
            </w:pPr>
            <w:r>
              <w:rPr>
                <w:szCs w:val="18"/>
              </w:rPr>
              <w:t xml:space="preserve">$5,992,873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3E1A0E4B"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08A318C9" w14:textId="77777777">
            <w:pPr>
              <w:pStyle w:val="RTableTextAbt"/>
              <w:tabs>
                <w:tab w:val="left" w:pos="1286"/>
              </w:tabs>
              <w:ind w:right="-69"/>
              <w:jc w:val="center"/>
              <w:rPr>
                <w:szCs w:val="18"/>
              </w:rPr>
            </w:pPr>
            <w:r>
              <w:rPr>
                <w:szCs w:val="18"/>
              </w:rPr>
              <w:t>Prohibition</w:t>
            </w:r>
          </w:p>
        </w:tc>
      </w:tr>
      <w:tr w14:paraId="16329AFE"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6B1C18C6" w14:textId="77777777">
            <w:pPr>
              <w:pStyle w:val="LTableTextAbt"/>
              <w:rPr>
                <w:szCs w:val="18"/>
              </w:rPr>
            </w:pPr>
            <w:r>
              <w:rPr>
                <w:szCs w:val="18"/>
              </w:rPr>
              <w:t>Photographic Film Us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2FEF663B" w14:textId="774B8900">
            <w:pPr>
              <w:pStyle w:val="RTableTextAbt"/>
              <w:tabs>
                <w:tab w:val="left" w:pos="1286"/>
              </w:tabs>
              <w:ind w:right="-26"/>
              <w:rPr>
                <w:szCs w:val="18"/>
              </w:rPr>
            </w:pPr>
            <w:r>
              <w:rPr>
                <w:szCs w:val="18"/>
              </w:rPr>
              <w:t xml:space="preserve">$495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0E31BA7B" w14:textId="27D3C667">
            <w:pPr>
              <w:pStyle w:val="RTableTextAbt"/>
              <w:tabs>
                <w:tab w:val="left" w:pos="1286"/>
              </w:tabs>
              <w:ind w:right="-26"/>
              <w:rPr>
                <w:szCs w:val="18"/>
              </w:rPr>
            </w:pPr>
            <w:r>
              <w:rPr>
                <w:szCs w:val="18"/>
              </w:rPr>
              <w:t xml:space="preserve">$495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24CBBA61"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36B9EFD5" w14:textId="77777777">
            <w:pPr>
              <w:pStyle w:val="RTableTextAbt"/>
              <w:tabs>
                <w:tab w:val="left" w:pos="1286"/>
              </w:tabs>
              <w:ind w:right="-69"/>
              <w:jc w:val="center"/>
              <w:rPr>
                <w:szCs w:val="18"/>
              </w:rPr>
            </w:pPr>
            <w:r>
              <w:rPr>
                <w:szCs w:val="18"/>
              </w:rPr>
              <w:t>Prohibition</w:t>
            </w:r>
          </w:p>
        </w:tc>
      </w:tr>
      <w:tr w14:paraId="71892B80"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2E70C93B" w14:textId="77777777">
            <w:pPr>
              <w:pStyle w:val="LTableTextAbt"/>
              <w:rPr>
                <w:szCs w:val="18"/>
              </w:rPr>
            </w:pPr>
            <w:r>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37E4B6CC" w14:textId="026F2B92">
            <w:pPr>
              <w:pStyle w:val="RTableTextAbt"/>
              <w:tabs>
                <w:tab w:val="left" w:pos="1286"/>
              </w:tabs>
              <w:ind w:right="-26"/>
              <w:rPr>
                <w:szCs w:val="18"/>
              </w:rPr>
            </w:pPr>
            <w:r>
              <w:rPr>
                <w:szCs w:val="18"/>
              </w:rPr>
              <w:t xml:space="preserve">$154,007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5C458C32" w14:textId="7DE744D2">
            <w:pPr>
              <w:pStyle w:val="RTableTextAbt"/>
              <w:tabs>
                <w:tab w:val="left" w:pos="1286"/>
              </w:tabs>
              <w:ind w:right="-26"/>
              <w:rPr>
                <w:szCs w:val="18"/>
              </w:rPr>
            </w:pPr>
            <w:r>
              <w:rPr>
                <w:szCs w:val="18"/>
              </w:rPr>
              <w:t xml:space="preserve">$154,007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73203D11"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36D3AC63" w14:textId="77777777">
            <w:pPr>
              <w:pStyle w:val="RTableTextAbt"/>
              <w:tabs>
                <w:tab w:val="left" w:pos="1286"/>
              </w:tabs>
              <w:ind w:right="-69"/>
              <w:jc w:val="center"/>
              <w:rPr>
                <w:szCs w:val="18"/>
              </w:rPr>
            </w:pPr>
            <w:r>
              <w:rPr>
                <w:szCs w:val="18"/>
              </w:rPr>
              <w:t>Prohibition</w:t>
            </w:r>
          </w:p>
        </w:tc>
      </w:tr>
      <w:tr w14:paraId="40C73D6E"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3656D007" w14:textId="77777777">
            <w:pPr>
              <w:pStyle w:val="LTableTextAbt"/>
              <w:rPr>
                <w:szCs w:val="18"/>
              </w:rPr>
            </w:pPr>
            <w:r>
              <w:rPr>
                <w:szCs w:val="18"/>
              </w:rPr>
              <w:t>Wipe and Liquid Cleaning and Polish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3B776034" w14:textId="2C4822C1">
            <w:pPr>
              <w:pStyle w:val="RTableTextAbt"/>
              <w:tabs>
                <w:tab w:val="left" w:pos="1286"/>
              </w:tabs>
              <w:ind w:right="-26"/>
              <w:rPr>
                <w:szCs w:val="18"/>
              </w:rPr>
            </w:pPr>
            <w:r>
              <w:rPr>
                <w:szCs w:val="18"/>
              </w:rPr>
              <w:t xml:space="preserve">$46,018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6DB2858D" w14:textId="666A1742">
            <w:pPr>
              <w:pStyle w:val="RTableTextAbt"/>
              <w:tabs>
                <w:tab w:val="left" w:pos="1286"/>
              </w:tabs>
              <w:ind w:right="-26"/>
              <w:rPr>
                <w:szCs w:val="18"/>
              </w:rPr>
            </w:pPr>
            <w:r>
              <w:rPr>
                <w:szCs w:val="18"/>
              </w:rPr>
              <w:t xml:space="preserve">$46,018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74BA6A2E"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2E885F92" w14:textId="77777777">
            <w:pPr>
              <w:pStyle w:val="RTableTextAbt"/>
              <w:tabs>
                <w:tab w:val="left" w:pos="1286"/>
              </w:tabs>
              <w:ind w:right="-69"/>
              <w:jc w:val="center"/>
              <w:rPr>
                <w:szCs w:val="18"/>
              </w:rPr>
            </w:pPr>
            <w:r>
              <w:rPr>
                <w:szCs w:val="18"/>
              </w:rPr>
              <w:t>Prohibition</w:t>
            </w:r>
          </w:p>
        </w:tc>
      </w:tr>
      <w:tr w14:paraId="70F7624A"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368C7330" w14:textId="77777777">
            <w:pPr>
              <w:pStyle w:val="LTableTextAbt"/>
              <w:rPr>
                <w:szCs w:val="18"/>
              </w:rPr>
            </w:pPr>
            <w:r>
              <w:rPr>
                <w:szCs w:val="18"/>
              </w:rPr>
              <w:t>Inks and Ink Remov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452BC431" w14:textId="0F0B3451">
            <w:pPr>
              <w:pStyle w:val="RTableTextAbt"/>
              <w:tabs>
                <w:tab w:val="left" w:pos="1286"/>
              </w:tabs>
              <w:ind w:right="-26"/>
              <w:rPr>
                <w:szCs w:val="18"/>
              </w:rPr>
            </w:pPr>
            <w:r>
              <w:rPr>
                <w:szCs w:val="18"/>
              </w:rPr>
              <w:t xml:space="preserve">$5,832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3B1257C7" w14:textId="3BE2CC23">
            <w:pPr>
              <w:pStyle w:val="RTableTextAbt"/>
              <w:tabs>
                <w:tab w:val="left" w:pos="1286"/>
              </w:tabs>
              <w:ind w:right="-26"/>
              <w:rPr>
                <w:szCs w:val="18"/>
              </w:rPr>
            </w:pPr>
            <w:r>
              <w:rPr>
                <w:szCs w:val="18"/>
              </w:rPr>
              <w:t xml:space="preserve">$5,832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49BE4E2D"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24C9E8DE" w14:textId="77777777">
            <w:pPr>
              <w:pStyle w:val="RTableTextAbt"/>
              <w:tabs>
                <w:tab w:val="left" w:pos="1286"/>
              </w:tabs>
              <w:ind w:right="-69"/>
              <w:jc w:val="center"/>
              <w:rPr>
                <w:szCs w:val="18"/>
              </w:rPr>
            </w:pPr>
            <w:r>
              <w:rPr>
                <w:szCs w:val="18"/>
              </w:rPr>
              <w:t>Prohibition</w:t>
            </w:r>
          </w:p>
        </w:tc>
      </w:tr>
      <w:tr w14:paraId="0F79F432"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5D82A253" w14:textId="77777777">
            <w:pPr>
              <w:pStyle w:val="LTableTextAbt"/>
              <w:rPr>
                <w:szCs w:val="18"/>
              </w:rPr>
            </w:pPr>
            <w:r>
              <w:rPr>
                <w:szCs w:val="18"/>
              </w:rPr>
              <w:t>Anti-Spatter Welding Aeroso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779A244A" w14:textId="06BE23D9">
            <w:pPr>
              <w:pStyle w:val="RTableTextAbt"/>
              <w:tabs>
                <w:tab w:val="left" w:pos="1286"/>
              </w:tabs>
              <w:ind w:right="-26"/>
              <w:rPr>
                <w:szCs w:val="18"/>
              </w:rPr>
            </w:pPr>
            <w:r>
              <w:rPr>
                <w:szCs w:val="18"/>
              </w:rPr>
              <w:t xml:space="preserve">$12,024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6F6F186D" w14:textId="4771FA19">
            <w:pPr>
              <w:pStyle w:val="RTableTextAbt"/>
              <w:tabs>
                <w:tab w:val="left" w:pos="1286"/>
              </w:tabs>
              <w:ind w:right="-26"/>
              <w:rPr>
                <w:szCs w:val="18"/>
              </w:rPr>
            </w:pPr>
            <w:r>
              <w:rPr>
                <w:szCs w:val="18"/>
              </w:rPr>
              <w:t xml:space="preserve">$12,024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1408FD05"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37DF6030" w14:textId="77777777">
            <w:pPr>
              <w:pStyle w:val="RTableTextAbt"/>
              <w:tabs>
                <w:tab w:val="left" w:pos="1286"/>
              </w:tabs>
              <w:ind w:right="-69"/>
              <w:jc w:val="center"/>
              <w:rPr>
                <w:szCs w:val="18"/>
              </w:rPr>
            </w:pPr>
            <w:r>
              <w:rPr>
                <w:szCs w:val="18"/>
              </w:rPr>
              <w:t>Prohibition</w:t>
            </w:r>
          </w:p>
        </w:tc>
      </w:tr>
      <w:tr w14:paraId="446D048F"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5499E513" w14:textId="77777777">
            <w:pPr>
              <w:pStyle w:val="LTableTextAbt"/>
              <w:rPr>
                <w:szCs w:val="18"/>
              </w:rPr>
            </w:pPr>
            <w:r>
              <w:rPr>
                <w:szCs w:val="18"/>
              </w:rPr>
              <w:t>Mold Cleaning, Release and Protect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2EF5EB9C" w14:textId="7A9468BF">
            <w:pPr>
              <w:pStyle w:val="RTableTextAbt"/>
              <w:tabs>
                <w:tab w:val="left" w:pos="1286"/>
              </w:tabs>
              <w:ind w:right="-26"/>
              <w:rPr>
                <w:szCs w:val="18"/>
              </w:rPr>
            </w:pPr>
            <w:r>
              <w:rPr>
                <w:szCs w:val="18"/>
              </w:rPr>
              <w:t xml:space="preserve">$34,438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2B5C941E" w14:textId="2A835529">
            <w:pPr>
              <w:pStyle w:val="RTableTextAbt"/>
              <w:tabs>
                <w:tab w:val="left" w:pos="1286"/>
              </w:tabs>
              <w:ind w:right="-26"/>
              <w:rPr>
                <w:szCs w:val="18"/>
              </w:rPr>
            </w:pPr>
            <w:r>
              <w:rPr>
                <w:szCs w:val="18"/>
              </w:rPr>
              <w:t xml:space="preserve">$34,438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19AB1193"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D68C3" w:rsidP="008D68C3" w14:paraId="52CE039A" w14:textId="77777777">
            <w:pPr>
              <w:pStyle w:val="RTableTextAbt"/>
              <w:tabs>
                <w:tab w:val="left" w:pos="1286"/>
              </w:tabs>
              <w:ind w:right="-69"/>
              <w:jc w:val="center"/>
              <w:rPr>
                <w:szCs w:val="18"/>
              </w:rPr>
            </w:pPr>
            <w:r>
              <w:rPr>
                <w:szCs w:val="18"/>
              </w:rPr>
              <w:t>Prohibition</w:t>
            </w:r>
          </w:p>
        </w:tc>
      </w:tr>
      <w:tr w14:paraId="258A8F6A"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D68C3" w:rsidRPr="00484D1F" w:rsidP="008D68C3" w14:paraId="2554C515" w14:textId="77777777">
            <w:pPr>
              <w:pStyle w:val="LTableTextAbt"/>
              <w:rPr>
                <w:szCs w:val="18"/>
              </w:rPr>
            </w:pPr>
            <w:r>
              <w:rPr>
                <w:szCs w:val="18"/>
              </w:rPr>
              <w:t>Dry Cleaning (Dry Cleaning Machines &amp; Spot Remover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700886" w:rsidP="008D68C3" w14:paraId="40197605" w14:textId="0B66BD6C">
            <w:pPr>
              <w:pStyle w:val="RTableTextAbt"/>
              <w:tabs>
                <w:tab w:val="left" w:pos="1286"/>
              </w:tabs>
              <w:ind w:right="-26"/>
              <w:rPr>
                <w:szCs w:val="18"/>
              </w:rPr>
            </w:pPr>
            <w:r>
              <w:rPr>
                <w:szCs w:val="18"/>
              </w:rPr>
              <w:t xml:space="preserve">$127,794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700886" w:rsidP="008D68C3" w14:paraId="2BD16AEB" w14:textId="7F7D7C32">
            <w:pPr>
              <w:pStyle w:val="RTableTextAbt"/>
              <w:tabs>
                <w:tab w:val="left" w:pos="1286"/>
              </w:tabs>
              <w:ind w:right="-26"/>
              <w:rPr>
                <w:szCs w:val="18"/>
              </w:rPr>
            </w:pPr>
            <w:r>
              <w:rPr>
                <w:szCs w:val="18"/>
              </w:rPr>
              <w:t xml:space="preserve">$37,934 </w:t>
            </w:r>
          </w:p>
        </w:tc>
        <w:tc>
          <w:tcPr>
            <w:tcW w:w="1132" w:type="dxa"/>
            <w:gridSpan w:val="2"/>
            <w:tcBorders>
              <w:top w:val="single" w:sz="4" w:space="0" w:color="auto"/>
              <w:left w:val="nil"/>
              <w:bottom w:val="single" w:sz="4" w:space="0" w:color="auto"/>
              <w:right w:val="single" w:sz="4" w:space="0" w:color="auto"/>
            </w:tcBorders>
          </w:tcPr>
          <w:p w:rsidR="008D68C3" w:rsidRPr="006D0935" w:rsidP="008D68C3" w14:paraId="1BFF8FB1" w14:textId="77777777">
            <w:pPr>
              <w:pStyle w:val="RTableTextAbt"/>
              <w:tabs>
                <w:tab w:val="left" w:pos="1286"/>
              </w:tabs>
              <w:ind w:right="-69"/>
              <w:jc w:val="center"/>
            </w:pPr>
            <w:r>
              <w:t>10-Year Phase Out</w:t>
            </w:r>
          </w:p>
        </w:tc>
        <w:tc>
          <w:tcPr>
            <w:tcW w:w="1208" w:type="dxa"/>
            <w:tcBorders>
              <w:top w:val="single" w:sz="4" w:space="0" w:color="auto"/>
              <w:left w:val="nil"/>
              <w:bottom w:val="single" w:sz="4" w:space="0" w:color="auto"/>
              <w:right w:val="single" w:sz="4" w:space="0" w:color="auto"/>
            </w:tcBorders>
          </w:tcPr>
          <w:p w:rsidR="008D68C3" w:rsidRPr="006D0935" w:rsidP="008D68C3" w14:paraId="3638365E" w14:textId="77777777">
            <w:pPr>
              <w:pStyle w:val="RTableTextAbt"/>
              <w:tabs>
                <w:tab w:val="left" w:pos="1286"/>
              </w:tabs>
              <w:ind w:right="-69"/>
              <w:jc w:val="center"/>
            </w:pPr>
            <w:r>
              <w:t>15-Year Phase Out</w:t>
            </w:r>
          </w:p>
        </w:tc>
      </w:tr>
      <w:tr w14:paraId="6CB978B3" w14:textId="77777777" w:rsidTr="00CD48B1">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tcPr>
          <w:p w:rsidR="008D68C3" w:rsidRPr="00484D1F" w:rsidP="008D68C3" w14:paraId="4FAC9220" w14:textId="77777777">
            <w:pPr>
              <w:pStyle w:val="LTableTextAbt"/>
              <w:rPr>
                <w:b/>
                <w:bCs w:val="0"/>
                <w:szCs w:val="18"/>
              </w:rPr>
            </w:pPr>
            <w:r w:rsidRPr="00484D1F">
              <w:rPr>
                <w:b/>
                <w:bCs w:val="0"/>
                <w:szCs w:val="18"/>
              </w:rPr>
              <w:t>Tot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D68C3" w:rsidRPr="008D68C3" w:rsidP="008D68C3" w14:paraId="2A6EAD71" w14:textId="0C129190">
            <w:pPr>
              <w:pStyle w:val="RTableTextAbt"/>
              <w:tabs>
                <w:tab w:val="left" w:pos="1286"/>
              </w:tabs>
              <w:ind w:right="-26"/>
              <w:rPr>
                <w:b/>
                <w:bCs w:val="0"/>
                <w:szCs w:val="18"/>
              </w:rPr>
            </w:pPr>
            <w:r w:rsidRPr="00293079">
              <w:rPr>
                <w:b/>
                <w:bCs w:val="0"/>
                <w:szCs w:val="18"/>
              </w:rPr>
              <w:t xml:space="preserve">$50,028,099 </w:t>
            </w:r>
          </w:p>
        </w:tc>
        <w:tc>
          <w:tcPr>
            <w:tcW w:w="1350" w:type="dxa"/>
            <w:tcBorders>
              <w:top w:val="single" w:sz="4" w:space="0" w:color="auto"/>
              <w:left w:val="nil"/>
              <w:bottom w:val="single" w:sz="4" w:space="0" w:color="auto"/>
              <w:right w:val="single" w:sz="4" w:space="0" w:color="auto"/>
            </w:tcBorders>
            <w:shd w:val="clear" w:color="auto" w:fill="auto"/>
            <w:vAlign w:val="center"/>
          </w:tcPr>
          <w:p w:rsidR="008D68C3" w:rsidRPr="008D68C3" w:rsidP="008D68C3" w14:paraId="73009D64" w14:textId="3F66FD7B">
            <w:pPr>
              <w:pStyle w:val="RTableTextAbt"/>
              <w:tabs>
                <w:tab w:val="left" w:pos="1286"/>
              </w:tabs>
              <w:ind w:right="-26"/>
              <w:rPr>
                <w:b/>
                <w:bCs w:val="0"/>
                <w:szCs w:val="18"/>
              </w:rPr>
            </w:pPr>
            <w:r w:rsidRPr="00293079">
              <w:rPr>
                <w:b/>
                <w:bCs w:val="0"/>
                <w:szCs w:val="18"/>
              </w:rPr>
              <w:t xml:space="preserve">$76,147,387 </w:t>
            </w:r>
          </w:p>
        </w:tc>
        <w:tc>
          <w:tcPr>
            <w:tcW w:w="1132" w:type="dxa"/>
            <w:gridSpan w:val="2"/>
            <w:tcBorders>
              <w:top w:val="single" w:sz="4" w:space="0" w:color="auto"/>
              <w:left w:val="nil"/>
              <w:bottom w:val="single" w:sz="4" w:space="0" w:color="auto"/>
              <w:right w:val="single" w:sz="4" w:space="0" w:color="auto"/>
            </w:tcBorders>
          </w:tcPr>
          <w:p w:rsidR="008D68C3" w:rsidRPr="00B92D53" w:rsidP="008D68C3" w14:paraId="79A30142" w14:textId="77777777">
            <w:pPr>
              <w:pStyle w:val="LTableTextAbt"/>
              <w:tabs>
                <w:tab w:val="left" w:pos="1286"/>
              </w:tabs>
              <w:ind w:right="-69"/>
              <w:jc w:val="center"/>
              <w:rPr>
                <w:b/>
                <w:bCs w:val="0"/>
              </w:rPr>
            </w:pPr>
          </w:p>
        </w:tc>
        <w:tc>
          <w:tcPr>
            <w:tcW w:w="1208" w:type="dxa"/>
            <w:tcBorders>
              <w:top w:val="single" w:sz="4" w:space="0" w:color="auto"/>
              <w:left w:val="nil"/>
              <w:bottom w:val="single" w:sz="4" w:space="0" w:color="auto"/>
              <w:right w:val="single" w:sz="4" w:space="0" w:color="auto"/>
            </w:tcBorders>
          </w:tcPr>
          <w:p w:rsidR="008D68C3" w:rsidRPr="00B92D53" w:rsidP="008D68C3" w14:paraId="7D742B99" w14:textId="77777777">
            <w:pPr>
              <w:pStyle w:val="LTableTextAbt"/>
              <w:tabs>
                <w:tab w:val="left" w:pos="1286"/>
              </w:tabs>
              <w:ind w:right="-69"/>
              <w:jc w:val="center"/>
              <w:rPr>
                <w:b/>
                <w:bCs w:val="0"/>
              </w:rPr>
            </w:pPr>
          </w:p>
        </w:tc>
      </w:tr>
      <w:tr w14:paraId="624660FF" w14:textId="77777777">
        <w:tblPrEx>
          <w:tblW w:w="9450" w:type="dxa"/>
          <w:tblLayout w:type="fixed"/>
          <w:tblLook w:val="04A0"/>
        </w:tblPrEx>
        <w:trPr>
          <w:trHeight w:val="280"/>
        </w:trPr>
        <w:tc>
          <w:tcPr>
            <w:tcW w:w="9450" w:type="dxa"/>
            <w:gridSpan w:val="6"/>
            <w:tcBorders>
              <w:top w:val="single" w:sz="4" w:space="0" w:color="auto"/>
              <w:left w:val="single" w:sz="4" w:space="0" w:color="auto"/>
              <w:bottom w:val="single" w:sz="4" w:space="0" w:color="auto"/>
              <w:right w:val="single" w:sz="4" w:space="0" w:color="auto"/>
            </w:tcBorders>
            <w:shd w:val="clear" w:color="auto" w:fill="auto"/>
          </w:tcPr>
          <w:p w:rsidR="004B131A" w:rsidRPr="00BA3BE8" w:rsidP="00CB1C05" w14:paraId="22586F6E" w14:textId="77777777">
            <w:pPr>
              <w:pStyle w:val="RTableTextAbt"/>
              <w:jc w:val="left"/>
              <w:rPr>
                <w:szCs w:val="18"/>
              </w:rPr>
            </w:pPr>
            <w:r>
              <w:rPr>
                <w:szCs w:val="18"/>
                <w:vertAlign w:val="superscript"/>
              </w:rPr>
              <w:t>1</w:t>
            </w:r>
            <w:r>
              <w:rPr>
                <w:szCs w:val="18"/>
              </w:rPr>
              <w:t xml:space="preserve">Since the costs of prohibition are unknown, the WCPP costs are used as a proxy estimate for the prohibition costs. Note that WCPP costs should be lower than the cost of prohibition (because switching to an alternative is a viable compliance strategy under a WCPP requirement, so if it is the more cost-effective compliance strategy then firms are likely to switch to alternatives instead of </w:t>
            </w:r>
            <w:r w:rsidR="00756C2B">
              <w:rPr>
                <w:szCs w:val="18"/>
              </w:rPr>
              <w:t>following</w:t>
            </w:r>
            <w:r>
              <w:rPr>
                <w:szCs w:val="18"/>
              </w:rPr>
              <w:t xml:space="preserve"> the WCPP requirements.</w:t>
            </w:r>
          </w:p>
          <w:p w:rsidR="004B131A" w:rsidP="00CB1C05" w14:paraId="35B780F0" w14:textId="77777777">
            <w:pPr>
              <w:pStyle w:val="RTableTextAbt"/>
              <w:jc w:val="left"/>
              <w:rPr>
                <w:szCs w:val="18"/>
              </w:rPr>
            </w:pPr>
            <w:r>
              <w:rPr>
                <w:szCs w:val="18"/>
                <w:vertAlign w:val="superscript"/>
              </w:rPr>
              <w:t>2</w:t>
            </w:r>
            <w:r w:rsidR="00937F08">
              <w:rPr>
                <w:szCs w:val="18"/>
              </w:rPr>
              <w:t xml:space="preserve">Vapor degreasing costs are lower under Option 2 compared to Option 1 because </w:t>
            </w:r>
            <w:r>
              <w:rPr>
                <w:szCs w:val="18"/>
              </w:rPr>
              <w:t>25 percent of vapor degreasers are assumed to be eligible for the section 6(g) exemption for aircraft skins and aerospace degreasing, respectively.</w:t>
            </w:r>
          </w:p>
          <w:p w:rsidR="004B131A" w:rsidRPr="00B92D53" w:rsidP="00CB1C05" w14:paraId="5BDA56F2" w14:textId="77777777">
            <w:pPr>
              <w:pStyle w:val="LTableTextAbt"/>
              <w:tabs>
                <w:tab w:val="left" w:pos="1286"/>
              </w:tabs>
              <w:ind w:right="495"/>
              <w:rPr>
                <w:b/>
                <w:bCs w:val="0"/>
              </w:rPr>
            </w:pPr>
            <w:r>
              <w:rPr>
                <w:szCs w:val="18"/>
                <w:vertAlign w:val="superscript"/>
              </w:rPr>
              <w:t>3</w:t>
            </w:r>
            <w:r>
              <w:rPr>
                <w:szCs w:val="18"/>
              </w:rPr>
              <w:t>While there are limited exemptions for adhesives and sealants, this analysis assumes all users and formulators switch to alternatives because it is likely to be the most cost-effective option.</w:t>
            </w:r>
          </w:p>
        </w:tc>
      </w:tr>
    </w:tbl>
    <w:p w:rsidR="00C8577F" w:rsidRPr="009064A5" w:rsidP="00CB1C05" w14:paraId="410403BC" w14:textId="77777777">
      <w:pPr>
        <w:pStyle w:val="RTableTextAbt"/>
        <w:tabs>
          <w:tab w:val="left" w:pos="1286"/>
        </w:tabs>
        <w:ind w:right="515"/>
        <w:rPr>
          <w:highlight w:val="yellow"/>
        </w:rPr>
        <w:sectPr w:rsidSect="00CB1C05">
          <w:footerReference w:type="default" r:id="rId19"/>
          <w:type w:val="nextColumn"/>
          <w:pgSz w:w="12240" w:h="15840" w:code="1"/>
          <w:pgMar w:top="1440" w:right="1440" w:bottom="1440" w:left="1440" w:header="1080" w:footer="720" w:gutter="0"/>
          <w:lnNumType w:countBy="1" w:restart="continuous"/>
          <w:pgNumType w:start="1"/>
          <w:cols w:space="720"/>
          <w:docGrid w:linePitch="360"/>
        </w:sectPr>
      </w:pPr>
    </w:p>
    <w:p w:rsidR="00F128B9" w:rsidRPr="00484824" w:rsidP="00CB1C05" w14:paraId="521008C1" w14:textId="77777777">
      <w:pPr>
        <w:keepNext/>
        <w:spacing w:after="120"/>
        <w:rPr>
          <w:rFonts w:ascii="Arial Narrow" w:hAnsi="Arial Narrow"/>
          <w:b/>
          <w:bCs/>
        </w:rPr>
      </w:pPr>
      <w:r w:rsidRPr="00484824">
        <w:rPr>
          <w:rFonts w:ascii="Arial Narrow" w:hAnsi="Arial Narrow"/>
          <w:b/>
          <w:bCs/>
        </w:rPr>
        <w:t xml:space="preserve">Unquantified </w:t>
      </w:r>
      <w:r w:rsidRPr="00484824" w:rsidR="009F4353">
        <w:rPr>
          <w:rFonts w:ascii="Arial Narrow" w:hAnsi="Arial Narrow"/>
          <w:b/>
          <w:bCs/>
        </w:rPr>
        <w:t>Costs</w:t>
      </w:r>
    </w:p>
    <w:p w:rsidR="00B171A7" w:rsidRPr="00484824" w:rsidP="00CB1C05" w14:paraId="4C2CBC90" w14:textId="77777777">
      <w:pPr>
        <w:keepNext/>
      </w:pPr>
      <w:r w:rsidRPr="00484824">
        <w:t xml:space="preserve">This economic analysis does not include quantified cost estimates for all costs under the options. Although certain costs cannot be quantified, this does not mean that they are less important than the quantified costs. </w:t>
      </w:r>
      <w:r w:rsidRPr="00484824" w:rsidR="003E781F">
        <w:t>Additional</w:t>
      </w:r>
      <w:r w:rsidRPr="00484824" w:rsidR="0084123F">
        <w:t xml:space="preserve"> unquantified costs are discussed in more detail in </w:t>
      </w:r>
      <w:r w:rsidRPr="00484824" w:rsidR="009A26E7">
        <w:t xml:space="preserve">section </w:t>
      </w:r>
      <w:r w:rsidRPr="00484824" w:rsidR="00007A8E">
        <w:fldChar w:fldCharType="begin" w:fldLock="1"/>
      </w:r>
      <w:r w:rsidRPr="00484824" w:rsidR="00007A8E">
        <w:instrText xml:space="preserve"> REF _Ref102038523 \r \h </w:instrText>
      </w:r>
      <w:r w:rsidRPr="00484824" w:rsidR="0065459D">
        <w:instrText xml:space="preserve"> \* MERGEFORMAT </w:instrText>
      </w:r>
      <w:r w:rsidRPr="00484824" w:rsidR="00007A8E">
        <w:fldChar w:fldCharType="separate"/>
      </w:r>
      <w:r w:rsidR="0092222B">
        <w:t>7.14</w:t>
      </w:r>
      <w:r w:rsidRPr="00484824" w:rsidR="00007A8E">
        <w:fldChar w:fldCharType="end"/>
      </w:r>
      <w:r w:rsidRPr="00484824" w:rsidR="003E781F">
        <w:t xml:space="preserve">, but </w:t>
      </w:r>
      <w:r w:rsidRPr="00484824" w:rsidR="00F600F3">
        <w:t>the most n</w:t>
      </w:r>
      <w:r w:rsidRPr="00484824" w:rsidR="002814BA">
        <w:t>otable</w:t>
      </w:r>
      <w:r w:rsidRPr="00484824" w:rsidR="00DA3CF3">
        <w:t xml:space="preserve"> unquantified </w:t>
      </w:r>
      <w:r w:rsidRPr="00484824" w:rsidR="002814BA">
        <w:t>cost include</w:t>
      </w:r>
      <w:r w:rsidRPr="00484824" w:rsidR="00EC3EDF">
        <w:t>s</w:t>
      </w:r>
      <w:r w:rsidRPr="00484824">
        <w:t xml:space="preserve"> applications where </w:t>
      </w:r>
      <w:r w:rsidR="00964E1D">
        <w:t>PCE</w:t>
      </w:r>
      <w:r w:rsidRPr="00484824">
        <w:t xml:space="preserve"> is more effective, reducing labor time and wait time, and this analysis was unable to quantify these costs. </w:t>
      </w:r>
      <w:r w:rsidR="00CA5A48">
        <w:t xml:space="preserve">There may be some safety-critical applications, </w:t>
      </w:r>
      <w:r w:rsidR="00E833D0">
        <w:t xml:space="preserve">such as adhesives used in aviation, </w:t>
      </w:r>
      <w:r w:rsidR="00FE6746">
        <w:t xml:space="preserve">where </w:t>
      </w:r>
      <w:r w:rsidR="00883B87">
        <w:t xml:space="preserve">alternatives would </w:t>
      </w:r>
      <w:r w:rsidR="00944C71">
        <w:t xml:space="preserve">need to undergo </w:t>
      </w:r>
      <w:r w:rsidR="00FD51D1">
        <w:t>extensive safety reviews and testing</w:t>
      </w:r>
      <w:r w:rsidR="002804A4">
        <w:t xml:space="preserve"> before they </w:t>
      </w:r>
      <w:r w:rsidR="00E15C9E">
        <w:t>could replace the PCE adhesives</w:t>
      </w:r>
      <w:r w:rsidR="00854C88">
        <w:t xml:space="preserve">. The impact </w:t>
      </w:r>
      <w:r w:rsidR="00635D39">
        <w:t xml:space="preserve">of a prohibition of PCE for </w:t>
      </w:r>
      <w:r w:rsidRPr="00635D39" w:rsidR="00635D39">
        <w:rPr>
          <w:i/>
          <w:iCs/>
        </w:rPr>
        <w:t>these uses</w:t>
      </w:r>
      <w:r w:rsidR="00635D39">
        <w:t xml:space="preserve"> </w:t>
      </w:r>
      <w:r w:rsidR="009B47C5">
        <w:t xml:space="preserve">could </w:t>
      </w:r>
      <w:r w:rsidR="00632E1E">
        <w:t xml:space="preserve">therefore lead to </w:t>
      </w:r>
      <w:r w:rsidR="00F70E59">
        <w:t xml:space="preserve">significant unquantified costs. </w:t>
      </w:r>
    </w:p>
    <w:p w:rsidR="00F97378" w:rsidRPr="00995AE3" w:rsidP="00CB1C05" w14:paraId="6B4AC217" w14:textId="77777777">
      <w:pPr>
        <w:pStyle w:val="Heading2NoNumbering"/>
      </w:pPr>
      <w:bookmarkStart w:id="41" w:name="_Toc111035500"/>
      <w:bookmarkStart w:id="42" w:name="_Toc111037041"/>
      <w:bookmarkStart w:id="43" w:name="_Toc114061861"/>
      <w:bookmarkStart w:id="44" w:name="_Toc165378708"/>
      <w:r w:rsidRPr="00995AE3">
        <w:t xml:space="preserve">Estimated </w:t>
      </w:r>
      <w:r w:rsidRPr="00995AE3" w:rsidR="00F2062F">
        <w:t xml:space="preserve">Incremental </w:t>
      </w:r>
      <w:r w:rsidRPr="00995AE3">
        <w:t>Benefits</w:t>
      </w:r>
      <w:bookmarkEnd w:id="41"/>
      <w:bookmarkEnd w:id="42"/>
      <w:bookmarkEnd w:id="43"/>
      <w:bookmarkEnd w:id="44"/>
    </w:p>
    <w:p w:rsidR="004A6AAA" w:rsidRPr="00995AE3" w:rsidP="00CB1C05" w14:paraId="2E04EE22" w14:textId="77777777">
      <w:pPr>
        <w:pStyle w:val="BodyText"/>
      </w:pPr>
      <w:r w:rsidRPr="00995AE3">
        <w:t>The health benefits monetized in this analysis include the cancer endpoints considered in EPA’s</w:t>
      </w:r>
      <w:r w:rsidR="00E12BAF">
        <w:t xml:space="preserve"> </w:t>
      </w:r>
      <w:r w:rsidR="009E1EB6">
        <w:t>(</w:t>
      </w:r>
      <w:hyperlink w:anchor="_ENREF_91" w:tooltip="U.S. Environmental Protection Agency (EPA), 2020 #3" w:history="1">
        <w:r w:rsidR="00414172">
          <w:fldChar w:fldCharType="begin" w:fldLock="1"/>
        </w:r>
        <w:r w:rsidR="00414172">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fldChar w:fldCharType="separate"/>
        </w:r>
        <w:r w:rsidR="00414172">
          <w:rPr>
            <w:noProof/>
          </w:rPr>
          <w:t>2020h</w:t>
        </w:r>
        <w:r w:rsidR="00414172">
          <w:fldChar w:fldCharType="end"/>
        </w:r>
      </w:hyperlink>
      <w:r w:rsidR="009E1EB6">
        <w:t>)</w:t>
      </w:r>
      <w:r w:rsidR="00995AE3">
        <w:t xml:space="preserve"> </w:t>
      </w:r>
      <w:r w:rsidRPr="00995AE3">
        <w:t xml:space="preserve">risk evaluation: </w:t>
      </w:r>
      <w:r w:rsidRPr="00995AE3" w:rsidR="00E60555">
        <w:t>(1) liver cancer</w:t>
      </w:r>
      <w:r w:rsidR="00F117D6">
        <w:t>, (2) kidney cancer,</w:t>
      </w:r>
      <w:r w:rsidRPr="00995AE3" w:rsidR="00E60555">
        <w:t xml:space="preserve"> </w:t>
      </w:r>
      <w:r w:rsidR="00E82492">
        <w:t>(3) brain gliomas</w:t>
      </w:r>
      <w:r w:rsidR="007D3668">
        <w:t xml:space="preserve">, </w:t>
      </w:r>
      <w:r w:rsidRPr="00995AE3" w:rsidR="00E60555">
        <w:t>and (</w:t>
      </w:r>
      <w:r w:rsidR="00F117D6">
        <w:t>3</w:t>
      </w:r>
      <w:r w:rsidRPr="00995AE3" w:rsidR="00E60555">
        <w:t xml:space="preserve">) </w:t>
      </w:r>
      <w:r w:rsidR="00966C4A">
        <w:t>testicular</w:t>
      </w:r>
      <w:r w:rsidR="007B2411">
        <w:t xml:space="preserve"> </w:t>
      </w:r>
      <w:r w:rsidR="008D2AFE">
        <w:t>cancer</w:t>
      </w:r>
      <w:r w:rsidRPr="00995AE3" w:rsidR="00E60555">
        <w:t xml:space="preserve">. </w:t>
      </w:r>
      <w:r w:rsidRPr="00995AE3" w:rsidR="009931E1">
        <w:t xml:space="preserve">The benefits for reducing other health risks associated with </w:t>
      </w:r>
      <w:r w:rsidR="00964E1D">
        <w:t>PCE</w:t>
      </w:r>
      <w:r w:rsidRPr="00995AE3" w:rsidR="009931E1">
        <w:t xml:space="preserve"> exposure </w:t>
      </w:r>
      <w:r w:rsidRPr="00995AE3" w:rsidR="00DB7337">
        <w:t>were not estimated. T</w:t>
      </w:r>
      <w:r w:rsidRPr="00995AE3" w:rsidR="001967AA">
        <w:t xml:space="preserve">he risk evaluation </w:t>
      </w:r>
      <w:r w:rsidRPr="00995AE3" w:rsidR="00E85744">
        <w:t>identified</w:t>
      </w:r>
      <w:r w:rsidRPr="00995AE3" w:rsidR="001967AA">
        <w:t xml:space="preserve"> </w:t>
      </w:r>
      <w:r w:rsidRPr="00995AE3" w:rsidR="00DB7337">
        <w:t xml:space="preserve">other </w:t>
      </w:r>
      <w:r w:rsidRPr="00995AE3" w:rsidR="001967AA">
        <w:t xml:space="preserve">potential health effects of </w:t>
      </w:r>
      <w:r w:rsidR="00964E1D">
        <w:t>PCE</w:t>
      </w:r>
      <w:r w:rsidRPr="00995AE3" w:rsidR="001967AA">
        <w:t xml:space="preserve"> exposure</w:t>
      </w:r>
      <w:r w:rsidRPr="00995AE3" w:rsidR="00483A86">
        <w:t>, including</w:t>
      </w:r>
      <w:r w:rsidRPr="00995AE3" w:rsidR="001967AA">
        <w:t xml:space="preserve"> </w:t>
      </w:r>
      <w:r w:rsidRPr="005D6393" w:rsidR="005D6393">
        <w:t xml:space="preserve">neurotoxicity and central nervous system effects from acute exposures, and neurotoxicity effects, kidney and liver effects, immune system toxicity, reproductive toxicity, </w:t>
      </w:r>
      <w:r w:rsidR="00A816AF">
        <w:t xml:space="preserve">and </w:t>
      </w:r>
      <w:r w:rsidRPr="005D6393" w:rsidR="005D6393">
        <w:t>developmental toxicity from chronic exposures</w:t>
      </w:r>
      <w:r w:rsidRPr="00995AE3" w:rsidR="00145919">
        <w:t xml:space="preserve">. </w:t>
      </w:r>
      <w:r w:rsidR="00480632">
        <w:t>The most notable of these unmonetized effects was neurotoxicity, which included both subclinical effects (color confusion, decrements in visual reproduction, pattern memory, and pattern recognition) and clinical effects (higher rates of drug and alcohol use for those exposed to PCE in drinking water in utero or in early childhood).</w:t>
      </w:r>
      <w:r w:rsidR="008972B4">
        <w:t xml:space="preserve"> </w:t>
      </w:r>
      <w:r w:rsidR="00023765">
        <w:t>Reductions in PCE exposure therefore may be associated with important, but currently unmonetized, benefits.</w:t>
      </w:r>
    </w:p>
    <w:p w:rsidR="005D0063" w:rsidRPr="00995AE3" w:rsidP="00CB1C05" w14:paraId="0E3058E9" w14:textId="77777777">
      <w:pPr>
        <w:pStyle w:val="BodyText"/>
      </w:pPr>
      <w:r>
        <w:fldChar w:fldCharType="begin" w:fldLock="1"/>
      </w:r>
      <w:r>
        <w:instrText xml:space="preserve"> REF _Ref136520848 \h </w:instrText>
      </w:r>
      <w:r>
        <w:fldChar w:fldCharType="separate"/>
      </w:r>
      <w:r w:rsidRPr="006F6A0D" w:rsidR="0092222B">
        <w:t>Table ES-</w:t>
      </w:r>
      <w:r w:rsidR="0092222B">
        <w:rPr>
          <w:noProof/>
        </w:rPr>
        <w:t>7</w:t>
      </w:r>
      <w:r>
        <w:fldChar w:fldCharType="end"/>
      </w:r>
      <w:r>
        <w:t xml:space="preserve"> </w:t>
      </w:r>
      <w:r w:rsidR="00F53B7B">
        <w:t xml:space="preserve">through </w:t>
      </w:r>
      <w:r w:rsidR="00F53B7B">
        <w:fldChar w:fldCharType="begin" w:fldLock="1"/>
      </w:r>
      <w:r w:rsidR="00F53B7B">
        <w:instrText xml:space="preserve"> REF _Ref158821765 \h </w:instrText>
      </w:r>
      <w:r w:rsidR="00F53B7B">
        <w:fldChar w:fldCharType="separate"/>
      </w:r>
      <w:r w:rsidRPr="006F6A0D" w:rsidR="0092222B">
        <w:t>Table ES-</w:t>
      </w:r>
      <w:r w:rsidR="0092222B">
        <w:rPr>
          <w:noProof/>
        </w:rPr>
        <w:t>9</w:t>
      </w:r>
      <w:r w:rsidR="00F53B7B">
        <w:fldChar w:fldCharType="end"/>
      </w:r>
      <w:r w:rsidRPr="00995AE3" w:rsidR="004F366B">
        <w:t xml:space="preserve"> present the low and high estimates for the total monetized cancer benefits by option and use category, using </w:t>
      </w:r>
      <w:r w:rsidR="00456B3C">
        <w:t>2</w:t>
      </w:r>
      <w:r w:rsidR="00F53B7B">
        <w:t xml:space="preserve">, </w:t>
      </w:r>
      <w:r w:rsidRPr="00995AE3" w:rsidR="004F366B">
        <w:t xml:space="preserve">3 and </w:t>
      </w:r>
      <w:r w:rsidR="00456B3C">
        <w:t>7</w:t>
      </w:r>
      <w:r w:rsidRPr="00995AE3" w:rsidR="004F366B">
        <w:t xml:space="preserve"> percent discount rates.</w:t>
      </w:r>
      <w:r w:rsidRPr="00995AE3" w:rsidR="00655316">
        <w:t xml:space="preserve"> </w:t>
      </w:r>
      <w:r w:rsidR="00CE6507">
        <w:t>Low and high estimates were calculated using low and high willingness-to-pay estimates in the literature for non</w:t>
      </w:r>
      <w:r w:rsidR="00F356EE">
        <w:t>-</w:t>
      </w:r>
      <w:r w:rsidR="00CE6507">
        <w:t>fatal cancer cases.</w:t>
      </w:r>
      <w:r w:rsidRPr="00EE6559" w:rsidR="002E7E51">
        <w:t xml:space="preserve"> </w:t>
      </w:r>
      <w:r w:rsidR="00CE6507">
        <w:t xml:space="preserve"> </w:t>
      </w:r>
      <w:r w:rsidRPr="00995AE3" w:rsidR="00655316">
        <w:t>Benefits are presented in 202</w:t>
      </w:r>
      <w:r w:rsidR="004E26D1">
        <w:t>2</w:t>
      </w:r>
      <w:r w:rsidRPr="00995AE3" w:rsidR="00655316">
        <w:t xml:space="preserve"> dollars.</w:t>
      </w:r>
    </w:p>
    <w:p w:rsidR="00DB5BEA" w:rsidP="00CB1C05" w14:paraId="6FCF8BDA" w14:textId="77777777">
      <w:pPr>
        <w:rPr>
          <w:color w:val="000000"/>
          <w:highlight w:val="yellow"/>
        </w:rPr>
        <w:sectPr w:rsidSect="00CB1C05">
          <w:footerReference w:type="default" r:id="rId20"/>
          <w:type w:val="nextColumn"/>
          <w:pgSz w:w="12240" w:h="15840" w:code="1"/>
          <w:pgMar w:top="1440" w:right="1440" w:bottom="1440" w:left="1440" w:header="1080" w:footer="720" w:gutter="0"/>
          <w:lnNumType w:countBy="1" w:restart="continuous"/>
          <w:cols w:space="720"/>
          <w:docGrid w:linePitch="360"/>
        </w:sectPr>
      </w:pPr>
    </w:p>
    <w:tbl>
      <w:tblPr>
        <w:tblW w:w="13690" w:type="dxa"/>
        <w:tblInd w:w="-10" w:type="dxa"/>
        <w:tblLayout w:type="fixed"/>
        <w:tblCellMar>
          <w:left w:w="0" w:type="dxa"/>
          <w:right w:w="58" w:type="dxa"/>
        </w:tblCellMar>
        <w:tblLook w:val="04A0"/>
      </w:tblPr>
      <w:tblGrid>
        <w:gridCol w:w="6040"/>
        <w:gridCol w:w="1080"/>
        <w:gridCol w:w="1260"/>
        <w:gridCol w:w="1080"/>
        <w:gridCol w:w="1170"/>
        <w:gridCol w:w="1530"/>
        <w:gridCol w:w="1530"/>
      </w:tblGrid>
      <w:tr w14:paraId="7A18A344" w14:textId="77777777" w:rsidTr="008E6851">
        <w:tblPrEx>
          <w:tblW w:w="13690" w:type="dxa"/>
          <w:tblInd w:w="-10" w:type="dxa"/>
          <w:tblLayout w:type="fixed"/>
          <w:tblCellMar>
            <w:left w:w="0" w:type="dxa"/>
            <w:right w:w="58" w:type="dxa"/>
          </w:tblCellMar>
          <w:tblLook w:val="04A0"/>
        </w:tblPrEx>
        <w:trPr>
          <w:tblHeader/>
        </w:trPr>
        <w:tc>
          <w:tcPr>
            <w:tcW w:w="13690" w:type="dxa"/>
            <w:gridSpan w:val="7"/>
            <w:tcBorders>
              <w:bottom w:val="single" w:sz="4" w:space="0" w:color="auto"/>
            </w:tcBorders>
            <w:shd w:val="clear" w:color="auto" w:fill="auto"/>
            <w:vAlign w:val="center"/>
          </w:tcPr>
          <w:p w:rsidR="00B4708A" w:rsidP="00CB1C05" w14:paraId="083526A8" w14:textId="77777777">
            <w:pPr>
              <w:pStyle w:val="TableTitleA"/>
            </w:pPr>
            <w:bookmarkStart w:id="45" w:name="_Ref136520848"/>
            <w:bookmarkStart w:id="46" w:name="_Toc165378788"/>
            <w:r w:rsidRPr="006F6A0D">
              <w:t>Table ES-</w:t>
            </w:r>
            <w:r w:rsidR="00BC4B5D">
              <w:fldChar w:fldCharType="begin" w:fldLock="1"/>
            </w:r>
            <w:r w:rsidR="00BC4B5D">
              <w:instrText xml:space="preserve"> SEQ Table_ES- \* ARABIC </w:instrText>
            </w:r>
            <w:r w:rsidR="00BC4B5D">
              <w:fldChar w:fldCharType="separate"/>
            </w:r>
            <w:r w:rsidR="0092222B">
              <w:rPr>
                <w:noProof/>
              </w:rPr>
              <w:t>7</w:t>
            </w:r>
            <w:r w:rsidR="00BC4B5D">
              <w:rPr>
                <w:noProof/>
              </w:rPr>
              <w:fldChar w:fldCharType="end"/>
            </w:r>
            <w:bookmarkEnd w:id="45"/>
            <w:r w:rsidRPr="006F6A0D">
              <w:t xml:space="preserve">: </w:t>
            </w:r>
            <w:r w:rsidR="00CD3CDF">
              <w:t xml:space="preserve">Total 20-Year </w:t>
            </w:r>
            <w:r w:rsidR="00301D23">
              <w:t xml:space="preserve">Annualized </w:t>
            </w:r>
            <w:r w:rsidRPr="00FC31A6" w:rsidR="00301D23">
              <w:t>Benefits</w:t>
            </w:r>
            <w:r w:rsidRPr="00FC31A6">
              <w:t xml:space="preserve"> by Use Category and Option (</w:t>
            </w:r>
            <w:r w:rsidR="00456B3C">
              <w:t>2</w:t>
            </w:r>
            <w:r w:rsidR="00922317">
              <w:t>%</w:t>
            </w:r>
            <w:r w:rsidRPr="00FC31A6">
              <w:t xml:space="preserve"> Discount Rate</w:t>
            </w:r>
            <w:r w:rsidR="004E26D1">
              <w:t>, 2022$</w:t>
            </w:r>
            <w:r w:rsidRPr="00FC31A6">
              <w:t>)</w:t>
            </w:r>
            <w:bookmarkEnd w:id="46"/>
          </w:p>
        </w:tc>
      </w:tr>
      <w:tr w14:paraId="38CDC777" w14:textId="77777777" w:rsidTr="008E6851">
        <w:tblPrEx>
          <w:tblW w:w="13690" w:type="dxa"/>
          <w:tblInd w:w="-10" w:type="dxa"/>
          <w:tblLayout w:type="fixed"/>
          <w:tblCellMar>
            <w:left w:w="0" w:type="dxa"/>
            <w:right w:w="58" w:type="dxa"/>
          </w:tblCellMar>
          <w:tblLook w:val="04A0"/>
        </w:tblPrEx>
        <w:trPr>
          <w:tblHeader/>
        </w:trPr>
        <w:tc>
          <w:tcPr>
            <w:tcW w:w="604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08A" w:rsidRPr="00FC31A6" w:rsidP="00CB1C05" w14:paraId="1E3C564D" w14:textId="77777777">
            <w:pPr>
              <w:pStyle w:val="TableSubtitle"/>
              <w:rPr>
                <w:rFonts w:asciiTheme="minorHAnsi" w:hAnsiTheme="minorHAnsi" w:cstheme="minorHAnsi"/>
                <w:color w:val="auto"/>
                <w:sz w:val="16"/>
                <w:szCs w:val="16"/>
              </w:rPr>
            </w:pPr>
            <w:r w:rsidRPr="00FC31A6">
              <w:t>Use Category</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0BC77F59" w14:textId="77777777">
            <w:pPr>
              <w:pStyle w:val="TableSubtitle"/>
            </w:pPr>
            <w:r w:rsidRPr="00FC31A6">
              <w:t>Low Estimate</w:t>
            </w:r>
          </w:p>
        </w:tc>
        <w:tc>
          <w:tcPr>
            <w:tcW w:w="225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7F6D35B8" w14:textId="77777777">
            <w:pPr>
              <w:pStyle w:val="TableSubtitle"/>
            </w:pPr>
            <w:r w:rsidRPr="00FC31A6">
              <w:t>High Estimate</w:t>
            </w:r>
          </w:p>
        </w:tc>
        <w:tc>
          <w:tcPr>
            <w:tcW w:w="3060" w:type="dxa"/>
            <w:gridSpan w:val="2"/>
            <w:tcBorders>
              <w:top w:val="single" w:sz="4" w:space="0" w:color="auto"/>
              <w:left w:val="single" w:sz="4" w:space="0" w:color="auto"/>
              <w:bottom w:val="single" w:sz="4" w:space="0" w:color="auto"/>
              <w:right w:val="single" w:sz="4" w:space="0" w:color="auto"/>
            </w:tcBorders>
            <w:shd w:val="clear" w:color="auto" w:fill="48A9C5"/>
          </w:tcPr>
          <w:p w:rsidR="00B4708A" w:rsidRPr="00FC31A6" w:rsidP="00CB1C05" w14:paraId="1BB2E37C" w14:textId="77777777">
            <w:pPr>
              <w:pStyle w:val="TableSubtitle"/>
            </w:pPr>
            <w:r>
              <w:t>Notes</w:t>
            </w:r>
          </w:p>
        </w:tc>
      </w:tr>
      <w:tr w14:paraId="1B9A9C85" w14:textId="77777777" w:rsidTr="008E6851">
        <w:tblPrEx>
          <w:tblW w:w="13690" w:type="dxa"/>
          <w:tblInd w:w="-10" w:type="dxa"/>
          <w:tblLayout w:type="fixed"/>
          <w:tblCellMar>
            <w:left w:w="0" w:type="dxa"/>
            <w:right w:w="58" w:type="dxa"/>
          </w:tblCellMar>
          <w:tblLook w:val="04A0"/>
        </w:tblPrEx>
        <w:trPr>
          <w:trHeight w:val="305"/>
          <w:tblHeader/>
        </w:trPr>
        <w:tc>
          <w:tcPr>
            <w:tcW w:w="604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4969FBA5" w14:textId="77777777">
            <w:pPr>
              <w:pStyle w:val="TableSubtitle"/>
              <w:rPr>
                <w:rFonts w:asciiTheme="minorHAnsi" w:hAnsiTheme="minorHAnsi" w:cstheme="minorHAnsi"/>
                <w:color w:val="auto"/>
                <w:sz w:val="16"/>
                <w:szCs w:val="16"/>
              </w:rPr>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01E7B380" w14:textId="77777777">
            <w:pPr>
              <w:pStyle w:val="TableSubtitle"/>
            </w:pPr>
            <w:r w:rsidRPr="00FC31A6">
              <w:rPr>
                <w:rFonts w:cs="PMingLiU"/>
                <w:color w:val="FFFFFF"/>
              </w:rPr>
              <w:t>Option 1</w:t>
            </w:r>
          </w:p>
        </w:tc>
        <w:tc>
          <w:tcPr>
            <w:tcW w:w="126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710F9B" w:rsidP="00CB1C05" w14:paraId="30DDDEB6" w14:textId="77777777">
            <w:pPr>
              <w:pStyle w:val="TableSubtitle"/>
              <w:rPr>
                <w:rFonts w:cs="PMingLiU"/>
                <w:color w:val="FFFFFF"/>
              </w:rPr>
            </w:pPr>
            <w:r w:rsidRPr="00FC31A6">
              <w:rPr>
                <w:rFonts w:cs="PMingLiU"/>
                <w:color w:val="FFFFFF"/>
              </w:rPr>
              <w:t>Option 2</w:t>
            </w: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4AB5C236" w14:textId="77777777">
            <w:pPr>
              <w:pStyle w:val="TableSubtitle"/>
            </w:pPr>
            <w:r w:rsidRPr="00FC31A6">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39E87725" w14:textId="77777777">
            <w:pPr>
              <w:pStyle w:val="TableSubtitle"/>
            </w:pPr>
            <w:r w:rsidRPr="00FC31A6">
              <w:rPr>
                <w:rFonts w:cs="PMingLiU"/>
                <w:color w:val="FFFFFF"/>
              </w:rPr>
              <w:t>Option 2</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B4708A" w:rsidRPr="00FC31A6" w:rsidP="00CB1C05" w14:paraId="262FA501" w14:textId="77777777">
            <w:pPr>
              <w:pStyle w:val="TableSubtitle"/>
              <w:rPr>
                <w:rFonts w:cs="PMingLiU"/>
                <w:color w:val="FFFFFF"/>
              </w:rPr>
            </w:pPr>
            <w:r w:rsidRPr="00FC31A6">
              <w:rPr>
                <w:rFonts w:cs="PMingLiU"/>
                <w:color w:val="FFFFFF"/>
              </w:rPr>
              <w:t>Option 1</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0CD9D3AF" w14:textId="77777777">
            <w:pPr>
              <w:pStyle w:val="TableSubtitle"/>
            </w:pPr>
            <w:r w:rsidRPr="00FC31A6">
              <w:rPr>
                <w:rFonts w:cs="PMingLiU"/>
                <w:color w:val="FFFFFF"/>
              </w:rPr>
              <w:t>Option 2</w:t>
            </w:r>
          </w:p>
        </w:tc>
      </w:tr>
      <w:tr w14:paraId="03B347C2"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157359C9" w14:textId="77777777">
            <w:pPr>
              <w:pStyle w:val="LTableTextAbt"/>
              <w:rPr>
                <w:szCs w:val="18"/>
              </w:rPr>
            </w:pPr>
            <w:r w:rsidRPr="000A6FFF">
              <w:rPr>
                <w:szCs w:val="18"/>
              </w:rPr>
              <w:t>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054821BB"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89,704</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3B42AEC4"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89,704</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8377903" w14:textId="77777777">
            <w:pPr>
              <w:pStyle w:val="RTableTextAbt"/>
              <w:rPr>
                <w:rFonts w:asciiTheme="majorBidi" w:hAnsiTheme="majorBidi" w:cstheme="majorBidi"/>
                <w:szCs w:val="18"/>
              </w:rPr>
            </w:pPr>
            <w:r w:rsidRPr="00CD48B1">
              <w:rPr>
                <w:rFonts w:asciiTheme="majorBidi" w:hAnsiTheme="majorBidi" w:cstheme="majorBidi"/>
                <w:szCs w:val="18"/>
              </w:rPr>
              <w:t xml:space="preserve">$232,52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532A1977" w14:textId="77777777">
            <w:pPr>
              <w:pStyle w:val="RTableTextAbt"/>
              <w:rPr>
                <w:rFonts w:asciiTheme="majorBidi" w:hAnsiTheme="majorBidi" w:cstheme="majorBidi"/>
                <w:szCs w:val="18"/>
              </w:rPr>
            </w:pPr>
            <w:r w:rsidRPr="00CD48B1">
              <w:rPr>
                <w:rFonts w:asciiTheme="majorBidi" w:hAnsiTheme="majorBidi" w:cstheme="majorBidi"/>
                <w:szCs w:val="18"/>
              </w:rPr>
              <w:t xml:space="preserve">$232,52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111FDEF9"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0EB9A9C9" w14:textId="77777777">
            <w:pPr>
              <w:pStyle w:val="RTableTextAbt"/>
              <w:jc w:val="center"/>
              <w:rPr>
                <w:szCs w:val="18"/>
              </w:rPr>
            </w:pPr>
            <w:r w:rsidRPr="00425568">
              <w:rPr>
                <w:szCs w:val="18"/>
              </w:rPr>
              <w:t>WCPP</w:t>
            </w:r>
          </w:p>
        </w:tc>
      </w:tr>
      <w:tr w14:paraId="39C00751"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0FD498C0" w14:textId="77777777">
            <w:pPr>
              <w:pStyle w:val="LTableTextAbt"/>
              <w:rPr>
                <w:szCs w:val="18"/>
              </w:rPr>
            </w:pPr>
            <w:r w:rsidRPr="000A6FFF">
              <w:rPr>
                <w:szCs w:val="18"/>
              </w:rPr>
              <w:t>Import/Repackag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69F4A4D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307</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9658514"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307</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6AF4573" w14:textId="77777777">
            <w:pPr>
              <w:pStyle w:val="RTableTextAbt"/>
              <w:rPr>
                <w:rFonts w:asciiTheme="majorBidi" w:hAnsiTheme="majorBidi" w:cstheme="majorBidi"/>
                <w:szCs w:val="18"/>
              </w:rPr>
            </w:pPr>
            <w:r w:rsidRPr="00CD48B1">
              <w:rPr>
                <w:rFonts w:asciiTheme="majorBidi" w:hAnsiTheme="majorBidi" w:cstheme="majorBidi"/>
                <w:szCs w:val="18"/>
              </w:rPr>
              <w:t xml:space="preserve">$3,387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3D085047" w14:textId="77777777">
            <w:pPr>
              <w:pStyle w:val="RTableTextAbt"/>
              <w:rPr>
                <w:rFonts w:asciiTheme="majorBidi" w:hAnsiTheme="majorBidi" w:cstheme="majorBidi"/>
                <w:szCs w:val="18"/>
              </w:rPr>
            </w:pPr>
            <w:r w:rsidRPr="00CD48B1">
              <w:rPr>
                <w:rFonts w:asciiTheme="majorBidi" w:hAnsiTheme="majorBidi" w:cstheme="majorBidi"/>
                <w:szCs w:val="18"/>
              </w:rPr>
              <w:t xml:space="preserve">$3,387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02FC853E"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2C906002" w14:textId="77777777">
            <w:pPr>
              <w:pStyle w:val="RTableTextAbt"/>
              <w:jc w:val="center"/>
              <w:rPr>
                <w:szCs w:val="18"/>
              </w:rPr>
            </w:pPr>
            <w:r w:rsidRPr="00425568">
              <w:rPr>
                <w:szCs w:val="18"/>
              </w:rPr>
              <w:t>WCPP</w:t>
            </w:r>
          </w:p>
        </w:tc>
      </w:tr>
      <w:tr w14:paraId="1AD06E5C"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16E5900F" w14:textId="77777777">
            <w:pPr>
              <w:pStyle w:val="LTableTextAbt"/>
              <w:rPr>
                <w:szCs w:val="18"/>
              </w:rPr>
            </w:pPr>
            <w:r w:rsidRPr="000A6FFF">
              <w:rPr>
                <w:szCs w:val="18"/>
              </w:rPr>
              <w:t>Reactant/Intermediat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7FD45CE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7,211</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0FDC2E6"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7,211</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22A9A17" w14:textId="77777777">
            <w:pPr>
              <w:pStyle w:val="RTableTextAbt"/>
              <w:rPr>
                <w:rFonts w:asciiTheme="majorBidi" w:hAnsiTheme="majorBidi" w:cstheme="majorBidi"/>
                <w:szCs w:val="18"/>
              </w:rPr>
            </w:pPr>
            <w:r w:rsidRPr="00CD48B1">
              <w:rPr>
                <w:rFonts w:asciiTheme="majorBidi" w:hAnsiTheme="majorBidi" w:cstheme="majorBidi"/>
                <w:szCs w:val="18"/>
              </w:rPr>
              <w:t xml:space="preserve">$44,613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7664875" w14:textId="77777777">
            <w:pPr>
              <w:pStyle w:val="RTableTextAbt"/>
              <w:rPr>
                <w:rFonts w:asciiTheme="majorBidi" w:hAnsiTheme="majorBidi" w:cstheme="majorBidi"/>
                <w:szCs w:val="18"/>
              </w:rPr>
            </w:pPr>
            <w:r w:rsidRPr="00CD48B1">
              <w:rPr>
                <w:rFonts w:asciiTheme="majorBidi" w:hAnsiTheme="majorBidi" w:cstheme="majorBidi"/>
                <w:szCs w:val="18"/>
              </w:rPr>
              <w:t xml:space="preserve">$44,61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59F6A41E"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6602F727" w14:textId="77777777">
            <w:pPr>
              <w:pStyle w:val="RTableTextAbt"/>
              <w:jc w:val="center"/>
              <w:rPr>
                <w:szCs w:val="18"/>
              </w:rPr>
            </w:pPr>
            <w:r w:rsidRPr="00425568">
              <w:rPr>
                <w:szCs w:val="18"/>
              </w:rPr>
              <w:t>WCPP</w:t>
            </w:r>
          </w:p>
        </w:tc>
      </w:tr>
      <w:tr w14:paraId="01560AEB"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49267512" w14:textId="77777777">
            <w:pPr>
              <w:pStyle w:val="LTableTextAbt"/>
              <w:rPr>
                <w:szCs w:val="18"/>
              </w:rPr>
            </w:pPr>
            <w:r w:rsidRPr="000A6FFF">
              <w:rPr>
                <w:szCs w:val="18"/>
              </w:rPr>
              <w:t>Processing Aid in Petrochemical 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63660F79"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9,766</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5D6C904A"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9,766</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8E83FF9" w14:textId="77777777">
            <w:pPr>
              <w:pStyle w:val="RTableTextAbt"/>
              <w:rPr>
                <w:rFonts w:asciiTheme="majorBidi" w:hAnsiTheme="majorBidi" w:cstheme="majorBidi"/>
                <w:szCs w:val="18"/>
              </w:rPr>
            </w:pPr>
            <w:r w:rsidRPr="00CD48B1">
              <w:rPr>
                <w:rFonts w:asciiTheme="majorBidi" w:hAnsiTheme="majorBidi" w:cstheme="majorBidi"/>
                <w:szCs w:val="18"/>
              </w:rPr>
              <w:t xml:space="preserve">$25,31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0EB0C2B" w14:textId="77777777">
            <w:pPr>
              <w:pStyle w:val="RTableTextAbt"/>
              <w:rPr>
                <w:rFonts w:asciiTheme="majorBidi" w:hAnsiTheme="majorBidi" w:cstheme="majorBidi"/>
                <w:szCs w:val="18"/>
              </w:rPr>
            </w:pPr>
            <w:r w:rsidRPr="00CD48B1">
              <w:rPr>
                <w:rFonts w:asciiTheme="majorBidi" w:hAnsiTheme="majorBidi" w:cstheme="majorBidi"/>
                <w:szCs w:val="18"/>
              </w:rPr>
              <w:t xml:space="preserve">$25,31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043ED03A"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78C6E542" w14:textId="77777777">
            <w:pPr>
              <w:pStyle w:val="RTableTextAbt"/>
              <w:jc w:val="center"/>
              <w:rPr>
                <w:szCs w:val="18"/>
              </w:rPr>
            </w:pPr>
            <w:r w:rsidRPr="00425568">
              <w:rPr>
                <w:szCs w:val="18"/>
              </w:rPr>
              <w:t>WCPP</w:t>
            </w:r>
          </w:p>
        </w:tc>
      </w:tr>
      <w:tr w14:paraId="27914296"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5CED8940" w14:textId="77777777">
            <w:pPr>
              <w:pStyle w:val="LTableTextAbt"/>
              <w:rPr>
                <w:szCs w:val="18"/>
              </w:rPr>
            </w:pPr>
            <w:r w:rsidRPr="000A6FFF">
              <w:rPr>
                <w:szCs w:val="18"/>
              </w:rPr>
              <w:t>Production of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1FB738B7"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262</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530788F7"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262</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31E4651" w14:textId="77777777">
            <w:pPr>
              <w:pStyle w:val="RTableTextAbt"/>
              <w:rPr>
                <w:rFonts w:asciiTheme="majorBidi" w:hAnsiTheme="majorBidi" w:cstheme="majorBidi"/>
                <w:szCs w:val="18"/>
              </w:rPr>
            </w:pPr>
            <w:r w:rsidRPr="00CD48B1">
              <w:rPr>
                <w:rFonts w:asciiTheme="majorBidi" w:hAnsiTheme="majorBidi" w:cstheme="majorBidi"/>
                <w:szCs w:val="18"/>
              </w:rPr>
              <w:t xml:space="preserve">$67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B7C826C" w14:textId="77777777">
            <w:pPr>
              <w:pStyle w:val="RTableTextAbt"/>
              <w:rPr>
                <w:rFonts w:asciiTheme="majorBidi" w:hAnsiTheme="majorBidi" w:cstheme="majorBidi"/>
                <w:szCs w:val="18"/>
              </w:rPr>
            </w:pPr>
            <w:r w:rsidRPr="00CD48B1">
              <w:rPr>
                <w:rFonts w:asciiTheme="majorBidi" w:hAnsiTheme="majorBidi" w:cstheme="majorBidi"/>
                <w:szCs w:val="18"/>
              </w:rPr>
              <w:t xml:space="preserve">$67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12A4196B"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3C6FC97B" w14:textId="77777777">
            <w:pPr>
              <w:pStyle w:val="RTableTextAbt"/>
              <w:jc w:val="center"/>
              <w:rPr>
                <w:szCs w:val="18"/>
              </w:rPr>
            </w:pPr>
            <w:r w:rsidRPr="00425568">
              <w:rPr>
                <w:szCs w:val="18"/>
              </w:rPr>
              <w:t>WCPP</w:t>
            </w:r>
          </w:p>
        </w:tc>
      </w:tr>
      <w:tr w14:paraId="35BCD77E"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0AB4323D" w14:textId="77777777">
            <w:pPr>
              <w:pStyle w:val="LTableTextAbt"/>
              <w:rPr>
                <w:szCs w:val="18"/>
              </w:rPr>
            </w:pPr>
            <w:r w:rsidRPr="000A6FFF">
              <w:rPr>
                <w:szCs w:val="18"/>
              </w:rPr>
              <w:t>Use as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3DF7F50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453,281</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C80B19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453,281</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02AAF3A" w14:textId="77777777">
            <w:pPr>
              <w:pStyle w:val="RTableTextAbt"/>
              <w:rPr>
                <w:rFonts w:asciiTheme="majorBidi" w:hAnsiTheme="majorBidi" w:cstheme="majorBidi"/>
                <w:szCs w:val="18"/>
              </w:rPr>
            </w:pPr>
            <w:r w:rsidRPr="00CD48B1">
              <w:rPr>
                <w:rFonts w:asciiTheme="majorBidi" w:hAnsiTheme="majorBidi" w:cstheme="majorBidi"/>
                <w:szCs w:val="18"/>
              </w:rPr>
              <w:t xml:space="preserve">$1,174,983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090F9CC" w14:textId="77777777">
            <w:pPr>
              <w:pStyle w:val="RTableTextAbt"/>
              <w:rPr>
                <w:rFonts w:asciiTheme="majorBidi" w:hAnsiTheme="majorBidi" w:cstheme="majorBidi"/>
                <w:szCs w:val="18"/>
              </w:rPr>
            </w:pPr>
            <w:r w:rsidRPr="00CD48B1">
              <w:rPr>
                <w:rFonts w:asciiTheme="majorBidi" w:hAnsiTheme="majorBidi" w:cstheme="majorBidi"/>
                <w:szCs w:val="18"/>
              </w:rPr>
              <w:t xml:space="preserve">$1,174,98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74CBC3A6"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481DAE84" w14:textId="77777777">
            <w:pPr>
              <w:pStyle w:val="RTableTextAbt"/>
              <w:jc w:val="center"/>
              <w:rPr>
                <w:szCs w:val="18"/>
              </w:rPr>
            </w:pPr>
            <w:r w:rsidRPr="00425568">
              <w:rPr>
                <w:szCs w:val="18"/>
              </w:rPr>
              <w:t>WCPP</w:t>
            </w:r>
          </w:p>
        </w:tc>
      </w:tr>
      <w:tr w14:paraId="49012BE7"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28A3D8F0" w14:textId="77777777">
            <w:pPr>
              <w:pStyle w:val="LTableTextAbt"/>
              <w:rPr>
                <w:szCs w:val="18"/>
              </w:rPr>
            </w:pPr>
            <w:r w:rsidRPr="000A6FFF">
              <w:rPr>
                <w:szCs w:val="18"/>
              </w:rPr>
              <w:t>Vapor Degreasing: Open Top Vapor Degreasing (OT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30C632B3"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234,735</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3E93C9C1"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39,663</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46AFCAF4" w14:textId="77777777">
            <w:pPr>
              <w:pStyle w:val="RTableTextAbt"/>
              <w:rPr>
                <w:rFonts w:asciiTheme="majorBidi" w:hAnsiTheme="majorBidi" w:cstheme="majorBidi"/>
                <w:szCs w:val="18"/>
              </w:rPr>
            </w:pPr>
            <w:r w:rsidRPr="00CD48B1">
              <w:rPr>
                <w:rFonts w:asciiTheme="majorBidi" w:hAnsiTheme="majorBidi" w:cstheme="majorBidi"/>
                <w:szCs w:val="18"/>
              </w:rPr>
              <w:t xml:space="preserve">$608,47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109C450" w14:textId="77777777">
            <w:pPr>
              <w:pStyle w:val="RTableTextAbt"/>
              <w:rPr>
                <w:rFonts w:asciiTheme="majorBidi" w:hAnsiTheme="majorBidi" w:cstheme="majorBidi"/>
                <w:szCs w:val="18"/>
              </w:rPr>
            </w:pPr>
            <w:r w:rsidRPr="00CD48B1">
              <w:rPr>
                <w:rFonts w:asciiTheme="majorBidi" w:hAnsiTheme="majorBidi" w:cstheme="majorBidi"/>
                <w:szCs w:val="18"/>
              </w:rPr>
              <w:t xml:space="preserve">$362,03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4EBD0A74"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4546D25E" w14:textId="77777777">
            <w:pPr>
              <w:pStyle w:val="RTableTextAbt"/>
              <w:jc w:val="center"/>
              <w:rPr>
                <w:szCs w:val="18"/>
              </w:rPr>
            </w:pPr>
            <w:r w:rsidRPr="00425568">
              <w:rPr>
                <w:szCs w:val="18"/>
              </w:rPr>
              <w:t>Prohibition</w:t>
            </w:r>
          </w:p>
        </w:tc>
      </w:tr>
      <w:tr w14:paraId="4BC642C0"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4CFE08E5" w14:textId="77777777">
            <w:pPr>
              <w:pStyle w:val="LTableTextAbt"/>
              <w:rPr>
                <w:szCs w:val="18"/>
              </w:rPr>
            </w:pPr>
            <w:r w:rsidRPr="000A6FFF">
              <w:rPr>
                <w:szCs w:val="18"/>
              </w:rPr>
              <w:t>Vapor Degreasing: Enclosed Vapor Degreasing (E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48A81A13"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77</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3FD1F6B"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06</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50AB47E0" w14:textId="77777777">
            <w:pPr>
              <w:pStyle w:val="RTableTextAbt"/>
              <w:rPr>
                <w:rFonts w:asciiTheme="majorBidi" w:hAnsiTheme="majorBidi" w:cstheme="majorBidi"/>
                <w:szCs w:val="18"/>
              </w:rPr>
            </w:pPr>
            <w:r w:rsidRPr="00CD48B1">
              <w:rPr>
                <w:rFonts w:asciiTheme="majorBidi" w:hAnsiTheme="majorBidi" w:cstheme="majorBidi"/>
                <w:szCs w:val="18"/>
              </w:rPr>
              <w:t xml:space="preserve">$45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55F14DE4" w14:textId="77777777">
            <w:pPr>
              <w:pStyle w:val="RTableTextAbt"/>
              <w:rPr>
                <w:rFonts w:asciiTheme="majorBidi" w:hAnsiTheme="majorBidi" w:cstheme="majorBidi"/>
                <w:szCs w:val="18"/>
              </w:rPr>
            </w:pPr>
            <w:r w:rsidRPr="00CD48B1">
              <w:rPr>
                <w:rFonts w:asciiTheme="majorBidi" w:hAnsiTheme="majorBidi" w:cstheme="majorBidi"/>
                <w:szCs w:val="18"/>
              </w:rPr>
              <w:t xml:space="preserve">$79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254604CA"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0A326E83" w14:textId="77777777">
            <w:pPr>
              <w:pStyle w:val="RTableTextAbt"/>
              <w:jc w:val="center"/>
              <w:rPr>
                <w:szCs w:val="18"/>
              </w:rPr>
            </w:pPr>
            <w:r w:rsidRPr="00425568">
              <w:rPr>
                <w:szCs w:val="18"/>
              </w:rPr>
              <w:t>Prohibition</w:t>
            </w:r>
          </w:p>
        </w:tc>
      </w:tr>
      <w:tr w14:paraId="7CB7AE8E"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0FFB8B35" w14:textId="77777777">
            <w:pPr>
              <w:pStyle w:val="LTableTextAbt"/>
              <w:rPr>
                <w:szCs w:val="18"/>
              </w:rPr>
            </w:pPr>
            <w:r w:rsidRPr="000A6FFF">
              <w:rPr>
                <w:szCs w:val="18"/>
              </w:rPr>
              <w:t>Vapor Degreasing: Conveyorized Vapor Degreasing (C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4018205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60,535</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89E346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60,535</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84E0C9E" w14:textId="77777777">
            <w:pPr>
              <w:pStyle w:val="RTableTextAbt"/>
              <w:rPr>
                <w:rFonts w:asciiTheme="majorBidi" w:hAnsiTheme="majorBidi" w:cstheme="majorBidi"/>
                <w:szCs w:val="18"/>
              </w:rPr>
            </w:pPr>
            <w:r w:rsidRPr="00CD48B1">
              <w:rPr>
                <w:rFonts w:asciiTheme="majorBidi" w:hAnsiTheme="majorBidi" w:cstheme="majorBidi"/>
                <w:szCs w:val="18"/>
              </w:rPr>
              <w:t xml:space="preserve">$156,91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546ED22" w14:textId="77777777">
            <w:pPr>
              <w:pStyle w:val="RTableTextAbt"/>
              <w:rPr>
                <w:rFonts w:asciiTheme="majorBidi" w:hAnsiTheme="majorBidi" w:cstheme="majorBidi"/>
                <w:szCs w:val="18"/>
              </w:rPr>
            </w:pPr>
            <w:r w:rsidRPr="00CD48B1">
              <w:rPr>
                <w:rFonts w:asciiTheme="majorBidi" w:hAnsiTheme="majorBidi" w:cstheme="majorBidi"/>
                <w:szCs w:val="18"/>
              </w:rPr>
              <w:t xml:space="preserve">$156,91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5D03DBC2"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78129A55" w14:textId="77777777">
            <w:pPr>
              <w:pStyle w:val="RTableTextAbt"/>
              <w:jc w:val="center"/>
              <w:rPr>
                <w:szCs w:val="18"/>
              </w:rPr>
            </w:pPr>
            <w:r w:rsidRPr="00425568">
              <w:rPr>
                <w:szCs w:val="18"/>
              </w:rPr>
              <w:t>Prohibition</w:t>
            </w:r>
          </w:p>
        </w:tc>
      </w:tr>
      <w:tr w14:paraId="04B3CA4C"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2DB06B35" w14:textId="77777777">
            <w:pPr>
              <w:pStyle w:val="LTableTextAbt"/>
              <w:rPr>
                <w:szCs w:val="18"/>
              </w:rPr>
            </w:pPr>
            <w:r w:rsidRPr="000A6FFF">
              <w:rPr>
                <w:szCs w:val="18"/>
              </w:rPr>
              <w:t>Recycling and Dispos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640DA033"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239</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9C7BD75"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239</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EBC3826" w14:textId="77777777">
            <w:pPr>
              <w:pStyle w:val="RTableTextAbt"/>
              <w:rPr>
                <w:rFonts w:asciiTheme="majorBidi" w:hAnsiTheme="majorBidi" w:cstheme="majorBidi"/>
                <w:szCs w:val="18"/>
              </w:rPr>
            </w:pPr>
            <w:r w:rsidRPr="00CD48B1">
              <w:rPr>
                <w:rFonts w:asciiTheme="majorBidi" w:hAnsiTheme="majorBidi" w:cstheme="majorBidi"/>
                <w:szCs w:val="18"/>
              </w:rPr>
              <w:t xml:space="preserve">$3,213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5C2F362" w14:textId="77777777">
            <w:pPr>
              <w:pStyle w:val="RTableTextAbt"/>
              <w:rPr>
                <w:rFonts w:asciiTheme="majorBidi" w:hAnsiTheme="majorBidi" w:cstheme="majorBidi"/>
                <w:szCs w:val="18"/>
              </w:rPr>
            </w:pPr>
            <w:r w:rsidRPr="00CD48B1">
              <w:rPr>
                <w:rFonts w:asciiTheme="majorBidi" w:hAnsiTheme="majorBidi" w:cstheme="majorBidi"/>
                <w:szCs w:val="18"/>
              </w:rPr>
              <w:t xml:space="preserve">$3,21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72FFA787"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54CAD755" w14:textId="77777777">
            <w:pPr>
              <w:pStyle w:val="RTableTextAbt"/>
              <w:jc w:val="center"/>
              <w:rPr>
                <w:szCs w:val="18"/>
              </w:rPr>
            </w:pPr>
            <w:r w:rsidRPr="00425568">
              <w:rPr>
                <w:szCs w:val="18"/>
              </w:rPr>
              <w:t>WCPP</w:t>
            </w:r>
          </w:p>
        </w:tc>
      </w:tr>
      <w:tr w14:paraId="41A39DA0"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bottom"/>
          </w:tcPr>
          <w:p w:rsidR="002F16E0" w:rsidRPr="000A6FFF" w:rsidP="00CB1C05" w14:paraId="0064871A" w14:textId="77777777">
            <w:pPr>
              <w:pStyle w:val="LTableTextAbt"/>
              <w:rPr>
                <w:szCs w:val="18"/>
              </w:rPr>
            </w:pPr>
            <w:r w:rsidRPr="000A6FFF">
              <w:rPr>
                <w:szCs w:val="18"/>
              </w:rPr>
              <w:t>Incorporation into Adhesive and Sealant Products</w:t>
            </w:r>
            <w:r w:rsidRPr="000A6FFF">
              <w:rPr>
                <w:szCs w:val="18"/>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2B9F9A7B"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5,376</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4F636B4"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5,376</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49D6D56" w14:textId="77777777">
            <w:pPr>
              <w:pStyle w:val="RTableTextAbt"/>
              <w:rPr>
                <w:rFonts w:asciiTheme="majorBidi" w:hAnsiTheme="majorBidi" w:cstheme="majorBidi"/>
                <w:szCs w:val="18"/>
              </w:rPr>
            </w:pPr>
            <w:r w:rsidRPr="00CD48B1">
              <w:rPr>
                <w:rFonts w:asciiTheme="majorBidi" w:hAnsiTheme="majorBidi" w:cstheme="majorBidi"/>
                <w:szCs w:val="18"/>
              </w:rPr>
              <w:t xml:space="preserve">$13,934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6783CD4" w14:textId="77777777">
            <w:pPr>
              <w:pStyle w:val="RTableTextAbt"/>
              <w:rPr>
                <w:rFonts w:asciiTheme="majorBidi" w:hAnsiTheme="majorBidi" w:cstheme="majorBidi"/>
                <w:szCs w:val="18"/>
              </w:rPr>
            </w:pPr>
            <w:r w:rsidRPr="00CD48B1">
              <w:rPr>
                <w:rFonts w:asciiTheme="majorBidi" w:hAnsiTheme="majorBidi" w:cstheme="majorBidi"/>
                <w:szCs w:val="18"/>
              </w:rPr>
              <w:t xml:space="preserve">$13,934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7DC280E1" w14:textId="77777777">
            <w:pPr>
              <w:pStyle w:val="RTableTextAbt"/>
              <w:jc w:val="center"/>
              <w:rPr>
                <w:szCs w:val="18"/>
              </w:rPr>
            </w:pPr>
            <w:r w:rsidRPr="00425568">
              <w:rPr>
                <w:szCs w:val="18"/>
              </w:rPr>
              <w:t>Prohibition</w:t>
            </w:r>
            <w:r w:rsidRPr="00425568">
              <w:rPr>
                <w:szCs w:val="18"/>
                <w:vertAlign w:val="superscript"/>
              </w:rPr>
              <w:t>2</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29D73F49" w14:textId="77777777">
            <w:pPr>
              <w:pStyle w:val="RTableTextAbt"/>
              <w:jc w:val="center"/>
              <w:rPr>
                <w:szCs w:val="18"/>
              </w:rPr>
            </w:pPr>
            <w:r w:rsidRPr="00425568">
              <w:rPr>
                <w:szCs w:val="18"/>
              </w:rPr>
              <w:t>Prohibition</w:t>
            </w:r>
          </w:p>
        </w:tc>
      </w:tr>
      <w:tr w14:paraId="40543A05"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bottom"/>
          </w:tcPr>
          <w:p w:rsidR="002F16E0" w:rsidRPr="000A6FFF" w:rsidP="00CB1C05" w14:paraId="3CE2CF41" w14:textId="77777777">
            <w:pPr>
              <w:pStyle w:val="LTableTextAbt"/>
              <w:rPr>
                <w:szCs w:val="18"/>
              </w:rPr>
            </w:pPr>
            <w:r w:rsidRPr="000A6FFF">
              <w:rPr>
                <w:szCs w:val="18"/>
              </w:rPr>
              <w:t>Incorporation into Other Formulation, Mixture, and Reaction Products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6435B911"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86,838</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C09B3D0"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87,078</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B442F52" w14:textId="77777777">
            <w:pPr>
              <w:pStyle w:val="RTableTextAbt"/>
              <w:rPr>
                <w:rFonts w:asciiTheme="majorBidi" w:hAnsiTheme="majorBidi" w:cstheme="majorBidi"/>
                <w:szCs w:val="18"/>
              </w:rPr>
            </w:pPr>
            <w:r w:rsidRPr="00CD48B1">
              <w:rPr>
                <w:rFonts w:asciiTheme="majorBidi" w:hAnsiTheme="majorBidi" w:cstheme="majorBidi"/>
                <w:szCs w:val="18"/>
              </w:rPr>
              <w:t xml:space="preserve">$484,316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1D820E7" w14:textId="77777777">
            <w:pPr>
              <w:pStyle w:val="RTableTextAbt"/>
              <w:rPr>
                <w:rFonts w:asciiTheme="majorBidi" w:hAnsiTheme="majorBidi" w:cstheme="majorBidi"/>
                <w:szCs w:val="18"/>
              </w:rPr>
            </w:pPr>
            <w:r w:rsidRPr="00CD48B1">
              <w:rPr>
                <w:rFonts w:asciiTheme="majorBidi" w:hAnsiTheme="majorBidi" w:cstheme="majorBidi"/>
                <w:szCs w:val="18"/>
              </w:rPr>
              <w:t xml:space="preserve">$484,93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7B72F5A9" w14:textId="77777777">
            <w:pPr>
              <w:pStyle w:val="RTableTextAbt"/>
              <w:jc w:val="center"/>
              <w:rPr>
                <w:szCs w:val="18"/>
              </w:rPr>
            </w:pPr>
            <w:r w:rsidRPr="00425568">
              <w:rPr>
                <w:szCs w:val="18"/>
              </w:rPr>
              <w:t>Prohibition except WCPP for EEC</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044759FF" w14:textId="77777777">
            <w:pPr>
              <w:pStyle w:val="RTableTextAbt"/>
              <w:jc w:val="center"/>
              <w:rPr>
                <w:szCs w:val="18"/>
              </w:rPr>
            </w:pPr>
            <w:r w:rsidRPr="00425568">
              <w:rPr>
                <w:szCs w:val="18"/>
              </w:rPr>
              <w:t>Prohibition</w:t>
            </w:r>
          </w:p>
        </w:tc>
      </w:tr>
      <w:tr w14:paraId="2A5B9035"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bottom"/>
          </w:tcPr>
          <w:p w:rsidR="002F16E0" w:rsidRPr="000A6FFF" w:rsidP="00CB1C05" w14:paraId="7A4295FF" w14:textId="77777777">
            <w:pPr>
              <w:pStyle w:val="LTableTextAbt"/>
              <w:rPr>
                <w:szCs w:val="18"/>
              </w:rPr>
            </w:pPr>
            <w:r w:rsidRPr="000A6FFF">
              <w:rPr>
                <w:szCs w:val="18"/>
              </w:rPr>
              <w:t>Incorporation into Other Formulation, Mixture, and Reaction Products (Other)</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67816314"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5,824</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9C2D173"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5,824</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1EA2B26" w14:textId="77777777">
            <w:pPr>
              <w:pStyle w:val="RTableTextAbt"/>
              <w:rPr>
                <w:rFonts w:asciiTheme="majorBidi" w:hAnsiTheme="majorBidi" w:cstheme="majorBidi"/>
                <w:szCs w:val="18"/>
              </w:rPr>
            </w:pPr>
            <w:r w:rsidRPr="00CD48B1">
              <w:rPr>
                <w:rFonts w:asciiTheme="majorBidi" w:hAnsiTheme="majorBidi" w:cstheme="majorBidi"/>
                <w:szCs w:val="18"/>
              </w:rPr>
              <w:t xml:space="preserve">$15,096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3F86531B" w14:textId="77777777">
            <w:pPr>
              <w:pStyle w:val="RTableTextAbt"/>
              <w:rPr>
                <w:rFonts w:asciiTheme="majorBidi" w:hAnsiTheme="majorBidi" w:cstheme="majorBidi"/>
                <w:szCs w:val="18"/>
              </w:rPr>
            </w:pPr>
            <w:r w:rsidRPr="00CD48B1">
              <w:rPr>
                <w:rFonts w:asciiTheme="majorBidi" w:hAnsiTheme="majorBidi" w:cstheme="majorBidi"/>
                <w:szCs w:val="18"/>
              </w:rPr>
              <w:t xml:space="preserve">$15,096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1F2F07DB"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6A4D1640" w14:textId="77777777">
            <w:pPr>
              <w:pStyle w:val="RTableTextAbt"/>
              <w:jc w:val="center"/>
              <w:rPr>
                <w:szCs w:val="18"/>
              </w:rPr>
            </w:pPr>
            <w:r w:rsidRPr="00425568">
              <w:rPr>
                <w:szCs w:val="18"/>
              </w:rPr>
              <w:t>Prohibition</w:t>
            </w:r>
          </w:p>
        </w:tc>
      </w:tr>
      <w:tr w14:paraId="32F71CBC"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15B81DDE" w14:textId="77777777">
            <w:pPr>
              <w:pStyle w:val="LTableTextAbt"/>
              <w:rPr>
                <w:szCs w:val="18"/>
              </w:rPr>
            </w:pPr>
            <w:r w:rsidRPr="000A6FFF">
              <w:rPr>
                <w:szCs w:val="18"/>
              </w:rPr>
              <w:t>Laboratory Chemica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535E949B" w14:textId="77777777">
            <w:pPr>
              <w:pStyle w:val="RTableTextAbt"/>
              <w:rPr>
                <w:rFonts w:asciiTheme="majorBidi" w:hAnsiTheme="majorBidi" w:cstheme="majorBidi"/>
                <w:szCs w:val="18"/>
              </w:rPr>
            </w:pPr>
            <w:r w:rsidRPr="00CD48B1">
              <w:rPr>
                <w:rFonts w:asciiTheme="majorBidi" w:hAnsiTheme="majorBidi" w:cstheme="majorBidi"/>
                <w:szCs w:val="18"/>
              </w:rPr>
              <w:t xml:space="preserve">$0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E77D8AB"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253</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6C01A93" w14:textId="77777777">
            <w:pPr>
              <w:pStyle w:val="RTableTextAbt"/>
              <w:rPr>
                <w:rFonts w:asciiTheme="majorBidi" w:hAnsiTheme="majorBidi" w:cstheme="majorBidi"/>
                <w:szCs w:val="18"/>
              </w:rPr>
            </w:pPr>
            <w:r w:rsidRPr="00CD48B1">
              <w:rPr>
                <w:rFonts w:asciiTheme="majorBidi" w:hAnsiTheme="majorBidi" w:cstheme="majorBidi"/>
                <w:szCs w:val="18"/>
              </w:rPr>
              <w:t xml:space="preserve">$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2C83606" w14:textId="77777777">
            <w:pPr>
              <w:pStyle w:val="RTableTextAbt"/>
              <w:rPr>
                <w:rFonts w:asciiTheme="majorBidi" w:hAnsiTheme="majorBidi" w:cstheme="majorBidi"/>
                <w:szCs w:val="18"/>
              </w:rPr>
            </w:pPr>
            <w:r w:rsidRPr="00CD48B1">
              <w:rPr>
                <w:rFonts w:asciiTheme="majorBidi" w:hAnsiTheme="majorBidi" w:cstheme="majorBidi"/>
                <w:szCs w:val="18"/>
              </w:rPr>
              <w:t xml:space="preserve">$3,24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25CD35A2" w14:textId="77777777">
            <w:pPr>
              <w:pStyle w:val="RTableTextAbt"/>
              <w:jc w:val="center"/>
              <w:rPr>
                <w:szCs w:val="18"/>
              </w:rPr>
            </w:pPr>
            <w:r>
              <w:rPr>
                <w:szCs w:val="18"/>
              </w:rPr>
              <w:t>Prescriptive Controls</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4C8F5D32" w14:textId="77777777">
            <w:pPr>
              <w:pStyle w:val="RTableTextAbt"/>
              <w:jc w:val="center"/>
              <w:rPr>
                <w:szCs w:val="18"/>
              </w:rPr>
            </w:pPr>
            <w:r>
              <w:rPr>
                <w:szCs w:val="18"/>
              </w:rPr>
              <w:t>WCPP</w:t>
            </w:r>
          </w:p>
        </w:tc>
      </w:tr>
      <w:tr w14:paraId="2AF933A7"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4D161C68" w14:textId="77777777">
            <w:pPr>
              <w:pStyle w:val="LTableTextAbt"/>
              <w:rPr>
                <w:szCs w:val="18"/>
              </w:rPr>
            </w:pPr>
            <w:r w:rsidRPr="000A6FFF">
              <w:rPr>
                <w:szCs w:val="18"/>
              </w:rPr>
              <w:t>Processing Aid, Except Petrochemic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644C9FE4"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03</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A9ECD0F"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55</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92DB37B" w14:textId="77777777">
            <w:pPr>
              <w:pStyle w:val="RTableTextAbt"/>
              <w:rPr>
                <w:rFonts w:asciiTheme="majorBidi" w:hAnsiTheme="majorBidi" w:cstheme="majorBidi"/>
                <w:szCs w:val="18"/>
              </w:rPr>
            </w:pPr>
            <w:r w:rsidRPr="00CD48B1">
              <w:rPr>
                <w:rFonts w:asciiTheme="majorBidi" w:hAnsiTheme="majorBidi" w:cstheme="majorBidi"/>
                <w:szCs w:val="18"/>
              </w:rPr>
              <w:t xml:space="preserve">$78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94B5944" w14:textId="77777777">
            <w:pPr>
              <w:pStyle w:val="RTableTextAbt"/>
              <w:rPr>
                <w:rFonts w:asciiTheme="majorBidi" w:hAnsiTheme="majorBidi" w:cstheme="majorBidi"/>
                <w:szCs w:val="18"/>
              </w:rPr>
            </w:pPr>
            <w:r w:rsidRPr="00CD48B1">
              <w:rPr>
                <w:rFonts w:asciiTheme="majorBidi" w:hAnsiTheme="majorBidi" w:cstheme="majorBidi"/>
                <w:szCs w:val="18"/>
              </w:rPr>
              <w:t xml:space="preserve">$91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F16E0" w:rsidRPr="00425568" w:rsidP="00CB1C05" w14:paraId="7AAC4889" w14:textId="77777777">
            <w:pPr>
              <w:pStyle w:val="RTableTextAbt"/>
              <w:jc w:val="center"/>
              <w:rPr>
                <w:szCs w:val="18"/>
              </w:rPr>
            </w:pPr>
            <w:r>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F16E0" w:rsidRPr="00425568" w:rsidP="00CB1C05" w14:paraId="3E67B0DF" w14:textId="77777777">
            <w:pPr>
              <w:pStyle w:val="RTableTextAbt"/>
              <w:jc w:val="center"/>
              <w:rPr>
                <w:szCs w:val="18"/>
              </w:rPr>
            </w:pPr>
            <w:r w:rsidRPr="00425568">
              <w:rPr>
                <w:szCs w:val="18"/>
              </w:rPr>
              <w:t>Prohibition</w:t>
            </w:r>
          </w:p>
        </w:tc>
      </w:tr>
      <w:tr w14:paraId="7CA4E4F6"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353F62F0" w14:textId="77777777">
            <w:pPr>
              <w:pStyle w:val="LTableTextAbt"/>
              <w:rPr>
                <w:szCs w:val="18"/>
              </w:rPr>
            </w:pPr>
            <w:r w:rsidRPr="000A6FFF">
              <w:rPr>
                <w:szCs w:val="18"/>
              </w:rPr>
              <w:t>Adhesives and Sealants</w:t>
            </w:r>
            <w:r w:rsidRPr="000A6FFF">
              <w:rPr>
                <w:szCs w:val="18"/>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5BC35FC9"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257,400</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13E909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257,400</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83EB4C6" w14:textId="77777777">
            <w:pPr>
              <w:pStyle w:val="RTableTextAbt"/>
              <w:rPr>
                <w:rFonts w:asciiTheme="majorBidi" w:hAnsiTheme="majorBidi" w:cstheme="majorBidi"/>
                <w:szCs w:val="18"/>
              </w:rPr>
            </w:pPr>
            <w:r w:rsidRPr="00CD48B1">
              <w:rPr>
                <w:rFonts w:asciiTheme="majorBidi" w:hAnsiTheme="majorBidi" w:cstheme="majorBidi"/>
                <w:szCs w:val="18"/>
              </w:rPr>
              <w:t xml:space="preserve">$667,22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8A9CC65" w14:textId="77777777">
            <w:pPr>
              <w:pStyle w:val="RTableTextAbt"/>
              <w:rPr>
                <w:rFonts w:asciiTheme="majorBidi" w:hAnsiTheme="majorBidi" w:cstheme="majorBidi"/>
                <w:szCs w:val="18"/>
              </w:rPr>
            </w:pPr>
            <w:r w:rsidRPr="00CD48B1">
              <w:rPr>
                <w:rFonts w:asciiTheme="majorBidi" w:hAnsiTheme="majorBidi" w:cstheme="majorBidi"/>
                <w:szCs w:val="18"/>
              </w:rPr>
              <w:t xml:space="preserve">$667,22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55132EEF"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5BFC6469" w14:textId="77777777">
            <w:pPr>
              <w:pStyle w:val="RTableTextAbt"/>
              <w:jc w:val="center"/>
              <w:rPr>
                <w:szCs w:val="18"/>
              </w:rPr>
            </w:pPr>
            <w:r w:rsidRPr="00425568">
              <w:rPr>
                <w:szCs w:val="18"/>
              </w:rPr>
              <w:t>Prohibition</w:t>
            </w:r>
          </w:p>
        </w:tc>
      </w:tr>
      <w:tr w14:paraId="6E92077A"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5CF0A2E2" w14:textId="77777777">
            <w:pPr>
              <w:pStyle w:val="LTableTextAbt"/>
              <w:rPr>
                <w:szCs w:val="18"/>
              </w:rPr>
            </w:pPr>
            <w:r w:rsidRPr="000A6FFF">
              <w:rPr>
                <w:szCs w:val="18"/>
              </w:rPr>
              <w:t>Paint and Coating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16A59923"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67,395</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9F08FCE"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67,395</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4CC9C59A" w14:textId="77777777">
            <w:pPr>
              <w:pStyle w:val="RTableTextAbt"/>
              <w:rPr>
                <w:rFonts w:asciiTheme="majorBidi" w:hAnsiTheme="majorBidi" w:cstheme="majorBidi"/>
                <w:szCs w:val="18"/>
              </w:rPr>
            </w:pPr>
            <w:r w:rsidRPr="00CD48B1">
              <w:rPr>
                <w:rFonts w:asciiTheme="majorBidi" w:hAnsiTheme="majorBidi" w:cstheme="majorBidi"/>
                <w:szCs w:val="18"/>
              </w:rPr>
              <w:t xml:space="preserve">$174,70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3AE70C5" w14:textId="77777777">
            <w:pPr>
              <w:pStyle w:val="RTableTextAbt"/>
              <w:rPr>
                <w:rFonts w:asciiTheme="majorBidi" w:hAnsiTheme="majorBidi" w:cstheme="majorBidi"/>
                <w:szCs w:val="18"/>
              </w:rPr>
            </w:pPr>
            <w:r w:rsidRPr="00CD48B1">
              <w:rPr>
                <w:rFonts w:asciiTheme="majorBidi" w:hAnsiTheme="majorBidi" w:cstheme="majorBidi"/>
                <w:szCs w:val="18"/>
              </w:rPr>
              <w:t xml:space="preserve">$174,70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06292EE1"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74F82435" w14:textId="77777777">
            <w:pPr>
              <w:pStyle w:val="RTableTextAbt"/>
              <w:jc w:val="center"/>
              <w:rPr>
                <w:szCs w:val="18"/>
              </w:rPr>
            </w:pPr>
            <w:r w:rsidRPr="00425568">
              <w:rPr>
                <w:szCs w:val="18"/>
              </w:rPr>
              <w:t>Prohibition</w:t>
            </w:r>
          </w:p>
        </w:tc>
      </w:tr>
      <w:tr w14:paraId="2F2F72D4"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7335C7D5" w14:textId="77777777">
            <w:pPr>
              <w:pStyle w:val="LTableTextAbt"/>
              <w:rPr>
                <w:szCs w:val="18"/>
              </w:rPr>
            </w:pPr>
            <w:r w:rsidRPr="000A6FFF">
              <w:rPr>
                <w:szCs w:val="18"/>
              </w:rPr>
              <w:t>Aerosol Spray Cleaning/Degreasing except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71402199"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1,290,762</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4455E816"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1,290,762</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EB5776C" w14:textId="77777777">
            <w:pPr>
              <w:pStyle w:val="RTableTextAbt"/>
              <w:rPr>
                <w:rFonts w:asciiTheme="majorBidi" w:hAnsiTheme="majorBidi" w:cstheme="majorBidi"/>
                <w:szCs w:val="18"/>
              </w:rPr>
            </w:pPr>
            <w:r w:rsidRPr="00CD48B1">
              <w:rPr>
                <w:rFonts w:asciiTheme="majorBidi" w:hAnsiTheme="majorBidi" w:cstheme="majorBidi"/>
                <w:szCs w:val="18"/>
              </w:rPr>
              <w:t xml:space="preserve">$29,312,62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2B34580" w14:textId="77777777">
            <w:pPr>
              <w:pStyle w:val="RTableTextAbt"/>
              <w:rPr>
                <w:rFonts w:asciiTheme="majorBidi" w:hAnsiTheme="majorBidi" w:cstheme="majorBidi"/>
                <w:szCs w:val="18"/>
              </w:rPr>
            </w:pPr>
            <w:r w:rsidRPr="00CD48B1">
              <w:rPr>
                <w:rFonts w:asciiTheme="majorBidi" w:hAnsiTheme="majorBidi" w:cstheme="majorBidi"/>
                <w:szCs w:val="18"/>
              </w:rPr>
              <w:t xml:space="preserve">$29,312,62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327DFC1E"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263DE2B8" w14:textId="77777777">
            <w:pPr>
              <w:pStyle w:val="RTableTextAbt"/>
              <w:jc w:val="center"/>
              <w:rPr>
                <w:szCs w:val="18"/>
              </w:rPr>
            </w:pPr>
            <w:r w:rsidRPr="00425568">
              <w:rPr>
                <w:szCs w:val="18"/>
              </w:rPr>
              <w:t>Prohibition</w:t>
            </w:r>
          </w:p>
        </w:tc>
      </w:tr>
      <w:tr w14:paraId="6E8889D1"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4A54FB84" w14:textId="77777777">
            <w:pPr>
              <w:pStyle w:val="LTableTextAbt"/>
              <w:rPr>
                <w:szCs w:val="18"/>
              </w:rPr>
            </w:pPr>
            <w:r w:rsidRPr="000A6FFF">
              <w:rPr>
                <w:szCs w:val="18"/>
              </w:rPr>
              <w:t>Aerosol Spray Cleaning/Degreasing -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3941E240"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0,735</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F918F49"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0,954</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E32BBC8" w14:textId="77777777">
            <w:pPr>
              <w:pStyle w:val="RTableTextAbt"/>
              <w:rPr>
                <w:rFonts w:asciiTheme="majorBidi" w:hAnsiTheme="majorBidi" w:cstheme="majorBidi"/>
                <w:szCs w:val="18"/>
              </w:rPr>
            </w:pPr>
            <w:r w:rsidRPr="00CD48B1">
              <w:rPr>
                <w:rFonts w:asciiTheme="majorBidi" w:hAnsiTheme="majorBidi" w:cstheme="majorBidi"/>
                <w:szCs w:val="18"/>
              </w:rPr>
              <w:t xml:space="preserve">$27,86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B5AE6CE" w14:textId="77777777">
            <w:pPr>
              <w:pStyle w:val="RTableTextAbt"/>
              <w:rPr>
                <w:rFonts w:asciiTheme="majorBidi" w:hAnsiTheme="majorBidi" w:cstheme="majorBidi"/>
                <w:szCs w:val="18"/>
              </w:rPr>
            </w:pPr>
            <w:r w:rsidRPr="00CD48B1">
              <w:rPr>
                <w:rFonts w:asciiTheme="majorBidi" w:hAnsiTheme="majorBidi" w:cstheme="majorBidi"/>
                <w:szCs w:val="18"/>
              </w:rPr>
              <w:t xml:space="preserve">$28,43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6955767A" w14:textId="77777777">
            <w:pPr>
              <w:pStyle w:val="RTableTextAbt"/>
              <w:jc w:val="center"/>
              <w:rPr>
                <w:szCs w:val="18"/>
              </w:rPr>
            </w:pPr>
            <w:r w:rsidRPr="00425568">
              <w:rPr>
                <w:szCs w:val="18"/>
              </w:rPr>
              <w:t>Prescriptive Controls</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0EAF1A16" w14:textId="77777777">
            <w:pPr>
              <w:pStyle w:val="RTableTextAbt"/>
              <w:jc w:val="center"/>
              <w:rPr>
                <w:szCs w:val="18"/>
              </w:rPr>
            </w:pPr>
            <w:r w:rsidRPr="00425568">
              <w:rPr>
                <w:szCs w:val="18"/>
              </w:rPr>
              <w:t>Prohibition</w:t>
            </w:r>
          </w:p>
        </w:tc>
      </w:tr>
      <w:tr w14:paraId="78A02D8B"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071C103D" w14:textId="77777777">
            <w:pPr>
              <w:pStyle w:val="LTableTextAbt"/>
              <w:rPr>
                <w:szCs w:val="18"/>
              </w:rPr>
            </w:pPr>
            <w:r w:rsidRPr="000A6FFF">
              <w:rPr>
                <w:szCs w:val="18"/>
              </w:rPr>
              <w:t>Liquid and Spray Batch Cold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5AA7AAA2"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89,431</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D49E4B6"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89,431</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46D80E7B" w14:textId="77777777">
            <w:pPr>
              <w:pStyle w:val="RTableTextAbt"/>
              <w:rPr>
                <w:rFonts w:asciiTheme="majorBidi" w:hAnsiTheme="majorBidi" w:cstheme="majorBidi"/>
                <w:szCs w:val="18"/>
              </w:rPr>
            </w:pPr>
            <w:r w:rsidRPr="00CD48B1">
              <w:rPr>
                <w:rFonts w:asciiTheme="majorBidi" w:hAnsiTheme="majorBidi" w:cstheme="majorBidi"/>
                <w:szCs w:val="18"/>
              </w:rPr>
              <w:t xml:space="preserve">$231,82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9B061F8" w14:textId="77777777">
            <w:pPr>
              <w:pStyle w:val="RTableTextAbt"/>
              <w:rPr>
                <w:rFonts w:asciiTheme="majorBidi" w:hAnsiTheme="majorBidi" w:cstheme="majorBidi"/>
                <w:szCs w:val="18"/>
              </w:rPr>
            </w:pPr>
            <w:r w:rsidRPr="00CD48B1">
              <w:rPr>
                <w:rFonts w:asciiTheme="majorBidi" w:hAnsiTheme="majorBidi" w:cstheme="majorBidi"/>
                <w:szCs w:val="18"/>
              </w:rPr>
              <w:t xml:space="preserve">$231,82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2EAB4667"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7BB8B90D" w14:textId="77777777">
            <w:pPr>
              <w:pStyle w:val="RTableTextAbt"/>
              <w:jc w:val="center"/>
              <w:rPr>
                <w:szCs w:val="18"/>
              </w:rPr>
            </w:pPr>
            <w:r w:rsidRPr="00425568">
              <w:rPr>
                <w:szCs w:val="18"/>
              </w:rPr>
              <w:t>Prohibition</w:t>
            </w:r>
          </w:p>
        </w:tc>
      </w:tr>
      <w:tr w14:paraId="29C87390"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34001739" w14:textId="77777777">
            <w:pPr>
              <w:pStyle w:val="LTableTextAbt"/>
              <w:rPr>
                <w:szCs w:val="18"/>
              </w:rPr>
            </w:pPr>
            <w:r w:rsidRPr="000A6FFF">
              <w:rPr>
                <w:szCs w:val="18"/>
              </w:rPr>
              <w:t>Photographic Film U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0287A493"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29,257</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8C15E17"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29,257</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D436529" w14:textId="77777777">
            <w:pPr>
              <w:pStyle w:val="RTableTextAbt"/>
              <w:rPr>
                <w:rFonts w:asciiTheme="majorBidi" w:hAnsiTheme="majorBidi" w:cstheme="majorBidi"/>
                <w:szCs w:val="18"/>
              </w:rPr>
            </w:pPr>
            <w:r w:rsidRPr="00CD48B1">
              <w:rPr>
                <w:rFonts w:asciiTheme="majorBidi" w:hAnsiTheme="majorBidi" w:cstheme="majorBidi"/>
                <w:szCs w:val="18"/>
              </w:rPr>
              <w:t xml:space="preserve">$75,83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3D8CA758" w14:textId="77777777">
            <w:pPr>
              <w:pStyle w:val="RTableTextAbt"/>
              <w:rPr>
                <w:rFonts w:asciiTheme="majorBidi" w:hAnsiTheme="majorBidi" w:cstheme="majorBidi"/>
                <w:szCs w:val="18"/>
              </w:rPr>
            </w:pPr>
            <w:r w:rsidRPr="00CD48B1">
              <w:rPr>
                <w:rFonts w:asciiTheme="majorBidi" w:hAnsiTheme="majorBidi" w:cstheme="majorBidi"/>
                <w:szCs w:val="18"/>
              </w:rPr>
              <w:t xml:space="preserve">$75,83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57FC9F74"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117DFFBB" w14:textId="77777777">
            <w:pPr>
              <w:pStyle w:val="RTableTextAbt"/>
              <w:jc w:val="center"/>
              <w:rPr>
                <w:szCs w:val="18"/>
              </w:rPr>
            </w:pPr>
            <w:r w:rsidRPr="00425568">
              <w:rPr>
                <w:szCs w:val="18"/>
              </w:rPr>
              <w:t>Prohibition</w:t>
            </w:r>
          </w:p>
        </w:tc>
      </w:tr>
      <w:tr w14:paraId="70EE43E0"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0A0631DC" w14:textId="77777777">
            <w:pPr>
              <w:pStyle w:val="LTableTextAbt"/>
              <w:rPr>
                <w:szCs w:val="18"/>
              </w:rPr>
            </w:pPr>
            <w:r w:rsidRPr="000A6FFF">
              <w:rPr>
                <w:szCs w:val="18"/>
              </w:rPr>
              <w:t>Lubricants and Grease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2AB37088"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34,250</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40F0E04E"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34,250</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3D9F470" w14:textId="77777777">
            <w:pPr>
              <w:pStyle w:val="RTableTextAbt"/>
              <w:rPr>
                <w:rFonts w:asciiTheme="majorBidi" w:hAnsiTheme="majorBidi" w:cstheme="majorBidi"/>
                <w:szCs w:val="18"/>
              </w:rPr>
            </w:pPr>
            <w:r w:rsidRPr="00CD48B1">
              <w:rPr>
                <w:rFonts w:asciiTheme="majorBidi" w:hAnsiTheme="majorBidi" w:cstheme="majorBidi"/>
                <w:szCs w:val="18"/>
              </w:rPr>
              <w:t xml:space="preserve">$866,434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B83604E" w14:textId="77777777">
            <w:pPr>
              <w:pStyle w:val="RTableTextAbt"/>
              <w:rPr>
                <w:rFonts w:asciiTheme="majorBidi" w:hAnsiTheme="majorBidi" w:cstheme="majorBidi"/>
                <w:szCs w:val="18"/>
              </w:rPr>
            </w:pPr>
            <w:r w:rsidRPr="00CD48B1">
              <w:rPr>
                <w:rFonts w:asciiTheme="majorBidi" w:hAnsiTheme="majorBidi" w:cstheme="majorBidi"/>
                <w:szCs w:val="18"/>
              </w:rPr>
              <w:t xml:space="preserve">$866,434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4A124E4D"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3B52C221" w14:textId="77777777">
            <w:pPr>
              <w:pStyle w:val="RTableTextAbt"/>
              <w:jc w:val="center"/>
              <w:rPr>
                <w:szCs w:val="18"/>
              </w:rPr>
            </w:pPr>
            <w:r w:rsidRPr="00425568">
              <w:rPr>
                <w:szCs w:val="18"/>
              </w:rPr>
              <w:t>Prohibition</w:t>
            </w:r>
          </w:p>
        </w:tc>
      </w:tr>
      <w:tr w14:paraId="471B5249"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7FAEEB0C" w14:textId="77777777">
            <w:pPr>
              <w:pStyle w:val="LTableTextAbt"/>
              <w:rPr>
                <w:szCs w:val="18"/>
              </w:rPr>
            </w:pPr>
            <w:r w:rsidRPr="000A6FFF">
              <w:rPr>
                <w:szCs w:val="18"/>
              </w:rPr>
              <w:t>Wipe and Liquid Cleaning and Polish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747C232B"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9,414,230</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595E138B"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19,414,230</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9209D22" w14:textId="77777777">
            <w:pPr>
              <w:pStyle w:val="RTableTextAbt"/>
              <w:rPr>
                <w:rFonts w:asciiTheme="majorBidi" w:hAnsiTheme="majorBidi" w:cstheme="majorBidi"/>
                <w:szCs w:val="18"/>
              </w:rPr>
            </w:pPr>
            <w:r w:rsidRPr="00CD48B1">
              <w:rPr>
                <w:rFonts w:asciiTheme="majorBidi" w:hAnsiTheme="majorBidi" w:cstheme="majorBidi"/>
                <w:szCs w:val="18"/>
              </w:rPr>
              <w:t xml:space="preserve">$50,402,43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4338C877" w14:textId="77777777">
            <w:pPr>
              <w:pStyle w:val="RTableTextAbt"/>
              <w:rPr>
                <w:rFonts w:asciiTheme="majorBidi" w:hAnsiTheme="majorBidi" w:cstheme="majorBidi"/>
                <w:szCs w:val="18"/>
              </w:rPr>
            </w:pPr>
            <w:r w:rsidRPr="00CD48B1">
              <w:rPr>
                <w:rFonts w:asciiTheme="majorBidi" w:hAnsiTheme="majorBidi" w:cstheme="majorBidi"/>
                <w:szCs w:val="18"/>
              </w:rPr>
              <w:t xml:space="preserve">$50,402,43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746F5006"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6D5DEB5D" w14:textId="77777777">
            <w:pPr>
              <w:pStyle w:val="RTableTextAbt"/>
              <w:jc w:val="center"/>
              <w:rPr>
                <w:szCs w:val="18"/>
              </w:rPr>
            </w:pPr>
            <w:r w:rsidRPr="00425568">
              <w:rPr>
                <w:szCs w:val="18"/>
              </w:rPr>
              <w:t>Prohibition</w:t>
            </w:r>
          </w:p>
        </w:tc>
      </w:tr>
      <w:tr w14:paraId="55A5A6D7"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7E308BF7" w14:textId="77777777">
            <w:pPr>
              <w:pStyle w:val="LTableTextAbt"/>
              <w:rPr>
                <w:szCs w:val="18"/>
              </w:rPr>
            </w:pPr>
            <w:r w:rsidRPr="000A6FFF">
              <w:rPr>
                <w:szCs w:val="18"/>
              </w:rPr>
              <w:t>Inks and Ink Remov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27766D94"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4,437</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556A182"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4,437</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77EAA6D" w14:textId="77777777">
            <w:pPr>
              <w:pStyle w:val="RTableTextAbt"/>
              <w:rPr>
                <w:rFonts w:asciiTheme="majorBidi" w:hAnsiTheme="majorBidi" w:cstheme="majorBidi"/>
                <w:szCs w:val="18"/>
              </w:rPr>
            </w:pPr>
            <w:r w:rsidRPr="00CD48B1">
              <w:rPr>
                <w:rFonts w:asciiTheme="majorBidi" w:hAnsiTheme="majorBidi" w:cstheme="majorBidi"/>
                <w:szCs w:val="18"/>
              </w:rPr>
              <w:t xml:space="preserve">$11,50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15D0C44" w14:textId="77777777">
            <w:pPr>
              <w:pStyle w:val="RTableTextAbt"/>
              <w:rPr>
                <w:rFonts w:asciiTheme="majorBidi" w:hAnsiTheme="majorBidi" w:cstheme="majorBidi"/>
                <w:szCs w:val="18"/>
              </w:rPr>
            </w:pPr>
            <w:r w:rsidRPr="00CD48B1">
              <w:rPr>
                <w:rFonts w:asciiTheme="majorBidi" w:hAnsiTheme="majorBidi" w:cstheme="majorBidi"/>
                <w:szCs w:val="18"/>
              </w:rPr>
              <w:t xml:space="preserve">$11,50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69AC390F"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0F15E2AC" w14:textId="77777777">
            <w:pPr>
              <w:pStyle w:val="RTableTextAbt"/>
              <w:jc w:val="center"/>
              <w:rPr>
                <w:szCs w:val="18"/>
              </w:rPr>
            </w:pPr>
            <w:r w:rsidRPr="00425568">
              <w:rPr>
                <w:szCs w:val="18"/>
              </w:rPr>
              <w:t>Prohibition</w:t>
            </w:r>
          </w:p>
        </w:tc>
      </w:tr>
      <w:tr w14:paraId="35FC9730" w14:textId="77777777" w:rsidTr="00CD48B1">
        <w:tblPrEx>
          <w:tblW w:w="13690" w:type="dxa"/>
          <w:tblInd w:w="-10" w:type="dxa"/>
          <w:tblLayout w:type="fixed"/>
          <w:tblCellMar>
            <w:left w:w="0" w:type="dxa"/>
            <w:right w:w="58" w:type="dxa"/>
          </w:tblCellMar>
          <w:tblLook w:val="04A0"/>
        </w:tblPrEx>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4EFE7573" w14:textId="77777777">
            <w:pPr>
              <w:pStyle w:val="LTableTextAbt"/>
              <w:rPr>
                <w:szCs w:val="18"/>
              </w:rPr>
            </w:pPr>
            <w:r w:rsidRPr="000A6FFF">
              <w:rPr>
                <w:szCs w:val="18"/>
              </w:rPr>
              <w:t>Anti-Spatter Welding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12EC9379"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2,834</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8E24281"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2,834</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3B1E1585" w14:textId="77777777">
            <w:pPr>
              <w:pStyle w:val="RTableTextAbt"/>
              <w:rPr>
                <w:rFonts w:asciiTheme="majorBidi" w:hAnsiTheme="majorBidi" w:cstheme="majorBidi"/>
                <w:szCs w:val="18"/>
              </w:rPr>
            </w:pPr>
            <w:r w:rsidRPr="00CD48B1">
              <w:rPr>
                <w:rFonts w:asciiTheme="majorBidi" w:hAnsiTheme="majorBidi" w:cstheme="majorBidi"/>
                <w:szCs w:val="18"/>
              </w:rPr>
              <w:t xml:space="preserve">$85,112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C2C742C" w14:textId="77777777">
            <w:pPr>
              <w:pStyle w:val="RTableTextAbt"/>
              <w:rPr>
                <w:rFonts w:asciiTheme="majorBidi" w:hAnsiTheme="majorBidi" w:cstheme="majorBidi"/>
                <w:szCs w:val="18"/>
              </w:rPr>
            </w:pPr>
            <w:r w:rsidRPr="00CD48B1">
              <w:rPr>
                <w:rFonts w:asciiTheme="majorBidi" w:hAnsiTheme="majorBidi" w:cstheme="majorBidi"/>
                <w:szCs w:val="18"/>
              </w:rPr>
              <w:t xml:space="preserve">$85,11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20718232"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3D9C7335" w14:textId="77777777">
            <w:pPr>
              <w:pStyle w:val="RTableTextAbt"/>
              <w:jc w:val="center"/>
              <w:rPr>
                <w:szCs w:val="18"/>
              </w:rPr>
            </w:pPr>
            <w:r w:rsidRPr="00425568">
              <w:rPr>
                <w:szCs w:val="18"/>
              </w:rPr>
              <w:t>Prohibition</w:t>
            </w:r>
          </w:p>
        </w:tc>
      </w:tr>
      <w:tr w14:paraId="282ECFA5" w14:textId="77777777" w:rsidTr="00CD48B1">
        <w:tblPrEx>
          <w:tblW w:w="13690" w:type="dxa"/>
          <w:tblInd w:w="-10" w:type="dxa"/>
          <w:tblLayout w:type="fixed"/>
          <w:tblCellMar>
            <w:left w:w="0" w:type="dxa"/>
            <w:right w:w="58" w:type="dxa"/>
          </w:tblCellMar>
          <w:tblLook w:val="04A0"/>
        </w:tblPrEx>
        <w:trPr>
          <w:trHeight w:val="224"/>
        </w:trPr>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3640EB99" w14:textId="77777777">
            <w:pPr>
              <w:pStyle w:val="LTableTextAbt"/>
              <w:rPr>
                <w:szCs w:val="18"/>
              </w:rPr>
            </w:pPr>
            <w:r w:rsidRPr="000A6FFF">
              <w:rPr>
                <w:szCs w:val="18"/>
              </w:rPr>
              <w:t>Mold Cleaning, Release and Protectant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739B1A48"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853</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04C23DC"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853</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24087163" w14:textId="77777777">
            <w:pPr>
              <w:pStyle w:val="RTableTextAbt"/>
              <w:rPr>
                <w:rFonts w:asciiTheme="majorBidi" w:hAnsiTheme="majorBidi" w:cstheme="majorBidi"/>
                <w:szCs w:val="18"/>
              </w:rPr>
            </w:pPr>
            <w:r w:rsidRPr="00CD48B1">
              <w:rPr>
                <w:rFonts w:asciiTheme="majorBidi" w:hAnsiTheme="majorBidi" w:cstheme="majorBidi"/>
                <w:szCs w:val="18"/>
              </w:rPr>
              <w:t xml:space="preserve">$2,21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2F29ADC" w14:textId="77777777">
            <w:pPr>
              <w:pStyle w:val="RTableTextAbt"/>
              <w:rPr>
                <w:rFonts w:asciiTheme="majorBidi" w:hAnsiTheme="majorBidi" w:cstheme="majorBidi"/>
                <w:szCs w:val="18"/>
              </w:rPr>
            </w:pPr>
            <w:r w:rsidRPr="00CD48B1">
              <w:rPr>
                <w:rFonts w:asciiTheme="majorBidi" w:hAnsiTheme="majorBidi" w:cstheme="majorBidi"/>
                <w:szCs w:val="18"/>
              </w:rPr>
              <w:t xml:space="preserve">$2,21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602BD717"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0CE78039" w14:textId="77777777">
            <w:pPr>
              <w:pStyle w:val="RTableTextAbt"/>
              <w:jc w:val="center"/>
              <w:rPr>
                <w:szCs w:val="18"/>
              </w:rPr>
            </w:pPr>
            <w:r w:rsidRPr="00425568">
              <w:rPr>
                <w:szCs w:val="18"/>
              </w:rPr>
              <w:t>Prohibition</w:t>
            </w:r>
          </w:p>
        </w:tc>
      </w:tr>
      <w:tr w14:paraId="1FD1EE9F" w14:textId="77777777" w:rsidTr="00CD48B1">
        <w:tblPrEx>
          <w:tblW w:w="13690" w:type="dxa"/>
          <w:tblInd w:w="-10" w:type="dxa"/>
          <w:tblLayout w:type="fixed"/>
          <w:tblCellMar>
            <w:left w:w="0" w:type="dxa"/>
            <w:right w:w="58" w:type="dxa"/>
          </w:tblCellMar>
          <w:tblLook w:val="04A0"/>
        </w:tblPrEx>
        <w:trPr>
          <w:trHeight w:val="224"/>
        </w:trPr>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26E0A49D" w14:textId="77777777">
            <w:pPr>
              <w:pStyle w:val="LTableTextAbt"/>
              <w:rPr>
                <w:szCs w:val="18"/>
              </w:rPr>
            </w:pPr>
            <w:r w:rsidRPr="000A6FFF">
              <w:rPr>
                <w:szCs w:val="18"/>
              </w:rPr>
              <w:t>Dry Cleaning (Dry Cleaning Machines &amp; Spot Remover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1317F34E"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988</w:t>
            </w:r>
            <w:r w:rsidRPr="00CD48B1">
              <w:rPr>
                <w:rFonts w:asciiTheme="majorBidi" w:hAnsiTheme="majorBidi" w:cstheme="majorBidi"/>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18DDA9C4" w14:textId="77777777">
            <w:pPr>
              <w:pStyle w:val="RTableTextAbt"/>
              <w:rPr>
                <w:rFonts w:asciiTheme="majorBidi" w:hAnsiTheme="majorBidi" w:cstheme="majorBidi"/>
                <w:szCs w:val="18"/>
              </w:rPr>
            </w:pPr>
            <w:r w:rsidRPr="00CD48B1">
              <w:rPr>
                <w:rFonts w:asciiTheme="majorBidi" w:hAnsiTheme="majorBidi" w:cstheme="majorBidi"/>
                <w:szCs w:val="18"/>
              </w:rPr>
              <w:t>$</w:t>
            </w:r>
            <w:r w:rsidRPr="00CD48B1" w:rsidR="00EF1B23">
              <w:rPr>
                <w:rFonts w:asciiTheme="majorBidi" w:hAnsiTheme="majorBidi" w:cstheme="majorBidi"/>
                <w:szCs w:val="18"/>
              </w:rPr>
              <w:t>319</w:t>
            </w:r>
            <w:r w:rsidRPr="00CD48B1">
              <w:rPr>
                <w:rFonts w:asciiTheme="majorBidi" w:hAnsiTheme="majorBidi" w:cstheme="majorBidi"/>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AC6810C" w14:textId="77777777">
            <w:pPr>
              <w:pStyle w:val="RTableTextAbt"/>
              <w:rPr>
                <w:rFonts w:asciiTheme="majorBidi" w:hAnsiTheme="majorBidi" w:cstheme="majorBidi"/>
                <w:szCs w:val="18"/>
              </w:rPr>
            </w:pPr>
            <w:r w:rsidRPr="00CD48B1">
              <w:rPr>
                <w:rFonts w:asciiTheme="majorBidi" w:hAnsiTheme="majorBidi" w:cstheme="majorBidi"/>
                <w:szCs w:val="18"/>
              </w:rPr>
              <w:t xml:space="preserve">$2,56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7C516FB7" w14:textId="77777777">
            <w:pPr>
              <w:pStyle w:val="RTableTextAbt"/>
              <w:rPr>
                <w:rFonts w:asciiTheme="majorBidi" w:hAnsiTheme="majorBidi" w:cstheme="majorBidi"/>
                <w:szCs w:val="18"/>
              </w:rPr>
            </w:pPr>
            <w:r w:rsidRPr="00CD48B1">
              <w:rPr>
                <w:rFonts w:asciiTheme="majorBidi" w:hAnsiTheme="majorBidi" w:cstheme="majorBidi"/>
                <w:szCs w:val="18"/>
              </w:rPr>
              <w:t xml:space="preserve">$827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425568" w:rsidP="00CB1C05" w14:paraId="5B37AED3" w14:textId="77777777">
            <w:pPr>
              <w:pStyle w:val="RTableTextAbt"/>
              <w:jc w:val="center"/>
              <w:rPr>
                <w:szCs w:val="18"/>
              </w:rPr>
            </w:pPr>
            <w:r>
              <w:rPr>
                <w:szCs w:val="18"/>
              </w:rPr>
              <w:t>10-Year Phase Out</w:t>
            </w: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425568" w:rsidP="00CB1C05" w14:paraId="023AAB80" w14:textId="77777777">
            <w:pPr>
              <w:pStyle w:val="RTableTextAbt"/>
              <w:jc w:val="center"/>
              <w:rPr>
                <w:szCs w:val="18"/>
              </w:rPr>
            </w:pPr>
            <w:r>
              <w:rPr>
                <w:szCs w:val="18"/>
              </w:rPr>
              <w:t>15-Year Phase Out</w:t>
            </w:r>
          </w:p>
        </w:tc>
      </w:tr>
      <w:tr w14:paraId="15168358" w14:textId="77777777" w:rsidTr="00CD48B1">
        <w:tblPrEx>
          <w:tblW w:w="13690" w:type="dxa"/>
          <w:tblInd w:w="-10" w:type="dxa"/>
          <w:tblLayout w:type="fixed"/>
          <w:tblCellMar>
            <w:left w:w="0" w:type="dxa"/>
            <w:right w:w="58" w:type="dxa"/>
          </w:tblCellMar>
          <w:tblLook w:val="04A0"/>
        </w:tblPrEx>
        <w:trPr>
          <w:trHeight w:val="224"/>
        </w:trPr>
        <w:tc>
          <w:tcPr>
            <w:tcW w:w="6040" w:type="dxa"/>
            <w:tcBorders>
              <w:top w:val="single" w:sz="4" w:space="0" w:color="auto"/>
              <w:left w:val="single" w:sz="4" w:space="0" w:color="auto"/>
              <w:bottom w:val="single" w:sz="4" w:space="0" w:color="auto"/>
              <w:right w:val="single" w:sz="4" w:space="0" w:color="auto"/>
            </w:tcBorders>
            <w:shd w:val="clear" w:color="000000" w:fill="FFFFFF"/>
            <w:vAlign w:val="center"/>
          </w:tcPr>
          <w:p w:rsidR="002F16E0" w:rsidRPr="000A6FFF" w:rsidP="00CB1C05" w14:paraId="53BC082E" w14:textId="77777777">
            <w:pPr>
              <w:pStyle w:val="LTableTextAbt"/>
              <w:rPr>
                <w:szCs w:val="18"/>
              </w:rPr>
            </w:pPr>
            <w:r w:rsidRPr="000A6FFF">
              <w:rPr>
                <w:b/>
                <w:szCs w:val="18"/>
              </w:rPr>
              <w:t>Tot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F16E0" w:rsidRPr="00CD48B1" w:rsidP="00CB1C05" w14:paraId="6F92A2F3" w14:textId="77777777">
            <w:pPr>
              <w:pStyle w:val="RTableTextAbt"/>
              <w:rPr>
                <w:rFonts w:asciiTheme="majorBidi" w:hAnsiTheme="majorBidi" w:cstheme="majorBidi"/>
                <w:b/>
                <w:szCs w:val="18"/>
              </w:rPr>
            </w:pPr>
            <w:r w:rsidRPr="00CD48B1">
              <w:rPr>
                <w:rFonts w:asciiTheme="majorBidi" w:hAnsiTheme="majorBidi" w:cstheme="majorBidi"/>
                <w:b/>
                <w:szCs w:val="18"/>
              </w:rPr>
              <w:t>$</w:t>
            </w:r>
            <w:r w:rsidRPr="00CD48B1" w:rsidR="00EF1B23">
              <w:rPr>
                <w:rFonts w:asciiTheme="majorBidi" w:hAnsiTheme="majorBidi" w:cstheme="majorBidi"/>
                <w:b/>
                <w:bCs w:val="0"/>
                <w:szCs w:val="18"/>
              </w:rPr>
              <w:t>32,599,129</w:t>
            </w:r>
            <w:r w:rsidRPr="00CD48B1">
              <w:rPr>
                <w:rFonts w:asciiTheme="majorBidi" w:hAnsiTheme="majorBidi" w:cstheme="majorBidi"/>
                <w:b/>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6782471A" w14:textId="77777777">
            <w:pPr>
              <w:pStyle w:val="RTableTextAbt"/>
              <w:rPr>
                <w:rFonts w:asciiTheme="majorBidi" w:hAnsiTheme="majorBidi" w:cstheme="majorBidi"/>
                <w:b/>
                <w:szCs w:val="18"/>
              </w:rPr>
            </w:pPr>
            <w:r w:rsidRPr="00CD48B1">
              <w:rPr>
                <w:rFonts w:asciiTheme="majorBidi" w:hAnsiTheme="majorBidi" w:cstheme="majorBidi"/>
                <w:b/>
                <w:szCs w:val="18"/>
              </w:rPr>
              <w:t>$</w:t>
            </w:r>
            <w:r w:rsidRPr="00CD48B1" w:rsidR="00EF1B23">
              <w:rPr>
                <w:rFonts w:asciiTheme="majorBidi" w:hAnsiTheme="majorBidi" w:cstheme="majorBidi"/>
                <w:b/>
                <w:bCs w:val="0"/>
                <w:szCs w:val="18"/>
              </w:rPr>
              <w:t>32,505,280</w:t>
            </w:r>
            <w:r w:rsidRPr="00CD48B1">
              <w:rPr>
                <w:rFonts w:asciiTheme="majorBidi" w:hAnsiTheme="majorBidi" w:cstheme="majorBidi"/>
                <w:b/>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0BEE8FFB" w14:textId="77777777">
            <w:pPr>
              <w:pStyle w:val="RTableTextAbt"/>
              <w:rPr>
                <w:rFonts w:asciiTheme="majorBidi" w:hAnsiTheme="majorBidi" w:cstheme="majorBidi"/>
                <w:b/>
                <w:szCs w:val="18"/>
              </w:rPr>
            </w:pPr>
            <w:r w:rsidRPr="00CD48B1">
              <w:rPr>
                <w:rFonts w:asciiTheme="majorBidi" w:hAnsiTheme="majorBidi" w:cstheme="majorBidi"/>
                <w:b/>
                <w:bCs w:val="0"/>
                <w:szCs w:val="18"/>
              </w:rPr>
              <w:t xml:space="preserve">$84,625,036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CD48B1" w:rsidP="00CB1C05" w14:paraId="5A165A5D" w14:textId="77777777">
            <w:pPr>
              <w:pStyle w:val="RTableTextAbt"/>
              <w:rPr>
                <w:rFonts w:asciiTheme="majorBidi" w:hAnsiTheme="majorBidi" w:cstheme="majorBidi"/>
                <w:b/>
                <w:szCs w:val="18"/>
              </w:rPr>
            </w:pPr>
            <w:r w:rsidRPr="00CD48B1">
              <w:rPr>
                <w:rFonts w:asciiTheme="majorBidi" w:hAnsiTheme="majorBidi" w:cstheme="majorBidi"/>
                <w:b/>
                <w:bCs w:val="0"/>
                <w:szCs w:val="18"/>
              </w:rPr>
              <w:t xml:space="preserve">$84,381,764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F16E0" w:rsidRPr="006811FC" w:rsidP="00CB1C05" w14:paraId="269574E2" w14:textId="77777777">
            <w:pPr>
              <w:pStyle w:val="RTableTextAbt"/>
              <w:rPr>
                <w:sz w:val="20"/>
              </w:rPr>
            </w:pPr>
          </w:p>
        </w:tc>
        <w:tc>
          <w:tcPr>
            <w:tcW w:w="1530" w:type="dxa"/>
            <w:tcBorders>
              <w:top w:val="single" w:sz="4" w:space="0" w:color="auto"/>
              <w:left w:val="nil"/>
              <w:bottom w:val="single" w:sz="4" w:space="0" w:color="auto"/>
              <w:right w:val="single" w:sz="4" w:space="0" w:color="auto"/>
            </w:tcBorders>
            <w:shd w:val="clear" w:color="auto" w:fill="auto"/>
            <w:vAlign w:val="center"/>
          </w:tcPr>
          <w:p w:rsidR="002F16E0" w:rsidRPr="006811FC" w:rsidP="00CB1C05" w14:paraId="4EB1C670" w14:textId="77777777">
            <w:pPr>
              <w:pStyle w:val="RTableTextAbt"/>
              <w:rPr>
                <w:sz w:val="20"/>
              </w:rPr>
            </w:pPr>
          </w:p>
        </w:tc>
      </w:tr>
      <w:tr w14:paraId="0F55628E" w14:textId="77777777" w:rsidTr="008E6851">
        <w:tblPrEx>
          <w:tblW w:w="13690" w:type="dxa"/>
          <w:tblInd w:w="-10" w:type="dxa"/>
          <w:tblLayout w:type="fixed"/>
          <w:tblCellMar>
            <w:left w:w="0" w:type="dxa"/>
            <w:right w:w="58" w:type="dxa"/>
          </w:tblCellMar>
          <w:tblLook w:val="04A0"/>
        </w:tblPrEx>
        <w:tc>
          <w:tcPr>
            <w:tcW w:w="13690" w:type="dxa"/>
            <w:gridSpan w:val="7"/>
            <w:tcBorders>
              <w:top w:val="single" w:sz="4" w:space="0" w:color="auto"/>
              <w:left w:val="single" w:sz="4" w:space="0" w:color="auto"/>
              <w:bottom w:val="single" w:sz="4" w:space="0" w:color="auto"/>
              <w:right w:val="single" w:sz="4" w:space="0" w:color="auto"/>
            </w:tcBorders>
            <w:shd w:val="clear" w:color="000000" w:fill="FFFFFF"/>
            <w:vAlign w:val="center"/>
          </w:tcPr>
          <w:p w:rsidR="00B4708A" w:rsidP="00CB1C05" w14:paraId="1BB9737B" w14:textId="77777777">
            <w:pPr>
              <w:pStyle w:val="RTableTextAbt"/>
              <w:jc w:val="left"/>
              <w:rPr>
                <w:szCs w:val="18"/>
              </w:rPr>
            </w:pPr>
            <w:r w:rsidRPr="00F973F1">
              <w:rPr>
                <w:szCs w:val="18"/>
                <w:vertAlign w:val="superscript"/>
              </w:rPr>
              <w:t>1</w:t>
            </w:r>
            <w:r w:rsidR="00DF3938">
              <w:rPr>
                <w:szCs w:val="18"/>
              </w:rPr>
              <w:t xml:space="preserve">Vapor degreasing </w:t>
            </w:r>
            <w:r w:rsidR="00937F08">
              <w:rPr>
                <w:szCs w:val="18"/>
              </w:rPr>
              <w:t>benefits</w:t>
            </w:r>
            <w:r w:rsidR="00DF3938">
              <w:rPr>
                <w:szCs w:val="18"/>
              </w:rPr>
              <w:t xml:space="preserve"> are lower under Option 2 compared to Option 1 because </w:t>
            </w:r>
            <w:r>
              <w:rPr>
                <w:szCs w:val="18"/>
              </w:rPr>
              <w:t>25 percent of vapor degreasers are assumed to be eligible for the section 6(g) exemption for aircraft skins and aerospace degreasing, respectively.</w:t>
            </w:r>
          </w:p>
          <w:p w:rsidR="00B4708A" w:rsidRPr="00F65C52" w:rsidP="00CB1C05" w14:paraId="348FE51D" w14:textId="77777777">
            <w:pPr>
              <w:pStyle w:val="LTableTextAbt"/>
              <w:rPr>
                <w:szCs w:val="18"/>
              </w:rPr>
            </w:pPr>
            <w:r>
              <w:rPr>
                <w:szCs w:val="18"/>
                <w:vertAlign w:val="superscript"/>
              </w:rPr>
              <w:t>2</w:t>
            </w:r>
            <w:r>
              <w:rPr>
                <w:szCs w:val="18"/>
              </w:rPr>
              <w:t>While there are limited exemptions for adhesives and sealants, this analysis assumes all users and formulators switch to alternatives because it is likely to be the most cost-effective option.</w:t>
            </w:r>
          </w:p>
        </w:tc>
      </w:tr>
    </w:tbl>
    <w:p w:rsidR="00B4708A" w:rsidP="00CB1C05" w14:paraId="59B28CF8" w14:textId="77777777"/>
    <w:tbl>
      <w:tblPr>
        <w:tblW w:w="14040" w:type="dxa"/>
        <w:tblInd w:w="-360" w:type="dxa"/>
        <w:tblLayout w:type="fixed"/>
        <w:tblCellMar>
          <w:left w:w="0" w:type="dxa"/>
          <w:right w:w="58" w:type="dxa"/>
        </w:tblCellMar>
        <w:tblLook w:val="04A0"/>
      </w:tblPr>
      <w:tblGrid>
        <w:gridCol w:w="6390"/>
        <w:gridCol w:w="1080"/>
        <w:gridCol w:w="1260"/>
        <w:gridCol w:w="1080"/>
        <w:gridCol w:w="1170"/>
        <w:gridCol w:w="1530"/>
        <w:gridCol w:w="1530"/>
      </w:tblGrid>
      <w:tr w14:paraId="1C53BA3F" w14:textId="77777777" w:rsidTr="008E6851">
        <w:tblPrEx>
          <w:tblW w:w="14040" w:type="dxa"/>
          <w:tblInd w:w="-360" w:type="dxa"/>
          <w:tblLayout w:type="fixed"/>
          <w:tblCellMar>
            <w:left w:w="0" w:type="dxa"/>
            <w:right w:w="58" w:type="dxa"/>
          </w:tblCellMar>
          <w:tblLook w:val="04A0"/>
        </w:tblPrEx>
        <w:trPr>
          <w:trHeight w:val="270"/>
        </w:trPr>
        <w:tc>
          <w:tcPr>
            <w:tcW w:w="14040" w:type="dxa"/>
            <w:gridSpan w:val="7"/>
            <w:tcBorders>
              <w:top w:val="nil"/>
              <w:left w:val="nil"/>
              <w:bottom w:val="single" w:sz="4" w:space="0" w:color="auto"/>
              <w:right w:val="nil"/>
            </w:tcBorders>
            <w:shd w:val="clear" w:color="auto" w:fill="auto"/>
            <w:vAlign w:val="center"/>
          </w:tcPr>
          <w:p w:rsidR="00B4708A" w:rsidRPr="00FC31A6" w:rsidP="00CB1C05" w14:paraId="31D6E674" w14:textId="77777777">
            <w:pPr>
              <w:pStyle w:val="TableTitleA"/>
            </w:pPr>
            <w:bookmarkStart w:id="47" w:name="_Toc165378789"/>
            <w:r w:rsidRPr="006F6A0D">
              <w:t>Table ES-</w:t>
            </w:r>
            <w:r w:rsidR="00BC4B5D">
              <w:fldChar w:fldCharType="begin" w:fldLock="1"/>
            </w:r>
            <w:r w:rsidR="00BC4B5D">
              <w:instrText xml:space="preserve"> SEQ Table_ES- \* ARABIC </w:instrText>
            </w:r>
            <w:r w:rsidR="00BC4B5D">
              <w:fldChar w:fldCharType="separate"/>
            </w:r>
            <w:r w:rsidR="0092222B">
              <w:rPr>
                <w:noProof/>
              </w:rPr>
              <w:t>8</w:t>
            </w:r>
            <w:r w:rsidR="00BC4B5D">
              <w:rPr>
                <w:noProof/>
              </w:rPr>
              <w:fldChar w:fldCharType="end"/>
            </w:r>
            <w:r w:rsidRPr="006F6A0D">
              <w:t xml:space="preserve">: </w:t>
            </w:r>
            <w:r w:rsidR="00CD3CDF">
              <w:t xml:space="preserve">Total 20-Year </w:t>
            </w:r>
            <w:r w:rsidR="00301D23">
              <w:t xml:space="preserve">Annualized </w:t>
            </w:r>
            <w:r w:rsidRPr="00FC31A6" w:rsidR="00301D23">
              <w:t>Benefits</w:t>
            </w:r>
            <w:r w:rsidRPr="00FC31A6">
              <w:t xml:space="preserve"> by Use Category and Option (</w:t>
            </w:r>
            <w:r>
              <w:t>3</w:t>
            </w:r>
            <w:r w:rsidR="00922317">
              <w:t>%</w:t>
            </w:r>
            <w:r w:rsidRPr="00FC31A6">
              <w:t xml:space="preserve"> Discount Rate</w:t>
            </w:r>
            <w:r w:rsidR="004E26D1">
              <w:t>, 2022$</w:t>
            </w:r>
            <w:r w:rsidRPr="00FC31A6">
              <w:t>)</w:t>
            </w:r>
            <w:bookmarkEnd w:id="47"/>
          </w:p>
        </w:tc>
      </w:tr>
      <w:tr w14:paraId="3EF96406" w14:textId="77777777" w:rsidTr="008E6851">
        <w:tblPrEx>
          <w:tblW w:w="14040" w:type="dxa"/>
          <w:tblInd w:w="-360" w:type="dxa"/>
          <w:tblLayout w:type="fixed"/>
          <w:tblCellMar>
            <w:left w:w="0" w:type="dxa"/>
            <w:right w:w="58" w:type="dxa"/>
          </w:tblCellMar>
          <w:tblLook w:val="04A0"/>
        </w:tblPrEx>
        <w:tc>
          <w:tcPr>
            <w:tcW w:w="639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08A" w:rsidRPr="00FC31A6" w:rsidP="00CB1C05" w14:paraId="531CCF03" w14:textId="77777777">
            <w:pPr>
              <w:pStyle w:val="TableSubtitle"/>
              <w:rPr>
                <w:rFonts w:asciiTheme="minorHAnsi" w:hAnsiTheme="minorHAnsi" w:cstheme="minorHAnsi"/>
                <w:color w:val="auto"/>
                <w:sz w:val="16"/>
                <w:szCs w:val="16"/>
              </w:rPr>
            </w:pPr>
            <w:r w:rsidRPr="00FC31A6">
              <w:t>Use Category</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133E94E9" w14:textId="77777777">
            <w:pPr>
              <w:pStyle w:val="TableSubtitle"/>
            </w:pPr>
            <w:r w:rsidRPr="00FC31A6">
              <w:t>Low Estimate</w:t>
            </w:r>
          </w:p>
        </w:tc>
        <w:tc>
          <w:tcPr>
            <w:tcW w:w="225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62E37AEB" w14:textId="77777777">
            <w:pPr>
              <w:pStyle w:val="TableSubtitle"/>
            </w:pPr>
            <w:r w:rsidRPr="00FC31A6">
              <w:t>High Estimate</w:t>
            </w:r>
          </w:p>
        </w:tc>
        <w:tc>
          <w:tcPr>
            <w:tcW w:w="306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4BEF8620" w14:textId="77777777">
            <w:pPr>
              <w:pStyle w:val="TableSubtitle"/>
            </w:pPr>
            <w:r>
              <w:t>Notes</w:t>
            </w:r>
          </w:p>
        </w:tc>
      </w:tr>
      <w:tr w14:paraId="0D6A63C0" w14:textId="77777777" w:rsidTr="008E6851">
        <w:tblPrEx>
          <w:tblW w:w="14040" w:type="dxa"/>
          <w:tblInd w:w="-360" w:type="dxa"/>
          <w:tblLayout w:type="fixed"/>
          <w:tblCellMar>
            <w:left w:w="0" w:type="dxa"/>
            <w:right w:w="58" w:type="dxa"/>
          </w:tblCellMar>
          <w:tblLook w:val="04A0"/>
        </w:tblPrEx>
        <w:trPr>
          <w:trHeight w:val="134"/>
        </w:trPr>
        <w:tc>
          <w:tcPr>
            <w:tcW w:w="639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007F1153" w14:textId="77777777">
            <w:pPr>
              <w:pStyle w:val="TableSubtitle"/>
              <w:rPr>
                <w:rFonts w:asciiTheme="minorHAnsi" w:hAnsiTheme="minorHAnsi" w:cstheme="minorHAnsi"/>
                <w:color w:val="auto"/>
                <w:sz w:val="16"/>
                <w:szCs w:val="16"/>
              </w:rPr>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25C85A25" w14:textId="77777777">
            <w:pPr>
              <w:pStyle w:val="TableSubtitle"/>
            </w:pPr>
            <w:r w:rsidRPr="00FC31A6">
              <w:rPr>
                <w:rFonts w:cs="PMingLiU"/>
                <w:color w:val="FFFFFF"/>
              </w:rPr>
              <w:t>Option 1</w:t>
            </w:r>
          </w:p>
        </w:tc>
        <w:tc>
          <w:tcPr>
            <w:tcW w:w="126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123711BD" w14:textId="77777777">
            <w:pPr>
              <w:pStyle w:val="TableSubtitle"/>
            </w:pPr>
            <w:r w:rsidRPr="00FC31A6">
              <w:rPr>
                <w:rFonts w:cs="PMingLiU"/>
                <w:color w:val="FFFFFF"/>
              </w:rPr>
              <w:t>Option 2</w:t>
            </w: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65B04BE6" w14:textId="77777777">
            <w:pPr>
              <w:pStyle w:val="TableSubtitle"/>
            </w:pPr>
            <w:r w:rsidRPr="00FC31A6">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375C9CA5" w14:textId="77777777">
            <w:pPr>
              <w:pStyle w:val="TableSubtitle"/>
            </w:pPr>
            <w:r w:rsidRPr="00FC31A6">
              <w:rPr>
                <w:rFonts w:cs="PMingLiU"/>
                <w:color w:val="FFFFFF"/>
              </w:rPr>
              <w:t>Option 2</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B4708A" w:rsidRPr="00FC31A6" w:rsidP="00CB1C05" w14:paraId="76F23F41" w14:textId="77777777">
            <w:pPr>
              <w:pStyle w:val="TableSubtitle"/>
              <w:rPr>
                <w:rFonts w:cs="PMingLiU"/>
                <w:color w:val="FFFFFF"/>
              </w:rPr>
            </w:pPr>
            <w:r w:rsidRPr="00FC31A6">
              <w:rPr>
                <w:rFonts w:cs="PMingLiU"/>
                <w:color w:val="FFFFFF"/>
              </w:rPr>
              <w:t>Option 1</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46718E3C" w14:textId="77777777">
            <w:pPr>
              <w:pStyle w:val="TableSubtitle"/>
            </w:pPr>
            <w:r w:rsidRPr="00FC31A6">
              <w:rPr>
                <w:rFonts w:cs="PMingLiU"/>
                <w:color w:val="FFFFFF"/>
              </w:rPr>
              <w:t>Option 2</w:t>
            </w:r>
          </w:p>
        </w:tc>
      </w:tr>
      <w:tr w14:paraId="753FC29F"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458168F5" w14:textId="77777777">
            <w:pPr>
              <w:pStyle w:val="LTableTextAbt"/>
              <w:rPr>
                <w:szCs w:val="18"/>
              </w:rPr>
            </w:pPr>
            <w:r w:rsidRPr="000A6FFF">
              <w:rPr>
                <w:szCs w:val="18"/>
              </w:rPr>
              <w:t>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10A45F4A" w14:textId="77777777">
            <w:pPr>
              <w:pStyle w:val="RTableTextAbt"/>
              <w:rPr>
                <w:szCs w:val="18"/>
              </w:rPr>
            </w:pPr>
            <w:r w:rsidRPr="00C66050">
              <w:t xml:space="preserve">$73,522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CE85D06" w14:textId="77777777">
            <w:pPr>
              <w:pStyle w:val="RTableTextAbt"/>
              <w:rPr>
                <w:szCs w:val="18"/>
              </w:rPr>
            </w:pPr>
            <w:r w:rsidRPr="00C66050">
              <w:t xml:space="preserve">$73,522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9455910" w14:textId="77777777">
            <w:pPr>
              <w:pStyle w:val="RTableTextAbt"/>
              <w:rPr>
                <w:szCs w:val="18"/>
              </w:rPr>
            </w:pPr>
            <w:r>
              <w:rPr>
                <w:szCs w:val="18"/>
              </w:rPr>
              <w:t xml:space="preserve">$202,73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476A943" w14:textId="77777777">
            <w:pPr>
              <w:pStyle w:val="RTableTextAbt"/>
              <w:rPr>
                <w:szCs w:val="18"/>
              </w:rPr>
            </w:pPr>
            <w:r>
              <w:rPr>
                <w:szCs w:val="18"/>
              </w:rPr>
              <w:t xml:space="preserve">$202,73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574818C6"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03EB4EEE" w14:textId="77777777">
            <w:pPr>
              <w:pStyle w:val="RTableTextAbt"/>
              <w:jc w:val="center"/>
              <w:rPr>
                <w:szCs w:val="18"/>
              </w:rPr>
            </w:pPr>
            <w:r w:rsidRPr="00425568">
              <w:rPr>
                <w:szCs w:val="18"/>
              </w:rPr>
              <w:t>WCPP</w:t>
            </w:r>
          </w:p>
        </w:tc>
      </w:tr>
      <w:tr w14:paraId="29F32F40"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2A1A3683" w14:textId="77777777">
            <w:pPr>
              <w:pStyle w:val="LTableTextAbt"/>
              <w:rPr>
                <w:szCs w:val="18"/>
              </w:rPr>
            </w:pPr>
            <w:r w:rsidRPr="000A6FFF">
              <w:rPr>
                <w:szCs w:val="18"/>
              </w:rPr>
              <w:t>Import/Repackag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4AAA1708" w14:textId="77777777">
            <w:pPr>
              <w:pStyle w:val="RTableTextAbt"/>
              <w:rPr>
                <w:szCs w:val="18"/>
              </w:rPr>
            </w:pPr>
            <w:r w:rsidRPr="00C66050">
              <w:t xml:space="preserve">$1,071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A4266C5" w14:textId="77777777">
            <w:pPr>
              <w:pStyle w:val="RTableTextAbt"/>
              <w:rPr>
                <w:szCs w:val="18"/>
              </w:rPr>
            </w:pPr>
            <w:r w:rsidRPr="00C66050">
              <w:t xml:space="preserve">$1,071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06D7DBD" w14:textId="77777777">
            <w:pPr>
              <w:pStyle w:val="RTableTextAbt"/>
              <w:rPr>
                <w:szCs w:val="18"/>
              </w:rPr>
            </w:pPr>
            <w:r>
              <w:rPr>
                <w:szCs w:val="18"/>
              </w:rPr>
              <w:t xml:space="preserve">$2,953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37DA455" w14:textId="77777777">
            <w:pPr>
              <w:pStyle w:val="RTableTextAbt"/>
              <w:rPr>
                <w:szCs w:val="18"/>
              </w:rPr>
            </w:pPr>
            <w:r>
              <w:rPr>
                <w:szCs w:val="18"/>
              </w:rPr>
              <w:t xml:space="preserve">$2,95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66164790"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7FC454B9" w14:textId="77777777">
            <w:pPr>
              <w:pStyle w:val="RTableTextAbt"/>
              <w:jc w:val="center"/>
              <w:rPr>
                <w:szCs w:val="18"/>
              </w:rPr>
            </w:pPr>
            <w:r w:rsidRPr="00425568">
              <w:rPr>
                <w:szCs w:val="18"/>
              </w:rPr>
              <w:t>WCPP</w:t>
            </w:r>
          </w:p>
        </w:tc>
      </w:tr>
      <w:tr w14:paraId="46AC3354"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71686F68" w14:textId="77777777">
            <w:pPr>
              <w:pStyle w:val="LTableTextAbt"/>
              <w:rPr>
                <w:szCs w:val="18"/>
              </w:rPr>
            </w:pPr>
            <w:r w:rsidRPr="000A6FFF">
              <w:rPr>
                <w:szCs w:val="18"/>
              </w:rPr>
              <w:t>Reactant/Intermediat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4E86DBB8" w14:textId="77777777">
            <w:pPr>
              <w:pStyle w:val="RTableTextAbt"/>
              <w:rPr>
                <w:szCs w:val="18"/>
              </w:rPr>
            </w:pPr>
            <w:r w:rsidRPr="00C66050">
              <w:t xml:space="preserve">$14,106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6A81443" w14:textId="77777777">
            <w:pPr>
              <w:pStyle w:val="RTableTextAbt"/>
              <w:rPr>
                <w:szCs w:val="18"/>
              </w:rPr>
            </w:pPr>
            <w:r w:rsidRPr="00C66050">
              <w:t xml:space="preserve">$14,106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91E0FD4" w14:textId="77777777">
            <w:pPr>
              <w:pStyle w:val="RTableTextAbt"/>
              <w:rPr>
                <w:szCs w:val="18"/>
              </w:rPr>
            </w:pPr>
            <w:r>
              <w:rPr>
                <w:szCs w:val="18"/>
              </w:rPr>
              <w:t xml:space="preserve">$38,897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3152086A" w14:textId="77777777">
            <w:pPr>
              <w:pStyle w:val="RTableTextAbt"/>
              <w:rPr>
                <w:szCs w:val="18"/>
              </w:rPr>
            </w:pPr>
            <w:r>
              <w:rPr>
                <w:szCs w:val="18"/>
              </w:rPr>
              <w:t xml:space="preserve">$38,897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3319A087"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79302299" w14:textId="77777777">
            <w:pPr>
              <w:pStyle w:val="RTableTextAbt"/>
              <w:jc w:val="center"/>
              <w:rPr>
                <w:szCs w:val="18"/>
              </w:rPr>
            </w:pPr>
            <w:r w:rsidRPr="00425568">
              <w:rPr>
                <w:szCs w:val="18"/>
              </w:rPr>
              <w:t>WCPP</w:t>
            </w:r>
          </w:p>
        </w:tc>
      </w:tr>
      <w:tr w14:paraId="23EA8C9E"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5739FF25" w14:textId="77777777">
            <w:pPr>
              <w:pStyle w:val="LTableTextAbt"/>
              <w:rPr>
                <w:szCs w:val="18"/>
              </w:rPr>
            </w:pPr>
            <w:r w:rsidRPr="000A6FFF">
              <w:rPr>
                <w:szCs w:val="18"/>
              </w:rPr>
              <w:t>Processing Aid in Petrochemical 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66FE2247" w14:textId="77777777">
            <w:pPr>
              <w:pStyle w:val="RTableTextAbt"/>
              <w:rPr>
                <w:szCs w:val="18"/>
              </w:rPr>
            </w:pPr>
            <w:r w:rsidRPr="00C66050">
              <w:t xml:space="preserve">$8,004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3E75F6F4" w14:textId="77777777">
            <w:pPr>
              <w:pStyle w:val="RTableTextAbt"/>
              <w:rPr>
                <w:szCs w:val="18"/>
              </w:rPr>
            </w:pPr>
            <w:r w:rsidRPr="00C66050">
              <w:t xml:space="preserve">$8,004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E8FBD77" w14:textId="77777777">
            <w:pPr>
              <w:pStyle w:val="RTableTextAbt"/>
              <w:rPr>
                <w:szCs w:val="18"/>
              </w:rPr>
            </w:pPr>
            <w:r>
              <w:rPr>
                <w:szCs w:val="18"/>
              </w:rPr>
              <w:t xml:space="preserve">$22,07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B645B5D" w14:textId="77777777">
            <w:pPr>
              <w:pStyle w:val="RTableTextAbt"/>
              <w:rPr>
                <w:szCs w:val="18"/>
              </w:rPr>
            </w:pPr>
            <w:r>
              <w:rPr>
                <w:szCs w:val="18"/>
              </w:rPr>
              <w:t xml:space="preserve">$22,07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5411F685"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502B3058" w14:textId="77777777">
            <w:pPr>
              <w:pStyle w:val="RTableTextAbt"/>
              <w:jc w:val="center"/>
              <w:rPr>
                <w:szCs w:val="18"/>
              </w:rPr>
            </w:pPr>
            <w:r w:rsidRPr="00425568">
              <w:rPr>
                <w:szCs w:val="18"/>
              </w:rPr>
              <w:t>WCPP</w:t>
            </w:r>
          </w:p>
        </w:tc>
      </w:tr>
      <w:tr w14:paraId="285456DD"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78214B68" w14:textId="77777777">
            <w:pPr>
              <w:pStyle w:val="LTableTextAbt"/>
              <w:rPr>
                <w:szCs w:val="18"/>
              </w:rPr>
            </w:pPr>
            <w:r w:rsidRPr="000A6FFF">
              <w:rPr>
                <w:szCs w:val="18"/>
              </w:rPr>
              <w:t>Production of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3056D5F5" w14:textId="77777777">
            <w:pPr>
              <w:pStyle w:val="RTableTextAbt"/>
              <w:rPr>
                <w:szCs w:val="18"/>
              </w:rPr>
            </w:pPr>
            <w:r w:rsidRPr="00C66050">
              <w:t xml:space="preserve">$214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E5AF78A" w14:textId="77777777">
            <w:pPr>
              <w:pStyle w:val="RTableTextAbt"/>
              <w:rPr>
                <w:szCs w:val="18"/>
              </w:rPr>
            </w:pPr>
            <w:r w:rsidRPr="00C66050">
              <w:t xml:space="preserve">$214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2D73350" w14:textId="77777777">
            <w:pPr>
              <w:pStyle w:val="RTableTextAbt"/>
              <w:rPr>
                <w:szCs w:val="18"/>
              </w:rPr>
            </w:pPr>
            <w:r>
              <w:rPr>
                <w:szCs w:val="18"/>
              </w:rPr>
              <w:t xml:space="preserve">$59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4D85729" w14:textId="77777777">
            <w:pPr>
              <w:pStyle w:val="RTableTextAbt"/>
              <w:rPr>
                <w:szCs w:val="18"/>
              </w:rPr>
            </w:pPr>
            <w:r>
              <w:rPr>
                <w:szCs w:val="18"/>
              </w:rPr>
              <w:t xml:space="preserve">$59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1A94843B"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4EA19816" w14:textId="77777777">
            <w:pPr>
              <w:pStyle w:val="RTableTextAbt"/>
              <w:jc w:val="center"/>
              <w:rPr>
                <w:szCs w:val="18"/>
              </w:rPr>
            </w:pPr>
            <w:r w:rsidRPr="00425568">
              <w:rPr>
                <w:szCs w:val="18"/>
              </w:rPr>
              <w:t>WCPP</w:t>
            </w:r>
          </w:p>
        </w:tc>
      </w:tr>
      <w:tr w14:paraId="0A930443"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46953214" w14:textId="77777777">
            <w:pPr>
              <w:pStyle w:val="LTableTextAbt"/>
              <w:rPr>
                <w:szCs w:val="18"/>
              </w:rPr>
            </w:pPr>
            <w:r w:rsidRPr="000A6FFF">
              <w:rPr>
                <w:szCs w:val="18"/>
              </w:rPr>
              <w:t>Use as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64AF0247" w14:textId="77777777">
            <w:pPr>
              <w:pStyle w:val="RTableTextAbt"/>
              <w:rPr>
                <w:szCs w:val="18"/>
              </w:rPr>
            </w:pPr>
            <w:r w:rsidRPr="00C66050">
              <w:t xml:space="preserve">$371,514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8F755E8" w14:textId="77777777">
            <w:pPr>
              <w:pStyle w:val="RTableTextAbt"/>
              <w:rPr>
                <w:szCs w:val="18"/>
              </w:rPr>
            </w:pPr>
            <w:r w:rsidRPr="00C66050">
              <w:t xml:space="preserve">$371,514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33A75F47" w14:textId="77777777">
            <w:pPr>
              <w:pStyle w:val="RTableTextAbt"/>
              <w:rPr>
                <w:szCs w:val="18"/>
              </w:rPr>
            </w:pPr>
            <w:r>
              <w:rPr>
                <w:szCs w:val="18"/>
              </w:rPr>
              <w:t xml:space="preserve">$1,024,432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36FEF0E6" w14:textId="77777777">
            <w:pPr>
              <w:pStyle w:val="RTableTextAbt"/>
              <w:rPr>
                <w:szCs w:val="18"/>
              </w:rPr>
            </w:pPr>
            <w:r>
              <w:rPr>
                <w:szCs w:val="18"/>
              </w:rPr>
              <w:t xml:space="preserve">$1,024,43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6D6C73AE"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749EC907" w14:textId="77777777">
            <w:pPr>
              <w:pStyle w:val="RTableTextAbt"/>
              <w:jc w:val="center"/>
              <w:rPr>
                <w:szCs w:val="18"/>
              </w:rPr>
            </w:pPr>
            <w:r w:rsidRPr="00425568">
              <w:rPr>
                <w:szCs w:val="18"/>
              </w:rPr>
              <w:t>WCPP</w:t>
            </w:r>
          </w:p>
        </w:tc>
      </w:tr>
      <w:tr w14:paraId="21A72EDD"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4517356A" w14:textId="77777777">
            <w:pPr>
              <w:pStyle w:val="LTableTextAbt"/>
              <w:rPr>
                <w:szCs w:val="18"/>
              </w:rPr>
            </w:pPr>
            <w:r w:rsidRPr="000A6FFF">
              <w:rPr>
                <w:szCs w:val="18"/>
              </w:rPr>
              <w:t>Vapor Degreasing: Open Top Vapor Degreasing (OT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2668EA64" w14:textId="77777777">
            <w:pPr>
              <w:pStyle w:val="RTableTextAbt"/>
              <w:rPr>
                <w:szCs w:val="18"/>
              </w:rPr>
            </w:pPr>
            <w:r w:rsidRPr="00C66050">
              <w:t xml:space="preserve">$192,391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1F4D1BA" w14:textId="77777777">
            <w:pPr>
              <w:pStyle w:val="RTableTextAbt"/>
              <w:rPr>
                <w:szCs w:val="18"/>
              </w:rPr>
            </w:pPr>
            <w:r w:rsidRPr="00C66050">
              <w:t xml:space="preserve">$110,963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81E866A" w14:textId="77777777">
            <w:pPr>
              <w:pStyle w:val="RTableTextAbt"/>
              <w:rPr>
                <w:szCs w:val="18"/>
              </w:rPr>
            </w:pPr>
            <w:r>
              <w:rPr>
                <w:szCs w:val="18"/>
              </w:rPr>
              <w:t xml:space="preserve">$530,51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617730A" w14:textId="77777777">
            <w:pPr>
              <w:pStyle w:val="RTableTextAbt"/>
              <w:rPr>
                <w:szCs w:val="18"/>
              </w:rPr>
            </w:pPr>
            <w:r>
              <w:rPr>
                <w:szCs w:val="18"/>
              </w:rPr>
              <w:t xml:space="preserve">$305,974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5CA51B00"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4509BD12" w14:textId="77777777">
            <w:pPr>
              <w:pStyle w:val="RTableTextAbt"/>
              <w:jc w:val="center"/>
              <w:rPr>
                <w:szCs w:val="18"/>
              </w:rPr>
            </w:pPr>
            <w:r w:rsidRPr="00425568">
              <w:rPr>
                <w:szCs w:val="18"/>
              </w:rPr>
              <w:t>Prohibition</w:t>
            </w:r>
          </w:p>
        </w:tc>
      </w:tr>
      <w:tr w14:paraId="3A04ED89"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25BD872A" w14:textId="77777777">
            <w:pPr>
              <w:pStyle w:val="LTableTextAbt"/>
              <w:rPr>
                <w:szCs w:val="18"/>
              </w:rPr>
            </w:pPr>
            <w:r w:rsidRPr="000A6FFF">
              <w:rPr>
                <w:szCs w:val="18"/>
              </w:rPr>
              <w:t>Vapor Degreasing: Enclosed Vapor Degreasing (E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72F7168B" w14:textId="77777777">
            <w:pPr>
              <w:pStyle w:val="RTableTextAbt"/>
              <w:rPr>
                <w:szCs w:val="18"/>
              </w:rPr>
            </w:pPr>
            <w:r w:rsidRPr="00C66050">
              <w:t xml:space="preserve">$145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C28CCDC" w14:textId="77777777">
            <w:pPr>
              <w:pStyle w:val="RTableTextAbt"/>
              <w:rPr>
                <w:szCs w:val="18"/>
              </w:rPr>
            </w:pPr>
            <w:r w:rsidRPr="00C66050">
              <w:t xml:space="preserve">$243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447B8DD" w14:textId="77777777">
            <w:pPr>
              <w:pStyle w:val="RTableTextAbt"/>
              <w:rPr>
                <w:szCs w:val="18"/>
              </w:rPr>
            </w:pPr>
            <w:r>
              <w:rPr>
                <w:szCs w:val="18"/>
              </w:rPr>
              <w:t xml:space="preserve">$40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E8BBED1" w14:textId="77777777">
            <w:pPr>
              <w:pStyle w:val="RTableTextAbt"/>
              <w:rPr>
                <w:szCs w:val="18"/>
              </w:rPr>
            </w:pPr>
            <w:r>
              <w:rPr>
                <w:szCs w:val="18"/>
              </w:rPr>
              <w:t xml:space="preserve">$67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72242B2B"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70990941" w14:textId="77777777">
            <w:pPr>
              <w:pStyle w:val="RTableTextAbt"/>
              <w:jc w:val="center"/>
              <w:rPr>
                <w:szCs w:val="18"/>
              </w:rPr>
            </w:pPr>
            <w:r w:rsidRPr="00425568">
              <w:rPr>
                <w:szCs w:val="18"/>
              </w:rPr>
              <w:t>Prohibition</w:t>
            </w:r>
          </w:p>
        </w:tc>
      </w:tr>
      <w:tr w14:paraId="39DF5772"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6A198266" w14:textId="77777777">
            <w:pPr>
              <w:pStyle w:val="LTableTextAbt"/>
              <w:rPr>
                <w:szCs w:val="18"/>
              </w:rPr>
            </w:pPr>
            <w:r w:rsidRPr="000A6FFF">
              <w:rPr>
                <w:szCs w:val="18"/>
              </w:rPr>
              <w:t>Vapor Degreasing: Conveyorized Vapor Degreasing (C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6FAC76E4" w14:textId="77777777">
            <w:pPr>
              <w:pStyle w:val="RTableTextAbt"/>
              <w:rPr>
                <w:szCs w:val="18"/>
              </w:rPr>
            </w:pPr>
            <w:r w:rsidRPr="00C66050">
              <w:t xml:space="preserve">$49,615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65A01FD" w14:textId="77777777">
            <w:pPr>
              <w:pStyle w:val="RTableTextAbt"/>
              <w:rPr>
                <w:szCs w:val="18"/>
              </w:rPr>
            </w:pPr>
            <w:r w:rsidRPr="00C66050">
              <w:t xml:space="preserve">$49,615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60B15D0" w14:textId="77777777">
            <w:pPr>
              <w:pStyle w:val="RTableTextAbt"/>
              <w:rPr>
                <w:szCs w:val="18"/>
              </w:rPr>
            </w:pPr>
            <w:r>
              <w:rPr>
                <w:szCs w:val="18"/>
              </w:rPr>
              <w:t xml:space="preserve">$136,812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2508A4D" w14:textId="77777777">
            <w:pPr>
              <w:pStyle w:val="RTableTextAbt"/>
              <w:rPr>
                <w:szCs w:val="18"/>
              </w:rPr>
            </w:pPr>
            <w:r>
              <w:rPr>
                <w:szCs w:val="18"/>
              </w:rPr>
              <w:t xml:space="preserve">$136,81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232384" w:rsidRPr="00425568" w:rsidP="00CB1C05" w14:paraId="16D69F97"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bottom"/>
          </w:tcPr>
          <w:p w:rsidR="00232384" w:rsidRPr="00425568" w:rsidP="00CB1C05" w14:paraId="42B521D2" w14:textId="77777777">
            <w:pPr>
              <w:pStyle w:val="RTableTextAbt"/>
              <w:jc w:val="center"/>
              <w:rPr>
                <w:szCs w:val="18"/>
              </w:rPr>
            </w:pPr>
            <w:r w:rsidRPr="00425568">
              <w:rPr>
                <w:szCs w:val="18"/>
              </w:rPr>
              <w:t>Prohibition</w:t>
            </w:r>
          </w:p>
        </w:tc>
      </w:tr>
      <w:tr w14:paraId="500003BD"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482A884E" w14:textId="77777777">
            <w:pPr>
              <w:pStyle w:val="LTableTextAbt"/>
              <w:rPr>
                <w:szCs w:val="18"/>
              </w:rPr>
            </w:pPr>
            <w:r w:rsidRPr="000A6FFF">
              <w:rPr>
                <w:szCs w:val="18"/>
              </w:rPr>
              <w:t>Recycling and Dispos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22BBF4A6" w14:textId="77777777">
            <w:pPr>
              <w:pStyle w:val="RTableTextAbt"/>
              <w:rPr>
                <w:szCs w:val="18"/>
              </w:rPr>
            </w:pPr>
            <w:r w:rsidRPr="00C66050">
              <w:t xml:space="preserve">$1,016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FA555C1" w14:textId="77777777">
            <w:pPr>
              <w:pStyle w:val="RTableTextAbt"/>
              <w:rPr>
                <w:szCs w:val="18"/>
              </w:rPr>
            </w:pPr>
            <w:r w:rsidRPr="00C66050">
              <w:t xml:space="preserve">$1,016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4D7919A" w14:textId="77777777">
            <w:pPr>
              <w:pStyle w:val="RTableTextAbt"/>
              <w:rPr>
                <w:szCs w:val="18"/>
              </w:rPr>
            </w:pPr>
            <w:r>
              <w:rPr>
                <w:szCs w:val="18"/>
              </w:rPr>
              <w:t xml:space="preserve">$2,80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CF9752B" w14:textId="77777777">
            <w:pPr>
              <w:pStyle w:val="RTableTextAbt"/>
              <w:rPr>
                <w:szCs w:val="18"/>
              </w:rPr>
            </w:pPr>
            <w:r>
              <w:rPr>
                <w:szCs w:val="18"/>
              </w:rPr>
              <w:t xml:space="preserve">$2,80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232384" w:rsidRPr="00425568" w:rsidP="00CB1C05" w14:paraId="0910E39E" w14:textId="77777777">
            <w:pPr>
              <w:pStyle w:val="RTableTextAbt"/>
              <w:jc w:val="center"/>
              <w:rPr>
                <w:szCs w:val="18"/>
              </w:rPr>
            </w:pPr>
            <w:r w:rsidRPr="00425568">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bottom"/>
          </w:tcPr>
          <w:p w:rsidR="00232384" w:rsidRPr="00425568" w:rsidP="00CB1C05" w14:paraId="67F8D493" w14:textId="77777777">
            <w:pPr>
              <w:pStyle w:val="RTableTextAbt"/>
              <w:jc w:val="center"/>
              <w:rPr>
                <w:szCs w:val="18"/>
              </w:rPr>
            </w:pPr>
            <w:r w:rsidRPr="00425568">
              <w:rPr>
                <w:szCs w:val="18"/>
              </w:rPr>
              <w:t>WCPP</w:t>
            </w:r>
          </w:p>
        </w:tc>
      </w:tr>
      <w:tr w14:paraId="17A5AF23"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bottom"/>
          </w:tcPr>
          <w:p w:rsidR="00232384" w:rsidRPr="000A6FFF" w:rsidP="00CB1C05" w14:paraId="2B9C3890" w14:textId="77777777">
            <w:pPr>
              <w:pStyle w:val="LTableTextAbt"/>
              <w:rPr>
                <w:szCs w:val="18"/>
              </w:rPr>
            </w:pPr>
            <w:r w:rsidRPr="000A6FFF">
              <w:rPr>
                <w:szCs w:val="18"/>
              </w:rPr>
              <w:t>Incorporation into Adhesive and Sealant Products</w:t>
            </w:r>
            <w:r w:rsidRPr="000A6FFF">
              <w:rPr>
                <w:szCs w:val="18"/>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2332AA0E" w14:textId="77777777">
            <w:pPr>
              <w:pStyle w:val="RTableTextAbt"/>
              <w:rPr>
                <w:szCs w:val="18"/>
              </w:rPr>
            </w:pPr>
            <w:r w:rsidRPr="00C66050">
              <w:t xml:space="preserve">$4,406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9B2A856" w14:textId="77777777">
            <w:pPr>
              <w:pStyle w:val="RTableTextAbt"/>
              <w:rPr>
                <w:szCs w:val="18"/>
              </w:rPr>
            </w:pPr>
            <w:r w:rsidRPr="00C66050">
              <w:t xml:space="preserve">$4,406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5F0CF80" w14:textId="77777777">
            <w:pPr>
              <w:pStyle w:val="RTableTextAbt"/>
              <w:rPr>
                <w:szCs w:val="18"/>
              </w:rPr>
            </w:pPr>
            <w:r>
              <w:rPr>
                <w:szCs w:val="18"/>
              </w:rPr>
              <w:t xml:space="preserve">$12,14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2551654" w14:textId="77777777">
            <w:pPr>
              <w:pStyle w:val="RTableTextAbt"/>
              <w:rPr>
                <w:szCs w:val="18"/>
              </w:rPr>
            </w:pPr>
            <w:r>
              <w:rPr>
                <w:szCs w:val="18"/>
              </w:rPr>
              <w:t xml:space="preserve">$12,14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232384" w:rsidRPr="00425568" w:rsidP="00CB1C05" w14:paraId="15464A2B" w14:textId="77777777">
            <w:pPr>
              <w:pStyle w:val="RTableTextAbt"/>
              <w:jc w:val="center"/>
              <w:rPr>
                <w:szCs w:val="18"/>
              </w:rPr>
            </w:pPr>
            <w:r w:rsidRPr="00425568">
              <w:rPr>
                <w:szCs w:val="18"/>
              </w:rPr>
              <w:t>Prohibition</w:t>
            </w:r>
            <w:r w:rsidRPr="00425568">
              <w:rPr>
                <w:szCs w:val="18"/>
                <w:vertAlign w:val="superscript"/>
              </w:rPr>
              <w:t>2</w:t>
            </w:r>
          </w:p>
        </w:tc>
        <w:tc>
          <w:tcPr>
            <w:tcW w:w="1530" w:type="dxa"/>
            <w:tcBorders>
              <w:top w:val="single" w:sz="4" w:space="0" w:color="auto"/>
              <w:left w:val="nil"/>
              <w:bottom w:val="single" w:sz="4" w:space="0" w:color="auto"/>
              <w:right w:val="single" w:sz="4" w:space="0" w:color="auto"/>
            </w:tcBorders>
            <w:shd w:val="clear" w:color="auto" w:fill="auto"/>
            <w:vAlign w:val="bottom"/>
          </w:tcPr>
          <w:p w:rsidR="00232384" w:rsidRPr="00425568" w:rsidP="00CB1C05" w14:paraId="44980932" w14:textId="77777777">
            <w:pPr>
              <w:pStyle w:val="RTableTextAbt"/>
              <w:jc w:val="center"/>
              <w:rPr>
                <w:szCs w:val="18"/>
              </w:rPr>
            </w:pPr>
            <w:r w:rsidRPr="00425568">
              <w:rPr>
                <w:szCs w:val="18"/>
              </w:rPr>
              <w:t>Prohibition</w:t>
            </w:r>
          </w:p>
        </w:tc>
      </w:tr>
      <w:tr w14:paraId="45D59521"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bottom"/>
          </w:tcPr>
          <w:p w:rsidR="00232384" w:rsidRPr="000A6FFF" w:rsidP="00CB1C05" w14:paraId="4A3CA1BD" w14:textId="77777777">
            <w:pPr>
              <w:pStyle w:val="LTableTextAbt"/>
              <w:rPr>
                <w:szCs w:val="18"/>
              </w:rPr>
            </w:pPr>
            <w:r w:rsidRPr="000A6FFF">
              <w:rPr>
                <w:szCs w:val="18"/>
              </w:rPr>
              <w:t>Incorporation into Other Formulation, Mixture, and Reaction Products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1315A934" w14:textId="77777777">
            <w:pPr>
              <w:pStyle w:val="RTableTextAbt"/>
              <w:rPr>
                <w:szCs w:val="18"/>
              </w:rPr>
            </w:pPr>
            <w:r w:rsidRPr="00C66050">
              <w:t xml:space="preserve">$153,134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108E5B0" w14:textId="77777777">
            <w:pPr>
              <w:pStyle w:val="RTableTextAbt"/>
              <w:rPr>
                <w:szCs w:val="18"/>
              </w:rPr>
            </w:pPr>
            <w:r w:rsidRPr="00C66050">
              <w:t xml:space="preserve">$153,331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D607AD1" w14:textId="77777777">
            <w:pPr>
              <w:pStyle w:val="RTableTextAbt"/>
              <w:rPr>
                <w:szCs w:val="18"/>
              </w:rPr>
            </w:pPr>
            <w:r>
              <w:rPr>
                <w:szCs w:val="18"/>
              </w:rPr>
              <w:t xml:space="preserve">$422,26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9544A4A" w14:textId="77777777">
            <w:pPr>
              <w:pStyle w:val="RTableTextAbt"/>
              <w:rPr>
                <w:szCs w:val="18"/>
              </w:rPr>
            </w:pPr>
            <w:r>
              <w:rPr>
                <w:szCs w:val="18"/>
              </w:rPr>
              <w:t xml:space="preserve">$422,80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425568" w:rsidP="00CB1C05" w14:paraId="41B2D2B9" w14:textId="77777777">
            <w:pPr>
              <w:pStyle w:val="RTableTextAbt"/>
              <w:jc w:val="center"/>
              <w:rPr>
                <w:szCs w:val="18"/>
              </w:rPr>
            </w:pPr>
            <w:r w:rsidRPr="00425568">
              <w:rPr>
                <w:szCs w:val="18"/>
              </w:rPr>
              <w:t>Prohibition except WCPP for EEC</w:t>
            </w:r>
          </w:p>
        </w:tc>
        <w:tc>
          <w:tcPr>
            <w:tcW w:w="1530" w:type="dxa"/>
            <w:tcBorders>
              <w:top w:val="single" w:sz="4" w:space="0" w:color="auto"/>
              <w:left w:val="nil"/>
              <w:bottom w:val="single" w:sz="4" w:space="0" w:color="auto"/>
              <w:right w:val="single" w:sz="4" w:space="0" w:color="auto"/>
            </w:tcBorders>
            <w:shd w:val="clear" w:color="auto" w:fill="auto"/>
            <w:vAlign w:val="bottom"/>
          </w:tcPr>
          <w:p w:rsidR="00232384" w:rsidRPr="00425568" w:rsidP="00CB1C05" w14:paraId="044AD4E2" w14:textId="77777777">
            <w:pPr>
              <w:pStyle w:val="RTableTextAbt"/>
              <w:jc w:val="center"/>
              <w:rPr>
                <w:szCs w:val="18"/>
              </w:rPr>
            </w:pPr>
            <w:r w:rsidRPr="00425568">
              <w:rPr>
                <w:szCs w:val="18"/>
              </w:rPr>
              <w:t>Prohibition</w:t>
            </w:r>
          </w:p>
        </w:tc>
      </w:tr>
      <w:tr w14:paraId="69D953B7"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bottom"/>
          </w:tcPr>
          <w:p w:rsidR="00232384" w:rsidRPr="000A6FFF" w:rsidP="00CB1C05" w14:paraId="2DC6E137" w14:textId="77777777">
            <w:pPr>
              <w:pStyle w:val="LTableTextAbt"/>
              <w:rPr>
                <w:szCs w:val="18"/>
              </w:rPr>
            </w:pPr>
            <w:r w:rsidRPr="000A6FFF">
              <w:rPr>
                <w:szCs w:val="18"/>
              </w:rPr>
              <w:t>Incorporation into Other Formulation, Mixture, and Reaction Products (Other)</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41BAC6BC" w14:textId="77777777">
            <w:pPr>
              <w:pStyle w:val="RTableTextAbt"/>
              <w:rPr>
                <w:szCs w:val="18"/>
              </w:rPr>
            </w:pPr>
            <w:r w:rsidRPr="00C66050">
              <w:t xml:space="preserve">$4,773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3566E646" w14:textId="77777777">
            <w:pPr>
              <w:pStyle w:val="RTableTextAbt"/>
              <w:rPr>
                <w:szCs w:val="18"/>
              </w:rPr>
            </w:pPr>
            <w:r w:rsidRPr="00C66050">
              <w:t xml:space="preserve">$4,773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79CEC50" w14:textId="77777777">
            <w:pPr>
              <w:pStyle w:val="RTableTextAbt"/>
              <w:rPr>
                <w:szCs w:val="18"/>
              </w:rPr>
            </w:pPr>
            <w:r>
              <w:rPr>
                <w:szCs w:val="18"/>
              </w:rPr>
              <w:t xml:space="preserve">$13,16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A228D94" w14:textId="77777777">
            <w:pPr>
              <w:pStyle w:val="RTableTextAbt"/>
              <w:rPr>
                <w:szCs w:val="18"/>
              </w:rPr>
            </w:pPr>
            <w:r>
              <w:rPr>
                <w:szCs w:val="18"/>
              </w:rPr>
              <w:t xml:space="preserve">$13,16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232384" w:rsidRPr="00425568" w:rsidP="00CB1C05" w14:paraId="4A9E62C6"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bottom"/>
          </w:tcPr>
          <w:p w:rsidR="00232384" w:rsidRPr="00425568" w:rsidP="00CB1C05" w14:paraId="39401102" w14:textId="77777777">
            <w:pPr>
              <w:pStyle w:val="RTableTextAbt"/>
              <w:jc w:val="center"/>
              <w:rPr>
                <w:szCs w:val="18"/>
              </w:rPr>
            </w:pPr>
            <w:r w:rsidRPr="00425568">
              <w:rPr>
                <w:szCs w:val="18"/>
              </w:rPr>
              <w:t>Prohibition</w:t>
            </w:r>
          </w:p>
        </w:tc>
      </w:tr>
      <w:tr w14:paraId="389F24F3"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516D7317" w14:textId="77777777">
            <w:pPr>
              <w:pStyle w:val="LTableTextAbt"/>
              <w:rPr>
                <w:szCs w:val="18"/>
              </w:rPr>
            </w:pPr>
            <w:r w:rsidRPr="000A6FFF">
              <w:rPr>
                <w:szCs w:val="18"/>
              </w:rPr>
              <w:t>Laboratory Chemica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6EE50A80" w14:textId="77777777">
            <w:pPr>
              <w:pStyle w:val="RTableTextAbt"/>
              <w:rPr>
                <w:szCs w:val="18"/>
              </w:rPr>
            </w:pPr>
            <w:r w:rsidRPr="00C66050">
              <w:t xml:space="preserve">$0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3D0C5D6" w14:textId="77777777">
            <w:pPr>
              <w:pStyle w:val="RTableTextAbt"/>
              <w:rPr>
                <w:szCs w:val="18"/>
              </w:rPr>
            </w:pPr>
            <w:r w:rsidRPr="00C66050">
              <w:t xml:space="preserve">$1,027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B428DF7" w14:textId="77777777">
            <w:pPr>
              <w:pStyle w:val="RTableTextAbt"/>
              <w:rPr>
                <w:szCs w:val="18"/>
              </w:rPr>
            </w:pPr>
            <w:r>
              <w:rPr>
                <w:szCs w:val="18"/>
              </w:rPr>
              <w:t xml:space="preserve">$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34D13CD" w14:textId="77777777">
            <w:pPr>
              <w:pStyle w:val="RTableTextAbt"/>
              <w:rPr>
                <w:szCs w:val="18"/>
              </w:rPr>
            </w:pPr>
            <w:r>
              <w:rPr>
                <w:szCs w:val="18"/>
              </w:rPr>
              <w:t xml:space="preserve">$2,83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425568" w:rsidP="00CB1C05" w14:paraId="5EFD557F" w14:textId="77777777">
            <w:pPr>
              <w:pStyle w:val="RTableTextAbt"/>
              <w:jc w:val="center"/>
              <w:rPr>
                <w:szCs w:val="18"/>
              </w:rPr>
            </w:pPr>
            <w:r>
              <w:rPr>
                <w:szCs w:val="18"/>
              </w:rPr>
              <w:t>Prescriptive Controls</w:t>
            </w:r>
          </w:p>
        </w:tc>
        <w:tc>
          <w:tcPr>
            <w:tcW w:w="1530" w:type="dxa"/>
            <w:tcBorders>
              <w:top w:val="single" w:sz="4" w:space="0" w:color="auto"/>
              <w:left w:val="nil"/>
              <w:bottom w:val="single" w:sz="4" w:space="0" w:color="auto"/>
              <w:right w:val="single" w:sz="4" w:space="0" w:color="auto"/>
            </w:tcBorders>
            <w:shd w:val="clear" w:color="auto" w:fill="auto"/>
            <w:vAlign w:val="center"/>
          </w:tcPr>
          <w:p w:rsidR="00232384" w:rsidRPr="00425568" w:rsidP="00CB1C05" w14:paraId="37C5C18E" w14:textId="77777777">
            <w:pPr>
              <w:pStyle w:val="RTableTextAbt"/>
              <w:jc w:val="center"/>
              <w:rPr>
                <w:szCs w:val="18"/>
              </w:rPr>
            </w:pPr>
            <w:r>
              <w:rPr>
                <w:szCs w:val="18"/>
              </w:rPr>
              <w:t>WCPP</w:t>
            </w:r>
          </w:p>
        </w:tc>
      </w:tr>
      <w:tr w14:paraId="7260CBB6"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4C59593D" w14:textId="77777777">
            <w:pPr>
              <w:pStyle w:val="LTableTextAbt"/>
              <w:rPr>
                <w:szCs w:val="18"/>
              </w:rPr>
            </w:pPr>
            <w:r w:rsidRPr="000A6FFF">
              <w:rPr>
                <w:szCs w:val="18"/>
              </w:rPr>
              <w:t>Processing Aid, Except Petrochemic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1AC166A2" w14:textId="77777777">
            <w:pPr>
              <w:pStyle w:val="RTableTextAbt"/>
              <w:rPr>
                <w:szCs w:val="18"/>
              </w:rPr>
            </w:pPr>
            <w:r w:rsidRPr="00C66050">
              <w:t xml:space="preserve">$248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88B16CB" w14:textId="77777777">
            <w:pPr>
              <w:pStyle w:val="RTableTextAbt"/>
              <w:rPr>
                <w:szCs w:val="18"/>
              </w:rPr>
            </w:pPr>
            <w:r w:rsidRPr="00C66050">
              <w:t xml:space="preserve">$291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AF6173A" w14:textId="77777777">
            <w:pPr>
              <w:pStyle w:val="RTableTextAbt"/>
              <w:rPr>
                <w:szCs w:val="18"/>
              </w:rPr>
            </w:pPr>
            <w:r>
              <w:rPr>
                <w:szCs w:val="18"/>
              </w:rPr>
              <w:t xml:space="preserve">$68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DE5EFBA" w14:textId="77777777">
            <w:pPr>
              <w:pStyle w:val="RTableTextAbt"/>
              <w:rPr>
                <w:szCs w:val="18"/>
              </w:rPr>
            </w:pPr>
            <w:r>
              <w:rPr>
                <w:szCs w:val="18"/>
              </w:rPr>
              <w:t xml:space="preserve">$80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692A7C5F" w14:textId="77777777">
            <w:pPr>
              <w:pStyle w:val="RTableTextAbt"/>
              <w:jc w:val="center"/>
              <w:rPr>
                <w:szCs w:val="18"/>
              </w:rPr>
            </w:pPr>
            <w:r>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1DF2457F" w14:textId="77777777">
            <w:pPr>
              <w:pStyle w:val="RTableTextAbt"/>
              <w:jc w:val="center"/>
              <w:rPr>
                <w:szCs w:val="18"/>
              </w:rPr>
            </w:pPr>
            <w:r w:rsidRPr="00425568">
              <w:rPr>
                <w:szCs w:val="18"/>
              </w:rPr>
              <w:t>Prohibition</w:t>
            </w:r>
          </w:p>
        </w:tc>
      </w:tr>
      <w:tr w14:paraId="00F3A5E7"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0673F643" w14:textId="77777777">
            <w:pPr>
              <w:pStyle w:val="LTableTextAbt"/>
              <w:rPr>
                <w:szCs w:val="18"/>
              </w:rPr>
            </w:pPr>
            <w:r w:rsidRPr="000A6FFF">
              <w:rPr>
                <w:szCs w:val="18"/>
              </w:rPr>
              <w:t>Adhesives and Sealants</w:t>
            </w:r>
            <w:r w:rsidRPr="000A6FFF">
              <w:rPr>
                <w:szCs w:val="18"/>
                <w:vertAlign w:val="superscript"/>
              </w:rPr>
              <w:t>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29BB269B" w14:textId="77777777">
            <w:pPr>
              <w:pStyle w:val="RTableTextAbt"/>
              <w:rPr>
                <w:szCs w:val="18"/>
              </w:rPr>
            </w:pPr>
            <w:r w:rsidRPr="00C66050">
              <w:t xml:space="preserve">$210,967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BC4DFFA" w14:textId="77777777">
            <w:pPr>
              <w:pStyle w:val="RTableTextAbt"/>
              <w:rPr>
                <w:szCs w:val="18"/>
              </w:rPr>
            </w:pPr>
            <w:r w:rsidRPr="00C66050">
              <w:t xml:space="preserve">$210,967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AD1413B" w14:textId="77777777">
            <w:pPr>
              <w:pStyle w:val="RTableTextAbt"/>
              <w:rPr>
                <w:szCs w:val="18"/>
              </w:rPr>
            </w:pPr>
            <w:r>
              <w:rPr>
                <w:szCs w:val="18"/>
              </w:rPr>
              <w:t xml:space="preserve">$581,733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8C02BE1" w14:textId="77777777">
            <w:pPr>
              <w:pStyle w:val="RTableTextAbt"/>
              <w:rPr>
                <w:szCs w:val="18"/>
              </w:rPr>
            </w:pPr>
            <w:r>
              <w:rPr>
                <w:szCs w:val="18"/>
              </w:rPr>
              <w:t xml:space="preserve">$581,73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2F604077"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1A95D406" w14:textId="77777777">
            <w:pPr>
              <w:pStyle w:val="RTableTextAbt"/>
              <w:jc w:val="center"/>
              <w:rPr>
                <w:szCs w:val="18"/>
              </w:rPr>
            </w:pPr>
            <w:r w:rsidRPr="00425568">
              <w:rPr>
                <w:szCs w:val="18"/>
              </w:rPr>
              <w:t>Prohibition</w:t>
            </w:r>
          </w:p>
        </w:tc>
      </w:tr>
      <w:tr w14:paraId="199A1B4C"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1E30397B" w14:textId="77777777">
            <w:pPr>
              <w:pStyle w:val="LTableTextAbt"/>
              <w:rPr>
                <w:szCs w:val="18"/>
              </w:rPr>
            </w:pPr>
            <w:r w:rsidRPr="000A6FFF">
              <w:rPr>
                <w:szCs w:val="18"/>
              </w:rPr>
              <w:t>Paint and Coating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3B19DDC1" w14:textId="77777777">
            <w:pPr>
              <w:pStyle w:val="RTableTextAbt"/>
              <w:rPr>
                <w:szCs w:val="18"/>
              </w:rPr>
            </w:pPr>
            <w:r w:rsidRPr="00C66050">
              <w:t xml:space="preserve">$55,238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A5D11AF" w14:textId="77777777">
            <w:pPr>
              <w:pStyle w:val="RTableTextAbt"/>
              <w:rPr>
                <w:szCs w:val="18"/>
              </w:rPr>
            </w:pPr>
            <w:r w:rsidRPr="00C66050">
              <w:t xml:space="preserve">$55,238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F7C638F" w14:textId="77777777">
            <w:pPr>
              <w:pStyle w:val="RTableTextAbt"/>
              <w:rPr>
                <w:szCs w:val="18"/>
              </w:rPr>
            </w:pPr>
            <w:r>
              <w:rPr>
                <w:szCs w:val="18"/>
              </w:rPr>
              <w:t xml:space="preserve">$152,316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32041787" w14:textId="77777777">
            <w:pPr>
              <w:pStyle w:val="RTableTextAbt"/>
              <w:rPr>
                <w:szCs w:val="18"/>
              </w:rPr>
            </w:pPr>
            <w:r>
              <w:rPr>
                <w:szCs w:val="18"/>
              </w:rPr>
              <w:t xml:space="preserve">$152,316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620760D2"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501A3CC4" w14:textId="77777777">
            <w:pPr>
              <w:pStyle w:val="RTableTextAbt"/>
              <w:jc w:val="center"/>
              <w:rPr>
                <w:szCs w:val="18"/>
              </w:rPr>
            </w:pPr>
            <w:r w:rsidRPr="00425568">
              <w:rPr>
                <w:szCs w:val="18"/>
              </w:rPr>
              <w:t>Prohibition</w:t>
            </w:r>
          </w:p>
        </w:tc>
      </w:tr>
      <w:tr w14:paraId="55C2D25F"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48160242" w14:textId="77777777">
            <w:pPr>
              <w:pStyle w:val="LTableTextAbt"/>
              <w:rPr>
                <w:szCs w:val="18"/>
              </w:rPr>
            </w:pPr>
            <w:r w:rsidRPr="000A6FFF">
              <w:rPr>
                <w:szCs w:val="18"/>
              </w:rPr>
              <w:t>Aerosol Spray Cleaning/Degreasing except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0F617B0A" w14:textId="77777777">
            <w:pPr>
              <w:pStyle w:val="RTableTextAbt"/>
              <w:rPr>
                <w:szCs w:val="18"/>
              </w:rPr>
            </w:pPr>
            <w:r w:rsidRPr="00C66050">
              <w:t xml:space="preserve">$9,250,784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9B9F90A" w14:textId="77777777">
            <w:pPr>
              <w:pStyle w:val="RTableTextAbt"/>
              <w:rPr>
                <w:szCs w:val="18"/>
              </w:rPr>
            </w:pPr>
            <w:r w:rsidRPr="00C66050">
              <w:t xml:space="preserve">$9,250,784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E93B645" w14:textId="77777777">
            <w:pPr>
              <w:pStyle w:val="RTableTextAbt"/>
              <w:rPr>
                <w:szCs w:val="18"/>
              </w:rPr>
            </w:pPr>
            <w:r>
              <w:rPr>
                <w:szCs w:val="18"/>
              </w:rPr>
              <w:t xml:space="preserve">$25,549,17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3C45366" w14:textId="77777777">
            <w:pPr>
              <w:pStyle w:val="RTableTextAbt"/>
              <w:rPr>
                <w:szCs w:val="18"/>
              </w:rPr>
            </w:pPr>
            <w:r>
              <w:rPr>
                <w:szCs w:val="18"/>
              </w:rPr>
              <w:t xml:space="preserve">$25,549,17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7DC06431"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58D09A78" w14:textId="77777777">
            <w:pPr>
              <w:pStyle w:val="RTableTextAbt"/>
              <w:jc w:val="center"/>
              <w:rPr>
                <w:szCs w:val="18"/>
              </w:rPr>
            </w:pPr>
            <w:r w:rsidRPr="00425568">
              <w:rPr>
                <w:szCs w:val="18"/>
              </w:rPr>
              <w:t>Prohibition</w:t>
            </w:r>
          </w:p>
        </w:tc>
      </w:tr>
      <w:tr w14:paraId="6161E7B7"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2E0D6C1E" w14:textId="77777777">
            <w:pPr>
              <w:pStyle w:val="LTableTextAbt"/>
              <w:rPr>
                <w:szCs w:val="18"/>
              </w:rPr>
            </w:pPr>
            <w:r w:rsidRPr="000A6FFF">
              <w:rPr>
                <w:szCs w:val="18"/>
              </w:rPr>
              <w:t>Aerosol Spray Cleaning/Degreasing -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53F97A10" w14:textId="77777777">
            <w:pPr>
              <w:pStyle w:val="RTableTextAbt"/>
              <w:rPr>
                <w:szCs w:val="18"/>
              </w:rPr>
            </w:pPr>
            <w:r w:rsidRPr="00C66050">
              <w:t xml:space="preserve">$8,795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4CC9660" w14:textId="77777777">
            <w:pPr>
              <w:pStyle w:val="RTableTextAbt"/>
              <w:rPr>
                <w:szCs w:val="18"/>
              </w:rPr>
            </w:pPr>
            <w:r w:rsidRPr="00C66050">
              <w:t xml:space="preserve">$8,975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7B19D31" w14:textId="77777777">
            <w:pPr>
              <w:pStyle w:val="RTableTextAbt"/>
              <w:rPr>
                <w:szCs w:val="18"/>
              </w:rPr>
            </w:pPr>
            <w:r>
              <w:rPr>
                <w:szCs w:val="18"/>
              </w:rPr>
              <w:t xml:space="preserve">$24,29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3E8431B" w14:textId="77777777">
            <w:pPr>
              <w:pStyle w:val="RTableTextAbt"/>
              <w:rPr>
                <w:szCs w:val="18"/>
              </w:rPr>
            </w:pPr>
            <w:r>
              <w:rPr>
                <w:szCs w:val="18"/>
              </w:rPr>
              <w:t xml:space="preserve">$24,787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106348A4" w14:textId="77777777">
            <w:pPr>
              <w:pStyle w:val="RTableTextAbt"/>
              <w:jc w:val="center"/>
              <w:rPr>
                <w:szCs w:val="18"/>
              </w:rPr>
            </w:pPr>
            <w:r w:rsidRPr="00425568">
              <w:rPr>
                <w:szCs w:val="18"/>
              </w:rPr>
              <w:t>Prescriptive Controls</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4BE66949" w14:textId="77777777">
            <w:pPr>
              <w:pStyle w:val="RTableTextAbt"/>
              <w:jc w:val="center"/>
              <w:rPr>
                <w:szCs w:val="18"/>
              </w:rPr>
            </w:pPr>
            <w:r w:rsidRPr="00425568">
              <w:rPr>
                <w:szCs w:val="18"/>
              </w:rPr>
              <w:t>Prohibition</w:t>
            </w:r>
          </w:p>
        </w:tc>
      </w:tr>
      <w:tr w14:paraId="74905DE7"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04033B4A" w14:textId="77777777">
            <w:pPr>
              <w:pStyle w:val="LTableTextAbt"/>
              <w:rPr>
                <w:szCs w:val="18"/>
              </w:rPr>
            </w:pPr>
            <w:r w:rsidRPr="000A6FFF">
              <w:rPr>
                <w:szCs w:val="18"/>
              </w:rPr>
              <w:t>Liquid and Spray Batch Cold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0B063744" w14:textId="77777777">
            <w:pPr>
              <w:pStyle w:val="RTableTextAbt"/>
              <w:rPr>
                <w:szCs w:val="18"/>
              </w:rPr>
            </w:pPr>
            <w:r w:rsidRPr="00C66050">
              <w:t xml:space="preserve">$73,299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882D3B8" w14:textId="77777777">
            <w:pPr>
              <w:pStyle w:val="RTableTextAbt"/>
              <w:rPr>
                <w:szCs w:val="18"/>
              </w:rPr>
            </w:pPr>
            <w:r w:rsidRPr="00C66050">
              <w:t xml:space="preserve">$73,299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E00ED2C" w14:textId="77777777">
            <w:pPr>
              <w:pStyle w:val="RTableTextAbt"/>
              <w:rPr>
                <w:szCs w:val="18"/>
              </w:rPr>
            </w:pPr>
            <w:r>
              <w:rPr>
                <w:szCs w:val="18"/>
              </w:rPr>
              <w:t xml:space="preserve">$202,11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249774B9" w14:textId="77777777">
            <w:pPr>
              <w:pStyle w:val="RTableTextAbt"/>
              <w:rPr>
                <w:szCs w:val="18"/>
              </w:rPr>
            </w:pPr>
            <w:r>
              <w:rPr>
                <w:szCs w:val="18"/>
              </w:rPr>
              <w:t xml:space="preserve">$202,11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61659879"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11974DCD" w14:textId="77777777">
            <w:pPr>
              <w:pStyle w:val="RTableTextAbt"/>
              <w:jc w:val="center"/>
              <w:rPr>
                <w:szCs w:val="18"/>
              </w:rPr>
            </w:pPr>
            <w:r w:rsidRPr="00425568">
              <w:rPr>
                <w:szCs w:val="18"/>
              </w:rPr>
              <w:t>Prohibition</w:t>
            </w:r>
          </w:p>
        </w:tc>
      </w:tr>
      <w:tr w14:paraId="2565E841"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616F5C1B" w14:textId="77777777">
            <w:pPr>
              <w:pStyle w:val="LTableTextAbt"/>
              <w:rPr>
                <w:szCs w:val="18"/>
              </w:rPr>
            </w:pPr>
            <w:r w:rsidRPr="000A6FFF">
              <w:rPr>
                <w:szCs w:val="18"/>
              </w:rPr>
              <w:t>Photographic Film U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082D54F3" w14:textId="77777777">
            <w:pPr>
              <w:pStyle w:val="RTableTextAbt"/>
              <w:rPr>
                <w:szCs w:val="18"/>
              </w:rPr>
            </w:pPr>
            <w:r w:rsidRPr="00C66050">
              <w:t xml:space="preserve">$23,979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E209949" w14:textId="77777777">
            <w:pPr>
              <w:pStyle w:val="RTableTextAbt"/>
              <w:rPr>
                <w:szCs w:val="18"/>
              </w:rPr>
            </w:pPr>
            <w:r w:rsidRPr="00C66050">
              <w:t xml:space="preserve">$23,979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3A56966" w14:textId="77777777">
            <w:pPr>
              <w:pStyle w:val="RTableTextAbt"/>
              <w:rPr>
                <w:szCs w:val="18"/>
              </w:rPr>
            </w:pPr>
            <w:r>
              <w:rPr>
                <w:szCs w:val="18"/>
              </w:rPr>
              <w:t xml:space="preserve">$66,12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BC94CC4" w14:textId="77777777">
            <w:pPr>
              <w:pStyle w:val="RTableTextAbt"/>
              <w:rPr>
                <w:szCs w:val="18"/>
              </w:rPr>
            </w:pPr>
            <w:r>
              <w:rPr>
                <w:szCs w:val="18"/>
              </w:rPr>
              <w:t xml:space="preserve">$66,12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4492C575"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4DADF391" w14:textId="77777777">
            <w:pPr>
              <w:pStyle w:val="RTableTextAbt"/>
              <w:jc w:val="center"/>
              <w:rPr>
                <w:szCs w:val="18"/>
              </w:rPr>
            </w:pPr>
            <w:r w:rsidRPr="00425568">
              <w:rPr>
                <w:szCs w:val="18"/>
              </w:rPr>
              <w:t>Prohibition</w:t>
            </w:r>
          </w:p>
        </w:tc>
      </w:tr>
      <w:tr w14:paraId="6F73CB02"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518BD2A4" w14:textId="77777777">
            <w:pPr>
              <w:pStyle w:val="LTableTextAbt"/>
              <w:rPr>
                <w:szCs w:val="18"/>
              </w:rPr>
            </w:pPr>
            <w:r w:rsidRPr="000A6FFF">
              <w:rPr>
                <w:szCs w:val="18"/>
              </w:rPr>
              <w:t>Lubricants and Grease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7C1CACED" w14:textId="77777777">
            <w:pPr>
              <w:pStyle w:val="RTableTextAbt"/>
              <w:rPr>
                <w:szCs w:val="18"/>
              </w:rPr>
            </w:pPr>
            <w:r w:rsidRPr="00C66050">
              <w:t xml:space="preserve">$273,955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322E7A5" w14:textId="77777777">
            <w:pPr>
              <w:pStyle w:val="RTableTextAbt"/>
              <w:rPr>
                <w:szCs w:val="18"/>
              </w:rPr>
            </w:pPr>
            <w:r w:rsidRPr="00C66050">
              <w:t xml:space="preserve">$273,955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D1DA658" w14:textId="77777777">
            <w:pPr>
              <w:pStyle w:val="RTableTextAbt"/>
              <w:rPr>
                <w:szCs w:val="18"/>
              </w:rPr>
            </w:pPr>
            <w:r>
              <w:rPr>
                <w:szCs w:val="18"/>
              </w:rPr>
              <w:t xml:space="preserve">$755,41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5834C1F" w14:textId="77777777">
            <w:pPr>
              <w:pStyle w:val="RTableTextAbt"/>
              <w:rPr>
                <w:szCs w:val="18"/>
              </w:rPr>
            </w:pPr>
            <w:r>
              <w:rPr>
                <w:szCs w:val="18"/>
              </w:rPr>
              <w:t xml:space="preserve">$755,41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690C060B"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0D50CA76" w14:textId="77777777">
            <w:pPr>
              <w:pStyle w:val="RTableTextAbt"/>
              <w:jc w:val="center"/>
              <w:rPr>
                <w:szCs w:val="18"/>
              </w:rPr>
            </w:pPr>
            <w:r w:rsidRPr="00425568">
              <w:rPr>
                <w:szCs w:val="18"/>
              </w:rPr>
              <w:t>Prohibition</w:t>
            </w:r>
          </w:p>
        </w:tc>
      </w:tr>
      <w:tr w14:paraId="117C23EF"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48400A21" w14:textId="77777777">
            <w:pPr>
              <w:pStyle w:val="LTableTextAbt"/>
              <w:rPr>
                <w:szCs w:val="18"/>
              </w:rPr>
            </w:pPr>
            <w:r w:rsidRPr="000A6FFF">
              <w:rPr>
                <w:szCs w:val="18"/>
              </w:rPr>
              <w:t>Wipe and Liquid Cleaning and Polish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5BD17E4F" w14:textId="77777777">
            <w:pPr>
              <w:pStyle w:val="RTableTextAbt"/>
              <w:rPr>
                <w:szCs w:val="18"/>
              </w:rPr>
            </w:pPr>
            <w:r w:rsidRPr="00C66050">
              <w:t xml:space="preserve">$15,906,531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EE7933D" w14:textId="77777777">
            <w:pPr>
              <w:pStyle w:val="RTableTextAbt"/>
              <w:rPr>
                <w:szCs w:val="18"/>
              </w:rPr>
            </w:pPr>
            <w:r w:rsidRPr="00C66050">
              <w:t xml:space="preserve">$15,906,531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5084C45" w14:textId="77777777">
            <w:pPr>
              <w:pStyle w:val="RTableTextAbt"/>
              <w:rPr>
                <w:szCs w:val="18"/>
              </w:rPr>
            </w:pPr>
            <w:r>
              <w:rPr>
                <w:szCs w:val="18"/>
              </w:rPr>
              <w:t xml:space="preserve">$43,931,27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A62ED5A" w14:textId="77777777">
            <w:pPr>
              <w:pStyle w:val="RTableTextAbt"/>
              <w:rPr>
                <w:szCs w:val="18"/>
              </w:rPr>
            </w:pPr>
            <w:r>
              <w:rPr>
                <w:szCs w:val="18"/>
              </w:rPr>
              <w:t xml:space="preserve">$43,931,27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103859F5"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5CDFD1B0" w14:textId="77777777">
            <w:pPr>
              <w:pStyle w:val="RTableTextAbt"/>
              <w:jc w:val="center"/>
              <w:rPr>
                <w:szCs w:val="18"/>
              </w:rPr>
            </w:pPr>
            <w:r w:rsidRPr="00425568">
              <w:rPr>
                <w:szCs w:val="18"/>
              </w:rPr>
              <w:t>Prohibition</w:t>
            </w:r>
          </w:p>
        </w:tc>
      </w:tr>
      <w:tr w14:paraId="27884377"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627B36E1" w14:textId="77777777">
            <w:pPr>
              <w:pStyle w:val="LTableTextAbt"/>
              <w:rPr>
                <w:szCs w:val="18"/>
              </w:rPr>
            </w:pPr>
            <w:r w:rsidRPr="000A6FFF">
              <w:rPr>
                <w:szCs w:val="18"/>
              </w:rPr>
              <w:t>Inks and Ink Remov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2BF53247" w14:textId="77777777">
            <w:pPr>
              <w:pStyle w:val="RTableTextAbt"/>
              <w:rPr>
                <w:szCs w:val="18"/>
              </w:rPr>
            </w:pPr>
            <w:r w:rsidRPr="00C66050">
              <w:t xml:space="preserve">$3,637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8968DC7" w14:textId="77777777">
            <w:pPr>
              <w:pStyle w:val="RTableTextAbt"/>
              <w:rPr>
                <w:szCs w:val="18"/>
              </w:rPr>
            </w:pPr>
            <w:r w:rsidRPr="00C66050">
              <w:t xml:space="preserve">$3,637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42CA1024" w14:textId="77777777">
            <w:pPr>
              <w:pStyle w:val="RTableTextAbt"/>
              <w:rPr>
                <w:szCs w:val="18"/>
              </w:rPr>
            </w:pPr>
            <w:r>
              <w:rPr>
                <w:szCs w:val="18"/>
              </w:rPr>
              <w:t xml:space="preserve">$10,02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5CDA10DD" w14:textId="77777777">
            <w:pPr>
              <w:pStyle w:val="RTableTextAbt"/>
              <w:rPr>
                <w:szCs w:val="18"/>
              </w:rPr>
            </w:pPr>
            <w:r>
              <w:rPr>
                <w:szCs w:val="18"/>
              </w:rPr>
              <w:t xml:space="preserve">$10,028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34C5DBAE"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2589838B" w14:textId="77777777">
            <w:pPr>
              <w:pStyle w:val="RTableTextAbt"/>
              <w:jc w:val="center"/>
              <w:rPr>
                <w:szCs w:val="18"/>
              </w:rPr>
            </w:pPr>
            <w:r w:rsidRPr="00425568">
              <w:rPr>
                <w:szCs w:val="18"/>
              </w:rPr>
              <w:t>Prohibition</w:t>
            </w:r>
          </w:p>
        </w:tc>
      </w:tr>
      <w:tr w14:paraId="5DF468BB"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3190E926" w14:textId="77777777">
            <w:pPr>
              <w:pStyle w:val="LTableTextAbt"/>
              <w:rPr>
                <w:szCs w:val="18"/>
              </w:rPr>
            </w:pPr>
            <w:r w:rsidRPr="000A6FFF">
              <w:rPr>
                <w:szCs w:val="18"/>
              </w:rPr>
              <w:t>Anti-Spatter Welding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1F4D2422" w14:textId="77777777">
            <w:pPr>
              <w:pStyle w:val="RTableTextAbt"/>
              <w:rPr>
                <w:szCs w:val="18"/>
              </w:rPr>
            </w:pPr>
            <w:r w:rsidRPr="00C66050">
              <w:t xml:space="preserve">$26,911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D6FF135" w14:textId="77777777">
            <w:pPr>
              <w:pStyle w:val="RTableTextAbt"/>
              <w:rPr>
                <w:szCs w:val="18"/>
              </w:rPr>
            </w:pPr>
            <w:r w:rsidRPr="00C66050">
              <w:t xml:space="preserve">$26,911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A857BAE" w14:textId="77777777">
            <w:pPr>
              <w:pStyle w:val="RTableTextAbt"/>
              <w:rPr>
                <w:szCs w:val="18"/>
              </w:rPr>
            </w:pPr>
            <w:r>
              <w:rPr>
                <w:szCs w:val="18"/>
              </w:rPr>
              <w:t xml:space="preserve">$74,206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DE6C51C" w14:textId="77777777">
            <w:pPr>
              <w:pStyle w:val="RTableTextAbt"/>
              <w:rPr>
                <w:szCs w:val="18"/>
              </w:rPr>
            </w:pPr>
            <w:r>
              <w:rPr>
                <w:szCs w:val="18"/>
              </w:rPr>
              <w:t xml:space="preserve">$74,206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4924A999"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1E8B381D" w14:textId="77777777">
            <w:pPr>
              <w:pStyle w:val="RTableTextAbt"/>
              <w:jc w:val="center"/>
              <w:rPr>
                <w:szCs w:val="18"/>
              </w:rPr>
            </w:pPr>
            <w:r w:rsidRPr="00425568">
              <w:rPr>
                <w:szCs w:val="18"/>
              </w:rPr>
              <w:t>Prohibition</w:t>
            </w:r>
          </w:p>
        </w:tc>
      </w:tr>
      <w:tr w14:paraId="60A05FFA" w14:textId="77777777" w:rsidTr="00CD48B1">
        <w:tblPrEx>
          <w:tblW w:w="14040" w:type="dxa"/>
          <w:tblInd w:w="-360" w:type="dxa"/>
          <w:tblLayout w:type="fixed"/>
          <w:tblCellMar>
            <w:left w:w="0" w:type="dxa"/>
            <w:right w:w="58" w:type="dxa"/>
          </w:tblCellMar>
          <w:tblLook w:val="04A0"/>
        </w:tblPrEx>
        <w:trPr>
          <w:trHeight w:val="224"/>
        </w:trPr>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0462B09E" w14:textId="77777777">
            <w:pPr>
              <w:pStyle w:val="LTableTextAbt"/>
              <w:rPr>
                <w:szCs w:val="18"/>
              </w:rPr>
            </w:pPr>
            <w:r w:rsidRPr="000A6FFF">
              <w:rPr>
                <w:szCs w:val="18"/>
              </w:rPr>
              <w:t>Mold Cleaning, Release and Protectant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591E5957" w14:textId="77777777">
            <w:pPr>
              <w:pStyle w:val="RTableTextAbt"/>
              <w:rPr>
                <w:szCs w:val="18"/>
              </w:rPr>
            </w:pPr>
            <w:r w:rsidRPr="00C66050">
              <w:t xml:space="preserve">$699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C56446E" w14:textId="77777777">
            <w:pPr>
              <w:pStyle w:val="RTableTextAbt"/>
              <w:rPr>
                <w:szCs w:val="18"/>
              </w:rPr>
            </w:pPr>
            <w:r w:rsidRPr="00C66050">
              <w:t xml:space="preserve">$699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48C2A66" w14:textId="77777777">
            <w:pPr>
              <w:pStyle w:val="RTableTextAbt"/>
              <w:rPr>
                <w:szCs w:val="18"/>
              </w:rPr>
            </w:pPr>
            <w:r>
              <w:rPr>
                <w:szCs w:val="18"/>
              </w:rPr>
              <w:t xml:space="preserve">$1,927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0433709" w14:textId="77777777">
            <w:pPr>
              <w:pStyle w:val="RTableTextAbt"/>
              <w:rPr>
                <w:szCs w:val="18"/>
              </w:rPr>
            </w:pPr>
            <w:r>
              <w:rPr>
                <w:szCs w:val="18"/>
              </w:rPr>
              <w:t xml:space="preserve">$1,927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232384" w:rsidRPr="00425568" w:rsidP="00CB1C05" w14:paraId="0DA34604" w14:textId="77777777">
            <w:pPr>
              <w:pStyle w:val="RTableTextAbt"/>
              <w:jc w:val="center"/>
              <w:rPr>
                <w:szCs w:val="18"/>
              </w:rPr>
            </w:pPr>
            <w:r w:rsidRPr="00425568">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4BC1B097" w14:textId="77777777">
            <w:pPr>
              <w:pStyle w:val="RTableTextAbt"/>
              <w:jc w:val="center"/>
              <w:rPr>
                <w:szCs w:val="18"/>
              </w:rPr>
            </w:pPr>
            <w:r w:rsidRPr="00425568">
              <w:rPr>
                <w:szCs w:val="18"/>
              </w:rPr>
              <w:t>Prohibition</w:t>
            </w:r>
          </w:p>
        </w:tc>
      </w:tr>
      <w:tr w14:paraId="16F1B15C" w14:textId="77777777" w:rsidTr="00CD48B1">
        <w:tblPrEx>
          <w:tblW w:w="14040" w:type="dxa"/>
          <w:tblInd w:w="-360" w:type="dxa"/>
          <w:tblLayout w:type="fixed"/>
          <w:tblCellMar>
            <w:left w:w="0" w:type="dxa"/>
            <w:right w:w="58" w:type="dxa"/>
          </w:tblCellMar>
          <w:tblLook w:val="04A0"/>
        </w:tblPrEx>
        <w:trPr>
          <w:trHeight w:val="224"/>
        </w:trPr>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038EF2D5" w14:textId="77777777">
            <w:pPr>
              <w:pStyle w:val="LTableTextAbt"/>
              <w:rPr>
                <w:szCs w:val="18"/>
              </w:rPr>
            </w:pPr>
            <w:r w:rsidRPr="000A6FFF">
              <w:rPr>
                <w:szCs w:val="18"/>
              </w:rPr>
              <w:t>Dry Cleaning (Dry Cleaning Machines &amp; Spot Remover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32384" w:rsidRPr="000A6FFF" w:rsidP="00CB1C05" w14:paraId="1E069645" w14:textId="77777777">
            <w:pPr>
              <w:pStyle w:val="RTableTextAbt"/>
              <w:rPr>
                <w:szCs w:val="18"/>
              </w:rPr>
            </w:pPr>
            <w:r w:rsidRPr="00C66050">
              <w:t xml:space="preserve">$775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7DBF9414" w14:textId="77777777">
            <w:pPr>
              <w:pStyle w:val="RTableTextAbt"/>
              <w:rPr>
                <w:szCs w:val="18"/>
              </w:rPr>
            </w:pPr>
            <w:r w:rsidRPr="00C66050">
              <w:t xml:space="preserve">$242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39A0BA41" w14:textId="77777777">
            <w:pPr>
              <w:pStyle w:val="RTableTextAbt"/>
              <w:rPr>
                <w:szCs w:val="18"/>
              </w:rPr>
            </w:pPr>
            <w:r>
              <w:rPr>
                <w:szCs w:val="18"/>
              </w:rPr>
              <w:t xml:space="preserve">$2,13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6616142C" w14:textId="77777777">
            <w:pPr>
              <w:pStyle w:val="RTableTextAbt"/>
              <w:rPr>
                <w:szCs w:val="18"/>
              </w:rPr>
            </w:pPr>
            <w:r>
              <w:rPr>
                <w:szCs w:val="18"/>
              </w:rPr>
              <w:t xml:space="preserve">$66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425568" w:rsidP="00CB1C05" w14:paraId="7810BD8A" w14:textId="77777777">
            <w:pPr>
              <w:pStyle w:val="RTableTextAbt"/>
              <w:jc w:val="center"/>
              <w:rPr>
                <w:szCs w:val="18"/>
              </w:rPr>
            </w:pPr>
            <w:r>
              <w:rPr>
                <w:szCs w:val="18"/>
              </w:rPr>
              <w:t>10-Year Phase Out</w:t>
            </w:r>
          </w:p>
        </w:tc>
        <w:tc>
          <w:tcPr>
            <w:tcW w:w="1530" w:type="dxa"/>
            <w:tcBorders>
              <w:top w:val="single" w:sz="4" w:space="0" w:color="auto"/>
              <w:left w:val="nil"/>
              <w:bottom w:val="single" w:sz="4" w:space="0" w:color="auto"/>
              <w:right w:val="single" w:sz="4" w:space="0" w:color="auto"/>
            </w:tcBorders>
            <w:shd w:val="clear" w:color="auto" w:fill="auto"/>
            <w:vAlign w:val="center"/>
          </w:tcPr>
          <w:p w:rsidR="00232384" w:rsidRPr="00425568" w:rsidP="00CB1C05" w14:paraId="35444401" w14:textId="77777777">
            <w:pPr>
              <w:pStyle w:val="RTableTextAbt"/>
              <w:jc w:val="center"/>
              <w:rPr>
                <w:szCs w:val="18"/>
              </w:rPr>
            </w:pPr>
            <w:r>
              <w:rPr>
                <w:szCs w:val="18"/>
              </w:rPr>
              <w:t>15-Year Phase Out</w:t>
            </w:r>
          </w:p>
        </w:tc>
      </w:tr>
      <w:tr w14:paraId="2062DCD0"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232384" w:rsidRPr="000A6FFF" w:rsidP="00CB1C05" w14:paraId="512DC57A" w14:textId="77777777">
            <w:pPr>
              <w:pStyle w:val="LTableTextAbt"/>
              <w:rPr>
                <w:szCs w:val="18"/>
              </w:rPr>
            </w:pPr>
            <w:r w:rsidRPr="000A6FFF">
              <w:rPr>
                <w:b/>
                <w:szCs w:val="18"/>
              </w:rPr>
              <w:t>Tot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232384" w:rsidRPr="00032344" w:rsidP="00CB1C05" w14:paraId="63FDB5DB" w14:textId="77777777">
            <w:pPr>
              <w:pStyle w:val="RTableTextAbt"/>
              <w:rPr>
                <w:b/>
                <w:bCs w:val="0"/>
                <w:szCs w:val="18"/>
              </w:rPr>
            </w:pPr>
            <w:r w:rsidRPr="00CD48B1">
              <w:rPr>
                <w:b/>
                <w:bCs w:val="0"/>
              </w:rPr>
              <w:t xml:space="preserve">$26,709,730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232384" w:rsidRPr="00032344" w:rsidP="00CB1C05" w14:paraId="173678EA" w14:textId="77777777">
            <w:pPr>
              <w:pStyle w:val="RTableTextAbt"/>
              <w:rPr>
                <w:b/>
                <w:bCs w:val="0"/>
                <w:szCs w:val="18"/>
              </w:rPr>
            </w:pPr>
            <w:r w:rsidRPr="00CD48B1">
              <w:rPr>
                <w:b/>
                <w:bCs w:val="0"/>
              </w:rPr>
              <w:t xml:space="preserve">$26,629,312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1FC96122" w14:textId="77777777">
            <w:pPr>
              <w:pStyle w:val="RTableTextAbt"/>
              <w:rPr>
                <w:b/>
                <w:szCs w:val="18"/>
              </w:rPr>
            </w:pPr>
            <w:r w:rsidRPr="00B625B2">
              <w:rPr>
                <w:b/>
                <w:bCs w:val="0"/>
                <w:szCs w:val="18"/>
              </w:rPr>
              <w:t xml:space="preserve">$73,761,21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232384" w:rsidRPr="000A6FFF" w:rsidP="00CB1C05" w14:paraId="0BA00AB4" w14:textId="77777777">
            <w:pPr>
              <w:pStyle w:val="RTableTextAbt"/>
              <w:rPr>
                <w:b/>
                <w:szCs w:val="18"/>
              </w:rPr>
            </w:pPr>
            <w:r w:rsidRPr="00B625B2">
              <w:rPr>
                <w:b/>
                <w:bCs w:val="0"/>
                <w:szCs w:val="18"/>
              </w:rPr>
              <w:t xml:space="preserve">$73,539,46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232384" w:rsidRPr="00425568" w:rsidP="00CB1C05" w14:paraId="15C75B75" w14:textId="77777777">
            <w:pPr>
              <w:spacing w:after="0"/>
              <w:jc w:val="center"/>
              <w:rPr>
                <w:b/>
                <w:color w:val="000000"/>
                <w:sz w:val="18"/>
                <w:szCs w:val="18"/>
              </w:rPr>
            </w:pPr>
          </w:p>
        </w:tc>
        <w:tc>
          <w:tcPr>
            <w:tcW w:w="1530" w:type="dxa"/>
            <w:tcBorders>
              <w:top w:val="single" w:sz="4" w:space="0" w:color="auto"/>
              <w:left w:val="nil"/>
              <w:bottom w:val="single" w:sz="4" w:space="0" w:color="auto"/>
              <w:right w:val="single" w:sz="4" w:space="0" w:color="auto"/>
            </w:tcBorders>
            <w:shd w:val="clear" w:color="auto" w:fill="auto"/>
          </w:tcPr>
          <w:p w:rsidR="00232384" w:rsidRPr="00425568" w:rsidP="00CB1C05" w14:paraId="1C0C5699" w14:textId="77777777">
            <w:pPr>
              <w:spacing w:after="0"/>
              <w:jc w:val="center"/>
              <w:rPr>
                <w:b/>
                <w:color w:val="000000"/>
                <w:sz w:val="18"/>
                <w:szCs w:val="18"/>
              </w:rPr>
            </w:pPr>
          </w:p>
        </w:tc>
      </w:tr>
      <w:tr w14:paraId="60CAE8CF" w14:textId="77777777" w:rsidTr="008E6851">
        <w:tblPrEx>
          <w:tblW w:w="14040" w:type="dxa"/>
          <w:tblInd w:w="-360" w:type="dxa"/>
          <w:tblLayout w:type="fixed"/>
          <w:tblCellMar>
            <w:left w:w="0" w:type="dxa"/>
            <w:right w:w="58" w:type="dxa"/>
          </w:tblCellMar>
          <w:tblLook w:val="04A0"/>
        </w:tblPrEx>
        <w:tc>
          <w:tcPr>
            <w:tcW w:w="14040" w:type="dxa"/>
            <w:gridSpan w:val="7"/>
            <w:tcBorders>
              <w:top w:val="single" w:sz="4" w:space="0" w:color="auto"/>
              <w:left w:val="single" w:sz="4" w:space="0" w:color="auto"/>
              <w:bottom w:val="single" w:sz="4" w:space="0" w:color="auto"/>
              <w:right w:val="single" w:sz="4" w:space="0" w:color="auto"/>
            </w:tcBorders>
            <w:shd w:val="clear" w:color="000000" w:fill="FFFFFF"/>
            <w:vAlign w:val="center"/>
          </w:tcPr>
          <w:p w:rsidR="00B4708A" w:rsidP="00CB1C05" w14:paraId="0BBDD801" w14:textId="77777777">
            <w:pPr>
              <w:pStyle w:val="RTableTextAbt"/>
              <w:jc w:val="left"/>
              <w:rPr>
                <w:szCs w:val="18"/>
              </w:rPr>
            </w:pPr>
            <w:r w:rsidRPr="00F973F1">
              <w:rPr>
                <w:szCs w:val="18"/>
                <w:vertAlign w:val="superscript"/>
              </w:rPr>
              <w:t>1</w:t>
            </w:r>
            <w:r w:rsidR="00DF3938">
              <w:rPr>
                <w:szCs w:val="18"/>
              </w:rPr>
              <w:t xml:space="preserve">Vapor degreasing </w:t>
            </w:r>
            <w:r w:rsidR="00937F08">
              <w:rPr>
                <w:szCs w:val="18"/>
              </w:rPr>
              <w:t>benefits</w:t>
            </w:r>
            <w:r w:rsidR="00DF3938">
              <w:rPr>
                <w:szCs w:val="18"/>
              </w:rPr>
              <w:t xml:space="preserve"> are lower under Option 2 compared to Option 1 because </w:t>
            </w:r>
            <w:r>
              <w:rPr>
                <w:szCs w:val="18"/>
              </w:rPr>
              <w:t>25 percent of vapor degreasers are assumed to be eligible for the section 6(g) exemption for aircraft skins and aerospace degreasing, respectively.</w:t>
            </w:r>
          </w:p>
          <w:p w:rsidR="00B4708A" w:rsidRPr="00F65C52" w:rsidP="00CB1C05" w14:paraId="0D1459EF" w14:textId="77777777">
            <w:pPr>
              <w:pStyle w:val="RTableTextAbt"/>
              <w:jc w:val="left"/>
              <w:rPr>
                <w:szCs w:val="18"/>
              </w:rPr>
            </w:pPr>
            <w:r>
              <w:rPr>
                <w:szCs w:val="18"/>
                <w:vertAlign w:val="superscript"/>
              </w:rPr>
              <w:t>2</w:t>
            </w:r>
            <w:r>
              <w:rPr>
                <w:szCs w:val="18"/>
              </w:rPr>
              <w:t>While there are limited exemptions for adhesives and sealants, this analysis assumes all users and formulators switch to alternatives because it is likely to be the most cost-effective option.</w:t>
            </w:r>
          </w:p>
        </w:tc>
      </w:tr>
    </w:tbl>
    <w:p w:rsidR="00325043" w14:paraId="635235DF" w14:textId="77777777"/>
    <w:tbl>
      <w:tblPr>
        <w:tblW w:w="14040" w:type="dxa"/>
        <w:tblInd w:w="-360" w:type="dxa"/>
        <w:tblLayout w:type="fixed"/>
        <w:tblCellMar>
          <w:left w:w="0" w:type="dxa"/>
          <w:right w:w="58" w:type="dxa"/>
        </w:tblCellMar>
        <w:tblLook w:val="04A0"/>
      </w:tblPr>
      <w:tblGrid>
        <w:gridCol w:w="6390"/>
        <w:gridCol w:w="1080"/>
        <w:gridCol w:w="1260"/>
        <w:gridCol w:w="1080"/>
        <w:gridCol w:w="1170"/>
        <w:gridCol w:w="1530"/>
        <w:gridCol w:w="1530"/>
      </w:tblGrid>
      <w:tr w14:paraId="15137C14" w14:textId="77777777" w:rsidTr="008E6851">
        <w:tblPrEx>
          <w:tblW w:w="14040" w:type="dxa"/>
          <w:tblInd w:w="-360" w:type="dxa"/>
          <w:tblLayout w:type="fixed"/>
          <w:tblCellMar>
            <w:left w:w="0" w:type="dxa"/>
            <w:right w:w="58" w:type="dxa"/>
          </w:tblCellMar>
          <w:tblLook w:val="04A0"/>
        </w:tblPrEx>
        <w:trPr>
          <w:trHeight w:val="270"/>
          <w:tblHeader/>
        </w:trPr>
        <w:tc>
          <w:tcPr>
            <w:tcW w:w="14040" w:type="dxa"/>
            <w:gridSpan w:val="7"/>
            <w:tcBorders>
              <w:top w:val="nil"/>
              <w:left w:val="nil"/>
              <w:bottom w:val="single" w:sz="4" w:space="0" w:color="auto"/>
              <w:right w:val="nil"/>
            </w:tcBorders>
            <w:shd w:val="clear" w:color="auto" w:fill="auto"/>
            <w:vAlign w:val="center"/>
          </w:tcPr>
          <w:p w:rsidR="00B4708A" w:rsidRPr="00FC31A6" w:rsidP="00CB1C05" w14:paraId="63E9A2B2" w14:textId="77777777">
            <w:pPr>
              <w:pStyle w:val="TableTitleA"/>
            </w:pPr>
            <w:bookmarkStart w:id="48" w:name="_Ref158821765"/>
            <w:bookmarkStart w:id="49" w:name="_Toc165378790"/>
            <w:r w:rsidRPr="006F6A0D">
              <w:t>Table ES-</w:t>
            </w:r>
            <w:r w:rsidR="00BC4B5D">
              <w:fldChar w:fldCharType="begin" w:fldLock="1"/>
            </w:r>
            <w:r w:rsidR="00BC4B5D">
              <w:instrText xml:space="preserve"> SEQ Table_ES- \* ARABIC </w:instrText>
            </w:r>
            <w:r w:rsidR="00BC4B5D">
              <w:fldChar w:fldCharType="separate"/>
            </w:r>
            <w:r w:rsidR="0092222B">
              <w:rPr>
                <w:noProof/>
              </w:rPr>
              <w:t>9</w:t>
            </w:r>
            <w:r w:rsidR="00BC4B5D">
              <w:rPr>
                <w:noProof/>
              </w:rPr>
              <w:fldChar w:fldCharType="end"/>
            </w:r>
            <w:bookmarkEnd w:id="48"/>
            <w:r w:rsidRPr="006F6A0D">
              <w:t xml:space="preserve">: </w:t>
            </w:r>
            <w:r w:rsidR="00CD3CDF">
              <w:t xml:space="preserve">Total 20-Year </w:t>
            </w:r>
            <w:r w:rsidR="00301D23">
              <w:t xml:space="preserve">Annualized </w:t>
            </w:r>
            <w:r w:rsidRPr="00FC31A6" w:rsidR="00301D23">
              <w:t>Benefits</w:t>
            </w:r>
            <w:r w:rsidRPr="00FC31A6">
              <w:t xml:space="preserve"> by Use Category and Option (</w:t>
            </w:r>
            <w:r w:rsidR="0026040E">
              <w:t>7</w:t>
            </w:r>
            <w:r w:rsidR="00922317">
              <w:t>%</w:t>
            </w:r>
            <w:r w:rsidRPr="00FC31A6">
              <w:t xml:space="preserve"> Discount Rate</w:t>
            </w:r>
            <w:r w:rsidR="004E26D1">
              <w:t>, 2022$</w:t>
            </w:r>
            <w:r w:rsidRPr="00FC31A6">
              <w:t>)</w:t>
            </w:r>
            <w:bookmarkEnd w:id="49"/>
          </w:p>
        </w:tc>
      </w:tr>
      <w:tr w14:paraId="06D93601" w14:textId="77777777" w:rsidTr="008E6851">
        <w:tblPrEx>
          <w:tblW w:w="14040" w:type="dxa"/>
          <w:tblInd w:w="-360" w:type="dxa"/>
          <w:tblLayout w:type="fixed"/>
          <w:tblCellMar>
            <w:left w:w="0" w:type="dxa"/>
            <w:right w:w="58" w:type="dxa"/>
          </w:tblCellMar>
          <w:tblLook w:val="04A0"/>
        </w:tblPrEx>
        <w:trPr>
          <w:tblHeader/>
        </w:trPr>
        <w:tc>
          <w:tcPr>
            <w:tcW w:w="639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08A" w:rsidRPr="00FC31A6" w:rsidP="00CB1C05" w14:paraId="278BD6F2" w14:textId="77777777">
            <w:pPr>
              <w:pStyle w:val="TableSubtitle"/>
              <w:rPr>
                <w:rFonts w:asciiTheme="minorHAnsi" w:hAnsiTheme="minorHAnsi" w:cstheme="minorHAnsi"/>
                <w:color w:val="auto"/>
                <w:sz w:val="16"/>
                <w:szCs w:val="16"/>
              </w:rPr>
            </w:pPr>
            <w:r w:rsidRPr="00FC31A6">
              <w:t>Use Category</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3AC1C6EC" w14:textId="77777777">
            <w:pPr>
              <w:pStyle w:val="TableSubtitle"/>
            </w:pPr>
            <w:r w:rsidRPr="00FC31A6">
              <w:t>Low Estimate</w:t>
            </w:r>
          </w:p>
        </w:tc>
        <w:tc>
          <w:tcPr>
            <w:tcW w:w="225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36F930BD" w14:textId="77777777">
            <w:pPr>
              <w:pStyle w:val="TableSubtitle"/>
            </w:pPr>
            <w:r w:rsidRPr="00FC31A6">
              <w:t>High Estimate</w:t>
            </w:r>
          </w:p>
        </w:tc>
        <w:tc>
          <w:tcPr>
            <w:tcW w:w="306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10CF96CF" w14:textId="77777777">
            <w:pPr>
              <w:pStyle w:val="TableSubtitle"/>
            </w:pPr>
            <w:r>
              <w:t>Notes</w:t>
            </w:r>
          </w:p>
        </w:tc>
      </w:tr>
      <w:tr w14:paraId="1CA90B0C" w14:textId="77777777" w:rsidTr="00962A9F">
        <w:tblPrEx>
          <w:tblW w:w="14040" w:type="dxa"/>
          <w:tblInd w:w="-360" w:type="dxa"/>
          <w:tblLayout w:type="fixed"/>
          <w:tblCellMar>
            <w:left w:w="0" w:type="dxa"/>
            <w:right w:w="58" w:type="dxa"/>
          </w:tblCellMar>
          <w:tblLook w:val="04A0"/>
        </w:tblPrEx>
        <w:trPr>
          <w:trHeight w:val="116"/>
          <w:tblHeader/>
        </w:trPr>
        <w:tc>
          <w:tcPr>
            <w:tcW w:w="639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55F97DAF" w14:textId="77777777">
            <w:pPr>
              <w:pStyle w:val="TableSubtitle"/>
              <w:rPr>
                <w:rFonts w:asciiTheme="minorHAnsi" w:hAnsiTheme="minorHAnsi" w:cstheme="minorHAnsi"/>
                <w:color w:val="auto"/>
                <w:sz w:val="16"/>
                <w:szCs w:val="16"/>
              </w:rPr>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5F577AB0" w14:textId="77777777">
            <w:pPr>
              <w:pStyle w:val="TableSubtitle"/>
            </w:pPr>
            <w:r w:rsidRPr="00FC31A6">
              <w:rPr>
                <w:rFonts w:cs="PMingLiU"/>
                <w:color w:val="FFFFFF"/>
              </w:rPr>
              <w:t>Option 1</w:t>
            </w:r>
          </w:p>
        </w:tc>
        <w:tc>
          <w:tcPr>
            <w:tcW w:w="126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3A0AA328" w14:textId="77777777">
            <w:pPr>
              <w:pStyle w:val="TableSubtitle"/>
            </w:pPr>
            <w:r w:rsidRPr="00FC31A6">
              <w:rPr>
                <w:rFonts w:cs="PMingLiU"/>
                <w:color w:val="FFFFFF"/>
              </w:rPr>
              <w:t>Option 2</w:t>
            </w: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4521FA9D" w14:textId="77777777">
            <w:pPr>
              <w:pStyle w:val="TableSubtitle"/>
            </w:pPr>
            <w:r w:rsidRPr="00FC31A6">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43984502" w14:textId="77777777">
            <w:pPr>
              <w:pStyle w:val="TableSubtitle"/>
            </w:pPr>
            <w:r w:rsidRPr="00FC31A6">
              <w:rPr>
                <w:rFonts w:cs="PMingLiU"/>
                <w:color w:val="FFFFFF"/>
              </w:rPr>
              <w:t>Option 2</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B4708A" w:rsidRPr="00FC31A6" w:rsidP="00CB1C05" w14:paraId="439C2DC0" w14:textId="77777777">
            <w:pPr>
              <w:pStyle w:val="TableSubtitle"/>
              <w:rPr>
                <w:rFonts w:cs="PMingLiU"/>
                <w:color w:val="FFFFFF"/>
              </w:rPr>
            </w:pPr>
            <w:r w:rsidRPr="00FC31A6">
              <w:rPr>
                <w:rFonts w:cs="PMingLiU"/>
                <w:color w:val="FFFFFF"/>
              </w:rPr>
              <w:t>Option 1</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tcPr>
          <w:p w:rsidR="00B4708A" w:rsidRPr="00FC31A6" w:rsidP="00CB1C05" w14:paraId="5993F84A" w14:textId="77777777">
            <w:pPr>
              <w:pStyle w:val="TableSubtitle"/>
            </w:pPr>
            <w:r w:rsidRPr="00FC31A6">
              <w:rPr>
                <w:rFonts w:cs="PMingLiU"/>
                <w:color w:val="FFFFFF"/>
              </w:rPr>
              <w:t>Option 2</w:t>
            </w:r>
          </w:p>
        </w:tc>
      </w:tr>
      <w:tr w14:paraId="76462C80"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1C198EDF" w14:textId="77777777">
            <w:pPr>
              <w:pStyle w:val="LTableTextAbt"/>
              <w:rPr>
                <w:szCs w:val="18"/>
              </w:rPr>
            </w:pPr>
            <w:r w:rsidRPr="000A6FFF">
              <w:rPr>
                <w:szCs w:val="18"/>
              </w:rPr>
              <w:t>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1B8ACDBE" w14:textId="77777777">
            <w:pPr>
              <w:pStyle w:val="RTableTextAbt"/>
              <w:rPr>
                <w:szCs w:val="18"/>
              </w:rPr>
            </w:pPr>
            <w:r w:rsidRPr="00213604">
              <w:t>$</w:t>
            </w:r>
            <w:r w:rsidR="0026040E">
              <w:rPr>
                <w:szCs w:val="18"/>
              </w:rPr>
              <w:t>38,259</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703A580" w14:textId="77777777">
            <w:pPr>
              <w:pStyle w:val="RTableTextAbt"/>
              <w:rPr>
                <w:szCs w:val="18"/>
              </w:rPr>
            </w:pPr>
            <w:r w:rsidRPr="00213604">
              <w:t>$</w:t>
            </w:r>
            <w:r w:rsidR="0026040E">
              <w:rPr>
                <w:szCs w:val="18"/>
              </w:rPr>
              <w:t>38,259</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1F0F12D" w14:textId="77777777">
            <w:pPr>
              <w:pStyle w:val="RTableTextAbt"/>
              <w:rPr>
                <w:szCs w:val="18"/>
              </w:rPr>
            </w:pPr>
            <w:r>
              <w:rPr>
                <w:szCs w:val="18"/>
              </w:rPr>
              <w:t xml:space="preserve">$129,91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360FE60" w14:textId="77777777">
            <w:pPr>
              <w:pStyle w:val="RTableTextAbt"/>
              <w:ind w:right="-54"/>
              <w:rPr>
                <w:szCs w:val="18"/>
              </w:rPr>
            </w:pPr>
            <w:r>
              <w:rPr>
                <w:szCs w:val="18"/>
              </w:rPr>
              <w:t xml:space="preserve">$129,91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2B0B771A"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71E4EC32" w14:textId="77777777">
            <w:pPr>
              <w:pStyle w:val="RTableTextAbt"/>
              <w:jc w:val="center"/>
              <w:rPr>
                <w:szCs w:val="18"/>
              </w:rPr>
            </w:pPr>
            <w:r w:rsidRPr="00505712">
              <w:rPr>
                <w:szCs w:val="18"/>
              </w:rPr>
              <w:t>WCPP</w:t>
            </w:r>
          </w:p>
        </w:tc>
      </w:tr>
      <w:tr w14:paraId="64B05F1F"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7D2631E4" w14:textId="77777777">
            <w:pPr>
              <w:pStyle w:val="LTableTextAbt"/>
              <w:rPr>
                <w:szCs w:val="18"/>
              </w:rPr>
            </w:pPr>
            <w:r w:rsidRPr="000A6FFF">
              <w:rPr>
                <w:szCs w:val="18"/>
              </w:rPr>
              <w:t>Import/Repackag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3D5500B9" w14:textId="77777777">
            <w:pPr>
              <w:pStyle w:val="RTableTextAbt"/>
              <w:rPr>
                <w:szCs w:val="18"/>
              </w:rPr>
            </w:pPr>
            <w:r w:rsidRPr="00213604">
              <w:t>$</w:t>
            </w:r>
            <w:r w:rsidR="0026040E">
              <w:rPr>
                <w:szCs w:val="18"/>
              </w:rPr>
              <w:t>557</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1098DA8" w14:textId="77777777">
            <w:pPr>
              <w:pStyle w:val="RTableTextAbt"/>
              <w:rPr>
                <w:szCs w:val="18"/>
              </w:rPr>
            </w:pPr>
            <w:r w:rsidRPr="00213604">
              <w:t>$</w:t>
            </w:r>
            <w:r w:rsidR="0026040E">
              <w:rPr>
                <w:szCs w:val="18"/>
              </w:rPr>
              <w:t>557</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68C0E57" w14:textId="77777777">
            <w:pPr>
              <w:pStyle w:val="RTableTextAbt"/>
              <w:rPr>
                <w:szCs w:val="18"/>
              </w:rPr>
            </w:pPr>
            <w:r>
              <w:rPr>
                <w:szCs w:val="18"/>
              </w:rPr>
              <w:t xml:space="preserve">$1,892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60F152C" w14:textId="77777777">
            <w:pPr>
              <w:pStyle w:val="RTableTextAbt"/>
              <w:ind w:right="-54"/>
              <w:rPr>
                <w:szCs w:val="18"/>
              </w:rPr>
            </w:pPr>
            <w:r>
              <w:rPr>
                <w:szCs w:val="18"/>
              </w:rPr>
              <w:t xml:space="preserve">$1,89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2BABF7B3"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7F4A6923" w14:textId="77777777">
            <w:pPr>
              <w:pStyle w:val="RTableTextAbt"/>
              <w:jc w:val="center"/>
              <w:rPr>
                <w:szCs w:val="18"/>
              </w:rPr>
            </w:pPr>
            <w:r w:rsidRPr="00505712">
              <w:rPr>
                <w:szCs w:val="18"/>
              </w:rPr>
              <w:t>WCPP</w:t>
            </w:r>
          </w:p>
        </w:tc>
      </w:tr>
      <w:tr w14:paraId="7AD11D14"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5D3E0865" w14:textId="77777777">
            <w:pPr>
              <w:pStyle w:val="LTableTextAbt"/>
              <w:rPr>
                <w:szCs w:val="18"/>
              </w:rPr>
            </w:pPr>
            <w:r w:rsidRPr="000A6FFF">
              <w:rPr>
                <w:szCs w:val="18"/>
              </w:rPr>
              <w:t>Reactant/Intermediat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2FD4E641" w14:textId="77777777">
            <w:pPr>
              <w:pStyle w:val="RTableTextAbt"/>
              <w:rPr>
                <w:szCs w:val="18"/>
              </w:rPr>
            </w:pPr>
            <w:r w:rsidRPr="00213604">
              <w:t>$</w:t>
            </w:r>
            <w:r w:rsidR="0026040E">
              <w:rPr>
                <w:szCs w:val="18"/>
              </w:rPr>
              <w:t>7,340</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592241B" w14:textId="77777777">
            <w:pPr>
              <w:pStyle w:val="RTableTextAbt"/>
              <w:rPr>
                <w:szCs w:val="18"/>
              </w:rPr>
            </w:pPr>
            <w:r w:rsidRPr="00213604">
              <w:t>$</w:t>
            </w:r>
            <w:r w:rsidR="0026040E">
              <w:rPr>
                <w:szCs w:val="18"/>
              </w:rPr>
              <w:t>7,340</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27FE724" w14:textId="77777777">
            <w:pPr>
              <w:pStyle w:val="RTableTextAbt"/>
              <w:rPr>
                <w:szCs w:val="18"/>
              </w:rPr>
            </w:pPr>
            <w:r>
              <w:rPr>
                <w:szCs w:val="18"/>
              </w:rPr>
              <w:t xml:space="preserve">$24,92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FD326EC" w14:textId="77777777">
            <w:pPr>
              <w:pStyle w:val="RTableTextAbt"/>
              <w:ind w:right="-54"/>
              <w:rPr>
                <w:szCs w:val="18"/>
              </w:rPr>
            </w:pPr>
            <w:r>
              <w:rPr>
                <w:szCs w:val="18"/>
              </w:rPr>
              <w:t xml:space="preserve">$24,92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0288F338"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5AE769C2" w14:textId="77777777">
            <w:pPr>
              <w:pStyle w:val="RTableTextAbt"/>
              <w:jc w:val="center"/>
              <w:rPr>
                <w:szCs w:val="18"/>
              </w:rPr>
            </w:pPr>
            <w:r w:rsidRPr="00505712">
              <w:rPr>
                <w:szCs w:val="18"/>
              </w:rPr>
              <w:t>WCPP</w:t>
            </w:r>
          </w:p>
        </w:tc>
      </w:tr>
      <w:tr w14:paraId="513ACE7A"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435584CC" w14:textId="77777777">
            <w:pPr>
              <w:pStyle w:val="LTableTextAbt"/>
              <w:rPr>
                <w:szCs w:val="18"/>
              </w:rPr>
            </w:pPr>
            <w:r w:rsidRPr="000A6FFF">
              <w:rPr>
                <w:szCs w:val="18"/>
              </w:rPr>
              <w:t>Processing Aid in Petrochemical 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42D45BC1" w14:textId="77777777">
            <w:pPr>
              <w:pStyle w:val="RTableTextAbt"/>
              <w:rPr>
                <w:szCs w:val="18"/>
              </w:rPr>
            </w:pPr>
            <w:r w:rsidRPr="00213604">
              <w:t>$</w:t>
            </w:r>
            <w:r w:rsidR="0026040E">
              <w:rPr>
                <w:szCs w:val="18"/>
              </w:rPr>
              <w:t>4,165</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7D0C630" w14:textId="77777777">
            <w:pPr>
              <w:pStyle w:val="RTableTextAbt"/>
              <w:rPr>
                <w:szCs w:val="18"/>
              </w:rPr>
            </w:pPr>
            <w:r w:rsidRPr="00213604">
              <w:t>$</w:t>
            </w:r>
            <w:r w:rsidR="0026040E">
              <w:rPr>
                <w:szCs w:val="18"/>
              </w:rPr>
              <w:t>4,165</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F501FCA" w14:textId="77777777">
            <w:pPr>
              <w:pStyle w:val="RTableTextAbt"/>
              <w:rPr>
                <w:szCs w:val="18"/>
              </w:rPr>
            </w:pPr>
            <w:r>
              <w:rPr>
                <w:szCs w:val="18"/>
              </w:rPr>
              <w:t xml:space="preserve">$14,143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FE067FE" w14:textId="77777777">
            <w:pPr>
              <w:pStyle w:val="RTableTextAbt"/>
              <w:ind w:right="-54"/>
              <w:rPr>
                <w:szCs w:val="18"/>
              </w:rPr>
            </w:pPr>
            <w:r>
              <w:rPr>
                <w:szCs w:val="18"/>
              </w:rPr>
              <w:t xml:space="preserve">$14,14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6F024C6B"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463A9A35" w14:textId="77777777">
            <w:pPr>
              <w:pStyle w:val="RTableTextAbt"/>
              <w:jc w:val="center"/>
              <w:rPr>
                <w:szCs w:val="18"/>
              </w:rPr>
            </w:pPr>
            <w:r w:rsidRPr="00505712">
              <w:rPr>
                <w:szCs w:val="18"/>
              </w:rPr>
              <w:t>WCPP</w:t>
            </w:r>
          </w:p>
        </w:tc>
      </w:tr>
      <w:tr w14:paraId="4D13117C"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580FF563" w14:textId="77777777">
            <w:pPr>
              <w:pStyle w:val="LTableTextAbt"/>
              <w:rPr>
                <w:szCs w:val="18"/>
              </w:rPr>
            </w:pPr>
            <w:r w:rsidRPr="000A6FFF">
              <w:rPr>
                <w:szCs w:val="18"/>
              </w:rPr>
              <w:t>Production of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7745B359" w14:textId="77777777">
            <w:pPr>
              <w:pStyle w:val="RTableTextAbt"/>
              <w:rPr>
                <w:szCs w:val="18"/>
              </w:rPr>
            </w:pPr>
            <w:r w:rsidRPr="00213604">
              <w:t>$</w:t>
            </w:r>
            <w:r w:rsidR="0026040E">
              <w:rPr>
                <w:szCs w:val="18"/>
              </w:rPr>
              <w:t>112</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7FE5C1C" w14:textId="77777777">
            <w:pPr>
              <w:pStyle w:val="RTableTextAbt"/>
              <w:rPr>
                <w:szCs w:val="18"/>
              </w:rPr>
            </w:pPr>
            <w:r w:rsidRPr="00213604">
              <w:t>$</w:t>
            </w:r>
            <w:r w:rsidR="0026040E">
              <w:rPr>
                <w:szCs w:val="18"/>
              </w:rPr>
              <w:t>112</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42084E7" w14:textId="77777777">
            <w:pPr>
              <w:pStyle w:val="RTableTextAbt"/>
              <w:rPr>
                <w:szCs w:val="18"/>
              </w:rPr>
            </w:pPr>
            <w:r>
              <w:rPr>
                <w:szCs w:val="18"/>
              </w:rPr>
              <w:t xml:space="preserve">$37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E974684" w14:textId="77777777">
            <w:pPr>
              <w:pStyle w:val="RTableTextAbt"/>
              <w:ind w:right="-54"/>
              <w:rPr>
                <w:szCs w:val="18"/>
              </w:rPr>
            </w:pPr>
            <w:r>
              <w:rPr>
                <w:szCs w:val="18"/>
              </w:rPr>
              <w:t xml:space="preserve">$37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3C79236D"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0E50CE9D" w14:textId="77777777">
            <w:pPr>
              <w:pStyle w:val="RTableTextAbt"/>
              <w:jc w:val="center"/>
              <w:rPr>
                <w:szCs w:val="18"/>
              </w:rPr>
            </w:pPr>
            <w:r w:rsidRPr="00505712">
              <w:rPr>
                <w:szCs w:val="18"/>
              </w:rPr>
              <w:t>WCPP</w:t>
            </w:r>
          </w:p>
        </w:tc>
      </w:tr>
      <w:tr w14:paraId="6505E012"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6F92A194" w14:textId="77777777">
            <w:pPr>
              <w:pStyle w:val="LTableTextAbt"/>
              <w:rPr>
                <w:szCs w:val="18"/>
              </w:rPr>
            </w:pPr>
            <w:r w:rsidRPr="000A6FFF">
              <w:rPr>
                <w:szCs w:val="18"/>
              </w:rPr>
              <w:t>Use as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674D9B4E" w14:textId="77777777">
            <w:pPr>
              <w:pStyle w:val="RTableTextAbt"/>
              <w:rPr>
                <w:szCs w:val="18"/>
              </w:rPr>
            </w:pPr>
            <w:r w:rsidRPr="00213604">
              <w:t>$</w:t>
            </w:r>
            <w:r w:rsidR="0026040E">
              <w:rPr>
                <w:szCs w:val="18"/>
              </w:rPr>
              <w:t>193,324</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74BF8F2" w14:textId="77777777">
            <w:pPr>
              <w:pStyle w:val="RTableTextAbt"/>
              <w:rPr>
                <w:szCs w:val="18"/>
              </w:rPr>
            </w:pPr>
            <w:r w:rsidRPr="00213604">
              <w:t>$</w:t>
            </w:r>
            <w:r w:rsidR="0026040E">
              <w:rPr>
                <w:szCs w:val="18"/>
              </w:rPr>
              <w:t>193,324</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89A2E30" w14:textId="77777777">
            <w:pPr>
              <w:pStyle w:val="RTableTextAbt"/>
              <w:rPr>
                <w:szCs w:val="18"/>
              </w:rPr>
            </w:pPr>
            <w:r>
              <w:rPr>
                <w:szCs w:val="18"/>
              </w:rPr>
              <w:t xml:space="preserve">$656,45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DEAABD9" w14:textId="77777777">
            <w:pPr>
              <w:pStyle w:val="RTableTextAbt"/>
              <w:ind w:right="-54"/>
              <w:rPr>
                <w:szCs w:val="18"/>
              </w:rPr>
            </w:pPr>
            <w:r>
              <w:rPr>
                <w:szCs w:val="18"/>
              </w:rPr>
              <w:t xml:space="preserve">$656,45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6ECF7773"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28266BE4" w14:textId="77777777">
            <w:pPr>
              <w:pStyle w:val="RTableTextAbt"/>
              <w:jc w:val="center"/>
              <w:rPr>
                <w:szCs w:val="18"/>
              </w:rPr>
            </w:pPr>
            <w:r w:rsidRPr="00505712">
              <w:rPr>
                <w:szCs w:val="18"/>
              </w:rPr>
              <w:t>WCPP</w:t>
            </w:r>
          </w:p>
        </w:tc>
      </w:tr>
      <w:tr w14:paraId="3C2B74E0"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2D71EF01" w14:textId="77777777">
            <w:pPr>
              <w:pStyle w:val="LTableTextAbt"/>
              <w:rPr>
                <w:szCs w:val="18"/>
              </w:rPr>
            </w:pPr>
            <w:r w:rsidRPr="000A6FFF">
              <w:rPr>
                <w:szCs w:val="18"/>
              </w:rPr>
              <w:t>Vapor Degreasing: Open Top Vapor Degreasing (OT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06EAB263" w14:textId="77777777">
            <w:pPr>
              <w:pStyle w:val="RTableTextAbt"/>
              <w:rPr>
                <w:szCs w:val="18"/>
              </w:rPr>
            </w:pPr>
            <w:r w:rsidRPr="00213604">
              <w:t>$</w:t>
            </w:r>
            <w:r w:rsidR="0026040E">
              <w:rPr>
                <w:szCs w:val="18"/>
              </w:rPr>
              <w:t>100,114</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74CA3C34" w14:textId="77777777">
            <w:pPr>
              <w:pStyle w:val="RTableTextAbt"/>
              <w:rPr>
                <w:szCs w:val="18"/>
              </w:rPr>
            </w:pPr>
            <w:r w:rsidRPr="00213604">
              <w:t>$</w:t>
            </w:r>
            <w:r w:rsidR="0026040E">
              <w:rPr>
                <w:szCs w:val="18"/>
              </w:rPr>
              <w:t>50,933</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D749898" w14:textId="77777777">
            <w:pPr>
              <w:pStyle w:val="RTableTextAbt"/>
              <w:rPr>
                <w:szCs w:val="18"/>
              </w:rPr>
            </w:pPr>
            <w:r>
              <w:rPr>
                <w:szCs w:val="18"/>
              </w:rPr>
              <w:t xml:space="preserve">$339,948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D0EC2E1" w14:textId="77777777">
            <w:pPr>
              <w:pStyle w:val="RTableTextAbt"/>
              <w:ind w:right="-54"/>
              <w:rPr>
                <w:szCs w:val="18"/>
              </w:rPr>
            </w:pPr>
            <w:r>
              <w:rPr>
                <w:szCs w:val="18"/>
              </w:rPr>
              <w:t xml:space="preserve">$172,947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4A570C67"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08839D05" w14:textId="77777777">
            <w:pPr>
              <w:pStyle w:val="RTableTextAbt"/>
              <w:jc w:val="center"/>
              <w:rPr>
                <w:szCs w:val="18"/>
              </w:rPr>
            </w:pPr>
            <w:r w:rsidRPr="00505712">
              <w:rPr>
                <w:szCs w:val="18"/>
              </w:rPr>
              <w:t>Prohibition</w:t>
            </w:r>
          </w:p>
        </w:tc>
      </w:tr>
      <w:tr w14:paraId="5569599B"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6A2F87B8" w14:textId="77777777">
            <w:pPr>
              <w:pStyle w:val="LTableTextAbt"/>
              <w:rPr>
                <w:szCs w:val="18"/>
              </w:rPr>
            </w:pPr>
            <w:r w:rsidRPr="000A6FFF">
              <w:rPr>
                <w:szCs w:val="18"/>
              </w:rPr>
              <w:t>Vapor Degreasing: Enclosed Vapor Degreasing (E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3C768F96" w14:textId="77777777">
            <w:pPr>
              <w:pStyle w:val="RTableTextAbt"/>
              <w:rPr>
                <w:szCs w:val="18"/>
              </w:rPr>
            </w:pPr>
            <w:r w:rsidRPr="00213604">
              <w:t>$</w:t>
            </w:r>
            <w:r w:rsidR="0026040E">
              <w:rPr>
                <w:szCs w:val="18"/>
              </w:rPr>
              <w:t>76</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B6F3CFE" w14:textId="77777777">
            <w:pPr>
              <w:pStyle w:val="RTableTextAbt"/>
              <w:rPr>
                <w:szCs w:val="18"/>
              </w:rPr>
            </w:pPr>
            <w:r w:rsidRPr="00213604">
              <w:t>$</w:t>
            </w:r>
            <w:r w:rsidR="0026040E">
              <w:rPr>
                <w:szCs w:val="18"/>
              </w:rPr>
              <w:t>112</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583AB65" w14:textId="77777777">
            <w:pPr>
              <w:pStyle w:val="RTableTextAbt"/>
              <w:rPr>
                <w:szCs w:val="18"/>
              </w:rPr>
            </w:pPr>
            <w:r>
              <w:rPr>
                <w:szCs w:val="18"/>
              </w:rPr>
              <w:t xml:space="preserve">$257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7533AB4" w14:textId="77777777">
            <w:pPr>
              <w:pStyle w:val="RTableTextAbt"/>
              <w:ind w:right="-54"/>
              <w:rPr>
                <w:szCs w:val="18"/>
              </w:rPr>
            </w:pPr>
            <w:r>
              <w:rPr>
                <w:szCs w:val="18"/>
              </w:rPr>
              <w:t xml:space="preserve">$37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1EFFCC48"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564CA52B" w14:textId="77777777">
            <w:pPr>
              <w:pStyle w:val="RTableTextAbt"/>
              <w:jc w:val="center"/>
              <w:rPr>
                <w:szCs w:val="18"/>
              </w:rPr>
            </w:pPr>
            <w:r w:rsidRPr="00505712">
              <w:rPr>
                <w:szCs w:val="18"/>
              </w:rPr>
              <w:t>Prohibition</w:t>
            </w:r>
          </w:p>
        </w:tc>
      </w:tr>
      <w:tr w14:paraId="446C8A11"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459F7A3B" w14:textId="77777777">
            <w:pPr>
              <w:pStyle w:val="LTableTextAbt"/>
              <w:rPr>
                <w:szCs w:val="18"/>
              </w:rPr>
            </w:pPr>
            <w:r w:rsidRPr="000A6FFF">
              <w:rPr>
                <w:szCs w:val="18"/>
              </w:rPr>
              <w:t>Vapor Degreasing: Conveyorized Vapor Degreasing (C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12210AFE" w14:textId="77777777">
            <w:pPr>
              <w:pStyle w:val="RTableTextAbt"/>
              <w:rPr>
                <w:szCs w:val="18"/>
              </w:rPr>
            </w:pPr>
            <w:r w:rsidRPr="00213604">
              <w:t>$</w:t>
            </w:r>
            <w:r w:rsidR="0026040E">
              <w:rPr>
                <w:szCs w:val="18"/>
              </w:rPr>
              <w:t>25,818</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8AF78C9" w14:textId="77777777">
            <w:pPr>
              <w:pStyle w:val="RTableTextAbt"/>
              <w:rPr>
                <w:szCs w:val="18"/>
              </w:rPr>
            </w:pPr>
            <w:r w:rsidRPr="00213604">
              <w:t>$</w:t>
            </w:r>
            <w:r w:rsidR="0026040E">
              <w:rPr>
                <w:szCs w:val="18"/>
              </w:rPr>
              <w:t>25,818</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EB96793" w14:textId="77777777">
            <w:pPr>
              <w:pStyle w:val="RTableTextAbt"/>
              <w:rPr>
                <w:szCs w:val="18"/>
              </w:rPr>
            </w:pPr>
            <w:r>
              <w:rPr>
                <w:szCs w:val="18"/>
              </w:rPr>
              <w:t xml:space="preserve">$87,66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9C740DA" w14:textId="77777777">
            <w:pPr>
              <w:pStyle w:val="RTableTextAbt"/>
              <w:ind w:right="-54"/>
              <w:rPr>
                <w:szCs w:val="18"/>
              </w:rPr>
            </w:pPr>
            <w:r>
              <w:rPr>
                <w:szCs w:val="18"/>
              </w:rPr>
              <w:t xml:space="preserve">$87,669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54EE0" w:rsidRPr="00505712" w:rsidP="00CB1C05" w14:paraId="7C0FCBD9"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bottom"/>
          </w:tcPr>
          <w:p w:rsidR="00154EE0" w:rsidRPr="00505712" w:rsidP="00CB1C05" w14:paraId="050C502D" w14:textId="77777777">
            <w:pPr>
              <w:pStyle w:val="RTableTextAbt"/>
              <w:jc w:val="center"/>
              <w:rPr>
                <w:szCs w:val="18"/>
              </w:rPr>
            </w:pPr>
            <w:r w:rsidRPr="00505712">
              <w:rPr>
                <w:szCs w:val="18"/>
              </w:rPr>
              <w:t>Prohibition</w:t>
            </w:r>
          </w:p>
        </w:tc>
      </w:tr>
      <w:tr w14:paraId="2B183009"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12F97F1A" w14:textId="77777777">
            <w:pPr>
              <w:pStyle w:val="LTableTextAbt"/>
              <w:rPr>
                <w:szCs w:val="18"/>
              </w:rPr>
            </w:pPr>
            <w:r w:rsidRPr="000A6FFF">
              <w:rPr>
                <w:szCs w:val="18"/>
              </w:rPr>
              <w:t>Recycling and Dispos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088DC285" w14:textId="77777777">
            <w:pPr>
              <w:pStyle w:val="RTableTextAbt"/>
              <w:rPr>
                <w:szCs w:val="18"/>
              </w:rPr>
            </w:pPr>
            <w:r w:rsidRPr="00213604">
              <w:t>$</w:t>
            </w:r>
            <w:r w:rsidR="0026040E">
              <w:rPr>
                <w:szCs w:val="18"/>
              </w:rPr>
              <w:t>530</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16C1307" w14:textId="77777777">
            <w:pPr>
              <w:pStyle w:val="RTableTextAbt"/>
              <w:rPr>
                <w:szCs w:val="18"/>
              </w:rPr>
            </w:pPr>
            <w:r w:rsidRPr="00213604">
              <w:t>$</w:t>
            </w:r>
            <w:r w:rsidR="0026040E">
              <w:rPr>
                <w:szCs w:val="18"/>
              </w:rPr>
              <w:t>530</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A22BB8C" w14:textId="77777777">
            <w:pPr>
              <w:pStyle w:val="RTableTextAbt"/>
              <w:rPr>
                <w:szCs w:val="18"/>
              </w:rPr>
            </w:pPr>
            <w:r>
              <w:rPr>
                <w:szCs w:val="18"/>
              </w:rPr>
              <w:t xml:space="preserve">$1,79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5181D90D" w14:textId="77777777">
            <w:pPr>
              <w:pStyle w:val="RTableTextAbt"/>
              <w:ind w:right="-54"/>
              <w:rPr>
                <w:szCs w:val="18"/>
              </w:rPr>
            </w:pPr>
            <w:r>
              <w:rPr>
                <w:szCs w:val="18"/>
              </w:rPr>
              <w:t xml:space="preserve">$1,79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54EE0" w:rsidRPr="00505712" w:rsidP="00CB1C05" w14:paraId="7D70B6D6" w14:textId="77777777">
            <w:pPr>
              <w:pStyle w:val="RTableTextAbt"/>
              <w:jc w:val="center"/>
              <w:rPr>
                <w:szCs w:val="18"/>
              </w:rPr>
            </w:pPr>
            <w:r w:rsidRPr="00505712">
              <w:rPr>
                <w:szCs w:val="18"/>
              </w:rPr>
              <w:t>WCPP</w:t>
            </w:r>
          </w:p>
        </w:tc>
        <w:tc>
          <w:tcPr>
            <w:tcW w:w="1530" w:type="dxa"/>
            <w:tcBorders>
              <w:top w:val="single" w:sz="4" w:space="0" w:color="auto"/>
              <w:left w:val="nil"/>
              <w:bottom w:val="single" w:sz="4" w:space="0" w:color="auto"/>
              <w:right w:val="single" w:sz="4" w:space="0" w:color="auto"/>
            </w:tcBorders>
            <w:shd w:val="clear" w:color="auto" w:fill="auto"/>
            <w:vAlign w:val="bottom"/>
          </w:tcPr>
          <w:p w:rsidR="00154EE0" w:rsidRPr="00505712" w:rsidP="00CB1C05" w14:paraId="68233E41" w14:textId="77777777">
            <w:pPr>
              <w:pStyle w:val="RTableTextAbt"/>
              <w:jc w:val="center"/>
              <w:rPr>
                <w:szCs w:val="18"/>
              </w:rPr>
            </w:pPr>
            <w:r w:rsidRPr="00505712">
              <w:rPr>
                <w:szCs w:val="18"/>
              </w:rPr>
              <w:t>WCPP</w:t>
            </w:r>
          </w:p>
        </w:tc>
      </w:tr>
      <w:tr w14:paraId="47AE1884"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bottom"/>
          </w:tcPr>
          <w:p w:rsidR="00154EE0" w:rsidRPr="000A6FFF" w:rsidP="00CB1C05" w14:paraId="59F79CBD" w14:textId="77777777">
            <w:pPr>
              <w:pStyle w:val="LTableTextAbt"/>
              <w:rPr>
                <w:szCs w:val="18"/>
              </w:rPr>
            </w:pPr>
            <w:r w:rsidRPr="000A6FFF">
              <w:rPr>
                <w:szCs w:val="18"/>
              </w:rPr>
              <w:t>Incorporation into Adhesive and Sealant Products</w:t>
            </w:r>
            <w:r w:rsidRPr="000A6FFF">
              <w:rPr>
                <w:szCs w:val="18"/>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0B44E5D7" w14:textId="77777777">
            <w:pPr>
              <w:pStyle w:val="RTableTextAbt"/>
              <w:rPr>
                <w:szCs w:val="18"/>
              </w:rPr>
            </w:pPr>
            <w:r w:rsidRPr="00213604">
              <w:t>$</w:t>
            </w:r>
            <w:r w:rsidR="0026040E">
              <w:rPr>
                <w:szCs w:val="18"/>
              </w:rPr>
              <w:t>2,293</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D322126" w14:textId="77777777">
            <w:pPr>
              <w:pStyle w:val="RTableTextAbt"/>
              <w:rPr>
                <w:szCs w:val="18"/>
              </w:rPr>
            </w:pPr>
            <w:r w:rsidRPr="00213604">
              <w:t>$</w:t>
            </w:r>
            <w:r w:rsidR="0026040E">
              <w:rPr>
                <w:szCs w:val="18"/>
              </w:rPr>
              <w:t>2,293</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72EA9EA" w14:textId="77777777">
            <w:pPr>
              <w:pStyle w:val="RTableTextAbt"/>
              <w:rPr>
                <w:szCs w:val="18"/>
              </w:rPr>
            </w:pPr>
            <w:r>
              <w:rPr>
                <w:szCs w:val="18"/>
              </w:rPr>
              <w:t xml:space="preserve">$7,78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4393A45" w14:textId="77777777">
            <w:pPr>
              <w:pStyle w:val="RTableTextAbt"/>
              <w:ind w:right="-54"/>
              <w:rPr>
                <w:szCs w:val="18"/>
              </w:rPr>
            </w:pPr>
            <w:r>
              <w:rPr>
                <w:szCs w:val="18"/>
              </w:rPr>
              <w:t xml:space="preserve">$7,78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54EE0" w:rsidRPr="00505712" w:rsidP="00CB1C05" w14:paraId="727D2EBF" w14:textId="77777777">
            <w:pPr>
              <w:pStyle w:val="RTableTextAbt"/>
              <w:jc w:val="center"/>
              <w:rPr>
                <w:szCs w:val="18"/>
              </w:rPr>
            </w:pPr>
            <w:r w:rsidRPr="00505712">
              <w:rPr>
                <w:szCs w:val="18"/>
              </w:rPr>
              <w:t>Prohibition</w:t>
            </w:r>
            <w:r w:rsidRPr="00505712">
              <w:rPr>
                <w:szCs w:val="18"/>
                <w:vertAlign w:val="superscript"/>
              </w:rPr>
              <w:t>2</w:t>
            </w:r>
          </w:p>
        </w:tc>
        <w:tc>
          <w:tcPr>
            <w:tcW w:w="1530" w:type="dxa"/>
            <w:tcBorders>
              <w:top w:val="single" w:sz="4" w:space="0" w:color="auto"/>
              <w:left w:val="nil"/>
              <w:bottom w:val="single" w:sz="4" w:space="0" w:color="auto"/>
              <w:right w:val="single" w:sz="4" w:space="0" w:color="auto"/>
            </w:tcBorders>
            <w:shd w:val="clear" w:color="auto" w:fill="auto"/>
            <w:vAlign w:val="bottom"/>
          </w:tcPr>
          <w:p w:rsidR="00154EE0" w:rsidRPr="00505712" w:rsidP="00CB1C05" w14:paraId="477752BE" w14:textId="77777777">
            <w:pPr>
              <w:pStyle w:val="RTableTextAbt"/>
              <w:jc w:val="center"/>
              <w:rPr>
                <w:szCs w:val="18"/>
              </w:rPr>
            </w:pPr>
            <w:r w:rsidRPr="00505712">
              <w:rPr>
                <w:szCs w:val="18"/>
              </w:rPr>
              <w:t>Prohibition</w:t>
            </w:r>
          </w:p>
        </w:tc>
      </w:tr>
      <w:tr w14:paraId="685AFFEF"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bottom"/>
          </w:tcPr>
          <w:p w:rsidR="00154EE0" w:rsidRPr="000A6FFF" w:rsidP="00CB1C05" w14:paraId="7CEF6374" w14:textId="77777777">
            <w:pPr>
              <w:pStyle w:val="LTableTextAbt"/>
              <w:rPr>
                <w:szCs w:val="18"/>
              </w:rPr>
            </w:pPr>
            <w:r w:rsidRPr="000A6FFF">
              <w:rPr>
                <w:szCs w:val="18"/>
              </w:rPr>
              <w:t>Incorp</w:t>
            </w:r>
            <w:r>
              <w:rPr>
                <w:szCs w:val="18"/>
              </w:rPr>
              <w:t>.</w:t>
            </w:r>
            <w:r w:rsidRPr="000A6FFF">
              <w:rPr>
                <w:szCs w:val="18"/>
              </w:rPr>
              <w:t xml:space="preserve"> into Formulation, Mixture, and Reaction Products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06C761BD" w14:textId="77777777">
            <w:pPr>
              <w:pStyle w:val="RTableTextAbt"/>
              <w:rPr>
                <w:szCs w:val="18"/>
              </w:rPr>
            </w:pPr>
            <w:r w:rsidRPr="00213604">
              <w:t>$</w:t>
            </w:r>
            <w:r w:rsidR="0026040E">
              <w:rPr>
                <w:szCs w:val="18"/>
              </w:rPr>
              <w:t>79,686</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9FD483C" w14:textId="77777777">
            <w:pPr>
              <w:pStyle w:val="RTableTextAbt"/>
              <w:rPr>
                <w:szCs w:val="18"/>
              </w:rPr>
            </w:pPr>
            <w:r w:rsidRPr="00213604">
              <w:t>$</w:t>
            </w:r>
            <w:r w:rsidR="0026040E">
              <w:rPr>
                <w:szCs w:val="18"/>
              </w:rPr>
              <w:t>79,788</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74C8DE97" w14:textId="77777777">
            <w:pPr>
              <w:pStyle w:val="RTableTextAbt"/>
              <w:rPr>
                <w:szCs w:val="18"/>
              </w:rPr>
            </w:pPr>
            <w:r>
              <w:rPr>
                <w:szCs w:val="18"/>
              </w:rPr>
              <w:t xml:space="preserve">$270,582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59103AEB" w14:textId="77777777">
            <w:pPr>
              <w:pStyle w:val="RTableTextAbt"/>
              <w:ind w:right="-54"/>
              <w:rPr>
                <w:szCs w:val="18"/>
              </w:rPr>
            </w:pPr>
            <w:r>
              <w:rPr>
                <w:szCs w:val="18"/>
              </w:rPr>
              <w:t xml:space="preserve">$270,93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505712" w:rsidP="00CB1C05" w14:paraId="5EB13125" w14:textId="77777777">
            <w:pPr>
              <w:pStyle w:val="RTableTextAbt"/>
              <w:jc w:val="center"/>
              <w:rPr>
                <w:szCs w:val="18"/>
              </w:rPr>
            </w:pPr>
            <w:r w:rsidRPr="00425568">
              <w:rPr>
                <w:szCs w:val="18"/>
              </w:rPr>
              <w:t>Prohibition except WCPP for EEC</w:t>
            </w:r>
          </w:p>
        </w:tc>
        <w:tc>
          <w:tcPr>
            <w:tcW w:w="1530" w:type="dxa"/>
            <w:tcBorders>
              <w:top w:val="single" w:sz="4" w:space="0" w:color="auto"/>
              <w:left w:val="nil"/>
              <w:bottom w:val="single" w:sz="4" w:space="0" w:color="auto"/>
              <w:right w:val="single" w:sz="4" w:space="0" w:color="auto"/>
            </w:tcBorders>
            <w:shd w:val="clear" w:color="auto" w:fill="auto"/>
            <w:vAlign w:val="bottom"/>
          </w:tcPr>
          <w:p w:rsidR="00154EE0" w:rsidRPr="00505712" w:rsidP="00CB1C05" w14:paraId="4EB7483C" w14:textId="77777777">
            <w:pPr>
              <w:pStyle w:val="RTableTextAbt"/>
              <w:jc w:val="center"/>
              <w:rPr>
                <w:szCs w:val="18"/>
              </w:rPr>
            </w:pPr>
            <w:r w:rsidRPr="00505712">
              <w:rPr>
                <w:szCs w:val="18"/>
              </w:rPr>
              <w:t>Prohibition</w:t>
            </w:r>
          </w:p>
        </w:tc>
      </w:tr>
      <w:tr w14:paraId="5515A920"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bottom"/>
          </w:tcPr>
          <w:p w:rsidR="00154EE0" w:rsidRPr="000A6FFF" w:rsidP="00CB1C05" w14:paraId="06196160" w14:textId="77777777">
            <w:pPr>
              <w:pStyle w:val="LTableTextAbt"/>
              <w:rPr>
                <w:szCs w:val="18"/>
              </w:rPr>
            </w:pPr>
            <w:r w:rsidRPr="000A6FFF">
              <w:rPr>
                <w:szCs w:val="18"/>
              </w:rPr>
              <w:t>Incorp</w:t>
            </w:r>
            <w:r>
              <w:rPr>
                <w:szCs w:val="18"/>
              </w:rPr>
              <w:t>.</w:t>
            </w:r>
            <w:r w:rsidRPr="000A6FFF">
              <w:rPr>
                <w:szCs w:val="18"/>
              </w:rPr>
              <w:t xml:space="preserve"> into Formulation, Mixture, and Reaction Products (Other)</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16B9426B" w14:textId="77777777">
            <w:pPr>
              <w:pStyle w:val="RTableTextAbt"/>
              <w:rPr>
                <w:szCs w:val="18"/>
              </w:rPr>
            </w:pPr>
            <w:r w:rsidRPr="00213604">
              <w:t>$</w:t>
            </w:r>
            <w:r w:rsidR="0026040E">
              <w:rPr>
                <w:szCs w:val="18"/>
              </w:rPr>
              <w:t>2,484</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5C35D298" w14:textId="77777777">
            <w:pPr>
              <w:pStyle w:val="RTableTextAbt"/>
              <w:rPr>
                <w:szCs w:val="18"/>
              </w:rPr>
            </w:pPr>
            <w:r w:rsidRPr="00213604">
              <w:t>$</w:t>
            </w:r>
            <w:r w:rsidR="0026040E">
              <w:rPr>
                <w:szCs w:val="18"/>
              </w:rPr>
              <w:t>2,484</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7DCF540" w14:textId="77777777">
            <w:pPr>
              <w:pStyle w:val="RTableTextAbt"/>
              <w:rPr>
                <w:szCs w:val="18"/>
              </w:rPr>
            </w:pPr>
            <w:r>
              <w:rPr>
                <w:szCs w:val="18"/>
              </w:rPr>
              <w:t xml:space="preserve">$8,434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2B95E89" w14:textId="77777777">
            <w:pPr>
              <w:pStyle w:val="RTableTextAbt"/>
              <w:ind w:right="-54"/>
              <w:rPr>
                <w:szCs w:val="18"/>
              </w:rPr>
            </w:pPr>
            <w:r>
              <w:rPr>
                <w:szCs w:val="18"/>
              </w:rPr>
              <w:t xml:space="preserve">$8,434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54EE0" w:rsidRPr="00505712" w:rsidP="00CB1C05" w14:paraId="6C6C6FC7"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vAlign w:val="bottom"/>
          </w:tcPr>
          <w:p w:rsidR="00154EE0" w:rsidRPr="00505712" w:rsidP="00CB1C05" w14:paraId="17092679" w14:textId="77777777">
            <w:pPr>
              <w:pStyle w:val="RTableTextAbt"/>
              <w:jc w:val="center"/>
              <w:rPr>
                <w:szCs w:val="18"/>
              </w:rPr>
            </w:pPr>
            <w:r w:rsidRPr="00505712">
              <w:rPr>
                <w:szCs w:val="18"/>
              </w:rPr>
              <w:t>Prohibition</w:t>
            </w:r>
          </w:p>
        </w:tc>
      </w:tr>
      <w:tr w14:paraId="30B76DDE"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3B06212B" w14:textId="77777777">
            <w:pPr>
              <w:pStyle w:val="LTableTextAbt"/>
              <w:rPr>
                <w:szCs w:val="18"/>
              </w:rPr>
            </w:pPr>
            <w:r w:rsidRPr="000A6FFF">
              <w:rPr>
                <w:szCs w:val="18"/>
              </w:rPr>
              <w:t>Laboratory Chemica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753341B7" w14:textId="77777777">
            <w:pPr>
              <w:pStyle w:val="RTableTextAbt"/>
              <w:rPr>
                <w:szCs w:val="18"/>
              </w:rPr>
            </w:pPr>
            <w:r w:rsidRPr="00213604">
              <w:t xml:space="preserve">$0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A6CF42E" w14:textId="77777777">
            <w:pPr>
              <w:pStyle w:val="RTableTextAbt"/>
              <w:rPr>
                <w:szCs w:val="18"/>
              </w:rPr>
            </w:pPr>
            <w:r w:rsidRPr="00213604">
              <w:t>$</w:t>
            </w:r>
            <w:r w:rsidR="0026040E">
              <w:rPr>
                <w:szCs w:val="18"/>
              </w:rPr>
              <w:t>535</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50E0555D" w14:textId="77777777">
            <w:pPr>
              <w:pStyle w:val="RTableTextAbt"/>
              <w:rPr>
                <w:szCs w:val="18"/>
              </w:rPr>
            </w:pPr>
            <w:r>
              <w:rPr>
                <w:szCs w:val="18"/>
              </w:rPr>
              <w:t xml:space="preserve">$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937A3A8" w14:textId="77777777">
            <w:pPr>
              <w:pStyle w:val="RTableTextAbt"/>
              <w:ind w:right="-54"/>
              <w:rPr>
                <w:szCs w:val="18"/>
              </w:rPr>
            </w:pPr>
            <w:r>
              <w:rPr>
                <w:szCs w:val="18"/>
              </w:rPr>
              <w:t xml:space="preserve">$1,81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505712" w:rsidP="00CB1C05" w14:paraId="768E39D2" w14:textId="77777777">
            <w:pPr>
              <w:pStyle w:val="RTableTextAbt"/>
              <w:jc w:val="center"/>
              <w:rPr>
                <w:szCs w:val="18"/>
              </w:rPr>
            </w:pPr>
            <w:r>
              <w:rPr>
                <w:szCs w:val="18"/>
              </w:rPr>
              <w:t>Prescriptive Controls</w:t>
            </w:r>
          </w:p>
        </w:tc>
        <w:tc>
          <w:tcPr>
            <w:tcW w:w="1530" w:type="dxa"/>
            <w:tcBorders>
              <w:top w:val="single" w:sz="4" w:space="0" w:color="auto"/>
              <w:left w:val="nil"/>
              <w:bottom w:val="single" w:sz="4" w:space="0" w:color="auto"/>
              <w:right w:val="single" w:sz="4" w:space="0" w:color="auto"/>
            </w:tcBorders>
            <w:shd w:val="clear" w:color="auto" w:fill="auto"/>
            <w:vAlign w:val="center"/>
          </w:tcPr>
          <w:p w:rsidR="00154EE0" w:rsidRPr="00505712" w:rsidP="00CB1C05" w14:paraId="494D2CAB" w14:textId="77777777">
            <w:pPr>
              <w:pStyle w:val="RTableTextAbt"/>
              <w:jc w:val="center"/>
              <w:rPr>
                <w:szCs w:val="18"/>
              </w:rPr>
            </w:pPr>
            <w:r>
              <w:rPr>
                <w:szCs w:val="18"/>
              </w:rPr>
              <w:t>WCPP</w:t>
            </w:r>
          </w:p>
        </w:tc>
      </w:tr>
      <w:tr w14:paraId="6594E22C"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07FEBE03" w14:textId="77777777">
            <w:pPr>
              <w:pStyle w:val="LTableTextAbt"/>
              <w:rPr>
                <w:szCs w:val="18"/>
              </w:rPr>
            </w:pPr>
            <w:r w:rsidRPr="000A6FFF">
              <w:rPr>
                <w:szCs w:val="18"/>
              </w:rPr>
              <w:t>Processing Aid, Except Petrochemic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52CC1CD4" w14:textId="77777777">
            <w:pPr>
              <w:pStyle w:val="RTableTextAbt"/>
              <w:rPr>
                <w:szCs w:val="18"/>
              </w:rPr>
            </w:pPr>
            <w:r w:rsidRPr="00213604">
              <w:t>$</w:t>
            </w:r>
            <w:r w:rsidR="0026040E">
              <w:rPr>
                <w:szCs w:val="18"/>
              </w:rPr>
              <w:t>129</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7B7AE381" w14:textId="77777777">
            <w:pPr>
              <w:pStyle w:val="RTableTextAbt"/>
              <w:rPr>
                <w:szCs w:val="18"/>
              </w:rPr>
            </w:pPr>
            <w:r w:rsidRPr="00213604">
              <w:t>$</w:t>
            </w:r>
            <w:r w:rsidR="0026040E">
              <w:rPr>
                <w:szCs w:val="18"/>
              </w:rPr>
              <w:t>151</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476BAAF" w14:textId="77777777">
            <w:pPr>
              <w:pStyle w:val="RTableTextAbt"/>
              <w:rPr>
                <w:szCs w:val="18"/>
              </w:rPr>
            </w:pPr>
            <w:r>
              <w:rPr>
                <w:szCs w:val="18"/>
              </w:rPr>
              <w:t xml:space="preserve">$439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9E497ED" w14:textId="77777777">
            <w:pPr>
              <w:pStyle w:val="RTableTextAbt"/>
              <w:ind w:right="-54"/>
              <w:rPr>
                <w:szCs w:val="18"/>
              </w:rPr>
            </w:pPr>
            <w:r>
              <w:rPr>
                <w:szCs w:val="18"/>
              </w:rPr>
              <w:t xml:space="preserve">$514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61A53C75" w14:textId="77777777">
            <w:pPr>
              <w:pStyle w:val="RTableTextAbt"/>
              <w:jc w:val="center"/>
              <w:rPr>
                <w:szCs w:val="18"/>
              </w:rPr>
            </w:pPr>
            <w:r>
              <w:rPr>
                <w:szCs w:val="18"/>
              </w:rPr>
              <w:t>WCPP</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1B0D3AC9" w14:textId="77777777">
            <w:pPr>
              <w:pStyle w:val="RTableTextAbt"/>
              <w:jc w:val="center"/>
              <w:rPr>
                <w:szCs w:val="18"/>
              </w:rPr>
            </w:pPr>
            <w:r w:rsidRPr="00505712">
              <w:rPr>
                <w:szCs w:val="18"/>
              </w:rPr>
              <w:t>Prohibition</w:t>
            </w:r>
          </w:p>
        </w:tc>
      </w:tr>
      <w:tr w14:paraId="4F60CC90"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1BB591D2" w14:textId="77777777">
            <w:pPr>
              <w:pStyle w:val="LTableTextAbt"/>
              <w:rPr>
                <w:szCs w:val="18"/>
              </w:rPr>
            </w:pPr>
            <w:r w:rsidRPr="000A6FFF">
              <w:rPr>
                <w:szCs w:val="18"/>
              </w:rPr>
              <w:t>Adhesives and Sealants</w:t>
            </w:r>
            <w:r w:rsidRPr="000A6FFF">
              <w:rPr>
                <w:szCs w:val="18"/>
                <w:vertAlign w:val="superscript"/>
              </w:rPr>
              <w:t>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1FA7E4FB" w14:textId="77777777">
            <w:pPr>
              <w:pStyle w:val="RTableTextAbt"/>
              <w:rPr>
                <w:szCs w:val="18"/>
              </w:rPr>
            </w:pPr>
            <w:r w:rsidRPr="00213604">
              <w:t>$</w:t>
            </w:r>
            <w:r w:rsidR="0026040E">
              <w:rPr>
                <w:szCs w:val="18"/>
              </w:rPr>
              <w:t>109,781</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70833CC" w14:textId="77777777">
            <w:pPr>
              <w:pStyle w:val="RTableTextAbt"/>
              <w:rPr>
                <w:szCs w:val="18"/>
              </w:rPr>
            </w:pPr>
            <w:r w:rsidRPr="00213604">
              <w:t>$</w:t>
            </w:r>
            <w:r w:rsidR="0026040E">
              <w:rPr>
                <w:szCs w:val="18"/>
              </w:rPr>
              <w:t>109,781</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0B7DEF1" w14:textId="77777777">
            <w:pPr>
              <w:pStyle w:val="RTableTextAbt"/>
              <w:rPr>
                <w:szCs w:val="18"/>
              </w:rPr>
            </w:pPr>
            <w:r>
              <w:rPr>
                <w:szCs w:val="18"/>
              </w:rPr>
              <w:t xml:space="preserve">$372,77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8F0A87C" w14:textId="77777777">
            <w:pPr>
              <w:pStyle w:val="RTableTextAbt"/>
              <w:ind w:right="-54"/>
              <w:rPr>
                <w:szCs w:val="18"/>
              </w:rPr>
            </w:pPr>
            <w:r>
              <w:rPr>
                <w:szCs w:val="18"/>
              </w:rPr>
              <w:t xml:space="preserve">$372,77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137C43DD"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21442C36" w14:textId="77777777">
            <w:pPr>
              <w:pStyle w:val="RTableTextAbt"/>
              <w:jc w:val="center"/>
              <w:rPr>
                <w:szCs w:val="18"/>
              </w:rPr>
            </w:pPr>
            <w:r w:rsidRPr="00505712">
              <w:rPr>
                <w:szCs w:val="18"/>
              </w:rPr>
              <w:t>Prohibition</w:t>
            </w:r>
          </w:p>
        </w:tc>
      </w:tr>
      <w:tr w14:paraId="02030B86"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4F948BF3" w14:textId="77777777">
            <w:pPr>
              <w:pStyle w:val="LTableTextAbt"/>
              <w:rPr>
                <w:szCs w:val="18"/>
              </w:rPr>
            </w:pPr>
            <w:r w:rsidRPr="000A6FFF">
              <w:rPr>
                <w:szCs w:val="18"/>
              </w:rPr>
              <w:t>Paint and Coating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10C9C8BD" w14:textId="77777777">
            <w:pPr>
              <w:pStyle w:val="RTableTextAbt"/>
              <w:rPr>
                <w:szCs w:val="18"/>
              </w:rPr>
            </w:pPr>
            <w:r w:rsidRPr="00213604">
              <w:t>$</w:t>
            </w:r>
            <w:r w:rsidR="0026040E">
              <w:rPr>
                <w:szCs w:val="18"/>
              </w:rPr>
              <w:t>28,744</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826BDDF" w14:textId="77777777">
            <w:pPr>
              <w:pStyle w:val="RTableTextAbt"/>
              <w:rPr>
                <w:szCs w:val="18"/>
              </w:rPr>
            </w:pPr>
            <w:r w:rsidRPr="00213604">
              <w:t>$</w:t>
            </w:r>
            <w:r w:rsidR="0026040E">
              <w:rPr>
                <w:szCs w:val="18"/>
              </w:rPr>
              <w:t>28,744</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714EEB3A" w14:textId="77777777">
            <w:pPr>
              <w:pStyle w:val="RTableTextAbt"/>
              <w:rPr>
                <w:szCs w:val="18"/>
              </w:rPr>
            </w:pPr>
            <w:r>
              <w:rPr>
                <w:szCs w:val="18"/>
              </w:rPr>
              <w:t xml:space="preserve">$97,603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7BA2FA64" w14:textId="77777777">
            <w:pPr>
              <w:pStyle w:val="RTableTextAbt"/>
              <w:ind w:right="-54"/>
              <w:rPr>
                <w:szCs w:val="18"/>
              </w:rPr>
            </w:pPr>
            <w:r>
              <w:rPr>
                <w:szCs w:val="18"/>
              </w:rPr>
              <w:t xml:space="preserve">$97,603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366CC4F1"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05CC19B6" w14:textId="77777777">
            <w:pPr>
              <w:pStyle w:val="RTableTextAbt"/>
              <w:jc w:val="center"/>
              <w:rPr>
                <w:szCs w:val="18"/>
              </w:rPr>
            </w:pPr>
            <w:r w:rsidRPr="00505712">
              <w:rPr>
                <w:szCs w:val="18"/>
              </w:rPr>
              <w:t>Prohibition</w:t>
            </w:r>
          </w:p>
        </w:tc>
      </w:tr>
      <w:tr w14:paraId="2CE0A096"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49DDD431" w14:textId="77777777">
            <w:pPr>
              <w:pStyle w:val="LTableTextAbt"/>
              <w:rPr>
                <w:szCs w:val="18"/>
              </w:rPr>
            </w:pPr>
            <w:r w:rsidRPr="000A6FFF">
              <w:rPr>
                <w:szCs w:val="18"/>
              </w:rPr>
              <w:t>Aerosol Spray Cleaning/Degreasing except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5E2244B4" w14:textId="77777777">
            <w:pPr>
              <w:pStyle w:val="RTableTextAbt"/>
              <w:rPr>
                <w:szCs w:val="18"/>
              </w:rPr>
            </w:pPr>
            <w:r w:rsidRPr="00213604">
              <w:t>$</w:t>
            </w:r>
            <w:r w:rsidR="0026040E">
              <w:rPr>
                <w:szCs w:val="18"/>
              </w:rPr>
              <w:t>4,866,615</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3B28342" w14:textId="77777777">
            <w:pPr>
              <w:pStyle w:val="RTableTextAbt"/>
              <w:rPr>
                <w:szCs w:val="18"/>
              </w:rPr>
            </w:pPr>
            <w:r w:rsidRPr="00213604">
              <w:t>$</w:t>
            </w:r>
            <w:r w:rsidR="0026040E">
              <w:rPr>
                <w:szCs w:val="18"/>
              </w:rPr>
              <w:t>4,866,615</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52625AF5" w14:textId="77777777">
            <w:pPr>
              <w:pStyle w:val="RTableTextAbt"/>
              <w:rPr>
                <w:szCs w:val="18"/>
              </w:rPr>
            </w:pPr>
            <w:r>
              <w:rPr>
                <w:szCs w:val="18"/>
              </w:rPr>
              <w:t xml:space="preserve">$16,420,554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2485CFF" w14:textId="77777777">
            <w:pPr>
              <w:pStyle w:val="RTableTextAbt"/>
              <w:ind w:right="-54"/>
              <w:rPr>
                <w:szCs w:val="18"/>
              </w:rPr>
            </w:pPr>
            <w:r>
              <w:rPr>
                <w:szCs w:val="18"/>
              </w:rPr>
              <w:t xml:space="preserve">$16,420,554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4D245D01"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0710DC50" w14:textId="77777777">
            <w:pPr>
              <w:pStyle w:val="RTableTextAbt"/>
              <w:jc w:val="center"/>
              <w:rPr>
                <w:szCs w:val="18"/>
              </w:rPr>
            </w:pPr>
            <w:r w:rsidRPr="00505712">
              <w:rPr>
                <w:szCs w:val="18"/>
              </w:rPr>
              <w:t>Prohibition</w:t>
            </w:r>
          </w:p>
        </w:tc>
      </w:tr>
      <w:tr w14:paraId="70F4204B"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407D64D2" w14:textId="77777777">
            <w:pPr>
              <w:pStyle w:val="LTableTextAbt"/>
              <w:rPr>
                <w:szCs w:val="18"/>
              </w:rPr>
            </w:pPr>
            <w:r w:rsidRPr="000A6FFF">
              <w:rPr>
                <w:szCs w:val="18"/>
              </w:rPr>
              <w:t>Aerosol Spray Cleaning/Degreasing -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2591AD53" w14:textId="77777777">
            <w:pPr>
              <w:pStyle w:val="RTableTextAbt"/>
              <w:rPr>
                <w:szCs w:val="18"/>
              </w:rPr>
            </w:pPr>
            <w:r w:rsidRPr="00213604">
              <w:t>$</w:t>
            </w:r>
            <w:r w:rsidR="0026040E">
              <w:rPr>
                <w:szCs w:val="18"/>
              </w:rPr>
              <w:t>4,627</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0B3053E" w14:textId="77777777">
            <w:pPr>
              <w:pStyle w:val="RTableTextAbt"/>
              <w:rPr>
                <w:szCs w:val="18"/>
              </w:rPr>
            </w:pPr>
            <w:r w:rsidRPr="00213604">
              <w:t>$</w:t>
            </w:r>
            <w:r w:rsidR="0026040E">
              <w:rPr>
                <w:szCs w:val="18"/>
              </w:rPr>
              <w:t>4,721</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EDD0F49" w14:textId="77777777">
            <w:pPr>
              <w:pStyle w:val="RTableTextAbt"/>
              <w:rPr>
                <w:szCs w:val="18"/>
              </w:rPr>
            </w:pPr>
            <w:r>
              <w:rPr>
                <w:szCs w:val="18"/>
              </w:rPr>
              <w:t xml:space="preserve">$15,612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1A055B7" w14:textId="77777777">
            <w:pPr>
              <w:pStyle w:val="RTableTextAbt"/>
              <w:ind w:right="-54"/>
              <w:rPr>
                <w:szCs w:val="18"/>
              </w:rPr>
            </w:pPr>
            <w:r>
              <w:rPr>
                <w:szCs w:val="18"/>
              </w:rPr>
              <w:t xml:space="preserve">$15,93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4F04FA10" w14:textId="77777777">
            <w:pPr>
              <w:pStyle w:val="RTableTextAbt"/>
              <w:jc w:val="center"/>
              <w:rPr>
                <w:szCs w:val="18"/>
              </w:rPr>
            </w:pPr>
            <w:r w:rsidRPr="00505712">
              <w:rPr>
                <w:szCs w:val="18"/>
              </w:rPr>
              <w:t>Prescriptive Controls</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0CFA1494" w14:textId="77777777">
            <w:pPr>
              <w:pStyle w:val="RTableTextAbt"/>
              <w:jc w:val="center"/>
              <w:rPr>
                <w:szCs w:val="18"/>
              </w:rPr>
            </w:pPr>
            <w:r w:rsidRPr="00425568">
              <w:rPr>
                <w:szCs w:val="18"/>
              </w:rPr>
              <w:t>Prohibition</w:t>
            </w:r>
          </w:p>
        </w:tc>
      </w:tr>
      <w:tr w14:paraId="239D41C3"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6087D5BB" w14:textId="77777777">
            <w:pPr>
              <w:pStyle w:val="LTableTextAbt"/>
              <w:rPr>
                <w:szCs w:val="18"/>
              </w:rPr>
            </w:pPr>
            <w:r w:rsidRPr="000A6FFF">
              <w:rPr>
                <w:szCs w:val="18"/>
              </w:rPr>
              <w:t>Liquid and Spray Batch Cold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561F43C5" w14:textId="77777777">
            <w:pPr>
              <w:pStyle w:val="RTableTextAbt"/>
              <w:rPr>
                <w:szCs w:val="18"/>
              </w:rPr>
            </w:pPr>
            <w:r w:rsidRPr="00213604">
              <w:t>$</w:t>
            </w:r>
            <w:r w:rsidR="0026040E">
              <w:rPr>
                <w:szCs w:val="18"/>
              </w:rPr>
              <w:t>38,142</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877B86F" w14:textId="77777777">
            <w:pPr>
              <w:pStyle w:val="RTableTextAbt"/>
              <w:rPr>
                <w:szCs w:val="18"/>
              </w:rPr>
            </w:pPr>
            <w:r w:rsidRPr="00213604">
              <w:t>$</w:t>
            </w:r>
            <w:r w:rsidR="0026040E">
              <w:rPr>
                <w:szCs w:val="18"/>
              </w:rPr>
              <w:t>38,142</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73EB21F5" w14:textId="77777777">
            <w:pPr>
              <w:pStyle w:val="RTableTextAbt"/>
              <w:rPr>
                <w:szCs w:val="18"/>
              </w:rPr>
            </w:pPr>
            <w:r>
              <w:rPr>
                <w:szCs w:val="18"/>
              </w:rPr>
              <w:t xml:space="preserve">$129,516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E82B795" w14:textId="77777777">
            <w:pPr>
              <w:pStyle w:val="RTableTextAbt"/>
              <w:ind w:right="-54"/>
              <w:rPr>
                <w:szCs w:val="18"/>
              </w:rPr>
            </w:pPr>
            <w:r>
              <w:rPr>
                <w:szCs w:val="18"/>
              </w:rPr>
              <w:t xml:space="preserve">$129,516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17C9811C"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286AC892" w14:textId="77777777">
            <w:pPr>
              <w:pStyle w:val="RTableTextAbt"/>
              <w:jc w:val="center"/>
              <w:rPr>
                <w:szCs w:val="18"/>
              </w:rPr>
            </w:pPr>
            <w:r w:rsidRPr="00505712">
              <w:rPr>
                <w:szCs w:val="18"/>
              </w:rPr>
              <w:t>Prohibition</w:t>
            </w:r>
          </w:p>
        </w:tc>
      </w:tr>
      <w:tr w14:paraId="2E48094A"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62F09C92" w14:textId="77777777">
            <w:pPr>
              <w:pStyle w:val="LTableTextAbt"/>
              <w:rPr>
                <w:szCs w:val="18"/>
              </w:rPr>
            </w:pPr>
            <w:r w:rsidRPr="000A6FFF">
              <w:rPr>
                <w:szCs w:val="18"/>
              </w:rPr>
              <w:t>Photographic Film U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43B378DC" w14:textId="77777777">
            <w:pPr>
              <w:pStyle w:val="RTableTextAbt"/>
              <w:rPr>
                <w:szCs w:val="18"/>
              </w:rPr>
            </w:pPr>
            <w:r w:rsidRPr="00213604">
              <w:t>$</w:t>
            </w:r>
            <w:r w:rsidR="0026040E">
              <w:rPr>
                <w:szCs w:val="18"/>
              </w:rPr>
              <w:t>12,478</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5730785F" w14:textId="77777777">
            <w:pPr>
              <w:pStyle w:val="RTableTextAbt"/>
              <w:rPr>
                <w:szCs w:val="18"/>
              </w:rPr>
            </w:pPr>
            <w:r w:rsidRPr="00213604">
              <w:t>$</w:t>
            </w:r>
            <w:r w:rsidR="0026040E">
              <w:rPr>
                <w:szCs w:val="18"/>
              </w:rPr>
              <w:t>12,478</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7986B64A" w14:textId="77777777">
            <w:pPr>
              <w:pStyle w:val="RTableTextAbt"/>
              <w:rPr>
                <w:szCs w:val="18"/>
              </w:rPr>
            </w:pPr>
            <w:r>
              <w:rPr>
                <w:szCs w:val="18"/>
              </w:rPr>
              <w:t xml:space="preserve">$42,37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00C36A9" w14:textId="77777777">
            <w:pPr>
              <w:pStyle w:val="RTableTextAbt"/>
              <w:ind w:right="-54"/>
              <w:rPr>
                <w:szCs w:val="18"/>
              </w:rPr>
            </w:pPr>
            <w:r>
              <w:rPr>
                <w:szCs w:val="18"/>
              </w:rPr>
              <w:t xml:space="preserve">$42,37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2F99BBF3"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37CC28DA" w14:textId="77777777">
            <w:pPr>
              <w:pStyle w:val="RTableTextAbt"/>
              <w:jc w:val="center"/>
              <w:rPr>
                <w:szCs w:val="18"/>
              </w:rPr>
            </w:pPr>
            <w:r w:rsidRPr="00505712">
              <w:rPr>
                <w:szCs w:val="18"/>
              </w:rPr>
              <w:t>Prohibition</w:t>
            </w:r>
          </w:p>
        </w:tc>
      </w:tr>
      <w:tr w14:paraId="3156AD32"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1C992A69" w14:textId="77777777">
            <w:pPr>
              <w:pStyle w:val="LTableTextAbt"/>
              <w:rPr>
                <w:szCs w:val="18"/>
              </w:rPr>
            </w:pPr>
            <w:r w:rsidRPr="000A6FFF">
              <w:rPr>
                <w:szCs w:val="18"/>
              </w:rPr>
              <w:t>Lubricants and Grease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3AFCBF68" w14:textId="77777777">
            <w:pPr>
              <w:pStyle w:val="RTableTextAbt"/>
              <w:rPr>
                <w:szCs w:val="18"/>
              </w:rPr>
            </w:pPr>
            <w:r w:rsidRPr="00213604">
              <w:t>$</w:t>
            </w:r>
            <w:r w:rsidR="0026040E">
              <w:rPr>
                <w:szCs w:val="18"/>
              </w:rPr>
              <w:t>142,557</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D47DAA4" w14:textId="77777777">
            <w:pPr>
              <w:pStyle w:val="RTableTextAbt"/>
              <w:rPr>
                <w:szCs w:val="18"/>
              </w:rPr>
            </w:pPr>
            <w:r w:rsidRPr="00213604">
              <w:t>$</w:t>
            </w:r>
            <w:r w:rsidR="0026040E">
              <w:rPr>
                <w:szCs w:val="18"/>
              </w:rPr>
              <w:t>142,557</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89B8199" w14:textId="77777777">
            <w:pPr>
              <w:pStyle w:val="RTableTextAbt"/>
              <w:rPr>
                <w:szCs w:val="18"/>
              </w:rPr>
            </w:pPr>
            <w:r>
              <w:rPr>
                <w:szCs w:val="18"/>
              </w:rPr>
              <w:t xml:space="preserve">$484,067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0C79104" w14:textId="77777777">
            <w:pPr>
              <w:pStyle w:val="RTableTextAbt"/>
              <w:ind w:right="-54"/>
              <w:rPr>
                <w:szCs w:val="18"/>
              </w:rPr>
            </w:pPr>
            <w:r>
              <w:rPr>
                <w:szCs w:val="18"/>
              </w:rPr>
              <w:t xml:space="preserve">$484,067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23131667"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2E4F3FFE" w14:textId="77777777">
            <w:pPr>
              <w:pStyle w:val="RTableTextAbt"/>
              <w:jc w:val="center"/>
              <w:rPr>
                <w:szCs w:val="18"/>
              </w:rPr>
            </w:pPr>
            <w:r w:rsidRPr="00505712">
              <w:rPr>
                <w:szCs w:val="18"/>
              </w:rPr>
              <w:t>Prohibition</w:t>
            </w:r>
          </w:p>
        </w:tc>
      </w:tr>
      <w:tr w14:paraId="7A30D5C9"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653F1A4C" w14:textId="77777777">
            <w:pPr>
              <w:pStyle w:val="LTableTextAbt"/>
              <w:rPr>
                <w:szCs w:val="18"/>
              </w:rPr>
            </w:pPr>
            <w:r w:rsidRPr="000A6FFF">
              <w:rPr>
                <w:szCs w:val="18"/>
              </w:rPr>
              <w:t>Wipe and Liquid Cleaning and Polish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40E0CC39" w14:textId="77777777">
            <w:pPr>
              <w:pStyle w:val="RTableTextAbt"/>
              <w:rPr>
                <w:szCs w:val="18"/>
              </w:rPr>
            </w:pPr>
            <w:r w:rsidRPr="00213604">
              <w:t>$</w:t>
            </w:r>
            <w:r w:rsidR="0026040E">
              <w:rPr>
                <w:szCs w:val="18"/>
              </w:rPr>
              <w:t>8,368,043</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0B076ECB" w14:textId="77777777">
            <w:pPr>
              <w:pStyle w:val="RTableTextAbt"/>
              <w:rPr>
                <w:szCs w:val="18"/>
              </w:rPr>
            </w:pPr>
            <w:r w:rsidRPr="00213604">
              <w:t>$</w:t>
            </w:r>
            <w:r w:rsidR="0026040E">
              <w:rPr>
                <w:szCs w:val="18"/>
              </w:rPr>
              <w:t>8,368,043</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7320B2F" w14:textId="77777777">
            <w:pPr>
              <w:pStyle w:val="RTableTextAbt"/>
              <w:rPr>
                <w:szCs w:val="18"/>
              </w:rPr>
            </w:pPr>
            <w:r>
              <w:rPr>
                <w:szCs w:val="18"/>
              </w:rPr>
              <w:t xml:space="preserve">$28,234,80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5E3CEB6" w14:textId="77777777">
            <w:pPr>
              <w:pStyle w:val="RTableTextAbt"/>
              <w:ind w:right="-54"/>
              <w:rPr>
                <w:szCs w:val="18"/>
              </w:rPr>
            </w:pPr>
            <w:r>
              <w:rPr>
                <w:szCs w:val="18"/>
              </w:rPr>
              <w:t xml:space="preserve">$28,234,800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5F7DDE47"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7AC5328A" w14:textId="77777777">
            <w:pPr>
              <w:pStyle w:val="RTableTextAbt"/>
              <w:jc w:val="center"/>
              <w:rPr>
                <w:szCs w:val="18"/>
              </w:rPr>
            </w:pPr>
            <w:r w:rsidRPr="00505712">
              <w:rPr>
                <w:szCs w:val="18"/>
              </w:rPr>
              <w:t>Prohibition</w:t>
            </w:r>
          </w:p>
        </w:tc>
      </w:tr>
      <w:tr w14:paraId="26FF4A77"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3E867163" w14:textId="77777777">
            <w:pPr>
              <w:pStyle w:val="LTableTextAbt"/>
              <w:rPr>
                <w:szCs w:val="18"/>
              </w:rPr>
            </w:pPr>
            <w:r w:rsidRPr="000A6FFF">
              <w:rPr>
                <w:szCs w:val="18"/>
              </w:rPr>
              <w:t>Inks and Ink Remov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46B8B60F" w14:textId="77777777">
            <w:pPr>
              <w:pStyle w:val="RTableTextAbt"/>
              <w:rPr>
                <w:szCs w:val="18"/>
              </w:rPr>
            </w:pPr>
            <w:r w:rsidRPr="00213604">
              <w:t>$</w:t>
            </w:r>
            <w:r w:rsidR="0026040E">
              <w:rPr>
                <w:szCs w:val="18"/>
              </w:rPr>
              <w:t>1,892</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72D4826" w14:textId="77777777">
            <w:pPr>
              <w:pStyle w:val="RTableTextAbt"/>
              <w:rPr>
                <w:szCs w:val="18"/>
              </w:rPr>
            </w:pPr>
            <w:r w:rsidRPr="00213604">
              <w:t>$</w:t>
            </w:r>
            <w:r w:rsidR="0026040E">
              <w:rPr>
                <w:szCs w:val="18"/>
              </w:rPr>
              <w:t>1,892</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5F35A674" w14:textId="77777777">
            <w:pPr>
              <w:pStyle w:val="RTableTextAbt"/>
              <w:rPr>
                <w:szCs w:val="18"/>
              </w:rPr>
            </w:pPr>
            <w:r>
              <w:rPr>
                <w:szCs w:val="18"/>
              </w:rPr>
              <w:t xml:space="preserve">$6,426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283FA960" w14:textId="77777777">
            <w:pPr>
              <w:pStyle w:val="RTableTextAbt"/>
              <w:ind w:right="-54"/>
              <w:rPr>
                <w:szCs w:val="18"/>
              </w:rPr>
            </w:pPr>
            <w:r>
              <w:rPr>
                <w:szCs w:val="18"/>
              </w:rPr>
              <w:t xml:space="preserve">$6,426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2D519DAB"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2F1A8223" w14:textId="77777777">
            <w:pPr>
              <w:pStyle w:val="RTableTextAbt"/>
              <w:jc w:val="center"/>
              <w:rPr>
                <w:szCs w:val="18"/>
              </w:rPr>
            </w:pPr>
            <w:r w:rsidRPr="00505712">
              <w:rPr>
                <w:szCs w:val="18"/>
              </w:rPr>
              <w:t>Prohibition</w:t>
            </w:r>
          </w:p>
        </w:tc>
      </w:tr>
      <w:tr w14:paraId="00728D91" w14:textId="77777777" w:rsidTr="00CD48B1">
        <w:tblPrEx>
          <w:tblW w:w="14040" w:type="dxa"/>
          <w:tblInd w:w="-360" w:type="dxa"/>
          <w:tblLayout w:type="fixed"/>
          <w:tblCellMar>
            <w:left w:w="0" w:type="dxa"/>
            <w:right w:w="58" w:type="dxa"/>
          </w:tblCellMar>
          <w:tblLook w:val="04A0"/>
        </w:tblPrEx>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2AD8713A" w14:textId="77777777">
            <w:pPr>
              <w:pStyle w:val="LTableTextAbt"/>
              <w:rPr>
                <w:szCs w:val="18"/>
              </w:rPr>
            </w:pPr>
            <w:r w:rsidRPr="000A6FFF">
              <w:rPr>
                <w:szCs w:val="18"/>
              </w:rPr>
              <w:t>Anti-Spatter Welding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4C7C882D" w14:textId="77777777">
            <w:pPr>
              <w:pStyle w:val="RTableTextAbt"/>
              <w:rPr>
                <w:szCs w:val="18"/>
              </w:rPr>
            </w:pPr>
            <w:r w:rsidRPr="00213604">
              <w:t>$</w:t>
            </w:r>
            <w:r w:rsidR="0026040E">
              <w:rPr>
                <w:szCs w:val="18"/>
              </w:rPr>
              <w:t>14,004</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080F279" w14:textId="77777777">
            <w:pPr>
              <w:pStyle w:val="RTableTextAbt"/>
              <w:rPr>
                <w:szCs w:val="18"/>
              </w:rPr>
            </w:pPr>
            <w:r w:rsidRPr="00213604">
              <w:t>$</w:t>
            </w:r>
            <w:r w:rsidR="0026040E">
              <w:rPr>
                <w:szCs w:val="18"/>
              </w:rPr>
              <w:t>14,004</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DE2FAC7" w14:textId="77777777">
            <w:pPr>
              <w:pStyle w:val="RTableTextAbt"/>
              <w:rPr>
                <w:szCs w:val="18"/>
              </w:rPr>
            </w:pPr>
            <w:r>
              <w:rPr>
                <w:szCs w:val="18"/>
              </w:rPr>
              <w:t xml:space="preserve">$47,551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7BB7093" w14:textId="77777777">
            <w:pPr>
              <w:pStyle w:val="RTableTextAbt"/>
              <w:ind w:right="-54"/>
              <w:rPr>
                <w:szCs w:val="18"/>
              </w:rPr>
            </w:pPr>
            <w:r>
              <w:rPr>
                <w:szCs w:val="18"/>
              </w:rPr>
              <w:t xml:space="preserve">$47,55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0CDA676F"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31BED15C" w14:textId="77777777">
            <w:pPr>
              <w:pStyle w:val="RTableTextAbt"/>
              <w:jc w:val="center"/>
              <w:rPr>
                <w:szCs w:val="18"/>
              </w:rPr>
            </w:pPr>
            <w:r w:rsidRPr="00505712">
              <w:rPr>
                <w:szCs w:val="18"/>
              </w:rPr>
              <w:t>Prohibition</w:t>
            </w:r>
          </w:p>
        </w:tc>
      </w:tr>
      <w:tr w14:paraId="7C28B285" w14:textId="77777777" w:rsidTr="00CD48B1">
        <w:tblPrEx>
          <w:tblW w:w="14040" w:type="dxa"/>
          <w:tblInd w:w="-360" w:type="dxa"/>
          <w:tblLayout w:type="fixed"/>
          <w:tblCellMar>
            <w:left w:w="0" w:type="dxa"/>
            <w:right w:w="58" w:type="dxa"/>
          </w:tblCellMar>
          <w:tblLook w:val="04A0"/>
        </w:tblPrEx>
        <w:trPr>
          <w:trHeight w:val="224"/>
        </w:trPr>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45ADB0AB" w14:textId="77777777">
            <w:pPr>
              <w:pStyle w:val="LTableTextAbt"/>
              <w:rPr>
                <w:szCs w:val="18"/>
              </w:rPr>
            </w:pPr>
            <w:r w:rsidRPr="000A6FFF">
              <w:rPr>
                <w:szCs w:val="18"/>
              </w:rPr>
              <w:t>Mold Cleaning, Release and Protectant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335F646B" w14:textId="77777777">
            <w:pPr>
              <w:pStyle w:val="RTableTextAbt"/>
              <w:rPr>
                <w:szCs w:val="18"/>
              </w:rPr>
            </w:pPr>
            <w:r w:rsidRPr="00213604">
              <w:t>$</w:t>
            </w:r>
            <w:r w:rsidR="0026040E">
              <w:rPr>
                <w:szCs w:val="18"/>
              </w:rPr>
              <w:t>364</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D9C2912" w14:textId="77777777">
            <w:pPr>
              <w:pStyle w:val="RTableTextAbt"/>
              <w:rPr>
                <w:szCs w:val="18"/>
              </w:rPr>
            </w:pPr>
            <w:r w:rsidRPr="00213604">
              <w:t>$</w:t>
            </w:r>
            <w:r w:rsidR="0026040E">
              <w:rPr>
                <w:szCs w:val="18"/>
              </w:rPr>
              <w:t>364</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AE08D54" w14:textId="77777777">
            <w:pPr>
              <w:pStyle w:val="RTableTextAbt"/>
              <w:rPr>
                <w:szCs w:val="18"/>
              </w:rPr>
            </w:pPr>
            <w:r>
              <w:rPr>
                <w:szCs w:val="18"/>
              </w:rPr>
              <w:t xml:space="preserve">$1,235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339A97AC" w14:textId="77777777">
            <w:pPr>
              <w:pStyle w:val="RTableTextAbt"/>
              <w:ind w:right="-54"/>
              <w:rPr>
                <w:szCs w:val="18"/>
              </w:rPr>
            </w:pPr>
            <w:r>
              <w:rPr>
                <w:szCs w:val="18"/>
              </w:rPr>
              <w:t xml:space="preserve">$1,235 </w:t>
            </w:r>
          </w:p>
        </w:tc>
        <w:tc>
          <w:tcPr>
            <w:tcW w:w="1530" w:type="dxa"/>
            <w:tcBorders>
              <w:top w:val="single" w:sz="4" w:space="0" w:color="auto"/>
              <w:left w:val="nil"/>
              <w:bottom w:val="single" w:sz="4" w:space="0" w:color="auto"/>
              <w:right w:val="single" w:sz="4" w:space="0" w:color="auto"/>
            </w:tcBorders>
            <w:shd w:val="clear" w:color="auto" w:fill="auto"/>
            <w:tcMar>
              <w:right w:w="144" w:type="dxa"/>
            </w:tcMar>
          </w:tcPr>
          <w:p w:rsidR="00154EE0" w:rsidRPr="00505712" w:rsidP="00CB1C05" w14:paraId="4CB97840" w14:textId="77777777">
            <w:pPr>
              <w:pStyle w:val="RTableTextAbt"/>
              <w:jc w:val="center"/>
              <w:rPr>
                <w:szCs w:val="18"/>
              </w:rPr>
            </w:pPr>
            <w:r w:rsidRPr="00505712">
              <w:rPr>
                <w:szCs w:val="18"/>
              </w:rPr>
              <w:t>Prohibition</w:t>
            </w:r>
          </w:p>
        </w:tc>
        <w:tc>
          <w:tcPr>
            <w:tcW w:w="1530" w:type="dxa"/>
            <w:tcBorders>
              <w:top w:val="single" w:sz="4" w:space="0" w:color="auto"/>
              <w:left w:val="nil"/>
              <w:bottom w:val="single" w:sz="4" w:space="0" w:color="auto"/>
              <w:right w:val="single" w:sz="4" w:space="0" w:color="auto"/>
            </w:tcBorders>
            <w:shd w:val="clear" w:color="auto" w:fill="auto"/>
          </w:tcPr>
          <w:p w:rsidR="00154EE0" w:rsidRPr="00505712" w:rsidP="00CB1C05" w14:paraId="02471621" w14:textId="77777777">
            <w:pPr>
              <w:pStyle w:val="RTableTextAbt"/>
              <w:jc w:val="center"/>
              <w:rPr>
                <w:szCs w:val="18"/>
              </w:rPr>
            </w:pPr>
            <w:r w:rsidRPr="00505712">
              <w:rPr>
                <w:szCs w:val="18"/>
              </w:rPr>
              <w:t>Prohibition</w:t>
            </w:r>
          </w:p>
        </w:tc>
      </w:tr>
      <w:tr w14:paraId="49042740" w14:textId="77777777" w:rsidTr="00CD48B1">
        <w:tblPrEx>
          <w:tblW w:w="14040" w:type="dxa"/>
          <w:tblInd w:w="-360" w:type="dxa"/>
          <w:tblLayout w:type="fixed"/>
          <w:tblCellMar>
            <w:left w:w="0" w:type="dxa"/>
            <w:right w:w="58" w:type="dxa"/>
          </w:tblCellMar>
          <w:tblLook w:val="04A0"/>
        </w:tblPrEx>
        <w:trPr>
          <w:trHeight w:val="60"/>
        </w:trPr>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4055A3E9" w14:textId="77777777">
            <w:pPr>
              <w:pStyle w:val="LTableTextAbt"/>
              <w:rPr>
                <w:szCs w:val="18"/>
              </w:rPr>
            </w:pPr>
            <w:r w:rsidRPr="000A6FFF">
              <w:rPr>
                <w:szCs w:val="18"/>
              </w:rPr>
              <w:t>Dry Cleaning (Dry Cleaning Machines &amp; Spot Remover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0A6FFF" w:rsidP="00CB1C05" w14:paraId="307DFB56" w14:textId="77777777">
            <w:pPr>
              <w:pStyle w:val="RTableTextAbt"/>
              <w:rPr>
                <w:szCs w:val="18"/>
              </w:rPr>
            </w:pPr>
            <w:r w:rsidRPr="00213604">
              <w:t>$</w:t>
            </w:r>
            <w:r w:rsidR="0026040E">
              <w:rPr>
                <w:szCs w:val="18"/>
              </w:rPr>
              <w:t>335</w:t>
            </w:r>
            <w:r w:rsidRPr="00213604">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6C1FD5FA" w14:textId="77777777">
            <w:pPr>
              <w:pStyle w:val="RTableTextAbt"/>
              <w:rPr>
                <w:szCs w:val="18"/>
              </w:rPr>
            </w:pPr>
            <w:r w:rsidRPr="00213604">
              <w:t>$</w:t>
            </w:r>
            <w:r w:rsidR="0026040E">
              <w:rPr>
                <w:szCs w:val="18"/>
              </w:rPr>
              <w:t>92</w:t>
            </w:r>
            <w:r w:rsidRPr="00213604">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1C60B974" w14:textId="77777777">
            <w:pPr>
              <w:pStyle w:val="RTableTextAbt"/>
              <w:rPr>
                <w:szCs w:val="18"/>
              </w:rPr>
            </w:pPr>
            <w:r>
              <w:rPr>
                <w:szCs w:val="18"/>
              </w:rPr>
              <w:t xml:space="preserve">$1,130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0A6FFF" w:rsidP="00CB1C05" w14:paraId="45B764B1" w14:textId="77777777">
            <w:pPr>
              <w:pStyle w:val="RTableTextAbt"/>
              <w:ind w:right="-54"/>
              <w:rPr>
                <w:szCs w:val="18"/>
              </w:rPr>
            </w:pPr>
            <w:r>
              <w:rPr>
                <w:szCs w:val="18"/>
              </w:rPr>
              <w:t xml:space="preserve">$312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505712" w:rsidP="00CB1C05" w14:paraId="279EB411" w14:textId="77777777">
            <w:pPr>
              <w:pStyle w:val="RTableTextAbt"/>
              <w:jc w:val="center"/>
              <w:rPr>
                <w:szCs w:val="18"/>
              </w:rPr>
            </w:pPr>
            <w:r>
              <w:rPr>
                <w:szCs w:val="18"/>
              </w:rPr>
              <w:t>10-Year Phase Out</w:t>
            </w:r>
          </w:p>
        </w:tc>
        <w:tc>
          <w:tcPr>
            <w:tcW w:w="1530" w:type="dxa"/>
            <w:tcBorders>
              <w:top w:val="single" w:sz="4" w:space="0" w:color="auto"/>
              <w:left w:val="nil"/>
              <w:bottom w:val="single" w:sz="4" w:space="0" w:color="auto"/>
              <w:right w:val="single" w:sz="4" w:space="0" w:color="auto"/>
            </w:tcBorders>
            <w:shd w:val="clear" w:color="auto" w:fill="auto"/>
            <w:vAlign w:val="center"/>
          </w:tcPr>
          <w:p w:rsidR="00154EE0" w:rsidRPr="00505712" w:rsidP="00CB1C05" w14:paraId="0E6EBAE2" w14:textId="77777777">
            <w:pPr>
              <w:pStyle w:val="RTableTextAbt"/>
              <w:jc w:val="center"/>
              <w:rPr>
                <w:szCs w:val="18"/>
              </w:rPr>
            </w:pPr>
            <w:r>
              <w:rPr>
                <w:szCs w:val="18"/>
              </w:rPr>
              <w:t>15-Year Phase Out</w:t>
            </w:r>
          </w:p>
        </w:tc>
      </w:tr>
      <w:tr w14:paraId="4BE60098" w14:textId="77777777" w:rsidTr="00CD48B1">
        <w:tblPrEx>
          <w:tblW w:w="14040" w:type="dxa"/>
          <w:tblInd w:w="-360" w:type="dxa"/>
          <w:tblLayout w:type="fixed"/>
          <w:tblCellMar>
            <w:left w:w="0" w:type="dxa"/>
            <w:right w:w="58" w:type="dxa"/>
          </w:tblCellMar>
          <w:tblLook w:val="04A0"/>
        </w:tblPrEx>
        <w:trPr>
          <w:trHeight w:val="64"/>
        </w:trPr>
        <w:tc>
          <w:tcPr>
            <w:tcW w:w="6390" w:type="dxa"/>
            <w:tcBorders>
              <w:top w:val="single" w:sz="4" w:space="0" w:color="auto"/>
              <w:left w:val="single" w:sz="4" w:space="0" w:color="auto"/>
              <w:bottom w:val="single" w:sz="4" w:space="0" w:color="auto"/>
              <w:right w:val="single" w:sz="4" w:space="0" w:color="auto"/>
            </w:tcBorders>
            <w:shd w:val="clear" w:color="000000" w:fill="FFFFFF"/>
            <w:vAlign w:val="center"/>
          </w:tcPr>
          <w:p w:rsidR="00154EE0" w:rsidRPr="000A6FFF" w:rsidP="00CB1C05" w14:paraId="3F62901A" w14:textId="77777777">
            <w:pPr>
              <w:pStyle w:val="LTableTextAbt"/>
              <w:rPr>
                <w:szCs w:val="18"/>
              </w:rPr>
            </w:pPr>
            <w:r w:rsidRPr="000A6FFF">
              <w:rPr>
                <w:b/>
                <w:szCs w:val="18"/>
              </w:rPr>
              <w:t>Tot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54EE0" w:rsidRPr="00D418F8" w:rsidP="00CB1C05" w14:paraId="433F04B8" w14:textId="77777777">
            <w:pPr>
              <w:pStyle w:val="RTableTextAbt"/>
              <w:rPr>
                <w:b/>
                <w:bCs w:val="0"/>
                <w:szCs w:val="18"/>
              </w:rPr>
            </w:pPr>
            <w:r w:rsidRPr="00CD48B1">
              <w:rPr>
                <w:b/>
                <w:bCs w:val="0"/>
                <w:szCs w:val="18"/>
              </w:rPr>
              <w:t>$</w:t>
            </w:r>
            <w:r w:rsidRPr="00CD48B1" w:rsidR="0026040E">
              <w:rPr>
                <w:b/>
                <w:bCs w:val="0"/>
                <w:szCs w:val="18"/>
              </w:rPr>
              <w:t>14,042,468</w:t>
            </w:r>
            <w:r w:rsidRPr="00CD48B1">
              <w:rPr>
                <w:b/>
                <w:bCs w:val="0"/>
                <w:szCs w:val="18"/>
              </w:rPr>
              <w:t xml:space="preserve"> </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D418F8" w:rsidP="00CB1C05" w14:paraId="63A4E76D" w14:textId="77777777">
            <w:pPr>
              <w:pStyle w:val="RTableTextAbt"/>
              <w:rPr>
                <w:b/>
                <w:bCs w:val="0"/>
                <w:szCs w:val="18"/>
              </w:rPr>
            </w:pPr>
            <w:r w:rsidRPr="00CD48B1">
              <w:rPr>
                <w:b/>
                <w:bCs w:val="0"/>
                <w:szCs w:val="18"/>
              </w:rPr>
              <w:t>$</w:t>
            </w:r>
            <w:r w:rsidRPr="00CD48B1" w:rsidR="0026040E">
              <w:rPr>
                <w:b/>
                <w:bCs w:val="0"/>
                <w:szCs w:val="18"/>
              </w:rPr>
              <w:t>13,993,833</w:t>
            </w:r>
            <w:r w:rsidRPr="00CD48B1">
              <w:rPr>
                <w:b/>
                <w:bCs w:val="0"/>
                <w:szCs w:val="18"/>
              </w:rPr>
              <w:t xml:space="preserve"> </w:t>
            </w:r>
          </w:p>
        </w:tc>
        <w:tc>
          <w:tcPr>
            <w:tcW w:w="108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D418F8" w:rsidP="00CB1C05" w14:paraId="484F1F9B" w14:textId="77777777">
            <w:pPr>
              <w:pStyle w:val="RTableTextAbt"/>
              <w:rPr>
                <w:b/>
                <w:bCs w:val="0"/>
                <w:szCs w:val="18"/>
              </w:rPr>
            </w:pPr>
            <w:r w:rsidRPr="00CD48B1">
              <w:rPr>
                <w:b/>
                <w:bCs w:val="0"/>
                <w:szCs w:val="18"/>
              </w:rPr>
              <w:t xml:space="preserve">$47,398,242 </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54EE0" w:rsidRPr="00D418F8" w:rsidP="00CB1C05" w14:paraId="1E7C6370" w14:textId="77777777">
            <w:pPr>
              <w:pStyle w:val="RTableTextAbt"/>
              <w:ind w:right="-54"/>
              <w:rPr>
                <w:b/>
                <w:bCs w:val="0"/>
                <w:szCs w:val="18"/>
              </w:rPr>
            </w:pPr>
            <w:r w:rsidRPr="00CD48B1">
              <w:rPr>
                <w:b/>
                <w:bCs w:val="0"/>
                <w:szCs w:val="18"/>
              </w:rPr>
              <w:t xml:space="preserve">$47,233,101 </w:t>
            </w:r>
          </w:p>
        </w:tc>
        <w:tc>
          <w:tcPr>
            <w:tcW w:w="153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54EE0" w:rsidRPr="00505712" w:rsidP="00CB1C05" w14:paraId="24FF8945" w14:textId="77777777">
            <w:pPr>
              <w:spacing w:after="0"/>
              <w:jc w:val="center"/>
              <w:rPr>
                <w:b/>
                <w:color w:val="000000"/>
                <w:sz w:val="18"/>
                <w:szCs w:val="18"/>
              </w:rPr>
            </w:pPr>
          </w:p>
        </w:tc>
        <w:tc>
          <w:tcPr>
            <w:tcW w:w="1530" w:type="dxa"/>
            <w:tcBorders>
              <w:top w:val="single" w:sz="4" w:space="0" w:color="auto"/>
              <w:left w:val="nil"/>
              <w:bottom w:val="single" w:sz="4" w:space="0" w:color="auto"/>
              <w:right w:val="single" w:sz="4" w:space="0" w:color="auto"/>
            </w:tcBorders>
            <w:shd w:val="clear" w:color="auto" w:fill="auto"/>
            <w:vAlign w:val="bottom"/>
          </w:tcPr>
          <w:p w:rsidR="00154EE0" w:rsidRPr="00505712" w:rsidP="00CB1C05" w14:paraId="7A41DDC6" w14:textId="77777777">
            <w:pPr>
              <w:spacing w:after="0"/>
              <w:jc w:val="center"/>
              <w:rPr>
                <w:b/>
                <w:color w:val="000000"/>
                <w:sz w:val="18"/>
                <w:szCs w:val="18"/>
              </w:rPr>
            </w:pPr>
          </w:p>
        </w:tc>
      </w:tr>
      <w:tr w14:paraId="14CF844A" w14:textId="77777777" w:rsidTr="008E6851">
        <w:tblPrEx>
          <w:tblW w:w="14040" w:type="dxa"/>
          <w:tblInd w:w="-360" w:type="dxa"/>
          <w:tblLayout w:type="fixed"/>
          <w:tblCellMar>
            <w:left w:w="0" w:type="dxa"/>
            <w:right w:w="58" w:type="dxa"/>
          </w:tblCellMar>
          <w:tblLook w:val="04A0"/>
        </w:tblPrEx>
        <w:tc>
          <w:tcPr>
            <w:tcW w:w="14040" w:type="dxa"/>
            <w:gridSpan w:val="7"/>
            <w:tcBorders>
              <w:top w:val="single" w:sz="4" w:space="0" w:color="auto"/>
              <w:left w:val="single" w:sz="4" w:space="0" w:color="auto"/>
              <w:bottom w:val="single" w:sz="4" w:space="0" w:color="auto"/>
              <w:right w:val="single" w:sz="4" w:space="0" w:color="auto"/>
            </w:tcBorders>
            <w:shd w:val="clear" w:color="000000" w:fill="FFFFFF"/>
            <w:vAlign w:val="center"/>
          </w:tcPr>
          <w:p w:rsidR="00B4708A" w:rsidP="00CB1C05" w14:paraId="51B1B73C" w14:textId="77777777">
            <w:pPr>
              <w:pStyle w:val="RTableTextAbt"/>
              <w:jc w:val="left"/>
              <w:rPr>
                <w:szCs w:val="18"/>
              </w:rPr>
            </w:pPr>
            <w:r w:rsidRPr="00F973F1">
              <w:rPr>
                <w:szCs w:val="18"/>
                <w:vertAlign w:val="superscript"/>
              </w:rPr>
              <w:t>1</w:t>
            </w:r>
            <w:r w:rsidR="00DF3938">
              <w:rPr>
                <w:szCs w:val="18"/>
              </w:rPr>
              <w:t xml:space="preserve">Vapor degreasing </w:t>
            </w:r>
            <w:r w:rsidR="00937F08">
              <w:rPr>
                <w:szCs w:val="18"/>
              </w:rPr>
              <w:t>benefits</w:t>
            </w:r>
            <w:r w:rsidR="00DF3938">
              <w:rPr>
                <w:szCs w:val="18"/>
              </w:rPr>
              <w:t xml:space="preserve"> are lower under Option 2 compared to Option 1 because </w:t>
            </w:r>
            <w:r>
              <w:rPr>
                <w:szCs w:val="18"/>
              </w:rPr>
              <w:t>25 percent of vapor degreasers are assumed to be eligible for the section 6(g) exemption for aircraft skins and aerospace degreasing, respectively.</w:t>
            </w:r>
          </w:p>
          <w:p w:rsidR="00B4708A" w:rsidRPr="00F65C52" w:rsidP="00CB1C05" w14:paraId="29CF67D8" w14:textId="77777777">
            <w:pPr>
              <w:pStyle w:val="RTableTextAbt"/>
              <w:jc w:val="left"/>
              <w:rPr>
                <w:szCs w:val="18"/>
              </w:rPr>
            </w:pPr>
            <w:r>
              <w:rPr>
                <w:szCs w:val="18"/>
                <w:vertAlign w:val="superscript"/>
              </w:rPr>
              <w:t>2</w:t>
            </w:r>
            <w:r>
              <w:rPr>
                <w:szCs w:val="18"/>
              </w:rPr>
              <w:t>While there are limited exemptions for adhesives and sealants, this analysis assumes all users and formulators switch to alternatives because it is likely to be the most cost-effective option.</w:t>
            </w:r>
          </w:p>
        </w:tc>
      </w:tr>
    </w:tbl>
    <w:p w:rsidR="00A44813" w:rsidRPr="0065459D" w:rsidP="00CB1C05" w14:paraId="7812D4E9" w14:textId="77777777">
      <w:pPr>
        <w:rPr>
          <w:highlight w:val="yellow"/>
        </w:rPr>
      </w:pPr>
    </w:p>
    <w:p w:rsidR="00DB5BEA" w:rsidP="00CB1C05" w14:paraId="057EDA2C" w14:textId="77777777">
      <w:pPr>
        <w:rPr>
          <w:color w:val="000000"/>
          <w:highlight w:val="yellow"/>
        </w:rPr>
        <w:sectPr w:rsidSect="00CB1C05">
          <w:type w:val="nextColumn"/>
          <w:pgSz w:w="15840" w:h="12240" w:orient="landscape" w:code="1"/>
          <w:pgMar w:top="1440" w:right="1440" w:bottom="1440" w:left="1440" w:header="1080" w:footer="720" w:gutter="0"/>
          <w:lnNumType w:countBy="1" w:restart="continuous"/>
          <w:cols w:space="720"/>
          <w:docGrid w:linePitch="360"/>
        </w:sectPr>
      </w:pPr>
    </w:p>
    <w:p w:rsidR="00F97378" w:rsidRPr="0043541F" w:rsidP="00CB1C05" w14:paraId="6E847045" w14:textId="77777777">
      <w:pPr>
        <w:pStyle w:val="Heading2NoNumbering"/>
      </w:pPr>
      <w:bookmarkStart w:id="50" w:name="_Toc111035501"/>
      <w:bookmarkStart w:id="51" w:name="_Toc111037042"/>
      <w:bookmarkStart w:id="52" w:name="_Toc114061862"/>
      <w:bookmarkStart w:id="53" w:name="_Toc165378709"/>
      <w:r w:rsidRPr="0043541F">
        <w:t>Estimated Incremental Net Benefits</w:t>
      </w:r>
      <w:bookmarkEnd w:id="50"/>
      <w:bookmarkEnd w:id="51"/>
      <w:bookmarkEnd w:id="52"/>
      <w:bookmarkEnd w:id="53"/>
    </w:p>
    <w:p w:rsidR="000143B6" w:rsidP="00CB1C05" w14:paraId="69D4004C" w14:textId="77777777">
      <w:pPr>
        <w:pStyle w:val="BodyText"/>
      </w:pPr>
      <w:r w:rsidRPr="0043541F">
        <w:t xml:space="preserve">Quantified net benefits are estimated by subtracting the total annualized quantified cost of the options (see Chapter </w:t>
      </w:r>
      <w:r w:rsidRPr="0043541F">
        <w:fldChar w:fldCharType="begin" w:fldLock="1"/>
      </w:r>
      <w:r w:rsidRPr="0043541F">
        <w:instrText xml:space="preserve"> REF _Ref30142408 \r \h  \* MERGEFORMAT </w:instrText>
      </w:r>
      <w:r w:rsidRPr="0043541F">
        <w:fldChar w:fldCharType="separate"/>
      </w:r>
      <w:r w:rsidR="0092222B">
        <w:t>7</w:t>
      </w:r>
      <w:r w:rsidRPr="0043541F">
        <w:fldChar w:fldCharType="end"/>
      </w:r>
      <w:r w:rsidRPr="0043541F">
        <w:t xml:space="preserve">) from the total annualized quantified benefits (see Chapter </w:t>
      </w:r>
      <w:r w:rsidRPr="0043541F">
        <w:fldChar w:fldCharType="begin" w:fldLock="1"/>
      </w:r>
      <w:r w:rsidRPr="0043541F">
        <w:instrText xml:space="preserve"> REF _Ref30142415 \r \h  \* MERGEFORMAT </w:instrText>
      </w:r>
      <w:r w:rsidRPr="0043541F">
        <w:fldChar w:fldCharType="separate"/>
      </w:r>
      <w:r w:rsidR="0092222B">
        <w:t>8</w:t>
      </w:r>
      <w:r w:rsidRPr="0043541F">
        <w:fldChar w:fldCharType="end"/>
      </w:r>
      <w:r w:rsidRPr="0043541F">
        <w:t xml:space="preserve">). Total quantified costs reflect costs of compliance with the options, including requirements for prohibition, dermal protection, and </w:t>
      </w:r>
      <w:r w:rsidR="00A51B04">
        <w:t>WCPP/</w:t>
      </w:r>
      <w:r w:rsidRPr="0043541F">
        <w:t xml:space="preserve">ECEL, for those uses where costs could be estimated. </w:t>
      </w:r>
    </w:p>
    <w:p w:rsidR="00E0231C" w:rsidP="00CB1C05" w14:paraId="051C5FEB" w14:textId="77777777">
      <w:pPr>
        <w:pStyle w:val="BodyText"/>
      </w:pPr>
      <w:r>
        <w:t>Note that the costs of prohibition are not fully quantified for some uses, so they are estimated using the costs under a WCPP as a proxy for the prohibition costs. Since switching to alternatives is an available compliance strategy under the uses with a WCPP requirement option, it is reasonable to assume that affected entities would simply switch to alternatives if it were less costly to switch compared to the costs of compliance with a WCPP. Thus, it is possible that the WCPP compliance costs are overstated if there are instances where switching to alternatives is less costly. It follows that compliance costs under a prohibition would exceed the costs of compliance with a WCPP.</w:t>
      </w:r>
    </w:p>
    <w:p w:rsidR="00B955AA" w:rsidRPr="0043541F" w:rsidP="00CB1C05" w14:paraId="2C987AF6" w14:textId="77777777">
      <w:pPr>
        <w:pStyle w:val="BodyText"/>
      </w:pPr>
      <w:r w:rsidRPr="0043541F">
        <w:t xml:space="preserve">Total quantified benefits reflect the benefits of reduced risk for </w:t>
      </w:r>
      <w:r w:rsidR="0043541F">
        <w:t xml:space="preserve">kidney, </w:t>
      </w:r>
      <w:r w:rsidRPr="0043541F">
        <w:t>liver</w:t>
      </w:r>
      <w:r w:rsidR="00A51B04">
        <w:t xml:space="preserve">, </w:t>
      </w:r>
      <w:r w:rsidR="00D26351">
        <w:t>brain</w:t>
      </w:r>
      <w:r w:rsidR="002E53D3">
        <w:t xml:space="preserve"> gliomas,</w:t>
      </w:r>
      <w:r w:rsidRPr="0043541F">
        <w:t xml:space="preserve"> and </w:t>
      </w:r>
      <w:r w:rsidR="002E53D3">
        <w:t>testicular</w:t>
      </w:r>
      <w:r w:rsidRPr="0043541F">
        <w:t xml:space="preserve"> cancer.</w:t>
      </w:r>
    </w:p>
    <w:p w:rsidR="00B955AA" w:rsidRPr="0043541F" w:rsidP="00CB1C05" w14:paraId="70B1F8DF" w14:textId="77777777">
      <w:pPr>
        <w:pStyle w:val="BodyText"/>
      </w:pPr>
      <w:r>
        <w:fldChar w:fldCharType="begin" w:fldLock="1"/>
      </w:r>
      <w:r>
        <w:instrText xml:space="preserve"> REF _Ref165378301 \h </w:instrText>
      </w:r>
      <w:r>
        <w:fldChar w:fldCharType="separate"/>
      </w:r>
      <w:r w:rsidRPr="007C0B08" w:rsidR="0092222B">
        <w:t>Table ES-</w:t>
      </w:r>
      <w:r w:rsidR="0092222B">
        <w:rPr>
          <w:noProof/>
        </w:rPr>
        <w:t>10</w:t>
      </w:r>
      <w:r>
        <w:fldChar w:fldCharType="end"/>
      </w:r>
      <w:r>
        <w:t xml:space="preserve"> </w:t>
      </w:r>
      <w:r w:rsidR="00C140CC">
        <w:t xml:space="preserve">through </w:t>
      </w:r>
      <w:r>
        <w:fldChar w:fldCharType="begin" w:fldLock="1"/>
      </w:r>
      <w:r>
        <w:instrText xml:space="preserve"> REF _Ref165378302 \h </w:instrText>
      </w:r>
      <w:r>
        <w:fldChar w:fldCharType="separate"/>
      </w:r>
      <w:r w:rsidRPr="007C0B08" w:rsidR="0092222B">
        <w:t>Table ES-</w:t>
      </w:r>
      <w:r w:rsidR="0092222B">
        <w:rPr>
          <w:noProof/>
        </w:rPr>
        <w:t>15</w:t>
      </w:r>
      <w:r>
        <w:fldChar w:fldCharType="end"/>
      </w:r>
      <w:r>
        <w:t xml:space="preserve"> </w:t>
      </w:r>
      <w:r w:rsidRPr="0043541F" w:rsidR="004F366B">
        <w:t xml:space="preserve">present the net benefits by use category estimated using </w:t>
      </w:r>
      <w:r w:rsidR="00B14E03">
        <w:t>2</w:t>
      </w:r>
      <w:r w:rsidR="00C140CC">
        <w:t>,</w:t>
      </w:r>
      <w:r w:rsidRPr="0043541F" w:rsidR="004F366B">
        <w:t xml:space="preserve"> 3</w:t>
      </w:r>
      <w:r w:rsidR="00C140CC">
        <w:t xml:space="preserve">, and </w:t>
      </w:r>
      <w:r w:rsidR="00B14E03">
        <w:t>7</w:t>
      </w:r>
      <w:r w:rsidRPr="0043541F" w:rsidR="00B14E03">
        <w:t xml:space="preserve"> </w:t>
      </w:r>
      <w:r w:rsidRPr="0043541F" w:rsidR="004F366B">
        <w:t xml:space="preserve">percent discount rate </w:t>
      </w:r>
      <w:r w:rsidR="00EC50F2">
        <w:t xml:space="preserve">and </w:t>
      </w:r>
      <w:r w:rsidRPr="0043541F" w:rsidR="004F366B">
        <w:t xml:space="preserve">using the low and high benefits estimates. </w:t>
      </w:r>
      <w:r>
        <w:fldChar w:fldCharType="begin" w:fldLock="1"/>
      </w:r>
      <w:r>
        <w:instrText xml:space="preserve"> REF _Ref165378303 \h </w:instrText>
      </w:r>
      <w:r>
        <w:fldChar w:fldCharType="separate"/>
      </w:r>
      <w:r w:rsidRPr="007C0B08" w:rsidR="0092222B">
        <w:t>Table ES-</w:t>
      </w:r>
      <w:r w:rsidR="0092222B">
        <w:rPr>
          <w:noProof/>
        </w:rPr>
        <w:t>16</w:t>
      </w:r>
      <w:r>
        <w:fldChar w:fldCharType="end"/>
      </w:r>
      <w:r>
        <w:t xml:space="preserve"> </w:t>
      </w:r>
      <w:r w:rsidRPr="0043541F" w:rsidR="004F366B">
        <w:t xml:space="preserve">summarizes the </w:t>
      </w:r>
      <w:r w:rsidR="00407D1B">
        <w:t>six</w:t>
      </w:r>
      <w:r w:rsidRPr="0043541F" w:rsidR="004F366B">
        <w:t xml:space="preserve"> net benefits estimates.</w:t>
      </w:r>
      <w:r>
        <w:rPr>
          <w:rStyle w:val="FootnoteReference"/>
        </w:rPr>
        <w:footnoteReference w:id="3"/>
      </w:r>
      <w:r w:rsidRPr="0043541F" w:rsidR="004F366B">
        <w:t xml:space="preserve"> </w:t>
      </w:r>
    </w:p>
    <w:p w:rsidR="00B955AA" w:rsidRPr="0043541F" w:rsidP="00CB1C05" w14:paraId="76A5641E" w14:textId="77777777">
      <w:pPr>
        <w:pStyle w:val="BodyText"/>
        <w:sectPr w:rsidSect="00CB1C05">
          <w:type w:val="nextColumn"/>
          <w:pgSz w:w="12240" w:h="15840" w:code="1"/>
          <w:pgMar w:top="1440" w:right="1440" w:bottom="1440" w:left="1440" w:header="1080" w:footer="720" w:gutter="0"/>
          <w:lnNumType w:countBy="1" w:restart="continuous"/>
          <w:cols w:space="720"/>
          <w:docGrid w:linePitch="360"/>
        </w:sectPr>
      </w:pPr>
      <w:r w:rsidRPr="0043541F">
        <w:t xml:space="preserve">Note that as discussed in Chapter </w:t>
      </w:r>
      <w:r w:rsidRPr="0043541F">
        <w:fldChar w:fldCharType="begin" w:fldLock="1"/>
      </w:r>
      <w:r w:rsidRPr="0043541F">
        <w:instrText xml:space="preserve"> REF _Ref30142408 \r \h  \* MERGEFORMAT </w:instrText>
      </w:r>
      <w:r w:rsidRPr="0043541F">
        <w:fldChar w:fldCharType="separate"/>
      </w:r>
      <w:r w:rsidR="0092222B">
        <w:t>7</w:t>
      </w:r>
      <w:r w:rsidRPr="0043541F">
        <w:fldChar w:fldCharType="end"/>
      </w:r>
      <w:r w:rsidRPr="0043541F">
        <w:t xml:space="preserve">, section </w:t>
      </w:r>
      <w:r w:rsidRPr="0043541F">
        <w:fldChar w:fldCharType="begin" w:fldLock="1"/>
      </w:r>
      <w:r w:rsidRPr="0043541F">
        <w:instrText xml:space="preserve"> REF _Ref102038523 \r \h </w:instrText>
      </w:r>
      <w:r w:rsidRPr="0043541F" w:rsidR="00A2001C">
        <w:instrText xml:space="preserve"> \* MERGEFORMAT </w:instrText>
      </w:r>
      <w:r w:rsidRPr="0043541F">
        <w:fldChar w:fldCharType="separate"/>
      </w:r>
      <w:r w:rsidR="0092222B">
        <w:t>7.14</w:t>
      </w:r>
      <w:r w:rsidRPr="0043541F">
        <w:fldChar w:fldCharType="end"/>
      </w:r>
      <w:r w:rsidRPr="0043541F" w:rsidR="0094372E">
        <w:t>,</w:t>
      </w:r>
      <w:r w:rsidRPr="0043541F">
        <w:t xml:space="preserve"> there are additional unquantified costs that affect all options. Similarly, Chapter </w:t>
      </w:r>
      <w:r w:rsidRPr="0043541F">
        <w:fldChar w:fldCharType="begin" w:fldLock="1"/>
      </w:r>
      <w:r w:rsidRPr="0043541F">
        <w:instrText xml:space="preserve"> REF _Ref30142415 \r \h  \* MERGEFORMAT </w:instrText>
      </w:r>
      <w:r w:rsidRPr="0043541F">
        <w:fldChar w:fldCharType="separate"/>
      </w:r>
      <w:r w:rsidR="0092222B">
        <w:t>8</w:t>
      </w:r>
      <w:r w:rsidRPr="0043541F">
        <w:fldChar w:fldCharType="end"/>
      </w:r>
      <w:r w:rsidRPr="0043541F">
        <w:t xml:space="preserve"> notes that there are also unquantified benefits</w:t>
      </w:r>
      <w:bookmarkStart w:id="54" w:name="_Hlk161675593"/>
      <w:r w:rsidRPr="0043541F">
        <w:t xml:space="preserve">. </w:t>
      </w:r>
      <w:bookmarkStart w:id="55" w:name="_Hlk161675644"/>
      <w:r w:rsidR="00023765">
        <w:t>Unquantified benefits are mostly subclinical but may be associated with important neurotoxic endpoints like reduction in impaired cognition and in drug and alcohol abuse for those exposed in utero or in early childhood</w:t>
      </w:r>
      <w:bookmarkEnd w:id="54"/>
      <w:r w:rsidR="00023765">
        <w:t>.</w:t>
      </w:r>
      <w:r w:rsidR="00480632">
        <w:t xml:space="preserve"> </w:t>
      </w:r>
      <w:bookmarkEnd w:id="55"/>
      <w:r w:rsidRPr="0043541F">
        <w:t>Therefore, it is not clear whether the monetized net benefits presented in the tables below under- or over-estimate the true social net benefits of the options.</w:t>
      </w:r>
    </w:p>
    <w:tbl>
      <w:tblPr>
        <w:tblW w:w="13230" w:type="dxa"/>
        <w:tblInd w:w="-360" w:type="dxa"/>
        <w:tblLayout w:type="fixed"/>
        <w:tblCellMar>
          <w:left w:w="0" w:type="dxa"/>
          <w:right w:w="58" w:type="dxa"/>
        </w:tblCellMar>
        <w:tblLook w:val="04A0"/>
      </w:tblPr>
      <w:tblGrid>
        <w:gridCol w:w="3960"/>
        <w:gridCol w:w="1545"/>
        <w:gridCol w:w="1545"/>
        <w:gridCol w:w="1545"/>
        <w:gridCol w:w="1545"/>
        <w:gridCol w:w="1545"/>
        <w:gridCol w:w="1545"/>
      </w:tblGrid>
      <w:tr w14:paraId="648B8581"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6B5177" w:rsidRPr="007A2D47" w:rsidP="00CB1C05" w14:paraId="41FEBC53" w14:textId="0FBEBD17">
            <w:pPr>
              <w:pStyle w:val="TableTitleA"/>
            </w:pPr>
            <w:r>
              <w:t>s</w:t>
            </w:r>
          </w:p>
        </w:tc>
      </w:tr>
      <w:tr w14:paraId="2D7ED9BD" w14:textId="77777777">
        <w:tblPrEx>
          <w:tblW w:w="13230" w:type="dxa"/>
          <w:tblInd w:w="-360" w:type="dxa"/>
          <w:tblLayout w:type="fixed"/>
          <w:tblCellMar>
            <w:left w:w="0" w:type="dxa"/>
            <w:right w:w="58" w:type="dxa"/>
          </w:tblCellMar>
          <w:tblLook w:val="04A0"/>
        </w:tblPrEx>
        <w:trPr>
          <w:tblHeader/>
        </w:trPr>
        <w:tc>
          <w:tcPr>
            <w:tcW w:w="39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7A2D47" w:rsidP="00CB1C05" w14:paraId="578D9F65" w14:textId="77777777">
            <w:pPr>
              <w:pStyle w:val="TableSubtitle"/>
              <w:rPr>
                <w:rFonts w:asciiTheme="minorHAnsi" w:hAnsiTheme="minorHAnsi" w:cstheme="minorHAnsi"/>
                <w:sz w:val="16"/>
                <w:szCs w:val="16"/>
              </w:rPr>
            </w:pPr>
            <w:r w:rsidRPr="007A2D47">
              <w:t>Use Category</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6F28D75B" w14:textId="77777777">
            <w:pPr>
              <w:pStyle w:val="TableSubtitle"/>
            </w:pPr>
            <w:r w:rsidRPr="007A2D47">
              <w:t>Cos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0CDAACF5" w14:textId="77777777">
            <w:pPr>
              <w:pStyle w:val="TableSubtitle"/>
            </w:pPr>
            <w:r w:rsidRPr="007A2D47">
              <w:t>Benefi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3C29DFE3" w14:textId="77777777">
            <w:pPr>
              <w:pStyle w:val="TableSubtitle"/>
            </w:pPr>
            <w:r w:rsidRPr="007A2D47">
              <w:t>Net Benefits</w:t>
            </w:r>
          </w:p>
        </w:tc>
      </w:tr>
      <w:tr w14:paraId="42679CE6" w14:textId="77777777">
        <w:tblPrEx>
          <w:tblW w:w="13230" w:type="dxa"/>
          <w:tblInd w:w="-360" w:type="dxa"/>
          <w:tblLayout w:type="fixed"/>
          <w:tblCellMar>
            <w:left w:w="0" w:type="dxa"/>
            <w:right w:w="58" w:type="dxa"/>
          </w:tblCellMar>
          <w:tblLook w:val="04A0"/>
        </w:tblPrEx>
        <w:trPr>
          <w:trHeight w:val="278"/>
          <w:tblHeader/>
        </w:trPr>
        <w:tc>
          <w:tcPr>
            <w:tcW w:w="396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7673EC11" w14:textId="77777777">
            <w:pPr>
              <w:pStyle w:val="TableSubtitle"/>
              <w:rPr>
                <w:rFonts w:asciiTheme="minorHAnsi" w:hAnsiTheme="minorHAnsi" w:cstheme="minorHAnsi"/>
                <w:sz w:val="16"/>
                <w:szCs w:val="16"/>
              </w:rPr>
            </w:pP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58344228"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67DAEDA4"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54DBA91C"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09F36CAB"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5A9C9943"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B5177" w:rsidRPr="00A34252" w:rsidP="00CB1C05" w14:paraId="44B08192" w14:textId="77777777">
            <w:pPr>
              <w:pStyle w:val="TableSubtitle"/>
            </w:pPr>
            <w:r w:rsidRPr="00A34252">
              <w:t>Option 2</w:t>
            </w:r>
          </w:p>
        </w:tc>
      </w:tr>
      <w:tr w14:paraId="05E04563"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E42F19" w:rsidP="00BF2A72" w14:paraId="1BFAFBBF" w14:textId="77777777">
            <w:pPr>
              <w:pStyle w:val="LTableTextAbt"/>
              <w:rPr>
                <w:szCs w:val="18"/>
                <w:highlight w:val="yellow"/>
              </w:rPr>
            </w:pPr>
            <w:r w:rsidRPr="00E42F19">
              <w:rPr>
                <w:szCs w:val="18"/>
              </w:rPr>
              <w:t>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0698A036" w14:textId="0AF0BE20">
            <w:pPr>
              <w:pStyle w:val="RTableTextAbt"/>
              <w:rPr>
                <w:rFonts w:asciiTheme="majorBidi" w:hAnsiTheme="majorBidi" w:cstheme="majorBidi"/>
                <w:szCs w:val="18"/>
              </w:rPr>
            </w:pPr>
            <w:r>
              <w:rPr>
                <w:szCs w:val="18"/>
              </w:rPr>
              <w:t>$1,99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2846F895" w14:textId="50BA7E35">
            <w:pPr>
              <w:pStyle w:val="RTableTextAbt"/>
              <w:rPr>
                <w:rFonts w:asciiTheme="majorBidi" w:hAnsiTheme="majorBidi" w:cstheme="majorBidi"/>
                <w:szCs w:val="18"/>
              </w:rPr>
            </w:pPr>
            <w:r>
              <w:rPr>
                <w:szCs w:val="18"/>
              </w:rPr>
              <w:t>$1,99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45BB321D" w14:textId="1D889404">
            <w:pPr>
              <w:pStyle w:val="RTableTextAbt"/>
              <w:rPr>
                <w:rFonts w:asciiTheme="majorBidi" w:hAnsiTheme="majorBidi" w:cstheme="majorBidi"/>
                <w:szCs w:val="18"/>
              </w:rPr>
            </w:pPr>
            <w:r>
              <w:rPr>
                <w:szCs w:val="18"/>
              </w:rPr>
              <w:t>$9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97E4F0A" w14:textId="1BA33259">
            <w:pPr>
              <w:pStyle w:val="RTableTextAbt"/>
              <w:rPr>
                <w:rFonts w:asciiTheme="majorBidi" w:hAnsiTheme="majorBidi" w:cstheme="majorBidi"/>
                <w:szCs w:val="18"/>
              </w:rPr>
            </w:pPr>
            <w:r>
              <w:rPr>
                <w:szCs w:val="18"/>
              </w:rPr>
              <w:t>$9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DAAF791" w14:textId="5ECF5274">
            <w:pPr>
              <w:pStyle w:val="RTableTextAbt"/>
              <w:rPr>
                <w:rFonts w:asciiTheme="majorBidi" w:hAnsiTheme="majorBidi" w:cstheme="majorBidi"/>
                <w:color w:val="FF0000"/>
                <w:szCs w:val="18"/>
              </w:rPr>
            </w:pPr>
            <w:r>
              <w:rPr>
                <w:color w:val="FF0000"/>
                <w:szCs w:val="18"/>
              </w:rPr>
              <w:t>($1,90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62E853B5" w14:textId="529B08FA">
            <w:pPr>
              <w:pStyle w:val="RTableTextAbt"/>
              <w:rPr>
                <w:rFonts w:asciiTheme="majorBidi" w:hAnsiTheme="majorBidi" w:cstheme="majorBidi"/>
                <w:color w:val="FF0000"/>
                <w:szCs w:val="18"/>
              </w:rPr>
            </w:pPr>
            <w:r>
              <w:rPr>
                <w:color w:val="FF0000"/>
                <w:szCs w:val="18"/>
              </w:rPr>
              <w:t>($1,906)</w:t>
            </w:r>
          </w:p>
        </w:tc>
      </w:tr>
      <w:tr w14:paraId="20CAB82F" w14:textId="77777777" w:rsidTr="00F9226E">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07D29965" w14:textId="77777777">
            <w:pPr>
              <w:pStyle w:val="LTableTextAbt"/>
              <w:rPr>
                <w:szCs w:val="18"/>
                <w:highlight w:val="yellow"/>
              </w:rPr>
            </w:pPr>
            <w:r w:rsidRPr="00E42F19">
              <w:rPr>
                <w:szCs w:val="18"/>
              </w:rPr>
              <w:t>Import/Repackage</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35537489" w14:textId="20B43AAF">
            <w:pPr>
              <w:pStyle w:val="RTableTextAbt"/>
              <w:rPr>
                <w:rFonts w:asciiTheme="majorBidi" w:hAnsiTheme="majorBidi" w:cstheme="majorBidi"/>
                <w:szCs w:val="18"/>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5DAA7220" w14:textId="3D3C1993">
            <w:pPr>
              <w:pStyle w:val="RTableTextAbt"/>
              <w:rPr>
                <w:rFonts w:asciiTheme="majorBidi" w:hAnsiTheme="majorBidi" w:cstheme="majorBidi"/>
                <w:szCs w:val="18"/>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6EE924F7" w14:textId="45ADF99D">
            <w:pPr>
              <w:pStyle w:val="RTableTextAbt"/>
              <w:rPr>
                <w:rFonts w:asciiTheme="majorBidi" w:hAnsiTheme="majorBidi" w:cstheme="majorBidi"/>
                <w:szCs w:val="18"/>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013C14CA" w14:textId="3E4DD460">
            <w:pPr>
              <w:pStyle w:val="RTableTextAbt"/>
              <w:rPr>
                <w:rFonts w:asciiTheme="majorBidi" w:hAnsiTheme="majorBidi" w:cstheme="majorBidi"/>
                <w:szCs w:val="18"/>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8F64300" w14:textId="4AD946A2">
            <w:pPr>
              <w:pStyle w:val="RTableTextAbt"/>
              <w:rPr>
                <w:rFonts w:asciiTheme="majorBidi" w:hAnsiTheme="majorBidi" w:cstheme="majorBidi"/>
                <w:color w:val="FF0000"/>
                <w:szCs w:val="18"/>
              </w:rPr>
            </w:pPr>
            <w:r>
              <w:rPr>
                <w:color w:val="FF0000"/>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A754AFE" w14:textId="0C7793F0">
            <w:pPr>
              <w:pStyle w:val="RTableTextAbt"/>
              <w:rPr>
                <w:rFonts w:asciiTheme="majorBidi" w:hAnsiTheme="majorBidi" w:cstheme="majorBidi"/>
                <w:color w:val="FF0000"/>
                <w:szCs w:val="18"/>
              </w:rPr>
            </w:pPr>
            <w:r>
              <w:rPr>
                <w:color w:val="FF0000"/>
                <w:szCs w:val="18"/>
              </w:rPr>
              <w:t>($203)</w:t>
            </w:r>
          </w:p>
        </w:tc>
      </w:tr>
      <w:tr w14:paraId="525BD470" w14:textId="77777777" w:rsidTr="00F9226E">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1C08A89C" w14:textId="77777777">
            <w:pPr>
              <w:pStyle w:val="LTableTextAbt"/>
              <w:rPr>
                <w:szCs w:val="18"/>
                <w:highlight w:val="yellow"/>
              </w:rPr>
            </w:pPr>
            <w:r w:rsidRPr="00E42F19">
              <w:rPr>
                <w:szCs w:val="18"/>
              </w:rPr>
              <w:t>Reactant/Intermediate</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133931BB" w14:textId="627324EB">
            <w:pPr>
              <w:pStyle w:val="RTableTextAbt"/>
              <w:rPr>
                <w:rFonts w:asciiTheme="majorBidi" w:hAnsiTheme="majorBidi" w:cstheme="majorBidi"/>
                <w:szCs w:val="18"/>
              </w:rPr>
            </w:pPr>
            <w:r>
              <w:rPr>
                <w:szCs w:val="18"/>
              </w:rPr>
              <w:t>$38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4358A3C" w14:textId="765C3731">
            <w:pPr>
              <w:pStyle w:val="RTableTextAbt"/>
              <w:rPr>
                <w:rFonts w:asciiTheme="majorBidi" w:hAnsiTheme="majorBidi" w:cstheme="majorBidi"/>
                <w:szCs w:val="18"/>
              </w:rPr>
            </w:pPr>
            <w:r>
              <w:rPr>
                <w:szCs w:val="18"/>
              </w:rPr>
              <w:t>$38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6504D538" w14:textId="4ABE3B40">
            <w:pPr>
              <w:pStyle w:val="RTableTextAbt"/>
              <w:rPr>
                <w:rFonts w:asciiTheme="majorBidi" w:hAnsiTheme="majorBidi" w:cstheme="majorBidi"/>
                <w:szCs w:val="18"/>
              </w:rPr>
            </w:pPr>
            <w:r>
              <w:rPr>
                <w:szCs w:val="18"/>
              </w:rPr>
              <w:t>$1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0574B2BE" w14:textId="7EF3E82E">
            <w:pPr>
              <w:pStyle w:val="RTableTextAbt"/>
              <w:rPr>
                <w:rFonts w:asciiTheme="majorBidi" w:hAnsiTheme="majorBidi" w:cstheme="majorBidi"/>
                <w:szCs w:val="18"/>
              </w:rPr>
            </w:pPr>
            <w:r>
              <w:rPr>
                <w:szCs w:val="18"/>
              </w:rPr>
              <w:t>$1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68F9DDFD" w14:textId="6E1F160F">
            <w:pPr>
              <w:pStyle w:val="RTableTextAbt"/>
              <w:rPr>
                <w:rFonts w:asciiTheme="majorBidi" w:hAnsiTheme="majorBidi" w:cstheme="majorBidi"/>
                <w:color w:val="FF0000"/>
                <w:szCs w:val="18"/>
              </w:rPr>
            </w:pPr>
            <w:r>
              <w:rPr>
                <w:color w:val="FF0000"/>
                <w:szCs w:val="18"/>
              </w:rPr>
              <w:t>($36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4C6313D" w14:textId="399E2646">
            <w:pPr>
              <w:pStyle w:val="RTableTextAbt"/>
              <w:rPr>
                <w:rFonts w:asciiTheme="majorBidi" w:hAnsiTheme="majorBidi" w:cstheme="majorBidi"/>
                <w:color w:val="FF0000"/>
                <w:szCs w:val="18"/>
              </w:rPr>
            </w:pPr>
            <w:r>
              <w:rPr>
                <w:color w:val="FF0000"/>
                <w:szCs w:val="18"/>
              </w:rPr>
              <w:t>($369)</w:t>
            </w:r>
          </w:p>
        </w:tc>
      </w:tr>
      <w:tr w14:paraId="2F2BD606" w14:textId="77777777" w:rsidTr="00F9226E">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27F1C061" w14:textId="77777777">
            <w:pPr>
              <w:pStyle w:val="LTableTextAbt"/>
              <w:rPr>
                <w:szCs w:val="18"/>
                <w:highlight w:val="yellow"/>
              </w:rPr>
            </w:pPr>
            <w:r w:rsidRPr="00E42F19">
              <w:rPr>
                <w:szCs w:val="18"/>
              </w:rPr>
              <w:t>Processing Aid in Petrochemical 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006E0E1A" w14:textId="032F29C5">
            <w:pPr>
              <w:pStyle w:val="RTableTextAbt"/>
              <w:rPr>
                <w:rFonts w:asciiTheme="majorBidi" w:hAnsiTheme="majorBidi" w:cstheme="majorBidi"/>
                <w:szCs w:val="18"/>
              </w:rPr>
            </w:pPr>
            <w:r>
              <w:rPr>
                <w:szCs w:val="18"/>
              </w:rPr>
              <w:t>$1,04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91FAC27" w14:textId="436211FB">
            <w:pPr>
              <w:pStyle w:val="RTableTextAbt"/>
              <w:rPr>
                <w:rFonts w:asciiTheme="majorBidi" w:hAnsiTheme="majorBidi" w:cstheme="majorBidi"/>
                <w:szCs w:val="18"/>
              </w:rPr>
            </w:pPr>
            <w:r>
              <w:rPr>
                <w:szCs w:val="18"/>
              </w:rPr>
              <w:t>$1,04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6F1C0A31" w14:textId="2458927E">
            <w:pPr>
              <w:pStyle w:val="RTableTextAbt"/>
              <w:rPr>
                <w:rFonts w:asciiTheme="majorBidi" w:hAnsiTheme="majorBidi" w:cstheme="majorBidi"/>
                <w:szCs w:val="18"/>
              </w:rPr>
            </w:pPr>
            <w:r>
              <w:rPr>
                <w:szCs w:val="18"/>
              </w:rPr>
              <w:t>$1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1BFDDB8" w14:textId="74F8C11D">
            <w:pPr>
              <w:pStyle w:val="RTableTextAbt"/>
              <w:rPr>
                <w:rFonts w:asciiTheme="majorBidi" w:hAnsiTheme="majorBidi" w:cstheme="majorBidi"/>
                <w:szCs w:val="18"/>
              </w:rPr>
            </w:pPr>
            <w:r>
              <w:rPr>
                <w:szCs w:val="18"/>
              </w:rPr>
              <w:t>$1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8A9AAE4" w14:textId="06157178">
            <w:pPr>
              <w:pStyle w:val="RTableTextAbt"/>
              <w:rPr>
                <w:rFonts w:asciiTheme="majorBidi" w:hAnsiTheme="majorBidi" w:cstheme="majorBidi"/>
                <w:color w:val="FF0000"/>
                <w:szCs w:val="18"/>
              </w:rPr>
            </w:pPr>
            <w:r>
              <w:rPr>
                <w:color w:val="FF0000"/>
                <w:szCs w:val="18"/>
              </w:rPr>
              <w:t>($1,0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000DDEE0" w14:textId="7FAECCDA">
            <w:pPr>
              <w:pStyle w:val="RTableTextAbt"/>
              <w:rPr>
                <w:rFonts w:asciiTheme="majorBidi" w:hAnsiTheme="majorBidi" w:cstheme="majorBidi"/>
                <w:color w:val="FF0000"/>
                <w:szCs w:val="18"/>
              </w:rPr>
            </w:pPr>
            <w:r>
              <w:rPr>
                <w:color w:val="FF0000"/>
                <w:szCs w:val="18"/>
              </w:rPr>
              <w:t>($1,033)</w:t>
            </w:r>
          </w:p>
        </w:tc>
      </w:tr>
      <w:tr w14:paraId="3E7D57B6" w14:textId="77777777" w:rsidTr="00F9226E">
        <w:tblPrEx>
          <w:tblW w:w="13230" w:type="dxa"/>
          <w:tblInd w:w="-360" w:type="dxa"/>
          <w:tblLayout w:type="fixed"/>
          <w:tblCellMar>
            <w:left w:w="0" w:type="dxa"/>
            <w:right w:w="58" w:type="dxa"/>
          </w:tblCellMar>
          <w:tblLook w:val="04A0"/>
        </w:tblPrEx>
        <w:trPr>
          <w:trHeight w:val="206"/>
        </w:trPr>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3FBE62D2" w14:textId="77777777">
            <w:pPr>
              <w:pStyle w:val="LTableTextAbt"/>
              <w:rPr>
                <w:szCs w:val="18"/>
                <w:highlight w:val="yellow"/>
              </w:rPr>
            </w:pPr>
            <w:r>
              <w:rPr>
                <w:szCs w:val="18"/>
              </w:rPr>
              <w:t>Production of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05E1F413" w14:textId="6FF5B33D">
            <w:pPr>
              <w:pStyle w:val="RTableTextAbt"/>
              <w:rPr>
                <w:rFonts w:asciiTheme="majorBidi" w:hAnsiTheme="majorBidi" w:cstheme="majorBidi"/>
                <w:szCs w:val="18"/>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485D31F4" w14:textId="3FEA28AA">
            <w:pPr>
              <w:pStyle w:val="RTableTextAbt"/>
              <w:rPr>
                <w:rFonts w:asciiTheme="majorBidi" w:hAnsiTheme="majorBidi" w:cstheme="majorBidi"/>
                <w:szCs w:val="18"/>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3A522832" w14:textId="1526E531">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CDCD5BC" w14:textId="10333DB4">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F0089C1" w14:textId="18D2DF03">
            <w:pPr>
              <w:pStyle w:val="RTableTextAbt"/>
              <w:rPr>
                <w:rFonts w:asciiTheme="majorBidi" w:hAnsiTheme="majorBidi" w:cstheme="majorBidi"/>
                <w:color w:val="FF0000"/>
                <w:szCs w:val="18"/>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2B17FB7" w14:textId="6CC2278A">
            <w:pPr>
              <w:pStyle w:val="RTableTextAbt"/>
              <w:rPr>
                <w:rFonts w:asciiTheme="majorBidi" w:hAnsiTheme="majorBidi" w:cstheme="majorBidi"/>
                <w:color w:val="FF0000"/>
                <w:szCs w:val="18"/>
              </w:rPr>
            </w:pPr>
            <w:r>
              <w:rPr>
                <w:color w:val="FF0000"/>
                <w:szCs w:val="18"/>
              </w:rPr>
              <w:t>($43)</w:t>
            </w:r>
          </w:p>
        </w:tc>
      </w:tr>
      <w:tr w14:paraId="40A315E0" w14:textId="77777777" w:rsidTr="00F9226E">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699ABEDA" w14:textId="77777777">
            <w:pPr>
              <w:pStyle w:val="LTableTextAbt"/>
              <w:rPr>
                <w:szCs w:val="18"/>
                <w:highlight w:val="yellow"/>
              </w:rPr>
            </w:pPr>
            <w:r>
              <w:rPr>
                <w:szCs w:val="18"/>
              </w:rPr>
              <w:t>Use as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709893F3" w14:textId="6F73D4D6">
            <w:pPr>
              <w:pStyle w:val="RTableTextAbt"/>
              <w:rPr>
                <w:rFonts w:asciiTheme="majorBidi" w:hAnsiTheme="majorBidi" w:cstheme="majorBidi"/>
                <w:szCs w:val="18"/>
              </w:rPr>
            </w:pPr>
            <w:r>
              <w:rPr>
                <w:szCs w:val="18"/>
              </w:rPr>
              <w:t>$1,4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2870BA8E" w14:textId="49B911C0">
            <w:pPr>
              <w:pStyle w:val="RTableTextAbt"/>
              <w:rPr>
                <w:rFonts w:asciiTheme="majorBidi" w:hAnsiTheme="majorBidi" w:cstheme="majorBidi"/>
                <w:szCs w:val="18"/>
              </w:rPr>
            </w:pPr>
            <w:r>
              <w:rPr>
                <w:szCs w:val="18"/>
              </w:rPr>
              <w:t>$1,4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07B19502" w14:textId="5BEABDE7">
            <w:pPr>
              <w:pStyle w:val="RTableTextAbt"/>
              <w:rPr>
                <w:rFonts w:asciiTheme="majorBidi" w:hAnsiTheme="majorBidi" w:cstheme="majorBidi"/>
                <w:szCs w:val="18"/>
              </w:rPr>
            </w:pPr>
            <w:r>
              <w:rPr>
                <w:szCs w:val="18"/>
              </w:rPr>
              <w:t>$45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2AE22C7" w14:textId="578427E0">
            <w:pPr>
              <w:pStyle w:val="RTableTextAbt"/>
              <w:rPr>
                <w:rFonts w:asciiTheme="majorBidi" w:hAnsiTheme="majorBidi" w:cstheme="majorBidi"/>
                <w:szCs w:val="18"/>
              </w:rPr>
            </w:pPr>
            <w:r>
              <w:rPr>
                <w:szCs w:val="18"/>
              </w:rPr>
              <w:t>$45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D78F6D9" w14:textId="03FA97DE">
            <w:pPr>
              <w:pStyle w:val="RTableTextAbt"/>
              <w:rPr>
                <w:rFonts w:asciiTheme="majorBidi" w:hAnsiTheme="majorBidi" w:cstheme="majorBidi"/>
                <w:color w:val="FF0000"/>
                <w:szCs w:val="18"/>
              </w:rPr>
            </w:pPr>
            <w:r>
              <w:rPr>
                <w:color w:val="FF0000"/>
                <w:szCs w:val="18"/>
              </w:rPr>
              <w:t>($9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4A2B269" w14:textId="3FA0CACF">
            <w:pPr>
              <w:pStyle w:val="RTableTextAbt"/>
              <w:rPr>
                <w:rFonts w:asciiTheme="majorBidi" w:hAnsiTheme="majorBidi" w:cstheme="majorBidi"/>
                <w:color w:val="FF0000"/>
                <w:szCs w:val="18"/>
              </w:rPr>
            </w:pPr>
            <w:r>
              <w:rPr>
                <w:color w:val="FF0000"/>
                <w:szCs w:val="18"/>
              </w:rPr>
              <w:t>($975)</w:t>
            </w:r>
          </w:p>
        </w:tc>
      </w:tr>
      <w:tr w14:paraId="1CAA77CF" w14:textId="77777777" w:rsidTr="00F9226E">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4B8B00E6" w14:textId="77777777">
            <w:pPr>
              <w:pStyle w:val="LTableTextAbt"/>
              <w:rPr>
                <w:szCs w:val="18"/>
                <w:highlight w:val="yellow"/>
              </w:rPr>
            </w:pPr>
            <w:r>
              <w:rPr>
                <w:szCs w:val="18"/>
              </w:rPr>
              <w:t>Vapor Degreasing: Open Top Vapor Degreasing (OTVD)</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2EAE5F2F" w14:textId="169132A8">
            <w:pPr>
              <w:pStyle w:val="RTableTextAbt"/>
              <w:rPr>
                <w:rFonts w:asciiTheme="majorBidi" w:hAnsiTheme="majorBidi" w:cstheme="majorBidi"/>
                <w:szCs w:val="18"/>
              </w:rPr>
            </w:pPr>
            <w:r>
              <w:rPr>
                <w:szCs w:val="18"/>
              </w:rPr>
              <w:t>$11,0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72864991" w14:textId="5B510722">
            <w:pPr>
              <w:pStyle w:val="RTableTextAbt"/>
              <w:rPr>
                <w:rFonts w:asciiTheme="majorBidi" w:hAnsiTheme="majorBidi" w:cstheme="majorBidi"/>
                <w:szCs w:val="18"/>
              </w:rPr>
            </w:pPr>
            <w:r>
              <w:rPr>
                <w:szCs w:val="18"/>
              </w:rPr>
              <w:t>$25,55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24C1220F" w14:textId="4E8B94B8">
            <w:pPr>
              <w:pStyle w:val="RTableTextAbt"/>
              <w:rPr>
                <w:rFonts w:asciiTheme="majorBidi" w:hAnsiTheme="majorBidi" w:cstheme="majorBidi"/>
                <w:szCs w:val="18"/>
              </w:rPr>
            </w:pPr>
            <w:r>
              <w:rPr>
                <w:szCs w:val="18"/>
              </w:rPr>
              <w:t>$23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0445FF6" w14:textId="5BD529DD">
            <w:pPr>
              <w:pStyle w:val="RTableTextAbt"/>
              <w:rPr>
                <w:rFonts w:asciiTheme="majorBidi" w:hAnsiTheme="majorBidi" w:cstheme="majorBidi"/>
                <w:szCs w:val="18"/>
              </w:rPr>
            </w:pPr>
            <w:r>
              <w:rPr>
                <w:szCs w:val="18"/>
              </w:rPr>
              <w:t>$14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A2210EB" w14:textId="1BB3E704">
            <w:pPr>
              <w:pStyle w:val="RTableTextAbt"/>
              <w:rPr>
                <w:rFonts w:asciiTheme="majorBidi" w:hAnsiTheme="majorBidi" w:cstheme="majorBidi"/>
                <w:color w:val="FF0000"/>
                <w:szCs w:val="18"/>
              </w:rPr>
            </w:pPr>
            <w:r>
              <w:rPr>
                <w:color w:val="FF0000"/>
                <w:szCs w:val="18"/>
              </w:rPr>
              <w:t>($10,85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07EFFC30" w14:textId="5FB25539">
            <w:pPr>
              <w:pStyle w:val="RTableTextAbt"/>
              <w:rPr>
                <w:rFonts w:asciiTheme="majorBidi" w:hAnsiTheme="majorBidi" w:cstheme="majorBidi"/>
                <w:color w:val="FF0000"/>
                <w:szCs w:val="18"/>
              </w:rPr>
            </w:pPr>
            <w:r>
              <w:rPr>
                <w:color w:val="FF0000"/>
                <w:szCs w:val="18"/>
              </w:rPr>
              <w:t>($25,414)</w:t>
            </w:r>
          </w:p>
        </w:tc>
      </w:tr>
      <w:tr w14:paraId="79CAA0C4" w14:textId="77777777" w:rsidTr="00F9226E">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52C306C8" w14:textId="77777777">
            <w:pPr>
              <w:pStyle w:val="LTableTextAbt"/>
              <w:rPr>
                <w:szCs w:val="18"/>
                <w:highlight w:val="yellow"/>
              </w:rPr>
            </w:pPr>
            <w:r>
              <w:rPr>
                <w:szCs w:val="18"/>
              </w:rPr>
              <w:t>Vapor Degreasing: Enclosed Vapor Degreasing (EVD)</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1EE8048B" w14:textId="577C6491">
            <w:pPr>
              <w:pStyle w:val="RTableTextAbt"/>
              <w:rPr>
                <w:rFonts w:asciiTheme="majorBidi" w:hAnsiTheme="majorBidi" w:cstheme="majorBidi"/>
                <w:szCs w:val="18"/>
              </w:rPr>
            </w:pPr>
            <w:r>
              <w:rPr>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460312D3" w14:textId="5A2AE7FD">
            <w:pPr>
              <w:pStyle w:val="RTableTextAbt"/>
              <w:rPr>
                <w:rFonts w:asciiTheme="majorBidi" w:hAnsiTheme="majorBidi" w:cstheme="majorBidi"/>
                <w:szCs w:val="18"/>
              </w:rPr>
            </w:pPr>
            <w:r>
              <w:rPr>
                <w:szCs w:val="18"/>
              </w:rPr>
              <w:t>$4,20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7EF609AE" w14:textId="3B12C288">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FDE6108" w14:textId="59BDAB47">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13D3D75" w14:textId="5C60B4C2">
            <w:pPr>
              <w:pStyle w:val="RTableTextAbt"/>
              <w:rPr>
                <w:rFonts w:asciiTheme="majorBidi" w:hAnsiTheme="majorBidi" w:cstheme="majorBidi"/>
                <w:color w:val="FF0000"/>
                <w:szCs w:val="18"/>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56B8B45" w14:textId="05035AE2">
            <w:pPr>
              <w:pStyle w:val="RTableTextAbt"/>
              <w:rPr>
                <w:rFonts w:asciiTheme="majorBidi" w:hAnsiTheme="majorBidi" w:cstheme="majorBidi"/>
                <w:color w:val="FF0000"/>
                <w:szCs w:val="18"/>
              </w:rPr>
            </w:pPr>
            <w:r>
              <w:rPr>
                <w:color w:val="FF0000"/>
                <w:szCs w:val="18"/>
              </w:rPr>
              <w:t>($4,208)</w:t>
            </w:r>
          </w:p>
        </w:tc>
      </w:tr>
      <w:tr w14:paraId="59B01513" w14:textId="77777777" w:rsidTr="00F9226E">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BF2A72" w:rsidRPr="00E42F19" w:rsidP="00BF2A72" w14:paraId="6D868313" w14:textId="77777777">
            <w:pPr>
              <w:pStyle w:val="LTableTextAbt"/>
              <w:rPr>
                <w:szCs w:val="18"/>
                <w:highlight w:val="yellow"/>
              </w:rPr>
            </w:pPr>
            <w:r>
              <w:rPr>
                <w:szCs w:val="18"/>
              </w:rPr>
              <w:t>Vapor Degreasing: Conveyorized Vapor Degreasing (CVD)</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5C5F641D" w14:textId="6CC252DC">
            <w:pPr>
              <w:pStyle w:val="RTableTextAbt"/>
              <w:rPr>
                <w:rFonts w:asciiTheme="majorBidi" w:hAnsiTheme="majorBidi" w:cstheme="majorBidi"/>
                <w:szCs w:val="18"/>
              </w:rPr>
            </w:pPr>
            <w:r>
              <w:rPr>
                <w:szCs w:val="18"/>
              </w:rPr>
              <w:t>$63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5290A23F" w14:textId="75F1BC0D">
            <w:pPr>
              <w:pStyle w:val="RTableTextAbt"/>
              <w:rPr>
                <w:rFonts w:asciiTheme="majorBidi" w:hAnsiTheme="majorBidi" w:cstheme="majorBidi"/>
                <w:szCs w:val="18"/>
              </w:rPr>
            </w:pPr>
            <w:r>
              <w:rPr>
                <w:szCs w:val="18"/>
              </w:rPr>
              <w:t>$63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1AD3271" w14:textId="55C841EC">
            <w:pPr>
              <w:pStyle w:val="RTableTextAbt"/>
              <w:rPr>
                <w:rFonts w:asciiTheme="majorBidi" w:hAnsiTheme="majorBidi" w:cstheme="majorBidi"/>
                <w:szCs w:val="18"/>
              </w:rPr>
            </w:pPr>
            <w:r>
              <w:rPr>
                <w:szCs w:val="18"/>
              </w:rPr>
              <w:t>$6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C74CD93" w14:textId="7E95D6AB">
            <w:pPr>
              <w:pStyle w:val="RTableTextAbt"/>
              <w:rPr>
                <w:rFonts w:asciiTheme="majorBidi" w:hAnsiTheme="majorBidi" w:cstheme="majorBidi"/>
                <w:szCs w:val="18"/>
              </w:rPr>
            </w:pPr>
            <w:r>
              <w:rPr>
                <w:szCs w:val="18"/>
              </w:rPr>
              <w:t>$6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67FF66E7" w14:textId="55595974">
            <w:pPr>
              <w:pStyle w:val="RTableTextAbt"/>
              <w:rPr>
                <w:rFonts w:asciiTheme="majorBidi" w:hAnsiTheme="majorBidi" w:cstheme="majorBidi"/>
                <w:color w:val="FF0000"/>
                <w:szCs w:val="18"/>
              </w:rPr>
            </w:pPr>
            <w:r>
              <w:rPr>
                <w:color w:val="FF0000"/>
                <w:szCs w:val="18"/>
              </w:rPr>
              <w:t>($57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C1B9857" w14:textId="5FC99061">
            <w:pPr>
              <w:pStyle w:val="RTableTextAbt"/>
              <w:rPr>
                <w:rFonts w:asciiTheme="majorBidi" w:hAnsiTheme="majorBidi" w:cstheme="majorBidi"/>
                <w:color w:val="FF0000"/>
                <w:szCs w:val="18"/>
              </w:rPr>
            </w:pPr>
            <w:r>
              <w:rPr>
                <w:color w:val="FF0000"/>
                <w:szCs w:val="18"/>
              </w:rPr>
              <w:t>($574)</w:t>
            </w:r>
          </w:p>
        </w:tc>
      </w:tr>
      <w:tr w14:paraId="2EBDEA4E"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53256114" w14:textId="77777777">
            <w:pPr>
              <w:pStyle w:val="LTableTextAbt"/>
              <w:rPr>
                <w:highlight w:val="yellow"/>
              </w:rPr>
            </w:pPr>
            <w:r>
              <w:rPr>
                <w:szCs w:val="18"/>
              </w:rPr>
              <w:t>Recycling and Disposal</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5C0A1AAD" w14:textId="52B4BFE4">
            <w:pPr>
              <w:pStyle w:val="RTableTextAbt"/>
              <w:rPr>
                <w:rFonts w:asciiTheme="majorBidi" w:hAnsiTheme="majorBidi" w:cstheme="majorBidi"/>
                <w:szCs w:val="18"/>
              </w:rPr>
            </w:pPr>
            <w:r>
              <w:rPr>
                <w:szCs w:val="18"/>
              </w:rPr>
              <w:t>$76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0AAE3398" w14:textId="7B3261D2">
            <w:pPr>
              <w:pStyle w:val="RTableTextAbt"/>
              <w:rPr>
                <w:rFonts w:asciiTheme="majorBidi" w:hAnsiTheme="majorBidi" w:cstheme="majorBidi"/>
                <w:szCs w:val="18"/>
              </w:rPr>
            </w:pPr>
            <w:r>
              <w:rPr>
                <w:szCs w:val="18"/>
              </w:rPr>
              <w:t>$76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57FE1267" w14:textId="56DFA6E1">
            <w:pPr>
              <w:pStyle w:val="RTableTextAbt"/>
              <w:rPr>
                <w:rFonts w:asciiTheme="majorBidi" w:hAnsiTheme="majorBidi" w:cstheme="majorBidi"/>
                <w:szCs w:val="18"/>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914DE7F" w14:textId="5D11EDAA">
            <w:pPr>
              <w:pStyle w:val="RTableTextAbt"/>
              <w:rPr>
                <w:rFonts w:asciiTheme="majorBidi" w:hAnsiTheme="majorBidi" w:cstheme="majorBidi"/>
                <w:szCs w:val="18"/>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0A88940" w14:textId="13D76A21">
            <w:pPr>
              <w:pStyle w:val="RTableTextAbt"/>
              <w:rPr>
                <w:rFonts w:asciiTheme="majorBidi" w:hAnsiTheme="majorBidi" w:cstheme="majorBidi"/>
                <w:color w:val="FF0000"/>
                <w:szCs w:val="18"/>
              </w:rPr>
            </w:pPr>
            <w:r>
              <w:rPr>
                <w:color w:val="FF0000"/>
                <w:szCs w:val="18"/>
              </w:rPr>
              <w:t>($76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CA6314C" w14:textId="4A0F1F85">
            <w:pPr>
              <w:pStyle w:val="RTableTextAbt"/>
              <w:rPr>
                <w:rFonts w:asciiTheme="majorBidi" w:hAnsiTheme="majorBidi" w:cstheme="majorBidi"/>
                <w:color w:val="FF0000"/>
                <w:szCs w:val="18"/>
              </w:rPr>
            </w:pPr>
            <w:r>
              <w:rPr>
                <w:color w:val="FF0000"/>
                <w:szCs w:val="18"/>
              </w:rPr>
              <w:t>($768)</w:t>
            </w:r>
          </w:p>
        </w:tc>
      </w:tr>
      <w:tr w14:paraId="55F4B15F"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46D286EE" w14:textId="77777777">
            <w:pPr>
              <w:pStyle w:val="LTableTextAbt"/>
              <w:rPr>
                <w:highlight w:val="yellow"/>
              </w:rPr>
            </w:pPr>
            <w:r>
              <w:rPr>
                <w:szCs w:val="18"/>
              </w:rPr>
              <w:t>Laboratory Chemicals</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158F3513" w14:textId="41391F9C">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31F3E0DC" w14:textId="477E8BE6">
            <w:pPr>
              <w:pStyle w:val="RTableTextAbt"/>
              <w:rPr>
                <w:rFonts w:asciiTheme="majorBidi" w:hAnsiTheme="majorBidi" w:cstheme="majorBidi"/>
                <w:szCs w:val="18"/>
              </w:rPr>
            </w:pPr>
            <w:r>
              <w:rPr>
                <w:szCs w:val="18"/>
              </w:rPr>
              <w:t>$11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74063248" w14:textId="5CC9C36E">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CC3F69C" w14:textId="435B3ABD">
            <w:pPr>
              <w:pStyle w:val="RTableTextAbt"/>
              <w:rPr>
                <w:rFonts w:asciiTheme="majorBidi" w:hAnsiTheme="majorBidi" w:cstheme="majorBidi"/>
                <w:szCs w:val="18"/>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4D87B49" w14:textId="1DE92E18">
            <w:pPr>
              <w:pStyle w:val="RTableTextAbt"/>
              <w:rPr>
                <w:rFonts w:asciiTheme="majorBidi" w:hAnsiTheme="majorBidi" w:cstheme="majorBidi"/>
                <w:color w:val="FF0000"/>
                <w:szCs w:val="18"/>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FFE9DB3" w14:textId="159A027F">
            <w:pPr>
              <w:pStyle w:val="RTableTextAbt"/>
              <w:rPr>
                <w:rFonts w:asciiTheme="majorBidi" w:hAnsiTheme="majorBidi" w:cstheme="majorBidi"/>
                <w:color w:val="FF0000"/>
                <w:szCs w:val="18"/>
              </w:rPr>
            </w:pPr>
            <w:r>
              <w:rPr>
                <w:color w:val="FF0000"/>
                <w:szCs w:val="18"/>
              </w:rPr>
              <w:t>($112)</w:t>
            </w:r>
          </w:p>
        </w:tc>
      </w:tr>
      <w:tr w14:paraId="5CCC992C"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27455F15" w14:textId="77777777">
            <w:pPr>
              <w:pStyle w:val="LTableTextAbt"/>
              <w:rPr>
                <w:highlight w:val="yellow"/>
              </w:rPr>
            </w:pPr>
            <w:r>
              <w:rPr>
                <w:szCs w:val="18"/>
              </w:rPr>
              <w:t>Processing Aid, except petrochemical</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2B5D6CBE" w14:textId="505E8951">
            <w:pPr>
              <w:pStyle w:val="RTableTextAbt"/>
              <w:rPr>
                <w:rFonts w:asciiTheme="majorBidi" w:hAnsiTheme="majorBidi" w:cstheme="majorBidi"/>
                <w:szCs w:val="18"/>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3A216CC5" w14:textId="55C6D7B1">
            <w:pPr>
              <w:pStyle w:val="RTableTextAbt"/>
              <w:rPr>
                <w:rFonts w:asciiTheme="majorBidi" w:hAnsiTheme="majorBidi" w:cstheme="majorBidi"/>
                <w:szCs w:val="18"/>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2F56A0CD" w14:textId="484D9763">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963AD25" w14:textId="63B594FE">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6FF621A8" w14:textId="4821C0EB">
            <w:pPr>
              <w:pStyle w:val="RTableTextAbt"/>
              <w:rPr>
                <w:rFonts w:asciiTheme="majorBidi" w:hAnsiTheme="majorBidi" w:cstheme="majorBidi"/>
                <w:color w:val="FF0000"/>
                <w:szCs w:val="18"/>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076133B" w14:textId="51F2DFBF">
            <w:pPr>
              <w:pStyle w:val="RTableTextAbt"/>
              <w:rPr>
                <w:rFonts w:asciiTheme="majorBidi" w:hAnsiTheme="majorBidi" w:cstheme="majorBidi"/>
                <w:color w:val="FF0000"/>
                <w:szCs w:val="18"/>
              </w:rPr>
            </w:pPr>
            <w:r>
              <w:rPr>
                <w:color w:val="FF0000"/>
                <w:szCs w:val="18"/>
              </w:rPr>
              <w:t>($32)</w:t>
            </w:r>
          </w:p>
        </w:tc>
      </w:tr>
      <w:tr w14:paraId="7D2EAE39"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301D058D" w14:textId="77777777">
            <w:pPr>
              <w:pStyle w:val="LTableTextAbt"/>
              <w:rPr>
                <w:highlight w:val="yellow"/>
              </w:rPr>
            </w:pPr>
            <w:r>
              <w:rPr>
                <w:szCs w:val="18"/>
              </w:rPr>
              <w:t>Adhesives and Seal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646AC085" w14:textId="6D7E7D33">
            <w:pPr>
              <w:pStyle w:val="RTableTextAbt"/>
              <w:rPr>
                <w:rFonts w:asciiTheme="majorBidi" w:hAnsiTheme="majorBidi" w:cstheme="majorBidi"/>
                <w:szCs w:val="18"/>
              </w:rPr>
            </w:pPr>
            <w:r>
              <w:rPr>
                <w:szCs w:val="18"/>
              </w:rPr>
              <w:t>$1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6E68A766" w14:textId="2895ED10">
            <w:pPr>
              <w:pStyle w:val="RTableTextAbt"/>
              <w:rPr>
                <w:rFonts w:asciiTheme="majorBidi" w:hAnsiTheme="majorBidi" w:cstheme="majorBidi"/>
                <w:szCs w:val="18"/>
              </w:rPr>
            </w:pPr>
            <w:r>
              <w:rPr>
                <w:szCs w:val="18"/>
              </w:rPr>
              <w:t>$1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3FEAE246" w14:textId="1AB44912">
            <w:pPr>
              <w:pStyle w:val="RTableTextAbt"/>
              <w:rPr>
                <w:rFonts w:asciiTheme="majorBidi" w:hAnsiTheme="majorBidi" w:cstheme="majorBidi"/>
                <w:szCs w:val="18"/>
              </w:rPr>
            </w:pPr>
            <w:r>
              <w:rPr>
                <w:szCs w:val="18"/>
              </w:rPr>
              <w:t>$26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0F778C3" w14:textId="1163EB3E">
            <w:pPr>
              <w:pStyle w:val="RTableTextAbt"/>
              <w:rPr>
                <w:rFonts w:asciiTheme="majorBidi" w:hAnsiTheme="majorBidi" w:cstheme="majorBidi"/>
                <w:szCs w:val="18"/>
              </w:rPr>
            </w:pPr>
            <w:r>
              <w:rPr>
                <w:szCs w:val="18"/>
              </w:rPr>
              <w:t>$26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0E0A8CF" w14:textId="414469BD">
            <w:pPr>
              <w:pStyle w:val="RTableTextAbt"/>
              <w:rPr>
                <w:rFonts w:asciiTheme="majorBidi" w:hAnsiTheme="majorBidi" w:cstheme="majorBidi"/>
                <w:szCs w:val="18"/>
              </w:rPr>
            </w:pPr>
            <w:r>
              <w:rPr>
                <w:szCs w:val="18"/>
              </w:rPr>
              <w:t xml:space="preserve">$97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65B8CA1D" w14:textId="789944AF">
            <w:pPr>
              <w:pStyle w:val="RTableTextAbt"/>
              <w:rPr>
                <w:rFonts w:asciiTheme="majorBidi" w:hAnsiTheme="majorBidi" w:cstheme="majorBidi"/>
                <w:szCs w:val="18"/>
              </w:rPr>
            </w:pPr>
            <w:r>
              <w:rPr>
                <w:szCs w:val="18"/>
              </w:rPr>
              <w:t xml:space="preserve">$97 </w:t>
            </w:r>
          </w:p>
        </w:tc>
      </w:tr>
      <w:tr w14:paraId="6E0FCB8F"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02DEABEF" w14:textId="77777777">
            <w:pPr>
              <w:pStyle w:val="LTableTextAbt"/>
              <w:rPr>
                <w:highlight w:val="yellow"/>
              </w:rPr>
            </w:pPr>
            <w:r>
              <w:rPr>
                <w:szCs w:val="18"/>
              </w:rPr>
              <w:t>Paint and Coatings</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3376A09B" w14:textId="2AECE34A">
            <w:pPr>
              <w:pStyle w:val="RTableTextAbt"/>
              <w:rPr>
                <w:rFonts w:asciiTheme="majorBidi" w:hAnsiTheme="majorBidi" w:cstheme="majorBidi"/>
                <w:szCs w:val="18"/>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68FC174D" w14:textId="5CD84F25">
            <w:pPr>
              <w:pStyle w:val="RTableTextAbt"/>
              <w:rPr>
                <w:rFonts w:asciiTheme="majorBidi" w:hAnsiTheme="majorBidi" w:cstheme="majorBidi"/>
                <w:szCs w:val="18"/>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2A16D046" w14:textId="7161204C">
            <w:pPr>
              <w:pStyle w:val="RTableTextAbt"/>
              <w:rPr>
                <w:rFonts w:asciiTheme="majorBidi" w:hAnsiTheme="majorBidi" w:cstheme="majorBidi"/>
                <w:szCs w:val="18"/>
              </w:rPr>
            </w:pPr>
            <w:r>
              <w:rPr>
                <w:szCs w:val="18"/>
              </w:rPr>
              <w:t>$6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840C51A" w14:textId="3620E5FE">
            <w:pPr>
              <w:pStyle w:val="RTableTextAbt"/>
              <w:rPr>
                <w:rFonts w:asciiTheme="majorBidi" w:hAnsiTheme="majorBidi" w:cstheme="majorBidi"/>
                <w:szCs w:val="18"/>
              </w:rPr>
            </w:pPr>
            <w:r>
              <w:rPr>
                <w:szCs w:val="18"/>
              </w:rPr>
              <w:t>$6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7D64EB5" w14:textId="272407C8">
            <w:pPr>
              <w:pStyle w:val="RTableTextAbt"/>
              <w:rPr>
                <w:rFonts w:asciiTheme="majorBidi" w:hAnsiTheme="majorBidi" w:cstheme="majorBidi"/>
                <w:szCs w:val="18"/>
              </w:rPr>
            </w:pPr>
            <w:r>
              <w:rPr>
                <w:szCs w:val="18"/>
              </w:rPr>
              <w:t xml:space="preserve">$6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39674E8" w14:textId="2C4B5A93">
            <w:pPr>
              <w:pStyle w:val="RTableTextAbt"/>
              <w:rPr>
                <w:rFonts w:asciiTheme="majorBidi" w:hAnsiTheme="majorBidi" w:cstheme="majorBidi"/>
                <w:szCs w:val="18"/>
              </w:rPr>
            </w:pPr>
            <w:r>
              <w:rPr>
                <w:szCs w:val="18"/>
              </w:rPr>
              <w:t xml:space="preserve">$64 </w:t>
            </w:r>
          </w:p>
        </w:tc>
      </w:tr>
      <w:tr w14:paraId="3BC8CC6E"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bottom"/>
          </w:tcPr>
          <w:p w:rsidR="00BF2A72" w:rsidRPr="009A3D7B" w:rsidP="00BF2A72" w14:paraId="6F0120B6" w14:textId="77777777">
            <w:pPr>
              <w:pStyle w:val="LTableTextAbt"/>
            </w:pPr>
            <w:r w:rsidRPr="0084123C">
              <w:rPr>
                <w:szCs w:val="18"/>
              </w:rPr>
              <w:t>Aerosol Spray Cleaning/Degreasing except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1950D863" w14:textId="61DE87DA">
            <w:pPr>
              <w:pStyle w:val="RTableTextAbt"/>
              <w:rPr>
                <w:rFonts w:asciiTheme="majorBidi" w:hAnsiTheme="majorBidi" w:cstheme="majorBidi"/>
                <w:szCs w:val="18"/>
              </w:rPr>
            </w:pPr>
            <w:r>
              <w:rPr>
                <w:szCs w:val="18"/>
              </w:rPr>
              <w:t>$8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4D8A0197" w14:textId="310E96DB">
            <w:pPr>
              <w:pStyle w:val="RTableTextAbt"/>
              <w:rPr>
                <w:rFonts w:asciiTheme="majorBidi" w:hAnsiTheme="majorBidi" w:cstheme="majorBidi"/>
                <w:szCs w:val="18"/>
              </w:rPr>
            </w:pPr>
            <w:r>
              <w:rPr>
                <w:szCs w:val="18"/>
              </w:rPr>
              <w:t>$8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426BDD77" w14:textId="17BE0F2D">
            <w:pPr>
              <w:pStyle w:val="RTableTextAbt"/>
              <w:rPr>
                <w:rFonts w:asciiTheme="majorBidi" w:hAnsiTheme="majorBidi" w:cstheme="majorBidi"/>
                <w:szCs w:val="18"/>
              </w:rPr>
            </w:pPr>
            <w:r>
              <w:rPr>
                <w:szCs w:val="18"/>
              </w:rPr>
              <w:t>$11,43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F1BEF61" w14:textId="7158ECFD">
            <w:pPr>
              <w:pStyle w:val="RTableTextAbt"/>
              <w:rPr>
                <w:rFonts w:asciiTheme="majorBidi" w:hAnsiTheme="majorBidi" w:cstheme="majorBidi"/>
                <w:szCs w:val="18"/>
              </w:rPr>
            </w:pPr>
            <w:r>
              <w:rPr>
                <w:szCs w:val="18"/>
              </w:rPr>
              <w:t>$11,43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DBB2B37" w14:textId="7B889639">
            <w:pPr>
              <w:pStyle w:val="RTableTextAbt"/>
              <w:rPr>
                <w:rFonts w:asciiTheme="majorBidi" w:hAnsiTheme="majorBidi" w:cstheme="majorBidi"/>
                <w:color w:val="FF0000"/>
                <w:szCs w:val="18"/>
              </w:rPr>
            </w:pPr>
            <w:r>
              <w:rPr>
                <w:szCs w:val="18"/>
              </w:rPr>
              <w:t xml:space="preserve">$10,54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0075A1B2" w14:textId="41F813B3">
            <w:pPr>
              <w:pStyle w:val="RTableTextAbt"/>
              <w:rPr>
                <w:rFonts w:asciiTheme="majorBidi" w:hAnsiTheme="majorBidi" w:cstheme="majorBidi"/>
                <w:color w:val="FF0000"/>
                <w:szCs w:val="18"/>
              </w:rPr>
            </w:pPr>
            <w:r>
              <w:rPr>
                <w:szCs w:val="18"/>
              </w:rPr>
              <w:t xml:space="preserve">$10,542 </w:t>
            </w:r>
          </w:p>
        </w:tc>
      </w:tr>
      <w:tr w14:paraId="15F2E2C9"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7D2024" w:rsidP="00BF2A72" w14:paraId="21577C98" w14:textId="77777777">
            <w:pPr>
              <w:pStyle w:val="LTableTextAbt"/>
            </w:pPr>
            <w:r>
              <w:rPr>
                <w:szCs w:val="18"/>
              </w:rPr>
              <w:t>Aerosol Spray Cleaning/Degreasing -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34538FFD" w14:textId="651891C4">
            <w:pPr>
              <w:pStyle w:val="RTableTextAbt"/>
              <w:rPr>
                <w:rFonts w:asciiTheme="majorBidi" w:hAnsiTheme="majorBidi" w:cstheme="majorBidi"/>
                <w:szCs w:val="18"/>
              </w:rPr>
            </w:pPr>
            <w:r>
              <w:rPr>
                <w:szCs w:val="18"/>
              </w:rPr>
              <w:t>$20,24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04C79C4E" w14:textId="7A9D00F0">
            <w:pPr>
              <w:pStyle w:val="RTableTextAbt"/>
              <w:rPr>
                <w:rFonts w:asciiTheme="majorBidi" w:hAnsiTheme="majorBidi" w:cstheme="majorBidi"/>
                <w:szCs w:val="18"/>
              </w:rPr>
            </w:pPr>
            <w:r>
              <w:rPr>
                <w:szCs w:val="18"/>
              </w:rPr>
              <w:t>$20,24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78C40312" w14:textId="7439F73D">
            <w:pPr>
              <w:pStyle w:val="RTableTextAbt"/>
              <w:rPr>
                <w:rFonts w:asciiTheme="majorBidi" w:hAnsiTheme="majorBidi" w:cstheme="majorBidi"/>
                <w:szCs w:val="18"/>
              </w:rPr>
            </w:pPr>
            <w:r>
              <w:rPr>
                <w:szCs w:val="18"/>
              </w:rPr>
              <w:t>$5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2B6C639" w14:textId="6ECEC955">
            <w:pPr>
              <w:pStyle w:val="RTableTextAbt"/>
              <w:rPr>
                <w:rFonts w:asciiTheme="majorBidi" w:hAnsiTheme="majorBidi" w:cstheme="majorBidi"/>
                <w:szCs w:val="18"/>
              </w:rPr>
            </w:pPr>
            <w:r>
              <w:rPr>
                <w:szCs w:val="18"/>
              </w:rPr>
              <w:t>$5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08DF35C7" w14:textId="0E0EAA8F">
            <w:pPr>
              <w:pStyle w:val="RTableTextAbt"/>
              <w:rPr>
                <w:rFonts w:asciiTheme="majorBidi" w:hAnsiTheme="majorBidi" w:cstheme="majorBidi"/>
                <w:color w:val="FF0000"/>
                <w:szCs w:val="18"/>
              </w:rPr>
            </w:pPr>
            <w:r>
              <w:rPr>
                <w:color w:val="FF0000"/>
                <w:szCs w:val="18"/>
              </w:rPr>
              <w:t>($20,18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61EC830" w14:textId="63B1D9FB">
            <w:pPr>
              <w:pStyle w:val="RTableTextAbt"/>
              <w:rPr>
                <w:rFonts w:asciiTheme="majorBidi" w:hAnsiTheme="majorBidi" w:cstheme="majorBidi"/>
                <w:color w:val="FF0000"/>
                <w:szCs w:val="18"/>
              </w:rPr>
            </w:pPr>
            <w:r>
              <w:rPr>
                <w:color w:val="FF0000"/>
                <w:szCs w:val="18"/>
              </w:rPr>
              <w:t>($20,186)</w:t>
            </w:r>
          </w:p>
        </w:tc>
      </w:tr>
      <w:tr w14:paraId="17620C32"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21F2EA8D" w14:textId="77777777">
            <w:pPr>
              <w:pStyle w:val="LTableTextAbt"/>
              <w:rPr>
                <w:highlight w:val="yellow"/>
              </w:rPr>
            </w:pPr>
            <w:r>
              <w:rPr>
                <w:szCs w:val="18"/>
              </w:rPr>
              <w:t>Liquid and Spray Batch Cold Clean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7F1CD92B" w14:textId="39046E91">
            <w:pPr>
              <w:pStyle w:val="RTableTextAbt"/>
              <w:rPr>
                <w:rFonts w:asciiTheme="majorBidi" w:hAnsiTheme="majorBidi" w:cstheme="majorBidi"/>
                <w:szCs w:val="18"/>
              </w:rPr>
            </w:pPr>
            <w:r>
              <w:rPr>
                <w:szCs w:val="18"/>
              </w:rPr>
              <w:t>$4,1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0C43E6F" w14:textId="7A12783B">
            <w:pPr>
              <w:pStyle w:val="RTableTextAbt"/>
              <w:rPr>
                <w:rFonts w:asciiTheme="majorBidi" w:hAnsiTheme="majorBidi" w:cstheme="majorBidi"/>
                <w:szCs w:val="18"/>
              </w:rPr>
            </w:pPr>
            <w:r>
              <w:rPr>
                <w:szCs w:val="18"/>
              </w:rPr>
              <w:t>$4,1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539BECE2" w14:textId="319B5B2F">
            <w:pPr>
              <w:pStyle w:val="RTableTextAbt"/>
              <w:rPr>
                <w:rFonts w:asciiTheme="majorBidi" w:hAnsiTheme="majorBidi" w:cstheme="majorBidi"/>
                <w:szCs w:val="18"/>
              </w:rPr>
            </w:pPr>
            <w:r>
              <w:rPr>
                <w:szCs w:val="18"/>
              </w:rPr>
              <w:t>$8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FDB7BA9" w14:textId="3005D558">
            <w:pPr>
              <w:pStyle w:val="RTableTextAbt"/>
              <w:rPr>
                <w:rFonts w:asciiTheme="majorBidi" w:hAnsiTheme="majorBidi" w:cstheme="majorBidi"/>
                <w:szCs w:val="18"/>
              </w:rPr>
            </w:pPr>
            <w:r>
              <w:rPr>
                <w:szCs w:val="18"/>
              </w:rPr>
              <w:t>$8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223C8E7" w14:textId="6AD65E71">
            <w:pPr>
              <w:pStyle w:val="RTableTextAbt"/>
              <w:rPr>
                <w:rFonts w:asciiTheme="majorBidi" w:hAnsiTheme="majorBidi" w:cstheme="majorBidi"/>
                <w:color w:val="FF0000"/>
                <w:szCs w:val="18"/>
              </w:rPr>
            </w:pPr>
            <w:r>
              <w:rPr>
                <w:color w:val="FF0000"/>
                <w:szCs w:val="18"/>
              </w:rPr>
              <w:t>($4,03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1DF1CD5" w14:textId="3CF20E36">
            <w:pPr>
              <w:pStyle w:val="RTableTextAbt"/>
              <w:rPr>
                <w:rFonts w:asciiTheme="majorBidi" w:hAnsiTheme="majorBidi" w:cstheme="majorBidi"/>
                <w:color w:val="FF0000"/>
                <w:szCs w:val="18"/>
              </w:rPr>
            </w:pPr>
            <w:r>
              <w:rPr>
                <w:color w:val="FF0000"/>
                <w:szCs w:val="18"/>
              </w:rPr>
              <w:t>($4,036)</w:t>
            </w:r>
          </w:p>
        </w:tc>
      </w:tr>
      <w:tr w14:paraId="669ED68B"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277A9489" w14:textId="77777777">
            <w:pPr>
              <w:pStyle w:val="LTableTextAbt"/>
              <w:rPr>
                <w:highlight w:val="yellow"/>
              </w:rPr>
            </w:pPr>
            <w:r>
              <w:rPr>
                <w:szCs w:val="18"/>
              </w:rPr>
              <w:t>Photographic Film Use</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24A1125B" w14:textId="2D17FC85">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5249E494" w14:textId="0C3F3810">
            <w:pPr>
              <w:pStyle w:val="RTableTextAbt"/>
              <w:rPr>
                <w:rFonts w:asciiTheme="majorBidi" w:hAnsiTheme="majorBidi" w:cstheme="majorBidi"/>
                <w:szCs w:val="18"/>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77D2F274" w14:textId="705664B3">
            <w:pPr>
              <w:pStyle w:val="RTableTextAbt"/>
              <w:rPr>
                <w:rFonts w:asciiTheme="majorBidi" w:hAnsiTheme="majorBidi" w:cstheme="majorBidi"/>
                <w:szCs w:val="18"/>
              </w:rPr>
            </w:pPr>
            <w:r>
              <w:rPr>
                <w:szCs w:val="18"/>
              </w:rPr>
              <w:t>$2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2AC5389" w14:textId="3D620B48">
            <w:pPr>
              <w:pStyle w:val="RTableTextAbt"/>
              <w:rPr>
                <w:rFonts w:asciiTheme="majorBidi" w:hAnsiTheme="majorBidi" w:cstheme="majorBidi"/>
                <w:szCs w:val="18"/>
              </w:rPr>
            </w:pPr>
            <w:r>
              <w:rPr>
                <w:szCs w:val="18"/>
              </w:rPr>
              <w:t>$2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80D914D" w14:textId="7557A47E">
            <w:pPr>
              <w:pStyle w:val="RTableTextAbt"/>
              <w:rPr>
                <w:rFonts w:asciiTheme="majorBidi" w:hAnsiTheme="majorBidi" w:cstheme="majorBidi"/>
                <w:szCs w:val="18"/>
              </w:rPr>
            </w:pPr>
            <w:r>
              <w:rPr>
                <w:szCs w:val="18"/>
              </w:rPr>
              <w:t xml:space="preserve">$29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B8C0B6B" w14:textId="3E4E5FB9">
            <w:pPr>
              <w:pStyle w:val="RTableTextAbt"/>
              <w:rPr>
                <w:rFonts w:asciiTheme="majorBidi" w:hAnsiTheme="majorBidi" w:cstheme="majorBidi"/>
                <w:szCs w:val="18"/>
              </w:rPr>
            </w:pPr>
            <w:r>
              <w:rPr>
                <w:szCs w:val="18"/>
              </w:rPr>
              <w:t xml:space="preserve">$29 </w:t>
            </w:r>
          </w:p>
        </w:tc>
      </w:tr>
      <w:tr w14:paraId="613D5F60"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7699880E" w14:textId="77777777">
            <w:pPr>
              <w:pStyle w:val="LTableTextAbt"/>
              <w:rPr>
                <w:highlight w:val="yellow"/>
              </w:rPr>
            </w:pPr>
            <w:r>
              <w:rPr>
                <w:szCs w:val="18"/>
              </w:rPr>
              <w:t>Lubricants and Greases</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7B05810F" w14:textId="5FBB100D">
            <w:pPr>
              <w:pStyle w:val="RTableTextAbt"/>
              <w:rPr>
                <w:rFonts w:asciiTheme="majorBidi" w:hAnsiTheme="majorBidi" w:cstheme="majorBidi"/>
                <w:szCs w:val="18"/>
              </w:rPr>
            </w:pPr>
            <w:r>
              <w:rPr>
                <w:szCs w:val="18"/>
              </w:rPr>
              <w:t>$1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D3525F2" w14:textId="2663A661">
            <w:pPr>
              <w:pStyle w:val="RTableTextAbt"/>
              <w:rPr>
                <w:rFonts w:asciiTheme="majorBidi" w:hAnsiTheme="majorBidi" w:cstheme="majorBidi"/>
                <w:szCs w:val="18"/>
              </w:rPr>
            </w:pPr>
            <w:r>
              <w:rPr>
                <w:szCs w:val="18"/>
              </w:rPr>
              <w:t>$1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AFD7462" w14:textId="57F2A10B">
            <w:pPr>
              <w:pStyle w:val="RTableTextAbt"/>
              <w:rPr>
                <w:rFonts w:asciiTheme="majorBidi" w:hAnsiTheme="majorBidi" w:cstheme="majorBidi"/>
                <w:szCs w:val="18"/>
              </w:rPr>
            </w:pPr>
            <w:r>
              <w:rPr>
                <w:szCs w:val="18"/>
              </w:rPr>
              <w:t>$33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08668150" w14:textId="1218F99E">
            <w:pPr>
              <w:pStyle w:val="RTableTextAbt"/>
              <w:rPr>
                <w:rFonts w:asciiTheme="majorBidi" w:hAnsiTheme="majorBidi" w:cstheme="majorBidi"/>
                <w:szCs w:val="18"/>
              </w:rPr>
            </w:pPr>
            <w:r>
              <w:rPr>
                <w:szCs w:val="18"/>
              </w:rPr>
              <w:t>$33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F7B85E5" w14:textId="632CD4F9">
            <w:pPr>
              <w:pStyle w:val="RTableTextAbt"/>
              <w:rPr>
                <w:rFonts w:asciiTheme="majorBidi" w:hAnsiTheme="majorBidi" w:cstheme="majorBidi"/>
                <w:color w:val="FF0000"/>
                <w:szCs w:val="18"/>
              </w:rPr>
            </w:pPr>
            <w:r>
              <w:rPr>
                <w:szCs w:val="18"/>
              </w:rPr>
              <w:t xml:space="preserve">$235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20CC8600" w14:textId="49F34599">
            <w:pPr>
              <w:pStyle w:val="RTableTextAbt"/>
              <w:rPr>
                <w:rFonts w:asciiTheme="majorBidi" w:hAnsiTheme="majorBidi" w:cstheme="majorBidi"/>
                <w:color w:val="FF0000"/>
                <w:szCs w:val="18"/>
              </w:rPr>
            </w:pPr>
            <w:r>
              <w:rPr>
                <w:szCs w:val="18"/>
              </w:rPr>
              <w:t xml:space="preserve">$235 </w:t>
            </w:r>
          </w:p>
        </w:tc>
      </w:tr>
      <w:tr w14:paraId="5F24DFCF" w14:textId="77777777" w:rsidTr="00F9226E">
        <w:tblPrEx>
          <w:tblW w:w="13230" w:type="dxa"/>
          <w:tblInd w:w="-360" w:type="dxa"/>
          <w:tblLayout w:type="fixed"/>
          <w:tblCellMar>
            <w:left w:w="0" w:type="dxa"/>
            <w:right w:w="58" w:type="dxa"/>
          </w:tblCellMar>
          <w:tblLook w:val="04A0"/>
        </w:tblPrEx>
        <w:trPr>
          <w:trHeight w:val="77"/>
        </w:trPr>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0A80DA9E" w14:textId="77777777">
            <w:pPr>
              <w:pStyle w:val="LTableTextAbt"/>
              <w:rPr>
                <w:highlight w:val="yellow"/>
              </w:rPr>
            </w:pPr>
            <w:r>
              <w:rPr>
                <w:szCs w:val="18"/>
              </w:rPr>
              <w:t>Wipe and Liquid Cleaning and Polish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0C4F92BA" w14:textId="14C1E310">
            <w:pPr>
              <w:pStyle w:val="RTableTextAbt"/>
              <w:rPr>
                <w:rFonts w:asciiTheme="majorBidi" w:hAnsiTheme="majorBidi" w:cstheme="majorBidi"/>
                <w:szCs w:val="18"/>
              </w:rPr>
            </w:pPr>
            <w:r>
              <w:rPr>
                <w:szCs w:val="18"/>
              </w:rPr>
              <w:t>$3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63BCAD4E" w14:textId="6D30A68A">
            <w:pPr>
              <w:pStyle w:val="RTableTextAbt"/>
              <w:rPr>
                <w:rFonts w:asciiTheme="majorBidi" w:hAnsiTheme="majorBidi" w:cstheme="majorBidi"/>
                <w:szCs w:val="18"/>
              </w:rPr>
            </w:pPr>
            <w:r>
              <w:rPr>
                <w:szCs w:val="18"/>
              </w:rPr>
              <w:t>$3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58516AF7" w14:textId="7E71F224">
            <w:pPr>
              <w:pStyle w:val="RTableTextAbt"/>
              <w:rPr>
                <w:rFonts w:asciiTheme="majorBidi" w:hAnsiTheme="majorBidi" w:cstheme="majorBidi"/>
                <w:szCs w:val="18"/>
              </w:rPr>
            </w:pPr>
            <w:r>
              <w:rPr>
                <w:szCs w:val="18"/>
              </w:rPr>
              <w:t>$19,41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6817992" w14:textId="74635293">
            <w:pPr>
              <w:pStyle w:val="RTableTextAbt"/>
              <w:rPr>
                <w:rFonts w:asciiTheme="majorBidi" w:hAnsiTheme="majorBidi" w:cstheme="majorBidi"/>
                <w:szCs w:val="18"/>
              </w:rPr>
            </w:pPr>
            <w:r>
              <w:rPr>
                <w:szCs w:val="18"/>
              </w:rPr>
              <w:t>$19,41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021A8D5" w14:textId="2163C937">
            <w:pPr>
              <w:pStyle w:val="RTableTextAbt"/>
              <w:rPr>
                <w:rFonts w:asciiTheme="majorBidi" w:hAnsiTheme="majorBidi" w:cstheme="majorBidi"/>
                <w:color w:val="FF0000"/>
                <w:szCs w:val="18"/>
              </w:rPr>
            </w:pPr>
            <w:r>
              <w:rPr>
                <w:szCs w:val="18"/>
              </w:rPr>
              <w:t xml:space="preserve">$19,38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656E891" w14:textId="0C2B078B">
            <w:pPr>
              <w:pStyle w:val="RTableTextAbt"/>
              <w:rPr>
                <w:rFonts w:asciiTheme="majorBidi" w:hAnsiTheme="majorBidi" w:cstheme="majorBidi"/>
                <w:color w:val="FF0000"/>
                <w:szCs w:val="18"/>
              </w:rPr>
            </w:pPr>
            <w:r>
              <w:rPr>
                <w:szCs w:val="18"/>
              </w:rPr>
              <w:t xml:space="preserve">$19,384 </w:t>
            </w:r>
          </w:p>
        </w:tc>
      </w:tr>
      <w:tr w14:paraId="76C06E6C"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24AAFFF0" w14:textId="77777777">
            <w:pPr>
              <w:pStyle w:val="LTableTextAbt"/>
              <w:rPr>
                <w:highlight w:val="yellow"/>
              </w:rPr>
            </w:pPr>
            <w:r>
              <w:rPr>
                <w:szCs w:val="18"/>
              </w:rPr>
              <w:t>Inks and Ink Removal</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4F2957B4" w14:textId="69CD1AB0">
            <w:pPr>
              <w:pStyle w:val="RTableTextAbt"/>
              <w:rPr>
                <w:rFonts w:asciiTheme="majorBidi" w:hAnsiTheme="majorBidi" w:cstheme="majorBidi"/>
                <w:szCs w:val="18"/>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0016731B" w14:textId="7C85BECE">
            <w:pPr>
              <w:pStyle w:val="RTableTextAbt"/>
              <w:rPr>
                <w:rFonts w:asciiTheme="majorBidi" w:hAnsiTheme="majorBidi" w:cstheme="majorBidi"/>
                <w:szCs w:val="18"/>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784A76B2" w14:textId="31F5E21E">
            <w:pPr>
              <w:pStyle w:val="RTableTextAbt"/>
              <w:rPr>
                <w:rFonts w:asciiTheme="majorBidi" w:hAnsiTheme="majorBidi" w:cstheme="majorBidi"/>
                <w:szCs w:val="18"/>
              </w:rPr>
            </w:pPr>
            <w:r>
              <w:rPr>
                <w:szCs w:val="18"/>
              </w:rPr>
              <w:t>$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BB88B17" w14:textId="40F06759">
            <w:pPr>
              <w:pStyle w:val="RTableTextAbt"/>
              <w:rPr>
                <w:rFonts w:asciiTheme="majorBidi" w:hAnsiTheme="majorBidi" w:cstheme="majorBidi"/>
                <w:szCs w:val="18"/>
              </w:rPr>
            </w:pPr>
            <w:r>
              <w:rPr>
                <w:szCs w:val="18"/>
              </w:rPr>
              <w:t>$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1BCE5B8" w14:textId="61B9A1FD">
            <w:pPr>
              <w:pStyle w:val="RTableTextAbt"/>
              <w:rPr>
                <w:rFonts w:asciiTheme="majorBidi" w:hAnsiTheme="majorBidi" w:cstheme="majorBidi"/>
                <w:color w:val="FF0000"/>
                <w:szCs w:val="18"/>
              </w:rPr>
            </w:pPr>
            <w:r>
              <w:rPr>
                <w:szCs w:val="18"/>
              </w:rPr>
              <w:t xml:space="preserve">$1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6C5A10E" w14:textId="29884CE4">
            <w:pPr>
              <w:pStyle w:val="RTableTextAbt"/>
              <w:rPr>
                <w:rFonts w:asciiTheme="majorBidi" w:hAnsiTheme="majorBidi" w:cstheme="majorBidi"/>
                <w:color w:val="FF0000"/>
                <w:szCs w:val="18"/>
              </w:rPr>
            </w:pPr>
            <w:r>
              <w:rPr>
                <w:szCs w:val="18"/>
              </w:rPr>
              <w:t xml:space="preserve">$1 </w:t>
            </w:r>
          </w:p>
        </w:tc>
      </w:tr>
      <w:tr w14:paraId="26CDACD4"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4F592B5B" w14:textId="77777777">
            <w:pPr>
              <w:pStyle w:val="LTableTextAbt"/>
              <w:rPr>
                <w:highlight w:val="yellow"/>
              </w:rPr>
            </w:pPr>
            <w:r>
              <w:rPr>
                <w:szCs w:val="18"/>
              </w:rPr>
              <w:t>Anti-Spatter Welding Aerosol</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2AE1214B" w14:textId="6CFA8278">
            <w:pPr>
              <w:pStyle w:val="RTableTextAbt"/>
              <w:rPr>
                <w:rFonts w:asciiTheme="majorBidi" w:hAnsiTheme="majorBidi" w:cstheme="majorBidi"/>
                <w:szCs w:val="18"/>
              </w:rPr>
            </w:pPr>
            <w:r>
              <w:rPr>
                <w:szCs w:val="18"/>
              </w:rPr>
              <w:t>$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9C70EEB" w14:textId="616C25E9">
            <w:pPr>
              <w:pStyle w:val="RTableTextAbt"/>
              <w:rPr>
                <w:rFonts w:asciiTheme="majorBidi" w:hAnsiTheme="majorBidi" w:cstheme="majorBidi"/>
                <w:szCs w:val="18"/>
              </w:rPr>
            </w:pPr>
            <w:r>
              <w:rPr>
                <w:szCs w:val="18"/>
              </w:rPr>
              <w:t>$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04940A97" w14:textId="0CF74047">
            <w:pPr>
              <w:pStyle w:val="RTableTextAbt"/>
              <w:rPr>
                <w:rFonts w:asciiTheme="majorBidi" w:hAnsiTheme="majorBidi" w:cstheme="majorBidi"/>
                <w:szCs w:val="18"/>
              </w:rPr>
            </w:pPr>
            <w:r>
              <w:rPr>
                <w:szCs w:val="18"/>
              </w:rPr>
              <w:t>$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E6705B1" w14:textId="0469951A">
            <w:pPr>
              <w:pStyle w:val="RTableTextAbt"/>
              <w:rPr>
                <w:rFonts w:asciiTheme="majorBidi" w:hAnsiTheme="majorBidi" w:cstheme="majorBidi"/>
                <w:szCs w:val="18"/>
              </w:rPr>
            </w:pPr>
            <w:r>
              <w:rPr>
                <w:szCs w:val="18"/>
              </w:rPr>
              <w:t>$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152320B" w14:textId="6189A77D">
            <w:pPr>
              <w:pStyle w:val="RTableTextAbt"/>
              <w:rPr>
                <w:rFonts w:asciiTheme="majorBidi" w:hAnsiTheme="majorBidi" w:cstheme="majorBidi"/>
                <w:color w:val="FF0000"/>
                <w:szCs w:val="18"/>
              </w:rPr>
            </w:pPr>
            <w:r>
              <w:rPr>
                <w:szCs w:val="18"/>
              </w:rPr>
              <w:t xml:space="preserve">$25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9568233" w14:textId="78EB4438">
            <w:pPr>
              <w:pStyle w:val="RTableTextAbt"/>
              <w:rPr>
                <w:rFonts w:asciiTheme="majorBidi" w:hAnsiTheme="majorBidi" w:cstheme="majorBidi"/>
                <w:color w:val="FF0000"/>
                <w:szCs w:val="18"/>
              </w:rPr>
            </w:pPr>
            <w:r>
              <w:rPr>
                <w:szCs w:val="18"/>
              </w:rPr>
              <w:t xml:space="preserve">$25 </w:t>
            </w:r>
          </w:p>
        </w:tc>
      </w:tr>
      <w:tr w14:paraId="3BC9AA8C"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P="00BF2A72" w14:paraId="3B6C13BD" w14:textId="77777777">
            <w:pPr>
              <w:pStyle w:val="LTableTextAbt"/>
            </w:pPr>
            <w:r>
              <w:rPr>
                <w:szCs w:val="18"/>
              </w:rPr>
              <w:t>Mold Cleaning, Release and Protect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3C3E0184" w14:textId="74A50211">
            <w:pPr>
              <w:pStyle w:val="RTableTextAbt"/>
              <w:rPr>
                <w:rFonts w:asciiTheme="majorBidi" w:hAnsiTheme="majorBidi" w:cstheme="majorBidi"/>
                <w:szCs w:val="18"/>
              </w:rPr>
            </w:pPr>
            <w:r>
              <w:rPr>
                <w:szCs w:val="18"/>
              </w:rPr>
              <w:t>$2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31CD0636" w14:textId="794D2B67">
            <w:pPr>
              <w:pStyle w:val="RTableTextAbt"/>
              <w:rPr>
                <w:rFonts w:asciiTheme="majorBidi" w:hAnsiTheme="majorBidi" w:cstheme="majorBidi"/>
                <w:szCs w:val="18"/>
              </w:rPr>
            </w:pPr>
            <w:r>
              <w:rPr>
                <w:szCs w:val="18"/>
              </w:rPr>
              <w:t>$2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2174169E" w14:textId="2086F78B">
            <w:pPr>
              <w:pStyle w:val="RTableTextAbt"/>
              <w:rPr>
                <w:rFonts w:asciiTheme="majorBidi" w:hAnsiTheme="majorBidi" w:cstheme="majorBidi"/>
                <w:szCs w:val="18"/>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D946C6F" w14:textId="74D36357">
            <w:pPr>
              <w:pStyle w:val="RTableTextAbt"/>
              <w:rPr>
                <w:rFonts w:asciiTheme="majorBidi" w:hAnsiTheme="majorBidi" w:cstheme="majorBidi"/>
                <w:szCs w:val="18"/>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4210D1A4" w14:textId="6C96E442">
            <w:pPr>
              <w:pStyle w:val="RTableTextAbt"/>
              <w:rPr>
                <w:rFonts w:asciiTheme="majorBidi" w:hAnsiTheme="majorBidi" w:cstheme="majorBidi"/>
                <w:color w:val="FF0000"/>
                <w:szCs w:val="18"/>
              </w:rPr>
            </w:pPr>
            <w:r>
              <w:rPr>
                <w:color w:val="FF0000"/>
                <w:szCs w:val="18"/>
              </w:rPr>
              <w:t>($2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A474909" w14:textId="73BFA84B">
            <w:pPr>
              <w:pStyle w:val="RTableTextAbt"/>
              <w:rPr>
                <w:rFonts w:asciiTheme="majorBidi" w:hAnsiTheme="majorBidi" w:cstheme="majorBidi"/>
                <w:color w:val="FF0000"/>
                <w:szCs w:val="18"/>
              </w:rPr>
            </w:pPr>
            <w:r>
              <w:rPr>
                <w:color w:val="FF0000"/>
                <w:szCs w:val="18"/>
              </w:rPr>
              <w:t>($21)</w:t>
            </w:r>
          </w:p>
        </w:tc>
      </w:tr>
      <w:tr w14:paraId="674CB4A0"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P="00BF2A72" w14:paraId="42A09340" w14:textId="77777777">
            <w:pPr>
              <w:pStyle w:val="LTableTextAbt"/>
            </w:pPr>
            <w:r>
              <w:rPr>
                <w:szCs w:val="18"/>
              </w:rPr>
              <w:t>Dry Cleaning (Dry Cleaning Machines &amp; Spot Removers)</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253DE8A6" w14:textId="1AA829E1">
            <w:pPr>
              <w:pStyle w:val="RTableTextAbt"/>
              <w:rPr>
                <w:rFonts w:asciiTheme="majorBidi" w:hAnsiTheme="majorBidi" w:cstheme="majorBidi"/>
                <w:szCs w:val="18"/>
              </w:rPr>
            </w:pPr>
            <w:r>
              <w:rPr>
                <w:szCs w:val="18"/>
              </w:rPr>
              <w:t>$10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5312FF72" w14:textId="405B4E1E">
            <w:pPr>
              <w:pStyle w:val="RTableTextAbt"/>
              <w:rPr>
                <w:rFonts w:asciiTheme="majorBidi" w:hAnsiTheme="majorBidi" w:cstheme="majorBidi"/>
                <w:szCs w:val="18"/>
              </w:rPr>
            </w:pPr>
            <w:r>
              <w:rPr>
                <w:szCs w:val="18"/>
              </w:rPr>
              <w:t>$4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1ADE9BC6" w14:textId="09D0A347">
            <w:pPr>
              <w:pStyle w:val="RTableTextAbt"/>
              <w:rPr>
                <w:rFonts w:asciiTheme="majorBidi" w:hAnsiTheme="majorBidi" w:cstheme="majorBidi"/>
                <w:szCs w:val="18"/>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690AA8DC" w14:textId="24148E1F">
            <w:pPr>
              <w:pStyle w:val="RTableTextAbt"/>
              <w:rPr>
                <w:rFonts w:asciiTheme="majorBidi" w:hAnsiTheme="majorBidi" w:cstheme="majorBidi"/>
                <w:szCs w:val="18"/>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58FCE706" w14:textId="439CFEFF">
            <w:pPr>
              <w:pStyle w:val="RTableTextAbt"/>
              <w:rPr>
                <w:rFonts w:asciiTheme="majorBidi" w:hAnsiTheme="majorBidi" w:cstheme="majorBidi"/>
                <w:color w:val="FF0000"/>
                <w:szCs w:val="18"/>
              </w:rPr>
            </w:pPr>
            <w:r>
              <w:rPr>
                <w:color w:val="FF0000"/>
                <w:szCs w:val="18"/>
              </w:rPr>
              <w:t>($10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7937A89E" w14:textId="78EF5E44">
            <w:pPr>
              <w:pStyle w:val="RTableTextAbt"/>
              <w:rPr>
                <w:rFonts w:asciiTheme="majorBidi" w:hAnsiTheme="majorBidi" w:cstheme="majorBidi"/>
                <w:color w:val="FF0000"/>
                <w:szCs w:val="18"/>
              </w:rPr>
            </w:pPr>
            <w:r>
              <w:rPr>
                <w:color w:val="FF0000"/>
                <w:szCs w:val="18"/>
              </w:rPr>
              <w:t>($45)</w:t>
            </w:r>
          </w:p>
        </w:tc>
      </w:tr>
      <w:tr w14:paraId="4715701F" w14:textId="77777777" w:rsidTr="00F9226E">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BF2A72" w:rsidRPr="0065459D" w:rsidP="00BF2A72" w14:paraId="04BA4874" w14:textId="77777777">
            <w:pPr>
              <w:pStyle w:val="LTableTextAbt"/>
              <w:rPr>
                <w:highlight w:val="yellow"/>
              </w:rPr>
            </w:pPr>
            <w:r>
              <w:rPr>
                <w:b/>
                <w:szCs w:val="18"/>
              </w:rPr>
              <w:t>Total</w:t>
            </w:r>
          </w:p>
        </w:tc>
        <w:tc>
          <w:tcPr>
            <w:tcW w:w="1545" w:type="dxa"/>
            <w:tcBorders>
              <w:top w:val="single" w:sz="4" w:space="0" w:color="auto"/>
              <w:left w:val="nil"/>
              <w:bottom w:val="single" w:sz="4" w:space="0" w:color="auto"/>
              <w:right w:val="single" w:sz="4" w:space="0" w:color="auto"/>
            </w:tcBorders>
            <w:shd w:val="clear" w:color="auto" w:fill="auto"/>
            <w:vAlign w:val="center"/>
          </w:tcPr>
          <w:p w:rsidR="00BF2A72" w:rsidRPr="000F486D" w:rsidP="00BF2A72" w14:paraId="797A33F3" w14:textId="12004A8C">
            <w:pPr>
              <w:pStyle w:val="RTableTextAbt"/>
              <w:rPr>
                <w:rFonts w:asciiTheme="majorBidi" w:hAnsiTheme="majorBidi" w:cstheme="majorBidi"/>
                <w:b/>
                <w:szCs w:val="18"/>
              </w:rPr>
            </w:pPr>
            <w:r>
              <w:rPr>
                <w:b/>
                <w:bCs w:val="0"/>
                <w:szCs w:val="18"/>
              </w:rPr>
              <w:t>$43,4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6027D8C0" w14:textId="30388971">
            <w:pPr>
              <w:pStyle w:val="RTableTextAbt"/>
              <w:rPr>
                <w:rFonts w:asciiTheme="majorBidi" w:hAnsiTheme="majorBidi" w:cstheme="majorBidi"/>
                <w:b/>
                <w:szCs w:val="18"/>
              </w:rPr>
            </w:pPr>
            <w:r>
              <w:rPr>
                <w:b/>
                <w:bCs w:val="0"/>
                <w:szCs w:val="18"/>
              </w:rPr>
              <w:t>$62,05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BF2A72" w:rsidRPr="000F486D" w:rsidP="00BF2A72" w14:paraId="73B3381B" w14:textId="03FD90D1">
            <w:pPr>
              <w:pStyle w:val="RTableTextAbt"/>
              <w:rPr>
                <w:rFonts w:asciiTheme="majorBidi" w:hAnsiTheme="majorBidi" w:cstheme="majorBidi"/>
                <w:b/>
                <w:szCs w:val="18"/>
              </w:rPr>
            </w:pPr>
            <w:r>
              <w:rPr>
                <w:b/>
                <w:bCs w:val="0"/>
                <w:szCs w:val="18"/>
              </w:rPr>
              <w:t>$32,59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3D7C5566" w14:textId="31A95075">
            <w:pPr>
              <w:pStyle w:val="RTableTextAbt"/>
              <w:rPr>
                <w:rFonts w:asciiTheme="majorBidi" w:hAnsiTheme="majorBidi" w:cstheme="majorBidi"/>
                <w:b/>
                <w:szCs w:val="18"/>
              </w:rPr>
            </w:pPr>
            <w:r>
              <w:rPr>
                <w:b/>
                <w:bCs w:val="0"/>
                <w:szCs w:val="18"/>
              </w:rPr>
              <w:t>$32,50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65E511FA" w14:textId="47806AA0">
            <w:pPr>
              <w:pStyle w:val="RTableTextAbt"/>
              <w:rPr>
                <w:rFonts w:asciiTheme="majorBidi" w:hAnsiTheme="majorBidi" w:cstheme="majorBidi"/>
                <w:b/>
                <w:bCs w:val="0"/>
                <w:color w:val="FF0000"/>
                <w:szCs w:val="18"/>
              </w:rPr>
            </w:pPr>
            <w:r>
              <w:rPr>
                <w:b/>
                <w:bCs w:val="0"/>
                <w:color w:val="FF0000"/>
                <w:szCs w:val="18"/>
              </w:rPr>
              <w:t>($10,8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BF2A72" w:rsidRPr="000F486D" w:rsidP="00BF2A72" w14:paraId="1FEFA18D" w14:textId="248758F7">
            <w:pPr>
              <w:pStyle w:val="RTableTextAbt"/>
              <w:rPr>
                <w:rFonts w:asciiTheme="majorBidi" w:hAnsiTheme="majorBidi" w:cstheme="majorBidi"/>
                <w:b/>
                <w:bCs w:val="0"/>
                <w:color w:val="FF0000"/>
                <w:szCs w:val="18"/>
              </w:rPr>
            </w:pPr>
            <w:r>
              <w:rPr>
                <w:b/>
                <w:bCs w:val="0"/>
                <w:color w:val="FF0000"/>
                <w:szCs w:val="18"/>
              </w:rPr>
              <w:t>($29,548)</w:t>
            </w:r>
          </w:p>
        </w:tc>
      </w:tr>
    </w:tbl>
    <w:p w:rsidR="006B5177" w:rsidP="00CB1C05" w14:paraId="1C7B1D32" w14:textId="77777777"/>
    <w:tbl>
      <w:tblPr>
        <w:tblW w:w="13230" w:type="dxa"/>
        <w:tblInd w:w="-360" w:type="dxa"/>
        <w:tblLayout w:type="fixed"/>
        <w:tblCellMar>
          <w:left w:w="0" w:type="dxa"/>
          <w:right w:w="58" w:type="dxa"/>
        </w:tblCellMar>
        <w:tblLook w:val="04A0"/>
      </w:tblPr>
      <w:tblGrid>
        <w:gridCol w:w="3960"/>
        <w:gridCol w:w="1545"/>
        <w:gridCol w:w="1545"/>
        <w:gridCol w:w="1545"/>
        <w:gridCol w:w="1545"/>
        <w:gridCol w:w="1545"/>
        <w:gridCol w:w="1545"/>
      </w:tblGrid>
      <w:tr w14:paraId="56FBDE6B"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6B5177" w:rsidRPr="007A2D47" w:rsidP="00CB1C05" w14:paraId="3A1BC907" w14:textId="77777777">
            <w:pPr>
              <w:pStyle w:val="TableTitleA"/>
            </w:pPr>
            <w:bookmarkStart w:id="56" w:name="_Toc165378792"/>
            <w:r w:rsidRPr="007C0B08">
              <w:t>Table ES-</w:t>
            </w:r>
            <w:r w:rsidR="00BC4B5D">
              <w:fldChar w:fldCharType="begin" w:fldLock="1"/>
            </w:r>
            <w:r w:rsidR="00BC4B5D">
              <w:instrText xml:space="preserve"> SEQ Table_ES- \* ARABIC </w:instrText>
            </w:r>
            <w:r w:rsidR="00BC4B5D">
              <w:fldChar w:fldCharType="separate"/>
            </w:r>
            <w:r w:rsidR="0092222B">
              <w:rPr>
                <w:noProof/>
              </w:rPr>
              <w:t>11</w:t>
            </w:r>
            <w:r w:rsidR="00BC4B5D">
              <w:rPr>
                <w:noProof/>
              </w:rPr>
              <w:fldChar w:fldCharType="end"/>
            </w:r>
            <w:r w:rsidRPr="007C0B08">
              <w:t xml:space="preserve">: </w:t>
            </w:r>
            <w:r>
              <w:t xml:space="preserve">Total 20-Year Annualized </w:t>
            </w:r>
            <w:r w:rsidRPr="007A2D47">
              <w:t>Net Benefits by Use Category and Option (</w:t>
            </w:r>
            <w:r>
              <w:t>High</w:t>
            </w:r>
            <w:r w:rsidRPr="007A2D47">
              <w:t xml:space="preserve"> Benefits Estimate, </w:t>
            </w:r>
            <w:r w:rsidR="00752E28">
              <w:t>2</w:t>
            </w:r>
            <w:r w:rsidRPr="007A2D47">
              <w:t xml:space="preserve"> Percent Discount Rate</w:t>
            </w:r>
            <w:r>
              <w:t>, 2022$, $1,000s</w:t>
            </w:r>
            <w:r w:rsidRPr="007A2D47">
              <w:t>)</w:t>
            </w:r>
            <w:bookmarkEnd w:id="56"/>
          </w:p>
        </w:tc>
      </w:tr>
      <w:tr w14:paraId="56F19FEA" w14:textId="77777777">
        <w:tblPrEx>
          <w:tblW w:w="13230" w:type="dxa"/>
          <w:tblInd w:w="-360" w:type="dxa"/>
          <w:tblLayout w:type="fixed"/>
          <w:tblCellMar>
            <w:left w:w="0" w:type="dxa"/>
            <w:right w:w="58" w:type="dxa"/>
          </w:tblCellMar>
          <w:tblLook w:val="04A0"/>
        </w:tblPrEx>
        <w:trPr>
          <w:tblHeader/>
        </w:trPr>
        <w:tc>
          <w:tcPr>
            <w:tcW w:w="39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7A2D47" w:rsidP="00CB1C05" w14:paraId="179096A6" w14:textId="77777777">
            <w:pPr>
              <w:pStyle w:val="TableSubtitle"/>
              <w:rPr>
                <w:rFonts w:asciiTheme="minorHAnsi" w:hAnsiTheme="minorHAnsi" w:cstheme="minorHAnsi"/>
                <w:sz w:val="16"/>
                <w:szCs w:val="16"/>
              </w:rPr>
            </w:pPr>
            <w:r w:rsidRPr="007A2D47">
              <w:t>Use Category</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20F027BD" w14:textId="77777777">
            <w:pPr>
              <w:pStyle w:val="TableSubtitle"/>
            </w:pPr>
            <w:r w:rsidRPr="007A2D47">
              <w:t>Cos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38313170" w14:textId="77777777">
            <w:pPr>
              <w:pStyle w:val="TableSubtitle"/>
            </w:pPr>
            <w:r w:rsidRPr="007A2D47">
              <w:t>Benefi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52425CDE" w14:textId="77777777">
            <w:pPr>
              <w:pStyle w:val="TableSubtitle"/>
            </w:pPr>
            <w:r w:rsidRPr="007A2D47">
              <w:t>Net Benefits</w:t>
            </w:r>
          </w:p>
        </w:tc>
      </w:tr>
      <w:tr w14:paraId="5A9FA941" w14:textId="77777777">
        <w:tblPrEx>
          <w:tblW w:w="13230" w:type="dxa"/>
          <w:tblInd w:w="-360" w:type="dxa"/>
          <w:tblLayout w:type="fixed"/>
          <w:tblCellMar>
            <w:left w:w="0" w:type="dxa"/>
            <w:right w:w="58" w:type="dxa"/>
          </w:tblCellMar>
          <w:tblLook w:val="04A0"/>
        </w:tblPrEx>
        <w:trPr>
          <w:trHeight w:val="278"/>
          <w:tblHeader/>
        </w:trPr>
        <w:tc>
          <w:tcPr>
            <w:tcW w:w="396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0E90CA19" w14:textId="77777777">
            <w:pPr>
              <w:pStyle w:val="TableSubtitle"/>
              <w:rPr>
                <w:rFonts w:asciiTheme="minorHAnsi" w:hAnsiTheme="minorHAnsi" w:cstheme="minorHAnsi"/>
                <w:sz w:val="16"/>
                <w:szCs w:val="16"/>
              </w:rPr>
            </w:pP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63A5DEBF"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6D5F3208"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780F4547"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7CE1B60A"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7A11AA92"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B5177" w:rsidRPr="00A34252" w:rsidP="00CB1C05" w14:paraId="12C99682" w14:textId="77777777">
            <w:pPr>
              <w:pStyle w:val="TableSubtitle"/>
            </w:pPr>
            <w:r w:rsidRPr="00A34252">
              <w:t>Option 2</w:t>
            </w:r>
          </w:p>
        </w:tc>
      </w:tr>
      <w:tr w14:paraId="05DF7973"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E42F19" w:rsidP="0098637E" w14:paraId="3A2D0D03" w14:textId="77777777">
            <w:pPr>
              <w:pStyle w:val="LTableTextAbt"/>
              <w:rPr>
                <w:szCs w:val="18"/>
                <w:highlight w:val="yellow"/>
              </w:rPr>
            </w:pPr>
            <w:r w:rsidRPr="00E42F19">
              <w:rPr>
                <w:szCs w:val="18"/>
              </w:rPr>
              <w:t>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D59033B" w14:textId="776CB13A">
            <w:pPr>
              <w:pStyle w:val="RTableTextAbt"/>
              <w:rPr>
                <w:rFonts w:asciiTheme="majorBidi" w:hAnsiTheme="majorBidi" w:cstheme="majorBidi"/>
                <w:szCs w:val="18"/>
                <w:highlight w:val="yellow"/>
              </w:rPr>
            </w:pPr>
            <w:r>
              <w:rPr>
                <w:szCs w:val="18"/>
              </w:rPr>
              <w:t>$1,99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ADDD1CB" w14:textId="1FD7F270">
            <w:pPr>
              <w:pStyle w:val="RTableTextAbt"/>
              <w:rPr>
                <w:rFonts w:asciiTheme="majorBidi" w:hAnsiTheme="majorBidi" w:cstheme="majorBidi"/>
                <w:szCs w:val="18"/>
                <w:highlight w:val="yellow"/>
              </w:rPr>
            </w:pPr>
            <w:r>
              <w:rPr>
                <w:szCs w:val="18"/>
              </w:rPr>
              <w:t>$1,99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AC606D3" w14:textId="3A7C699C">
            <w:pPr>
              <w:pStyle w:val="RTableTextAbt"/>
              <w:rPr>
                <w:rFonts w:asciiTheme="majorBidi" w:hAnsiTheme="majorBidi" w:cstheme="majorBidi"/>
                <w:szCs w:val="18"/>
                <w:highlight w:val="yellow"/>
              </w:rPr>
            </w:pPr>
            <w:r>
              <w:rPr>
                <w:szCs w:val="18"/>
              </w:rPr>
              <w:t>$2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A00C1B1" w14:textId="51EC64FB">
            <w:pPr>
              <w:pStyle w:val="RTableTextAbt"/>
              <w:rPr>
                <w:rFonts w:asciiTheme="majorBidi" w:hAnsiTheme="majorBidi" w:cstheme="majorBidi"/>
                <w:szCs w:val="18"/>
                <w:highlight w:val="yellow"/>
              </w:rPr>
            </w:pPr>
            <w:r>
              <w:rPr>
                <w:szCs w:val="18"/>
              </w:rPr>
              <w:t>$2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A1372A7" w14:textId="74EACCD1">
            <w:pPr>
              <w:pStyle w:val="RTableTextAbt"/>
              <w:rPr>
                <w:rFonts w:asciiTheme="majorBidi" w:hAnsiTheme="majorBidi" w:cstheme="majorBidi"/>
                <w:color w:val="FF0000"/>
                <w:szCs w:val="18"/>
                <w:highlight w:val="yellow"/>
              </w:rPr>
            </w:pPr>
            <w:r>
              <w:rPr>
                <w:color w:val="FF0000"/>
                <w:szCs w:val="18"/>
              </w:rPr>
              <w:t>($1,76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72231DB" w14:textId="6EC073BF">
            <w:pPr>
              <w:pStyle w:val="RTableTextAbt"/>
              <w:rPr>
                <w:rFonts w:asciiTheme="majorBidi" w:hAnsiTheme="majorBidi" w:cstheme="majorBidi"/>
                <w:color w:val="FF0000"/>
                <w:szCs w:val="18"/>
                <w:highlight w:val="yellow"/>
              </w:rPr>
            </w:pPr>
            <w:r>
              <w:rPr>
                <w:color w:val="FF0000"/>
                <w:szCs w:val="18"/>
              </w:rPr>
              <w:t>($1,763)</w:t>
            </w:r>
          </w:p>
        </w:tc>
      </w:tr>
      <w:tr w14:paraId="3B28960A" w14:textId="77777777" w:rsidTr="00C3184C">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6942F0EA" w14:textId="77777777">
            <w:pPr>
              <w:pStyle w:val="LTableTextAbt"/>
              <w:rPr>
                <w:szCs w:val="18"/>
                <w:highlight w:val="yellow"/>
              </w:rPr>
            </w:pPr>
            <w:r w:rsidRPr="00E42F19">
              <w:rPr>
                <w:szCs w:val="18"/>
              </w:rPr>
              <w:t>Import/Repackag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8212D6E" w14:textId="6825501C">
            <w:pPr>
              <w:pStyle w:val="RTableTextAbt"/>
              <w:rPr>
                <w:rFonts w:asciiTheme="majorBidi" w:hAnsiTheme="majorBidi" w:cstheme="majorBidi"/>
                <w:szCs w:val="18"/>
                <w:highlight w:val="yellow"/>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BD8A86E" w14:textId="7A7F2766">
            <w:pPr>
              <w:pStyle w:val="RTableTextAbt"/>
              <w:rPr>
                <w:rFonts w:asciiTheme="majorBidi" w:hAnsiTheme="majorBidi" w:cstheme="majorBidi"/>
                <w:szCs w:val="18"/>
                <w:highlight w:val="yellow"/>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1C26B24" w14:textId="7B175D1A">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A94FC21" w14:textId="4A5BA1C2">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0992C5F" w14:textId="38597E4C">
            <w:pPr>
              <w:pStyle w:val="RTableTextAbt"/>
              <w:rPr>
                <w:rFonts w:asciiTheme="majorBidi" w:hAnsiTheme="majorBidi" w:cstheme="majorBidi"/>
                <w:color w:val="FF0000"/>
                <w:szCs w:val="18"/>
                <w:highlight w:val="yellow"/>
              </w:rPr>
            </w:pPr>
            <w:r>
              <w:rPr>
                <w:color w:val="FF0000"/>
                <w:szCs w:val="18"/>
              </w:rPr>
              <w:t>($20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F4813B2" w14:textId="5C4EF5E3">
            <w:pPr>
              <w:pStyle w:val="RTableTextAbt"/>
              <w:rPr>
                <w:rFonts w:asciiTheme="majorBidi" w:hAnsiTheme="majorBidi" w:cstheme="majorBidi"/>
                <w:color w:val="FF0000"/>
                <w:szCs w:val="18"/>
                <w:highlight w:val="yellow"/>
              </w:rPr>
            </w:pPr>
            <w:r>
              <w:rPr>
                <w:color w:val="FF0000"/>
                <w:szCs w:val="18"/>
              </w:rPr>
              <w:t>($201)</w:t>
            </w:r>
          </w:p>
        </w:tc>
      </w:tr>
      <w:tr w14:paraId="6C0726AD" w14:textId="77777777" w:rsidTr="00C3184C">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1F10D992" w14:textId="77777777">
            <w:pPr>
              <w:pStyle w:val="LTableTextAbt"/>
              <w:rPr>
                <w:szCs w:val="18"/>
                <w:highlight w:val="yellow"/>
              </w:rPr>
            </w:pPr>
            <w:r w:rsidRPr="00E42F19">
              <w:rPr>
                <w:szCs w:val="18"/>
              </w:rPr>
              <w:t>Reactant/Intermediat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4778B01" w14:textId="5C3BDBDB">
            <w:pPr>
              <w:pStyle w:val="RTableTextAbt"/>
              <w:rPr>
                <w:rFonts w:asciiTheme="majorBidi" w:hAnsiTheme="majorBidi" w:cstheme="majorBidi"/>
                <w:szCs w:val="18"/>
                <w:highlight w:val="yellow"/>
              </w:rPr>
            </w:pPr>
            <w:r>
              <w:rPr>
                <w:szCs w:val="18"/>
              </w:rPr>
              <w:t>$38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91CA4D1" w14:textId="7F6E4AF4">
            <w:pPr>
              <w:pStyle w:val="RTableTextAbt"/>
              <w:rPr>
                <w:rFonts w:asciiTheme="majorBidi" w:hAnsiTheme="majorBidi" w:cstheme="majorBidi"/>
                <w:szCs w:val="18"/>
                <w:highlight w:val="yellow"/>
              </w:rPr>
            </w:pPr>
            <w:r>
              <w:rPr>
                <w:szCs w:val="18"/>
              </w:rPr>
              <w:t>$38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AEBBEA4" w14:textId="453E7025">
            <w:pPr>
              <w:pStyle w:val="RTableTextAbt"/>
              <w:rPr>
                <w:rFonts w:asciiTheme="majorBidi" w:hAnsiTheme="majorBidi" w:cstheme="majorBidi"/>
                <w:szCs w:val="18"/>
                <w:highlight w:val="yellow"/>
              </w:rPr>
            </w:pPr>
            <w:r>
              <w:rPr>
                <w:szCs w:val="18"/>
              </w:rPr>
              <w:t>$4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0FD75D2" w14:textId="07611EE0">
            <w:pPr>
              <w:pStyle w:val="RTableTextAbt"/>
              <w:rPr>
                <w:rFonts w:asciiTheme="majorBidi" w:hAnsiTheme="majorBidi" w:cstheme="majorBidi"/>
                <w:szCs w:val="18"/>
                <w:highlight w:val="yellow"/>
              </w:rPr>
            </w:pPr>
            <w:r>
              <w:rPr>
                <w:szCs w:val="18"/>
              </w:rPr>
              <w:t>$4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69D9D68" w14:textId="33EA2C47">
            <w:pPr>
              <w:pStyle w:val="RTableTextAbt"/>
              <w:rPr>
                <w:rFonts w:asciiTheme="majorBidi" w:hAnsiTheme="majorBidi" w:cstheme="majorBidi"/>
                <w:color w:val="FF0000"/>
                <w:szCs w:val="18"/>
                <w:highlight w:val="yellow"/>
              </w:rPr>
            </w:pPr>
            <w:r>
              <w:rPr>
                <w:color w:val="FF0000"/>
                <w:szCs w:val="18"/>
              </w:rPr>
              <w:t>($34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7AC6764" w14:textId="39B15C69">
            <w:pPr>
              <w:pStyle w:val="RTableTextAbt"/>
              <w:rPr>
                <w:rFonts w:asciiTheme="majorBidi" w:hAnsiTheme="majorBidi" w:cstheme="majorBidi"/>
                <w:color w:val="FF0000"/>
                <w:szCs w:val="18"/>
                <w:highlight w:val="yellow"/>
              </w:rPr>
            </w:pPr>
            <w:r>
              <w:rPr>
                <w:color w:val="FF0000"/>
                <w:szCs w:val="18"/>
              </w:rPr>
              <w:t>($341)</w:t>
            </w:r>
          </w:p>
        </w:tc>
      </w:tr>
      <w:tr w14:paraId="46E740A7" w14:textId="77777777" w:rsidTr="00C3184C">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6963BDF8" w14:textId="77777777">
            <w:pPr>
              <w:pStyle w:val="LTableTextAbt"/>
              <w:rPr>
                <w:szCs w:val="18"/>
                <w:highlight w:val="yellow"/>
              </w:rPr>
            </w:pPr>
            <w:r w:rsidRPr="00E42F19">
              <w:rPr>
                <w:szCs w:val="18"/>
              </w:rPr>
              <w:t>Processing Aid in Petrochemical 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27BCE80" w14:textId="6432FFF5">
            <w:pPr>
              <w:pStyle w:val="RTableTextAbt"/>
              <w:rPr>
                <w:rFonts w:asciiTheme="majorBidi" w:hAnsiTheme="majorBidi" w:cstheme="majorBidi"/>
                <w:szCs w:val="18"/>
                <w:highlight w:val="yellow"/>
              </w:rPr>
            </w:pPr>
            <w:r>
              <w:rPr>
                <w:szCs w:val="18"/>
              </w:rPr>
              <w:t>$1,04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2ADE48F" w14:textId="139255B7">
            <w:pPr>
              <w:pStyle w:val="RTableTextAbt"/>
              <w:rPr>
                <w:rFonts w:asciiTheme="majorBidi" w:hAnsiTheme="majorBidi" w:cstheme="majorBidi"/>
                <w:szCs w:val="18"/>
                <w:highlight w:val="yellow"/>
              </w:rPr>
            </w:pPr>
            <w:r>
              <w:rPr>
                <w:szCs w:val="18"/>
              </w:rPr>
              <w:t>$1,04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426168A" w14:textId="6FEEFCAF">
            <w:pPr>
              <w:pStyle w:val="RTableTextAbt"/>
              <w:rPr>
                <w:rFonts w:asciiTheme="majorBidi" w:hAnsiTheme="majorBidi" w:cstheme="majorBidi"/>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43BAF1B" w14:textId="3E60B00C">
            <w:pPr>
              <w:pStyle w:val="RTableTextAbt"/>
              <w:rPr>
                <w:rFonts w:asciiTheme="majorBidi" w:hAnsiTheme="majorBidi" w:cstheme="majorBidi"/>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0B98C21" w14:textId="1E4E9A8C">
            <w:pPr>
              <w:pStyle w:val="RTableTextAbt"/>
              <w:rPr>
                <w:rFonts w:asciiTheme="majorBidi" w:hAnsiTheme="majorBidi" w:cstheme="majorBidi"/>
                <w:color w:val="FF0000"/>
                <w:szCs w:val="18"/>
                <w:highlight w:val="yellow"/>
              </w:rPr>
            </w:pPr>
            <w:r>
              <w:rPr>
                <w:color w:val="FF0000"/>
                <w:szCs w:val="18"/>
              </w:rPr>
              <w:t>($1,01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941A86D" w14:textId="488BACB3">
            <w:pPr>
              <w:pStyle w:val="RTableTextAbt"/>
              <w:rPr>
                <w:rFonts w:asciiTheme="majorBidi" w:hAnsiTheme="majorBidi" w:cstheme="majorBidi"/>
                <w:color w:val="FF0000"/>
                <w:szCs w:val="18"/>
                <w:highlight w:val="yellow"/>
              </w:rPr>
            </w:pPr>
            <w:r>
              <w:rPr>
                <w:color w:val="FF0000"/>
                <w:szCs w:val="18"/>
              </w:rPr>
              <w:t>($1,017)</w:t>
            </w:r>
          </w:p>
        </w:tc>
      </w:tr>
      <w:tr w14:paraId="26CD8AFF" w14:textId="77777777" w:rsidTr="00C3184C">
        <w:tblPrEx>
          <w:tblW w:w="13230" w:type="dxa"/>
          <w:tblInd w:w="-360" w:type="dxa"/>
          <w:tblLayout w:type="fixed"/>
          <w:tblCellMar>
            <w:left w:w="0" w:type="dxa"/>
            <w:right w:w="58" w:type="dxa"/>
          </w:tblCellMar>
          <w:tblLook w:val="04A0"/>
        </w:tblPrEx>
        <w:trPr>
          <w:trHeight w:val="206"/>
        </w:trPr>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30A82574" w14:textId="77777777">
            <w:pPr>
              <w:pStyle w:val="LTableTextAbt"/>
              <w:rPr>
                <w:szCs w:val="18"/>
                <w:highlight w:val="yellow"/>
              </w:rPr>
            </w:pPr>
            <w:r>
              <w:rPr>
                <w:szCs w:val="18"/>
              </w:rPr>
              <w:t>Production of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DB1A45D" w14:textId="316D1F94">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2FB59BA" w14:textId="42612E5B">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FAE1B85" w14:textId="253C3EBD">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562AD2F" w14:textId="133F9ECC">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59AC52F" w14:textId="0ABBAC30">
            <w:pPr>
              <w:pStyle w:val="RTableTextAbt"/>
              <w:rPr>
                <w:rFonts w:asciiTheme="majorBidi" w:hAnsiTheme="majorBidi" w:cstheme="majorBidi"/>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D8B5F23" w14:textId="5CC96A21">
            <w:pPr>
              <w:pStyle w:val="RTableTextAbt"/>
              <w:rPr>
                <w:rFonts w:asciiTheme="majorBidi" w:hAnsiTheme="majorBidi" w:cstheme="majorBidi"/>
                <w:color w:val="FF0000"/>
                <w:szCs w:val="18"/>
                <w:highlight w:val="yellow"/>
              </w:rPr>
            </w:pPr>
            <w:r>
              <w:rPr>
                <w:color w:val="FF0000"/>
                <w:szCs w:val="18"/>
              </w:rPr>
              <w:t>($43)</w:t>
            </w:r>
          </w:p>
        </w:tc>
      </w:tr>
      <w:tr w14:paraId="0EC5076A" w14:textId="77777777" w:rsidTr="00C3184C">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365A24D7" w14:textId="77777777">
            <w:pPr>
              <w:pStyle w:val="LTableTextAbt"/>
              <w:rPr>
                <w:szCs w:val="18"/>
                <w:highlight w:val="yellow"/>
              </w:rPr>
            </w:pPr>
            <w:r>
              <w:rPr>
                <w:szCs w:val="18"/>
              </w:rPr>
              <w:t>Use as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B441B88" w14:textId="35F952C6">
            <w:pPr>
              <w:pStyle w:val="RTableTextAbt"/>
              <w:rPr>
                <w:rFonts w:asciiTheme="majorBidi" w:hAnsiTheme="majorBidi" w:cstheme="majorBidi"/>
                <w:szCs w:val="18"/>
                <w:highlight w:val="yellow"/>
              </w:rPr>
            </w:pPr>
            <w:r>
              <w:rPr>
                <w:szCs w:val="18"/>
              </w:rPr>
              <w:t>$1,4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EE0F890" w14:textId="38E94727">
            <w:pPr>
              <w:pStyle w:val="RTableTextAbt"/>
              <w:rPr>
                <w:rFonts w:asciiTheme="majorBidi" w:hAnsiTheme="majorBidi" w:cstheme="majorBidi"/>
                <w:szCs w:val="18"/>
                <w:highlight w:val="yellow"/>
              </w:rPr>
            </w:pPr>
            <w:r>
              <w:rPr>
                <w:szCs w:val="18"/>
              </w:rPr>
              <w:t>$1,4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7AC8314" w14:textId="685B791C">
            <w:pPr>
              <w:pStyle w:val="RTableTextAbt"/>
              <w:rPr>
                <w:rFonts w:asciiTheme="majorBidi" w:hAnsiTheme="majorBidi" w:cstheme="majorBidi"/>
                <w:szCs w:val="18"/>
                <w:highlight w:val="yellow"/>
              </w:rPr>
            </w:pPr>
            <w:r>
              <w:rPr>
                <w:szCs w:val="18"/>
              </w:rPr>
              <w:t>$1,1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02D7D25" w14:textId="18420E20">
            <w:pPr>
              <w:pStyle w:val="RTableTextAbt"/>
              <w:rPr>
                <w:rFonts w:asciiTheme="majorBidi" w:hAnsiTheme="majorBidi" w:cstheme="majorBidi"/>
                <w:szCs w:val="18"/>
                <w:highlight w:val="yellow"/>
              </w:rPr>
            </w:pPr>
            <w:r>
              <w:rPr>
                <w:szCs w:val="18"/>
              </w:rPr>
              <w:t>$1,1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C26B6FA" w14:textId="3924AB21">
            <w:pPr>
              <w:pStyle w:val="RTableTextAbt"/>
              <w:rPr>
                <w:rFonts w:asciiTheme="majorBidi" w:hAnsiTheme="majorBidi" w:cstheme="majorBidi"/>
                <w:color w:val="FF0000"/>
                <w:szCs w:val="18"/>
                <w:highlight w:val="yellow"/>
              </w:rPr>
            </w:pPr>
            <w:r>
              <w:rPr>
                <w:color w:val="FF0000"/>
                <w:szCs w:val="18"/>
              </w:rPr>
              <w:t>($25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4467A0D" w14:textId="4EC5F218">
            <w:pPr>
              <w:pStyle w:val="RTableTextAbt"/>
              <w:rPr>
                <w:rFonts w:asciiTheme="majorBidi" w:hAnsiTheme="majorBidi" w:cstheme="majorBidi"/>
                <w:color w:val="FF0000"/>
                <w:szCs w:val="18"/>
              </w:rPr>
            </w:pPr>
            <w:r>
              <w:rPr>
                <w:color w:val="FF0000"/>
                <w:szCs w:val="18"/>
              </w:rPr>
              <w:t>($253)</w:t>
            </w:r>
          </w:p>
        </w:tc>
      </w:tr>
      <w:tr w14:paraId="385BF4D4" w14:textId="77777777" w:rsidTr="00C3184C">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37BA13F2" w14:textId="77777777">
            <w:pPr>
              <w:pStyle w:val="LTableTextAbt"/>
              <w:rPr>
                <w:szCs w:val="18"/>
                <w:highlight w:val="yellow"/>
              </w:rPr>
            </w:pPr>
            <w:r>
              <w:rPr>
                <w:szCs w:val="18"/>
              </w:rPr>
              <w:t>Vapor Degreasing: Open Top Vapor Degreasing (OT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789C0BB8" w14:textId="1AE56C25">
            <w:pPr>
              <w:pStyle w:val="RTableTextAbt"/>
              <w:rPr>
                <w:rFonts w:asciiTheme="majorBidi" w:hAnsiTheme="majorBidi" w:cstheme="majorBidi"/>
                <w:szCs w:val="18"/>
                <w:highlight w:val="yellow"/>
              </w:rPr>
            </w:pPr>
            <w:r>
              <w:rPr>
                <w:szCs w:val="18"/>
              </w:rPr>
              <w:t>$11,0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57A85C3" w14:textId="6E7290B8">
            <w:pPr>
              <w:pStyle w:val="RTableTextAbt"/>
              <w:rPr>
                <w:rFonts w:asciiTheme="majorBidi" w:hAnsiTheme="majorBidi" w:cstheme="majorBidi"/>
                <w:szCs w:val="18"/>
                <w:highlight w:val="yellow"/>
              </w:rPr>
            </w:pPr>
            <w:r>
              <w:rPr>
                <w:szCs w:val="18"/>
              </w:rPr>
              <w:t>$25,55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86A3D51" w14:textId="3C26D569">
            <w:pPr>
              <w:pStyle w:val="RTableTextAbt"/>
              <w:rPr>
                <w:rFonts w:asciiTheme="majorBidi" w:hAnsiTheme="majorBidi" w:cstheme="majorBidi"/>
                <w:szCs w:val="18"/>
                <w:highlight w:val="yellow"/>
              </w:rPr>
            </w:pPr>
            <w:r>
              <w:rPr>
                <w:szCs w:val="18"/>
              </w:rPr>
              <w:t>$60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EBF1E19" w14:textId="38D5ECA5">
            <w:pPr>
              <w:pStyle w:val="RTableTextAbt"/>
              <w:rPr>
                <w:rFonts w:asciiTheme="majorBidi" w:hAnsiTheme="majorBidi" w:cstheme="majorBidi"/>
                <w:szCs w:val="18"/>
                <w:highlight w:val="yellow"/>
              </w:rPr>
            </w:pPr>
            <w:r>
              <w:rPr>
                <w:szCs w:val="18"/>
              </w:rPr>
              <w:t>$36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4F27E79" w14:textId="01E44512">
            <w:pPr>
              <w:pStyle w:val="RTableTextAbt"/>
              <w:rPr>
                <w:rFonts w:asciiTheme="majorBidi" w:hAnsiTheme="majorBidi" w:cstheme="majorBidi"/>
                <w:color w:val="FF0000"/>
                <w:szCs w:val="18"/>
                <w:highlight w:val="yellow"/>
              </w:rPr>
            </w:pPr>
            <w:r>
              <w:rPr>
                <w:color w:val="FF0000"/>
                <w:szCs w:val="18"/>
              </w:rPr>
              <w:t>($10,48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5EAB62F" w14:textId="2D3A6FD3">
            <w:pPr>
              <w:pStyle w:val="RTableTextAbt"/>
              <w:rPr>
                <w:rFonts w:asciiTheme="majorBidi" w:hAnsiTheme="majorBidi" w:cstheme="majorBidi"/>
                <w:color w:val="FF0000"/>
                <w:szCs w:val="18"/>
              </w:rPr>
            </w:pPr>
            <w:r>
              <w:rPr>
                <w:color w:val="FF0000"/>
                <w:szCs w:val="18"/>
              </w:rPr>
              <w:t>($25,191)</w:t>
            </w:r>
          </w:p>
        </w:tc>
      </w:tr>
      <w:tr w14:paraId="777F4798" w14:textId="77777777" w:rsidTr="00C3184C">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3ACC34FE" w14:textId="77777777">
            <w:pPr>
              <w:pStyle w:val="LTableTextAbt"/>
              <w:rPr>
                <w:szCs w:val="18"/>
                <w:highlight w:val="yellow"/>
              </w:rPr>
            </w:pPr>
            <w:r>
              <w:rPr>
                <w:szCs w:val="18"/>
              </w:rPr>
              <w:t>Vapor Degreasing: Enclosed Vapor Degreasing (E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719D528" w14:textId="35E0B28B">
            <w:pPr>
              <w:pStyle w:val="RTableTextAbt"/>
              <w:rPr>
                <w:rFonts w:asciiTheme="majorBidi" w:hAnsiTheme="majorBidi" w:cstheme="majorBidi"/>
                <w:szCs w:val="18"/>
                <w:highlight w:val="yellow"/>
              </w:rPr>
            </w:pPr>
            <w:r>
              <w:rPr>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513340D" w14:textId="082E5484">
            <w:pPr>
              <w:pStyle w:val="RTableTextAbt"/>
              <w:rPr>
                <w:rFonts w:asciiTheme="majorBidi" w:hAnsiTheme="majorBidi" w:cstheme="majorBidi"/>
                <w:szCs w:val="18"/>
                <w:highlight w:val="yellow"/>
              </w:rPr>
            </w:pPr>
            <w:r>
              <w:rPr>
                <w:szCs w:val="18"/>
              </w:rPr>
              <w:t>$4,20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CC0AC5F" w14:textId="746D1382">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6A15D3A" w14:textId="17924DFA">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7825410" w14:textId="62C62B16">
            <w:pPr>
              <w:pStyle w:val="RTableTextAbt"/>
              <w:rPr>
                <w:rFonts w:asciiTheme="majorBidi" w:hAnsiTheme="majorBidi" w:cstheme="majorBidi"/>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DDFA30F" w14:textId="676FDED4">
            <w:pPr>
              <w:pStyle w:val="RTableTextAbt"/>
              <w:rPr>
                <w:rFonts w:asciiTheme="majorBidi" w:hAnsiTheme="majorBidi" w:cstheme="majorBidi"/>
                <w:color w:val="FF0000"/>
                <w:szCs w:val="18"/>
              </w:rPr>
            </w:pPr>
            <w:r>
              <w:rPr>
                <w:color w:val="FF0000"/>
                <w:szCs w:val="18"/>
              </w:rPr>
              <w:t>($4,208)</w:t>
            </w:r>
          </w:p>
        </w:tc>
      </w:tr>
      <w:tr w14:paraId="4CA612B9" w14:textId="77777777" w:rsidTr="00C3184C">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68EA878E" w14:textId="77777777">
            <w:pPr>
              <w:pStyle w:val="LTableTextAbt"/>
              <w:rPr>
                <w:szCs w:val="18"/>
                <w:highlight w:val="yellow"/>
              </w:rPr>
            </w:pPr>
            <w:r>
              <w:rPr>
                <w:szCs w:val="18"/>
              </w:rPr>
              <w:t>Vapor Degreasing: Conveyorized Vapor Degreasing (C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085F3DD0" w14:textId="49C4642D">
            <w:pPr>
              <w:pStyle w:val="RTableTextAbt"/>
              <w:rPr>
                <w:rFonts w:asciiTheme="majorBidi" w:hAnsiTheme="majorBidi" w:cstheme="majorBidi"/>
                <w:szCs w:val="18"/>
                <w:highlight w:val="yellow"/>
              </w:rPr>
            </w:pPr>
            <w:r>
              <w:rPr>
                <w:szCs w:val="18"/>
              </w:rPr>
              <w:t>$63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8D30544" w14:textId="0E43E12D">
            <w:pPr>
              <w:pStyle w:val="RTableTextAbt"/>
              <w:rPr>
                <w:rFonts w:asciiTheme="majorBidi" w:hAnsiTheme="majorBidi" w:cstheme="majorBidi"/>
                <w:szCs w:val="18"/>
                <w:highlight w:val="yellow"/>
              </w:rPr>
            </w:pPr>
            <w:r>
              <w:rPr>
                <w:szCs w:val="18"/>
              </w:rPr>
              <w:t>$63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27DDE17" w14:textId="5D22321E">
            <w:pPr>
              <w:pStyle w:val="RTableTextAbt"/>
              <w:rPr>
                <w:rFonts w:asciiTheme="majorBidi" w:hAnsiTheme="majorBidi" w:cstheme="majorBidi"/>
                <w:szCs w:val="18"/>
                <w:highlight w:val="yellow"/>
              </w:rPr>
            </w:pPr>
            <w:r>
              <w:rPr>
                <w:szCs w:val="18"/>
              </w:rPr>
              <w:t>$15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1BDF0C6" w14:textId="03E9A0A3">
            <w:pPr>
              <w:pStyle w:val="RTableTextAbt"/>
              <w:rPr>
                <w:rFonts w:asciiTheme="majorBidi" w:hAnsiTheme="majorBidi" w:cstheme="majorBidi"/>
                <w:szCs w:val="18"/>
              </w:rPr>
            </w:pPr>
            <w:r>
              <w:rPr>
                <w:szCs w:val="18"/>
              </w:rPr>
              <w:t>$15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ECA9C4B" w14:textId="34C44ABB">
            <w:pPr>
              <w:pStyle w:val="RTableTextAbt"/>
              <w:rPr>
                <w:rFonts w:asciiTheme="majorBidi" w:hAnsiTheme="majorBidi" w:cstheme="majorBidi"/>
                <w:color w:val="FF0000"/>
                <w:szCs w:val="18"/>
                <w:highlight w:val="yellow"/>
              </w:rPr>
            </w:pPr>
            <w:r>
              <w:rPr>
                <w:color w:val="FF0000"/>
                <w:szCs w:val="18"/>
              </w:rPr>
              <w:t>($47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DDAC435" w14:textId="6973C6A4">
            <w:pPr>
              <w:pStyle w:val="RTableTextAbt"/>
              <w:rPr>
                <w:rFonts w:asciiTheme="majorBidi" w:hAnsiTheme="majorBidi" w:cstheme="majorBidi"/>
                <w:color w:val="FF0000"/>
                <w:szCs w:val="18"/>
              </w:rPr>
            </w:pPr>
            <w:r>
              <w:rPr>
                <w:color w:val="FF0000"/>
                <w:szCs w:val="18"/>
              </w:rPr>
              <w:t>($478)</w:t>
            </w:r>
          </w:p>
        </w:tc>
      </w:tr>
      <w:tr w14:paraId="716DB85C"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1A292B96" w14:textId="77777777">
            <w:pPr>
              <w:pStyle w:val="LTableTextAbt"/>
              <w:rPr>
                <w:highlight w:val="yellow"/>
              </w:rPr>
            </w:pPr>
            <w:r>
              <w:rPr>
                <w:szCs w:val="18"/>
              </w:rPr>
              <w:t>Recycling and Dispos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879CDF1" w14:textId="19987233">
            <w:pPr>
              <w:pStyle w:val="RTableTextAbt"/>
              <w:rPr>
                <w:rFonts w:asciiTheme="majorBidi" w:hAnsiTheme="majorBidi" w:cstheme="majorBidi"/>
                <w:szCs w:val="18"/>
                <w:highlight w:val="yellow"/>
              </w:rPr>
            </w:pPr>
            <w:r>
              <w:rPr>
                <w:szCs w:val="18"/>
              </w:rPr>
              <w:t>$76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3DE7616" w14:textId="0861C23B">
            <w:pPr>
              <w:pStyle w:val="RTableTextAbt"/>
              <w:rPr>
                <w:rFonts w:asciiTheme="majorBidi" w:hAnsiTheme="majorBidi" w:cstheme="majorBidi"/>
                <w:szCs w:val="18"/>
                <w:highlight w:val="yellow"/>
              </w:rPr>
            </w:pPr>
            <w:r>
              <w:rPr>
                <w:szCs w:val="18"/>
              </w:rPr>
              <w:t>$76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864F42B" w14:textId="296511A6">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3F80F14" w14:textId="2562DA55">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E675D09" w14:textId="5C5EBE3A">
            <w:pPr>
              <w:pStyle w:val="RTableTextAbt"/>
              <w:rPr>
                <w:rFonts w:asciiTheme="majorBidi" w:hAnsiTheme="majorBidi" w:cstheme="majorBidi"/>
                <w:color w:val="FF0000"/>
                <w:szCs w:val="18"/>
                <w:highlight w:val="yellow"/>
              </w:rPr>
            </w:pPr>
            <w:r>
              <w:rPr>
                <w:color w:val="FF0000"/>
                <w:szCs w:val="18"/>
              </w:rPr>
              <w:t>($76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E691C42" w14:textId="39B49E9F">
            <w:pPr>
              <w:pStyle w:val="RTableTextAbt"/>
              <w:rPr>
                <w:rFonts w:asciiTheme="majorBidi" w:hAnsiTheme="majorBidi" w:cstheme="majorBidi"/>
                <w:color w:val="FF0000"/>
                <w:szCs w:val="18"/>
                <w:highlight w:val="yellow"/>
              </w:rPr>
            </w:pPr>
            <w:r>
              <w:rPr>
                <w:color w:val="FF0000"/>
                <w:szCs w:val="18"/>
              </w:rPr>
              <w:t>($766)</w:t>
            </w:r>
          </w:p>
        </w:tc>
      </w:tr>
      <w:tr w14:paraId="325AD093"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19469DF5" w14:textId="77777777">
            <w:pPr>
              <w:pStyle w:val="LTableTextAbt"/>
              <w:rPr>
                <w:highlight w:val="yellow"/>
              </w:rPr>
            </w:pPr>
            <w:r>
              <w:rPr>
                <w:szCs w:val="18"/>
              </w:rPr>
              <w:t>Laboratory Chemical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5266F49" w14:textId="613614A6">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E880E98" w14:textId="72C30ACE">
            <w:pPr>
              <w:pStyle w:val="RTableTextAbt"/>
              <w:rPr>
                <w:rFonts w:asciiTheme="majorBidi" w:hAnsiTheme="majorBidi" w:cstheme="majorBidi"/>
                <w:szCs w:val="18"/>
                <w:highlight w:val="yellow"/>
              </w:rPr>
            </w:pPr>
            <w:r>
              <w:rPr>
                <w:szCs w:val="18"/>
              </w:rPr>
              <w:t>$11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4A4DD91" w14:textId="3F826D42">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3D509B8" w14:textId="09A65086">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EE2D666" w14:textId="4C6BEC76">
            <w:pPr>
              <w:pStyle w:val="RTableTextAbt"/>
              <w:rPr>
                <w:rFonts w:asciiTheme="majorBidi" w:hAnsiTheme="majorBidi" w:cstheme="majorBidi"/>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F47D8F3" w14:textId="635B4527">
            <w:pPr>
              <w:pStyle w:val="RTableTextAbt"/>
              <w:rPr>
                <w:rFonts w:asciiTheme="majorBidi" w:hAnsiTheme="majorBidi" w:cstheme="majorBidi"/>
                <w:color w:val="FF0000"/>
                <w:szCs w:val="18"/>
                <w:highlight w:val="yellow"/>
              </w:rPr>
            </w:pPr>
            <w:r>
              <w:rPr>
                <w:color w:val="FF0000"/>
                <w:szCs w:val="18"/>
              </w:rPr>
              <w:t>($110)</w:t>
            </w:r>
          </w:p>
        </w:tc>
      </w:tr>
      <w:tr w14:paraId="2B53721A"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61005943" w14:textId="77777777">
            <w:pPr>
              <w:pStyle w:val="LTableTextAbt"/>
              <w:rPr>
                <w:highlight w:val="yellow"/>
              </w:rPr>
            </w:pPr>
            <w:r>
              <w:rPr>
                <w:szCs w:val="18"/>
              </w:rPr>
              <w:t>Processing Aid, except petrochemic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56D5294" w14:textId="3F78E4A6">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E05DF8B" w14:textId="1BE89B55">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25DA0ED" w14:textId="459BDC5A">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CF37E3C" w14:textId="076145AF">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43EB158" w14:textId="39BB0E03">
            <w:pPr>
              <w:pStyle w:val="RTableTextAbt"/>
              <w:rPr>
                <w:rFonts w:asciiTheme="majorBidi" w:hAnsiTheme="majorBidi" w:cstheme="majorBidi"/>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42645DF" w14:textId="58154ED9">
            <w:pPr>
              <w:pStyle w:val="RTableTextAbt"/>
              <w:rPr>
                <w:rFonts w:asciiTheme="majorBidi" w:hAnsiTheme="majorBidi" w:cstheme="majorBidi"/>
                <w:color w:val="FF0000"/>
                <w:szCs w:val="18"/>
                <w:highlight w:val="yellow"/>
              </w:rPr>
            </w:pPr>
            <w:r>
              <w:rPr>
                <w:color w:val="FF0000"/>
                <w:szCs w:val="18"/>
              </w:rPr>
              <w:t>($31)</w:t>
            </w:r>
          </w:p>
        </w:tc>
      </w:tr>
      <w:tr w14:paraId="1D81DC0D"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3B4D0D1D" w14:textId="77777777">
            <w:pPr>
              <w:pStyle w:val="LTableTextAbt"/>
              <w:rPr>
                <w:highlight w:val="yellow"/>
              </w:rPr>
            </w:pPr>
            <w:r>
              <w:rPr>
                <w:szCs w:val="18"/>
              </w:rPr>
              <w:t>Adhesives and Seal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5FCD7D2" w14:textId="447EB8CB">
            <w:pPr>
              <w:pStyle w:val="RTableTextAbt"/>
              <w:rPr>
                <w:rFonts w:asciiTheme="majorBidi" w:hAnsiTheme="majorBidi" w:cstheme="majorBidi"/>
                <w:szCs w:val="18"/>
                <w:highlight w:val="yellow"/>
              </w:rPr>
            </w:pPr>
            <w:r>
              <w:rPr>
                <w:szCs w:val="18"/>
              </w:rPr>
              <w:t>$1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FF0554E" w14:textId="4C84150B">
            <w:pPr>
              <w:pStyle w:val="RTableTextAbt"/>
              <w:rPr>
                <w:rFonts w:asciiTheme="majorBidi" w:hAnsiTheme="majorBidi" w:cstheme="majorBidi"/>
                <w:szCs w:val="18"/>
                <w:highlight w:val="yellow"/>
              </w:rPr>
            </w:pPr>
            <w:r>
              <w:rPr>
                <w:szCs w:val="18"/>
              </w:rPr>
              <w:t>$1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20545C9" w14:textId="022823E9">
            <w:pPr>
              <w:pStyle w:val="RTableTextAbt"/>
              <w:rPr>
                <w:rFonts w:asciiTheme="majorBidi" w:hAnsiTheme="majorBidi" w:cstheme="majorBidi"/>
                <w:szCs w:val="18"/>
                <w:highlight w:val="yellow"/>
              </w:rPr>
            </w:pPr>
            <w:r>
              <w:rPr>
                <w:szCs w:val="18"/>
              </w:rPr>
              <w:t>$68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F530F8D" w14:textId="58F65E1C">
            <w:pPr>
              <w:pStyle w:val="RTableTextAbt"/>
              <w:rPr>
                <w:rFonts w:asciiTheme="majorBidi" w:hAnsiTheme="majorBidi" w:cstheme="majorBidi"/>
                <w:szCs w:val="18"/>
                <w:highlight w:val="yellow"/>
              </w:rPr>
            </w:pPr>
            <w:r>
              <w:rPr>
                <w:szCs w:val="18"/>
              </w:rPr>
              <w:t>$68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08884C4" w14:textId="7E85486A">
            <w:pPr>
              <w:pStyle w:val="RTableTextAbt"/>
              <w:rPr>
                <w:rFonts w:asciiTheme="majorBidi" w:hAnsiTheme="majorBidi" w:cstheme="majorBidi"/>
                <w:szCs w:val="18"/>
                <w:highlight w:val="yellow"/>
              </w:rPr>
            </w:pPr>
            <w:r>
              <w:rPr>
                <w:szCs w:val="18"/>
              </w:rPr>
              <w:t xml:space="preserve">$51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05A2674" w14:textId="5A37FF18">
            <w:pPr>
              <w:pStyle w:val="RTableTextAbt"/>
              <w:rPr>
                <w:rFonts w:asciiTheme="majorBidi" w:hAnsiTheme="majorBidi" w:cstheme="majorBidi"/>
                <w:szCs w:val="18"/>
                <w:highlight w:val="yellow"/>
              </w:rPr>
            </w:pPr>
            <w:r>
              <w:rPr>
                <w:szCs w:val="18"/>
              </w:rPr>
              <w:t xml:space="preserve">$516 </w:t>
            </w:r>
          </w:p>
        </w:tc>
      </w:tr>
      <w:tr w14:paraId="0B9FAEDF"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19E3A323" w14:textId="77777777">
            <w:pPr>
              <w:pStyle w:val="LTableTextAbt"/>
              <w:rPr>
                <w:highlight w:val="yellow"/>
              </w:rPr>
            </w:pPr>
            <w:r>
              <w:rPr>
                <w:szCs w:val="18"/>
              </w:rPr>
              <w:t>Paint and Coating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CF6315B" w14:textId="31422DD6">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BD06061" w14:textId="52E536B8">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40E276E" w14:textId="3E7111BA">
            <w:pPr>
              <w:pStyle w:val="RTableTextAbt"/>
              <w:rPr>
                <w:rFonts w:asciiTheme="majorBidi" w:hAnsiTheme="majorBidi" w:cstheme="majorBidi"/>
                <w:szCs w:val="18"/>
                <w:highlight w:val="yellow"/>
              </w:rPr>
            </w:pPr>
            <w:r>
              <w:rPr>
                <w:szCs w:val="18"/>
              </w:rPr>
              <w:t>$1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E0B77A8" w14:textId="12C1E118">
            <w:pPr>
              <w:pStyle w:val="RTableTextAbt"/>
              <w:rPr>
                <w:rFonts w:asciiTheme="majorBidi" w:hAnsiTheme="majorBidi" w:cstheme="majorBidi"/>
                <w:szCs w:val="18"/>
                <w:highlight w:val="yellow"/>
              </w:rPr>
            </w:pPr>
            <w:r>
              <w:rPr>
                <w:szCs w:val="18"/>
              </w:rPr>
              <w:t>$1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8FA59ED" w14:textId="32E50500">
            <w:pPr>
              <w:pStyle w:val="RTableTextAbt"/>
              <w:rPr>
                <w:rFonts w:asciiTheme="majorBidi" w:hAnsiTheme="majorBidi" w:cstheme="majorBidi"/>
                <w:szCs w:val="18"/>
                <w:highlight w:val="yellow"/>
              </w:rPr>
            </w:pPr>
            <w:r>
              <w:rPr>
                <w:szCs w:val="18"/>
              </w:rPr>
              <w:t xml:space="preserve">$171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758902C" w14:textId="16FD9C15">
            <w:pPr>
              <w:pStyle w:val="RTableTextAbt"/>
              <w:rPr>
                <w:rFonts w:asciiTheme="majorBidi" w:hAnsiTheme="majorBidi" w:cstheme="majorBidi"/>
                <w:szCs w:val="18"/>
                <w:highlight w:val="yellow"/>
              </w:rPr>
            </w:pPr>
            <w:r>
              <w:rPr>
                <w:szCs w:val="18"/>
              </w:rPr>
              <w:t xml:space="preserve">$171 </w:t>
            </w:r>
          </w:p>
        </w:tc>
      </w:tr>
      <w:tr w14:paraId="64999745"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bottom"/>
          </w:tcPr>
          <w:p w:rsidR="0098637E" w:rsidRPr="009A3D7B" w:rsidP="0098637E" w14:paraId="08044E0C" w14:textId="77777777">
            <w:pPr>
              <w:pStyle w:val="LTableTextAbt"/>
            </w:pPr>
            <w:r w:rsidRPr="0084123C">
              <w:rPr>
                <w:szCs w:val="18"/>
              </w:rPr>
              <w:t>Aerosol Spray Cleaning/Degreasing except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832DC35" w14:textId="1A598542">
            <w:pPr>
              <w:pStyle w:val="RTableTextAbt"/>
              <w:rPr>
                <w:rFonts w:asciiTheme="majorBidi" w:hAnsiTheme="majorBidi" w:cstheme="majorBidi"/>
                <w:szCs w:val="18"/>
                <w:highlight w:val="yellow"/>
              </w:rPr>
            </w:pPr>
            <w:r>
              <w:rPr>
                <w:szCs w:val="18"/>
              </w:rPr>
              <w:t>$8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236996C" w14:textId="7759EE38">
            <w:pPr>
              <w:pStyle w:val="RTableTextAbt"/>
              <w:rPr>
                <w:rFonts w:asciiTheme="majorBidi" w:hAnsiTheme="majorBidi" w:cstheme="majorBidi"/>
                <w:szCs w:val="18"/>
                <w:highlight w:val="yellow"/>
              </w:rPr>
            </w:pPr>
            <w:r>
              <w:rPr>
                <w:szCs w:val="18"/>
              </w:rPr>
              <w:t>$8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3A8989B" w14:textId="5014D1DB">
            <w:pPr>
              <w:pStyle w:val="RTableTextAbt"/>
              <w:rPr>
                <w:rFonts w:asciiTheme="majorBidi" w:hAnsiTheme="majorBidi" w:cstheme="majorBidi"/>
                <w:szCs w:val="18"/>
                <w:highlight w:val="yellow"/>
              </w:rPr>
            </w:pPr>
            <w:r>
              <w:rPr>
                <w:szCs w:val="18"/>
              </w:rPr>
              <w:t>$29,68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5F33A04" w14:textId="49C38D9C">
            <w:pPr>
              <w:pStyle w:val="RTableTextAbt"/>
              <w:rPr>
                <w:rFonts w:asciiTheme="majorBidi" w:hAnsiTheme="majorBidi" w:cstheme="majorBidi"/>
                <w:szCs w:val="18"/>
                <w:highlight w:val="yellow"/>
              </w:rPr>
            </w:pPr>
            <w:r>
              <w:rPr>
                <w:szCs w:val="18"/>
              </w:rPr>
              <w:t>$29,68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F057EC6" w14:textId="6E1C6559">
            <w:pPr>
              <w:pStyle w:val="RTableTextAbt"/>
              <w:rPr>
                <w:rFonts w:asciiTheme="majorBidi" w:hAnsiTheme="majorBidi" w:cstheme="majorBidi"/>
                <w:color w:val="FF0000"/>
                <w:szCs w:val="18"/>
                <w:highlight w:val="yellow"/>
              </w:rPr>
            </w:pPr>
            <w:r>
              <w:rPr>
                <w:szCs w:val="18"/>
              </w:rPr>
              <w:t xml:space="preserve">$28,79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0DD4B2C" w14:textId="5268F2B4">
            <w:pPr>
              <w:pStyle w:val="RTableTextAbt"/>
              <w:rPr>
                <w:rFonts w:asciiTheme="majorBidi" w:hAnsiTheme="majorBidi" w:cstheme="majorBidi"/>
                <w:color w:val="FF0000"/>
                <w:szCs w:val="18"/>
                <w:highlight w:val="yellow"/>
              </w:rPr>
            </w:pPr>
            <w:r>
              <w:rPr>
                <w:szCs w:val="18"/>
              </w:rPr>
              <w:t xml:space="preserve">$28,793 </w:t>
            </w:r>
          </w:p>
        </w:tc>
      </w:tr>
      <w:tr w14:paraId="7922BF6E"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7D2024" w:rsidP="0098637E" w14:paraId="734D2C6C" w14:textId="77777777">
            <w:pPr>
              <w:pStyle w:val="LTableTextAbt"/>
            </w:pPr>
            <w:r>
              <w:rPr>
                <w:szCs w:val="18"/>
              </w:rPr>
              <w:t>Aerosol Spray Cleaning/Degreasing -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72AE1CD3" w14:textId="1F33C879">
            <w:pPr>
              <w:pStyle w:val="RTableTextAbt"/>
              <w:rPr>
                <w:rFonts w:asciiTheme="majorBidi" w:hAnsiTheme="majorBidi" w:cstheme="majorBidi"/>
                <w:szCs w:val="18"/>
              </w:rPr>
            </w:pPr>
            <w:r>
              <w:rPr>
                <w:szCs w:val="18"/>
              </w:rPr>
              <w:t>$20,24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C94B295" w14:textId="209E7EB5">
            <w:pPr>
              <w:pStyle w:val="RTableTextAbt"/>
              <w:rPr>
                <w:rFonts w:asciiTheme="majorBidi" w:hAnsiTheme="majorBidi" w:cstheme="majorBidi"/>
                <w:szCs w:val="18"/>
              </w:rPr>
            </w:pPr>
            <w:r>
              <w:rPr>
                <w:szCs w:val="18"/>
              </w:rPr>
              <w:t>$20,24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F93AF36" w14:textId="7B6FBACB">
            <w:pPr>
              <w:pStyle w:val="RTableTextAbt"/>
              <w:rPr>
                <w:rFonts w:asciiTheme="majorBidi" w:hAnsiTheme="majorBidi" w:cstheme="majorBidi"/>
                <w:szCs w:val="18"/>
              </w:rPr>
            </w:pPr>
            <w:r>
              <w:rPr>
                <w:szCs w:val="18"/>
              </w:rPr>
              <w:t>$13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FB55D1F" w14:textId="085E042C">
            <w:pPr>
              <w:pStyle w:val="RTableTextAbt"/>
              <w:rPr>
                <w:rFonts w:asciiTheme="majorBidi" w:hAnsiTheme="majorBidi" w:cstheme="majorBidi"/>
                <w:szCs w:val="18"/>
              </w:rPr>
            </w:pPr>
            <w:r>
              <w:rPr>
                <w:szCs w:val="18"/>
              </w:rPr>
              <w:t>$14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BC23212" w14:textId="19D2BA5E">
            <w:pPr>
              <w:pStyle w:val="RTableTextAbt"/>
              <w:rPr>
                <w:rFonts w:asciiTheme="majorBidi" w:hAnsiTheme="majorBidi" w:cstheme="majorBidi"/>
                <w:color w:val="FF0000"/>
                <w:szCs w:val="18"/>
              </w:rPr>
            </w:pPr>
            <w:r>
              <w:rPr>
                <w:color w:val="FF0000"/>
                <w:szCs w:val="18"/>
              </w:rPr>
              <w:t>($20,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407C524" w14:textId="44446C55">
            <w:pPr>
              <w:pStyle w:val="RTableTextAbt"/>
              <w:rPr>
                <w:rFonts w:asciiTheme="majorBidi" w:hAnsiTheme="majorBidi" w:cstheme="majorBidi"/>
                <w:color w:val="FF0000"/>
                <w:szCs w:val="18"/>
              </w:rPr>
            </w:pPr>
            <w:r>
              <w:rPr>
                <w:color w:val="FF0000"/>
                <w:szCs w:val="18"/>
              </w:rPr>
              <w:t>($20,100)</w:t>
            </w:r>
          </w:p>
        </w:tc>
      </w:tr>
      <w:tr w14:paraId="43B12435"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4516D87F" w14:textId="77777777">
            <w:pPr>
              <w:pStyle w:val="LTableTextAbt"/>
              <w:rPr>
                <w:highlight w:val="yellow"/>
              </w:rPr>
            </w:pPr>
            <w:r>
              <w:rPr>
                <w:szCs w:val="18"/>
              </w:rPr>
              <w:t>Liquid and Spray Batch Cold Clean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87C4B98" w14:textId="0FFCDDF6">
            <w:pPr>
              <w:pStyle w:val="RTableTextAbt"/>
              <w:rPr>
                <w:rFonts w:asciiTheme="majorBidi" w:hAnsiTheme="majorBidi" w:cstheme="majorBidi"/>
                <w:szCs w:val="18"/>
                <w:highlight w:val="yellow"/>
              </w:rPr>
            </w:pPr>
            <w:r>
              <w:rPr>
                <w:szCs w:val="18"/>
              </w:rPr>
              <w:t>$4,1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36CB652" w14:textId="72DBDB1D">
            <w:pPr>
              <w:pStyle w:val="RTableTextAbt"/>
              <w:rPr>
                <w:rFonts w:asciiTheme="majorBidi" w:hAnsiTheme="majorBidi" w:cstheme="majorBidi"/>
                <w:szCs w:val="18"/>
                <w:highlight w:val="yellow"/>
              </w:rPr>
            </w:pPr>
            <w:r>
              <w:rPr>
                <w:szCs w:val="18"/>
              </w:rPr>
              <w:t>$4,1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C9B5928" w14:textId="7771E2F0">
            <w:pPr>
              <w:pStyle w:val="RTableTextAbt"/>
              <w:rPr>
                <w:rFonts w:asciiTheme="majorBidi" w:hAnsiTheme="majorBidi" w:cstheme="majorBidi"/>
                <w:szCs w:val="18"/>
                <w:highlight w:val="yellow"/>
              </w:rPr>
            </w:pPr>
            <w:r>
              <w:rPr>
                <w:szCs w:val="18"/>
              </w:rPr>
              <w:t>$2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EB826A0" w14:textId="671C17AF">
            <w:pPr>
              <w:pStyle w:val="RTableTextAbt"/>
              <w:rPr>
                <w:rFonts w:asciiTheme="majorBidi" w:hAnsiTheme="majorBidi" w:cstheme="majorBidi"/>
                <w:szCs w:val="18"/>
                <w:highlight w:val="yellow"/>
              </w:rPr>
            </w:pPr>
            <w:r>
              <w:rPr>
                <w:szCs w:val="18"/>
              </w:rPr>
              <w:t>$2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9AEB2D2" w14:textId="3BC57036">
            <w:pPr>
              <w:pStyle w:val="RTableTextAbt"/>
              <w:rPr>
                <w:rFonts w:asciiTheme="majorBidi" w:hAnsiTheme="majorBidi" w:cstheme="majorBidi"/>
                <w:color w:val="FF0000"/>
                <w:szCs w:val="18"/>
                <w:highlight w:val="yellow"/>
              </w:rPr>
            </w:pPr>
            <w:r>
              <w:rPr>
                <w:color w:val="FF0000"/>
                <w:szCs w:val="18"/>
              </w:rPr>
              <w:t>($3,89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E0F154E" w14:textId="206EA714">
            <w:pPr>
              <w:pStyle w:val="RTableTextAbt"/>
              <w:rPr>
                <w:rFonts w:asciiTheme="majorBidi" w:hAnsiTheme="majorBidi" w:cstheme="majorBidi"/>
                <w:color w:val="FF0000"/>
                <w:szCs w:val="18"/>
                <w:highlight w:val="yellow"/>
              </w:rPr>
            </w:pPr>
            <w:r>
              <w:rPr>
                <w:color w:val="FF0000"/>
                <w:szCs w:val="18"/>
              </w:rPr>
              <w:t>($3,893)</w:t>
            </w:r>
          </w:p>
        </w:tc>
      </w:tr>
      <w:tr w14:paraId="0710D26C"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7DC6DB0B" w14:textId="77777777">
            <w:pPr>
              <w:pStyle w:val="LTableTextAbt"/>
              <w:rPr>
                <w:highlight w:val="yellow"/>
              </w:rPr>
            </w:pPr>
            <w:r>
              <w:rPr>
                <w:szCs w:val="18"/>
              </w:rPr>
              <w:t>Photographic Film Us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50CE3460" w14:textId="500C6D7A">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1BC18A0" w14:textId="07D0B88A">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8096C1E" w14:textId="6D444A17">
            <w:pPr>
              <w:pStyle w:val="RTableTextAbt"/>
              <w:rPr>
                <w:rFonts w:asciiTheme="majorBidi" w:hAnsiTheme="majorBidi" w:cstheme="majorBidi"/>
                <w:szCs w:val="18"/>
                <w:highlight w:val="yellow"/>
              </w:rPr>
            </w:pPr>
            <w:r>
              <w:rPr>
                <w:szCs w:val="18"/>
              </w:rPr>
              <w:t>$7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C85AB5E" w14:textId="6FDB4AE4">
            <w:pPr>
              <w:pStyle w:val="RTableTextAbt"/>
              <w:rPr>
                <w:rFonts w:asciiTheme="majorBidi" w:hAnsiTheme="majorBidi" w:cstheme="majorBidi"/>
                <w:szCs w:val="18"/>
                <w:highlight w:val="yellow"/>
              </w:rPr>
            </w:pPr>
            <w:r>
              <w:rPr>
                <w:szCs w:val="18"/>
              </w:rPr>
              <w:t>$7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F0C015A" w14:textId="4AD4F474">
            <w:pPr>
              <w:pStyle w:val="RTableTextAbt"/>
              <w:rPr>
                <w:rFonts w:asciiTheme="majorBidi" w:hAnsiTheme="majorBidi" w:cstheme="majorBidi"/>
                <w:szCs w:val="18"/>
                <w:highlight w:val="yellow"/>
              </w:rPr>
            </w:pPr>
            <w:r>
              <w:rPr>
                <w:szCs w:val="18"/>
              </w:rPr>
              <w:t xml:space="preserve">$7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A9CA91F" w14:textId="66B2E812">
            <w:pPr>
              <w:pStyle w:val="RTableTextAbt"/>
              <w:rPr>
                <w:rFonts w:asciiTheme="majorBidi" w:hAnsiTheme="majorBidi" w:cstheme="majorBidi"/>
                <w:szCs w:val="18"/>
                <w:highlight w:val="yellow"/>
              </w:rPr>
            </w:pPr>
            <w:r>
              <w:rPr>
                <w:szCs w:val="18"/>
              </w:rPr>
              <w:t xml:space="preserve">$76 </w:t>
            </w:r>
          </w:p>
        </w:tc>
      </w:tr>
      <w:tr w14:paraId="1D86507E"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2B6529A4" w14:textId="77777777">
            <w:pPr>
              <w:pStyle w:val="LTableTextAbt"/>
              <w:rPr>
                <w:highlight w:val="yellow"/>
              </w:rPr>
            </w:pPr>
            <w:r>
              <w:rPr>
                <w:szCs w:val="18"/>
              </w:rPr>
              <w:t>Lubricants and Grease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2FB3917" w14:textId="787DE3E3">
            <w:pPr>
              <w:pStyle w:val="RTableTextAbt"/>
              <w:rPr>
                <w:rFonts w:asciiTheme="majorBidi" w:hAnsiTheme="majorBidi" w:cstheme="majorBidi"/>
                <w:szCs w:val="18"/>
                <w:highlight w:val="yellow"/>
              </w:rPr>
            </w:pPr>
            <w:r>
              <w:rPr>
                <w:szCs w:val="18"/>
              </w:rPr>
              <w:t>$1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ACA1041" w14:textId="109C6425">
            <w:pPr>
              <w:pStyle w:val="RTableTextAbt"/>
              <w:rPr>
                <w:rFonts w:asciiTheme="majorBidi" w:hAnsiTheme="majorBidi" w:cstheme="majorBidi"/>
                <w:szCs w:val="18"/>
                <w:highlight w:val="yellow"/>
              </w:rPr>
            </w:pPr>
            <w:r>
              <w:rPr>
                <w:szCs w:val="18"/>
              </w:rPr>
              <w:t>$1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4DE72D8" w14:textId="5ABA897A">
            <w:pPr>
              <w:pStyle w:val="RTableTextAbt"/>
              <w:rPr>
                <w:rFonts w:asciiTheme="majorBidi" w:hAnsiTheme="majorBidi" w:cstheme="majorBidi"/>
                <w:szCs w:val="18"/>
                <w:highlight w:val="yellow"/>
              </w:rPr>
            </w:pPr>
            <w:r>
              <w:rPr>
                <w:szCs w:val="18"/>
              </w:rPr>
              <w:t>$8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4E88B28" w14:textId="4138E357">
            <w:pPr>
              <w:pStyle w:val="RTableTextAbt"/>
              <w:rPr>
                <w:rFonts w:asciiTheme="majorBidi" w:hAnsiTheme="majorBidi" w:cstheme="majorBidi"/>
                <w:szCs w:val="18"/>
                <w:highlight w:val="yellow"/>
              </w:rPr>
            </w:pPr>
            <w:r>
              <w:rPr>
                <w:szCs w:val="18"/>
              </w:rPr>
              <w:t>$8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82F4A55" w14:textId="3E76482A">
            <w:pPr>
              <w:pStyle w:val="RTableTextAbt"/>
              <w:rPr>
                <w:rFonts w:asciiTheme="majorBidi" w:hAnsiTheme="majorBidi" w:cstheme="majorBidi"/>
                <w:color w:val="FF0000"/>
                <w:szCs w:val="18"/>
                <w:highlight w:val="yellow"/>
              </w:rPr>
            </w:pPr>
            <w:r>
              <w:rPr>
                <w:szCs w:val="18"/>
              </w:rPr>
              <w:t xml:space="preserve">$77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9437FB0" w14:textId="5ABB38A4">
            <w:pPr>
              <w:pStyle w:val="RTableTextAbt"/>
              <w:rPr>
                <w:rFonts w:asciiTheme="majorBidi" w:hAnsiTheme="majorBidi" w:cstheme="majorBidi"/>
                <w:color w:val="FF0000"/>
                <w:szCs w:val="18"/>
                <w:highlight w:val="yellow"/>
              </w:rPr>
            </w:pPr>
            <w:r>
              <w:rPr>
                <w:szCs w:val="18"/>
              </w:rPr>
              <w:t xml:space="preserve">$772 </w:t>
            </w:r>
          </w:p>
        </w:tc>
      </w:tr>
      <w:tr w14:paraId="1C7ECEBC" w14:textId="77777777" w:rsidTr="00C3184C">
        <w:tblPrEx>
          <w:tblW w:w="13230" w:type="dxa"/>
          <w:tblInd w:w="-360" w:type="dxa"/>
          <w:tblLayout w:type="fixed"/>
          <w:tblCellMar>
            <w:left w:w="0" w:type="dxa"/>
            <w:right w:w="58" w:type="dxa"/>
          </w:tblCellMar>
          <w:tblLook w:val="04A0"/>
        </w:tblPrEx>
        <w:trPr>
          <w:trHeight w:val="77"/>
        </w:trPr>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44CAA52D" w14:textId="77777777">
            <w:pPr>
              <w:pStyle w:val="LTableTextAbt"/>
              <w:rPr>
                <w:highlight w:val="yellow"/>
              </w:rPr>
            </w:pPr>
            <w:r>
              <w:rPr>
                <w:szCs w:val="18"/>
              </w:rPr>
              <w:t>Wipe and Liquid Cleaning and Polish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D2F7A0D" w14:textId="5B78CD0F">
            <w:pPr>
              <w:pStyle w:val="RTableTextAbt"/>
              <w:rPr>
                <w:rFonts w:asciiTheme="majorBidi" w:hAnsiTheme="majorBidi" w:cstheme="majorBidi"/>
                <w:szCs w:val="18"/>
                <w:highlight w:val="yellow"/>
              </w:rPr>
            </w:pPr>
            <w:r>
              <w:rPr>
                <w:szCs w:val="18"/>
              </w:rPr>
              <w:t>$3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16A223D" w14:textId="445F9E5A">
            <w:pPr>
              <w:pStyle w:val="RTableTextAbt"/>
              <w:rPr>
                <w:rFonts w:asciiTheme="majorBidi" w:hAnsiTheme="majorBidi" w:cstheme="majorBidi"/>
                <w:szCs w:val="18"/>
                <w:highlight w:val="yellow"/>
              </w:rPr>
            </w:pPr>
            <w:r>
              <w:rPr>
                <w:szCs w:val="18"/>
              </w:rPr>
              <w:t>$3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FB025A6" w14:textId="234ABDBC">
            <w:pPr>
              <w:pStyle w:val="RTableTextAbt"/>
              <w:rPr>
                <w:rFonts w:asciiTheme="majorBidi" w:hAnsiTheme="majorBidi" w:cstheme="majorBidi"/>
                <w:szCs w:val="18"/>
                <w:highlight w:val="yellow"/>
              </w:rPr>
            </w:pPr>
            <w:r>
              <w:rPr>
                <w:szCs w:val="18"/>
              </w:rPr>
              <w:t>$50,40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3A12095" w14:textId="055DA360">
            <w:pPr>
              <w:pStyle w:val="RTableTextAbt"/>
              <w:rPr>
                <w:rFonts w:asciiTheme="majorBidi" w:hAnsiTheme="majorBidi" w:cstheme="majorBidi"/>
                <w:szCs w:val="18"/>
                <w:highlight w:val="yellow"/>
              </w:rPr>
            </w:pPr>
            <w:r>
              <w:rPr>
                <w:szCs w:val="18"/>
              </w:rPr>
              <w:t>$50,40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76BAE5A" w14:textId="745157B0">
            <w:pPr>
              <w:pStyle w:val="RTableTextAbt"/>
              <w:rPr>
                <w:rFonts w:asciiTheme="majorBidi" w:hAnsiTheme="majorBidi" w:cstheme="majorBidi"/>
                <w:color w:val="FF0000"/>
                <w:szCs w:val="18"/>
                <w:highlight w:val="yellow"/>
              </w:rPr>
            </w:pPr>
            <w:r>
              <w:rPr>
                <w:szCs w:val="18"/>
              </w:rPr>
              <w:t xml:space="preserve">$50,37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90C6B57" w14:textId="6F9DF585">
            <w:pPr>
              <w:pStyle w:val="RTableTextAbt"/>
              <w:rPr>
                <w:rFonts w:asciiTheme="majorBidi" w:hAnsiTheme="majorBidi" w:cstheme="majorBidi"/>
                <w:color w:val="FF0000"/>
                <w:szCs w:val="18"/>
                <w:highlight w:val="yellow"/>
              </w:rPr>
            </w:pPr>
            <w:r>
              <w:rPr>
                <w:szCs w:val="18"/>
              </w:rPr>
              <w:t xml:space="preserve">$50,374 </w:t>
            </w:r>
          </w:p>
        </w:tc>
      </w:tr>
      <w:tr w14:paraId="50F874F6"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47CDCBE0" w14:textId="77777777">
            <w:pPr>
              <w:pStyle w:val="LTableTextAbt"/>
              <w:rPr>
                <w:highlight w:val="yellow"/>
              </w:rPr>
            </w:pPr>
            <w:r>
              <w:rPr>
                <w:szCs w:val="18"/>
              </w:rPr>
              <w:t>Inks and Ink Remov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D133873" w14:textId="19E0CF74">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5697915" w14:textId="60834A6A">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A56E448" w14:textId="27CAA3F8">
            <w:pPr>
              <w:pStyle w:val="RTableTextAbt"/>
              <w:rPr>
                <w:rFonts w:asciiTheme="majorBidi" w:hAnsiTheme="majorBidi" w:cstheme="majorBidi"/>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2808D33" w14:textId="2401244E">
            <w:pPr>
              <w:pStyle w:val="RTableTextAbt"/>
              <w:rPr>
                <w:rFonts w:asciiTheme="majorBidi" w:hAnsiTheme="majorBidi" w:cstheme="majorBidi"/>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8B5BEB6" w14:textId="5ADA9B8D">
            <w:pPr>
              <w:pStyle w:val="RTableTextAbt"/>
              <w:rPr>
                <w:rFonts w:asciiTheme="majorBidi" w:hAnsiTheme="majorBidi" w:cstheme="majorBidi"/>
                <w:color w:val="FF0000"/>
                <w:szCs w:val="18"/>
                <w:highlight w:val="yellow"/>
              </w:rPr>
            </w:pPr>
            <w:r>
              <w:rPr>
                <w:szCs w:val="18"/>
              </w:rPr>
              <w:t xml:space="preserve">$8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F621625" w14:textId="0F8E5A8D">
            <w:pPr>
              <w:pStyle w:val="RTableTextAbt"/>
              <w:rPr>
                <w:rFonts w:asciiTheme="majorBidi" w:hAnsiTheme="majorBidi" w:cstheme="majorBidi"/>
                <w:color w:val="FF0000"/>
                <w:szCs w:val="18"/>
                <w:highlight w:val="yellow"/>
              </w:rPr>
            </w:pPr>
            <w:r>
              <w:rPr>
                <w:szCs w:val="18"/>
              </w:rPr>
              <w:t xml:space="preserve">$8 </w:t>
            </w:r>
          </w:p>
        </w:tc>
      </w:tr>
      <w:tr w14:paraId="1FB1CCFF"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66ABF44E" w14:textId="77777777">
            <w:pPr>
              <w:pStyle w:val="LTableTextAbt"/>
              <w:rPr>
                <w:highlight w:val="yellow"/>
              </w:rPr>
            </w:pPr>
            <w:r>
              <w:rPr>
                <w:szCs w:val="18"/>
              </w:rPr>
              <w:t>Anti-Spatter Welding Aeroso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DC84699" w14:textId="63347D08">
            <w:pPr>
              <w:pStyle w:val="RTableTextAbt"/>
              <w:rPr>
                <w:rFonts w:asciiTheme="majorBidi" w:hAnsiTheme="majorBidi" w:cstheme="majorBidi"/>
                <w:szCs w:val="18"/>
                <w:highlight w:val="yellow"/>
              </w:rPr>
            </w:pPr>
            <w:r>
              <w:rPr>
                <w:szCs w:val="18"/>
              </w:rPr>
              <w:t>$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7495BDC" w14:textId="6FAD8361">
            <w:pPr>
              <w:pStyle w:val="RTableTextAbt"/>
              <w:rPr>
                <w:rFonts w:asciiTheme="majorBidi" w:hAnsiTheme="majorBidi" w:cstheme="majorBidi"/>
                <w:szCs w:val="18"/>
                <w:highlight w:val="yellow"/>
              </w:rPr>
            </w:pPr>
            <w:r>
              <w:rPr>
                <w:szCs w:val="18"/>
              </w:rPr>
              <w:t>$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455DF91" w14:textId="6E961A85">
            <w:pPr>
              <w:pStyle w:val="RTableTextAbt"/>
              <w:rPr>
                <w:rFonts w:asciiTheme="majorBidi" w:hAnsiTheme="majorBidi" w:cstheme="majorBidi"/>
                <w:szCs w:val="18"/>
                <w:highlight w:val="yellow"/>
              </w:rPr>
            </w:pPr>
            <w:r>
              <w:rPr>
                <w:szCs w:val="18"/>
              </w:rPr>
              <w:t>$8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D6E6C95" w14:textId="0F844AF1">
            <w:pPr>
              <w:pStyle w:val="RTableTextAbt"/>
              <w:rPr>
                <w:rFonts w:asciiTheme="majorBidi" w:hAnsiTheme="majorBidi" w:cstheme="majorBidi"/>
                <w:szCs w:val="18"/>
                <w:highlight w:val="yellow"/>
              </w:rPr>
            </w:pPr>
            <w:r>
              <w:rPr>
                <w:szCs w:val="18"/>
              </w:rPr>
              <w:t>$8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0485EBA" w14:textId="613BC54F">
            <w:pPr>
              <w:pStyle w:val="RTableTextAbt"/>
              <w:rPr>
                <w:rFonts w:asciiTheme="majorBidi" w:hAnsiTheme="majorBidi" w:cstheme="majorBidi"/>
                <w:color w:val="FF0000"/>
                <w:szCs w:val="18"/>
                <w:highlight w:val="yellow"/>
              </w:rPr>
            </w:pPr>
            <w:r>
              <w:rPr>
                <w:szCs w:val="18"/>
              </w:rPr>
              <w:t xml:space="preserve">$78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366F42B" w14:textId="4D0D45A9">
            <w:pPr>
              <w:pStyle w:val="RTableTextAbt"/>
              <w:rPr>
                <w:rFonts w:asciiTheme="majorBidi" w:hAnsiTheme="majorBidi" w:cstheme="majorBidi"/>
                <w:color w:val="FF0000"/>
                <w:szCs w:val="18"/>
                <w:highlight w:val="yellow"/>
              </w:rPr>
            </w:pPr>
            <w:r>
              <w:rPr>
                <w:szCs w:val="18"/>
              </w:rPr>
              <w:t xml:space="preserve">$78 </w:t>
            </w:r>
          </w:p>
        </w:tc>
      </w:tr>
      <w:tr w14:paraId="3B91E952"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P="0098637E" w14:paraId="03120F08" w14:textId="77777777">
            <w:pPr>
              <w:pStyle w:val="LTableTextAbt"/>
            </w:pPr>
            <w:r>
              <w:rPr>
                <w:szCs w:val="18"/>
              </w:rPr>
              <w:t>Mold Cleaning, Release and Protect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6D768D1" w14:textId="113635B2">
            <w:pPr>
              <w:pStyle w:val="RTableTextAbt"/>
              <w:rPr>
                <w:rFonts w:asciiTheme="majorBidi" w:hAnsiTheme="majorBidi" w:cstheme="majorBidi"/>
                <w:szCs w:val="18"/>
                <w:highlight w:val="yellow"/>
              </w:rPr>
            </w:pPr>
            <w:r>
              <w:rPr>
                <w:szCs w:val="18"/>
              </w:rPr>
              <w:t>$2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0DCFBA2" w14:textId="67B6A436">
            <w:pPr>
              <w:pStyle w:val="RTableTextAbt"/>
              <w:rPr>
                <w:rFonts w:asciiTheme="majorBidi" w:hAnsiTheme="majorBidi" w:cstheme="majorBidi"/>
                <w:szCs w:val="18"/>
                <w:highlight w:val="yellow"/>
              </w:rPr>
            </w:pPr>
            <w:r>
              <w:rPr>
                <w:szCs w:val="18"/>
              </w:rPr>
              <w:t>$2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8AE614C" w14:textId="64C68E72">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4D78CBC" w14:textId="30539BA8">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C3EBFE4" w14:textId="1287599F">
            <w:pPr>
              <w:pStyle w:val="RTableTextAbt"/>
              <w:rPr>
                <w:rFonts w:asciiTheme="majorBidi" w:hAnsiTheme="majorBidi" w:cstheme="majorBidi"/>
                <w:color w:val="FF0000"/>
                <w:szCs w:val="18"/>
                <w:highlight w:val="yellow"/>
              </w:rPr>
            </w:pPr>
            <w:r>
              <w:rPr>
                <w:color w:val="FF0000"/>
                <w:szCs w:val="18"/>
              </w:rPr>
              <w:t>($1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E54857C" w14:textId="6D85D737">
            <w:pPr>
              <w:pStyle w:val="RTableTextAbt"/>
              <w:rPr>
                <w:rFonts w:asciiTheme="majorBidi" w:hAnsiTheme="majorBidi" w:cstheme="majorBidi"/>
                <w:color w:val="FF0000"/>
                <w:szCs w:val="18"/>
                <w:highlight w:val="yellow"/>
              </w:rPr>
            </w:pPr>
            <w:r>
              <w:rPr>
                <w:color w:val="FF0000"/>
                <w:szCs w:val="18"/>
              </w:rPr>
              <w:t>($19)</w:t>
            </w:r>
          </w:p>
        </w:tc>
      </w:tr>
      <w:tr w14:paraId="2079D8AA"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P="0098637E" w14:paraId="67B0D19E" w14:textId="77777777">
            <w:pPr>
              <w:pStyle w:val="LTableTextAbt"/>
            </w:pPr>
            <w:r>
              <w:rPr>
                <w:szCs w:val="18"/>
              </w:rPr>
              <w:t>Dry Cleaning (Dry Cleaning Machines &amp; Spot Remover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05668AA5" w14:textId="429E4A7F">
            <w:pPr>
              <w:pStyle w:val="RTableTextAbt"/>
              <w:rPr>
                <w:rFonts w:asciiTheme="majorBidi" w:hAnsiTheme="majorBidi" w:cstheme="majorBidi"/>
                <w:szCs w:val="18"/>
                <w:highlight w:val="yellow"/>
              </w:rPr>
            </w:pPr>
            <w:r>
              <w:rPr>
                <w:szCs w:val="18"/>
              </w:rPr>
              <w:t>$10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9E1932A" w14:textId="4D9CCB2B">
            <w:pPr>
              <w:pStyle w:val="RTableTextAbt"/>
              <w:rPr>
                <w:rFonts w:asciiTheme="majorBidi" w:hAnsiTheme="majorBidi" w:cstheme="majorBidi"/>
                <w:szCs w:val="18"/>
                <w:highlight w:val="yellow"/>
              </w:rPr>
            </w:pPr>
            <w:r>
              <w:rPr>
                <w:szCs w:val="18"/>
              </w:rPr>
              <w:t>$4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DD78713" w14:textId="132B1314">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065D56C" w14:textId="7687B3AA">
            <w:pPr>
              <w:pStyle w:val="RTableTextAbt"/>
              <w:rPr>
                <w:rFonts w:asciiTheme="majorBidi" w:hAnsiTheme="majorBidi" w:cstheme="majorBidi"/>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DB94AE7" w14:textId="4F0472F3">
            <w:pPr>
              <w:pStyle w:val="RTableTextAbt"/>
              <w:rPr>
                <w:rFonts w:asciiTheme="majorBidi" w:hAnsiTheme="majorBidi" w:cstheme="majorBidi"/>
                <w:color w:val="FF0000"/>
                <w:szCs w:val="18"/>
                <w:highlight w:val="yellow"/>
              </w:rPr>
            </w:pPr>
            <w:r>
              <w:rPr>
                <w:color w:val="FF0000"/>
                <w:szCs w:val="18"/>
              </w:rPr>
              <w:t>($1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87B6261" w14:textId="78BAA738">
            <w:pPr>
              <w:pStyle w:val="RTableTextAbt"/>
              <w:rPr>
                <w:rFonts w:asciiTheme="majorBidi" w:hAnsiTheme="majorBidi" w:cstheme="majorBidi"/>
                <w:color w:val="FF0000"/>
                <w:szCs w:val="18"/>
                <w:highlight w:val="yellow"/>
              </w:rPr>
            </w:pPr>
            <w:r>
              <w:rPr>
                <w:color w:val="FF0000"/>
                <w:szCs w:val="18"/>
              </w:rPr>
              <w:t>($43)</w:t>
            </w:r>
          </w:p>
        </w:tc>
      </w:tr>
      <w:tr w14:paraId="3849CF2A" w14:textId="77777777" w:rsidTr="00C3184C">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7D79B8C9" w14:textId="77777777">
            <w:pPr>
              <w:pStyle w:val="LTableTextAbt"/>
              <w:rPr>
                <w:highlight w:val="yellow"/>
              </w:rPr>
            </w:pPr>
            <w:r>
              <w:rPr>
                <w:b/>
                <w:szCs w:val="18"/>
              </w:rPr>
              <w:t>Tot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1B2FEB7" w14:textId="2BAE1278">
            <w:pPr>
              <w:pStyle w:val="RTableTextAbt"/>
              <w:rPr>
                <w:rFonts w:asciiTheme="majorBidi" w:hAnsiTheme="majorBidi" w:cstheme="majorBidi"/>
                <w:b/>
                <w:bCs w:val="0"/>
                <w:szCs w:val="18"/>
                <w:highlight w:val="yellow"/>
              </w:rPr>
            </w:pPr>
            <w:r>
              <w:rPr>
                <w:b/>
                <w:bCs w:val="0"/>
                <w:szCs w:val="18"/>
              </w:rPr>
              <w:t>$43,4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AE28A86" w14:textId="50075AA3">
            <w:pPr>
              <w:pStyle w:val="RTableTextAbt"/>
              <w:rPr>
                <w:rFonts w:asciiTheme="majorBidi" w:hAnsiTheme="majorBidi" w:cstheme="majorBidi"/>
                <w:b/>
                <w:bCs w:val="0"/>
                <w:szCs w:val="18"/>
                <w:highlight w:val="yellow"/>
              </w:rPr>
            </w:pPr>
            <w:r>
              <w:rPr>
                <w:b/>
                <w:bCs w:val="0"/>
                <w:szCs w:val="18"/>
              </w:rPr>
              <w:t>$62,05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FE8FA91" w14:textId="452CFF46">
            <w:pPr>
              <w:pStyle w:val="RTableTextAbt"/>
              <w:rPr>
                <w:rFonts w:asciiTheme="majorBidi" w:hAnsiTheme="majorBidi" w:cstheme="majorBidi"/>
                <w:b/>
                <w:bCs w:val="0"/>
                <w:szCs w:val="18"/>
                <w:highlight w:val="yellow"/>
              </w:rPr>
            </w:pPr>
            <w:r>
              <w:rPr>
                <w:b/>
                <w:bCs w:val="0"/>
                <w:szCs w:val="18"/>
              </w:rPr>
              <w:t>$84,62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7E155E2" w14:textId="6A49F505">
            <w:pPr>
              <w:pStyle w:val="RTableTextAbt"/>
              <w:rPr>
                <w:rFonts w:asciiTheme="majorBidi" w:hAnsiTheme="majorBidi" w:cstheme="majorBidi"/>
                <w:b/>
                <w:bCs w:val="0"/>
                <w:szCs w:val="18"/>
                <w:highlight w:val="yellow"/>
              </w:rPr>
            </w:pPr>
            <w:r>
              <w:rPr>
                <w:b/>
                <w:bCs w:val="0"/>
                <w:szCs w:val="18"/>
              </w:rPr>
              <w:t>$84,38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AA88456" w14:textId="3249C3CB">
            <w:pPr>
              <w:pStyle w:val="RTableTextAbt"/>
              <w:rPr>
                <w:rFonts w:asciiTheme="majorBidi" w:hAnsiTheme="majorBidi" w:cstheme="majorBidi"/>
                <w:b/>
                <w:bCs w:val="0"/>
                <w:color w:val="FF0000"/>
                <w:szCs w:val="18"/>
              </w:rPr>
            </w:pPr>
            <w:r>
              <w:rPr>
                <w:b/>
                <w:bCs w:val="0"/>
                <w:szCs w:val="18"/>
              </w:rPr>
              <w:t xml:space="preserve">$41,19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DE9AAC9" w14:textId="52E909B4">
            <w:pPr>
              <w:pStyle w:val="RTableTextAbt"/>
              <w:rPr>
                <w:rFonts w:asciiTheme="majorBidi" w:hAnsiTheme="majorBidi" w:cstheme="majorBidi"/>
                <w:b/>
                <w:bCs w:val="0"/>
                <w:color w:val="FF0000"/>
                <w:szCs w:val="18"/>
              </w:rPr>
            </w:pPr>
            <w:r>
              <w:rPr>
                <w:b/>
                <w:bCs w:val="0"/>
                <w:szCs w:val="18"/>
              </w:rPr>
              <w:t xml:space="preserve">$22,328 </w:t>
            </w:r>
          </w:p>
        </w:tc>
      </w:tr>
    </w:tbl>
    <w:p w:rsidR="006B5177" w:rsidP="00CB1C05" w14:paraId="029D58B3" w14:textId="77777777"/>
    <w:tbl>
      <w:tblPr>
        <w:tblW w:w="13230" w:type="dxa"/>
        <w:tblInd w:w="-360" w:type="dxa"/>
        <w:tblLayout w:type="fixed"/>
        <w:tblCellMar>
          <w:left w:w="0" w:type="dxa"/>
          <w:right w:w="58" w:type="dxa"/>
        </w:tblCellMar>
        <w:tblLook w:val="04A0"/>
      </w:tblPr>
      <w:tblGrid>
        <w:gridCol w:w="3960"/>
        <w:gridCol w:w="1545"/>
        <w:gridCol w:w="1545"/>
        <w:gridCol w:w="1545"/>
        <w:gridCol w:w="1545"/>
        <w:gridCol w:w="1545"/>
        <w:gridCol w:w="1545"/>
      </w:tblGrid>
      <w:tr w14:paraId="37437CA2"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6B5177" w:rsidRPr="007A2D47" w:rsidP="00CB1C05" w14:paraId="696087B8" w14:textId="77777777">
            <w:pPr>
              <w:pStyle w:val="TableTitleA"/>
            </w:pPr>
            <w:bookmarkStart w:id="57" w:name="_Toc165378793"/>
            <w:r w:rsidRPr="007C0B08">
              <w:t>Table ES-</w:t>
            </w:r>
            <w:r w:rsidR="00BC4B5D">
              <w:fldChar w:fldCharType="begin" w:fldLock="1"/>
            </w:r>
            <w:r w:rsidR="00BC4B5D">
              <w:instrText xml:space="preserve"> SEQ Table_ES- \* ARABIC </w:instrText>
            </w:r>
            <w:r w:rsidR="00BC4B5D">
              <w:fldChar w:fldCharType="separate"/>
            </w:r>
            <w:r w:rsidR="0092222B">
              <w:rPr>
                <w:noProof/>
              </w:rPr>
              <w:t>12</w:t>
            </w:r>
            <w:r w:rsidR="00BC4B5D">
              <w:rPr>
                <w:noProof/>
              </w:rPr>
              <w:fldChar w:fldCharType="end"/>
            </w:r>
            <w:r w:rsidRPr="007C0B08">
              <w:t xml:space="preserve">: </w:t>
            </w:r>
            <w:r>
              <w:t xml:space="preserve">Total 20-Year Annualized </w:t>
            </w:r>
            <w:r w:rsidRPr="007A2D47">
              <w:t>Net Benefits by Use Category and Option (Low Benefits Estimate, 3 Percent Discount Rate</w:t>
            </w:r>
            <w:r>
              <w:t>, 2022$, $1,000s</w:t>
            </w:r>
            <w:r w:rsidRPr="007A2D47">
              <w:t>)</w:t>
            </w:r>
            <w:bookmarkEnd w:id="57"/>
          </w:p>
        </w:tc>
      </w:tr>
      <w:tr w14:paraId="77E7CC1F" w14:textId="77777777">
        <w:tblPrEx>
          <w:tblW w:w="13230" w:type="dxa"/>
          <w:tblInd w:w="-360" w:type="dxa"/>
          <w:tblLayout w:type="fixed"/>
          <w:tblCellMar>
            <w:left w:w="0" w:type="dxa"/>
            <w:right w:w="58" w:type="dxa"/>
          </w:tblCellMar>
          <w:tblLook w:val="04A0"/>
        </w:tblPrEx>
        <w:trPr>
          <w:tblHeader/>
        </w:trPr>
        <w:tc>
          <w:tcPr>
            <w:tcW w:w="39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7A2D47" w:rsidP="00CB1C05" w14:paraId="331114B7" w14:textId="77777777">
            <w:pPr>
              <w:pStyle w:val="TableSubtitle"/>
              <w:rPr>
                <w:rFonts w:asciiTheme="minorHAnsi" w:hAnsiTheme="minorHAnsi" w:cstheme="minorHAnsi"/>
                <w:sz w:val="16"/>
                <w:szCs w:val="16"/>
              </w:rPr>
            </w:pPr>
            <w:r w:rsidRPr="007A2D47">
              <w:t>Use Category</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31547D5C" w14:textId="77777777">
            <w:pPr>
              <w:pStyle w:val="TableSubtitle"/>
            </w:pPr>
            <w:r w:rsidRPr="007A2D47">
              <w:t>Cos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1159F3D6" w14:textId="77777777">
            <w:pPr>
              <w:pStyle w:val="TableSubtitle"/>
            </w:pPr>
            <w:r w:rsidRPr="007A2D47">
              <w:t>Benefi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42EC222C" w14:textId="77777777">
            <w:pPr>
              <w:pStyle w:val="TableSubtitle"/>
            </w:pPr>
            <w:r w:rsidRPr="007A2D47">
              <w:t>Net Benefits</w:t>
            </w:r>
          </w:p>
        </w:tc>
      </w:tr>
      <w:tr w14:paraId="2BC413A0" w14:textId="77777777">
        <w:tblPrEx>
          <w:tblW w:w="13230" w:type="dxa"/>
          <w:tblInd w:w="-360" w:type="dxa"/>
          <w:tblLayout w:type="fixed"/>
          <w:tblCellMar>
            <w:left w:w="0" w:type="dxa"/>
            <w:right w:w="58" w:type="dxa"/>
          </w:tblCellMar>
          <w:tblLook w:val="04A0"/>
        </w:tblPrEx>
        <w:trPr>
          <w:trHeight w:val="278"/>
          <w:tblHeader/>
        </w:trPr>
        <w:tc>
          <w:tcPr>
            <w:tcW w:w="396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128EAECF" w14:textId="77777777">
            <w:pPr>
              <w:pStyle w:val="TableSubtitle"/>
              <w:rPr>
                <w:rFonts w:asciiTheme="minorHAnsi" w:hAnsiTheme="minorHAnsi" w:cstheme="minorHAnsi"/>
                <w:sz w:val="16"/>
                <w:szCs w:val="16"/>
              </w:rPr>
            </w:pP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06D50442"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35110F46"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6A83CC37"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5D3E4760"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39450F35"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B5177" w:rsidRPr="00A34252" w:rsidP="00CB1C05" w14:paraId="29653C39" w14:textId="77777777">
            <w:pPr>
              <w:pStyle w:val="TableSubtitle"/>
            </w:pPr>
            <w:r w:rsidRPr="00A34252">
              <w:t>Option 2</w:t>
            </w:r>
          </w:p>
        </w:tc>
      </w:tr>
      <w:tr w14:paraId="15FCEE83"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E42F19" w:rsidP="0098637E" w14:paraId="1C31AE74" w14:textId="77777777">
            <w:pPr>
              <w:pStyle w:val="LTableTextAbt"/>
              <w:rPr>
                <w:szCs w:val="18"/>
                <w:highlight w:val="yellow"/>
              </w:rPr>
            </w:pPr>
            <w:r w:rsidRPr="00E42F19">
              <w:rPr>
                <w:szCs w:val="18"/>
              </w:rPr>
              <w:t>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8FE5D00" w14:textId="512618C1">
            <w:pPr>
              <w:pStyle w:val="RTableTextAbt"/>
              <w:rPr>
                <w:rFonts w:asciiTheme="majorBidi" w:hAnsiTheme="majorBidi" w:cstheme="majorBidi"/>
                <w:szCs w:val="18"/>
                <w:highlight w:val="yellow"/>
              </w:rPr>
            </w:pPr>
            <w:r>
              <w:rPr>
                <w:szCs w:val="18"/>
              </w:rPr>
              <w:t>$1,99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142A012" w14:textId="3D908033">
            <w:pPr>
              <w:pStyle w:val="RTableTextAbt"/>
              <w:rPr>
                <w:rFonts w:asciiTheme="majorBidi" w:hAnsiTheme="majorBidi" w:cstheme="majorBidi"/>
                <w:szCs w:val="18"/>
                <w:highlight w:val="yellow"/>
              </w:rPr>
            </w:pPr>
            <w:r>
              <w:rPr>
                <w:szCs w:val="18"/>
              </w:rPr>
              <w:t>$1,99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4038890" w14:textId="6B93076E">
            <w:pPr>
              <w:pStyle w:val="RTableTextAbt"/>
              <w:rPr>
                <w:rFonts w:asciiTheme="majorBidi" w:hAnsiTheme="majorBidi" w:cstheme="majorBidi"/>
                <w:szCs w:val="18"/>
                <w:highlight w:val="yellow"/>
              </w:rPr>
            </w:pPr>
            <w:r>
              <w:rPr>
                <w:szCs w:val="18"/>
              </w:rPr>
              <w:t>$7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69AD4BA" w14:textId="0290FE2D">
            <w:pPr>
              <w:pStyle w:val="RTableTextAbt"/>
              <w:rPr>
                <w:rFonts w:asciiTheme="majorBidi" w:hAnsiTheme="majorBidi" w:cstheme="majorBidi"/>
                <w:szCs w:val="18"/>
                <w:highlight w:val="yellow"/>
              </w:rPr>
            </w:pPr>
            <w:r>
              <w:rPr>
                <w:szCs w:val="18"/>
              </w:rPr>
              <w:t>$7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CDFCA4D" w14:textId="0F73B787">
            <w:pPr>
              <w:pStyle w:val="RTableTextAbt"/>
              <w:rPr>
                <w:rFonts w:asciiTheme="majorBidi" w:hAnsiTheme="majorBidi" w:cstheme="majorBidi"/>
                <w:color w:val="FF0000"/>
                <w:szCs w:val="18"/>
                <w:highlight w:val="yellow"/>
              </w:rPr>
            </w:pPr>
            <w:r>
              <w:rPr>
                <w:color w:val="FF0000"/>
                <w:szCs w:val="18"/>
              </w:rPr>
              <w:t>($1,91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060A094" w14:textId="65546BD8">
            <w:pPr>
              <w:pStyle w:val="RTableTextAbt"/>
              <w:rPr>
                <w:rFonts w:asciiTheme="majorBidi" w:hAnsiTheme="majorBidi" w:cstheme="majorBidi"/>
                <w:color w:val="FF0000"/>
                <w:szCs w:val="18"/>
                <w:highlight w:val="yellow"/>
              </w:rPr>
            </w:pPr>
            <w:r>
              <w:rPr>
                <w:color w:val="FF0000"/>
                <w:szCs w:val="18"/>
              </w:rPr>
              <w:t>($1,918)</w:t>
            </w:r>
          </w:p>
        </w:tc>
      </w:tr>
      <w:tr w14:paraId="63EEF14D"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2356D988" w14:textId="77777777">
            <w:pPr>
              <w:pStyle w:val="LTableTextAbt"/>
              <w:rPr>
                <w:szCs w:val="18"/>
                <w:highlight w:val="yellow"/>
              </w:rPr>
            </w:pPr>
            <w:r w:rsidRPr="00E42F19">
              <w:rPr>
                <w:szCs w:val="18"/>
              </w:rPr>
              <w:t>Import/Repackag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55E3F241" w14:textId="72BA17FB">
            <w:pPr>
              <w:pStyle w:val="RTableTextAbt"/>
              <w:rPr>
                <w:rFonts w:asciiTheme="majorBidi" w:hAnsiTheme="majorBidi" w:cstheme="majorBidi"/>
                <w:szCs w:val="18"/>
                <w:highlight w:val="yellow"/>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4D18E58" w14:textId="6836E234">
            <w:pPr>
              <w:pStyle w:val="RTableTextAbt"/>
              <w:rPr>
                <w:rFonts w:asciiTheme="majorBidi" w:hAnsiTheme="majorBidi" w:cstheme="majorBidi"/>
                <w:szCs w:val="18"/>
                <w:highlight w:val="yellow"/>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64E7A92" w14:textId="1C90E5FF">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BC0FA25" w14:textId="7DD419D6">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54945BF" w14:textId="4CF01B68">
            <w:pPr>
              <w:pStyle w:val="RTableTextAbt"/>
              <w:rPr>
                <w:rFonts w:asciiTheme="majorBidi" w:hAnsiTheme="majorBidi" w:cstheme="majorBidi"/>
                <w:color w:val="FF0000"/>
                <w:szCs w:val="18"/>
                <w:highlight w:val="yellow"/>
              </w:rPr>
            </w:pPr>
            <w:r>
              <w:rPr>
                <w:color w:val="FF0000"/>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7055DDE" w14:textId="32583794">
            <w:pPr>
              <w:pStyle w:val="RTableTextAbt"/>
              <w:rPr>
                <w:rFonts w:asciiTheme="majorBidi" w:hAnsiTheme="majorBidi" w:cstheme="majorBidi"/>
                <w:color w:val="FF0000"/>
                <w:szCs w:val="18"/>
                <w:highlight w:val="yellow"/>
              </w:rPr>
            </w:pPr>
            <w:r>
              <w:rPr>
                <w:color w:val="FF0000"/>
                <w:szCs w:val="18"/>
              </w:rPr>
              <w:t>($203)</w:t>
            </w:r>
          </w:p>
        </w:tc>
      </w:tr>
      <w:tr w14:paraId="6F9A698D"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60AC0723" w14:textId="77777777">
            <w:pPr>
              <w:pStyle w:val="LTableTextAbt"/>
              <w:rPr>
                <w:szCs w:val="18"/>
                <w:highlight w:val="yellow"/>
              </w:rPr>
            </w:pPr>
            <w:r w:rsidRPr="00E42F19">
              <w:rPr>
                <w:szCs w:val="18"/>
              </w:rPr>
              <w:t>Reactant/Intermediat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29AC6B2" w14:textId="7D58F796">
            <w:pPr>
              <w:pStyle w:val="RTableTextAbt"/>
              <w:rPr>
                <w:rFonts w:asciiTheme="majorBidi" w:hAnsiTheme="majorBidi" w:cstheme="majorBidi"/>
                <w:szCs w:val="18"/>
                <w:highlight w:val="yellow"/>
              </w:rPr>
            </w:pPr>
            <w:r>
              <w:rPr>
                <w:szCs w:val="18"/>
              </w:rPr>
              <w:t>$38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6C5739B" w14:textId="591F38FD">
            <w:pPr>
              <w:pStyle w:val="RTableTextAbt"/>
              <w:rPr>
                <w:rFonts w:asciiTheme="majorBidi" w:hAnsiTheme="majorBidi" w:cstheme="majorBidi"/>
                <w:szCs w:val="18"/>
                <w:highlight w:val="yellow"/>
              </w:rPr>
            </w:pPr>
            <w:r>
              <w:rPr>
                <w:szCs w:val="18"/>
              </w:rPr>
              <w:t>$38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FF0CC17" w14:textId="1DDA39B9">
            <w:pPr>
              <w:pStyle w:val="RTableTextAbt"/>
              <w:rPr>
                <w:rFonts w:asciiTheme="majorBidi" w:hAnsiTheme="majorBidi" w:cstheme="majorBidi"/>
                <w:szCs w:val="18"/>
                <w:highlight w:val="yellow"/>
              </w:rPr>
            </w:pPr>
            <w:r>
              <w:rPr>
                <w:szCs w:val="18"/>
              </w:rPr>
              <w:t>$1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3D24C78" w14:textId="57E532B1">
            <w:pPr>
              <w:pStyle w:val="RTableTextAbt"/>
              <w:rPr>
                <w:rFonts w:asciiTheme="majorBidi" w:hAnsiTheme="majorBidi" w:cstheme="majorBidi"/>
                <w:szCs w:val="18"/>
                <w:highlight w:val="yellow"/>
              </w:rPr>
            </w:pPr>
            <w:r>
              <w:rPr>
                <w:szCs w:val="18"/>
              </w:rPr>
              <w:t>$1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5CC87AF" w14:textId="0ED68AE4">
            <w:pPr>
              <w:pStyle w:val="RTableTextAbt"/>
              <w:rPr>
                <w:rFonts w:asciiTheme="majorBidi" w:hAnsiTheme="majorBidi" w:cstheme="majorBidi"/>
                <w:color w:val="FF0000"/>
                <w:szCs w:val="18"/>
                <w:highlight w:val="yellow"/>
              </w:rPr>
            </w:pPr>
            <w:r>
              <w:rPr>
                <w:color w:val="FF0000"/>
                <w:szCs w:val="18"/>
              </w:rPr>
              <w:t>($37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27E3A95" w14:textId="579B1775">
            <w:pPr>
              <w:pStyle w:val="RTableTextAbt"/>
              <w:rPr>
                <w:rFonts w:asciiTheme="majorBidi" w:hAnsiTheme="majorBidi" w:cstheme="majorBidi"/>
                <w:color w:val="FF0000"/>
                <w:szCs w:val="18"/>
                <w:highlight w:val="yellow"/>
              </w:rPr>
            </w:pPr>
            <w:r>
              <w:rPr>
                <w:color w:val="FF0000"/>
                <w:szCs w:val="18"/>
              </w:rPr>
              <w:t>($371)</w:t>
            </w:r>
          </w:p>
        </w:tc>
      </w:tr>
      <w:tr w14:paraId="791D19CB"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11D03725" w14:textId="77777777">
            <w:pPr>
              <w:pStyle w:val="LTableTextAbt"/>
              <w:rPr>
                <w:szCs w:val="18"/>
                <w:highlight w:val="yellow"/>
              </w:rPr>
            </w:pPr>
            <w:r w:rsidRPr="00E42F19">
              <w:rPr>
                <w:szCs w:val="18"/>
              </w:rPr>
              <w:t>Processing Aid in Petrochemical 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7BE02FB9" w14:textId="73DFBA0B">
            <w:pPr>
              <w:pStyle w:val="RTableTextAbt"/>
              <w:rPr>
                <w:rFonts w:asciiTheme="majorBidi" w:hAnsiTheme="majorBidi" w:cstheme="majorBidi"/>
                <w:szCs w:val="18"/>
                <w:highlight w:val="yellow"/>
              </w:rPr>
            </w:pPr>
            <w:r>
              <w:rPr>
                <w:szCs w:val="18"/>
              </w:rPr>
              <w:t>$1,04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293CFA1" w14:textId="68F13054">
            <w:pPr>
              <w:pStyle w:val="RTableTextAbt"/>
              <w:rPr>
                <w:rFonts w:asciiTheme="majorBidi" w:hAnsiTheme="majorBidi" w:cstheme="majorBidi"/>
                <w:szCs w:val="18"/>
                <w:highlight w:val="yellow"/>
              </w:rPr>
            </w:pPr>
            <w:r>
              <w:rPr>
                <w:szCs w:val="18"/>
              </w:rPr>
              <w:t>$1,04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B914467" w14:textId="07D7FBEF">
            <w:pPr>
              <w:pStyle w:val="RTableTextAbt"/>
              <w:rPr>
                <w:rFonts w:asciiTheme="majorBidi" w:hAnsiTheme="majorBidi" w:cstheme="majorBidi"/>
                <w:szCs w:val="18"/>
                <w:highlight w:val="yellow"/>
              </w:rPr>
            </w:pPr>
            <w:r>
              <w:rPr>
                <w:szCs w:val="18"/>
              </w:rPr>
              <w:t>$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EFA195A" w14:textId="03E8A524">
            <w:pPr>
              <w:pStyle w:val="RTableTextAbt"/>
              <w:rPr>
                <w:rFonts w:asciiTheme="majorBidi" w:hAnsiTheme="majorBidi" w:cstheme="majorBidi"/>
                <w:szCs w:val="18"/>
                <w:highlight w:val="yellow"/>
              </w:rPr>
            </w:pPr>
            <w:r>
              <w:rPr>
                <w:szCs w:val="18"/>
              </w:rPr>
              <w:t>$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BAB8E28" w14:textId="0F141B17">
            <w:pPr>
              <w:pStyle w:val="RTableTextAbt"/>
              <w:rPr>
                <w:rFonts w:asciiTheme="majorBidi" w:hAnsiTheme="majorBidi" w:cstheme="majorBidi"/>
                <w:color w:val="FF0000"/>
                <w:szCs w:val="18"/>
                <w:highlight w:val="yellow"/>
              </w:rPr>
            </w:pPr>
            <w:r>
              <w:rPr>
                <w:color w:val="FF0000"/>
                <w:szCs w:val="18"/>
              </w:rPr>
              <w:t>($1,0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F793CC4" w14:textId="11600000">
            <w:pPr>
              <w:pStyle w:val="RTableTextAbt"/>
              <w:rPr>
                <w:rFonts w:asciiTheme="majorBidi" w:hAnsiTheme="majorBidi" w:cstheme="majorBidi"/>
                <w:color w:val="FF0000"/>
                <w:szCs w:val="18"/>
                <w:highlight w:val="yellow"/>
              </w:rPr>
            </w:pPr>
            <w:r>
              <w:rPr>
                <w:color w:val="FF0000"/>
                <w:szCs w:val="18"/>
              </w:rPr>
              <w:t>($1,033)</w:t>
            </w:r>
          </w:p>
        </w:tc>
      </w:tr>
      <w:tr w14:paraId="39A54B4B" w14:textId="77777777" w:rsidTr="00BD1372">
        <w:tblPrEx>
          <w:tblW w:w="13230" w:type="dxa"/>
          <w:tblInd w:w="-360" w:type="dxa"/>
          <w:tblLayout w:type="fixed"/>
          <w:tblCellMar>
            <w:left w:w="0" w:type="dxa"/>
            <w:right w:w="58" w:type="dxa"/>
          </w:tblCellMar>
          <w:tblLook w:val="04A0"/>
        </w:tblPrEx>
        <w:trPr>
          <w:trHeight w:val="206"/>
        </w:trPr>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6C7384D8" w14:textId="77777777">
            <w:pPr>
              <w:pStyle w:val="LTableTextAbt"/>
              <w:rPr>
                <w:szCs w:val="18"/>
                <w:highlight w:val="yellow"/>
              </w:rPr>
            </w:pPr>
            <w:r>
              <w:rPr>
                <w:szCs w:val="18"/>
              </w:rPr>
              <w:t>Production of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6BC354D" w14:textId="2AECADC8">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D5594EE" w14:textId="54D3AAD2">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73F2CA6" w14:textId="574D19F9">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DA0D35E" w14:textId="43EA3D93">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DD988C1" w14:textId="0C48FB42">
            <w:pPr>
              <w:pStyle w:val="RTableTextAbt"/>
              <w:rPr>
                <w:rFonts w:asciiTheme="majorBidi" w:hAnsiTheme="majorBidi" w:cstheme="majorBidi"/>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D601228" w14:textId="66DBD80F">
            <w:pPr>
              <w:pStyle w:val="RTableTextAbt"/>
              <w:rPr>
                <w:rFonts w:asciiTheme="majorBidi" w:hAnsiTheme="majorBidi" w:cstheme="majorBidi"/>
                <w:color w:val="FF0000"/>
                <w:szCs w:val="18"/>
                <w:highlight w:val="yellow"/>
              </w:rPr>
            </w:pPr>
            <w:r>
              <w:rPr>
                <w:color w:val="FF0000"/>
                <w:szCs w:val="18"/>
              </w:rPr>
              <w:t>($43)</w:t>
            </w:r>
          </w:p>
        </w:tc>
      </w:tr>
      <w:tr w14:paraId="1E505071"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15465005" w14:textId="77777777">
            <w:pPr>
              <w:pStyle w:val="LTableTextAbt"/>
              <w:rPr>
                <w:szCs w:val="18"/>
                <w:highlight w:val="yellow"/>
              </w:rPr>
            </w:pPr>
            <w:r>
              <w:rPr>
                <w:szCs w:val="18"/>
              </w:rPr>
              <w:t>Use as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5788624" w14:textId="1AFCA36C">
            <w:pPr>
              <w:pStyle w:val="RTableTextAbt"/>
              <w:rPr>
                <w:rFonts w:asciiTheme="majorBidi" w:hAnsiTheme="majorBidi" w:cstheme="majorBidi"/>
                <w:szCs w:val="18"/>
                <w:highlight w:val="yellow"/>
              </w:rPr>
            </w:pPr>
            <w:r>
              <w:rPr>
                <w:szCs w:val="18"/>
              </w:rPr>
              <w:t>$1,42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BBEE101" w14:textId="69163641">
            <w:pPr>
              <w:pStyle w:val="RTableTextAbt"/>
              <w:rPr>
                <w:rFonts w:asciiTheme="majorBidi" w:hAnsiTheme="majorBidi" w:cstheme="majorBidi"/>
                <w:szCs w:val="18"/>
                <w:highlight w:val="yellow"/>
              </w:rPr>
            </w:pPr>
            <w:r>
              <w:rPr>
                <w:szCs w:val="18"/>
              </w:rPr>
              <w:t>$1,42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4CAB99C" w14:textId="142C5B85">
            <w:pPr>
              <w:pStyle w:val="RTableTextAbt"/>
              <w:rPr>
                <w:rFonts w:asciiTheme="majorBidi" w:hAnsiTheme="majorBidi" w:cstheme="majorBidi"/>
                <w:szCs w:val="18"/>
                <w:highlight w:val="yellow"/>
              </w:rPr>
            </w:pPr>
            <w:r>
              <w:rPr>
                <w:szCs w:val="18"/>
              </w:rPr>
              <w:t>$3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03F4BC6" w14:textId="04BFB31E">
            <w:pPr>
              <w:pStyle w:val="RTableTextAbt"/>
              <w:rPr>
                <w:rFonts w:asciiTheme="majorBidi" w:hAnsiTheme="majorBidi" w:cstheme="majorBidi"/>
                <w:szCs w:val="18"/>
                <w:highlight w:val="yellow"/>
              </w:rPr>
            </w:pPr>
            <w:r>
              <w:rPr>
                <w:szCs w:val="18"/>
              </w:rPr>
              <w:t>$3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74AA3F3" w14:textId="49474969">
            <w:pPr>
              <w:pStyle w:val="RTableTextAbt"/>
              <w:rPr>
                <w:rFonts w:asciiTheme="majorBidi" w:hAnsiTheme="majorBidi" w:cstheme="majorBidi"/>
                <w:color w:val="FF0000"/>
                <w:szCs w:val="18"/>
                <w:highlight w:val="yellow"/>
              </w:rPr>
            </w:pPr>
            <w:r>
              <w:rPr>
                <w:color w:val="FF0000"/>
                <w:szCs w:val="18"/>
              </w:rPr>
              <w:t>($1,05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58083E2" w14:textId="4ED80DDF">
            <w:pPr>
              <w:pStyle w:val="RTableTextAbt"/>
              <w:rPr>
                <w:rFonts w:asciiTheme="majorBidi" w:hAnsiTheme="majorBidi" w:cstheme="majorBidi"/>
                <w:color w:val="FF0000"/>
                <w:szCs w:val="18"/>
              </w:rPr>
            </w:pPr>
            <w:r>
              <w:rPr>
                <w:color w:val="FF0000"/>
                <w:szCs w:val="18"/>
              </w:rPr>
              <w:t>($1,056)</w:t>
            </w:r>
          </w:p>
        </w:tc>
      </w:tr>
      <w:tr w14:paraId="4932B5F2"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0A2AC2A4" w14:textId="77777777">
            <w:pPr>
              <w:pStyle w:val="LTableTextAbt"/>
              <w:rPr>
                <w:szCs w:val="18"/>
                <w:highlight w:val="yellow"/>
              </w:rPr>
            </w:pPr>
            <w:r>
              <w:rPr>
                <w:szCs w:val="18"/>
              </w:rPr>
              <w:t>Vapor Degreasing: Open Top Vapor Degreasing (OT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579BAE9" w14:textId="5198FDDA">
            <w:pPr>
              <w:pStyle w:val="RTableTextAbt"/>
              <w:rPr>
                <w:rFonts w:asciiTheme="majorBidi" w:hAnsiTheme="majorBidi" w:cstheme="majorBidi"/>
                <w:szCs w:val="18"/>
                <w:highlight w:val="yellow"/>
              </w:rPr>
            </w:pPr>
            <w:r>
              <w:rPr>
                <w:szCs w:val="18"/>
              </w:rPr>
              <w:t>$11,58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A04525D" w14:textId="754F65DD">
            <w:pPr>
              <w:pStyle w:val="RTableTextAbt"/>
              <w:rPr>
                <w:rFonts w:asciiTheme="majorBidi" w:hAnsiTheme="majorBidi" w:cstheme="majorBidi"/>
                <w:szCs w:val="18"/>
                <w:highlight w:val="yellow"/>
              </w:rPr>
            </w:pPr>
            <w:r>
              <w:rPr>
                <w:szCs w:val="18"/>
              </w:rPr>
              <w:t>$27,20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2D88BD5" w14:textId="0203CF0B">
            <w:pPr>
              <w:pStyle w:val="RTableTextAbt"/>
              <w:rPr>
                <w:rFonts w:asciiTheme="majorBidi" w:hAnsiTheme="majorBidi" w:cstheme="majorBidi"/>
                <w:szCs w:val="18"/>
                <w:highlight w:val="yellow"/>
              </w:rPr>
            </w:pPr>
            <w:r>
              <w:rPr>
                <w:szCs w:val="18"/>
              </w:rPr>
              <w:t>$19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879403F" w14:textId="672A80EE">
            <w:pPr>
              <w:pStyle w:val="RTableTextAbt"/>
              <w:rPr>
                <w:rFonts w:asciiTheme="majorBidi" w:hAnsiTheme="majorBidi" w:cstheme="majorBidi"/>
                <w:szCs w:val="18"/>
                <w:highlight w:val="yellow"/>
              </w:rPr>
            </w:pPr>
            <w:r>
              <w:rPr>
                <w:szCs w:val="18"/>
              </w:rPr>
              <w:t>$11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EA290E0" w14:textId="64A1238C">
            <w:pPr>
              <w:pStyle w:val="RTableTextAbt"/>
              <w:rPr>
                <w:rFonts w:asciiTheme="majorBidi" w:hAnsiTheme="majorBidi" w:cstheme="majorBidi"/>
                <w:color w:val="FF0000"/>
                <w:szCs w:val="18"/>
                <w:highlight w:val="yellow"/>
              </w:rPr>
            </w:pPr>
            <w:r>
              <w:rPr>
                <w:color w:val="FF0000"/>
                <w:szCs w:val="18"/>
              </w:rPr>
              <w:t>($11,39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D9C88A4" w14:textId="14DD90B9">
            <w:pPr>
              <w:pStyle w:val="RTableTextAbt"/>
              <w:rPr>
                <w:rFonts w:asciiTheme="majorBidi" w:hAnsiTheme="majorBidi" w:cstheme="majorBidi"/>
                <w:color w:val="FF0000"/>
                <w:szCs w:val="18"/>
              </w:rPr>
            </w:pPr>
            <w:r>
              <w:rPr>
                <w:color w:val="FF0000"/>
                <w:szCs w:val="18"/>
              </w:rPr>
              <w:t>($27,095)</w:t>
            </w:r>
          </w:p>
        </w:tc>
      </w:tr>
      <w:tr w14:paraId="0D2B91D6"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397AF1DC" w14:textId="77777777">
            <w:pPr>
              <w:pStyle w:val="LTableTextAbt"/>
              <w:rPr>
                <w:szCs w:val="18"/>
                <w:highlight w:val="yellow"/>
              </w:rPr>
            </w:pPr>
            <w:r>
              <w:rPr>
                <w:szCs w:val="18"/>
              </w:rPr>
              <w:t>Vapor Degreasing: Enclosed Vapor Degreasing (E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C9D62CF" w14:textId="1305BB0A">
            <w:pPr>
              <w:pStyle w:val="RTableTextAbt"/>
              <w:rPr>
                <w:rFonts w:asciiTheme="majorBidi" w:hAnsiTheme="majorBidi" w:cstheme="majorBidi"/>
                <w:szCs w:val="18"/>
                <w:highlight w:val="yellow"/>
              </w:rPr>
            </w:pPr>
            <w:r>
              <w:rPr>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CE46986" w14:textId="5DE51A17">
            <w:pPr>
              <w:pStyle w:val="RTableTextAbt"/>
              <w:rPr>
                <w:rFonts w:asciiTheme="majorBidi" w:hAnsiTheme="majorBidi" w:cstheme="majorBidi"/>
                <w:szCs w:val="18"/>
                <w:highlight w:val="yellow"/>
              </w:rPr>
            </w:pPr>
            <w:r>
              <w:rPr>
                <w:szCs w:val="18"/>
              </w:rPr>
              <w:t>$4,48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1B14113" w14:textId="3926CBAF">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81A586E" w14:textId="2060BE8F">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5BF6EB1" w14:textId="3A7B4074">
            <w:pPr>
              <w:pStyle w:val="RTableTextAbt"/>
              <w:rPr>
                <w:rFonts w:asciiTheme="majorBidi" w:hAnsiTheme="majorBidi" w:cstheme="majorBidi"/>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C066A5F" w14:textId="25646714">
            <w:pPr>
              <w:pStyle w:val="RTableTextAbt"/>
              <w:rPr>
                <w:rFonts w:asciiTheme="majorBidi" w:hAnsiTheme="majorBidi" w:cstheme="majorBidi"/>
                <w:color w:val="FF0000"/>
                <w:szCs w:val="18"/>
              </w:rPr>
            </w:pPr>
            <w:r>
              <w:rPr>
                <w:color w:val="FF0000"/>
                <w:szCs w:val="18"/>
              </w:rPr>
              <w:t>($4,481)</w:t>
            </w:r>
          </w:p>
        </w:tc>
      </w:tr>
      <w:tr w14:paraId="14B96CB1"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5B86719E" w14:textId="77777777">
            <w:pPr>
              <w:pStyle w:val="LTableTextAbt"/>
              <w:rPr>
                <w:szCs w:val="18"/>
                <w:highlight w:val="yellow"/>
              </w:rPr>
            </w:pPr>
            <w:r>
              <w:rPr>
                <w:szCs w:val="18"/>
              </w:rPr>
              <w:t>Vapor Degreasing: Conveyorized Vapor Degreasing (C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FC1A10D" w14:textId="17D321F1">
            <w:pPr>
              <w:pStyle w:val="RTableTextAbt"/>
              <w:rPr>
                <w:rFonts w:asciiTheme="majorBidi" w:hAnsiTheme="majorBidi" w:cstheme="majorBidi"/>
                <w:szCs w:val="18"/>
                <w:highlight w:val="yellow"/>
              </w:rPr>
            </w:pPr>
            <w:r>
              <w:rPr>
                <w:szCs w:val="18"/>
              </w:rPr>
              <w:t>$68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24C43B7" w14:textId="19C9CC75">
            <w:pPr>
              <w:pStyle w:val="RTableTextAbt"/>
              <w:rPr>
                <w:rFonts w:asciiTheme="majorBidi" w:hAnsiTheme="majorBidi" w:cstheme="majorBidi"/>
                <w:szCs w:val="18"/>
                <w:highlight w:val="yellow"/>
              </w:rPr>
            </w:pPr>
            <w:r>
              <w:rPr>
                <w:szCs w:val="18"/>
              </w:rPr>
              <w:t>$68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2CEB512" w14:textId="6DB556EE">
            <w:pPr>
              <w:pStyle w:val="RTableTextAbt"/>
              <w:rPr>
                <w:rFonts w:asciiTheme="majorBidi" w:hAnsiTheme="majorBidi" w:cstheme="majorBidi"/>
                <w:szCs w:val="18"/>
                <w:highlight w:val="yellow"/>
              </w:rPr>
            </w:pPr>
            <w:r>
              <w:rPr>
                <w:szCs w:val="18"/>
              </w:rPr>
              <w:t>$5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F055B77" w14:textId="60D4CBAA">
            <w:pPr>
              <w:pStyle w:val="RTableTextAbt"/>
              <w:rPr>
                <w:rFonts w:asciiTheme="majorBidi" w:hAnsiTheme="majorBidi" w:cstheme="majorBidi"/>
                <w:szCs w:val="18"/>
              </w:rPr>
            </w:pPr>
            <w:r>
              <w:rPr>
                <w:szCs w:val="18"/>
              </w:rPr>
              <w:t>$5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B92BB98" w14:textId="5E96257A">
            <w:pPr>
              <w:pStyle w:val="RTableTextAbt"/>
              <w:rPr>
                <w:rFonts w:asciiTheme="majorBidi" w:hAnsiTheme="majorBidi" w:cstheme="majorBidi"/>
                <w:color w:val="FF0000"/>
                <w:szCs w:val="18"/>
                <w:highlight w:val="yellow"/>
              </w:rPr>
            </w:pPr>
            <w:r>
              <w:rPr>
                <w:color w:val="FF0000"/>
                <w:szCs w:val="18"/>
              </w:rPr>
              <w:t>($63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733AE7A" w14:textId="4128A8AA">
            <w:pPr>
              <w:pStyle w:val="RTableTextAbt"/>
              <w:rPr>
                <w:rFonts w:asciiTheme="majorBidi" w:hAnsiTheme="majorBidi" w:cstheme="majorBidi"/>
                <w:color w:val="FF0000"/>
                <w:szCs w:val="18"/>
              </w:rPr>
            </w:pPr>
            <w:r>
              <w:rPr>
                <w:color w:val="FF0000"/>
                <w:szCs w:val="18"/>
              </w:rPr>
              <w:t>($639)</w:t>
            </w:r>
          </w:p>
        </w:tc>
      </w:tr>
      <w:tr w14:paraId="54BC86BD"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288B8B35" w14:textId="77777777">
            <w:pPr>
              <w:pStyle w:val="LTableTextAbt"/>
              <w:rPr>
                <w:highlight w:val="yellow"/>
              </w:rPr>
            </w:pPr>
            <w:r>
              <w:rPr>
                <w:szCs w:val="18"/>
              </w:rPr>
              <w:t>Recycling and Dispos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0C683FFB" w14:textId="4FDB5873">
            <w:pPr>
              <w:pStyle w:val="RTableTextAbt"/>
              <w:rPr>
                <w:rFonts w:asciiTheme="majorBidi" w:hAnsiTheme="majorBidi" w:cstheme="majorBidi"/>
                <w:szCs w:val="18"/>
                <w:highlight w:val="yellow"/>
              </w:rPr>
            </w:pPr>
            <w:r>
              <w:rPr>
                <w:szCs w:val="18"/>
              </w:rPr>
              <w:t>$77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66B3DDA" w14:textId="2CDD13B0">
            <w:pPr>
              <w:pStyle w:val="RTableTextAbt"/>
              <w:rPr>
                <w:rFonts w:asciiTheme="majorBidi" w:hAnsiTheme="majorBidi" w:cstheme="majorBidi"/>
                <w:szCs w:val="18"/>
                <w:highlight w:val="yellow"/>
              </w:rPr>
            </w:pPr>
            <w:r>
              <w:rPr>
                <w:szCs w:val="18"/>
              </w:rPr>
              <w:t>$77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B309A7B" w14:textId="38490D98">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2A322B3" w14:textId="659B6512">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776E17A" w14:textId="1581501D">
            <w:pPr>
              <w:pStyle w:val="RTableTextAbt"/>
              <w:rPr>
                <w:rFonts w:asciiTheme="majorBidi" w:hAnsiTheme="majorBidi" w:cstheme="majorBidi"/>
                <w:color w:val="FF0000"/>
                <w:szCs w:val="18"/>
                <w:highlight w:val="yellow"/>
              </w:rPr>
            </w:pPr>
            <w:r>
              <w:rPr>
                <w:color w:val="FF0000"/>
                <w:szCs w:val="18"/>
              </w:rPr>
              <w:t>($76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6B4E4DB" w14:textId="1CEB2395">
            <w:pPr>
              <w:pStyle w:val="RTableTextAbt"/>
              <w:rPr>
                <w:rFonts w:asciiTheme="majorBidi" w:hAnsiTheme="majorBidi" w:cstheme="majorBidi"/>
                <w:color w:val="FF0000"/>
                <w:szCs w:val="18"/>
                <w:highlight w:val="yellow"/>
              </w:rPr>
            </w:pPr>
            <w:r>
              <w:rPr>
                <w:color w:val="FF0000"/>
                <w:szCs w:val="18"/>
              </w:rPr>
              <w:t>($769)</w:t>
            </w:r>
          </w:p>
        </w:tc>
      </w:tr>
      <w:tr w14:paraId="3C1DCBA2"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5F89F10D" w14:textId="77777777">
            <w:pPr>
              <w:pStyle w:val="LTableTextAbt"/>
              <w:rPr>
                <w:highlight w:val="yellow"/>
              </w:rPr>
            </w:pPr>
            <w:r>
              <w:rPr>
                <w:szCs w:val="18"/>
              </w:rPr>
              <w:t>Laboratory Chemical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9F16B3F" w14:textId="03C0C3B4">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DAC1C77" w14:textId="15208930">
            <w:pPr>
              <w:pStyle w:val="RTableTextAbt"/>
              <w:rPr>
                <w:rFonts w:asciiTheme="majorBidi" w:hAnsiTheme="majorBidi" w:cstheme="majorBidi"/>
                <w:szCs w:val="18"/>
                <w:highlight w:val="yellow"/>
              </w:rPr>
            </w:pPr>
            <w:r>
              <w:rPr>
                <w:szCs w:val="18"/>
              </w:rPr>
              <w:t>$11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ECCCD22" w14:textId="1C3BC424">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1E66B43" w14:textId="3BE05A6B">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FADE858" w14:textId="28F97D56">
            <w:pPr>
              <w:pStyle w:val="RTableTextAbt"/>
              <w:rPr>
                <w:rFonts w:asciiTheme="majorBidi" w:hAnsiTheme="majorBidi" w:cstheme="majorBidi"/>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DB74D50" w14:textId="064A0424">
            <w:pPr>
              <w:pStyle w:val="RTableTextAbt"/>
              <w:rPr>
                <w:rFonts w:asciiTheme="majorBidi" w:hAnsiTheme="majorBidi" w:cstheme="majorBidi"/>
                <w:color w:val="FF0000"/>
                <w:szCs w:val="18"/>
                <w:highlight w:val="yellow"/>
              </w:rPr>
            </w:pPr>
            <w:r>
              <w:rPr>
                <w:color w:val="FF0000"/>
                <w:szCs w:val="18"/>
              </w:rPr>
              <w:t>($112)</w:t>
            </w:r>
          </w:p>
        </w:tc>
      </w:tr>
      <w:tr w14:paraId="37D5424D"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5E19C9F6" w14:textId="77777777">
            <w:pPr>
              <w:pStyle w:val="LTableTextAbt"/>
              <w:rPr>
                <w:highlight w:val="yellow"/>
              </w:rPr>
            </w:pPr>
            <w:r>
              <w:rPr>
                <w:szCs w:val="18"/>
              </w:rPr>
              <w:t>Processing Aid, except petrochemic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E65C07B" w14:textId="608D9FE2">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095E78E" w14:textId="343B93E5">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1E10741" w14:textId="6CA57628">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0E02C31" w14:textId="22B2BEB0">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30C3CFF" w14:textId="3E4A3DFB">
            <w:pPr>
              <w:pStyle w:val="RTableTextAbt"/>
              <w:rPr>
                <w:rFonts w:asciiTheme="majorBidi" w:hAnsiTheme="majorBidi" w:cstheme="majorBidi"/>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78D03BD" w14:textId="41388A12">
            <w:pPr>
              <w:pStyle w:val="RTableTextAbt"/>
              <w:rPr>
                <w:rFonts w:asciiTheme="majorBidi" w:hAnsiTheme="majorBidi" w:cstheme="majorBidi"/>
                <w:color w:val="FF0000"/>
                <w:szCs w:val="18"/>
                <w:highlight w:val="yellow"/>
              </w:rPr>
            </w:pPr>
            <w:r>
              <w:rPr>
                <w:color w:val="FF0000"/>
                <w:szCs w:val="18"/>
              </w:rPr>
              <w:t>($32)</w:t>
            </w:r>
          </w:p>
        </w:tc>
      </w:tr>
      <w:tr w14:paraId="711C2B5C"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0B5D593F" w14:textId="77777777">
            <w:pPr>
              <w:pStyle w:val="LTableTextAbt"/>
              <w:rPr>
                <w:highlight w:val="yellow"/>
              </w:rPr>
            </w:pPr>
            <w:r>
              <w:rPr>
                <w:szCs w:val="18"/>
              </w:rPr>
              <w:t>Adhesives and Seal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7356E20" w14:textId="31159DBF">
            <w:pPr>
              <w:pStyle w:val="RTableTextAbt"/>
              <w:rPr>
                <w:rFonts w:asciiTheme="majorBidi" w:hAnsiTheme="majorBidi" w:cstheme="majorBidi"/>
                <w:szCs w:val="18"/>
                <w:highlight w:val="yellow"/>
              </w:rPr>
            </w:pPr>
            <w:r>
              <w:rPr>
                <w:szCs w:val="18"/>
              </w:rPr>
              <w:t>$18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7CE89DA" w14:textId="25516D9F">
            <w:pPr>
              <w:pStyle w:val="RTableTextAbt"/>
              <w:rPr>
                <w:rFonts w:asciiTheme="majorBidi" w:hAnsiTheme="majorBidi" w:cstheme="majorBidi"/>
                <w:szCs w:val="18"/>
                <w:highlight w:val="yellow"/>
              </w:rPr>
            </w:pPr>
            <w:r>
              <w:rPr>
                <w:szCs w:val="18"/>
              </w:rPr>
              <w:t>$18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98B744B" w14:textId="3FE7404F">
            <w:pPr>
              <w:pStyle w:val="RTableTextAbt"/>
              <w:rPr>
                <w:rFonts w:asciiTheme="majorBidi" w:hAnsiTheme="majorBidi" w:cstheme="majorBidi"/>
                <w:szCs w:val="18"/>
                <w:highlight w:val="yellow"/>
              </w:rPr>
            </w:pPr>
            <w:r>
              <w:rPr>
                <w:szCs w:val="18"/>
              </w:rPr>
              <w:t>$21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5F94415" w14:textId="259ADE7C">
            <w:pPr>
              <w:pStyle w:val="RTableTextAbt"/>
              <w:rPr>
                <w:rFonts w:asciiTheme="majorBidi" w:hAnsiTheme="majorBidi" w:cstheme="majorBidi"/>
                <w:szCs w:val="18"/>
                <w:highlight w:val="yellow"/>
              </w:rPr>
            </w:pPr>
            <w:r>
              <w:rPr>
                <w:szCs w:val="18"/>
              </w:rPr>
              <w:t>$21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6B57D25" w14:textId="4155EEF9">
            <w:pPr>
              <w:pStyle w:val="RTableTextAbt"/>
              <w:rPr>
                <w:rFonts w:asciiTheme="majorBidi" w:hAnsiTheme="majorBidi" w:cstheme="majorBidi"/>
                <w:szCs w:val="18"/>
                <w:highlight w:val="yellow"/>
              </w:rPr>
            </w:pPr>
            <w:r>
              <w:rPr>
                <w:szCs w:val="18"/>
              </w:rPr>
              <w:t xml:space="preserve">$3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B8ED207" w14:textId="18BD9B94">
            <w:pPr>
              <w:pStyle w:val="RTableTextAbt"/>
              <w:rPr>
                <w:rFonts w:asciiTheme="majorBidi" w:hAnsiTheme="majorBidi" w:cstheme="majorBidi"/>
                <w:szCs w:val="18"/>
                <w:highlight w:val="yellow"/>
              </w:rPr>
            </w:pPr>
            <w:r>
              <w:rPr>
                <w:szCs w:val="18"/>
              </w:rPr>
              <w:t xml:space="preserve">$34 </w:t>
            </w:r>
          </w:p>
        </w:tc>
      </w:tr>
      <w:tr w14:paraId="246E7DC2"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60B859F0" w14:textId="77777777">
            <w:pPr>
              <w:pStyle w:val="LTableTextAbt"/>
              <w:rPr>
                <w:highlight w:val="yellow"/>
              </w:rPr>
            </w:pPr>
            <w:r>
              <w:rPr>
                <w:szCs w:val="18"/>
              </w:rPr>
              <w:t>Paint and Coating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B5F2D39" w14:textId="3D063D6E">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D569FCD" w14:textId="336F756F">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F3D48DF" w14:textId="55F9004F">
            <w:pPr>
              <w:pStyle w:val="RTableTextAbt"/>
              <w:rPr>
                <w:rFonts w:asciiTheme="majorBidi" w:hAnsiTheme="majorBidi" w:cstheme="majorBidi"/>
                <w:szCs w:val="18"/>
                <w:highlight w:val="yellow"/>
              </w:rPr>
            </w:pPr>
            <w:r>
              <w:rPr>
                <w:szCs w:val="18"/>
              </w:rPr>
              <w:t>$5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D218534" w14:textId="4C8DC07F">
            <w:pPr>
              <w:pStyle w:val="RTableTextAbt"/>
              <w:rPr>
                <w:rFonts w:asciiTheme="majorBidi" w:hAnsiTheme="majorBidi" w:cstheme="majorBidi"/>
                <w:szCs w:val="18"/>
                <w:highlight w:val="yellow"/>
              </w:rPr>
            </w:pPr>
            <w:r>
              <w:rPr>
                <w:szCs w:val="18"/>
              </w:rPr>
              <w:t>$5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9FFEED7" w14:textId="751EB441">
            <w:pPr>
              <w:pStyle w:val="RTableTextAbt"/>
              <w:rPr>
                <w:rFonts w:asciiTheme="majorBidi" w:hAnsiTheme="majorBidi" w:cstheme="majorBidi"/>
                <w:szCs w:val="18"/>
                <w:highlight w:val="yellow"/>
              </w:rPr>
            </w:pPr>
            <w:r>
              <w:rPr>
                <w:szCs w:val="18"/>
              </w:rPr>
              <w:t xml:space="preserve">$51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A7A6481" w14:textId="35F625F0">
            <w:pPr>
              <w:pStyle w:val="RTableTextAbt"/>
              <w:rPr>
                <w:rFonts w:asciiTheme="majorBidi" w:hAnsiTheme="majorBidi" w:cstheme="majorBidi"/>
                <w:szCs w:val="18"/>
                <w:highlight w:val="yellow"/>
              </w:rPr>
            </w:pPr>
            <w:r>
              <w:rPr>
                <w:szCs w:val="18"/>
              </w:rPr>
              <w:t xml:space="preserve">$51 </w:t>
            </w:r>
          </w:p>
        </w:tc>
      </w:tr>
      <w:tr w14:paraId="0A7398F9"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bottom"/>
          </w:tcPr>
          <w:p w:rsidR="0098637E" w:rsidRPr="009A3D7B" w:rsidP="0098637E" w14:paraId="3DDB4D99" w14:textId="77777777">
            <w:pPr>
              <w:pStyle w:val="LTableTextAbt"/>
            </w:pPr>
            <w:r w:rsidRPr="0084123C">
              <w:rPr>
                <w:szCs w:val="18"/>
              </w:rPr>
              <w:t>Aerosol Spray Cleaning/Degreasing except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13CC36C" w14:textId="3F1A39A3">
            <w:pPr>
              <w:pStyle w:val="RTableTextAbt"/>
              <w:rPr>
                <w:rFonts w:asciiTheme="majorBidi" w:hAnsiTheme="majorBidi" w:cstheme="majorBidi"/>
                <w:szCs w:val="18"/>
                <w:highlight w:val="yellow"/>
              </w:rPr>
            </w:pPr>
            <w:r>
              <w:rPr>
                <w:szCs w:val="18"/>
              </w:rPr>
              <w:t>$97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321BBBC" w14:textId="6C21E6B2">
            <w:pPr>
              <w:pStyle w:val="RTableTextAbt"/>
              <w:rPr>
                <w:rFonts w:asciiTheme="majorBidi" w:hAnsiTheme="majorBidi" w:cstheme="majorBidi"/>
                <w:szCs w:val="18"/>
                <w:highlight w:val="yellow"/>
              </w:rPr>
            </w:pPr>
            <w:r>
              <w:rPr>
                <w:szCs w:val="18"/>
              </w:rPr>
              <w:t>$97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02BE94C" w14:textId="6B9C3B9D">
            <w:pPr>
              <w:pStyle w:val="RTableTextAbt"/>
              <w:rPr>
                <w:rFonts w:asciiTheme="majorBidi" w:hAnsiTheme="majorBidi" w:cstheme="majorBidi"/>
                <w:szCs w:val="18"/>
                <w:highlight w:val="yellow"/>
              </w:rPr>
            </w:pPr>
            <w:r>
              <w:rPr>
                <w:szCs w:val="18"/>
              </w:rPr>
              <w:t>$9,36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FA1E5D3" w14:textId="63A7E71A">
            <w:pPr>
              <w:pStyle w:val="RTableTextAbt"/>
              <w:rPr>
                <w:rFonts w:asciiTheme="majorBidi" w:hAnsiTheme="majorBidi" w:cstheme="majorBidi"/>
                <w:szCs w:val="18"/>
                <w:highlight w:val="yellow"/>
              </w:rPr>
            </w:pPr>
            <w:r>
              <w:rPr>
                <w:szCs w:val="18"/>
              </w:rPr>
              <w:t>$9,36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0FA81A2" w14:textId="3B59AE08">
            <w:pPr>
              <w:pStyle w:val="RTableTextAbt"/>
              <w:rPr>
                <w:rFonts w:asciiTheme="majorBidi" w:hAnsiTheme="majorBidi" w:cstheme="majorBidi"/>
                <w:color w:val="FF0000"/>
                <w:szCs w:val="18"/>
                <w:highlight w:val="yellow"/>
              </w:rPr>
            </w:pPr>
            <w:r>
              <w:rPr>
                <w:szCs w:val="18"/>
              </w:rPr>
              <w:t xml:space="preserve">$8,39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54BDD3F" w14:textId="7A763DB9">
            <w:pPr>
              <w:pStyle w:val="RTableTextAbt"/>
              <w:rPr>
                <w:rFonts w:asciiTheme="majorBidi" w:hAnsiTheme="majorBidi" w:cstheme="majorBidi"/>
                <w:color w:val="FF0000"/>
                <w:szCs w:val="18"/>
                <w:highlight w:val="yellow"/>
              </w:rPr>
            </w:pPr>
            <w:r>
              <w:rPr>
                <w:szCs w:val="18"/>
              </w:rPr>
              <w:t xml:space="preserve">$8,393 </w:t>
            </w:r>
          </w:p>
        </w:tc>
      </w:tr>
      <w:tr w14:paraId="10707241"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7D2024" w:rsidP="0098637E" w14:paraId="0FC04F31" w14:textId="77777777">
            <w:pPr>
              <w:pStyle w:val="LTableTextAbt"/>
            </w:pPr>
            <w:r>
              <w:rPr>
                <w:szCs w:val="18"/>
              </w:rPr>
              <w:t>Aerosol Spray Cleaning/Degreasing -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5FAAD042" w14:textId="252AD3BA">
            <w:pPr>
              <w:pStyle w:val="RTableTextAbt"/>
              <w:rPr>
                <w:rFonts w:asciiTheme="majorBidi" w:hAnsiTheme="majorBidi" w:cstheme="majorBidi"/>
                <w:szCs w:val="18"/>
              </w:rPr>
            </w:pPr>
            <w:r>
              <w:rPr>
                <w:szCs w:val="18"/>
              </w:rPr>
              <w:t>$20,4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7045C6D" w14:textId="7709413C">
            <w:pPr>
              <w:pStyle w:val="RTableTextAbt"/>
              <w:rPr>
                <w:rFonts w:asciiTheme="majorBidi" w:hAnsiTheme="majorBidi" w:cstheme="majorBidi"/>
                <w:szCs w:val="18"/>
              </w:rPr>
            </w:pPr>
            <w:r>
              <w:rPr>
                <w:szCs w:val="18"/>
              </w:rPr>
              <w:t>$20,4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D5AA361" w14:textId="3918A39E">
            <w:pPr>
              <w:pStyle w:val="RTableTextAbt"/>
              <w:rPr>
                <w:rFonts w:asciiTheme="majorBidi" w:hAnsiTheme="majorBidi" w:cstheme="majorBidi"/>
                <w:szCs w:val="18"/>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93A9BA6" w14:textId="0149B1F4">
            <w:pPr>
              <w:pStyle w:val="RTableTextAbt"/>
              <w:rPr>
                <w:rFonts w:asciiTheme="majorBidi" w:hAnsiTheme="majorBidi" w:cstheme="majorBidi"/>
                <w:szCs w:val="18"/>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8722039" w14:textId="033C910C">
            <w:pPr>
              <w:pStyle w:val="RTableTextAbt"/>
              <w:rPr>
                <w:rFonts w:asciiTheme="majorBidi" w:hAnsiTheme="majorBidi" w:cstheme="majorBidi"/>
                <w:color w:val="FF0000"/>
                <w:szCs w:val="18"/>
              </w:rPr>
            </w:pPr>
            <w:r>
              <w:rPr>
                <w:color w:val="FF0000"/>
                <w:szCs w:val="18"/>
              </w:rPr>
              <w:t>($20,42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D4AFA49" w14:textId="45951DB3">
            <w:pPr>
              <w:pStyle w:val="RTableTextAbt"/>
              <w:rPr>
                <w:rFonts w:asciiTheme="majorBidi" w:hAnsiTheme="majorBidi" w:cstheme="majorBidi"/>
                <w:color w:val="FF0000"/>
                <w:szCs w:val="18"/>
              </w:rPr>
            </w:pPr>
            <w:r>
              <w:rPr>
                <w:color w:val="FF0000"/>
                <w:szCs w:val="18"/>
              </w:rPr>
              <w:t>($20,422)</w:t>
            </w:r>
          </w:p>
        </w:tc>
      </w:tr>
      <w:tr w14:paraId="4CD91FC6"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44DBCFC6" w14:textId="77777777">
            <w:pPr>
              <w:pStyle w:val="LTableTextAbt"/>
              <w:rPr>
                <w:highlight w:val="yellow"/>
              </w:rPr>
            </w:pPr>
            <w:r>
              <w:rPr>
                <w:szCs w:val="18"/>
              </w:rPr>
              <w:t>Liquid and Spray Batch Cold Clean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FBEC68E" w14:textId="04A1450A">
            <w:pPr>
              <w:pStyle w:val="RTableTextAbt"/>
              <w:rPr>
                <w:rFonts w:asciiTheme="majorBidi" w:hAnsiTheme="majorBidi" w:cstheme="majorBidi"/>
                <w:szCs w:val="18"/>
                <w:highlight w:val="yellow"/>
              </w:rPr>
            </w:pPr>
            <w:r>
              <w:rPr>
                <w:szCs w:val="18"/>
              </w:rPr>
              <w:t>$4,47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4D41772" w14:textId="39E2562B">
            <w:pPr>
              <w:pStyle w:val="RTableTextAbt"/>
              <w:rPr>
                <w:rFonts w:asciiTheme="majorBidi" w:hAnsiTheme="majorBidi" w:cstheme="majorBidi"/>
                <w:szCs w:val="18"/>
                <w:highlight w:val="yellow"/>
              </w:rPr>
            </w:pPr>
            <w:r>
              <w:rPr>
                <w:szCs w:val="18"/>
              </w:rPr>
              <w:t>$4,47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7942C6F" w14:textId="3B1078AD">
            <w:pPr>
              <w:pStyle w:val="RTableTextAbt"/>
              <w:rPr>
                <w:rFonts w:asciiTheme="majorBidi" w:hAnsiTheme="majorBidi" w:cstheme="majorBidi"/>
                <w:szCs w:val="18"/>
                <w:highlight w:val="yellow"/>
              </w:rPr>
            </w:pPr>
            <w:r>
              <w:rPr>
                <w:szCs w:val="18"/>
              </w:rPr>
              <w:t>$7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A7964C1" w14:textId="01F26283">
            <w:pPr>
              <w:pStyle w:val="RTableTextAbt"/>
              <w:rPr>
                <w:rFonts w:asciiTheme="majorBidi" w:hAnsiTheme="majorBidi" w:cstheme="majorBidi"/>
                <w:szCs w:val="18"/>
                <w:highlight w:val="yellow"/>
              </w:rPr>
            </w:pPr>
            <w:r>
              <w:rPr>
                <w:szCs w:val="18"/>
              </w:rPr>
              <w:t>$7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E1B366D" w14:textId="4AB9F103">
            <w:pPr>
              <w:pStyle w:val="RTableTextAbt"/>
              <w:rPr>
                <w:rFonts w:asciiTheme="majorBidi" w:hAnsiTheme="majorBidi" w:cstheme="majorBidi"/>
                <w:color w:val="FF0000"/>
                <w:szCs w:val="18"/>
                <w:highlight w:val="yellow"/>
              </w:rPr>
            </w:pPr>
            <w:r>
              <w:rPr>
                <w:color w:val="FF0000"/>
                <w:szCs w:val="18"/>
              </w:rPr>
              <w:t>($4,40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503C63F" w14:textId="5A5FED7C">
            <w:pPr>
              <w:pStyle w:val="RTableTextAbt"/>
              <w:rPr>
                <w:rFonts w:asciiTheme="majorBidi" w:hAnsiTheme="majorBidi" w:cstheme="majorBidi"/>
                <w:color w:val="FF0000"/>
                <w:szCs w:val="18"/>
                <w:highlight w:val="yellow"/>
              </w:rPr>
            </w:pPr>
            <w:r>
              <w:rPr>
                <w:color w:val="FF0000"/>
                <w:szCs w:val="18"/>
              </w:rPr>
              <w:t>($4,401)</w:t>
            </w:r>
          </w:p>
        </w:tc>
      </w:tr>
      <w:tr w14:paraId="185776BA"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40A4D44F" w14:textId="77777777">
            <w:pPr>
              <w:pStyle w:val="LTableTextAbt"/>
              <w:rPr>
                <w:highlight w:val="yellow"/>
              </w:rPr>
            </w:pPr>
            <w:r>
              <w:rPr>
                <w:szCs w:val="18"/>
              </w:rPr>
              <w:t>Photographic Film Us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0E71AB53" w14:textId="2D26A662">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9C653B6" w14:textId="3EC9CC80">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8864EAD" w14:textId="5EB72E9A">
            <w:pPr>
              <w:pStyle w:val="RTableTextAbt"/>
              <w:rPr>
                <w:rFonts w:asciiTheme="majorBidi" w:hAnsiTheme="majorBidi" w:cstheme="majorBidi"/>
                <w:szCs w:val="18"/>
                <w:highlight w:val="yellow"/>
              </w:rPr>
            </w:pPr>
            <w:r>
              <w:rPr>
                <w:szCs w:val="18"/>
              </w:rPr>
              <w:t>$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385095B" w14:textId="3483BD90">
            <w:pPr>
              <w:pStyle w:val="RTableTextAbt"/>
              <w:rPr>
                <w:rFonts w:asciiTheme="majorBidi" w:hAnsiTheme="majorBidi" w:cstheme="majorBidi"/>
                <w:szCs w:val="18"/>
                <w:highlight w:val="yellow"/>
              </w:rPr>
            </w:pPr>
            <w:r>
              <w:rPr>
                <w:szCs w:val="18"/>
              </w:rPr>
              <w:t>$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1C4BEFA" w14:textId="3D0BFB34">
            <w:pPr>
              <w:pStyle w:val="RTableTextAbt"/>
              <w:rPr>
                <w:rFonts w:asciiTheme="majorBidi" w:hAnsiTheme="majorBidi" w:cstheme="majorBidi"/>
                <w:szCs w:val="18"/>
                <w:highlight w:val="yellow"/>
              </w:rPr>
            </w:pPr>
            <w:r>
              <w:rPr>
                <w:szCs w:val="18"/>
              </w:rPr>
              <w:t xml:space="preserve">$2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3DF4B45" w14:textId="0FB0D515">
            <w:pPr>
              <w:pStyle w:val="RTableTextAbt"/>
              <w:rPr>
                <w:rFonts w:asciiTheme="majorBidi" w:hAnsiTheme="majorBidi" w:cstheme="majorBidi"/>
                <w:szCs w:val="18"/>
                <w:highlight w:val="yellow"/>
              </w:rPr>
            </w:pPr>
            <w:r>
              <w:rPr>
                <w:szCs w:val="18"/>
              </w:rPr>
              <w:t xml:space="preserve">$24 </w:t>
            </w:r>
          </w:p>
        </w:tc>
      </w:tr>
      <w:tr w14:paraId="2C2194EF"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6E727D2F" w14:textId="77777777">
            <w:pPr>
              <w:pStyle w:val="LTableTextAbt"/>
              <w:rPr>
                <w:highlight w:val="yellow"/>
              </w:rPr>
            </w:pPr>
            <w:r>
              <w:rPr>
                <w:szCs w:val="18"/>
              </w:rPr>
              <w:t>Lubricants and Grease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9395615" w14:textId="0DEB3C48">
            <w:pPr>
              <w:pStyle w:val="RTableTextAbt"/>
              <w:rPr>
                <w:rFonts w:asciiTheme="majorBidi" w:hAnsiTheme="majorBidi" w:cstheme="majorBidi"/>
                <w:szCs w:val="18"/>
                <w:highlight w:val="yellow"/>
              </w:rPr>
            </w:pPr>
            <w:r>
              <w:rPr>
                <w:szCs w:val="18"/>
              </w:rPr>
              <w:t>$1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7A82D95" w14:textId="14744BBC">
            <w:pPr>
              <w:pStyle w:val="RTableTextAbt"/>
              <w:rPr>
                <w:rFonts w:asciiTheme="majorBidi" w:hAnsiTheme="majorBidi" w:cstheme="majorBidi"/>
                <w:szCs w:val="18"/>
                <w:highlight w:val="yellow"/>
              </w:rPr>
            </w:pPr>
            <w:r>
              <w:rPr>
                <w:szCs w:val="18"/>
              </w:rPr>
              <w:t>$1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9E991AF" w14:textId="4C8A19E7">
            <w:pPr>
              <w:pStyle w:val="RTableTextAbt"/>
              <w:rPr>
                <w:rFonts w:asciiTheme="majorBidi" w:hAnsiTheme="majorBidi" w:cstheme="majorBidi"/>
                <w:szCs w:val="18"/>
                <w:highlight w:val="yellow"/>
              </w:rPr>
            </w:pPr>
            <w:r>
              <w:rPr>
                <w:szCs w:val="18"/>
              </w:rPr>
              <w:t>$27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086B745" w14:textId="69108C01">
            <w:pPr>
              <w:pStyle w:val="RTableTextAbt"/>
              <w:rPr>
                <w:rFonts w:asciiTheme="majorBidi" w:hAnsiTheme="majorBidi" w:cstheme="majorBidi"/>
                <w:szCs w:val="18"/>
                <w:highlight w:val="yellow"/>
              </w:rPr>
            </w:pPr>
            <w:r>
              <w:rPr>
                <w:szCs w:val="18"/>
              </w:rPr>
              <w:t>$27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B31C3F5" w14:textId="3AD80171">
            <w:pPr>
              <w:pStyle w:val="RTableTextAbt"/>
              <w:rPr>
                <w:rFonts w:asciiTheme="majorBidi" w:hAnsiTheme="majorBidi" w:cstheme="majorBidi"/>
                <w:color w:val="FF0000"/>
                <w:szCs w:val="18"/>
                <w:highlight w:val="yellow"/>
              </w:rPr>
            </w:pPr>
            <w:r>
              <w:rPr>
                <w:szCs w:val="18"/>
              </w:rPr>
              <w:t xml:space="preserve">$16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F376B71" w14:textId="0BBC284B">
            <w:pPr>
              <w:pStyle w:val="RTableTextAbt"/>
              <w:rPr>
                <w:rFonts w:asciiTheme="majorBidi" w:hAnsiTheme="majorBidi" w:cstheme="majorBidi"/>
                <w:color w:val="FF0000"/>
                <w:szCs w:val="18"/>
                <w:highlight w:val="yellow"/>
              </w:rPr>
            </w:pPr>
            <w:r>
              <w:rPr>
                <w:szCs w:val="18"/>
              </w:rPr>
              <w:t xml:space="preserve">$164 </w:t>
            </w:r>
          </w:p>
        </w:tc>
      </w:tr>
      <w:tr w14:paraId="699909DA" w14:textId="77777777" w:rsidTr="00BD1372">
        <w:tblPrEx>
          <w:tblW w:w="13230" w:type="dxa"/>
          <w:tblInd w:w="-360" w:type="dxa"/>
          <w:tblLayout w:type="fixed"/>
          <w:tblCellMar>
            <w:left w:w="0" w:type="dxa"/>
            <w:right w:w="58" w:type="dxa"/>
          </w:tblCellMar>
          <w:tblLook w:val="04A0"/>
        </w:tblPrEx>
        <w:trPr>
          <w:trHeight w:val="77"/>
        </w:trPr>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1F5B6839" w14:textId="77777777">
            <w:pPr>
              <w:pStyle w:val="LTableTextAbt"/>
              <w:rPr>
                <w:highlight w:val="yellow"/>
              </w:rPr>
            </w:pPr>
            <w:r>
              <w:rPr>
                <w:szCs w:val="18"/>
              </w:rPr>
              <w:t>Wipe and Liquid Cleaning and Polish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0BA0C8E" w14:textId="4C62695C">
            <w:pPr>
              <w:pStyle w:val="RTableTextAbt"/>
              <w:rPr>
                <w:rFonts w:asciiTheme="majorBidi" w:hAnsiTheme="majorBidi" w:cstheme="majorBidi"/>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C805FC1" w14:textId="7670DD63">
            <w:pPr>
              <w:pStyle w:val="RTableTextAbt"/>
              <w:rPr>
                <w:rFonts w:asciiTheme="majorBidi" w:hAnsiTheme="majorBidi" w:cstheme="majorBidi"/>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3E6437B" w14:textId="62EA1F8A">
            <w:pPr>
              <w:pStyle w:val="RTableTextAbt"/>
              <w:rPr>
                <w:rFonts w:asciiTheme="majorBidi" w:hAnsiTheme="majorBidi" w:cstheme="majorBidi"/>
                <w:szCs w:val="18"/>
                <w:highlight w:val="yellow"/>
              </w:rPr>
            </w:pPr>
            <w:r>
              <w:rPr>
                <w:szCs w:val="18"/>
              </w:rPr>
              <w:t>$15,90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3B7B3C0" w14:textId="4AC8E5A5">
            <w:pPr>
              <w:pStyle w:val="RTableTextAbt"/>
              <w:rPr>
                <w:rFonts w:asciiTheme="majorBidi" w:hAnsiTheme="majorBidi" w:cstheme="majorBidi"/>
                <w:szCs w:val="18"/>
                <w:highlight w:val="yellow"/>
              </w:rPr>
            </w:pPr>
            <w:r>
              <w:rPr>
                <w:szCs w:val="18"/>
              </w:rPr>
              <w:t>$15,90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977C683" w14:textId="181ED617">
            <w:pPr>
              <w:pStyle w:val="RTableTextAbt"/>
              <w:rPr>
                <w:rFonts w:asciiTheme="majorBidi" w:hAnsiTheme="majorBidi" w:cstheme="majorBidi"/>
                <w:color w:val="FF0000"/>
                <w:szCs w:val="18"/>
                <w:highlight w:val="yellow"/>
              </w:rPr>
            </w:pPr>
            <w:r>
              <w:rPr>
                <w:szCs w:val="18"/>
              </w:rPr>
              <w:t xml:space="preserve">$15,87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3074970" w14:textId="72080073">
            <w:pPr>
              <w:pStyle w:val="RTableTextAbt"/>
              <w:rPr>
                <w:rFonts w:asciiTheme="majorBidi" w:hAnsiTheme="majorBidi" w:cstheme="majorBidi"/>
                <w:color w:val="FF0000"/>
                <w:szCs w:val="18"/>
                <w:highlight w:val="yellow"/>
              </w:rPr>
            </w:pPr>
            <w:r>
              <w:rPr>
                <w:szCs w:val="18"/>
              </w:rPr>
              <w:t xml:space="preserve">$15,874 </w:t>
            </w:r>
          </w:p>
        </w:tc>
      </w:tr>
      <w:tr w14:paraId="77F21062"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2F1BEAEE" w14:textId="77777777">
            <w:pPr>
              <w:pStyle w:val="LTableTextAbt"/>
              <w:rPr>
                <w:highlight w:val="yellow"/>
              </w:rPr>
            </w:pPr>
            <w:r>
              <w:rPr>
                <w:szCs w:val="18"/>
              </w:rPr>
              <w:t>Inks and Ink Remov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5D10742A" w14:textId="380642A6">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B4568F1" w14:textId="6337B258">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0D7BECB" w14:textId="6AC1C437">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FBF3209" w14:textId="2691618D">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4EF5744" w14:textId="32582375">
            <w:pPr>
              <w:pStyle w:val="RTableTextAbt"/>
              <w:rPr>
                <w:rFonts w:asciiTheme="majorBidi" w:hAnsiTheme="majorBidi" w:cstheme="majorBidi"/>
                <w:color w:val="FF0000"/>
                <w:szCs w:val="18"/>
                <w:highlight w:val="yellow"/>
              </w:rPr>
            </w:pPr>
            <w:r>
              <w:rPr>
                <w:color w:val="FF0000"/>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CF396EF" w14:textId="7A55130C">
            <w:pPr>
              <w:pStyle w:val="RTableTextAbt"/>
              <w:rPr>
                <w:rFonts w:asciiTheme="majorBidi" w:hAnsiTheme="majorBidi" w:cstheme="majorBidi"/>
                <w:color w:val="FF0000"/>
                <w:szCs w:val="18"/>
                <w:highlight w:val="yellow"/>
              </w:rPr>
            </w:pPr>
            <w:r>
              <w:rPr>
                <w:color w:val="FF0000"/>
                <w:szCs w:val="18"/>
              </w:rPr>
              <w:t>($1)</w:t>
            </w:r>
          </w:p>
        </w:tc>
      </w:tr>
      <w:tr w14:paraId="09595107"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1C6B7D55" w14:textId="77777777">
            <w:pPr>
              <w:pStyle w:val="LTableTextAbt"/>
              <w:rPr>
                <w:highlight w:val="yellow"/>
              </w:rPr>
            </w:pPr>
            <w:r>
              <w:rPr>
                <w:szCs w:val="18"/>
              </w:rPr>
              <w:t>Anti-Spatter Welding Aeroso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2B3F7EC" w14:textId="2CC8A181">
            <w:pPr>
              <w:pStyle w:val="RTableTextAbt"/>
              <w:rPr>
                <w:rFonts w:asciiTheme="majorBidi" w:hAnsiTheme="majorBidi" w:cstheme="majorBidi"/>
                <w:szCs w:val="18"/>
                <w:highlight w:val="yellow"/>
              </w:rPr>
            </w:pPr>
            <w:r>
              <w:rPr>
                <w:szCs w:val="18"/>
              </w:rPr>
              <w:t>$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D3B14F8" w14:textId="27E8AC4E">
            <w:pPr>
              <w:pStyle w:val="RTableTextAbt"/>
              <w:rPr>
                <w:rFonts w:asciiTheme="majorBidi" w:hAnsiTheme="majorBidi" w:cstheme="majorBidi"/>
                <w:szCs w:val="18"/>
                <w:highlight w:val="yellow"/>
              </w:rPr>
            </w:pPr>
            <w:r>
              <w:rPr>
                <w:szCs w:val="18"/>
              </w:rPr>
              <w:t>$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EA027B7" w14:textId="2426E908">
            <w:pPr>
              <w:pStyle w:val="RTableTextAbt"/>
              <w:rPr>
                <w:rFonts w:asciiTheme="majorBidi" w:hAnsiTheme="majorBidi" w:cstheme="majorBidi"/>
                <w:szCs w:val="18"/>
                <w:highlight w:val="yellow"/>
              </w:rPr>
            </w:pPr>
            <w:r>
              <w:rPr>
                <w:szCs w:val="18"/>
              </w:rPr>
              <w:t>$2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120651A" w14:textId="03C69055">
            <w:pPr>
              <w:pStyle w:val="RTableTextAbt"/>
              <w:rPr>
                <w:rFonts w:asciiTheme="majorBidi" w:hAnsiTheme="majorBidi" w:cstheme="majorBidi"/>
                <w:szCs w:val="18"/>
                <w:highlight w:val="yellow"/>
              </w:rPr>
            </w:pPr>
            <w:r>
              <w:rPr>
                <w:szCs w:val="18"/>
              </w:rPr>
              <w:t>$2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2D39D8C" w14:textId="739BB7BC">
            <w:pPr>
              <w:pStyle w:val="RTableTextAbt"/>
              <w:rPr>
                <w:rFonts w:asciiTheme="majorBidi" w:hAnsiTheme="majorBidi" w:cstheme="majorBidi"/>
                <w:color w:val="FF0000"/>
                <w:szCs w:val="18"/>
                <w:highlight w:val="yellow"/>
              </w:rPr>
            </w:pPr>
            <w:r>
              <w:rPr>
                <w:szCs w:val="18"/>
              </w:rPr>
              <w:t xml:space="preserve">$18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B4FA428" w14:textId="37E4A39B">
            <w:pPr>
              <w:pStyle w:val="RTableTextAbt"/>
              <w:rPr>
                <w:rFonts w:asciiTheme="majorBidi" w:hAnsiTheme="majorBidi" w:cstheme="majorBidi"/>
                <w:color w:val="FF0000"/>
                <w:szCs w:val="18"/>
                <w:highlight w:val="yellow"/>
              </w:rPr>
            </w:pPr>
            <w:r>
              <w:rPr>
                <w:szCs w:val="18"/>
              </w:rPr>
              <w:t xml:space="preserve">$18 </w:t>
            </w:r>
          </w:p>
        </w:tc>
      </w:tr>
      <w:tr w14:paraId="67C2A21A"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P="0098637E" w14:paraId="42863062" w14:textId="77777777">
            <w:pPr>
              <w:pStyle w:val="LTableTextAbt"/>
            </w:pPr>
            <w:r>
              <w:rPr>
                <w:szCs w:val="18"/>
              </w:rPr>
              <w:t>Mold Cleaning, Release and Protect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0FAE8B0" w14:textId="596531F8">
            <w:pPr>
              <w:pStyle w:val="RTableTextAbt"/>
              <w:rPr>
                <w:rFonts w:asciiTheme="majorBidi" w:hAnsiTheme="majorBidi" w:cstheme="majorBidi"/>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4BD66A8" w14:textId="1A3AEDEF">
            <w:pPr>
              <w:pStyle w:val="RTableTextAbt"/>
              <w:rPr>
                <w:rFonts w:asciiTheme="majorBidi" w:hAnsiTheme="majorBidi" w:cstheme="majorBidi"/>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117EFC9" w14:textId="61C6A072">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E56A0B3" w14:textId="1C061F37">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C5FD316" w14:textId="31E846BD">
            <w:pPr>
              <w:pStyle w:val="RTableTextAbt"/>
              <w:rPr>
                <w:rFonts w:asciiTheme="majorBidi" w:hAnsiTheme="majorBidi" w:cstheme="majorBidi"/>
                <w:color w:val="FF0000"/>
                <w:szCs w:val="18"/>
                <w:highlight w:val="yellow"/>
              </w:rPr>
            </w:pPr>
            <w:r>
              <w:rPr>
                <w:color w:val="FF0000"/>
                <w:szCs w:val="18"/>
              </w:rPr>
              <w:t>($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331C796" w14:textId="36EE9E9F">
            <w:pPr>
              <w:pStyle w:val="RTableTextAbt"/>
              <w:rPr>
                <w:rFonts w:asciiTheme="majorBidi" w:hAnsiTheme="majorBidi" w:cstheme="majorBidi"/>
                <w:color w:val="FF0000"/>
                <w:szCs w:val="18"/>
                <w:highlight w:val="yellow"/>
              </w:rPr>
            </w:pPr>
            <w:r>
              <w:rPr>
                <w:color w:val="FF0000"/>
                <w:szCs w:val="18"/>
              </w:rPr>
              <w:t>($24)</w:t>
            </w:r>
          </w:p>
        </w:tc>
      </w:tr>
      <w:tr w14:paraId="217BBEC6"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P="0098637E" w14:paraId="30D1ACC4" w14:textId="77777777">
            <w:pPr>
              <w:pStyle w:val="LTableTextAbt"/>
            </w:pPr>
            <w:r>
              <w:rPr>
                <w:szCs w:val="18"/>
              </w:rPr>
              <w:t>Dry Cleaning (Dry Cleaning Machines &amp; Spot Remover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76DDB590" w14:textId="7B480B0E">
            <w:pPr>
              <w:pStyle w:val="RTableTextAbt"/>
              <w:rPr>
                <w:rFonts w:asciiTheme="majorBidi" w:hAnsiTheme="majorBidi" w:cstheme="majorBidi"/>
                <w:szCs w:val="18"/>
                <w:highlight w:val="yellow"/>
              </w:rPr>
            </w:pPr>
            <w:r>
              <w:rPr>
                <w:szCs w:val="18"/>
              </w:rPr>
              <w:t>$10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28B57C4" w14:textId="15DD1B5D">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6B2B6D2" w14:textId="5E6F7B40">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11C6E1B" w14:textId="75D8367D">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AB8D727" w14:textId="02AF5D5D">
            <w:pPr>
              <w:pStyle w:val="RTableTextAbt"/>
              <w:rPr>
                <w:rFonts w:asciiTheme="majorBidi" w:hAnsiTheme="majorBidi" w:cstheme="majorBidi"/>
                <w:color w:val="FF0000"/>
                <w:szCs w:val="18"/>
                <w:highlight w:val="yellow"/>
              </w:rPr>
            </w:pPr>
            <w:r>
              <w:rPr>
                <w:color w:val="FF0000"/>
                <w:szCs w:val="18"/>
              </w:rPr>
              <w:t>($10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022C8BD" w14:textId="1C9D6751">
            <w:pPr>
              <w:pStyle w:val="RTableTextAbt"/>
              <w:rPr>
                <w:rFonts w:asciiTheme="majorBidi" w:hAnsiTheme="majorBidi" w:cstheme="majorBidi"/>
                <w:color w:val="FF0000"/>
                <w:szCs w:val="18"/>
                <w:highlight w:val="yellow"/>
              </w:rPr>
            </w:pPr>
            <w:r>
              <w:rPr>
                <w:color w:val="FF0000"/>
                <w:szCs w:val="18"/>
              </w:rPr>
              <w:t>($43)</w:t>
            </w:r>
          </w:p>
        </w:tc>
      </w:tr>
      <w:tr w14:paraId="3F7B178E" w14:textId="77777777" w:rsidTr="00BD1372">
        <w:tblPrEx>
          <w:tblW w:w="13230" w:type="dxa"/>
          <w:tblInd w:w="-360" w:type="dxa"/>
          <w:tblLayout w:type="fixed"/>
          <w:tblCellMar>
            <w:left w:w="0" w:type="dxa"/>
            <w:right w:w="58" w:type="dxa"/>
          </w:tblCellMar>
          <w:tblLook w:val="04A0"/>
        </w:tblPrEx>
        <w:trPr>
          <w:trHeight w:val="170"/>
        </w:trPr>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235269AE" w14:textId="77777777">
            <w:pPr>
              <w:pStyle w:val="LTableTextAbt"/>
              <w:rPr>
                <w:highlight w:val="yellow"/>
              </w:rPr>
            </w:pPr>
            <w:r>
              <w:rPr>
                <w:b/>
                <w:szCs w:val="18"/>
              </w:rPr>
              <w:t>Tot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BACF115" w14:textId="5D91608C">
            <w:pPr>
              <w:pStyle w:val="RTableTextAbt"/>
              <w:rPr>
                <w:rFonts w:asciiTheme="majorBidi" w:hAnsiTheme="majorBidi" w:cstheme="majorBidi"/>
                <w:b/>
                <w:bCs w:val="0"/>
                <w:szCs w:val="18"/>
                <w:highlight w:val="yellow"/>
              </w:rPr>
            </w:pPr>
            <w:r>
              <w:rPr>
                <w:b/>
                <w:bCs w:val="0"/>
                <w:szCs w:val="18"/>
              </w:rPr>
              <w:t>$44,66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4A9874D" w14:textId="2D31CEB3">
            <w:pPr>
              <w:pStyle w:val="RTableTextAbt"/>
              <w:rPr>
                <w:rFonts w:asciiTheme="majorBidi" w:hAnsiTheme="majorBidi" w:cstheme="majorBidi"/>
                <w:b/>
                <w:bCs w:val="0"/>
                <w:szCs w:val="18"/>
                <w:highlight w:val="yellow"/>
              </w:rPr>
            </w:pPr>
            <w:r>
              <w:rPr>
                <w:b/>
                <w:bCs w:val="0"/>
                <w:szCs w:val="18"/>
              </w:rPr>
              <w:t>$64,71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6B85231" w14:textId="6AD37BD2">
            <w:pPr>
              <w:pStyle w:val="RTableTextAbt"/>
              <w:rPr>
                <w:rFonts w:asciiTheme="majorBidi" w:hAnsiTheme="majorBidi" w:cstheme="majorBidi"/>
                <w:b/>
                <w:bCs w:val="0"/>
                <w:szCs w:val="18"/>
                <w:highlight w:val="yellow"/>
              </w:rPr>
            </w:pPr>
            <w:r>
              <w:rPr>
                <w:b/>
                <w:bCs w:val="0"/>
                <w:szCs w:val="18"/>
              </w:rPr>
              <w:t>$26,71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835E4A3" w14:textId="4E421C7A">
            <w:pPr>
              <w:pStyle w:val="RTableTextAbt"/>
              <w:rPr>
                <w:rFonts w:asciiTheme="majorBidi" w:hAnsiTheme="majorBidi" w:cstheme="majorBidi"/>
                <w:b/>
                <w:bCs w:val="0"/>
                <w:szCs w:val="18"/>
                <w:highlight w:val="yellow"/>
              </w:rPr>
            </w:pPr>
            <w:r>
              <w:rPr>
                <w:b/>
                <w:bCs w:val="0"/>
                <w:szCs w:val="18"/>
              </w:rPr>
              <w:t>$26,62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6911BF5" w14:textId="594B5174">
            <w:pPr>
              <w:pStyle w:val="RTableTextAbt"/>
              <w:rPr>
                <w:rFonts w:asciiTheme="majorBidi" w:hAnsiTheme="majorBidi" w:cstheme="majorBidi"/>
                <w:b/>
                <w:bCs w:val="0"/>
                <w:color w:val="FF0000"/>
                <w:szCs w:val="18"/>
              </w:rPr>
            </w:pPr>
            <w:r>
              <w:rPr>
                <w:b/>
                <w:bCs w:val="0"/>
                <w:color w:val="FF0000"/>
                <w:szCs w:val="18"/>
              </w:rPr>
              <w:t>($17,95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7EA3836" w14:textId="3980C6E0">
            <w:pPr>
              <w:pStyle w:val="RTableTextAbt"/>
              <w:rPr>
                <w:rFonts w:asciiTheme="majorBidi" w:hAnsiTheme="majorBidi" w:cstheme="majorBidi"/>
                <w:b/>
                <w:bCs w:val="0"/>
                <w:color w:val="FF0000"/>
                <w:szCs w:val="18"/>
              </w:rPr>
            </w:pPr>
            <w:r>
              <w:rPr>
                <w:b/>
                <w:bCs w:val="0"/>
                <w:color w:val="FF0000"/>
                <w:szCs w:val="18"/>
              </w:rPr>
              <w:t>($38,085)</w:t>
            </w:r>
          </w:p>
        </w:tc>
      </w:tr>
    </w:tbl>
    <w:p w:rsidR="006B5177" w:rsidP="00CB1C05" w14:paraId="7043754E" w14:textId="77777777"/>
    <w:tbl>
      <w:tblPr>
        <w:tblW w:w="13230" w:type="dxa"/>
        <w:tblInd w:w="-360" w:type="dxa"/>
        <w:tblLayout w:type="fixed"/>
        <w:tblCellMar>
          <w:left w:w="0" w:type="dxa"/>
          <w:right w:w="58" w:type="dxa"/>
        </w:tblCellMar>
        <w:tblLook w:val="04A0"/>
      </w:tblPr>
      <w:tblGrid>
        <w:gridCol w:w="3960"/>
        <w:gridCol w:w="1545"/>
        <w:gridCol w:w="1545"/>
        <w:gridCol w:w="1545"/>
        <w:gridCol w:w="1545"/>
        <w:gridCol w:w="1545"/>
        <w:gridCol w:w="1545"/>
      </w:tblGrid>
      <w:tr w14:paraId="57DF6BEB"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6B5177" w:rsidRPr="007A2D47" w:rsidP="00CB1C05" w14:paraId="66F81F8E" w14:textId="77777777">
            <w:pPr>
              <w:pStyle w:val="TableTitleA"/>
            </w:pPr>
            <w:bookmarkStart w:id="58" w:name="_Toc165378794"/>
            <w:r w:rsidRPr="007C0B08">
              <w:t>Table ES-</w:t>
            </w:r>
            <w:r w:rsidR="00BC4B5D">
              <w:fldChar w:fldCharType="begin" w:fldLock="1"/>
            </w:r>
            <w:r w:rsidR="00BC4B5D">
              <w:instrText xml:space="preserve"> SEQ Table_ES- \* ARABIC </w:instrText>
            </w:r>
            <w:r w:rsidR="00BC4B5D">
              <w:fldChar w:fldCharType="separate"/>
            </w:r>
            <w:r w:rsidR="0092222B">
              <w:rPr>
                <w:noProof/>
              </w:rPr>
              <w:t>13</w:t>
            </w:r>
            <w:r w:rsidR="00BC4B5D">
              <w:rPr>
                <w:noProof/>
              </w:rPr>
              <w:fldChar w:fldCharType="end"/>
            </w:r>
            <w:r w:rsidRPr="007C0B08">
              <w:t xml:space="preserve">: </w:t>
            </w:r>
            <w:r>
              <w:t xml:space="preserve">Total 20-Year Annualized </w:t>
            </w:r>
            <w:r w:rsidRPr="007A2D47">
              <w:t>Net Benefits by Use Category and Option (</w:t>
            </w:r>
            <w:r>
              <w:t>High</w:t>
            </w:r>
            <w:r w:rsidRPr="007A2D47">
              <w:t xml:space="preserve"> Benefits Estimate, 3 Percent Discount Rate</w:t>
            </w:r>
            <w:r>
              <w:t>, 2022$, $1,000s</w:t>
            </w:r>
            <w:r w:rsidRPr="007A2D47">
              <w:t>)</w:t>
            </w:r>
            <w:bookmarkEnd w:id="58"/>
          </w:p>
        </w:tc>
      </w:tr>
      <w:tr w14:paraId="7BF41C8E" w14:textId="77777777">
        <w:tblPrEx>
          <w:tblW w:w="13230" w:type="dxa"/>
          <w:tblInd w:w="-360" w:type="dxa"/>
          <w:tblLayout w:type="fixed"/>
          <w:tblCellMar>
            <w:left w:w="0" w:type="dxa"/>
            <w:right w:w="58" w:type="dxa"/>
          </w:tblCellMar>
          <w:tblLook w:val="04A0"/>
        </w:tblPrEx>
        <w:trPr>
          <w:tblHeader/>
        </w:trPr>
        <w:tc>
          <w:tcPr>
            <w:tcW w:w="39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7A2D47" w:rsidP="00CB1C05" w14:paraId="313BEE57" w14:textId="77777777">
            <w:pPr>
              <w:pStyle w:val="TableSubtitle"/>
              <w:rPr>
                <w:rFonts w:asciiTheme="minorHAnsi" w:hAnsiTheme="minorHAnsi" w:cstheme="minorHAnsi"/>
                <w:sz w:val="16"/>
                <w:szCs w:val="16"/>
              </w:rPr>
            </w:pPr>
            <w:r w:rsidRPr="007A2D47">
              <w:t>Use Category</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63333C85" w14:textId="77777777">
            <w:pPr>
              <w:pStyle w:val="TableSubtitle"/>
            </w:pPr>
            <w:r w:rsidRPr="007A2D47">
              <w:t>Cos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3FA5AE02" w14:textId="77777777">
            <w:pPr>
              <w:pStyle w:val="TableSubtitle"/>
            </w:pPr>
            <w:r w:rsidRPr="007A2D47">
              <w:t>Benefi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52114796" w14:textId="77777777">
            <w:pPr>
              <w:pStyle w:val="TableSubtitle"/>
            </w:pPr>
            <w:r w:rsidRPr="007A2D47">
              <w:t>Net Benefits</w:t>
            </w:r>
          </w:p>
        </w:tc>
      </w:tr>
      <w:tr w14:paraId="0236BA85" w14:textId="77777777">
        <w:tblPrEx>
          <w:tblW w:w="13230" w:type="dxa"/>
          <w:tblInd w:w="-360" w:type="dxa"/>
          <w:tblLayout w:type="fixed"/>
          <w:tblCellMar>
            <w:left w:w="0" w:type="dxa"/>
            <w:right w:w="58" w:type="dxa"/>
          </w:tblCellMar>
          <w:tblLook w:val="04A0"/>
        </w:tblPrEx>
        <w:trPr>
          <w:trHeight w:val="278"/>
          <w:tblHeader/>
        </w:trPr>
        <w:tc>
          <w:tcPr>
            <w:tcW w:w="396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5EF87656" w14:textId="77777777">
            <w:pPr>
              <w:pStyle w:val="TableSubtitle"/>
              <w:rPr>
                <w:rFonts w:asciiTheme="minorHAnsi" w:hAnsiTheme="minorHAnsi" w:cstheme="minorHAnsi"/>
                <w:sz w:val="16"/>
                <w:szCs w:val="16"/>
              </w:rPr>
            </w:pP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7CE099BB"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4F7688A1"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11645F55"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52AA075C"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5FE93933"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B5177" w:rsidRPr="00A34252" w:rsidP="00CB1C05" w14:paraId="11443F22" w14:textId="77777777">
            <w:pPr>
              <w:pStyle w:val="TableSubtitle"/>
            </w:pPr>
            <w:r w:rsidRPr="00A34252">
              <w:t>Option 2</w:t>
            </w:r>
          </w:p>
        </w:tc>
      </w:tr>
      <w:tr w14:paraId="495AC35D"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E42F19" w:rsidP="0098637E" w14:paraId="089E3884" w14:textId="77777777">
            <w:pPr>
              <w:pStyle w:val="LTableTextAbt"/>
              <w:rPr>
                <w:szCs w:val="18"/>
                <w:highlight w:val="yellow"/>
              </w:rPr>
            </w:pPr>
            <w:r w:rsidRPr="00E42F19">
              <w:rPr>
                <w:szCs w:val="18"/>
              </w:rPr>
              <w:t>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8EADC46" w14:textId="1C5A6342">
            <w:pPr>
              <w:pStyle w:val="RTableTextAbt"/>
              <w:rPr>
                <w:rFonts w:asciiTheme="majorBidi" w:hAnsiTheme="majorBidi" w:cstheme="majorBidi"/>
                <w:szCs w:val="18"/>
                <w:highlight w:val="yellow"/>
              </w:rPr>
            </w:pPr>
            <w:r>
              <w:rPr>
                <w:szCs w:val="18"/>
              </w:rPr>
              <w:t>$1,99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5113C5E" w14:textId="529E9352">
            <w:pPr>
              <w:pStyle w:val="RTableTextAbt"/>
              <w:rPr>
                <w:rFonts w:asciiTheme="majorBidi" w:hAnsiTheme="majorBidi" w:cstheme="majorBidi"/>
                <w:szCs w:val="18"/>
                <w:highlight w:val="yellow"/>
              </w:rPr>
            </w:pPr>
            <w:r>
              <w:rPr>
                <w:szCs w:val="18"/>
              </w:rPr>
              <w:t>$1,99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2145AFA0" w14:textId="2886A168">
            <w:pPr>
              <w:pStyle w:val="RTableTextAbt"/>
              <w:rPr>
                <w:rFonts w:asciiTheme="majorBidi" w:hAnsiTheme="majorBidi" w:cstheme="majorBidi"/>
                <w:szCs w:val="18"/>
                <w:highlight w:val="yellow"/>
              </w:rPr>
            </w:pPr>
            <w:r>
              <w:rPr>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96F5FED" w14:textId="4FEAECD8">
            <w:pPr>
              <w:pStyle w:val="RTableTextAbt"/>
              <w:rPr>
                <w:rFonts w:asciiTheme="majorBidi" w:hAnsiTheme="majorBidi" w:cstheme="majorBidi"/>
                <w:szCs w:val="18"/>
                <w:highlight w:val="yellow"/>
              </w:rPr>
            </w:pPr>
            <w:r>
              <w:rPr>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0BFAF90" w14:textId="028D010D">
            <w:pPr>
              <w:pStyle w:val="RTableTextAbt"/>
              <w:rPr>
                <w:rFonts w:asciiTheme="majorBidi" w:hAnsiTheme="majorBidi" w:cstheme="majorBidi"/>
                <w:color w:val="FF0000"/>
                <w:szCs w:val="18"/>
                <w:highlight w:val="yellow"/>
              </w:rPr>
            </w:pPr>
            <w:r>
              <w:rPr>
                <w:color w:val="FF0000"/>
                <w:szCs w:val="18"/>
              </w:rPr>
              <w:t>($1,78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4BEDE16" w14:textId="766DF662">
            <w:pPr>
              <w:pStyle w:val="RTableTextAbt"/>
              <w:rPr>
                <w:rFonts w:asciiTheme="majorBidi" w:hAnsiTheme="majorBidi" w:cstheme="majorBidi"/>
                <w:color w:val="FF0000"/>
                <w:szCs w:val="18"/>
                <w:highlight w:val="yellow"/>
              </w:rPr>
            </w:pPr>
            <w:r>
              <w:rPr>
                <w:color w:val="FF0000"/>
                <w:szCs w:val="18"/>
              </w:rPr>
              <w:t>($1,789)</w:t>
            </w:r>
          </w:p>
        </w:tc>
      </w:tr>
      <w:tr w14:paraId="0172A81F"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3A05AAAA" w14:textId="77777777">
            <w:pPr>
              <w:pStyle w:val="LTableTextAbt"/>
              <w:rPr>
                <w:szCs w:val="18"/>
                <w:highlight w:val="yellow"/>
              </w:rPr>
            </w:pPr>
            <w:r w:rsidRPr="00E42F19">
              <w:rPr>
                <w:szCs w:val="18"/>
              </w:rPr>
              <w:t>Import/Repackag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06711A79" w14:textId="73920350">
            <w:pPr>
              <w:pStyle w:val="RTableTextAbt"/>
              <w:rPr>
                <w:rFonts w:asciiTheme="majorBidi" w:hAnsiTheme="majorBidi" w:cstheme="majorBidi"/>
                <w:szCs w:val="18"/>
                <w:highlight w:val="yellow"/>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C1137D9" w14:textId="4396129E">
            <w:pPr>
              <w:pStyle w:val="RTableTextAbt"/>
              <w:rPr>
                <w:rFonts w:asciiTheme="majorBidi" w:hAnsiTheme="majorBidi" w:cstheme="majorBidi"/>
                <w:szCs w:val="18"/>
                <w:highlight w:val="yellow"/>
              </w:rPr>
            </w:pPr>
            <w:r>
              <w:rPr>
                <w:szCs w:val="18"/>
              </w:rPr>
              <w:t>$20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B9859E4" w14:textId="6F55094B">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EBD8CC5" w14:textId="2C52708B">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8CE2EAA" w14:textId="71B4465B">
            <w:pPr>
              <w:pStyle w:val="RTableTextAbt"/>
              <w:rPr>
                <w:rFonts w:asciiTheme="majorBidi" w:hAnsiTheme="majorBidi" w:cstheme="majorBidi"/>
                <w:color w:val="FF0000"/>
                <w:szCs w:val="18"/>
                <w:highlight w:val="yellow"/>
              </w:rPr>
            </w:pPr>
            <w:r>
              <w:rPr>
                <w:color w:val="FF0000"/>
                <w:szCs w:val="18"/>
              </w:rPr>
              <w:t>($20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8E12C70" w14:textId="2BFC044D">
            <w:pPr>
              <w:pStyle w:val="RTableTextAbt"/>
              <w:rPr>
                <w:rFonts w:asciiTheme="majorBidi" w:hAnsiTheme="majorBidi" w:cstheme="majorBidi"/>
                <w:color w:val="FF0000"/>
                <w:szCs w:val="18"/>
                <w:highlight w:val="yellow"/>
              </w:rPr>
            </w:pPr>
            <w:r>
              <w:rPr>
                <w:color w:val="FF0000"/>
                <w:szCs w:val="18"/>
              </w:rPr>
              <w:t>($201)</w:t>
            </w:r>
          </w:p>
        </w:tc>
      </w:tr>
      <w:tr w14:paraId="51B89888"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26A8622A" w14:textId="77777777">
            <w:pPr>
              <w:pStyle w:val="LTableTextAbt"/>
              <w:rPr>
                <w:szCs w:val="18"/>
                <w:highlight w:val="yellow"/>
              </w:rPr>
            </w:pPr>
            <w:r w:rsidRPr="00E42F19">
              <w:rPr>
                <w:szCs w:val="18"/>
              </w:rPr>
              <w:t>Reactant/Intermediat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4CAA1E1" w14:textId="7E3DBF88">
            <w:pPr>
              <w:pStyle w:val="RTableTextAbt"/>
              <w:rPr>
                <w:rFonts w:asciiTheme="majorBidi" w:hAnsiTheme="majorBidi" w:cstheme="majorBidi"/>
                <w:szCs w:val="18"/>
                <w:highlight w:val="yellow"/>
              </w:rPr>
            </w:pPr>
            <w:r>
              <w:rPr>
                <w:szCs w:val="18"/>
              </w:rPr>
              <w:t>$38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CB0F1B2" w14:textId="21E9C223">
            <w:pPr>
              <w:pStyle w:val="RTableTextAbt"/>
              <w:rPr>
                <w:rFonts w:asciiTheme="majorBidi" w:hAnsiTheme="majorBidi" w:cstheme="majorBidi"/>
                <w:szCs w:val="18"/>
                <w:highlight w:val="yellow"/>
              </w:rPr>
            </w:pPr>
            <w:r>
              <w:rPr>
                <w:szCs w:val="18"/>
              </w:rPr>
              <w:t>$38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B34F74A" w14:textId="1FC98AC3">
            <w:pPr>
              <w:pStyle w:val="RTableTextAbt"/>
              <w:rPr>
                <w:rFonts w:asciiTheme="majorBidi" w:hAnsiTheme="majorBidi" w:cstheme="majorBidi"/>
                <w:szCs w:val="18"/>
                <w:highlight w:val="yellow"/>
              </w:rPr>
            </w:pPr>
            <w:r>
              <w:rPr>
                <w:szCs w:val="18"/>
              </w:rPr>
              <w:t>$3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9FFCE3A" w14:textId="11DD30B6">
            <w:pPr>
              <w:pStyle w:val="RTableTextAbt"/>
              <w:rPr>
                <w:rFonts w:asciiTheme="majorBidi" w:hAnsiTheme="majorBidi" w:cstheme="majorBidi"/>
                <w:szCs w:val="18"/>
                <w:highlight w:val="yellow"/>
              </w:rPr>
            </w:pPr>
            <w:r>
              <w:rPr>
                <w:szCs w:val="18"/>
              </w:rPr>
              <w:t>$3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5975E5D" w14:textId="6DA26FBC">
            <w:pPr>
              <w:pStyle w:val="RTableTextAbt"/>
              <w:rPr>
                <w:rFonts w:asciiTheme="majorBidi" w:hAnsiTheme="majorBidi" w:cstheme="majorBidi"/>
                <w:color w:val="FF0000"/>
                <w:szCs w:val="18"/>
                <w:highlight w:val="yellow"/>
              </w:rPr>
            </w:pPr>
            <w:r>
              <w:rPr>
                <w:color w:val="FF0000"/>
                <w:szCs w:val="18"/>
              </w:rPr>
              <w:t>($34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B0BE0B7" w14:textId="0BA5734A">
            <w:pPr>
              <w:pStyle w:val="RTableTextAbt"/>
              <w:rPr>
                <w:rFonts w:asciiTheme="majorBidi" w:hAnsiTheme="majorBidi" w:cstheme="majorBidi"/>
                <w:color w:val="FF0000"/>
                <w:szCs w:val="18"/>
                <w:highlight w:val="yellow"/>
              </w:rPr>
            </w:pPr>
            <w:r>
              <w:rPr>
                <w:color w:val="FF0000"/>
                <w:szCs w:val="18"/>
              </w:rPr>
              <w:t>($346)</w:t>
            </w:r>
          </w:p>
        </w:tc>
      </w:tr>
      <w:tr w14:paraId="60AFDB90"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31C08142" w14:textId="77777777">
            <w:pPr>
              <w:pStyle w:val="LTableTextAbt"/>
              <w:rPr>
                <w:szCs w:val="18"/>
                <w:highlight w:val="yellow"/>
              </w:rPr>
            </w:pPr>
            <w:r w:rsidRPr="00E42F19">
              <w:rPr>
                <w:szCs w:val="18"/>
              </w:rPr>
              <w:t>Processing Aid in Petrochemical 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412B9160" w14:textId="65449840">
            <w:pPr>
              <w:pStyle w:val="RTableTextAbt"/>
              <w:rPr>
                <w:rFonts w:asciiTheme="majorBidi" w:hAnsiTheme="majorBidi" w:cstheme="majorBidi"/>
                <w:szCs w:val="18"/>
                <w:highlight w:val="yellow"/>
              </w:rPr>
            </w:pPr>
            <w:r>
              <w:rPr>
                <w:szCs w:val="18"/>
              </w:rPr>
              <w:t>$1,04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F74E5E5" w14:textId="1391BC33">
            <w:pPr>
              <w:pStyle w:val="RTableTextAbt"/>
              <w:rPr>
                <w:rFonts w:asciiTheme="majorBidi" w:hAnsiTheme="majorBidi" w:cstheme="majorBidi"/>
                <w:szCs w:val="18"/>
                <w:highlight w:val="yellow"/>
              </w:rPr>
            </w:pPr>
            <w:r>
              <w:rPr>
                <w:szCs w:val="18"/>
              </w:rPr>
              <w:t>$1,04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2A449C1" w14:textId="58EDA80C">
            <w:pPr>
              <w:pStyle w:val="RTableTextAbt"/>
              <w:rPr>
                <w:rFonts w:asciiTheme="majorBidi" w:hAnsiTheme="majorBidi" w:cstheme="majorBidi"/>
                <w:szCs w:val="18"/>
                <w:highlight w:val="yellow"/>
              </w:rPr>
            </w:pPr>
            <w:r>
              <w:rPr>
                <w:szCs w:val="18"/>
              </w:rPr>
              <w:t>$2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3AE1021" w14:textId="3054C50E">
            <w:pPr>
              <w:pStyle w:val="RTableTextAbt"/>
              <w:rPr>
                <w:rFonts w:asciiTheme="majorBidi" w:hAnsiTheme="majorBidi" w:cstheme="majorBidi"/>
                <w:szCs w:val="18"/>
                <w:highlight w:val="yellow"/>
              </w:rPr>
            </w:pPr>
            <w:r>
              <w:rPr>
                <w:szCs w:val="18"/>
              </w:rPr>
              <w:t>$2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7ADC9D5" w14:textId="3F1864C1">
            <w:pPr>
              <w:pStyle w:val="RTableTextAbt"/>
              <w:rPr>
                <w:rFonts w:asciiTheme="majorBidi" w:hAnsiTheme="majorBidi" w:cstheme="majorBidi"/>
                <w:color w:val="FF0000"/>
                <w:szCs w:val="18"/>
                <w:highlight w:val="yellow"/>
              </w:rPr>
            </w:pPr>
            <w:r>
              <w:rPr>
                <w:color w:val="FF0000"/>
                <w:szCs w:val="18"/>
              </w:rPr>
              <w:t>($1,01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124ED48" w14:textId="25DE2292">
            <w:pPr>
              <w:pStyle w:val="RTableTextAbt"/>
              <w:rPr>
                <w:rFonts w:asciiTheme="majorBidi" w:hAnsiTheme="majorBidi" w:cstheme="majorBidi"/>
                <w:color w:val="FF0000"/>
                <w:szCs w:val="18"/>
                <w:highlight w:val="yellow"/>
              </w:rPr>
            </w:pPr>
            <w:r>
              <w:rPr>
                <w:color w:val="FF0000"/>
                <w:szCs w:val="18"/>
              </w:rPr>
              <w:t>($1,019)</w:t>
            </w:r>
          </w:p>
        </w:tc>
      </w:tr>
      <w:tr w14:paraId="55D24FA8" w14:textId="77777777" w:rsidTr="00BD1372">
        <w:tblPrEx>
          <w:tblW w:w="13230" w:type="dxa"/>
          <w:tblInd w:w="-360" w:type="dxa"/>
          <w:tblLayout w:type="fixed"/>
          <w:tblCellMar>
            <w:left w:w="0" w:type="dxa"/>
            <w:right w:w="58" w:type="dxa"/>
          </w:tblCellMar>
          <w:tblLook w:val="04A0"/>
        </w:tblPrEx>
        <w:trPr>
          <w:trHeight w:val="206"/>
        </w:trPr>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55871F8B" w14:textId="77777777">
            <w:pPr>
              <w:pStyle w:val="LTableTextAbt"/>
              <w:rPr>
                <w:szCs w:val="18"/>
                <w:highlight w:val="yellow"/>
              </w:rPr>
            </w:pPr>
            <w:r>
              <w:rPr>
                <w:szCs w:val="18"/>
              </w:rPr>
              <w:t>Production of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BD1F77B" w14:textId="55E10870">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10FF750" w14:textId="350DA2E1">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C8F726E" w14:textId="672E64AF">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625D2E9" w14:textId="79D96A55">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418F7A1" w14:textId="24D13A23">
            <w:pPr>
              <w:pStyle w:val="RTableTextAbt"/>
              <w:rPr>
                <w:rFonts w:asciiTheme="majorBidi" w:hAnsiTheme="majorBidi" w:cstheme="majorBidi"/>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CE0C429" w14:textId="09B022EA">
            <w:pPr>
              <w:pStyle w:val="RTableTextAbt"/>
              <w:rPr>
                <w:rFonts w:asciiTheme="majorBidi" w:hAnsiTheme="majorBidi" w:cstheme="majorBidi"/>
                <w:color w:val="FF0000"/>
                <w:szCs w:val="18"/>
                <w:highlight w:val="yellow"/>
              </w:rPr>
            </w:pPr>
            <w:r>
              <w:rPr>
                <w:color w:val="FF0000"/>
                <w:szCs w:val="18"/>
              </w:rPr>
              <w:t>($43)</w:t>
            </w:r>
          </w:p>
        </w:tc>
      </w:tr>
      <w:tr w14:paraId="292AFE64"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0046B621" w14:textId="77777777">
            <w:pPr>
              <w:pStyle w:val="LTableTextAbt"/>
              <w:rPr>
                <w:szCs w:val="18"/>
                <w:highlight w:val="yellow"/>
              </w:rPr>
            </w:pPr>
            <w:r>
              <w:rPr>
                <w:szCs w:val="18"/>
              </w:rPr>
              <w:t>Use as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3C5B827" w14:textId="45382873">
            <w:pPr>
              <w:pStyle w:val="RTableTextAbt"/>
              <w:rPr>
                <w:rFonts w:asciiTheme="majorBidi" w:hAnsiTheme="majorBidi" w:cstheme="majorBidi"/>
                <w:szCs w:val="18"/>
                <w:highlight w:val="yellow"/>
              </w:rPr>
            </w:pPr>
            <w:r>
              <w:rPr>
                <w:szCs w:val="18"/>
              </w:rPr>
              <w:t>$1,42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336716F" w14:textId="16749B85">
            <w:pPr>
              <w:pStyle w:val="RTableTextAbt"/>
              <w:rPr>
                <w:rFonts w:asciiTheme="majorBidi" w:hAnsiTheme="majorBidi" w:cstheme="majorBidi"/>
                <w:szCs w:val="18"/>
                <w:highlight w:val="yellow"/>
              </w:rPr>
            </w:pPr>
            <w:r>
              <w:rPr>
                <w:szCs w:val="18"/>
              </w:rPr>
              <w:t>$1,42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AAA7935" w14:textId="127F0BB2">
            <w:pPr>
              <w:pStyle w:val="RTableTextAbt"/>
              <w:rPr>
                <w:rFonts w:asciiTheme="majorBidi" w:hAnsiTheme="majorBidi" w:cstheme="majorBidi"/>
                <w:szCs w:val="18"/>
                <w:highlight w:val="yellow"/>
              </w:rPr>
            </w:pPr>
            <w:r>
              <w:rPr>
                <w:szCs w:val="18"/>
              </w:rPr>
              <w:t>$1,0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8F89D7B" w14:textId="2EF05EFE">
            <w:pPr>
              <w:pStyle w:val="RTableTextAbt"/>
              <w:rPr>
                <w:rFonts w:asciiTheme="majorBidi" w:hAnsiTheme="majorBidi" w:cstheme="majorBidi"/>
                <w:szCs w:val="18"/>
                <w:highlight w:val="yellow"/>
              </w:rPr>
            </w:pPr>
            <w:r>
              <w:rPr>
                <w:szCs w:val="18"/>
              </w:rPr>
              <w:t>$1,0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4BE2624" w14:textId="5678FA02">
            <w:pPr>
              <w:pStyle w:val="RTableTextAbt"/>
              <w:rPr>
                <w:rFonts w:asciiTheme="majorBidi" w:hAnsiTheme="majorBidi" w:cstheme="majorBidi"/>
                <w:color w:val="FF0000"/>
                <w:szCs w:val="18"/>
                <w:highlight w:val="yellow"/>
              </w:rPr>
            </w:pPr>
            <w:r>
              <w:rPr>
                <w:color w:val="FF0000"/>
                <w:szCs w:val="18"/>
              </w:rPr>
              <w:t>($4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DC9FE3B" w14:textId="7A1C005B">
            <w:pPr>
              <w:pStyle w:val="RTableTextAbt"/>
              <w:rPr>
                <w:rFonts w:asciiTheme="majorBidi" w:hAnsiTheme="majorBidi" w:cstheme="majorBidi"/>
                <w:color w:val="FF0000"/>
                <w:szCs w:val="18"/>
              </w:rPr>
            </w:pPr>
            <w:r>
              <w:rPr>
                <w:color w:val="FF0000"/>
                <w:szCs w:val="18"/>
              </w:rPr>
              <w:t>($403)</w:t>
            </w:r>
          </w:p>
        </w:tc>
      </w:tr>
      <w:tr w14:paraId="0E829E3F"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716E1DD0" w14:textId="77777777">
            <w:pPr>
              <w:pStyle w:val="LTableTextAbt"/>
              <w:rPr>
                <w:szCs w:val="18"/>
                <w:highlight w:val="yellow"/>
              </w:rPr>
            </w:pPr>
            <w:r>
              <w:rPr>
                <w:szCs w:val="18"/>
              </w:rPr>
              <w:t>Vapor Degreasing: Open Top Vapor Degreasing (OT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87AAC73" w14:textId="1F4696E6">
            <w:pPr>
              <w:pStyle w:val="RTableTextAbt"/>
              <w:rPr>
                <w:rFonts w:asciiTheme="majorBidi" w:hAnsiTheme="majorBidi" w:cstheme="majorBidi"/>
                <w:szCs w:val="18"/>
                <w:highlight w:val="yellow"/>
              </w:rPr>
            </w:pPr>
            <w:r>
              <w:rPr>
                <w:szCs w:val="18"/>
              </w:rPr>
              <w:t>$11,58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536833C" w14:textId="7217C87F">
            <w:pPr>
              <w:pStyle w:val="RTableTextAbt"/>
              <w:rPr>
                <w:rFonts w:asciiTheme="majorBidi" w:hAnsiTheme="majorBidi" w:cstheme="majorBidi"/>
                <w:szCs w:val="18"/>
                <w:highlight w:val="yellow"/>
              </w:rPr>
            </w:pPr>
            <w:r>
              <w:rPr>
                <w:szCs w:val="18"/>
              </w:rPr>
              <w:t>$27,20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75544E7" w14:textId="1573B344">
            <w:pPr>
              <w:pStyle w:val="RTableTextAbt"/>
              <w:rPr>
                <w:rFonts w:asciiTheme="majorBidi" w:hAnsiTheme="majorBidi" w:cstheme="majorBidi"/>
                <w:szCs w:val="18"/>
                <w:highlight w:val="yellow"/>
              </w:rPr>
            </w:pPr>
            <w:r>
              <w:rPr>
                <w:szCs w:val="18"/>
              </w:rPr>
              <w:t>$53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D411CEC" w14:textId="12B0E663">
            <w:pPr>
              <w:pStyle w:val="RTableTextAbt"/>
              <w:rPr>
                <w:rFonts w:asciiTheme="majorBidi" w:hAnsiTheme="majorBidi" w:cstheme="majorBidi"/>
                <w:szCs w:val="18"/>
                <w:highlight w:val="yellow"/>
              </w:rPr>
            </w:pPr>
            <w:r>
              <w:rPr>
                <w:szCs w:val="18"/>
              </w:rPr>
              <w:t>$30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5FF5CC2" w14:textId="27831DA9">
            <w:pPr>
              <w:pStyle w:val="RTableTextAbt"/>
              <w:rPr>
                <w:rFonts w:asciiTheme="majorBidi" w:hAnsiTheme="majorBidi" w:cstheme="majorBidi"/>
                <w:color w:val="FF0000"/>
                <w:szCs w:val="18"/>
                <w:highlight w:val="yellow"/>
              </w:rPr>
            </w:pPr>
            <w:r>
              <w:rPr>
                <w:color w:val="FF0000"/>
                <w:szCs w:val="18"/>
              </w:rPr>
              <w:t>($11,05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0963BD8" w14:textId="6C15B0FC">
            <w:pPr>
              <w:pStyle w:val="RTableTextAbt"/>
              <w:rPr>
                <w:rFonts w:asciiTheme="majorBidi" w:hAnsiTheme="majorBidi" w:cstheme="majorBidi"/>
                <w:color w:val="FF0000"/>
                <w:szCs w:val="18"/>
              </w:rPr>
            </w:pPr>
            <w:r>
              <w:rPr>
                <w:color w:val="FF0000"/>
                <w:szCs w:val="18"/>
              </w:rPr>
              <w:t>($26,900)</w:t>
            </w:r>
          </w:p>
        </w:tc>
      </w:tr>
      <w:tr w14:paraId="098FDEF1"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43FD8305" w14:textId="77777777">
            <w:pPr>
              <w:pStyle w:val="LTableTextAbt"/>
              <w:rPr>
                <w:szCs w:val="18"/>
                <w:highlight w:val="yellow"/>
              </w:rPr>
            </w:pPr>
            <w:r>
              <w:rPr>
                <w:szCs w:val="18"/>
              </w:rPr>
              <w:t>Vapor Degreasing: Enclosed Vapor Degreasing (E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F983021" w14:textId="1733B686">
            <w:pPr>
              <w:pStyle w:val="RTableTextAbt"/>
              <w:rPr>
                <w:rFonts w:asciiTheme="majorBidi" w:hAnsiTheme="majorBidi" w:cstheme="majorBidi"/>
                <w:szCs w:val="18"/>
                <w:highlight w:val="yellow"/>
              </w:rPr>
            </w:pPr>
            <w:r>
              <w:rPr>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C7B4F9C" w14:textId="35EDF9A3">
            <w:pPr>
              <w:pStyle w:val="RTableTextAbt"/>
              <w:rPr>
                <w:rFonts w:asciiTheme="majorBidi" w:hAnsiTheme="majorBidi" w:cstheme="majorBidi"/>
                <w:szCs w:val="18"/>
                <w:highlight w:val="yellow"/>
              </w:rPr>
            </w:pPr>
            <w:r>
              <w:rPr>
                <w:szCs w:val="18"/>
              </w:rPr>
              <w:t>$4,48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1A9E39E" w14:textId="058EBC95">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D8E1D55" w14:textId="4FE555DA">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0082629" w14:textId="2C1B6F1A">
            <w:pPr>
              <w:pStyle w:val="RTableTextAbt"/>
              <w:rPr>
                <w:rFonts w:asciiTheme="majorBidi" w:hAnsiTheme="majorBidi" w:cstheme="majorBidi"/>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3ACDC65" w14:textId="3382094B">
            <w:pPr>
              <w:pStyle w:val="RTableTextAbt"/>
              <w:rPr>
                <w:rFonts w:asciiTheme="majorBidi" w:hAnsiTheme="majorBidi" w:cstheme="majorBidi"/>
                <w:color w:val="FF0000"/>
                <w:szCs w:val="18"/>
              </w:rPr>
            </w:pPr>
            <w:r>
              <w:rPr>
                <w:color w:val="FF0000"/>
                <w:szCs w:val="18"/>
              </w:rPr>
              <w:t>($4,480)</w:t>
            </w:r>
          </w:p>
        </w:tc>
      </w:tr>
      <w:tr w14:paraId="46FA1EBD" w14:textId="77777777" w:rsidTr="00BD1372">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8637E" w:rsidRPr="00E42F19" w:rsidP="0098637E" w14:paraId="6F688BA1" w14:textId="77777777">
            <w:pPr>
              <w:pStyle w:val="LTableTextAbt"/>
              <w:rPr>
                <w:szCs w:val="18"/>
                <w:highlight w:val="yellow"/>
              </w:rPr>
            </w:pPr>
            <w:r>
              <w:rPr>
                <w:szCs w:val="18"/>
              </w:rPr>
              <w:t>Vapor Degreasing: Conveyorized Vapor Degreasing (C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8C195A7" w14:textId="1EAB5BB6">
            <w:pPr>
              <w:pStyle w:val="RTableTextAbt"/>
              <w:rPr>
                <w:rFonts w:asciiTheme="majorBidi" w:hAnsiTheme="majorBidi" w:cstheme="majorBidi"/>
                <w:szCs w:val="18"/>
                <w:highlight w:val="yellow"/>
              </w:rPr>
            </w:pPr>
            <w:r>
              <w:rPr>
                <w:szCs w:val="18"/>
              </w:rPr>
              <w:t>$68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596EC60" w14:textId="2EEA2A50">
            <w:pPr>
              <w:pStyle w:val="RTableTextAbt"/>
              <w:rPr>
                <w:rFonts w:asciiTheme="majorBidi" w:hAnsiTheme="majorBidi" w:cstheme="majorBidi"/>
                <w:szCs w:val="18"/>
                <w:highlight w:val="yellow"/>
              </w:rPr>
            </w:pPr>
            <w:r>
              <w:rPr>
                <w:szCs w:val="18"/>
              </w:rPr>
              <w:t>$68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9F70E5F" w14:textId="686606B1">
            <w:pPr>
              <w:pStyle w:val="RTableTextAbt"/>
              <w:rPr>
                <w:rFonts w:asciiTheme="majorBidi" w:hAnsiTheme="majorBidi" w:cstheme="majorBidi"/>
                <w:szCs w:val="18"/>
                <w:highlight w:val="yellow"/>
              </w:rPr>
            </w:pPr>
            <w:r>
              <w:rPr>
                <w:szCs w:val="18"/>
              </w:rPr>
              <w:t>$13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5EF10C7" w14:textId="2D1BA704">
            <w:pPr>
              <w:pStyle w:val="RTableTextAbt"/>
              <w:rPr>
                <w:rFonts w:asciiTheme="majorBidi" w:hAnsiTheme="majorBidi" w:cstheme="majorBidi"/>
                <w:szCs w:val="18"/>
              </w:rPr>
            </w:pPr>
            <w:r>
              <w:rPr>
                <w:szCs w:val="18"/>
              </w:rPr>
              <w:t>$13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F6379F6" w14:textId="18E321D1">
            <w:pPr>
              <w:pStyle w:val="RTableTextAbt"/>
              <w:rPr>
                <w:rFonts w:asciiTheme="majorBidi" w:hAnsiTheme="majorBidi" w:cstheme="majorBidi"/>
                <w:color w:val="FF0000"/>
                <w:szCs w:val="18"/>
                <w:highlight w:val="yellow"/>
              </w:rPr>
            </w:pPr>
            <w:r>
              <w:rPr>
                <w:color w:val="FF0000"/>
                <w:szCs w:val="18"/>
              </w:rPr>
              <w:t>($55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64A99C7" w14:textId="5C950ED7">
            <w:pPr>
              <w:pStyle w:val="RTableTextAbt"/>
              <w:rPr>
                <w:rFonts w:asciiTheme="majorBidi" w:hAnsiTheme="majorBidi" w:cstheme="majorBidi"/>
                <w:color w:val="FF0000"/>
                <w:szCs w:val="18"/>
              </w:rPr>
            </w:pPr>
            <w:r>
              <w:rPr>
                <w:color w:val="FF0000"/>
                <w:szCs w:val="18"/>
              </w:rPr>
              <w:t>($552)</w:t>
            </w:r>
          </w:p>
        </w:tc>
      </w:tr>
      <w:tr w14:paraId="4CAA2558"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047A2263" w14:textId="77777777">
            <w:pPr>
              <w:pStyle w:val="LTableTextAbt"/>
              <w:rPr>
                <w:highlight w:val="yellow"/>
              </w:rPr>
            </w:pPr>
            <w:r>
              <w:rPr>
                <w:szCs w:val="18"/>
              </w:rPr>
              <w:t>Recycling and Dispos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5C85EEC1" w14:textId="5D67259F">
            <w:pPr>
              <w:pStyle w:val="RTableTextAbt"/>
              <w:rPr>
                <w:rFonts w:asciiTheme="majorBidi" w:hAnsiTheme="majorBidi" w:cstheme="majorBidi"/>
                <w:szCs w:val="18"/>
                <w:highlight w:val="yellow"/>
              </w:rPr>
            </w:pPr>
            <w:r>
              <w:rPr>
                <w:szCs w:val="18"/>
              </w:rPr>
              <w:t>$77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9254432" w14:textId="591B2498">
            <w:pPr>
              <w:pStyle w:val="RTableTextAbt"/>
              <w:rPr>
                <w:rFonts w:asciiTheme="majorBidi" w:hAnsiTheme="majorBidi" w:cstheme="majorBidi"/>
                <w:szCs w:val="18"/>
                <w:highlight w:val="yellow"/>
              </w:rPr>
            </w:pPr>
            <w:r>
              <w:rPr>
                <w:szCs w:val="18"/>
              </w:rPr>
              <w:t>$77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5B60316" w14:textId="0157C146">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2A1436C" w14:textId="1E9E5D0B">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FA47DAC" w14:textId="3C6434D5">
            <w:pPr>
              <w:pStyle w:val="RTableTextAbt"/>
              <w:rPr>
                <w:rFonts w:asciiTheme="majorBidi" w:hAnsiTheme="majorBidi" w:cstheme="majorBidi"/>
                <w:color w:val="FF0000"/>
                <w:szCs w:val="18"/>
                <w:highlight w:val="yellow"/>
              </w:rPr>
            </w:pPr>
            <w:r>
              <w:rPr>
                <w:color w:val="FF0000"/>
                <w:szCs w:val="18"/>
              </w:rPr>
              <w:t>($76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475F7A4" w14:textId="6B4B9971">
            <w:pPr>
              <w:pStyle w:val="RTableTextAbt"/>
              <w:rPr>
                <w:rFonts w:asciiTheme="majorBidi" w:hAnsiTheme="majorBidi" w:cstheme="majorBidi"/>
                <w:color w:val="FF0000"/>
                <w:szCs w:val="18"/>
                <w:highlight w:val="yellow"/>
              </w:rPr>
            </w:pPr>
            <w:r>
              <w:rPr>
                <w:color w:val="FF0000"/>
                <w:szCs w:val="18"/>
              </w:rPr>
              <w:t>($767)</w:t>
            </w:r>
          </w:p>
        </w:tc>
      </w:tr>
      <w:tr w14:paraId="527AAA15"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366787D9" w14:textId="77777777">
            <w:pPr>
              <w:pStyle w:val="LTableTextAbt"/>
              <w:rPr>
                <w:highlight w:val="yellow"/>
              </w:rPr>
            </w:pPr>
            <w:r>
              <w:rPr>
                <w:szCs w:val="18"/>
              </w:rPr>
              <w:t>Laboratory Chemical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CD3525E" w14:textId="4E4A8647">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20BC561" w14:textId="1C0E1FF2">
            <w:pPr>
              <w:pStyle w:val="RTableTextAbt"/>
              <w:rPr>
                <w:rFonts w:asciiTheme="majorBidi" w:hAnsiTheme="majorBidi" w:cstheme="majorBidi"/>
                <w:szCs w:val="18"/>
                <w:highlight w:val="yellow"/>
              </w:rPr>
            </w:pPr>
            <w:r>
              <w:rPr>
                <w:szCs w:val="18"/>
              </w:rPr>
              <w:t>$11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89FDCEC" w14:textId="64EC4BB2">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7EB3CE6" w14:textId="5820E220">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68C245C" w14:textId="008FC623">
            <w:pPr>
              <w:pStyle w:val="RTableTextAbt"/>
              <w:rPr>
                <w:rFonts w:asciiTheme="majorBidi" w:hAnsiTheme="majorBidi" w:cstheme="majorBidi"/>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95BD155" w14:textId="26B0DE65">
            <w:pPr>
              <w:pStyle w:val="RTableTextAbt"/>
              <w:rPr>
                <w:rFonts w:asciiTheme="majorBidi" w:hAnsiTheme="majorBidi" w:cstheme="majorBidi"/>
                <w:color w:val="FF0000"/>
                <w:szCs w:val="18"/>
                <w:highlight w:val="yellow"/>
              </w:rPr>
            </w:pPr>
            <w:r>
              <w:rPr>
                <w:color w:val="FF0000"/>
                <w:szCs w:val="18"/>
              </w:rPr>
              <w:t>($111)</w:t>
            </w:r>
          </w:p>
        </w:tc>
      </w:tr>
      <w:tr w14:paraId="4AAEF7EC"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46DBB960" w14:textId="77777777">
            <w:pPr>
              <w:pStyle w:val="LTableTextAbt"/>
              <w:rPr>
                <w:highlight w:val="yellow"/>
              </w:rPr>
            </w:pPr>
            <w:r>
              <w:rPr>
                <w:szCs w:val="18"/>
              </w:rPr>
              <w:t>Processing Aid, except petrochemic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7663783B" w14:textId="6A508C93">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1085FE6" w14:textId="2F2DDE79">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953ED1F" w14:textId="0DBC9BE1">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3BC8DB0" w14:textId="17B4CB00">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3946118" w14:textId="0DDC84B0">
            <w:pPr>
              <w:pStyle w:val="RTableTextAbt"/>
              <w:rPr>
                <w:rFonts w:asciiTheme="majorBidi" w:hAnsiTheme="majorBidi" w:cstheme="majorBidi"/>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E5DAC7C" w14:textId="5FDB0490">
            <w:pPr>
              <w:pStyle w:val="RTableTextAbt"/>
              <w:rPr>
                <w:rFonts w:asciiTheme="majorBidi" w:hAnsiTheme="majorBidi" w:cstheme="majorBidi"/>
                <w:color w:val="FF0000"/>
                <w:szCs w:val="18"/>
                <w:highlight w:val="yellow"/>
              </w:rPr>
            </w:pPr>
            <w:r>
              <w:rPr>
                <w:color w:val="FF0000"/>
                <w:szCs w:val="18"/>
              </w:rPr>
              <w:t>($32)</w:t>
            </w:r>
          </w:p>
        </w:tc>
      </w:tr>
      <w:tr w14:paraId="34978636"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356A01A3" w14:textId="77777777">
            <w:pPr>
              <w:pStyle w:val="LTableTextAbt"/>
              <w:rPr>
                <w:highlight w:val="yellow"/>
              </w:rPr>
            </w:pPr>
            <w:r>
              <w:rPr>
                <w:szCs w:val="18"/>
              </w:rPr>
              <w:t>Adhesives and Seal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ECD8915" w14:textId="704B0417">
            <w:pPr>
              <w:pStyle w:val="RTableTextAbt"/>
              <w:rPr>
                <w:rFonts w:asciiTheme="majorBidi" w:hAnsiTheme="majorBidi" w:cstheme="majorBidi"/>
                <w:szCs w:val="18"/>
                <w:highlight w:val="yellow"/>
              </w:rPr>
            </w:pPr>
            <w:r>
              <w:rPr>
                <w:szCs w:val="18"/>
              </w:rPr>
              <w:t>$18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E10AD50" w14:textId="08E8E942">
            <w:pPr>
              <w:pStyle w:val="RTableTextAbt"/>
              <w:rPr>
                <w:rFonts w:asciiTheme="majorBidi" w:hAnsiTheme="majorBidi" w:cstheme="majorBidi"/>
                <w:szCs w:val="18"/>
                <w:highlight w:val="yellow"/>
              </w:rPr>
            </w:pPr>
            <w:r>
              <w:rPr>
                <w:szCs w:val="18"/>
              </w:rPr>
              <w:t>$18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0D5C93B" w14:textId="6A49490A">
            <w:pPr>
              <w:pStyle w:val="RTableTextAbt"/>
              <w:rPr>
                <w:rFonts w:asciiTheme="majorBidi" w:hAnsiTheme="majorBidi" w:cstheme="majorBidi"/>
                <w:szCs w:val="18"/>
                <w:highlight w:val="yellow"/>
              </w:rPr>
            </w:pPr>
            <w:r>
              <w:rPr>
                <w:szCs w:val="18"/>
              </w:rPr>
              <w:t>$59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49596F3" w14:textId="1883EA17">
            <w:pPr>
              <w:pStyle w:val="RTableTextAbt"/>
              <w:rPr>
                <w:rFonts w:asciiTheme="majorBidi" w:hAnsiTheme="majorBidi" w:cstheme="majorBidi"/>
                <w:szCs w:val="18"/>
                <w:highlight w:val="yellow"/>
              </w:rPr>
            </w:pPr>
            <w:r>
              <w:rPr>
                <w:szCs w:val="18"/>
              </w:rPr>
              <w:t>$59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9CCE329" w14:textId="17B82596">
            <w:pPr>
              <w:pStyle w:val="RTableTextAbt"/>
              <w:rPr>
                <w:rFonts w:asciiTheme="majorBidi" w:hAnsiTheme="majorBidi" w:cstheme="majorBidi"/>
                <w:szCs w:val="18"/>
                <w:highlight w:val="yellow"/>
              </w:rPr>
            </w:pPr>
            <w:r>
              <w:rPr>
                <w:szCs w:val="18"/>
              </w:rPr>
              <w:t xml:space="preserve">$41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433718A" w14:textId="0E86ABEF">
            <w:pPr>
              <w:pStyle w:val="RTableTextAbt"/>
              <w:rPr>
                <w:rFonts w:asciiTheme="majorBidi" w:hAnsiTheme="majorBidi" w:cstheme="majorBidi"/>
                <w:szCs w:val="18"/>
                <w:highlight w:val="yellow"/>
              </w:rPr>
            </w:pPr>
            <w:r>
              <w:rPr>
                <w:szCs w:val="18"/>
              </w:rPr>
              <w:t xml:space="preserve">$413 </w:t>
            </w:r>
          </w:p>
        </w:tc>
      </w:tr>
      <w:tr w14:paraId="1925B6DA"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34049F9B" w14:textId="77777777">
            <w:pPr>
              <w:pStyle w:val="LTableTextAbt"/>
              <w:rPr>
                <w:highlight w:val="yellow"/>
              </w:rPr>
            </w:pPr>
            <w:r>
              <w:rPr>
                <w:szCs w:val="18"/>
              </w:rPr>
              <w:t>Paint and Coating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06BDCEB" w14:textId="5F7EAB64">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506F485" w14:textId="198204AE">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6DF614A" w14:textId="2BFA4986">
            <w:pPr>
              <w:pStyle w:val="RTableTextAbt"/>
              <w:rPr>
                <w:rFonts w:asciiTheme="majorBidi" w:hAnsiTheme="majorBidi" w:cstheme="majorBidi"/>
                <w:szCs w:val="18"/>
                <w:highlight w:val="yellow"/>
              </w:rPr>
            </w:pPr>
            <w:r>
              <w:rPr>
                <w:szCs w:val="18"/>
              </w:rPr>
              <w:t>$15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2A43EF5" w14:textId="3BE36A01">
            <w:pPr>
              <w:pStyle w:val="RTableTextAbt"/>
              <w:rPr>
                <w:rFonts w:asciiTheme="majorBidi" w:hAnsiTheme="majorBidi" w:cstheme="majorBidi"/>
                <w:szCs w:val="18"/>
                <w:highlight w:val="yellow"/>
              </w:rPr>
            </w:pPr>
            <w:r>
              <w:rPr>
                <w:szCs w:val="18"/>
              </w:rPr>
              <w:t>$15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2100623" w14:textId="1E66776A">
            <w:pPr>
              <w:pStyle w:val="RTableTextAbt"/>
              <w:rPr>
                <w:rFonts w:asciiTheme="majorBidi" w:hAnsiTheme="majorBidi" w:cstheme="majorBidi"/>
                <w:szCs w:val="18"/>
                <w:highlight w:val="yellow"/>
              </w:rPr>
            </w:pPr>
            <w:r>
              <w:rPr>
                <w:szCs w:val="18"/>
              </w:rPr>
              <w:t xml:space="preserve">$148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BC82AFC" w14:textId="5BFFE92F">
            <w:pPr>
              <w:pStyle w:val="RTableTextAbt"/>
              <w:rPr>
                <w:rFonts w:asciiTheme="majorBidi" w:hAnsiTheme="majorBidi" w:cstheme="majorBidi"/>
                <w:szCs w:val="18"/>
                <w:highlight w:val="yellow"/>
              </w:rPr>
            </w:pPr>
            <w:r>
              <w:rPr>
                <w:szCs w:val="18"/>
              </w:rPr>
              <w:t xml:space="preserve">$148 </w:t>
            </w:r>
          </w:p>
        </w:tc>
      </w:tr>
      <w:tr w14:paraId="5D71290F"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bottom"/>
          </w:tcPr>
          <w:p w:rsidR="0098637E" w:rsidRPr="009A3D7B" w:rsidP="0098637E" w14:paraId="56E4909A" w14:textId="77777777">
            <w:pPr>
              <w:pStyle w:val="LTableTextAbt"/>
            </w:pPr>
            <w:r w:rsidRPr="0084123C">
              <w:rPr>
                <w:szCs w:val="18"/>
              </w:rPr>
              <w:t>Aerosol Spray Cleaning/Degreasing except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198C41C2" w14:textId="03A19B73">
            <w:pPr>
              <w:pStyle w:val="RTableTextAbt"/>
              <w:rPr>
                <w:rFonts w:asciiTheme="majorBidi" w:hAnsiTheme="majorBidi" w:cstheme="majorBidi"/>
                <w:szCs w:val="18"/>
                <w:highlight w:val="yellow"/>
              </w:rPr>
            </w:pPr>
            <w:r>
              <w:rPr>
                <w:szCs w:val="18"/>
              </w:rPr>
              <w:t>$97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4C372D7" w14:textId="69D5496A">
            <w:pPr>
              <w:pStyle w:val="RTableTextAbt"/>
              <w:rPr>
                <w:rFonts w:asciiTheme="majorBidi" w:hAnsiTheme="majorBidi" w:cstheme="majorBidi"/>
                <w:szCs w:val="18"/>
                <w:highlight w:val="yellow"/>
              </w:rPr>
            </w:pPr>
            <w:r>
              <w:rPr>
                <w:szCs w:val="18"/>
              </w:rPr>
              <w:t>$97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91960E5" w14:textId="366E6204">
            <w:pPr>
              <w:pStyle w:val="RTableTextAbt"/>
              <w:rPr>
                <w:rFonts w:asciiTheme="majorBidi" w:hAnsiTheme="majorBidi" w:cstheme="majorBidi"/>
                <w:szCs w:val="18"/>
                <w:highlight w:val="yellow"/>
              </w:rPr>
            </w:pPr>
            <w:r>
              <w:rPr>
                <w:szCs w:val="18"/>
              </w:rPr>
              <w:t>$25,87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DA71345" w14:textId="43B30C9E">
            <w:pPr>
              <w:pStyle w:val="RTableTextAbt"/>
              <w:rPr>
                <w:rFonts w:asciiTheme="majorBidi" w:hAnsiTheme="majorBidi" w:cstheme="majorBidi"/>
                <w:szCs w:val="18"/>
                <w:highlight w:val="yellow"/>
              </w:rPr>
            </w:pPr>
            <w:r>
              <w:rPr>
                <w:szCs w:val="18"/>
              </w:rPr>
              <w:t>$25,8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D9B355A" w14:textId="46F7E915">
            <w:pPr>
              <w:pStyle w:val="RTableTextAbt"/>
              <w:rPr>
                <w:rFonts w:asciiTheme="majorBidi" w:hAnsiTheme="majorBidi" w:cstheme="majorBidi"/>
                <w:color w:val="FF0000"/>
                <w:szCs w:val="18"/>
                <w:highlight w:val="yellow"/>
              </w:rPr>
            </w:pPr>
            <w:r>
              <w:rPr>
                <w:szCs w:val="18"/>
              </w:rPr>
              <w:t xml:space="preserve">$24,899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65A9E22" w14:textId="2FB5A2BF">
            <w:pPr>
              <w:pStyle w:val="RTableTextAbt"/>
              <w:rPr>
                <w:rFonts w:asciiTheme="majorBidi" w:hAnsiTheme="majorBidi" w:cstheme="majorBidi"/>
                <w:color w:val="FF0000"/>
                <w:szCs w:val="18"/>
                <w:highlight w:val="yellow"/>
              </w:rPr>
            </w:pPr>
            <w:r>
              <w:rPr>
                <w:szCs w:val="18"/>
              </w:rPr>
              <w:t xml:space="preserve">$24,899 </w:t>
            </w:r>
          </w:p>
        </w:tc>
      </w:tr>
      <w:tr w14:paraId="7ECB5E4B"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7D2024" w:rsidP="0098637E" w14:paraId="594112D1" w14:textId="77777777">
            <w:pPr>
              <w:pStyle w:val="LTableTextAbt"/>
            </w:pPr>
            <w:r>
              <w:rPr>
                <w:szCs w:val="18"/>
              </w:rPr>
              <w:t>Aerosol Spray Cleaning/Degreasing -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307BCB1F" w14:textId="6631443D">
            <w:pPr>
              <w:pStyle w:val="RTableTextAbt"/>
              <w:rPr>
                <w:rFonts w:asciiTheme="majorBidi" w:hAnsiTheme="majorBidi" w:cstheme="majorBidi"/>
                <w:szCs w:val="18"/>
              </w:rPr>
            </w:pPr>
            <w:r>
              <w:rPr>
                <w:szCs w:val="18"/>
              </w:rPr>
              <w:t>$20,4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82C2D05" w14:textId="0B13C39C">
            <w:pPr>
              <w:pStyle w:val="RTableTextAbt"/>
              <w:rPr>
                <w:rFonts w:asciiTheme="majorBidi" w:hAnsiTheme="majorBidi" w:cstheme="majorBidi"/>
                <w:szCs w:val="18"/>
              </w:rPr>
            </w:pPr>
            <w:r>
              <w:rPr>
                <w:szCs w:val="18"/>
              </w:rPr>
              <w:t>$20,46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1C7DA9A" w14:textId="1043FD49">
            <w:pPr>
              <w:pStyle w:val="RTableTextAbt"/>
              <w:rPr>
                <w:rFonts w:asciiTheme="majorBidi" w:hAnsiTheme="majorBidi" w:cstheme="majorBidi"/>
                <w:szCs w:val="18"/>
              </w:rPr>
            </w:pPr>
            <w:r>
              <w:rPr>
                <w:szCs w:val="18"/>
              </w:rPr>
              <w:t>$12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B1A3238" w14:textId="1B58832F">
            <w:pPr>
              <w:pStyle w:val="RTableTextAbt"/>
              <w:rPr>
                <w:rFonts w:asciiTheme="majorBidi" w:hAnsiTheme="majorBidi" w:cstheme="majorBidi"/>
                <w:szCs w:val="18"/>
              </w:rPr>
            </w:pPr>
            <w:r>
              <w:rPr>
                <w:szCs w:val="18"/>
              </w:rPr>
              <w:t>$12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70553F3" w14:textId="2DAD5540">
            <w:pPr>
              <w:pStyle w:val="RTableTextAbt"/>
              <w:rPr>
                <w:rFonts w:asciiTheme="majorBidi" w:hAnsiTheme="majorBidi" w:cstheme="majorBidi"/>
                <w:color w:val="FF0000"/>
                <w:szCs w:val="18"/>
              </w:rPr>
            </w:pPr>
            <w:r>
              <w:rPr>
                <w:color w:val="FF0000"/>
                <w:szCs w:val="18"/>
              </w:rPr>
              <w:t>($20,34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27287AB" w14:textId="6DAC5469">
            <w:pPr>
              <w:pStyle w:val="RTableTextAbt"/>
              <w:rPr>
                <w:rFonts w:asciiTheme="majorBidi" w:hAnsiTheme="majorBidi" w:cstheme="majorBidi"/>
                <w:color w:val="FF0000"/>
                <w:szCs w:val="18"/>
              </w:rPr>
            </w:pPr>
            <w:r>
              <w:rPr>
                <w:color w:val="FF0000"/>
                <w:szCs w:val="18"/>
              </w:rPr>
              <w:t>($20,344)</w:t>
            </w:r>
          </w:p>
        </w:tc>
      </w:tr>
      <w:tr w14:paraId="63302F23"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5AED65C6" w14:textId="77777777">
            <w:pPr>
              <w:pStyle w:val="LTableTextAbt"/>
              <w:rPr>
                <w:highlight w:val="yellow"/>
              </w:rPr>
            </w:pPr>
            <w:r>
              <w:rPr>
                <w:szCs w:val="18"/>
              </w:rPr>
              <w:t>Liquid and Spray Batch Cold Clean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60663784" w14:textId="072F2A06">
            <w:pPr>
              <w:pStyle w:val="RTableTextAbt"/>
              <w:rPr>
                <w:rFonts w:asciiTheme="majorBidi" w:hAnsiTheme="majorBidi" w:cstheme="majorBidi"/>
                <w:szCs w:val="18"/>
                <w:highlight w:val="yellow"/>
              </w:rPr>
            </w:pPr>
            <w:r>
              <w:rPr>
                <w:szCs w:val="18"/>
              </w:rPr>
              <w:t>$4,47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C6CB3F2" w14:textId="376BCE9E">
            <w:pPr>
              <w:pStyle w:val="RTableTextAbt"/>
              <w:rPr>
                <w:rFonts w:asciiTheme="majorBidi" w:hAnsiTheme="majorBidi" w:cstheme="majorBidi"/>
                <w:szCs w:val="18"/>
                <w:highlight w:val="yellow"/>
              </w:rPr>
            </w:pPr>
            <w:r>
              <w:rPr>
                <w:szCs w:val="18"/>
              </w:rPr>
              <w:t>$4,47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1402176" w14:textId="3DE26435">
            <w:pPr>
              <w:pStyle w:val="RTableTextAbt"/>
              <w:rPr>
                <w:rFonts w:asciiTheme="majorBidi" w:hAnsiTheme="majorBidi" w:cstheme="majorBidi"/>
                <w:szCs w:val="18"/>
                <w:highlight w:val="yellow"/>
              </w:rPr>
            </w:pPr>
            <w:r>
              <w:rPr>
                <w:szCs w:val="18"/>
              </w:rPr>
              <w:t>$20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1450577A" w14:textId="312B12CE">
            <w:pPr>
              <w:pStyle w:val="RTableTextAbt"/>
              <w:rPr>
                <w:rFonts w:asciiTheme="majorBidi" w:hAnsiTheme="majorBidi" w:cstheme="majorBidi"/>
                <w:szCs w:val="18"/>
                <w:highlight w:val="yellow"/>
              </w:rPr>
            </w:pPr>
            <w:r>
              <w:rPr>
                <w:szCs w:val="18"/>
              </w:rPr>
              <w:t>$20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938B238" w14:textId="5C7D4299">
            <w:pPr>
              <w:pStyle w:val="RTableTextAbt"/>
              <w:rPr>
                <w:rFonts w:asciiTheme="majorBidi" w:hAnsiTheme="majorBidi" w:cstheme="majorBidi"/>
                <w:color w:val="FF0000"/>
                <w:szCs w:val="18"/>
                <w:highlight w:val="yellow"/>
              </w:rPr>
            </w:pPr>
            <w:r>
              <w:rPr>
                <w:color w:val="FF0000"/>
                <w:szCs w:val="18"/>
              </w:rPr>
              <w:t>($4,2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F19FDF3" w14:textId="4C70D8A6">
            <w:pPr>
              <w:pStyle w:val="RTableTextAbt"/>
              <w:rPr>
                <w:rFonts w:asciiTheme="majorBidi" w:hAnsiTheme="majorBidi" w:cstheme="majorBidi"/>
                <w:color w:val="FF0000"/>
                <w:szCs w:val="18"/>
                <w:highlight w:val="yellow"/>
              </w:rPr>
            </w:pPr>
            <w:r>
              <w:rPr>
                <w:color w:val="FF0000"/>
                <w:szCs w:val="18"/>
              </w:rPr>
              <w:t>($4,272)</w:t>
            </w:r>
          </w:p>
        </w:tc>
      </w:tr>
      <w:tr w14:paraId="58A2B0D5"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4A8D4614" w14:textId="77777777">
            <w:pPr>
              <w:pStyle w:val="LTableTextAbt"/>
              <w:rPr>
                <w:highlight w:val="yellow"/>
              </w:rPr>
            </w:pPr>
            <w:r>
              <w:rPr>
                <w:szCs w:val="18"/>
              </w:rPr>
              <w:t>Photographic Film Use</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8C64A7A" w14:textId="203435D1">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A2402A9" w14:textId="0E0160C8">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286ED27" w14:textId="65EA8191">
            <w:pPr>
              <w:pStyle w:val="RTableTextAbt"/>
              <w:rPr>
                <w:rFonts w:asciiTheme="majorBidi" w:hAnsiTheme="majorBidi" w:cstheme="majorBidi"/>
                <w:szCs w:val="18"/>
                <w:highlight w:val="yellow"/>
              </w:rPr>
            </w:pPr>
            <w:r>
              <w:rPr>
                <w:szCs w:val="18"/>
              </w:rPr>
              <w:t>$6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D44D040" w14:textId="70797841">
            <w:pPr>
              <w:pStyle w:val="RTableTextAbt"/>
              <w:rPr>
                <w:rFonts w:asciiTheme="majorBidi" w:hAnsiTheme="majorBidi" w:cstheme="majorBidi"/>
                <w:szCs w:val="18"/>
                <w:highlight w:val="yellow"/>
              </w:rPr>
            </w:pPr>
            <w:r>
              <w:rPr>
                <w:szCs w:val="18"/>
              </w:rPr>
              <w:t>$6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3F61458" w14:textId="7F075AFB">
            <w:pPr>
              <w:pStyle w:val="RTableTextAbt"/>
              <w:rPr>
                <w:rFonts w:asciiTheme="majorBidi" w:hAnsiTheme="majorBidi" w:cstheme="majorBidi"/>
                <w:szCs w:val="18"/>
                <w:highlight w:val="yellow"/>
              </w:rPr>
            </w:pPr>
            <w:r>
              <w:rPr>
                <w:szCs w:val="18"/>
              </w:rPr>
              <w:t xml:space="preserve">$6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2775FCB" w14:textId="583A5BAC">
            <w:pPr>
              <w:pStyle w:val="RTableTextAbt"/>
              <w:rPr>
                <w:rFonts w:asciiTheme="majorBidi" w:hAnsiTheme="majorBidi" w:cstheme="majorBidi"/>
                <w:szCs w:val="18"/>
                <w:highlight w:val="yellow"/>
              </w:rPr>
            </w:pPr>
            <w:r>
              <w:rPr>
                <w:szCs w:val="18"/>
              </w:rPr>
              <w:t xml:space="preserve">$66 </w:t>
            </w:r>
          </w:p>
        </w:tc>
      </w:tr>
      <w:tr w14:paraId="40C6ECEC"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7466BD28" w14:textId="77777777">
            <w:pPr>
              <w:pStyle w:val="LTableTextAbt"/>
              <w:rPr>
                <w:highlight w:val="yellow"/>
              </w:rPr>
            </w:pPr>
            <w:r>
              <w:rPr>
                <w:szCs w:val="18"/>
              </w:rPr>
              <w:t>Lubricants and Grease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473A94F" w14:textId="51DBC580">
            <w:pPr>
              <w:pStyle w:val="RTableTextAbt"/>
              <w:rPr>
                <w:rFonts w:asciiTheme="majorBidi" w:hAnsiTheme="majorBidi" w:cstheme="majorBidi"/>
                <w:szCs w:val="18"/>
                <w:highlight w:val="yellow"/>
              </w:rPr>
            </w:pPr>
            <w:r>
              <w:rPr>
                <w:szCs w:val="18"/>
              </w:rPr>
              <w:t>$1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4330642" w14:textId="7734AE8A">
            <w:pPr>
              <w:pStyle w:val="RTableTextAbt"/>
              <w:rPr>
                <w:rFonts w:asciiTheme="majorBidi" w:hAnsiTheme="majorBidi" w:cstheme="majorBidi"/>
                <w:szCs w:val="18"/>
                <w:highlight w:val="yellow"/>
              </w:rPr>
            </w:pPr>
            <w:r>
              <w:rPr>
                <w:szCs w:val="18"/>
              </w:rPr>
              <w:t>$1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483BB30" w14:textId="3B18EBAE">
            <w:pPr>
              <w:pStyle w:val="RTableTextAbt"/>
              <w:rPr>
                <w:rFonts w:asciiTheme="majorBidi" w:hAnsiTheme="majorBidi" w:cstheme="majorBidi"/>
                <w:szCs w:val="18"/>
                <w:highlight w:val="yellow"/>
              </w:rPr>
            </w:pPr>
            <w:r>
              <w:rPr>
                <w:szCs w:val="18"/>
              </w:rPr>
              <w:t>$76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CB0F688" w14:textId="46163C51">
            <w:pPr>
              <w:pStyle w:val="RTableTextAbt"/>
              <w:rPr>
                <w:rFonts w:asciiTheme="majorBidi" w:hAnsiTheme="majorBidi" w:cstheme="majorBidi"/>
                <w:szCs w:val="18"/>
                <w:highlight w:val="yellow"/>
              </w:rPr>
            </w:pPr>
            <w:r>
              <w:rPr>
                <w:szCs w:val="18"/>
              </w:rPr>
              <w:t>$76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BEE8DEE" w14:textId="5E14BB8D">
            <w:pPr>
              <w:pStyle w:val="RTableTextAbt"/>
              <w:rPr>
                <w:rFonts w:asciiTheme="majorBidi" w:hAnsiTheme="majorBidi" w:cstheme="majorBidi"/>
                <w:color w:val="FF0000"/>
                <w:szCs w:val="18"/>
                <w:highlight w:val="yellow"/>
              </w:rPr>
            </w:pPr>
            <w:r>
              <w:rPr>
                <w:szCs w:val="18"/>
              </w:rPr>
              <w:t xml:space="preserve">$650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9C7CB16" w14:textId="5C6BFF0A">
            <w:pPr>
              <w:pStyle w:val="RTableTextAbt"/>
              <w:rPr>
                <w:rFonts w:asciiTheme="majorBidi" w:hAnsiTheme="majorBidi" w:cstheme="majorBidi"/>
                <w:color w:val="FF0000"/>
                <w:szCs w:val="18"/>
                <w:highlight w:val="yellow"/>
              </w:rPr>
            </w:pPr>
            <w:r>
              <w:rPr>
                <w:szCs w:val="18"/>
              </w:rPr>
              <w:t xml:space="preserve">$650 </w:t>
            </w:r>
          </w:p>
        </w:tc>
      </w:tr>
      <w:tr w14:paraId="1FBEA8C0" w14:textId="77777777" w:rsidTr="00BD1372">
        <w:tblPrEx>
          <w:tblW w:w="13230" w:type="dxa"/>
          <w:tblInd w:w="-360" w:type="dxa"/>
          <w:tblLayout w:type="fixed"/>
          <w:tblCellMar>
            <w:left w:w="0" w:type="dxa"/>
            <w:right w:w="58" w:type="dxa"/>
          </w:tblCellMar>
          <w:tblLook w:val="04A0"/>
        </w:tblPrEx>
        <w:trPr>
          <w:trHeight w:val="77"/>
        </w:trPr>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2A7C0316" w14:textId="77777777">
            <w:pPr>
              <w:pStyle w:val="LTableTextAbt"/>
              <w:rPr>
                <w:highlight w:val="yellow"/>
              </w:rPr>
            </w:pPr>
            <w:r>
              <w:rPr>
                <w:szCs w:val="18"/>
              </w:rPr>
              <w:t>Wipe and Liquid Cleaning and Polish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728F254D" w14:textId="36241546">
            <w:pPr>
              <w:pStyle w:val="RTableTextAbt"/>
              <w:rPr>
                <w:rFonts w:asciiTheme="majorBidi" w:hAnsiTheme="majorBidi" w:cstheme="majorBidi"/>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7896F1A8" w14:textId="2150F4D3">
            <w:pPr>
              <w:pStyle w:val="RTableTextAbt"/>
              <w:rPr>
                <w:rFonts w:asciiTheme="majorBidi" w:hAnsiTheme="majorBidi" w:cstheme="majorBidi"/>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1C1AF71" w14:textId="39CD06B0">
            <w:pPr>
              <w:pStyle w:val="RTableTextAbt"/>
              <w:rPr>
                <w:rFonts w:asciiTheme="majorBidi" w:hAnsiTheme="majorBidi" w:cstheme="majorBidi"/>
                <w:szCs w:val="18"/>
                <w:highlight w:val="yellow"/>
              </w:rPr>
            </w:pPr>
            <w:r>
              <w:rPr>
                <w:szCs w:val="18"/>
              </w:rPr>
              <w:t>$43,9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E74742B" w14:textId="09866515">
            <w:pPr>
              <w:pStyle w:val="RTableTextAbt"/>
              <w:rPr>
                <w:rFonts w:asciiTheme="majorBidi" w:hAnsiTheme="majorBidi" w:cstheme="majorBidi"/>
                <w:szCs w:val="18"/>
                <w:highlight w:val="yellow"/>
              </w:rPr>
            </w:pPr>
            <w:r>
              <w:rPr>
                <w:szCs w:val="18"/>
              </w:rPr>
              <w:t>$43,9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499619A" w14:textId="03E093A0">
            <w:pPr>
              <w:pStyle w:val="RTableTextAbt"/>
              <w:rPr>
                <w:rFonts w:asciiTheme="majorBidi" w:hAnsiTheme="majorBidi" w:cstheme="majorBidi"/>
                <w:color w:val="FF0000"/>
                <w:szCs w:val="18"/>
                <w:highlight w:val="yellow"/>
              </w:rPr>
            </w:pPr>
            <w:r>
              <w:rPr>
                <w:szCs w:val="18"/>
              </w:rPr>
              <w:t xml:space="preserve">$43,900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B420B77" w14:textId="598C0F0E">
            <w:pPr>
              <w:pStyle w:val="RTableTextAbt"/>
              <w:rPr>
                <w:rFonts w:asciiTheme="majorBidi" w:hAnsiTheme="majorBidi" w:cstheme="majorBidi"/>
                <w:color w:val="FF0000"/>
                <w:szCs w:val="18"/>
                <w:highlight w:val="yellow"/>
              </w:rPr>
            </w:pPr>
            <w:r>
              <w:rPr>
                <w:szCs w:val="18"/>
              </w:rPr>
              <w:t xml:space="preserve">$43,900 </w:t>
            </w:r>
          </w:p>
        </w:tc>
      </w:tr>
      <w:tr w14:paraId="492037E9"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705CA364" w14:textId="77777777">
            <w:pPr>
              <w:pStyle w:val="LTableTextAbt"/>
              <w:rPr>
                <w:highlight w:val="yellow"/>
              </w:rPr>
            </w:pPr>
            <w:r>
              <w:rPr>
                <w:szCs w:val="18"/>
              </w:rPr>
              <w:t>Inks and Ink Remov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CF524C5" w14:textId="6D2A732F">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39073B4" w14:textId="1091CFE2">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67B3ADEF" w14:textId="44E0C3AE">
            <w:pPr>
              <w:pStyle w:val="RTableTextAbt"/>
              <w:rPr>
                <w:rFonts w:asciiTheme="majorBidi" w:hAnsiTheme="majorBidi" w:cstheme="majorBidi"/>
                <w:szCs w:val="18"/>
                <w:highlight w:val="yellow"/>
              </w:rPr>
            </w:pPr>
            <w:r>
              <w:rPr>
                <w:szCs w:val="18"/>
              </w:rPr>
              <w:t>$1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3249917" w14:textId="7DBFB4FC">
            <w:pPr>
              <w:pStyle w:val="RTableTextAbt"/>
              <w:rPr>
                <w:rFonts w:asciiTheme="majorBidi" w:hAnsiTheme="majorBidi" w:cstheme="majorBidi"/>
                <w:szCs w:val="18"/>
                <w:highlight w:val="yellow"/>
              </w:rPr>
            </w:pPr>
            <w:r>
              <w:rPr>
                <w:szCs w:val="18"/>
              </w:rPr>
              <w:t>$1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E11FD71" w14:textId="3E8F3264">
            <w:pPr>
              <w:pStyle w:val="RTableTextAbt"/>
              <w:rPr>
                <w:rFonts w:asciiTheme="majorBidi" w:hAnsiTheme="majorBidi" w:cstheme="majorBidi"/>
                <w:color w:val="FF0000"/>
                <w:szCs w:val="18"/>
                <w:highlight w:val="yellow"/>
              </w:rPr>
            </w:pPr>
            <w:r>
              <w:rPr>
                <w:szCs w:val="18"/>
              </w:rPr>
              <w:t xml:space="preserve">$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334BC14" w14:textId="168CF023">
            <w:pPr>
              <w:pStyle w:val="RTableTextAbt"/>
              <w:rPr>
                <w:rFonts w:asciiTheme="majorBidi" w:hAnsiTheme="majorBidi" w:cstheme="majorBidi"/>
                <w:color w:val="FF0000"/>
                <w:szCs w:val="18"/>
                <w:highlight w:val="yellow"/>
              </w:rPr>
            </w:pPr>
            <w:r>
              <w:rPr>
                <w:szCs w:val="18"/>
              </w:rPr>
              <w:t xml:space="preserve">$6 </w:t>
            </w:r>
          </w:p>
        </w:tc>
      </w:tr>
      <w:tr w14:paraId="436789C4"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740DCE2B" w14:textId="77777777">
            <w:pPr>
              <w:pStyle w:val="LTableTextAbt"/>
              <w:rPr>
                <w:highlight w:val="yellow"/>
              </w:rPr>
            </w:pPr>
            <w:r>
              <w:rPr>
                <w:szCs w:val="18"/>
              </w:rPr>
              <w:t>Anti-Spatter Welding Aeroso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50AB305F" w14:textId="37E51EF8">
            <w:pPr>
              <w:pStyle w:val="RTableTextAbt"/>
              <w:rPr>
                <w:rFonts w:asciiTheme="majorBidi" w:hAnsiTheme="majorBidi" w:cstheme="majorBidi"/>
                <w:szCs w:val="18"/>
                <w:highlight w:val="yellow"/>
              </w:rPr>
            </w:pPr>
            <w:r>
              <w:rPr>
                <w:szCs w:val="18"/>
              </w:rPr>
              <w:t>$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526B83F4" w14:textId="6BE1E908">
            <w:pPr>
              <w:pStyle w:val="RTableTextAbt"/>
              <w:rPr>
                <w:rFonts w:asciiTheme="majorBidi" w:hAnsiTheme="majorBidi" w:cstheme="majorBidi"/>
                <w:szCs w:val="18"/>
                <w:highlight w:val="yellow"/>
              </w:rPr>
            </w:pPr>
            <w:r>
              <w:rPr>
                <w:szCs w:val="18"/>
              </w:rPr>
              <w:t>$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1B20082" w14:textId="54B5C90C">
            <w:pPr>
              <w:pStyle w:val="RTableTextAbt"/>
              <w:rPr>
                <w:rFonts w:asciiTheme="majorBidi" w:hAnsiTheme="majorBidi" w:cstheme="majorBidi"/>
                <w:szCs w:val="18"/>
                <w:highlight w:val="yellow"/>
              </w:rPr>
            </w:pPr>
            <w:r>
              <w:rPr>
                <w:szCs w:val="18"/>
              </w:rPr>
              <w:t>$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4CA3F0A" w14:textId="5CEEB5FD">
            <w:pPr>
              <w:pStyle w:val="RTableTextAbt"/>
              <w:rPr>
                <w:rFonts w:asciiTheme="majorBidi" w:hAnsiTheme="majorBidi" w:cstheme="majorBidi"/>
                <w:szCs w:val="18"/>
                <w:highlight w:val="yellow"/>
              </w:rPr>
            </w:pPr>
            <w:r>
              <w:rPr>
                <w:szCs w:val="18"/>
              </w:rPr>
              <w:t>$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DE124DE" w14:textId="4CC88293">
            <w:pPr>
              <w:pStyle w:val="RTableTextAbt"/>
              <w:rPr>
                <w:rFonts w:asciiTheme="majorBidi" w:hAnsiTheme="majorBidi" w:cstheme="majorBidi"/>
                <w:color w:val="FF0000"/>
                <w:szCs w:val="18"/>
                <w:highlight w:val="yellow"/>
              </w:rPr>
            </w:pPr>
            <w:r>
              <w:rPr>
                <w:szCs w:val="18"/>
              </w:rPr>
              <w:t xml:space="preserve">$6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41505F5F" w14:textId="43462F2C">
            <w:pPr>
              <w:pStyle w:val="RTableTextAbt"/>
              <w:rPr>
                <w:rFonts w:asciiTheme="majorBidi" w:hAnsiTheme="majorBidi" w:cstheme="majorBidi"/>
                <w:color w:val="FF0000"/>
                <w:szCs w:val="18"/>
                <w:highlight w:val="yellow"/>
              </w:rPr>
            </w:pPr>
            <w:r>
              <w:rPr>
                <w:szCs w:val="18"/>
              </w:rPr>
              <w:t xml:space="preserve">$66 </w:t>
            </w:r>
          </w:p>
        </w:tc>
      </w:tr>
      <w:tr w14:paraId="6ECBB2FB"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P="0098637E" w14:paraId="761CFE44" w14:textId="77777777">
            <w:pPr>
              <w:pStyle w:val="LTableTextAbt"/>
            </w:pPr>
            <w:r>
              <w:rPr>
                <w:szCs w:val="18"/>
              </w:rPr>
              <w:t>Mold Cleaning, Release and Protect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51535D47" w14:textId="768C88CB">
            <w:pPr>
              <w:pStyle w:val="RTableTextAbt"/>
              <w:rPr>
                <w:rFonts w:asciiTheme="majorBidi" w:hAnsiTheme="majorBidi" w:cstheme="majorBidi"/>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62E6043" w14:textId="0868BD79">
            <w:pPr>
              <w:pStyle w:val="RTableTextAbt"/>
              <w:rPr>
                <w:rFonts w:asciiTheme="majorBidi" w:hAnsiTheme="majorBidi" w:cstheme="majorBidi"/>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3C2F9A4B" w14:textId="353989D3">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093F12AE" w14:textId="7B692656">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3BC521C" w14:textId="0BF0A469">
            <w:pPr>
              <w:pStyle w:val="RTableTextAbt"/>
              <w:rPr>
                <w:rFonts w:asciiTheme="majorBidi" w:hAnsiTheme="majorBidi" w:cstheme="majorBidi"/>
                <w:color w:val="FF0000"/>
                <w:szCs w:val="18"/>
                <w:highlight w:val="yellow"/>
              </w:rPr>
            </w:pPr>
            <w:r>
              <w:rPr>
                <w:color w:val="FF0000"/>
                <w:szCs w:val="18"/>
              </w:rPr>
              <w:t>($2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AA6DF26" w14:textId="29E00AAA">
            <w:pPr>
              <w:pStyle w:val="RTableTextAbt"/>
              <w:rPr>
                <w:rFonts w:asciiTheme="majorBidi" w:hAnsiTheme="majorBidi" w:cstheme="majorBidi"/>
                <w:color w:val="FF0000"/>
                <w:szCs w:val="18"/>
                <w:highlight w:val="yellow"/>
              </w:rPr>
            </w:pPr>
            <w:r>
              <w:rPr>
                <w:color w:val="FF0000"/>
                <w:szCs w:val="18"/>
              </w:rPr>
              <w:t>($22)</w:t>
            </w:r>
          </w:p>
        </w:tc>
      </w:tr>
      <w:tr w14:paraId="11DEAE2B"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P="0098637E" w14:paraId="179E42E5" w14:textId="77777777">
            <w:pPr>
              <w:pStyle w:val="LTableTextAbt"/>
            </w:pPr>
            <w:r>
              <w:rPr>
                <w:szCs w:val="18"/>
              </w:rPr>
              <w:t>Dry Cleaning (Dry Cleaning Machines &amp; Spot Removers)</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2D78FA79" w14:textId="1305F048">
            <w:pPr>
              <w:pStyle w:val="RTableTextAbt"/>
              <w:rPr>
                <w:rFonts w:asciiTheme="majorBidi" w:hAnsiTheme="majorBidi" w:cstheme="majorBidi"/>
                <w:szCs w:val="18"/>
                <w:highlight w:val="yellow"/>
              </w:rPr>
            </w:pPr>
            <w:r>
              <w:rPr>
                <w:szCs w:val="18"/>
              </w:rPr>
              <w:t>$109</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52DBF0A" w14:textId="65DFA96F">
            <w:pPr>
              <w:pStyle w:val="RTableTextAbt"/>
              <w:rPr>
                <w:rFonts w:asciiTheme="majorBidi" w:hAnsiTheme="majorBidi" w:cstheme="majorBidi"/>
                <w:szCs w:val="18"/>
                <w:highlight w:val="yellow"/>
              </w:rPr>
            </w:pPr>
            <w:r>
              <w:rPr>
                <w:szCs w:val="18"/>
              </w:rPr>
              <w:t>$4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17069643" w14:textId="5073F8C4">
            <w:pPr>
              <w:pStyle w:val="RTableTextAbt"/>
              <w:rPr>
                <w:rFonts w:asciiTheme="majorBidi" w:hAnsiTheme="majorBidi" w:cstheme="majorBidi"/>
                <w:szCs w:val="18"/>
                <w:highlight w:val="yellow"/>
              </w:rPr>
            </w:pPr>
            <w:r>
              <w:rPr>
                <w:szCs w:val="18"/>
              </w:rPr>
              <w:t>$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2BF4195" w14:textId="0C1B5132">
            <w:pPr>
              <w:pStyle w:val="RTableTextAbt"/>
              <w:rPr>
                <w:rFonts w:asciiTheme="majorBidi" w:hAnsiTheme="majorBidi" w:cstheme="majorBidi"/>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2E43E8A4" w14:textId="0F06A46A">
            <w:pPr>
              <w:pStyle w:val="RTableTextAbt"/>
              <w:rPr>
                <w:rFonts w:asciiTheme="majorBidi" w:hAnsiTheme="majorBidi" w:cstheme="majorBidi"/>
                <w:color w:val="FF0000"/>
                <w:szCs w:val="18"/>
                <w:highlight w:val="yellow"/>
              </w:rPr>
            </w:pPr>
            <w:r>
              <w:rPr>
                <w:color w:val="FF0000"/>
                <w:szCs w:val="18"/>
              </w:rPr>
              <w:t>($10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7E40AAA0" w14:textId="0CDE214C">
            <w:pPr>
              <w:pStyle w:val="RTableTextAbt"/>
              <w:rPr>
                <w:rFonts w:asciiTheme="majorBidi" w:hAnsiTheme="majorBidi" w:cstheme="majorBidi"/>
                <w:color w:val="FF0000"/>
                <w:szCs w:val="18"/>
                <w:highlight w:val="yellow"/>
              </w:rPr>
            </w:pPr>
            <w:r>
              <w:rPr>
                <w:color w:val="FF0000"/>
                <w:szCs w:val="18"/>
              </w:rPr>
              <w:t>($42)</w:t>
            </w:r>
          </w:p>
        </w:tc>
      </w:tr>
      <w:tr w14:paraId="58C3C74F" w14:textId="77777777" w:rsidTr="00BD1372">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8637E" w:rsidRPr="0065459D" w:rsidP="0098637E" w14:paraId="26CC6CC8" w14:textId="77777777">
            <w:pPr>
              <w:pStyle w:val="LTableTextAbt"/>
              <w:rPr>
                <w:highlight w:val="yellow"/>
              </w:rPr>
            </w:pPr>
            <w:r>
              <w:rPr>
                <w:b/>
                <w:szCs w:val="18"/>
              </w:rPr>
              <w:t>Tot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8637E" w:rsidRPr="000F486D" w:rsidP="0098637E" w14:paraId="0B76013D" w14:textId="40B00939">
            <w:pPr>
              <w:pStyle w:val="RTableTextAbt"/>
              <w:rPr>
                <w:rFonts w:asciiTheme="majorBidi" w:hAnsiTheme="majorBidi" w:cstheme="majorBidi"/>
                <w:b/>
                <w:bCs w:val="0"/>
                <w:szCs w:val="18"/>
                <w:highlight w:val="yellow"/>
              </w:rPr>
            </w:pPr>
            <w:r>
              <w:rPr>
                <w:b/>
                <w:bCs w:val="0"/>
                <w:szCs w:val="18"/>
              </w:rPr>
              <w:t>$44,66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491A26B3" w14:textId="3C5E946B">
            <w:pPr>
              <w:pStyle w:val="RTableTextAbt"/>
              <w:rPr>
                <w:rFonts w:asciiTheme="majorBidi" w:hAnsiTheme="majorBidi" w:cstheme="majorBidi"/>
                <w:b/>
                <w:bCs w:val="0"/>
                <w:szCs w:val="18"/>
                <w:highlight w:val="yellow"/>
              </w:rPr>
            </w:pPr>
            <w:r>
              <w:rPr>
                <w:b/>
                <w:bCs w:val="0"/>
                <w:szCs w:val="18"/>
              </w:rPr>
              <w:t>$64,71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8637E" w:rsidRPr="000F486D" w:rsidP="0098637E" w14:paraId="0B4B7AF2" w14:textId="13709601">
            <w:pPr>
              <w:pStyle w:val="RTableTextAbt"/>
              <w:rPr>
                <w:rFonts w:asciiTheme="majorBidi" w:hAnsiTheme="majorBidi" w:cstheme="majorBidi"/>
                <w:b/>
                <w:bCs w:val="0"/>
                <w:szCs w:val="18"/>
                <w:highlight w:val="yellow"/>
              </w:rPr>
            </w:pPr>
            <w:r>
              <w:rPr>
                <w:b/>
                <w:bCs w:val="0"/>
                <w:szCs w:val="18"/>
              </w:rPr>
              <w:t>$73,76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69B84830" w14:textId="613762A1">
            <w:pPr>
              <w:pStyle w:val="RTableTextAbt"/>
              <w:rPr>
                <w:rFonts w:asciiTheme="majorBidi" w:hAnsiTheme="majorBidi" w:cstheme="majorBidi"/>
                <w:b/>
                <w:bCs w:val="0"/>
                <w:szCs w:val="18"/>
                <w:highlight w:val="yellow"/>
              </w:rPr>
            </w:pPr>
            <w:r>
              <w:rPr>
                <w:b/>
                <w:bCs w:val="0"/>
                <w:szCs w:val="18"/>
              </w:rPr>
              <w:t>$73,53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5DB65511" w14:textId="24CF9228">
            <w:pPr>
              <w:pStyle w:val="RTableTextAbt"/>
              <w:rPr>
                <w:rFonts w:asciiTheme="majorBidi" w:hAnsiTheme="majorBidi" w:cstheme="majorBidi"/>
                <w:b/>
                <w:bCs w:val="0"/>
                <w:color w:val="FF0000"/>
                <w:szCs w:val="18"/>
              </w:rPr>
            </w:pPr>
            <w:r>
              <w:rPr>
                <w:b/>
                <w:bCs w:val="0"/>
                <w:szCs w:val="18"/>
              </w:rPr>
              <w:t xml:space="preserve">$29,097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8637E" w:rsidRPr="000F486D" w:rsidP="0098637E" w14:paraId="36EA6224" w14:textId="4A26CFF0">
            <w:pPr>
              <w:pStyle w:val="RTableTextAbt"/>
              <w:rPr>
                <w:rFonts w:asciiTheme="majorBidi" w:hAnsiTheme="majorBidi" w:cstheme="majorBidi"/>
                <w:b/>
                <w:bCs w:val="0"/>
                <w:color w:val="FF0000"/>
                <w:szCs w:val="18"/>
              </w:rPr>
            </w:pPr>
            <w:r>
              <w:rPr>
                <w:b/>
                <w:bCs w:val="0"/>
                <w:szCs w:val="18"/>
              </w:rPr>
              <w:t xml:space="preserve">$8,825 </w:t>
            </w:r>
          </w:p>
        </w:tc>
      </w:tr>
    </w:tbl>
    <w:p w:rsidR="006B5177" w:rsidP="00CB1C05" w14:paraId="69C1FF6F" w14:textId="77777777"/>
    <w:tbl>
      <w:tblPr>
        <w:tblW w:w="13230" w:type="dxa"/>
        <w:tblInd w:w="-360" w:type="dxa"/>
        <w:tblLayout w:type="fixed"/>
        <w:tblCellMar>
          <w:left w:w="0" w:type="dxa"/>
          <w:right w:w="58" w:type="dxa"/>
        </w:tblCellMar>
        <w:tblLook w:val="04A0"/>
      </w:tblPr>
      <w:tblGrid>
        <w:gridCol w:w="3960"/>
        <w:gridCol w:w="1545"/>
        <w:gridCol w:w="1545"/>
        <w:gridCol w:w="1545"/>
        <w:gridCol w:w="1545"/>
        <w:gridCol w:w="1545"/>
        <w:gridCol w:w="1545"/>
      </w:tblGrid>
      <w:tr w14:paraId="5A1B708A"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6B5177" w:rsidRPr="007A2D47" w:rsidP="00CB1C05" w14:paraId="52712814" w14:textId="77777777">
            <w:pPr>
              <w:pStyle w:val="TableTitleA"/>
            </w:pPr>
            <w:bookmarkStart w:id="59" w:name="_Toc165378795"/>
            <w:r w:rsidRPr="007C0B08">
              <w:t>Table ES-</w:t>
            </w:r>
            <w:r w:rsidR="00BC4B5D">
              <w:fldChar w:fldCharType="begin" w:fldLock="1"/>
            </w:r>
            <w:r w:rsidR="00BC4B5D">
              <w:instrText xml:space="preserve"> SEQ Table_ES- \* ARABIC </w:instrText>
            </w:r>
            <w:r w:rsidR="00BC4B5D">
              <w:fldChar w:fldCharType="separate"/>
            </w:r>
            <w:r w:rsidR="0092222B">
              <w:rPr>
                <w:noProof/>
              </w:rPr>
              <w:t>14</w:t>
            </w:r>
            <w:r w:rsidR="00BC4B5D">
              <w:rPr>
                <w:noProof/>
              </w:rPr>
              <w:fldChar w:fldCharType="end"/>
            </w:r>
            <w:r w:rsidRPr="007C0B08">
              <w:t xml:space="preserve">: </w:t>
            </w:r>
            <w:r>
              <w:t xml:space="preserve">Total 20-Year Annualized </w:t>
            </w:r>
            <w:r w:rsidRPr="007A2D47">
              <w:t xml:space="preserve">Net Benefits by Use Category and Option (Low Benefits Estimate, </w:t>
            </w:r>
            <w:r>
              <w:t>7</w:t>
            </w:r>
            <w:r w:rsidRPr="007A2D47">
              <w:t xml:space="preserve"> Percent Discount Rate</w:t>
            </w:r>
            <w:r>
              <w:t>, 2022$, $1,000s</w:t>
            </w:r>
            <w:r w:rsidRPr="007A2D47">
              <w:t>)</w:t>
            </w:r>
            <w:bookmarkEnd w:id="59"/>
          </w:p>
        </w:tc>
      </w:tr>
      <w:tr w14:paraId="01A89CBC" w14:textId="77777777">
        <w:tblPrEx>
          <w:tblW w:w="13230" w:type="dxa"/>
          <w:tblInd w:w="-360" w:type="dxa"/>
          <w:tblLayout w:type="fixed"/>
          <w:tblCellMar>
            <w:left w:w="0" w:type="dxa"/>
            <w:right w:w="58" w:type="dxa"/>
          </w:tblCellMar>
          <w:tblLook w:val="04A0"/>
        </w:tblPrEx>
        <w:trPr>
          <w:tblHeader/>
        </w:trPr>
        <w:tc>
          <w:tcPr>
            <w:tcW w:w="39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7A2D47" w:rsidP="00CB1C05" w14:paraId="69B93FD6" w14:textId="77777777">
            <w:pPr>
              <w:pStyle w:val="TableSubtitle"/>
              <w:rPr>
                <w:rFonts w:asciiTheme="minorHAnsi" w:hAnsiTheme="minorHAnsi" w:cstheme="minorHAnsi"/>
                <w:sz w:val="16"/>
                <w:szCs w:val="16"/>
              </w:rPr>
            </w:pPr>
            <w:r w:rsidRPr="007A2D47">
              <w:t>Use Category</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02D2EF8E" w14:textId="77777777">
            <w:pPr>
              <w:pStyle w:val="TableSubtitle"/>
            </w:pPr>
            <w:r w:rsidRPr="007A2D47">
              <w:t>Cos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713CC2E5" w14:textId="77777777">
            <w:pPr>
              <w:pStyle w:val="TableSubtitle"/>
            </w:pPr>
            <w:r w:rsidRPr="007A2D47">
              <w:t>Benefi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430DC0C2" w14:textId="77777777">
            <w:pPr>
              <w:pStyle w:val="TableSubtitle"/>
            </w:pPr>
            <w:r w:rsidRPr="007A2D47">
              <w:t>Net Benefits</w:t>
            </w:r>
          </w:p>
        </w:tc>
      </w:tr>
      <w:tr w14:paraId="7B4FC22D" w14:textId="77777777">
        <w:tblPrEx>
          <w:tblW w:w="13230" w:type="dxa"/>
          <w:tblInd w:w="-360" w:type="dxa"/>
          <w:tblLayout w:type="fixed"/>
          <w:tblCellMar>
            <w:left w:w="0" w:type="dxa"/>
            <w:right w:w="58" w:type="dxa"/>
          </w:tblCellMar>
          <w:tblLook w:val="04A0"/>
        </w:tblPrEx>
        <w:trPr>
          <w:trHeight w:val="278"/>
          <w:tblHeader/>
        </w:trPr>
        <w:tc>
          <w:tcPr>
            <w:tcW w:w="396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3C918BFF" w14:textId="77777777">
            <w:pPr>
              <w:pStyle w:val="TableSubtitle"/>
              <w:rPr>
                <w:rFonts w:asciiTheme="minorHAnsi" w:hAnsiTheme="minorHAnsi" w:cstheme="minorHAnsi"/>
                <w:sz w:val="16"/>
                <w:szCs w:val="16"/>
              </w:rPr>
            </w:pP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36B49C37"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49D9C278"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4206634A"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0A1BE4BA"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6B227B0D"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B5177" w:rsidRPr="00A34252" w:rsidP="00CB1C05" w14:paraId="24D78681" w14:textId="77777777">
            <w:pPr>
              <w:pStyle w:val="TableSubtitle"/>
            </w:pPr>
            <w:r w:rsidRPr="00A34252">
              <w:t>Option 2</w:t>
            </w:r>
          </w:p>
        </w:tc>
      </w:tr>
      <w:tr w14:paraId="36E6FD67"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E42F19" w:rsidP="0095166E" w14:paraId="3DD924D8" w14:textId="77777777">
            <w:pPr>
              <w:pStyle w:val="LTableTextAbt"/>
              <w:rPr>
                <w:szCs w:val="18"/>
                <w:highlight w:val="yellow"/>
              </w:rPr>
            </w:pPr>
            <w:r w:rsidRPr="00E42F19">
              <w:rPr>
                <w:szCs w:val="18"/>
              </w:rPr>
              <w:t>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4E674CE8" w14:textId="4E0407FF">
            <w:pPr>
              <w:pStyle w:val="RTableTextAbt"/>
              <w:rPr>
                <w:rFonts w:asciiTheme="majorBidi" w:hAnsiTheme="majorBidi" w:cstheme="majorBidi"/>
                <w:szCs w:val="18"/>
                <w:highlight w:val="yellow"/>
              </w:rPr>
            </w:pPr>
            <w:r>
              <w:rPr>
                <w:szCs w:val="18"/>
              </w:rPr>
              <w:t>$1,97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6BFE4356" w14:textId="0BB3AB5D">
            <w:pPr>
              <w:pStyle w:val="RTableTextAbt"/>
              <w:rPr>
                <w:rFonts w:asciiTheme="majorBidi" w:hAnsiTheme="majorBidi" w:cstheme="majorBidi"/>
                <w:szCs w:val="18"/>
                <w:highlight w:val="yellow"/>
              </w:rPr>
            </w:pPr>
            <w:r>
              <w:rPr>
                <w:szCs w:val="18"/>
              </w:rPr>
              <w:t>$1,97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146A1908" w14:textId="06C1CD94">
            <w:pPr>
              <w:pStyle w:val="RTableTextAbt"/>
              <w:rPr>
                <w:rFonts w:asciiTheme="majorBidi" w:hAnsiTheme="majorBidi" w:cstheme="majorBidi"/>
                <w:szCs w:val="18"/>
                <w:highlight w:val="yellow"/>
              </w:rPr>
            </w:pPr>
            <w:r>
              <w:rPr>
                <w:szCs w:val="18"/>
              </w:rPr>
              <w:t>$3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54EF2D7" w14:textId="53F8627C">
            <w:pPr>
              <w:pStyle w:val="RTableTextAbt"/>
              <w:rPr>
                <w:rFonts w:asciiTheme="majorBidi" w:hAnsiTheme="majorBidi" w:cstheme="majorBidi"/>
                <w:szCs w:val="18"/>
                <w:highlight w:val="yellow"/>
              </w:rPr>
            </w:pPr>
            <w:r>
              <w:rPr>
                <w:szCs w:val="18"/>
              </w:rPr>
              <w:t>$3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0C6FF05" w14:textId="7AE6FFF7">
            <w:pPr>
              <w:pStyle w:val="RTableTextAbt"/>
              <w:rPr>
                <w:rFonts w:asciiTheme="majorBidi" w:hAnsiTheme="majorBidi" w:cstheme="majorBidi"/>
                <w:color w:val="FF0000"/>
                <w:szCs w:val="18"/>
                <w:highlight w:val="yellow"/>
              </w:rPr>
            </w:pPr>
            <w:r>
              <w:rPr>
                <w:color w:val="FF0000"/>
                <w:szCs w:val="18"/>
              </w:rPr>
              <w:t>($1,93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D321F48" w14:textId="0AF6AD88">
            <w:pPr>
              <w:pStyle w:val="RTableTextAbt"/>
              <w:rPr>
                <w:rFonts w:asciiTheme="majorBidi" w:hAnsiTheme="majorBidi" w:cstheme="majorBidi"/>
                <w:color w:val="FF0000"/>
                <w:szCs w:val="18"/>
                <w:highlight w:val="yellow"/>
              </w:rPr>
            </w:pPr>
            <w:r>
              <w:rPr>
                <w:color w:val="FF0000"/>
                <w:szCs w:val="18"/>
              </w:rPr>
              <w:t>($1,937)</w:t>
            </w:r>
          </w:p>
        </w:tc>
      </w:tr>
      <w:tr w14:paraId="13BE9E82"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56941B2E" w14:textId="77777777">
            <w:pPr>
              <w:pStyle w:val="LTableTextAbt"/>
              <w:rPr>
                <w:szCs w:val="18"/>
                <w:highlight w:val="yellow"/>
              </w:rPr>
            </w:pPr>
            <w:r w:rsidRPr="00E42F19">
              <w:rPr>
                <w:szCs w:val="18"/>
              </w:rPr>
              <w:t>Import/Repackage</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0AE3877C" w14:textId="346BE531">
            <w:pPr>
              <w:pStyle w:val="RTableTextAbt"/>
              <w:rPr>
                <w:rFonts w:asciiTheme="majorBidi" w:hAnsiTheme="majorBidi" w:cstheme="majorBidi"/>
                <w:szCs w:val="18"/>
                <w:highlight w:val="yellow"/>
              </w:rPr>
            </w:pPr>
            <w:r>
              <w:rPr>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5D1565E" w14:textId="2A4457C7">
            <w:pPr>
              <w:pStyle w:val="RTableTextAbt"/>
              <w:rPr>
                <w:rFonts w:asciiTheme="majorBidi" w:hAnsiTheme="majorBidi" w:cstheme="majorBidi"/>
                <w:szCs w:val="18"/>
                <w:highlight w:val="yellow"/>
              </w:rPr>
            </w:pPr>
            <w:r>
              <w:rPr>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AEB4870" w14:textId="1AE83201">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F46C6EF" w14:textId="58D3197E">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94A74ED" w14:textId="3585DB67">
            <w:pPr>
              <w:pStyle w:val="RTableTextAbt"/>
              <w:rPr>
                <w:rFonts w:asciiTheme="majorBidi" w:hAnsiTheme="majorBidi" w:cstheme="majorBidi"/>
                <w:color w:val="FF0000"/>
                <w:szCs w:val="18"/>
                <w:highlight w:val="yellow"/>
              </w:rPr>
            </w:pPr>
            <w:r>
              <w:rPr>
                <w:color w:val="FF0000"/>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874611F" w14:textId="6B3ED615">
            <w:pPr>
              <w:pStyle w:val="RTableTextAbt"/>
              <w:rPr>
                <w:rFonts w:asciiTheme="majorBidi" w:hAnsiTheme="majorBidi" w:cstheme="majorBidi"/>
                <w:color w:val="FF0000"/>
                <w:szCs w:val="18"/>
                <w:highlight w:val="yellow"/>
              </w:rPr>
            </w:pPr>
            <w:r>
              <w:rPr>
                <w:color w:val="FF0000"/>
                <w:szCs w:val="18"/>
              </w:rPr>
              <w:t>($203)</w:t>
            </w:r>
          </w:p>
        </w:tc>
      </w:tr>
      <w:tr w14:paraId="3B6E2E60"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12D39634" w14:textId="77777777">
            <w:pPr>
              <w:pStyle w:val="LTableTextAbt"/>
              <w:rPr>
                <w:szCs w:val="18"/>
                <w:highlight w:val="yellow"/>
              </w:rPr>
            </w:pPr>
            <w:r w:rsidRPr="00E42F19">
              <w:rPr>
                <w:szCs w:val="18"/>
              </w:rPr>
              <w:t>Reactant/Intermediate</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5A360C7A" w14:textId="64A7D166">
            <w:pPr>
              <w:pStyle w:val="RTableTextAbt"/>
              <w:rPr>
                <w:rFonts w:asciiTheme="majorBidi" w:hAnsiTheme="majorBidi" w:cstheme="majorBidi"/>
                <w:szCs w:val="18"/>
                <w:highlight w:val="yellow"/>
              </w:rPr>
            </w:pPr>
            <w:r>
              <w:rPr>
                <w:szCs w:val="18"/>
              </w:rPr>
              <w:t>$38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66897803" w14:textId="151913F1">
            <w:pPr>
              <w:pStyle w:val="RTableTextAbt"/>
              <w:rPr>
                <w:rFonts w:asciiTheme="majorBidi" w:hAnsiTheme="majorBidi" w:cstheme="majorBidi"/>
                <w:szCs w:val="18"/>
                <w:highlight w:val="yellow"/>
              </w:rPr>
            </w:pPr>
            <w:r>
              <w:rPr>
                <w:szCs w:val="18"/>
              </w:rPr>
              <w:t>$38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2CE072C" w14:textId="7E1ECEE0">
            <w:pPr>
              <w:pStyle w:val="RTableTextAbt"/>
              <w:rPr>
                <w:rFonts w:asciiTheme="majorBidi" w:hAnsiTheme="majorBidi" w:cstheme="majorBidi"/>
                <w:szCs w:val="18"/>
                <w:highlight w:val="yellow"/>
              </w:rPr>
            </w:pPr>
            <w:r>
              <w:rPr>
                <w:szCs w:val="18"/>
              </w:rPr>
              <w:t>$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74F5F507" w14:textId="7EF36EC4">
            <w:pPr>
              <w:pStyle w:val="RTableTextAbt"/>
              <w:rPr>
                <w:rFonts w:asciiTheme="majorBidi" w:hAnsiTheme="majorBidi" w:cstheme="majorBidi"/>
                <w:szCs w:val="18"/>
                <w:highlight w:val="yellow"/>
              </w:rPr>
            </w:pPr>
            <w:r>
              <w:rPr>
                <w:szCs w:val="18"/>
              </w:rPr>
              <w:t>$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AC609C7" w14:textId="5BED5E19">
            <w:pPr>
              <w:pStyle w:val="RTableTextAbt"/>
              <w:rPr>
                <w:rFonts w:asciiTheme="majorBidi" w:hAnsiTheme="majorBidi" w:cstheme="majorBidi"/>
                <w:color w:val="FF0000"/>
                <w:szCs w:val="18"/>
                <w:highlight w:val="yellow"/>
              </w:rPr>
            </w:pPr>
            <w:r>
              <w:rPr>
                <w:color w:val="FF0000"/>
                <w:szCs w:val="18"/>
              </w:rPr>
              <w:t>($3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A71D110" w14:textId="3C3FB987">
            <w:pPr>
              <w:pStyle w:val="RTableTextAbt"/>
              <w:rPr>
                <w:rFonts w:asciiTheme="majorBidi" w:hAnsiTheme="majorBidi" w:cstheme="majorBidi"/>
                <w:color w:val="FF0000"/>
                <w:szCs w:val="18"/>
                <w:highlight w:val="yellow"/>
              </w:rPr>
            </w:pPr>
            <w:r>
              <w:rPr>
                <w:color w:val="FF0000"/>
                <w:szCs w:val="18"/>
              </w:rPr>
              <w:t>($375)</w:t>
            </w:r>
          </w:p>
        </w:tc>
      </w:tr>
      <w:tr w14:paraId="3A020735"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0CF5F15E" w14:textId="77777777">
            <w:pPr>
              <w:pStyle w:val="LTableTextAbt"/>
              <w:rPr>
                <w:szCs w:val="18"/>
                <w:highlight w:val="yellow"/>
              </w:rPr>
            </w:pPr>
            <w:r w:rsidRPr="00E42F19">
              <w:rPr>
                <w:szCs w:val="18"/>
              </w:rPr>
              <w:t>Processing Aid in Petrochemical 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52396A7B" w14:textId="73BD3EB7">
            <w:pPr>
              <w:pStyle w:val="RTableTextAbt"/>
              <w:rPr>
                <w:rFonts w:asciiTheme="majorBidi" w:hAnsiTheme="majorBidi" w:cstheme="majorBidi"/>
                <w:szCs w:val="18"/>
                <w:highlight w:val="yellow"/>
              </w:rPr>
            </w:pPr>
            <w:r>
              <w:rPr>
                <w:szCs w:val="18"/>
              </w:rPr>
              <w:t>$1,03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7FB6C786" w14:textId="3E1BE80B">
            <w:pPr>
              <w:pStyle w:val="RTableTextAbt"/>
              <w:rPr>
                <w:rFonts w:asciiTheme="majorBidi" w:hAnsiTheme="majorBidi" w:cstheme="majorBidi"/>
                <w:szCs w:val="18"/>
                <w:highlight w:val="yellow"/>
              </w:rPr>
            </w:pPr>
            <w:r>
              <w:rPr>
                <w:szCs w:val="18"/>
              </w:rPr>
              <w:t>$1,03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22114D87" w14:textId="4FA1C7AF">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CD7F29D" w14:textId="0C766EAD">
            <w:pPr>
              <w:pStyle w:val="RTableTextAbt"/>
              <w:rPr>
                <w:rFonts w:asciiTheme="majorBidi" w:hAnsiTheme="majorBidi" w:cstheme="majorBidi"/>
                <w:szCs w:val="18"/>
                <w:highlight w:val="yellow"/>
              </w:rPr>
            </w:pPr>
            <w:r>
              <w:rPr>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38317D9" w14:textId="36809E1E">
            <w:pPr>
              <w:pStyle w:val="RTableTextAbt"/>
              <w:rPr>
                <w:rFonts w:asciiTheme="majorBidi" w:hAnsiTheme="majorBidi" w:cstheme="majorBidi"/>
                <w:color w:val="FF0000"/>
                <w:szCs w:val="18"/>
                <w:highlight w:val="yellow"/>
              </w:rPr>
            </w:pPr>
            <w:r>
              <w:rPr>
                <w:color w:val="FF0000"/>
                <w:szCs w:val="18"/>
              </w:rPr>
              <w:t>($1,0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736BD1E" w14:textId="7F3EB25F">
            <w:pPr>
              <w:pStyle w:val="RTableTextAbt"/>
              <w:rPr>
                <w:rFonts w:asciiTheme="majorBidi" w:hAnsiTheme="majorBidi" w:cstheme="majorBidi"/>
                <w:color w:val="FF0000"/>
                <w:szCs w:val="18"/>
                <w:highlight w:val="yellow"/>
              </w:rPr>
            </w:pPr>
            <w:r>
              <w:rPr>
                <w:color w:val="FF0000"/>
                <w:szCs w:val="18"/>
              </w:rPr>
              <w:t>($1,033)</w:t>
            </w:r>
          </w:p>
        </w:tc>
      </w:tr>
      <w:tr w14:paraId="0A0ACB3C" w14:textId="77777777" w:rsidTr="003C18D3">
        <w:tblPrEx>
          <w:tblW w:w="13230" w:type="dxa"/>
          <w:tblInd w:w="-360" w:type="dxa"/>
          <w:tblLayout w:type="fixed"/>
          <w:tblCellMar>
            <w:left w:w="0" w:type="dxa"/>
            <w:right w:w="58" w:type="dxa"/>
          </w:tblCellMar>
          <w:tblLook w:val="04A0"/>
        </w:tblPrEx>
        <w:trPr>
          <w:trHeight w:val="206"/>
        </w:trPr>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7ADB57E3" w14:textId="77777777">
            <w:pPr>
              <w:pStyle w:val="LTableTextAbt"/>
              <w:rPr>
                <w:szCs w:val="18"/>
                <w:highlight w:val="yellow"/>
              </w:rPr>
            </w:pPr>
            <w:r>
              <w:rPr>
                <w:szCs w:val="18"/>
              </w:rPr>
              <w:t>Production of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4BC7A549" w14:textId="234DDFAC">
            <w:pPr>
              <w:pStyle w:val="RTableTextAbt"/>
              <w:rPr>
                <w:rFonts w:asciiTheme="majorBidi" w:hAnsiTheme="majorBidi" w:cstheme="majorBidi"/>
                <w:szCs w:val="18"/>
                <w:highlight w:val="yellow"/>
              </w:rPr>
            </w:pPr>
            <w:r>
              <w:rPr>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51CCB3E" w14:textId="7D8A9861">
            <w:pPr>
              <w:pStyle w:val="RTableTextAbt"/>
              <w:rPr>
                <w:rFonts w:asciiTheme="majorBidi" w:hAnsiTheme="majorBidi" w:cstheme="majorBidi"/>
                <w:szCs w:val="18"/>
                <w:highlight w:val="yellow"/>
              </w:rPr>
            </w:pPr>
            <w:r>
              <w:rPr>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7CADEEAC" w14:textId="4904CBB5">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7AA44EE" w14:textId="5807AC01">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A232F76" w14:textId="395E869E">
            <w:pPr>
              <w:pStyle w:val="RTableTextAbt"/>
              <w:rPr>
                <w:rFonts w:asciiTheme="majorBidi" w:hAnsiTheme="majorBidi" w:cstheme="majorBidi"/>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2E082E7" w14:textId="7A5F3695">
            <w:pPr>
              <w:pStyle w:val="RTableTextAbt"/>
              <w:rPr>
                <w:rFonts w:asciiTheme="majorBidi" w:hAnsiTheme="majorBidi" w:cstheme="majorBidi"/>
                <w:color w:val="FF0000"/>
                <w:szCs w:val="18"/>
                <w:highlight w:val="yellow"/>
              </w:rPr>
            </w:pPr>
            <w:r>
              <w:rPr>
                <w:color w:val="FF0000"/>
                <w:szCs w:val="18"/>
              </w:rPr>
              <w:t>($43)</w:t>
            </w:r>
          </w:p>
        </w:tc>
      </w:tr>
      <w:tr w14:paraId="6A9372B1"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5B23852D" w14:textId="77777777">
            <w:pPr>
              <w:pStyle w:val="LTableTextAbt"/>
              <w:rPr>
                <w:szCs w:val="18"/>
                <w:highlight w:val="yellow"/>
              </w:rPr>
            </w:pPr>
            <w:r>
              <w:rPr>
                <w:szCs w:val="18"/>
              </w:rPr>
              <w:t>Use as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7CB8FB04" w14:textId="31BDF481">
            <w:pPr>
              <w:pStyle w:val="RTableTextAbt"/>
              <w:rPr>
                <w:rFonts w:asciiTheme="majorBidi" w:hAnsiTheme="majorBidi" w:cstheme="majorBidi"/>
                <w:szCs w:val="18"/>
                <w:highlight w:val="yellow"/>
              </w:rPr>
            </w:pPr>
            <w:r>
              <w:rPr>
                <w:szCs w:val="18"/>
              </w:rPr>
              <w:t>$1,42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F82C954" w14:textId="5F59D4CC">
            <w:pPr>
              <w:pStyle w:val="RTableTextAbt"/>
              <w:rPr>
                <w:rFonts w:asciiTheme="majorBidi" w:hAnsiTheme="majorBidi" w:cstheme="majorBidi"/>
                <w:szCs w:val="18"/>
                <w:highlight w:val="yellow"/>
              </w:rPr>
            </w:pPr>
            <w:r>
              <w:rPr>
                <w:szCs w:val="18"/>
              </w:rPr>
              <w:t>$1,42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3772858A" w14:textId="14459172">
            <w:pPr>
              <w:pStyle w:val="RTableTextAbt"/>
              <w:rPr>
                <w:rFonts w:asciiTheme="majorBidi" w:hAnsiTheme="majorBidi" w:cstheme="majorBidi"/>
                <w:szCs w:val="18"/>
                <w:highlight w:val="yellow"/>
              </w:rPr>
            </w:pPr>
            <w:r>
              <w:rPr>
                <w:szCs w:val="18"/>
              </w:rPr>
              <w:t>$19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F79D9CC" w14:textId="4BE97524">
            <w:pPr>
              <w:pStyle w:val="RTableTextAbt"/>
              <w:rPr>
                <w:rFonts w:asciiTheme="majorBidi" w:hAnsiTheme="majorBidi" w:cstheme="majorBidi"/>
                <w:szCs w:val="18"/>
                <w:highlight w:val="yellow"/>
              </w:rPr>
            </w:pPr>
            <w:r>
              <w:rPr>
                <w:szCs w:val="18"/>
              </w:rPr>
              <w:t>$19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0A538B5" w14:textId="563FBECB">
            <w:pPr>
              <w:pStyle w:val="RTableTextAbt"/>
              <w:rPr>
                <w:rFonts w:asciiTheme="majorBidi" w:hAnsiTheme="majorBidi" w:cstheme="majorBidi"/>
                <w:color w:val="FF0000"/>
                <w:szCs w:val="18"/>
                <w:highlight w:val="yellow"/>
              </w:rPr>
            </w:pPr>
            <w:r>
              <w:rPr>
                <w:color w:val="FF0000"/>
                <w:szCs w:val="18"/>
              </w:rPr>
              <w:t>($1,22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D7D4A2D" w14:textId="66874DFB">
            <w:pPr>
              <w:pStyle w:val="RTableTextAbt"/>
              <w:rPr>
                <w:rFonts w:asciiTheme="majorBidi" w:hAnsiTheme="majorBidi" w:cstheme="majorBidi"/>
                <w:color w:val="FF0000"/>
                <w:szCs w:val="18"/>
              </w:rPr>
            </w:pPr>
            <w:r>
              <w:rPr>
                <w:color w:val="FF0000"/>
                <w:szCs w:val="18"/>
              </w:rPr>
              <w:t>($1,228)</w:t>
            </w:r>
          </w:p>
        </w:tc>
      </w:tr>
      <w:tr w14:paraId="2A4958D5"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35A3E20B" w14:textId="77777777">
            <w:pPr>
              <w:pStyle w:val="LTableTextAbt"/>
              <w:rPr>
                <w:szCs w:val="18"/>
                <w:highlight w:val="yellow"/>
              </w:rPr>
            </w:pPr>
            <w:r>
              <w:rPr>
                <w:szCs w:val="18"/>
              </w:rPr>
              <w:t>Vapor Degreasing: Open Top Vapor Degreasing (OT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6B238F7E" w14:textId="6FC78706">
            <w:pPr>
              <w:pStyle w:val="RTableTextAbt"/>
              <w:rPr>
                <w:rFonts w:asciiTheme="majorBidi" w:hAnsiTheme="majorBidi" w:cstheme="majorBidi"/>
                <w:szCs w:val="18"/>
                <w:highlight w:val="yellow"/>
              </w:rPr>
            </w:pPr>
            <w:r>
              <w:rPr>
                <w:szCs w:val="18"/>
              </w:rPr>
              <w:t>$13,72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E44CA43" w14:textId="5493E026">
            <w:pPr>
              <w:pStyle w:val="RTableTextAbt"/>
              <w:rPr>
                <w:rFonts w:asciiTheme="majorBidi" w:hAnsiTheme="majorBidi" w:cstheme="majorBidi"/>
                <w:szCs w:val="18"/>
                <w:highlight w:val="yellow"/>
              </w:rPr>
            </w:pPr>
            <w:r>
              <w:rPr>
                <w:szCs w:val="18"/>
              </w:rPr>
              <w:t>$34,27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0103EFC" w14:textId="480AEC18">
            <w:pPr>
              <w:pStyle w:val="RTableTextAbt"/>
              <w:rPr>
                <w:rFonts w:asciiTheme="majorBidi" w:hAnsiTheme="majorBidi" w:cstheme="majorBidi"/>
                <w:szCs w:val="18"/>
                <w:highlight w:val="yellow"/>
              </w:rPr>
            </w:pPr>
            <w:r>
              <w:rPr>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A4D30CC" w14:textId="661029D6">
            <w:pPr>
              <w:pStyle w:val="RTableTextAbt"/>
              <w:rPr>
                <w:rFonts w:asciiTheme="majorBidi" w:hAnsiTheme="majorBidi" w:cstheme="majorBidi"/>
                <w:szCs w:val="18"/>
                <w:highlight w:val="yellow"/>
              </w:rPr>
            </w:pPr>
            <w:r>
              <w:rPr>
                <w:szCs w:val="18"/>
              </w:rPr>
              <w:t>$5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E55E77E" w14:textId="1521DDC6">
            <w:pPr>
              <w:pStyle w:val="RTableTextAbt"/>
              <w:rPr>
                <w:rFonts w:asciiTheme="majorBidi" w:hAnsiTheme="majorBidi" w:cstheme="majorBidi"/>
                <w:color w:val="FF0000"/>
                <w:szCs w:val="18"/>
                <w:highlight w:val="yellow"/>
              </w:rPr>
            </w:pPr>
            <w:r>
              <w:rPr>
                <w:color w:val="FF0000"/>
                <w:szCs w:val="18"/>
              </w:rPr>
              <w:t>($13,6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09E7709" w14:textId="4F459F0A">
            <w:pPr>
              <w:pStyle w:val="RTableTextAbt"/>
              <w:rPr>
                <w:rFonts w:asciiTheme="majorBidi" w:hAnsiTheme="majorBidi" w:cstheme="majorBidi"/>
                <w:color w:val="FF0000"/>
                <w:szCs w:val="18"/>
              </w:rPr>
            </w:pPr>
            <w:r>
              <w:rPr>
                <w:color w:val="FF0000"/>
                <w:szCs w:val="18"/>
              </w:rPr>
              <w:t>($34,224)</w:t>
            </w:r>
          </w:p>
        </w:tc>
      </w:tr>
      <w:tr w14:paraId="231A05BB"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5AE19E92" w14:textId="77777777">
            <w:pPr>
              <w:pStyle w:val="LTableTextAbt"/>
              <w:rPr>
                <w:szCs w:val="18"/>
                <w:highlight w:val="yellow"/>
              </w:rPr>
            </w:pPr>
            <w:r>
              <w:rPr>
                <w:szCs w:val="18"/>
              </w:rPr>
              <w:t>Vapor Degreasing: Enclosed Vapor Degreasing (E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1C8D33EA" w14:textId="3CF31F9F">
            <w:pPr>
              <w:pStyle w:val="RTableTextAbt"/>
              <w:rPr>
                <w:rFonts w:asciiTheme="majorBidi" w:hAnsiTheme="majorBidi" w:cstheme="majorBidi"/>
                <w:szCs w:val="18"/>
                <w:highlight w:val="yellow"/>
              </w:rPr>
            </w:pPr>
            <w:r>
              <w:rPr>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700D488F" w14:textId="5610DA32">
            <w:pPr>
              <w:pStyle w:val="RTableTextAbt"/>
              <w:rPr>
                <w:rFonts w:asciiTheme="majorBidi" w:hAnsiTheme="majorBidi" w:cstheme="majorBidi"/>
                <w:szCs w:val="18"/>
                <w:highlight w:val="yellow"/>
              </w:rPr>
            </w:pPr>
            <w:r>
              <w:rPr>
                <w:szCs w:val="18"/>
              </w:rPr>
              <w:t>$5,64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8A58AC3" w14:textId="5F8F9C49">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1C93B93" w14:textId="236B7A7B">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FFF3CFB" w14:textId="6D4691FA">
            <w:pPr>
              <w:pStyle w:val="RTableTextAbt"/>
              <w:rPr>
                <w:rFonts w:asciiTheme="majorBidi" w:hAnsiTheme="majorBidi" w:cstheme="majorBidi"/>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DD36D6F" w14:textId="475B2718">
            <w:pPr>
              <w:pStyle w:val="RTableTextAbt"/>
              <w:rPr>
                <w:rFonts w:asciiTheme="majorBidi" w:hAnsiTheme="majorBidi" w:cstheme="majorBidi"/>
                <w:color w:val="FF0000"/>
                <w:szCs w:val="18"/>
              </w:rPr>
            </w:pPr>
            <w:r>
              <w:rPr>
                <w:color w:val="FF0000"/>
                <w:szCs w:val="18"/>
              </w:rPr>
              <w:t>($5,645)</w:t>
            </w:r>
          </w:p>
        </w:tc>
      </w:tr>
      <w:tr w14:paraId="5A26997C"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385A9892" w14:textId="77777777">
            <w:pPr>
              <w:pStyle w:val="LTableTextAbt"/>
              <w:rPr>
                <w:szCs w:val="18"/>
                <w:highlight w:val="yellow"/>
              </w:rPr>
            </w:pPr>
            <w:r>
              <w:rPr>
                <w:szCs w:val="18"/>
              </w:rPr>
              <w:t>Vapor Degreasing: Conveyorized Vapor Degreasing (C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069BF761" w14:textId="0EF7A68D">
            <w:pPr>
              <w:pStyle w:val="RTableTextAbt"/>
              <w:rPr>
                <w:rFonts w:asciiTheme="majorBidi" w:hAnsiTheme="majorBidi" w:cstheme="majorBidi"/>
                <w:szCs w:val="18"/>
                <w:highlight w:val="yellow"/>
              </w:rPr>
            </w:pPr>
            <w:r>
              <w:rPr>
                <w:szCs w:val="18"/>
              </w:rPr>
              <w:t>$92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286DEBA7" w14:textId="4DBD391A">
            <w:pPr>
              <w:pStyle w:val="RTableTextAbt"/>
              <w:rPr>
                <w:rFonts w:asciiTheme="majorBidi" w:hAnsiTheme="majorBidi" w:cstheme="majorBidi"/>
                <w:szCs w:val="18"/>
                <w:highlight w:val="yellow"/>
              </w:rPr>
            </w:pPr>
            <w:r>
              <w:rPr>
                <w:szCs w:val="18"/>
              </w:rPr>
              <w:t>$92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1BF62DFA" w14:textId="6F447807">
            <w:pPr>
              <w:pStyle w:val="RTableTextAbt"/>
              <w:rPr>
                <w:rFonts w:asciiTheme="majorBidi" w:hAnsiTheme="majorBidi" w:cstheme="majorBidi"/>
                <w:szCs w:val="18"/>
                <w:highlight w:val="yellow"/>
              </w:rPr>
            </w:pPr>
            <w:r>
              <w:rPr>
                <w:szCs w:val="18"/>
              </w:rPr>
              <w:t>$2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E4E8E29" w14:textId="30BD9FBA">
            <w:pPr>
              <w:pStyle w:val="RTableTextAbt"/>
              <w:rPr>
                <w:rFonts w:asciiTheme="majorBidi" w:hAnsiTheme="majorBidi" w:cstheme="majorBidi"/>
                <w:szCs w:val="18"/>
              </w:rPr>
            </w:pPr>
            <w:r>
              <w:rPr>
                <w:szCs w:val="18"/>
              </w:rPr>
              <w:t>$2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6B09988" w14:textId="75A56DB8">
            <w:pPr>
              <w:pStyle w:val="RTableTextAbt"/>
              <w:rPr>
                <w:rFonts w:asciiTheme="majorBidi" w:hAnsiTheme="majorBidi" w:cstheme="majorBidi"/>
                <w:color w:val="FF0000"/>
                <w:szCs w:val="18"/>
                <w:highlight w:val="yellow"/>
              </w:rPr>
            </w:pPr>
            <w:r>
              <w:rPr>
                <w:color w:val="FF0000"/>
                <w:szCs w:val="18"/>
              </w:rPr>
              <w:t>($89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FFEB9B1" w14:textId="666F332A">
            <w:pPr>
              <w:pStyle w:val="RTableTextAbt"/>
              <w:rPr>
                <w:rFonts w:asciiTheme="majorBidi" w:hAnsiTheme="majorBidi" w:cstheme="majorBidi"/>
                <w:color w:val="FF0000"/>
                <w:szCs w:val="18"/>
              </w:rPr>
            </w:pPr>
            <w:r>
              <w:rPr>
                <w:color w:val="FF0000"/>
                <w:szCs w:val="18"/>
              </w:rPr>
              <w:t>($896)</w:t>
            </w:r>
          </w:p>
        </w:tc>
      </w:tr>
      <w:tr w14:paraId="68B50056"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15DB1041" w14:textId="77777777">
            <w:pPr>
              <w:pStyle w:val="LTableTextAbt"/>
              <w:rPr>
                <w:highlight w:val="yellow"/>
              </w:rPr>
            </w:pPr>
            <w:r>
              <w:rPr>
                <w:szCs w:val="18"/>
              </w:rPr>
              <w:t>Recycling and Dispos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100B37CD" w14:textId="530AADE5">
            <w:pPr>
              <w:pStyle w:val="RTableTextAbt"/>
              <w:rPr>
                <w:rFonts w:asciiTheme="majorBidi" w:hAnsiTheme="majorBidi" w:cstheme="majorBidi"/>
                <w:szCs w:val="18"/>
                <w:highlight w:val="yellow"/>
              </w:rPr>
            </w:pPr>
            <w:r>
              <w:rPr>
                <w:szCs w:val="18"/>
              </w:rPr>
              <w:t>$77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19687111" w14:textId="5BBE09A6">
            <w:pPr>
              <w:pStyle w:val="RTableTextAbt"/>
              <w:rPr>
                <w:rFonts w:asciiTheme="majorBidi" w:hAnsiTheme="majorBidi" w:cstheme="majorBidi"/>
                <w:szCs w:val="18"/>
                <w:highlight w:val="yellow"/>
              </w:rPr>
            </w:pPr>
            <w:r>
              <w:rPr>
                <w:szCs w:val="18"/>
              </w:rPr>
              <w:t>$77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6C6587D" w14:textId="24850EE1">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23D9FE9" w14:textId="1F98A4F5">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12C61B8" w14:textId="3DFD0EF7">
            <w:pPr>
              <w:pStyle w:val="RTableTextAbt"/>
              <w:rPr>
                <w:rFonts w:asciiTheme="majorBidi" w:hAnsiTheme="majorBidi" w:cstheme="majorBidi"/>
                <w:color w:val="FF0000"/>
                <w:szCs w:val="18"/>
                <w:highlight w:val="yellow"/>
              </w:rPr>
            </w:pPr>
            <w:r>
              <w:rPr>
                <w:color w:val="FF0000"/>
                <w:szCs w:val="18"/>
              </w:rPr>
              <w:t>($7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7EADB2E5" w14:textId="3033E9E8">
            <w:pPr>
              <w:pStyle w:val="RTableTextAbt"/>
              <w:rPr>
                <w:rFonts w:asciiTheme="majorBidi" w:hAnsiTheme="majorBidi" w:cstheme="majorBidi"/>
                <w:color w:val="FF0000"/>
                <w:szCs w:val="18"/>
                <w:highlight w:val="yellow"/>
              </w:rPr>
            </w:pPr>
            <w:r>
              <w:rPr>
                <w:color w:val="FF0000"/>
                <w:szCs w:val="18"/>
              </w:rPr>
              <w:t>($772)</w:t>
            </w:r>
          </w:p>
        </w:tc>
      </w:tr>
      <w:tr w14:paraId="26489903"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02DADAE8" w14:textId="77777777">
            <w:pPr>
              <w:pStyle w:val="LTableTextAbt"/>
              <w:rPr>
                <w:highlight w:val="yellow"/>
              </w:rPr>
            </w:pPr>
            <w:r>
              <w:rPr>
                <w:szCs w:val="18"/>
              </w:rPr>
              <w:t>Laboratory Chemical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210CACD5" w14:textId="52A12A65">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7E4F23D8" w14:textId="0BE4389D">
            <w:pPr>
              <w:pStyle w:val="RTableTextAbt"/>
              <w:rPr>
                <w:rFonts w:asciiTheme="majorBidi" w:hAnsiTheme="majorBidi" w:cstheme="majorBidi"/>
                <w:szCs w:val="18"/>
                <w:highlight w:val="yellow"/>
              </w:rPr>
            </w:pPr>
            <w:r>
              <w:rPr>
                <w:szCs w:val="18"/>
              </w:rPr>
              <w:t>$11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3D1F1CB7" w14:textId="4D5CA34B">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D9D6D12" w14:textId="75F1604A">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B6E4E83" w14:textId="4807F43D">
            <w:pPr>
              <w:pStyle w:val="RTableTextAbt"/>
              <w:rPr>
                <w:rFonts w:asciiTheme="majorBidi" w:hAnsiTheme="majorBidi" w:cstheme="majorBidi"/>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1C6E4E9" w14:textId="74319DA7">
            <w:pPr>
              <w:pStyle w:val="RTableTextAbt"/>
              <w:rPr>
                <w:rFonts w:asciiTheme="majorBidi" w:hAnsiTheme="majorBidi" w:cstheme="majorBidi"/>
                <w:color w:val="FF0000"/>
                <w:szCs w:val="18"/>
                <w:highlight w:val="yellow"/>
              </w:rPr>
            </w:pPr>
            <w:r>
              <w:rPr>
                <w:color w:val="FF0000"/>
                <w:szCs w:val="18"/>
              </w:rPr>
              <w:t>($113)</w:t>
            </w:r>
          </w:p>
        </w:tc>
      </w:tr>
      <w:tr w14:paraId="740192FE"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4A22BDD0" w14:textId="77777777">
            <w:pPr>
              <w:pStyle w:val="LTableTextAbt"/>
              <w:rPr>
                <w:highlight w:val="yellow"/>
              </w:rPr>
            </w:pPr>
            <w:r>
              <w:rPr>
                <w:szCs w:val="18"/>
              </w:rPr>
              <w:t>Processing Aid, except petrochemic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31D8B778" w14:textId="2E79F32D">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62034771" w14:textId="1772C138">
            <w:pPr>
              <w:pStyle w:val="RTableTextAbt"/>
              <w:rPr>
                <w:rFonts w:asciiTheme="majorBidi" w:hAnsiTheme="majorBidi" w:cstheme="majorBidi"/>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32D89384" w14:textId="286B39D7">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9A00426" w14:textId="3496C54C">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ACBED70" w14:textId="171BC66F">
            <w:pPr>
              <w:pStyle w:val="RTableTextAbt"/>
              <w:rPr>
                <w:rFonts w:asciiTheme="majorBidi" w:hAnsiTheme="majorBidi" w:cstheme="majorBidi"/>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C60AE0B" w14:textId="1F98514A">
            <w:pPr>
              <w:pStyle w:val="RTableTextAbt"/>
              <w:rPr>
                <w:rFonts w:asciiTheme="majorBidi" w:hAnsiTheme="majorBidi" w:cstheme="majorBidi"/>
                <w:color w:val="FF0000"/>
                <w:szCs w:val="18"/>
                <w:highlight w:val="yellow"/>
              </w:rPr>
            </w:pPr>
            <w:r>
              <w:rPr>
                <w:color w:val="FF0000"/>
                <w:szCs w:val="18"/>
              </w:rPr>
              <w:t>($32)</w:t>
            </w:r>
          </w:p>
        </w:tc>
      </w:tr>
      <w:tr w14:paraId="78AE4B14"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7B71008C" w14:textId="77777777">
            <w:pPr>
              <w:pStyle w:val="LTableTextAbt"/>
              <w:rPr>
                <w:highlight w:val="yellow"/>
              </w:rPr>
            </w:pPr>
            <w:r>
              <w:rPr>
                <w:szCs w:val="18"/>
              </w:rPr>
              <w:t>Adhesives and Seal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392EF8D1" w14:textId="317349DE">
            <w:pPr>
              <w:pStyle w:val="RTableTextAbt"/>
              <w:rPr>
                <w:rFonts w:asciiTheme="majorBidi" w:hAnsiTheme="majorBidi" w:cstheme="majorBidi"/>
                <w:szCs w:val="18"/>
                <w:highlight w:val="yellow"/>
              </w:rPr>
            </w:pPr>
            <w:r>
              <w:rPr>
                <w:szCs w:val="18"/>
              </w:rPr>
              <w:t>$24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A0C2A70" w14:textId="2EE59627">
            <w:pPr>
              <w:pStyle w:val="RTableTextAbt"/>
              <w:rPr>
                <w:rFonts w:asciiTheme="majorBidi" w:hAnsiTheme="majorBidi" w:cstheme="majorBidi"/>
                <w:szCs w:val="18"/>
                <w:highlight w:val="yellow"/>
              </w:rPr>
            </w:pPr>
            <w:r>
              <w:rPr>
                <w:szCs w:val="18"/>
              </w:rPr>
              <w:t>$24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1FC4F397" w14:textId="38BE1B1A">
            <w:pPr>
              <w:pStyle w:val="RTableTextAbt"/>
              <w:rPr>
                <w:rFonts w:asciiTheme="majorBidi" w:hAnsiTheme="majorBidi" w:cstheme="majorBidi"/>
                <w:szCs w:val="18"/>
                <w:highlight w:val="yellow"/>
              </w:rPr>
            </w:pPr>
            <w:r>
              <w:rPr>
                <w:szCs w:val="18"/>
              </w:rPr>
              <w:t>$11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1C1A6B8" w14:textId="7022927A">
            <w:pPr>
              <w:pStyle w:val="RTableTextAbt"/>
              <w:rPr>
                <w:rFonts w:asciiTheme="majorBidi" w:hAnsiTheme="majorBidi" w:cstheme="majorBidi"/>
                <w:szCs w:val="18"/>
                <w:highlight w:val="yellow"/>
              </w:rPr>
            </w:pPr>
            <w:r>
              <w:rPr>
                <w:szCs w:val="18"/>
              </w:rPr>
              <w:t>$11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D25C9E4" w14:textId="795A50F2">
            <w:pPr>
              <w:pStyle w:val="RTableTextAbt"/>
              <w:rPr>
                <w:rFonts w:asciiTheme="majorBidi" w:hAnsiTheme="majorBidi" w:cstheme="majorBidi"/>
                <w:color w:val="FF0000"/>
                <w:szCs w:val="18"/>
                <w:highlight w:val="yellow"/>
              </w:rPr>
            </w:pPr>
            <w:r>
              <w:rPr>
                <w:color w:val="FF0000"/>
                <w:szCs w:val="18"/>
              </w:rPr>
              <w:t>($13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DBF22FF" w14:textId="18E05338">
            <w:pPr>
              <w:pStyle w:val="RTableTextAbt"/>
              <w:rPr>
                <w:rFonts w:asciiTheme="majorBidi" w:hAnsiTheme="majorBidi" w:cstheme="majorBidi"/>
                <w:color w:val="FF0000"/>
                <w:szCs w:val="18"/>
                <w:highlight w:val="yellow"/>
              </w:rPr>
            </w:pPr>
            <w:r>
              <w:rPr>
                <w:color w:val="FF0000"/>
                <w:szCs w:val="18"/>
              </w:rPr>
              <w:t>($136)</w:t>
            </w:r>
          </w:p>
        </w:tc>
      </w:tr>
      <w:tr w14:paraId="63054E03"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5183322E" w14:textId="77777777">
            <w:pPr>
              <w:pStyle w:val="LTableTextAbt"/>
              <w:rPr>
                <w:highlight w:val="yellow"/>
              </w:rPr>
            </w:pPr>
            <w:r>
              <w:rPr>
                <w:szCs w:val="18"/>
              </w:rPr>
              <w:t>Paint and Coating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3128E88D" w14:textId="70E55632">
            <w:pPr>
              <w:pStyle w:val="RTableTextAbt"/>
              <w:rPr>
                <w:rFonts w:asciiTheme="majorBidi" w:hAnsiTheme="majorBidi" w:cstheme="majorBidi"/>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096E3AE6" w14:textId="2928A79D">
            <w:pPr>
              <w:pStyle w:val="RTableTextAbt"/>
              <w:rPr>
                <w:rFonts w:asciiTheme="majorBidi" w:hAnsiTheme="majorBidi" w:cstheme="majorBidi"/>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64D63C94" w14:textId="17B2F7CC">
            <w:pPr>
              <w:pStyle w:val="RTableTextAbt"/>
              <w:rPr>
                <w:rFonts w:asciiTheme="majorBidi" w:hAnsiTheme="majorBidi" w:cstheme="majorBidi"/>
                <w:szCs w:val="18"/>
                <w:highlight w:val="yellow"/>
              </w:rPr>
            </w:pPr>
            <w:r>
              <w:rPr>
                <w:szCs w:val="18"/>
              </w:rPr>
              <w:t>$2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9DEEE5C" w14:textId="47D904B5">
            <w:pPr>
              <w:pStyle w:val="RTableTextAbt"/>
              <w:rPr>
                <w:rFonts w:asciiTheme="majorBidi" w:hAnsiTheme="majorBidi" w:cstheme="majorBidi"/>
                <w:szCs w:val="18"/>
                <w:highlight w:val="yellow"/>
              </w:rPr>
            </w:pPr>
            <w:r>
              <w:rPr>
                <w:szCs w:val="18"/>
              </w:rPr>
              <w:t>$2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86AE4D0" w14:textId="6B96650C">
            <w:pPr>
              <w:pStyle w:val="RTableTextAbt"/>
              <w:rPr>
                <w:rFonts w:asciiTheme="majorBidi" w:hAnsiTheme="majorBidi" w:cstheme="majorBidi"/>
                <w:szCs w:val="18"/>
                <w:highlight w:val="yellow"/>
              </w:rPr>
            </w:pPr>
            <w:r>
              <w:rPr>
                <w:szCs w:val="18"/>
              </w:rPr>
              <w:t xml:space="preserve">$2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7D8CB8A" w14:textId="03AF80A3">
            <w:pPr>
              <w:pStyle w:val="RTableTextAbt"/>
              <w:rPr>
                <w:rFonts w:asciiTheme="majorBidi" w:hAnsiTheme="majorBidi" w:cstheme="majorBidi"/>
                <w:szCs w:val="18"/>
                <w:highlight w:val="yellow"/>
              </w:rPr>
            </w:pPr>
            <w:r>
              <w:rPr>
                <w:szCs w:val="18"/>
              </w:rPr>
              <w:t xml:space="preserve">$23 </w:t>
            </w:r>
          </w:p>
        </w:tc>
      </w:tr>
      <w:tr w14:paraId="6DEEBFE3"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bottom"/>
          </w:tcPr>
          <w:p w:rsidR="0095166E" w:rsidRPr="009A3D7B" w:rsidP="0095166E" w14:paraId="5D8EC3F9" w14:textId="77777777">
            <w:pPr>
              <w:pStyle w:val="LTableTextAbt"/>
            </w:pPr>
            <w:r w:rsidRPr="0084123C">
              <w:rPr>
                <w:szCs w:val="18"/>
              </w:rPr>
              <w:t>Aerosol Spray Cleaning/Degreasing except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4900FD1A" w14:textId="7EE6A9AE">
            <w:pPr>
              <w:pStyle w:val="RTableTextAbt"/>
              <w:rPr>
                <w:rFonts w:asciiTheme="majorBidi" w:hAnsiTheme="majorBidi" w:cstheme="majorBidi"/>
                <w:szCs w:val="18"/>
                <w:highlight w:val="yellow"/>
              </w:rPr>
            </w:pPr>
            <w:r>
              <w:rPr>
                <w:szCs w:val="18"/>
              </w:rPr>
              <w:t>$1,33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5FA9986" w14:textId="72086873">
            <w:pPr>
              <w:pStyle w:val="RTableTextAbt"/>
              <w:rPr>
                <w:rFonts w:asciiTheme="majorBidi" w:hAnsiTheme="majorBidi" w:cstheme="majorBidi"/>
                <w:szCs w:val="18"/>
                <w:highlight w:val="yellow"/>
              </w:rPr>
            </w:pPr>
            <w:r>
              <w:rPr>
                <w:szCs w:val="18"/>
              </w:rPr>
              <w:t>$1,33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39E083AB" w14:textId="479C07E0">
            <w:pPr>
              <w:pStyle w:val="RTableTextAbt"/>
              <w:rPr>
                <w:rFonts w:asciiTheme="majorBidi" w:hAnsiTheme="majorBidi" w:cstheme="majorBidi"/>
                <w:szCs w:val="18"/>
                <w:highlight w:val="yellow"/>
              </w:rPr>
            </w:pPr>
            <w:r>
              <w:rPr>
                <w:szCs w:val="18"/>
              </w:rPr>
              <w:t>$4,92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752816BA" w14:textId="47E6FF35">
            <w:pPr>
              <w:pStyle w:val="RTableTextAbt"/>
              <w:rPr>
                <w:rFonts w:asciiTheme="majorBidi" w:hAnsiTheme="majorBidi" w:cstheme="majorBidi"/>
                <w:szCs w:val="18"/>
                <w:highlight w:val="yellow"/>
              </w:rPr>
            </w:pPr>
            <w:r>
              <w:rPr>
                <w:szCs w:val="18"/>
              </w:rPr>
              <w:t>$4,92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DFCD515" w14:textId="03D95E23">
            <w:pPr>
              <w:pStyle w:val="RTableTextAbt"/>
              <w:rPr>
                <w:rFonts w:asciiTheme="majorBidi" w:hAnsiTheme="majorBidi" w:cstheme="majorBidi"/>
                <w:color w:val="FF0000"/>
                <w:szCs w:val="18"/>
                <w:highlight w:val="yellow"/>
              </w:rPr>
            </w:pPr>
            <w:r>
              <w:rPr>
                <w:szCs w:val="18"/>
              </w:rPr>
              <w:t xml:space="preserve">$3,59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78755AF" w14:textId="44FD1BF0">
            <w:pPr>
              <w:pStyle w:val="RTableTextAbt"/>
              <w:rPr>
                <w:rFonts w:asciiTheme="majorBidi" w:hAnsiTheme="majorBidi" w:cstheme="majorBidi"/>
                <w:color w:val="FF0000"/>
                <w:szCs w:val="18"/>
                <w:highlight w:val="yellow"/>
              </w:rPr>
            </w:pPr>
            <w:r>
              <w:rPr>
                <w:szCs w:val="18"/>
              </w:rPr>
              <w:t xml:space="preserve">$3,592 </w:t>
            </w:r>
          </w:p>
        </w:tc>
      </w:tr>
      <w:tr w14:paraId="79C617C2"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7D2024" w:rsidP="0095166E" w14:paraId="7B4452D5" w14:textId="77777777">
            <w:pPr>
              <w:pStyle w:val="LTableTextAbt"/>
            </w:pPr>
            <w:r>
              <w:rPr>
                <w:szCs w:val="18"/>
              </w:rPr>
              <w:t>Aerosol Spray Cleaning/Degreasing -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072AC0D3" w14:textId="3D259B02">
            <w:pPr>
              <w:pStyle w:val="RTableTextAbt"/>
              <w:rPr>
                <w:rFonts w:asciiTheme="majorBidi" w:hAnsiTheme="majorBidi" w:cstheme="majorBidi"/>
                <w:szCs w:val="18"/>
              </w:rPr>
            </w:pPr>
            <w:r>
              <w:rPr>
                <w:szCs w:val="18"/>
              </w:rPr>
              <w:t>$21,45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0E34137B" w14:textId="66B866E1">
            <w:pPr>
              <w:pStyle w:val="RTableTextAbt"/>
              <w:rPr>
                <w:rFonts w:asciiTheme="majorBidi" w:hAnsiTheme="majorBidi" w:cstheme="majorBidi"/>
                <w:szCs w:val="18"/>
              </w:rPr>
            </w:pPr>
            <w:r>
              <w:rPr>
                <w:szCs w:val="18"/>
              </w:rPr>
              <w:t>$21,45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7EDC0B54" w14:textId="4B4FA6B2">
            <w:pPr>
              <w:pStyle w:val="RTableTextAbt"/>
              <w:rPr>
                <w:rFonts w:asciiTheme="majorBidi" w:hAnsiTheme="majorBidi" w:cstheme="majorBidi"/>
                <w:szCs w:val="18"/>
              </w:rPr>
            </w:pPr>
            <w:r>
              <w:rPr>
                <w:szCs w:val="18"/>
              </w:rPr>
              <w:t>$2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AAB97D1" w14:textId="49BAD627">
            <w:pPr>
              <w:pStyle w:val="RTableTextAbt"/>
              <w:rPr>
                <w:rFonts w:asciiTheme="majorBidi" w:hAnsiTheme="majorBidi" w:cstheme="majorBidi"/>
                <w:szCs w:val="18"/>
              </w:rPr>
            </w:pPr>
            <w:r>
              <w:rPr>
                <w:szCs w:val="18"/>
              </w:rPr>
              <w:t>$2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3EC01F9" w14:textId="1FB667B1">
            <w:pPr>
              <w:pStyle w:val="RTableTextAbt"/>
              <w:rPr>
                <w:rFonts w:asciiTheme="majorBidi" w:hAnsiTheme="majorBidi" w:cstheme="majorBidi"/>
                <w:color w:val="FF0000"/>
                <w:szCs w:val="18"/>
              </w:rPr>
            </w:pPr>
            <w:r>
              <w:rPr>
                <w:color w:val="FF0000"/>
                <w:szCs w:val="18"/>
              </w:rPr>
              <w:t>($21,42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0146728" w14:textId="33B4BCC1">
            <w:pPr>
              <w:pStyle w:val="RTableTextAbt"/>
              <w:rPr>
                <w:rFonts w:asciiTheme="majorBidi" w:hAnsiTheme="majorBidi" w:cstheme="majorBidi"/>
                <w:color w:val="FF0000"/>
                <w:szCs w:val="18"/>
              </w:rPr>
            </w:pPr>
            <w:r>
              <w:rPr>
                <w:color w:val="FF0000"/>
                <w:szCs w:val="18"/>
              </w:rPr>
              <w:t>($21,427)</w:t>
            </w:r>
          </w:p>
        </w:tc>
      </w:tr>
      <w:tr w14:paraId="5667DCD5"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3F8A7074" w14:textId="77777777">
            <w:pPr>
              <w:pStyle w:val="LTableTextAbt"/>
              <w:rPr>
                <w:highlight w:val="yellow"/>
              </w:rPr>
            </w:pPr>
            <w:r>
              <w:rPr>
                <w:szCs w:val="18"/>
              </w:rPr>
              <w:t>Liquid and Spray Batch Cold Clean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3D08D919" w14:textId="37BA0E95">
            <w:pPr>
              <w:pStyle w:val="RTableTextAbt"/>
              <w:rPr>
                <w:rFonts w:asciiTheme="majorBidi" w:hAnsiTheme="majorBidi" w:cstheme="majorBidi"/>
                <w:szCs w:val="18"/>
                <w:highlight w:val="yellow"/>
              </w:rPr>
            </w:pPr>
            <w:r>
              <w:rPr>
                <w:szCs w:val="18"/>
              </w:rPr>
              <w:t>$5,9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177D6E73" w14:textId="77CE3521">
            <w:pPr>
              <w:pStyle w:val="RTableTextAbt"/>
              <w:rPr>
                <w:rFonts w:asciiTheme="majorBidi" w:hAnsiTheme="majorBidi" w:cstheme="majorBidi"/>
                <w:szCs w:val="18"/>
                <w:highlight w:val="yellow"/>
              </w:rPr>
            </w:pPr>
            <w:r>
              <w:rPr>
                <w:szCs w:val="18"/>
              </w:rPr>
              <w:t>$5,9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202E780" w14:textId="3CD92C5F">
            <w:pPr>
              <w:pStyle w:val="RTableTextAbt"/>
              <w:rPr>
                <w:rFonts w:asciiTheme="majorBidi" w:hAnsiTheme="majorBidi" w:cstheme="majorBidi"/>
                <w:szCs w:val="18"/>
                <w:highlight w:val="yellow"/>
              </w:rPr>
            </w:pPr>
            <w:r>
              <w:rPr>
                <w:szCs w:val="18"/>
              </w:rPr>
              <w:t>$3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477FC69" w14:textId="72881C3D">
            <w:pPr>
              <w:pStyle w:val="RTableTextAbt"/>
              <w:rPr>
                <w:rFonts w:asciiTheme="majorBidi" w:hAnsiTheme="majorBidi" w:cstheme="majorBidi"/>
                <w:szCs w:val="18"/>
                <w:highlight w:val="yellow"/>
              </w:rPr>
            </w:pPr>
            <w:r>
              <w:rPr>
                <w:szCs w:val="18"/>
              </w:rPr>
              <w:t>$3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A1AF2A2" w14:textId="6AB0474B">
            <w:pPr>
              <w:pStyle w:val="RTableTextAbt"/>
              <w:rPr>
                <w:rFonts w:asciiTheme="majorBidi" w:hAnsiTheme="majorBidi" w:cstheme="majorBidi"/>
                <w:color w:val="FF0000"/>
                <w:szCs w:val="18"/>
                <w:highlight w:val="yellow"/>
              </w:rPr>
            </w:pPr>
            <w:r>
              <w:rPr>
                <w:color w:val="FF0000"/>
                <w:szCs w:val="18"/>
              </w:rPr>
              <w:t>($5,95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6DAE3F4" w14:textId="07AC0142">
            <w:pPr>
              <w:pStyle w:val="RTableTextAbt"/>
              <w:rPr>
                <w:rFonts w:asciiTheme="majorBidi" w:hAnsiTheme="majorBidi" w:cstheme="majorBidi"/>
                <w:color w:val="FF0000"/>
                <w:szCs w:val="18"/>
                <w:highlight w:val="yellow"/>
              </w:rPr>
            </w:pPr>
            <w:r>
              <w:rPr>
                <w:color w:val="FF0000"/>
                <w:szCs w:val="18"/>
              </w:rPr>
              <w:t>($5,955)</w:t>
            </w:r>
          </w:p>
        </w:tc>
      </w:tr>
      <w:tr w14:paraId="512F0384"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698FC55F" w14:textId="77777777">
            <w:pPr>
              <w:pStyle w:val="LTableTextAbt"/>
              <w:rPr>
                <w:highlight w:val="yellow"/>
              </w:rPr>
            </w:pPr>
            <w:r>
              <w:rPr>
                <w:szCs w:val="18"/>
              </w:rPr>
              <w:t>Photographic Film Use</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4B93C03A" w14:textId="6CB901DD">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7E424E6D" w14:textId="108960AB">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0C7B83D" w14:textId="014E2A76">
            <w:pPr>
              <w:pStyle w:val="RTableTextAbt"/>
              <w:rPr>
                <w:rFonts w:asciiTheme="majorBidi" w:hAnsiTheme="majorBidi" w:cstheme="majorBidi"/>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8F3D3C1" w14:textId="2EBF9608">
            <w:pPr>
              <w:pStyle w:val="RTableTextAbt"/>
              <w:rPr>
                <w:rFonts w:asciiTheme="majorBidi" w:hAnsiTheme="majorBidi" w:cstheme="majorBidi"/>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D0F538D" w14:textId="06EB8E59">
            <w:pPr>
              <w:pStyle w:val="RTableTextAbt"/>
              <w:rPr>
                <w:rFonts w:asciiTheme="majorBidi" w:hAnsiTheme="majorBidi" w:cstheme="majorBidi"/>
                <w:szCs w:val="18"/>
                <w:highlight w:val="yellow"/>
              </w:rPr>
            </w:pPr>
            <w:r>
              <w:rPr>
                <w:szCs w:val="18"/>
              </w:rPr>
              <w:t xml:space="preserve">$1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0052A28" w14:textId="15C0985B">
            <w:pPr>
              <w:pStyle w:val="RTableTextAbt"/>
              <w:rPr>
                <w:rFonts w:asciiTheme="majorBidi" w:hAnsiTheme="majorBidi" w:cstheme="majorBidi"/>
                <w:szCs w:val="18"/>
                <w:highlight w:val="yellow"/>
              </w:rPr>
            </w:pPr>
            <w:r>
              <w:rPr>
                <w:szCs w:val="18"/>
              </w:rPr>
              <w:t xml:space="preserve">$12 </w:t>
            </w:r>
          </w:p>
        </w:tc>
      </w:tr>
      <w:tr w14:paraId="597FE0C3"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13A6C7A2" w14:textId="77777777">
            <w:pPr>
              <w:pStyle w:val="LTableTextAbt"/>
              <w:rPr>
                <w:highlight w:val="yellow"/>
              </w:rPr>
            </w:pPr>
            <w:r>
              <w:rPr>
                <w:szCs w:val="18"/>
              </w:rPr>
              <w:t>Lubricants and Grease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00453BD1" w14:textId="18A196BE">
            <w:pPr>
              <w:pStyle w:val="RTableTextAbt"/>
              <w:rPr>
                <w:rFonts w:asciiTheme="majorBidi" w:hAnsiTheme="majorBidi" w:cstheme="majorBidi"/>
                <w:szCs w:val="18"/>
                <w:highlight w:val="yellow"/>
              </w:rPr>
            </w:pPr>
            <w:r>
              <w:rPr>
                <w:szCs w:val="18"/>
              </w:rPr>
              <w:t>$15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7B14699C" w14:textId="0A20B149">
            <w:pPr>
              <w:pStyle w:val="RTableTextAbt"/>
              <w:rPr>
                <w:rFonts w:asciiTheme="majorBidi" w:hAnsiTheme="majorBidi" w:cstheme="majorBidi"/>
                <w:szCs w:val="18"/>
                <w:highlight w:val="yellow"/>
              </w:rPr>
            </w:pPr>
            <w:r>
              <w:rPr>
                <w:szCs w:val="18"/>
              </w:rPr>
              <w:t>$15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92477B7" w14:textId="233DE678">
            <w:pPr>
              <w:pStyle w:val="RTableTextAbt"/>
              <w:rPr>
                <w:rFonts w:asciiTheme="majorBidi" w:hAnsiTheme="majorBidi" w:cstheme="majorBidi"/>
                <w:szCs w:val="18"/>
                <w:highlight w:val="yellow"/>
              </w:rPr>
            </w:pPr>
            <w:r>
              <w:rPr>
                <w:szCs w:val="18"/>
              </w:rPr>
              <w:t>$14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7117AE0" w14:textId="18BF5A7B">
            <w:pPr>
              <w:pStyle w:val="RTableTextAbt"/>
              <w:rPr>
                <w:rFonts w:asciiTheme="majorBidi" w:hAnsiTheme="majorBidi" w:cstheme="majorBidi"/>
                <w:szCs w:val="18"/>
                <w:highlight w:val="yellow"/>
              </w:rPr>
            </w:pPr>
            <w:r>
              <w:rPr>
                <w:szCs w:val="18"/>
              </w:rPr>
              <w:t>$14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4A3C396" w14:textId="7FFEEA72">
            <w:pPr>
              <w:pStyle w:val="RTableTextAbt"/>
              <w:rPr>
                <w:rFonts w:asciiTheme="majorBidi" w:hAnsiTheme="majorBidi" w:cstheme="majorBidi"/>
                <w:color w:val="FF0000"/>
                <w:szCs w:val="18"/>
                <w:highlight w:val="yellow"/>
              </w:rPr>
            </w:pPr>
            <w:r>
              <w:rPr>
                <w:color w:val="FF0000"/>
                <w:szCs w:val="18"/>
              </w:rPr>
              <w:t>($1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9930DA9" w14:textId="71752417">
            <w:pPr>
              <w:pStyle w:val="RTableTextAbt"/>
              <w:rPr>
                <w:rFonts w:asciiTheme="majorBidi" w:hAnsiTheme="majorBidi" w:cstheme="majorBidi"/>
                <w:color w:val="FF0000"/>
                <w:szCs w:val="18"/>
                <w:highlight w:val="yellow"/>
              </w:rPr>
            </w:pPr>
            <w:r>
              <w:rPr>
                <w:color w:val="FF0000"/>
                <w:szCs w:val="18"/>
              </w:rPr>
              <w:t>($10)</w:t>
            </w:r>
          </w:p>
        </w:tc>
      </w:tr>
      <w:tr w14:paraId="7E1BA8EA" w14:textId="77777777" w:rsidTr="003C18D3">
        <w:tblPrEx>
          <w:tblW w:w="13230" w:type="dxa"/>
          <w:tblInd w:w="-360" w:type="dxa"/>
          <w:tblLayout w:type="fixed"/>
          <w:tblCellMar>
            <w:left w:w="0" w:type="dxa"/>
            <w:right w:w="58" w:type="dxa"/>
          </w:tblCellMar>
          <w:tblLook w:val="04A0"/>
        </w:tblPrEx>
        <w:trPr>
          <w:trHeight w:val="77"/>
        </w:trPr>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19DE86EA" w14:textId="77777777">
            <w:pPr>
              <w:pStyle w:val="LTableTextAbt"/>
              <w:rPr>
                <w:highlight w:val="yellow"/>
              </w:rPr>
            </w:pPr>
            <w:r>
              <w:rPr>
                <w:szCs w:val="18"/>
              </w:rPr>
              <w:t>Wipe and Liquid Cleaning and Polish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08EA6BF8" w14:textId="35F67493">
            <w:pPr>
              <w:pStyle w:val="RTableTextAbt"/>
              <w:rPr>
                <w:rFonts w:asciiTheme="majorBidi" w:hAnsiTheme="majorBidi" w:cstheme="majorBidi"/>
                <w:szCs w:val="18"/>
                <w:highlight w:val="yellow"/>
              </w:rPr>
            </w:pPr>
            <w:r>
              <w:rPr>
                <w:szCs w:val="18"/>
              </w:rPr>
              <w:t>$4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243CBBF9" w14:textId="4AE30CBC">
            <w:pPr>
              <w:pStyle w:val="RTableTextAbt"/>
              <w:rPr>
                <w:rFonts w:asciiTheme="majorBidi" w:hAnsiTheme="majorBidi" w:cstheme="majorBidi"/>
                <w:szCs w:val="18"/>
                <w:highlight w:val="yellow"/>
              </w:rPr>
            </w:pPr>
            <w:r>
              <w:rPr>
                <w:szCs w:val="18"/>
              </w:rPr>
              <w:t>$4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903FFBF" w14:textId="036C6044">
            <w:pPr>
              <w:pStyle w:val="RTableTextAbt"/>
              <w:rPr>
                <w:rFonts w:asciiTheme="majorBidi" w:hAnsiTheme="majorBidi" w:cstheme="majorBidi"/>
                <w:szCs w:val="18"/>
                <w:highlight w:val="yellow"/>
              </w:rPr>
            </w:pPr>
            <w:r>
              <w:rPr>
                <w:szCs w:val="18"/>
              </w:rPr>
              <w:t>$8,36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9771662" w14:textId="6FB5CD9E">
            <w:pPr>
              <w:pStyle w:val="RTableTextAbt"/>
              <w:rPr>
                <w:rFonts w:asciiTheme="majorBidi" w:hAnsiTheme="majorBidi" w:cstheme="majorBidi"/>
                <w:szCs w:val="18"/>
                <w:highlight w:val="yellow"/>
              </w:rPr>
            </w:pPr>
            <w:r>
              <w:rPr>
                <w:szCs w:val="18"/>
              </w:rPr>
              <w:t>$8,36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8A278D5" w14:textId="2C9E1A17">
            <w:pPr>
              <w:pStyle w:val="RTableTextAbt"/>
              <w:rPr>
                <w:rFonts w:asciiTheme="majorBidi" w:hAnsiTheme="majorBidi" w:cstheme="majorBidi"/>
                <w:color w:val="FF0000"/>
                <w:szCs w:val="18"/>
                <w:highlight w:val="yellow"/>
              </w:rPr>
            </w:pPr>
            <w:r>
              <w:rPr>
                <w:szCs w:val="18"/>
              </w:rPr>
              <w:t xml:space="preserve">$8,32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7C0244F0" w14:textId="485BA937">
            <w:pPr>
              <w:pStyle w:val="RTableTextAbt"/>
              <w:rPr>
                <w:rFonts w:asciiTheme="majorBidi" w:hAnsiTheme="majorBidi" w:cstheme="majorBidi"/>
                <w:color w:val="FF0000"/>
                <w:szCs w:val="18"/>
                <w:highlight w:val="yellow"/>
              </w:rPr>
            </w:pPr>
            <w:r>
              <w:rPr>
                <w:szCs w:val="18"/>
              </w:rPr>
              <w:t xml:space="preserve">$8,322 </w:t>
            </w:r>
          </w:p>
        </w:tc>
      </w:tr>
      <w:tr w14:paraId="350C6923"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062C116C" w14:textId="77777777">
            <w:pPr>
              <w:pStyle w:val="LTableTextAbt"/>
              <w:rPr>
                <w:highlight w:val="yellow"/>
              </w:rPr>
            </w:pPr>
            <w:r>
              <w:rPr>
                <w:szCs w:val="18"/>
              </w:rPr>
              <w:t>Inks and Ink Remov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63A50BD0" w14:textId="7F777A0B">
            <w:pPr>
              <w:pStyle w:val="RTableTextAbt"/>
              <w:rPr>
                <w:rFonts w:asciiTheme="majorBidi" w:hAnsiTheme="majorBidi" w:cstheme="majorBidi"/>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DC31183" w14:textId="2591FABF">
            <w:pPr>
              <w:pStyle w:val="RTableTextAbt"/>
              <w:rPr>
                <w:rFonts w:asciiTheme="majorBidi" w:hAnsiTheme="majorBidi" w:cstheme="majorBidi"/>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F83BE75" w14:textId="6C4D49E0">
            <w:pPr>
              <w:pStyle w:val="RTableTextAbt"/>
              <w:rPr>
                <w:rFonts w:asciiTheme="majorBidi" w:hAnsiTheme="majorBidi" w:cstheme="majorBidi"/>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C2E6F9D" w14:textId="6C180411">
            <w:pPr>
              <w:pStyle w:val="RTableTextAbt"/>
              <w:rPr>
                <w:rFonts w:asciiTheme="majorBidi" w:hAnsiTheme="majorBidi" w:cstheme="majorBidi"/>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C7C9D18" w14:textId="7060FD61">
            <w:pPr>
              <w:pStyle w:val="RTableTextAbt"/>
              <w:rPr>
                <w:rFonts w:asciiTheme="majorBidi" w:hAnsiTheme="majorBidi" w:cstheme="majorBidi"/>
                <w:color w:val="FF0000"/>
                <w:szCs w:val="18"/>
                <w:highlight w:val="yellow"/>
              </w:rPr>
            </w:pPr>
            <w:r>
              <w:rPr>
                <w:color w:val="FF0000"/>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3A3915E" w14:textId="53E56028">
            <w:pPr>
              <w:pStyle w:val="RTableTextAbt"/>
              <w:rPr>
                <w:rFonts w:asciiTheme="majorBidi" w:hAnsiTheme="majorBidi" w:cstheme="majorBidi"/>
                <w:color w:val="FF0000"/>
                <w:szCs w:val="18"/>
                <w:highlight w:val="yellow"/>
              </w:rPr>
            </w:pPr>
            <w:r>
              <w:rPr>
                <w:color w:val="FF0000"/>
                <w:szCs w:val="18"/>
              </w:rPr>
              <w:t>($4)</w:t>
            </w:r>
          </w:p>
        </w:tc>
      </w:tr>
      <w:tr w14:paraId="27D67F18"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382A4114" w14:textId="77777777">
            <w:pPr>
              <w:pStyle w:val="LTableTextAbt"/>
              <w:rPr>
                <w:highlight w:val="yellow"/>
              </w:rPr>
            </w:pPr>
            <w:r>
              <w:rPr>
                <w:szCs w:val="18"/>
              </w:rPr>
              <w:t>Anti-Spatter Welding Aeroso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480F5C2E" w14:textId="21A6CA5B">
            <w:pPr>
              <w:pStyle w:val="RTableTextAbt"/>
              <w:rPr>
                <w:rFonts w:asciiTheme="majorBidi" w:hAnsiTheme="majorBidi" w:cstheme="majorBidi"/>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1050283B" w14:textId="16ADC726">
            <w:pPr>
              <w:pStyle w:val="RTableTextAbt"/>
              <w:rPr>
                <w:rFonts w:asciiTheme="majorBidi" w:hAnsiTheme="majorBidi" w:cstheme="majorBidi"/>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6E2418E7" w14:textId="23BDB83A">
            <w:pPr>
              <w:pStyle w:val="RTableTextAbt"/>
              <w:rPr>
                <w:rFonts w:asciiTheme="majorBidi" w:hAnsiTheme="majorBidi" w:cstheme="majorBidi"/>
                <w:szCs w:val="18"/>
                <w:highlight w:val="yellow"/>
              </w:rPr>
            </w:pPr>
            <w:r>
              <w:rPr>
                <w:szCs w:val="18"/>
              </w:rPr>
              <w:t>$1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79DC3BF8" w14:textId="40513E1F">
            <w:pPr>
              <w:pStyle w:val="RTableTextAbt"/>
              <w:rPr>
                <w:rFonts w:asciiTheme="majorBidi" w:hAnsiTheme="majorBidi" w:cstheme="majorBidi"/>
                <w:szCs w:val="18"/>
                <w:highlight w:val="yellow"/>
              </w:rPr>
            </w:pPr>
            <w:r>
              <w:rPr>
                <w:szCs w:val="18"/>
              </w:rPr>
              <w:t>$1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0F58239" w14:textId="07C8F5D2">
            <w:pPr>
              <w:pStyle w:val="RTableTextAbt"/>
              <w:rPr>
                <w:rFonts w:asciiTheme="majorBidi" w:hAnsiTheme="majorBidi" w:cstheme="majorBidi"/>
                <w:color w:val="FF0000"/>
                <w:szCs w:val="18"/>
                <w:highlight w:val="yellow"/>
              </w:rPr>
            </w:pPr>
            <w:r>
              <w:rPr>
                <w:szCs w:val="18"/>
              </w:rPr>
              <w:t xml:space="preserve">$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5917231" w14:textId="438B2280">
            <w:pPr>
              <w:pStyle w:val="RTableTextAbt"/>
              <w:rPr>
                <w:rFonts w:asciiTheme="majorBidi" w:hAnsiTheme="majorBidi" w:cstheme="majorBidi"/>
                <w:color w:val="FF0000"/>
                <w:szCs w:val="18"/>
                <w:highlight w:val="yellow"/>
              </w:rPr>
            </w:pPr>
            <w:r>
              <w:rPr>
                <w:szCs w:val="18"/>
              </w:rPr>
              <w:t xml:space="preserve">$2 </w:t>
            </w:r>
          </w:p>
        </w:tc>
      </w:tr>
      <w:tr w14:paraId="45170598"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P="0095166E" w14:paraId="6AD68585" w14:textId="77777777">
            <w:pPr>
              <w:pStyle w:val="LTableTextAbt"/>
            </w:pPr>
            <w:r>
              <w:rPr>
                <w:szCs w:val="18"/>
              </w:rPr>
              <w:t>Mold Cleaning, Release and Protect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42CD3C4C" w14:textId="4BB75E98">
            <w:pPr>
              <w:pStyle w:val="RTableTextAbt"/>
              <w:rPr>
                <w:rFonts w:asciiTheme="majorBidi" w:hAnsiTheme="majorBidi" w:cstheme="majorBidi"/>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68F088C" w14:textId="54B4BBBE">
            <w:pPr>
              <w:pStyle w:val="RTableTextAbt"/>
              <w:rPr>
                <w:rFonts w:asciiTheme="majorBidi" w:hAnsiTheme="majorBidi" w:cstheme="majorBidi"/>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847D400" w14:textId="34934FA6">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069CE87C" w14:textId="1263752A">
            <w:pPr>
              <w:pStyle w:val="RTableTextAbt"/>
              <w:rPr>
                <w:rFonts w:asciiTheme="majorBidi" w:hAnsiTheme="majorBidi" w:cstheme="majorBidi"/>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C8F806A" w14:textId="0C928847">
            <w:pPr>
              <w:pStyle w:val="RTableTextAbt"/>
              <w:rPr>
                <w:rFonts w:asciiTheme="majorBidi" w:hAnsiTheme="majorBidi" w:cstheme="majorBidi"/>
                <w:color w:val="FF0000"/>
                <w:szCs w:val="18"/>
                <w:highlight w:val="yellow"/>
              </w:rPr>
            </w:pPr>
            <w:r>
              <w:rPr>
                <w:color w:val="FF0000"/>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83E3228" w14:textId="6C82D239">
            <w:pPr>
              <w:pStyle w:val="RTableTextAbt"/>
              <w:rPr>
                <w:rFonts w:asciiTheme="majorBidi" w:hAnsiTheme="majorBidi" w:cstheme="majorBidi"/>
                <w:color w:val="FF0000"/>
                <w:szCs w:val="18"/>
                <w:highlight w:val="yellow"/>
              </w:rPr>
            </w:pPr>
            <w:r>
              <w:rPr>
                <w:color w:val="FF0000"/>
                <w:szCs w:val="18"/>
              </w:rPr>
              <w:t>($34)</w:t>
            </w:r>
          </w:p>
        </w:tc>
      </w:tr>
      <w:tr w14:paraId="3725037A"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P="0095166E" w14:paraId="1F3E62A0" w14:textId="77777777">
            <w:pPr>
              <w:pStyle w:val="LTableTextAbt"/>
            </w:pPr>
            <w:r>
              <w:rPr>
                <w:szCs w:val="18"/>
              </w:rPr>
              <w:t>Dry Cleaning (Dry Cleaning Machines &amp; Spot Remover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375A55C3" w14:textId="71C7CB04">
            <w:pPr>
              <w:pStyle w:val="RTableTextAbt"/>
              <w:rPr>
                <w:rFonts w:asciiTheme="majorBidi" w:hAnsiTheme="majorBidi" w:cstheme="majorBidi"/>
                <w:szCs w:val="18"/>
                <w:highlight w:val="yellow"/>
              </w:rPr>
            </w:pPr>
            <w:r>
              <w:rPr>
                <w:szCs w:val="18"/>
              </w:rPr>
              <w:t>$1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1F98F82D" w14:textId="18C45177">
            <w:pPr>
              <w:pStyle w:val="RTableTextAbt"/>
              <w:rPr>
                <w:rFonts w:asciiTheme="majorBidi" w:hAnsiTheme="majorBidi" w:cstheme="majorBidi"/>
                <w:szCs w:val="18"/>
                <w:highlight w:val="yellow"/>
              </w:rPr>
            </w:pPr>
            <w:r>
              <w:rPr>
                <w:szCs w:val="18"/>
              </w:rPr>
              <w:t>$3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A75A41F" w14:textId="3E760332">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1E2627EF" w14:textId="50655B25">
            <w:pPr>
              <w:pStyle w:val="RTableTextAbt"/>
              <w:rPr>
                <w:rFonts w:asciiTheme="majorBidi" w:hAnsiTheme="majorBidi" w:cstheme="majorBidi"/>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8D6BA2A" w14:textId="5B668D4E">
            <w:pPr>
              <w:pStyle w:val="RTableTextAbt"/>
              <w:rPr>
                <w:rFonts w:asciiTheme="majorBidi" w:hAnsiTheme="majorBidi" w:cstheme="majorBidi"/>
                <w:color w:val="FF0000"/>
                <w:szCs w:val="18"/>
                <w:highlight w:val="yellow"/>
              </w:rPr>
            </w:pPr>
            <w:r>
              <w:rPr>
                <w:color w:val="FF0000"/>
                <w:szCs w:val="18"/>
              </w:rPr>
              <w:t>($12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0B0BBE5" w14:textId="0847D4A3">
            <w:pPr>
              <w:pStyle w:val="RTableTextAbt"/>
              <w:rPr>
                <w:rFonts w:asciiTheme="majorBidi" w:hAnsiTheme="majorBidi" w:cstheme="majorBidi"/>
                <w:color w:val="FF0000"/>
                <w:szCs w:val="18"/>
                <w:highlight w:val="yellow"/>
              </w:rPr>
            </w:pPr>
            <w:r>
              <w:rPr>
                <w:color w:val="FF0000"/>
                <w:szCs w:val="18"/>
              </w:rPr>
              <w:t>($38)</w:t>
            </w:r>
          </w:p>
        </w:tc>
      </w:tr>
      <w:tr w14:paraId="508589AD"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22033D82" w14:textId="77777777">
            <w:pPr>
              <w:pStyle w:val="LTableTextAbt"/>
              <w:rPr>
                <w:highlight w:val="yellow"/>
              </w:rPr>
            </w:pPr>
            <w:r>
              <w:rPr>
                <w:b/>
                <w:szCs w:val="18"/>
              </w:rPr>
              <w:t>Tot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0F486D" w:rsidP="0095166E" w14:paraId="715B6410" w14:textId="46B528E3">
            <w:pPr>
              <w:pStyle w:val="RTableTextAbt"/>
              <w:rPr>
                <w:rFonts w:asciiTheme="majorBidi" w:hAnsiTheme="majorBidi" w:cstheme="majorBidi"/>
                <w:b/>
                <w:bCs w:val="0"/>
                <w:szCs w:val="18"/>
                <w:highlight w:val="yellow"/>
              </w:rPr>
            </w:pPr>
            <w:r>
              <w:rPr>
                <w:b/>
                <w:bCs w:val="0"/>
                <w:szCs w:val="18"/>
              </w:rPr>
              <w:t>$50,0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5A1AB0B9" w14:textId="2EEE64BB">
            <w:pPr>
              <w:pStyle w:val="RTableTextAbt"/>
              <w:rPr>
                <w:rFonts w:asciiTheme="majorBidi" w:hAnsiTheme="majorBidi" w:cstheme="majorBidi"/>
                <w:b/>
                <w:bCs w:val="0"/>
                <w:szCs w:val="18"/>
                <w:highlight w:val="yellow"/>
              </w:rPr>
            </w:pPr>
            <w:r>
              <w:rPr>
                <w:b/>
                <w:bCs w:val="0"/>
                <w:szCs w:val="18"/>
              </w:rPr>
              <w:t>$76,14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0F486D" w:rsidP="0095166E" w14:paraId="4CFA8D3C" w14:textId="0A9B32BA">
            <w:pPr>
              <w:pStyle w:val="RTableTextAbt"/>
              <w:rPr>
                <w:rFonts w:asciiTheme="majorBidi" w:hAnsiTheme="majorBidi" w:cstheme="majorBidi"/>
                <w:b/>
                <w:bCs w:val="0"/>
                <w:szCs w:val="18"/>
                <w:highlight w:val="yellow"/>
              </w:rPr>
            </w:pPr>
            <w:r>
              <w:rPr>
                <w:b/>
                <w:bCs w:val="0"/>
                <w:szCs w:val="18"/>
              </w:rPr>
              <w:t>$14,04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43092371" w14:textId="7EF5C669">
            <w:pPr>
              <w:pStyle w:val="RTableTextAbt"/>
              <w:rPr>
                <w:rFonts w:asciiTheme="majorBidi" w:hAnsiTheme="majorBidi" w:cstheme="majorBidi"/>
                <w:b/>
                <w:bCs w:val="0"/>
                <w:szCs w:val="18"/>
                <w:highlight w:val="yellow"/>
              </w:rPr>
            </w:pPr>
            <w:r>
              <w:rPr>
                <w:b/>
                <w:bCs w:val="0"/>
                <w:szCs w:val="18"/>
              </w:rPr>
              <w:t>$13,99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0A18E6D" w14:textId="35C996DE">
            <w:pPr>
              <w:pStyle w:val="RTableTextAbt"/>
              <w:rPr>
                <w:rFonts w:asciiTheme="majorBidi" w:hAnsiTheme="majorBidi" w:cstheme="majorBidi"/>
                <w:b/>
                <w:bCs w:val="0"/>
                <w:color w:val="FF0000"/>
                <w:szCs w:val="18"/>
              </w:rPr>
            </w:pPr>
            <w:r>
              <w:rPr>
                <w:b/>
                <w:bCs w:val="0"/>
                <w:color w:val="FF0000"/>
                <w:szCs w:val="18"/>
              </w:rPr>
              <w:t>($35,98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60E1C669" w14:textId="11AD8BB5">
            <w:pPr>
              <w:pStyle w:val="RTableTextAbt"/>
              <w:rPr>
                <w:rFonts w:asciiTheme="majorBidi" w:hAnsiTheme="majorBidi" w:cstheme="majorBidi"/>
                <w:b/>
                <w:bCs w:val="0"/>
                <w:color w:val="FF0000"/>
                <w:szCs w:val="18"/>
              </w:rPr>
            </w:pPr>
            <w:r>
              <w:rPr>
                <w:b/>
                <w:bCs w:val="0"/>
                <w:color w:val="FF0000"/>
                <w:szCs w:val="18"/>
              </w:rPr>
              <w:t>($62,154)</w:t>
            </w:r>
          </w:p>
        </w:tc>
      </w:tr>
    </w:tbl>
    <w:p w:rsidR="006B5177" w:rsidP="00CB1C05" w14:paraId="2DFFA264" w14:textId="77777777"/>
    <w:tbl>
      <w:tblPr>
        <w:tblW w:w="13230" w:type="dxa"/>
        <w:tblInd w:w="-360" w:type="dxa"/>
        <w:tblLayout w:type="fixed"/>
        <w:tblCellMar>
          <w:left w:w="0" w:type="dxa"/>
          <w:right w:w="58" w:type="dxa"/>
        </w:tblCellMar>
        <w:tblLook w:val="04A0"/>
      </w:tblPr>
      <w:tblGrid>
        <w:gridCol w:w="3960"/>
        <w:gridCol w:w="1545"/>
        <w:gridCol w:w="1545"/>
        <w:gridCol w:w="1545"/>
        <w:gridCol w:w="1545"/>
        <w:gridCol w:w="1545"/>
        <w:gridCol w:w="1545"/>
      </w:tblGrid>
      <w:tr w14:paraId="4B417EEF"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6B5177" w:rsidRPr="007A2D47" w:rsidP="00CB1C05" w14:paraId="4305A96C" w14:textId="77777777">
            <w:pPr>
              <w:pStyle w:val="TableTitleA"/>
            </w:pPr>
            <w:bookmarkStart w:id="60" w:name="_Ref165378302"/>
            <w:bookmarkStart w:id="61" w:name="_Toc165378796"/>
            <w:r w:rsidRPr="007C0B08">
              <w:t>Table ES-</w:t>
            </w:r>
            <w:r w:rsidR="00BC4B5D">
              <w:fldChar w:fldCharType="begin" w:fldLock="1"/>
            </w:r>
            <w:r w:rsidR="00BC4B5D">
              <w:instrText xml:space="preserve"> SEQ Table_ES- \* ARABIC </w:instrText>
            </w:r>
            <w:r w:rsidR="00BC4B5D">
              <w:fldChar w:fldCharType="separate"/>
            </w:r>
            <w:r w:rsidR="0092222B">
              <w:rPr>
                <w:noProof/>
              </w:rPr>
              <w:t>15</w:t>
            </w:r>
            <w:r w:rsidR="00BC4B5D">
              <w:rPr>
                <w:noProof/>
              </w:rPr>
              <w:fldChar w:fldCharType="end"/>
            </w:r>
            <w:bookmarkEnd w:id="60"/>
            <w:r w:rsidRPr="007C0B08">
              <w:t xml:space="preserve">: </w:t>
            </w:r>
            <w:r>
              <w:t xml:space="preserve">Total 20-Year Annualized </w:t>
            </w:r>
            <w:r w:rsidRPr="007A2D47">
              <w:t>Net Benefits by Use Category and Option (</w:t>
            </w:r>
            <w:r>
              <w:t>High</w:t>
            </w:r>
            <w:r w:rsidRPr="007A2D47">
              <w:t xml:space="preserve"> Benefits Estimate, </w:t>
            </w:r>
            <w:r>
              <w:t xml:space="preserve">7 </w:t>
            </w:r>
            <w:r w:rsidRPr="007A2D47">
              <w:t>Percent Discount Rate</w:t>
            </w:r>
            <w:r>
              <w:t>, 2022$, $1,000s</w:t>
            </w:r>
            <w:r w:rsidRPr="007A2D47">
              <w:t>)</w:t>
            </w:r>
            <w:bookmarkEnd w:id="61"/>
          </w:p>
        </w:tc>
      </w:tr>
      <w:tr w14:paraId="5B8F9E8B" w14:textId="77777777">
        <w:tblPrEx>
          <w:tblW w:w="13230" w:type="dxa"/>
          <w:tblInd w:w="-360" w:type="dxa"/>
          <w:tblLayout w:type="fixed"/>
          <w:tblCellMar>
            <w:left w:w="0" w:type="dxa"/>
            <w:right w:w="58" w:type="dxa"/>
          </w:tblCellMar>
          <w:tblLook w:val="04A0"/>
        </w:tblPrEx>
        <w:trPr>
          <w:tblHeader/>
        </w:trPr>
        <w:tc>
          <w:tcPr>
            <w:tcW w:w="39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7A2D47" w:rsidP="00CB1C05" w14:paraId="2AAF637A" w14:textId="77777777">
            <w:pPr>
              <w:pStyle w:val="TableSubtitle"/>
              <w:rPr>
                <w:rFonts w:asciiTheme="minorHAnsi" w:hAnsiTheme="minorHAnsi" w:cstheme="minorHAnsi"/>
                <w:sz w:val="16"/>
                <w:szCs w:val="16"/>
              </w:rPr>
            </w:pPr>
            <w:r w:rsidRPr="007A2D47">
              <w:t>Use Category</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25881231" w14:textId="77777777">
            <w:pPr>
              <w:pStyle w:val="TableSubtitle"/>
            </w:pPr>
            <w:r w:rsidRPr="007A2D47">
              <w:t>Cos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702EB797" w14:textId="77777777">
            <w:pPr>
              <w:pStyle w:val="TableSubtitle"/>
            </w:pPr>
            <w:r w:rsidRPr="007A2D47">
              <w:t>Benefits</w:t>
            </w:r>
          </w:p>
        </w:tc>
        <w:tc>
          <w:tcPr>
            <w:tcW w:w="30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4B461B3C" w14:textId="77777777">
            <w:pPr>
              <w:pStyle w:val="TableSubtitle"/>
            </w:pPr>
            <w:r w:rsidRPr="007A2D47">
              <w:t>Net Benefits</w:t>
            </w:r>
          </w:p>
        </w:tc>
      </w:tr>
      <w:tr w14:paraId="1FC276FA" w14:textId="77777777">
        <w:tblPrEx>
          <w:tblW w:w="13230" w:type="dxa"/>
          <w:tblInd w:w="-360" w:type="dxa"/>
          <w:tblLayout w:type="fixed"/>
          <w:tblCellMar>
            <w:left w:w="0" w:type="dxa"/>
            <w:right w:w="58" w:type="dxa"/>
          </w:tblCellMar>
          <w:tblLook w:val="04A0"/>
        </w:tblPrEx>
        <w:trPr>
          <w:trHeight w:val="278"/>
          <w:tblHeader/>
        </w:trPr>
        <w:tc>
          <w:tcPr>
            <w:tcW w:w="396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B5177" w:rsidRPr="007A2D47" w:rsidP="00CB1C05" w14:paraId="2FC21ADB" w14:textId="77777777">
            <w:pPr>
              <w:pStyle w:val="TableSubtitle"/>
              <w:rPr>
                <w:rFonts w:asciiTheme="minorHAnsi" w:hAnsiTheme="minorHAnsi" w:cstheme="minorHAnsi"/>
                <w:sz w:val="16"/>
                <w:szCs w:val="16"/>
              </w:rPr>
            </w:pP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448D0DAA"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7251FEE2"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4EAC12EC"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3A5EB416" w14:textId="77777777">
            <w:pPr>
              <w:pStyle w:val="TableSubtitle"/>
            </w:pPr>
            <w:r w:rsidRPr="00A34252">
              <w:t>Option 2</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A34252" w:rsidP="00CB1C05" w14:paraId="5E2F8D5A"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B5177" w:rsidRPr="00A34252" w:rsidP="00CB1C05" w14:paraId="614E9BF9" w14:textId="77777777">
            <w:pPr>
              <w:pStyle w:val="TableSubtitle"/>
            </w:pPr>
            <w:r w:rsidRPr="00A34252">
              <w:t>Option 2</w:t>
            </w:r>
          </w:p>
        </w:tc>
      </w:tr>
      <w:tr w14:paraId="394C738D"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E42F19" w:rsidP="0095166E" w14:paraId="025B0E4B" w14:textId="77777777">
            <w:pPr>
              <w:pStyle w:val="LTableTextAbt"/>
              <w:rPr>
                <w:szCs w:val="18"/>
                <w:highlight w:val="yellow"/>
              </w:rPr>
            </w:pPr>
            <w:r w:rsidRPr="00E42F19">
              <w:rPr>
                <w:szCs w:val="18"/>
              </w:rPr>
              <w:t>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7A4012EF" w14:textId="49D5560D">
            <w:pPr>
              <w:pStyle w:val="RTableTextAbt"/>
              <w:rPr>
                <w:szCs w:val="18"/>
                <w:highlight w:val="yellow"/>
              </w:rPr>
            </w:pPr>
            <w:r>
              <w:rPr>
                <w:szCs w:val="18"/>
              </w:rPr>
              <w:t>$1,97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072343CE" w14:textId="18530C83">
            <w:pPr>
              <w:pStyle w:val="RTableTextAbt"/>
              <w:rPr>
                <w:szCs w:val="18"/>
                <w:highlight w:val="yellow"/>
              </w:rPr>
            </w:pPr>
            <w:r>
              <w:rPr>
                <w:szCs w:val="18"/>
              </w:rPr>
              <w:t>$1,97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6EECEC4E" w14:textId="4513C49F">
            <w:pPr>
              <w:pStyle w:val="RTableTextAbt"/>
              <w:rPr>
                <w:szCs w:val="18"/>
                <w:highlight w:val="yellow"/>
              </w:rPr>
            </w:pPr>
            <w:r>
              <w:rPr>
                <w:szCs w:val="18"/>
              </w:rPr>
              <w:t>$13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12326E90" w14:textId="226AE918">
            <w:pPr>
              <w:pStyle w:val="RTableTextAbt"/>
              <w:rPr>
                <w:szCs w:val="18"/>
                <w:highlight w:val="yellow"/>
              </w:rPr>
            </w:pPr>
            <w:r>
              <w:rPr>
                <w:szCs w:val="18"/>
              </w:rPr>
              <w:t>$13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33C85877" w14:textId="7A7D15AE">
            <w:pPr>
              <w:pStyle w:val="RTableTextAbt"/>
              <w:rPr>
                <w:color w:val="FF0000"/>
                <w:szCs w:val="18"/>
                <w:highlight w:val="yellow"/>
              </w:rPr>
            </w:pPr>
            <w:r>
              <w:rPr>
                <w:color w:val="FF0000"/>
                <w:szCs w:val="18"/>
              </w:rPr>
              <w:t>($1,84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27F69204" w14:textId="2BB5BDDB">
            <w:pPr>
              <w:pStyle w:val="RTableTextAbt"/>
              <w:rPr>
                <w:color w:val="FF0000"/>
                <w:szCs w:val="18"/>
                <w:highlight w:val="yellow"/>
              </w:rPr>
            </w:pPr>
            <w:r>
              <w:rPr>
                <w:color w:val="FF0000"/>
                <w:szCs w:val="18"/>
              </w:rPr>
              <w:t>($1,845)</w:t>
            </w:r>
          </w:p>
        </w:tc>
      </w:tr>
      <w:tr w14:paraId="45C326E0"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44F9C8BB" w14:textId="77777777">
            <w:pPr>
              <w:pStyle w:val="LTableTextAbt"/>
              <w:rPr>
                <w:szCs w:val="18"/>
                <w:highlight w:val="yellow"/>
              </w:rPr>
            </w:pPr>
            <w:r w:rsidRPr="00E42F19">
              <w:rPr>
                <w:szCs w:val="18"/>
              </w:rPr>
              <w:t>Import/Repackage</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3D9685FA" w14:textId="764147F5">
            <w:pPr>
              <w:pStyle w:val="RTableTextAbt"/>
              <w:rPr>
                <w:szCs w:val="18"/>
                <w:highlight w:val="yellow"/>
              </w:rPr>
            </w:pPr>
            <w:r>
              <w:rPr>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529E8BB4" w14:textId="41727432">
            <w:pPr>
              <w:pStyle w:val="RTableTextAbt"/>
              <w:rPr>
                <w:szCs w:val="18"/>
                <w:highlight w:val="yellow"/>
              </w:rPr>
            </w:pPr>
            <w:r>
              <w:rPr>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276267F6" w14:textId="5EE0751C">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053B0D9B" w14:textId="63F98FEE">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4585A07E" w14:textId="781398B7">
            <w:pPr>
              <w:pStyle w:val="RTableTextAbt"/>
              <w:rPr>
                <w:color w:val="FF0000"/>
                <w:szCs w:val="18"/>
                <w:highlight w:val="yellow"/>
              </w:rPr>
            </w:pPr>
            <w:r>
              <w:rPr>
                <w:color w:val="FF0000"/>
                <w:szCs w:val="18"/>
              </w:rPr>
              <w:t>($20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326AC98E" w14:textId="22D69CF8">
            <w:pPr>
              <w:pStyle w:val="RTableTextAbt"/>
              <w:rPr>
                <w:color w:val="FF0000"/>
                <w:szCs w:val="18"/>
                <w:highlight w:val="yellow"/>
              </w:rPr>
            </w:pPr>
            <w:r>
              <w:rPr>
                <w:color w:val="FF0000"/>
                <w:szCs w:val="18"/>
              </w:rPr>
              <w:t>($201)</w:t>
            </w:r>
          </w:p>
        </w:tc>
      </w:tr>
      <w:tr w14:paraId="174449C4"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6AB7347E" w14:textId="77777777">
            <w:pPr>
              <w:pStyle w:val="LTableTextAbt"/>
              <w:rPr>
                <w:szCs w:val="18"/>
                <w:highlight w:val="yellow"/>
              </w:rPr>
            </w:pPr>
            <w:r w:rsidRPr="00E42F19">
              <w:rPr>
                <w:szCs w:val="18"/>
              </w:rPr>
              <w:t>Reactant/Intermediate</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1165ACCE" w14:textId="1E508C92">
            <w:pPr>
              <w:pStyle w:val="RTableTextAbt"/>
              <w:rPr>
                <w:szCs w:val="18"/>
                <w:highlight w:val="yellow"/>
              </w:rPr>
            </w:pPr>
            <w:r>
              <w:rPr>
                <w:szCs w:val="18"/>
              </w:rPr>
              <w:t>$38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04A304F3" w14:textId="132D728A">
            <w:pPr>
              <w:pStyle w:val="RTableTextAbt"/>
              <w:rPr>
                <w:szCs w:val="18"/>
                <w:highlight w:val="yellow"/>
              </w:rPr>
            </w:pPr>
            <w:r>
              <w:rPr>
                <w:szCs w:val="18"/>
              </w:rPr>
              <w:t>$38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7D0194E6" w14:textId="518FE622">
            <w:pPr>
              <w:pStyle w:val="RTableTextAbt"/>
              <w:rPr>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40BA255B" w14:textId="187C8391">
            <w:pPr>
              <w:pStyle w:val="RTableTextAbt"/>
              <w:rPr>
                <w:szCs w:val="18"/>
                <w:highlight w:val="yellow"/>
              </w:rPr>
            </w:pPr>
            <w:r>
              <w:rPr>
                <w:szCs w:val="18"/>
              </w:rPr>
              <w:t>$2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4037D9D1" w14:textId="7BD003A6">
            <w:pPr>
              <w:pStyle w:val="RTableTextAbt"/>
              <w:rPr>
                <w:color w:val="FF0000"/>
                <w:szCs w:val="18"/>
                <w:highlight w:val="yellow"/>
              </w:rPr>
            </w:pPr>
            <w:r>
              <w:rPr>
                <w:color w:val="FF0000"/>
                <w:szCs w:val="18"/>
              </w:rPr>
              <w:t>($35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39AC04E3" w14:textId="7628FD6C">
            <w:pPr>
              <w:pStyle w:val="RTableTextAbt"/>
              <w:rPr>
                <w:color w:val="FF0000"/>
                <w:szCs w:val="18"/>
                <w:highlight w:val="yellow"/>
              </w:rPr>
            </w:pPr>
            <w:r>
              <w:rPr>
                <w:color w:val="FF0000"/>
                <w:szCs w:val="18"/>
              </w:rPr>
              <w:t>($358)</w:t>
            </w:r>
          </w:p>
        </w:tc>
      </w:tr>
      <w:tr w14:paraId="6B340286"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31CE9AC1" w14:textId="77777777">
            <w:pPr>
              <w:pStyle w:val="LTableTextAbt"/>
              <w:rPr>
                <w:szCs w:val="18"/>
                <w:highlight w:val="yellow"/>
              </w:rPr>
            </w:pPr>
            <w:r w:rsidRPr="00E42F19">
              <w:rPr>
                <w:szCs w:val="18"/>
              </w:rPr>
              <w:t>Processing Aid in Petrochemical Manufactur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5E139A94" w14:textId="1D8F1DD5">
            <w:pPr>
              <w:pStyle w:val="RTableTextAbt"/>
              <w:rPr>
                <w:szCs w:val="18"/>
                <w:highlight w:val="yellow"/>
              </w:rPr>
            </w:pPr>
            <w:r>
              <w:rPr>
                <w:szCs w:val="18"/>
              </w:rPr>
              <w:t>$1,03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311E1002" w14:textId="16784920">
            <w:pPr>
              <w:pStyle w:val="RTableTextAbt"/>
              <w:rPr>
                <w:szCs w:val="18"/>
                <w:highlight w:val="yellow"/>
              </w:rPr>
            </w:pPr>
            <w:r>
              <w:rPr>
                <w:szCs w:val="18"/>
              </w:rPr>
              <w:t>$1,03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6958FA4F" w14:textId="1F9A14D0">
            <w:pPr>
              <w:pStyle w:val="RTableTextAbt"/>
              <w:rPr>
                <w:szCs w:val="18"/>
                <w:highlight w:val="yellow"/>
              </w:rPr>
            </w:pPr>
            <w:r>
              <w:rPr>
                <w:szCs w:val="18"/>
              </w:rPr>
              <w:t>$1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1587A3E2" w14:textId="751D2E46">
            <w:pPr>
              <w:pStyle w:val="RTableTextAbt"/>
              <w:rPr>
                <w:szCs w:val="18"/>
                <w:highlight w:val="yellow"/>
              </w:rPr>
            </w:pPr>
            <w:r>
              <w:rPr>
                <w:szCs w:val="18"/>
              </w:rPr>
              <w:t>$1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0FA6E042" w14:textId="7B8534E7">
            <w:pPr>
              <w:pStyle w:val="RTableTextAbt"/>
              <w:rPr>
                <w:color w:val="FF0000"/>
                <w:szCs w:val="18"/>
                <w:highlight w:val="yellow"/>
              </w:rPr>
            </w:pPr>
            <w:r>
              <w:rPr>
                <w:color w:val="FF0000"/>
                <w:szCs w:val="18"/>
              </w:rPr>
              <w:t>($1,02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0FF5FE93" w14:textId="404B7D53">
            <w:pPr>
              <w:pStyle w:val="RTableTextAbt"/>
              <w:rPr>
                <w:color w:val="FF0000"/>
                <w:szCs w:val="18"/>
                <w:highlight w:val="yellow"/>
              </w:rPr>
            </w:pPr>
            <w:r>
              <w:rPr>
                <w:color w:val="FF0000"/>
                <w:szCs w:val="18"/>
              </w:rPr>
              <w:t>($1,023)</w:t>
            </w:r>
          </w:p>
        </w:tc>
      </w:tr>
      <w:tr w14:paraId="6CF39837" w14:textId="77777777" w:rsidTr="003C18D3">
        <w:tblPrEx>
          <w:tblW w:w="13230" w:type="dxa"/>
          <w:tblInd w:w="-360" w:type="dxa"/>
          <w:tblLayout w:type="fixed"/>
          <w:tblCellMar>
            <w:left w:w="0" w:type="dxa"/>
            <w:right w:w="58" w:type="dxa"/>
          </w:tblCellMar>
          <w:tblLook w:val="04A0"/>
        </w:tblPrEx>
        <w:trPr>
          <w:trHeight w:val="206"/>
        </w:trPr>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4551C691" w14:textId="77777777">
            <w:pPr>
              <w:pStyle w:val="LTableTextAbt"/>
              <w:rPr>
                <w:szCs w:val="18"/>
                <w:highlight w:val="yellow"/>
              </w:rPr>
            </w:pPr>
            <w:r>
              <w:rPr>
                <w:szCs w:val="18"/>
              </w:rPr>
              <w:t>Production of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6D3B7420" w14:textId="2B13B949">
            <w:pPr>
              <w:pStyle w:val="RTableTextAbt"/>
              <w:rPr>
                <w:szCs w:val="18"/>
                <w:highlight w:val="yellow"/>
              </w:rPr>
            </w:pPr>
            <w:r>
              <w:rPr>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1CE2EC75" w14:textId="2EB80115">
            <w:pPr>
              <w:pStyle w:val="RTableTextAbt"/>
              <w:rPr>
                <w:szCs w:val="18"/>
                <w:highlight w:val="yellow"/>
              </w:rPr>
            </w:pPr>
            <w:r>
              <w:rPr>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48960FA8" w14:textId="640E5B1E">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3FE380FD" w14:textId="15CA7B99">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15D84567" w14:textId="13F44D10">
            <w:pPr>
              <w:pStyle w:val="RTableTextAbt"/>
              <w:rPr>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24EB2B94" w14:textId="1E3D264C">
            <w:pPr>
              <w:pStyle w:val="RTableTextAbt"/>
              <w:rPr>
                <w:color w:val="FF0000"/>
                <w:szCs w:val="18"/>
                <w:highlight w:val="yellow"/>
              </w:rPr>
            </w:pPr>
            <w:r>
              <w:rPr>
                <w:color w:val="FF0000"/>
                <w:szCs w:val="18"/>
              </w:rPr>
              <w:t>($43)</w:t>
            </w:r>
          </w:p>
        </w:tc>
      </w:tr>
      <w:tr w14:paraId="6C85CB3B"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582372CF" w14:textId="77777777">
            <w:pPr>
              <w:pStyle w:val="LTableTextAbt"/>
              <w:rPr>
                <w:szCs w:val="18"/>
                <w:highlight w:val="yellow"/>
              </w:rPr>
            </w:pPr>
            <w:r>
              <w:rPr>
                <w:szCs w:val="18"/>
              </w:rPr>
              <w:t>Use as Maskant for Chemical Mill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62F860B7" w14:textId="2AF2F007">
            <w:pPr>
              <w:pStyle w:val="RTableTextAbt"/>
              <w:rPr>
                <w:szCs w:val="18"/>
                <w:highlight w:val="yellow"/>
              </w:rPr>
            </w:pPr>
            <w:r>
              <w:rPr>
                <w:szCs w:val="18"/>
              </w:rPr>
              <w:t>$1,42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6DA32D6F" w14:textId="44EEFBC8">
            <w:pPr>
              <w:pStyle w:val="RTableTextAbt"/>
              <w:rPr>
                <w:szCs w:val="18"/>
                <w:highlight w:val="yellow"/>
              </w:rPr>
            </w:pPr>
            <w:r>
              <w:rPr>
                <w:szCs w:val="18"/>
              </w:rPr>
              <w:t>$1,421</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2812FD2D" w14:textId="1F3E0D30">
            <w:pPr>
              <w:pStyle w:val="RTableTextAbt"/>
              <w:rPr>
                <w:szCs w:val="18"/>
                <w:highlight w:val="yellow"/>
              </w:rPr>
            </w:pPr>
            <w:r>
              <w:rPr>
                <w:szCs w:val="18"/>
              </w:rPr>
              <w:t>$65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7B8778F1" w14:textId="2A8CA2A3">
            <w:pPr>
              <w:pStyle w:val="RTableTextAbt"/>
              <w:rPr>
                <w:szCs w:val="18"/>
                <w:highlight w:val="yellow"/>
              </w:rPr>
            </w:pPr>
            <w:r>
              <w:rPr>
                <w:szCs w:val="18"/>
              </w:rPr>
              <w:t>$65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1737AE57" w14:textId="70480388">
            <w:pPr>
              <w:pStyle w:val="RTableTextAbt"/>
              <w:rPr>
                <w:color w:val="FF0000"/>
                <w:szCs w:val="18"/>
                <w:highlight w:val="yellow"/>
              </w:rPr>
            </w:pPr>
            <w:r>
              <w:rPr>
                <w:color w:val="FF0000"/>
                <w:szCs w:val="18"/>
              </w:rPr>
              <w:t>($76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4E27EB96" w14:textId="15BC5AB7">
            <w:pPr>
              <w:pStyle w:val="RTableTextAbt"/>
              <w:rPr>
                <w:color w:val="FF0000"/>
                <w:szCs w:val="18"/>
              </w:rPr>
            </w:pPr>
            <w:r>
              <w:rPr>
                <w:color w:val="FF0000"/>
                <w:szCs w:val="18"/>
              </w:rPr>
              <w:t>($765)</w:t>
            </w:r>
          </w:p>
        </w:tc>
      </w:tr>
      <w:tr w14:paraId="77D45E8A"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63D28C4B" w14:textId="77777777">
            <w:pPr>
              <w:pStyle w:val="LTableTextAbt"/>
              <w:rPr>
                <w:szCs w:val="18"/>
                <w:highlight w:val="yellow"/>
              </w:rPr>
            </w:pPr>
            <w:r>
              <w:rPr>
                <w:szCs w:val="18"/>
              </w:rPr>
              <w:t>Vapor Degreasing: Open Top Vapor Degreasing (OT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1F5D0ED0" w14:textId="75F0DDF1">
            <w:pPr>
              <w:pStyle w:val="RTableTextAbt"/>
              <w:rPr>
                <w:szCs w:val="18"/>
                <w:highlight w:val="yellow"/>
              </w:rPr>
            </w:pPr>
            <w:r>
              <w:rPr>
                <w:szCs w:val="18"/>
              </w:rPr>
              <w:t>$13,72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500DF4D0" w14:textId="347F60FC">
            <w:pPr>
              <w:pStyle w:val="RTableTextAbt"/>
              <w:rPr>
                <w:szCs w:val="18"/>
                <w:highlight w:val="yellow"/>
              </w:rPr>
            </w:pPr>
            <w:r>
              <w:rPr>
                <w:szCs w:val="18"/>
              </w:rPr>
              <w:t>$34,27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4275B2B1" w14:textId="15B875E5">
            <w:pPr>
              <w:pStyle w:val="RTableTextAbt"/>
              <w:rPr>
                <w:szCs w:val="18"/>
                <w:highlight w:val="yellow"/>
              </w:rPr>
            </w:pPr>
            <w:r>
              <w:rPr>
                <w:szCs w:val="18"/>
              </w:rPr>
              <w:t>$34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3855160E" w14:textId="608F9D91">
            <w:pPr>
              <w:pStyle w:val="RTableTextAbt"/>
              <w:rPr>
                <w:szCs w:val="18"/>
                <w:highlight w:val="yellow"/>
              </w:rPr>
            </w:pPr>
            <w:r>
              <w:rPr>
                <w:szCs w:val="18"/>
              </w:rPr>
              <w:t>$17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333BE430" w14:textId="009CB98B">
            <w:pPr>
              <w:pStyle w:val="RTableTextAbt"/>
              <w:rPr>
                <w:color w:val="FF0000"/>
                <w:szCs w:val="18"/>
                <w:highlight w:val="yellow"/>
              </w:rPr>
            </w:pPr>
            <w:r>
              <w:rPr>
                <w:color w:val="FF0000"/>
                <w:szCs w:val="18"/>
              </w:rPr>
              <w:t>($13,38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1BADDBC2" w14:textId="1786B243">
            <w:pPr>
              <w:pStyle w:val="RTableTextAbt"/>
              <w:rPr>
                <w:color w:val="FF0000"/>
                <w:szCs w:val="18"/>
              </w:rPr>
            </w:pPr>
            <w:r>
              <w:rPr>
                <w:color w:val="FF0000"/>
                <w:szCs w:val="18"/>
              </w:rPr>
              <w:t>($34,102)</w:t>
            </w:r>
          </w:p>
        </w:tc>
      </w:tr>
      <w:tr w14:paraId="38F4270C"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293BD5C3" w14:textId="77777777">
            <w:pPr>
              <w:pStyle w:val="LTableTextAbt"/>
              <w:rPr>
                <w:szCs w:val="18"/>
                <w:highlight w:val="yellow"/>
              </w:rPr>
            </w:pPr>
            <w:r>
              <w:rPr>
                <w:szCs w:val="18"/>
              </w:rPr>
              <w:t>Vapor Degreasing: Enclosed Vapor Degreasing (E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7784569B" w14:textId="257160A0">
            <w:pPr>
              <w:pStyle w:val="RTableTextAbt"/>
              <w:rPr>
                <w:szCs w:val="18"/>
                <w:highlight w:val="yellow"/>
              </w:rPr>
            </w:pPr>
            <w:r>
              <w:rPr>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2AFB5E10" w14:textId="0994A685">
            <w:pPr>
              <w:pStyle w:val="RTableTextAbt"/>
              <w:rPr>
                <w:szCs w:val="18"/>
                <w:highlight w:val="yellow"/>
              </w:rPr>
            </w:pPr>
            <w:r>
              <w:rPr>
                <w:szCs w:val="18"/>
              </w:rPr>
              <w:t>$5,645</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08545911" w14:textId="26C4E39E">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26E99F12" w14:textId="6A5CF56E">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6B882A5C" w14:textId="0B407B08">
            <w:pPr>
              <w:pStyle w:val="RTableTextAbt"/>
              <w:rPr>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61CE0DCC" w14:textId="43BC99A7">
            <w:pPr>
              <w:pStyle w:val="RTableTextAbt"/>
              <w:rPr>
                <w:color w:val="FF0000"/>
                <w:szCs w:val="18"/>
              </w:rPr>
            </w:pPr>
            <w:r>
              <w:rPr>
                <w:color w:val="FF0000"/>
                <w:szCs w:val="18"/>
              </w:rPr>
              <w:t>($5,645)</w:t>
            </w:r>
          </w:p>
        </w:tc>
      </w:tr>
      <w:tr w14:paraId="0AF3FF5F" w14:textId="77777777" w:rsidTr="003C18D3">
        <w:tblPrEx>
          <w:tblW w:w="13230" w:type="dxa"/>
          <w:tblInd w:w="-360" w:type="dxa"/>
          <w:tblLayout w:type="fixed"/>
          <w:tblCellMar>
            <w:left w:w="0" w:type="dxa"/>
            <w:right w:w="58" w:type="dxa"/>
          </w:tblCellMar>
          <w:tblLook w:val="04A0"/>
        </w:tblPrEx>
        <w:tc>
          <w:tcPr>
            <w:tcW w:w="3960" w:type="dxa"/>
            <w:tcBorders>
              <w:top w:val="nil"/>
              <w:left w:val="single" w:sz="4" w:space="0" w:color="auto"/>
              <w:bottom w:val="single" w:sz="4" w:space="0" w:color="auto"/>
              <w:right w:val="single" w:sz="4" w:space="0" w:color="auto"/>
            </w:tcBorders>
            <w:shd w:val="clear" w:color="000000" w:fill="FFFFFF"/>
            <w:vAlign w:val="center"/>
          </w:tcPr>
          <w:p w:rsidR="0095166E" w:rsidRPr="00E42F19" w:rsidP="0095166E" w14:paraId="098ACC55" w14:textId="77777777">
            <w:pPr>
              <w:pStyle w:val="LTableTextAbt"/>
              <w:rPr>
                <w:szCs w:val="18"/>
                <w:highlight w:val="yellow"/>
              </w:rPr>
            </w:pPr>
            <w:r>
              <w:rPr>
                <w:szCs w:val="18"/>
              </w:rPr>
              <w:t>Vapor Degreasing: Conveyorized Vapor Degreasing (CVD)</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E42F19" w:rsidP="0095166E" w14:paraId="2CCD8B9B" w14:textId="355F7AE7">
            <w:pPr>
              <w:pStyle w:val="RTableTextAbt"/>
              <w:rPr>
                <w:szCs w:val="18"/>
                <w:highlight w:val="yellow"/>
              </w:rPr>
            </w:pPr>
            <w:r>
              <w:rPr>
                <w:szCs w:val="18"/>
              </w:rPr>
              <w:t>$92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64719206" w14:textId="2AFAC497">
            <w:pPr>
              <w:pStyle w:val="RTableTextAbt"/>
              <w:rPr>
                <w:szCs w:val="18"/>
                <w:highlight w:val="yellow"/>
              </w:rPr>
            </w:pPr>
            <w:r>
              <w:rPr>
                <w:szCs w:val="18"/>
              </w:rPr>
              <w:t>$92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E42F19" w:rsidP="0095166E" w14:paraId="73FBCC6A" w14:textId="71549212">
            <w:pPr>
              <w:pStyle w:val="RTableTextAbt"/>
              <w:rPr>
                <w:szCs w:val="18"/>
                <w:highlight w:val="yellow"/>
              </w:rPr>
            </w:pPr>
            <w:r>
              <w:rPr>
                <w:szCs w:val="18"/>
              </w:rPr>
              <w:t>$8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E42F19" w:rsidP="0095166E" w14:paraId="1DDDEF5A" w14:textId="5474A5BD">
            <w:pPr>
              <w:pStyle w:val="RTableTextAbt"/>
              <w:rPr>
                <w:szCs w:val="18"/>
              </w:rPr>
            </w:pPr>
            <w:r>
              <w:rPr>
                <w:szCs w:val="18"/>
              </w:rPr>
              <w:t>$8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66341873" w14:textId="1A071E67">
            <w:pPr>
              <w:pStyle w:val="RTableTextAbt"/>
              <w:rPr>
                <w:color w:val="FF0000"/>
                <w:szCs w:val="18"/>
                <w:highlight w:val="yellow"/>
              </w:rPr>
            </w:pPr>
            <w:r>
              <w:rPr>
                <w:color w:val="FF0000"/>
                <w:szCs w:val="18"/>
              </w:rPr>
              <w:t>($83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779ADBED" w14:textId="1E26079F">
            <w:pPr>
              <w:pStyle w:val="RTableTextAbt"/>
              <w:rPr>
                <w:color w:val="FF0000"/>
                <w:szCs w:val="18"/>
              </w:rPr>
            </w:pPr>
            <w:r>
              <w:rPr>
                <w:color w:val="FF0000"/>
                <w:szCs w:val="18"/>
              </w:rPr>
              <w:t>($834)</w:t>
            </w:r>
          </w:p>
        </w:tc>
      </w:tr>
      <w:tr w14:paraId="4BC29DEB"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4D98A51F" w14:textId="77777777">
            <w:pPr>
              <w:pStyle w:val="LTableTextAbt"/>
              <w:rPr>
                <w:highlight w:val="yellow"/>
              </w:rPr>
            </w:pPr>
            <w:r>
              <w:rPr>
                <w:szCs w:val="18"/>
              </w:rPr>
              <w:t>Recycling and Dispos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4D5D04" w:rsidP="0095166E" w14:paraId="74036648" w14:textId="33FF2D10">
            <w:pPr>
              <w:pStyle w:val="RTableTextAbt"/>
              <w:rPr>
                <w:szCs w:val="18"/>
                <w:highlight w:val="yellow"/>
              </w:rPr>
            </w:pPr>
            <w:r>
              <w:rPr>
                <w:szCs w:val="18"/>
              </w:rPr>
              <w:t>$77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4177D80F" w14:textId="5F709188">
            <w:pPr>
              <w:pStyle w:val="RTableTextAbt"/>
              <w:rPr>
                <w:szCs w:val="18"/>
                <w:highlight w:val="yellow"/>
              </w:rPr>
            </w:pPr>
            <w:r>
              <w:rPr>
                <w:szCs w:val="18"/>
              </w:rPr>
              <w:t>$77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2DA893B0" w14:textId="7C8BFC9F">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3736916B" w14:textId="21676762">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43757E7A" w14:textId="16F5EBC0">
            <w:pPr>
              <w:pStyle w:val="RTableTextAbt"/>
              <w:rPr>
                <w:color w:val="FF0000"/>
                <w:szCs w:val="18"/>
                <w:highlight w:val="yellow"/>
              </w:rPr>
            </w:pPr>
            <w:r>
              <w:rPr>
                <w:color w:val="FF0000"/>
                <w:szCs w:val="18"/>
              </w:rPr>
              <w:t>($77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0D81E88A" w14:textId="7361F3B9">
            <w:pPr>
              <w:pStyle w:val="RTableTextAbt"/>
              <w:rPr>
                <w:color w:val="FF0000"/>
                <w:szCs w:val="18"/>
                <w:highlight w:val="yellow"/>
              </w:rPr>
            </w:pPr>
            <w:r>
              <w:rPr>
                <w:color w:val="FF0000"/>
                <w:szCs w:val="18"/>
              </w:rPr>
              <w:t>($771)</w:t>
            </w:r>
          </w:p>
        </w:tc>
      </w:tr>
      <w:tr w14:paraId="587F5746"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04312B86" w14:textId="77777777">
            <w:pPr>
              <w:pStyle w:val="LTableTextAbt"/>
              <w:rPr>
                <w:highlight w:val="yellow"/>
              </w:rPr>
            </w:pPr>
            <w:r>
              <w:rPr>
                <w:szCs w:val="18"/>
              </w:rPr>
              <w:t>Laboratory Chemical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4D5D04" w:rsidP="0095166E" w14:paraId="6D5F5D6A" w14:textId="0FCFEB48">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7E8F8C03" w14:textId="3681F25D">
            <w:pPr>
              <w:pStyle w:val="RTableTextAbt"/>
              <w:rPr>
                <w:szCs w:val="18"/>
                <w:highlight w:val="yellow"/>
              </w:rPr>
            </w:pPr>
            <w:r>
              <w:rPr>
                <w:szCs w:val="18"/>
              </w:rPr>
              <w:t>$11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63FB4D7E" w14:textId="323B9F05">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3AD8C519" w14:textId="3450565D">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290E2042" w14:textId="090DF592">
            <w:pPr>
              <w:pStyle w:val="RTableTextAbt"/>
              <w:rPr>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1DF84517" w14:textId="779295F6">
            <w:pPr>
              <w:pStyle w:val="RTableTextAbt"/>
              <w:rPr>
                <w:color w:val="FF0000"/>
                <w:szCs w:val="18"/>
                <w:highlight w:val="yellow"/>
              </w:rPr>
            </w:pPr>
            <w:r>
              <w:rPr>
                <w:color w:val="FF0000"/>
                <w:szCs w:val="18"/>
              </w:rPr>
              <w:t>($112)</w:t>
            </w:r>
          </w:p>
        </w:tc>
      </w:tr>
      <w:tr w14:paraId="7FEFC329"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2844030E" w14:textId="77777777">
            <w:pPr>
              <w:pStyle w:val="LTableTextAbt"/>
              <w:rPr>
                <w:highlight w:val="yellow"/>
              </w:rPr>
            </w:pPr>
            <w:r>
              <w:rPr>
                <w:szCs w:val="18"/>
              </w:rPr>
              <w:t>Processing Aid, except petrochemic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4D5D04" w:rsidP="0095166E" w14:paraId="5435F5C5" w14:textId="4D8FF9D9">
            <w:pPr>
              <w:pStyle w:val="RTableTextAbt"/>
              <w:rPr>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35225D8F" w14:textId="2770E0DC">
            <w:pPr>
              <w:pStyle w:val="RTableTextAbt"/>
              <w:rPr>
                <w:szCs w:val="18"/>
                <w:highlight w:val="yellow"/>
              </w:rPr>
            </w:pPr>
            <w:r>
              <w:rPr>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026C0C5F" w14:textId="306F2865">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06234EB0" w14:textId="336D87AE">
            <w:pPr>
              <w:pStyle w:val="RTableTextAbt"/>
              <w:rPr>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138E75EF" w14:textId="0BFAE1A6">
            <w:pPr>
              <w:pStyle w:val="RTableTextAbt"/>
              <w:rPr>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216BE8" w:rsidP="0095166E" w14:paraId="5B4EFA93" w14:textId="32AF6310">
            <w:pPr>
              <w:pStyle w:val="RTableTextAbt"/>
              <w:rPr>
                <w:color w:val="FF0000"/>
                <w:szCs w:val="18"/>
                <w:highlight w:val="yellow"/>
              </w:rPr>
            </w:pPr>
            <w:r>
              <w:rPr>
                <w:color w:val="FF0000"/>
                <w:szCs w:val="18"/>
              </w:rPr>
              <w:t>($32)</w:t>
            </w:r>
          </w:p>
        </w:tc>
      </w:tr>
      <w:tr w14:paraId="492C97F0"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2C1EF7AD" w14:textId="77777777">
            <w:pPr>
              <w:pStyle w:val="LTableTextAbt"/>
              <w:rPr>
                <w:highlight w:val="yellow"/>
              </w:rPr>
            </w:pPr>
            <w:r>
              <w:rPr>
                <w:szCs w:val="18"/>
              </w:rPr>
              <w:t>Adhesives and Seal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4D5D04" w:rsidP="0095166E" w14:paraId="3B108462" w14:textId="0D783AC7">
            <w:pPr>
              <w:pStyle w:val="RTableTextAbt"/>
              <w:rPr>
                <w:szCs w:val="18"/>
                <w:highlight w:val="yellow"/>
              </w:rPr>
            </w:pPr>
            <w:r>
              <w:rPr>
                <w:szCs w:val="18"/>
              </w:rPr>
              <w:t>$24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03B389F5" w14:textId="58738F3A">
            <w:pPr>
              <w:pStyle w:val="RTableTextAbt"/>
              <w:rPr>
                <w:szCs w:val="18"/>
                <w:highlight w:val="yellow"/>
              </w:rPr>
            </w:pPr>
            <w:r>
              <w:rPr>
                <w:szCs w:val="18"/>
              </w:rPr>
              <w:t>$24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19C03421" w14:textId="644A80FB">
            <w:pPr>
              <w:pStyle w:val="RTableTextAbt"/>
              <w:rPr>
                <w:szCs w:val="18"/>
                <w:highlight w:val="yellow"/>
              </w:rPr>
            </w:pPr>
            <w:r>
              <w:rPr>
                <w:szCs w:val="18"/>
              </w:rPr>
              <w:t>$38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7D9C8B55" w14:textId="19430004">
            <w:pPr>
              <w:pStyle w:val="RTableTextAbt"/>
              <w:rPr>
                <w:szCs w:val="18"/>
                <w:highlight w:val="yellow"/>
              </w:rPr>
            </w:pPr>
            <w:r>
              <w:rPr>
                <w:szCs w:val="18"/>
              </w:rPr>
              <w:t>$38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799A48AA" w14:textId="3A646355">
            <w:pPr>
              <w:pStyle w:val="RTableTextAbt"/>
              <w:rPr>
                <w:szCs w:val="18"/>
                <w:highlight w:val="yellow"/>
              </w:rPr>
            </w:pPr>
            <w:r>
              <w:rPr>
                <w:szCs w:val="18"/>
              </w:rPr>
              <w:t xml:space="preserve">$13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2EE2ADA6" w14:textId="38439177">
            <w:pPr>
              <w:pStyle w:val="RTableTextAbt"/>
              <w:rPr>
                <w:szCs w:val="18"/>
                <w:highlight w:val="yellow"/>
              </w:rPr>
            </w:pPr>
            <w:r>
              <w:rPr>
                <w:szCs w:val="18"/>
              </w:rPr>
              <w:t xml:space="preserve">$133 </w:t>
            </w:r>
          </w:p>
        </w:tc>
      </w:tr>
      <w:tr w14:paraId="4C9D49F5"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4ECDBBD6" w14:textId="77777777">
            <w:pPr>
              <w:pStyle w:val="LTableTextAbt"/>
              <w:rPr>
                <w:highlight w:val="yellow"/>
              </w:rPr>
            </w:pPr>
            <w:r>
              <w:rPr>
                <w:szCs w:val="18"/>
              </w:rPr>
              <w:t>Paint and Coating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4D5D04" w:rsidP="0095166E" w14:paraId="45ABDEED" w14:textId="1330570D">
            <w:pPr>
              <w:pStyle w:val="RTableTextAbt"/>
              <w:rPr>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6D94104C" w14:textId="408858E0">
            <w:pPr>
              <w:pStyle w:val="RTableTextAbt"/>
              <w:rPr>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64422A85" w14:textId="49C66A55">
            <w:pPr>
              <w:pStyle w:val="RTableTextAbt"/>
              <w:rPr>
                <w:szCs w:val="18"/>
                <w:highlight w:val="yellow"/>
              </w:rPr>
            </w:pPr>
            <w:r>
              <w:rPr>
                <w:szCs w:val="18"/>
              </w:rPr>
              <w:t>$9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59661458" w14:textId="5BEA1A5D">
            <w:pPr>
              <w:pStyle w:val="RTableTextAbt"/>
              <w:rPr>
                <w:szCs w:val="18"/>
                <w:highlight w:val="yellow"/>
              </w:rPr>
            </w:pPr>
            <w:r>
              <w:rPr>
                <w:szCs w:val="18"/>
              </w:rPr>
              <w:t>$9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3C27609E" w14:textId="3F0259AC">
            <w:pPr>
              <w:pStyle w:val="RTableTextAbt"/>
              <w:rPr>
                <w:szCs w:val="18"/>
                <w:highlight w:val="yellow"/>
              </w:rPr>
            </w:pPr>
            <w:r>
              <w:rPr>
                <w:szCs w:val="18"/>
              </w:rPr>
              <w:t xml:space="preserve">$9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4DB24F69" w14:textId="5836E6F0">
            <w:pPr>
              <w:pStyle w:val="RTableTextAbt"/>
              <w:rPr>
                <w:szCs w:val="18"/>
                <w:highlight w:val="yellow"/>
              </w:rPr>
            </w:pPr>
            <w:r>
              <w:rPr>
                <w:szCs w:val="18"/>
              </w:rPr>
              <w:t xml:space="preserve">$92 </w:t>
            </w:r>
          </w:p>
        </w:tc>
      </w:tr>
      <w:tr w14:paraId="72DDF65A"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bottom"/>
          </w:tcPr>
          <w:p w:rsidR="0095166E" w:rsidRPr="009A3D7B" w:rsidP="0095166E" w14:paraId="492B1B8A" w14:textId="77777777">
            <w:pPr>
              <w:pStyle w:val="LTableTextAbt"/>
            </w:pPr>
            <w:r w:rsidRPr="0084123C">
              <w:rPr>
                <w:szCs w:val="18"/>
              </w:rPr>
              <w:t>Aerosol Spray Cleaning/Degreasing except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4D5D04" w:rsidP="0095166E" w14:paraId="15CC4751" w14:textId="4D465BA7">
            <w:pPr>
              <w:pStyle w:val="RTableTextAbt"/>
              <w:rPr>
                <w:szCs w:val="18"/>
                <w:highlight w:val="yellow"/>
              </w:rPr>
            </w:pPr>
            <w:r>
              <w:rPr>
                <w:szCs w:val="18"/>
              </w:rPr>
              <w:t>$1,33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58D89B28" w14:textId="1F370709">
            <w:pPr>
              <w:pStyle w:val="RTableTextAbt"/>
              <w:rPr>
                <w:szCs w:val="18"/>
                <w:highlight w:val="yellow"/>
              </w:rPr>
            </w:pPr>
            <w:r>
              <w:rPr>
                <w:szCs w:val="18"/>
              </w:rPr>
              <w:t>$1,33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4D5D04" w:rsidP="0095166E" w14:paraId="08C5383C" w14:textId="1D15B74B">
            <w:pPr>
              <w:pStyle w:val="RTableTextAbt"/>
              <w:rPr>
                <w:szCs w:val="18"/>
                <w:highlight w:val="yellow"/>
              </w:rPr>
            </w:pPr>
            <w:r>
              <w:rPr>
                <w:szCs w:val="18"/>
              </w:rPr>
              <w:t>$16,62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4D5D04" w:rsidP="0095166E" w14:paraId="110AFC17" w14:textId="6525759C">
            <w:pPr>
              <w:pStyle w:val="RTableTextAbt"/>
              <w:rPr>
                <w:szCs w:val="18"/>
                <w:highlight w:val="yellow"/>
              </w:rPr>
            </w:pPr>
            <w:r>
              <w:rPr>
                <w:szCs w:val="18"/>
              </w:rPr>
              <w:t>$16,62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70792F" w:rsidP="0095166E" w14:paraId="6D75AADC" w14:textId="691DD8CE">
            <w:pPr>
              <w:pStyle w:val="RTableTextAbt"/>
              <w:rPr>
                <w:color w:val="FF0000"/>
                <w:szCs w:val="18"/>
                <w:highlight w:val="yellow"/>
              </w:rPr>
            </w:pPr>
            <w:r>
              <w:rPr>
                <w:szCs w:val="18"/>
              </w:rPr>
              <w:t xml:space="preserve">$15,29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70792F" w:rsidP="0095166E" w14:paraId="5628B614" w14:textId="39134FB2">
            <w:pPr>
              <w:pStyle w:val="RTableTextAbt"/>
              <w:rPr>
                <w:color w:val="FF0000"/>
                <w:szCs w:val="18"/>
                <w:highlight w:val="yellow"/>
              </w:rPr>
            </w:pPr>
            <w:r>
              <w:rPr>
                <w:szCs w:val="18"/>
              </w:rPr>
              <w:t xml:space="preserve">$15,293 </w:t>
            </w:r>
          </w:p>
        </w:tc>
      </w:tr>
      <w:tr w14:paraId="17B27CF3"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7D2024" w:rsidP="0095166E" w14:paraId="4840D9C6" w14:textId="77777777">
            <w:pPr>
              <w:pStyle w:val="LTableTextAbt"/>
            </w:pPr>
            <w:r>
              <w:rPr>
                <w:szCs w:val="18"/>
              </w:rPr>
              <w:t>Aerosol Spray Cleaning/Degreasing - EEC</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P="0095166E" w14:paraId="7AEF5D2A" w14:textId="34E538FB">
            <w:pPr>
              <w:pStyle w:val="RTableTextAbt"/>
              <w:rPr>
                <w:szCs w:val="18"/>
              </w:rPr>
            </w:pPr>
            <w:r>
              <w:rPr>
                <w:szCs w:val="18"/>
              </w:rPr>
              <w:t>$21,45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P="0095166E" w14:paraId="4BD60519" w14:textId="58C7BC70">
            <w:pPr>
              <w:pStyle w:val="RTableTextAbt"/>
              <w:rPr>
                <w:szCs w:val="18"/>
              </w:rPr>
            </w:pPr>
            <w:r>
              <w:rPr>
                <w:szCs w:val="18"/>
              </w:rPr>
              <w:t>$21,45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P="0095166E" w14:paraId="6C8E7F33" w14:textId="01950AEE">
            <w:pPr>
              <w:pStyle w:val="RTableTextAbt"/>
              <w:rPr>
                <w:szCs w:val="18"/>
              </w:rPr>
            </w:pPr>
            <w:r>
              <w:rPr>
                <w:szCs w:val="18"/>
              </w:rPr>
              <w:t>$7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P="0095166E" w14:paraId="31B2AFAE" w14:textId="4DD0F1B3">
            <w:pPr>
              <w:pStyle w:val="RTableTextAbt"/>
              <w:rPr>
                <w:szCs w:val="18"/>
              </w:rPr>
            </w:pPr>
            <w:r>
              <w:rPr>
                <w:szCs w:val="18"/>
              </w:rPr>
              <w:t>$7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2F0A6C45" w14:textId="63D5446E">
            <w:pPr>
              <w:pStyle w:val="RTableTextAbt"/>
              <w:rPr>
                <w:color w:val="FF0000"/>
                <w:szCs w:val="18"/>
              </w:rPr>
            </w:pPr>
            <w:r>
              <w:rPr>
                <w:color w:val="FF0000"/>
                <w:szCs w:val="18"/>
              </w:rPr>
              <w:t>($21,3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3DE86689" w14:textId="07AF248E">
            <w:pPr>
              <w:pStyle w:val="RTableTextAbt"/>
              <w:rPr>
                <w:color w:val="FF0000"/>
                <w:szCs w:val="18"/>
              </w:rPr>
            </w:pPr>
            <w:r>
              <w:rPr>
                <w:color w:val="FF0000"/>
                <w:szCs w:val="18"/>
              </w:rPr>
              <w:t>($21,372)</w:t>
            </w:r>
          </w:p>
        </w:tc>
      </w:tr>
      <w:tr w14:paraId="05425D8D"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35702E53" w14:textId="77777777">
            <w:pPr>
              <w:pStyle w:val="LTableTextAbt"/>
              <w:rPr>
                <w:highlight w:val="yellow"/>
              </w:rPr>
            </w:pPr>
            <w:r>
              <w:rPr>
                <w:szCs w:val="18"/>
              </w:rPr>
              <w:t>Liquid and Spray Batch Cold Clean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2BADFAE6" w14:textId="651A00F9">
            <w:pPr>
              <w:pStyle w:val="RTableTextAbt"/>
              <w:rPr>
                <w:szCs w:val="18"/>
                <w:highlight w:val="yellow"/>
              </w:rPr>
            </w:pPr>
            <w:r>
              <w:rPr>
                <w:szCs w:val="18"/>
              </w:rPr>
              <w:t>$5,9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4C7F0DBD" w14:textId="31A442CC">
            <w:pPr>
              <w:pStyle w:val="RTableTextAbt"/>
              <w:rPr>
                <w:szCs w:val="18"/>
                <w:highlight w:val="yellow"/>
              </w:rPr>
            </w:pPr>
            <w:r>
              <w:rPr>
                <w:szCs w:val="18"/>
              </w:rPr>
              <w:t>$5,993</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413EF0BD" w14:textId="05A36CFF">
            <w:pPr>
              <w:pStyle w:val="RTableTextAbt"/>
              <w:rPr>
                <w:szCs w:val="18"/>
                <w:highlight w:val="yellow"/>
              </w:rPr>
            </w:pPr>
            <w:r>
              <w:rPr>
                <w:szCs w:val="18"/>
              </w:rPr>
              <w:t>$13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26A65DC6" w14:textId="699920CA">
            <w:pPr>
              <w:pStyle w:val="RTableTextAbt"/>
              <w:rPr>
                <w:szCs w:val="18"/>
                <w:highlight w:val="yellow"/>
              </w:rPr>
            </w:pPr>
            <w:r>
              <w:rPr>
                <w:szCs w:val="18"/>
              </w:rPr>
              <w:t>$13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76849F9" w14:textId="328BE164">
            <w:pPr>
              <w:pStyle w:val="RTableTextAbt"/>
              <w:rPr>
                <w:color w:val="FF0000"/>
                <w:szCs w:val="18"/>
                <w:highlight w:val="yellow"/>
              </w:rPr>
            </w:pPr>
            <w:r>
              <w:rPr>
                <w:color w:val="FF0000"/>
                <w:szCs w:val="18"/>
              </w:rPr>
              <w:t>($5,86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0F486D" w:rsidP="0095166E" w14:paraId="56EAB584" w14:textId="3B528468">
            <w:pPr>
              <w:pStyle w:val="RTableTextAbt"/>
              <w:rPr>
                <w:color w:val="FF0000"/>
                <w:szCs w:val="18"/>
                <w:highlight w:val="yellow"/>
              </w:rPr>
            </w:pPr>
            <w:r>
              <w:rPr>
                <w:color w:val="FF0000"/>
                <w:szCs w:val="18"/>
              </w:rPr>
              <w:t>($5,863)</w:t>
            </w:r>
          </w:p>
        </w:tc>
      </w:tr>
      <w:tr w14:paraId="119406FC"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5E0BA078" w14:textId="77777777">
            <w:pPr>
              <w:pStyle w:val="LTableTextAbt"/>
              <w:rPr>
                <w:highlight w:val="yellow"/>
              </w:rPr>
            </w:pPr>
            <w:r>
              <w:rPr>
                <w:szCs w:val="18"/>
              </w:rPr>
              <w:t>Photographic Film Use</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7F1808E9" w14:textId="67AE63C5">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581AD35F" w14:textId="28365C2D">
            <w:pPr>
              <w:pStyle w:val="RTableTextAbt"/>
              <w:rPr>
                <w:szCs w:val="18"/>
                <w:highlight w:val="yellow"/>
              </w:rPr>
            </w:pPr>
            <w:r>
              <w:rPr>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182BBFC0" w14:textId="487AFB7F">
            <w:pPr>
              <w:pStyle w:val="RTableTextAbt"/>
              <w:rPr>
                <w:szCs w:val="18"/>
                <w:highlight w:val="yellow"/>
              </w:rPr>
            </w:pPr>
            <w:r>
              <w:rPr>
                <w:szCs w:val="18"/>
              </w:rPr>
              <w:t>$4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6167F33A" w14:textId="310F061D">
            <w:pPr>
              <w:pStyle w:val="RTableTextAbt"/>
              <w:rPr>
                <w:szCs w:val="18"/>
                <w:highlight w:val="yellow"/>
              </w:rPr>
            </w:pPr>
            <w:r>
              <w:rPr>
                <w:szCs w:val="18"/>
              </w:rPr>
              <w:t>$4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6BEAE709" w14:textId="286A4B3F">
            <w:pPr>
              <w:pStyle w:val="RTableTextAbt"/>
              <w:rPr>
                <w:szCs w:val="18"/>
                <w:highlight w:val="yellow"/>
              </w:rPr>
            </w:pPr>
            <w:r>
              <w:rPr>
                <w:szCs w:val="18"/>
              </w:rPr>
              <w:t xml:space="preserve">$4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2DAE44D9" w14:textId="10D57905">
            <w:pPr>
              <w:pStyle w:val="RTableTextAbt"/>
              <w:rPr>
                <w:szCs w:val="18"/>
                <w:highlight w:val="yellow"/>
              </w:rPr>
            </w:pPr>
            <w:r>
              <w:rPr>
                <w:szCs w:val="18"/>
              </w:rPr>
              <w:t xml:space="preserve">$42 </w:t>
            </w:r>
          </w:p>
        </w:tc>
      </w:tr>
      <w:tr w14:paraId="2D81DD1E"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76DCB654" w14:textId="77777777">
            <w:pPr>
              <w:pStyle w:val="LTableTextAbt"/>
              <w:rPr>
                <w:highlight w:val="yellow"/>
              </w:rPr>
            </w:pPr>
            <w:r>
              <w:rPr>
                <w:szCs w:val="18"/>
              </w:rPr>
              <w:t>Lubricants and Grease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0C4BAAFB" w14:textId="68907314">
            <w:pPr>
              <w:pStyle w:val="RTableTextAbt"/>
              <w:rPr>
                <w:szCs w:val="18"/>
                <w:highlight w:val="yellow"/>
              </w:rPr>
            </w:pPr>
            <w:r>
              <w:rPr>
                <w:szCs w:val="18"/>
              </w:rPr>
              <w:t>$15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4DEB1967" w14:textId="089BC44C">
            <w:pPr>
              <w:pStyle w:val="RTableTextAbt"/>
              <w:rPr>
                <w:szCs w:val="18"/>
                <w:highlight w:val="yellow"/>
              </w:rPr>
            </w:pPr>
            <w:r>
              <w:rPr>
                <w:szCs w:val="18"/>
              </w:rPr>
              <w:t>$15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4F3A636D" w14:textId="5AC65F04">
            <w:pPr>
              <w:pStyle w:val="RTableTextAbt"/>
              <w:rPr>
                <w:szCs w:val="18"/>
                <w:highlight w:val="yellow"/>
              </w:rPr>
            </w:pPr>
            <w:r>
              <w:rPr>
                <w:szCs w:val="18"/>
              </w:rPr>
              <w:t>$48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0E0532BA" w14:textId="0737FA44">
            <w:pPr>
              <w:pStyle w:val="RTableTextAbt"/>
              <w:rPr>
                <w:szCs w:val="18"/>
                <w:highlight w:val="yellow"/>
              </w:rPr>
            </w:pPr>
            <w:r>
              <w:rPr>
                <w:szCs w:val="18"/>
              </w:rPr>
              <w:t>$48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70792F" w:rsidP="0095166E" w14:paraId="7877D326" w14:textId="0988C611">
            <w:pPr>
              <w:pStyle w:val="RTableTextAbt"/>
              <w:rPr>
                <w:color w:val="FF0000"/>
                <w:szCs w:val="18"/>
                <w:highlight w:val="yellow"/>
              </w:rPr>
            </w:pPr>
            <w:r>
              <w:rPr>
                <w:szCs w:val="18"/>
              </w:rPr>
              <w:t xml:space="preserve">$335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70792F" w:rsidP="0095166E" w14:paraId="27EC40E2" w14:textId="5F2338F7">
            <w:pPr>
              <w:pStyle w:val="RTableTextAbt"/>
              <w:rPr>
                <w:color w:val="FF0000"/>
                <w:szCs w:val="18"/>
                <w:highlight w:val="yellow"/>
              </w:rPr>
            </w:pPr>
            <w:r>
              <w:rPr>
                <w:szCs w:val="18"/>
              </w:rPr>
              <w:t xml:space="preserve">$335 </w:t>
            </w:r>
          </w:p>
        </w:tc>
      </w:tr>
      <w:tr w14:paraId="7F16D672" w14:textId="77777777" w:rsidTr="003C18D3">
        <w:tblPrEx>
          <w:tblW w:w="13230" w:type="dxa"/>
          <w:tblInd w:w="-360" w:type="dxa"/>
          <w:tblLayout w:type="fixed"/>
          <w:tblCellMar>
            <w:left w:w="0" w:type="dxa"/>
            <w:right w:w="58" w:type="dxa"/>
          </w:tblCellMar>
          <w:tblLook w:val="04A0"/>
        </w:tblPrEx>
        <w:trPr>
          <w:trHeight w:val="77"/>
        </w:trPr>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6A0C9885" w14:textId="77777777">
            <w:pPr>
              <w:pStyle w:val="LTableTextAbt"/>
              <w:rPr>
                <w:highlight w:val="yellow"/>
              </w:rPr>
            </w:pPr>
            <w:r>
              <w:rPr>
                <w:szCs w:val="18"/>
              </w:rPr>
              <w:t>Wipe and Liquid Cleaning and Polishing</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0044113E" w14:textId="654D3DCF">
            <w:pPr>
              <w:pStyle w:val="RTableTextAbt"/>
              <w:rPr>
                <w:szCs w:val="18"/>
                <w:highlight w:val="yellow"/>
              </w:rPr>
            </w:pPr>
            <w:r>
              <w:rPr>
                <w:szCs w:val="18"/>
              </w:rPr>
              <w:t>$4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4E5632B7" w14:textId="5F49257C">
            <w:pPr>
              <w:pStyle w:val="RTableTextAbt"/>
              <w:rPr>
                <w:szCs w:val="18"/>
                <w:highlight w:val="yellow"/>
              </w:rPr>
            </w:pPr>
            <w:r>
              <w:rPr>
                <w:szCs w:val="18"/>
              </w:rPr>
              <w:t>$4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5BE4835A" w14:textId="142FE67C">
            <w:pPr>
              <w:pStyle w:val="RTableTextAbt"/>
              <w:rPr>
                <w:szCs w:val="18"/>
                <w:highlight w:val="yellow"/>
              </w:rPr>
            </w:pPr>
            <w:r>
              <w:rPr>
                <w:szCs w:val="18"/>
              </w:rPr>
              <w:t>$28,23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688FF8FF" w14:textId="0CA9CDC2">
            <w:pPr>
              <w:pStyle w:val="RTableTextAbt"/>
              <w:rPr>
                <w:szCs w:val="18"/>
                <w:highlight w:val="yellow"/>
              </w:rPr>
            </w:pPr>
            <w:r>
              <w:rPr>
                <w:szCs w:val="18"/>
              </w:rPr>
              <w:t>$28,23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F65C52" w:rsidP="0095166E" w14:paraId="76503EA7" w14:textId="6947537B">
            <w:pPr>
              <w:pStyle w:val="RTableTextAbt"/>
              <w:rPr>
                <w:color w:val="FF0000"/>
                <w:szCs w:val="18"/>
                <w:highlight w:val="yellow"/>
              </w:rPr>
            </w:pPr>
            <w:r>
              <w:rPr>
                <w:szCs w:val="18"/>
              </w:rPr>
              <w:t xml:space="preserve">$28,190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F65C52" w:rsidP="0095166E" w14:paraId="7F807BB5" w14:textId="705A84E0">
            <w:pPr>
              <w:pStyle w:val="RTableTextAbt"/>
              <w:rPr>
                <w:color w:val="FF0000"/>
                <w:szCs w:val="18"/>
                <w:highlight w:val="yellow"/>
              </w:rPr>
            </w:pPr>
            <w:r>
              <w:rPr>
                <w:szCs w:val="18"/>
              </w:rPr>
              <w:t xml:space="preserve">$28,190 </w:t>
            </w:r>
          </w:p>
        </w:tc>
      </w:tr>
      <w:tr w14:paraId="05E92593"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2A2DD1D2" w14:textId="77777777">
            <w:pPr>
              <w:pStyle w:val="LTableTextAbt"/>
              <w:rPr>
                <w:highlight w:val="yellow"/>
              </w:rPr>
            </w:pPr>
            <w:r>
              <w:rPr>
                <w:szCs w:val="18"/>
              </w:rPr>
              <w:t>Inks and Ink Remov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3AD72940" w14:textId="5BA8747E">
            <w:pPr>
              <w:pStyle w:val="RTableTextAbt"/>
              <w:rPr>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6B564C6C" w14:textId="6889EDFF">
            <w:pPr>
              <w:pStyle w:val="RTableTextAbt"/>
              <w:rPr>
                <w:szCs w:val="18"/>
                <w:highlight w:val="yellow"/>
              </w:rPr>
            </w:pPr>
            <w:r>
              <w:rPr>
                <w:szCs w:val="18"/>
              </w:rPr>
              <w:t>$6</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68BEB2B5" w14:textId="0E7C42E1">
            <w:pPr>
              <w:pStyle w:val="RTableTextAbt"/>
              <w:rPr>
                <w:szCs w:val="18"/>
                <w:highlight w:val="yellow"/>
              </w:rPr>
            </w:pPr>
            <w:r>
              <w:rPr>
                <w:szCs w:val="18"/>
              </w:rPr>
              <w:t>$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76DAC41C" w14:textId="501E7326">
            <w:pPr>
              <w:pStyle w:val="RTableTextAbt"/>
              <w:rPr>
                <w:szCs w:val="18"/>
                <w:highlight w:val="yellow"/>
              </w:rPr>
            </w:pPr>
            <w:r>
              <w:rPr>
                <w:szCs w:val="18"/>
              </w:rPr>
              <w:t>$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70792F" w:rsidP="0095166E" w14:paraId="41A257C3" w14:textId="3B346899">
            <w:pPr>
              <w:pStyle w:val="RTableTextAbt"/>
              <w:rPr>
                <w:color w:val="FF0000"/>
                <w:szCs w:val="18"/>
                <w:highlight w:val="yellow"/>
              </w:rPr>
            </w:pPr>
            <w:r>
              <w:rPr>
                <w:szCs w:val="18"/>
              </w:rPr>
              <w:t xml:space="preserve">$1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70792F" w:rsidP="0095166E" w14:paraId="0C0DBBC5" w14:textId="649D8FB8">
            <w:pPr>
              <w:pStyle w:val="RTableTextAbt"/>
              <w:rPr>
                <w:color w:val="FF0000"/>
                <w:szCs w:val="18"/>
                <w:highlight w:val="yellow"/>
              </w:rPr>
            </w:pPr>
            <w:r>
              <w:rPr>
                <w:szCs w:val="18"/>
              </w:rPr>
              <w:t xml:space="preserve">$1 </w:t>
            </w:r>
          </w:p>
        </w:tc>
      </w:tr>
      <w:tr w14:paraId="5F7D472A"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5C5323EF" w14:textId="77777777">
            <w:pPr>
              <w:pStyle w:val="LTableTextAbt"/>
              <w:rPr>
                <w:highlight w:val="yellow"/>
              </w:rPr>
            </w:pPr>
            <w:r>
              <w:rPr>
                <w:szCs w:val="18"/>
              </w:rPr>
              <w:t>Anti-Spatter Welding Aeroso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7C96761E" w14:textId="0B9F7364">
            <w:pPr>
              <w:pStyle w:val="RTableTextAbt"/>
              <w:rPr>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333E4520" w14:textId="7F1A8C3B">
            <w:pPr>
              <w:pStyle w:val="RTableTextAbt"/>
              <w:rPr>
                <w:szCs w:val="18"/>
                <w:highlight w:val="yellow"/>
              </w:rPr>
            </w:pPr>
            <w:r>
              <w:rPr>
                <w:szCs w:val="18"/>
              </w:rPr>
              <w:t>$12</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76EEA993" w14:textId="3882A985">
            <w:pPr>
              <w:pStyle w:val="RTableTextAbt"/>
              <w:rPr>
                <w:szCs w:val="18"/>
                <w:highlight w:val="yellow"/>
              </w:rPr>
            </w:pPr>
            <w:r>
              <w:rPr>
                <w:szCs w:val="18"/>
              </w:rPr>
              <w:t>$4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3CEC5B26" w14:textId="07AE3759">
            <w:pPr>
              <w:pStyle w:val="RTableTextAbt"/>
              <w:rPr>
                <w:szCs w:val="18"/>
                <w:highlight w:val="yellow"/>
              </w:rPr>
            </w:pPr>
            <w:r>
              <w:rPr>
                <w:szCs w:val="18"/>
              </w:rPr>
              <w:t>$4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07427" w:rsidP="0095166E" w14:paraId="52718643" w14:textId="418E179D">
            <w:pPr>
              <w:pStyle w:val="RTableTextAbt"/>
              <w:rPr>
                <w:color w:val="FF0000"/>
                <w:szCs w:val="18"/>
                <w:highlight w:val="yellow"/>
              </w:rPr>
            </w:pPr>
            <w:r>
              <w:rPr>
                <w:szCs w:val="18"/>
              </w:rPr>
              <w:t xml:space="preserve">$3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07427" w:rsidP="0095166E" w14:paraId="6838A0CA" w14:textId="032CCA6A">
            <w:pPr>
              <w:pStyle w:val="RTableTextAbt"/>
              <w:rPr>
                <w:color w:val="FF0000"/>
                <w:szCs w:val="18"/>
                <w:highlight w:val="yellow"/>
              </w:rPr>
            </w:pPr>
            <w:r>
              <w:rPr>
                <w:szCs w:val="18"/>
              </w:rPr>
              <w:t xml:space="preserve">$36 </w:t>
            </w:r>
          </w:p>
        </w:tc>
      </w:tr>
      <w:tr w14:paraId="216FC5FE"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P="0095166E" w14:paraId="641FF1AB" w14:textId="77777777">
            <w:pPr>
              <w:pStyle w:val="LTableTextAbt"/>
            </w:pPr>
            <w:r>
              <w:rPr>
                <w:szCs w:val="18"/>
              </w:rPr>
              <w:t>Mold Cleaning, Release and Protectant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38871E0A" w14:textId="685DF8F5">
            <w:pPr>
              <w:pStyle w:val="RTableTextAbt"/>
              <w:rPr>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32983535" w14:textId="7824AE89">
            <w:pPr>
              <w:pStyle w:val="RTableTextAbt"/>
              <w:rPr>
                <w:szCs w:val="18"/>
                <w:highlight w:val="yellow"/>
              </w:rPr>
            </w:pPr>
            <w:r>
              <w:rPr>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143E0859" w14:textId="3248C551">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2AD30CDC" w14:textId="2CC67E88">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26880" w:rsidP="0095166E" w14:paraId="7DA1152E" w14:textId="55F0F388">
            <w:pPr>
              <w:pStyle w:val="RTableTextAbt"/>
              <w:rPr>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26880" w:rsidP="0095166E" w14:paraId="27B68DEF" w14:textId="17BB973A">
            <w:pPr>
              <w:pStyle w:val="RTableTextAbt"/>
              <w:rPr>
                <w:color w:val="FF0000"/>
                <w:szCs w:val="18"/>
                <w:highlight w:val="yellow"/>
              </w:rPr>
            </w:pPr>
            <w:r>
              <w:rPr>
                <w:color w:val="FF0000"/>
                <w:szCs w:val="18"/>
              </w:rPr>
              <w:t>($32)</w:t>
            </w:r>
          </w:p>
        </w:tc>
      </w:tr>
      <w:tr w14:paraId="69E6EA65"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P="0095166E" w14:paraId="580B75A4" w14:textId="77777777">
            <w:pPr>
              <w:pStyle w:val="LTableTextAbt"/>
            </w:pPr>
            <w:r>
              <w:rPr>
                <w:szCs w:val="18"/>
              </w:rPr>
              <w:t>Dry Cleaning (Dry Cleaning Machines &amp; Spot Removers)</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65459D" w:rsidP="0095166E" w14:paraId="4AAD02A6" w14:textId="12A5585A">
            <w:pPr>
              <w:pStyle w:val="RTableTextAbt"/>
              <w:rPr>
                <w:szCs w:val="18"/>
                <w:highlight w:val="yellow"/>
              </w:rPr>
            </w:pPr>
            <w:r>
              <w:rPr>
                <w:szCs w:val="18"/>
              </w:rPr>
              <w:t>$1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6A4B6D9F" w14:textId="6C3B24B9">
            <w:pPr>
              <w:pStyle w:val="RTableTextAbt"/>
              <w:rPr>
                <w:szCs w:val="18"/>
                <w:highlight w:val="yellow"/>
              </w:rPr>
            </w:pPr>
            <w:r>
              <w:rPr>
                <w:szCs w:val="18"/>
              </w:rPr>
              <w:t>$3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65459D" w:rsidP="0095166E" w14:paraId="6AB96C5D" w14:textId="33FCB79B">
            <w:pPr>
              <w:pStyle w:val="RTableTextAbt"/>
              <w:rPr>
                <w:szCs w:val="18"/>
                <w:highlight w:val="yellow"/>
              </w:rPr>
            </w:pPr>
            <w:r>
              <w:rPr>
                <w:szCs w:val="18"/>
              </w:rPr>
              <w:t>$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65459D" w:rsidP="0095166E" w14:paraId="667F126F" w14:textId="011C8C74">
            <w:pPr>
              <w:pStyle w:val="RTableTextAbt"/>
              <w:rPr>
                <w:szCs w:val="18"/>
                <w:highlight w:val="yellow"/>
              </w:rPr>
            </w:pPr>
            <w:r>
              <w:rPr>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26880" w:rsidP="0095166E" w14:paraId="33F326AF" w14:textId="3F44FB22">
            <w:pPr>
              <w:pStyle w:val="RTableTextAbt"/>
              <w:rPr>
                <w:color w:val="FF0000"/>
                <w:szCs w:val="18"/>
                <w:highlight w:val="yellow"/>
              </w:rPr>
            </w:pPr>
            <w:r>
              <w:rPr>
                <w:color w:val="FF0000"/>
                <w:szCs w:val="18"/>
              </w:rPr>
              <w:t>($12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26880" w:rsidP="0095166E" w14:paraId="121FD2CE" w14:textId="54631BA5">
            <w:pPr>
              <w:pStyle w:val="RTableTextAbt"/>
              <w:rPr>
                <w:color w:val="FF0000"/>
                <w:szCs w:val="18"/>
                <w:highlight w:val="yellow"/>
              </w:rPr>
            </w:pPr>
            <w:r>
              <w:rPr>
                <w:color w:val="FF0000"/>
                <w:szCs w:val="18"/>
              </w:rPr>
              <w:t>($37)</w:t>
            </w:r>
          </w:p>
        </w:tc>
      </w:tr>
      <w:tr w14:paraId="7E2794BA" w14:textId="77777777" w:rsidTr="003C18D3">
        <w:tblPrEx>
          <w:tblW w:w="13230" w:type="dxa"/>
          <w:tblInd w:w="-360" w:type="dxa"/>
          <w:tblLayout w:type="fixed"/>
          <w:tblCellMar>
            <w:left w:w="0" w:type="dxa"/>
            <w:right w:w="58" w:type="dxa"/>
          </w:tblCellMar>
          <w:tblLook w:val="04A0"/>
        </w:tblPrEx>
        <w:tc>
          <w:tcPr>
            <w:tcW w:w="3960"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65459D" w:rsidP="0095166E" w14:paraId="5ABB226B" w14:textId="77777777">
            <w:pPr>
              <w:pStyle w:val="LTableTextAbt"/>
              <w:rPr>
                <w:highlight w:val="yellow"/>
              </w:rPr>
            </w:pPr>
            <w:r>
              <w:rPr>
                <w:b/>
                <w:szCs w:val="18"/>
              </w:rPr>
              <w:t>Total</w:t>
            </w:r>
          </w:p>
        </w:tc>
        <w:tc>
          <w:tcPr>
            <w:tcW w:w="1545" w:type="dxa"/>
            <w:tcBorders>
              <w:top w:val="single" w:sz="4" w:space="0" w:color="auto"/>
              <w:left w:val="nil"/>
              <w:bottom w:val="single" w:sz="4" w:space="0" w:color="auto"/>
              <w:right w:val="single" w:sz="4" w:space="0" w:color="auto"/>
            </w:tcBorders>
            <w:shd w:val="clear" w:color="auto" w:fill="auto"/>
            <w:vAlign w:val="center"/>
          </w:tcPr>
          <w:p w:rsidR="0095166E" w:rsidRPr="0070792F" w:rsidP="0095166E" w14:paraId="58245B21" w14:textId="79287B81">
            <w:pPr>
              <w:pStyle w:val="RTableTextAbt"/>
              <w:rPr>
                <w:b/>
                <w:bCs w:val="0"/>
                <w:szCs w:val="18"/>
                <w:highlight w:val="yellow"/>
              </w:rPr>
            </w:pPr>
            <w:r>
              <w:rPr>
                <w:b/>
                <w:bCs w:val="0"/>
                <w:szCs w:val="18"/>
              </w:rPr>
              <w:t>$50,028</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70792F" w:rsidP="0095166E" w14:paraId="05C8EF49" w14:textId="2116F9A7">
            <w:pPr>
              <w:pStyle w:val="RTableTextAbt"/>
              <w:rPr>
                <w:b/>
                <w:bCs w:val="0"/>
                <w:szCs w:val="18"/>
                <w:highlight w:val="yellow"/>
              </w:rPr>
            </w:pPr>
            <w:r>
              <w:rPr>
                <w:b/>
                <w:bCs w:val="0"/>
                <w:szCs w:val="18"/>
              </w:rPr>
              <w:t>$76,147</w:t>
            </w:r>
          </w:p>
        </w:tc>
        <w:tc>
          <w:tcPr>
            <w:tcW w:w="1545"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70792F" w:rsidP="0095166E" w14:paraId="08908563" w14:textId="097443D4">
            <w:pPr>
              <w:pStyle w:val="RTableTextAbt"/>
              <w:rPr>
                <w:b/>
                <w:bCs w:val="0"/>
                <w:szCs w:val="18"/>
                <w:highlight w:val="yellow"/>
              </w:rPr>
            </w:pPr>
            <w:r>
              <w:rPr>
                <w:b/>
                <w:bCs w:val="0"/>
                <w:szCs w:val="18"/>
              </w:rPr>
              <w:t>$47,39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70792F" w:rsidP="0095166E" w14:paraId="2B59CD7B" w14:textId="4C5ACC6B">
            <w:pPr>
              <w:pStyle w:val="RTableTextAbt"/>
              <w:rPr>
                <w:b/>
                <w:bCs w:val="0"/>
                <w:szCs w:val="18"/>
                <w:highlight w:val="yellow"/>
              </w:rPr>
            </w:pPr>
            <w:r>
              <w:rPr>
                <w:b/>
                <w:bCs w:val="0"/>
                <w:szCs w:val="18"/>
              </w:rPr>
              <w:t>$47,2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07427" w:rsidP="0095166E" w14:paraId="2F2CA919" w14:textId="52610BBF">
            <w:pPr>
              <w:pStyle w:val="RTableTextAbt"/>
              <w:rPr>
                <w:b/>
                <w:bCs w:val="0"/>
                <w:color w:val="FF0000"/>
                <w:szCs w:val="18"/>
              </w:rPr>
            </w:pPr>
            <w:r>
              <w:rPr>
                <w:b/>
                <w:bCs w:val="0"/>
                <w:color w:val="FF0000"/>
                <w:szCs w:val="18"/>
              </w:rPr>
              <w:t>($2,63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95166E" w:rsidRPr="00A07427" w:rsidP="0095166E" w14:paraId="5F5FED83" w14:textId="700C8749">
            <w:pPr>
              <w:pStyle w:val="RTableTextAbt"/>
              <w:rPr>
                <w:b/>
                <w:bCs w:val="0"/>
                <w:color w:val="FF0000"/>
                <w:szCs w:val="18"/>
              </w:rPr>
            </w:pPr>
            <w:r>
              <w:rPr>
                <w:b/>
                <w:bCs w:val="0"/>
                <w:color w:val="FF0000"/>
                <w:szCs w:val="18"/>
              </w:rPr>
              <w:t>($28,914)</w:t>
            </w:r>
          </w:p>
        </w:tc>
      </w:tr>
    </w:tbl>
    <w:p w:rsidR="006B5177" w:rsidP="00CB1C05" w14:paraId="4F81911D" w14:textId="77777777"/>
    <w:tbl>
      <w:tblPr>
        <w:tblW w:w="11940" w:type="dxa"/>
        <w:tblInd w:w="-5" w:type="dxa"/>
        <w:tblLayout w:type="fixed"/>
        <w:tblCellMar>
          <w:left w:w="0" w:type="dxa"/>
          <w:right w:w="58" w:type="dxa"/>
        </w:tblCellMar>
        <w:tblLook w:val="04A0"/>
      </w:tblPr>
      <w:tblGrid>
        <w:gridCol w:w="2854"/>
        <w:gridCol w:w="1512"/>
        <w:gridCol w:w="1510"/>
        <w:gridCol w:w="1512"/>
        <w:gridCol w:w="1516"/>
        <w:gridCol w:w="1517"/>
        <w:gridCol w:w="1519"/>
      </w:tblGrid>
      <w:tr w14:paraId="44CA124D" w14:textId="77777777" w:rsidTr="00CD48B1">
        <w:tblPrEx>
          <w:tblW w:w="11940" w:type="dxa"/>
          <w:tblInd w:w="-5" w:type="dxa"/>
          <w:tblLayout w:type="fixed"/>
          <w:tblCellMar>
            <w:left w:w="0" w:type="dxa"/>
            <w:right w:w="58" w:type="dxa"/>
          </w:tblCellMar>
          <w:tblLook w:val="04A0"/>
        </w:tblPrEx>
        <w:trPr>
          <w:trHeight w:val="270"/>
          <w:tblHeader/>
        </w:trPr>
        <w:tc>
          <w:tcPr>
            <w:tcW w:w="11940" w:type="dxa"/>
            <w:gridSpan w:val="7"/>
            <w:tcBorders>
              <w:top w:val="nil"/>
              <w:left w:val="nil"/>
              <w:bottom w:val="single" w:sz="4" w:space="0" w:color="auto"/>
              <w:right w:val="nil"/>
            </w:tcBorders>
            <w:shd w:val="clear" w:color="auto" w:fill="auto"/>
          </w:tcPr>
          <w:p w:rsidR="006B5177" w:rsidRPr="005513DC" w:rsidP="00CB1C05" w14:paraId="38A8F4F4" w14:textId="77777777">
            <w:pPr>
              <w:pStyle w:val="TableTitleA"/>
            </w:pPr>
            <w:bookmarkStart w:id="62" w:name="_Ref165378303"/>
            <w:bookmarkStart w:id="63" w:name="_Toc165378797"/>
            <w:r w:rsidRPr="007C0B08">
              <w:t>Table ES-</w:t>
            </w:r>
            <w:r w:rsidR="00BC4B5D">
              <w:fldChar w:fldCharType="begin" w:fldLock="1"/>
            </w:r>
            <w:r w:rsidR="00BC4B5D">
              <w:instrText xml:space="preserve"> SEQ Table_ES- \* ARABIC </w:instrText>
            </w:r>
            <w:r w:rsidR="00BC4B5D">
              <w:fldChar w:fldCharType="separate"/>
            </w:r>
            <w:r w:rsidR="0092222B">
              <w:rPr>
                <w:noProof/>
              </w:rPr>
              <w:t>16</w:t>
            </w:r>
            <w:r w:rsidR="00BC4B5D">
              <w:rPr>
                <w:noProof/>
              </w:rPr>
              <w:fldChar w:fldCharType="end"/>
            </w:r>
            <w:bookmarkEnd w:id="62"/>
            <w:r w:rsidRPr="007C0B08">
              <w:t xml:space="preserve">: </w:t>
            </w:r>
            <w:r>
              <w:t xml:space="preserve">Total 20-Year Annualized </w:t>
            </w:r>
            <w:r w:rsidRPr="005513DC">
              <w:t xml:space="preserve">Net Benefits by Option, (Millions, </w:t>
            </w:r>
            <w:r>
              <w:t>2022$</w:t>
            </w:r>
            <w:r w:rsidRPr="005513DC">
              <w:t>)</w:t>
            </w:r>
            <w:bookmarkEnd w:id="63"/>
          </w:p>
        </w:tc>
      </w:tr>
      <w:tr w14:paraId="6E07051A" w14:textId="77777777" w:rsidTr="00CD48B1">
        <w:tblPrEx>
          <w:tblW w:w="11940" w:type="dxa"/>
          <w:tblInd w:w="-5" w:type="dxa"/>
          <w:tblLayout w:type="fixed"/>
          <w:tblCellMar>
            <w:left w:w="0" w:type="dxa"/>
            <w:right w:w="58" w:type="dxa"/>
          </w:tblCellMar>
          <w:tblLook w:val="04A0"/>
        </w:tblPrEx>
        <w:trPr>
          <w:tblHeader/>
        </w:trPr>
        <w:tc>
          <w:tcPr>
            <w:tcW w:w="2854"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5513DC" w:rsidP="00CB1C05" w14:paraId="172CEFC3" w14:textId="77777777">
            <w:pPr>
              <w:pStyle w:val="TableSubtitle"/>
              <w:rPr>
                <w:rFonts w:asciiTheme="minorHAnsi" w:hAnsiTheme="minorHAnsi" w:cstheme="minorHAnsi"/>
                <w:sz w:val="16"/>
                <w:szCs w:val="16"/>
              </w:rPr>
            </w:pPr>
            <w:r w:rsidRPr="005513DC">
              <w:t>Estimate</w:t>
            </w:r>
          </w:p>
        </w:tc>
        <w:tc>
          <w:tcPr>
            <w:tcW w:w="3022"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5513DC" w:rsidP="00CB1C05" w14:paraId="31F6D2E0" w14:textId="77777777">
            <w:pPr>
              <w:pStyle w:val="TableSubtitle"/>
            </w:pPr>
            <w:r w:rsidRPr="005513DC">
              <w:t>Costs</w:t>
            </w:r>
          </w:p>
        </w:tc>
        <w:tc>
          <w:tcPr>
            <w:tcW w:w="3028"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5513DC" w:rsidP="00CB1C05" w14:paraId="65049657" w14:textId="77777777">
            <w:pPr>
              <w:pStyle w:val="TableSubtitle"/>
            </w:pPr>
            <w:r w:rsidRPr="005513DC">
              <w:t>Benefits</w:t>
            </w:r>
          </w:p>
        </w:tc>
        <w:tc>
          <w:tcPr>
            <w:tcW w:w="3036"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B5177" w:rsidRPr="005513DC" w:rsidP="00CB1C05" w14:paraId="7C0885EE" w14:textId="77777777">
            <w:pPr>
              <w:pStyle w:val="TableSubtitle"/>
            </w:pPr>
            <w:r w:rsidRPr="005513DC">
              <w:t>Net Benefits</w:t>
            </w:r>
          </w:p>
        </w:tc>
      </w:tr>
      <w:tr w14:paraId="5CBE01F1" w14:textId="77777777" w:rsidTr="009544D7">
        <w:tblPrEx>
          <w:tblW w:w="11940" w:type="dxa"/>
          <w:tblInd w:w="-5" w:type="dxa"/>
          <w:tblLayout w:type="fixed"/>
          <w:tblCellMar>
            <w:left w:w="0" w:type="dxa"/>
            <w:right w:w="58" w:type="dxa"/>
          </w:tblCellMar>
          <w:tblLook w:val="04A0"/>
        </w:tblPrEx>
        <w:trPr>
          <w:trHeight w:val="305"/>
          <w:tblHeader/>
        </w:trPr>
        <w:tc>
          <w:tcPr>
            <w:tcW w:w="2854"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B5177" w:rsidRPr="005513DC" w:rsidP="00CB1C05" w14:paraId="1E5BAA36" w14:textId="77777777">
            <w:pPr>
              <w:pStyle w:val="TableSubtitle"/>
              <w:rPr>
                <w:rFonts w:asciiTheme="minorHAnsi" w:hAnsiTheme="minorHAnsi" w:cstheme="minorHAnsi"/>
                <w:sz w:val="16"/>
                <w:szCs w:val="16"/>
              </w:rPr>
            </w:pPr>
          </w:p>
        </w:tc>
        <w:tc>
          <w:tcPr>
            <w:tcW w:w="1512"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P="00CB1C05" w14:paraId="3D9DA585" w14:textId="77777777">
            <w:pPr>
              <w:pStyle w:val="TableSubtitle"/>
            </w:pPr>
            <w:r>
              <w:t>Option 1</w:t>
            </w:r>
          </w:p>
        </w:tc>
        <w:tc>
          <w:tcPr>
            <w:tcW w:w="1510" w:type="dxa"/>
            <w:tcBorders>
              <w:top w:val="single" w:sz="4" w:space="0" w:color="auto"/>
              <w:left w:val="single" w:sz="4" w:space="0" w:color="auto"/>
              <w:bottom w:val="single" w:sz="4" w:space="0" w:color="auto"/>
              <w:right w:val="single" w:sz="4" w:space="0" w:color="auto"/>
            </w:tcBorders>
            <w:shd w:val="clear" w:color="auto" w:fill="48A9C5"/>
            <w:vAlign w:val="center"/>
          </w:tcPr>
          <w:p w:rsidR="006B5177" w:rsidP="00CB1C05" w14:paraId="63E3B93A" w14:textId="77777777">
            <w:pPr>
              <w:pStyle w:val="TableSubtitle"/>
            </w:pPr>
            <w:r>
              <w:t>Option 2</w:t>
            </w:r>
          </w:p>
        </w:tc>
        <w:tc>
          <w:tcPr>
            <w:tcW w:w="1512"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P="00CB1C05" w14:paraId="3245E513" w14:textId="77777777">
            <w:pPr>
              <w:pStyle w:val="TableSubtitle"/>
            </w:pPr>
            <w:r>
              <w:t>Option 1</w:t>
            </w:r>
          </w:p>
        </w:tc>
        <w:tc>
          <w:tcPr>
            <w:tcW w:w="151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P="00CB1C05" w14:paraId="3E71DF2C" w14:textId="77777777">
            <w:pPr>
              <w:pStyle w:val="TableSubtitle"/>
            </w:pPr>
            <w:r>
              <w:t>Option 2</w:t>
            </w:r>
          </w:p>
        </w:tc>
        <w:tc>
          <w:tcPr>
            <w:tcW w:w="1517"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P="00CB1C05" w14:paraId="318B6996" w14:textId="77777777">
            <w:pPr>
              <w:pStyle w:val="TableSubtitle"/>
            </w:pPr>
            <w:r>
              <w:t>Option 1</w:t>
            </w:r>
          </w:p>
        </w:tc>
        <w:tc>
          <w:tcPr>
            <w:tcW w:w="1519"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B5177" w:rsidRPr="005513DC" w:rsidP="00CB1C05" w14:paraId="4C5E67B9" w14:textId="77777777">
            <w:pPr>
              <w:pStyle w:val="TableSubtitle"/>
            </w:pPr>
            <w:r w:rsidRPr="00A34252">
              <w:t xml:space="preserve">Option </w:t>
            </w:r>
            <w:r>
              <w:t>2</w:t>
            </w:r>
          </w:p>
        </w:tc>
      </w:tr>
      <w:tr w14:paraId="20B8BC84" w14:textId="77777777" w:rsidTr="003C18D3">
        <w:tblPrEx>
          <w:tblW w:w="11940" w:type="dxa"/>
          <w:tblInd w:w="-5" w:type="dxa"/>
          <w:tblLayout w:type="fixed"/>
          <w:tblCellMar>
            <w:left w:w="0" w:type="dxa"/>
            <w:right w:w="58" w:type="dxa"/>
          </w:tblCellMar>
          <w:tblLook w:val="04A0"/>
        </w:tblPrEx>
        <w:tc>
          <w:tcPr>
            <w:tcW w:w="2854"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5513DC" w:rsidP="0095166E" w14:paraId="005D5D4F" w14:textId="77777777">
            <w:pPr>
              <w:pStyle w:val="LTableTextAbt"/>
            </w:pPr>
            <w:r w:rsidRPr="005513DC">
              <w:t xml:space="preserve">Low Benefits, </w:t>
            </w:r>
            <w:r>
              <w:t>2</w:t>
            </w:r>
            <w:r w:rsidRPr="005513DC">
              <w:t xml:space="preserve"> Percent Discount Rate</w:t>
            </w:r>
          </w:p>
        </w:tc>
        <w:tc>
          <w:tcPr>
            <w:tcW w:w="1512" w:type="dxa"/>
            <w:tcBorders>
              <w:top w:val="single" w:sz="4" w:space="0" w:color="auto"/>
              <w:left w:val="nil"/>
              <w:bottom w:val="single" w:sz="4" w:space="0" w:color="auto"/>
              <w:right w:val="single" w:sz="4" w:space="0" w:color="auto"/>
            </w:tcBorders>
            <w:shd w:val="clear" w:color="auto" w:fill="auto"/>
            <w:vAlign w:val="center"/>
          </w:tcPr>
          <w:p w:rsidR="0095166E" w:rsidRPr="0095166E" w:rsidP="0095166E" w14:paraId="18D1629D" w14:textId="2BAEE0C0">
            <w:pPr>
              <w:pStyle w:val="RTableTextAbt"/>
              <w:ind w:right="389"/>
              <w:rPr>
                <w:szCs w:val="18"/>
              </w:rPr>
            </w:pPr>
            <w:r w:rsidRPr="003C18D3">
              <w:rPr>
                <w:szCs w:val="18"/>
              </w:rPr>
              <w:t xml:space="preserve">$43 </w:t>
            </w:r>
          </w:p>
        </w:tc>
        <w:tc>
          <w:tcPr>
            <w:tcW w:w="1510"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3C0DC62" w14:textId="6EF0E882">
            <w:pPr>
              <w:pStyle w:val="RTableTextAbt"/>
              <w:ind w:right="389"/>
              <w:rPr>
                <w:szCs w:val="18"/>
              </w:rPr>
            </w:pPr>
            <w:r w:rsidRPr="003C18D3">
              <w:rPr>
                <w:szCs w:val="18"/>
              </w:rPr>
              <w:t xml:space="preserve">$62 </w:t>
            </w:r>
          </w:p>
        </w:tc>
        <w:tc>
          <w:tcPr>
            <w:tcW w:w="1512"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08D3580E" w14:textId="2B14BD5C">
            <w:pPr>
              <w:pStyle w:val="RTableTextAbt"/>
              <w:ind w:right="389"/>
              <w:rPr>
                <w:szCs w:val="18"/>
              </w:rPr>
            </w:pPr>
            <w:r w:rsidRPr="00A90589">
              <w:rPr>
                <w:szCs w:val="18"/>
              </w:rPr>
              <w:t xml:space="preserve">$33 </w:t>
            </w:r>
          </w:p>
        </w:tc>
        <w:tc>
          <w:tcPr>
            <w:tcW w:w="1516"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2EE5BC79" w14:textId="55B14F42">
            <w:pPr>
              <w:pStyle w:val="RTableTextAbt"/>
              <w:ind w:right="389"/>
              <w:rPr>
                <w:szCs w:val="18"/>
              </w:rPr>
            </w:pPr>
            <w:r w:rsidRPr="00A90589">
              <w:rPr>
                <w:szCs w:val="18"/>
              </w:rPr>
              <w:t xml:space="preserve">$33 </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E7C27F4" w14:textId="0E3A72D8">
            <w:pPr>
              <w:pStyle w:val="RTableTextAbt"/>
              <w:ind w:right="389"/>
              <w:rPr>
                <w:color w:val="FF0000"/>
                <w:szCs w:val="18"/>
              </w:rPr>
            </w:pPr>
            <w:r w:rsidRPr="00A90589">
              <w:rPr>
                <w:color w:val="FF0000"/>
                <w:szCs w:val="18"/>
              </w:rPr>
              <w:t>($11)</w:t>
            </w: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C1585BF" w14:textId="7354701A">
            <w:pPr>
              <w:pStyle w:val="RTableTextAbt"/>
              <w:ind w:right="389"/>
              <w:rPr>
                <w:color w:val="FF0000"/>
                <w:szCs w:val="18"/>
              </w:rPr>
            </w:pPr>
            <w:r w:rsidRPr="00A90589">
              <w:rPr>
                <w:color w:val="FF0000"/>
                <w:szCs w:val="18"/>
              </w:rPr>
              <w:t>($30)</w:t>
            </w:r>
          </w:p>
        </w:tc>
      </w:tr>
      <w:tr w14:paraId="56A49DE6" w14:textId="77777777" w:rsidTr="003C18D3">
        <w:tblPrEx>
          <w:tblW w:w="11940" w:type="dxa"/>
          <w:tblInd w:w="-5" w:type="dxa"/>
          <w:tblLayout w:type="fixed"/>
          <w:tblCellMar>
            <w:left w:w="0" w:type="dxa"/>
            <w:right w:w="58" w:type="dxa"/>
          </w:tblCellMar>
          <w:tblLook w:val="04A0"/>
        </w:tblPrEx>
        <w:tc>
          <w:tcPr>
            <w:tcW w:w="2854"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5513DC" w:rsidP="0095166E" w14:paraId="6A24DC68" w14:textId="77777777">
            <w:pPr>
              <w:pStyle w:val="LTableTextAbt"/>
            </w:pPr>
            <w:r w:rsidRPr="005513DC">
              <w:t xml:space="preserve">High Benefits, </w:t>
            </w:r>
            <w:r>
              <w:t>2</w:t>
            </w:r>
            <w:r w:rsidRPr="005513DC">
              <w:t xml:space="preserve"> Percent Discount Rate</w:t>
            </w:r>
          </w:p>
        </w:tc>
        <w:tc>
          <w:tcPr>
            <w:tcW w:w="1512" w:type="dxa"/>
            <w:tcBorders>
              <w:top w:val="single" w:sz="4" w:space="0" w:color="auto"/>
              <w:left w:val="nil"/>
              <w:bottom w:val="single" w:sz="4" w:space="0" w:color="auto"/>
              <w:right w:val="single" w:sz="4" w:space="0" w:color="auto"/>
            </w:tcBorders>
            <w:shd w:val="clear" w:color="auto" w:fill="auto"/>
            <w:vAlign w:val="center"/>
          </w:tcPr>
          <w:p w:rsidR="0095166E" w:rsidRPr="0095166E" w:rsidP="0095166E" w14:paraId="2328746C" w14:textId="095D9906">
            <w:pPr>
              <w:pStyle w:val="RTableTextAbt"/>
              <w:ind w:right="389"/>
              <w:rPr>
                <w:szCs w:val="18"/>
              </w:rPr>
            </w:pPr>
            <w:r w:rsidRPr="00A90589">
              <w:rPr>
                <w:szCs w:val="18"/>
              </w:rPr>
              <w:t xml:space="preserve">$43 </w:t>
            </w:r>
          </w:p>
        </w:tc>
        <w:tc>
          <w:tcPr>
            <w:tcW w:w="1510"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620729A0" w14:textId="66C42D28">
            <w:pPr>
              <w:pStyle w:val="RTableTextAbt"/>
              <w:ind w:right="389"/>
              <w:rPr>
                <w:szCs w:val="18"/>
              </w:rPr>
            </w:pPr>
            <w:r w:rsidRPr="00A90589">
              <w:rPr>
                <w:szCs w:val="18"/>
              </w:rPr>
              <w:t xml:space="preserve">$62 </w:t>
            </w:r>
          </w:p>
        </w:tc>
        <w:tc>
          <w:tcPr>
            <w:tcW w:w="1512"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47D4C986" w14:textId="0F05374B">
            <w:pPr>
              <w:pStyle w:val="RTableTextAbt"/>
              <w:ind w:right="389"/>
              <w:rPr>
                <w:szCs w:val="18"/>
              </w:rPr>
            </w:pPr>
            <w:r w:rsidRPr="00A90589">
              <w:rPr>
                <w:szCs w:val="18"/>
              </w:rPr>
              <w:t xml:space="preserve">$85 </w:t>
            </w:r>
          </w:p>
        </w:tc>
        <w:tc>
          <w:tcPr>
            <w:tcW w:w="1516"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4943F0D2" w14:textId="5626F0F7">
            <w:pPr>
              <w:pStyle w:val="RTableTextAbt"/>
              <w:ind w:right="389"/>
              <w:rPr>
                <w:szCs w:val="18"/>
              </w:rPr>
            </w:pPr>
            <w:r w:rsidRPr="00A90589">
              <w:rPr>
                <w:szCs w:val="18"/>
              </w:rPr>
              <w:t xml:space="preserve">$84 </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4E7A8BA5" w14:textId="2EF720D4">
            <w:pPr>
              <w:pStyle w:val="RTableTextAbt"/>
              <w:ind w:right="389"/>
              <w:rPr>
                <w:color w:val="FF0000"/>
                <w:szCs w:val="18"/>
              </w:rPr>
            </w:pPr>
            <w:r w:rsidRPr="00A90589">
              <w:rPr>
                <w:szCs w:val="18"/>
              </w:rPr>
              <w:t xml:space="preserve">$41 </w:t>
            </w: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4E4C0D3C" w14:textId="59B32A79">
            <w:pPr>
              <w:pStyle w:val="RTableTextAbt"/>
              <w:ind w:right="389"/>
              <w:rPr>
                <w:color w:val="FF0000"/>
                <w:szCs w:val="18"/>
              </w:rPr>
            </w:pPr>
            <w:r w:rsidRPr="00A90589">
              <w:rPr>
                <w:szCs w:val="18"/>
              </w:rPr>
              <w:t xml:space="preserve">$22 </w:t>
            </w:r>
          </w:p>
        </w:tc>
      </w:tr>
      <w:tr w14:paraId="2379253B" w14:textId="77777777" w:rsidTr="003C18D3">
        <w:tblPrEx>
          <w:tblW w:w="11940" w:type="dxa"/>
          <w:tblInd w:w="-5" w:type="dxa"/>
          <w:tblLayout w:type="fixed"/>
          <w:tblCellMar>
            <w:left w:w="0" w:type="dxa"/>
            <w:right w:w="58" w:type="dxa"/>
          </w:tblCellMar>
          <w:tblLook w:val="04A0"/>
        </w:tblPrEx>
        <w:tc>
          <w:tcPr>
            <w:tcW w:w="2854"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5513DC" w:rsidP="0095166E" w14:paraId="044A5800" w14:textId="77777777">
            <w:pPr>
              <w:pStyle w:val="LTableTextAbt"/>
            </w:pPr>
            <w:r w:rsidRPr="005513DC">
              <w:t xml:space="preserve">Low Benefits, </w:t>
            </w:r>
            <w:r>
              <w:t>3</w:t>
            </w:r>
            <w:r w:rsidRPr="005513DC">
              <w:t xml:space="preserve"> Percent Discount Rate</w:t>
            </w:r>
          </w:p>
        </w:tc>
        <w:tc>
          <w:tcPr>
            <w:tcW w:w="1512" w:type="dxa"/>
            <w:tcBorders>
              <w:top w:val="single" w:sz="4" w:space="0" w:color="auto"/>
              <w:left w:val="nil"/>
              <w:bottom w:val="single" w:sz="4" w:space="0" w:color="auto"/>
              <w:right w:val="single" w:sz="4" w:space="0" w:color="auto"/>
            </w:tcBorders>
            <w:shd w:val="clear" w:color="auto" w:fill="auto"/>
            <w:vAlign w:val="center"/>
          </w:tcPr>
          <w:p w:rsidR="0095166E" w:rsidRPr="0095166E" w:rsidP="0095166E" w14:paraId="331EAA81" w14:textId="49714C68">
            <w:pPr>
              <w:pStyle w:val="RTableTextAbt"/>
              <w:ind w:right="389"/>
              <w:rPr>
                <w:szCs w:val="18"/>
              </w:rPr>
            </w:pPr>
            <w:r w:rsidRPr="00A90589">
              <w:rPr>
                <w:szCs w:val="18"/>
              </w:rPr>
              <w:t xml:space="preserve">$45 </w:t>
            </w:r>
          </w:p>
        </w:tc>
        <w:tc>
          <w:tcPr>
            <w:tcW w:w="1510"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A7FDAAD" w14:textId="1A8D1391">
            <w:pPr>
              <w:pStyle w:val="RTableTextAbt"/>
              <w:ind w:right="389"/>
              <w:rPr>
                <w:szCs w:val="18"/>
              </w:rPr>
            </w:pPr>
            <w:r w:rsidRPr="00A90589">
              <w:rPr>
                <w:szCs w:val="18"/>
              </w:rPr>
              <w:t xml:space="preserve">$65 </w:t>
            </w:r>
          </w:p>
        </w:tc>
        <w:tc>
          <w:tcPr>
            <w:tcW w:w="1512"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55F4E115" w14:textId="313456BA">
            <w:pPr>
              <w:pStyle w:val="RTableTextAbt"/>
              <w:ind w:right="389"/>
              <w:rPr>
                <w:szCs w:val="18"/>
              </w:rPr>
            </w:pPr>
            <w:r w:rsidRPr="00A90589">
              <w:rPr>
                <w:szCs w:val="18"/>
              </w:rPr>
              <w:t xml:space="preserve">$27 </w:t>
            </w:r>
          </w:p>
        </w:tc>
        <w:tc>
          <w:tcPr>
            <w:tcW w:w="1516"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2E6BD259" w14:textId="3FEFE820">
            <w:pPr>
              <w:pStyle w:val="RTableTextAbt"/>
              <w:ind w:right="389"/>
              <w:rPr>
                <w:szCs w:val="18"/>
              </w:rPr>
            </w:pPr>
            <w:r w:rsidRPr="00A90589">
              <w:rPr>
                <w:szCs w:val="18"/>
              </w:rPr>
              <w:t xml:space="preserve">$27 </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79717380" w14:textId="71A8E332">
            <w:pPr>
              <w:pStyle w:val="RTableTextAbt"/>
              <w:ind w:right="389"/>
              <w:rPr>
                <w:color w:val="FF0000"/>
                <w:szCs w:val="18"/>
              </w:rPr>
            </w:pPr>
            <w:r w:rsidRPr="00A90589">
              <w:rPr>
                <w:color w:val="FF0000"/>
                <w:szCs w:val="18"/>
              </w:rPr>
              <w:t>($18)</w:t>
            </w: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1068E72B" w14:textId="7720F19E">
            <w:pPr>
              <w:pStyle w:val="RTableTextAbt"/>
              <w:ind w:right="389"/>
              <w:rPr>
                <w:color w:val="FF0000"/>
                <w:szCs w:val="18"/>
              </w:rPr>
            </w:pPr>
            <w:r w:rsidRPr="00A90589">
              <w:rPr>
                <w:color w:val="FF0000"/>
                <w:szCs w:val="18"/>
              </w:rPr>
              <w:t>($38)</w:t>
            </w:r>
          </w:p>
        </w:tc>
      </w:tr>
      <w:tr w14:paraId="22E89E3B" w14:textId="77777777" w:rsidTr="003C18D3">
        <w:tblPrEx>
          <w:tblW w:w="11940" w:type="dxa"/>
          <w:tblInd w:w="-5" w:type="dxa"/>
          <w:tblLayout w:type="fixed"/>
          <w:tblCellMar>
            <w:left w:w="0" w:type="dxa"/>
            <w:right w:w="58" w:type="dxa"/>
          </w:tblCellMar>
          <w:tblLook w:val="04A0"/>
        </w:tblPrEx>
        <w:tc>
          <w:tcPr>
            <w:tcW w:w="2854"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5513DC" w:rsidP="0095166E" w14:paraId="7995FC48" w14:textId="77777777">
            <w:pPr>
              <w:pStyle w:val="LTableTextAbt"/>
            </w:pPr>
            <w:r w:rsidRPr="005513DC">
              <w:t xml:space="preserve">High Benefits, </w:t>
            </w:r>
            <w:r>
              <w:t>3</w:t>
            </w:r>
            <w:r w:rsidRPr="005513DC">
              <w:t xml:space="preserve"> Percent Discount Rate</w:t>
            </w:r>
          </w:p>
        </w:tc>
        <w:tc>
          <w:tcPr>
            <w:tcW w:w="1512" w:type="dxa"/>
            <w:tcBorders>
              <w:top w:val="single" w:sz="4" w:space="0" w:color="auto"/>
              <w:left w:val="nil"/>
              <w:bottom w:val="single" w:sz="4" w:space="0" w:color="auto"/>
              <w:right w:val="single" w:sz="4" w:space="0" w:color="auto"/>
            </w:tcBorders>
            <w:shd w:val="clear" w:color="auto" w:fill="auto"/>
            <w:vAlign w:val="center"/>
          </w:tcPr>
          <w:p w:rsidR="0095166E" w:rsidRPr="0095166E" w:rsidP="0095166E" w14:paraId="09FC4AAC" w14:textId="45E22F5D">
            <w:pPr>
              <w:pStyle w:val="RTableTextAbt"/>
              <w:ind w:right="389"/>
              <w:rPr>
                <w:szCs w:val="18"/>
              </w:rPr>
            </w:pPr>
            <w:r w:rsidRPr="00A90589">
              <w:rPr>
                <w:szCs w:val="18"/>
              </w:rPr>
              <w:t xml:space="preserve">$45 </w:t>
            </w:r>
          </w:p>
        </w:tc>
        <w:tc>
          <w:tcPr>
            <w:tcW w:w="1510"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2EC96D58" w14:textId="113FCB18">
            <w:pPr>
              <w:pStyle w:val="RTableTextAbt"/>
              <w:ind w:right="389"/>
              <w:rPr>
                <w:szCs w:val="18"/>
              </w:rPr>
            </w:pPr>
            <w:r w:rsidRPr="00A90589">
              <w:rPr>
                <w:szCs w:val="18"/>
              </w:rPr>
              <w:t xml:space="preserve">$65 </w:t>
            </w:r>
          </w:p>
        </w:tc>
        <w:tc>
          <w:tcPr>
            <w:tcW w:w="1512"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0074A00A" w14:textId="575F160F">
            <w:pPr>
              <w:pStyle w:val="RTableTextAbt"/>
              <w:ind w:right="389"/>
              <w:rPr>
                <w:szCs w:val="18"/>
              </w:rPr>
            </w:pPr>
            <w:r w:rsidRPr="00A90589">
              <w:rPr>
                <w:szCs w:val="18"/>
              </w:rPr>
              <w:t xml:space="preserve">$74 </w:t>
            </w:r>
          </w:p>
        </w:tc>
        <w:tc>
          <w:tcPr>
            <w:tcW w:w="1516"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152C55A9" w14:textId="75DE1C15">
            <w:pPr>
              <w:pStyle w:val="RTableTextAbt"/>
              <w:ind w:right="389"/>
              <w:rPr>
                <w:szCs w:val="18"/>
              </w:rPr>
            </w:pPr>
            <w:r w:rsidRPr="00A90589">
              <w:rPr>
                <w:szCs w:val="18"/>
              </w:rPr>
              <w:t xml:space="preserve">$74 </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60DEE672" w14:textId="64E83B47">
            <w:pPr>
              <w:pStyle w:val="RTableTextAbt"/>
              <w:ind w:right="389"/>
              <w:rPr>
                <w:color w:val="FF0000"/>
                <w:szCs w:val="18"/>
              </w:rPr>
            </w:pPr>
            <w:r w:rsidRPr="00A90589">
              <w:rPr>
                <w:szCs w:val="18"/>
              </w:rPr>
              <w:t xml:space="preserve">$29 </w:t>
            </w: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623B95A4" w14:textId="3C36F121">
            <w:pPr>
              <w:pStyle w:val="RTableTextAbt"/>
              <w:ind w:right="389"/>
              <w:rPr>
                <w:color w:val="FF0000"/>
                <w:szCs w:val="18"/>
              </w:rPr>
            </w:pPr>
            <w:r w:rsidRPr="00A90589">
              <w:rPr>
                <w:szCs w:val="18"/>
              </w:rPr>
              <w:t xml:space="preserve">$9 </w:t>
            </w:r>
          </w:p>
        </w:tc>
      </w:tr>
      <w:tr w14:paraId="273B0510" w14:textId="77777777" w:rsidTr="003C18D3">
        <w:tblPrEx>
          <w:tblW w:w="11940" w:type="dxa"/>
          <w:tblInd w:w="-5" w:type="dxa"/>
          <w:tblLayout w:type="fixed"/>
          <w:tblCellMar>
            <w:left w:w="0" w:type="dxa"/>
            <w:right w:w="58" w:type="dxa"/>
          </w:tblCellMar>
          <w:tblLook w:val="04A0"/>
        </w:tblPrEx>
        <w:tc>
          <w:tcPr>
            <w:tcW w:w="2854"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5513DC" w:rsidP="0095166E" w14:paraId="510AF541" w14:textId="77777777">
            <w:pPr>
              <w:pStyle w:val="LTableTextAbt"/>
            </w:pPr>
            <w:r w:rsidRPr="005513DC">
              <w:t xml:space="preserve">Low Benefits, </w:t>
            </w:r>
            <w:r>
              <w:t>7</w:t>
            </w:r>
            <w:r w:rsidRPr="005513DC">
              <w:t xml:space="preserve"> Percent Discount Rate</w:t>
            </w:r>
          </w:p>
        </w:tc>
        <w:tc>
          <w:tcPr>
            <w:tcW w:w="1512" w:type="dxa"/>
            <w:tcBorders>
              <w:top w:val="single" w:sz="4" w:space="0" w:color="auto"/>
              <w:left w:val="nil"/>
              <w:bottom w:val="single" w:sz="4" w:space="0" w:color="auto"/>
              <w:right w:val="single" w:sz="4" w:space="0" w:color="auto"/>
            </w:tcBorders>
            <w:shd w:val="clear" w:color="auto" w:fill="auto"/>
            <w:vAlign w:val="center"/>
          </w:tcPr>
          <w:p w:rsidR="0095166E" w:rsidRPr="0095166E" w:rsidP="0095166E" w14:paraId="2C6FA4D1" w14:textId="22CD4CC4">
            <w:pPr>
              <w:pStyle w:val="RTableTextAbt"/>
              <w:ind w:right="389"/>
              <w:rPr>
                <w:szCs w:val="18"/>
              </w:rPr>
            </w:pPr>
            <w:r w:rsidRPr="00A90589">
              <w:rPr>
                <w:szCs w:val="18"/>
              </w:rPr>
              <w:t xml:space="preserve">$50 </w:t>
            </w:r>
          </w:p>
        </w:tc>
        <w:tc>
          <w:tcPr>
            <w:tcW w:w="1510"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5212B679" w14:textId="3906C382">
            <w:pPr>
              <w:pStyle w:val="RTableTextAbt"/>
              <w:ind w:right="389"/>
              <w:rPr>
                <w:szCs w:val="18"/>
              </w:rPr>
            </w:pPr>
            <w:r w:rsidRPr="00A90589">
              <w:rPr>
                <w:szCs w:val="18"/>
              </w:rPr>
              <w:t xml:space="preserve">$76 </w:t>
            </w:r>
          </w:p>
        </w:tc>
        <w:tc>
          <w:tcPr>
            <w:tcW w:w="1512"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2EF23EA" w14:textId="538736EE">
            <w:pPr>
              <w:pStyle w:val="RTableTextAbt"/>
              <w:ind w:right="389"/>
              <w:rPr>
                <w:szCs w:val="18"/>
              </w:rPr>
            </w:pPr>
            <w:r w:rsidRPr="00A90589">
              <w:rPr>
                <w:szCs w:val="18"/>
              </w:rPr>
              <w:t xml:space="preserve">$14 </w:t>
            </w:r>
          </w:p>
        </w:tc>
        <w:tc>
          <w:tcPr>
            <w:tcW w:w="1516"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1B418753" w14:textId="05532719">
            <w:pPr>
              <w:pStyle w:val="RTableTextAbt"/>
              <w:ind w:right="389"/>
              <w:rPr>
                <w:szCs w:val="18"/>
              </w:rPr>
            </w:pPr>
            <w:r w:rsidRPr="00A90589">
              <w:rPr>
                <w:szCs w:val="18"/>
              </w:rPr>
              <w:t xml:space="preserve">$14 </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BF14149" w14:textId="620FAD5E">
            <w:pPr>
              <w:pStyle w:val="RTableTextAbt"/>
              <w:ind w:right="389"/>
              <w:rPr>
                <w:color w:val="FF0000"/>
                <w:szCs w:val="18"/>
              </w:rPr>
            </w:pPr>
            <w:r w:rsidRPr="00A90589">
              <w:rPr>
                <w:color w:val="FF0000"/>
                <w:szCs w:val="18"/>
              </w:rPr>
              <w:t>($36)</w:t>
            </w: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16267F6" w14:textId="0E7ACD56">
            <w:pPr>
              <w:pStyle w:val="RTableTextAbt"/>
              <w:ind w:right="389"/>
              <w:rPr>
                <w:color w:val="FF0000"/>
              </w:rPr>
            </w:pPr>
            <w:r w:rsidRPr="00A90589">
              <w:rPr>
                <w:color w:val="FF0000"/>
                <w:szCs w:val="18"/>
              </w:rPr>
              <w:t>($62)</w:t>
            </w:r>
          </w:p>
        </w:tc>
      </w:tr>
      <w:tr w14:paraId="4FF470CE" w14:textId="77777777" w:rsidTr="003C18D3">
        <w:tblPrEx>
          <w:tblW w:w="11940" w:type="dxa"/>
          <w:tblInd w:w="-5" w:type="dxa"/>
          <w:tblLayout w:type="fixed"/>
          <w:tblCellMar>
            <w:left w:w="0" w:type="dxa"/>
            <w:right w:w="58" w:type="dxa"/>
          </w:tblCellMar>
          <w:tblLook w:val="04A0"/>
        </w:tblPrEx>
        <w:tc>
          <w:tcPr>
            <w:tcW w:w="2854" w:type="dxa"/>
            <w:tcBorders>
              <w:top w:val="single" w:sz="4" w:space="0" w:color="auto"/>
              <w:left w:val="single" w:sz="4" w:space="0" w:color="auto"/>
              <w:bottom w:val="single" w:sz="4" w:space="0" w:color="auto"/>
              <w:right w:val="single" w:sz="4" w:space="0" w:color="auto"/>
            </w:tcBorders>
            <w:shd w:val="clear" w:color="000000" w:fill="FFFFFF"/>
            <w:vAlign w:val="center"/>
          </w:tcPr>
          <w:p w:rsidR="0095166E" w:rsidRPr="005513DC" w:rsidP="0095166E" w14:paraId="1E3DEF3C" w14:textId="77777777">
            <w:pPr>
              <w:pStyle w:val="LTableTextAbt"/>
            </w:pPr>
            <w:r w:rsidRPr="005513DC">
              <w:t xml:space="preserve">High Benefits, </w:t>
            </w:r>
            <w:r>
              <w:t>7</w:t>
            </w:r>
            <w:r w:rsidRPr="005513DC">
              <w:t xml:space="preserve"> Percent Discount Rate</w:t>
            </w:r>
          </w:p>
        </w:tc>
        <w:tc>
          <w:tcPr>
            <w:tcW w:w="1512" w:type="dxa"/>
            <w:tcBorders>
              <w:top w:val="single" w:sz="4" w:space="0" w:color="auto"/>
              <w:left w:val="nil"/>
              <w:bottom w:val="single" w:sz="4" w:space="0" w:color="auto"/>
              <w:right w:val="single" w:sz="4" w:space="0" w:color="auto"/>
            </w:tcBorders>
            <w:shd w:val="clear" w:color="auto" w:fill="auto"/>
            <w:vAlign w:val="center"/>
          </w:tcPr>
          <w:p w:rsidR="0095166E" w:rsidRPr="0095166E" w:rsidP="0095166E" w14:paraId="490FA205" w14:textId="18241C15">
            <w:pPr>
              <w:pStyle w:val="RTableTextAbt"/>
              <w:ind w:right="389"/>
              <w:rPr>
                <w:szCs w:val="18"/>
              </w:rPr>
            </w:pPr>
            <w:r w:rsidRPr="00A90589">
              <w:rPr>
                <w:szCs w:val="18"/>
              </w:rPr>
              <w:t xml:space="preserve">$50 </w:t>
            </w:r>
          </w:p>
        </w:tc>
        <w:tc>
          <w:tcPr>
            <w:tcW w:w="1510"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77C76FC2" w14:textId="3C56222D">
            <w:pPr>
              <w:pStyle w:val="RTableTextAbt"/>
              <w:ind w:right="389"/>
              <w:rPr>
                <w:szCs w:val="18"/>
              </w:rPr>
            </w:pPr>
            <w:r w:rsidRPr="00A90589">
              <w:rPr>
                <w:szCs w:val="18"/>
              </w:rPr>
              <w:t xml:space="preserve">$76 </w:t>
            </w:r>
          </w:p>
        </w:tc>
        <w:tc>
          <w:tcPr>
            <w:tcW w:w="1512"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9174C6E" w14:textId="4F69FC4D">
            <w:pPr>
              <w:pStyle w:val="RTableTextAbt"/>
              <w:ind w:right="389"/>
              <w:rPr>
                <w:szCs w:val="18"/>
              </w:rPr>
            </w:pPr>
            <w:r w:rsidRPr="00A90589">
              <w:rPr>
                <w:szCs w:val="18"/>
              </w:rPr>
              <w:t xml:space="preserve">$47 </w:t>
            </w:r>
          </w:p>
        </w:tc>
        <w:tc>
          <w:tcPr>
            <w:tcW w:w="1516"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4DDBE19D" w14:textId="3000FBA7">
            <w:pPr>
              <w:pStyle w:val="RTableTextAbt"/>
              <w:ind w:right="389"/>
              <w:rPr>
                <w:szCs w:val="18"/>
              </w:rPr>
            </w:pPr>
            <w:r w:rsidRPr="00A90589">
              <w:rPr>
                <w:szCs w:val="18"/>
              </w:rPr>
              <w:t xml:space="preserve">$47 </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076B3315" w14:textId="30C2FBCD">
            <w:pPr>
              <w:pStyle w:val="RTableTextAbt"/>
              <w:ind w:right="389"/>
              <w:rPr>
                <w:color w:val="FF0000"/>
                <w:szCs w:val="18"/>
              </w:rPr>
            </w:pPr>
            <w:r w:rsidRPr="00A90589">
              <w:rPr>
                <w:color w:val="FF0000"/>
                <w:szCs w:val="18"/>
              </w:rPr>
              <w:t>($3)</w:t>
            </w: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rsidR="0095166E" w:rsidRPr="0095166E" w:rsidP="0095166E" w14:paraId="36936773" w14:textId="4342C1E9">
            <w:pPr>
              <w:pStyle w:val="RTableTextAbt"/>
              <w:ind w:right="389"/>
              <w:rPr>
                <w:color w:val="FF0000"/>
              </w:rPr>
            </w:pPr>
            <w:r w:rsidRPr="00A90589">
              <w:rPr>
                <w:color w:val="FF0000"/>
                <w:szCs w:val="18"/>
              </w:rPr>
              <w:t>($29)</w:t>
            </w:r>
          </w:p>
        </w:tc>
      </w:tr>
    </w:tbl>
    <w:p w:rsidR="00C140CC" w:rsidP="00CB1C05" w14:paraId="6F987A5B" w14:textId="77777777"/>
    <w:p w:rsidR="00792630" w:rsidRPr="0065459D" w:rsidP="00CB1C05" w14:paraId="479AE800" w14:textId="77777777">
      <w:pPr>
        <w:pStyle w:val="BodyText"/>
        <w:rPr>
          <w:highlight w:val="yellow"/>
        </w:rPr>
        <w:sectPr w:rsidSect="00CB1C05">
          <w:type w:val="nextColumn"/>
          <w:pgSz w:w="15840" w:h="12240" w:orient="landscape" w:code="1"/>
          <w:pgMar w:top="1440" w:right="1440" w:bottom="1440" w:left="1440" w:header="1080" w:footer="720" w:gutter="0"/>
          <w:lnNumType w:countBy="1" w:restart="continuous"/>
          <w:cols w:space="720"/>
          <w:docGrid w:linePitch="360"/>
        </w:sectPr>
      </w:pPr>
    </w:p>
    <w:p w:rsidR="00A84D3E" w:rsidP="00CB1C05" w14:paraId="1CC3140E" w14:textId="77777777">
      <w:pPr>
        <w:pStyle w:val="Heading2NoNumbering"/>
      </w:pPr>
      <w:bookmarkStart w:id="64" w:name="_Toc111035502"/>
      <w:bookmarkStart w:id="65" w:name="_Toc111037043"/>
      <w:bookmarkStart w:id="66" w:name="_Toc114061863"/>
      <w:bookmarkStart w:id="67" w:name="_Toc165378710"/>
      <w:r w:rsidRPr="00705686">
        <w:t>Environmental Justice Impacts</w:t>
      </w:r>
      <w:bookmarkEnd w:id="64"/>
      <w:bookmarkEnd w:id="65"/>
      <w:bookmarkEnd w:id="66"/>
      <w:bookmarkEnd w:id="67"/>
    </w:p>
    <w:p w:rsidR="003507CC" w:rsidRPr="001D59A0" w:rsidP="00CB1C05" w14:paraId="02E51E94" w14:textId="77777777">
      <w:pPr>
        <w:pStyle w:val="BodyText"/>
      </w:pPr>
      <w:r w:rsidRPr="001D59A0">
        <w:t xml:space="preserve">EPA’s </w:t>
      </w:r>
      <w:r w:rsidRPr="004434DA">
        <w:rPr>
          <w:i/>
          <w:iCs/>
        </w:rPr>
        <w:t>Technical Guidance for Assessing Environmental Justice in Regulatory Analysis</w:t>
      </w:r>
      <w:r>
        <w:rPr>
          <w:rStyle w:val="FootnoteReference"/>
        </w:rPr>
        <w:footnoteReference w:id="4"/>
      </w:r>
      <w:r w:rsidRPr="001D59A0">
        <w:t xml:space="preserve"> provides recommendations that encourage analysts to conduct the highest quality analysis feasible, recognizing that data limitations, time and resource constraints, and analytic challenges will vary by media and circumstance </w:t>
      </w:r>
      <w:r w:rsidR="00FB1245">
        <w:t>(</w:t>
      </w:r>
      <w:hyperlink w:anchor="_ENREF_75" w:tooltip="U.S. Environmental Protection Agency (EPA), 2016 #4" w:history="1">
        <w:r w:rsidRPr="002E259E" w:rsidR="00414172">
          <w:fldChar w:fldCharType="begin" w:fldLock="1"/>
        </w:r>
        <w:r w:rsidR="00414172">
          <w:instrText xml:space="preserve"> ADDIN EN.CITE &lt;EndNote&gt;&lt;Cite ExcludeAuth="1"&gt;&lt;Author&gt;U.S. Environmental Protection Agency (EPA)&lt;/Author&gt;&lt;Year&gt;2016&lt;/Year&gt;&lt;RecNum&gt;4&lt;/RecNum&gt;&lt;Prefix&gt;EPA &lt;/Prefix&gt;&lt;DisplayText&gt;EPA 2016b&lt;/DisplayText&gt;&lt;record&gt;&lt;rec-number&gt;4&lt;/rec-number&gt;&lt;foreign-keys&gt;&lt;key app="EN" db-id="52wf2wf0o0rv01e9dzo52td80t0590tp2fwd" timestamp="1714499636"&gt;4&lt;/key&gt;&lt;/foreign-keys&gt;&lt;ref-type name="Government Document"&gt;46&lt;/ref-type&gt;&lt;contributors&gt;&lt;authors&gt;&lt;author&gt;U.S. Environmental Protection Agency (EPA),&lt;/author&gt;&lt;/authors&gt;&lt;/contributors&gt;&lt;titles&gt;&lt;title&gt;Technical Guidance for Assessing Environmental Justice in Regulatory Analysis&lt;/title&gt;&lt;/titles&gt;&lt;dates&gt;&lt;year&gt;2016&lt;/year&gt;&lt;/dates&gt;&lt;urls&gt;&lt;related-urls&gt;&lt;url&gt;https://www.epa.gov/sites/default/files/2016-06/documents/ejtg_5_6_16_v5.1.pdf&lt;/url&gt;&lt;/related-urls&gt;&lt;/urls&gt;&lt;/record&gt;&lt;/Cite&gt;&lt;/EndNote&gt;</w:instrText>
        </w:r>
        <w:r w:rsidRPr="002E259E" w:rsidR="00414172">
          <w:fldChar w:fldCharType="separate"/>
        </w:r>
        <w:r w:rsidRPr="002E259E" w:rsidR="00414172">
          <w:rPr>
            <w:noProof/>
          </w:rPr>
          <w:t>EPA 2016b</w:t>
        </w:r>
        <w:r w:rsidRPr="002E259E" w:rsidR="00414172">
          <w:fldChar w:fldCharType="end"/>
        </w:r>
      </w:hyperlink>
      <w:r w:rsidR="00FB1245">
        <w:t>)</w:t>
      </w:r>
      <w:r w:rsidRPr="001D59A0">
        <w:t xml:space="preserve">. This analysis presents information about the facilities, workforce, and communities potentially affected by the regulatory options under current conditions before the </w:t>
      </w:r>
      <w:r w:rsidR="008554EF">
        <w:t>final</w:t>
      </w:r>
      <w:r w:rsidRPr="001D59A0">
        <w:t xml:space="preserve"> rule goes into effect. It draws on publicly available data provided by EPA, </w:t>
      </w:r>
      <w:r w:rsidR="008710FB">
        <w:t xml:space="preserve">the </w:t>
      </w:r>
      <w:r w:rsidRPr="001D59A0">
        <w:t xml:space="preserve">U.S. Census, and </w:t>
      </w:r>
      <w:r w:rsidR="0068336D">
        <w:t>the Centers for Disease Control and Prevention (</w:t>
      </w:r>
      <w:r w:rsidRPr="001D59A0">
        <w:t>CDC</w:t>
      </w:r>
      <w:r w:rsidR="0068336D">
        <w:t>)</w:t>
      </w:r>
      <w:r w:rsidRPr="001D59A0">
        <w:t xml:space="preserve">, including the Toxics Release Inventory (TRI), National Air Toxics Assessment (NATA), </w:t>
      </w:r>
      <w:r w:rsidR="00977857">
        <w:t xml:space="preserve">and </w:t>
      </w:r>
      <w:r w:rsidRPr="001D59A0">
        <w:t>the American Community Survey</w:t>
      </w:r>
      <w:r w:rsidR="0068336D">
        <w:t xml:space="preserve"> (</w:t>
      </w:r>
      <w:r w:rsidR="0068336D">
        <w:rPr>
          <w:rFonts w:eastAsiaTheme="minorEastAsia"/>
          <w:noProof/>
          <w:lang w:val="en-US"/>
        </w:rPr>
        <w:t>ACS)</w:t>
      </w:r>
      <w:r w:rsidRPr="001D59A0">
        <w:t xml:space="preserve">.  </w:t>
      </w:r>
    </w:p>
    <w:p w:rsidR="003507CC" w:rsidP="00CB1C05" w14:paraId="2AD2BDCD" w14:textId="77777777">
      <w:pPr>
        <w:pStyle w:val="BodyText"/>
      </w:pPr>
      <w:r w:rsidRPr="00CD7C54">
        <w:t xml:space="preserve">The purpose of this analysis is to characterize the baseline conditions faced by communities and workers affected by the regulation to identify the potential for disproportionate impacts on minority and low-income populations. The </w:t>
      </w:r>
      <w:r w:rsidR="001B078F">
        <w:t>environmental justice (</w:t>
      </w:r>
      <w:r w:rsidRPr="00CD7C54">
        <w:t>EJ</w:t>
      </w:r>
      <w:r w:rsidR="001B078F">
        <w:t>)</w:t>
      </w:r>
      <w:r w:rsidRPr="00CD7C54">
        <w:t xml:space="preserve"> analysis first characterizes the average demographic characteristics of communities near all PCE facilities compared to national and rural averages. The baseline characterization across all facilities establishes typical demographics near these facilities and provides a useful point of departure for examining specific subsets of facilities of special interest. The analysis then delves into the characteristics of communities near facilities associated with</w:t>
      </w:r>
      <w:r>
        <w:t xml:space="preserve"> highlighted COUs.</w:t>
      </w:r>
    </w:p>
    <w:p w:rsidR="003507CC" w:rsidP="00CB1C05" w14:paraId="71C8377D" w14:textId="77777777">
      <w:pPr>
        <w:pStyle w:val="BodyText"/>
      </w:pPr>
      <w:r>
        <w:t xml:space="preserve">In choosing COUs, </w:t>
      </w:r>
      <w:r w:rsidR="00EA0528">
        <w:t>EPA used</w:t>
      </w:r>
      <w:r>
        <w:t xml:space="preserve"> TRI to highlight categories of point sources that might have significant fenceline exposure from air emissions. No point sources were found to have significant fenceline exposure from water emissions.  Eight occupational exposure scenarios (OESs) had fenceline exposure from air emissions:</w:t>
      </w:r>
    </w:p>
    <w:p w:rsidR="003507CC" w:rsidP="00CB1C05" w14:paraId="2905BB56" w14:textId="77777777">
      <w:pPr>
        <w:pStyle w:val="ListParagraph"/>
        <w:numPr>
          <w:ilvl w:val="0"/>
          <w:numId w:val="44"/>
        </w:numPr>
        <w:spacing w:after="160" w:line="259" w:lineRule="auto"/>
      </w:pPr>
      <w:r>
        <w:t>Maskant for chemical milling</w:t>
      </w:r>
    </w:p>
    <w:p w:rsidR="003507CC" w:rsidP="00CB1C05" w14:paraId="5BF08EB5" w14:textId="77777777">
      <w:pPr>
        <w:pStyle w:val="ListParagraph"/>
        <w:numPr>
          <w:ilvl w:val="0"/>
          <w:numId w:val="44"/>
        </w:numPr>
        <w:spacing w:after="160" w:line="259" w:lineRule="auto"/>
      </w:pPr>
      <w:r>
        <w:t>Incorporation into formulation, mixture, or reaction product</w:t>
      </w:r>
    </w:p>
    <w:p w:rsidR="003507CC" w:rsidP="00CB1C05" w14:paraId="369FA5FF" w14:textId="77777777">
      <w:pPr>
        <w:pStyle w:val="ListParagraph"/>
        <w:numPr>
          <w:ilvl w:val="0"/>
          <w:numId w:val="44"/>
        </w:numPr>
        <w:spacing w:after="160" w:line="259" w:lineRule="auto"/>
      </w:pPr>
      <w:r>
        <w:t>Industrial processing aid (mostly catalyst regeneration for petrochemical manufacturing)</w:t>
      </w:r>
    </w:p>
    <w:p w:rsidR="003507CC" w:rsidP="00CB1C05" w14:paraId="25B00539" w14:textId="77777777">
      <w:pPr>
        <w:pStyle w:val="ListParagraph"/>
        <w:numPr>
          <w:ilvl w:val="0"/>
          <w:numId w:val="44"/>
        </w:numPr>
        <w:spacing w:after="160" w:line="259" w:lineRule="auto"/>
      </w:pPr>
      <w:r>
        <w:t>Metalworking fluids</w:t>
      </w:r>
    </w:p>
    <w:p w:rsidR="003507CC" w:rsidP="00CB1C05" w14:paraId="6CC53086" w14:textId="77777777">
      <w:pPr>
        <w:pStyle w:val="ListParagraph"/>
        <w:numPr>
          <w:ilvl w:val="0"/>
          <w:numId w:val="44"/>
        </w:numPr>
        <w:spacing w:after="160" w:line="259" w:lineRule="auto"/>
      </w:pPr>
      <w:r>
        <w:t>Other industrial uses – textile processing</w:t>
      </w:r>
    </w:p>
    <w:p w:rsidR="003507CC" w:rsidP="00CB1C05" w14:paraId="63E37632" w14:textId="77777777">
      <w:pPr>
        <w:pStyle w:val="ListParagraph"/>
        <w:numPr>
          <w:ilvl w:val="0"/>
          <w:numId w:val="44"/>
        </w:numPr>
        <w:spacing w:after="160" w:line="259" w:lineRule="auto"/>
      </w:pPr>
      <w:r>
        <w:t>Degreasing (batch open-top degreasing, batch closed-loop degreasing, web vapor degreasing, and cold cleaning)</w:t>
      </w:r>
    </w:p>
    <w:p w:rsidR="003507CC" w:rsidP="00CB1C05" w14:paraId="283A3D33" w14:textId="77777777">
      <w:pPr>
        <w:pStyle w:val="ListParagraph"/>
        <w:numPr>
          <w:ilvl w:val="0"/>
          <w:numId w:val="44"/>
        </w:numPr>
        <w:spacing w:after="160" w:line="259" w:lineRule="auto"/>
      </w:pPr>
      <w:r>
        <w:t>Manufacturing (PCE)</w:t>
      </w:r>
    </w:p>
    <w:p w:rsidR="003507CC" w:rsidP="00CB1C05" w14:paraId="5D4A899E" w14:textId="77777777">
      <w:pPr>
        <w:pStyle w:val="ListParagraph"/>
        <w:numPr>
          <w:ilvl w:val="0"/>
          <w:numId w:val="44"/>
        </w:numPr>
        <w:spacing w:after="160" w:line="259" w:lineRule="auto"/>
      </w:pPr>
      <w:r>
        <w:t>Processing as a reactant (mostly refrigerant manufacture)</w:t>
      </w:r>
    </w:p>
    <w:p w:rsidR="003507CC" w:rsidP="00CB1C05" w14:paraId="0F8E662A" w14:textId="77777777">
      <w:pPr>
        <w:pStyle w:val="BodyText"/>
      </w:pPr>
      <w:r>
        <w:t xml:space="preserve">EPA excluded metalworking fluids and other industrial uses – textile processing from this EJ analysis.  Use of PCE in metalworking fluids </w:t>
      </w:r>
      <w:r w:rsidR="00B41E4C">
        <w:t>only</w:t>
      </w:r>
      <w:r>
        <w:t xml:space="preserve"> present</w:t>
      </w:r>
      <w:r w:rsidR="00B41E4C">
        <w:t>ed</w:t>
      </w:r>
      <w:r>
        <w:t xml:space="preserve"> unreasonable risk </w:t>
      </w:r>
      <w:r w:rsidR="00B41E4C">
        <w:t xml:space="preserve">for dermal exposure </w:t>
      </w:r>
      <w:r>
        <w:t>in the risk evaluation, so it was not included in the EJ analysis.  Other industrial uses – textile manufacturing only had one site present</w:t>
      </w:r>
      <w:r w:rsidR="004770DC">
        <w:t>ing</w:t>
      </w:r>
      <w:r>
        <w:t xml:space="preserve"> unreasonable risk (Phifer Inc. Tuscaloosa, AL)</w:t>
      </w:r>
      <w:r w:rsidR="009C1F1E">
        <w:t>,</w:t>
      </w:r>
      <w:r>
        <w:t xml:space="preserve"> and </w:t>
      </w:r>
      <w:r w:rsidR="00F5725D">
        <w:t xml:space="preserve">that site’s </w:t>
      </w:r>
      <w:r>
        <w:t xml:space="preserve">use may be atypical for their </w:t>
      </w:r>
      <w:r w:rsidRPr="00112449" w:rsidR="00B93915">
        <w:t xml:space="preserve">North American Industry Classification System </w:t>
      </w:r>
      <w:r w:rsidR="00B93915">
        <w:t>(</w:t>
      </w:r>
      <w:r>
        <w:t>NAICS</w:t>
      </w:r>
      <w:r w:rsidR="00B93915">
        <w:t>)</w:t>
      </w:r>
      <w:r>
        <w:t xml:space="preserve"> code, so it was not included in the EJ analysis.</w:t>
      </w:r>
      <w:r>
        <w:rPr>
          <w:rStyle w:val="FootnoteReference"/>
        </w:rPr>
        <w:footnoteReference w:id="5"/>
      </w:r>
    </w:p>
    <w:p w:rsidR="003507CC" w:rsidP="00CB1C05" w14:paraId="64F22515" w14:textId="77777777">
      <w:pPr>
        <w:pStyle w:val="BodyText"/>
      </w:pPr>
      <w:r>
        <w:t>For all six of these OESs, EPA is presenting a more granular assessment of facilities and communities with possible fenceline exposure.  This analysis also presents an assessment of worker demographics for five of these OESs (all but degreasing).  The analysis excludes degreasing because degreasing could take place in a very wide variety of NAICS.</w:t>
      </w:r>
    </w:p>
    <w:p w:rsidR="003507CC" w:rsidP="00CB1C05" w14:paraId="38858FF0" w14:textId="77777777">
      <w:pPr>
        <w:pStyle w:val="BodyText"/>
      </w:pPr>
      <w:r>
        <w:t>EPA also assessed worker demographics for dry cleaning.  A large number of dry cleaning workers would be affected by this regulation</w:t>
      </w:r>
      <w:r w:rsidR="003013BB">
        <w:t>,</w:t>
      </w:r>
      <w:r>
        <w:t xml:space="preserve"> and the effects of this regulation on such workers would depend on the phaseout period of the final regulation (the </w:t>
      </w:r>
      <w:r w:rsidR="00581F2D">
        <w:t>final</w:t>
      </w:r>
      <w:r>
        <w:t xml:space="preserve"> and alternate option include 10-year</w:t>
      </w:r>
      <w:r w:rsidR="00A47A92">
        <w:t xml:space="preserve"> and</w:t>
      </w:r>
      <w:r>
        <w:t xml:space="preserve"> 15-year</w:t>
      </w:r>
      <w:r w:rsidR="00904A39">
        <w:t>,</w:t>
      </w:r>
      <w:r>
        <w:t xml:space="preserve"> phaseouts respectively).  </w:t>
      </w:r>
      <w:r w:rsidR="00225292">
        <w:t>Most dry cleaning workers are Black, Hispanic, or Asian, with higher percentages of workers relative to the U.S. population</w:t>
      </w:r>
      <w:r w:rsidR="002A4749">
        <w:t xml:space="preserve"> (see section </w:t>
      </w:r>
      <w:r w:rsidR="002A4749">
        <w:fldChar w:fldCharType="begin" w:fldLock="1"/>
      </w:r>
      <w:r w:rsidR="002A4749">
        <w:instrText xml:space="preserve"> REF _Ref121311710 \r \h </w:instrText>
      </w:r>
      <w:r w:rsidR="002A4749">
        <w:fldChar w:fldCharType="separate"/>
      </w:r>
      <w:r w:rsidR="0092222B">
        <w:t>10.6.8</w:t>
      </w:r>
      <w:r w:rsidR="002A4749">
        <w:fldChar w:fldCharType="end"/>
      </w:r>
      <w:r w:rsidR="002A4749">
        <w:t>)</w:t>
      </w:r>
      <w:r w:rsidR="00225292">
        <w:t>.</w:t>
      </w:r>
    </w:p>
    <w:p w:rsidR="003507CC" w:rsidRPr="001D1396" w:rsidP="00CB1C05" w14:paraId="76EFC6F2" w14:textId="77777777">
      <w:pPr>
        <w:pStyle w:val="BodyText"/>
      </w:pPr>
      <w:r>
        <w:t>PCE regulation will affect many other workers, but this assessment is limited to the workers noted above because most other uses will be prohibited under all options.</w:t>
      </w:r>
    </w:p>
    <w:p w:rsidR="003507CC" w:rsidP="00CB1C05" w14:paraId="67B02D2B" w14:textId="77777777">
      <w:pPr>
        <w:pStyle w:val="BodyText"/>
      </w:pPr>
      <w:r w:rsidRPr="00D01CFD">
        <w:t>The benefits chapter does not discuss the sociodemographic characteristics of the affected workers and non-workers. While EPA lacks information on the characteristics of the workers in the specific regulated facilities, this analysis provides sociodemographic information on workers in the affected industries and locations as a proxy for the likely characteristics of affected workers. It also provides information on the sociodemographic characteristics of nearby communities and non-workers.</w:t>
      </w:r>
      <w:r>
        <w:t xml:space="preserve"> </w:t>
      </w:r>
    </w:p>
    <w:p w:rsidR="003507CC" w:rsidRPr="00DF40AB" w:rsidP="00CB1C05" w14:paraId="6CC1C32E" w14:textId="77777777">
      <w:pPr>
        <w:pStyle w:val="BodyText"/>
      </w:pPr>
      <w:r w:rsidRPr="00DF40AB">
        <w:t xml:space="preserve">This analysis characterizes baseline conditions, so it does not provide information about the relative merits of the alternative regulatory options. </w:t>
      </w:r>
      <w:r>
        <w:t>The PCE Risk Evaluation found unreasonable risk for all conditions of use except for distribution in commerce.  The regulatory options prohibit most uses of PCE.  Several options would be controlled either in primary or alternative options with a WCPP.  The uses assessed here would all be controlled by a WCPP, except dry cleaning</w:t>
      </w:r>
      <w:r w:rsidR="009C3B14">
        <w:t>,</w:t>
      </w:r>
      <w:r>
        <w:t xml:space="preserve"> which is to be regulated via a phaseout </w:t>
      </w:r>
      <w:r w:rsidRPr="00F1715C">
        <w:t xml:space="preserve">of </w:t>
      </w:r>
      <w:r w:rsidRPr="00703185" w:rsidR="00A91DD0">
        <w:t>10</w:t>
      </w:r>
      <w:r w:rsidRPr="00703185">
        <w:t xml:space="preserve"> or </w:t>
      </w:r>
      <w:r w:rsidRPr="00703185" w:rsidR="00F1715C">
        <w:t>1</w:t>
      </w:r>
      <w:r w:rsidRPr="00703185" w:rsidR="00A91DD0">
        <w:t xml:space="preserve">5 </w:t>
      </w:r>
      <w:r w:rsidRPr="00703185">
        <w:t>years</w:t>
      </w:r>
      <w:r w:rsidR="008554EF">
        <w:t xml:space="preserve"> under the regulatory option</w:t>
      </w:r>
      <w:r>
        <w:t>.</w:t>
      </w:r>
    </w:p>
    <w:p w:rsidR="003507CC" w:rsidP="00CB1C05" w14:paraId="60699F84" w14:textId="77777777">
      <w:pPr>
        <w:pStyle w:val="BodyText"/>
      </w:pPr>
      <w:r w:rsidRPr="004C0634">
        <w:t xml:space="preserve">The risk evaluation did not evaluate potential unreasonable risk beyond the fenceline for PCE. To briefly summarize the findings of this analysis, this baseline characterization </w:t>
      </w:r>
      <w:r w:rsidRPr="008C54BD">
        <w:t xml:space="preserve">suggests that workers in affected industries and regions, as well as residents of nearby communities, are more likely to be people of color than the general population in affected states, although this varied by use assessed. </w:t>
      </w:r>
    </w:p>
    <w:p w:rsidR="003507CC" w:rsidRPr="009576BA" w:rsidP="00CB1C05" w14:paraId="4F1962B2" w14:textId="77777777">
      <w:pPr>
        <w:pStyle w:val="BodyText"/>
      </w:pPr>
      <w:r>
        <w:fldChar w:fldCharType="begin" w:fldLock="1"/>
      </w:r>
      <w:r>
        <w:instrText xml:space="preserve"> REF _Ref118397597 \h </w:instrText>
      </w:r>
      <w:r>
        <w:fldChar w:fldCharType="separate"/>
      </w:r>
      <w:r w:rsidRPr="00E330D9" w:rsidR="0092222B">
        <w:t>Table ES-</w:t>
      </w:r>
      <w:r w:rsidR="0092222B">
        <w:rPr>
          <w:noProof/>
        </w:rPr>
        <w:t>17</w:t>
      </w:r>
      <w:r>
        <w:fldChar w:fldCharType="end"/>
      </w:r>
      <w:r>
        <w:t xml:space="preserve"> </w:t>
      </w:r>
      <w:r w:rsidRPr="00E64528">
        <w:t xml:space="preserve">presents average information on communities surrounding </w:t>
      </w:r>
      <w:r>
        <w:t>all existing</w:t>
      </w:r>
      <w:r w:rsidRPr="00E64528">
        <w:t xml:space="preserve"> facilities</w:t>
      </w:r>
      <w:r>
        <w:t xml:space="preserve"> – as identified in EPA’s 2019 TRI –</w:t>
      </w:r>
      <w:r w:rsidRPr="00E64528">
        <w:t xml:space="preserve"> likely to be affected by the regulation compared to both the overall national average and the national average for rural areas. 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rsidR="00D74A75">
        <w:t>,</w:t>
      </w:r>
      <w:r>
        <w:t xml:space="preserve"> and 5</w:t>
      </w:r>
      <w:r w:rsidRPr="00E64528">
        <w:t xml:space="preserve"> miles of each facility. The table presents rural in addition to overall national statistics for comparison because </w:t>
      </w:r>
      <w:r>
        <w:t>53</w:t>
      </w:r>
      <w:r w:rsidRPr="00E64528">
        <w:t xml:space="preserve"> of the</w:t>
      </w:r>
      <w:r>
        <w:t xml:space="preserve"> 210</w:t>
      </w:r>
      <w:r w:rsidRPr="00E64528">
        <w:t xml:space="preserve"> facilities are located in rural communities. For the purposes of this analysis, EPA considers a facility to be in a rural community if 50 percent or more of the population estimated to live within 3 miles of the facility is not located in an urban block group.</w:t>
      </w:r>
    </w:p>
    <w:p w:rsidR="003507CC" w:rsidRPr="000103AA" w:rsidP="00CB1C05" w14:paraId="1BEC150B" w14:textId="77777777"/>
    <w:tbl>
      <w:tblPr>
        <w:tblStyle w:val="TableGrid"/>
        <w:tblW w:w="0" w:type="auto"/>
        <w:tblLook w:val="04A0"/>
      </w:tblPr>
      <w:tblGrid>
        <w:gridCol w:w="1956"/>
        <w:gridCol w:w="968"/>
        <w:gridCol w:w="801"/>
        <w:gridCol w:w="1865"/>
        <w:gridCol w:w="1865"/>
        <w:gridCol w:w="1545"/>
      </w:tblGrid>
      <w:tr w14:paraId="736305E2" w14:textId="77777777" w:rsidTr="00E25898">
        <w:tblPrEx>
          <w:tblW w:w="0" w:type="auto"/>
          <w:tblLook w:val="04A0"/>
        </w:tblPrEx>
        <w:trPr>
          <w:trHeight w:val="300"/>
        </w:trPr>
        <w:tc>
          <w:tcPr>
            <w:tcW w:w="9000" w:type="dxa"/>
            <w:gridSpan w:val="6"/>
            <w:tcBorders>
              <w:top w:val="nil"/>
              <w:left w:val="nil"/>
              <w:bottom w:val="single" w:sz="4" w:space="0" w:color="auto"/>
              <w:right w:val="nil"/>
            </w:tcBorders>
            <w:shd w:val="clear" w:color="auto" w:fill="auto"/>
            <w:noWrap/>
          </w:tcPr>
          <w:p w:rsidR="003507CC" w:rsidRPr="000103AA" w:rsidP="00CB1C05" w14:paraId="4AEFFA52" w14:textId="77777777">
            <w:pPr>
              <w:pStyle w:val="TableTitleA"/>
            </w:pPr>
            <w:bookmarkStart w:id="68" w:name="_Ref118397597"/>
            <w:bookmarkStart w:id="69" w:name="_Toc165378798"/>
            <w:r w:rsidRPr="00E330D9">
              <w:t>Table ES-</w:t>
            </w:r>
            <w:r w:rsidR="00BC4B5D">
              <w:fldChar w:fldCharType="begin" w:fldLock="1"/>
            </w:r>
            <w:r w:rsidR="00BC4B5D">
              <w:instrText xml:space="preserve"> SEQ Table_ES- \* ARABIC </w:instrText>
            </w:r>
            <w:r w:rsidR="00BC4B5D">
              <w:fldChar w:fldCharType="separate"/>
            </w:r>
            <w:r w:rsidR="0092222B">
              <w:rPr>
                <w:noProof/>
              </w:rPr>
              <w:t>17</w:t>
            </w:r>
            <w:r w:rsidR="00BC4B5D">
              <w:rPr>
                <w:noProof/>
              </w:rPr>
              <w:fldChar w:fldCharType="end"/>
            </w:r>
            <w:bookmarkEnd w:id="68"/>
            <w:r w:rsidRPr="00E330D9">
              <w:t xml:space="preserve">: </w:t>
            </w:r>
            <w:r>
              <w:t xml:space="preserve">Demographics of </w:t>
            </w:r>
            <w:r w:rsidR="003411A6">
              <w:t xml:space="preserve">Communities </w:t>
            </w:r>
            <w:r>
              <w:t>within 1-, 3-, and 5</w:t>
            </w:r>
            <w:r w:rsidR="003411A6">
              <w:t xml:space="preserve">-Mile Radii </w:t>
            </w:r>
            <w:r>
              <w:t xml:space="preserve">of PCE Facilities across </w:t>
            </w:r>
            <w:r w:rsidR="00217A57">
              <w:t xml:space="preserve">All Conditions </w:t>
            </w:r>
            <w:r>
              <w:t xml:space="preserve">of </w:t>
            </w:r>
            <w:r w:rsidR="00217A57">
              <w:t>Use, Population Weighted Averages</w:t>
            </w:r>
            <w:bookmarkEnd w:id="69"/>
          </w:p>
        </w:tc>
      </w:tr>
      <w:tr w14:paraId="5D0AD9D5" w14:textId="77777777" w:rsidTr="000A0592">
        <w:tblPrEx>
          <w:tblW w:w="0" w:type="auto"/>
          <w:tblLook w:val="04A0"/>
        </w:tblPrEx>
        <w:trPr>
          <w:trHeight w:val="300"/>
        </w:trPr>
        <w:tc>
          <w:tcPr>
            <w:tcW w:w="1956" w:type="dxa"/>
            <w:tcBorders>
              <w:top w:val="single" w:sz="4" w:space="0" w:color="auto"/>
            </w:tcBorders>
            <w:shd w:val="clear" w:color="auto" w:fill="48A9C5"/>
            <w:noWrap/>
            <w:hideMark/>
          </w:tcPr>
          <w:p w:rsidR="003507CC" w:rsidRPr="000103AA" w:rsidP="00CB1C05" w14:paraId="38E5B719" w14:textId="77777777">
            <w:pPr>
              <w:pStyle w:val="TableSubtitle"/>
            </w:pPr>
            <w:r w:rsidRPr="000103AA">
              <w:t>Demographic</w:t>
            </w:r>
          </w:p>
        </w:tc>
        <w:tc>
          <w:tcPr>
            <w:tcW w:w="968" w:type="dxa"/>
            <w:tcBorders>
              <w:top w:val="single" w:sz="4" w:space="0" w:color="auto"/>
            </w:tcBorders>
            <w:shd w:val="clear" w:color="auto" w:fill="48A9C5"/>
            <w:noWrap/>
            <w:hideMark/>
          </w:tcPr>
          <w:p w:rsidR="003507CC" w:rsidRPr="000103AA" w:rsidP="00CB1C05" w14:paraId="5FAE07A2" w14:textId="77777777">
            <w:pPr>
              <w:pStyle w:val="TableSubtitle"/>
            </w:pPr>
            <w:r w:rsidRPr="000103AA">
              <w:t>National</w:t>
            </w:r>
          </w:p>
        </w:tc>
        <w:tc>
          <w:tcPr>
            <w:tcW w:w="801" w:type="dxa"/>
            <w:tcBorders>
              <w:top w:val="single" w:sz="4" w:space="0" w:color="auto"/>
            </w:tcBorders>
            <w:shd w:val="clear" w:color="auto" w:fill="48A9C5"/>
            <w:noWrap/>
            <w:hideMark/>
          </w:tcPr>
          <w:p w:rsidR="003507CC" w:rsidRPr="000103AA" w:rsidP="00CB1C05" w14:paraId="3267AB9E" w14:textId="77777777">
            <w:pPr>
              <w:pStyle w:val="TableSubtitle"/>
            </w:pPr>
            <w:r w:rsidRPr="000103AA">
              <w:t>Rural</w:t>
            </w:r>
          </w:p>
        </w:tc>
        <w:tc>
          <w:tcPr>
            <w:tcW w:w="1865" w:type="dxa"/>
            <w:tcBorders>
              <w:top w:val="single" w:sz="4" w:space="0" w:color="auto"/>
            </w:tcBorders>
            <w:shd w:val="clear" w:color="auto" w:fill="48A9C5"/>
            <w:noWrap/>
            <w:hideMark/>
          </w:tcPr>
          <w:p w:rsidR="003507CC" w:rsidRPr="000103AA" w:rsidP="00CB1C05" w14:paraId="4E2F971A" w14:textId="77777777">
            <w:pPr>
              <w:pStyle w:val="TableSubtitle"/>
            </w:pPr>
            <w:r w:rsidRPr="00A25C50">
              <w:t xml:space="preserve"> 1</w:t>
            </w:r>
            <w:r>
              <w:t>-</w:t>
            </w:r>
            <w:r w:rsidRPr="00A25C50">
              <w:t>Mile Average</w:t>
            </w:r>
          </w:p>
        </w:tc>
        <w:tc>
          <w:tcPr>
            <w:tcW w:w="1865" w:type="dxa"/>
            <w:tcBorders>
              <w:top w:val="single" w:sz="4" w:space="0" w:color="auto"/>
            </w:tcBorders>
            <w:shd w:val="clear" w:color="auto" w:fill="48A9C5"/>
            <w:noWrap/>
            <w:hideMark/>
          </w:tcPr>
          <w:p w:rsidR="003507CC" w:rsidRPr="000103AA" w:rsidP="00CB1C05" w14:paraId="12C49DF5" w14:textId="77777777">
            <w:pPr>
              <w:pStyle w:val="TableSubtitle"/>
            </w:pPr>
            <w:r w:rsidRPr="00A25C50">
              <w:t>3</w:t>
            </w:r>
            <w:r>
              <w:t>-</w:t>
            </w:r>
            <w:r w:rsidRPr="00A25C50">
              <w:t>Mile Average</w:t>
            </w:r>
          </w:p>
        </w:tc>
        <w:tc>
          <w:tcPr>
            <w:tcW w:w="1545" w:type="dxa"/>
            <w:tcBorders>
              <w:top w:val="single" w:sz="4" w:space="0" w:color="auto"/>
            </w:tcBorders>
            <w:shd w:val="clear" w:color="auto" w:fill="48A9C5"/>
            <w:noWrap/>
            <w:hideMark/>
          </w:tcPr>
          <w:p w:rsidR="003507CC" w:rsidRPr="000103AA" w:rsidP="00CB1C05" w14:paraId="1BEC8DDB" w14:textId="77777777">
            <w:pPr>
              <w:pStyle w:val="TableSubtitle"/>
            </w:pPr>
            <w:r w:rsidRPr="00A25C50">
              <w:t>5</w:t>
            </w:r>
            <w:r>
              <w:t>-</w:t>
            </w:r>
            <w:r w:rsidRPr="00A25C50">
              <w:t>Mile Average</w:t>
            </w:r>
          </w:p>
        </w:tc>
      </w:tr>
      <w:tr w14:paraId="09AE259E" w14:textId="77777777" w:rsidTr="000A0592">
        <w:tblPrEx>
          <w:tblW w:w="0" w:type="auto"/>
          <w:tblLook w:val="04A0"/>
        </w:tblPrEx>
        <w:trPr>
          <w:trHeight w:val="300"/>
        </w:trPr>
        <w:tc>
          <w:tcPr>
            <w:tcW w:w="1956" w:type="dxa"/>
            <w:noWrap/>
            <w:hideMark/>
          </w:tcPr>
          <w:p w:rsidR="003507CC" w:rsidRPr="00482501" w:rsidP="00CB1C05" w14:paraId="0453A0F7" w14:textId="77777777">
            <w:pPr>
              <w:pStyle w:val="LTableTextAbt"/>
              <w:rPr>
                <w:rFonts w:ascii="Times New Roman" w:hAnsi="Times New Roman" w:cs="Times New Roman"/>
                <w:b/>
                <w:bCs w:val="0"/>
              </w:rPr>
            </w:pPr>
            <w:r w:rsidRPr="00482501">
              <w:rPr>
                <w:rFonts w:ascii="Times New Roman" w:hAnsi="Times New Roman" w:cs="Times New Roman"/>
                <w:b/>
                <w:bCs w:val="0"/>
              </w:rPr>
              <w:t>Median Income</w:t>
            </w:r>
          </w:p>
        </w:tc>
        <w:tc>
          <w:tcPr>
            <w:tcW w:w="968" w:type="dxa"/>
            <w:noWrap/>
            <w:hideMark/>
          </w:tcPr>
          <w:p w:rsidR="003507CC" w:rsidRPr="00482501" w:rsidP="00CB1C05" w14:paraId="1752DC61" w14:textId="77777777">
            <w:pPr>
              <w:pStyle w:val="RTableTextAbt"/>
              <w:rPr>
                <w:rFonts w:ascii="Times New Roman" w:hAnsi="Times New Roman" w:cs="Times New Roman"/>
              </w:rPr>
            </w:pPr>
            <w:r w:rsidRPr="00482501">
              <w:rPr>
                <w:rFonts w:ascii="Times New Roman" w:hAnsi="Times New Roman" w:cs="Times New Roman"/>
              </w:rPr>
              <w:t>$64,994</w:t>
            </w:r>
          </w:p>
        </w:tc>
        <w:tc>
          <w:tcPr>
            <w:tcW w:w="801" w:type="dxa"/>
            <w:noWrap/>
            <w:hideMark/>
          </w:tcPr>
          <w:p w:rsidR="003507CC" w:rsidRPr="00482501" w:rsidP="00CB1C05" w14:paraId="60DD3500" w14:textId="77777777">
            <w:pPr>
              <w:pStyle w:val="RTableTextAbt"/>
              <w:rPr>
                <w:rFonts w:ascii="Times New Roman" w:hAnsi="Times New Roman" w:cs="Times New Roman"/>
              </w:rPr>
            </w:pPr>
            <w:r w:rsidRPr="00482501">
              <w:rPr>
                <w:rFonts w:ascii="Times New Roman" w:hAnsi="Times New Roman" w:cs="Times New Roman"/>
              </w:rPr>
              <w:t>$51,878</w:t>
            </w:r>
          </w:p>
        </w:tc>
        <w:tc>
          <w:tcPr>
            <w:tcW w:w="1865" w:type="dxa"/>
            <w:noWrap/>
            <w:hideMark/>
          </w:tcPr>
          <w:p w:rsidR="003507CC" w:rsidRPr="00482501" w:rsidP="00CB1C05" w14:paraId="214730F2" w14:textId="77777777">
            <w:pPr>
              <w:pStyle w:val="RTableTextAbt"/>
              <w:rPr>
                <w:rFonts w:ascii="Times New Roman" w:hAnsi="Times New Roman" w:cs="Times New Roman"/>
              </w:rPr>
            </w:pPr>
            <w:r w:rsidRPr="00482501">
              <w:rPr>
                <w:rFonts w:ascii="Times New Roman" w:hAnsi="Times New Roman" w:cs="Times New Roman"/>
              </w:rPr>
              <w:t>$62,193</w:t>
            </w:r>
          </w:p>
        </w:tc>
        <w:tc>
          <w:tcPr>
            <w:tcW w:w="1865" w:type="dxa"/>
            <w:noWrap/>
            <w:hideMark/>
          </w:tcPr>
          <w:p w:rsidR="003507CC" w:rsidRPr="00482501" w:rsidP="00CB1C05" w14:paraId="432D75A0" w14:textId="77777777">
            <w:pPr>
              <w:pStyle w:val="RTableTextAbt"/>
              <w:rPr>
                <w:rFonts w:ascii="Times New Roman" w:hAnsi="Times New Roman" w:cs="Times New Roman"/>
              </w:rPr>
            </w:pPr>
            <w:r w:rsidRPr="00482501">
              <w:rPr>
                <w:rFonts w:ascii="Times New Roman" w:hAnsi="Times New Roman" w:cs="Times New Roman"/>
              </w:rPr>
              <w:t>$67,540</w:t>
            </w:r>
          </w:p>
        </w:tc>
        <w:tc>
          <w:tcPr>
            <w:tcW w:w="1545" w:type="dxa"/>
            <w:noWrap/>
            <w:hideMark/>
          </w:tcPr>
          <w:p w:rsidR="003507CC" w:rsidRPr="00482501" w:rsidP="00CB1C05" w14:paraId="4206606E" w14:textId="77777777">
            <w:pPr>
              <w:pStyle w:val="RTableTextAbt"/>
              <w:rPr>
                <w:rFonts w:ascii="Times New Roman" w:hAnsi="Times New Roman" w:cs="Times New Roman"/>
              </w:rPr>
            </w:pPr>
            <w:r w:rsidRPr="00482501">
              <w:rPr>
                <w:rFonts w:ascii="Times New Roman" w:hAnsi="Times New Roman" w:cs="Times New Roman"/>
              </w:rPr>
              <w:t>$70,802</w:t>
            </w:r>
          </w:p>
        </w:tc>
      </w:tr>
      <w:tr w14:paraId="54BBCA33" w14:textId="77777777" w:rsidTr="000A0592">
        <w:tblPrEx>
          <w:tblW w:w="0" w:type="auto"/>
          <w:tblLook w:val="04A0"/>
        </w:tblPrEx>
        <w:trPr>
          <w:trHeight w:val="300"/>
        </w:trPr>
        <w:tc>
          <w:tcPr>
            <w:tcW w:w="1956" w:type="dxa"/>
            <w:noWrap/>
            <w:hideMark/>
          </w:tcPr>
          <w:p w:rsidR="003507CC" w:rsidRPr="00482501" w:rsidP="00CB1C05" w14:paraId="78E5E713" w14:textId="77777777">
            <w:pPr>
              <w:pStyle w:val="LTableTextAbt"/>
              <w:rPr>
                <w:rFonts w:ascii="Times New Roman" w:hAnsi="Times New Roman" w:cs="Times New Roman"/>
                <w:b/>
                <w:bCs w:val="0"/>
              </w:rPr>
            </w:pPr>
            <w:r w:rsidRPr="00482501">
              <w:rPr>
                <w:rFonts w:ascii="Times New Roman" w:hAnsi="Times New Roman" w:cs="Times New Roman"/>
                <w:b/>
                <w:bCs w:val="0"/>
              </w:rPr>
              <w:t>White</w:t>
            </w:r>
          </w:p>
        </w:tc>
        <w:tc>
          <w:tcPr>
            <w:tcW w:w="968" w:type="dxa"/>
            <w:noWrap/>
            <w:hideMark/>
          </w:tcPr>
          <w:p w:rsidR="003507CC" w:rsidRPr="00482501" w:rsidP="00CB1C05" w14:paraId="26DECB73" w14:textId="77777777">
            <w:pPr>
              <w:pStyle w:val="RTableTextAbt"/>
              <w:rPr>
                <w:rFonts w:ascii="Times New Roman" w:hAnsi="Times New Roman" w:cs="Times New Roman"/>
              </w:rPr>
            </w:pPr>
            <w:r w:rsidRPr="00482501">
              <w:rPr>
                <w:rFonts w:ascii="Times New Roman" w:hAnsi="Times New Roman" w:cs="Times New Roman"/>
              </w:rPr>
              <w:t>70.4%</w:t>
            </w:r>
          </w:p>
        </w:tc>
        <w:tc>
          <w:tcPr>
            <w:tcW w:w="801" w:type="dxa"/>
            <w:noWrap/>
            <w:hideMark/>
          </w:tcPr>
          <w:p w:rsidR="003507CC" w:rsidRPr="00482501" w:rsidP="00CB1C05" w14:paraId="4C2FC4E2" w14:textId="77777777">
            <w:pPr>
              <w:pStyle w:val="RTableTextAbt"/>
              <w:rPr>
                <w:rFonts w:ascii="Times New Roman" w:hAnsi="Times New Roman" w:cs="Times New Roman"/>
              </w:rPr>
            </w:pPr>
            <w:r w:rsidRPr="00482501">
              <w:rPr>
                <w:rFonts w:ascii="Times New Roman" w:hAnsi="Times New Roman" w:cs="Times New Roman"/>
              </w:rPr>
              <w:t>87.6%</w:t>
            </w:r>
          </w:p>
        </w:tc>
        <w:tc>
          <w:tcPr>
            <w:tcW w:w="1865" w:type="dxa"/>
            <w:noWrap/>
            <w:hideMark/>
          </w:tcPr>
          <w:p w:rsidR="003507CC" w:rsidRPr="00482501" w:rsidP="00CB1C05" w14:paraId="5FA0DE3A" w14:textId="77777777">
            <w:pPr>
              <w:pStyle w:val="RTableTextAbt"/>
              <w:rPr>
                <w:rFonts w:ascii="Times New Roman" w:hAnsi="Times New Roman" w:cs="Times New Roman"/>
              </w:rPr>
            </w:pPr>
            <w:r w:rsidRPr="00482501">
              <w:rPr>
                <w:rFonts w:ascii="Times New Roman" w:hAnsi="Times New Roman" w:cs="Times New Roman"/>
              </w:rPr>
              <w:t>62.2%</w:t>
            </w:r>
          </w:p>
        </w:tc>
        <w:tc>
          <w:tcPr>
            <w:tcW w:w="1865" w:type="dxa"/>
            <w:noWrap/>
            <w:hideMark/>
          </w:tcPr>
          <w:p w:rsidR="003507CC" w:rsidRPr="00482501" w:rsidP="00CB1C05" w14:paraId="397A45E4" w14:textId="77777777">
            <w:pPr>
              <w:pStyle w:val="RTableTextAbt"/>
              <w:rPr>
                <w:rFonts w:ascii="Times New Roman" w:hAnsi="Times New Roman" w:cs="Times New Roman"/>
              </w:rPr>
            </w:pPr>
            <w:r w:rsidRPr="00482501">
              <w:rPr>
                <w:rFonts w:ascii="Times New Roman" w:hAnsi="Times New Roman" w:cs="Times New Roman"/>
              </w:rPr>
              <w:t>59.4%</w:t>
            </w:r>
          </w:p>
        </w:tc>
        <w:tc>
          <w:tcPr>
            <w:tcW w:w="1545" w:type="dxa"/>
            <w:noWrap/>
            <w:hideMark/>
          </w:tcPr>
          <w:p w:rsidR="003507CC" w:rsidRPr="00482501" w:rsidP="00CB1C05" w14:paraId="22D8081B" w14:textId="77777777">
            <w:pPr>
              <w:pStyle w:val="RTableTextAbt"/>
              <w:rPr>
                <w:rFonts w:ascii="Times New Roman" w:hAnsi="Times New Roman" w:cs="Times New Roman"/>
              </w:rPr>
            </w:pPr>
            <w:r w:rsidRPr="00482501">
              <w:rPr>
                <w:rFonts w:ascii="Times New Roman" w:hAnsi="Times New Roman" w:cs="Times New Roman"/>
              </w:rPr>
              <w:t>59.1%</w:t>
            </w:r>
          </w:p>
        </w:tc>
      </w:tr>
      <w:tr w14:paraId="2DFD3390" w14:textId="77777777" w:rsidTr="000A0592">
        <w:tblPrEx>
          <w:tblW w:w="0" w:type="auto"/>
          <w:tblLook w:val="04A0"/>
        </w:tblPrEx>
        <w:trPr>
          <w:trHeight w:val="300"/>
        </w:trPr>
        <w:tc>
          <w:tcPr>
            <w:tcW w:w="1956" w:type="dxa"/>
            <w:noWrap/>
            <w:hideMark/>
          </w:tcPr>
          <w:p w:rsidR="003507CC" w:rsidRPr="00482501" w:rsidP="00CB1C05" w14:paraId="4348F0ED" w14:textId="77777777">
            <w:pPr>
              <w:pStyle w:val="LTableTextAbt"/>
              <w:rPr>
                <w:rFonts w:ascii="Times New Roman" w:hAnsi="Times New Roman" w:cs="Times New Roman"/>
                <w:b/>
                <w:bCs w:val="0"/>
              </w:rPr>
            </w:pPr>
            <w:r w:rsidRPr="00482501">
              <w:rPr>
                <w:rFonts w:ascii="Times New Roman" w:hAnsi="Times New Roman" w:cs="Times New Roman"/>
                <w:b/>
                <w:bCs w:val="0"/>
              </w:rPr>
              <w:t>Black</w:t>
            </w:r>
          </w:p>
        </w:tc>
        <w:tc>
          <w:tcPr>
            <w:tcW w:w="968" w:type="dxa"/>
            <w:noWrap/>
            <w:hideMark/>
          </w:tcPr>
          <w:p w:rsidR="003507CC" w:rsidRPr="00482501" w:rsidP="00CB1C05" w14:paraId="604F8B3D" w14:textId="77777777">
            <w:pPr>
              <w:pStyle w:val="RTableTextAbt"/>
              <w:rPr>
                <w:rFonts w:ascii="Times New Roman" w:hAnsi="Times New Roman" w:cs="Times New Roman"/>
              </w:rPr>
            </w:pPr>
            <w:r w:rsidRPr="00482501">
              <w:rPr>
                <w:rFonts w:ascii="Times New Roman" w:hAnsi="Times New Roman" w:cs="Times New Roman"/>
              </w:rPr>
              <w:t>12.6%</w:t>
            </w:r>
          </w:p>
        </w:tc>
        <w:tc>
          <w:tcPr>
            <w:tcW w:w="801" w:type="dxa"/>
            <w:noWrap/>
            <w:hideMark/>
          </w:tcPr>
          <w:p w:rsidR="003507CC" w:rsidRPr="00482501" w:rsidP="00CB1C05" w14:paraId="669D8683" w14:textId="77777777">
            <w:pPr>
              <w:pStyle w:val="RTableTextAbt"/>
              <w:rPr>
                <w:rFonts w:ascii="Times New Roman" w:hAnsi="Times New Roman" w:cs="Times New Roman"/>
              </w:rPr>
            </w:pPr>
            <w:r w:rsidRPr="00482501">
              <w:rPr>
                <w:rFonts w:ascii="Times New Roman" w:hAnsi="Times New Roman" w:cs="Times New Roman"/>
              </w:rPr>
              <w:t>5.8%</w:t>
            </w:r>
          </w:p>
        </w:tc>
        <w:tc>
          <w:tcPr>
            <w:tcW w:w="1865" w:type="dxa"/>
            <w:noWrap/>
            <w:hideMark/>
          </w:tcPr>
          <w:p w:rsidR="003507CC" w:rsidRPr="00482501" w:rsidP="00CB1C05" w14:paraId="443E4A3F" w14:textId="77777777">
            <w:pPr>
              <w:pStyle w:val="RTableTextAbt"/>
              <w:rPr>
                <w:rFonts w:ascii="Times New Roman" w:hAnsi="Times New Roman" w:cs="Times New Roman"/>
              </w:rPr>
            </w:pPr>
            <w:r w:rsidRPr="00482501">
              <w:rPr>
                <w:rFonts w:ascii="Times New Roman" w:hAnsi="Times New Roman" w:cs="Times New Roman"/>
              </w:rPr>
              <w:t>15.9%</w:t>
            </w:r>
          </w:p>
        </w:tc>
        <w:tc>
          <w:tcPr>
            <w:tcW w:w="1865" w:type="dxa"/>
            <w:noWrap/>
            <w:hideMark/>
          </w:tcPr>
          <w:p w:rsidR="003507CC" w:rsidRPr="00482501" w:rsidP="00CB1C05" w14:paraId="24B339FD" w14:textId="77777777">
            <w:pPr>
              <w:pStyle w:val="RTableTextAbt"/>
              <w:rPr>
                <w:rFonts w:ascii="Times New Roman" w:hAnsi="Times New Roman" w:cs="Times New Roman"/>
              </w:rPr>
            </w:pPr>
            <w:r w:rsidRPr="00482501">
              <w:rPr>
                <w:rFonts w:ascii="Times New Roman" w:hAnsi="Times New Roman" w:cs="Times New Roman"/>
              </w:rPr>
              <w:t>17.1%</w:t>
            </w:r>
          </w:p>
        </w:tc>
        <w:tc>
          <w:tcPr>
            <w:tcW w:w="1545" w:type="dxa"/>
            <w:noWrap/>
            <w:hideMark/>
          </w:tcPr>
          <w:p w:rsidR="003507CC" w:rsidRPr="00482501" w:rsidP="00CB1C05" w14:paraId="0AC4765B" w14:textId="77777777">
            <w:pPr>
              <w:pStyle w:val="RTableTextAbt"/>
              <w:rPr>
                <w:rFonts w:ascii="Times New Roman" w:hAnsi="Times New Roman" w:cs="Times New Roman"/>
              </w:rPr>
            </w:pPr>
            <w:r w:rsidRPr="00482501">
              <w:rPr>
                <w:rFonts w:ascii="Times New Roman" w:hAnsi="Times New Roman" w:cs="Times New Roman"/>
              </w:rPr>
              <w:t>17.1%</w:t>
            </w:r>
          </w:p>
        </w:tc>
      </w:tr>
      <w:tr w14:paraId="289FFBA5" w14:textId="77777777" w:rsidTr="000A0592">
        <w:tblPrEx>
          <w:tblW w:w="0" w:type="auto"/>
          <w:tblLook w:val="04A0"/>
        </w:tblPrEx>
        <w:trPr>
          <w:trHeight w:val="300"/>
        </w:trPr>
        <w:tc>
          <w:tcPr>
            <w:tcW w:w="1956" w:type="dxa"/>
            <w:noWrap/>
            <w:hideMark/>
          </w:tcPr>
          <w:p w:rsidR="003507CC" w:rsidRPr="00482501" w:rsidP="00CB1C05" w14:paraId="65AFDF1F" w14:textId="77777777">
            <w:pPr>
              <w:pStyle w:val="LTableTextAbt"/>
              <w:rPr>
                <w:rFonts w:ascii="Times New Roman" w:hAnsi="Times New Roman" w:cs="Times New Roman"/>
                <w:b/>
                <w:bCs w:val="0"/>
              </w:rPr>
            </w:pPr>
            <w:r w:rsidRPr="00482501">
              <w:rPr>
                <w:rFonts w:ascii="Times New Roman" w:hAnsi="Times New Roman" w:cs="Times New Roman"/>
                <w:b/>
                <w:bCs w:val="0"/>
              </w:rPr>
              <w:t xml:space="preserve">American Indian </w:t>
            </w:r>
          </w:p>
        </w:tc>
        <w:tc>
          <w:tcPr>
            <w:tcW w:w="968" w:type="dxa"/>
            <w:noWrap/>
            <w:hideMark/>
          </w:tcPr>
          <w:p w:rsidR="003507CC" w:rsidRPr="00482501" w:rsidP="00CB1C05" w14:paraId="270F90DD" w14:textId="77777777">
            <w:pPr>
              <w:pStyle w:val="RTableTextAbt"/>
              <w:rPr>
                <w:rFonts w:ascii="Times New Roman" w:hAnsi="Times New Roman" w:cs="Times New Roman"/>
              </w:rPr>
            </w:pPr>
            <w:r w:rsidRPr="00482501">
              <w:rPr>
                <w:rFonts w:ascii="Times New Roman" w:hAnsi="Times New Roman" w:cs="Times New Roman"/>
              </w:rPr>
              <w:t>0.8%</w:t>
            </w:r>
          </w:p>
        </w:tc>
        <w:tc>
          <w:tcPr>
            <w:tcW w:w="801" w:type="dxa"/>
            <w:noWrap/>
            <w:hideMark/>
          </w:tcPr>
          <w:p w:rsidR="003507CC" w:rsidRPr="00482501" w:rsidP="00CB1C05" w14:paraId="1B3537A4" w14:textId="77777777">
            <w:pPr>
              <w:pStyle w:val="RTableTextAbt"/>
              <w:rPr>
                <w:rFonts w:ascii="Times New Roman" w:hAnsi="Times New Roman" w:cs="Times New Roman"/>
              </w:rPr>
            </w:pPr>
            <w:r w:rsidRPr="00482501">
              <w:rPr>
                <w:rFonts w:ascii="Times New Roman" w:hAnsi="Times New Roman" w:cs="Times New Roman"/>
              </w:rPr>
              <w:t>1.7%</w:t>
            </w:r>
          </w:p>
        </w:tc>
        <w:tc>
          <w:tcPr>
            <w:tcW w:w="1865" w:type="dxa"/>
            <w:noWrap/>
            <w:hideMark/>
          </w:tcPr>
          <w:p w:rsidR="003507CC" w:rsidRPr="00482501" w:rsidP="00CB1C05" w14:paraId="63A461BF" w14:textId="77777777">
            <w:pPr>
              <w:pStyle w:val="RTableTextAbt"/>
              <w:rPr>
                <w:rFonts w:ascii="Times New Roman" w:hAnsi="Times New Roman" w:cs="Times New Roman"/>
              </w:rPr>
            </w:pPr>
            <w:r w:rsidRPr="00482501">
              <w:rPr>
                <w:rFonts w:ascii="Times New Roman" w:hAnsi="Times New Roman" w:cs="Times New Roman"/>
              </w:rPr>
              <w:t>0.7%</w:t>
            </w:r>
          </w:p>
        </w:tc>
        <w:tc>
          <w:tcPr>
            <w:tcW w:w="1865" w:type="dxa"/>
            <w:noWrap/>
            <w:hideMark/>
          </w:tcPr>
          <w:p w:rsidR="003507CC" w:rsidRPr="00482501" w:rsidP="00CB1C05" w14:paraId="3446CE0E" w14:textId="77777777">
            <w:pPr>
              <w:pStyle w:val="RTableTextAbt"/>
              <w:rPr>
                <w:rFonts w:ascii="Times New Roman" w:hAnsi="Times New Roman" w:cs="Times New Roman"/>
              </w:rPr>
            </w:pPr>
            <w:r w:rsidRPr="00482501">
              <w:rPr>
                <w:rFonts w:ascii="Times New Roman" w:hAnsi="Times New Roman" w:cs="Times New Roman"/>
              </w:rPr>
              <w:t>0.7%</w:t>
            </w:r>
          </w:p>
        </w:tc>
        <w:tc>
          <w:tcPr>
            <w:tcW w:w="1545" w:type="dxa"/>
            <w:noWrap/>
            <w:hideMark/>
          </w:tcPr>
          <w:p w:rsidR="003507CC" w:rsidRPr="00482501" w:rsidP="00CB1C05" w14:paraId="1B5BB79E" w14:textId="77777777">
            <w:pPr>
              <w:pStyle w:val="RTableTextAbt"/>
              <w:rPr>
                <w:rFonts w:ascii="Times New Roman" w:hAnsi="Times New Roman" w:cs="Times New Roman"/>
              </w:rPr>
            </w:pPr>
            <w:r w:rsidRPr="00482501">
              <w:rPr>
                <w:rFonts w:ascii="Times New Roman" w:hAnsi="Times New Roman" w:cs="Times New Roman"/>
              </w:rPr>
              <w:t>0.6%</w:t>
            </w:r>
          </w:p>
        </w:tc>
      </w:tr>
      <w:tr w14:paraId="25DDD52E" w14:textId="77777777" w:rsidTr="000A0592">
        <w:tblPrEx>
          <w:tblW w:w="0" w:type="auto"/>
          <w:tblLook w:val="04A0"/>
        </w:tblPrEx>
        <w:trPr>
          <w:trHeight w:val="300"/>
        </w:trPr>
        <w:tc>
          <w:tcPr>
            <w:tcW w:w="1956" w:type="dxa"/>
            <w:noWrap/>
            <w:hideMark/>
          </w:tcPr>
          <w:p w:rsidR="003507CC" w:rsidRPr="00482501" w:rsidP="00CB1C05" w14:paraId="1C85BB37" w14:textId="77777777">
            <w:pPr>
              <w:pStyle w:val="LTableTextAbt"/>
              <w:rPr>
                <w:rFonts w:ascii="Times New Roman" w:hAnsi="Times New Roman" w:cs="Times New Roman"/>
                <w:b/>
                <w:bCs w:val="0"/>
              </w:rPr>
            </w:pPr>
            <w:r w:rsidRPr="00482501">
              <w:rPr>
                <w:rFonts w:ascii="Times New Roman" w:hAnsi="Times New Roman" w:cs="Times New Roman"/>
                <w:b/>
                <w:bCs w:val="0"/>
              </w:rPr>
              <w:t>Asian</w:t>
            </w:r>
          </w:p>
        </w:tc>
        <w:tc>
          <w:tcPr>
            <w:tcW w:w="968" w:type="dxa"/>
            <w:noWrap/>
            <w:hideMark/>
          </w:tcPr>
          <w:p w:rsidR="003507CC" w:rsidRPr="00482501" w:rsidP="00CB1C05" w14:paraId="516BF164" w14:textId="77777777">
            <w:pPr>
              <w:pStyle w:val="RTableTextAbt"/>
              <w:rPr>
                <w:rFonts w:ascii="Times New Roman" w:hAnsi="Times New Roman" w:cs="Times New Roman"/>
              </w:rPr>
            </w:pPr>
            <w:r w:rsidRPr="00482501">
              <w:rPr>
                <w:rFonts w:ascii="Times New Roman" w:hAnsi="Times New Roman" w:cs="Times New Roman"/>
              </w:rPr>
              <w:t>5.6%</w:t>
            </w:r>
          </w:p>
        </w:tc>
        <w:tc>
          <w:tcPr>
            <w:tcW w:w="801" w:type="dxa"/>
            <w:noWrap/>
            <w:hideMark/>
          </w:tcPr>
          <w:p w:rsidR="003507CC" w:rsidRPr="00482501" w:rsidP="00CB1C05" w14:paraId="35185CF3" w14:textId="77777777">
            <w:pPr>
              <w:pStyle w:val="RTableTextAbt"/>
              <w:rPr>
                <w:rFonts w:ascii="Times New Roman" w:hAnsi="Times New Roman" w:cs="Times New Roman"/>
              </w:rPr>
            </w:pPr>
            <w:r w:rsidRPr="00482501">
              <w:rPr>
                <w:rFonts w:ascii="Times New Roman" w:hAnsi="Times New Roman" w:cs="Times New Roman"/>
              </w:rPr>
              <w:t>1.2%</w:t>
            </w:r>
          </w:p>
        </w:tc>
        <w:tc>
          <w:tcPr>
            <w:tcW w:w="1865" w:type="dxa"/>
            <w:noWrap/>
            <w:hideMark/>
          </w:tcPr>
          <w:p w:rsidR="003507CC" w:rsidRPr="00482501" w:rsidP="00CB1C05" w14:paraId="02B2A508" w14:textId="77777777">
            <w:pPr>
              <w:pStyle w:val="RTableTextAbt"/>
              <w:rPr>
                <w:rFonts w:ascii="Times New Roman" w:hAnsi="Times New Roman" w:cs="Times New Roman"/>
              </w:rPr>
            </w:pPr>
            <w:r w:rsidRPr="00482501">
              <w:rPr>
                <w:rFonts w:ascii="Times New Roman" w:hAnsi="Times New Roman" w:cs="Times New Roman"/>
              </w:rPr>
              <w:t>6.8%</w:t>
            </w:r>
          </w:p>
        </w:tc>
        <w:tc>
          <w:tcPr>
            <w:tcW w:w="1865" w:type="dxa"/>
            <w:noWrap/>
            <w:hideMark/>
          </w:tcPr>
          <w:p w:rsidR="003507CC" w:rsidRPr="00482501" w:rsidP="00CB1C05" w14:paraId="1A71D3B7" w14:textId="77777777">
            <w:pPr>
              <w:pStyle w:val="RTableTextAbt"/>
              <w:rPr>
                <w:rFonts w:ascii="Times New Roman" w:hAnsi="Times New Roman" w:cs="Times New Roman"/>
              </w:rPr>
            </w:pPr>
            <w:r w:rsidRPr="00482501">
              <w:rPr>
                <w:rFonts w:ascii="Times New Roman" w:hAnsi="Times New Roman" w:cs="Times New Roman"/>
              </w:rPr>
              <w:t>8.0%</w:t>
            </w:r>
          </w:p>
        </w:tc>
        <w:tc>
          <w:tcPr>
            <w:tcW w:w="1545" w:type="dxa"/>
            <w:noWrap/>
            <w:hideMark/>
          </w:tcPr>
          <w:p w:rsidR="003507CC" w:rsidRPr="00482501" w:rsidP="00CB1C05" w14:paraId="1BD3C29E" w14:textId="77777777">
            <w:pPr>
              <w:pStyle w:val="RTableTextAbt"/>
              <w:rPr>
                <w:rFonts w:ascii="Times New Roman" w:hAnsi="Times New Roman" w:cs="Times New Roman"/>
              </w:rPr>
            </w:pPr>
            <w:r w:rsidRPr="00482501">
              <w:rPr>
                <w:rFonts w:ascii="Times New Roman" w:hAnsi="Times New Roman" w:cs="Times New Roman"/>
              </w:rPr>
              <w:t>8.1%</w:t>
            </w:r>
          </w:p>
        </w:tc>
      </w:tr>
      <w:tr w14:paraId="7306EBB2" w14:textId="77777777" w:rsidTr="000A0592">
        <w:tblPrEx>
          <w:tblW w:w="0" w:type="auto"/>
          <w:tblLook w:val="04A0"/>
        </w:tblPrEx>
        <w:trPr>
          <w:trHeight w:val="300"/>
        </w:trPr>
        <w:tc>
          <w:tcPr>
            <w:tcW w:w="1956" w:type="dxa"/>
            <w:noWrap/>
            <w:hideMark/>
          </w:tcPr>
          <w:p w:rsidR="003507CC" w:rsidRPr="00482501" w:rsidP="00CB1C05" w14:paraId="4A481EE0" w14:textId="77777777">
            <w:pPr>
              <w:pStyle w:val="LTableTextAbt"/>
              <w:rPr>
                <w:rFonts w:ascii="Times New Roman" w:hAnsi="Times New Roman" w:cs="Times New Roman"/>
                <w:b/>
                <w:bCs w:val="0"/>
              </w:rPr>
            </w:pPr>
            <w:r w:rsidRPr="00482501">
              <w:rPr>
                <w:rFonts w:ascii="Times New Roman" w:hAnsi="Times New Roman" w:cs="Times New Roman"/>
                <w:b/>
                <w:bCs w:val="0"/>
              </w:rPr>
              <w:t>Pacific Islander</w:t>
            </w:r>
          </w:p>
        </w:tc>
        <w:tc>
          <w:tcPr>
            <w:tcW w:w="968" w:type="dxa"/>
            <w:noWrap/>
            <w:hideMark/>
          </w:tcPr>
          <w:p w:rsidR="003507CC" w:rsidRPr="00482501" w:rsidP="00CB1C05" w14:paraId="4BD5570F" w14:textId="77777777">
            <w:pPr>
              <w:pStyle w:val="RTableTextAbt"/>
              <w:rPr>
                <w:rFonts w:ascii="Times New Roman" w:hAnsi="Times New Roman" w:cs="Times New Roman"/>
              </w:rPr>
            </w:pPr>
            <w:r w:rsidRPr="00482501">
              <w:rPr>
                <w:rFonts w:ascii="Times New Roman" w:hAnsi="Times New Roman" w:cs="Times New Roman"/>
              </w:rPr>
              <w:t>0.2%</w:t>
            </w:r>
          </w:p>
        </w:tc>
        <w:tc>
          <w:tcPr>
            <w:tcW w:w="801" w:type="dxa"/>
            <w:noWrap/>
            <w:hideMark/>
          </w:tcPr>
          <w:p w:rsidR="003507CC" w:rsidRPr="00482501" w:rsidP="00CB1C05" w14:paraId="5279B290" w14:textId="77777777">
            <w:pPr>
              <w:pStyle w:val="RTableTextAbt"/>
              <w:rPr>
                <w:rFonts w:ascii="Times New Roman" w:hAnsi="Times New Roman" w:cs="Times New Roman"/>
              </w:rPr>
            </w:pPr>
            <w:r w:rsidRPr="00482501">
              <w:rPr>
                <w:rFonts w:ascii="Times New Roman" w:hAnsi="Times New Roman" w:cs="Times New Roman"/>
              </w:rPr>
              <w:t>0.1%</w:t>
            </w:r>
          </w:p>
        </w:tc>
        <w:tc>
          <w:tcPr>
            <w:tcW w:w="1865" w:type="dxa"/>
            <w:noWrap/>
            <w:hideMark/>
          </w:tcPr>
          <w:p w:rsidR="003507CC" w:rsidRPr="00482501" w:rsidP="00CB1C05" w14:paraId="21C42F88" w14:textId="77777777">
            <w:pPr>
              <w:pStyle w:val="RTableTextAbt"/>
              <w:rPr>
                <w:rFonts w:ascii="Times New Roman" w:hAnsi="Times New Roman" w:cs="Times New Roman"/>
              </w:rPr>
            </w:pPr>
            <w:r w:rsidRPr="00482501">
              <w:rPr>
                <w:rFonts w:ascii="Times New Roman" w:hAnsi="Times New Roman" w:cs="Times New Roman"/>
              </w:rPr>
              <w:t>0.1%</w:t>
            </w:r>
          </w:p>
        </w:tc>
        <w:tc>
          <w:tcPr>
            <w:tcW w:w="1865" w:type="dxa"/>
            <w:noWrap/>
            <w:hideMark/>
          </w:tcPr>
          <w:p w:rsidR="003507CC" w:rsidRPr="00482501" w:rsidP="00CB1C05" w14:paraId="7E60397D" w14:textId="77777777">
            <w:pPr>
              <w:pStyle w:val="RTableTextAbt"/>
              <w:rPr>
                <w:rFonts w:ascii="Times New Roman" w:hAnsi="Times New Roman" w:cs="Times New Roman"/>
              </w:rPr>
            </w:pPr>
            <w:r w:rsidRPr="00482501">
              <w:rPr>
                <w:rFonts w:ascii="Times New Roman" w:hAnsi="Times New Roman" w:cs="Times New Roman"/>
              </w:rPr>
              <w:t>0.2%</w:t>
            </w:r>
          </w:p>
        </w:tc>
        <w:tc>
          <w:tcPr>
            <w:tcW w:w="1545" w:type="dxa"/>
            <w:noWrap/>
            <w:hideMark/>
          </w:tcPr>
          <w:p w:rsidR="003507CC" w:rsidRPr="00482501" w:rsidP="00CB1C05" w14:paraId="4C8A5C62" w14:textId="77777777">
            <w:pPr>
              <w:pStyle w:val="RTableTextAbt"/>
              <w:rPr>
                <w:rFonts w:ascii="Times New Roman" w:hAnsi="Times New Roman" w:cs="Times New Roman"/>
              </w:rPr>
            </w:pPr>
            <w:r w:rsidRPr="00482501">
              <w:rPr>
                <w:rFonts w:ascii="Times New Roman" w:hAnsi="Times New Roman" w:cs="Times New Roman"/>
              </w:rPr>
              <w:t>0.2%</w:t>
            </w:r>
          </w:p>
        </w:tc>
      </w:tr>
      <w:tr w14:paraId="05FAE9B2" w14:textId="77777777" w:rsidTr="000A0592">
        <w:tblPrEx>
          <w:tblW w:w="0" w:type="auto"/>
          <w:tblLook w:val="04A0"/>
        </w:tblPrEx>
        <w:trPr>
          <w:trHeight w:val="300"/>
        </w:trPr>
        <w:tc>
          <w:tcPr>
            <w:tcW w:w="1956" w:type="dxa"/>
            <w:noWrap/>
            <w:hideMark/>
          </w:tcPr>
          <w:p w:rsidR="003507CC" w:rsidRPr="00482501" w:rsidP="00CB1C05" w14:paraId="6B8D1288" w14:textId="77777777">
            <w:pPr>
              <w:pStyle w:val="LTableTextAbt"/>
              <w:rPr>
                <w:rFonts w:ascii="Times New Roman" w:hAnsi="Times New Roman" w:cs="Times New Roman"/>
                <w:b/>
                <w:bCs w:val="0"/>
              </w:rPr>
            </w:pPr>
            <w:r w:rsidRPr="00482501">
              <w:rPr>
                <w:rFonts w:ascii="Times New Roman" w:hAnsi="Times New Roman" w:cs="Times New Roman"/>
                <w:b/>
                <w:bCs w:val="0"/>
              </w:rPr>
              <w:t>Other</w:t>
            </w:r>
          </w:p>
        </w:tc>
        <w:tc>
          <w:tcPr>
            <w:tcW w:w="968" w:type="dxa"/>
            <w:noWrap/>
            <w:hideMark/>
          </w:tcPr>
          <w:p w:rsidR="003507CC" w:rsidRPr="00482501" w:rsidP="00CB1C05" w14:paraId="1E0CE9D0" w14:textId="77777777">
            <w:pPr>
              <w:pStyle w:val="RTableTextAbt"/>
              <w:rPr>
                <w:rFonts w:ascii="Times New Roman" w:hAnsi="Times New Roman" w:cs="Times New Roman"/>
              </w:rPr>
            </w:pPr>
            <w:r w:rsidRPr="00482501">
              <w:rPr>
                <w:rFonts w:ascii="Times New Roman" w:hAnsi="Times New Roman" w:cs="Times New Roman"/>
              </w:rPr>
              <w:t>10.3%</w:t>
            </w:r>
          </w:p>
        </w:tc>
        <w:tc>
          <w:tcPr>
            <w:tcW w:w="801" w:type="dxa"/>
            <w:noWrap/>
            <w:hideMark/>
          </w:tcPr>
          <w:p w:rsidR="003507CC" w:rsidRPr="00482501" w:rsidP="00CB1C05" w14:paraId="70729485" w14:textId="77777777">
            <w:pPr>
              <w:pStyle w:val="RTableTextAbt"/>
              <w:rPr>
                <w:rFonts w:ascii="Times New Roman" w:hAnsi="Times New Roman" w:cs="Times New Roman"/>
              </w:rPr>
            </w:pPr>
            <w:r w:rsidRPr="00482501">
              <w:rPr>
                <w:rFonts w:ascii="Times New Roman" w:hAnsi="Times New Roman" w:cs="Times New Roman"/>
              </w:rPr>
              <w:t>3.6%</w:t>
            </w:r>
          </w:p>
        </w:tc>
        <w:tc>
          <w:tcPr>
            <w:tcW w:w="1865" w:type="dxa"/>
            <w:noWrap/>
            <w:hideMark/>
          </w:tcPr>
          <w:p w:rsidR="003507CC" w:rsidRPr="00482501" w:rsidP="00CB1C05" w14:paraId="76B8A8DA" w14:textId="77777777">
            <w:pPr>
              <w:pStyle w:val="RTableTextAbt"/>
              <w:rPr>
                <w:rFonts w:ascii="Times New Roman" w:hAnsi="Times New Roman" w:cs="Times New Roman"/>
              </w:rPr>
            </w:pPr>
            <w:r w:rsidRPr="00482501">
              <w:rPr>
                <w:rFonts w:ascii="Times New Roman" w:hAnsi="Times New Roman" w:cs="Times New Roman"/>
              </w:rPr>
              <w:t>14.2%</w:t>
            </w:r>
          </w:p>
        </w:tc>
        <w:tc>
          <w:tcPr>
            <w:tcW w:w="1865" w:type="dxa"/>
            <w:noWrap/>
            <w:hideMark/>
          </w:tcPr>
          <w:p w:rsidR="003507CC" w:rsidRPr="00482501" w:rsidP="00CB1C05" w14:paraId="25329AD3" w14:textId="77777777">
            <w:pPr>
              <w:pStyle w:val="RTableTextAbt"/>
              <w:rPr>
                <w:rFonts w:ascii="Times New Roman" w:hAnsi="Times New Roman" w:cs="Times New Roman"/>
              </w:rPr>
            </w:pPr>
            <w:r w:rsidRPr="00482501">
              <w:rPr>
                <w:rFonts w:ascii="Times New Roman" w:hAnsi="Times New Roman" w:cs="Times New Roman"/>
              </w:rPr>
              <w:t>14.6%</w:t>
            </w:r>
          </w:p>
        </w:tc>
        <w:tc>
          <w:tcPr>
            <w:tcW w:w="1545" w:type="dxa"/>
            <w:noWrap/>
            <w:hideMark/>
          </w:tcPr>
          <w:p w:rsidR="003507CC" w:rsidRPr="00482501" w:rsidP="00CB1C05" w14:paraId="216A4C39" w14:textId="77777777">
            <w:pPr>
              <w:pStyle w:val="RTableTextAbt"/>
              <w:rPr>
                <w:rFonts w:ascii="Times New Roman" w:hAnsi="Times New Roman" w:cs="Times New Roman"/>
              </w:rPr>
            </w:pPr>
            <w:r w:rsidRPr="00482501">
              <w:rPr>
                <w:rFonts w:ascii="Times New Roman" w:hAnsi="Times New Roman" w:cs="Times New Roman"/>
              </w:rPr>
              <w:t>14.9%</w:t>
            </w:r>
          </w:p>
        </w:tc>
      </w:tr>
      <w:tr w14:paraId="11056759" w14:textId="77777777" w:rsidTr="000A0592">
        <w:tblPrEx>
          <w:tblW w:w="0" w:type="auto"/>
          <w:tblLook w:val="04A0"/>
        </w:tblPrEx>
        <w:trPr>
          <w:trHeight w:val="300"/>
        </w:trPr>
        <w:tc>
          <w:tcPr>
            <w:tcW w:w="1956" w:type="dxa"/>
            <w:noWrap/>
            <w:hideMark/>
          </w:tcPr>
          <w:p w:rsidR="003507CC" w:rsidRPr="00482501" w:rsidP="00CB1C05" w14:paraId="05E413FB" w14:textId="77777777">
            <w:pPr>
              <w:pStyle w:val="LTableTextAbt"/>
              <w:rPr>
                <w:rFonts w:ascii="Times New Roman" w:hAnsi="Times New Roman" w:cs="Times New Roman"/>
                <w:b/>
                <w:bCs w:val="0"/>
              </w:rPr>
            </w:pPr>
            <w:r w:rsidRPr="00482501">
              <w:rPr>
                <w:rFonts w:ascii="Times New Roman" w:hAnsi="Times New Roman" w:cs="Times New Roman"/>
                <w:b/>
                <w:bCs w:val="0"/>
              </w:rPr>
              <w:t>Hispanic</w:t>
            </w:r>
          </w:p>
        </w:tc>
        <w:tc>
          <w:tcPr>
            <w:tcW w:w="968" w:type="dxa"/>
            <w:noWrap/>
            <w:hideMark/>
          </w:tcPr>
          <w:p w:rsidR="003507CC" w:rsidRPr="00482501" w:rsidP="00CB1C05" w14:paraId="19DF2E25" w14:textId="77777777">
            <w:pPr>
              <w:pStyle w:val="RTableTextAbt"/>
              <w:rPr>
                <w:rFonts w:ascii="Times New Roman" w:hAnsi="Times New Roman" w:cs="Times New Roman"/>
              </w:rPr>
            </w:pPr>
            <w:r w:rsidRPr="00482501">
              <w:rPr>
                <w:rFonts w:ascii="Times New Roman" w:hAnsi="Times New Roman" w:cs="Times New Roman"/>
              </w:rPr>
              <w:t>18.2%</w:t>
            </w:r>
          </w:p>
        </w:tc>
        <w:tc>
          <w:tcPr>
            <w:tcW w:w="801" w:type="dxa"/>
            <w:noWrap/>
            <w:hideMark/>
          </w:tcPr>
          <w:p w:rsidR="003507CC" w:rsidRPr="00482501" w:rsidP="00CB1C05" w14:paraId="21FA107E" w14:textId="77777777">
            <w:pPr>
              <w:pStyle w:val="RTableTextAbt"/>
              <w:rPr>
                <w:rFonts w:ascii="Times New Roman" w:hAnsi="Times New Roman" w:cs="Times New Roman"/>
              </w:rPr>
            </w:pPr>
            <w:r w:rsidRPr="00482501">
              <w:rPr>
                <w:rFonts w:ascii="Times New Roman" w:hAnsi="Times New Roman" w:cs="Times New Roman"/>
              </w:rPr>
              <w:t>2.4%</w:t>
            </w:r>
          </w:p>
        </w:tc>
        <w:tc>
          <w:tcPr>
            <w:tcW w:w="1865" w:type="dxa"/>
            <w:noWrap/>
            <w:hideMark/>
          </w:tcPr>
          <w:p w:rsidR="003507CC" w:rsidRPr="00482501" w:rsidP="00CB1C05" w14:paraId="11577D74" w14:textId="77777777">
            <w:pPr>
              <w:pStyle w:val="RTableTextAbt"/>
              <w:rPr>
                <w:rFonts w:ascii="Times New Roman" w:hAnsi="Times New Roman" w:cs="Times New Roman"/>
              </w:rPr>
            </w:pPr>
            <w:r w:rsidRPr="00482501">
              <w:rPr>
                <w:rFonts w:ascii="Times New Roman" w:hAnsi="Times New Roman" w:cs="Times New Roman"/>
              </w:rPr>
              <w:t>25.0%</w:t>
            </w:r>
          </w:p>
        </w:tc>
        <w:tc>
          <w:tcPr>
            <w:tcW w:w="1865" w:type="dxa"/>
            <w:noWrap/>
            <w:hideMark/>
          </w:tcPr>
          <w:p w:rsidR="003507CC" w:rsidRPr="00482501" w:rsidP="00CB1C05" w14:paraId="64749026" w14:textId="77777777">
            <w:pPr>
              <w:pStyle w:val="RTableTextAbt"/>
              <w:rPr>
                <w:rFonts w:ascii="Times New Roman" w:hAnsi="Times New Roman" w:cs="Times New Roman"/>
              </w:rPr>
            </w:pPr>
            <w:r w:rsidRPr="00482501">
              <w:rPr>
                <w:rFonts w:ascii="Times New Roman" w:hAnsi="Times New Roman" w:cs="Times New Roman"/>
              </w:rPr>
              <w:t>28.6%</w:t>
            </w:r>
          </w:p>
        </w:tc>
        <w:tc>
          <w:tcPr>
            <w:tcW w:w="1545" w:type="dxa"/>
            <w:noWrap/>
            <w:hideMark/>
          </w:tcPr>
          <w:p w:rsidR="003507CC" w:rsidRPr="00482501" w:rsidP="00CB1C05" w14:paraId="66CAE6CE" w14:textId="77777777">
            <w:pPr>
              <w:pStyle w:val="RTableTextAbt"/>
              <w:rPr>
                <w:rFonts w:ascii="Times New Roman" w:hAnsi="Times New Roman" w:cs="Times New Roman"/>
              </w:rPr>
            </w:pPr>
            <w:r w:rsidRPr="00482501">
              <w:rPr>
                <w:rFonts w:ascii="Times New Roman" w:hAnsi="Times New Roman" w:cs="Times New Roman"/>
              </w:rPr>
              <w:t>28.3%</w:t>
            </w:r>
          </w:p>
        </w:tc>
      </w:tr>
      <w:tr w14:paraId="4260DF12" w14:textId="77777777" w:rsidTr="000A0592">
        <w:tblPrEx>
          <w:tblW w:w="0" w:type="auto"/>
          <w:tblLook w:val="04A0"/>
        </w:tblPrEx>
        <w:trPr>
          <w:trHeight w:val="300"/>
        </w:trPr>
        <w:tc>
          <w:tcPr>
            <w:tcW w:w="1956" w:type="dxa"/>
            <w:noWrap/>
            <w:hideMark/>
          </w:tcPr>
          <w:p w:rsidR="003507CC" w:rsidRPr="00482501" w:rsidP="00CB1C05" w14:paraId="175A7423" w14:textId="77777777">
            <w:pPr>
              <w:pStyle w:val="LTableTextAbt"/>
              <w:rPr>
                <w:rFonts w:ascii="Times New Roman" w:hAnsi="Times New Roman" w:cs="Times New Roman"/>
                <w:b/>
                <w:bCs w:val="0"/>
              </w:rPr>
            </w:pPr>
            <w:r w:rsidRPr="00482501">
              <w:rPr>
                <w:rFonts w:ascii="Times New Roman" w:hAnsi="Times New Roman" w:cs="Times New Roman"/>
                <w:b/>
                <w:bCs w:val="0"/>
              </w:rPr>
              <w:t>2x Poverty Line</w:t>
            </w:r>
          </w:p>
        </w:tc>
        <w:tc>
          <w:tcPr>
            <w:tcW w:w="968" w:type="dxa"/>
            <w:noWrap/>
            <w:hideMark/>
          </w:tcPr>
          <w:p w:rsidR="003507CC" w:rsidRPr="00482501" w:rsidP="00CB1C05" w14:paraId="04261C0A" w14:textId="77777777">
            <w:pPr>
              <w:pStyle w:val="RTableTextAbt"/>
              <w:rPr>
                <w:rFonts w:ascii="Times New Roman" w:hAnsi="Times New Roman" w:cs="Times New Roman"/>
              </w:rPr>
            </w:pPr>
            <w:r w:rsidRPr="00482501">
              <w:rPr>
                <w:rFonts w:ascii="Times New Roman" w:hAnsi="Times New Roman" w:cs="Times New Roman"/>
              </w:rPr>
              <w:t>29.8%</w:t>
            </w:r>
          </w:p>
        </w:tc>
        <w:tc>
          <w:tcPr>
            <w:tcW w:w="801" w:type="dxa"/>
            <w:noWrap/>
            <w:hideMark/>
          </w:tcPr>
          <w:p w:rsidR="003507CC" w:rsidRPr="00482501" w:rsidP="00CB1C05" w14:paraId="450E5D63" w14:textId="77777777">
            <w:pPr>
              <w:pStyle w:val="RTableTextAbt"/>
              <w:rPr>
                <w:rFonts w:ascii="Times New Roman" w:hAnsi="Times New Roman" w:cs="Times New Roman"/>
              </w:rPr>
            </w:pPr>
            <w:r w:rsidRPr="00482501">
              <w:rPr>
                <w:rFonts w:ascii="Times New Roman" w:hAnsi="Times New Roman" w:cs="Times New Roman"/>
              </w:rPr>
              <w:t>26.0%</w:t>
            </w:r>
          </w:p>
        </w:tc>
        <w:tc>
          <w:tcPr>
            <w:tcW w:w="1865" w:type="dxa"/>
            <w:noWrap/>
            <w:hideMark/>
          </w:tcPr>
          <w:p w:rsidR="003507CC" w:rsidRPr="00482501" w:rsidP="00CB1C05" w14:paraId="532169D1" w14:textId="77777777">
            <w:pPr>
              <w:pStyle w:val="RTableTextAbt"/>
              <w:rPr>
                <w:rFonts w:ascii="Times New Roman" w:hAnsi="Times New Roman" w:cs="Times New Roman"/>
              </w:rPr>
            </w:pPr>
            <w:r w:rsidRPr="00482501">
              <w:rPr>
                <w:rFonts w:ascii="Times New Roman" w:hAnsi="Times New Roman" w:cs="Times New Roman"/>
              </w:rPr>
              <w:t>36.7%</w:t>
            </w:r>
          </w:p>
        </w:tc>
        <w:tc>
          <w:tcPr>
            <w:tcW w:w="1865" w:type="dxa"/>
            <w:noWrap/>
            <w:hideMark/>
          </w:tcPr>
          <w:p w:rsidR="003507CC" w:rsidRPr="00482501" w:rsidP="00CB1C05" w14:paraId="43E5625F" w14:textId="77777777">
            <w:pPr>
              <w:pStyle w:val="RTableTextAbt"/>
              <w:rPr>
                <w:rFonts w:ascii="Times New Roman" w:hAnsi="Times New Roman" w:cs="Times New Roman"/>
              </w:rPr>
            </w:pPr>
            <w:r w:rsidRPr="00482501">
              <w:rPr>
                <w:rFonts w:ascii="Times New Roman" w:hAnsi="Times New Roman" w:cs="Times New Roman"/>
              </w:rPr>
              <w:t>35.6%</w:t>
            </w:r>
          </w:p>
        </w:tc>
        <w:tc>
          <w:tcPr>
            <w:tcW w:w="1545" w:type="dxa"/>
            <w:noWrap/>
            <w:hideMark/>
          </w:tcPr>
          <w:p w:rsidR="003507CC" w:rsidRPr="00482501" w:rsidP="00CB1C05" w14:paraId="51FBC27C" w14:textId="77777777">
            <w:pPr>
              <w:pStyle w:val="RTableTextAbt"/>
              <w:rPr>
                <w:rFonts w:ascii="Times New Roman" w:hAnsi="Times New Roman" w:cs="Times New Roman"/>
              </w:rPr>
            </w:pPr>
            <w:r w:rsidRPr="00482501">
              <w:rPr>
                <w:rFonts w:ascii="Times New Roman" w:hAnsi="Times New Roman" w:cs="Times New Roman"/>
              </w:rPr>
              <w:t>34.0%</w:t>
            </w:r>
          </w:p>
        </w:tc>
      </w:tr>
      <w:tr w14:paraId="173BD81A" w14:textId="77777777" w:rsidTr="000A0592">
        <w:tblPrEx>
          <w:tblW w:w="0" w:type="auto"/>
          <w:tblLook w:val="04A0"/>
        </w:tblPrEx>
        <w:trPr>
          <w:trHeight w:val="300"/>
        </w:trPr>
        <w:tc>
          <w:tcPr>
            <w:tcW w:w="1956" w:type="dxa"/>
            <w:noWrap/>
            <w:hideMark/>
          </w:tcPr>
          <w:p w:rsidR="003507CC" w:rsidRPr="00482501" w:rsidP="00CB1C05" w14:paraId="195A8F15" w14:textId="77777777">
            <w:pPr>
              <w:pStyle w:val="LTableTextAbt"/>
              <w:rPr>
                <w:rFonts w:ascii="Times New Roman" w:hAnsi="Times New Roman" w:cs="Times New Roman"/>
                <w:b/>
                <w:bCs w:val="0"/>
              </w:rPr>
            </w:pPr>
            <w:r w:rsidRPr="00482501">
              <w:rPr>
                <w:rFonts w:ascii="Times New Roman" w:hAnsi="Times New Roman" w:cs="Times New Roman"/>
                <w:b/>
                <w:bCs w:val="0"/>
              </w:rPr>
              <w:t>Below Poverty Line</w:t>
            </w:r>
          </w:p>
        </w:tc>
        <w:tc>
          <w:tcPr>
            <w:tcW w:w="968" w:type="dxa"/>
            <w:noWrap/>
            <w:hideMark/>
          </w:tcPr>
          <w:p w:rsidR="003507CC" w:rsidRPr="00482501" w:rsidP="00CB1C05" w14:paraId="422FCE6D" w14:textId="77777777">
            <w:pPr>
              <w:pStyle w:val="RTableTextAbt"/>
              <w:rPr>
                <w:rFonts w:ascii="Times New Roman" w:hAnsi="Times New Roman" w:cs="Times New Roman"/>
              </w:rPr>
            </w:pPr>
            <w:r w:rsidRPr="00482501">
              <w:rPr>
                <w:rFonts w:ascii="Times New Roman" w:hAnsi="Times New Roman" w:cs="Times New Roman"/>
              </w:rPr>
              <w:t>12.8%</w:t>
            </w:r>
          </w:p>
        </w:tc>
        <w:tc>
          <w:tcPr>
            <w:tcW w:w="801" w:type="dxa"/>
            <w:noWrap/>
            <w:hideMark/>
          </w:tcPr>
          <w:p w:rsidR="003507CC" w:rsidRPr="00482501" w:rsidP="00CB1C05" w14:paraId="3F0F1579" w14:textId="77777777">
            <w:pPr>
              <w:pStyle w:val="RTableTextAbt"/>
              <w:rPr>
                <w:rFonts w:ascii="Times New Roman" w:hAnsi="Times New Roman" w:cs="Times New Roman"/>
              </w:rPr>
            </w:pPr>
            <w:r w:rsidRPr="00482501">
              <w:rPr>
                <w:rFonts w:ascii="Times New Roman" w:hAnsi="Times New Roman" w:cs="Times New Roman"/>
              </w:rPr>
              <w:t>9.6%</w:t>
            </w:r>
          </w:p>
        </w:tc>
        <w:tc>
          <w:tcPr>
            <w:tcW w:w="1865" w:type="dxa"/>
            <w:noWrap/>
            <w:hideMark/>
          </w:tcPr>
          <w:p w:rsidR="003507CC" w:rsidRPr="00482501" w:rsidP="00CB1C05" w14:paraId="40B78FAF" w14:textId="77777777">
            <w:pPr>
              <w:pStyle w:val="RTableTextAbt"/>
              <w:rPr>
                <w:rFonts w:ascii="Times New Roman" w:hAnsi="Times New Roman" w:cs="Times New Roman"/>
              </w:rPr>
            </w:pPr>
            <w:r w:rsidRPr="00482501">
              <w:rPr>
                <w:rFonts w:ascii="Times New Roman" w:hAnsi="Times New Roman" w:cs="Times New Roman"/>
              </w:rPr>
              <w:t>16.3%</w:t>
            </w:r>
          </w:p>
        </w:tc>
        <w:tc>
          <w:tcPr>
            <w:tcW w:w="1865" w:type="dxa"/>
            <w:noWrap/>
            <w:hideMark/>
          </w:tcPr>
          <w:p w:rsidR="003507CC" w:rsidRPr="00482501" w:rsidP="00CB1C05" w14:paraId="5D100669" w14:textId="77777777">
            <w:pPr>
              <w:pStyle w:val="RTableTextAbt"/>
              <w:rPr>
                <w:rFonts w:ascii="Times New Roman" w:hAnsi="Times New Roman" w:cs="Times New Roman"/>
              </w:rPr>
            </w:pPr>
            <w:r w:rsidRPr="00482501">
              <w:rPr>
                <w:rFonts w:ascii="Times New Roman" w:hAnsi="Times New Roman" w:cs="Times New Roman"/>
              </w:rPr>
              <w:t>16.1%</w:t>
            </w:r>
          </w:p>
        </w:tc>
        <w:tc>
          <w:tcPr>
            <w:tcW w:w="1545" w:type="dxa"/>
            <w:noWrap/>
            <w:hideMark/>
          </w:tcPr>
          <w:p w:rsidR="003507CC" w:rsidRPr="00482501" w:rsidP="00CB1C05" w14:paraId="4AD2E22E" w14:textId="77777777">
            <w:pPr>
              <w:pStyle w:val="RTableTextAbt"/>
              <w:rPr>
                <w:rFonts w:ascii="Times New Roman" w:hAnsi="Times New Roman" w:cs="Times New Roman"/>
              </w:rPr>
            </w:pPr>
            <w:r w:rsidRPr="00482501">
              <w:rPr>
                <w:rFonts w:ascii="Times New Roman" w:hAnsi="Times New Roman" w:cs="Times New Roman"/>
              </w:rPr>
              <w:t>15.5%</w:t>
            </w:r>
          </w:p>
        </w:tc>
      </w:tr>
      <w:tr w14:paraId="5CBB8E01" w14:textId="77777777" w:rsidTr="000A0592">
        <w:tblPrEx>
          <w:tblW w:w="0" w:type="auto"/>
          <w:tblLook w:val="04A0"/>
        </w:tblPrEx>
        <w:trPr>
          <w:trHeight w:val="300"/>
        </w:trPr>
        <w:tc>
          <w:tcPr>
            <w:tcW w:w="1956" w:type="dxa"/>
            <w:noWrap/>
            <w:hideMark/>
          </w:tcPr>
          <w:p w:rsidR="003507CC" w:rsidRPr="00482501" w:rsidP="00CB1C05" w14:paraId="6DDE2BAB" w14:textId="77777777">
            <w:pPr>
              <w:pStyle w:val="LTableTextAbt"/>
              <w:rPr>
                <w:rFonts w:ascii="Times New Roman" w:hAnsi="Times New Roman" w:cs="Times New Roman"/>
                <w:b/>
                <w:bCs w:val="0"/>
              </w:rPr>
            </w:pPr>
            <w:r w:rsidRPr="00482501">
              <w:rPr>
                <w:rFonts w:ascii="Times New Roman" w:hAnsi="Times New Roman" w:cs="Times New Roman"/>
                <w:b/>
                <w:bCs w:val="0"/>
              </w:rPr>
              <w:t xml:space="preserve">Total Population </w:t>
            </w:r>
          </w:p>
        </w:tc>
        <w:tc>
          <w:tcPr>
            <w:tcW w:w="968" w:type="dxa"/>
            <w:noWrap/>
            <w:hideMark/>
          </w:tcPr>
          <w:p w:rsidR="003507CC" w:rsidRPr="00482501" w:rsidP="00CB1C05" w14:paraId="7F3E313C" w14:textId="77777777">
            <w:pPr>
              <w:pStyle w:val="RTableTextAbt"/>
              <w:rPr>
                <w:rFonts w:ascii="Times New Roman" w:hAnsi="Times New Roman" w:cs="Times New Roman"/>
              </w:rPr>
            </w:pPr>
          </w:p>
        </w:tc>
        <w:tc>
          <w:tcPr>
            <w:tcW w:w="801" w:type="dxa"/>
            <w:noWrap/>
            <w:hideMark/>
          </w:tcPr>
          <w:p w:rsidR="003507CC" w:rsidRPr="00482501" w:rsidP="00CB1C05" w14:paraId="0FF3BD37" w14:textId="77777777">
            <w:pPr>
              <w:pStyle w:val="RTableTextAbt"/>
              <w:rPr>
                <w:rFonts w:ascii="Times New Roman" w:hAnsi="Times New Roman" w:cs="Times New Roman"/>
              </w:rPr>
            </w:pPr>
          </w:p>
        </w:tc>
        <w:tc>
          <w:tcPr>
            <w:tcW w:w="1865" w:type="dxa"/>
            <w:noWrap/>
            <w:hideMark/>
          </w:tcPr>
          <w:p w:rsidR="003507CC" w:rsidRPr="00482501" w:rsidP="00CB1C05" w14:paraId="14AEA88C" w14:textId="77777777">
            <w:pPr>
              <w:pStyle w:val="RTableTextAbt"/>
              <w:rPr>
                <w:rFonts w:ascii="Times New Roman" w:hAnsi="Times New Roman" w:cs="Times New Roman"/>
              </w:rPr>
            </w:pPr>
            <w:r w:rsidRPr="00482501">
              <w:rPr>
                <w:rFonts w:ascii="Times New Roman" w:hAnsi="Times New Roman" w:cs="Times New Roman"/>
              </w:rPr>
              <w:t>742,767</w:t>
            </w:r>
          </w:p>
        </w:tc>
        <w:tc>
          <w:tcPr>
            <w:tcW w:w="1865" w:type="dxa"/>
            <w:noWrap/>
            <w:hideMark/>
          </w:tcPr>
          <w:p w:rsidR="003507CC" w:rsidRPr="00482501" w:rsidP="00CB1C05" w14:paraId="0B84B3DE" w14:textId="77777777">
            <w:pPr>
              <w:pStyle w:val="RTableTextAbt"/>
              <w:rPr>
                <w:rFonts w:ascii="Times New Roman" w:hAnsi="Times New Roman" w:cs="Times New Roman"/>
              </w:rPr>
            </w:pPr>
            <w:r w:rsidRPr="00482501">
              <w:rPr>
                <w:rFonts w:ascii="Times New Roman" w:hAnsi="Times New Roman" w:cs="Times New Roman"/>
              </w:rPr>
              <w:t>9,153,103</w:t>
            </w:r>
          </w:p>
        </w:tc>
        <w:tc>
          <w:tcPr>
            <w:tcW w:w="1545" w:type="dxa"/>
            <w:noWrap/>
            <w:hideMark/>
          </w:tcPr>
          <w:p w:rsidR="003507CC" w:rsidRPr="00482501" w:rsidP="00CB1C05" w14:paraId="7CF4F72E" w14:textId="77777777">
            <w:pPr>
              <w:pStyle w:val="RTableTextAbt"/>
              <w:rPr>
                <w:rFonts w:ascii="Times New Roman" w:hAnsi="Times New Roman" w:cs="Times New Roman"/>
              </w:rPr>
            </w:pPr>
            <w:r w:rsidRPr="00482501">
              <w:rPr>
                <w:rFonts w:ascii="Times New Roman" w:hAnsi="Times New Roman" w:cs="Times New Roman"/>
              </w:rPr>
              <w:t>24,741,152</w:t>
            </w:r>
          </w:p>
        </w:tc>
      </w:tr>
      <w:tr w14:paraId="370B10FB" w14:textId="77777777" w:rsidTr="000A0592">
        <w:tblPrEx>
          <w:tblW w:w="0" w:type="auto"/>
          <w:tblLook w:val="04A0"/>
        </w:tblPrEx>
        <w:trPr>
          <w:trHeight w:val="300"/>
        </w:trPr>
        <w:tc>
          <w:tcPr>
            <w:tcW w:w="1956" w:type="dxa"/>
            <w:noWrap/>
            <w:hideMark/>
          </w:tcPr>
          <w:p w:rsidR="003507CC" w:rsidRPr="00CD48B1" w:rsidP="00CB1C05" w14:paraId="2243A497" w14:textId="77777777">
            <w:pPr>
              <w:pStyle w:val="LTableTextAbt"/>
              <w:rPr>
                <w:rFonts w:ascii="Times New Roman" w:hAnsi="Times New Roman" w:cs="Times New Roman"/>
                <w:b/>
                <w:bCs w:val="0"/>
                <w:vertAlign w:val="superscript"/>
              </w:rPr>
            </w:pPr>
            <w:r w:rsidRPr="00482501">
              <w:rPr>
                <w:rFonts w:ascii="Times New Roman" w:hAnsi="Times New Roman" w:cs="Times New Roman"/>
                <w:b/>
                <w:bCs w:val="0"/>
              </w:rPr>
              <w:t>NATA Cancer Risk</w:t>
            </w:r>
            <w:r w:rsidR="000A0592">
              <w:rPr>
                <w:rFonts w:ascii="Times New Roman" w:hAnsi="Times New Roman" w:cs="Times New Roman"/>
                <w:b/>
                <w:bCs w:val="0"/>
                <w:vertAlign w:val="superscript"/>
              </w:rPr>
              <w:t>1</w:t>
            </w:r>
          </w:p>
        </w:tc>
        <w:tc>
          <w:tcPr>
            <w:tcW w:w="968" w:type="dxa"/>
            <w:noWrap/>
            <w:hideMark/>
          </w:tcPr>
          <w:p w:rsidR="003507CC" w:rsidRPr="00482501" w:rsidP="00CB1C05" w14:paraId="180E01BC" w14:textId="77777777">
            <w:pPr>
              <w:pStyle w:val="RTableTextAbt"/>
              <w:rPr>
                <w:rFonts w:ascii="Times New Roman" w:hAnsi="Times New Roman" w:cs="Times New Roman"/>
              </w:rPr>
            </w:pPr>
            <w:r>
              <w:rPr>
                <w:rFonts w:ascii="Times New Roman" w:hAnsi="Times New Roman" w:cs="Times New Roman"/>
              </w:rPr>
              <w:t>30</w:t>
            </w:r>
          </w:p>
        </w:tc>
        <w:tc>
          <w:tcPr>
            <w:tcW w:w="801" w:type="dxa"/>
            <w:noWrap/>
            <w:hideMark/>
          </w:tcPr>
          <w:p w:rsidR="003507CC" w:rsidRPr="00482501" w:rsidP="00CB1C05" w14:paraId="6C654AB5" w14:textId="77777777">
            <w:pPr>
              <w:pStyle w:val="RTableTextAbt"/>
              <w:rPr>
                <w:rFonts w:ascii="Times New Roman" w:hAnsi="Times New Roman" w:cs="Times New Roman"/>
              </w:rPr>
            </w:pPr>
          </w:p>
        </w:tc>
        <w:tc>
          <w:tcPr>
            <w:tcW w:w="1865" w:type="dxa"/>
            <w:noWrap/>
            <w:hideMark/>
          </w:tcPr>
          <w:p w:rsidR="003507CC" w:rsidRPr="00482501" w:rsidP="00CB1C05" w14:paraId="04EFF18D" w14:textId="77777777">
            <w:pPr>
              <w:pStyle w:val="RTableTextAbt"/>
              <w:rPr>
                <w:rFonts w:ascii="Times New Roman" w:hAnsi="Times New Roman" w:cs="Times New Roman"/>
              </w:rPr>
            </w:pPr>
            <w:r w:rsidRPr="00482501">
              <w:rPr>
                <w:rFonts w:ascii="Times New Roman" w:hAnsi="Times New Roman" w:cs="Times New Roman"/>
              </w:rPr>
              <w:t>37</w:t>
            </w:r>
          </w:p>
        </w:tc>
        <w:tc>
          <w:tcPr>
            <w:tcW w:w="1865" w:type="dxa"/>
            <w:noWrap/>
            <w:hideMark/>
          </w:tcPr>
          <w:p w:rsidR="003507CC" w:rsidRPr="00482501" w:rsidP="00CB1C05" w14:paraId="04126201" w14:textId="77777777">
            <w:pPr>
              <w:pStyle w:val="RTableTextAbt"/>
              <w:rPr>
                <w:rFonts w:ascii="Times New Roman" w:hAnsi="Times New Roman" w:cs="Times New Roman"/>
              </w:rPr>
            </w:pPr>
            <w:r w:rsidRPr="00482501">
              <w:rPr>
                <w:rFonts w:ascii="Times New Roman" w:hAnsi="Times New Roman" w:cs="Times New Roman"/>
              </w:rPr>
              <w:t>35</w:t>
            </w:r>
          </w:p>
        </w:tc>
        <w:tc>
          <w:tcPr>
            <w:tcW w:w="1545" w:type="dxa"/>
            <w:noWrap/>
            <w:hideMark/>
          </w:tcPr>
          <w:p w:rsidR="003507CC" w:rsidRPr="00482501" w:rsidP="00CB1C05" w14:paraId="5046612E" w14:textId="77777777">
            <w:pPr>
              <w:pStyle w:val="RTableTextAbt"/>
              <w:rPr>
                <w:rFonts w:ascii="Times New Roman" w:hAnsi="Times New Roman" w:cs="Times New Roman"/>
              </w:rPr>
            </w:pPr>
            <w:r w:rsidRPr="00482501">
              <w:rPr>
                <w:rFonts w:ascii="Times New Roman" w:hAnsi="Times New Roman" w:cs="Times New Roman"/>
              </w:rPr>
              <w:t>34</w:t>
            </w:r>
          </w:p>
        </w:tc>
      </w:tr>
      <w:tr w14:paraId="0EFFAA48" w14:textId="77777777" w:rsidTr="000A0592">
        <w:tblPrEx>
          <w:tblW w:w="0" w:type="auto"/>
          <w:tblLook w:val="04A0"/>
        </w:tblPrEx>
        <w:trPr>
          <w:trHeight w:val="300"/>
        </w:trPr>
        <w:tc>
          <w:tcPr>
            <w:tcW w:w="1956" w:type="dxa"/>
            <w:noWrap/>
          </w:tcPr>
          <w:p w:rsidR="000A0592" w:rsidP="00CB1C05" w14:paraId="3E973CE8" w14:textId="77777777">
            <w:pPr>
              <w:pStyle w:val="LTableTextAbt"/>
              <w:rPr>
                <w:rFonts w:ascii="Times New Roman" w:hAnsi="Times New Roman" w:cs="Times New Roman"/>
                <w:b/>
                <w:bCs w:val="0"/>
              </w:rPr>
            </w:pPr>
            <w:r w:rsidRPr="00482501">
              <w:rPr>
                <w:rFonts w:ascii="Times New Roman" w:hAnsi="Times New Roman" w:cs="Times New Roman"/>
                <w:b/>
                <w:bCs w:val="0"/>
              </w:rPr>
              <w:t>NATA Respiratory</w:t>
            </w:r>
          </w:p>
          <w:p w:rsidR="00E12CC7" w:rsidRPr="00CD48B1" w:rsidP="00CB1C05" w14:paraId="4B08744F" w14:textId="77777777">
            <w:pPr>
              <w:pStyle w:val="LTableTextAbt"/>
              <w:rPr>
                <w:b/>
                <w:bCs w:val="0"/>
                <w:vertAlign w:val="superscript"/>
              </w:rPr>
            </w:pPr>
            <w:r w:rsidRPr="00482501">
              <w:rPr>
                <w:rFonts w:ascii="Times New Roman" w:hAnsi="Times New Roman" w:cs="Times New Roman"/>
                <w:b/>
                <w:bCs w:val="0"/>
              </w:rPr>
              <w:t>Hazard Score</w:t>
            </w:r>
            <w:r w:rsidR="000A0592">
              <w:rPr>
                <w:rFonts w:ascii="Times New Roman" w:hAnsi="Times New Roman" w:cs="Times New Roman"/>
                <w:b/>
                <w:bCs w:val="0"/>
                <w:vertAlign w:val="superscript"/>
              </w:rPr>
              <w:t>2</w:t>
            </w:r>
          </w:p>
        </w:tc>
        <w:tc>
          <w:tcPr>
            <w:tcW w:w="968" w:type="dxa"/>
            <w:noWrap/>
          </w:tcPr>
          <w:p w:rsidR="00E12CC7" w:rsidP="00CB1C05" w14:paraId="1E62E759" w14:textId="77777777">
            <w:pPr>
              <w:pStyle w:val="RTableTextAbt"/>
            </w:pPr>
            <w:r w:rsidRPr="00D41EB0">
              <w:rPr>
                <w:rFonts w:ascii="Times New Roman" w:hAnsi="Times New Roman" w:cs="Times New Roman"/>
              </w:rPr>
              <w:t>0.44</w:t>
            </w:r>
          </w:p>
        </w:tc>
        <w:tc>
          <w:tcPr>
            <w:tcW w:w="801" w:type="dxa"/>
            <w:noWrap/>
          </w:tcPr>
          <w:p w:rsidR="00E12CC7" w:rsidRPr="00482501" w:rsidP="00CB1C05" w14:paraId="53520358" w14:textId="77777777">
            <w:pPr>
              <w:pStyle w:val="RTableTextAbt"/>
            </w:pPr>
          </w:p>
        </w:tc>
        <w:tc>
          <w:tcPr>
            <w:tcW w:w="1865" w:type="dxa"/>
            <w:noWrap/>
          </w:tcPr>
          <w:p w:rsidR="00E12CC7" w:rsidRPr="00482501" w:rsidP="00CB1C05" w14:paraId="0C5721C9" w14:textId="77777777">
            <w:pPr>
              <w:pStyle w:val="RTableTextAbt"/>
            </w:pPr>
            <w:r w:rsidRPr="00482501">
              <w:rPr>
                <w:rFonts w:ascii="Times New Roman" w:hAnsi="Times New Roman" w:cs="Times New Roman"/>
              </w:rPr>
              <w:t>0.41</w:t>
            </w:r>
          </w:p>
        </w:tc>
        <w:tc>
          <w:tcPr>
            <w:tcW w:w="1865" w:type="dxa"/>
            <w:noWrap/>
          </w:tcPr>
          <w:p w:rsidR="00E12CC7" w:rsidRPr="00482501" w:rsidP="00CB1C05" w14:paraId="05B7D532" w14:textId="77777777">
            <w:pPr>
              <w:pStyle w:val="RTableTextAbt"/>
            </w:pPr>
            <w:r w:rsidRPr="00482501">
              <w:rPr>
                <w:rFonts w:ascii="Times New Roman" w:hAnsi="Times New Roman" w:cs="Times New Roman"/>
              </w:rPr>
              <w:t>0.42</w:t>
            </w:r>
          </w:p>
        </w:tc>
        <w:tc>
          <w:tcPr>
            <w:tcW w:w="1545" w:type="dxa"/>
            <w:noWrap/>
          </w:tcPr>
          <w:p w:rsidR="00E12CC7" w:rsidRPr="00482501" w:rsidP="00CB1C05" w14:paraId="787A82FA" w14:textId="77777777">
            <w:pPr>
              <w:pStyle w:val="RTableTextAbt"/>
            </w:pPr>
            <w:r w:rsidRPr="00482501">
              <w:rPr>
                <w:rFonts w:ascii="Times New Roman" w:hAnsi="Times New Roman" w:cs="Times New Roman"/>
              </w:rPr>
              <w:t>0.43</w:t>
            </w:r>
          </w:p>
        </w:tc>
      </w:tr>
      <w:tr w14:paraId="58DC985C" w14:textId="77777777" w:rsidTr="00CD6707">
        <w:tblPrEx>
          <w:tblW w:w="0" w:type="auto"/>
          <w:tblLook w:val="04A0"/>
        </w:tblPrEx>
        <w:trPr>
          <w:trHeight w:val="300"/>
        </w:trPr>
        <w:tc>
          <w:tcPr>
            <w:tcW w:w="9000" w:type="dxa"/>
            <w:gridSpan w:val="6"/>
            <w:noWrap/>
          </w:tcPr>
          <w:p w:rsidR="000A0592" w:rsidP="00CB1C05" w14:paraId="01345092" w14:textId="77777777">
            <w:pPr>
              <w:pStyle w:val="RTableTextAbt"/>
              <w:jc w:val="left"/>
              <w:rPr>
                <w:rFonts w:asciiTheme="majorBidi" w:hAnsiTheme="majorBidi" w:cstheme="majorBidi"/>
                <w:sz w:val="16"/>
                <w:szCs w:val="20"/>
              </w:rPr>
            </w:pPr>
            <w:r w:rsidRPr="00512D34">
              <w:rPr>
                <w:vertAlign w:val="superscript"/>
              </w:rPr>
              <w:t>1</w:t>
            </w:r>
            <w:r w:rsidR="00512D34">
              <w:rPr>
                <w:vertAlign w:val="superscript"/>
              </w:rPr>
              <w:t xml:space="preserve"> </w:t>
            </w:r>
            <w:r w:rsidRPr="00CD48B1" w:rsidR="00512D34">
              <w:rPr>
                <w:rFonts w:asciiTheme="majorBidi" w:hAnsiTheme="majorBidi" w:cstheme="majorBidi"/>
                <w:sz w:val="16"/>
              </w:rPr>
              <w:t>NATA cancer risk is the probability of contracting cancer over the course of a lifetime (70 years) estimated from EPA’s National Air Toxics Assessment to general population from toxic air pollutants, expresses as risk per lifetime per million people</w:t>
            </w:r>
            <w:r w:rsidR="00512D34">
              <w:rPr>
                <w:rFonts w:asciiTheme="majorBidi" w:hAnsiTheme="majorBidi" w:cstheme="majorBidi"/>
                <w:sz w:val="16"/>
                <w:szCs w:val="20"/>
              </w:rPr>
              <w:t>.</w:t>
            </w:r>
          </w:p>
          <w:p w:rsidR="00512D34" w:rsidRPr="00512D34" w:rsidP="00CB1C05" w14:paraId="4F039E4C" w14:textId="77777777">
            <w:pPr>
              <w:pStyle w:val="RTableTextAbt"/>
              <w:jc w:val="left"/>
            </w:pPr>
            <w:r>
              <w:rPr>
                <w:vertAlign w:val="superscript"/>
              </w:rPr>
              <w:t>2</w:t>
            </w:r>
            <w:r>
              <w:t xml:space="preserve"> </w:t>
            </w:r>
            <w:r w:rsidRPr="00CD48B1">
              <w:rPr>
                <w:rFonts w:asciiTheme="majorBidi" w:hAnsiTheme="majorBidi" w:cstheme="majorBidi"/>
                <w:sz w:val="16"/>
              </w:rPr>
              <w:t>NATA</w:t>
            </w:r>
            <w:r>
              <w:rPr>
                <w:rFonts w:asciiTheme="majorBidi" w:hAnsiTheme="majorBidi" w:cstheme="majorBidi"/>
                <w:sz w:val="16"/>
                <w:szCs w:val="20"/>
              </w:rPr>
              <w:t xml:space="preserve"> </w:t>
            </w:r>
            <w:r w:rsidRPr="009A182E" w:rsidR="009A182E">
              <w:rPr>
                <w:rFonts w:asciiTheme="majorBidi" w:hAnsiTheme="majorBidi" w:cstheme="majorBidi"/>
                <w:sz w:val="16"/>
                <w:szCs w:val="20"/>
              </w:rPr>
              <w:t>respiratory hazard score index is the sum of hazard indices for those air toxics with reference concentrations based on respiratory endpoints, where each hazard index is the ratio of exposure concentration in the air to the health-based reference concentration set by EPA.</w:t>
            </w:r>
          </w:p>
        </w:tc>
      </w:tr>
    </w:tbl>
    <w:p w:rsidR="003507CC" w:rsidP="00CB1C05" w14:paraId="21CDE30E" w14:textId="77777777">
      <w:pPr>
        <w:rPr>
          <w:b/>
          <w:bCs/>
        </w:rPr>
      </w:pPr>
    </w:p>
    <w:p w:rsidR="003507CC" w:rsidP="00CB1C05" w14:paraId="728C5D8F" w14:textId="77777777">
      <w:pPr>
        <w:pStyle w:val="BodyText"/>
      </w:pPr>
      <w:r>
        <w:fldChar w:fldCharType="begin" w:fldLock="1"/>
      </w:r>
      <w:r>
        <w:instrText xml:space="preserve"> REF _Ref118397597 \h </w:instrText>
      </w:r>
      <w:r>
        <w:fldChar w:fldCharType="separate"/>
      </w:r>
      <w:r w:rsidRPr="00E330D9" w:rsidR="0092222B">
        <w:t>Table ES-</w:t>
      </w:r>
      <w:r w:rsidR="0092222B">
        <w:rPr>
          <w:noProof/>
        </w:rPr>
        <w:t>17</w:t>
      </w:r>
      <w:r>
        <w:fldChar w:fldCharType="end"/>
      </w:r>
      <w:r>
        <w:t xml:space="preserve"> indicates that in general, communities within 1, 3 and 5 miles of PCE facilities have a higher proportion </w:t>
      </w:r>
      <w:r w:rsidR="008F3C07">
        <w:t xml:space="preserve">than national or rural averages </w:t>
      </w:r>
      <w:r>
        <w:t>of Black or African Americans, Hispanic Americans, Asian Americans, and Americans identifying as a race other than those listed in the table. Median incomes in such communities are not significantly different from national averages, but poverty rates tend to be higher.</w:t>
      </w:r>
      <w:r w:rsidR="007C3A7F">
        <w:t xml:space="preserve"> NATA cancer and respiratory hazard scores are similar to national averages.</w:t>
      </w:r>
    </w:p>
    <w:p w:rsidR="008D60CF" w:rsidP="00CB1C05" w14:paraId="0DEE301D" w14:textId="77777777">
      <w:pPr>
        <w:pStyle w:val="BodyText"/>
      </w:pPr>
      <w:r w:rsidRPr="00DF40AB">
        <w:t xml:space="preserve">The </w:t>
      </w:r>
      <w:r w:rsidR="002D7A70">
        <w:t xml:space="preserve">full </w:t>
      </w:r>
      <w:r w:rsidRPr="00DF40AB">
        <w:t>analysis</w:t>
      </w:r>
      <w:r w:rsidR="002D7A70">
        <w:t xml:space="preserve"> presented in section </w:t>
      </w:r>
      <w:r w:rsidR="002D7A70">
        <w:fldChar w:fldCharType="begin" w:fldLock="1"/>
      </w:r>
      <w:r w:rsidR="002D7A70">
        <w:instrText xml:space="preserve"> REF _Ref121300020 \r \h </w:instrText>
      </w:r>
      <w:r w:rsidR="002D7A70">
        <w:fldChar w:fldCharType="separate"/>
      </w:r>
      <w:r w:rsidR="0092222B">
        <w:t>10.6</w:t>
      </w:r>
      <w:r w:rsidR="002D7A70">
        <w:fldChar w:fldCharType="end"/>
      </w:r>
      <w:r w:rsidRPr="00DF40AB">
        <w:t xml:space="preserve"> also presents sociodemographic characteristics for</w:t>
      </w:r>
      <w:r w:rsidRPr="00DF40AB">
        <w:rPr>
          <w:color w:val="FF0000"/>
        </w:rPr>
        <w:t xml:space="preserve"> </w:t>
      </w:r>
      <w:r w:rsidR="00EF7D01">
        <w:t>14</w:t>
      </w:r>
      <w:r w:rsidRPr="0034736B" w:rsidR="00EF7D01">
        <w:t xml:space="preserve"> </w:t>
      </w:r>
      <w:r w:rsidRPr="00DF40AB">
        <w:t xml:space="preserve">communities near </w:t>
      </w:r>
      <w:r>
        <w:t xml:space="preserve">individual facilities. These facilities were chosen for industries with a few facilities or for facilities that had a large number of nearby facilities reporting to TRI.  This analysis chose facilities with fenceline risk, which was defined </w:t>
      </w:r>
      <w:r w:rsidRPr="00DF40AB">
        <w:t xml:space="preserve">as inhalation risk above at least one benchmark </w:t>
      </w:r>
      <w:r>
        <w:t xml:space="preserve">at a distance of </w:t>
      </w:r>
      <w:r w:rsidRPr="00DF40AB">
        <w:t xml:space="preserve">five meters </w:t>
      </w:r>
      <w:r>
        <w:t xml:space="preserve">or more </w:t>
      </w:r>
      <w:r w:rsidRPr="00DF40AB">
        <w:t xml:space="preserve">from the site.  </w:t>
      </w:r>
      <w:r w:rsidR="004C0A2E">
        <w:t xml:space="preserve">In general, the results from individual facilities showed little fenceline risk.  However, four facilities had possible fenceline risk over a kilometer away from the facility. Many more had possible fenceline risk at 100 meters </w:t>
      </w:r>
      <w:r w:rsidR="00EF7D01">
        <w:t xml:space="preserve">from </w:t>
      </w:r>
      <w:r w:rsidR="004C0A2E">
        <w:t>the facility.</w:t>
      </w:r>
    </w:p>
    <w:p w:rsidR="002B481E" w:rsidP="00CB1C05" w14:paraId="05B87113" w14:textId="77777777">
      <w:pPr>
        <w:pStyle w:val="Caption"/>
      </w:pPr>
    </w:p>
    <w:tbl>
      <w:tblPr>
        <w:tblStyle w:val="TableGrid"/>
        <w:tblW w:w="0" w:type="auto"/>
        <w:tblLook w:val="04A0"/>
      </w:tblPr>
      <w:tblGrid>
        <w:gridCol w:w="2070"/>
        <w:gridCol w:w="1350"/>
        <w:gridCol w:w="1260"/>
        <w:gridCol w:w="1260"/>
      </w:tblGrid>
      <w:tr w14:paraId="3850BE31" w14:textId="77777777" w:rsidTr="007D2940">
        <w:tblPrEx>
          <w:tblW w:w="0" w:type="auto"/>
          <w:tblLook w:val="04A0"/>
        </w:tblPrEx>
        <w:trPr>
          <w:trHeight w:val="300"/>
        </w:trPr>
        <w:tc>
          <w:tcPr>
            <w:tcW w:w="5940" w:type="dxa"/>
            <w:gridSpan w:val="4"/>
            <w:tcBorders>
              <w:top w:val="nil"/>
              <w:left w:val="nil"/>
              <w:bottom w:val="single" w:sz="4" w:space="0" w:color="auto"/>
              <w:right w:val="nil"/>
            </w:tcBorders>
            <w:shd w:val="clear" w:color="auto" w:fill="auto"/>
            <w:noWrap/>
          </w:tcPr>
          <w:p w:rsidR="00604653" w:rsidRPr="00B02836" w:rsidP="00CB1C05" w14:paraId="0FD6A3A6" w14:textId="77777777">
            <w:pPr>
              <w:pStyle w:val="TableTitleA"/>
            </w:pPr>
            <w:bookmarkStart w:id="70" w:name="_Ref158211505"/>
            <w:bookmarkStart w:id="71" w:name="_Toc165378799"/>
            <w:r>
              <w:t>Table ES-</w:t>
            </w:r>
            <w:r w:rsidR="00BC4B5D">
              <w:fldChar w:fldCharType="begin" w:fldLock="1"/>
            </w:r>
            <w:r w:rsidR="00BC4B5D">
              <w:instrText xml:space="preserve"> SEQ Table_ES- \* ARABIC </w:instrText>
            </w:r>
            <w:r w:rsidR="00BC4B5D">
              <w:fldChar w:fldCharType="separate"/>
            </w:r>
            <w:r w:rsidR="0092222B">
              <w:rPr>
                <w:noProof/>
              </w:rPr>
              <w:t>18</w:t>
            </w:r>
            <w:r w:rsidR="00BC4B5D">
              <w:rPr>
                <w:noProof/>
              </w:rPr>
              <w:fldChar w:fldCharType="end"/>
            </w:r>
            <w:bookmarkEnd w:id="70"/>
            <w:r>
              <w:t xml:space="preserve">: </w:t>
            </w:r>
            <w:r w:rsidR="004F366B">
              <w:t xml:space="preserve">Demographics of the Dry Cleaning </w:t>
            </w:r>
            <w:r w:rsidR="00B12279">
              <w:t xml:space="preserve">Worker </w:t>
            </w:r>
            <w:r w:rsidR="004F366B">
              <w:t>Population</w:t>
            </w:r>
            <w:bookmarkEnd w:id="71"/>
          </w:p>
        </w:tc>
      </w:tr>
      <w:tr w14:paraId="44C33BD4" w14:textId="77777777" w:rsidTr="007D2940">
        <w:tblPrEx>
          <w:tblW w:w="0" w:type="auto"/>
          <w:tblLook w:val="04A0"/>
        </w:tblPrEx>
        <w:trPr>
          <w:trHeight w:val="300"/>
        </w:trPr>
        <w:tc>
          <w:tcPr>
            <w:tcW w:w="2070" w:type="dxa"/>
            <w:tcBorders>
              <w:top w:val="single" w:sz="4" w:space="0" w:color="auto"/>
            </w:tcBorders>
            <w:shd w:val="clear" w:color="auto" w:fill="48A9C5"/>
            <w:noWrap/>
            <w:hideMark/>
          </w:tcPr>
          <w:p w:rsidR="00604653" w:rsidRPr="00B02836" w:rsidP="00CB1C05" w14:paraId="0C9D420F" w14:textId="77777777">
            <w:pPr>
              <w:pStyle w:val="TableSubtitle"/>
            </w:pPr>
            <w:r w:rsidRPr="00B02836">
              <w:t>Demographic</w:t>
            </w:r>
          </w:p>
        </w:tc>
        <w:tc>
          <w:tcPr>
            <w:tcW w:w="1350" w:type="dxa"/>
            <w:tcBorders>
              <w:top w:val="single" w:sz="4" w:space="0" w:color="auto"/>
            </w:tcBorders>
            <w:shd w:val="clear" w:color="auto" w:fill="48A9C5"/>
            <w:noWrap/>
            <w:hideMark/>
          </w:tcPr>
          <w:p w:rsidR="00604653" w:rsidP="00CB1C05" w14:paraId="07FBEE47" w14:textId="77777777">
            <w:pPr>
              <w:pStyle w:val="TableSubtitle"/>
            </w:pPr>
            <w:r w:rsidRPr="00B02836">
              <w:t>National</w:t>
            </w:r>
          </w:p>
          <w:p w:rsidR="00604653" w:rsidRPr="00B02836" w:rsidP="00CB1C05" w14:paraId="66F0CF71" w14:textId="77777777">
            <w:pPr>
              <w:pStyle w:val="TableSubtitle"/>
            </w:pPr>
            <w:r>
              <w:t>Population</w:t>
            </w:r>
          </w:p>
        </w:tc>
        <w:tc>
          <w:tcPr>
            <w:tcW w:w="1260" w:type="dxa"/>
            <w:tcBorders>
              <w:top w:val="single" w:sz="4" w:space="0" w:color="auto"/>
            </w:tcBorders>
            <w:shd w:val="clear" w:color="auto" w:fill="48A9C5"/>
            <w:noWrap/>
            <w:hideMark/>
          </w:tcPr>
          <w:p w:rsidR="00604653" w:rsidRPr="00B02836" w:rsidP="00CB1C05" w14:paraId="3F52FDFD" w14:textId="77777777">
            <w:pPr>
              <w:pStyle w:val="TableSubtitle"/>
            </w:pPr>
            <w:r>
              <w:t>Employed Population</w:t>
            </w:r>
          </w:p>
        </w:tc>
        <w:tc>
          <w:tcPr>
            <w:tcW w:w="1260" w:type="dxa"/>
            <w:tcBorders>
              <w:top w:val="single" w:sz="4" w:space="0" w:color="auto"/>
            </w:tcBorders>
            <w:shd w:val="clear" w:color="auto" w:fill="48A9C5"/>
            <w:noWrap/>
            <w:hideMark/>
          </w:tcPr>
          <w:p w:rsidR="00604653" w:rsidRPr="00B02836" w:rsidP="00CB1C05" w14:paraId="6DE6A7E0" w14:textId="77777777">
            <w:pPr>
              <w:pStyle w:val="TableSubtitle"/>
            </w:pPr>
            <w:r>
              <w:t>Dry  Cleaning</w:t>
            </w:r>
          </w:p>
        </w:tc>
      </w:tr>
      <w:tr w14:paraId="59D1F453" w14:textId="77777777" w:rsidTr="007D2940">
        <w:tblPrEx>
          <w:tblW w:w="0" w:type="auto"/>
          <w:tblLook w:val="04A0"/>
        </w:tblPrEx>
        <w:trPr>
          <w:trHeight w:val="300"/>
        </w:trPr>
        <w:tc>
          <w:tcPr>
            <w:tcW w:w="2070" w:type="dxa"/>
            <w:noWrap/>
            <w:vAlign w:val="center"/>
            <w:hideMark/>
          </w:tcPr>
          <w:p w:rsidR="00604653" w:rsidRPr="001D62EE" w:rsidP="00CB1C05" w14:paraId="10DB0CCF" w14:textId="77777777">
            <w:pPr>
              <w:pStyle w:val="LTableTextAbt"/>
              <w:rPr>
                <w:rFonts w:ascii="Times New Roman" w:hAnsi="Times New Roman" w:cs="Times New Roman"/>
                <w:b/>
                <w:bCs w:val="0"/>
              </w:rPr>
            </w:pPr>
            <w:r w:rsidRPr="001D62EE">
              <w:rPr>
                <w:rFonts w:ascii="Times New Roman" w:hAnsi="Times New Roman" w:cs="Times New Roman"/>
                <w:b/>
                <w:bCs w:val="0"/>
              </w:rPr>
              <w:t>White</w:t>
            </w:r>
          </w:p>
        </w:tc>
        <w:tc>
          <w:tcPr>
            <w:tcW w:w="1350" w:type="dxa"/>
            <w:noWrap/>
            <w:vAlign w:val="center"/>
          </w:tcPr>
          <w:p w:rsidR="00604653" w:rsidRPr="00CA0729" w:rsidP="00CB1C05" w14:paraId="3E871E0B" w14:textId="77777777">
            <w:pPr>
              <w:pStyle w:val="RTableTextAbt"/>
              <w:rPr>
                <w:rFonts w:ascii="Times New Roman" w:hAnsi="Times New Roman" w:cs="Times New Roman"/>
              </w:rPr>
            </w:pPr>
            <w:r w:rsidRPr="00CA0729">
              <w:rPr>
                <w:rFonts w:ascii="Times New Roman" w:hAnsi="Times New Roman" w:cs="Times New Roman"/>
              </w:rPr>
              <w:t>60%</w:t>
            </w:r>
          </w:p>
        </w:tc>
        <w:tc>
          <w:tcPr>
            <w:tcW w:w="1260" w:type="dxa"/>
            <w:noWrap/>
            <w:vAlign w:val="center"/>
          </w:tcPr>
          <w:p w:rsidR="00604653" w:rsidRPr="00CA0729" w:rsidP="00CB1C05" w14:paraId="6098525A" w14:textId="77777777">
            <w:pPr>
              <w:pStyle w:val="RTableTextAbt"/>
              <w:rPr>
                <w:rFonts w:ascii="Times New Roman" w:hAnsi="Times New Roman" w:cs="Times New Roman"/>
              </w:rPr>
            </w:pPr>
            <w:r w:rsidRPr="00CA0729">
              <w:rPr>
                <w:rFonts w:ascii="Times New Roman" w:hAnsi="Times New Roman" w:cs="Times New Roman"/>
              </w:rPr>
              <w:t>62%</w:t>
            </w:r>
          </w:p>
        </w:tc>
        <w:tc>
          <w:tcPr>
            <w:tcW w:w="1260" w:type="dxa"/>
            <w:noWrap/>
            <w:vAlign w:val="center"/>
          </w:tcPr>
          <w:p w:rsidR="00604653" w:rsidRPr="00CA0729" w:rsidP="00CB1C05" w14:paraId="4E9C360A" w14:textId="77777777">
            <w:pPr>
              <w:pStyle w:val="RTableTextAbt"/>
              <w:rPr>
                <w:rFonts w:ascii="Times New Roman" w:hAnsi="Times New Roman" w:cs="Times New Roman"/>
              </w:rPr>
            </w:pPr>
            <w:r w:rsidRPr="00CA0729">
              <w:rPr>
                <w:rFonts w:ascii="Times New Roman" w:hAnsi="Times New Roman" w:cs="Times New Roman"/>
              </w:rPr>
              <w:t>31%</w:t>
            </w:r>
          </w:p>
        </w:tc>
      </w:tr>
      <w:tr w14:paraId="42F1F1F4" w14:textId="77777777" w:rsidTr="007D2940">
        <w:tblPrEx>
          <w:tblW w:w="0" w:type="auto"/>
          <w:tblLook w:val="04A0"/>
        </w:tblPrEx>
        <w:trPr>
          <w:trHeight w:val="300"/>
        </w:trPr>
        <w:tc>
          <w:tcPr>
            <w:tcW w:w="2070" w:type="dxa"/>
            <w:noWrap/>
            <w:vAlign w:val="center"/>
            <w:hideMark/>
          </w:tcPr>
          <w:p w:rsidR="00604653" w:rsidRPr="001D62EE" w:rsidP="00CB1C05" w14:paraId="6696F40F" w14:textId="77777777">
            <w:pPr>
              <w:pStyle w:val="LTableTextAbt"/>
              <w:rPr>
                <w:rFonts w:ascii="Times New Roman" w:hAnsi="Times New Roman" w:cs="Times New Roman"/>
                <w:b/>
                <w:bCs w:val="0"/>
              </w:rPr>
            </w:pPr>
            <w:r w:rsidRPr="001D62EE">
              <w:rPr>
                <w:rFonts w:ascii="Times New Roman" w:hAnsi="Times New Roman" w:cs="Times New Roman"/>
                <w:b/>
                <w:bCs w:val="0"/>
              </w:rPr>
              <w:t>Black</w:t>
            </w:r>
          </w:p>
        </w:tc>
        <w:tc>
          <w:tcPr>
            <w:tcW w:w="1350" w:type="dxa"/>
            <w:noWrap/>
            <w:vAlign w:val="center"/>
          </w:tcPr>
          <w:p w:rsidR="00604653" w:rsidRPr="00CA0729" w:rsidP="00CB1C05" w14:paraId="481DD078" w14:textId="77777777">
            <w:pPr>
              <w:pStyle w:val="RTableTextAbt"/>
              <w:rPr>
                <w:rFonts w:ascii="Times New Roman" w:hAnsi="Times New Roman" w:cs="Times New Roman"/>
              </w:rPr>
            </w:pPr>
            <w:r w:rsidRPr="00CA0729">
              <w:rPr>
                <w:rFonts w:ascii="Times New Roman" w:hAnsi="Times New Roman" w:cs="Times New Roman"/>
              </w:rPr>
              <w:t>13%</w:t>
            </w:r>
          </w:p>
        </w:tc>
        <w:tc>
          <w:tcPr>
            <w:tcW w:w="1260" w:type="dxa"/>
            <w:noWrap/>
            <w:vAlign w:val="center"/>
          </w:tcPr>
          <w:p w:rsidR="00604653" w:rsidRPr="00CA0729" w:rsidP="00CB1C05" w14:paraId="3AD37073" w14:textId="77777777">
            <w:pPr>
              <w:pStyle w:val="RTableTextAbt"/>
              <w:rPr>
                <w:rFonts w:ascii="Times New Roman" w:hAnsi="Times New Roman" w:cs="Times New Roman"/>
              </w:rPr>
            </w:pPr>
            <w:r w:rsidRPr="00CA0729">
              <w:rPr>
                <w:rFonts w:ascii="Times New Roman" w:hAnsi="Times New Roman" w:cs="Times New Roman"/>
              </w:rPr>
              <w:t>12%</w:t>
            </w:r>
          </w:p>
        </w:tc>
        <w:tc>
          <w:tcPr>
            <w:tcW w:w="1260" w:type="dxa"/>
            <w:noWrap/>
            <w:vAlign w:val="center"/>
          </w:tcPr>
          <w:p w:rsidR="00604653" w:rsidRPr="00CA0729" w:rsidP="00CB1C05" w14:paraId="5C8DB1FC" w14:textId="77777777">
            <w:pPr>
              <w:pStyle w:val="RTableTextAbt"/>
              <w:rPr>
                <w:rFonts w:ascii="Times New Roman" w:hAnsi="Times New Roman" w:cs="Times New Roman"/>
              </w:rPr>
            </w:pPr>
            <w:r w:rsidRPr="00CA0729">
              <w:rPr>
                <w:rFonts w:ascii="Times New Roman" w:hAnsi="Times New Roman" w:cs="Times New Roman"/>
              </w:rPr>
              <w:t>24%</w:t>
            </w:r>
          </w:p>
        </w:tc>
      </w:tr>
      <w:tr w14:paraId="02150C36" w14:textId="77777777" w:rsidTr="007D2940">
        <w:tblPrEx>
          <w:tblW w:w="0" w:type="auto"/>
          <w:tblLook w:val="04A0"/>
        </w:tblPrEx>
        <w:trPr>
          <w:trHeight w:val="300"/>
        </w:trPr>
        <w:tc>
          <w:tcPr>
            <w:tcW w:w="2070" w:type="dxa"/>
            <w:noWrap/>
            <w:vAlign w:val="center"/>
            <w:hideMark/>
          </w:tcPr>
          <w:p w:rsidR="00604653" w:rsidRPr="001D62EE" w:rsidP="00CB1C05" w14:paraId="56DBFC93" w14:textId="77777777">
            <w:pPr>
              <w:pStyle w:val="LTableTextAbt"/>
              <w:rPr>
                <w:rFonts w:ascii="Times New Roman" w:hAnsi="Times New Roman" w:cs="Times New Roman"/>
                <w:b/>
                <w:bCs w:val="0"/>
              </w:rPr>
            </w:pPr>
            <w:r w:rsidRPr="001D62EE">
              <w:rPr>
                <w:rFonts w:ascii="Times New Roman" w:hAnsi="Times New Roman" w:cs="Times New Roman"/>
                <w:b/>
                <w:bCs w:val="0"/>
              </w:rPr>
              <w:t>Asian</w:t>
            </w:r>
          </w:p>
        </w:tc>
        <w:tc>
          <w:tcPr>
            <w:tcW w:w="1350" w:type="dxa"/>
            <w:noWrap/>
            <w:vAlign w:val="center"/>
          </w:tcPr>
          <w:p w:rsidR="00604653" w:rsidRPr="00CA0729" w:rsidP="00CB1C05" w14:paraId="50757290" w14:textId="77777777">
            <w:pPr>
              <w:pStyle w:val="RTableTextAbt"/>
              <w:rPr>
                <w:rFonts w:ascii="Times New Roman" w:hAnsi="Times New Roman" w:cs="Times New Roman"/>
              </w:rPr>
            </w:pPr>
            <w:r w:rsidRPr="00CA0729">
              <w:rPr>
                <w:rFonts w:ascii="Times New Roman" w:hAnsi="Times New Roman" w:cs="Times New Roman"/>
              </w:rPr>
              <w:t>7%</w:t>
            </w:r>
          </w:p>
        </w:tc>
        <w:tc>
          <w:tcPr>
            <w:tcW w:w="1260" w:type="dxa"/>
            <w:noWrap/>
            <w:vAlign w:val="center"/>
          </w:tcPr>
          <w:p w:rsidR="00604653" w:rsidRPr="00CA0729" w:rsidP="00CB1C05" w14:paraId="44B8CC03" w14:textId="77777777">
            <w:pPr>
              <w:pStyle w:val="RTableTextAbt"/>
              <w:rPr>
                <w:rFonts w:ascii="Times New Roman" w:hAnsi="Times New Roman" w:cs="Times New Roman"/>
              </w:rPr>
            </w:pPr>
            <w:r w:rsidRPr="00CA0729">
              <w:rPr>
                <w:rFonts w:ascii="Times New Roman" w:hAnsi="Times New Roman" w:cs="Times New Roman"/>
              </w:rPr>
              <w:t>7%</w:t>
            </w:r>
          </w:p>
        </w:tc>
        <w:tc>
          <w:tcPr>
            <w:tcW w:w="1260" w:type="dxa"/>
            <w:noWrap/>
            <w:vAlign w:val="center"/>
          </w:tcPr>
          <w:p w:rsidR="00604653" w:rsidRPr="00CA0729" w:rsidP="00CB1C05" w14:paraId="007776CB" w14:textId="77777777">
            <w:pPr>
              <w:pStyle w:val="RTableTextAbt"/>
              <w:rPr>
                <w:rFonts w:ascii="Times New Roman" w:hAnsi="Times New Roman" w:cs="Times New Roman"/>
              </w:rPr>
            </w:pPr>
            <w:r w:rsidRPr="00CA0729">
              <w:rPr>
                <w:rFonts w:ascii="Times New Roman" w:hAnsi="Times New Roman" w:cs="Times New Roman"/>
              </w:rPr>
              <w:t>9%</w:t>
            </w:r>
          </w:p>
        </w:tc>
      </w:tr>
      <w:tr w14:paraId="0D56D3B4" w14:textId="77777777" w:rsidTr="007D2940">
        <w:tblPrEx>
          <w:tblW w:w="0" w:type="auto"/>
          <w:tblLook w:val="04A0"/>
        </w:tblPrEx>
        <w:trPr>
          <w:trHeight w:val="300"/>
        </w:trPr>
        <w:tc>
          <w:tcPr>
            <w:tcW w:w="2070" w:type="dxa"/>
            <w:noWrap/>
            <w:vAlign w:val="center"/>
            <w:hideMark/>
          </w:tcPr>
          <w:p w:rsidR="00604653" w:rsidRPr="001D62EE" w:rsidP="00CB1C05" w14:paraId="7C822B83" w14:textId="77777777">
            <w:pPr>
              <w:pStyle w:val="LTableTextAbt"/>
              <w:rPr>
                <w:rFonts w:ascii="Times New Roman" w:hAnsi="Times New Roman" w:cs="Times New Roman"/>
                <w:b/>
                <w:bCs w:val="0"/>
              </w:rPr>
            </w:pPr>
            <w:r w:rsidRPr="001D62EE">
              <w:rPr>
                <w:rFonts w:ascii="Times New Roman" w:hAnsi="Times New Roman" w:cs="Times New Roman"/>
                <w:b/>
                <w:bCs w:val="0"/>
              </w:rPr>
              <w:t>Hispanic</w:t>
            </w:r>
          </w:p>
        </w:tc>
        <w:tc>
          <w:tcPr>
            <w:tcW w:w="1350" w:type="dxa"/>
            <w:noWrap/>
            <w:vAlign w:val="center"/>
          </w:tcPr>
          <w:p w:rsidR="00604653" w:rsidRPr="00CA0729" w:rsidP="00CB1C05" w14:paraId="28CC3943" w14:textId="77777777">
            <w:pPr>
              <w:pStyle w:val="RTableTextAbt"/>
              <w:rPr>
                <w:rFonts w:ascii="Times New Roman" w:hAnsi="Times New Roman" w:cs="Times New Roman"/>
              </w:rPr>
            </w:pPr>
            <w:r w:rsidRPr="00CA0729">
              <w:rPr>
                <w:rFonts w:ascii="Times New Roman" w:hAnsi="Times New Roman" w:cs="Times New Roman"/>
              </w:rPr>
              <w:t>19%</w:t>
            </w:r>
          </w:p>
        </w:tc>
        <w:tc>
          <w:tcPr>
            <w:tcW w:w="1260" w:type="dxa"/>
            <w:noWrap/>
            <w:vAlign w:val="center"/>
          </w:tcPr>
          <w:p w:rsidR="00604653" w:rsidRPr="00CA0729" w:rsidP="00CB1C05" w14:paraId="3DBD8373" w14:textId="77777777">
            <w:pPr>
              <w:pStyle w:val="RTableTextAbt"/>
              <w:rPr>
                <w:rFonts w:ascii="Times New Roman" w:hAnsi="Times New Roman" w:cs="Times New Roman"/>
              </w:rPr>
            </w:pPr>
            <w:r w:rsidRPr="00CA0729">
              <w:rPr>
                <w:rFonts w:ascii="Times New Roman" w:hAnsi="Times New Roman" w:cs="Times New Roman"/>
              </w:rPr>
              <w:t>18%</w:t>
            </w:r>
          </w:p>
        </w:tc>
        <w:tc>
          <w:tcPr>
            <w:tcW w:w="1260" w:type="dxa"/>
            <w:noWrap/>
            <w:vAlign w:val="center"/>
          </w:tcPr>
          <w:p w:rsidR="00604653" w:rsidRPr="00CA0729" w:rsidP="00CB1C05" w14:paraId="2A68B0E4" w14:textId="77777777">
            <w:pPr>
              <w:pStyle w:val="RTableTextAbt"/>
              <w:rPr>
                <w:rFonts w:ascii="Times New Roman" w:hAnsi="Times New Roman" w:cs="Times New Roman"/>
              </w:rPr>
            </w:pPr>
            <w:r w:rsidRPr="00CA0729">
              <w:rPr>
                <w:rFonts w:ascii="Times New Roman" w:hAnsi="Times New Roman" w:cs="Times New Roman"/>
              </w:rPr>
              <w:t>35%</w:t>
            </w:r>
          </w:p>
        </w:tc>
      </w:tr>
      <w:tr w14:paraId="5A010C7A" w14:textId="77777777" w:rsidTr="007D2940">
        <w:tblPrEx>
          <w:tblW w:w="0" w:type="auto"/>
          <w:tblLook w:val="04A0"/>
        </w:tblPrEx>
        <w:trPr>
          <w:trHeight w:val="300"/>
        </w:trPr>
        <w:tc>
          <w:tcPr>
            <w:tcW w:w="2070" w:type="dxa"/>
            <w:noWrap/>
            <w:vAlign w:val="center"/>
            <w:hideMark/>
          </w:tcPr>
          <w:p w:rsidR="00604653" w:rsidRPr="001D62EE" w:rsidP="00CB1C05" w14:paraId="57044EB2" w14:textId="77777777">
            <w:pPr>
              <w:pStyle w:val="LTableTextAbt"/>
              <w:rPr>
                <w:rFonts w:ascii="Times New Roman" w:hAnsi="Times New Roman" w:cs="Times New Roman"/>
                <w:b/>
                <w:bCs w:val="0"/>
              </w:rPr>
            </w:pPr>
            <w:r w:rsidRPr="001D62EE">
              <w:rPr>
                <w:rFonts w:ascii="Times New Roman" w:hAnsi="Times New Roman" w:cs="Times New Roman"/>
                <w:b/>
                <w:bCs w:val="0"/>
              </w:rPr>
              <w:t>Other</w:t>
            </w:r>
          </w:p>
        </w:tc>
        <w:tc>
          <w:tcPr>
            <w:tcW w:w="1350" w:type="dxa"/>
            <w:noWrap/>
            <w:vAlign w:val="center"/>
          </w:tcPr>
          <w:p w:rsidR="00604653" w:rsidRPr="00CA0729" w:rsidP="00CB1C05" w14:paraId="5B4BE63E" w14:textId="77777777">
            <w:pPr>
              <w:pStyle w:val="RTableTextAbt"/>
              <w:rPr>
                <w:rFonts w:ascii="Times New Roman" w:hAnsi="Times New Roman" w:cs="Times New Roman"/>
              </w:rPr>
            </w:pPr>
            <w:r w:rsidRPr="00CA0729">
              <w:rPr>
                <w:rFonts w:ascii="Times New Roman" w:hAnsi="Times New Roman" w:cs="Times New Roman"/>
              </w:rPr>
              <w:t>1%</w:t>
            </w:r>
          </w:p>
        </w:tc>
        <w:tc>
          <w:tcPr>
            <w:tcW w:w="1260" w:type="dxa"/>
            <w:noWrap/>
            <w:vAlign w:val="center"/>
          </w:tcPr>
          <w:p w:rsidR="00604653" w:rsidRPr="00CA0729" w:rsidP="00CB1C05" w14:paraId="09CCC1BA" w14:textId="77777777">
            <w:pPr>
              <w:pStyle w:val="RTableTextAbt"/>
              <w:rPr>
                <w:rFonts w:ascii="Times New Roman" w:hAnsi="Times New Roman" w:cs="Times New Roman"/>
              </w:rPr>
            </w:pPr>
            <w:r w:rsidRPr="00CA0729">
              <w:rPr>
                <w:rFonts w:ascii="Times New Roman" w:hAnsi="Times New Roman" w:cs="Times New Roman"/>
              </w:rPr>
              <w:t>1%</w:t>
            </w:r>
          </w:p>
        </w:tc>
        <w:tc>
          <w:tcPr>
            <w:tcW w:w="1260" w:type="dxa"/>
            <w:noWrap/>
            <w:vAlign w:val="center"/>
          </w:tcPr>
          <w:p w:rsidR="00604653" w:rsidRPr="00CA0729" w:rsidP="00CB1C05" w14:paraId="0F30B0F3" w14:textId="77777777">
            <w:pPr>
              <w:pStyle w:val="RTableTextAbt"/>
              <w:rPr>
                <w:rFonts w:ascii="Times New Roman" w:hAnsi="Times New Roman" w:cs="Times New Roman"/>
              </w:rPr>
            </w:pPr>
            <w:r w:rsidRPr="00CA0729">
              <w:rPr>
                <w:rFonts w:ascii="Times New Roman" w:hAnsi="Times New Roman" w:cs="Times New Roman"/>
              </w:rPr>
              <w:t>1%</w:t>
            </w:r>
          </w:p>
        </w:tc>
      </w:tr>
      <w:tr w14:paraId="01D5DB25" w14:textId="77777777" w:rsidTr="007D2940">
        <w:tblPrEx>
          <w:tblW w:w="0" w:type="auto"/>
          <w:tblLook w:val="04A0"/>
        </w:tblPrEx>
        <w:trPr>
          <w:trHeight w:val="300"/>
        </w:trPr>
        <w:tc>
          <w:tcPr>
            <w:tcW w:w="2070" w:type="dxa"/>
            <w:noWrap/>
            <w:vAlign w:val="center"/>
            <w:hideMark/>
          </w:tcPr>
          <w:p w:rsidR="00604653" w:rsidRPr="001D62EE" w:rsidP="00CB1C05" w14:paraId="754898FB" w14:textId="77777777">
            <w:pPr>
              <w:pStyle w:val="LTableTextAbt"/>
              <w:rPr>
                <w:rFonts w:ascii="Times New Roman" w:hAnsi="Times New Roman" w:cs="Times New Roman"/>
                <w:b/>
                <w:bCs w:val="0"/>
              </w:rPr>
            </w:pPr>
            <w:r w:rsidRPr="001D62EE">
              <w:rPr>
                <w:rFonts w:ascii="Times New Roman" w:hAnsi="Times New Roman" w:cs="Times New Roman"/>
                <w:b/>
                <w:bCs w:val="0"/>
              </w:rPr>
              <w:t>1.5x Poverty Line</w:t>
            </w:r>
          </w:p>
        </w:tc>
        <w:tc>
          <w:tcPr>
            <w:tcW w:w="1350" w:type="dxa"/>
            <w:noWrap/>
            <w:vAlign w:val="center"/>
          </w:tcPr>
          <w:p w:rsidR="00604653" w:rsidRPr="00CA0729" w:rsidP="00CB1C05" w14:paraId="7D21CE44" w14:textId="77777777">
            <w:pPr>
              <w:pStyle w:val="RTableTextAbt"/>
              <w:rPr>
                <w:rFonts w:ascii="Times New Roman" w:hAnsi="Times New Roman" w:cs="Times New Roman"/>
              </w:rPr>
            </w:pPr>
            <w:r w:rsidRPr="00CA0729">
              <w:rPr>
                <w:rFonts w:ascii="Times New Roman" w:hAnsi="Times New Roman" w:cs="Times New Roman"/>
              </w:rPr>
              <w:t>81%</w:t>
            </w:r>
          </w:p>
        </w:tc>
        <w:tc>
          <w:tcPr>
            <w:tcW w:w="1260" w:type="dxa"/>
            <w:noWrap/>
            <w:vAlign w:val="center"/>
          </w:tcPr>
          <w:p w:rsidR="00604653" w:rsidRPr="00CA0729" w:rsidP="00CB1C05" w14:paraId="14F2F4ED" w14:textId="77777777">
            <w:pPr>
              <w:pStyle w:val="RTableTextAbt"/>
              <w:rPr>
                <w:rFonts w:ascii="Times New Roman" w:hAnsi="Times New Roman" w:cs="Times New Roman"/>
              </w:rPr>
            </w:pPr>
            <w:r w:rsidRPr="00CA0729">
              <w:rPr>
                <w:rFonts w:ascii="Times New Roman" w:hAnsi="Times New Roman" w:cs="Times New Roman"/>
              </w:rPr>
              <w:t>90%</w:t>
            </w:r>
          </w:p>
        </w:tc>
        <w:tc>
          <w:tcPr>
            <w:tcW w:w="1260" w:type="dxa"/>
            <w:noWrap/>
            <w:vAlign w:val="center"/>
          </w:tcPr>
          <w:p w:rsidR="00604653" w:rsidRPr="00CA0729" w:rsidP="00CB1C05" w14:paraId="47AAE311" w14:textId="77777777">
            <w:pPr>
              <w:pStyle w:val="RTableTextAbt"/>
              <w:rPr>
                <w:rFonts w:ascii="Times New Roman" w:hAnsi="Times New Roman" w:cs="Times New Roman"/>
              </w:rPr>
            </w:pPr>
            <w:r w:rsidRPr="00CA0729">
              <w:rPr>
                <w:rFonts w:ascii="Times New Roman" w:hAnsi="Times New Roman" w:cs="Times New Roman"/>
              </w:rPr>
              <w:t>73%</w:t>
            </w:r>
          </w:p>
        </w:tc>
      </w:tr>
      <w:tr w14:paraId="7A0B145D" w14:textId="77777777" w:rsidTr="007D2940">
        <w:tblPrEx>
          <w:tblW w:w="0" w:type="auto"/>
          <w:tblLook w:val="04A0"/>
        </w:tblPrEx>
        <w:trPr>
          <w:trHeight w:val="300"/>
        </w:trPr>
        <w:tc>
          <w:tcPr>
            <w:tcW w:w="2070" w:type="dxa"/>
            <w:noWrap/>
            <w:vAlign w:val="center"/>
            <w:hideMark/>
          </w:tcPr>
          <w:p w:rsidR="00604653" w:rsidRPr="001D62EE" w:rsidP="00CB1C05" w14:paraId="0444D75D" w14:textId="77777777">
            <w:pPr>
              <w:pStyle w:val="LTableTextAbt"/>
              <w:rPr>
                <w:rFonts w:ascii="Times New Roman" w:hAnsi="Times New Roman" w:cs="Times New Roman"/>
                <w:b/>
                <w:bCs w:val="0"/>
              </w:rPr>
            </w:pPr>
            <w:r w:rsidRPr="001D62EE">
              <w:rPr>
                <w:rFonts w:ascii="Times New Roman" w:hAnsi="Times New Roman" w:cs="Times New Roman"/>
                <w:b/>
                <w:bCs w:val="0"/>
              </w:rPr>
              <w:t>1.25-1.5x Poverty Line</w:t>
            </w:r>
          </w:p>
        </w:tc>
        <w:tc>
          <w:tcPr>
            <w:tcW w:w="1350" w:type="dxa"/>
            <w:noWrap/>
            <w:vAlign w:val="center"/>
          </w:tcPr>
          <w:p w:rsidR="00604653" w:rsidRPr="00CA0729" w:rsidP="00CB1C05" w14:paraId="6006B1C0" w14:textId="77777777">
            <w:pPr>
              <w:pStyle w:val="RTableTextAbt"/>
              <w:rPr>
                <w:rFonts w:ascii="Times New Roman" w:hAnsi="Times New Roman" w:cs="Times New Roman"/>
              </w:rPr>
            </w:pPr>
            <w:r w:rsidRPr="00CA0729">
              <w:rPr>
                <w:rFonts w:ascii="Times New Roman" w:hAnsi="Times New Roman" w:cs="Times New Roman"/>
              </w:rPr>
              <w:t>4%</w:t>
            </w:r>
          </w:p>
        </w:tc>
        <w:tc>
          <w:tcPr>
            <w:tcW w:w="1260" w:type="dxa"/>
            <w:noWrap/>
            <w:vAlign w:val="center"/>
          </w:tcPr>
          <w:p w:rsidR="00604653" w:rsidRPr="00CA0729" w:rsidP="00CB1C05" w14:paraId="7BDDEE99" w14:textId="77777777">
            <w:pPr>
              <w:pStyle w:val="RTableTextAbt"/>
              <w:rPr>
                <w:rFonts w:ascii="Times New Roman" w:hAnsi="Times New Roman" w:cs="Times New Roman"/>
              </w:rPr>
            </w:pPr>
            <w:r w:rsidRPr="00CA0729">
              <w:rPr>
                <w:rFonts w:ascii="Times New Roman" w:hAnsi="Times New Roman" w:cs="Times New Roman"/>
              </w:rPr>
              <w:t>3%</w:t>
            </w:r>
          </w:p>
        </w:tc>
        <w:tc>
          <w:tcPr>
            <w:tcW w:w="1260" w:type="dxa"/>
            <w:noWrap/>
            <w:vAlign w:val="center"/>
          </w:tcPr>
          <w:p w:rsidR="00604653" w:rsidRPr="00CA0729" w:rsidP="00CB1C05" w14:paraId="0C176F07" w14:textId="77777777">
            <w:pPr>
              <w:pStyle w:val="RTableTextAbt"/>
              <w:rPr>
                <w:rFonts w:ascii="Times New Roman" w:hAnsi="Times New Roman" w:cs="Times New Roman"/>
              </w:rPr>
            </w:pPr>
            <w:r w:rsidRPr="00CA0729">
              <w:rPr>
                <w:rFonts w:ascii="Times New Roman" w:hAnsi="Times New Roman" w:cs="Times New Roman"/>
              </w:rPr>
              <w:t>8%</w:t>
            </w:r>
          </w:p>
        </w:tc>
      </w:tr>
      <w:tr w14:paraId="452AF0F3" w14:textId="77777777" w:rsidTr="007D2940">
        <w:tblPrEx>
          <w:tblW w:w="0" w:type="auto"/>
          <w:tblLook w:val="04A0"/>
        </w:tblPrEx>
        <w:trPr>
          <w:trHeight w:val="300"/>
        </w:trPr>
        <w:tc>
          <w:tcPr>
            <w:tcW w:w="2070" w:type="dxa"/>
            <w:noWrap/>
            <w:vAlign w:val="center"/>
            <w:hideMark/>
          </w:tcPr>
          <w:p w:rsidR="00604653" w:rsidRPr="001D62EE" w:rsidP="00CB1C05" w14:paraId="1619362A" w14:textId="77777777">
            <w:pPr>
              <w:pStyle w:val="LTableTextAbt"/>
              <w:rPr>
                <w:rFonts w:ascii="Times New Roman" w:hAnsi="Times New Roman" w:cs="Times New Roman"/>
                <w:b/>
                <w:bCs w:val="0"/>
              </w:rPr>
            </w:pPr>
            <w:r w:rsidRPr="001D62EE">
              <w:rPr>
                <w:rFonts w:ascii="Times New Roman" w:hAnsi="Times New Roman" w:cs="Times New Roman"/>
                <w:b/>
                <w:bCs w:val="0"/>
              </w:rPr>
              <w:t>1-1.25x Poverty Line</w:t>
            </w:r>
          </w:p>
        </w:tc>
        <w:tc>
          <w:tcPr>
            <w:tcW w:w="1350" w:type="dxa"/>
            <w:noWrap/>
            <w:vAlign w:val="center"/>
          </w:tcPr>
          <w:p w:rsidR="00604653" w:rsidRPr="00CA0729" w:rsidP="00CB1C05" w14:paraId="603F9ED4" w14:textId="77777777">
            <w:pPr>
              <w:pStyle w:val="RTableTextAbt"/>
              <w:rPr>
                <w:rFonts w:ascii="Times New Roman" w:hAnsi="Times New Roman" w:cs="Times New Roman"/>
              </w:rPr>
            </w:pPr>
            <w:r w:rsidRPr="00CA0729">
              <w:rPr>
                <w:rFonts w:ascii="Times New Roman" w:hAnsi="Times New Roman" w:cs="Times New Roman"/>
              </w:rPr>
              <w:t>4%</w:t>
            </w:r>
          </w:p>
        </w:tc>
        <w:tc>
          <w:tcPr>
            <w:tcW w:w="1260" w:type="dxa"/>
            <w:noWrap/>
            <w:vAlign w:val="center"/>
          </w:tcPr>
          <w:p w:rsidR="00604653" w:rsidRPr="00CA0729" w:rsidP="00CB1C05" w14:paraId="03BD265A" w14:textId="77777777">
            <w:pPr>
              <w:pStyle w:val="RTableTextAbt"/>
              <w:rPr>
                <w:rFonts w:ascii="Times New Roman" w:hAnsi="Times New Roman" w:cs="Times New Roman"/>
              </w:rPr>
            </w:pPr>
            <w:r w:rsidRPr="00CA0729">
              <w:rPr>
                <w:rFonts w:ascii="Times New Roman" w:hAnsi="Times New Roman" w:cs="Times New Roman"/>
              </w:rPr>
              <w:t>2%</w:t>
            </w:r>
          </w:p>
        </w:tc>
        <w:tc>
          <w:tcPr>
            <w:tcW w:w="1260" w:type="dxa"/>
            <w:noWrap/>
            <w:vAlign w:val="center"/>
          </w:tcPr>
          <w:p w:rsidR="00604653" w:rsidRPr="00CA0729" w:rsidP="00CB1C05" w14:paraId="0A74FD6D" w14:textId="77777777">
            <w:pPr>
              <w:pStyle w:val="RTableTextAbt"/>
              <w:rPr>
                <w:rFonts w:ascii="Times New Roman" w:hAnsi="Times New Roman" w:cs="Times New Roman"/>
              </w:rPr>
            </w:pPr>
            <w:r w:rsidRPr="00CA0729">
              <w:rPr>
                <w:rFonts w:ascii="Times New Roman" w:hAnsi="Times New Roman" w:cs="Times New Roman"/>
              </w:rPr>
              <w:t>6%</w:t>
            </w:r>
          </w:p>
        </w:tc>
      </w:tr>
      <w:tr w14:paraId="0DD01900" w14:textId="77777777" w:rsidTr="007D2940">
        <w:tblPrEx>
          <w:tblW w:w="0" w:type="auto"/>
          <w:tblLook w:val="04A0"/>
        </w:tblPrEx>
        <w:trPr>
          <w:trHeight w:val="300"/>
        </w:trPr>
        <w:tc>
          <w:tcPr>
            <w:tcW w:w="2070" w:type="dxa"/>
            <w:noWrap/>
            <w:vAlign w:val="center"/>
            <w:hideMark/>
          </w:tcPr>
          <w:p w:rsidR="00604653" w:rsidRPr="001D62EE" w:rsidP="00CB1C05" w14:paraId="1B6A7684" w14:textId="77777777">
            <w:pPr>
              <w:pStyle w:val="LTableTextAbt"/>
              <w:rPr>
                <w:rFonts w:ascii="Times New Roman" w:hAnsi="Times New Roman" w:cs="Times New Roman"/>
                <w:b/>
                <w:bCs w:val="0"/>
              </w:rPr>
            </w:pPr>
            <w:r w:rsidRPr="001D62EE">
              <w:rPr>
                <w:rFonts w:ascii="Times New Roman" w:hAnsi="Times New Roman" w:cs="Times New Roman"/>
                <w:b/>
                <w:bCs w:val="0"/>
              </w:rPr>
              <w:t>Below Poverty Line</w:t>
            </w:r>
          </w:p>
        </w:tc>
        <w:tc>
          <w:tcPr>
            <w:tcW w:w="1350" w:type="dxa"/>
            <w:noWrap/>
            <w:vAlign w:val="center"/>
          </w:tcPr>
          <w:p w:rsidR="00604653" w:rsidRPr="00CA0729" w:rsidP="00CB1C05" w14:paraId="5E51706E" w14:textId="77777777">
            <w:pPr>
              <w:pStyle w:val="RTableTextAbt"/>
              <w:rPr>
                <w:rFonts w:ascii="Times New Roman" w:hAnsi="Times New Roman" w:cs="Times New Roman"/>
              </w:rPr>
            </w:pPr>
            <w:r w:rsidRPr="00CA0729">
              <w:rPr>
                <w:rFonts w:ascii="Times New Roman" w:hAnsi="Times New Roman" w:cs="Times New Roman"/>
              </w:rPr>
              <w:t>11%</w:t>
            </w:r>
          </w:p>
        </w:tc>
        <w:tc>
          <w:tcPr>
            <w:tcW w:w="1260" w:type="dxa"/>
            <w:noWrap/>
            <w:vAlign w:val="center"/>
          </w:tcPr>
          <w:p w:rsidR="00604653" w:rsidRPr="00CA0729" w:rsidP="00CB1C05" w14:paraId="75531AED" w14:textId="77777777">
            <w:pPr>
              <w:pStyle w:val="RTableTextAbt"/>
              <w:rPr>
                <w:rFonts w:ascii="Times New Roman" w:hAnsi="Times New Roman" w:cs="Times New Roman"/>
              </w:rPr>
            </w:pPr>
            <w:r w:rsidRPr="00CA0729">
              <w:rPr>
                <w:rFonts w:ascii="Times New Roman" w:hAnsi="Times New Roman" w:cs="Times New Roman"/>
              </w:rPr>
              <w:t>5%</w:t>
            </w:r>
          </w:p>
        </w:tc>
        <w:tc>
          <w:tcPr>
            <w:tcW w:w="1260" w:type="dxa"/>
            <w:noWrap/>
            <w:vAlign w:val="center"/>
          </w:tcPr>
          <w:p w:rsidR="00604653" w:rsidRPr="00CA0729" w:rsidP="00CB1C05" w14:paraId="103CF6AE" w14:textId="77777777">
            <w:pPr>
              <w:pStyle w:val="RTableTextAbt"/>
              <w:rPr>
                <w:rFonts w:ascii="Times New Roman" w:hAnsi="Times New Roman" w:cs="Times New Roman"/>
              </w:rPr>
            </w:pPr>
            <w:r w:rsidRPr="00CA0729">
              <w:rPr>
                <w:rFonts w:ascii="Times New Roman" w:hAnsi="Times New Roman" w:cs="Times New Roman"/>
              </w:rPr>
              <w:t>12%</w:t>
            </w:r>
          </w:p>
        </w:tc>
      </w:tr>
      <w:tr w14:paraId="75BEC41D" w14:textId="77777777" w:rsidTr="007D2940">
        <w:tblPrEx>
          <w:tblW w:w="0" w:type="auto"/>
          <w:tblLook w:val="04A0"/>
        </w:tblPrEx>
        <w:trPr>
          <w:trHeight w:val="300"/>
        </w:trPr>
        <w:tc>
          <w:tcPr>
            <w:tcW w:w="5940" w:type="dxa"/>
            <w:gridSpan w:val="4"/>
            <w:noWrap/>
            <w:vAlign w:val="center"/>
          </w:tcPr>
          <w:p w:rsidR="00604653" w:rsidRPr="00B02EAD" w:rsidP="00CB1C05" w14:paraId="035BD9CA" w14:textId="77777777">
            <w:pPr>
              <w:pStyle w:val="TableNotesAbt"/>
              <w:rPr>
                <w:rFonts w:ascii="Times New Roman" w:hAnsi="Times New Roman" w:cs="Times New Roman"/>
              </w:rPr>
            </w:pPr>
            <w:r w:rsidRPr="00B02EAD">
              <w:rPr>
                <w:rFonts w:ascii="Times New Roman" w:hAnsi="Times New Roman" w:cs="Times New Roman"/>
              </w:rPr>
              <w:t xml:space="preserve">Source: </w:t>
            </w:r>
            <w:hyperlink w:anchor="_ENREF_62" w:tooltip="U.S. Census Bureau, 2010-2022 #5" w:history="1">
              <w:r w:rsidRPr="00B02EAD" w:rsidR="00414172">
                <w:fldChar w:fldCharType="begin" w:fldLock="1"/>
              </w:r>
              <w:r w:rsidR="00414172">
                <w:instrText xml:space="preserve"> ADDIN EN.CITE &lt;EndNote&gt;&lt;Cite&gt;&lt;Author&gt;U.S. Census Bureau&lt;/Author&gt;&lt;Year&gt;2010-2022&lt;/Year&gt;&lt;RecNum&gt;5&lt;/RecNum&gt;&lt;DisplayText&gt;U.S. Census Bureau 2010-2022&lt;/DisplayText&gt;&lt;record&gt;&lt;rec-number&gt;5&lt;/rec-number&gt;&lt;foreign-keys&gt;&lt;key app="EN" db-id="52wf2wf0o0rv01e9dzo52td80t0590tp2fwd" timestamp="1714499636"&gt;5&lt;/key&gt;&lt;/foreign-keys&gt;&lt;ref-type name="Journal Article"&gt;17&lt;/ref-type&gt;&lt;contributors&gt;&lt;authors&gt;&lt;author&gt;U.S. Census Bureau,&lt;/author&gt;&lt;/authors&gt;&lt;/contributors&gt;&lt;titles&gt;&lt;title&gt;Current Population Survey. Annual Social and Economic (ASEC) Supplement Survey 2010-2022.&lt;/title&gt;&lt;/titles&gt;&lt;dates&gt;&lt;year&gt;2010-2022&lt;/year&gt;&lt;/dates&gt;&lt;urls&gt;&lt;/urls&gt;&lt;/record&gt;&lt;/Cite&gt;&lt;/EndNote&gt;</w:instrText>
              </w:r>
              <w:r w:rsidRPr="00B02EAD" w:rsidR="00414172">
                <w:fldChar w:fldCharType="separate"/>
              </w:r>
              <w:r w:rsidRPr="00B02EAD" w:rsidR="00414172">
                <w:rPr>
                  <w:rFonts w:ascii="Times New Roman" w:hAnsi="Times New Roman" w:cs="Times New Roman"/>
                  <w:noProof/>
                </w:rPr>
                <w:t>U.S. Census Bureau 2010-2022</w:t>
              </w:r>
              <w:r w:rsidRPr="00B02EAD" w:rsidR="00414172">
                <w:fldChar w:fldCharType="end"/>
              </w:r>
            </w:hyperlink>
            <w:r w:rsidRPr="00B02EAD">
              <w:rPr>
                <w:rFonts w:ascii="Times New Roman" w:hAnsi="Times New Roman" w:cs="Times New Roman"/>
              </w:rPr>
              <w:t xml:space="preserve"> </w:t>
            </w:r>
          </w:p>
        </w:tc>
      </w:tr>
    </w:tbl>
    <w:p w:rsidR="00755BB3" w:rsidP="00CB1C05" w14:paraId="32769368" w14:textId="77777777">
      <w:pPr>
        <w:pStyle w:val="BodyText"/>
        <w:rPr>
          <w:lang w:val="en-US"/>
        </w:rPr>
      </w:pPr>
    </w:p>
    <w:p w:rsidR="00604653" w:rsidRPr="003507CC" w:rsidP="00CB1C05" w14:paraId="0A01D4D3" w14:textId="77777777">
      <w:pPr>
        <w:pStyle w:val="BodyText"/>
        <w:rPr>
          <w:lang w:val="en-US"/>
        </w:rPr>
      </w:pPr>
      <w:r>
        <w:fldChar w:fldCharType="begin" w:fldLock="1"/>
      </w:r>
      <w:r>
        <w:rPr>
          <w:lang w:val="en-US"/>
        </w:rPr>
        <w:instrText xml:space="preserve"> REF _Ref158211505 \h </w:instrText>
      </w:r>
      <w:r>
        <w:fldChar w:fldCharType="separate"/>
      </w:r>
      <w:r w:rsidR="0092222B">
        <w:t>Table ES-</w:t>
      </w:r>
      <w:r w:rsidR="0092222B">
        <w:rPr>
          <w:noProof/>
        </w:rPr>
        <w:t>18</w:t>
      </w:r>
      <w:r>
        <w:fldChar w:fldCharType="end"/>
      </w:r>
      <w:r>
        <w:rPr>
          <w:lang w:val="en-US"/>
        </w:rPr>
        <w:t xml:space="preserve"> </w:t>
      </w:r>
      <w:r w:rsidR="004F366B">
        <w:rPr>
          <w:lang w:val="en-US"/>
        </w:rPr>
        <w:t>shows demographics of the dry cleaning</w:t>
      </w:r>
      <w:r w:rsidR="009D01C5">
        <w:rPr>
          <w:lang w:val="en-US"/>
        </w:rPr>
        <w:t xml:space="preserve"> </w:t>
      </w:r>
      <w:r w:rsidR="00B12279">
        <w:rPr>
          <w:lang w:val="en-US"/>
        </w:rPr>
        <w:t>worker</w:t>
      </w:r>
      <w:r w:rsidR="004F366B">
        <w:rPr>
          <w:lang w:val="en-US"/>
        </w:rPr>
        <w:t xml:space="preserve"> population, which is disproportionately Black and Hispanic.  We do not have demographics of the overall employee population occupationally exposed to PCE.</w:t>
      </w:r>
    </w:p>
    <w:p w:rsidR="009823CF" w:rsidRPr="00E330D9" w:rsidP="00CB1C05" w14:paraId="034E668B" w14:textId="77777777">
      <w:pPr>
        <w:pStyle w:val="Heading2NoNumbering"/>
      </w:pPr>
      <w:bookmarkStart w:id="72" w:name="_Toc111035503"/>
      <w:bookmarkStart w:id="73" w:name="_Toc111037044"/>
      <w:bookmarkStart w:id="74" w:name="_Toc114061864"/>
      <w:bookmarkStart w:id="75" w:name="_Toc165378711"/>
      <w:r w:rsidRPr="00E330D9">
        <w:t>Estimated Small Business Impacts</w:t>
      </w:r>
      <w:bookmarkEnd w:id="72"/>
      <w:bookmarkEnd w:id="73"/>
      <w:bookmarkEnd w:id="74"/>
      <w:bookmarkEnd w:id="75"/>
    </w:p>
    <w:p w:rsidR="00635C96" w:rsidP="00CB1C05" w14:paraId="71C08556" w14:textId="77777777">
      <w:pPr>
        <w:pStyle w:val="BodyText"/>
      </w:pPr>
      <w:r>
        <w:fldChar w:fldCharType="begin" w:fldLock="1"/>
      </w:r>
      <w:r>
        <w:instrText xml:space="preserve"> REF _Ref158893238 \h </w:instrText>
      </w:r>
      <w:r>
        <w:fldChar w:fldCharType="separate"/>
      </w:r>
      <w:r w:rsidR="0092222B">
        <w:t>Table ES-</w:t>
      </w:r>
      <w:r w:rsidR="0092222B">
        <w:rPr>
          <w:noProof/>
        </w:rPr>
        <w:t>19</w:t>
      </w:r>
      <w:r>
        <w:fldChar w:fldCharType="end"/>
      </w:r>
      <w:r>
        <w:t xml:space="preserve"> </w:t>
      </w:r>
      <w:r w:rsidRPr="00D33E60" w:rsidR="004F366B">
        <w:t xml:space="preserve">presents a summary of the small business impacts overall and for each of the use categories where small business impacts were estimated. </w:t>
      </w:r>
      <w:r w:rsidR="00C7066B">
        <w:t xml:space="preserve">Affected vapor degreasing firms have the highest costs and therefore the </w:t>
      </w:r>
      <w:r w:rsidR="00CF3D37">
        <w:t>largest proportion of small firms with impacts above 1 and 3 percent of revenues. Costs for reformulating products</w:t>
      </w:r>
      <w:r w:rsidR="00E24F77">
        <w:t xml:space="preserve"> are large enough to exceed 1 and 3 percent of revenues for three and one firm, respectively. WCPP costs for Import/Repackage firms exceed 1 percent o</w:t>
      </w:r>
      <w:r w:rsidR="00BD3830">
        <w:t>f</w:t>
      </w:r>
      <w:r w:rsidR="00E24F77">
        <w:t xml:space="preserve"> revenues for </w:t>
      </w:r>
      <w:r w:rsidR="005430B2">
        <w:t>2 small firms.</w:t>
      </w:r>
    </w:p>
    <w:tbl>
      <w:tblPr>
        <w:tblW w:w="5000" w:type="pct"/>
        <w:tblLayout w:type="fixed"/>
        <w:tblLook w:val="04A0"/>
      </w:tblPr>
      <w:tblGrid>
        <w:gridCol w:w="3028"/>
        <w:gridCol w:w="1040"/>
        <w:gridCol w:w="1242"/>
        <w:gridCol w:w="1438"/>
        <w:gridCol w:w="1125"/>
        <w:gridCol w:w="1127"/>
      </w:tblGrid>
      <w:tr w14:paraId="757A65BA" w14:textId="77777777" w:rsidTr="008E6851">
        <w:tblPrEx>
          <w:tblW w:w="5000" w:type="pct"/>
          <w:tblLayout w:type="fixed"/>
          <w:tblLook w:val="04A0"/>
        </w:tblPrEx>
        <w:trPr>
          <w:tblHeader/>
        </w:trPr>
        <w:tc>
          <w:tcPr>
            <w:tcW w:w="5000" w:type="pct"/>
            <w:gridSpan w:val="6"/>
            <w:tcBorders>
              <w:bottom w:val="single" w:sz="4" w:space="0" w:color="auto"/>
            </w:tcBorders>
            <w:shd w:val="clear" w:color="auto" w:fill="auto"/>
            <w:vAlign w:val="center"/>
          </w:tcPr>
          <w:p w:rsidR="008E6851" w:rsidRPr="00D33E60" w:rsidP="00CB1C05" w14:paraId="01C81FD8" w14:textId="77777777">
            <w:pPr>
              <w:pStyle w:val="TableTitleA"/>
              <w:keepLines/>
            </w:pPr>
            <w:bookmarkStart w:id="76" w:name="_Ref158893238"/>
            <w:bookmarkStart w:id="77" w:name="_Toc165378800"/>
            <w:r>
              <w:t>Table ES-</w:t>
            </w:r>
            <w:r w:rsidR="00BC4B5D">
              <w:fldChar w:fldCharType="begin" w:fldLock="1"/>
            </w:r>
            <w:r w:rsidR="00BC4B5D">
              <w:instrText xml:space="preserve"> SEQ Table_ES- \* ARABIC </w:instrText>
            </w:r>
            <w:r w:rsidR="00BC4B5D">
              <w:fldChar w:fldCharType="separate"/>
            </w:r>
            <w:r w:rsidR="0092222B">
              <w:rPr>
                <w:noProof/>
              </w:rPr>
              <w:t>19</w:t>
            </w:r>
            <w:r w:rsidR="00BC4B5D">
              <w:rPr>
                <w:noProof/>
              </w:rPr>
              <w:fldChar w:fldCharType="end"/>
            </w:r>
            <w:bookmarkEnd w:id="76"/>
            <w:r w:rsidRPr="00E330D9">
              <w:t>: Summary of Small Business Impacts</w:t>
            </w:r>
            <w:bookmarkEnd w:id="77"/>
          </w:p>
        </w:tc>
      </w:tr>
      <w:tr w14:paraId="640EA45F" w14:textId="77777777" w:rsidTr="00784C23">
        <w:tblPrEx>
          <w:tblW w:w="5000" w:type="pct"/>
          <w:tblLayout w:type="fixed"/>
          <w:tblLook w:val="04A0"/>
        </w:tblPrEx>
        <w:trPr>
          <w:tblHeader/>
        </w:trPr>
        <w:tc>
          <w:tcPr>
            <w:tcW w:w="1682" w:type="pct"/>
            <w:vMerge w:val="restart"/>
            <w:tcBorders>
              <w:top w:val="single" w:sz="4" w:space="0" w:color="auto"/>
              <w:left w:val="single" w:sz="4" w:space="0" w:color="auto"/>
              <w:right w:val="single" w:sz="4" w:space="0" w:color="auto"/>
            </w:tcBorders>
            <w:shd w:val="clear" w:color="auto" w:fill="48A9C5"/>
            <w:vAlign w:val="center"/>
          </w:tcPr>
          <w:p w:rsidR="008E6851" w:rsidRPr="00D33E60" w:rsidP="00CB1C05" w14:paraId="739D7C9E" w14:textId="77777777">
            <w:pPr>
              <w:pStyle w:val="TableSubtitle"/>
            </w:pPr>
            <w:r w:rsidRPr="00D33E60">
              <w:t>Use Category</w:t>
            </w:r>
          </w:p>
        </w:tc>
        <w:tc>
          <w:tcPr>
            <w:tcW w:w="578" w:type="pct"/>
            <w:vMerge w:val="restart"/>
            <w:tcBorders>
              <w:top w:val="single" w:sz="4" w:space="0" w:color="auto"/>
              <w:left w:val="single" w:sz="4" w:space="0" w:color="auto"/>
              <w:right w:val="single" w:sz="4" w:space="0" w:color="auto"/>
            </w:tcBorders>
            <w:shd w:val="clear" w:color="auto" w:fill="48A9C5"/>
            <w:vAlign w:val="center"/>
          </w:tcPr>
          <w:p w:rsidR="008E6851" w:rsidRPr="00D33E60" w:rsidP="00CB1C05" w14:paraId="7BC2A777" w14:textId="77777777">
            <w:pPr>
              <w:pStyle w:val="TableSubtitle"/>
            </w:pPr>
            <w:r w:rsidRPr="00D33E60">
              <w:t>Number of Small Firms</w:t>
            </w:r>
            <w:r w:rsidRPr="00A65A16">
              <w:t xml:space="preserve"> </w:t>
            </w:r>
          </w:p>
        </w:tc>
        <w:tc>
          <w:tcPr>
            <w:tcW w:w="690" w:type="pct"/>
            <w:vMerge w:val="restart"/>
            <w:tcBorders>
              <w:top w:val="single" w:sz="4" w:space="0" w:color="auto"/>
              <w:left w:val="single" w:sz="4" w:space="0" w:color="auto"/>
              <w:right w:val="single" w:sz="4" w:space="0" w:color="auto"/>
            </w:tcBorders>
            <w:shd w:val="clear" w:color="auto" w:fill="48A9C5"/>
            <w:vAlign w:val="center"/>
          </w:tcPr>
          <w:p w:rsidR="008E6851" w:rsidRPr="00D33E60" w:rsidP="00CB1C05" w14:paraId="759F79FC" w14:textId="77777777">
            <w:pPr>
              <w:pStyle w:val="TableSubtitle"/>
            </w:pPr>
            <w:r w:rsidRPr="00A65A16">
              <w:t>Average Cost (</w:t>
            </w:r>
            <w:r>
              <w:t>2022$</w:t>
            </w:r>
            <w:r w:rsidRPr="00A65A16">
              <w:t>, Annualized, 7% Discount Rate)</w:t>
            </w:r>
          </w:p>
        </w:tc>
        <w:tc>
          <w:tcPr>
            <w:tcW w:w="2050" w:type="pct"/>
            <w:gridSpan w:val="3"/>
            <w:tcBorders>
              <w:top w:val="single" w:sz="4" w:space="0" w:color="auto"/>
              <w:left w:val="single" w:sz="4" w:space="0" w:color="auto"/>
              <w:bottom w:val="single" w:sz="4" w:space="0" w:color="auto"/>
              <w:right w:val="single" w:sz="4" w:space="0" w:color="auto"/>
            </w:tcBorders>
            <w:shd w:val="clear" w:color="auto" w:fill="48A9C5"/>
            <w:vAlign w:val="center"/>
          </w:tcPr>
          <w:p w:rsidR="008E6851" w:rsidRPr="00D33E60" w:rsidP="00CB1C05" w14:paraId="0217BF32" w14:textId="77777777">
            <w:pPr>
              <w:pStyle w:val="TableSubtitle"/>
            </w:pPr>
            <w:r w:rsidRPr="00D33E60">
              <w:t>Number and Percent of Firms by Cost-Revenue Impact Threshold</w:t>
            </w:r>
          </w:p>
        </w:tc>
      </w:tr>
      <w:tr w14:paraId="0A7F10FE" w14:textId="77777777" w:rsidTr="00784C23">
        <w:tblPrEx>
          <w:tblW w:w="5000" w:type="pct"/>
          <w:tblLayout w:type="fixed"/>
          <w:tblLook w:val="04A0"/>
        </w:tblPrEx>
        <w:trPr>
          <w:tblHeader/>
        </w:trPr>
        <w:tc>
          <w:tcPr>
            <w:tcW w:w="1682" w:type="pct"/>
            <w:vMerge/>
            <w:tcBorders>
              <w:left w:val="single" w:sz="4" w:space="0" w:color="auto"/>
              <w:bottom w:val="single" w:sz="4" w:space="0" w:color="auto"/>
              <w:right w:val="single" w:sz="4" w:space="0" w:color="auto"/>
            </w:tcBorders>
            <w:shd w:val="clear" w:color="auto" w:fill="48A9C5"/>
          </w:tcPr>
          <w:p w:rsidR="008E6851" w:rsidRPr="00D33E60" w:rsidP="00CB1C05" w14:paraId="20C4CE19" w14:textId="77777777">
            <w:pPr>
              <w:pStyle w:val="TableSubtitle"/>
            </w:pPr>
          </w:p>
        </w:tc>
        <w:tc>
          <w:tcPr>
            <w:tcW w:w="578" w:type="pct"/>
            <w:vMerge/>
            <w:tcBorders>
              <w:left w:val="single" w:sz="4" w:space="0" w:color="auto"/>
              <w:bottom w:val="single" w:sz="4" w:space="0" w:color="auto"/>
              <w:right w:val="single" w:sz="4" w:space="0" w:color="auto"/>
            </w:tcBorders>
            <w:shd w:val="clear" w:color="auto" w:fill="48A9C5"/>
          </w:tcPr>
          <w:p w:rsidR="008E6851" w:rsidRPr="00D33E60" w:rsidP="00CB1C05" w14:paraId="392349AF" w14:textId="77777777">
            <w:pPr>
              <w:pStyle w:val="TableSubtitle"/>
            </w:pPr>
          </w:p>
        </w:tc>
        <w:tc>
          <w:tcPr>
            <w:tcW w:w="690" w:type="pct"/>
            <w:vMerge/>
            <w:tcBorders>
              <w:left w:val="single" w:sz="4" w:space="0" w:color="auto"/>
              <w:bottom w:val="single" w:sz="4" w:space="0" w:color="auto"/>
              <w:right w:val="single" w:sz="4" w:space="0" w:color="auto"/>
            </w:tcBorders>
            <w:shd w:val="clear" w:color="auto" w:fill="48A9C5"/>
          </w:tcPr>
          <w:p w:rsidR="008E6851" w:rsidRPr="00D33E60" w:rsidP="00CB1C05" w14:paraId="19CE85AF" w14:textId="77777777">
            <w:pPr>
              <w:pStyle w:val="TableSubtitle"/>
            </w:pPr>
          </w:p>
        </w:tc>
        <w:tc>
          <w:tcPr>
            <w:tcW w:w="799" w:type="pct"/>
            <w:tcBorders>
              <w:top w:val="single" w:sz="4" w:space="0" w:color="auto"/>
              <w:left w:val="single" w:sz="4" w:space="0" w:color="auto"/>
              <w:bottom w:val="single" w:sz="4" w:space="0" w:color="auto"/>
              <w:right w:val="single" w:sz="4" w:space="0" w:color="auto"/>
            </w:tcBorders>
            <w:shd w:val="clear" w:color="auto" w:fill="48A9C5"/>
            <w:vAlign w:val="center"/>
          </w:tcPr>
          <w:p w:rsidR="008E6851" w:rsidRPr="00D33E60" w:rsidP="00CB1C05" w14:paraId="22EB4C83" w14:textId="77777777">
            <w:pPr>
              <w:pStyle w:val="TableSubtitle"/>
            </w:pPr>
            <w:r w:rsidRPr="00D33E60">
              <w:t>&lt;1%</w:t>
            </w:r>
          </w:p>
        </w:tc>
        <w:tc>
          <w:tcPr>
            <w:tcW w:w="625" w:type="pct"/>
            <w:tcBorders>
              <w:top w:val="single" w:sz="4" w:space="0" w:color="auto"/>
              <w:left w:val="single" w:sz="4" w:space="0" w:color="auto"/>
              <w:bottom w:val="single" w:sz="4" w:space="0" w:color="auto"/>
              <w:right w:val="single" w:sz="4" w:space="0" w:color="auto"/>
            </w:tcBorders>
            <w:shd w:val="clear" w:color="auto" w:fill="48A9C5"/>
            <w:vAlign w:val="center"/>
          </w:tcPr>
          <w:p w:rsidR="008E6851" w:rsidRPr="00D33E60" w:rsidP="00CB1C05" w14:paraId="37E3116F" w14:textId="77777777">
            <w:pPr>
              <w:pStyle w:val="TableSubtitle"/>
            </w:pPr>
            <w:r w:rsidRPr="00D33E60">
              <w:t>1</w:t>
            </w:r>
            <w:r>
              <w:t>–</w:t>
            </w:r>
            <w:r w:rsidRPr="00D33E60">
              <w:t>3%</w:t>
            </w:r>
          </w:p>
        </w:tc>
        <w:tc>
          <w:tcPr>
            <w:tcW w:w="626" w:type="pct"/>
            <w:tcBorders>
              <w:top w:val="single" w:sz="4" w:space="0" w:color="auto"/>
              <w:left w:val="single" w:sz="4" w:space="0" w:color="auto"/>
              <w:bottom w:val="single" w:sz="4" w:space="0" w:color="auto"/>
              <w:right w:val="single" w:sz="4" w:space="0" w:color="auto"/>
            </w:tcBorders>
            <w:shd w:val="clear" w:color="auto" w:fill="48A9C5"/>
            <w:vAlign w:val="center"/>
          </w:tcPr>
          <w:p w:rsidR="008E6851" w:rsidRPr="00D33E60" w:rsidP="00CB1C05" w14:paraId="1D20B2FB" w14:textId="77777777">
            <w:pPr>
              <w:pStyle w:val="TableSubtitle"/>
            </w:pPr>
            <w:r w:rsidRPr="00D33E60">
              <w:t>&gt;3%</w:t>
            </w:r>
          </w:p>
        </w:tc>
      </w:tr>
      <w:tr w14:paraId="4AACC489"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47BB9087" w14:textId="77777777">
            <w:pPr>
              <w:pStyle w:val="RTableTextAbt"/>
              <w:keepNext/>
              <w:keepLines/>
              <w:jc w:val="left"/>
              <w:rPr>
                <w:szCs w:val="18"/>
              </w:rPr>
            </w:pPr>
            <w:r>
              <w:rPr>
                <w:szCs w:val="18"/>
              </w:rPr>
              <w:t>Manufactur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01A463FD" w14:textId="77777777">
            <w:pPr>
              <w:pStyle w:val="RTableTextAbt"/>
              <w:keepNext/>
              <w:keepLines/>
              <w:rPr>
                <w:szCs w:val="18"/>
              </w:rPr>
            </w:pPr>
            <w:r>
              <w:rPr>
                <w:szCs w:val="18"/>
              </w:rPr>
              <w:t xml:space="preserve">1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C1015A" w:rsidP="00860935" w14:paraId="1A9C8554" w14:textId="7315EAB2">
            <w:pPr>
              <w:pStyle w:val="RTableTextAbt"/>
              <w:keepNext/>
              <w:keepLines/>
              <w:rPr>
                <w:szCs w:val="18"/>
              </w:rPr>
            </w:pPr>
            <w:r>
              <w:rPr>
                <w:szCs w:val="18"/>
              </w:rPr>
              <w:t>$58,986</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1B3A5A3" w14:textId="2AD9B3D0">
            <w:pPr>
              <w:pStyle w:val="RTableTextAbt"/>
              <w:keepNext/>
              <w:keepLines/>
              <w:rPr>
                <w:szCs w:val="18"/>
              </w:rPr>
            </w:pPr>
            <w:r>
              <w:rPr>
                <w:szCs w:val="18"/>
              </w:rPr>
              <w:t>1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63E60D15" w14:textId="7CD403DB">
            <w:pPr>
              <w:pStyle w:val="RTableTextAbt"/>
              <w:keepNext/>
              <w:keepLines/>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B90BCEF" w14:textId="6CA4EBD5">
            <w:pPr>
              <w:pStyle w:val="RTableTextAbt"/>
              <w:keepNext/>
              <w:keepLines/>
              <w:rPr>
                <w:szCs w:val="18"/>
              </w:rPr>
            </w:pPr>
            <w:r>
              <w:rPr>
                <w:szCs w:val="18"/>
              </w:rPr>
              <w:t>-</w:t>
            </w:r>
          </w:p>
        </w:tc>
      </w:tr>
      <w:tr w14:paraId="414AD9AA"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60FC9FF2" w14:textId="77777777">
            <w:pPr>
              <w:pStyle w:val="RTableTextAbt"/>
              <w:keepNext/>
              <w:keepLines/>
              <w:jc w:val="left"/>
              <w:rPr>
                <w:szCs w:val="18"/>
              </w:rPr>
            </w:pPr>
            <w:r>
              <w:rPr>
                <w:szCs w:val="18"/>
              </w:rPr>
              <w:t>Import/Repackage</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5691017F" w14:textId="77777777">
            <w:pPr>
              <w:pStyle w:val="RTableTextAbt"/>
              <w:keepNext/>
              <w:keepLines/>
              <w:rPr>
                <w:szCs w:val="18"/>
              </w:rPr>
            </w:pPr>
            <w:r>
              <w:rPr>
                <w:szCs w:val="18"/>
              </w:rPr>
              <w:t xml:space="preserve">8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C1015A" w:rsidP="00860935" w14:paraId="13F34546" w14:textId="0DF82D36">
            <w:pPr>
              <w:pStyle w:val="RTableTextAbt"/>
              <w:keepNext/>
              <w:keepLines/>
              <w:rPr>
                <w:szCs w:val="18"/>
              </w:rPr>
            </w:pPr>
            <w:r>
              <w:rPr>
                <w:szCs w:val="18"/>
              </w:rPr>
              <w:t>$12,703</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76B543A0" w14:textId="04EB3A93">
            <w:pPr>
              <w:pStyle w:val="RTableTextAbt"/>
              <w:keepNext/>
              <w:keepLines/>
              <w:rPr>
                <w:szCs w:val="18"/>
              </w:rPr>
            </w:pPr>
            <w:r>
              <w:rPr>
                <w:szCs w:val="18"/>
              </w:rPr>
              <w:t>6 (75%)</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2F04FFB" w14:textId="4F32D798">
            <w:pPr>
              <w:pStyle w:val="RTableTextAbt"/>
              <w:keepNext/>
              <w:keepLines/>
              <w:rPr>
                <w:szCs w:val="18"/>
              </w:rPr>
            </w:pPr>
            <w:r>
              <w:rPr>
                <w:szCs w:val="18"/>
              </w:rPr>
              <w:t>2 (25%)</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78391796" w14:textId="6C85B2EA">
            <w:pPr>
              <w:pStyle w:val="RTableTextAbt"/>
              <w:keepNext/>
              <w:keepLines/>
              <w:rPr>
                <w:szCs w:val="18"/>
              </w:rPr>
            </w:pPr>
            <w:r>
              <w:rPr>
                <w:szCs w:val="18"/>
              </w:rPr>
              <w:t>-</w:t>
            </w:r>
          </w:p>
        </w:tc>
      </w:tr>
      <w:tr w14:paraId="3F861EAC"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6F8D387B" w14:textId="77777777">
            <w:pPr>
              <w:pStyle w:val="RTableTextAbt"/>
              <w:keepNext/>
              <w:keepLines/>
              <w:jc w:val="left"/>
              <w:rPr>
                <w:szCs w:val="18"/>
              </w:rPr>
            </w:pPr>
            <w:r>
              <w:rPr>
                <w:szCs w:val="18"/>
              </w:rPr>
              <w:t>Processing Aid in Petrochemical Manufactur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17BCABD7" w14:textId="77777777">
            <w:pPr>
              <w:pStyle w:val="RTableTextAbt"/>
              <w:keepNext/>
              <w:keepLines/>
              <w:rPr>
                <w:szCs w:val="18"/>
              </w:rPr>
            </w:pPr>
            <w:r>
              <w:rPr>
                <w:szCs w:val="18"/>
              </w:rPr>
              <w:t xml:space="preserve">6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C1015A" w:rsidP="00860935" w14:paraId="3C1912F9" w14:textId="602DACE6">
            <w:pPr>
              <w:pStyle w:val="RTableTextAbt"/>
              <w:keepNext/>
              <w:keepLines/>
              <w:rPr>
                <w:szCs w:val="18"/>
              </w:rPr>
            </w:pPr>
            <w:r>
              <w:rPr>
                <w:szCs w:val="18"/>
              </w:rPr>
              <w:t>$13,69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8F9B951" w14:textId="534ED0FD">
            <w:pPr>
              <w:pStyle w:val="RTableTextAbt"/>
              <w:keepNext/>
              <w:keepLines/>
              <w:rPr>
                <w:szCs w:val="18"/>
              </w:rPr>
            </w:pPr>
            <w:r>
              <w:rPr>
                <w:szCs w:val="18"/>
              </w:rPr>
              <w:t>6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F47309F" w14:textId="11B46729">
            <w:pPr>
              <w:pStyle w:val="RTableTextAbt"/>
              <w:keepNext/>
              <w:keepLines/>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920EF39" w14:textId="50E63CED">
            <w:pPr>
              <w:pStyle w:val="RTableTextAbt"/>
              <w:keepNext/>
              <w:keepLines/>
              <w:rPr>
                <w:szCs w:val="18"/>
              </w:rPr>
            </w:pPr>
            <w:r>
              <w:rPr>
                <w:szCs w:val="18"/>
              </w:rPr>
              <w:t>-</w:t>
            </w:r>
          </w:p>
        </w:tc>
      </w:tr>
      <w:tr w14:paraId="567A79A2"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17537278" w14:textId="77777777">
            <w:pPr>
              <w:pStyle w:val="RTableTextAbt"/>
              <w:keepNext/>
              <w:keepLines/>
              <w:jc w:val="left"/>
              <w:rPr>
                <w:szCs w:val="18"/>
              </w:rPr>
            </w:pPr>
            <w:r>
              <w:rPr>
                <w:szCs w:val="18"/>
              </w:rPr>
              <w:t>Use as maskant for chemical mill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775B3218" w14:textId="77777777">
            <w:pPr>
              <w:pStyle w:val="RTableTextAbt"/>
              <w:keepNext/>
              <w:keepLines/>
              <w:rPr>
                <w:szCs w:val="18"/>
              </w:rPr>
            </w:pPr>
            <w:r>
              <w:rPr>
                <w:szCs w:val="18"/>
              </w:rPr>
              <w:t xml:space="preserve">69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C1015A" w:rsidP="00860935" w14:paraId="009DAE05" w14:textId="733F5DBD">
            <w:pPr>
              <w:pStyle w:val="RTableTextAbt"/>
              <w:keepNext/>
              <w:keepLines/>
              <w:rPr>
                <w:szCs w:val="18"/>
              </w:rPr>
            </w:pPr>
            <w:r>
              <w:rPr>
                <w:szCs w:val="18"/>
              </w:rPr>
              <w:t>$20,019</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C29AD7D" w14:textId="60FC1305">
            <w:pPr>
              <w:pStyle w:val="RTableTextAbt"/>
              <w:keepNext/>
              <w:keepLines/>
              <w:rPr>
                <w:szCs w:val="18"/>
              </w:rPr>
            </w:pPr>
            <w:r>
              <w:rPr>
                <w:szCs w:val="18"/>
              </w:rPr>
              <w:t>69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5F16CAE" w14:textId="41728E4B">
            <w:pPr>
              <w:pStyle w:val="RTableTextAbt"/>
              <w:keepNext/>
              <w:keepLines/>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9E30D1A" w14:textId="62C9A72A">
            <w:pPr>
              <w:pStyle w:val="RTableTextAbt"/>
              <w:keepNext/>
              <w:keepLines/>
              <w:rPr>
                <w:szCs w:val="18"/>
              </w:rPr>
            </w:pPr>
            <w:r>
              <w:rPr>
                <w:szCs w:val="18"/>
              </w:rPr>
              <w:t>-</w:t>
            </w:r>
          </w:p>
        </w:tc>
      </w:tr>
      <w:tr w14:paraId="5BC5A336"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339917DD" w14:textId="77777777">
            <w:pPr>
              <w:pStyle w:val="RTableTextAbt"/>
              <w:keepNext/>
              <w:keepLines/>
              <w:jc w:val="left"/>
              <w:rPr>
                <w:szCs w:val="18"/>
              </w:rPr>
            </w:pPr>
            <w:r>
              <w:rPr>
                <w:szCs w:val="18"/>
              </w:rPr>
              <w:t>Vapor Degreas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1335553A" w14:textId="77777777">
            <w:pPr>
              <w:pStyle w:val="RTableTextAbt"/>
              <w:keepNext/>
              <w:keepLines/>
              <w:rPr>
                <w:szCs w:val="18"/>
              </w:rPr>
            </w:pPr>
            <w:r>
              <w:rPr>
                <w:szCs w:val="18"/>
              </w:rPr>
              <w:t xml:space="preserve">10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001340AE" w14:textId="6D1EE0E1">
            <w:pPr>
              <w:pStyle w:val="RTableTextAbt"/>
              <w:keepNext/>
              <w:keepLines/>
              <w:rPr>
                <w:szCs w:val="18"/>
                <w:highlight w:val="yellow"/>
              </w:rPr>
            </w:pPr>
            <w:r>
              <w:rPr>
                <w:szCs w:val="18"/>
              </w:rPr>
              <w:t>$139,641</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7DA505EF" w14:textId="54A603C9">
            <w:pPr>
              <w:pStyle w:val="RTableTextAbt"/>
              <w:keepNext/>
              <w:keepLines/>
              <w:rPr>
                <w:szCs w:val="18"/>
              </w:rPr>
            </w:pPr>
            <w:r>
              <w:rPr>
                <w:szCs w:val="18"/>
              </w:rPr>
              <w:t>4 (4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EE1A0E8" w14:textId="7FEC0D28">
            <w:pPr>
              <w:pStyle w:val="RTableTextAbt"/>
              <w:keepNext/>
              <w:keepLines/>
              <w:rPr>
                <w:szCs w:val="18"/>
              </w:rPr>
            </w:pPr>
            <w:r>
              <w:rPr>
                <w:szCs w:val="18"/>
              </w:rPr>
              <w:t>3 (30%)</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70E6A7F0" w14:textId="1DC1C140">
            <w:pPr>
              <w:pStyle w:val="RTableTextAbt"/>
              <w:keepNext/>
              <w:keepLines/>
              <w:rPr>
                <w:szCs w:val="18"/>
              </w:rPr>
            </w:pPr>
            <w:r>
              <w:rPr>
                <w:szCs w:val="18"/>
              </w:rPr>
              <w:t>3 (30%)</w:t>
            </w:r>
          </w:p>
        </w:tc>
      </w:tr>
      <w:tr w14:paraId="44194A12"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481346BA" w14:textId="77777777">
            <w:pPr>
              <w:pStyle w:val="RTableTextAbt"/>
              <w:keepNext/>
              <w:keepLines/>
              <w:jc w:val="left"/>
              <w:rPr>
                <w:szCs w:val="18"/>
              </w:rPr>
            </w:pPr>
            <w:r>
              <w:rPr>
                <w:szCs w:val="18"/>
              </w:rPr>
              <w:t>Recycling and Disposa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268D2DEE" w14:textId="77777777">
            <w:pPr>
              <w:pStyle w:val="RTableTextAbt"/>
              <w:keepNext/>
              <w:keepLines/>
              <w:rPr>
                <w:szCs w:val="18"/>
              </w:rPr>
            </w:pPr>
            <w:r>
              <w:rPr>
                <w:szCs w:val="18"/>
              </w:rPr>
              <w:t xml:space="preserve">87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1127CD91" w14:textId="2D1F88B2">
            <w:pPr>
              <w:pStyle w:val="RTableTextAbt"/>
              <w:keepNext/>
              <w:keepLines/>
              <w:rPr>
                <w:szCs w:val="18"/>
                <w:highlight w:val="yellow"/>
              </w:rPr>
            </w:pPr>
            <w:r>
              <w:rPr>
                <w:szCs w:val="18"/>
              </w:rPr>
              <w:t>$8,223</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F05FFCE" w14:textId="2DCBE357">
            <w:pPr>
              <w:pStyle w:val="RTableTextAbt"/>
              <w:keepNext/>
              <w:keepLines/>
              <w:rPr>
                <w:szCs w:val="18"/>
              </w:rPr>
            </w:pPr>
            <w:r>
              <w:rPr>
                <w:szCs w:val="18"/>
              </w:rPr>
              <w:t>87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64334A4A" w14:textId="01DD4FCF">
            <w:pPr>
              <w:pStyle w:val="RTableTextAbt"/>
              <w:keepNext/>
              <w:keepLines/>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1EB5EB87" w14:textId="224B6B74">
            <w:pPr>
              <w:pStyle w:val="RTableTextAbt"/>
              <w:keepNext/>
              <w:keepLines/>
              <w:rPr>
                <w:szCs w:val="18"/>
              </w:rPr>
            </w:pPr>
            <w:r>
              <w:rPr>
                <w:szCs w:val="18"/>
              </w:rPr>
              <w:t>-</w:t>
            </w:r>
          </w:p>
        </w:tc>
      </w:tr>
      <w:tr w14:paraId="3FE4EBBF" w14:textId="77777777" w:rsidTr="00784C23">
        <w:tblPrEx>
          <w:tblW w:w="5000" w:type="pct"/>
          <w:tblLayout w:type="fixed"/>
          <w:tblLook w:val="04A0"/>
        </w:tblPrEx>
        <w:trPr>
          <w:trHeight w:val="710"/>
        </w:trPr>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193B7EF1" w14:textId="77777777">
            <w:pPr>
              <w:pStyle w:val="RTableTextAbt"/>
              <w:keepNext/>
              <w:keepLines/>
              <w:jc w:val="left"/>
              <w:rPr>
                <w:szCs w:val="18"/>
              </w:rPr>
            </w:pPr>
            <w:r>
              <w:rPr>
                <w:szCs w:val="18"/>
              </w:rPr>
              <w:t>Incorporation into other formulation, mixture, and reaction produc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1A819455" w14:textId="77777777">
            <w:pPr>
              <w:pStyle w:val="RTableTextAbt"/>
              <w:keepNext/>
              <w:keepLines/>
              <w:rPr>
                <w:szCs w:val="18"/>
              </w:rPr>
            </w:pPr>
            <w:r>
              <w:rPr>
                <w:szCs w:val="18"/>
              </w:rPr>
              <w:t xml:space="preserve">25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C1015A" w:rsidP="00860935" w14:paraId="78243DDE" w14:textId="4265FDE9">
            <w:pPr>
              <w:pStyle w:val="RTableTextAbt"/>
              <w:keepNext/>
              <w:keepLines/>
              <w:rPr>
                <w:szCs w:val="18"/>
              </w:rPr>
            </w:pPr>
            <w:r>
              <w:rPr>
                <w:szCs w:val="18"/>
              </w:rPr>
              <w:t>$37,676</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166684F" w14:textId="5DCAAA09">
            <w:pPr>
              <w:pStyle w:val="RTableTextAbt"/>
              <w:keepNext/>
              <w:keepLines/>
              <w:rPr>
                <w:szCs w:val="18"/>
              </w:rPr>
            </w:pPr>
            <w:r>
              <w:rPr>
                <w:szCs w:val="18"/>
              </w:rPr>
              <w:t>20 (8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70BC5F82" w14:textId="42EA05AB">
            <w:pPr>
              <w:pStyle w:val="RTableTextAbt"/>
              <w:keepNext/>
              <w:keepLines/>
              <w:rPr>
                <w:szCs w:val="18"/>
              </w:rPr>
            </w:pPr>
            <w:r>
              <w:rPr>
                <w:szCs w:val="18"/>
              </w:rPr>
              <w:t>3 (12%)</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5A90301" w14:textId="26E84844">
            <w:pPr>
              <w:pStyle w:val="RTableTextAbt"/>
              <w:keepNext/>
              <w:keepLines/>
              <w:rPr>
                <w:szCs w:val="18"/>
              </w:rPr>
            </w:pPr>
            <w:r>
              <w:rPr>
                <w:szCs w:val="18"/>
              </w:rPr>
              <w:t>2 (8%)</w:t>
            </w:r>
          </w:p>
        </w:tc>
      </w:tr>
      <w:tr w14:paraId="28605946"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4C34C292" w14:textId="77777777">
            <w:pPr>
              <w:pStyle w:val="RTableTextAbt"/>
              <w:keepNext/>
              <w:keepLines/>
              <w:jc w:val="left"/>
              <w:rPr>
                <w:szCs w:val="18"/>
              </w:rPr>
            </w:pPr>
            <w:r>
              <w:rPr>
                <w:szCs w:val="18"/>
              </w:rPr>
              <w:t>Laboratory Chemical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1F19401F" w14:textId="77777777">
            <w:pPr>
              <w:pStyle w:val="RTableTextAbt"/>
              <w:keepNext/>
              <w:keepLines/>
              <w:rPr>
                <w:szCs w:val="18"/>
              </w:rPr>
            </w:pPr>
            <w:r>
              <w:rPr>
                <w:szCs w:val="18"/>
              </w:rPr>
              <w:t xml:space="preserve">24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C1015A" w:rsidP="00860935" w14:paraId="26BD9A03" w14:textId="382915B2">
            <w:pPr>
              <w:pStyle w:val="RTableTextAbt"/>
              <w:keepNext/>
              <w:keepLines/>
              <w:rPr>
                <w:szCs w:val="18"/>
              </w:rPr>
            </w:pPr>
            <w:r>
              <w:rPr>
                <w:szCs w:val="18"/>
              </w:rPr>
              <w:t>$1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52CA3A22" w14:textId="1B3221F6">
            <w:pPr>
              <w:pStyle w:val="RTableTextAbt"/>
              <w:keepNext/>
              <w:keepLines/>
              <w:rPr>
                <w:szCs w:val="18"/>
              </w:rPr>
            </w:pPr>
            <w:r>
              <w:rPr>
                <w:szCs w:val="18"/>
              </w:rPr>
              <w:t>24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3250A69" w14:textId="6D4D9B1A">
            <w:pPr>
              <w:pStyle w:val="RTableTextAbt"/>
              <w:keepNext/>
              <w:keepLines/>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F0D32BD" w14:textId="55443240">
            <w:pPr>
              <w:pStyle w:val="RTableTextAbt"/>
              <w:keepNext/>
              <w:keepLines/>
              <w:rPr>
                <w:szCs w:val="18"/>
              </w:rPr>
            </w:pPr>
            <w:r>
              <w:rPr>
                <w:szCs w:val="18"/>
              </w:rPr>
              <w:t>-</w:t>
            </w:r>
          </w:p>
        </w:tc>
      </w:tr>
      <w:tr w14:paraId="7DCCC40F"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134D9964" w14:textId="77777777">
            <w:pPr>
              <w:pStyle w:val="RTableTextAbt"/>
              <w:keepNext/>
              <w:keepLines/>
              <w:jc w:val="left"/>
              <w:rPr>
                <w:b/>
                <w:szCs w:val="18"/>
              </w:rPr>
            </w:pPr>
            <w:r>
              <w:rPr>
                <w:szCs w:val="18"/>
              </w:rPr>
              <w:t>Adhesives and Sealan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23024555" w14:textId="77777777">
            <w:pPr>
              <w:pStyle w:val="RTableTextAbt"/>
              <w:keepNext/>
              <w:keepLines/>
              <w:rPr>
                <w:b/>
                <w:szCs w:val="18"/>
              </w:rPr>
            </w:pPr>
            <w:r>
              <w:rPr>
                <w:szCs w:val="18"/>
              </w:rPr>
              <w:t xml:space="preserve">800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292A839B" w14:textId="34489A31">
            <w:pPr>
              <w:pStyle w:val="RTableTextAbt"/>
              <w:keepNext/>
              <w:keepLines/>
              <w:rPr>
                <w:szCs w:val="18"/>
              </w:rPr>
            </w:pPr>
            <w:r>
              <w:rPr>
                <w:szCs w:val="18"/>
              </w:rPr>
              <w:t>$291</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5F078DD9" w14:textId="60501494">
            <w:pPr>
              <w:pStyle w:val="RTableTextAbt"/>
              <w:keepNext/>
              <w:keepLines/>
              <w:rPr>
                <w:szCs w:val="18"/>
              </w:rPr>
            </w:pPr>
            <w:r>
              <w:rPr>
                <w:szCs w:val="18"/>
              </w:rPr>
              <w:t>80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FD9B50B" w14:textId="7B32563E">
            <w:pPr>
              <w:pStyle w:val="RTableTextAbt"/>
              <w:keepNext/>
              <w:keepLines/>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1E034076" w14:textId="5523789D">
            <w:pPr>
              <w:pStyle w:val="RTableTextAbt"/>
              <w:keepNext/>
              <w:keepLines/>
              <w:rPr>
                <w:szCs w:val="18"/>
              </w:rPr>
            </w:pPr>
            <w:r>
              <w:rPr>
                <w:szCs w:val="18"/>
              </w:rPr>
              <w:t>-</w:t>
            </w:r>
          </w:p>
        </w:tc>
      </w:tr>
      <w:tr w14:paraId="07609E06"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338A6172" w14:textId="77777777">
            <w:pPr>
              <w:pStyle w:val="RTableTextAbt"/>
              <w:keepNext/>
              <w:keepLines/>
              <w:jc w:val="left"/>
              <w:rPr>
                <w:b/>
                <w:szCs w:val="18"/>
              </w:rPr>
            </w:pPr>
            <w:r>
              <w:rPr>
                <w:szCs w:val="18"/>
              </w:rPr>
              <w:t>Paint and Coating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5EC91EC4" w14:textId="77777777">
            <w:pPr>
              <w:pStyle w:val="RTableTextAbt"/>
              <w:keepNext/>
              <w:keepLines/>
              <w:rPr>
                <w:b/>
                <w:szCs w:val="18"/>
              </w:rPr>
            </w:pPr>
            <w:r>
              <w:rPr>
                <w:szCs w:val="18"/>
              </w:rPr>
              <w:t xml:space="preserve">28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64AE2290" w14:textId="4CD7150C">
            <w:pPr>
              <w:pStyle w:val="RTableTextAbt"/>
              <w:keepNext/>
              <w:keepLines/>
              <w:rPr>
                <w:szCs w:val="18"/>
              </w:rPr>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770D498" w14:textId="724F4A6B">
            <w:pPr>
              <w:pStyle w:val="RTableTextAbt"/>
              <w:keepNext/>
              <w:keepLines/>
              <w:rPr>
                <w:b/>
                <w:bCs w:val="0"/>
                <w:szCs w:val="18"/>
              </w:rPr>
            </w:pPr>
            <w:r>
              <w:rPr>
                <w:szCs w:val="18"/>
              </w:rPr>
              <w:t>2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E987C60" w14:textId="66E6DBA3">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AE82859" w14:textId="4184E44A">
            <w:pPr>
              <w:pStyle w:val="RTableTextAbt"/>
              <w:keepNext/>
              <w:keepLines/>
              <w:rPr>
                <w:b/>
                <w:bCs w:val="0"/>
                <w:szCs w:val="18"/>
              </w:rPr>
            </w:pPr>
            <w:r>
              <w:rPr>
                <w:szCs w:val="18"/>
              </w:rPr>
              <w:t>-</w:t>
            </w:r>
          </w:p>
        </w:tc>
      </w:tr>
      <w:tr w14:paraId="1EA26F0F"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209B0ECB" w14:textId="77777777">
            <w:pPr>
              <w:pStyle w:val="RTableTextAbt"/>
              <w:keepNext/>
              <w:keepLines/>
              <w:jc w:val="left"/>
              <w:rPr>
                <w:b/>
                <w:szCs w:val="18"/>
              </w:rPr>
            </w:pPr>
            <w:r>
              <w:rPr>
                <w:szCs w:val="18"/>
              </w:rPr>
              <w:t>Aerosol Spray Cleaning/Degreas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77934794" w14:textId="77777777">
            <w:pPr>
              <w:pStyle w:val="RTableTextAbt"/>
              <w:keepNext/>
              <w:keepLines/>
              <w:rPr>
                <w:b/>
                <w:szCs w:val="18"/>
              </w:rPr>
            </w:pPr>
            <w:r>
              <w:rPr>
                <w:szCs w:val="18"/>
              </w:rPr>
              <w:t xml:space="preserve">26,050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682DDDB1" w14:textId="2236D030">
            <w:pPr>
              <w:pStyle w:val="RTableTextAbt"/>
              <w:keepNext/>
              <w:keepLines/>
              <w:rPr>
                <w:szCs w:val="18"/>
              </w:rPr>
            </w:pPr>
            <w:r>
              <w:rPr>
                <w:szCs w:val="18"/>
              </w:rPr>
              <w:t>$50</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429EC2EA" w14:textId="2BDD8B18">
            <w:pPr>
              <w:pStyle w:val="RTableTextAbt"/>
              <w:keepNext/>
              <w:keepLines/>
              <w:rPr>
                <w:b/>
                <w:bCs w:val="0"/>
                <w:szCs w:val="18"/>
              </w:rPr>
            </w:pPr>
            <w:r>
              <w:rPr>
                <w:szCs w:val="18"/>
              </w:rPr>
              <w:t>26,05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5FA86F43" w14:textId="6D2DE066">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5BC13887" w14:textId="14068A3D">
            <w:pPr>
              <w:pStyle w:val="RTableTextAbt"/>
              <w:keepNext/>
              <w:keepLines/>
              <w:rPr>
                <w:b/>
                <w:bCs w:val="0"/>
                <w:szCs w:val="18"/>
              </w:rPr>
            </w:pPr>
            <w:r>
              <w:rPr>
                <w:szCs w:val="18"/>
              </w:rPr>
              <w:t>-</w:t>
            </w:r>
          </w:p>
        </w:tc>
      </w:tr>
      <w:tr w14:paraId="23EFC0EB"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588B4806" w14:textId="77777777">
            <w:pPr>
              <w:pStyle w:val="RTableTextAbt"/>
              <w:keepNext/>
              <w:keepLines/>
              <w:jc w:val="left"/>
              <w:rPr>
                <w:b/>
                <w:szCs w:val="18"/>
              </w:rPr>
            </w:pPr>
            <w:r>
              <w:rPr>
                <w:szCs w:val="18"/>
              </w:rPr>
              <w:t>Aerosol Spray Cleaning/Degreasing - EEC</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7256E325" w14:textId="77777777">
            <w:pPr>
              <w:pStyle w:val="RTableTextAbt"/>
              <w:keepNext/>
              <w:keepLines/>
              <w:rPr>
                <w:b/>
                <w:szCs w:val="18"/>
              </w:rPr>
            </w:pPr>
            <w:r>
              <w:rPr>
                <w:szCs w:val="18"/>
              </w:rPr>
              <w:t xml:space="preserve">119,523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0A5501E6" w14:textId="59F21043">
            <w:pPr>
              <w:pStyle w:val="RTableTextAbt"/>
              <w:keepNext/>
              <w:keepLines/>
              <w:rPr>
                <w:szCs w:val="18"/>
              </w:rPr>
            </w:pPr>
            <w:r>
              <w:rPr>
                <w:szCs w:val="18"/>
              </w:rPr>
              <w:t>$176</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7A3686FA" w14:textId="3666CCD5">
            <w:pPr>
              <w:pStyle w:val="RTableTextAbt"/>
              <w:keepNext/>
              <w:keepLines/>
              <w:rPr>
                <w:b/>
                <w:bCs w:val="0"/>
                <w:szCs w:val="18"/>
              </w:rPr>
            </w:pPr>
            <w:r>
              <w:rPr>
                <w:szCs w:val="18"/>
              </w:rPr>
              <w:t>119,523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18E52E64" w14:textId="20CCCFD6">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B3178B0" w14:textId="6C4E1104">
            <w:pPr>
              <w:pStyle w:val="RTableTextAbt"/>
              <w:keepNext/>
              <w:keepLines/>
              <w:rPr>
                <w:b/>
                <w:bCs w:val="0"/>
                <w:szCs w:val="18"/>
              </w:rPr>
            </w:pPr>
            <w:r>
              <w:rPr>
                <w:szCs w:val="18"/>
              </w:rPr>
              <w:t>-</w:t>
            </w:r>
          </w:p>
        </w:tc>
      </w:tr>
      <w:tr w14:paraId="1811D009"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3FC8CE10" w14:textId="77777777">
            <w:pPr>
              <w:pStyle w:val="RTableTextAbt"/>
              <w:keepNext/>
              <w:keepLines/>
              <w:jc w:val="left"/>
              <w:rPr>
                <w:b/>
                <w:szCs w:val="18"/>
              </w:rPr>
            </w:pPr>
            <w:r>
              <w:rPr>
                <w:szCs w:val="18"/>
              </w:rPr>
              <w:t>Liquid and Spray Batch Cold Clean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15961BB9" w14:textId="77777777">
            <w:pPr>
              <w:pStyle w:val="RTableTextAbt"/>
              <w:keepNext/>
              <w:keepLines/>
              <w:rPr>
                <w:b/>
                <w:szCs w:val="18"/>
              </w:rPr>
            </w:pPr>
            <w:r>
              <w:rPr>
                <w:szCs w:val="18"/>
              </w:rPr>
              <w:t xml:space="preserve">13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3AB24EDD" w14:textId="09EFC336">
            <w:pPr>
              <w:pStyle w:val="RTableTextAbt"/>
              <w:keepNext/>
              <w:keepLines/>
              <w:rPr>
                <w:szCs w:val="18"/>
              </w:rPr>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65885923" w14:textId="4E20B2BA">
            <w:pPr>
              <w:pStyle w:val="RTableTextAbt"/>
              <w:keepNext/>
              <w:keepLines/>
              <w:rPr>
                <w:b/>
                <w:bCs w:val="0"/>
                <w:szCs w:val="18"/>
              </w:rPr>
            </w:pPr>
            <w:r>
              <w:rPr>
                <w:szCs w:val="18"/>
              </w:rPr>
              <w:t>13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AD08049" w14:textId="577567AE">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6BD651ED" w14:textId="4E175D72">
            <w:pPr>
              <w:pStyle w:val="RTableTextAbt"/>
              <w:keepNext/>
              <w:keepLines/>
              <w:rPr>
                <w:b/>
                <w:bCs w:val="0"/>
                <w:szCs w:val="18"/>
              </w:rPr>
            </w:pPr>
            <w:r>
              <w:rPr>
                <w:szCs w:val="18"/>
              </w:rPr>
              <w:t>-</w:t>
            </w:r>
          </w:p>
        </w:tc>
      </w:tr>
      <w:tr w14:paraId="318640C2"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7E66A223" w14:textId="77777777">
            <w:pPr>
              <w:pStyle w:val="RTableTextAbt"/>
              <w:keepNext/>
              <w:keepLines/>
              <w:jc w:val="left"/>
              <w:rPr>
                <w:szCs w:val="18"/>
              </w:rPr>
            </w:pPr>
            <w:r>
              <w:rPr>
                <w:szCs w:val="18"/>
              </w:rPr>
              <w:t>Photographic Film Use</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277EA1" w:rsidP="00860935" w14:paraId="426713BF" w14:textId="77777777">
            <w:pPr>
              <w:pStyle w:val="RTableTextAbt"/>
              <w:keepNext/>
              <w:keepLines/>
            </w:pPr>
            <w:r>
              <w:rPr>
                <w:szCs w:val="18"/>
              </w:rPr>
              <w:t xml:space="preserve">60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076D6A1F" w14:textId="7168B315">
            <w:pPr>
              <w:pStyle w:val="RTableTextAbt"/>
              <w:keepNext/>
              <w:keepLines/>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0B8CD1AD" w14:textId="58AB1035">
            <w:pPr>
              <w:pStyle w:val="RTableTextAbt"/>
              <w:keepNext/>
              <w:keepLines/>
            </w:pPr>
            <w:r>
              <w:rPr>
                <w:szCs w:val="18"/>
              </w:rPr>
              <w:t>6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345485FB" w14:textId="3599AA87">
            <w:pPr>
              <w:pStyle w:val="RTableTextAbt"/>
              <w:keepNext/>
              <w:keepLines/>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29A4C780" w14:textId="632FDEBF">
            <w:pPr>
              <w:pStyle w:val="RTableTextAbt"/>
              <w:keepNext/>
              <w:keepLines/>
            </w:pPr>
            <w:r>
              <w:rPr>
                <w:szCs w:val="18"/>
              </w:rPr>
              <w:t>-</w:t>
            </w:r>
          </w:p>
        </w:tc>
      </w:tr>
      <w:tr w14:paraId="4103176E"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066F225B" w14:textId="77777777">
            <w:pPr>
              <w:pStyle w:val="RTableTextAbt"/>
              <w:keepNext/>
              <w:keepLines/>
              <w:jc w:val="left"/>
              <w:rPr>
                <w:szCs w:val="18"/>
              </w:rPr>
            </w:pPr>
            <w:r>
              <w:rPr>
                <w:szCs w:val="18"/>
              </w:rPr>
              <w:t>Lubricants and Grease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277EA1" w:rsidP="00860935" w14:paraId="7085A24C" w14:textId="77777777">
            <w:pPr>
              <w:pStyle w:val="RTableTextAbt"/>
              <w:keepNext/>
              <w:keepLines/>
            </w:pPr>
            <w:r>
              <w:rPr>
                <w:szCs w:val="18"/>
              </w:rPr>
              <w:t xml:space="preserve">1,000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51B02203" w14:textId="3E814032">
            <w:pPr>
              <w:pStyle w:val="RTableTextAbt"/>
              <w:keepNext/>
              <w:keepLines/>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6D15B636" w14:textId="7F888CD6">
            <w:pPr>
              <w:pStyle w:val="RTableTextAbt"/>
              <w:keepNext/>
              <w:keepLines/>
            </w:pPr>
            <w:r>
              <w:rPr>
                <w:szCs w:val="18"/>
              </w:rPr>
              <w:t>1,00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74FC2FBF" w14:textId="348FE34E">
            <w:pPr>
              <w:pStyle w:val="RTableTextAbt"/>
              <w:keepNext/>
              <w:keepLines/>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09C0B597" w14:textId="0F100107">
            <w:pPr>
              <w:pStyle w:val="RTableTextAbt"/>
              <w:keepNext/>
              <w:keepLines/>
            </w:pPr>
            <w:r>
              <w:rPr>
                <w:szCs w:val="18"/>
              </w:rPr>
              <w:t>-</w:t>
            </w:r>
          </w:p>
        </w:tc>
      </w:tr>
      <w:tr w14:paraId="0E465BFD"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2EA6ABEE" w14:textId="77777777">
            <w:pPr>
              <w:pStyle w:val="RTableTextAbt"/>
              <w:keepNext/>
              <w:keepLines/>
              <w:jc w:val="left"/>
              <w:rPr>
                <w:szCs w:val="18"/>
              </w:rPr>
            </w:pPr>
            <w:r>
              <w:rPr>
                <w:szCs w:val="18"/>
              </w:rPr>
              <w:t>Wipe and Liquid Cleaning and Polish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277EA1" w:rsidP="00860935" w14:paraId="4B1EA28D" w14:textId="77777777">
            <w:pPr>
              <w:pStyle w:val="RTableTextAbt"/>
              <w:keepNext/>
              <w:keepLines/>
            </w:pPr>
            <w:r>
              <w:rPr>
                <w:szCs w:val="18"/>
              </w:rPr>
              <w:t xml:space="preserve">808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714ED3EF" w14:textId="74042D46">
            <w:pPr>
              <w:pStyle w:val="RTableTextAbt"/>
              <w:keepNext/>
              <w:keepLines/>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78257A6C" w14:textId="5F49DE6C">
            <w:pPr>
              <w:pStyle w:val="RTableTextAbt"/>
              <w:keepNext/>
              <w:keepLines/>
            </w:pPr>
            <w:r>
              <w:rPr>
                <w:szCs w:val="18"/>
              </w:rPr>
              <w:t>80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50D67227" w14:textId="2FE6C926">
            <w:pPr>
              <w:pStyle w:val="RTableTextAbt"/>
              <w:keepNext/>
              <w:keepLines/>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277EA1" w:rsidP="00860935" w14:paraId="4DE611D1" w14:textId="43BF9092">
            <w:pPr>
              <w:pStyle w:val="RTableTextAbt"/>
              <w:keepNext/>
              <w:keepLines/>
            </w:pPr>
            <w:r>
              <w:rPr>
                <w:szCs w:val="18"/>
              </w:rPr>
              <w:t>-</w:t>
            </w:r>
          </w:p>
        </w:tc>
      </w:tr>
      <w:tr w14:paraId="7948D0F5"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3C43C351" w14:textId="77777777">
            <w:pPr>
              <w:pStyle w:val="RTableTextAbt"/>
              <w:keepNext/>
              <w:keepLines/>
              <w:jc w:val="left"/>
              <w:rPr>
                <w:b/>
                <w:szCs w:val="18"/>
              </w:rPr>
            </w:pPr>
            <w:r>
              <w:rPr>
                <w:szCs w:val="18"/>
              </w:rPr>
              <w:t>Inks and Ink Remova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0EA8BC11" w14:textId="77777777">
            <w:pPr>
              <w:pStyle w:val="RTableTextAbt"/>
              <w:keepNext/>
              <w:keepLines/>
              <w:rPr>
                <w:b/>
                <w:szCs w:val="18"/>
              </w:rPr>
            </w:pPr>
            <w:r>
              <w:rPr>
                <w:szCs w:val="18"/>
              </w:rPr>
              <w:t xml:space="preserve">28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7A439025" w14:textId="2719FBBF">
            <w:pPr>
              <w:pStyle w:val="RTableTextAbt"/>
              <w:keepNext/>
              <w:keepLines/>
              <w:rPr>
                <w:szCs w:val="18"/>
              </w:rPr>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CFDCF95" w14:textId="2ADB8589">
            <w:pPr>
              <w:pStyle w:val="RTableTextAbt"/>
              <w:keepNext/>
              <w:keepLines/>
              <w:rPr>
                <w:b/>
                <w:bCs w:val="0"/>
                <w:szCs w:val="18"/>
              </w:rPr>
            </w:pPr>
            <w:r>
              <w:rPr>
                <w:szCs w:val="18"/>
              </w:rPr>
              <w:t>2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0114F97" w14:textId="429EA69F">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326F9C5" w14:textId="5B6AF109">
            <w:pPr>
              <w:pStyle w:val="RTableTextAbt"/>
              <w:keepNext/>
              <w:keepLines/>
              <w:rPr>
                <w:b/>
                <w:bCs w:val="0"/>
                <w:szCs w:val="18"/>
              </w:rPr>
            </w:pPr>
            <w:r>
              <w:rPr>
                <w:szCs w:val="18"/>
              </w:rPr>
              <w:t>-</w:t>
            </w:r>
          </w:p>
        </w:tc>
      </w:tr>
      <w:tr w14:paraId="3DD578A3"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79853F09" w14:textId="77777777">
            <w:pPr>
              <w:pStyle w:val="RTableTextAbt"/>
              <w:keepNext/>
              <w:keepLines/>
              <w:jc w:val="left"/>
              <w:rPr>
                <w:b/>
                <w:szCs w:val="18"/>
              </w:rPr>
            </w:pPr>
            <w:r>
              <w:rPr>
                <w:szCs w:val="18"/>
              </w:rPr>
              <w:t>Anti-Spatter Welding Aeroso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07D03C2D" w14:textId="77777777">
            <w:pPr>
              <w:pStyle w:val="RTableTextAbt"/>
              <w:keepNext/>
              <w:keepLines/>
              <w:rPr>
                <w:b/>
                <w:szCs w:val="18"/>
              </w:rPr>
            </w:pPr>
            <w:r>
              <w:rPr>
                <w:szCs w:val="18"/>
              </w:rPr>
              <w:t xml:space="preserve">98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5AA14038" w14:textId="30ADC6DA">
            <w:pPr>
              <w:pStyle w:val="RTableTextAbt"/>
              <w:keepNext/>
              <w:keepLines/>
              <w:rPr>
                <w:szCs w:val="18"/>
              </w:rPr>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7729952F" w14:textId="7ABA4904">
            <w:pPr>
              <w:pStyle w:val="RTableTextAbt"/>
              <w:keepNext/>
              <w:keepLines/>
              <w:rPr>
                <w:b/>
                <w:bCs w:val="0"/>
                <w:szCs w:val="18"/>
              </w:rPr>
            </w:pPr>
            <w:r>
              <w:rPr>
                <w:szCs w:val="18"/>
              </w:rPr>
              <w:t>9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114D1B0C" w14:textId="57900E65">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56134F49" w14:textId="4C8520EB">
            <w:pPr>
              <w:pStyle w:val="RTableTextAbt"/>
              <w:keepNext/>
              <w:keepLines/>
              <w:rPr>
                <w:b/>
                <w:bCs w:val="0"/>
                <w:szCs w:val="18"/>
              </w:rPr>
            </w:pPr>
            <w:r>
              <w:rPr>
                <w:szCs w:val="18"/>
              </w:rPr>
              <w:t>-</w:t>
            </w:r>
          </w:p>
        </w:tc>
      </w:tr>
      <w:tr w14:paraId="3F474BCC"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4181EC3E" w14:textId="77777777">
            <w:pPr>
              <w:pStyle w:val="RTableTextAbt"/>
              <w:keepNext/>
              <w:keepLines/>
              <w:jc w:val="left"/>
              <w:rPr>
                <w:b/>
                <w:szCs w:val="18"/>
              </w:rPr>
            </w:pPr>
            <w:r>
              <w:rPr>
                <w:szCs w:val="18"/>
              </w:rPr>
              <w:t>Mold Cleaning, Release and Protectan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3050D6FF" w14:textId="77777777">
            <w:pPr>
              <w:pStyle w:val="RTableTextAbt"/>
              <w:keepNext/>
              <w:keepLines/>
              <w:rPr>
                <w:b/>
                <w:szCs w:val="18"/>
              </w:rPr>
            </w:pPr>
            <w:r>
              <w:rPr>
                <w:szCs w:val="18"/>
              </w:rPr>
              <w:t xml:space="preserve">96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2854D1A0" w14:textId="2A4CA440">
            <w:pPr>
              <w:pStyle w:val="RTableTextAbt"/>
              <w:keepNext/>
              <w:keepLines/>
              <w:rPr>
                <w:szCs w:val="18"/>
              </w:rPr>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58FAAA8F" w14:textId="5945ECA9">
            <w:pPr>
              <w:pStyle w:val="RTableTextAbt"/>
              <w:keepNext/>
              <w:keepLines/>
              <w:rPr>
                <w:b/>
                <w:bCs w:val="0"/>
                <w:szCs w:val="18"/>
              </w:rPr>
            </w:pPr>
            <w:r>
              <w:rPr>
                <w:szCs w:val="18"/>
              </w:rPr>
              <w:t>96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36E1C13" w14:textId="6A94FF2F">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5237BC80" w14:textId="710EAE93">
            <w:pPr>
              <w:pStyle w:val="RTableTextAbt"/>
              <w:keepNext/>
              <w:keepLines/>
              <w:rPr>
                <w:b/>
                <w:bCs w:val="0"/>
                <w:szCs w:val="18"/>
              </w:rPr>
            </w:pPr>
            <w:r>
              <w:rPr>
                <w:szCs w:val="18"/>
              </w:rPr>
              <w:t>-</w:t>
            </w:r>
          </w:p>
        </w:tc>
      </w:tr>
      <w:tr w14:paraId="299C5A34"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2D33AE06" w14:textId="77777777">
            <w:pPr>
              <w:pStyle w:val="RTableTextAbt"/>
              <w:keepNext/>
              <w:keepLines/>
              <w:jc w:val="left"/>
              <w:rPr>
                <w:b/>
                <w:szCs w:val="18"/>
              </w:rPr>
            </w:pPr>
            <w:r>
              <w:rPr>
                <w:szCs w:val="18"/>
              </w:rPr>
              <w:t xml:space="preserve">Dry Cleaning </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BF0676" w:rsidP="00860935" w14:paraId="32A7D8A6" w14:textId="77777777">
            <w:pPr>
              <w:pStyle w:val="RTableTextAbt"/>
              <w:keepNext/>
              <w:keepLines/>
              <w:rPr>
                <w:b/>
                <w:szCs w:val="18"/>
              </w:rPr>
            </w:pPr>
            <w:r>
              <w:rPr>
                <w:szCs w:val="18"/>
              </w:rPr>
              <w:t xml:space="preserve">5,949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F65C52" w:rsidP="00860935" w14:paraId="6C2F222E" w14:textId="5B4C2AF2">
            <w:pPr>
              <w:pStyle w:val="RTableTextAbt"/>
              <w:keepNext/>
              <w:keepLines/>
              <w:rPr>
                <w:szCs w:val="18"/>
              </w:rPr>
            </w:pPr>
            <w:r>
              <w:rPr>
                <w:szCs w:val="18"/>
              </w:rPr>
              <w:t>$8</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673F42A8" w14:textId="14187556">
            <w:pPr>
              <w:pStyle w:val="RTableTextAbt"/>
              <w:keepNext/>
              <w:keepLines/>
              <w:rPr>
                <w:b/>
                <w:bCs w:val="0"/>
                <w:szCs w:val="18"/>
              </w:rPr>
            </w:pPr>
            <w:r>
              <w:rPr>
                <w:szCs w:val="18"/>
              </w:rPr>
              <w:t>5,949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00ED224B" w14:textId="095A1B8B">
            <w:pPr>
              <w:pStyle w:val="RTableTextAbt"/>
              <w:keepNext/>
              <w:keepLines/>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4494302" w14:textId="60DF58EB">
            <w:pPr>
              <w:pStyle w:val="RTableTextAbt"/>
              <w:keepNext/>
              <w:keepLines/>
              <w:rPr>
                <w:b/>
                <w:bCs w:val="0"/>
                <w:szCs w:val="18"/>
              </w:rPr>
            </w:pPr>
            <w:r>
              <w:rPr>
                <w:szCs w:val="18"/>
              </w:rPr>
              <w:t>-</w:t>
            </w:r>
          </w:p>
        </w:tc>
      </w:tr>
      <w:tr w14:paraId="0201E05D" w14:textId="77777777" w:rsidTr="00784C23">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60935" w:rsidRPr="001B59D2" w:rsidP="00860935" w14:paraId="6E3D3DE3" w14:textId="77777777">
            <w:pPr>
              <w:pStyle w:val="RTableTextAbt"/>
              <w:keepNext/>
              <w:keepLines/>
              <w:jc w:val="left"/>
              <w:rPr>
                <w:b/>
                <w:szCs w:val="18"/>
              </w:rPr>
            </w:pPr>
            <w:r>
              <w:rPr>
                <w:b/>
                <w:bCs w:val="0"/>
                <w:szCs w:val="18"/>
              </w:rPr>
              <w:t>All Use Categorie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3E7C307A" w14:textId="77777777">
            <w:pPr>
              <w:pStyle w:val="RTableTextAbt"/>
              <w:keepNext/>
              <w:keepLines/>
              <w:rPr>
                <w:b/>
                <w:szCs w:val="18"/>
              </w:rPr>
            </w:pPr>
            <w:r w:rsidRPr="004B6332">
              <w:rPr>
                <w:b/>
                <w:bCs w:val="0"/>
                <w:szCs w:val="18"/>
              </w:rPr>
              <w:t xml:space="preserve">154,683 </w:t>
            </w:r>
          </w:p>
        </w:tc>
        <w:tc>
          <w:tcPr>
            <w:tcW w:w="690"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CD48B1" w:rsidP="00860935" w14:paraId="3D5C960E" w14:textId="2EE58AFC">
            <w:pPr>
              <w:pStyle w:val="RTableTextAbt"/>
              <w:keepNext/>
              <w:keepLines/>
              <w:rPr>
                <w:b/>
                <w:bCs w:val="0"/>
                <w:szCs w:val="18"/>
              </w:rPr>
            </w:pPr>
            <w:r w:rsidRPr="00972046">
              <w:rPr>
                <w:b/>
                <w:bCs w:val="0"/>
                <w:szCs w:val="18"/>
              </w:rPr>
              <w:t>$177</w:t>
            </w:r>
          </w:p>
        </w:tc>
        <w:tc>
          <w:tcPr>
            <w:tcW w:w="799"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23F579D8" w14:textId="078BE06C">
            <w:pPr>
              <w:pStyle w:val="RTableTextAbt"/>
              <w:keepNext/>
              <w:keepLines/>
              <w:rPr>
                <w:b/>
                <w:bCs w:val="0"/>
                <w:szCs w:val="18"/>
              </w:rPr>
            </w:pPr>
            <w:r w:rsidRPr="00972046">
              <w:rPr>
                <w:b/>
                <w:bCs w:val="0"/>
                <w:szCs w:val="18"/>
              </w:rPr>
              <w:t>154,670 (99.99%)</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1B501662" w14:textId="7CACB514">
            <w:pPr>
              <w:pStyle w:val="RTableTextAbt"/>
              <w:keepNext/>
              <w:keepLines/>
              <w:rPr>
                <w:b/>
                <w:bCs w:val="0"/>
                <w:szCs w:val="18"/>
              </w:rPr>
            </w:pPr>
            <w:r w:rsidRPr="00972046">
              <w:rPr>
                <w:b/>
                <w:bCs w:val="0"/>
                <w:szCs w:val="18"/>
              </w:rPr>
              <w:t>8 (0.01%)</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60935" w:rsidRPr="00BF0676" w:rsidP="00860935" w14:paraId="6A7768F1" w14:textId="1B2CF0F3">
            <w:pPr>
              <w:pStyle w:val="RTableTextAbt"/>
              <w:keepNext/>
              <w:keepLines/>
              <w:rPr>
                <w:b/>
                <w:bCs w:val="0"/>
                <w:szCs w:val="18"/>
              </w:rPr>
            </w:pPr>
            <w:r w:rsidRPr="00972046">
              <w:rPr>
                <w:b/>
                <w:bCs w:val="0"/>
                <w:szCs w:val="18"/>
              </w:rPr>
              <w:t>5 (0.003%)</w:t>
            </w:r>
          </w:p>
        </w:tc>
      </w:tr>
    </w:tbl>
    <w:p w:rsidR="00235B09" w:rsidP="00CB1C05" w14:paraId="1D08F819" w14:textId="77777777">
      <w:pPr>
        <w:pStyle w:val="BodyText"/>
      </w:pPr>
    </w:p>
    <w:p w:rsidR="00FA680E" w:rsidP="00CB1C05" w14:paraId="7C22A648" w14:textId="77777777">
      <w:pPr>
        <w:pStyle w:val="BodyText"/>
        <w:sectPr w:rsidSect="00CB1C05">
          <w:footerReference w:type="first" r:id="rId21"/>
          <w:type w:val="nextColumn"/>
          <w:pgSz w:w="12240" w:h="15840" w:code="1"/>
          <w:pgMar w:top="1440" w:right="1440" w:bottom="1440" w:left="1800" w:header="720" w:footer="720" w:gutter="0"/>
          <w:lnNumType w:countBy="1" w:restart="continuous"/>
          <w:cols w:space="720"/>
          <w:titlePg/>
        </w:sectPr>
      </w:pPr>
      <w:r w:rsidRPr="0016164A">
        <w:t xml:space="preserve">Except for </w:t>
      </w:r>
      <w:r w:rsidR="00996BCB">
        <w:t xml:space="preserve">liquid and batch spray cold cleaning and </w:t>
      </w:r>
      <w:r w:rsidRPr="0016164A">
        <w:t>dry cleaning machines, no cost impacts are estimated for users of products that contain PCE who will need to switch to alternative products that do not contain PCE (e.g., PCE aerosol spray cleaners and degreasers). As noted in Chapter</w:t>
      </w:r>
      <w:r>
        <w:t xml:space="preserve"> </w:t>
      </w:r>
      <w:r>
        <w:fldChar w:fldCharType="begin" w:fldLock="1"/>
      </w:r>
      <w:r>
        <w:instrText xml:space="preserve"> REF _Ref106195190 \r \h </w:instrText>
      </w:r>
      <w:r>
        <w:fldChar w:fldCharType="separate"/>
      </w:r>
      <w:r w:rsidR="0092222B">
        <w:t>5</w:t>
      </w:r>
      <w:r>
        <w:fldChar w:fldCharType="end"/>
      </w:r>
      <w:r w:rsidRPr="0016164A">
        <w:t>, alternative products with similar costs and efficacy are generally available.</w:t>
      </w:r>
      <w:r w:rsidRPr="00D33E60" w:rsidR="004F366B">
        <w:t xml:space="preserve"> </w:t>
      </w:r>
      <w:r w:rsidR="00CA1C3D">
        <w:t xml:space="preserve"> </w:t>
      </w:r>
      <w:r w:rsidRPr="00D26249" w:rsidR="00CA1C3D">
        <w:t>However, in some cases some effort might be required by firms using PCE products to identify suitable alternatives, test them for their desired applications, learn how to use them safely and effectively, and implement new processes for using the alternative products. The information to estimate how often these costs might be incurred or what the specific costs would be per-user or per-firm when they are incurred is not available. Therefore, EPA is unable to consider these costs quantitatively in the Economic Analysis</w:t>
      </w:r>
      <w:r w:rsidR="00CA1C3D">
        <w:t>.</w:t>
      </w:r>
    </w:p>
    <w:p w:rsidR="00FB581B" w:rsidRPr="005C4AC4" w:rsidP="00CB1C05" w14:paraId="585208C6" w14:textId="77777777">
      <w:pPr>
        <w:pStyle w:val="Heading1"/>
      </w:pPr>
      <w:bookmarkStart w:id="78" w:name="_Toc111035504"/>
      <w:bookmarkStart w:id="79" w:name="_Toc111037045"/>
      <w:bookmarkStart w:id="80" w:name="_Toc114061865"/>
      <w:bookmarkStart w:id="81" w:name="_Toc165378712"/>
      <w:r w:rsidRPr="005C4AC4">
        <w:t>Introduction</w:t>
      </w:r>
      <w:bookmarkEnd w:id="78"/>
      <w:bookmarkEnd w:id="79"/>
      <w:bookmarkEnd w:id="80"/>
      <w:bookmarkEnd w:id="81"/>
    </w:p>
    <w:p w:rsidR="0023687E" w:rsidP="00CB1C05" w14:paraId="5E276E11" w14:textId="77777777">
      <w:pPr>
        <w:pStyle w:val="BodyText"/>
      </w:pPr>
      <w:r w:rsidRPr="005C4AC4">
        <w:t xml:space="preserve">The U.S. Environmental Protection Agency (EPA) is undertaking rulemaking under section 6(a) of the Toxic Substances Control Act (TSCA) for </w:t>
      </w:r>
      <w:r w:rsidR="00002E15">
        <w:t>perchloroethylene (</w:t>
      </w:r>
      <w:r w:rsidR="00964E1D">
        <w:t>PCE</w:t>
      </w:r>
      <w:r w:rsidR="00002E15">
        <w:t>)</w:t>
      </w:r>
      <w:r w:rsidRPr="005C4AC4">
        <w:t xml:space="preserve"> after completing a risk evaluation and determining that the chemical substance presents unreasonable risk </w:t>
      </w:r>
      <w:r w:rsidR="00DB60D4">
        <w:t>under</w:t>
      </w:r>
      <w:r w:rsidRPr="005C4AC4">
        <w:t xml:space="preserve"> the conditions of use</w:t>
      </w:r>
      <w:r w:rsidRPr="005C4AC4" w:rsidR="000F6EC2">
        <w:t xml:space="preserve"> (COU</w:t>
      </w:r>
      <w:r w:rsidR="005065A6">
        <w:t>s</w:t>
      </w:r>
      <w:r w:rsidRPr="005C4AC4" w:rsidR="000F6EC2">
        <w:t>)</w:t>
      </w:r>
      <w:r w:rsidRPr="005C4AC4">
        <w:t xml:space="preserve">. This report estimates and evaluates the costs, benefits, and impacts expected to result from the </w:t>
      </w:r>
      <w:r w:rsidR="008554EF">
        <w:t>final</w:t>
      </w:r>
      <w:r w:rsidRPr="005C4AC4">
        <w:t xml:space="preserve"> rule to regulate manufacture (including import)</w:t>
      </w:r>
      <w:r w:rsidR="0050352E">
        <w:t>;</w:t>
      </w:r>
      <w:r w:rsidRPr="005C4AC4">
        <w:t xml:space="preserve"> processing</w:t>
      </w:r>
      <w:r w:rsidR="0050352E">
        <w:t>;</w:t>
      </w:r>
      <w:r w:rsidRPr="005C4AC4">
        <w:t xml:space="preserve"> distribution in commerce</w:t>
      </w:r>
      <w:r w:rsidR="0050352E">
        <w:t>;</w:t>
      </w:r>
      <w:r w:rsidRPr="005C4AC4">
        <w:t xml:space="preserve"> and industrial, commercial, and consumer use of </w:t>
      </w:r>
      <w:r w:rsidR="00964E1D">
        <w:t>PCE</w:t>
      </w:r>
      <w:r w:rsidRPr="005C4AC4">
        <w:t>.</w:t>
      </w:r>
      <w:r w:rsidRPr="005C4AC4" w:rsidR="00BF367E">
        <w:t xml:space="preserve"> </w:t>
      </w:r>
      <w:r w:rsidRPr="005C4AC4">
        <w:t xml:space="preserve">EPA is </w:t>
      </w:r>
      <w:r w:rsidR="00FD2B7B">
        <w:t>finalizing</w:t>
      </w:r>
      <w:r w:rsidRPr="005C4AC4">
        <w:t xml:space="preserve"> the regulation under the authority granted by </w:t>
      </w:r>
      <w:r w:rsidR="00002E15">
        <w:t>s</w:t>
      </w:r>
      <w:r w:rsidRPr="005C4AC4">
        <w:t xml:space="preserve">ection 6 of TSCA. The </w:t>
      </w:r>
      <w:r w:rsidR="008554EF">
        <w:t>final</w:t>
      </w:r>
      <w:r w:rsidRPr="005C4AC4">
        <w:t xml:space="preserve"> rule, “</w:t>
      </w:r>
      <w:r w:rsidRPr="005C4AC4" w:rsidR="003864B5">
        <w:t xml:space="preserve">Regulation of </w:t>
      </w:r>
      <w:r w:rsidR="00964E1D">
        <w:t>Perchloroethylene</w:t>
      </w:r>
      <w:r w:rsidRPr="005C4AC4">
        <w:t xml:space="preserve"> </w:t>
      </w:r>
      <w:r w:rsidRPr="005C4AC4" w:rsidR="003864B5">
        <w:t>U</w:t>
      </w:r>
      <w:r w:rsidRPr="005C4AC4">
        <w:t xml:space="preserve">nder TSCA Section 6(a),” addresses </w:t>
      </w:r>
      <w:r w:rsidR="00DA33C7">
        <w:t>the</w:t>
      </w:r>
      <w:r w:rsidRPr="005C4AC4">
        <w:t xml:space="preserve"> unreasonable risk of injury to health </w:t>
      </w:r>
      <w:r w:rsidR="00002E15">
        <w:t>from</w:t>
      </w:r>
      <w:r w:rsidR="00DA33C7">
        <w:t xml:space="preserve"> PCE</w:t>
      </w:r>
      <w:r w:rsidR="00C25E79">
        <w:t xml:space="preserve"> under the conditions of use</w:t>
      </w:r>
      <w:r w:rsidRPr="005C4AC4">
        <w:t xml:space="preserve">. These COUs are presented in </w:t>
      </w:r>
      <w:r w:rsidR="00D21C19">
        <w:fldChar w:fldCharType="begin" w:fldLock="1"/>
      </w:r>
      <w:r w:rsidR="00D21C19">
        <w:instrText xml:space="preserve"> REF _Ref111032079 \h </w:instrText>
      </w:r>
      <w:r w:rsidR="00D21C19">
        <w:fldChar w:fldCharType="separate"/>
      </w:r>
      <w:r w:rsidRPr="00050725" w:rsidR="0092222B">
        <w:t xml:space="preserve">Table </w:t>
      </w:r>
      <w:r w:rsidR="0092222B">
        <w:rPr>
          <w:noProof/>
        </w:rPr>
        <w:t>1</w:t>
      </w:r>
      <w:r w:rsidR="0092222B">
        <w:noBreakHyphen/>
      </w:r>
      <w:r w:rsidR="0092222B">
        <w:rPr>
          <w:noProof/>
        </w:rPr>
        <w:t>1</w:t>
      </w:r>
      <w:r w:rsidR="00D21C19">
        <w:fldChar w:fldCharType="end"/>
      </w:r>
      <w:r w:rsidRPr="005C4AC4">
        <w:t xml:space="preserve">. </w:t>
      </w:r>
      <w:r w:rsidR="0023730C">
        <w:fldChar w:fldCharType="begin" w:fldLock="1"/>
      </w:r>
      <w:r w:rsidR="0023730C">
        <w:instrText xml:space="preserve"> REF _Ref111032079 \h </w:instrText>
      </w:r>
      <w:r w:rsidR="0023730C">
        <w:fldChar w:fldCharType="separate"/>
      </w:r>
      <w:r w:rsidRPr="00050725" w:rsidR="0092222B">
        <w:t xml:space="preserve">Table </w:t>
      </w:r>
      <w:r w:rsidR="0092222B">
        <w:rPr>
          <w:noProof/>
        </w:rPr>
        <w:t>1</w:t>
      </w:r>
      <w:r w:rsidR="0092222B">
        <w:noBreakHyphen/>
      </w:r>
      <w:r w:rsidR="0092222B">
        <w:rPr>
          <w:noProof/>
        </w:rPr>
        <w:t>1</w:t>
      </w:r>
      <w:r w:rsidR="0023730C">
        <w:fldChar w:fldCharType="end"/>
      </w:r>
      <w:r w:rsidRPr="005C4AC4">
        <w:t xml:space="preserve"> also lists the use categories and defines how the economic analysis use categories map to the COUs. The use categories are the categories of </w:t>
      </w:r>
      <w:r w:rsidR="00843813">
        <w:t>PCE</w:t>
      </w:r>
      <w:r w:rsidRPr="005C4AC4">
        <w:t xml:space="preserve"> use that are considered in the economic</w:t>
      </w:r>
      <w:r w:rsidRPr="005C4AC4" w:rsidR="00C46602">
        <w:t xml:space="preserve"> </w:t>
      </w:r>
      <w:r w:rsidRPr="005C4AC4">
        <w:t>analysis.</w:t>
      </w:r>
    </w:p>
    <w:tbl>
      <w:tblPr>
        <w:tblW w:w="9660" w:type="dxa"/>
        <w:tblLayout w:type="fixed"/>
        <w:tblLook w:val="04A0"/>
      </w:tblPr>
      <w:tblGrid>
        <w:gridCol w:w="3780"/>
        <w:gridCol w:w="5880"/>
      </w:tblGrid>
      <w:tr w14:paraId="56E8D51C" w14:textId="77777777" w:rsidTr="00CB5654">
        <w:tblPrEx>
          <w:tblW w:w="9660" w:type="dxa"/>
          <w:tblLayout w:type="fixed"/>
          <w:tblLook w:val="04A0"/>
        </w:tblPrEx>
        <w:trPr>
          <w:trHeight w:val="270"/>
          <w:tblHeader/>
        </w:trPr>
        <w:tc>
          <w:tcPr>
            <w:tcW w:w="9660" w:type="dxa"/>
            <w:gridSpan w:val="2"/>
            <w:tcBorders>
              <w:bottom w:val="single" w:sz="4" w:space="0" w:color="auto"/>
            </w:tcBorders>
            <w:shd w:val="clear" w:color="auto" w:fill="auto"/>
            <w:vAlign w:val="center"/>
          </w:tcPr>
          <w:p w:rsidR="00CB5654" w:rsidRPr="004C1EED" w:rsidP="00CB1C05" w14:paraId="29B66FB9" w14:textId="77777777">
            <w:pPr>
              <w:pStyle w:val="TableTitleA"/>
            </w:pPr>
            <w:bookmarkStart w:id="82" w:name="_Ref111032079"/>
            <w:bookmarkStart w:id="83" w:name="_Toc121142543"/>
            <w:bookmarkStart w:id="84" w:name="_Toc165379535"/>
            <w:r w:rsidRPr="00050725">
              <w:t xml:space="preserve">Table </w:t>
            </w:r>
            <w:r w:rsidR="00BC4B5D">
              <w:fldChar w:fldCharType="begin" w:fldLock="1"/>
            </w:r>
            <w:r w:rsidR="00BC4B5D">
              <w:instrText xml:space="preserve"> STYLEREF 1 \s </w:instrText>
            </w:r>
            <w:r w:rsidR="00BC4B5D">
              <w:fldChar w:fldCharType="separate"/>
            </w:r>
            <w:r w:rsidR="0092222B">
              <w:rPr>
                <w:noProof/>
              </w:rPr>
              <w:t>1</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82"/>
            <w:r w:rsidRPr="00050725">
              <w:t>: Use Categories Considered in the Economic Analysis Mapped to the Conditions of Use (COUs) in the Risk Evaluation</w:t>
            </w:r>
            <w:bookmarkEnd w:id="83"/>
            <w:bookmarkEnd w:id="84"/>
          </w:p>
        </w:tc>
      </w:tr>
      <w:tr w14:paraId="3EF84C02" w14:textId="77777777">
        <w:tblPrEx>
          <w:tblW w:w="9660" w:type="dxa"/>
          <w:tblLayout w:type="fixed"/>
          <w:tblLook w:val="04A0"/>
        </w:tblPrEx>
        <w:trPr>
          <w:trHeight w:val="125"/>
          <w:tblHeader/>
        </w:trPr>
        <w:tc>
          <w:tcPr>
            <w:tcW w:w="3780" w:type="dxa"/>
            <w:tcBorders>
              <w:top w:val="single" w:sz="4" w:space="0" w:color="auto"/>
              <w:left w:val="single" w:sz="4" w:space="0" w:color="auto"/>
              <w:bottom w:val="single" w:sz="4" w:space="0" w:color="auto"/>
              <w:right w:val="single" w:sz="4" w:space="0" w:color="auto"/>
            </w:tcBorders>
            <w:shd w:val="clear" w:color="000000" w:fill="48A9C5"/>
            <w:vAlign w:val="center"/>
          </w:tcPr>
          <w:p w:rsidR="00CB5654" w:rsidRPr="006D0935" w:rsidP="00CB1C05" w14:paraId="3D448942" w14:textId="77777777">
            <w:pPr>
              <w:pStyle w:val="TableSubtitle"/>
            </w:pPr>
            <w:r>
              <w:t>Use Category</w:t>
            </w:r>
          </w:p>
        </w:tc>
        <w:tc>
          <w:tcPr>
            <w:tcW w:w="5880" w:type="dxa"/>
            <w:tcBorders>
              <w:top w:val="single" w:sz="4" w:space="0" w:color="auto"/>
              <w:left w:val="nil"/>
              <w:bottom w:val="single" w:sz="4" w:space="0" w:color="auto"/>
              <w:right w:val="single" w:sz="4" w:space="0" w:color="auto"/>
            </w:tcBorders>
            <w:shd w:val="clear" w:color="000000" w:fill="48A9C5"/>
            <w:noWrap/>
            <w:vAlign w:val="center"/>
          </w:tcPr>
          <w:p w:rsidR="00CB5654" w:rsidRPr="006D0935" w:rsidP="00CB1C05" w14:paraId="09528D02" w14:textId="77777777">
            <w:pPr>
              <w:pStyle w:val="TableSubtitle"/>
            </w:pPr>
            <w:r>
              <w:t>Condition of Use (COU)</w:t>
            </w:r>
          </w:p>
        </w:tc>
      </w:tr>
      <w:tr w14:paraId="4F659C82" w14:textId="77777777">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5688D11A" w14:textId="77777777">
            <w:pPr>
              <w:spacing w:after="0"/>
              <w:rPr>
                <w:color w:val="000000"/>
                <w:sz w:val="18"/>
                <w:szCs w:val="18"/>
              </w:rPr>
            </w:pPr>
            <w:r w:rsidRPr="000767EC">
              <w:rPr>
                <w:color w:val="000000"/>
                <w:sz w:val="18"/>
                <w:szCs w:val="18"/>
              </w:rPr>
              <w:t>Manufacturing</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59CAAD42" w14:textId="77777777">
            <w:pPr>
              <w:pStyle w:val="LTableTextAbt"/>
              <w:keepNext w:val="0"/>
              <w:keepLines w:val="0"/>
              <w:rPr>
                <w:szCs w:val="18"/>
              </w:rPr>
            </w:pPr>
            <w:r w:rsidRPr="000767EC">
              <w:rPr>
                <w:szCs w:val="18"/>
              </w:rPr>
              <w:t>Manufacturing (domestic manufacturing)</w:t>
            </w:r>
          </w:p>
        </w:tc>
      </w:tr>
      <w:tr w14:paraId="55E74517"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CB5654" w:rsidRPr="000767EC" w:rsidP="00CB1C05" w14:paraId="083217C6" w14:textId="77777777">
            <w:pPr>
              <w:pStyle w:val="LTableTextAbt"/>
              <w:keepNext w:val="0"/>
              <w:keepLines w:val="0"/>
              <w:rPr>
                <w:color w:val="auto"/>
                <w:szCs w:val="18"/>
              </w:rPr>
            </w:pPr>
            <w:r w:rsidRPr="000767EC">
              <w:rPr>
                <w:color w:val="auto"/>
                <w:szCs w:val="18"/>
              </w:rPr>
              <w:t>Import/Repackage</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04C6B3AA" w14:textId="77777777">
            <w:pPr>
              <w:pStyle w:val="LTableTextAbt"/>
              <w:keepNext w:val="0"/>
              <w:keepLines w:val="0"/>
              <w:rPr>
                <w:szCs w:val="18"/>
              </w:rPr>
            </w:pPr>
            <w:r w:rsidRPr="000767EC">
              <w:rPr>
                <w:szCs w:val="18"/>
              </w:rPr>
              <w:t>Manufacturing (import)</w:t>
            </w:r>
          </w:p>
        </w:tc>
      </w:tr>
      <w:tr w14:paraId="68069E64"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CB5654" w:rsidRPr="000767EC" w:rsidP="00CB1C05" w14:paraId="2452765F"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0A93ED63" w14:textId="77777777">
            <w:pPr>
              <w:pStyle w:val="LTableTextAbt"/>
              <w:keepNext w:val="0"/>
              <w:keepLines w:val="0"/>
              <w:rPr>
                <w:szCs w:val="18"/>
              </w:rPr>
            </w:pPr>
            <w:r w:rsidRPr="000767EC">
              <w:rPr>
                <w:szCs w:val="18"/>
              </w:rPr>
              <w:t>Repackaging</w:t>
            </w:r>
          </w:p>
        </w:tc>
      </w:tr>
      <w:tr w14:paraId="0A40C4DD" w14:textId="77777777">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60F761B4" w14:textId="77777777">
            <w:pPr>
              <w:pStyle w:val="LTableTextAbt"/>
              <w:keepNext w:val="0"/>
              <w:keepLines w:val="0"/>
              <w:rPr>
                <w:color w:val="auto"/>
                <w:szCs w:val="18"/>
              </w:rPr>
            </w:pPr>
            <w:r w:rsidRPr="000767EC">
              <w:rPr>
                <w:szCs w:val="18"/>
              </w:rPr>
              <w:t>Reactant/Intermediate</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0D6C2E81" w14:textId="77777777">
            <w:pPr>
              <w:pStyle w:val="LTableTextAbt"/>
              <w:keepNext w:val="0"/>
              <w:keepLines w:val="0"/>
              <w:rPr>
                <w:szCs w:val="18"/>
              </w:rPr>
            </w:pPr>
            <w:r w:rsidRPr="000767EC">
              <w:rPr>
                <w:szCs w:val="18"/>
              </w:rPr>
              <w:t>Processing as a reactant/intermediate</w:t>
            </w:r>
          </w:p>
        </w:tc>
      </w:tr>
      <w:tr w14:paraId="32C92CF1" w14:textId="77777777">
        <w:tblPrEx>
          <w:tblW w:w="9660" w:type="dxa"/>
          <w:tblLayout w:type="fixed"/>
          <w:tblLook w:val="04A0"/>
        </w:tblPrEx>
        <w:trPr>
          <w:trHeight w:val="95"/>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71CCF606" w14:textId="77777777">
            <w:pPr>
              <w:pStyle w:val="LTableTextAbt"/>
              <w:keepNext w:val="0"/>
              <w:keepLines w:val="0"/>
              <w:rPr>
                <w:color w:val="auto"/>
                <w:szCs w:val="18"/>
              </w:rPr>
            </w:pPr>
            <w:r w:rsidRPr="000767EC">
              <w:rPr>
                <w:szCs w:val="18"/>
              </w:rPr>
              <w:t>Processing Aid in Petrochemical Manufacturing</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5F0736AB" w14:textId="77777777">
            <w:pPr>
              <w:pStyle w:val="LTableTextAbt"/>
              <w:keepNext w:val="0"/>
              <w:keepLines w:val="0"/>
              <w:rPr>
                <w:szCs w:val="18"/>
              </w:rPr>
            </w:pPr>
            <w:r w:rsidRPr="000767EC">
              <w:rPr>
                <w:szCs w:val="18"/>
              </w:rPr>
              <w:t>Industrial and commercial use as a processing aid in catalyst regeneration in petrochemical manufacturing</w:t>
            </w:r>
          </w:p>
        </w:tc>
      </w:tr>
      <w:tr w14:paraId="520C9C41" w14:textId="77777777">
        <w:tblPrEx>
          <w:tblW w:w="9660" w:type="dxa"/>
          <w:tblLayout w:type="fixed"/>
          <w:tblLook w:val="04A0"/>
        </w:tblPrEx>
        <w:trPr>
          <w:trHeight w:val="95"/>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6ACDE5D3" w14:textId="77777777">
            <w:pPr>
              <w:pStyle w:val="LTableTextAbt"/>
              <w:keepNext w:val="0"/>
              <w:keepLines w:val="0"/>
              <w:rPr>
                <w:color w:val="auto"/>
                <w:szCs w:val="18"/>
              </w:rPr>
            </w:pPr>
            <w:r>
              <w:rPr>
                <w:szCs w:val="18"/>
              </w:rPr>
              <w:t>Production of Maskant for Chemical Milling</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77F6CC68" w14:textId="77777777">
            <w:pPr>
              <w:pStyle w:val="LTableTextAbt"/>
              <w:keepNext w:val="0"/>
              <w:keepLines w:val="0"/>
              <w:rPr>
                <w:szCs w:val="18"/>
              </w:rPr>
            </w:pPr>
            <w:r>
              <w:rPr>
                <w:szCs w:val="18"/>
              </w:rPr>
              <w:t>Processing</w:t>
            </w:r>
            <w:r w:rsidRPr="000767EC">
              <w:rPr>
                <w:szCs w:val="18"/>
              </w:rPr>
              <w:t xml:space="preserve"> into formulation, mixture or reaction product in paint and coating products</w:t>
            </w:r>
            <w:r w:rsidRPr="000767EC" w:rsidR="00C90815">
              <w:rPr>
                <w:vertAlign w:val="superscript"/>
              </w:rPr>
              <w:t>1</w:t>
            </w:r>
          </w:p>
        </w:tc>
      </w:tr>
      <w:tr w14:paraId="1001249D" w14:textId="77777777">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48D347CC" w14:textId="77777777">
            <w:pPr>
              <w:pStyle w:val="LTableTextAbt"/>
              <w:keepNext w:val="0"/>
              <w:keepLines w:val="0"/>
              <w:rPr>
                <w:color w:val="auto"/>
                <w:szCs w:val="18"/>
              </w:rPr>
            </w:pPr>
            <w:r w:rsidRPr="000767EC">
              <w:rPr>
                <w:szCs w:val="18"/>
              </w:rPr>
              <w:t xml:space="preserve">Use as </w:t>
            </w:r>
            <w:r w:rsidR="006C1DF2">
              <w:rPr>
                <w:szCs w:val="18"/>
              </w:rPr>
              <w:t>M</w:t>
            </w:r>
            <w:r w:rsidRPr="000767EC">
              <w:rPr>
                <w:szCs w:val="18"/>
              </w:rPr>
              <w:t xml:space="preserve">askant for </w:t>
            </w:r>
            <w:r w:rsidR="006C1DF2">
              <w:rPr>
                <w:szCs w:val="18"/>
              </w:rPr>
              <w:t>C</w:t>
            </w:r>
            <w:r w:rsidRPr="000767EC">
              <w:rPr>
                <w:szCs w:val="18"/>
              </w:rPr>
              <w:t xml:space="preserve">hemical </w:t>
            </w:r>
            <w:r w:rsidR="006C1DF2">
              <w:rPr>
                <w:szCs w:val="18"/>
              </w:rPr>
              <w:t>M</w:t>
            </w:r>
            <w:r w:rsidRPr="000767EC">
              <w:rPr>
                <w:szCs w:val="18"/>
              </w:rPr>
              <w:t>illing</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6C76434F" w14:textId="77777777">
            <w:pPr>
              <w:pStyle w:val="LTableTextAbt"/>
              <w:keepNext w:val="0"/>
              <w:keepLines w:val="0"/>
              <w:rPr>
                <w:szCs w:val="18"/>
              </w:rPr>
            </w:pPr>
            <w:r w:rsidRPr="000767EC">
              <w:rPr>
                <w:szCs w:val="18"/>
              </w:rPr>
              <w:t xml:space="preserve">Industrial and commercial use in paints and coatings </w:t>
            </w:r>
            <w:r>
              <w:rPr>
                <w:szCs w:val="18"/>
              </w:rPr>
              <w:t>in</w:t>
            </w:r>
            <w:r w:rsidRPr="000767EC">
              <w:rPr>
                <w:szCs w:val="18"/>
              </w:rPr>
              <w:t xml:space="preserve"> maskant for chemical milling</w:t>
            </w:r>
          </w:p>
        </w:tc>
      </w:tr>
      <w:tr w14:paraId="10C429DD" w14:textId="77777777">
        <w:tblPrEx>
          <w:tblW w:w="9660" w:type="dxa"/>
          <w:tblLayout w:type="fixed"/>
          <w:tblLook w:val="04A0"/>
        </w:tblPrEx>
        <w:trPr>
          <w:trHeight w:val="11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16E658B4" w14:textId="77777777">
            <w:pPr>
              <w:pStyle w:val="LTableTextAbt"/>
              <w:keepNext w:val="0"/>
              <w:keepLines w:val="0"/>
              <w:rPr>
                <w:color w:val="auto"/>
                <w:szCs w:val="18"/>
              </w:rPr>
            </w:pPr>
            <w:r w:rsidRPr="000767EC">
              <w:rPr>
                <w:szCs w:val="18"/>
              </w:rPr>
              <w:t>Vapor Degreasing: Open Top Vapor Degreasing (OTVD)</w:t>
            </w:r>
          </w:p>
        </w:tc>
        <w:tc>
          <w:tcPr>
            <w:tcW w:w="5880" w:type="dxa"/>
            <w:tcBorders>
              <w:top w:val="single" w:sz="4" w:space="0" w:color="auto"/>
              <w:left w:val="nil"/>
              <w:right w:val="single" w:sz="4" w:space="0" w:color="auto"/>
            </w:tcBorders>
            <w:shd w:val="clear" w:color="auto" w:fill="auto"/>
            <w:noWrap/>
          </w:tcPr>
          <w:p w:rsidR="00CB5654" w:rsidRPr="000767EC" w:rsidP="00CB1C05" w14:paraId="1DE5B7AD" w14:textId="77777777">
            <w:pPr>
              <w:pStyle w:val="LTableTextAbt"/>
              <w:keepNext w:val="0"/>
              <w:keepLines w:val="0"/>
              <w:rPr>
                <w:szCs w:val="18"/>
              </w:rPr>
            </w:pPr>
            <w:r w:rsidRPr="000767EC">
              <w:rPr>
                <w:szCs w:val="18"/>
              </w:rPr>
              <w:t>Industrial and commercial use as solvent for open-top batch vapor degreaser</w:t>
            </w:r>
          </w:p>
        </w:tc>
      </w:tr>
      <w:tr w14:paraId="4898638F" w14:textId="77777777">
        <w:tblPrEx>
          <w:tblW w:w="9660" w:type="dxa"/>
          <w:tblLayout w:type="fixed"/>
          <w:tblLook w:val="04A0"/>
        </w:tblPrEx>
        <w:trPr>
          <w:trHeight w:val="109"/>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5086B7BC" w14:textId="77777777">
            <w:pPr>
              <w:pStyle w:val="LTableTextAbt"/>
              <w:keepNext w:val="0"/>
              <w:keepLines w:val="0"/>
              <w:rPr>
                <w:color w:val="auto"/>
                <w:szCs w:val="18"/>
              </w:rPr>
            </w:pPr>
            <w:r w:rsidRPr="000767EC">
              <w:rPr>
                <w:szCs w:val="18"/>
              </w:rPr>
              <w:t>Vapor Degreasing: Enclosed Vapor Degreasing (EVD)</w:t>
            </w:r>
            <w:r w:rsidR="00AA5672">
              <w:rPr>
                <w:vertAlign w:val="superscript"/>
              </w:rPr>
              <w:t xml:space="preserve"> 2</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5B4386D4" w14:textId="77777777">
            <w:pPr>
              <w:pStyle w:val="LTableTextAbt"/>
              <w:keepNext w:val="0"/>
              <w:keepLines w:val="0"/>
              <w:rPr>
                <w:szCs w:val="18"/>
              </w:rPr>
            </w:pPr>
            <w:r w:rsidRPr="000767EC">
              <w:rPr>
                <w:szCs w:val="18"/>
              </w:rPr>
              <w:t>Industrial and commercial use as solvent for closed-loop batch vapor degreaser</w:t>
            </w:r>
          </w:p>
        </w:tc>
      </w:tr>
      <w:tr w14:paraId="4105C151" w14:textId="77777777">
        <w:tblPrEx>
          <w:tblW w:w="9660" w:type="dxa"/>
          <w:tblLayout w:type="fixed"/>
          <w:tblLook w:val="04A0"/>
        </w:tblPrEx>
        <w:trPr>
          <w:trHeight w:val="57"/>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1930380C" w14:textId="77777777">
            <w:pPr>
              <w:pStyle w:val="LTableTextAbt"/>
              <w:keepNext w:val="0"/>
              <w:keepLines w:val="0"/>
              <w:rPr>
                <w:color w:val="auto"/>
                <w:szCs w:val="18"/>
              </w:rPr>
            </w:pPr>
            <w:r w:rsidRPr="000767EC">
              <w:rPr>
                <w:szCs w:val="18"/>
              </w:rPr>
              <w:t>Vapor Degreasing: Conveyorized Vapor Degreasing (CVD)</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69E2E8B1" w14:textId="77777777">
            <w:pPr>
              <w:pStyle w:val="LTableTextAbt"/>
              <w:keepNext w:val="0"/>
              <w:keepLines w:val="0"/>
              <w:rPr>
                <w:szCs w:val="18"/>
              </w:rPr>
            </w:pPr>
            <w:r w:rsidRPr="000767EC">
              <w:rPr>
                <w:szCs w:val="18"/>
              </w:rPr>
              <w:t>Industrial and commercial use as solvent for in-line conveyorized vapor degreaser</w:t>
            </w:r>
          </w:p>
        </w:tc>
      </w:tr>
      <w:tr w14:paraId="207AE86F" w14:textId="77777777">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14D6134D" w14:textId="77777777">
            <w:pPr>
              <w:pStyle w:val="LTableTextAbt"/>
              <w:keepNext w:val="0"/>
              <w:keepLines w:val="0"/>
              <w:rPr>
                <w:color w:val="auto"/>
                <w:szCs w:val="18"/>
              </w:rPr>
            </w:pPr>
            <w:r w:rsidRPr="000767EC">
              <w:rPr>
                <w:szCs w:val="18"/>
              </w:rPr>
              <w:t>Vapor Degreasing: Web Vapor Degreasing (WVD)</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73AF2066" w14:textId="77777777">
            <w:pPr>
              <w:pStyle w:val="LTableTextAbt"/>
              <w:keepNext w:val="0"/>
              <w:keepLines w:val="0"/>
              <w:rPr>
                <w:szCs w:val="18"/>
              </w:rPr>
            </w:pPr>
            <w:r w:rsidRPr="000767EC">
              <w:rPr>
                <w:szCs w:val="18"/>
              </w:rPr>
              <w:t>Industrial and commercial use as solvent for in-line web cleaner vapor degreaser</w:t>
            </w:r>
          </w:p>
        </w:tc>
      </w:tr>
      <w:tr w14:paraId="33EDE7A9" w14:textId="77777777">
        <w:tblPrEx>
          <w:tblW w:w="9660" w:type="dxa"/>
          <w:tblLayout w:type="fixed"/>
          <w:tblLook w:val="04A0"/>
        </w:tblPrEx>
        <w:trPr>
          <w:trHeight w:val="54"/>
        </w:trPr>
        <w:tc>
          <w:tcPr>
            <w:tcW w:w="3780" w:type="dxa"/>
            <w:tcBorders>
              <w:top w:val="single" w:sz="4" w:space="0" w:color="auto"/>
              <w:left w:val="single" w:sz="4" w:space="0" w:color="auto"/>
              <w:right w:val="single" w:sz="4" w:space="0" w:color="auto"/>
            </w:tcBorders>
            <w:shd w:val="clear" w:color="auto" w:fill="auto"/>
            <w:vAlign w:val="center"/>
          </w:tcPr>
          <w:p w:rsidR="00C90815" w:rsidRPr="000767EC" w:rsidP="00CB1C05" w14:paraId="2633BC13" w14:textId="77777777">
            <w:pPr>
              <w:pStyle w:val="LTableTextAbt"/>
              <w:keepNext w:val="0"/>
              <w:keepLines w:val="0"/>
              <w:rPr>
                <w:color w:val="auto"/>
                <w:szCs w:val="18"/>
              </w:rPr>
            </w:pPr>
            <w:r w:rsidRPr="000767EC">
              <w:rPr>
                <w:color w:val="auto"/>
                <w:szCs w:val="18"/>
              </w:rPr>
              <w:t>Incorporation into</w:t>
            </w:r>
            <w:r>
              <w:rPr>
                <w:color w:val="auto"/>
                <w:szCs w:val="18"/>
              </w:rPr>
              <w:t xml:space="preserve"> </w:t>
            </w:r>
            <w:r w:rsidRPr="000767EC">
              <w:rPr>
                <w:szCs w:val="18"/>
              </w:rPr>
              <w:t>adhesive and sealant products</w:t>
            </w:r>
          </w:p>
        </w:tc>
        <w:tc>
          <w:tcPr>
            <w:tcW w:w="5880" w:type="dxa"/>
            <w:tcBorders>
              <w:top w:val="single" w:sz="4" w:space="0" w:color="auto"/>
              <w:left w:val="nil"/>
              <w:bottom w:val="single" w:sz="4" w:space="0" w:color="auto"/>
              <w:right w:val="single" w:sz="4" w:space="0" w:color="auto"/>
            </w:tcBorders>
            <w:shd w:val="clear" w:color="auto" w:fill="auto"/>
            <w:noWrap/>
          </w:tcPr>
          <w:p w:rsidR="00C90815" w:rsidP="00CB1C05" w14:paraId="29C2DEE6" w14:textId="77777777">
            <w:pPr>
              <w:pStyle w:val="LTableTextAbt"/>
              <w:keepNext w:val="0"/>
              <w:keepLines w:val="0"/>
              <w:rPr>
                <w:szCs w:val="18"/>
              </w:rPr>
            </w:pPr>
            <w:r>
              <w:rPr>
                <w:szCs w:val="18"/>
              </w:rPr>
              <w:t xml:space="preserve">Processing </w:t>
            </w:r>
            <w:r w:rsidRPr="000767EC">
              <w:rPr>
                <w:szCs w:val="18"/>
              </w:rPr>
              <w:t>into formulation, mixture</w:t>
            </w:r>
            <w:r>
              <w:rPr>
                <w:szCs w:val="18"/>
              </w:rPr>
              <w:t>,</w:t>
            </w:r>
            <w:r w:rsidRPr="000767EC">
              <w:rPr>
                <w:szCs w:val="18"/>
              </w:rPr>
              <w:t xml:space="preserve"> or reaction product in adhesive and sealant products</w:t>
            </w:r>
          </w:p>
        </w:tc>
      </w:tr>
      <w:tr w14:paraId="32BF2DFE" w14:textId="77777777">
        <w:tblPrEx>
          <w:tblW w:w="9660" w:type="dxa"/>
          <w:tblLayout w:type="fixed"/>
          <w:tblLook w:val="04A0"/>
        </w:tblPrEx>
        <w:trPr>
          <w:trHeight w:val="54"/>
        </w:trPr>
        <w:tc>
          <w:tcPr>
            <w:tcW w:w="3780" w:type="dxa"/>
            <w:vMerge w:val="restart"/>
            <w:tcBorders>
              <w:top w:val="single" w:sz="4" w:space="0" w:color="auto"/>
              <w:left w:val="single" w:sz="4" w:space="0" w:color="auto"/>
              <w:right w:val="single" w:sz="4" w:space="0" w:color="auto"/>
            </w:tcBorders>
            <w:shd w:val="clear" w:color="auto" w:fill="auto"/>
            <w:vAlign w:val="center"/>
          </w:tcPr>
          <w:p w:rsidR="00CB5654" w:rsidRPr="000767EC" w:rsidP="00CB1C05" w14:paraId="48DD0A85" w14:textId="77777777">
            <w:pPr>
              <w:pStyle w:val="LTableTextAbt"/>
              <w:keepNext w:val="0"/>
              <w:keepLines w:val="0"/>
              <w:rPr>
                <w:color w:val="auto"/>
                <w:szCs w:val="18"/>
              </w:rPr>
            </w:pPr>
            <w:r w:rsidRPr="000767EC">
              <w:rPr>
                <w:color w:val="auto"/>
                <w:szCs w:val="18"/>
              </w:rPr>
              <w:t xml:space="preserve">Incorporation into other formulation, mixture, and reaction </w:t>
            </w:r>
            <w:r w:rsidRPr="000767EC" w:rsidR="00C90815">
              <w:rPr>
                <w:color w:val="auto"/>
                <w:szCs w:val="18"/>
              </w:rPr>
              <w:t>products</w:t>
            </w:r>
            <w:r w:rsidR="00AA5672">
              <w:rPr>
                <w:vertAlign w:val="superscript"/>
              </w:rPr>
              <w:t>3</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62E97F22" w14:textId="77777777">
            <w:pPr>
              <w:pStyle w:val="LTableTextAbt"/>
              <w:keepNext w:val="0"/>
              <w:keepLines w:val="0"/>
              <w:rPr>
                <w:szCs w:val="18"/>
              </w:rPr>
            </w:pPr>
            <w:r>
              <w:rPr>
                <w:szCs w:val="18"/>
              </w:rPr>
              <w:t>Processing</w:t>
            </w:r>
            <w:r w:rsidRPr="000767EC">
              <w:rPr>
                <w:szCs w:val="18"/>
              </w:rPr>
              <w:t xml:space="preserve"> into formulation, mixture or reaction product in other chemical products and preparations</w:t>
            </w:r>
          </w:p>
        </w:tc>
      </w:tr>
      <w:tr w14:paraId="2385A0AD" w14:textId="77777777">
        <w:tblPrEx>
          <w:tblW w:w="9660" w:type="dxa"/>
          <w:tblLayout w:type="fixed"/>
          <w:tblLook w:val="04A0"/>
        </w:tblPrEx>
        <w:trPr>
          <w:trHeight w:val="54"/>
        </w:trPr>
        <w:tc>
          <w:tcPr>
            <w:tcW w:w="3780" w:type="dxa"/>
            <w:vMerge/>
            <w:tcBorders>
              <w:left w:val="single" w:sz="4" w:space="0" w:color="auto"/>
              <w:right w:val="single" w:sz="4" w:space="0" w:color="auto"/>
            </w:tcBorders>
            <w:shd w:val="clear" w:color="auto" w:fill="auto"/>
            <w:vAlign w:val="center"/>
          </w:tcPr>
          <w:p w:rsidR="00CB5654" w:rsidRPr="000767EC" w:rsidP="00CB1C05" w14:paraId="6B543FAA"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1A1B4729" w14:textId="77777777">
            <w:pPr>
              <w:pStyle w:val="LTableTextAbt"/>
              <w:keepNext w:val="0"/>
              <w:keepLines w:val="0"/>
              <w:rPr>
                <w:szCs w:val="18"/>
              </w:rPr>
            </w:pPr>
            <w:r>
              <w:rPr>
                <w:szCs w:val="18"/>
              </w:rPr>
              <w:t>Processing</w:t>
            </w:r>
            <w:r w:rsidRPr="000767EC">
              <w:rPr>
                <w:szCs w:val="18"/>
              </w:rPr>
              <w:t xml:space="preserve"> into formulation, mixture</w:t>
            </w:r>
            <w:r>
              <w:rPr>
                <w:szCs w:val="18"/>
              </w:rPr>
              <w:t>,</w:t>
            </w:r>
            <w:r w:rsidRPr="000767EC">
              <w:rPr>
                <w:szCs w:val="18"/>
              </w:rPr>
              <w:t xml:space="preserve"> or reaction product in cleaning and degreasing products</w:t>
            </w:r>
          </w:p>
        </w:tc>
      </w:tr>
      <w:tr w14:paraId="13FD5D29" w14:textId="77777777">
        <w:tblPrEx>
          <w:tblW w:w="9660" w:type="dxa"/>
          <w:tblLayout w:type="fixed"/>
          <w:tblLook w:val="04A0"/>
        </w:tblPrEx>
        <w:trPr>
          <w:trHeight w:val="54"/>
        </w:trPr>
        <w:tc>
          <w:tcPr>
            <w:tcW w:w="3780" w:type="dxa"/>
            <w:vMerge/>
            <w:tcBorders>
              <w:left w:val="single" w:sz="4" w:space="0" w:color="auto"/>
              <w:bottom w:val="single" w:sz="4" w:space="0" w:color="auto"/>
              <w:right w:val="single" w:sz="4" w:space="0" w:color="auto"/>
            </w:tcBorders>
            <w:shd w:val="clear" w:color="auto" w:fill="auto"/>
            <w:vAlign w:val="center"/>
          </w:tcPr>
          <w:p w:rsidR="00C90815" w:rsidRPr="000767EC" w:rsidP="00CB1C05" w14:paraId="5871C9D7"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90815" w:rsidP="00CB1C05" w14:paraId="20591167" w14:textId="77777777">
            <w:pPr>
              <w:pStyle w:val="LTableTextAbt"/>
              <w:keepNext w:val="0"/>
              <w:keepLines w:val="0"/>
              <w:rPr>
                <w:szCs w:val="18"/>
              </w:rPr>
            </w:pPr>
            <w:r>
              <w:rPr>
                <w:szCs w:val="18"/>
              </w:rPr>
              <w:t>Processing</w:t>
            </w:r>
            <w:r w:rsidRPr="000767EC">
              <w:rPr>
                <w:szCs w:val="18"/>
              </w:rPr>
              <w:t xml:space="preserve"> into formulation, mixture</w:t>
            </w:r>
            <w:r>
              <w:rPr>
                <w:szCs w:val="18"/>
              </w:rPr>
              <w:t>,</w:t>
            </w:r>
            <w:r w:rsidRPr="000767EC">
              <w:rPr>
                <w:szCs w:val="18"/>
              </w:rPr>
              <w:t xml:space="preserve"> or reaction product in paint and coating products</w:t>
            </w:r>
            <w:r w:rsidRPr="000767EC">
              <w:rPr>
                <w:vertAlign w:val="superscript"/>
              </w:rPr>
              <w:t>1</w:t>
            </w:r>
          </w:p>
        </w:tc>
      </w:tr>
      <w:tr w14:paraId="7E0D271C" w14:textId="77777777">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79EB9EF8" w14:textId="77777777">
            <w:pPr>
              <w:pStyle w:val="LTableTextAbt"/>
              <w:keepNext w:val="0"/>
              <w:keepLines w:val="0"/>
              <w:rPr>
                <w:color w:val="auto"/>
                <w:szCs w:val="18"/>
              </w:rPr>
            </w:pPr>
            <w:r>
              <w:rPr>
                <w:szCs w:val="18"/>
              </w:rPr>
              <w:t>Processing Aid, Except Petrochemical</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5F3E8F52" w14:textId="5E25E47A">
            <w:pPr>
              <w:pStyle w:val="LTableTextAbt"/>
              <w:keepNext w:val="0"/>
              <w:keepLines w:val="0"/>
              <w:rPr>
                <w:szCs w:val="18"/>
              </w:rPr>
            </w:pPr>
            <w:r w:rsidRPr="000767EC">
              <w:rPr>
                <w:szCs w:val="18"/>
              </w:rPr>
              <w:t xml:space="preserve">Industrial and commercial use as a processing aid </w:t>
            </w:r>
            <w:r w:rsidR="00171D4F">
              <w:rPr>
                <w:szCs w:val="18"/>
              </w:rPr>
              <w:t xml:space="preserve">in </w:t>
            </w:r>
            <w:r w:rsidR="0097011C">
              <w:rPr>
                <w:szCs w:val="18"/>
              </w:rPr>
              <w:t xml:space="preserve">sectors other than </w:t>
            </w:r>
            <w:r w:rsidR="00171D4F">
              <w:rPr>
                <w:szCs w:val="18"/>
              </w:rPr>
              <w:t xml:space="preserve">petrochemical </w:t>
            </w:r>
            <w:r w:rsidRPr="000767EC">
              <w:rPr>
                <w:szCs w:val="18"/>
              </w:rPr>
              <w:t>manufacturing</w:t>
            </w:r>
          </w:p>
        </w:tc>
      </w:tr>
      <w:tr w14:paraId="0E6A2119" w14:textId="77777777">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59A253B5" w14:textId="77777777">
            <w:pPr>
              <w:pStyle w:val="LTableTextAbt"/>
              <w:keepNext w:val="0"/>
              <w:keepLines w:val="0"/>
              <w:rPr>
                <w:color w:val="auto"/>
                <w:szCs w:val="18"/>
              </w:rPr>
            </w:pPr>
            <w:r>
              <w:rPr>
                <w:szCs w:val="18"/>
              </w:rPr>
              <w:t>Department of Defense (</w:t>
            </w:r>
            <w:r w:rsidRPr="000767EC">
              <w:rPr>
                <w:szCs w:val="18"/>
              </w:rPr>
              <w:t>DOD</w:t>
            </w:r>
            <w:r>
              <w:rPr>
                <w:szCs w:val="18"/>
              </w:rPr>
              <w:t>)</w:t>
            </w:r>
            <w:r w:rsidRPr="000767EC">
              <w:rPr>
                <w:szCs w:val="18"/>
              </w:rPr>
              <w:t xml:space="preserve"> Uses</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43722E61" w14:textId="77777777">
            <w:pPr>
              <w:pStyle w:val="LTableTextAbt"/>
              <w:keepNext w:val="0"/>
              <w:keepLines w:val="0"/>
              <w:rPr>
                <w:szCs w:val="18"/>
              </w:rPr>
            </w:pPr>
            <w:r w:rsidRPr="000767EC">
              <w:rPr>
                <w:szCs w:val="18"/>
              </w:rPr>
              <w:t xml:space="preserve">Industrial and commercial use in specialty </w:t>
            </w:r>
            <w:r w:rsidR="006C1DF2">
              <w:rPr>
                <w:szCs w:val="18"/>
              </w:rPr>
              <w:t>DOD</w:t>
            </w:r>
            <w:r w:rsidRPr="000767EC">
              <w:rPr>
                <w:szCs w:val="18"/>
              </w:rPr>
              <w:t xml:space="preserve"> uses (oil analysis and water pipe repair)</w:t>
            </w:r>
          </w:p>
        </w:tc>
      </w:tr>
      <w:tr w14:paraId="7E38DEAF" w14:textId="77777777">
        <w:tblPrEx>
          <w:tblW w:w="9660" w:type="dxa"/>
          <w:tblLayout w:type="fixed"/>
          <w:tblLook w:val="04A0"/>
        </w:tblPrEx>
        <w:trPr>
          <w:trHeight w:val="173"/>
        </w:trPr>
        <w:tc>
          <w:tcPr>
            <w:tcW w:w="3780" w:type="dxa"/>
            <w:vMerge w:val="restart"/>
            <w:tcBorders>
              <w:top w:val="single" w:sz="4" w:space="0" w:color="auto"/>
              <w:left w:val="single" w:sz="4" w:space="0" w:color="auto"/>
              <w:right w:val="single" w:sz="4" w:space="0" w:color="auto"/>
            </w:tcBorders>
            <w:shd w:val="clear" w:color="auto" w:fill="auto"/>
            <w:vAlign w:val="center"/>
          </w:tcPr>
          <w:p w:rsidR="00CB5654" w:rsidRPr="000767EC" w:rsidP="00CB1C05" w14:paraId="1884781A" w14:textId="77777777">
            <w:pPr>
              <w:pStyle w:val="LTableTextAbt"/>
              <w:rPr>
                <w:color w:val="auto"/>
                <w:szCs w:val="18"/>
              </w:rPr>
            </w:pPr>
            <w:r w:rsidRPr="000767EC">
              <w:rPr>
                <w:color w:val="auto"/>
                <w:szCs w:val="18"/>
              </w:rPr>
              <w:t>Adhesives and Sealants</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2D0043E1" w14:textId="77777777">
            <w:pPr>
              <w:pStyle w:val="LTableTextAbt"/>
              <w:keepNext w:val="0"/>
              <w:keepLines w:val="0"/>
              <w:rPr>
                <w:szCs w:val="18"/>
              </w:rPr>
            </w:pPr>
            <w:r w:rsidRPr="000767EC">
              <w:rPr>
                <w:szCs w:val="18"/>
              </w:rPr>
              <w:t>Industrial and commercial use in solvent-based adhesives and sealants</w:t>
            </w:r>
          </w:p>
        </w:tc>
      </w:tr>
      <w:tr w14:paraId="31A5CB78" w14:textId="77777777">
        <w:tblPrEx>
          <w:tblW w:w="9660" w:type="dxa"/>
          <w:tblLayout w:type="fixed"/>
          <w:tblLook w:val="04A0"/>
        </w:tblPrEx>
        <w:trPr>
          <w:trHeight w:val="173"/>
        </w:trPr>
        <w:tc>
          <w:tcPr>
            <w:tcW w:w="3780" w:type="dxa"/>
            <w:vMerge/>
            <w:tcBorders>
              <w:left w:val="single" w:sz="4" w:space="0" w:color="auto"/>
              <w:right w:val="single" w:sz="4" w:space="0" w:color="auto"/>
            </w:tcBorders>
            <w:shd w:val="clear" w:color="auto" w:fill="auto"/>
            <w:vAlign w:val="center"/>
          </w:tcPr>
          <w:p w:rsidR="00CB5654" w:rsidRPr="000767EC" w:rsidP="00CB1C05" w14:paraId="66C3D882" w14:textId="77777777">
            <w:pPr>
              <w:pStyle w:val="LTableTextAbt"/>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0255D3AA" w14:textId="77777777">
            <w:pPr>
              <w:pStyle w:val="LTableTextAbt"/>
              <w:keepNext w:val="0"/>
              <w:keepLines w:val="0"/>
              <w:rPr>
                <w:szCs w:val="18"/>
              </w:rPr>
            </w:pPr>
            <w:r w:rsidRPr="000767EC">
              <w:rPr>
                <w:szCs w:val="18"/>
              </w:rPr>
              <w:t>Consumer use in adhesives for arts and crafts (including industrial adhesive, arts and crafts adhesive, gun ammunition sealant)</w:t>
            </w:r>
          </w:p>
        </w:tc>
      </w:tr>
      <w:tr w14:paraId="1B3F1159"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CB5654" w:rsidRPr="000767EC" w:rsidP="00CB1C05" w14:paraId="407B829A"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5D4E2DC7" w14:textId="77777777">
            <w:pPr>
              <w:pStyle w:val="LTableTextAbt"/>
              <w:keepNext w:val="0"/>
              <w:keepLines w:val="0"/>
              <w:rPr>
                <w:szCs w:val="18"/>
              </w:rPr>
            </w:pPr>
            <w:r w:rsidRPr="000767EC">
              <w:rPr>
                <w:szCs w:val="18"/>
              </w:rPr>
              <w:t>Consumer use in adhesives for arts and crafts (livestock grooming adhesive)</w:t>
            </w:r>
          </w:p>
        </w:tc>
      </w:tr>
      <w:tr w14:paraId="0707F652"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CB5654" w:rsidRPr="000767EC" w:rsidP="00CB1C05" w14:paraId="5D8945F1"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764D1ABF" w14:textId="77777777">
            <w:pPr>
              <w:pStyle w:val="LTableTextAbt"/>
              <w:keepNext w:val="0"/>
              <w:keepLines w:val="0"/>
              <w:rPr>
                <w:szCs w:val="18"/>
              </w:rPr>
            </w:pPr>
            <w:r w:rsidRPr="000767EC">
              <w:rPr>
                <w:szCs w:val="18"/>
              </w:rPr>
              <w:t>Consumer use in adhesives for arts and crafts (column adhesive, caulk and sealant)</w:t>
            </w:r>
          </w:p>
        </w:tc>
      </w:tr>
      <w:tr w14:paraId="184CEBA3"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CB5654" w:rsidRPr="000767EC" w:rsidP="00CB1C05" w14:paraId="57814EAD" w14:textId="77777777">
            <w:pPr>
              <w:pStyle w:val="LTableTextAbt"/>
              <w:keepNext w:val="0"/>
              <w:keepLines w:val="0"/>
              <w:rPr>
                <w:color w:val="auto"/>
                <w:szCs w:val="18"/>
              </w:rPr>
            </w:pPr>
            <w:r w:rsidRPr="000767EC">
              <w:rPr>
                <w:color w:val="auto"/>
                <w:szCs w:val="18"/>
              </w:rPr>
              <w:t>Paint and Coatings</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16B4271B" w14:textId="77777777">
            <w:pPr>
              <w:pStyle w:val="LTableTextAbt"/>
              <w:keepNext w:val="0"/>
              <w:keepLines w:val="0"/>
              <w:rPr>
                <w:szCs w:val="18"/>
              </w:rPr>
            </w:pPr>
            <w:r w:rsidRPr="000767EC">
              <w:rPr>
                <w:szCs w:val="18"/>
              </w:rPr>
              <w:t>Industrial and commercial use in solvent-based paints and coatings</w:t>
            </w:r>
          </w:p>
        </w:tc>
      </w:tr>
      <w:tr w14:paraId="283F7AAD"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CB5654" w:rsidRPr="000767EC" w:rsidP="00CB1C05" w14:paraId="59F881DD" w14:textId="77777777">
            <w:pPr>
              <w:pStyle w:val="LTableTextAbt"/>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2D9AD739" w14:textId="77777777">
            <w:pPr>
              <w:pStyle w:val="LTableTextAbt"/>
              <w:keepNext w:val="0"/>
              <w:keepLines w:val="0"/>
              <w:rPr>
                <w:szCs w:val="18"/>
              </w:rPr>
            </w:pPr>
            <w:r w:rsidRPr="000767EC">
              <w:rPr>
                <w:szCs w:val="18"/>
              </w:rPr>
              <w:t>Consumer use in solvent-based paints and coatings (outdoor water shield (liquid))</w:t>
            </w:r>
          </w:p>
        </w:tc>
      </w:tr>
      <w:tr w14:paraId="1513BC28"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CB5654" w:rsidRPr="000767EC" w:rsidP="00CB1C05" w14:paraId="265217F0"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366D2AE7" w14:textId="77777777">
            <w:pPr>
              <w:pStyle w:val="LTableTextAbt"/>
              <w:keepNext w:val="0"/>
              <w:keepLines w:val="0"/>
              <w:rPr>
                <w:szCs w:val="18"/>
              </w:rPr>
            </w:pPr>
            <w:r w:rsidRPr="000767EC">
              <w:rPr>
                <w:szCs w:val="18"/>
              </w:rPr>
              <w:t>Consumer use in solvent-based paints and coatings (coatings and primers (aerosol))</w:t>
            </w:r>
          </w:p>
        </w:tc>
      </w:tr>
      <w:tr w14:paraId="451F72E1"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CB5654" w:rsidRPr="000767EC" w:rsidP="00CB1C05" w14:paraId="31261503"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1D00DCB3" w14:textId="77777777">
            <w:pPr>
              <w:pStyle w:val="LTableTextAbt"/>
              <w:keepNext w:val="0"/>
              <w:keepLines w:val="0"/>
              <w:rPr>
                <w:szCs w:val="18"/>
              </w:rPr>
            </w:pPr>
            <w:r w:rsidRPr="000767EC">
              <w:rPr>
                <w:szCs w:val="18"/>
              </w:rPr>
              <w:t>Consumer use in solvent-based paints and coatings (rust primer and sealant (liquid))</w:t>
            </w:r>
          </w:p>
        </w:tc>
      </w:tr>
      <w:tr w14:paraId="3E0FD122"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CB5654" w:rsidRPr="000767EC" w:rsidP="00CB1C05" w14:paraId="6286EFE3"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6DADC29C" w14:textId="77777777">
            <w:pPr>
              <w:pStyle w:val="LTableTextAbt"/>
              <w:keepNext w:val="0"/>
              <w:keepLines w:val="0"/>
              <w:rPr>
                <w:szCs w:val="18"/>
              </w:rPr>
            </w:pPr>
            <w:r w:rsidRPr="000767EC">
              <w:rPr>
                <w:szCs w:val="18"/>
              </w:rPr>
              <w:t>Consumer use in solvent-based paints and coatings (metallic overglaze)</w:t>
            </w:r>
          </w:p>
        </w:tc>
      </w:tr>
      <w:tr w14:paraId="17A13182" w14:textId="77777777">
        <w:tblPrEx>
          <w:tblW w:w="9660" w:type="dxa"/>
          <w:tblLayout w:type="fixed"/>
          <w:tblLook w:val="04A0"/>
        </w:tblPrEx>
        <w:trPr>
          <w:trHeight w:val="54"/>
        </w:trPr>
        <w:tc>
          <w:tcPr>
            <w:tcW w:w="3780" w:type="dxa"/>
            <w:vMerge w:val="restart"/>
            <w:tcBorders>
              <w:top w:val="single" w:sz="4" w:space="0" w:color="auto"/>
              <w:left w:val="single" w:sz="4" w:space="0" w:color="auto"/>
              <w:right w:val="single" w:sz="4" w:space="0" w:color="auto"/>
            </w:tcBorders>
            <w:shd w:val="clear" w:color="auto" w:fill="auto"/>
            <w:vAlign w:val="center"/>
          </w:tcPr>
          <w:p w:rsidR="00CB5654" w:rsidRPr="000767EC" w:rsidP="00CB1C05" w14:paraId="7FD6E5EE" w14:textId="77777777">
            <w:pPr>
              <w:pStyle w:val="LTableTextAbt"/>
              <w:keepNext w:val="0"/>
              <w:keepLines w:val="0"/>
              <w:rPr>
                <w:color w:val="auto"/>
                <w:szCs w:val="18"/>
              </w:rPr>
            </w:pPr>
            <w:r w:rsidRPr="000767EC">
              <w:rPr>
                <w:color w:val="auto"/>
                <w:szCs w:val="18"/>
              </w:rPr>
              <w:t>Aerosol Spray Cleaning/Degreasing</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723FE0D5" w14:textId="77777777">
            <w:pPr>
              <w:pStyle w:val="LTableTextAbt"/>
              <w:keepNext w:val="0"/>
              <w:keepLines w:val="0"/>
              <w:rPr>
                <w:szCs w:val="18"/>
              </w:rPr>
            </w:pPr>
            <w:r w:rsidRPr="000767EC">
              <w:rPr>
                <w:szCs w:val="18"/>
              </w:rPr>
              <w:t>Industrial and commercial use as solvent for aerosol spray degreaser/cleaner</w:t>
            </w:r>
            <w:r w:rsidR="005549D4">
              <w:rPr>
                <w:szCs w:val="18"/>
              </w:rPr>
              <w:t xml:space="preserve"> - General</w:t>
            </w:r>
          </w:p>
        </w:tc>
      </w:tr>
      <w:tr w14:paraId="09B880D8" w14:textId="77777777">
        <w:tblPrEx>
          <w:tblW w:w="9660" w:type="dxa"/>
          <w:tblLayout w:type="fixed"/>
          <w:tblLook w:val="04A0"/>
        </w:tblPrEx>
        <w:trPr>
          <w:trHeight w:val="54"/>
        </w:trPr>
        <w:tc>
          <w:tcPr>
            <w:tcW w:w="3780" w:type="dxa"/>
            <w:vMerge/>
            <w:tcBorders>
              <w:top w:val="single" w:sz="4" w:space="0" w:color="auto"/>
              <w:left w:val="single" w:sz="4" w:space="0" w:color="auto"/>
              <w:right w:val="single" w:sz="4" w:space="0" w:color="auto"/>
            </w:tcBorders>
            <w:shd w:val="clear" w:color="auto" w:fill="auto"/>
            <w:vAlign w:val="center"/>
          </w:tcPr>
          <w:p w:rsidR="005549D4" w:rsidRPr="000767EC" w:rsidP="00CB1C05" w14:paraId="1DF511E2"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5549D4" w:rsidRPr="000767EC" w:rsidP="00CB1C05" w14:paraId="5DBBD3C8" w14:textId="77777777">
            <w:pPr>
              <w:pStyle w:val="LTableTextAbt"/>
              <w:keepNext w:val="0"/>
              <w:keepLines w:val="0"/>
              <w:rPr>
                <w:szCs w:val="18"/>
              </w:rPr>
            </w:pPr>
            <w:r w:rsidRPr="000767EC">
              <w:rPr>
                <w:szCs w:val="18"/>
              </w:rPr>
              <w:t>Industrial and commercial use as solvent for aerosol spray degreaser/cleaner</w:t>
            </w:r>
            <w:r>
              <w:rPr>
                <w:szCs w:val="18"/>
              </w:rPr>
              <w:t xml:space="preserve"> </w:t>
            </w:r>
            <w:r w:rsidR="003D40E9">
              <w:rPr>
                <w:szCs w:val="18"/>
              </w:rPr>
              <w:t>– Energized Electrical Cleaning</w:t>
            </w:r>
          </w:p>
        </w:tc>
      </w:tr>
      <w:tr w14:paraId="009686F5" w14:textId="77777777">
        <w:tblPrEx>
          <w:tblW w:w="9660" w:type="dxa"/>
          <w:tblLayout w:type="fixed"/>
          <w:tblLook w:val="04A0"/>
        </w:tblPrEx>
        <w:trPr>
          <w:trHeight w:val="51"/>
        </w:trPr>
        <w:tc>
          <w:tcPr>
            <w:tcW w:w="3780" w:type="dxa"/>
            <w:vMerge/>
            <w:tcBorders>
              <w:left w:val="single" w:sz="4" w:space="0" w:color="auto"/>
              <w:right w:val="single" w:sz="4" w:space="0" w:color="auto"/>
            </w:tcBorders>
            <w:shd w:val="clear" w:color="auto" w:fill="auto"/>
            <w:vAlign w:val="center"/>
          </w:tcPr>
          <w:p w:rsidR="00CB5654" w:rsidRPr="000767EC" w:rsidP="00CB1C05" w14:paraId="06338223"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01143DE1" w14:textId="77777777">
            <w:pPr>
              <w:pStyle w:val="LTableTextAbt"/>
              <w:keepNext w:val="0"/>
              <w:keepLines w:val="0"/>
              <w:rPr>
                <w:szCs w:val="18"/>
              </w:rPr>
            </w:pPr>
            <w:r w:rsidRPr="000767EC">
              <w:rPr>
                <w:szCs w:val="18"/>
              </w:rPr>
              <w:t>Consumer use in cleaners and degreasers (other)</w:t>
            </w:r>
          </w:p>
        </w:tc>
      </w:tr>
      <w:tr w14:paraId="7433C9ED" w14:textId="77777777">
        <w:tblPrEx>
          <w:tblW w:w="9660" w:type="dxa"/>
          <w:tblLayout w:type="fixed"/>
          <w:tblLook w:val="04A0"/>
        </w:tblPrEx>
        <w:trPr>
          <w:trHeight w:val="51"/>
        </w:trPr>
        <w:tc>
          <w:tcPr>
            <w:tcW w:w="3780" w:type="dxa"/>
            <w:vMerge/>
            <w:tcBorders>
              <w:left w:val="single" w:sz="4" w:space="0" w:color="auto"/>
              <w:right w:val="single" w:sz="4" w:space="0" w:color="auto"/>
            </w:tcBorders>
            <w:shd w:val="clear" w:color="auto" w:fill="auto"/>
            <w:vAlign w:val="center"/>
          </w:tcPr>
          <w:p w:rsidR="00CB5654" w:rsidRPr="000767EC" w:rsidP="00CB1C05" w14:paraId="29C40A8C"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60D55BE8" w14:textId="77777777">
            <w:pPr>
              <w:pStyle w:val="LTableTextAbt"/>
              <w:keepNext w:val="0"/>
              <w:keepLines w:val="0"/>
              <w:rPr>
                <w:szCs w:val="18"/>
              </w:rPr>
            </w:pPr>
            <w:r w:rsidRPr="000767EC">
              <w:rPr>
                <w:szCs w:val="18"/>
              </w:rPr>
              <w:t>Consumer use in automotive care products (brake cleaner)</w:t>
            </w:r>
          </w:p>
        </w:tc>
      </w:tr>
      <w:tr w14:paraId="1BF8163B" w14:textId="77777777">
        <w:tblPrEx>
          <w:tblW w:w="9660" w:type="dxa"/>
          <w:tblLayout w:type="fixed"/>
          <w:tblLook w:val="04A0"/>
        </w:tblPrEx>
        <w:trPr>
          <w:trHeight w:val="51"/>
        </w:trPr>
        <w:tc>
          <w:tcPr>
            <w:tcW w:w="3780" w:type="dxa"/>
            <w:vMerge/>
            <w:tcBorders>
              <w:left w:val="single" w:sz="4" w:space="0" w:color="auto"/>
              <w:right w:val="single" w:sz="4" w:space="0" w:color="auto"/>
            </w:tcBorders>
            <w:shd w:val="clear" w:color="auto" w:fill="auto"/>
            <w:vAlign w:val="center"/>
          </w:tcPr>
          <w:p w:rsidR="00CB5654" w:rsidRPr="000767EC" w:rsidP="00CB1C05" w14:paraId="01D68E2D"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1F18F83E" w14:textId="77777777">
            <w:pPr>
              <w:pStyle w:val="LTableTextAbt"/>
              <w:keepNext w:val="0"/>
              <w:keepLines w:val="0"/>
              <w:rPr>
                <w:szCs w:val="18"/>
              </w:rPr>
            </w:pPr>
            <w:r w:rsidRPr="000767EC">
              <w:rPr>
                <w:szCs w:val="18"/>
              </w:rPr>
              <w:t>Consumer use in automotive care products (parts cleaner)</w:t>
            </w:r>
          </w:p>
        </w:tc>
      </w:tr>
      <w:tr w14:paraId="1D8B96A5" w14:textId="77777777">
        <w:tblPrEx>
          <w:tblW w:w="9660" w:type="dxa"/>
          <w:tblLayout w:type="fixed"/>
          <w:tblLook w:val="04A0"/>
        </w:tblPrEx>
        <w:trPr>
          <w:trHeight w:val="51"/>
        </w:trPr>
        <w:tc>
          <w:tcPr>
            <w:tcW w:w="3780" w:type="dxa"/>
            <w:vMerge/>
            <w:tcBorders>
              <w:left w:val="single" w:sz="4" w:space="0" w:color="auto"/>
              <w:bottom w:val="single" w:sz="4" w:space="0" w:color="auto"/>
              <w:right w:val="single" w:sz="4" w:space="0" w:color="auto"/>
            </w:tcBorders>
            <w:shd w:val="clear" w:color="auto" w:fill="auto"/>
            <w:vAlign w:val="center"/>
          </w:tcPr>
          <w:p w:rsidR="00CB5654" w:rsidRPr="000767EC" w:rsidP="00CB1C05" w14:paraId="1779864A"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2C2188D8" w14:textId="77777777">
            <w:pPr>
              <w:pStyle w:val="LTableTextAbt"/>
              <w:keepNext w:val="0"/>
              <w:keepLines w:val="0"/>
              <w:rPr>
                <w:szCs w:val="18"/>
              </w:rPr>
            </w:pPr>
            <w:r w:rsidRPr="000767EC">
              <w:rPr>
                <w:szCs w:val="18"/>
              </w:rPr>
              <w:t>Consumer use in aerosol cleaner (vandalism mark and stain remover)</w:t>
            </w:r>
          </w:p>
        </w:tc>
      </w:tr>
      <w:tr w14:paraId="2ACDAAFD" w14:textId="77777777">
        <w:tblPrEx>
          <w:tblW w:w="9660" w:type="dxa"/>
          <w:tblLayout w:type="fixed"/>
          <w:tblLook w:val="04A0"/>
        </w:tblPrEx>
        <w:trPr>
          <w:trHeight w:val="280"/>
        </w:trPr>
        <w:tc>
          <w:tcPr>
            <w:tcW w:w="3780" w:type="dxa"/>
            <w:tcBorders>
              <w:top w:val="single" w:sz="4" w:space="0" w:color="auto"/>
              <w:left w:val="single" w:sz="4" w:space="0" w:color="auto"/>
              <w:right w:val="single" w:sz="4" w:space="0" w:color="auto"/>
            </w:tcBorders>
            <w:shd w:val="clear" w:color="auto" w:fill="auto"/>
            <w:vAlign w:val="center"/>
          </w:tcPr>
          <w:p w:rsidR="00327AF4" w:rsidRPr="000767EC" w:rsidP="00CB1C05" w14:paraId="0F1EF90F" w14:textId="77777777">
            <w:pPr>
              <w:pStyle w:val="LTableTextAbt"/>
              <w:keepNext w:val="0"/>
              <w:keepLines w:val="0"/>
              <w:rPr>
                <w:color w:val="auto"/>
                <w:szCs w:val="18"/>
              </w:rPr>
            </w:pPr>
            <w:r w:rsidRPr="000767EC">
              <w:rPr>
                <w:color w:val="auto"/>
                <w:szCs w:val="18"/>
              </w:rPr>
              <w:t>Liquid and Spray Batch Cold Cleaning</w:t>
            </w:r>
          </w:p>
        </w:tc>
        <w:tc>
          <w:tcPr>
            <w:tcW w:w="5880" w:type="dxa"/>
            <w:tcBorders>
              <w:top w:val="single" w:sz="4" w:space="0" w:color="auto"/>
              <w:left w:val="nil"/>
              <w:bottom w:val="single" w:sz="4" w:space="0" w:color="auto"/>
              <w:right w:val="single" w:sz="4" w:space="0" w:color="auto"/>
            </w:tcBorders>
            <w:shd w:val="clear" w:color="auto" w:fill="auto"/>
            <w:noWrap/>
          </w:tcPr>
          <w:p w:rsidR="00327AF4" w:rsidRPr="000767EC" w:rsidP="00CB1C05" w14:paraId="32456202" w14:textId="77777777">
            <w:pPr>
              <w:pStyle w:val="LTableTextAbt"/>
              <w:keepNext w:val="0"/>
              <w:keepLines w:val="0"/>
              <w:rPr>
                <w:szCs w:val="18"/>
              </w:rPr>
            </w:pPr>
            <w:r w:rsidRPr="000767EC">
              <w:rPr>
                <w:szCs w:val="18"/>
              </w:rPr>
              <w:t>Industrial and commercial use as solvent for cold cleaning</w:t>
            </w:r>
          </w:p>
        </w:tc>
      </w:tr>
      <w:tr w14:paraId="384C0C09" w14:textId="77777777">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CB5654" w:rsidRPr="000767EC" w:rsidP="00CB1C05" w14:paraId="2F257198" w14:textId="77777777">
            <w:pPr>
              <w:pStyle w:val="LTableTextAbt"/>
              <w:keepNext w:val="0"/>
              <w:keepLines w:val="0"/>
              <w:rPr>
                <w:color w:val="auto"/>
                <w:szCs w:val="18"/>
              </w:rPr>
            </w:pPr>
            <w:r w:rsidRPr="000767EC">
              <w:rPr>
                <w:color w:val="auto"/>
                <w:szCs w:val="18"/>
              </w:rPr>
              <w:t>Photographic Film Use</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4A83AB36" w14:textId="77777777">
            <w:pPr>
              <w:pStyle w:val="LTableTextAbt"/>
              <w:keepNext w:val="0"/>
              <w:keepLines w:val="0"/>
              <w:rPr>
                <w:szCs w:val="18"/>
              </w:rPr>
            </w:pPr>
            <w:r w:rsidRPr="000767EC">
              <w:rPr>
                <w:szCs w:val="18"/>
              </w:rPr>
              <w:t>Commercial use for photographic film</w:t>
            </w:r>
          </w:p>
        </w:tc>
      </w:tr>
      <w:tr w14:paraId="265D79ED"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CB5654" w:rsidRPr="000767EC" w:rsidP="00CB1C05" w14:paraId="587691CE" w14:textId="77777777">
            <w:pPr>
              <w:pStyle w:val="LTableTextAbt"/>
              <w:rPr>
                <w:color w:val="auto"/>
                <w:szCs w:val="18"/>
              </w:rPr>
            </w:pPr>
            <w:r w:rsidRPr="000767EC">
              <w:rPr>
                <w:color w:val="auto"/>
                <w:szCs w:val="18"/>
              </w:rPr>
              <w:t>Lubricants and Greases</w:t>
            </w: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57C47230" w14:textId="77777777">
            <w:pPr>
              <w:pStyle w:val="LTableTextAbt"/>
              <w:keepNext w:val="0"/>
              <w:keepLines w:val="0"/>
              <w:rPr>
                <w:szCs w:val="18"/>
              </w:rPr>
            </w:pPr>
            <w:r w:rsidRPr="000767EC">
              <w:rPr>
                <w:szCs w:val="18"/>
              </w:rPr>
              <w:t>Industrial and commercial use as a solvent for aerosol lubricants</w:t>
            </w:r>
          </w:p>
        </w:tc>
      </w:tr>
      <w:tr w14:paraId="63A06AA2"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CB5654" w:rsidRPr="000767EC" w:rsidP="00CB1C05" w14:paraId="6B1B2E72"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0CD1B1D8" w14:textId="77777777">
            <w:pPr>
              <w:pStyle w:val="LTableTextAbt"/>
              <w:keepNext w:val="0"/>
              <w:keepLines w:val="0"/>
              <w:rPr>
                <w:szCs w:val="18"/>
              </w:rPr>
            </w:pPr>
            <w:r w:rsidRPr="000767EC">
              <w:rPr>
                <w:szCs w:val="18"/>
              </w:rPr>
              <w:t>Industrial and commercial use as a solvent for penetrating lubricants and cutting tool coolants</w:t>
            </w:r>
          </w:p>
        </w:tc>
      </w:tr>
      <w:tr w14:paraId="2E7305F6"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CB5654" w:rsidRPr="000767EC" w:rsidP="00CB1C05" w14:paraId="1C27A76A"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384E49D3" w14:textId="77777777">
            <w:pPr>
              <w:pStyle w:val="LTableTextAbt"/>
              <w:keepNext w:val="0"/>
              <w:keepLines w:val="0"/>
              <w:rPr>
                <w:szCs w:val="18"/>
              </w:rPr>
            </w:pPr>
            <w:r w:rsidRPr="000767EC">
              <w:rPr>
                <w:szCs w:val="18"/>
              </w:rPr>
              <w:t xml:space="preserve">Consumer use in lubricants and greases (cutting </w:t>
            </w:r>
            <w:r>
              <w:rPr>
                <w:szCs w:val="18"/>
              </w:rPr>
              <w:t>fluid</w:t>
            </w:r>
            <w:r w:rsidRPr="000767EC">
              <w:rPr>
                <w:szCs w:val="18"/>
              </w:rPr>
              <w:t>)</w:t>
            </w:r>
          </w:p>
        </w:tc>
      </w:tr>
      <w:tr w14:paraId="600005F9"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CB5654" w:rsidRPr="000767EC" w:rsidP="00CB1C05" w14:paraId="0DB86DD6"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CB5654" w:rsidRPr="000767EC" w:rsidP="00CB1C05" w14:paraId="775A5872" w14:textId="77777777">
            <w:pPr>
              <w:pStyle w:val="LTableTextAbt"/>
              <w:keepNext w:val="0"/>
              <w:keepLines w:val="0"/>
              <w:rPr>
                <w:szCs w:val="18"/>
              </w:rPr>
            </w:pPr>
            <w:r w:rsidRPr="000767EC">
              <w:rPr>
                <w:szCs w:val="18"/>
              </w:rPr>
              <w:t>Consumer use in lubricants and greases (lubricants and penetrating oils)</w:t>
            </w:r>
          </w:p>
        </w:tc>
      </w:tr>
      <w:tr w14:paraId="7FE964E4"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367FB8" w:rsidRPr="000767EC" w:rsidP="00CB1C05" w14:paraId="7BF20555" w14:textId="77777777">
            <w:pPr>
              <w:pStyle w:val="LTableTextAbt"/>
              <w:keepNext w:val="0"/>
              <w:keepLines w:val="0"/>
              <w:rPr>
                <w:color w:val="auto"/>
                <w:szCs w:val="18"/>
              </w:rPr>
            </w:pPr>
            <w:r w:rsidRPr="000767EC">
              <w:rPr>
                <w:color w:val="auto"/>
                <w:szCs w:val="18"/>
              </w:rPr>
              <w:t>Wipe and Liquid Cleaning and Polishing</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0EC392F4" w14:textId="77777777">
            <w:pPr>
              <w:pStyle w:val="LTableTextAbt"/>
              <w:keepNext w:val="0"/>
              <w:keepLines w:val="0"/>
              <w:rPr>
                <w:szCs w:val="18"/>
              </w:rPr>
            </w:pPr>
            <w:r w:rsidRPr="000767EC">
              <w:rPr>
                <w:szCs w:val="18"/>
              </w:rPr>
              <w:t>Industrial and commercial use in wipe cleaning</w:t>
            </w:r>
          </w:p>
        </w:tc>
      </w:tr>
      <w:tr w14:paraId="50222F91"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37D07F42"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54AEC757" w14:textId="77777777">
            <w:pPr>
              <w:pStyle w:val="LTableTextAbt"/>
              <w:keepNext w:val="0"/>
              <w:keepLines w:val="0"/>
              <w:rPr>
                <w:szCs w:val="18"/>
              </w:rPr>
            </w:pPr>
            <w:r w:rsidRPr="000767EC">
              <w:rPr>
                <w:szCs w:val="18"/>
              </w:rPr>
              <w:t>Industrial and commercial use in non-aerosol cleaner</w:t>
            </w:r>
          </w:p>
        </w:tc>
      </w:tr>
      <w:tr w14:paraId="6C8FE6DE"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4A87BB25"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542362BE" w14:textId="77777777">
            <w:pPr>
              <w:pStyle w:val="LTableTextAbt"/>
              <w:keepNext w:val="0"/>
              <w:keepLines w:val="0"/>
              <w:rPr>
                <w:szCs w:val="18"/>
              </w:rPr>
            </w:pPr>
            <w:r w:rsidRPr="000767EC">
              <w:rPr>
                <w:szCs w:val="18"/>
              </w:rPr>
              <w:t>Industrial and commercial use in automotive care products (e.g., engine degreaser and brake cleaner)</w:t>
            </w:r>
          </w:p>
        </w:tc>
      </w:tr>
      <w:tr w14:paraId="745D336F"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6798B64D"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6896984A" w14:textId="77777777">
            <w:pPr>
              <w:pStyle w:val="LTableTextAbt"/>
              <w:keepNext w:val="0"/>
              <w:keepLines w:val="0"/>
              <w:rPr>
                <w:szCs w:val="18"/>
              </w:rPr>
            </w:pPr>
            <w:r w:rsidRPr="000767EC">
              <w:rPr>
                <w:szCs w:val="18"/>
              </w:rPr>
              <w:t>Industrial and commercial use in metal (e.g., stainless steel) and stone polishes</w:t>
            </w:r>
          </w:p>
        </w:tc>
      </w:tr>
      <w:tr w14:paraId="77EE3C14"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368B2063"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12664192" w14:textId="77777777">
            <w:pPr>
              <w:pStyle w:val="LTableTextAbt"/>
              <w:keepNext w:val="0"/>
              <w:keepLines w:val="0"/>
              <w:rPr>
                <w:szCs w:val="18"/>
              </w:rPr>
            </w:pPr>
            <w:r w:rsidRPr="000767EC">
              <w:rPr>
                <w:szCs w:val="18"/>
              </w:rPr>
              <w:t>Consumer use in non-aerosol cleaner (e.g., marble and stone polish)</w:t>
            </w:r>
          </w:p>
        </w:tc>
      </w:tr>
      <w:tr w14:paraId="155A5FA4"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367FB8" w:rsidRPr="000767EC" w:rsidP="00CB1C05" w14:paraId="0983B465"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1CAC342D" w14:textId="77777777">
            <w:pPr>
              <w:pStyle w:val="LTableTextAbt"/>
              <w:keepNext w:val="0"/>
              <w:keepLines w:val="0"/>
              <w:rPr>
                <w:szCs w:val="18"/>
              </w:rPr>
            </w:pPr>
            <w:r w:rsidRPr="000767EC">
              <w:rPr>
                <w:szCs w:val="18"/>
              </w:rPr>
              <w:t>Consumer use in metal (e.g., stainless steel) and stone polishes</w:t>
            </w:r>
          </w:p>
        </w:tc>
      </w:tr>
      <w:tr w14:paraId="24F3CB49" w14:textId="77777777">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367FB8" w:rsidRPr="000767EC" w:rsidP="00CB1C05" w14:paraId="4713E062" w14:textId="77777777">
            <w:pPr>
              <w:pStyle w:val="LTableTextAbt"/>
              <w:keepNext w:val="0"/>
              <w:keepLines w:val="0"/>
              <w:rPr>
                <w:color w:val="auto"/>
                <w:szCs w:val="18"/>
              </w:rPr>
            </w:pPr>
            <w:r w:rsidRPr="000767EC">
              <w:rPr>
                <w:color w:val="auto"/>
                <w:szCs w:val="18"/>
              </w:rPr>
              <w:t>Spot Removers</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6093E638" w14:textId="77777777">
            <w:pPr>
              <w:pStyle w:val="LTableTextAbt"/>
              <w:keepNext w:val="0"/>
              <w:keepLines w:val="0"/>
              <w:rPr>
                <w:szCs w:val="18"/>
              </w:rPr>
            </w:pPr>
            <w:r w:rsidRPr="000767EC">
              <w:rPr>
                <w:szCs w:val="18"/>
              </w:rPr>
              <w:t>Industrial and commercial use in other spot cleaning and spot removers, including carpet cleaning</w:t>
            </w:r>
          </w:p>
        </w:tc>
      </w:tr>
      <w:tr w14:paraId="5D9E2E15"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367FB8" w:rsidRPr="000767EC" w:rsidP="00CB1C05" w14:paraId="37CA7A4C" w14:textId="77777777">
            <w:pPr>
              <w:pStyle w:val="LTableTextAbt"/>
              <w:keepNext w:val="0"/>
              <w:keepLines w:val="0"/>
              <w:rPr>
                <w:color w:val="auto"/>
                <w:szCs w:val="18"/>
              </w:rPr>
            </w:pPr>
            <w:r w:rsidRPr="000767EC">
              <w:rPr>
                <w:color w:val="auto"/>
                <w:szCs w:val="18"/>
              </w:rPr>
              <w:t>Inks and Ink Removal</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6DC29A16" w14:textId="77777777">
            <w:pPr>
              <w:pStyle w:val="LTableTextAbt"/>
              <w:keepNext w:val="0"/>
              <w:keepLines w:val="0"/>
              <w:rPr>
                <w:szCs w:val="18"/>
              </w:rPr>
            </w:pPr>
            <w:r w:rsidRPr="000767EC">
              <w:rPr>
                <w:szCs w:val="18"/>
              </w:rPr>
              <w:t>Commercial use in inks and ink removal products (based on printing)</w:t>
            </w:r>
          </w:p>
        </w:tc>
      </w:tr>
      <w:tr w14:paraId="20FA26FC"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185AD1A5"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6F295DA3" w14:textId="77777777">
            <w:pPr>
              <w:pStyle w:val="LTableTextAbt"/>
              <w:keepNext w:val="0"/>
              <w:keepLines w:val="0"/>
              <w:rPr>
                <w:szCs w:val="18"/>
              </w:rPr>
            </w:pPr>
            <w:r w:rsidRPr="000767EC">
              <w:rPr>
                <w:szCs w:val="18"/>
              </w:rPr>
              <w:t>Commercial use in inks and ink removal products (based on photocopying)</w:t>
            </w:r>
          </w:p>
        </w:tc>
      </w:tr>
      <w:tr w14:paraId="1AA2C3D0"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367FB8" w:rsidRPr="000767EC" w:rsidP="00CB1C05" w14:paraId="37B65343"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68A4F047" w14:textId="77777777">
            <w:pPr>
              <w:pStyle w:val="LTableTextAbt"/>
              <w:keepNext w:val="0"/>
              <w:keepLines w:val="0"/>
              <w:rPr>
                <w:szCs w:val="18"/>
              </w:rPr>
            </w:pPr>
            <w:r w:rsidRPr="000767EC">
              <w:rPr>
                <w:szCs w:val="18"/>
              </w:rPr>
              <w:t>Consumer use in inks and ink removal products</w:t>
            </w:r>
          </w:p>
        </w:tc>
      </w:tr>
      <w:tr w14:paraId="77C3EBDB"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367FB8" w:rsidRPr="000767EC" w:rsidP="00CB1C05" w14:paraId="713ECB3E" w14:textId="77777777">
            <w:pPr>
              <w:pStyle w:val="LTableTextAbt"/>
              <w:keepNext w:val="0"/>
              <w:keepLines w:val="0"/>
              <w:rPr>
                <w:color w:val="auto"/>
                <w:szCs w:val="18"/>
              </w:rPr>
            </w:pPr>
            <w:r w:rsidRPr="000767EC">
              <w:rPr>
                <w:color w:val="auto"/>
                <w:szCs w:val="18"/>
              </w:rPr>
              <w:t>Anti-Spatter Welding Aerosol</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1107EAB5" w14:textId="77777777">
            <w:pPr>
              <w:pStyle w:val="LTableTextAbt"/>
              <w:keepNext w:val="0"/>
              <w:keepLines w:val="0"/>
              <w:rPr>
                <w:szCs w:val="18"/>
              </w:rPr>
            </w:pPr>
            <w:r w:rsidRPr="000767EC">
              <w:rPr>
                <w:szCs w:val="18"/>
              </w:rPr>
              <w:t>Industrial and commercial use in welding</w:t>
            </w:r>
          </w:p>
        </w:tc>
      </w:tr>
      <w:tr w14:paraId="133E1AFE"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367FB8" w:rsidRPr="000767EC" w:rsidP="00CB1C05" w14:paraId="323C230D" w14:textId="77777777">
            <w:pPr>
              <w:pStyle w:val="LTableTextAbt"/>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4819722E" w14:textId="77777777">
            <w:pPr>
              <w:pStyle w:val="LTableTextAbt"/>
              <w:keepNext w:val="0"/>
              <w:keepLines w:val="0"/>
              <w:rPr>
                <w:szCs w:val="18"/>
              </w:rPr>
            </w:pPr>
            <w:r w:rsidRPr="000767EC">
              <w:rPr>
                <w:szCs w:val="18"/>
              </w:rPr>
              <w:t>Consumer use in welding</w:t>
            </w:r>
          </w:p>
        </w:tc>
      </w:tr>
      <w:tr w14:paraId="795479A6"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367FB8" w:rsidRPr="000767EC" w:rsidP="00CB1C05" w14:paraId="509E324D" w14:textId="77777777">
            <w:pPr>
              <w:pStyle w:val="LTableTextAbt"/>
              <w:keepNext w:val="0"/>
              <w:keepLines w:val="0"/>
              <w:rPr>
                <w:color w:val="auto"/>
                <w:szCs w:val="18"/>
              </w:rPr>
            </w:pPr>
            <w:r w:rsidRPr="000767EC">
              <w:rPr>
                <w:color w:val="auto"/>
                <w:szCs w:val="18"/>
              </w:rPr>
              <w:t>Mold Cleaning, Release and Protectants</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5FFC9E5F" w14:textId="77777777">
            <w:pPr>
              <w:pStyle w:val="LTableTextAbt"/>
              <w:keepNext w:val="0"/>
              <w:keepLines w:val="0"/>
              <w:rPr>
                <w:szCs w:val="18"/>
              </w:rPr>
            </w:pPr>
            <w:r w:rsidRPr="000767EC">
              <w:rPr>
                <w:szCs w:val="18"/>
              </w:rPr>
              <w:t>Industrial and commercial use (in cleaning and furniture care products) for mold release</w:t>
            </w:r>
          </w:p>
        </w:tc>
      </w:tr>
      <w:tr w14:paraId="757271CC"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38CBDF06"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0037BDA1" w14:textId="77777777">
            <w:pPr>
              <w:pStyle w:val="LTableTextAbt"/>
              <w:keepNext w:val="0"/>
              <w:keepLines w:val="0"/>
              <w:rPr>
                <w:szCs w:val="18"/>
              </w:rPr>
            </w:pPr>
            <w:r w:rsidRPr="000767EC">
              <w:rPr>
                <w:szCs w:val="18"/>
              </w:rPr>
              <w:t>Commercial use in mold cleaning, release and protectant products</w:t>
            </w:r>
          </w:p>
        </w:tc>
      </w:tr>
      <w:tr w14:paraId="3D5FBD41"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367FB8" w:rsidRPr="000767EC" w:rsidP="00CB1C05" w14:paraId="428494AC"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7348728F" w14:textId="77777777">
            <w:pPr>
              <w:pStyle w:val="LTableTextAbt"/>
              <w:keepNext w:val="0"/>
              <w:keepLines w:val="0"/>
              <w:rPr>
                <w:szCs w:val="18"/>
              </w:rPr>
            </w:pPr>
            <w:r w:rsidRPr="000767EC">
              <w:rPr>
                <w:szCs w:val="18"/>
              </w:rPr>
              <w:t>Consumer use in mold cleaning, release and protectant products</w:t>
            </w:r>
          </w:p>
        </w:tc>
      </w:tr>
      <w:tr w14:paraId="460B7392"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367FB8" w:rsidRPr="000767EC" w:rsidP="00CB1C05" w14:paraId="1CEC3045" w14:textId="77777777">
            <w:pPr>
              <w:pStyle w:val="LTableTextAbt"/>
              <w:keepNext w:val="0"/>
              <w:keepLines w:val="0"/>
              <w:rPr>
                <w:color w:val="auto"/>
                <w:szCs w:val="18"/>
              </w:rPr>
            </w:pPr>
            <w:r w:rsidRPr="000767EC">
              <w:rPr>
                <w:color w:val="auto"/>
                <w:szCs w:val="18"/>
              </w:rPr>
              <w:t>Dry Cleaning Machines</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2C048FC0" w14:textId="77777777">
            <w:pPr>
              <w:pStyle w:val="LTableTextAbt"/>
              <w:keepNext w:val="0"/>
              <w:keepLines w:val="0"/>
              <w:rPr>
                <w:szCs w:val="18"/>
              </w:rPr>
            </w:pPr>
            <w:r w:rsidRPr="000767EC">
              <w:rPr>
                <w:szCs w:val="18"/>
              </w:rPr>
              <w:t xml:space="preserve">Industrial and commercial use in dry cleaning and spot cleaning post-2006 dry cleaning </w:t>
            </w:r>
          </w:p>
        </w:tc>
      </w:tr>
      <w:tr w14:paraId="4FF85C9A"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405D7212"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5BEDE1B2" w14:textId="77777777">
            <w:pPr>
              <w:pStyle w:val="LTableTextAbt"/>
              <w:keepNext w:val="0"/>
              <w:keepLines w:val="0"/>
              <w:rPr>
                <w:szCs w:val="18"/>
              </w:rPr>
            </w:pPr>
            <w:r w:rsidRPr="000767EC">
              <w:rPr>
                <w:szCs w:val="18"/>
              </w:rPr>
              <w:t>Industrial and commercial use in dry cleaning and spot cleaning, 4</w:t>
            </w:r>
            <w:r w:rsidRPr="00C80687">
              <w:rPr>
                <w:szCs w:val="18"/>
                <w:vertAlign w:val="superscript"/>
              </w:rPr>
              <w:t>th</w:t>
            </w:r>
            <w:r w:rsidRPr="000767EC">
              <w:rPr>
                <w:szCs w:val="18"/>
              </w:rPr>
              <w:t xml:space="preserve"> and 5</w:t>
            </w:r>
            <w:r w:rsidRPr="00C80687">
              <w:rPr>
                <w:szCs w:val="18"/>
                <w:vertAlign w:val="superscript"/>
              </w:rPr>
              <w:t>th</w:t>
            </w:r>
            <w:r w:rsidRPr="000767EC">
              <w:rPr>
                <w:szCs w:val="18"/>
              </w:rPr>
              <w:t xml:space="preserve"> generation-only dry cleaning</w:t>
            </w:r>
          </w:p>
        </w:tc>
      </w:tr>
      <w:tr w14:paraId="5AF3490C"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367FB8" w:rsidRPr="000767EC" w:rsidP="00CB1C05" w14:paraId="06057237"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19FB5B89" w14:textId="77777777">
            <w:pPr>
              <w:pStyle w:val="LTableTextAbt"/>
              <w:keepNext w:val="0"/>
              <w:keepLines w:val="0"/>
              <w:rPr>
                <w:szCs w:val="18"/>
              </w:rPr>
            </w:pPr>
            <w:r w:rsidRPr="000767EC">
              <w:rPr>
                <w:szCs w:val="18"/>
              </w:rPr>
              <w:t>Consumer use in dry cleaning solvent</w:t>
            </w:r>
            <w:r w:rsidR="00AA5672">
              <w:rPr>
                <w:szCs w:val="18"/>
                <w:vertAlign w:val="superscript"/>
              </w:rPr>
              <w:t>4</w:t>
            </w:r>
          </w:p>
        </w:tc>
      </w:tr>
      <w:tr w14:paraId="2016E397" w14:textId="77777777">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367FB8" w:rsidRPr="000767EC" w:rsidP="00CB1C05" w14:paraId="424626A1" w14:textId="77777777">
            <w:pPr>
              <w:pStyle w:val="LTableTextAbt"/>
              <w:keepNext w:val="0"/>
              <w:keepLines w:val="0"/>
              <w:rPr>
                <w:color w:val="auto"/>
                <w:szCs w:val="18"/>
              </w:rPr>
            </w:pPr>
            <w:r>
              <w:rPr>
                <w:color w:val="auto"/>
                <w:szCs w:val="18"/>
              </w:rPr>
              <w:t>Laboratory Chemicals</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1844BD17" w14:textId="77777777">
            <w:pPr>
              <w:pStyle w:val="LTableTextAbt"/>
              <w:keepNext w:val="0"/>
              <w:keepLines w:val="0"/>
              <w:rPr>
                <w:szCs w:val="18"/>
              </w:rPr>
            </w:pPr>
            <w:r w:rsidRPr="000767EC">
              <w:rPr>
                <w:szCs w:val="18"/>
              </w:rPr>
              <w:t xml:space="preserve">Industrial and commercial use in </w:t>
            </w:r>
            <w:r w:rsidR="00DE2DA8">
              <w:rPr>
                <w:szCs w:val="18"/>
              </w:rPr>
              <w:t>Laboratory Chemicals</w:t>
            </w:r>
          </w:p>
        </w:tc>
      </w:tr>
      <w:tr w14:paraId="4F5775ED"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367FB8" w:rsidRPr="000767EC" w:rsidP="00CB1C05" w14:paraId="2925CF3B" w14:textId="77777777">
            <w:pPr>
              <w:pStyle w:val="LTableTextAbt"/>
              <w:keepLines w:val="0"/>
              <w:rPr>
                <w:color w:val="auto"/>
                <w:szCs w:val="18"/>
              </w:rPr>
            </w:pPr>
            <w:r w:rsidRPr="000767EC">
              <w:rPr>
                <w:color w:val="auto"/>
                <w:szCs w:val="18"/>
              </w:rPr>
              <w:t>Recycling and Disposal</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2A8BC6D4" w14:textId="77777777">
            <w:pPr>
              <w:pStyle w:val="LTableTextAbt"/>
              <w:keepNext w:val="0"/>
              <w:keepLines w:val="0"/>
              <w:rPr>
                <w:szCs w:val="18"/>
              </w:rPr>
            </w:pPr>
            <w:r w:rsidRPr="000767EC">
              <w:rPr>
                <w:szCs w:val="18"/>
              </w:rPr>
              <w:t>Recycling</w:t>
            </w:r>
          </w:p>
        </w:tc>
      </w:tr>
      <w:tr w14:paraId="343735D5"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367FB8" w:rsidRPr="000767EC" w:rsidP="00CB1C05" w14:paraId="6953E6CD"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52CA4148" w14:textId="77777777">
            <w:pPr>
              <w:pStyle w:val="LTableTextAbt"/>
              <w:keepNext w:val="0"/>
              <w:keepLines w:val="0"/>
              <w:rPr>
                <w:szCs w:val="18"/>
              </w:rPr>
            </w:pPr>
            <w:r w:rsidRPr="000767EC">
              <w:rPr>
                <w:szCs w:val="18"/>
              </w:rPr>
              <w:t>Disposal</w:t>
            </w:r>
          </w:p>
        </w:tc>
      </w:tr>
      <w:tr w14:paraId="20CB0A5F" w14:textId="77777777">
        <w:tblPrEx>
          <w:tblW w:w="9660" w:type="dxa"/>
          <w:tblLayout w:type="fixed"/>
          <w:tblLook w:val="04A0"/>
        </w:tblPrEx>
        <w:trPr>
          <w:trHeight w:val="280"/>
        </w:trPr>
        <w:tc>
          <w:tcPr>
            <w:tcW w:w="3780" w:type="dxa"/>
            <w:vMerge w:val="restart"/>
            <w:tcBorders>
              <w:top w:val="single" w:sz="4" w:space="0" w:color="auto"/>
              <w:left w:val="single" w:sz="4" w:space="0" w:color="auto"/>
              <w:right w:val="single" w:sz="4" w:space="0" w:color="auto"/>
            </w:tcBorders>
            <w:shd w:val="clear" w:color="auto" w:fill="auto"/>
            <w:vAlign w:val="center"/>
          </w:tcPr>
          <w:p w:rsidR="00367FB8" w:rsidRPr="000767EC" w:rsidP="00CB1C05" w14:paraId="4518FB94" w14:textId="77777777">
            <w:pPr>
              <w:pStyle w:val="LTableTextAbt"/>
              <w:keepNext w:val="0"/>
              <w:keepLines w:val="0"/>
              <w:rPr>
                <w:color w:val="auto"/>
                <w:szCs w:val="18"/>
              </w:rPr>
            </w:pPr>
            <w:r w:rsidRPr="000767EC">
              <w:rPr>
                <w:color w:val="auto"/>
                <w:szCs w:val="18"/>
              </w:rPr>
              <w:t>Overlapping COUs</w:t>
            </w: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6A783661" w14:textId="77777777">
            <w:pPr>
              <w:pStyle w:val="LTableTextAbt"/>
              <w:keepNext w:val="0"/>
              <w:keepLines w:val="0"/>
              <w:rPr>
                <w:szCs w:val="18"/>
              </w:rPr>
            </w:pPr>
            <w:r w:rsidRPr="000767EC">
              <w:rPr>
                <w:szCs w:val="18"/>
              </w:rPr>
              <w:t>Industrial and commercial use in foundry applications</w:t>
            </w:r>
          </w:p>
        </w:tc>
      </w:tr>
      <w:tr w14:paraId="7F6EBA21" w14:textId="77777777">
        <w:tblPrEx>
          <w:tblW w:w="9660" w:type="dxa"/>
          <w:tblLayout w:type="fixed"/>
          <w:tblLook w:val="04A0"/>
        </w:tblPrEx>
        <w:trPr>
          <w:trHeight w:val="280"/>
        </w:trPr>
        <w:tc>
          <w:tcPr>
            <w:tcW w:w="3780" w:type="dxa"/>
            <w:vMerge/>
            <w:tcBorders>
              <w:left w:val="single" w:sz="4" w:space="0" w:color="auto"/>
              <w:right w:val="single" w:sz="4" w:space="0" w:color="auto"/>
            </w:tcBorders>
            <w:shd w:val="clear" w:color="auto" w:fill="auto"/>
            <w:vAlign w:val="center"/>
          </w:tcPr>
          <w:p w:rsidR="00367FB8" w:rsidRPr="000767EC" w:rsidP="00CB1C05" w14:paraId="28599DE7"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110B7406" w14:textId="77777777">
            <w:pPr>
              <w:pStyle w:val="LTableTextAbt"/>
              <w:keepNext w:val="0"/>
              <w:keepLines w:val="0"/>
              <w:rPr>
                <w:szCs w:val="18"/>
              </w:rPr>
            </w:pPr>
            <w:r w:rsidRPr="000767EC">
              <w:rPr>
                <w:szCs w:val="18"/>
              </w:rPr>
              <w:t>Industrial and commercial use in wood furniture manufacturing</w:t>
            </w:r>
          </w:p>
        </w:tc>
      </w:tr>
      <w:tr w14:paraId="6DFA5638" w14:textId="77777777">
        <w:tblPrEx>
          <w:tblW w:w="9660" w:type="dxa"/>
          <w:tblLayout w:type="fixed"/>
          <w:tblLook w:val="04A0"/>
        </w:tblPrEx>
        <w:trPr>
          <w:trHeight w:val="280"/>
        </w:trPr>
        <w:tc>
          <w:tcPr>
            <w:tcW w:w="3780" w:type="dxa"/>
            <w:vMerge/>
            <w:tcBorders>
              <w:left w:val="single" w:sz="4" w:space="0" w:color="auto"/>
              <w:bottom w:val="single" w:sz="4" w:space="0" w:color="auto"/>
              <w:right w:val="single" w:sz="4" w:space="0" w:color="auto"/>
            </w:tcBorders>
            <w:shd w:val="clear" w:color="auto" w:fill="auto"/>
            <w:vAlign w:val="center"/>
          </w:tcPr>
          <w:p w:rsidR="00367FB8" w:rsidRPr="000767EC" w:rsidP="00CB1C05" w14:paraId="55E78DC8" w14:textId="77777777">
            <w:pPr>
              <w:pStyle w:val="LTableTextAbt"/>
              <w:keepNext w:val="0"/>
              <w:keepLines w:val="0"/>
              <w:rPr>
                <w:color w:val="auto"/>
                <w:szCs w:val="18"/>
              </w:rPr>
            </w:pPr>
          </w:p>
        </w:tc>
        <w:tc>
          <w:tcPr>
            <w:tcW w:w="5880" w:type="dxa"/>
            <w:tcBorders>
              <w:top w:val="single" w:sz="4" w:space="0" w:color="auto"/>
              <w:left w:val="nil"/>
              <w:bottom w:val="single" w:sz="4" w:space="0" w:color="auto"/>
              <w:right w:val="single" w:sz="4" w:space="0" w:color="auto"/>
            </w:tcBorders>
            <w:shd w:val="clear" w:color="auto" w:fill="auto"/>
            <w:noWrap/>
          </w:tcPr>
          <w:p w:rsidR="00367FB8" w:rsidRPr="000767EC" w:rsidP="00CB1C05" w14:paraId="2F370CFF" w14:textId="77777777">
            <w:pPr>
              <w:pStyle w:val="LTableTextAbt"/>
              <w:keepNext w:val="0"/>
              <w:keepLines w:val="0"/>
              <w:rPr>
                <w:szCs w:val="18"/>
              </w:rPr>
            </w:pPr>
            <w:r w:rsidRPr="000767EC">
              <w:rPr>
                <w:szCs w:val="18"/>
              </w:rPr>
              <w:t>Industrial and commercial use in other textile processing</w:t>
            </w:r>
          </w:p>
        </w:tc>
      </w:tr>
      <w:tr w14:paraId="4F70AB04" w14:textId="77777777">
        <w:tblPrEx>
          <w:tblW w:w="9660" w:type="dxa"/>
          <w:tblLayout w:type="fixed"/>
          <w:tblLook w:val="04A0"/>
        </w:tblPrEx>
        <w:trPr>
          <w:trHeight w:val="280"/>
        </w:trPr>
        <w:tc>
          <w:tcPr>
            <w:tcW w:w="966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A5672" w:rsidRPr="00F65C52" w:rsidP="00CB1C05" w14:paraId="37CA9C67" w14:textId="77777777">
            <w:pPr>
              <w:pStyle w:val="LTableTextAbt"/>
              <w:keepNext w:val="0"/>
              <w:keepLines w:val="0"/>
            </w:pPr>
            <w:r w:rsidRPr="000767EC">
              <w:rPr>
                <w:vertAlign w:val="superscript"/>
              </w:rPr>
              <w:t>1</w:t>
            </w:r>
            <w:r w:rsidRPr="00F65C52">
              <w:t xml:space="preserve">This </w:t>
            </w:r>
            <w:r>
              <w:t>COU is mapped into two use categories to distinguish between paint and coatings products for chemical milling and other paint and coatings products.</w:t>
            </w:r>
          </w:p>
          <w:p w:rsidR="00AA5672" w:rsidP="00CB1C05" w14:paraId="72DEF135" w14:textId="77777777">
            <w:pPr>
              <w:pStyle w:val="LTableTextAbt"/>
              <w:keepNext w:val="0"/>
              <w:keepLines w:val="0"/>
              <w:rPr>
                <w:szCs w:val="18"/>
              </w:rPr>
            </w:pPr>
            <w:r>
              <w:rPr>
                <w:vertAlign w:val="superscript"/>
              </w:rPr>
              <w:t>2</w:t>
            </w:r>
            <w:r>
              <w:rPr>
                <w:szCs w:val="18"/>
              </w:rPr>
              <w:t>Closed-loop vapor degreasing includes batch closed-loop or airless vapor degreaser systems.</w:t>
            </w:r>
          </w:p>
          <w:p w:rsidR="00AA5672" w:rsidP="00CB1C05" w14:paraId="6DD87DA1" w14:textId="77777777">
            <w:pPr>
              <w:pStyle w:val="LTableTextAbt"/>
              <w:keepNext w:val="0"/>
              <w:keepLines w:val="0"/>
              <w:rPr>
                <w:szCs w:val="18"/>
              </w:rPr>
            </w:pPr>
            <w:r>
              <w:rPr>
                <w:vertAlign w:val="superscript"/>
              </w:rPr>
              <w:t>3</w:t>
            </w:r>
            <w:r w:rsidRPr="000767EC">
              <w:rPr>
                <w:szCs w:val="18"/>
              </w:rPr>
              <w:t>Costs and benefits for processors that formulate products containing PCE are generally accounted for under the end use category for the product(s) they would need to reformulate under the options.</w:t>
            </w:r>
          </w:p>
          <w:p w:rsidR="00367FB8" w:rsidRPr="000767EC" w:rsidP="00CB1C05" w14:paraId="2558819A" w14:textId="77777777">
            <w:pPr>
              <w:pStyle w:val="LTableTextAbt"/>
              <w:keepNext w:val="0"/>
              <w:keepLines w:val="0"/>
            </w:pPr>
            <w:r>
              <w:rPr>
                <w:vertAlign w:val="superscript"/>
              </w:rPr>
              <w:t>4</w:t>
            </w:r>
            <w:r w:rsidRPr="000767EC">
              <w:rPr>
                <w:szCs w:val="18"/>
              </w:rPr>
              <w:t>This COU represents emissions from clothing or other textiles brought home by consumers after they were dry cleaned.</w:t>
            </w:r>
          </w:p>
        </w:tc>
      </w:tr>
    </w:tbl>
    <w:p w:rsidR="0023687E" w:rsidP="00CB1C05" w14:paraId="305D8987" w14:textId="77777777"/>
    <w:p w:rsidR="0023687E" w:rsidRPr="00105AC3" w:rsidP="00CB1C05" w14:paraId="0F71C80D" w14:textId="77777777">
      <w:pPr>
        <w:pStyle w:val="Heading2"/>
      </w:pPr>
      <w:bookmarkStart w:id="85" w:name="_Toc111035505"/>
      <w:bookmarkStart w:id="86" w:name="_Toc111037046"/>
      <w:bookmarkStart w:id="87" w:name="_Toc114061866"/>
      <w:bookmarkStart w:id="88" w:name="_Toc165378713"/>
      <w:r w:rsidRPr="00105AC3">
        <w:t>Background</w:t>
      </w:r>
      <w:bookmarkEnd w:id="85"/>
      <w:bookmarkEnd w:id="86"/>
      <w:bookmarkEnd w:id="87"/>
      <w:bookmarkEnd w:id="88"/>
    </w:p>
    <w:p w:rsidR="00935B08" w:rsidP="00CB1C05" w14:paraId="1B14638E" w14:textId="77777777">
      <w:pPr>
        <w:pStyle w:val="BodyText"/>
      </w:pPr>
      <w:r>
        <w:t>This final rule applies to PCE (CASRN 127-18-4). PCE is a colorless, volatile liquid with a mildly sweet odor that is produced in and imported into the United States. PCE is manufactured, processed, distributed, used, and disposed of as part of many industrial, commercial, and consumer COUs. PCE is used for the production of fluorinated compounds, as a solvent for dry cleaning and vapor degreasing, in catalyst regeneration in petrochemical manufacturing, and in a variety of commercial and consumer applications such as adhesives, paints and coatings, aerosol degreasers, brake cleaners, aerosol lubricants, sealants, stone polish, stainless steel polish, and wipe cleaners. According to the 2016 reporting year for Chemical Data Reporting, the total aggregate production volume of PCE in the United States decreased from 388 million pounds to around 324 million pounds between 2012 and 2015 (</w:t>
      </w:r>
      <w:hyperlink w:anchor="_ENREF_71" w:tooltip="U.S. Environmental Protection Agency (EPA), 2012-2015 #1" w:history="1">
        <w:r w:rsidR="00414172">
          <w:fldChar w:fldCharType="begin" w:fldLock="1"/>
        </w:r>
        <w:r w:rsidR="00414172">
          <w:instrText xml:space="preserve"> ADDIN EN.CITE &lt;EndNote&gt;&lt;Cite ExcludeAuth="1"&gt;&lt;Author&gt;U.S. Environmental Protection Agency (EPA)&lt;/Author&gt;&lt;Year&gt;2012-2015&lt;/Year&gt;&lt;RecNum&gt;1&lt;/RecNum&gt;&lt;Prefix&gt;EPA &lt;/Prefix&gt;&lt;DisplayText&gt;EPA 2012-2015&lt;/DisplayText&gt;&lt;record&gt;&lt;rec-number&gt;1&lt;/rec-number&gt;&lt;foreign-keys&gt;&lt;key app="EN" db-id="52wf2wf0o0rv01e9dzo52td80t0590tp2fwd" timestamp="1714499636"&gt;1&lt;/key&gt;&lt;/foreign-keys&gt;&lt;ref-type name="Generic"&gt;13&lt;/ref-type&gt;&lt;contributors&gt;&lt;authors&gt;&lt;author&gt;U.S. Environmental Protection Agency (EPA),&lt;/author&gt;&lt;/authors&gt;&lt;/contributors&gt;&lt;titles&gt;&lt;title&gt;Non-Confidential Chemical Data Reporting (CDR) 2012-2015&lt;/title&gt;&lt;/titles&gt;&lt;dates&gt;&lt;year&gt;2012-2015&lt;/year&gt;&lt;/dates&gt;&lt;urls&gt;&lt;/urls&gt;&lt;/record&gt;&lt;/Cite&gt;&lt;/EndNote&gt;</w:instrText>
        </w:r>
        <w:r w:rsidR="00414172">
          <w:fldChar w:fldCharType="separate"/>
        </w:r>
        <w:r w:rsidR="00414172">
          <w:rPr>
            <w:noProof/>
          </w:rPr>
          <w:t>EPA 2012-2015</w:t>
        </w:r>
        <w:r w:rsidR="00414172">
          <w:fldChar w:fldCharType="end"/>
        </w:r>
      </w:hyperlink>
      <w:r>
        <w:t>).</w:t>
      </w:r>
      <w:r w:rsidRPr="003F2F64">
        <w:t xml:space="preserve"> The total aggregate production volume ranged from </w:t>
      </w:r>
      <w:r>
        <w:t>250</w:t>
      </w:r>
      <w:r w:rsidRPr="003F2F64">
        <w:t xml:space="preserve"> to 500 million pounds between 2016 and 2019 according to Chemical Data Reporting </w:t>
      </w:r>
      <w:r>
        <w:t>(</w:t>
      </w:r>
      <w:hyperlink w:anchor="_ENREF_76" w:tooltip="U.S. Environmental Protection Agency (EPA), 2016-2019 #2" w:history="1">
        <w:r w:rsidR="00414172">
          <w:fldChar w:fldCharType="begin" w:fldLock="1"/>
        </w:r>
        <w:r w:rsidR="00414172">
          <w:instrText xml:space="preserve"> ADDIN EN.CITE &lt;EndNote&gt;&lt;Cite ExcludeAuth="1"&gt;&lt;Author&gt;U.S. Environmental Protection Agency (EPA)&lt;/Author&gt;&lt;Year&gt;2016-2019&lt;/Year&gt;&lt;RecNum&gt;2&lt;/RecNum&gt;&lt;Prefix&gt;EPA &lt;/Prefix&gt;&lt;DisplayText&gt;EPA 2016-2019&lt;/DisplayText&gt;&lt;record&gt;&lt;rec-number&gt;2&lt;/rec-number&gt;&lt;foreign-keys&gt;&lt;key app="EN" db-id="52wf2wf0o0rv01e9dzo52td80t0590tp2fwd" timestamp="1714499636"&gt;2&lt;/key&gt;&lt;/foreign-keys&gt;&lt;ref-type name="Generic"&gt;13&lt;/ref-type&gt;&lt;contributors&gt;&lt;authors&gt;&lt;author&gt;U.S. Environmental Protection Agency (EPA),&lt;/author&gt;&lt;/authors&gt;&lt;/contributors&gt;&lt;titles&gt;&lt;title&gt;Non-Confidential Chemical Data Reporting (CDR) 2016-2019&lt;/title&gt;&lt;/titles&gt;&lt;dates&gt;&lt;year&gt;2016-2019&lt;/year&gt;&lt;/dates&gt;&lt;urls&gt;&lt;/urls&gt;&lt;/record&gt;&lt;/Cite&gt;&lt;/EndNote&gt;</w:instrText>
        </w:r>
        <w:r w:rsidR="00414172">
          <w:fldChar w:fldCharType="separate"/>
        </w:r>
        <w:r w:rsidR="00414172">
          <w:rPr>
            <w:noProof/>
          </w:rPr>
          <w:t>EPA 2016-2019</w:t>
        </w:r>
        <w:r w:rsidR="00414172">
          <w:fldChar w:fldCharType="end"/>
        </w:r>
      </w:hyperlink>
      <w:r>
        <w:t>).</w:t>
      </w:r>
    </w:p>
    <w:p w:rsidR="00514B56" w:rsidP="00CB1C05" w14:paraId="783C0757" w14:textId="6EBAFDE0">
      <w:pPr>
        <w:pStyle w:val="BodyText"/>
      </w:pPr>
      <w:r w:rsidRPr="00360053">
        <w:t>EPA determined that PCE presents an unreasonable risk of injury to health, without consideration of costs or other non</w:t>
      </w:r>
      <w:r>
        <w:t>-</w:t>
      </w:r>
      <w:r w:rsidRPr="00360053">
        <w:t xml:space="preserve">risk factors, including an unreasonable risk to potentially exposed or susceptible subpopulations identified as relevant to the risk evaluation by EPA, under the </w:t>
      </w:r>
      <w:r>
        <w:t>COUs</w:t>
      </w:r>
      <w:r w:rsidRPr="00360053">
        <w:t xml:space="preserve">. Accordingly, to address the identified unreasonable risk, EPA is </w:t>
      </w:r>
      <w:r>
        <w:t>finalizing</w:t>
      </w:r>
      <w:r w:rsidRPr="00360053">
        <w:t xml:space="preserve">, under TSCA section 6(a), to: </w:t>
      </w:r>
      <w:r>
        <w:t xml:space="preserve">(i) Prohibit most industrial and commercial uses and the manufacture (including import), processing, and distribution in commerce, of PCE for those uses; </w:t>
      </w:r>
      <w:r>
        <w:rPr>
          <w:bCs/>
        </w:rPr>
        <w:t xml:space="preserve">(ii) Prohibit the manufacture (including import), processing, and distribution in commerce of PCE for all consumer use; </w:t>
      </w:r>
      <w:r w:rsidRPr="1DFD4548">
        <w:t>(iii) Prohibit the manufacture (including import), processing, distribution in commerce, and commercial use of PCE in dry cleaning and spot cleaning through a 10-year phaseout</w:t>
      </w:r>
      <w:r>
        <w:rPr>
          <w:bCs/>
        </w:rPr>
        <w:t xml:space="preserve">; </w:t>
      </w:r>
      <w:r w:rsidRPr="1DFD4548" w:rsidR="00901037">
        <w:t xml:space="preserve">(iv) Require a PCE Workplace Chemical Protection Program (WCPP), </w:t>
      </w:r>
      <w:r w:rsidR="00901037">
        <w:t>including</w:t>
      </w:r>
      <w:r w:rsidRPr="1DFD4548" w:rsidR="00901037">
        <w:t xml:space="preserve"> an inhalation exposure concentration limit</w:t>
      </w:r>
      <w:r w:rsidR="00901037">
        <w:t>,</w:t>
      </w:r>
      <w:r w:rsidRPr="1DFD4548" w:rsidR="00901037">
        <w:t xml:space="preserve"> direct dermal contact </w:t>
      </w:r>
      <w:r w:rsidR="00901037">
        <w:t xml:space="preserve">controls, and related workplace exposure controls </w:t>
      </w:r>
      <w:r w:rsidRPr="1DFD4548" w:rsidR="00901037">
        <w:t xml:space="preserve">for many occupational conditions of use </w:t>
      </w:r>
      <w:r w:rsidR="00901037">
        <w:t xml:space="preserve">of PCE </w:t>
      </w:r>
      <w:r w:rsidRPr="1DFD4548" w:rsidR="00901037">
        <w:t>not prohibited</w:t>
      </w:r>
      <w:r w:rsidR="00901037">
        <w:rPr>
          <w:bCs/>
        </w:rPr>
        <w:t xml:space="preserve">; </w:t>
      </w:r>
      <w:r>
        <w:t xml:space="preserve">(v) Require prescriptive workplace controls for laboratory use and energized electrical cleaner; </w:t>
      </w:r>
      <w:r>
        <w:rPr>
          <w:bCs/>
        </w:rPr>
        <w:t>(vi) Establish recordkeeping and downstream notification requirements</w:t>
      </w:r>
      <w:r w:rsidRPr="004E2F5F">
        <w:rPr>
          <w:bCs/>
        </w:rPr>
        <w:t>;</w:t>
      </w:r>
      <w:r>
        <w:rPr>
          <w:bCs/>
        </w:rPr>
        <w:t xml:space="preserve"> and (vii) Provide a 10-year time limited exemption under TSCA section 6(g) for certain emergency uses of PCE </w:t>
      </w:r>
      <w:r>
        <w:rPr>
          <w:szCs w:val="24"/>
        </w:rPr>
        <w:t xml:space="preserve">in furtherance of National Aeronautics and Space Administration’s (NASA) mission, for specific conditions of use which are critical or essential and </w:t>
      </w:r>
      <w:r>
        <w:rPr>
          <w:bCs/>
        </w:rPr>
        <w:t>for which no technically and economically feasible safer alternative is available</w:t>
      </w:r>
      <w:r w:rsidR="00901037">
        <w:rPr>
          <w:bCs/>
        </w:rPr>
        <w:t xml:space="preserve">; and (viii) </w:t>
      </w:r>
      <w:r w:rsidRPr="006C08C1" w:rsidR="00901037">
        <w:rPr>
          <w:bCs/>
        </w:rPr>
        <w:t xml:space="preserve">Identify a </w:t>
      </w:r>
      <w:r w:rsidR="00652608">
        <w:rPr>
          <w:bCs/>
        </w:rPr>
        <w:t>regulatory</w:t>
      </w:r>
      <w:r w:rsidRPr="006C08C1" w:rsidR="00901037">
        <w:rPr>
          <w:bCs/>
        </w:rPr>
        <w:t xml:space="preserve"> threshold for products containing </w:t>
      </w:r>
      <w:r w:rsidR="00901037">
        <w:rPr>
          <w:bCs/>
        </w:rPr>
        <w:t>PCE</w:t>
      </w:r>
      <w:r w:rsidRPr="006C08C1" w:rsidR="00901037">
        <w:rPr>
          <w:bCs/>
        </w:rPr>
        <w:t xml:space="preserve"> for the prohibitions and restrictions on </w:t>
      </w:r>
      <w:r w:rsidR="00901037">
        <w:rPr>
          <w:bCs/>
        </w:rPr>
        <w:t>PCE</w:t>
      </w:r>
      <w:r>
        <w:rPr>
          <w:bCs/>
        </w:rPr>
        <w:t>.</w:t>
      </w:r>
    </w:p>
    <w:p w:rsidR="0023687E" w:rsidRPr="002B18E7" w:rsidP="00CB1C05" w14:paraId="31F27CC2" w14:textId="77777777">
      <w:pPr>
        <w:pStyle w:val="Heading2"/>
      </w:pPr>
      <w:bookmarkStart w:id="89" w:name="_Toc111035506"/>
      <w:bookmarkStart w:id="90" w:name="_Toc111037047"/>
      <w:bookmarkStart w:id="91" w:name="_Toc114061867"/>
      <w:bookmarkStart w:id="92" w:name="_Toc165378714"/>
      <w:r w:rsidRPr="002B18E7">
        <w:t>Options Analyzed</w:t>
      </w:r>
      <w:bookmarkEnd w:id="89"/>
      <w:bookmarkEnd w:id="90"/>
      <w:bookmarkEnd w:id="91"/>
      <w:bookmarkEnd w:id="92"/>
    </w:p>
    <w:p w:rsidR="004576AC" w:rsidRPr="00514B56" w:rsidP="00CB1C05" w14:paraId="3EA8E489" w14:textId="16AA6740">
      <w:pPr>
        <w:pStyle w:val="BodyText"/>
      </w:pPr>
      <w:r>
        <w:t xml:space="preserve">Under Option 1, </w:t>
      </w:r>
      <w:r w:rsidRPr="00367BEC">
        <w:t xml:space="preserve">EPA is </w:t>
      </w:r>
      <w:r>
        <w:t>finalizing</w:t>
      </w:r>
      <w:r w:rsidRPr="00367BEC">
        <w:t xml:space="preserve"> under TSCA section 6(a) to: </w:t>
      </w:r>
      <w:r>
        <w:t xml:space="preserve">(i) Prohibit most industrial and commercial uses and the manufacture (including import), processing, and distribution in commerce, of PCE for those uses; </w:t>
      </w:r>
      <w:r>
        <w:rPr>
          <w:bCs/>
        </w:rPr>
        <w:t xml:space="preserve">(ii) Prohibit the manufacture (including import), processing, and distribution in commerce of PCE for all consumer use; </w:t>
      </w:r>
      <w:r w:rsidRPr="1DFD4548">
        <w:t>(iii) Prohibit the manufacture (including import), processing, distribution in commerce, and commercial use of PCE in dry cleaning and spot cleaning through a 10-year phaseout</w:t>
      </w:r>
      <w:r>
        <w:rPr>
          <w:bCs/>
        </w:rPr>
        <w:t xml:space="preserve">; </w:t>
      </w:r>
      <w:r w:rsidRPr="1DFD4548" w:rsidR="00901037">
        <w:t xml:space="preserve">(iv) Require a PCE WCPP, </w:t>
      </w:r>
      <w:r w:rsidR="00901037">
        <w:t>including</w:t>
      </w:r>
      <w:r w:rsidRPr="1DFD4548" w:rsidR="00901037">
        <w:t xml:space="preserve"> an inhalation exposure concentration limit</w:t>
      </w:r>
      <w:r w:rsidR="00901037">
        <w:t>,</w:t>
      </w:r>
      <w:r w:rsidRPr="1DFD4548" w:rsidR="00901037">
        <w:t xml:space="preserve"> direct dermal contact </w:t>
      </w:r>
      <w:r w:rsidR="00901037">
        <w:t xml:space="preserve">controls, and related workplace exposure controls </w:t>
      </w:r>
      <w:r w:rsidRPr="1DFD4548" w:rsidR="00901037">
        <w:t xml:space="preserve">for many occupational conditions of use </w:t>
      </w:r>
      <w:r w:rsidR="00901037">
        <w:t xml:space="preserve">of PCE </w:t>
      </w:r>
      <w:r w:rsidRPr="1DFD4548" w:rsidR="00901037">
        <w:t>not prohibited</w:t>
      </w:r>
      <w:r w:rsidR="00901037">
        <w:rPr>
          <w:bCs/>
        </w:rPr>
        <w:t xml:space="preserve">; </w:t>
      </w:r>
      <w:r>
        <w:t xml:space="preserve">(v) Require prescriptive workplace controls for laboratory use and energized electrical cleaner; </w:t>
      </w:r>
      <w:r>
        <w:rPr>
          <w:bCs/>
        </w:rPr>
        <w:t>(vi) Establish recordkeeping and downstream notification requirements</w:t>
      </w:r>
      <w:r w:rsidRPr="004E2F5F">
        <w:rPr>
          <w:bCs/>
        </w:rPr>
        <w:t>;</w:t>
      </w:r>
      <w:r>
        <w:rPr>
          <w:bCs/>
        </w:rPr>
        <w:t xml:space="preserve"> and (vii) Provide a 10-year time limited exemption under TSCA section 6(g) for certain emergency uses of PCE </w:t>
      </w:r>
      <w:r>
        <w:rPr>
          <w:szCs w:val="24"/>
        </w:rPr>
        <w:t xml:space="preserve">in furtherance of National Aeronautics and Space Administration’s (NASA) mission, for specific conditions of use which are critical or essential and </w:t>
      </w:r>
      <w:r>
        <w:rPr>
          <w:bCs/>
        </w:rPr>
        <w:t>for which no technically and economically feasible safer alternative is available</w:t>
      </w:r>
      <w:r w:rsidR="00901037">
        <w:rPr>
          <w:bCs/>
        </w:rPr>
        <w:t xml:space="preserve">; and (viii) </w:t>
      </w:r>
      <w:r w:rsidRPr="006C08C1" w:rsidR="00901037">
        <w:rPr>
          <w:bCs/>
        </w:rPr>
        <w:t xml:space="preserve">Identify a </w:t>
      </w:r>
      <w:r w:rsidR="00652608">
        <w:rPr>
          <w:bCs/>
        </w:rPr>
        <w:t>regulatory</w:t>
      </w:r>
      <w:r w:rsidRPr="006C08C1" w:rsidR="00901037">
        <w:rPr>
          <w:bCs/>
        </w:rPr>
        <w:t xml:space="preserve"> threshold for products containing </w:t>
      </w:r>
      <w:r w:rsidR="00901037">
        <w:rPr>
          <w:bCs/>
        </w:rPr>
        <w:t>PCE</w:t>
      </w:r>
      <w:r w:rsidRPr="006C08C1" w:rsidR="00901037">
        <w:rPr>
          <w:bCs/>
        </w:rPr>
        <w:t xml:space="preserve"> for the prohibitions and restrictions on </w:t>
      </w:r>
      <w:r w:rsidR="00901037">
        <w:rPr>
          <w:bCs/>
        </w:rPr>
        <w:t>PCE</w:t>
      </w:r>
      <w:r>
        <w:rPr>
          <w:bCs/>
        </w:rPr>
        <w:t>. See Unit IV. of the Final Rule for detailed descriptions of the provisions.</w:t>
      </w:r>
    </w:p>
    <w:p w:rsidR="004576AC" w:rsidP="00CB1C05" w14:paraId="70542F3D" w14:textId="77777777">
      <w:r w:rsidRPr="00033288">
        <w:t xml:space="preserve">The primary alternative regulatory action </w:t>
      </w:r>
      <w:r>
        <w:t xml:space="preserve">(Option 2) considered by EPA </w:t>
      </w:r>
      <w:r w:rsidRPr="00033288">
        <w:t xml:space="preserve">combines prohibitions and requirements for a </w:t>
      </w:r>
      <w:r w:rsidR="00901037">
        <w:t>WCPP</w:t>
      </w:r>
      <w:r w:rsidRPr="00033288">
        <w:t xml:space="preserve"> to address the unreasonable risk from PCE driven by the various </w:t>
      </w:r>
      <w:r>
        <w:t>COUs</w:t>
      </w:r>
      <w:r w:rsidRPr="00033288">
        <w:t xml:space="preserve">. While in some ways it is similar to </w:t>
      </w:r>
      <w:r>
        <w:t>Option 1</w:t>
      </w:r>
      <w:r w:rsidRPr="00033288">
        <w:t>,</w:t>
      </w:r>
      <w:r>
        <w:t xml:space="preserve"> Option 2 </w:t>
      </w:r>
      <w:r w:rsidRPr="00033288">
        <w:t xml:space="preserve">differs from the </w:t>
      </w:r>
      <w:r>
        <w:t>final</w:t>
      </w:r>
      <w:r w:rsidRPr="00033288">
        <w:t xml:space="preserve"> regulatory action </w:t>
      </w:r>
      <w:r>
        <w:t xml:space="preserve">mostly </w:t>
      </w:r>
      <w:r w:rsidRPr="00033288">
        <w:t xml:space="preserve">by </w:t>
      </w:r>
      <w:r>
        <w:t xml:space="preserve">prohibiting several more conditions of use, in some cases with 10-year </w:t>
      </w:r>
      <w:r w:rsidR="00BF5B84">
        <w:t xml:space="preserve">section </w:t>
      </w:r>
      <w:r>
        <w:t xml:space="preserve">6(g) exemptions for aerospace uses. Option 2 has a WCPP for laboratory uses instead of prescriptive controls.  </w:t>
      </w:r>
      <w:r w:rsidRPr="00033288">
        <w:t xml:space="preserve">The alternative regulatory action additionally includes longer compliance timeframes for prohibitions and a </w:t>
      </w:r>
      <w:r>
        <w:t>WCPP</w:t>
      </w:r>
      <w:r w:rsidRPr="00033288">
        <w:t xml:space="preserve">. </w:t>
      </w:r>
    </w:p>
    <w:p w:rsidR="004576AC" w:rsidP="00CB1C05" w14:paraId="68A51E56" w14:textId="77777777">
      <w:pPr>
        <w:pStyle w:val="BodyText"/>
      </w:pPr>
      <w:r>
        <w:t>All options prohibit the use of PCE unless it is expressly authorized by that particular option.</w:t>
      </w:r>
    </w:p>
    <w:p w:rsidR="0023687E" w:rsidP="00CB1C05" w14:paraId="2189A7BB" w14:textId="77777777">
      <w:pPr>
        <w:pStyle w:val="BodyText"/>
      </w:pPr>
      <w:r>
        <w:fldChar w:fldCharType="begin" w:fldLock="1"/>
      </w:r>
      <w:r>
        <w:instrText xml:space="preserve"> REF _Ref158191683 \h </w:instrText>
      </w:r>
      <w:r>
        <w:fldChar w:fldCharType="separate"/>
      </w:r>
      <w:r w:rsidR="0092222B">
        <w:t xml:space="preserve">Table </w:t>
      </w:r>
      <w:r w:rsidR="0092222B">
        <w:rPr>
          <w:noProof/>
        </w:rPr>
        <w:t>1</w:t>
      </w:r>
      <w:r w:rsidR="0092222B">
        <w:noBreakHyphen/>
      </w:r>
      <w:r w:rsidR="0092222B">
        <w:rPr>
          <w:noProof/>
        </w:rPr>
        <w:t>2</w:t>
      </w:r>
      <w:r>
        <w:fldChar w:fldCharType="end"/>
      </w:r>
      <w:r>
        <w:t xml:space="preserve"> </w:t>
      </w:r>
      <w:r w:rsidRPr="009E48C8" w:rsidR="004F366B">
        <w:t xml:space="preserve">summarizes the options by use category. </w:t>
      </w:r>
    </w:p>
    <w:p w:rsidR="00067737" w:rsidP="00CB1C05" w14:paraId="38F46649" w14:textId="77777777">
      <w:pPr>
        <w:pStyle w:val="Caption"/>
      </w:pPr>
    </w:p>
    <w:tbl>
      <w:tblPr>
        <w:tblW w:w="9810" w:type="dxa"/>
        <w:tblInd w:w="-5" w:type="dxa"/>
        <w:tblLayout w:type="fixed"/>
        <w:tblCellMar>
          <w:left w:w="29" w:type="dxa"/>
          <w:right w:w="29" w:type="dxa"/>
        </w:tblCellMar>
        <w:tblLook w:val="04A0"/>
      </w:tblPr>
      <w:tblGrid>
        <w:gridCol w:w="1080"/>
        <w:gridCol w:w="3060"/>
        <w:gridCol w:w="2880"/>
        <w:gridCol w:w="2790"/>
      </w:tblGrid>
      <w:tr w14:paraId="38103F95" w14:textId="77777777" w:rsidTr="006E03F4">
        <w:tblPrEx>
          <w:tblW w:w="9810" w:type="dxa"/>
          <w:tblInd w:w="-5" w:type="dxa"/>
          <w:tblLayout w:type="fixed"/>
          <w:tblCellMar>
            <w:left w:w="29" w:type="dxa"/>
            <w:right w:w="29" w:type="dxa"/>
          </w:tblCellMar>
          <w:tblLook w:val="04A0"/>
        </w:tblPrEx>
        <w:trPr>
          <w:trHeight w:val="300"/>
        </w:trPr>
        <w:tc>
          <w:tcPr>
            <w:tcW w:w="9810" w:type="dxa"/>
            <w:gridSpan w:val="4"/>
            <w:shd w:val="clear" w:color="auto" w:fill="auto"/>
            <w:vAlign w:val="center"/>
          </w:tcPr>
          <w:p w:rsidR="00A4526C" w:rsidRPr="00672C83" w:rsidP="00CB1C05" w14:paraId="1304BE96" w14:textId="77777777">
            <w:pPr>
              <w:pStyle w:val="TableTitleA"/>
            </w:pPr>
            <w:bookmarkStart w:id="93" w:name="_Ref158191683"/>
            <w:bookmarkStart w:id="94" w:name="_Toc165379536"/>
            <w:r>
              <w:t xml:space="preserve">Table </w:t>
            </w:r>
            <w:r w:rsidR="00BC4B5D">
              <w:fldChar w:fldCharType="begin" w:fldLock="1"/>
            </w:r>
            <w:r w:rsidR="00BC4B5D">
              <w:instrText xml:space="preserve"> STYLEREF 1 \s </w:instrText>
            </w:r>
            <w:r w:rsidR="00BC4B5D">
              <w:fldChar w:fldCharType="separate"/>
            </w:r>
            <w:r w:rsidR="0092222B">
              <w:rPr>
                <w:noProof/>
              </w:rPr>
              <w:t>1</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93"/>
            <w:r w:rsidRPr="00067737" w:rsidR="00672C83">
              <w:t xml:space="preserve">: Summary </w:t>
            </w:r>
            <w:r w:rsidRPr="00625C04" w:rsidR="00672C83">
              <w:t>of Options by Use Category</w:t>
            </w:r>
            <w:bookmarkEnd w:id="94"/>
          </w:p>
        </w:tc>
      </w:tr>
      <w:tr w14:paraId="7509F367" w14:textId="77777777" w:rsidTr="006E03F4">
        <w:tblPrEx>
          <w:tblW w:w="9810" w:type="dxa"/>
          <w:tblInd w:w="-5" w:type="dxa"/>
          <w:tblLayout w:type="fixed"/>
          <w:tblCellMar>
            <w:left w:w="29" w:type="dxa"/>
            <w:right w:w="29" w:type="dxa"/>
          </w:tblCellMar>
          <w:tblLook w:val="04A0"/>
        </w:tblPrEx>
        <w:trPr>
          <w:trHeight w:val="300"/>
        </w:trPr>
        <w:tc>
          <w:tcPr>
            <w:tcW w:w="4140" w:type="dxa"/>
            <w:gridSpan w:val="2"/>
            <w:tcBorders>
              <w:left w:val="single" w:sz="4" w:space="0" w:color="auto"/>
              <w:bottom w:val="single" w:sz="4" w:space="0" w:color="auto"/>
              <w:right w:val="single" w:sz="4" w:space="0" w:color="auto"/>
            </w:tcBorders>
            <w:shd w:val="clear" w:color="auto" w:fill="48A9C5"/>
            <w:vAlign w:val="center"/>
          </w:tcPr>
          <w:p w:rsidR="007079F3" w:rsidRPr="0084506C" w:rsidP="00CB1C05" w14:paraId="62640EB8" w14:textId="77777777">
            <w:pPr>
              <w:pStyle w:val="TableSubtitle"/>
            </w:pPr>
            <w:r>
              <w:t>Use Category</w:t>
            </w:r>
          </w:p>
        </w:tc>
        <w:tc>
          <w:tcPr>
            <w:tcW w:w="2880" w:type="dxa"/>
            <w:tcBorders>
              <w:left w:val="single" w:sz="4" w:space="0" w:color="auto"/>
              <w:bottom w:val="single" w:sz="4" w:space="0" w:color="auto"/>
              <w:right w:val="single" w:sz="4" w:space="0" w:color="auto"/>
            </w:tcBorders>
            <w:shd w:val="clear" w:color="auto" w:fill="48A9C5"/>
            <w:vAlign w:val="center"/>
          </w:tcPr>
          <w:p w:rsidR="007079F3" w:rsidP="00CB1C05" w14:paraId="33958FA5" w14:textId="77777777">
            <w:pPr>
              <w:pStyle w:val="TableSubtitle"/>
            </w:pPr>
            <w:r>
              <w:t xml:space="preserve">Option 1 </w:t>
            </w:r>
          </w:p>
          <w:p w:rsidR="007079F3" w:rsidRPr="0084506C" w:rsidP="00CB1C05" w14:paraId="0BB48EE0" w14:textId="77777777">
            <w:pPr>
              <w:pStyle w:val="TableSubtitle"/>
              <w:rPr>
                <w:color w:val="000000"/>
                <w:sz w:val="18"/>
                <w:szCs w:val="18"/>
              </w:rPr>
            </w:pPr>
            <w:r>
              <w:t>(Final Rule)</w:t>
            </w:r>
          </w:p>
        </w:tc>
        <w:tc>
          <w:tcPr>
            <w:tcW w:w="2790" w:type="dxa"/>
            <w:tcBorders>
              <w:left w:val="single" w:sz="4" w:space="0" w:color="auto"/>
              <w:bottom w:val="single" w:sz="4" w:space="0" w:color="auto"/>
              <w:right w:val="single" w:sz="4" w:space="0" w:color="auto"/>
            </w:tcBorders>
            <w:shd w:val="clear" w:color="auto" w:fill="48A9C5"/>
            <w:vAlign w:val="center"/>
          </w:tcPr>
          <w:p w:rsidR="007079F3" w:rsidP="00CB1C05" w14:paraId="28D9EA5D" w14:textId="77777777">
            <w:pPr>
              <w:pStyle w:val="TableSubtitle"/>
            </w:pPr>
            <w:r>
              <w:t xml:space="preserve">Option 2 </w:t>
            </w:r>
          </w:p>
          <w:p w:rsidR="007079F3" w:rsidRPr="0084506C" w:rsidP="00CB1C05" w14:paraId="4B00B419" w14:textId="77777777">
            <w:pPr>
              <w:pStyle w:val="TableSubtitle"/>
              <w:rPr>
                <w:color w:val="000000"/>
                <w:sz w:val="18"/>
                <w:szCs w:val="18"/>
              </w:rPr>
            </w:pPr>
            <w:r>
              <w:t>(Primary Alternative)</w:t>
            </w:r>
          </w:p>
        </w:tc>
      </w:tr>
      <w:tr w14:paraId="0A3A5167"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079F3" w:rsidRPr="00775537" w:rsidP="00CB1C05" w14:paraId="19CBABD5" w14:textId="77777777">
            <w:pPr>
              <w:keepNext/>
              <w:keepLines/>
              <w:spacing w:after="0"/>
              <w:rPr>
                <w:color w:val="000000"/>
                <w:sz w:val="18"/>
                <w:szCs w:val="18"/>
              </w:rPr>
            </w:pPr>
            <w:r w:rsidRPr="00775537">
              <w:rPr>
                <w:color w:val="000000"/>
                <w:sz w:val="18"/>
                <w:szCs w:val="18"/>
              </w:rPr>
              <w:t>Manufacturing</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7079F3" w:rsidRPr="005260E7" w:rsidP="00CB1C05" w14:paraId="358BD622" w14:textId="77777777">
            <w:pPr>
              <w:keepNext/>
              <w:keepLines/>
              <w:spacing w:after="0"/>
              <w:jc w:val="center"/>
              <w:rPr>
                <w:b/>
                <w:bCs/>
                <w:color w:val="000000"/>
                <w:sz w:val="18"/>
                <w:szCs w:val="18"/>
              </w:rPr>
            </w:pPr>
            <w:r w:rsidRPr="005260E7">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7079F3" w:rsidRPr="005260E7" w:rsidP="00CB1C05" w14:paraId="50A2A254" w14:textId="77777777">
            <w:pPr>
              <w:keepNext/>
              <w:keepLines/>
              <w:spacing w:after="0"/>
              <w:jc w:val="center"/>
              <w:rPr>
                <w:b/>
                <w:bCs/>
                <w:color w:val="000000"/>
                <w:sz w:val="18"/>
                <w:szCs w:val="18"/>
              </w:rPr>
            </w:pPr>
            <w:r w:rsidRPr="005260E7">
              <w:rPr>
                <w:b/>
                <w:bCs/>
                <w:color w:val="000000"/>
                <w:sz w:val="18"/>
                <w:szCs w:val="18"/>
              </w:rPr>
              <w:t>WCPP</w:t>
            </w:r>
          </w:p>
        </w:tc>
      </w:tr>
      <w:tr w14:paraId="5DC7948C"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7A518A92" w14:textId="77777777">
            <w:pPr>
              <w:keepNext/>
              <w:keepLines/>
              <w:spacing w:after="0"/>
              <w:rPr>
                <w:sz w:val="18"/>
                <w:szCs w:val="18"/>
              </w:rPr>
            </w:pPr>
            <w:r w:rsidRPr="00775537">
              <w:rPr>
                <w:sz w:val="18"/>
                <w:szCs w:val="18"/>
              </w:rPr>
              <w:t>Import/Repackage</w:t>
            </w:r>
          </w:p>
        </w:tc>
        <w:tc>
          <w:tcPr>
            <w:tcW w:w="2880" w:type="dxa"/>
            <w:vMerge/>
            <w:tcBorders>
              <w:left w:val="single" w:sz="4" w:space="0" w:color="auto"/>
              <w:right w:val="single" w:sz="4" w:space="0" w:color="auto"/>
            </w:tcBorders>
            <w:shd w:val="clear" w:color="auto" w:fill="auto"/>
            <w:vAlign w:val="center"/>
            <w:hideMark/>
          </w:tcPr>
          <w:p w:rsidR="007079F3" w:rsidRPr="005260E7" w:rsidP="00CB1C05" w14:paraId="253DFF0C"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7079F3" w:rsidRPr="005260E7" w:rsidP="00CB1C05" w14:paraId="566E3A83" w14:textId="77777777">
            <w:pPr>
              <w:keepNext/>
              <w:keepLines/>
              <w:spacing w:after="0"/>
              <w:rPr>
                <w:color w:val="000000"/>
                <w:sz w:val="18"/>
                <w:szCs w:val="18"/>
              </w:rPr>
            </w:pPr>
          </w:p>
        </w:tc>
      </w:tr>
      <w:tr w14:paraId="2495F38F"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4C9A9A59" w14:textId="77777777">
            <w:pPr>
              <w:keepNext/>
              <w:keepLines/>
              <w:spacing w:after="0"/>
              <w:rPr>
                <w:color w:val="000000"/>
                <w:sz w:val="18"/>
                <w:szCs w:val="18"/>
              </w:rPr>
            </w:pPr>
            <w:r w:rsidRPr="00775537">
              <w:rPr>
                <w:color w:val="000000"/>
                <w:sz w:val="18"/>
                <w:szCs w:val="18"/>
              </w:rPr>
              <w:t>Reactant/Intermediate</w:t>
            </w:r>
          </w:p>
        </w:tc>
        <w:tc>
          <w:tcPr>
            <w:tcW w:w="2880" w:type="dxa"/>
            <w:vMerge/>
            <w:tcBorders>
              <w:left w:val="single" w:sz="4" w:space="0" w:color="auto"/>
              <w:right w:val="single" w:sz="4" w:space="0" w:color="auto"/>
            </w:tcBorders>
            <w:shd w:val="clear" w:color="auto" w:fill="auto"/>
            <w:vAlign w:val="center"/>
            <w:hideMark/>
          </w:tcPr>
          <w:p w:rsidR="007079F3" w:rsidRPr="005260E7" w:rsidP="00CB1C05" w14:paraId="622019DA"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7079F3" w:rsidRPr="005260E7" w:rsidP="00CB1C05" w14:paraId="048CB204" w14:textId="77777777">
            <w:pPr>
              <w:keepNext/>
              <w:keepLines/>
              <w:spacing w:after="0"/>
              <w:rPr>
                <w:color w:val="000000"/>
                <w:sz w:val="18"/>
                <w:szCs w:val="18"/>
              </w:rPr>
            </w:pPr>
          </w:p>
        </w:tc>
      </w:tr>
      <w:tr w14:paraId="4F96CD66"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27AD7FF4" w14:textId="77777777">
            <w:pPr>
              <w:keepNext/>
              <w:keepLines/>
              <w:spacing w:after="0"/>
              <w:rPr>
                <w:color w:val="000000"/>
                <w:sz w:val="18"/>
                <w:szCs w:val="18"/>
              </w:rPr>
            </w:pPr>
            <w:r w:rsidRPr="00775537">
              <w:rPr>
                <w:color w:val="000000"/>
                <w:sz w:val="18"/>
                <w:szCs w:val="18"/>
              </w:rPr>
              <w:t>Processing Aid in Petrochemical Manufacturing</w:t>
            </w:r>
          </w:p>
        </w:tc>
        <w:tc>
          <w:tcPr>
            <w:tcW w:w="2880" w:type="dxa"/>
            <w:vMerge/>
            <w:tcBorders>
              <w:left w:val="single" w:sz="4" w:space="0" w:color="auto"/>
              <w:right w:val="single" w:sz="4" w:space="0" w:color="auto"/>
            </w:tcBorders>
            <w:shd w:val="clear" w:color="auto" w:fill="auto"/>
            <w:vAlign w:val="center"/>
            <w:hideMark/>
          </w:tcPr>
          <w:p w:rsidR="007079F3" w:rsidRPr="005260E7" w:rsidP="00CB1C05" w14:paraId="461286A9"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7079F3" w:rsidRPr="005260E7" w:rsidP="00CB1C05" w14:paraId="4FC4E520" w14:textId="77777777">
            <w:pPr>
              <w:keepNext/>
              <w:keepLines/>
              <w:spacing w:after="0"/>
              <w:rPr>
                <w:color w:val="000000"/>
                <w:sz w:val="18"/>
                <w:szCs w:val="18"/>
              </w:rPr>
            </w:pPr>
          </w:p>
        </w:tc>
      </w:tr>
      <w:tr w14:paraId="5B1D7B33"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6752948C" w14:textId="77777777">
            <w:pPr>
              <w:keepNext/>
              <w:keepLines/>
              <w:spacing w:after="0"/>
              <w:rPr>
                <w:color w:val="000000"/>
                <w:sz w:val="18"/>
                <w:szCs w:val="18"/>
              </w:rPr>
            </w:pPr>
            <w:r>
              <w:rPr>
                <w:color w:val="000000"/>
                <w:sz w:val="18"/>
                <w:szCs w:val="18"/>
              </w:rPr>
              <w:t>Production of Maskant for Chemical Milling</w:t>
            </w:r>
          </w:p>
        </w:tc>
        <w:tc>
          <w:tcPr>
            <w:tcW w:w="2880" w:type="dxa"/>
            <w:vMerge/>
            <w:tcBorders>
              <w:left w:val="single" w:sz="4" w:space="0" w:color="auto"/>
              <w:right w:val="single" w:sz="4" w:space="0" w:color="auto"/>
            </w:tcBorders>
            <w:shd w:val="clear" w:color="auto" w:fill="auto"/>
            <w:vAlign w:val="center"/>
            <w:hideMark/>
          </w:tcPr>
          <w:p w:rsidR="007079F3" w:rsidRPr="005260E7" w:rsidP="00CB1C05" w14:paraId="6619BE89"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7079F3" w:rsidRPr="005260E7" w:rsidP="00CB1C05" w14:paraId="04AF7B65"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ith </w:t>
            </w:r>
            <w:r w:rsidR="00204CE4">
              <w:rPr>
                <w:sz w:val="18"/>
                <w:szCs w:val="18"/>
              </w:rPr>
              <w:t xml:space="preserve">section </w:t>
            </w:r>
            <w:r w:rsidRPr="00DC56F2">
              <w:rPr>
                <w:sz w:val="18"/>
                <w:szCs w:val="18"/>
              </w:rPr>
              <w:t>6(g) exemption for chemical milling of aircraft skins and prohibition in 10 years</w:t>
            </w:r>
          </w:p>
        </w:tc>
      </w:tr>
      <w:tr w14:paraId="35526FBA" w14:textId="77777777" w:rsidTr="00183C9C">
        <w:tblPrEx>
          <w:tblW w:w="9810" w:type="dxa"/>
          <w:tblInd w:w="-5" w:type="dxa"/>
          <w:tblLayout w:type="fixed"/>
          <w:tblCellMar>
            <w:left w:w="29" w:type="dxa"/>
            <w:right w:w="29" w:type="dxa"/>
          </w:tblCellMar>
          <w:tblLook w:val="04A0"/>
        </w:tblPrEx>
        <w:trPr>
          <w:trHeight w:val="296"/>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150C457F" w14:textId="77777777">
            <w:pPr>
              <w:keepNext/>
              <w:keepLines/>
              <w:spacing w:after="0"/>
              <w:rPr>
                <w:color w:val="000000"/>
                <w:sz w:val="18"/>
                <w:szCs w:val="18"/>
              </w:rPr>
            </w:pPr>
            <w:r w:rsidRPr="00775537">
              <w:rPr>
                <w:color w:val="000000"/>
                <w:sz w:val="18"/>
                <w:szCs w:val="18"/>
              </w:rPr>
              <w:t xml:space="preserve">Use as </w:t>
            </w:r>
            <w:r>
              <w:rPr>
                <w:color w:val="000000"/>
                <w:sz w:val="18"/>
                <w:szCs w:val="18"/>
              </w:rPr>
              <w:t>M</w:t>
            </w:r>
            <w:r w:rsidRPr="00775537">
              <w:rPr>
                <w:color w:val="000000"/>
                <w:sz w:val="18"/>
                <w:szCs w:val="18"/>
              </w:rPr>
              <w:t xml:space="preserve">askant for </w:t>
            </w:r>
            <w:r>
              <w:rPr>
                <w:color w:val="000000"/>
                <w:sz w:val="18"/>
                <w:szCs w:val="18"/>
              </w:rPr>
              <w:t>C</w:t>
            </w:r>
            <w:r w:rsidRPr="00775537">
              <w:rPr>
                <w:color w:val="000000"/>
                <w:sz w:val="18"/>
                <w:szCs w:val="18"/>
              </w:rPr>
              <w:t xml:space="preserve">hemical </w:t>
            </w:r>
            <w:r>
              <w:rPr>
                <w:color w:val="000000"/>
                <w:sz w:val="18"/>
                <w:szCs w:val="18"/>
              </w:rPr>
              <w:t>M</w:t>
            </w:r>
            <w:r w:rsidRPr="00775537">
              <w:rPr>
                <w:color w:val="000000"/>
                <w:sz w:val="18"/>
                <w:szCs w:val="18"/>
              </w:rPr>
              <w:t>illing</w:t>
            </w:r>
          </w:p>
        </w:tc>
        <w:tc>
          <w:tcPr>
            <w:tcW w:w="2880" w:type="dxa"/>
            <w:vMerge/>
            <w:tcBorders>
              <w:left w:val="single" w:sz="4" w:space="0" w:color="auto"/>
              <w:right w:val="single" w:sz="4" w:space="0" w:color="auto"/>
            </w:tcBorders>
            <w:shd w:val="clear" w:color="auto" w:fill="auto"/>
            <w:vAlign w:val="center"/>
            <w:hideMark/>
          </w:tcPr>
          <w:p w:rsidR="007079F3" w:rsidRPr="005260E7" w:rsidP="00CB1C05" w14:paraId="12D2D72E"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7079F3" w:rsidRPr="005260E7" w:rsidP="00CB1C05" w14:paraId="3D95C279" w14:textId="77777777">
            <w:pPr>
              <w:keepNext/>
              <w:keepLines/>
              <w:spacing w:after="0"/>
              <w:rPr>
                <w:color w:val="000000"/>
                <w:sz w:val="18"/>
                <w:szCs w:val="18"/>
              </w:rPr>
            </w:pPr>
          </w:p>
        </w:tc>
      </w:tr>
      <w:tr w14:paraId="3D81A771" w14:textId="77777777" w:rsidTr="00183C9C">
        <w:tblPrEx>
          <w:tblW w:w="9810" w:type="dxa"/>
          <w:tblInd w:w="-5" w:type="dxa"/>
          <w:tblLayout w:type="fixed"/>
          <w:tblCellMar>
            <w:left w:w="29" w:type="dxa"/>
            <w:right w:w="29" w:type="dxa"/>
          </w:tblCellMar>
          <w:tblLook w:val="04A0"/>
        </w:tblPrEx>
        <w:trPr>
          <w:trHeight w:val="300"/>
        </w:trPr>
        <w:tc>
          <w:tcPr>
            <w:tcW w:w="1080" w:type="dxa"/>
            <w:vMerge w:val="restart"/>
            <w:tcBorders>
              <w:top w:val="nil"/>
              <w:left w:val="single" w:sz="4" w:space="0" w:color="auto"/>
              <w:right w:val="single" w:sz="4" w:space="0" w:color="auto"/>
            </w:tcBorders>
            <w:shd w:val="clear" w:color="auto" w:fill="auto"/>
            <w:vAlign w:val="center"/>
            <w:hideMark/>
          </w:tcPr>
          <w:p w:rsidR="007079F3" w:rsidRPr="00775537" w:rsidP="00CB1C05" w14:paraId="36950F42" w14:textId="77777777">
            <w:pPr>
              <w:keepNext/>
              <w:keepLines/>
              <w:spacing w:after="0"/>
              <w:rPr>
                <w:color w:val="000000"/>
                <w:sz w:val="18"/>
                <w:szCs w:val="18"/>
              </w:rPr>
            </w:pPr>
            <w:r w:rsidRPr="00775537">
              <w:rPr>
                <w:color w:val="000000"/>
                <w:sz w:val="18"/>
                <w:szCs w:val="18"/>
              </w:rPr>
              <w:t>Vapor Degreasing</w:t>
            </w:r>
          </w:p>
        </w:tc>
        <w:tc>
          <w:tcPr>
            <w:tcW w:w="3060" w:type="dxa"/>
            <w:tcBorders>
              <w:top w:val="nil"/>
              <w:left w:val="single" w:sz="4" w:space="0" w:color="auto"/>
              <w:bottom w:val="single" w:sz="4" w:space="0" w:color="auto"/>
              <w:right w:val="single" w:sz="4" w:space="0" w:color="auto"/>
            </w:tcBorders>
            <w:shd w:val="clear" w:color="auto" w:fill="auto"/>
            <w:vAlign w:val="center"/>
          </w:tcPr>
          <w:p w:rsidR="007079F3" w:rsidRPr="00775537" w:rsidP="00CB1C05" w14:paraId="0F7724E8" w14:textId="77777777">
            <w:pPr>
              <w:keepNext/>
              <w:keepLines/>
              <w:spacing w:after="0"/>
              <w:rPr>
                <w:color w:val="000000"/>
                <w:sz w:val="18"/>
                <w:szCs w:val="18"/>
              </w:rPr>
            </w:pPr>
            <w:r w:rsidRPr="00775537">
              <w:rPr>
                <w:color w:val="000000"/>
                <w:sz w:val="18"/>
                <w:szCs w:val="18"/>
              </w:rPr>
              <w:t>Open Top Vapor Degreasing (OTVD)</w:t>
            </w:r>
          </w:p>
        </w:tc>
        <w:tc>
          <w:tcPr>
            <w:tcW w:w="2880" w:type="dxa"/>
            <w:vMerge/>
            <w:tcBorders>
              <w:left w:val="single" w:sz="4" w:space="0" w:color="auto"/>
              <w:right w:val="single" w:sz="4" w:space="0" w:color="auto"/>
            </w:tcBorders>
            <w:shd w:val="clear" w:color="auto" w:fill="auto"/>
            <w:vAlign w:val="center"/>
            <w:hideMark/>
          </w:tcPr>
          <w:p w:rsidR="007079F3" w:rsidRPr="005260E7" w:rsidP="00CB1C05" w14:paraId="68CF8829"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7079F3" w:rsidRPr="005260E7" w:rsidP="00CB1C05" w14:paraId="7CA7695A"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DC56F2">
              <w:rPr>
                <w:sz w:val="18"/>
                <w:szCs w:val="18"/>
              </w:rPr>
              <w:t>for aerospace uses and prohibition in 10 years</w:t>
            </w:r>
          </w:p>
        </w:tc>
      </w:tr>
      <w:tr w14:paraId="65CACD53" w14:textId="77777777" w:rsidTr="00183C9C">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right w:val="single" w:sz="4" w:space="0" w:color="auto"/>
            </w:tcBorders>
            <w:shd w:val="clear" w:color="auto" w:fill="auto"/>
            <w:vAlign w:val="center"/>
          </w:tcPr>
          <w:p w:rsidR="007079F3" w:rsidRPr="00775537" w:rsidP="00CB1C05" w14:paraId="32017CBC"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7079F3" w:rsidRPr="00775537" w:rsidP="00CB1C05" w14:paraId="7E1AF43C" w14:textId="77777777">
            <w:pPr>
              <w:keepNext/>
              <w:keepLines/>
              <w:spacing w:after="0"/>
              <w:rPr>
                <w:color w:val="000000"/>
                <w:sz w:val="18"/>
                <w:szCs w:val="18"/>
              </w:rPr>
            </w:pPr>
            <w:r w:rsidRPr="00775537">
              <w:rPr>
                <w:color w:val="000000"/>
                <w:sz w:val="18"/>
                <w:szCs w:val="18"/>
              </w:rPr>
              <w:t>Enclosed Vapor Degreasing (E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7079F3" w:rsidRPr="005260E7" w:rsidP="00CB1C05" w14:paraId="6B18ADFC"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7079F3" w:rsidRPr="005260E7" w:rsidP="00CB1C05" w14:paraId="2CD7970E" w14:textId="77777777">
            <w:pPr>
              <w:keepNext/>
              <w:keepLines/>
              <w:spacing w:after="0"/>
              <w:rPr>
                <w:color w:val="000000"/>
                <w:sz w:val="18"/>
                <w:szCs w:val="18"/>
              </w:rPr>
            </w:pPr>
          </w:p>
        </w:tc>
      </w:tr>
      <w:tr w14:paraId="6A3A8E3C" w14:textId="77777777" w:rsidTr="00183C9C">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right w:val="single" w:sz="4" w:space="0" w:color="auto"/>
            </w:tcBorders>
            <w:shd w:val="clear" w:color="auto" w:fill="auto"/>
            <w:vAlign w:val="center"/>
          </w:tcPr>
          <w:p w:rsidR="007079F3" w:rsidRPr="00775537" w:rsidP="00CB1C05" w14:paraId="3033CFCE"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7079F3" w:rsidRPr="00775537" w:rsidP="00CB1C05" w14:paraId="4EB7E5D4" w14:textId="77777777">
            <w:pPr>
              <w:keepNext/>
              <w:keepLines/>
              <w:spacing w:after="0"/>
              <w:rPr>
                <w:color w:val="000000"/>
                <w:sz w:val="18"/>
                <w:szCs w:val="18"/>
              </w:rPr>
            </w:pPr>
            <w:r w:rsidRPr="00775537">
              <w:rPr>
                <w:color w:val="000000"/>
                <w:sz w:val="18"/>
                <w:szCs w:val="18"/>
              </w:rPr>
              <w:t>Conveyorized Vapor Degreasing (CVD)</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7079F3" w:rsidRPr="00DC56F2" w:rsidP="00CB1C05" w14:paraId="7FF8E79A"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7079F3" w:rsidRPr="00DC56F2" w:rsidP="00CB1C05" w14:paraId="0ADA0D3D" w14:textId="77777777">
            <w:pPr>
              <w:keepNext/>
              <w:keepLines/>
              <w:spacing w:after="0"/>
              <w:jc w:val="center"/>
              <w:rPr>
                <w:b/>
                <w:bCs/>
                <w:color w:val="000000"/>
                <w:sz w:val="18"/>
                <w:szCs w:val="18"/>
              </w:rPr>
            </w:pPr>
            <w:r w:rsidRPr="00DC56F2">
              <w:rPr>
                <w:b/>
                <w:bCs/>
                <w:color w:val="000000"/>
                <w:sz w:val="18"/>
                <w:szCs w:val="18"/>
              </w:rPr>
              <w:t>Prohibit</w:t>
            </w:r>
          </w:p>
        </w:tc>
      </w:tr>
      <w:tr w14:paraId="5CCD32E6" w14:textId="77777777" w:rsidTr="00183C9C">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bottom w:val="single" w:sz="4" w:space="0" w:color="auto"/>
              <w:right w:val="single" w:sz="4" w:space="0" w:color="auto"/>
            </w:tcBorders>
            <w:shd w:val="clear" w:color="auto" w:fill="auto"/>
            <w:vAlign w:val="center"/>
          </w:tcPr>
          <w:p w:rsidR="007079F3" w:rsidRPr="00775537" w:rsidP="00CB1C05" w14:paraId="636F9306"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7079F3" w:rsidRPr="00775537" w:rsidP="00CB1C05" w14:paraId="4A68375A" w14:textId="77777777">
            <w:pPr>
              <w:keepNext/>
              <w:keepLines/>
              <w:spacing w:after="0"/>
              <w:rPr>
                <w:color w:val="000000"/>
                <w:sz w:val="18"/>
                <w:szCs w:val="18"/>
              </w:rPr>
            </w:pPr>
            <w:r w:rsidRPr="00775537">
              <w:rPr>
                <w:color w:val="000000"/>
                <w:sz w:val="18"/>
                <w:szCs w:val="18"/>
              </w:rPr>
              <w:t>Web Vapor Degreasing (W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7079F3" w:rsidRPr="005260E7" w:rsidP="00CB1C05" w14:paraId="1B20604C"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7079F3" w:rsidRPr="005260E7" w:rsidP="00CB1C05" w14:paraId="441B0CF7" w14:textId="77777777">
            <w:pPr>
              <w:keepNext/>
              <w:keepLines/>
              <w:spacing w:after="0"/>
              <w:rPr>
                <w:color w:val="000000"/>
                <w:sz w:val="18"/>
                <w:szCs w:val="18"/>
              </w:rPr>
            </w:pPr>
          </w:p>
        </w:tc>
      </w:tr>
      <w:tr w14:paraId="535F2D0D"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47269339" w14:textId="77777777">
            <w:pPr>
              <w:keepNext/>
              <w:keepLines/>
              <w:spacing w:after="0"/>
              <w:rPr>
                <w:sz w:val="18"/>
                <w:szCs w:val="18"/>
              </w:rPr>
            </w:pPr>
            <w:r w:rsidRPr="00775537">
              <w:rPr>
                <w:sz w:val="18"/>
                <w:szCs w:val="18"/>
              </w:rPr>
              <w:t>Recycling and Disposal</w:t>
            </w:r>
          </w:p>
        </w:tc>
        <w:tc>
          <w:tcPr>
            <w:tcW w:w="2880" w:type="dxa"/>
            <w:tcBorders>
              <w:top w:val="nil"/>
              <w:left w:val="nil"/>
              <w:bottom w:val="single" w:sz="4" w:space="0" w:color="auto"/>
              <w:right w:val="single" w:sz="4" w:space="0" w:color="auto"/>
            </w:tcBorders>
            <w:shd w:val="clear" w:color="auto" w:fill="auto"/>
            <w:vAlign w:val="center"/>
            <w:hideMark/>
          </w:tcPr>
          <w:p w:rsidR="007079F3" w:rsidRPr="005260E7" w:rsidP="00CB1C05" w14:paraId="2DEABA3D" w14:textId="77777777">
            <w:pPr>
              <w:keepNext/>
              <w:keepLines/>
              <w:spacing w:after="0"/>
              <w:jc w:val="center"/>
              <w:rPr>
                <w:color w:val="000000"/>
                <w:sz w:val="18"/>
                <w:szCs w:val="18"/>
              </w:rPr>
            </w:pPr>
            <w:r>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079F3" w:rsidRPr="005260E7" w:rsidP="00CB1C05" w14:paraId="20F78968" w14:textId="77777777">
            <w:pPr>
              <w:keepNext/>
              <w:keepLines/>
              <w:spacing w:after="0"/>
              <w:jc w:val="center"/>
              <w:rPr>
                <w:color w:val="000000"/>
                <w:sz w:val="18"/>
                <w:szCs w:val="18"/>
              </w:rPr>
            </w:pPr>
            <w:r>
              <w:rPr>
                <w:b/>
                <w:bCs/>
                <w:color w:val="000000"/>
                <w:sz w:val="18"/>
                <w:szCs w:val="18"/>
              </w:rPr>
              <w:t>WCPP</w:t>
            </w:r>
            <w:r w:rsidRPr="005260E7">
              <w:rPr>
                <w:color w:val="000000"/>
                <w:sz w:val="18"/>
                <w:szCs w:val="18"/>
              </w:rPr>
              <w:t xml:space="preserve"> </w:t>
            </w:r>
          </w:p>
        </w:tc>
      </w:tr>
      <w:tr w14:paraId="2D254550" w14:textId="77777777" w:rsidTr="00183C9C">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7079F3" w:rsidRPr="00775537" w:rsidP="00CB1C05" w14:paraId="05503680" w14:textId="77777777">
            <w:pPr>
              <w:keepNext/>
              <w:keepLines/>
              <w:spacing w:after="0"/>
              <w:rPr>
                <w:sz w:val="18"/>
                <w:szCs w:val="18"/>
              </w:rPr>
            </w:pPr>
            <w:r w:rsidRPr="006B1065">
              <w:rPr>
                <w:sz w:val="18"/>
                <w:szCs w:val="18"/>
              </w:rPr>
              <w:t>Incorporation into adhesive and sealant products</w:t>
            </w:r>
          </w:p>
        </w:tc>
        <w:tc>
          <w:tcPr>
            <w:tcW w:w="2880" w:type="dxa"/>
            <w:tcBorders>
              <w:top w:val="nil"/>
              <w:left w:val="nil"/>
              <w:bottom w:val="single" w:sz="4" w:space="0" w:color="auto"/>
              <w:right w:val="single" w:sz="4" w:space="0" w:color="auto"/>
            </w:tcBorders>
            <w:shd w:val="clear" w:color="auto" w:fill="auto"/>
            <w:vAlign w:val="center"/>
          </w:tcPr>
          <w:p w:rsidR="007079F3" w:rsidRPr="00DC56F2" w:rsidP="00CB1C05" w14:paraId="714779C1" w14:textId="77777777">
            <w:pPr>
              <w:keepNext/>
              <w:keepLines/>
              <w:spacing w:after="0"/>
              <w:jc w:val="center"/>
              <w:rPr>
                <w:b/>
                <w:bCs/>
                <w:color w:val="000000"/>
                <w:sz w:val="18"/>
                <w:szCs w:val="18"/>
                <w:highlight w:val="yellow"/>
              </w:rPr>
            </w:pPr>
            <w:r w:rsidRPr="005260E7">
              <w:rPr>
                <w:b/>
                <w:bCs/>
                <w:color w:val="000000"/>
                <w:sz w:val="18"/>
                <w:szCs w:val="18"/>
              </w:rPr>
              <w:t xml:space="preserve"> WCPP</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7079F3" w:rsidRPr="00DC56F2" w:rsidP="00CB1C05" w14:paraId="5E16D63A" w14:textId="77777777">
            <w:pPr>
              <w:keepNext/>
              <w:keepLines/>
              <w:spacing w:after="0"/>
              <w:jc w:val="center"/>
              <w:rPr>
                <w:b/>
                <w:bCs/>
                <w:color w:val="000000"/>
                <w:sz w:val="18"/>
                <w:szCs w:val="18"/>
                <w:highlight w:val="yellow"/>
              </w:rPr>
            </w:pPr>
            <w:r w:rsidRPr="00625C04">
              <w:rPr>
                <w:b/>
                <w:bCs/>
                <w:color w:val="000000"/>
                <w:sz w:val="18"/>
                <w:szCs w:val="18"/>
              </w:rPr>
              <w:t>Prohibit</w:t>
            </w:r>
          </w:p>
        </w:tc>
      </w:tr>
      <w:tr w14:paraId="27923236" w14:textId="77777777" w:rsidTr="00183C9C">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7079F3" w:rsidRPr="00775537" w:rsidP="00CB1C05" w14:paraId="09E0EA87" w14:textId="77777777">
            <w:pPr>
              <w:keepNext/>
              <w:keepLines/>
              <w:spacing w:after="0"/>
              <w:rPr>
                <w:sz w:val="18"/>
                <w:szCs w:val="18"/>
              </w:rPr>
            </w:pPr>
            <w:r w:rsidRPr="00775537">
              <w:rPr>
                <w:sz w:val="18"/>
                <w:szCs w:val="18"/>
              </w:rPr>
              <w:t>Incorporation into Other Formulation, Mixture, and Reaction Products</w:t>
            </w:r>
            <w:r w:rsidRPr="00775537">
              <w:rPr>
                <w:color w:val="000000"/>
                <w:sz w:val="18"/>
                <w:szCs w:val="18"/>
                <w:vertAlign w:val="superscript"/>
              </w:rPr>
              <w:t>1</w:t>
            </w:r>
          </w:p>
        </w:tc>
        <w:tc>
          <w:tcPr>
            <w:tcW w:w="2880" w:type="dxa"/>
            <w:tcBorders>
              <w:top w:val="single" w:sz="4" w:space="0" w:color="auto"/>
              <w:left w:val="nil"/>
              <w:bottom w:val="single" w:sz="4" w:space="0" w:color="auto"/>
              <w:right w:val="single" w:sz="4" w:space="0" w:color="auto"/>
            </w:tcBorders>
            <w:shd w:val="clear" w:color="auto" w:fill="auto"/>
            <w:vAlign w:val="center"/>
          </w:tcPr>
          <w:p w:rsidR="007079F3" w:rsidRPr="00DC56F2" w:rsidP="00CB1C05" w14:paraId="1491F611" w14:textId="77777777">
            <w:pPr>
              <w:keepNext/>
              <w:keepLines/>
              <w:spacing w:after="0"/>
              <w:jc w:val="center"/>
              <w:rPr>
                <w:b/>
                <w:bCs/>
                <w:color w:val="000000"/>
                <w:sz w:val="18"/>
                <w:szCs w:val="18"/>
              </w:rPr>
            </w:pPr>
            <w:r w:rsidRPr="00DC56F2">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7079F3" w:rsidRPr="005260E7" w:rsidP="00CB1C05" w14:paraId="3E99A66B"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5260E7">
              <w:rPr>
                <w:sz w:val="18"/>
                <w:szCs w:val="18"/>
              </w:rPr>
              <w:t>for cleaning and degreasing products for aerospace use</w:t>
            </w:r>
            <w:r w:rsidRPr="00DC56F2">
              <w:rPr>
                <w:sz w:val="18"/>
                <w:szCs w:val="18"/>
              </w:rPr>
              <w:t xml:space="preserve"> and prohibition in 10 years</w:t>
            </w:r>
            <w:r w:rsidRPr="005260E7">
              <w:rPr>
                <w:color w:val="000000"/>
                <w:sz w:val="18"/>
                <w:szCs w:val="18"/>
              </w:rPr>
              <w:t>)</w:t>
            </w:r>
          </w:p>
        </w:tc>
      </w:tr>
      <w:tr w14:paraId="469820AA" w14:textId="77777777" w:rsidTr="00183C9C">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2E9D0534" w14:textId="77777777">
            <w:pPr>
              <w:keepNext/>
              <w:keepLines/>
              <w:spacing w:after="0"/>
              <w:rPr>
                <w:sz w:val="18"/>
                <w:szCs w:val="18"/>
              </w:rPr>
            </w:pPr>
            <w:r w:rsidRPr="00775537">
              <w:rPr>
                <w:sz w:val="18"/>
                <w:szCs w:val="18"/>
              </w:rPr>
              <w:t>Laboratory Chemicals</w:t>
            </w:r>
          </w:p>
        </w:tc>
        <w:tc>
          <w:tcPr>
            <w:tcW w:w="2880" w:type="dxa"/>
            <w:tcBorders>
              <w:top w:val="nil"/>
              <w:left w:val="nil"/>
              <w:bottom w:val="single" w:sz="4" w:space="0" w:color="auto"/>
              <w:right w:val="single" w:sz="4" w:space="0" w:color="auto"/>
            </w:tcBorders>
            <w:shd w:val="clear" w:color="auto" w:fill="auto"/>
            <w:vAlign w:val="center"/>
            <w:hideMark/>
          </w:tcPr>
          <w:p w:rsidR="007079F3" w:rsidRPr="005260E7" w:rsidP="00CB1C05" w14:paraId="58DD6F96" w14:textId="77777777">
            <w:pPr>
              <w:keepNext/>
              <w:keepLines/>
              <w:spacing w:after="0"/>
              <w:jc w:val="center"/>
              <w:rPr>
                <w:color w:val="000000"/>
                <w:sz w:val="18"/>
                <w:szCs w:val="18"/>
              </w:rPr>
            </w:pPr>
            <w:r w:rsidRPr="00DC56F2">
              <w:rPr>
                <w:b/>
                <w:bCs/>
                <w:color w:val="000000"/>
                <w:sz w:val="18"/>
                <w:szCs w:val="18"/>
              </w:rPr>
              <w:t>PC</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079F3" w:rsidRPr="005260E7" w:rsidP="00CB1C05" w14:paraId="420EA336" w14:textId="77777777">
            <w:pPr>
              <w:keepNext/>
              <w:keepLines/>
              <w:spacing w:after="0"/>
              <w:jc w:val="center"/>
              <w:rPr>
                <w:b/>
                <w:bCs/>
                <w:color w:val="000000"/>
                <w:sz w:val="18"/>
                <w:szCs w:val="18"/>
              </w:rPr>
            </w:pPr>
            <w:r w:rsidRPr="005260E7">
              <w:rPr>
                <w:b/>
                <w:bCs/>
                <w:color w:val="000000"/>
                <w:sz w:val="18"/>
                <w:szCs w:val="18"/>
              </w:rPr>
              <w:t xml:space="preserve"> WCPP</w:t>
            </w:r>
          </w:p>
        </w:tc>
      </w:tr>
      <w:tr w14:paraId="71E8FB9B" w14:textId="77777777" w:rsidTr="00183C9C">
        <w:tblPrEx>
          <w:tblW w:w="9810" w:type="dxa"/>
          <w:tblInd w:w="-5" w:type="dxa"/>
          <w:tblLayout w:type="fixed"/>
          <w:tblCellMar>
            <w:left w:w="29" w:type="dxa"/>
            <w:right w:w="29" w:type="dxa"/>
          </w:tblCellMar>
          <w:tblLook w:val="04A0"/>
        </w:tblPrEx>
        <w:trPr>
          <w:trHeight w:val="152"/>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079F3" w:rsidRPr="00775537" w:rsidP="00CB1C05" w14:paraId="5529EFA0" w14:textId="77777777">
            <w:pPr>
              <w:keepNext/>
              <w:keepLines/>
              <w:spacing w:after="0"/>
              <w:rPr>
                <w:color w:val="000000"/>
                <w:sz w:val="18"/>
                <w:szCs w:val="18"/>
              </w:rPr>
            </w:pPr>
            <w:r>
              <w:rPr>
                <w:color w:val="000000"/>
                <w:sz w:val="18"/>
                <w:szCs w:val="18"/>
              </w:rPr>
              <w:t>Processing Aid, Except Petrochemical</w:t>
            </w:r>
          </w:p>
        </w:tc>
        <w:tc>
          <w:tcPr>
            <w:tcW w:w="2880" w:type="dxa"/>
            <w:tcBorders>
              <w:top w:val="single" w:sz="4" w:space="0" w:color="auto"/>
              <w:left w:val="single" w:sz="4" w:space="0" w:color="auto"/>
              <w:right w:val="single" w:sz="4" w:space="0" w:color="auto"/>
            </w:tcBorders>
            <w:vAlign w:val="center"/>
            <w:hideMark/>
          </w:tcPr>
          <w:p w:rsidR="007079F3" w:rsidRPr="00DC56F2" w:rsidP="00CB1C05" w14:paraId="44DAAD1C" w14:textId="77777777">
            <w:pPr>
              <w:keepNext/>
              <w:keepLines/>
              <w:spacing w:after="0"/>
              <w:jc w:val="center"/>
              <w:rPr>
                <w:b/>
                <w:bCs/>
                <w:color w:val="000000"/>
                <w:sz w:val="18"/>
                <w:szCs w:val="18"/>
              </w:rPr>
            </w:pPr>
            <w:r w:rsidRPr="00DC56F2">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7079F3" w:rsidRPr="005260E7" w:rsidP="00CB1C05" w14:paraId="142FD8CD" w14:textId="77777777">
            <w:pPr>
              <w:keepNext/>
              <w:keepLines/>
              <w:spacing w:after="0"/>
              <w:jc w:val="center"/>
              <w:rPr>
                <w:color w:val="000000"/>
                <w:sz w:val="18"/>
                <w:szCs w:val="18"/>
              </w:rPr>
            </w:pPr>
          </w:p>
          <w:p w:rsidR="007079F3" w:rsidRPr="005260E7" w:rsidP="00CB1C05" w14:paraId="0A9CEAD8" w14:textId="77777777">
            <w:pPr>
              <w:keepNext/>
              <w:keepLines/>
              <w:spacing w:after="0"/>
              <w:rPr>
                <w:color w:val="000000"/>
                <w:sz w:val="18"/>
                <w:szCs w:val="18"/>
              </w:rPr>
            </w:pPr>
          </w:p>
          <w:p w:rsidR="007079F3" w:rsidRPr="00DC56F2" w:rsidP="00CB1C05" w14:paraId="40EA270D" w14:textId="77777777">
            <w:pPr>
              <w:keepNext/>
              <w:keepLines/>
              <w:spacing w:after="0"/>
              <w:jc w:val="center"/>
              <w:rPr>
                <w:b/>
                <w:bCs/>
                <w:color w:val="000000"/>
                <w:sz w:val="18"/>
                <w:szCs w:val="18"/>
              </w:rPr>
            </w:pPr>
            <w:r w:rsidRPr="00DC56F2">
              <w:rPr>
                <w:b/>
                <w:bCs/>
                <w:color w:val="000000"/>
                <w:sz w:val="18"/>
                <w:szCs w:val="18"/>
              </w:rPr>
              <w:t>Prohibit</w:t>
            </w:r>
          </w:p>
        </w:tc>
      </w:tr>
      <w:tr w14:paraId="7B0EC92F"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079F3" w:rsidRPr="00775537" w:rsidP="00CB1C05" w14:paraId="12095A01" w14:textId="77777777">
            <w:pPr>
              <w:keepNext/>
              <w:keepLines/>
              <w:spacing w:after="0"/>
              <w:rPr>
                <w:sz w:val="18"/>
                <w:szCs w:val="18"/>
              </w:rPr>
            </w:pPr>
            <w:r w:rsidRPr="00775537">
              <w:rPr>
                <w:sz w:val="18"/>
                <w:szCs w:val="18"/>
              </w:rPr>
              <w:t>Adhesives and Sealants</w:t>
            </w:r>
          </w:p>
        </w:tc>
        <w:tc>
          <w:tcPr>
            <w:tcW w:w="2880" w:type="dxa"/>
            <w:tcBorders>
              <w:top w:val="single" w:sz="4" w:space="0" w:color="auto"/>
              <w:left w:val="single" w:sz="4" w:space="0" w:color="auto"/>
              <w:bottom w:val="single" w:sz="4" w:space="0" w:color="auto"/>
              <w:right w:val="single" w:sz="4" w:space="0" w:color="auto"/>
            </w:tcBorders>
            <w:vAlign w:val="center"/>
            <w:hideMark/>
          </w:tcPr>
          <w:p w:rsidR="007079F3" w:rsidRPr="00DC56F2" w:rsidP="00CB1C05" w14:paraId="0BCE9309" w14:textId="77777777">
            <w:pPr>
              <w:keepNext/>
              <w:keepLines/>
              <w:spacing w:after="0"/>
              <w:jc w:val="center"/>
              <w:rPr>
                <w:color w:val="000000"/>
                <w:sz w:val="18"/>
                <w:szCs w:val="18"/>
              </w:rPr>
            </w:pPr>
            <w:r w:rsidRPr="005260E7">
              <w:rPr>
                <w:b/>
                <w:bCs/>
                <w:color w:val="000000"/>
                <w:sz w:val="18"/>
                <w:szCs w:val="18"/>
              </w:rPr>
              <w:t xml:space="preserve"> WCPP</w:t>
            </w:r>
            <w:r w:rsidR="00B90E86">
              <w:rPr>
                <w:b/>
                <w:bCs/>
                <w:color w:val="000000"/>
                <w:sz w:val="18"/>
                <w:szCs w:val="18"/>
              </w:rPr>
              <w:t xml:space="preserve"> </w:t>
            </w:r>
            <w:r w:rsidRPr="00DC56F2" w:rsidR="00B90E86">
              <w:rPr>
                <w:color w:val="000000"/>
                <w:sz w:val="18"/>
                <w:szCs w:val="18"/>
              </w:rPr>
              <w:t>(for uses not prohibited)</w:t>
            </w:r>
          </w:p>
        </w:tc>
        <w:tc>
          <w:tcPr>
            <w:tcW w:w="2790" w:type="dxa"/>
            <w:vMerge/>
            <w:tcBorders>
              <w:left w:val="single" w:sz="4" w:space="0" w:color="auto"/>
              <w:right w:val="single" w:sz="4" w:space="0" w:color="auto"/>
            </w:tcBorders>
            <w:shd w:val="clear" w:color="auto" w:fill="auto"/>
            <w:vAlign w:val="center"/>
            <w:hideMark/>
          </w:tcPr>
          <w:p w:rsidR="007079F3" w:rsidRPr="005260E7" w:rsidP="00CB1C05" w14:paraId="0EEB7C5E" w14:textId="77777777">
            <w:pPr>
              <w:keepNext/>
              <w:keepLines/>
              <w:spacing w:after="0"/>
              <w:jc w:val="center"/>
              <w:rPr>
                <w:color w:val="000000"/>
                <w:sz w:val="18"/>
                <w:szCs w:val="18"/>
              </w:rPr>
            </w:pPr>
          </w:p>
        </w:tc>
      </w:tr>
      <w:tr w14:paraId="47187A89"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01490245" w14:textId="77777777">
            <w:pPr>
              <w:keepNext/>
              <w:keepLines/>
              <w:spacing w:after="0"/>
              <w:rPr>
                <w:sz w:val="18"/>
                <w:szCs w:val="18"/>
              </w:rPr>
            </w:pPr>
            <w:r w:rsidRPr="00775537">
              <w:rPr>
                <w:sz w:val="18"/>
                <w:szCs w:val="18"/>
              </w:rPr>
              <w:t>Paint and Coatings</w:t>
            </w:r>
          </w:p>
        </w:tc>
        <w:tc>
          <w:tcPr>
            <w:tcW w:w="2880" w:type="dxa"/>
            <w:tcBorders>
              <w:top w:val="single" w:sz="4" w:space="0" w:color="auto"/>
              <w:left w:val="single" w:sz="4" w:space="0" w:color="auto"/>
              <w:bottom w:val="single" w:sz="4" w:space="0" w:color="auto"/>
              <w:right w:val="single" w:sz="4" w:space="0" w:color="auto"/>
            </w:tcBorders>
            <w:vAlign w:val="center"/>
            <w:hideMark/>
          </w:tcPr>
          <w:p w:rsidR="007079F3" w:rsidRPr="00DC56F2" w:rsidP="00CB1C05" w14:paraId="68E8BDA6"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7079F3" w:rsidRPr="005260E7" w:rsidP="00CB1C05" w14:paraId="43C06611" w14:textId="77777777">
            <w:pPr>
              <w:keepNext/>
              <w:keepLines/>
              <w:spacing w:after="0"/>
              <w:jc w:val="center"/>
              <w:rPr>
                <w:color w:val="000000"/>
                <w:sz w:val="18"/>
                <w:szCs w:val="18"/>
              </w:rPr>
            </w:pPr>
          </w:p>
        </w:tc>
      </w:tr>
      <w:tr w14:paraId="2521D311"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775537" w:rsidP="00CB1C05" w14:paraId="1121A3E0" w14:textId="77777777">
            <w:pPr>
              <w:keepNext/>
              <w:keepLines/>
              <w:spacing w:after="0"/>
              <w:rPr>
                <w:sz w:val="18"/>
                <w:szCs w:val="18"/>
              </w:rPr>
            </w:pPr>
            <w:r w:rsidRPr="00775537">
              <w:rPr>
                <w:sz w:val="18"/>
                <w:szCs w:val="18"/>
              </w:rPr>
              <w:t>Aerosol Spray Cleaning/Degreasing</w:t>
            </w:r>
          </w:p>
        </w:tc>
        <w:tc>
          <w:tcPr>
            <w:tcW w:w="2880" w:type="dxa"/>
            <w:tcBorders>
              <w:top w:val="single" w:sz="4" w:space="0" w:color="auto"/>
              <w:left w:val="single" w:sz="4" w:space="0" w:color="auto"/>
              <w:bottom w:val="single" w:sz="4" w:space="0" w:color="auto"/>
              <w:right w:val="single" w:sz="4" w:space="0" w:color="auto"/>
            </w:tcBorders>
            <w:vAlign w:val="center"/>
            <w:hideMark/>
          </w:tcPr>
          <w:p w:rsidR="007079F3" w:rsidRPr="00DC56F2" w:rsidP="00CB1C05" w14:paraId="52989480" w14:textId="77777777">
            <w:pPr>
              <w:keepNext/>
              <w:keepLines/>
              <w:spacing w:after="0"/>
              <w:jc w:val="center"/>
              <w:rPr>
                <w:color w:val="000000"/>
                <w:sz w:val="18"/>
                <w:szCs w:val="18"/>
              </w:rPr>
            </w:pPr>
            <w:r w:rsidRPr="00DC56F2">
              <w:rPr>
                <w:b/>
                <w:bCs/>
                <w:color w:val="000000"/>
                <w:sz w:val="18"/>
                <w:szCs w:val="18"/>
              </w:rPr>
              <w:t>PC</w:t>
            </w:r>
            <w:r w:rsidRPr="00DC56F2">
              <w:rPr>
                <w:color w:val="000000"/>
                <w:sz w:val="18"/>
                <w:szCs w:val="18"/>
              </w:rPr>
              <w:t xml:space="preserve"> (for uses not prohibited)</w:t>
            </w:r>
          </w:p>
        </w:tc>
        <w:tc>
          <w:tcPr>
            <w:tcW w:w="2790" w:type="dxa"/>
            <w:vMerge/>
            <w:tcBorders>
              <w:left w:val="single" w:sz="4" w:space="0" w:color="auto"/>
              <w:right w:val="single" w:sz="4" w:space="0" w:color="auto"/>
            </w:tcBorders>
            <w:shd w:val="clear" w:color="auto" w:fill="auto"/>
            <w:noWrap/>
            <w:vAlign w:val="center"/>
            <w:hideMark/>
          </w:tcPr>
          <w:p w:rsidR="007079F3" w:rsidRPr="005260E7" w:rsidP="00CB1C05" w14:paraId="4285E152" w14:textId="77777777">
            <w:pPr>
              <w:keepNext/>
              <w:keepLines/>
              <w:spacing w:after="0"/>
              <w:jc w:val="center"/>
              <w:rPr>
                <w:color w:val="000000"/>
                <w:sz w:val="18"/>
                <w:szCs w:val="18"/>
              </w:rPr>
            </w:pPr>
          </w:p>
        </w:tc>
      </w:tr>
      <w:tr w14:paraId="7CCFD7FC"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B90E86" w:rsidRPr="00775537" w:rsidP="00CB1C05" w14:paraId="1DAB0992" w14:textId="77777777">
            <w:pPr>
              <w:keepNext/>
              <w:keepLines/>
              <w:spacing w:after="0"/>
              <w:rPr>
                <w:sz w:val="18"/>
                <w:szCs w:val="18"/>
              </w:rPr>
            </w:pPr>
            <w:r w:rsidRPr="00775537">
              <w:rPr>
                <w:sz w:val="18"/>
                <w:szCs w:val="18"/>
              </w:rPr>
              <w:t>Liquid and Spray Batch Cold Cleaning</w:t>
            </w:r>
          </w:p>
        </w:tc>
        <w:tc>
          <w:tcPr>
            <w:tcW w:w="2880" w:type="dxa"/>
            <w:vMerge w:val="restart"/>
            <w:tcBorders>
              <w:top w:val="single" w:sz="4" w:space="0" w:color="auto"/>
              <w:left w:val="single" w:sz="4" w:space="0" w:color="auto"/>
              <w:right w:val="single" w:sz="4" w:space="0" w:color="auto"/>
            </w:tcBorders>
            <w:vAlign w:val="center"/>
            <w:hideMark/>
          </w:tcPr>
          <w:p w:rsidR="00B90E86" w:rsidRPr="00DC56F2" w:rsidP="00CB1C05" w14:paraId="459AEA13" w14:textId="77777777">
            <w:pPr>
              <w:keepNext/>
              <w:keepLines/>
              <w:spacing w:after="0"/>
              <w:jc w:val="center"/>
              <w:rPr>
                <w:color w:val="000000"/>
                <w:sz w:val="18"/>
                <w:szCs w:val="18"/>
              </w:rPr>
            </w:pPr>
          </w:p>
          <w:p w:rsidR="00B90E86" w:rsidRPr="00DC56F2" w:rsidP="00CB1C05" w14:paraId="6312B20B" w14:textId="77777777">
            <w:pPr>
              <w:keepNext/>
              <w:keepLines/>
              <w:spacing w:after="0"/>
              <w:jc w:val="center"/>
              <w:rPr>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B90E86" w:rsidRPr="00DC56F2" w:rsidP="00CB1C05" w14:paraId="5F453359" w14:textId="77777777">
            <w:pPr>
              <w:keepNext/>
              <w:keepLines/>
              <w:spacing w:after="0"/>
              <w:jc w:val="center"/>
              <w:rPr>
                <w:color w:val="000000"/>
                <w:sz w:val="18"/>
                <w:szCs w:val="18"/>
              </w:rPr>
            </w:pPr>
          </w:p>
        </w:tc>
      </w:tr>
      <w:tr w14:paraId="0B4C093E"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B90E86" w:rsidRPr="0084506C" w:rsidP="00CB1C05" w14:paraId="4C9DEC03" w14:textId="77777777">
            <w:pPr>
              <w:keepNext/>
              <w:keepLines/>
              <w:spacing w:after="0"/>
              <w:rPr>
                <w:sz w:val="18"/>
                <w:szCs w:val="18"/>
              </w:rPr>
            </w:pPr>
            <w:r w:rsidRPr="0084506C">
              <w:rPr>
                <w:sz w:val="18"/>
                <w:szCs w:val="18"/>
              </w:rPr>
              <w:t>Photographic Film Use</w:t>
            </w:r>
          </w:p>
        </w:tc>
        <w:tc>
          <w:tcPr>
            <w:tcW w:w="2880" w:type="dxa"/>
            <w:vMerge/>
            <w:tcBorders>
              <w:left w:val="single" w:sz="4" w:space="0" w:color="auto"/>
              <w:right w:val="single" w:sz="4" w:space="0" w:color="auto"/>
            </w:tcBorders>
            <w:vAlign w:val="center"/>
            <w:hideMark/>
          </w:tcPr>
          <w:p w:rsidR="00B90E86" w:rsidRPr="00DC56F2" w:rsidP="00CB1C05" w14:paraId="61740688" w14:textId="77777777">
            <w:pPr>
              <w:keepNext/>
              <w:keepLines/>
              <w:spacing w:after="0"/>
              <w:jc w:val="center"/>
              <w:rPr>
                <w:b/>
                <w:bCs/>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B90E86" w:rsidRPr="00DC56F2" w:rsidP="00CB1C05" w14:paraId="3B2B6846" w14:textId="77777777">
            <w:pPr>
              <w:keepNext/>
              <w:keepLines/>
              <w:spacing w:after="0"/>
              <w:rPr>
                <w:color w:val="000000"/>
                <w:sz w:val="18"/>
                <w:szCs w:val="18"/>
              </w:rPr>
            </w:pPr>
          </w:p>
        </w:tc>
      </w:tr>
      <w:tr w14:paraId="607A227D"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B90E86" w:rsidRPr="0084506C" w:rsidP="00CB1C05" w14:paraId="7F0B51C2" w14:textId="77777777">
            <w:pPr>
              <w:keepNext/>
              <w:keepLines/>
              <w:spacing w:after="0"/>
              <w:rPr>
                <w:sz w:val="18"/>
                <w:szCs w:val="18"/>
              </w:rPr>
            </w:pPr>
            <w:r w:rsidRPr="0084506C">
              <w:rPr>
                <w:sz w:val="18"/>
                <w:szCs w:val="18"/>
              </w:rPr>
              <w:t>Lubricants and Greases</w:t>
            </w:r>
          </w:p>
        </w:tc>
        <w:tc>
          <w:tcPr>
            <w:tcW w:w="2880" w:type="dxa"/>
            <w:vMerge/>
            <w:tcBorders>
              <w:left w:val="single" w:sz="4" w:space="0" w:color="auto"/>
              <w:right w:val="single" w:sz="4" w:space="0" w:color="auto"/>
            </w:tcBorders>
            <w:vAlign w:val="center"/>
            <w:hideMark/>
          </w:tcPr>
          <w:p w:rsidR="00B90E86" w:rsidRPr="00DC56F2" w:rsidP="00CB1C05" w14:paraId="704C6F31"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B90E86" w:rsidRPr="00DC56F2" w:rsidP="00CB1C05" w14:paraId="3F52A469" w14:textId="77777777">
            <w:pPr>
              <w:keepNext/>
              <w:keepLines/>
              <w:spacing w:after="0"/>
              <w:rPr>
                <w:color w:val="000000"/>
                <w:sz w:val="18"/>
                <w:szCs w:val="18"/>
              </w:rPr>
            </w:pPr>
          </w:p>
        </w:tc>
      </w:tr>
      <w:tr w14:paraId="51A0D888" w14:textId="77777777" w:rsidTr="00183C9C">
        <w:tblPrEx>
          <w:tblW w:w="9810" w:type="dxa"/>
          <w:tblInd w:w="-5" w:type="dxa"/>
          <w:tblLayout w:type="fixed"/>
          <w:tblCellMar>
            <w:left w:w="29" w:type="dxa"/>
            <w:right w:w="29" w:type="dxa"/>
          </w:tblCellMar>
          <w:tblLook w:val="04A0"/>
        </w:tblPrEx>
        <w:trPr>
          <w:trHeight w:val="162"/>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B90E86" w:rsidRPr="0084506C" w:rsidP="00CB1C05" w14:paraId="488A0727" w14:textId="77777777">
            <w:pPr>
              <w:keepNext/>
              <w:keepLines/>
              <w:spacing w:after="0"/>
              <w:rPr>
                <w:sz w:val="18"/>
                <w:szCs w:val="18"/>
              </w:rPr>
            </w:pPr>
            <w:r w:rsidRPr="00AB47D5">
              <w:rPr>
                <w:sz w:val="18"/>
                <w:szCs w:val="18"/>
              </w:rPr>
              <w:t>Wipe and Liquid Cleaning and Polishing</w:t>
            </w:r>
          </w:p>
        </w:tc>
        <w:tc>
          <w:tcPr>
            <w:tcW w:w="2880" w:type="dxa"/>
            <w:vMerge/>
            <w:tcBorders>
              <w:left w:val="single" w:sz="4" w:space="0" w:color="auto"/>
              <w:right w:val="single" w:sz="4" w:space="0" w:color="auto"/>
            </w:tcBorders>
            <w:vAlign w:val="center"/>
            <w:hideMark/>
          </w:tcPr>
          <w:p w:rsidR="00B90E86" w:rsidRPr="00DC56F2" w:rsidP="00CB1C05" w14:paraId="724132AA"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B90E86" w:rsidRPr="00DC56F2" w:rsidP="00CB1C05" w14:paraId="4A41993F" w14:textId="77777777">
            <w:pPr>
              <w:keepNext/>
              <w:keepLines/>
              <w:spacing w:after="0"/>
              <w:rPr>
                <w:color w:val="000000"/>
                <w:sz w:val="18"/>
                <w:szCs w:val="18"/>
              </w:rPr>
            </w:pPr>
          </w:p>
        </w:tc>
      </w:tr>
      <w:tr w14:paraId="469E0820" w14:textId="77777777" w:rsidTr="00183C9C">
        <w:tblPrEx>
          <w:tblW w:w="9810" w:type="dxa"/>
          <w:tblInd w:w="-5" w:type="dxa"/>
          <w:tblLayout w:type="fixed"/>
          <w:tblCellMar>
            <w:left w:w="29" w:type="dxa"/>
            <w:right w:w="29" w:type="dxa"/>
          </w:tblCellMar>
          <w:tblLook w:val="04A0"/>
        </w:tblPrEx>
        <w:trPr>
          <w:trHeight w:val="161"/>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B90E86" w:rsidRPr="0084506C" w:rsidP="00CB1C05" w14:paraId="229FC0A9" w14:textId="77777777">
            <w:pPr>
              <w:keepNext/>
              <w:keepLines/>
              <w:spacing w:after="0"/>
              <w:rPr>
                <w:sz w:val="18"/>
                <w:szCs w:val="18"/>
              </w:rPr>
            </w:pPr>
            <w:r>
              <w:rPr>
                <w:sz w:val="18"/>
                <w:szCs w:val="18"/>
              </w:rPr>
              <w:t>Spot Removers</w:t>
            </w:r>
            <w:r>
              <w:rPr>
                <w:vertAlign w:val="superscript"/>
              </w:rPr>
              <w:t>2</w:t>
            </w:r>
          </w:p>
        </w:tc>
        <w:tc>
          <w:tcPr>
            <w:tcW w:w="2880" w:type="dxa"/>
            <w:vMerge/>
            <w:tcBorders>
              <w:left w:val="single" w:sz="4" w:space="0" w:color="auto"/>
              <w:right w:val="single" w:sz="4" w:space="0" w:color="auto"/>
            </w:tcBorders>
            <w:vAlign w:val="center"/>
          </w:tcPr>
          <w:p w:rsidR="00B90E86" w:rsidRPr="00DC56F2" w:rsidP="00CB1C05" w14:paraId="65AED268"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tcPr>
          <w:p w:rsidR="00B90E86" w:rsidRPr="00DC56F2" w:rsidP="00CB1C05" w14:paraId="7ECAD6C4" w14:textId="77777777">
            <w:pPr>
              <w:keepNext/>
              <w:keepLines/>
              <w:spacing w:after="0"/>
              <w:rPr>
                <w:color w:val="000000"/>
                <w:sz w:val="18"/>
                <w:szCs w:val="18"/>
              </w:rPr>
            </w:pPr>
          </w:p>
        </w:tc>
      </w:tr>
      <w:tr w14:paraId="2F1C8C03"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B90E86" w:rsidRPr="0084506C" w:rsidP="00CB1C05" w14:paraId="37AA9542" w14:textId="77777777">
            <w:pPr>
              <w:keepNext/>
              <w:keepLines/>
              <w:spacing w:after="0"/>
              <w:rPr>
                <w:sz w:val="18"/>
                <w:szCs w:val="18"/>
              </w:rPr>
            </w:pPr>
            <w:r w:rsidRPr="0084506C">
              <w:rPr>
                <w:sz w:val="18"/>
                <w:szCs w:val="18"/>
              </w:rPr>
              <w:t>Inks and Ink Removal</w:t>
            </w:r>
          </w:p>
        </w:tc>
        <w:tc>
          <w:tcPr>
            <w:tcW w:w="2880" w:type="dxa"/>
            <w:vMerge/>
            <w:tcBorders>
              <w:left w:val="single" w:sz="4" w:space="0" w:color="auto"/>
              <w:right w:val="single" w:sz="4" w:space="0" w:color="auto"/>
            </w:tcBorders>
            <w:vAlign w:val="center"/>
            <w:hideMark/>
          </w:tcPr>
          <w:p w:rsidR="00B90E86" w:rsidRPr="00DC56F2" w:rsidP="00CB1C05" w14:paraId="262CD274"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B90E86" w:rsidRPr="00DC56F2" w:rsidP="00CB1C05" w14:paraId="20927EF0" w14:textId="77777777">
            <w:pPr>
              <w:keepNext/>
              <w:keepLines/>
              <w:spacing w:after="0"/>
              <w:rPr>
                <w:color w:val="000000"/>
                <w:sz w:val="18"/>
                <w:szCs w:val="18"/>
              </w:rPr>
            </w:pPr>
          </w:p>
        </w:tc>
      </w:tr>
      <w:tr w14:paraId="557980FC"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B90E86" w:rsidRPr="0084506C" w:rsidP="00CB1C05" w14:paraId="75342C39" w14:textId="77777777">
            <w:pPr>
              <w:keepNext/>
              <w:keepLines/>
              <w:spacing w:after="0"/>
              <w:rPr>
                <w:sz w:val="18"/>
                <w:szCs w:val="18"/>
              </w:rPr>
            </w:pPr>
            <w:r w:rsidRPr="0084506C">
              <w:rPr>
                <w:sz w:val="18"/>
                <w:szCs w:val="18"/>
              </w:rPr>
              <w:t>Anti-Spatter Welding Aerosol</w:t>
            </w:r>
          </w:p>
        </w:tc>
        <w:tc>
          <w:tcPr>
            <w:tcW w:w="2880" w:type="dxa"/>
            <w:vMerge/>
            <w:tcBorders>
              <w:left w:val="single" w:sz="4" w:space="0" w:color="auto"/>
              <w:right w:val="single" w:sz="4" w:space="0" w:color="auto"/>
            </w:tcBorders>
            <w:vAlign w:val="center"/>
            <w:hideMark/>
          </w:tcPr>
          <w:p w:rsidR="00B90E86" w:rsidRPr="00DC56F2" w:rsidP="00CB1C05" w14:paraId="6D917E71"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B90E86" w:rsidRPr="00DC56F2" w:rsidP="00CB1C05" w14:paraId="01AC9916" w14:textId="77777777">
            <w:pPr>
              <w:keepNext/>
              <w:keepLines/>
              <w:spacing w:after="0"/>
              <w:rPr>
                <w:color w:val="000000"/>
                <w:sz w:val="18"/>
                <w:szCs w:val="18"/>
              </w:rPr>
            </w:pPr>
          </w:p>
        </w:tc>
      </w:tr>
      <w:tr w14:paraId="61690D29"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B90E86" w:rsidRPr="0084506C" w:rsidP="00CB1C05" w14:paraId="315632E5" w14:textId="77777777">
            <w:pPr>
              <w:keepNext/>
              <w:keepLines/>
              <w:spacing w:after="0"/>
              <w:rPr>
                <w:sz w:val="18"/>
                <w:szCs w:val="18"/>
              </w:rPr>
            </w:pPr>
            <w:r w:rsidRPr="0084506C">
              <w:rPr>
                <w:sz w:val="18"/>
                <w:szCs w:val="18"/>
              </w:rPr>
              <w:t>Mold Cleaning, Release and Protectants</w:t>
            </w:r>
          </w:p>
        </w:tc>
        <w:tc>
          <w:tcPr>
            <w:tcW w:w="2880" w:type="dxa"/>
            <w:vMerge/>
            <w:tcBorders>
              <w:left w:val="single" w:sz="4" w:space="0" w:color="auto"/>
              <w:bottom w:val="single" w:sz="4" w:space="0" w:color="auto"/>
              <w:right w:val="single" w:sz="4" w:space="0" w:color="auto"/>
            </w:tcBorders>
            <w:vAlign w:val="center"/>
            <w:hideMark/>
          </w:tcPr>
          <w:p w:rsidR="00B90E86" w:rsidRPr="00DC56F2" w:rsidP="00CB1C05" w14:paraId="52EB4286"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B90E86" w:rsidRPr="00DC56F2" w:rsidP="00CB1C05" w14:paraId="2663E586" w14:textId="77777777">
            <w:pPr>
              <w:keepNext/>
              <w:keepLines/>
              <w:spacing w:after="0"/>
              <w:rPr>
                <w:color w:val="000000"/>
                <w:sz w:val="18"/>
                <w:szCs w:val="18"/>
              </w:rPr>
            </w:pPr>
          </w:p>
        </w:tc>
      </w:tr>
      <w:tr w14:paraId="46076FE1"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7079F3" w:rsidRPr="0084506C" w:rsidP="00CB1C05" w14:paraId="162AC2AD" w14:textId="77777777">
            <w:pPr>
              <w:keepNext/>
              <w:keepLines/>
              <w:spacing w:after="0"/>
              <w:rPr>
                <w:sz w:val="18"/>
                <w:szCs w:val="18"/>
              </w:rPr>
            </w:pPr>
            <w:r w:rsidRPr="0084506C">
              <w:rPr>
                <w:sz w:val="18"/>
                <w:szCs w:val="18"/>
              </w:rPr>
              <w:t>Dry Cleaning Machines</w:t>
            </w:r>
          </w:p>
        </w:tc>
        <w:tc>
          <w:tcPr>
            <w:tcW w:w="2880" w:type="dxa"/>
            <w:tcBorders>
              <w:top w:val="single" w:sz="4" w:space="0" w:color="auto"/>
              <w:left w:val="single" w:sz="4" w:space="0" w:color="auto"/>
              <w:bottom w:val="single" w:sz="4" w:space="0" w:color="auto"/>
              <w:right w:val="single" w:sz="4" w:space="0" w:color="auto"/>
            </w:tcBorders>
            <w:vAlign w:val="center"/>
            <w:hideMark/>
          </w:tcPr>
          <w:p w:rsidR="007079F3" w:rsidRPr="005260E7" w:rsidP="00CB1C05" w14:paraId="017B2617" w14:textId="77777777">
            <w:pPr>
              <w:keepNext/>
              <w:keepLines/>
              <w:spacing w:after="0"/>
              <w:jc w:val="center"/>
              <w:rPr>
                <w:color w:val="000000"/>
                <w:sz w:val="18"/>
                <w:szCs w:val="18"/>
              </w:rPr>
            </w:pPr>
            <w:r w:rsidRPr="005260E7">
              <w:rPr>
                <w:color w:val="000000"/>
                <w:sz w:val="18"/>
                <w:szCs w:val="18"/>
              </w:rPr>
              <w:t>10-Year Phaseout</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079F3" w:rsidRPr="005260E7" w:rsidP="00CB1C05" w14:paraId="6C70FF85" w14:textId="77777777">
            <w:pPr>
              <w:keepNext/>
              <w:keepLines/>
              <w:spacing w:after="0"/>
              <w:jc w:val="center"/>
              <w:rPr>
                <w:color w:val="000000"/>
                <w:sz w:val="18"/>
                <w:szCs w:val="18"/>
              </w:rPr>
            </w:pPr>
            <w:r w:rsidRPr="005260E7">
              <w:rPr>
                <w:color w:val="000000"/>
                <w:sz w:val="18"/>
                <w:szCs w:val="18"/>
              </w:rPr>
              <w:t>15-Year Phaseout</w:t>
            </w:r>
          </w:p>
        </w:tc>
      </w:tr>
      <w:tr w14:paraId="6D048879" w14:textId="77777777" w:rsidTr="00183C9C">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7079F3" w:rsidRPr="00A563CC" w:rsidP="00CB1C05" w14:paraId="265BD299" w14:textId="77777777">
            <w:pPr>
              <w:keepNext/>
              <w:keepLines/>
              <w:spacing w:after="0"/>
              <w:rPr>
                <w:sz w:val="18"/>
                <w:szCs w:val="18"/>
              </w:rPr>
            </w:pPr>
            <w:r w:rsidRPr="00F65C52">
              <w:rPr>
                <w:sz w:val="18"/>
                <w:szCs w:val="18"/>
              </w:rPr>
              <w:t>Specialty DOD Uses (oil analysis and water pipe repair)</w:t>
            </w:r>
          </w:p>
        </w:tc>
        <w:tc>
          <w:tcPr>
            <w:tcW w:w="2880" w:type="dxa"/>
            <w:vMerge w:val="restart"/>
            <w:tcBorders>
              <w:top w:val="single" w:sz="4" w:space="0" w:color="auto"/>
              <w:left w:val="single" w:sz="4" w:space="0" w:color="auto"/>
              <w:right w:val="single" w:sz="4" w:space="0" w:color="auto"/>
            </w:tcBorders>
          </w:tcPr>
          <w:p w:rsidR="007079F3" w:rsidRPr="00DC56F2" w:rsidP="00CB1C05" w14:paraId="2BAAF27A" w14:textId="77777777">
            <w:pPr>
              <w:keepNext/>
              <w:keepLines/>
              <w:spacing w:after="0"/>
              <w:jc w:val="center"/>
              <w:rPr>
                <w:b/>
                <w:bCs/>
                <w:color w:val="000000"/>
                <w:sz w:val="18"/>
                <w:szCs w:val="18"/>
              </w:rPr>
            </w:pPr>
          </w:p>
          <w:p w:rsidR="007079F3" w:rsidRPr="00DC56F2" w:rsidP="00CB1C05" w14:paraId="58250351"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tcPr>
          <w:p w:rsidR="007079F3" w:rsidRPr="00DC56F2" w:rsidP="00CB1C05" w14:paraId="1EFD21D4" w14:textId="77777777">
            <w:pPr>
              <w:keepNext/>
              <w:keepLines/>
              <w:spacing w:after="0"/>
              <w:jc w:val="center"/>
              <w:rPr>
                <w:b/>
                <w:bCs/>
                <w:color w:val="000000"/>
                <w:sz w:val="18"/>
                <w:szCs w:val="18"/>
              </w:rPr>
            </w:pPr>
          </w:p>
          <w:p w:rsidR="007079F3" w:rsidRPr="00DC56F2" w:rsidP="00CB1C05" w14:paraId="70078EF7" w14:textId="77777777">
            <w:pPr>
              <w:keepNext/>
              <w:keepLines/>
              <w:spacing w:after="0"/>
              <w:jc w:val="center"/>
              <w:rPr>
                <w:b/>
                <w:bCs/>
                <w:color w:val="000000"/>
                <w:sz w:val="18"/>
                <w:szCs w:val="18"/>
              </w:rPr>
            </w:pPr>
            <w:r w:rsidRPr="00DC56F2">
              <w:rPr>
                <w:b/>
                <w:bCs/>
                <w:color w:val="000000"/>
                <w:sz w:val="18"/>
                <w:szCs w:val="18"/>
              </w:rPr>
              <w:t>Prohibit</w:t>
            </w:r>
          </w:p>
        </w:tc>
      </w:tr>
      <w:tr w14:paraId="04E0294B" w14:textId="77777777" w:rsidTr="00E42BFB">
        <w:tblPrEx>
          <w:tblW w:w="9810" w:type="dxa"/>
          <w:tblInd w:w="-5" w:type="dxa"/>
          <w:tblLayout w:type="fixed"/>
          <w:tblCellMar>
            <w:left w:w="29" w:type="dxa"/>
            <w:right w:w="29" w:type="dxa"/>
          </w:tblCellMar>
          <w:tblLook w:val="04A0"/>
        </w:tblPrEx>
        <w:trPr>
          <w:trHeight w:val="107"/>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079F3" w:rsidRPr="0084506C" w:rsidP="00CB1C05" w14:paraId="61F475C7" w14:textId="77777777">
            <w:pPr>
              <w:keepNext/>
              <w:keepLines/>
              <w:spacing w:after="0"/>
              <w:rPr>
                <w:sz w:val="18"/>
                <w:szCs w:val="18"/>
              </w:rPr>
            </w:pPr>
            <w:r w:rsidRPr="0084506C">
              <w:rPr>
                <w:sz w:val="18"/>
                <w:szCs w:val="18"/>
              </w:rPr>
              <w:t>Possibly Inactive COUs</w:t>
            </w:r>
            <w:r>
              <w:rPr>
                <w:sz w:val="18"/>
                <w:szCs w:val="18"/>
              </w:rPr>
              <w:t>/</w:t>
            </w:r>
            <w:r w:rsidRPr="0084506C">
              <w:rPr>
                <w:sz w:val="18"/>
                <w:szCs w:val="18"/>
              </w:rPr>
              <w:t>Overlapping Tasks</w:t>
            </w:r>
            <w:r>
              <w:rPr>
                <w:sz w:val="18"/>
                <w:szCs w:val="18"/>
                <w:vertAlign w:val="superscript"/>
              </w:rPr>
              <w:t>3</w:t>
            </w:r>
          </w:p>
        </w:tc>
        <w:tc>
          <w:tcPr>
            <w:tcW w:w="2880" w:type="dxa"/>
            <w:vMerge/>
            <w:tcBorders>
              <w:left w:val="single" w:sz="4" w:space="0" w:color="auto"/>
              <w:bottom w:val="single" w:sz="4" w:space="0" w:color="auto"/>
              <w:right w:val="single" w:sz="4" w:space="0" w:color="auto"/>
            </w:tcBorders>
            <w:vAlign w:val="center"/>
            <w:hideMark/>
          </w:tcPr>
          <w:p w:rsidR="007079F3" w:rsidRPr="0084506C" w:rsidP="00CB1C05" w14:paraId="7A573BD1" w14:textId="77777777">
            <w:pPr>
              <w:keepNext/>
              <w:keepLines/>
              <w:spacing w:after="0"/>
              <w:jc w:val="center"/>
              <w:rPr>
                <w:color w:val="000000"/>
                <w:sz w:val="20"/>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7079F3" w:rsidRPr="0084506C" w:rsidP="00CB1C05" w14:paraId="7F9EA9AC" w14:textId="77777777">
            <w:pPr>
              <w:keepNext/>
              <w:keepLines/>
              <w:spacing w:after="0"/>
              <w:jc w:val="center"/>
              <w:rPr>
                <w:color w:val="000000"/>
                <w:sz w:val="20"/>
              </w:rPr>
            </w:pPr>
          </w:p>
        </w:tc>
      </w:tr>
      <w:tr w14:paraId="21748A66" w14:textId="77777777">
        <w:tblPrEx>
          <w:tblW w:w="9810" w:type="dxa"/>
          <w:tblInd w:w="-5" w:type="dxa"/>
          <w:tblLayout w:type="fixed"/>
          <w:tblCellMar>
            <w:left w:w="29" w:type="dxa"/>
            <w:right w:w="29" w:type="dxa"/>
          </w:tblCellMar>
          <w:tblLook w:val="04A0"/>
        </w:tblPrEx>
        <w:trPr>
          <w:trHeight w:val="107"/>
        </w:trPr>
        <w:tc>
          <w:tcPr>
            <w:tcW w:w="981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C63131" w:rsidP="00CB1C05" w14:paraId="269CD4D3" w14:textId="77777777">
            <w:pPr>
              <w:pStyle w:val="LTableTextAbt"/>
            </w:pPr>
            <w:r>
              <w:rPr>
                <w:vertAlign w:val="superscript"/>
              </w:rPr>
              <w:t>1</w:t>
            </w:r>
            <w:r>
              <w:t>Costs and benefits for p</w:t>
            </w:r>
            <w:r w:rsidRPr="00A033A0">
              <w:t>rocess</w:t>
            </w:r>
            <w:r>
              <w:t xml:space="preserve">ors that formulate products containing PCE are generally accounted for under the end use category for the product(s) they would need to reformulate under the options. </w:t>
            </w:r>
          </w:p>
          <w:p w:rsidR="00C63131" w:rsidP="00CB1C05" w14:paraId="699D6D6E" w14:textId="77777777">
            <w:pPr>
              <w:pStyle w:val="LTableTextAbt"/>
            </w:pPr>
            <w:r w:rsidRPr="0073083D">
              <w:rPr>
                <w:vertAlign w:val="superscript"/>
              </w:rPr>
              <w:t>2</w:t>
            </w:r>
            <w:r w:rsidRPr="0073083D">
              <w:t xml:space="preserve">Options 1 and </w:t>
            </w:r>
            <w:r w:rsidRPr="00E42BFB" w:rsidR="0073083D">
              <w:t>2</w:t>
            </w:r>
            <w:r w:rsidRPr="0073083D">
              <w:t xml:space="preserve"> have 10-</w:t>
            </w:r>
            <w:r w:rsidRPr="00E42BFB" w:rsidR="0073083D">
              <w:t xml:space="preserve"> and</w:t>
            </w:r>
            <w:r w:rsidRPr="0073083D">
              <w:t xml:space="preserve"> 15</w:t>
            </w:r>
            <w:r>
              <w:t xml:space="preserve">-year phaseouts for dry cleaning machines </w:t>
            </w:r>
            <w:r w:rsidR="006D0D74">
              <w:t xml:space="preserve">and spot removers </w:t>
            </w:r>
            <w:r>
              <w:t>by establishments with PCE dry cleaning machines, respectively.</w:t>
            </w:r>
          </w:p>
          <w:p w:rsidR="00C63131" w:rsidP="00CB1C05" w14:paraId="577BF970" w14:textId="77777777">
            <w:pPr>
              <w:pStyle w:val="LTableTextAbt"/>
            </w:pPr>
            <w:r>
              <w:rPr>
                <w:vertAlign w:val="superscript"/>
              </w:rPr>
              <w:t>3</w:t>
            </w:r>
            <w:r>
              <w:t>Includes textile processing, wood furniture manufacturing, foundry applications, welding.</w:t>
            </w:r>
          </w:p>
          <w:p w:rsidR="00FA52A7" w:rsidP="00FA52A7" w14:paraId="44FDEF7D" w14:textId="77777777">
            <w:pPr>
              <w:pStyle w:val="LTableTextAbt"/>
            </w:pPr>
            <w:r w:rsidRPr="008216D7">
              <w:t xml:space="preserve">Note: Use of </w:t>
            </w:r>
            <w:r>
              <w:t>PCE</w:t>
            </w:r>
            <w:r w:rsidRPr="008216D7">
              <w:t xml:space="preserve"> by Federal agencies and contractors acting for or on behalf of Federal agencies are subject to a different compliance timeframe not captured in our analyses.</w:t>
            </w:r>
          </w:p>
          <w:p w:rsidR="00C63131" w:rsidRPr="00E42BFB" w:rsidP="00CB1C05" w14:paraId="5C72214E" w14:textId="77777777">
            <w:pPr>
              <w:keepNext/>
              <w:keepLines/>
              <w:spacing w:after="0"/>
              <w:rPr>
                <w:color w:val="000000"/>
                <w:sz w:val="18"/>
                <w:szCs w:val="18"/>
              </w:rPr>
            </w:pPr>
            <w:r w:rsidRPr="00E42BFB">
              <w:rPr>
                <w:sz w:val="18"/>
                <w:szCs w:val="18"/>
              </w:rPr>
              <w:t xml:space="preserve">Table abbreviations: Workplace Chemical Protection Program (WCPP); direct dermal contact controls (DDCC); Prescriptive controls with Monitoring, and Respiratory and Dermal PPE requirements </w:t>
            </w:r>
            <w:r w:rsidR="00204CE4">
              <w:rPr>
                <w:sz w:val="18"/>
                <w:szCs w:val="18"/>
              </w:rPr>
              <w:t>(Prescriptive Controls, or PC)</w:t>
            </w:r>
            <w:r w:rsidRPr="00E42BFB">
              <w:rPr>
                <w:sz w:val="18"/>
                <w:szCs w:val="18"/>
              </w:rPr>
              <w:t>.</w:t>
            </w:r>
          </w:p>
        </w:tc>
      </w:tr>
    </w:tbl>
    <w:p w:rsidR="007079F3" w:rsidRPr="00E42BFB" w:rsidP="00CB1C05" w14:paraId="0EEE3576" w14:textId="77777777">
      <w:pPr>
        <w:pStyle w:val="BodyText"/>
        <w:rPr>
          <w:lang w:val="en-US"/>
        </w:rPr>
      </w:pPr>
    </w:p>
    <w:p w:rsidR="0023687E" w:rsidRPr="009E48C8" w:rsidP="00CB1C05" w14:paraId="6385B181" w14:textId="77777777">
      <w:pPr>
        <w:pStyle w:val="Heading2"/>
      </w:pPr>
      <w:bookmarkStart w:id="95" w:name="_Toc111035507"/>
      <w:bookmarkStart w:id="96" w:name="_Toc111037048"/>
      <w:bookmarkStart w:id="97" w:name="_Toc114061868"/>
      <w:bookmarkStart w:id="98" w:name="_Toc165378715"/>
      <w:r w:rsidRPr="009E48C8">
        <w:t>Organization of this Document</w:t>
      </w:r>
      <w:bookmarkEnd w:id="95"/>
      <w:bookmarkEnd w:id="96"/>
      <w:bookmarkEnd w:id="97"/>
      <w:bookmarkEnd w:id="98"/>
    </w:p>
    <w:p w:rsidR="00E77585" w:rsidRPr="009E48C8" w:rsidP="00CB1C05" w14:paraId="1AF78033" w14:textId="77777777">
      <w:pPr>
        <w:pStyle w:val="BodyText"/>
        <w:sectPr w:rsidSect="00CB1C05">
          <w:footerReference w:type="default" r:id="rId22"/>
          <w:footerReference w:type="first" r:id="rId23"/>
          <w:type w:val="nextColumn"/>
          <w:pgSz w:w="12240" w:h="15840" w:code="1"/>
          <w:pgMar w:top="1440" w:right="1440" w:bottom="1440" w:left="1800" w:header="720" w:footer="720" w:gutter="0"/>
          <w:lnNumType w:countBy="1" w:restart="continuous"/>
          <w:pgNumType w:start="1" w:chapStyle="1"/>
          <w:cols w:space="720"/>
          <w:docGrid w:linePitch="299"/>
        </w:sectPr>
      </w:pPr>
      <w:r w:rsidRPr="009E48C8">
        <w:t xml:space="preserve">Chapter </w:t>
      </w:r>
      <w:r w:rsidRPr="009E48C8">
        <w:fldChar w:fldCharType="begin" w:fldLock="1"/>
      </w:r>
      <w:r w:rsidRPr="009E48C8">
        <w:instrText xml:space="preserve"> REF _Ref106195180 \r \h </w:instrText>
      </w:r>
      <w:r w:rsidRPr="009E48C8" w:rsidR="0065459D">
        <w:instrText xml:space="preserve"> \* MERGEFORMAT </w:instrText>
      </w:r>
      <w:r w:rsidRPr="009E48C8">
        <w:fldChar w:fldCharType="separate"/>
      </w:r>
      <w:r w:rsidR="0092222B">
        <w:t>2</w:t>
      </w:r>
      <w:r w:rsidRPr="009E48C8">
        <w:fldChar w:fldCharType="end"/>
      </w:r>
      <w:r w:rsidRPr="009E48C8">
        <w:t xml:space="preserve"> </w:t>
      </w:r>
      <w:r w:rsidRPr="009E48C8" w:rsidR="00C04A23">
        <w:t xml:space="preserve">presents </w:t>
      </w:r>
      <w:r w:rsidRPr="009E48C8" w:rsidR="00A54913">
        <w:t xml:space="preserve">a discussion </w:t>
      </w:r>
      <w:r w:rsidRPr="009E48C8" w:rsidR="00D12879">
        <w:t xml:space="preserve">of the </w:t>
      </w:r>
      <w:r w:rsidRPr="009E48C8" w:rsidR="007A7CB0">
        <w:t>problem</w:t>
      </w:r>
      <w:r w:rsidRPr="009E48C8" w:rsidR="00AF1B03">
        <w:t xml:space="preserve">s with </w:t>
      </w:r>
      <w:r w:rsidR="00964E1D">
        <w:t>PCE</w:t>
      </w:r>
      <w:r w:rsidRPr="009E48C8" w:rsidR="00AF1B03">
        <w:t xml:space="preserve"> </w:t>
      </w:r>
      <w:r w:rsidRPr="009E48C8" w:rsidR="002F6F27">
        <w:t xml:space="preserve">uses that are addressed </w:t>
      </w:r>
      <w:r w:rsidRPr="009E48C8" w:rsidR="0053707F">
        <w:t xml:space="preserve">through the </w:t>
      </w:r>
      <w:r w:rsidR="008554EF">
        <w:t>final</w:t>
      </w:r>
      <w:r w:rsidRPr="009E48C8" w:rsidR="0053707F">
        <w:t xml:space="preserve"> rule. </w:t>
      </w:r>
      <w:r w:rsidRPr="009E48C8" w:rsidR="00111891">
        <w:t>Chapter</w:t>
      </w:r>
      <w:r w:rsidRPr="009E48C8" w:rsidR="007A7CB0">
        <w:t xml:space="preserve"> </w:t>
      </w:r>
      <w:r w:rsidRPr="009E48C8">
        <w:fldChar w:fldCharType="begin" w:fldLock="1"/>
      </w:r>
      <w:r w:rsidRPr="009E48C8">
        <w:instrText xml:space="preserve"> REF _Ref102047219 \r \h </w:instrText>
      </w:r>
      <w:r w:rsidRPr="009E48C8" w:rsidR="0065459D">
        <w:instrText xml:space="preserve"> \* MERGEFORMAT </w:instrText>
      </w:r>
      <w:r w:rsidRPr="009E48C8">
        <w:fldChar w:fldCharType="separate"/>
      </w:r>
      <w:r w:rsidR="0092222B">
        <w:t>3</w:t>
      </w:r>
      <w:r w:rsidRPr="009E48C8">
        <w:fldChar w:fldCharType="end"/>
      </w:r>
      <w:r w:rsidRPr="009E48C8" w:rsidR="00111891">
        <w:t xml:space="preserve"> </w:t>
      </w:r>
      <w:r w:rsidRPr="009E48C8" w:rsidR="009F38FB">
        <w:t xml:space="preserve">presents </w:t>
      </w:r>
      <w:r w:rsidRPr="009E48C8" w:rsidR="006B4B61">
        <w:t xml:space="preserve">general industry statistics for the </w:t>
      </w:r>
      <w:r w:rsidRPr="009E48C8" w:rsidR="00CC3FB7">
        <w:t xml:space="preserve">sectors </w:t>
      </w:r>
      <w:r w:rsidRPr="009E48C8" w:rsidR="00A31B30">
        <w:t xml:space="preserve">expected to be affected under the </w:t>
      </w:r>
      <w:r w:rsidR="008554EF">
        <w:t>regulatory</w:t>
      </w:r>
      <w:r w:rsidRPr="009E48C8" w:rsidR="00A31B30">
        <w:t xml:space="preserve"> options. </w:t>
      </w:r>
      <w:r w:rsidRPr="009E48C8" w:rsidR="00175ACF">
        <w:t xml:space="preserve">Chapter </w:t>
      </w:r>
      <w:r w:rsidRPr="009E48C8">
        <w:fldChar w:fldCharType="begin" w:fldLock="1"/>
      </w:r>
      <w:r w:rsidRPr="009E48C8">
        <w:instrText xml:space="preserve"> REF _Ref106195186 \r \h </w:instrText>
      </w:r>
      <w:r w:rsidRPr="009E48C8" w:rsidR="0065459D">
        <w:instrText xml:space="preserve"> \* MERGEFORMAT </w:instrText>
      </w:r>
      <w:r w:rsidRPr="009E48C8">
        <w:fldChar w:fldCharType="separate"/>
      </w:r>
      <w:r w:rsidR="0092222B">
        <w:t>4</w:t>
      </w:r>
      <w:r w:rsidRPr="009E48C8">
        <w:fldChar w:fldCharType="end"/>
      </w:r>
      <w:r w:rsidRPr="009E48C8" w:rsidR="007025EE">
        <w:t xml:space="preserve"> presents </w:t>
      </w:r>
      <w:r w:rsidRPr="009E48C8" w:rsidR="0073372F">
        <w:t xml:space="preserve">information on the </w:t>
      </w:r>
      <w:r w:rsidRPr="009E48C8" w:rsidR="0094360D">
        <w:t>products form</w:t>
      </w:r>
      <w:r w:rsidRPr="009E48C8" w:rsidR="00F60BE9">
        <w:t xml:space="preserve">ulated with </w:t>
      </w:r>
      <w:r w:rsidR="00964E1D">
        <w:t>PCE</w:t>
      </w:r>
      <w:r w:rsidRPr="009E48C8" w:rsidR="00F60BE9">
        <w:t xml:space="preserve"> identified by EPA and the </w:t>
      </w:r>
      <w:r w:rsidRPr="009E48C8" w:rsidR="00EE1A96">
        <w:t xml:space="preserve">producers </w:t>
      </w:r>
      <w:r w:rsidRPr="009E48C8" w:rsidR="000D1368">
        <w:t xml:space="preserve">of those products. </w:t>
      </w:r>
      <w:r w:rsidR="006E6BA7">
        <w:t>Chapter</w:t>
      </w:r>
      <w:r w:rsidRPr="009E48C8" w:rsidR="006E6BA7">
        <w:t xml:space="preserve"> </w:t>
      </w:r>
      <w:r w:rsidRPr="009E48C8">
        <w:fldChar w:fldCharType="begin" w:fldLock="1"/>
      </w:r>
      <w:r w:rsidRPr="009E48C8">
        <w:instrText xml:space="preserve"> REF _Ref106195190 \r \h </w:instrText>
      </w:r>
      <w:r w:rsidRPr="009E48C8" w:rsidR="0065459D">
        <w:instrText xml:space="preserve"> \* MERGEFORMAT </w:instrText>
      </w:r>
      <w:r w:rsidRPr="009E48C8">
        <w:fldChar w:fldCharType="separate"/>
      </w:r>
      <w:r w:rsidR="0092222B">
        <w:t>5</w:t>
      </w:r>
      <w:r w:rsidRPr="009E48C8">
        <w:fldChar w:fldCharType="end"/>
      </w:r>
      <w:r w:rsidRPr="009E48C8" w:rsidR="00987A0E">
        <w:t xml:space="preserve"> </w:t>
      </w:r>
      <w:r w:rsidRPr="009E48C8" w:rsidR="00794EFA">
        <w:t xml:space="preserve">discusses the </w:t>
      </w:r>
      <w:r w:rsidRPr="009E48C8" w:rsidR="00DA5BE9">
        <w:t xml:space="preserve">availability of alternatives for </w:t>
      </w:r>
      <w:r w:rsidRPr="009E48C8" w:rsidR="00356DA9">
        <w:t xml:space="preserve">the different categories of </w:t>
      </w:r>
      <w:r w:rsidR="00964E1D">
        <w:t>PCE</w:t>
      </w:r>
      <w:r w:rsidRPr="009E48C8" w:rsidR="00356DA9">
        <w:t xml:space="preserve"> </w:t>
      </w:r>
      <w:r w:rsidRPr="009E48C8" w:rsidR="002C466D">
        <w:t xml:space="preserve">usage and </w:t>
      </w:r>
      <w:r w:rsidRPr="009E48C8" w:rsidR="00206D19">
        <w:t xml:space="preserve">considers </w:t>
      </w:r>
      <w:r w:rsidRPr="009E48C8" w:rsidR="002C466D">
        <w:t>the cost</w:t>
      </w:r>
      <w:r w:rsidRPr="009E48C8" w:rsidR="00206D19">
        <w:t>s</w:t>
      </w:r>
      <w:r w:rsidRPr="009E48C8" w:rsidR="002C466D">
        <w:t xml:space="preserve"> and efficacy </w:t>
      </w:r>
      <w:r w:rsidRPr="009E48C8" w:rsidR="00206D19">
        <w:t xml:space="preserve">of the available alternatives. </w:t>
      </w:r>
      <w:r w:rsidRPr="009E48C8" w:rsidR="006D02FC">
        <w:t>Chapter</w:t>
      </w:r>
      <w:r w:rsidRPr="009E48C8" w:rsidR="00206D19">
        <w:t xml:space="preserve"> </w:t>
      </w:r>
      <w:r w:rsidR="006E6BA7">
        <w:fldChar w:fldCharType="begin" w:fldLock="1"/>
      </w:r>
      <w:r w:rsidR="006E6BA7">
        <w:instrText xml:space="preserve"> REF _Ref124955915 \r \h </w:instrText>
      </w:r>
      <w:r w:rsidR="006E6BA7">
        <w:fldChar w:fldCharType="separate"/>
      </w:r>
      <w:r w:rsidR="0092222B">
        <w:t>6</w:t>
      </w:r>
      <w:r w:rsidR="006E6BA7">
        <w:fldChar w:fldCharType="end"/>
      </w:r>
      <w:r w:rsidR="002B18E7">
        <w:t xml:space="preserve"> </w:t>
      </w:r>
      <w:r w:rsidRPr="009E48C8" w:rsidR="00206D19">
        <w:t xml:space="preserve">presents a baseline analysis of the </w:t>
      </w:r>
      <w:r w:rsidRPr="009E48C8" w:rsidR="00E9654D">
        <w:t xml:space="preserve">volume </w:t>
      </w:r>
      <w:r w:rsidRPr="009E48C8" w:rsidR="001755D2">
        <w:t xml:space="preserve">of </w:t>
      </w:r>
      <w:r w:rsidR="00964E1D">
        <w:t>PCE</w:t>
      </w:r>
      <w:r w:rsidRPr="009E48C8" w:rsidR="001755D2">
        <w:t xml:space="preserve"> consumption</w:t>
      </w:r>
      <w:r w:rsidRPr="009E48C8" w:rsidR="00ED4D43">
        <w:t xml:space="preserve"> and </w:t>
      </w:r>
      <w:r w:rsidRPr="009E48C8" w:rsidR="00E1010F">
        <w:t>the number</w:t>
      </w:r>
      <w:r w:rsidRPr="009E48C8" w:rsidR="00B56313">
        <w:t>s</w:t>
      </w:r>
      <w:r w:rsidRPr="009E48C8" w:rsidR="00E1010F">
        <w:t xml:space="preserve"> of </w:t>
      </w:r>
      <w:r w:rsidRPr="009E48C8" w:rsidR="001575D9">
        <w:t>firms</w:t>
      </w:r>
      <w:r w:rsidRPr="009E48C8" w:rsidR="004C13AE">
        <w:t xml:space="preserve">, </w:t>
      </w:r>
      <w:r w:rsidRPr="009E48C8" w:rsidR="00B56313">
        <w:t>employees</w:t>
      </w:r>
      <w:r w:rsidRPr="009E48C8" w:rsidR="004C13AE">
        <w:t>, and consumers</w:t>
      </w:r>
      <w:r w:rsidRPr="009E48C8" w:rsidR="00B56313">
        <w:t xml:space="preserve"> </w:t>
      </w:r>
      <w:r w:rsidRPr="009E48C8" w:rsidR="004C13AE">
        <w:t xml:space="preserve">using </w:t>
      </w:r>
      <w:r w:rsidR="00964E1D">
        <w:t>PCE</w:t>
      </w:r>
      <w:r w:rsidRPr="009E48C8" w:rsidR="004C13AE">
        <w:t xml:space="preserve">. </w:t>
      </w:r>
      <w:r w:rsidRPr="009E48C8" w:rsidR="006D02FC">
        <w:t xml:space="preserve">The estimated costs, benefits, and net benefits of the options are presented in Chapter </w:t>
      </w:r>
      <w:r w:rsidRPr="009E48C8">
        <w:fldChar w:fldCharType="begin" w:fldLock="1"/>
      </w:r>
      <w:r w:rsidRPr="009E48C8">
        <w:instrText xml:space="preserve"> REF _Ref30142408 \r \h </w:instrText>
      </w:r>
      <w:r w:rsidRPr="009E48C8" w:rsidR="0065459D">
        <w:instrText xml:space="preserve"> \* MERGEFORMAT </w:instrText>
      </w:r>
      <w:r w:rsidRPr="009E48C8">
        <w:fldChar w:fldCharType="separate"/>
      </w:r>
      <w:r w:rsidR="0092222B">
        <w:t>7</w:t>
      </w:r>
      <w:r w:rsidRPr="009E48C8">
        <w:fldChar w:fldCharType="end"/>
      </w:r>
      <w:r w:rsidRPr="009E48C8" w:rsidR="00675D7E">
        <w:t xml:space="preserve">, </w:t>
      </w:r>
      <w:r w:rsidRPr="009E48C8">
        <w:fldChar w:fldCharType="begin" w:fldLock="1"/>
      </w:r>
      <w:r w:rsidRPr="009E48C8">
        <w:instrText xml:space="preserve"> REF _Ref30142415 \r \h </w:instrText>
      </w:r>
      <w:r w:rsidRPr="009E48C8" w:rsidR="0065459D">
        <w:instrText xml:space="preserve"> \* MERGEFORMAT </w:instrText>
      </w:r>
      <w:r w:rsidRPr="009E48C8">
        <w:fldChar w:fldCharType="separate"/>
      </w:r>
      <w:r w:rsidR="0092222B">
        <w:t>8</w:t>
      </w:r>
      <w:r w:rsidRPr="009E48C8">
        <w:fldChar w:fldCharType="end"/>
      </w:r>
      <w:r w:rsidRPr="009E48C8" w:rsidR="00675D7E">
        <w:t>, and</w:t>
      </w:r>
      <w:r w:rsidRPr="009E48C8" w:rsidR="006D02FC">
        <w:t xml:space="preserve"> </w:t>
      </w:r>
      <w:r w:rsidRPr="009E48C8">
        <w:fldChar w:fldCharType="begin" w:fldLock="1"/>
      </w:r>
      <w:r w:rsidRPr="009E48C8">
        <w:instrText xml:space="preserve"> REF _Ref106195207 \r \h </w:instrText>
      </w:r>
      <w:r w:rsidRPr="009E48C8" w:rsidR="0065459D">
        <w:instrText xml:space="preserve"> \* MERGEFORMAT </w:instrText>
      </w:r>
      <w:r w:rsidRPr="009E48C8">
        <w:fldChar w:fldCharType="separate"/>
      </w:r>
      <w:r w:rsidR="0092222B">
        <w:t>9</w:t>
      </w:r>
      <w:r w:rsidRPr="009E48C8">
        <w:fldChar w:fldCharType="end"/>
      </w:r>
      <w:r w:rsidRPr="009E48C8" w:rsidR="00817283">
        <w:t xml:space="preserve">, respectively. Chapter </w:t>
      </w:r>
      <w:r w:rsidRPr="009E48C8">
        <w:fldChar w:fldCharType="begin" w:fldLock="1"/>
      </w:r>
      <w:r w:rsidRPr="009E48C8">
        <w:instrText xml:space="preserve"> REF _Ref106195209 \r \h </w:instrText>
      </w:r>
      <w:r w:rsidRPr="009E48C8" w:rsidR="0065459D">
        <w:instrText xml:space="preserve"> \* MERGEFORMAT </w:instrText>
      </w:r>
      <w:r w:rsidRPr="009E48C8">
        <w:fldChar w:fldCharType="separate"/>
      </w:r>
      <w:r w:rsidR="0092222B">
        <w:t>10</w:t>
      </w:r>
      <w:r w:rsidRPr="009E48C8">
        <w:fldChar w:fldCharType="end"/>
      </w:r>
      <w:r w:rsidRPr="009E48C8" w:rsidR="00817283">
        <w:t xml:space="preserve"> presents </w:t>
      </w:r>
      <w:r w:rsidRPr="009E48C8" w:rsidR="00A43CF8">
        <w:t>various impact analyses</w:t>
      </w:r>
      <w:r w:rsidR="006E6BA7">
        <w:t>,</w:t>
      </w:r>
      <w:r w:rsidRPr="009E48C8" w:rsidR="00A43CF8">
        <w:t xml:space="preserve"> </w:t>
      </w:r>
      <w:r w:rsidR="006E6BA7">
        <w:t xml:space="preserve">while Chapter </w:t>
      </w:r>
      <w:r w:rsidR="006E6BA7">
        <w:fldChar w:fldCharType="begin" w:fldLock="1"/>
      </w:r>
      <w:r w:rsidR="006E6BA7">
        <w:instrText xml:space="preserve"> REF _Ref124955959 \r \h </w:instrText>
      </w:r>
      <w:r w:rsidR="006E6BA7">
        <w:fldChar w:fldCharType="separate"/>
      </w:r>
      <w:r w:rsidR="0092222B">
        <w:t>11</w:t>
      </w:r>
      <w:r w:rsidR="006E6BA7">
        <w:fldChar w:fldCharType="end"/>
      </w:r>
      <w:r w:rsidR="006E6BA7">
        <w:t xml:space="preserve"> presents various sensitivity analyses. </w:t>
      </w:r>
      <w:r w:rsidRPr="009E48C8" w:rsidR="00A43CF8">
        <w:t xml:space="preserve">Finally, the references are listed in Chapter </w:t>
      </w:r>
      <w:r w:rsidRPr="009E48C8">
        <w:fldChar w:fldCharType="begin" w:fldLock="1"/>
      </w:r>
      <w:r w:rsidRPr="009E48C8">
        <w:instrText xml:space="preserve"> REF _Ref106195213 \r \h </w:instrText>
      </w:r>
      <w:r w:rsidRPr="009E48C8" w:rsidR="0065459D">
        <w:instrText xml:space="preserve"> \* MERGEFORMAT </w:instrText>
      </w:r>
      <w:r w:rsidRPr="009E48C8">
        <w:fldChar w:fldCharType="separate"/>
      </w:r>
      <w:r w:rsidR="0092222B">
        <w:t>12</w:t>
      </w:r>
      <w:r w:rsidRPr="009E48C8">
        <w:fldChar w:fldCharType="end"/>
      </w:r>
      <w:r w:rsidR="00921FA6">
        <w:t>.</w:t>
      </w:r>
    </w:p>
    <w:p w:rsidR="00FB581B" w:rsidRPr="00A86162" w:rsidP="00CB1C05" w14:paraId="23FDF24E" w14:textId="77777777">
      <w:pPr>
        <w:pStyle w:val="Heading1"/>
      </w:pPr>
      <w:bookmarkStart w:id="99" w:name="_Ref106195180"/>
      <w:bookmarkStart w:id="100" w:name="_Toc111035508"/>
      <w:bookmarkStart w:id="101" w:name="_Toc111037049"/>
      <w:bookmarkStart w:id="102" w:name="_Toc114061869"/>
      <w:bookmarkStart w:id="103" w:name="_Toc165378716"/>
      <w:r w:rsidRPr="00A86162">
        <w:t>Problem Definition/Market Failure</w:t>
      </w:r>
      <w:bookmarkStart w:id="104" w:name="_Ref30142391"/>
      <w:bookmarkEnd w:id="99"/>
      <w:bookmarkEnd w:id="100"/>
      <w:bookmarkEnd w:id="101"/>
      <w:bookmarkEnd w:id="102"/>
      <w:bookmarkEnd w:id="103"/>
    </w:p>
    <w:p w:rsidR="001E394F" w:rsidRPr="00A65639" w:rsidP="00CB1C05" w14:paraId="604562A4" w14:textId="77777777">
      <w:pPr>
        <w:pStyle w:val="BodyText"/>
      </w:pPr>
      <w:r w:rsidRPr="00A86162">
        <w:t xml:space="preserve">This report estimates and evaluates the costs and benefits expected to result from the rule limiting the use of </w:t>
      </w:r>
      <w:r w:rsidR="00964E1D">
        <w:t>PCE</w:t>
      </w:r>
      <w:r w:rsidRPr="00A86162">
        <w:t xml:space="preserve"> </w:t>
      </w:r>
      <w:r w:rsidR="008554EF">
        <w:t>finalized</w:t>
      </w:r>
      <w:r w:rsidRPr="00A86162">
        <w:t xml:space="preserve"> by the U.S. Environmental Protection Agency (EPA) under the authority granted by </w:t>
      </w:r>
      <w:r w:rsidR="00F04BCE">
        <w:t>s</w:t>
      </w:r>
      <w:r w:rsidRPr="00A86162" w:rsidR="00F04BCE">
        <w:t xml:space="preserve">ection </w:t>
      </w:r>
      <w:r w:rsidRPr="00A86162">
        <w:t xml:space="preserve">6 of the Toxic Substances Control Act (TSCA). The </w:t>
      </w:r>
      <w:r w:rsidR="008554EF">
        <w:t>final</w:t>
      </w:r>
      <w:r w:rsidRPr="00A86162">
        <w:t xml:space="preserve"> rule, “</w:t>
      </w:r>
      <w:r w:rsidRPr="00A86162" w:rsidR="003864B5">
        <w:t xml:space="preserve">Regulation of </w:t>
      </w:r>
      <w:r w:rsidR="00964E1D">
        <w:t>Perchloroethylene</w:t>
      </w:r>
      <w:r w:rsidRPr="00A86162" w:rsidR="009E282B">
        <w:t xml:space="preserve"> </w:t>
      </w:r>
      <w:r w:rsidRPr="00A86162" w:rsidR="003864B5">
        <w:t>Under TSCA Section 6(a)</w:t>
      </w:r>
      <w:r w:rsidRPr="00A86162">
        <w:t xml:space="preserve">” addresses </w:t>
      </w:r>
      <w:r w:rsidRPr="00A86162" w:rsidR="00293CAC">
        <w:t xml:space="preserve">the conditions of use presented </w:t>
      </w:r>
      <w:r w:rsidRPr="00A86162" w:rsidR="0060360D">
        <w:t>above</w:t>
      </w:r>
      <w:r w:rsidRPr="00A86162" w:rsidR="00293CAC">
        <w:t xml:space="preserve"> in</w:t>
      </w:r>
      <w:r w:rsidRPr="00A86162" w:rsidR="0060360D">
        <w:t xml:space="preserve"> </w:t>
      </w:r>
      <w:r w:rsidR="009B4D76">
        <w:fldChar w:fldCharType="begin" w:fldLock="1"/>
      </w:r>
      <w:r w:rsidR="009B4D76">
        <w:instrText xml:space="preserve"> REF _Ref111032079 \h </w:instrText>
      </w:r>
      <w:r w:rsidR="009B4D76">
        <w:fldChar w:fldCharType="separate"/>
      </w:r>
      <w:r w:rsidRPr="00050725" w:rsidR="0092222B">
        <w:t xml:space="preserve">Table </w:t>
      </w:r>
      <w:r w:rsidR="0092222B">
        <w:rPr>
          <w:noProof/>
        </w:rPr>
        <w:t>1</w:t>
      </w:r>
      <w:r w:rsidR="0092222B">
        <w:noBreakHyphen/>
      </w:r>
      <w:r w:rsidR="0092222B">
        <w:rPr>
          <w:noProof/>
        </w:rPr>
        <w:t>1</w:t>
      </w:r>
      <w:r w:rsidR="009B4D76">
        <w:fldChar w:fldCharType="end"/>
      </w:r>
      <w:r w:rsidRPr="00A86162" w:rsidR="00293CAC">
        <w:t>.</w:t>
      </w:r>
      <w:bookmarkStart w:id="105" w:name="_Toc111035509"/>
      <w:bookmarkStart w:id="106" w:name="_Toc111037050"/>
      <w:bookmarkStart w:id="107" w:name="_Toc114061870"/>
    </w:p>
    <w:p w:rsidR="003A13AF" w:rsidRPr="006B22B7" w:rsidP="00CB1C05" w14:paraId="60E61248" w14:textId="77777777">
      <w:pPr>
        <w:pStyle w:val="Heading2"/>
      </w:pPr>
      <w:bookmarkStart w:id="108" w:name="_Toc165378717"/>
      <w:r>
        <w:t>Perchloroethylene</w:t>
      </w:r>
      <w:r w:rsidRPr="006B22B7">
        <w:t xml:space="preserve"> Problem</w:t>
      </w:r>
      <w:bookmarkEnd w:id="105"/>
      <w:bookmarkEnd w:id="106"/>
      <w:bookmarkEnd w:id="107"/>
      <w:bookmarkEnd w:id="108"/>
    </w:p>
    <w:p w:rsidR="00786EAA" w:rsidRPr="006B22B7" w:rsidP="00CB1C05" w14:paraId="755832CA" w14:textId="77777777">
      <w:pPr>
        <w:pStyle w:val="Heading3"/>
      </w:pPr>
      <w:bookmarkStart w:id="109" w:name="_Toc111035510"/>
      <w:bookmarkStart w:id="110" w:name="_Toc114061871"/>
      <w:r w:rsidRPr="006B22B7">
        <w:t>Sources of Exposure</w:t>
      </w:r>
      <w:bookmarkEnd w:id="109"/>
      <w:bookmarkEnd w:id="110"/>
    </w:p>
    <w:p w:rsidR="00B87E9F" w:rsidRPr="006B22B7" w:rsidP="00CB1C05" w14:paraId="53A15908" w14:textId="77777777">
      <w:pPr>
        <w:pStyle w:val="BodyText"/>
      </w:pPr>
      <w:r w:rsidRPr="006B22B7">
        <w:t xml:space="preserve">Exposure to </w:t>
      </w:r>
      <w:r w:rsidR="00964E1D">
        <w:t>PCE</w:t>
      </w:r>
      <w:r w:rsidRPr="006B22B7">
        <w:t xml:space="preserve"> occurs through the chemical’s conditions of use (COU</w:t>
      </w:r>
      <w:r w:rsidR="008362BA">
        <w:t>s</w:t>
      </w:r>
      <w:r w:rsidRPr="006B22B7">
        <w:t xml:space="preserve">). TSCA Section 3 defines a chemical’s </w:t>
      </w:r>
      <w:r w:rsidR="008362BA">
        <w:t>COUs</w:t>
      </w:r>
      <w:r w:rsidRPr="006B22B7">
        <w:t xml:space="preserve"> as </w:t>
      </w:r>
      <w:r w:rsidR="008362BA">
        <w:t>“</w:t>
      </w:r>
      <w:r w:rsidRPr="00C80687">
        <w:rPr>
          <w:iCs/>
        </w:rPr>
        <w:t>the circumstances, as determined by the Administrator, under which a chemical substance is intended, known, or reasonably foreseen to be manufactured, processed, distributed in commerce, used, or disposed of.”</w:t>
      </w:r>
      <w:r w:rsidRPr="006B22B7">
        <w:t xml:space="preserve"> EPA’s </w:t>
      </w:r>
      <w:r w:rsidRPr="006B22B7">
        <w:rPr>
          <w:i/>
          <w:iCs/>
        </w:rPr>
        <w:t xml:space="preserve">Risk Evaluation </w:t>
      </w:r>
      <w:r w:rsidR="00683BF0">
        <w:rPr>
          <w:i/>
          <w:iCs/>
        </w:rPr>
        <w:t xml:space="preserve">for  </w:t>
      </w:r>
      <w:r w:rsidR="00964E1D">
        <w:rPr>
          <w:i/>
          <w:iCs/>
        </w:rPr>
        <w:t>Perchloroethylene</w:t>
      </w:r>
      <w:r w:rsidRPr="006B22B7">
        <w:t xml:space="preserve"> evaluated whether exposure resulting from each of </w:t>
      </w:r>
      <w:r w:rsidR="00964E1D">
        <w:t>PCE</w:t>
      </w:r>
      <w:r w:rsidRPr="006B22B7">
        <w:t xml:space="preserve">’s </w:t>
      </w:r>
      <w:r w:rsidR="00581933">
        <w:t>COUs</w:t>
      </w:r>
      <w:r w:rsidRPr="006B22B7">
        <w:t xml:space="preserve"> </w:t>
      </w:r>
      <w:r w:rsidR="008E441A">
        <w:t>drives</w:t>
      </w:r>
      <w:r w:rsidRPr="006B22B7" w:rsidR="008E441A">
        <w:t xml:space="preserve"> </w:t>
      </w:r>
      <w:r w:rsidRPr="006B22B7">
        <w:t>unreasonable risk to human and/or environmental health</w:t>
      </w:r>
      <w:r w:rsidRPr="006B22B7" w:rsidR="005C207E">
        <w:t xml:space="preserve"> </w:t>
      </w:r>
      <w:r w:rsidR="008D2D70">
        <w:t>(</w:t>
      </w:r>
      <w:hyperlink w:anchor="_ENREF_91" w:tooltip="U.S. Environmental Protection Agency (EPA), 2020 #3" w:history="1">
        <w:r w:rsidR="00414172">
          <w:fldChar w:fldCharType="begin" w:fldLock="1"/>
        </w:r>
        <w:r w:rsidR="00414172">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fldChar w:fldCharType="separate"/>
        </w:r>
        <w:r w:rsidR="00414172">
          <w:rPr>
            <w:noProof/>
          </w:rPr>
          <w:t>EPA 2020h</w:t>
        </w:r>
        <w:r w:rsidR="00414172">
          <w:fldChar w:fldCharType="end"/>
        </w:r>
      </w:hyperlink>
      <w:r w:rsidR="008D2D70">
        <w:t>)</w:t>
      </w:r>
      <w:r w:rsidRPr="006B22B7">
        <w:t xml:space="preserve">. </w:t>
      </w:r>
    </w:p>
    <w:p w:rsidR="00DF11DE" w:rsidRPr="00A02013" w:rsidP="00CB1C05" w14:paraId="6FE1663D" w14:textId="77777777">
      <w:pPr>
        <w:pStyle w:val="Heading3"/>
      </w:pPr>
      <w:bookmarkStart w:id="111" w:name="_Toc111035511"/>
      <w:bookmarkStart w:id="112" w:name="_Toc114061872"/>
      <w:r w:rsidRPr="00A02013">
        <w:t xml:space="preserve">Health Effects of </w:t>
      </w:r>
      <w:r w:rsidRPr="00A02013" w:rsidR="00964E1D">
        <w:t>PCE</w:t>
      </w:r>
      <w:r w:rsidRPr="00A02013">
        <w:t xml:space="preserve"> Exposure</w:t>
      </w:r>
      <w:bookmarkEnd w:id="111"/>
      <w:bookmarkEnd w:id="112"/>
    </w:p>
    <w:p w:rsidR="00A02013" w:rsidRPr="00C806FD" w:rsidP="00CB1C05" w14:paraId="351C264D" w14:textId="77777777">
      <w:bookmarkStart w:id="113" w:name="_Ref87616197"/>
      <w:bookmarkStart w:id="114" w:name="_Toc111035512"/>
      <w:r w:rsidRPr="00A02013">
        <w:t xml:space="preserve">EPA’s analysis of the health effects of PCE and the magnitude of human exposure to PCE are in the 2020 </w:t>
      </w:r>
      <w:r w:rsidR="00683BF0">
        <w:t>r</w:t>
      </w:r>
      <w:r w:rsidRPr="00A02013">
        <w:t xml:space="preserve">isk </w:t>
      </w:r>
      <w:r w:rsidR="00683BF0">
        <w:t>e</w:t>
      </w:r>
      <w:r w:rsidRPr="00A02013">
        <w:t>valuation</w:t>
      </w:r>
      <w:r w:rsidRPr="00C806FD">
        <w:t xml:space="preserve"> for PCE </w:t>
      </w:r>
      <w:r>
        <w:t>(</w:t>
      </w:r>
      <w:hyperlink w:anchor="_ENREF_91" w:tooltip="U.S. Environmental Protection Agency (EPA), 2020 #3" w:history="1">
        <w:r w:rsidR="00414172">
          <w:fldChar w:fldCharType="begin" w:fldLock="1"/>
        </w:r>
        <w:r w:rsidR="00414172">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fldChar w:fldCharType="separate"/>
        </w:r>
        <w:r w:rsidR="00414172">
          <w:rPr>
            <w:noProof/>
          </w:rPr>
          <w:t>EPA 2020h</w:t>
        </w:r>
        <w:r w:rsidR="00414172">
          <w:fldChar w:fldCharType="end"/>
        </w:r>
      </w:hyperlink>
      <w:r>
        <w:t>)</w:t>
      </w:r>
      <w:r w:rsidRPr="00C806FD">
        <w:t>. A summary is presented here.</w:t>
      </w:r>
    </w:p>
    <w:p w:rsidR="00A02013" w:rsidP="00CB1C05" w14:paraId="13F6206E" w14:textId="77777777">
      <w:pPr>
        <w:rPr>
          <w:iCs/>
        </w:rPr>
      </w:pPr>
      <w:r w:rsidRPr="00C806FD">
        <w:rPr>
          <w:rFonts w:eastAsia="Calibri"/>
        </w:rPr>
        <w:t xml:space="preserve">The 2020 </w:t>
      </w:r>
      <w:r w:rsidR="00683BF0">
        <w:rPr>
          <w:rFonts w:eastAsia="Calibri"/>
        </w:rPr>
        <w:t>r</w:t>
      </w:r>
      <w:r w:rsidRPr="00C806FD">
        <w:rPr>
          <w:rFonts w:eastAsia="Calibri"/>
        </w:rPr>
        <w:t xml:space="preserve">isk </w:t>
      </w:r>
      <w:r w:rsidR="00683BF0">
        <w:rPr>
          <w:rFonts w:eastAsia="Calibri"/>
        </w:rPr>
        <w:t>e</w:t>
      </w:r>
      <w:r w:rsidRPr="00C806FD">
        <w:rPr>
          <w:rFonts w:eastAsia="Calibri"/>
        </w:rPr>
        <w:t>valuation for PCE identified</w:t>
      </w:r>
      <w:r w:rsidRPr="00C806FD">
        <w:t xml:space="preserve"> potential health effects of PCE </w:t>
      </w:r>
      <w:r>
        <w:t>including non-cancer adverse health effects such as</w:t>
      </w:r>
      <w:r w:rsidRPr="00AD3A43">
        <w:t xml:space="preserve"> neurotoxicity and central nervous system </w:t>
      </w:r>
      <w:r w:rsidRPr="00720C8D">
        <w:t xml:space="preserve">effects, kidney and liver effects, immune system toxicity, reproductive </w:t>
      </w:r>
      <w:r w:rsidRPr="00AD3A43">
        <w:t xml:space="preserve">toxicity, </w:t>
      </w:r>
      <w:r>
        <w:t xml:space="preserve">and </w:t>
      </w:r>
      <w:r w:rsidRPr="00AD3A43">
        <w:t xml:space="preserve">developmental toxicity and cancer </w:t>
      </w:r>
      <w:r>
        <w:t>hazards from carcinogenicity as well as genotoxicity</w:t>
      </w:r>
      <w:r w:rsidRPr="00AD3A43">
        <w:t>.</w:t>
      </w:r>
    </w:p>
    <w:p w:rsidR="00A02013" w:rsidRPr="001D0DBE" w:rsidP="00CB1C05" w14:paraId="6446E83C" w14:textId="77777777">
      <w:pPr>
        <w:rPr>
          <w:iCs/>
        </w:rPr>
      </w:pPr>
      <w:r>
        <w:rPr>
          <w:iCs/>
        </w:rPr>
        <w:t xml:space="preserve">Among the non-cancer adverse health effects, </w:t>
      </w:r>
      <w:r w:rsidRPr="00C720E2">
        <w:rPr>
          <w:iCs/>
        </w:rPr>
        <w:t>EPA identifie</w:t>
      </w:r>
      <w:r>
        <w:rPr>
          <w:iCs/>
        </w:rPr>
        <w:t xml:space="preserve">d visual deficits indicative of neurotoxicity </w:t>
      </w:r>
      <w:r w:rsidRPr="00C720E2">
        <w:rPr>
          <w:iCs/>
        </w:rPr>
        <w:t xml:space="preserve">as </w:t>
      </w:r>
      <w:r>
        <w:rPr>
          <w:iCs/>
        </w:rPr>
        <w:t>a primary effect of PCE in humans following acute and chronic i</w:t>
      </w:r>
      <w:r w:rsidRPr="00C720E2">
        <w:rPr>
          <w:iCs/>
        </w:rPr>
        <w:t xml:space="preserve">nhalation and dermal exposures. </w:t>
      </w:r>
      <w:r>
        <w:rPr>
          <w:iCs/>
        </w:rPr>
        <w:t xml:space="preserve">Identified symptoms of neurotoxicity include color confusion, changes in visual contrast detection, </w:t>
      </w:r>
      <w:r w:rsidRPr="00C720E2">
        <w:rPr>
          <w:iCs/>
        </w:rPr>
        <w:t xml:space="preserve">and </w:t>
      </w:r>
      <w:r>
        <w:rPr>
          <w:iCs/>
        </w:rPr>
        <w:t>alteration of visual-spatial function</w:t>
      </w:r>
      <w:r w:rsidRPr="00C720E2">
        <w:rPr>
          <w:iCs/>
        </w:rPr>
        <w:t xml:space="preserve">. </w:t>
      </w:r>
      <w:r>
        <w:t xml:space="preserve">Impaired visual function and diminished color discrimination are the most sensitive adverse effects of PCE exposure, making them one of the earliest signs of injury or other significant adverse effects. </w:t>
      </w:r>
      <w:r>
        <w:rPr>
          <w:iCs/>
        </w:rPr>
        <w:t xml:space="preserve">Additionally, </w:t>
      </w:r>
      <w:r>
        <w:rPr>
          <w:sz w:val="23"/>
          <w:szCs w:val="23"/>
        </w:rPr>
        <w:t>t</w:t>
      </w:r>
      <w:r w:rsidRPr="00AD3A43">
        <w:rPr>
          <w:sz w:val="23"/>
          <w:szCs w:val="23"/>
        </w:rPr>
        <w:t xml:space="preserve">he </w:t>
      </w:r>
      <w:r>
        <w:rPr>
          <w:iCs/>
        </w:rPr>
        <w:t xml:space="preserve">2020 </w:t>
      </w:r>
      <w:r w:rsidR="00683BF0">
        <w:rPr>
          <w:iCs/>
        </w:rPr>
        <w:t>r</w:t>
      </w:r>
      <w:r>
        <w:rPr>
          <w:iCs/>
        </w:rPr>
        <w:t xml:space="preserve">isk </w:t>
      </w:r>
      <w:r w:rsidR="00683BF0">
        <w:rPr>
          <w:iCs/>
        </w:rPr>
        <w:t>e</w:t>
      </w:r>
      <w:r>
        <w:rPr>
          <w:iCs/>
        </w:rPr>
        <w:t>valuation for PCE</w:t>
      </w:r>
      <w:r w:rsidRPr="00AD3A43">
        <w:rPr>
          <w:iCs/>
        </w:rPr>
        <w:t xml:space="preserve"> </w:t>
      </w:r>
      <w:r w:rsidRPr="00AD3A43">
        <w:rPr>
          <w:sz w:val="23"/>
          <w:szCs w:val="23"/>
        </w:rPr>
        <w:t xml:space="preserve">identified </w:t>
      </w:r>
      <w:r>
        <w:rPr>
          <w:sz w:val="23"/>
          <w:szCs w:val="23"/>
        </w:rPr>
        <w:t>that PCE exposure is associated with several types of</w:t>
      </w:r>
      <w:r w:rsidRPr="00AD3A43">
        <w:rPr>
          <w:sz w:val="23"/>
          <w:szCs w:val="23"/>
        </w:rPr>
        <w:t xml:space="preserve"> cancer</w:t>
      </w:r>
      <w:r>
        <w:rPr>
          <w:sz w:val="23"/>
          <w:szCs w:val="23"/>
        </w:rPr>
        <w:t>, including liver tumors, brain gliomas, kidney cancer, and testicular cancer</w:t>
      </w:r>
      <w:r w:rsidRPr="00AD3A43">
        <w:rPr>
          <w:sz w:val="23"/>
          <w:szCs w:val="23"/>
        </w:rPr>
        <w:t>.</w:t>
      </w:r>
      <w:r>
        <w:rPr>
          <w:sz w:val="23"/>
          <w:szCs w:val="23"/>
        </w:rPr>
        <w:t xml:space="preserve"> </w:t>
      </w:r>
      <w:r>
        <w:t xml:space="preserve">By the criteria presented in EPA’s </w:t>
      </w:r>
      <w:r w:rsidRPr="00C80687">
        <w:rPr>
          <w:i/>
          <w:iCs/>
        </w:rPr>
        <w:t>Guidelines for Carcinogen Risk Assessment</w:t>
      </w:r>
      <w:r w:rsidRPr="00C806FD">
        <w:t xml:space="preserve"> </w:t>
      </w:r>
      <w:r w:rsidR="00A63372">
        <w:t>(</w:t>
      </w:r>
      <w:hyperlink w:anchor="_ENREF_69" w:tooltip="U.S. Environmental Protection Agency (EPA), 2005 #6" w:history="1">
        <w:r w:rsidR="00414172">
          <w:fldChar w:fldCharType="begin" w:fldLock="1"/>
        </w:r>
        <w:r w:rsidR="00414172">
          <w:instrText xml:space="preserve"> ADDIN EN.CITE &lt;EndNote&gt;&lt;Cite ExcludeAuth="1"&gt;&lt;Author&gt;U.S. Environmental Protection Agency (EPA)&lt;/Author&gt;&lt;Year&gt;2005&lt;/Year&gt;&lt;RecNum&gt;6&lt;/RecNum&gt;&lt;Prefix&gt;EPA &lt;/Prefix&gt;&lt;DisplayText&gt;EPA 2005&lt;/DisplayText&gt;&lt;record&gt;&lt;rec-number&gt;6&lt;/rec-number&gt;&lt;foreign-keys&gt;&lt;key app="EN" db-id="52wf2wf0o0rv01e9dzo52td80t0590tp2fwd" timestamp="1714499636"&gt;6&lt;/key&gt;&lt;/foreign-keys&gt;&lt;ref-type name="Government Document"&gt;46&lt;/ref-type&gt;&lt;contributors&gt;&lt;authors&gt;&lt;author&gt;U.S. Environmental Protection Agency (EPA),&lt;/author&gt;&lt;/authors&gt;&lt;/contributors&gt;&lt;titles&gt;&lt;title&gt;Guidelines for Carcinogen Risk Assessment &lt;/title&gt;&lt;/titles&gt;&lt;dates&gt;&lt;year&gt;2005&lt;/year&gt;&lt;/dates&gt;&lt;urls&gt;&lt;related-urls&gt;&lt;url&gt;https://www.epa.gov/sites/default/files/2013-09/documents/cancer_guidelines_final_3-25-05.pdf&lt;/url&gt;&lt;/related-urls&gt;&lt;/urls&gt;&lt;/record&gt;&lt;/Cite&gt;&lt;/EndNote&gt;</w:instrText>
        </w:r>
        <w:r w:rsidR="00414172">
          <w:fldChar w:fldCharType="separate"/>
        </w:r>
        <w:r w:rsidR="00414172">
          <w:rPr>
            <w:noProof/>
          </w:rPr>
          <w:t>EPA 2005</w:t>
        </w:r>
        <w:r w:rsidR="00414172">
          <w:fldChar w:fldCharType="end"/>
        </w:r>
      </w:hyperlink>
      <w:r w:rsidR="00A63372">
        <w:t>)</w:t>
      </w:r>
      <w:r w:rsidRPr="00C806FD">
        <w:t>,</w:t>
      </w:r>
      <w:r>
        <w:t xml:space="preserve"> PCE is characterized as “likely to be carcinogenic to humans by all routes of exposure” based on conclusive evidence in mice and rats and suggestive evidence in humans. </w:t>
      </w:r>
    </w:p>
    <w:p w:rsidR="00A02013" w:rsidRPr="00AD3A43" w:rsidP="00CB1C05" w14:paraId="0F48428E" w14:textId="77777777">
      <w:pPr>
        <w:rPr>
          <w:i/>
          <w:iCs/>
        </w:rPr>
      </w:pPr>
      <w:r>
        <w:rPr>
          <w:iCs/>
        </w:rPr>
        <w:t>Other adverse health effects identified in t</w:t>
      </w:r>
      <w:r w:rsidRPr="00AD3A43">
        <w:rPr>
          <w:iCs/>
        </w:rPr>
        <w:t xml:space="preserve">he </w:t>
      </w:r>
      <w:r>
        <w:rPr>
          <w:iCs/>
        </w:rPr>
        <w:t xml:space="preserve">2020 </w:t>
      </w:r>
      <w:r w:rsidR="00683BF0">
        <w:rPr>
          <w:iCs/>
        </w:rPr>
        <w:t>r</w:t>
      </w:r>
      <w:r>
        <w:rPr>
          <w:iCs/>
        </w:rPr>
        <w:t xml:space="preserve">isk </w:t>
      </w:r>
      <w:r w:rsidR="00683BF0">
        <w:rPr>
          <w:iCs/>
        </w:rPr>
        <w:t>e</w:t>
      </w:r>
      <w:r>
        <w:rPr>
          <w:iCs/>
        </w:rPr>
        <w:t>valuation for PCE</w:t>
      </w:r>
      <w:r w:rsidRPr="00AD3A43">
        <w:rPr>
          <w:iCs/>
        </w:rPr>
        <w:t xml:space="preserve"> </w:t>
      </w:r>
      <w:r>
        <w:rPr>
          <w:iCs/>
        </w:rPr>
        <w:t xml:space="preserve">include </w:t>
      </w:r>
      <w:r w:rsidRPr="00AD3A43">
        <w:t xml:space="preserve">central nervous system </w:t>
      </w:r>
      <w:r w:rsidRPr="00AD3A43">
        <w:rPr>
          <w:iCs/>
        </w:rPr>
        <w:t>depression</w:t>
      </w:r>
      <w:r>
        <w:rPr>
          <w:iCs/>
        </w:rPr>
        <w:t>,</w:t>
      </w:r>
      <w:r w:rsidRPr="00AD3A43">
        <w:rPr>
          <w:iCs/>
        </w:rPr>
        <w:t xml:space="preserve"> </w:t>
      </w:r>
      <w:r>
        <w:rPr>
          <w:iCs/>
        </w:rPr>
        <w:t xml:space="preserve">kidney nephrotoxicity and </w:t>
      </w:r>
      <w:r w:rsidRPr="005637E2">
        <w:rPr>
          <w:iCs/>
        </w:rPr>
        <w:t>proximal tubule nuclear enlargement</w:t>
      </w:r>
      <w:r>
        <w:rPr>
          <w:iCs/>
        </w:rPr>
        <w:t xml:space="preserve">, liver necrosis and extreme dilation of blood or lymph vessels, reduced sperm quality, </w:t>
      </w:r>
      <w:r w:rsidRPr="005637E2">
        <w:rPr>
          <w:iCs/>
        </w:rPr>
        <w:t>reduced red blood cells and hemoglobin</w:t>
      </w:r>
      <w:r>
        <w:rPr>
          <w:iCs/>
        </w:rPr>
        <w:t xml:space="preserve">, </w:t>
      </w:r>
      <w:r w:rsidRPr="005637E2">
        <w:rPr>
          <w:iCs/>
        </w:rPr>
        <w:t>increased immune cells</w:t>
      </w:r>
      <w:r>
        <w:rPr>
          <w:iCs/>
        </w:rPr>
        <w:t>,</w:t>
      </w:r>
      <w:r w:rsidRPr="00AD3A43">
        <w:rPr>
          <w:iCs/>
        </w:rPr>
        <w:t xml:space="preserve"> </w:t>
      </w:r>
      <w:r w:rsidRPr="005637E2">
        <w:rPr>
          <w:iCs/>
        </w:rPr>
        <w:t>decreased fetal/placental weight, developmental neurotoxicity, and skeletal effects</w:t>
      </w:r>
      <w:r>
        <w:rPr>
          <w:iCs/>
        </w:rPr>
        <w:t xml:space="preserve"> from chronic exposures </w:t>
      </w:r>
      <w:r w:rsidR="0060355C">
        <w:t>(</w:t>
      </w:r>
      <w:hyperlink w:anchor="_ENREF_91" w:tooltip="U.S. Environmental Protection Agency (EPA), 2020 #3" w:history="1">
        <w:r w:rsidR="00414172">
          <w:fldChar w:fldCharType="begin" w:fldLock="1"/>
        </w:r>
        <w:r w:rsidR="00414172">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fldChar w:fldCharType="separate"/>
        </w:r>
        <w:r w:rsidR="00414172">
          <w:rPr>
            <w:noProof/>
          </w:rPr>
          <w:t>EPA 2020h</w:t>
        </w:r>
        <w:r w:rsidR="00414172">
          <w:fldChar w:fldCharType="end"/>
        </w:r>
      </w:hyperlink>
      <w:r w:rsidR="0060355C">
        <w:t>)</w:t>
      </w:r>
      <w:r>
        <w:rPr>
          <w:iCs/>
        </w:rPr>
        <w:t>.</w:t>
      </w:r>
      <w:r w:rsidRPr="00AD3A43">
        <w:rPr>
          <w:iCs/>
        </w:rPr>
        <w:t xml:space="preserve"> </w:t>
      </w:r>
    </w:p>
    <w:p w:rsidR="00091C7A" w:rsidRPr="007D24EB" w:rsidP="00CB1C05" w14:paraId="622E059E" w14:textId="77777777">
      <w:pPr>
        <w:pStyle w:val="Heading3"/>
      </w:pPr>
      <w:bookmarkStart w:id="115" w:name="_Toc114061873"/>
      <w:bookmarkStart w:id="116" w:name="_Ref114219277"/>
      <w:r w:rsidRPr="007D24EB">
        <w:t>Regulatory Approaches for Primary and Alternative Options</w:t>
      </w:r>
      <w:bookmarkEnd w:id="113"/>
      <w:bookmarkEnd w:id="114"/>
      <w:bookmarkEnd w:id="115"/>
      <w:bookmarkEnd w:id="116"/>
    </w:p>
    <w:p w:rsidR="00914C9E" w:rsidRPr="006D0935" w:rsidP="00CB1C05" w14:paraId="1A9A7BE8" w14:textId="77777777">
      <w:pPr>
        <w:pStyle w:val="BodyText"/>
      </w:pPr>
      <w:r w:rsidRPr="006D0935">
        <w:t xml:space="preserve">Under TSCA section 6(a), if EPA determines that a chemical substance presents an unreasonable risk of injury to health or the environment, without consideration of costs or other non-risk factors, including an unreasonable risk to a potentially exposed or susceptible subpopulation identified as relevant to the Agency’s risk evaluation, under the conditions of use, EPA must by rule apply one or more requirements to the extent necessary so that the chemical substance no longer presents such risk. </w:t>
      </w:r>
    </w:p>
    <w:p w:rsidR="00914C9E" w:rsidRPr="006D0935" w:rsidP="00CB1C05" w14:paraId="33903046" w14:textId="77777777">
      <w:pPr>
        <w:pStyle w:val="BodyText"/>
      </w:pPr>
      <w:r w:rsidRPr="006D0935">
        <w:t xml:space="preserve">The TSCA section 6(a) requirements can include one or more, or a combination of, the following actions: </w:t>
      </w:r>
    </w:p>
    <w:p w:rsidR="00914C9E" w:rsidRPr="006D0935" w:rsidP="00CB1C05" w14:paraId="3D98C1B9" w14:textId="77777777">
      <w:pPr>
        <w:pStyle w:val="BodyText"/>
        <w:numPr>
          <w:ilvl w:val="0"/>
          <w:numId w:val="32"/>
        </w:numPr>
        <w:spacing w:after="220"/>
        <w:ind w:left="720" w:hanging="270"/>
      </w:pPr>
      <w:r w:rsidRPr="006D0935">
        <w:t xml:space="preserve">Prohibit or otherwise restrict, or limit the manufacturing, processing, or distribution in commerce of the substance or mixture (TSCA section 6(a)(1)). </w:t>
      </w:r>
    </w:p>
    <w:p w:rsidR="00914C9E" w:rsidRPr="006D0935" w:rsidP="00CB1C05" w14:paraId="284CBD4F" w14:textId="77777777">
      <w:pPr>
        <w:pStyle w:val="BodyText"/>
        <w:numPr>
          <w:ilvl w:val="0"/>
          <w:numId w:val="32"/>
        </w:numPr>
        <w:spacing w:after="220"/>
        <w:ind w:left="720" w:hanging="270"/>
      </w:pPr>
      <w:r w:rsidRPr="006D0935">
        <w:t xml:space="preserve">Prohibit or otherwise restrict, or limit the manufacturing, processing, or distribution in commerce of the substance or mixture for particular uses or above a specific concentration for a particular use (TSCA section 6(a)(2)). </w:t>
      </w:r>
    </w:p>
    <w:p w:rsidR="00914C9E" w:rsidRPr="006D0935" w:rsidP="00CB1C05" w14:paraId="23075725" w14:textId="77777777">
      <w:pPr>
        <w:pStyle w:val="BodyText"/>
        <w:numPr>
          <w:ilvl w:val="0"/>
          <w:numId w:val="32"/>
        </w:numPr>
        <w:spacing w:after="220"/>
        <w:ind w:left="720" w:hanging="270"/>
      </w:pPr>
      <w:r w:rsidRPr="006D0935">
        <w:t xml:space="preserve">Require clear and adequate minimum warning and instructions with respect to its use, distribution in commerce, or disposal of the substance or mixture (TSCA section 6(a)(3)). </w:t>
      </w:r>
    </w:p>
    <w:p w:rsidR="00914C9E" w:rsidRPr="006D0935" w:rsidP="00CB1C05" w14:paraId="6BA6D8F1" w14:textId="77777777">
      <w:pPr>
        <w:pStyle w:val="BodyText"/>
        <w:numPr>
          <w:ilvl w:val="0"/>
          <w:numId w:val="32"/>
        </w:numPr>
        <w:spacing w:after="220"/>
        <w:ind w:left="720" w:hanging="270"/>
      </w:pPr>
      <w:r w:rsidRPr="006D0935">
        <w:t xml:space="preserve">Require record keeping, monitoring or testing by manufacturers and processors (TSCA 6(a)(4)). </w:t>
      </w:r>
    </w:p>
    <w:p w:rsidR="00914C9E" w:rsidRPr="006D0935" w:rsidP="00CB1C05" w14:paraId="7ADD7FB9" w14:textId="77777777">
      <w:pPr>
        <w:pStyle w:val="BodyText"/>
        <w:numPr>
          <w:ilvl w:val="0"/>
          <w:numId w:val="32"/>
        </w:numPr>
        <w:spacing w:after="220"/>
        <w:ind w:left="720" w:hanging="270"/>
      </w:pPr>
      <w:r w:rsidRPr="006D0935">
        <w:t>Prohibit or regulate any manner or method of commercial use of the substance or mixture (TSCA section 6(a)(5)).</w:t>
      </w:r>
    </w:p>
    <w:p w:rsidR="00914C9E" w:rsidRPr="006D0935" w:rsidP="00CB1C05" w14:paraId="1E79C4E2" w14:textId="77777777">
      <w:pPr>
        <w:pStyle w:val="BodyText"/>
        <w:numPr>
          <w:ilvl w:val="0"/>
          <w:numId w:val="32"/>
        </w:numPr>
        <w:spacing w:after="220"/>
        <w:ind w:left="720" w:hanging="270"/>
      </w:pPr>
      <w:r w:rsidRPr="006D0935">
        <w:t>Prohibit or otherwise regulate any manner or method of disposal of the substance or mixture (TSCA section 6(a)(6)).</w:t>
      </w:r>
    </w:p>
    <w:p w:rsidR="00914C9E" w:rsidRPr="006D0935" w:rsidP="00CB1C05" w14:paraId="4082E280" w14:textId="77777777">
      <w:pPr>
        <w:pStyle w:val="BodyText"/>
        <w:numPr>
          <w:ilvl w:val="0"/>
          <w:numId w:val="32"/>
        </w:numPr>
        <w:spacing w:after="220"/>
        <w:ind w:left="720" w:hanging="270"/>
      </w:pPr>
      <w:r w:rsidRPr="006D0935">
        <w:t>Direct manufacturers or processors to give notice of the determination of risk to distributors and users and replace or repurchase the substance or mixture (TSCA section 6(a)(7)).</w:t>
      </w:r>
    </w:p>
    <w:p w:rsidR="00914C9E" w:rsidRPr="006D0935" w:rsidP="00CB1C05" w14:paraId="78381E84" w14:textId="77777777">
      <w:pPr>
        <w:pStyle w:val="BodyText"/>
      </w:pPr>
      <w:r w:rsidRPr="004B6774">
        <w:t>EPA considered all of the regulatory mechanisms described above but only a few were determined effective in addressing the identified unreasonable risk.</w:t>
      </w:r>
      <w:r>
        <w:t xml:space="preserve"> </w:t>
      </w:r>
      <w:r w:rsidRPr="006D0935">
        <w:t xml:space="preserve">The regulatory mechanisms that </w:t>
      </w:r>
      <w:r>
        <w:t>are being utilized</w:t>
      </w:r>
      <w:r w:rsidR="00633402">
        <w:t xml:space="preserve"> </w:t>
      </w:r>
      <w:r>
        <w:t>as part of</w:t>
      </w:r>
      <w:r w:rsidRPr="006D0935">
        <w:t xml:space="preserve"> this rulemaking include the following:</w:t>
      </w:r>
    </w:p>
    <w:p w:rsidR="00914C9E" w:rsidRPr="006D0935" w:rsidP="00CB1C05" w14:paraId="1BF79BE0" w14:textId="77777777">
      <w:pPr>
        <w:pStyle w:val="BodyText"/>
        <w:numPr>
          <w:ilvl w:val="0"/>
          <w:numId w:val="5"/>
        </w:numPr>
        <w:rPr>
          <w:color w:val="000000"/>
        </w:rPr>
      </w:pPr>
      <w:r w:rsidRPr="006D0935">
        <w:rPr>
          <w:b/>
          <w:bCs/>
        </w:rPr>
        <w:t>Prohibition</w:t>
      </w:r>
      <w:r>
        <w:rPr>
          <w:b/>
          <w:bCs/>
        </w:rPr>
        <w:t>s</w:t>
      </w:r>
      <w:r w:rsidRPr="006D0935">
        <w:rPr>
          <w:b/>
          <w:bCs/>
        </w:rPr>
        <w:t>:</w:t>
      </w:r>
      <w:r w:rsidRPr="006D0935">
        <w:t xml:space="preserve"> </w:t>
      </w:r>
      <w:r w:rsidR="00330D57">
        <w:t xml:space="preserve">The rule includes specific prohibitions </w:t>
      </w:r>
      <w:r w:rsidRPr="006D0935">
        <w:t xml:space="preserve">on </w:t>
      </w:r>
      <w:r w:rsidR="00843813">
        <w:t>PCE</w:t>
      </w:r>
      <w:r>
        <w:t xml:space="preserve"> for the use categories indicated in</w:t>
      </w:r>
      <w:r w:rsidR="00007BFA">
        <w:t xml:space="preserve"> as well a general prohibition on any use not specifically permitted under the rule</w:t>
      </w:r>
      <w:r>
        <w:t>.</w:t>
      </w:r>
    </w:p>
    <w:p w:rsidR="00914C9E" w:rsidP="00CB1C05" w14:paraId="0523A5D6" w14:textId="77777777">
      <w:pPr>
        <w:pStyle w:val="BodyText"/>
        <w:numPr>
          <w:ilvl w:val="0"/>
          <w:numId w:val="4"/>
        </w:numPr>
        <w:spacing w:after="220"/>
      </w:pPr>
      <w:r>
        <w:rPr>
          <w:b/>
          <w:bCs/>
        </w:rPr>
        <w:t>Workplace Chemical Protection Program (WCPP):</w:t>
      </w:r>
      <w:r>
        <w:t xml:space="preserve"> The rule </w:t>
      </w:r>
      <w:r w:rsidR="00B43C2E">
        <w:t>includes</w:t>
      </w:r>
      <w:r>
        <w:t xml:space="preserve"> a workplace chemical protection program that includes setting an exposure limit of </w:t>
      </w:r>
      <w:r w:rsidR="000B3B92">
        <w:t>0.14</w:t>
      </w:r>
      <w:r>
        <w:t xml:space="preserve"> </w:t>
      </w:r>
      <w:r w:rsidRPr="001B3876">
        <w:t>ppm (8-hr time-weighted average (TWA)) for the use categories indicated in</w:t>
      </w:r>
      <w:r w:rsidR="00B7729E">
        <w:t xml:space="preserve"> </w:t>
      </w:r>
      <w:r w:rsidR="00B7729E">
        <w:fldChar w:fldCharType="begin" w:fldLock="1"/>
      </w:r>
      <w:r w:rsidR="00B7729E">
        <w:instrText xml:space="preserve"> REF _Ref157163805 \h </w:instrText>
      </w:r>
      <w:r w:rsidR="00B7729E">
        <w:fldChar w:fldCharType="separate"/>
      </w:r>
      <w:r w:rsidR="0092222B">
        <w:t xml:space="preserve">Table </w:t>
      </w:r>
      <w:r w:rsidR="0092222B">
        <w:rPr>
          <w:noProof/>
        </w:rPr>
        <w:t>2</w:t>
      </w:r>
      <w:r w:rsidR="0092222B">
        <w:noBreakHyphen/>
      </w:r>
      <w:r w:rsidR="0092222B">
        <w:rPr>
          <w:noProof/>
        </w:rPr>
        <w:t>1</w:t>
      </w:r>
      <w:r w:rsidR="00B7729E">
        <w:fldChar w:fldCharType="end"/>
      </w:r>
      <w:r w:rsidR="000421C4">
        <w:t xml:space="preserve"> </w:t>
      </w:r>
      <w:r w:rsidRPr="001B3876" w:rsidR="001B3876">
        <w:t>(</w:t>
      </w:r>
      <w:hyperlink w:anchor="_ENREF_94" w:tooltip="U.S. Environmental Protection Agency (EPA), 2021 #7" w:history="1">
        <w:r w:rsidRPr="001B3876" w:rsidR="00414172">
          <w:fldChar w:fldCharType="begin" w:fldLock="1"/>
        </w:r>
        <w:r w:rsidR="00414172">
          <w:instrText xml:space="preserve"> ADDIN EN.CITE &lt;EndNote&gt;&lt;Cite ExcludeAuth="1"&gt;&lt;Author&gt;U.S. Environmental Protection Agency (EPA)&lt;/Author&gt;&lt;Year&gt;2021&lt;/Year&gt;&lt;RecNum&gt;7&lt;/RecNum&gt;&lt;Prefix&gt;EPA &lt;/Prefix&gt;&lt;DisplayText&gt;EPA 2021&lt;/DisplayText&gt;&lt;record&gt;&lt;rec-number&gt;7&lt;/rec-number&gt;&lt;foreign-keys&gt;&lt;key app="EN" db-id="52wf2wf0o0rv01e9dzo52td80t0590tp2fwd" timestamp="1714499636"&gt;7&lt;/key&gt;&lt;/foreign-keys&gt;&lt;ref-type name="Generic"&gt;13&lt;/ref-type&gt;&lt;contributors&gt;&lt;authors&gt;&lt;author&gt;U.S. Environmental Protection Agency (EPA),&lt;/author&gt;&lt;/authors&gt;&lt;/contributors&gt;&lt;titles&gt;&lt;title&gt;Existing Chemical Exposure Limit (ECEL) for Occupational Use of Perchloroethylene. Document ID: EPA-HQ-OPPT-2020-0720-0023&lt;/title&gt;&lt;/titles&gt;&lt;dates&gt;&lt;year&gt;2021&lt;/year&gt;&lt;pub-dates&gt;&lt;date&gt;April 15, 2021&lt;/date&gt;&lt;/pub-dates&gt;&lt;/dates&gt;&lt;urls&gt;&lt;/urls&gt;&lt;/record&gt;&lt;/Cite&gt;&lt;/EndNote&gt;</w:instrText>
        </w:r>
        <w:r w:rsidRPr="001B3876" w:rsidR="00414172">
          <w:fldChar w:fldCharType="separate"/>
        </w:r>
        <w:r w:rsidRPr="001B3876" w:rsidR="00414172">
          <w:rPr>
            <w:noProof/>
          </w:rPr>
          <w:t>EPA 2021</w:t>
        </w:r>
        <w:r w:rsidRPr="001B3876" w:rsidR="00414172">
          <w:fldChar w:fldCharType="end"/>
        </w:r>
      </w:hyperlink>
      <w:r w:rsidRPr="001B3876" w:rsidR="001B3876">
        <w:t>)</w:t>
      </w:r>
      <w:r w:rsidRPr="006D0935">
        <w:t xml:space="preserve">. </w:t>
      </w:r>
      <w:r>
        <w:t>Firms would be required to monitor potentially exposed persons to ensure they are not exposed to the chemical at a level that exceeds the exposure limit. The method of reducing exposure to this limit would be left to the firm, but it may include PPE or other engineering controls.</w:t>
      </w:r>
    </w:p>
    <w:p w:rsidR="00914C9E" w:rsidRPr="006D0935" w:rsidP="00CB1C05" w14:paraId="439DC4D4" w14:textId="77777777">
      <w:pPr>
        <w:pStyle w:val="BodyText"/>
        <w:numPr>
          <w:ilvl w:val="0"/>
          <w:numId w:val="4"/>
        </w:numPr>
        <w:spacing w:after="220"/>
      </w:pPr>
      <w:r>
        <w:rPr>
          <w:b/>
          <w:bCs/>
        </w:rPr>
        <w:t xml:space="preserve">Prescriptive Controls: </w:t>
      </w:r>
      <w:r w:rsidRPr="00D831CF" w:rsidR="005F33FB">
        <w:t xml:space="preserve">With respect to </w:t>
      </w:r>
      <w:r w:rsidRPr="00D831CF" w:rsidR="00D831CF">
        <w:t>dermal protection, t</w:t>
      </w:r>
      <w:r w:rsidRPr="005F33FB" w:rsidR="005F33FB">
        <w:t xml:space="preserve">his approach differs from </w:t>
      </w:r>
      <w:r w:rsidR="000421C4">
        <w:t>a WCPP</w:t>
      </w:r>
      <w:r w:rsidRPr="005F33FB" w:rsidR="005F33FB">
        <w:t xml:space="preserve"> because it does not require the use of elimination, substitution, engineering controls and administrative controls or work practices, in accordance with the </w:t>
      </w:r>
      <w:r w:rsidRPr="00136198" w:rsidR="005F33FB">
        <w:t xml:space="preserve">hierarchy of controls, to the extent feasible as a means of controlling dermal exposures to comply with the </w:t>
      </w:r>
      <w:r w:rsidR="00F23278">
        <w:t>direct dermal contact controls (</w:t>
      </w:r>
      <w:r w:rsidRPr="00136198" w:rsidR="005F33FB">
        <w:t>DDCC</w:t>
      </w:r>
      <w:r w:rsidR="00F23278">
        <w:t>)</w:t>
      </w:r>
      <w:r w:rsidRPr="00136198" w:rsidR="005F33FB">
        <w:t xml:space="preserve">. </w:t>
      </w:r>
      <w:r w:rsidRPr="00136198" w:rsidR="008420DB">
        <w:t xml:space="preserve">With respect to </w:t>
      </w:r>
      <w:r w:rsidRPr="00136198" w:rsidR="00136198">
        <w:t>inhalation</w:t>
      </w:r>
      <w:r w:rsidRPr="00136198" w:rsidR="00EA0ABF">
        <w:t xml:space="preserve"> exposure, this approach </w:t>
      </w:r>
      <w:r w:rsidR="00A25A2B">
        <w:t xml:space="preserve">differs from the WCPP requirements in that </w:t>
      </w:r>
      <w:r w:rsidR="002A23E4">
        <w:t xml:space="preserve">it </w:t>
      </w:r>
      <w:r w:rsidRPr="00136198" w:rsidR="00EA0ABF">
        <w:t>would require respirators where</w:t>
      </w:r>
      <w:r w:rsidRPr="00033288" w:rsidR="00EA0ABF">
        <w:t xml:space="preserve"> inhalation exposures exceed the ECEL based on exposure </w:t>
      </w:r>
      <w:r w:rsidRPr="00FC78C3" w:rsidR="00EA0ABF">
        <w:t>monitoring</w:t>
      </w:r>
      <w:r w:rsidRPr="00FC78C3" w:rsidR="00206B86">
        <w:rPr>
          <w:i/>
          <w:iCs/>
        </w:rPr>
        <w:t>.</w:t>
      </w:r>
      <w:r w:rsidRPr="00FC78C3" w:rsidR="000F6D35">
        <w:t xml:space="preserve"> </w:t>
      </w:r>
      <w:r w:rsidRPr="00FC78C3" w:rsidR="00C359DE">
        <w:t>T</w:t>
      </w:r>
      <w:r w:rsidRPr="00FC78C3" w:rsidR="000F6D35">
        <w:t>he use</w:t>
      </w:r>
      <w:r w:rsidRPr="005F33FB" w:rsidR="000F6D35">
        <w:t xml:space="preserve"> of elimination, substitution, engineering controls and administrative controls or work practices, in accordance with the </w:t>
      </w:r>
      <w:r w:rsidRPr="00136198" w:rsidR="000F6D35">
        <w:t xml:space="preserve">hierarchy of controls, to the extent feasible as a means of controlling </w:t>
      </w:r>
      <w:r w:rsidR="00074CB4">
        <w:t>inhala</w:t>
      </w:r>
      <w:r w:rsidR="00163AE5">
        <w:t>tion</w:t>
      </w:r>
      <w:r w:rsidRPr="00136198" w:rsidR="000F6D35">
        <w:t xml:space="preserve"> exposures </w:t>
      </w:r>
      <w:r w:rsidR="00163AE5">
        <w:t>would not be required</w:t>
      </w:r>
      <w:r w:rsidRPr="00136198" w:rsidR="000F6D35">
        <w:t>.</w:t>
      </w:r>
    </w:p>
    <w:p w:rsidR="008B2D05" w:rsidP="00CB1C05" w14:paraId="1694DACD" w14:textId="77777777">
      <w:pPr>
        <w:pStyle w:val="BodyText"/>
      </w:pPr>
      <w:r w:rsidRPr="006D0935">
        <w:t xml:space="preserve">The regulatory actions that EPA chose for </w:t>
      </w:r>
      <w:r w:rsidR="00843813">
        <w:t>PCE</w:t>
      </w:r>
      <w:r w:rsidRPr="006D0935">
        <w:t xml:space="preserve"> under this rulemaking, as well as the primary alternative option</w:t>
      </w:r>
      <w:r w:rsidR="00AD1D04">
        <w:t xml:space="preserve"> and a second alternative option</w:t>
      </w:r>
      <w:r w:rsidRPr="006D0935">
        <w:t>, are summarized in</w:t>
      </w:r>
      <w:r w:rsidR="00AE4E5C">
        <w:t xml:space="preserve"> </w:t>
      </w:r>
      <w:r w:rsidR="00D6757C">
        <w:fldChar w:fldCharType="begin" w:fldLock="1"/>
      </w:r>
      <w:r w:rsidR="00D6757C">
        <w:instrText xml:space="preserve"> REF _Ref157163805 \h </w:instrText>
      </w:r>
      <w:r w:rsidR="00D6757C">
        <w:fldChar w:fldCharType="separate"/>
      </w:r>
      <w:r w:rsidR="0092222B">
        <w:t xml:space="preserve">Table </w:t>
      </w:r>
      <w:r w:rsidR="0092222B">
        <w:rPr>
          <w:noProof/>
        </w:rPr>
        <w:t>2</w:t>
      </w:r>
      <w:r w:rsidR="0092222B">
        <w:noBreakHyphen/>
      </w:r>
      <w:r w:rsidR="0092222B">
        <w:rPr>
          <w:noProof/>
        </w:rPr>
        <w:t>1</w:t>
      </w:r>
      <w:r w:rsidR="00D6757C">
        <w:fldChar w:fldCharType="end"/>
      </w:r>
      <w:r w:rsidRPr="006D0935">
        <w:t xml:space="preserve"> </w:t>
      </w:r>
      <w:r>
        <w:t xml:space="preserve">(see </w:t>
      </w:r>
      <w:r>
        <w:fldChar w:fldCharType="begin" w:fldLock="1"/>
      </w:r>
      <w:r>
        <w:instrText xml:space="preserve"> REF _Ref111032079 \h </w:instrText>
      </w:r>
      <w:r>
        <w:fldChar w:fldCharType="separate"/>
      </w:r>
      <w:r w:rsidRPr="00050725" w:rsidR="0092222B">
        <w:t xml:space="preserve">Table </w:t>
      </w:r>
      <w:r w:rsidR="0092222B">
        <w:rPr>
          <w:noProof/>
        </w:rPr>
        <w:t>1</w:t>
      </w:r>
      <w:r w:rsidR="0092222B">
        <w:noBreakHyphen/>
      </w:r>
      <w:r w:rsidR="0092222B">
        <w:rPr>
          <w:noProof/>
        </w:rPr>
        <w:t>1</w:t>
      </w:r>
      <w:r>
        <w:fldChar w:fldCharType="end"/>
      </w:r>
      <w:r>
        <w:t xml:space="preserve"> for a map between the Use Categories and the COUs)</w:t>
      </w:r>
      <w:r w:rsidRPr="006D0935">
        <w:t xml:space="preserve">. Both EPA’s </w:t>
      </w:r>
      <w:r w:rsidR="000421C4">
        <w:t>final rule</w:t>
      </w:r>
      <w:r w:rsidRPr="006D0935">
        <w:t xml:space="preserve"> and the alternative options were considered in this Economic Analysis. </w:t>
      </w:r>
    </w:p>
    <w:p w:rsidR="00540B95" w:rsidP="00CB1C05" w14:paraId="679A9F85" w14:textId="77777777">
      <w:pPr>
        <w:pStyle w:val="BodyText"/>
      </w:pPr>
    </w:p>
    <w:tbl>
      <w:tblPr>
        <w:tblW w:w="9905" w:type="dxa"/>
        <w:tblInd w:w="-5" w:type="dxa"/>
        <w:tblLook w:val="04A0"/>
      </w:tblPr>
      <w:tblGrid>
        <w:gridCol w:w="1080"/>
        <w:gridCol w:w="3060"/>
        <w:gridCol w:w="2880"/>
        <w:gridCol w:w="2790"/>
        <w:gridCol w:w="95"/>
      </w:tblGrid>
      <w:tr w14:paraId="77EAA75E" w14:textId="77777777" w:rsidTr="00245201">
        <w:tblPrEx>
          <w:tblW w:w="9905" w:type="dxa"/>
          <w:tblInd w:w="-5" w:type="dxa"/>
          <w:tblLook w:val="04A0"/>
        </w:tblPrEx>
        <w:trPr>
          <w:trHeight w:val="300"/>
        </w:trPr>
        <w:tc>
          <w:tcPr>
            <w:tcW w:w="9905" w:type="dxa"/>
            <w:gridSpan w:val="5"/>
            <w:tcBorders>
              <w:bottom w:val="single" w:sz="4" w:space="0" w:color="auto"/>
            </w:tcBorders>
            <w:shd w:val="clear" w:color="auto" w:fill="auto"/>
            <w:vAlign w:val="center"/>
          </w:tcPr>
          <w:p w:rsidR="002637B1" w:rsidRPr="00245201" w:rsidP="00CB1C05" w14:paraId="31E6A23C" w14:textId="77777777">
            <w:pPr>
              <w:pStyle w:val="TableTitleA"/>
            </w:pPr>
            <w:bookmarkStart w:id="117" w:name="_Ref157163805"/>
            <w:bookmarkStart w:id="118" w:name="_Toc165379537"/>
            <w:r>
              <w:t xml:space="preserve">Table </w:t>
            </w:r>
            <w:r w:rsidR="00BC4B5D">
              <w:fldChar w:fldCharType="begin" w:fldLock="1"/>
            </w:r>
            <w:r w:rsidR="00BC4B5D">
              <w:instrText xml:space="preserve"> STYLEREF 1 \s </w:instrText>
            </w:r>
            <w:r w:rsidR="00BC4B5D">
              <w:fldChar w:fldCharType="separate"/>
            </w:r>
            <w:r w:rsidR="0092222B">
              <w:rPr>
                <w:noProof/>
              </w:rPr>
              <w:t>2</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117"/>
            <w:r w:rsidRPr="00245201">
              <w:t>: Summary of Options by Use Category</w:t>
            </w:r>
            <w:bookmarkEnd w:id="118"/>
          </w:p>
        </w:tc>
      </w:tr>
      <w:tr w14:paraId="1D173E62"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left w:val="single" w:sz="4" w:space="0" w:color="auto"/>
              <w:bottom w:val="single" w:sz="4" w:space="0" w:color="auto"/>
              <w:right w:val="single" w:sz="4" w:space="0" w:color="auto"/>
            </w:tcBorders>
            <w:shd w:val="clear" w:color="auto" w:fill="48A9C5"/>
            <w:vAlign w:val="center"/>
          </w:tcPr>
          <w:p w:rsidR="002637B1" w:rsidRPr="0084506C" w:rsidP="00CB1C05" w14:paraId="0023BD9C" w14:textId="77777777">
            <w:pPr>
              <w:pStyle w:val="TableSubtitle"/>
            </w:pPr>
            <w:r>
              <w:t>Use Category</w:t>
            </w:r>
          </w:p>
        </w:tc>
        <w:tc>
          <w:tcPr>
            <w:tcW w:w="2880" w:type="dxa"/>
            <w:tcBorders>
              <w:left w:val="single" w:sz="4" w:space="0" w:color="auto"/>
              <w:bottom w:val="single" w:sz="4" w:space="0" w:color="auto"/>
              <w:right w:val="single" w:sz="4" w:space="0" w:color="auto"/>
            </w:tcBorders>
            <w:shd w:val="clear" w:color="auto" w:fill="48A9C5"/>
            <w:vAlign w:val="center"/>
          </w:tcPr>
          <w:p w:rsidR="002637B1" w:rsidP="00CB1C05" w14:paraId="762DB1E8" w14:textId="77777777">
            <w:pPr>
              <w:pStyle w:val="TableSubtitle"/>
            </w:pPr>
            <w:r>
              <w:t xml:space="preserve">Option 1 </w:t>
            </w:r>
          </w:p>
          <w:p w:rsidR="002637B1" w:rsidRPr="0084506C" w:rsidP="00CB1C05" w14:paraId="520EFFE0" w14:textId="77777777">
            <w:pPr>
              <w:pStyle w:val="TableSubtitle"/>
              <w:rPr>
                <w:color w:val="000000"/>
                <w:sz w:val="18"/>
                <w:szCs w:val="18"/>
              </w:rPr>
            </w:pPr>
            <w:r>
              <w:t>(Final Rule)</w:t>
            </w:r>
          </w:p>
        </w:tc>
        <w:tc>
          <w:tcPr>
            <w:tcW w:w="2790" w:type="dxa"/>
            <w:tcBorders>
              <w:left w:val="single" w:sz="4" w:space="0" w:color="auto"/>
              <w:bottom w:val="single" w:sz="4" w:space="0" w:color="auto"/>
              <w:right w:val="single" w:sz="4" w:space="0" w:color="auto"/>
            </w:tcBorders>
            <w:shd w:val="clear" w:color="auto" w:fill="48A9C5"/>
            <w:vAlign w:val="center"/>
          </w:tcPr>
          <w:p w:rsidR="002637B1" w:rsidP="00CB1C05" w14:paraId="247B2080" w14:textId="77777777">
            <w:pPr>
              <w:pStyle w:val="TableSubtitle"/>
            </w:pPr>
            <w:r>
              <w:t xml:space="preserve">Option 2 </w:t>
            </w:r>
          </w:p>
          <w:p w:rsidR="002637B1" w:rsidRPr="0084506C" w:rsidP="00CB1C05" w14:paraId="229A8619" w14:textId="77777777">
            <w:pPr>
              <w:pStyle w:val="TableSubtitle"/>
              <w:rPr>
                <w:color w:val="000000"/>
                <w:sz w:val="18"/>
                <w:szCs w:val="18"/>
              </w:rPr>
            </w:pPr>
            <w:r>
              <w:t>(Primary Alternative)</w:t>
            </w:r>
          </w:p>
        </w:tc>
      </w:tr>
      <w:tr w14:paraId="3DBE414E"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637B1" w:rsidRPr="00775537" w:rsidP="00CB1C05" w14:paraId="1FC0EC27" w14:textId="77777777">
            <w:pPr>
              <w:keepNext/>
              <w:keepLines/>
              <w:spacing w:after="0"/>
              <w:rPr>
                <w:color w:val="000000"/>
                <w:sz w:val="18"/>
                <w:szCs w:val="18"/>
              </w:rPr>
            </w:pPr>
            <w:r w:rsidRPr="00775537">
              <w:rPr>
                <w:color w:val="000000"/>
                <w:sz w:val="18"/>
                <w:szCs w:val="18"/>
              </w:rPr>
              <w:t>Manufacturing</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2637B1" w:rsidRPr="005260E7" w:rsidP="00CB1C05" w14:paraId="473050A3" w14:textId="77777777">
            <w:pPr>
              <w:keepNext/>
              <w:keepLines/>
              <w:spacing w:after="0"/>
              <w:jc w:val="center"/>
              <w:rPr>
                <w:b/>
                <w:bCs/>
                <w:color w:val="000000"/>
                <w:sz w:val="18"/>
                <w:szCs w:val="18"/>
              </w:rPr>
            </w:pPr>
            <w:r w:rsidRPr="005260E7">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2637B1" w:rsidRPr="005260E7" w:rsidP="00CB1C05" w14:paraId="23924719" w14:textId="77777777">
            <w:pPr>
              <w:keepNext/>
              <w:keepLines/>
              <w:spacing w:after="0"/>
              <w:jc w:val="center"/>
              <w:rPr>
                <w:b/>
                <w:bCs/>
                <w:color w:val="000000"/>
                <w:sz w:val="18"/>
                <w:szCs w:val="18"/>
              </w:rPr>
            </w:pPr>
            <w:r w:rsidRPr="005260E7">
              <w:rPr>
                <w:b/>
                <w:bCs/>
                <w:color w:val="000000"/>
                <w:sz w:val="18"/>
                <w:szCs w:val="18"/>
              </w:rPr>
              <w:t>WCPP</w:t>
            </w:r>
          </w:p>
        </w:tc>
      </w:tr>
      <w:tr w14:paraId="403329E5"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46DC2228" w14:textId="77777777">
            <w:pPr>
              <w:keepNext/>
              <w:keepLines/>
              <w:spacing w:after="0"/>
              <w:rPr>
                <w:sz w:val="18"/>
                <w:szCs w:val="18"/>
              </w:rPr>
            </w:pPr>
            <w:r w:rsidRPr="00775537">
              <w:rPr>
                <w:sz w:val="18"/>
                <w:szCs w:val="18"/>
              </w:rPr>
              <w:t>Import/Repackage</w:t>
            </w:r>
          </w:p>
        </w:tc>
        <w:tc>
          <w:tcPr>
            <w:tcW w:w="2880" w:type="dxa"/>
            <w:vMerge/>
            <w:tcBorders>
              <w:left w:val="single" w:sz="4" w:space="0" w:color="auto"/>
              <w:right w:val="single" w:sz="4" w:space="0" w:color="auto"/>
            </w:tcBorders>
            <w:shd w:val="clear" w:color="auto" w:fill="auto"/>
            <w:vAlign w:val="center"/>
            <w:hideMark/>
          </w:tcPr>
          <w:p w:rsidR="002637B1" w:rsidRPr="005260E7" w:rsidP="00CB1C05" w14:paraId="061723B0"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2637B1" w:rsidRPr="005260E7" w:rsidP="00CB1C05" w14:paraId="40C0D188" w14:textId="77777777">
            <w:pPr>
              <w:keepNext/>
              <w:keepLines/>
              <w:spacing w:after="0"/>
              <w:rPr>
                <w:color w:val="000000"/>
                <w:sz w:val="18"/>
                <w:szCs w:val="18"/>
              </w:rPr>
            </w:pPr>
          </w:p>
        </w:tc>
      </w:tr>
      <w:tr w14:paraId="407C0540"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05DB07B8" w14:textId="77777777">
            <w:pPr>
              <w:keepNext/>
              <w:keepLines/>
              <w:spacing w:after="0"/>
              <w:rPr>
                <w:color w:val="000000"/>
                <w:sz w:val="18"/>
                <w:szCs w:val="18"/>
              </w:rPr>
            </w:pPr>
            <w:r w:rsidRPr="00775537">
              <w:rPr>
                <w:color w:val="000000"/>
                <w:sz w:val="18"/>
                <w:szCs w:val="18"/>
              </w:rPr>
              <w:t>Reactant/Intermediate</w:t>
            </w:r>
          </w:p>
        </w:tc>
        <w:tc>
          <w:tcPr>
            <w:tcW w:w="2880" w:type="dxa"/>
            <w:vMerge/>
            <w:tcBorders>
              <w:left w:val="single" w:sz="4" w:space="0" w:color="auto"/>
              <w:right w:val="single" w:sz="4" w:space="0" w:color="auto"/>
            </w:tcBorders>
            <w:shd w:val="clear" w:color="auto" w:fill="auto"/>
            <w:vAlign w:val="center"/>
            <w:hideMark/>
          </w:tcPr>
          <w:p w:rsidR="002637B1" w:rsidRPr="005260E7" w:rsidP="00CB1C05" w14:paraId="3EC3C2EF"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2637B1" w:rsidRPr="005260E7" w:rsidP="00CB1C05" w14:paraId="771A214A" w14:textId="77777777">
            <w:pPr>
              <w:keepNext/>
              <w:keepLines/>
              <w:spacing w:after="0"/>
              <w:rPr>
                <w:color w:val="000000"/>
                <w:sz w:val="18"/>
                <w:szCs w:val="18"/>
              </w:rPr>
            </w:pPr>
          </w:p>
        </w:tc>
      </w:tr>
      <w:tr w14:paraId="325B4BCD"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70E23B58" w14:textId="77777777">
            <w:pPr>
              <w:keepNext/>
              <w:keepLines/>
              <w:spacing w:after="0"/>
              <w:rPr>
                <w:color w:val="000000"/>
                <w:sz w:val="18"/>
                <w:szCs w:val="18"/>
              </w:rPr>
            </w:pPr>
            <w:r w:rsidRPr="00775537">
              <w:rPr>
                <w:color w:val="000000"/>
                <w:sz w:val="18"/>
                <w:szCs w:val="18"/>
              </w:rPr>
              <w:t>Processing Aid in Petrochemical Manufacturing</w:t>
            </w:r>
          </w:p>
        </w:tc>
        <w:tc>
          <w:tcPr>
            <w:tcW w:w="2880" w:type="dxa"/>
            <w:vMerge/>
            <w:tcBorders>
              <w:left w:val="single" w:sz="4" w:space="0" w:color="auto"/>
              <w:right w:val="single" w:sz="4" w:space="0" w:color="auto"/>
            </w:tcBorders>
            <w:shd w:val="clear" w:color="auto" w:fill="auto"/>
            <w:vAlign w:val="center"/>
            <w:hideMark/>
          </w:tcPr>
          <w:p w:rsidR="002637B1" w:rsidRPr="005260E7" w:rsidP="00CB1C05" w14:paraId="320B89AB"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2637B1" w:rsidRPr="005260E7" w:rsidP="00CB1C05" w14:paraId="7FAD31C5" w14:textId="77777777">
            <w:pPr>
              <w:keepNext/>
              <w:keepLines/>
              <w:spacing w:after="0"/>
              <w:rPr>
                <w:color w:val="000000"/>
                <w:sz w:val="18"/>
                <w:szCs w:val="18"/>
              </w:rPr>
            </w:pPr>
          </w:p>
        </w:tc>
      </w:tr>
      <w:tr w14:paraId="4C80475C"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7377CD6A" w14:textId="77777777">
            <w:pPr>
              <w:keepNext/>
              <w:keepLines/>
              <w:spacing w:after="0"/>
              <w:rPr>
                <w:color w:val="000000"/>
                <w:sz w:val="18"/>
                <w:szCs w:val="18"/>
              </w:rPr>
            </w:pPr>
            <w:r>
              <w:rPr>
                <w:color w:val="000000"/>
                <w:sz w:val="18"/>
                <w:szCs w:val="18"/>
              </w:rPr>
              <w:t>Production of Maskant for Chemical Milling</w:t>
            </w:r>
          </w:p>
        </w:tc>
        <w:tc>
          <w:tcPr>
            <w:tcW w:w="2880" w:type="dxa"/>
            <w:vMerge/>
            <w:tcBorders>
              <w:left w:val="single" w:sz="4" w:space="0" w:color="auto"/>
              <w:right w:val="single" w:sz="4" w:space="0" w:color="auto"/>
            </w:tcBorders>
            <w:shd w:val="clear" w:color="auto" w:fill="auto"/>
            <w:vAlign w:val="center"/>
            <w:hideMark/>
          </w:tcPr>
          <w:p w:rsidR="002637B1" w:rsidRPr="005260E7" w:rsidP="00CB1C05" w14:paraId="56104275"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2637B1" w:rsidRPr="005260E7" w:rsidP="00CB1C05" w14:paraId="48D27286"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DC56F2">
              <w:rPr>
                <w:sz w:val="18"/>
                <w:szCs w:val="18"/>
              </w:rPr>
              <w:t>for chemical milling of aircraft skins and prohibition in 10 years</w:t>
            </w:r>
          </w:p>
        </w:tc>
      </w:tr>
      <w:tr w14:paraId="15F96EC8" w14:textId="77777777" w:rsidTr="002637B1">
        <w:tblPrEx>
          <w:tblW w:w="9905" w:type="dxa"/>
          <w:tblInd w:w="-5" w:type="dxa"/>
          <w:tblCellMar>
            <w:left w:w="29" w:type="dxa"/>
            <w:right w:w="29" w:type="dxa"/>
          </w:tblCellMar>
          <w:tblLook w:val="04A0"/>
        </w:tblPrEx>
        <w:trPr>
          <w:gridAfter w:val="1"/>
          <w:wAfter w:w="95" w:type="dxa"/>
          <w:trHeight w:val="296"/>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703E759A" w14:textId="77777777">
            <w:pPr>
              <w:keepNext/>
              <w:keepLines/>
              <w:spacing w:after="0"/>
              <w:rPr>
                <w:color w:val="000000"/>
                <w:sz w:val="18"/>
                <w:szCs w:val="18"/>
              </w:rPr>
            </w:pPr>
            <w:r w:rsidRPr="00775537">
              <w:rPr>
                <w:color w:val="000000"/>
                <w:sz w:val="18"/>
                <w:szCs w:val="18"/>
              </w:rPr>
              <w:t xml:space="preserve">Use as </w:t>
            </w:r>
            <w:r>
              <w:rPr>
                <w:color w:val="000000"/>
                <w:sz w:val="18"/>
                <w:szCs w:val="18"/>
              </w:rPr>
              <w:t>M</w:t>
            </w:r>
            <w:r w:rsidRPr="00775537">
              <w:rPr>
                <w:color w:val="000000"/>
                <w:sz w:val="18"/>
                <w:szCs w:val="18"/>
              </w:rPr>
              <w:t xml:space="preserve">askant for </w:t>
            </w:r>
            <w:r>
              <w:rPr>
                <w:color w:val="000000"/>
                <w:sz w:val="18"/>
                <w:szCs w:val="18"/>
              </w:rPr>
              <w:t>C</w:t>
            </w:r>
            <w:r w:rsidRPr="00775537">
              <w:rPr>
                <w:color w:val="000000"/>
                <w:sz w:val="18"/>
                <w:szCs w:val="18"/>
              </w:rPr>
              <w:t xml:space="preserve">hemical </w:t>
            </w:r>
            <w:r>
              <w:rPr>
                <w:color w:val="000000"/>
                <w:sz w:val="18"/>
                <w:szCs w:val="18"/>
              </w:rPr>
              <w:t>M</w:t>
            </w:r>
            <w:r w:rsidRPr="00775537">
              <w:rPr>
                <w:color w:val="000000"/>
                <w:sz w:val="18"/>
                <w:szCs w:val="18"/>
              </w:rPr>
              <w:t>illing</w:t>
            </w:r>
          </w:p>
        </w:tc>
        <w:tc>
          <w:tcPr>
            <w:tcW w:w="2880" w:type="dxa"/>
            <w:vMerge/>
            <w:tcBorders>
              <w:left w:val="single" w:sz="4" w:space="0" w:color="auto"/>
              <w:right w:val="single" w:sz="4" w:space="0" w:color="auto"/>
            </w:tcBorders>
            <w:shd w:val="clear" w:color="auto" w:fill="auto"/>
            <w:vAlign w:val="center"/>
            <w:hideMark/>
          </w:tcPr>
          <w:p w:rsidR="002637B1" w:rsidRPr="005260E7" w:rsidP="00CB1C05" w14:paraId="27328557"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2637B1" w:rsidRPr="005260E7" w:rsidP="00CB1C05" w14:paraId="58321FC3" w14:textId="77777777">
            <w:pPr>
              <w:keepNext/>
              <w:keepLines/>
              <w:spacing w:after="0"/>
              <w:rPr>
                <w:color w:val="000000"/>
                <w:sz w:val="18"/>
                <w:szCs w:val="18"/>
              </w:rPr>
            </w:pPr>
          </w:p>
        </w:tc>
      </w:tr>
      <w:tr w14:paraId="78319CBF" w14:textId="77777777" w:rsidTr="002637B1">
        <w:tblPrEx>
          <w:tblW w:w="9905" w:type="dxa"/>
          <w:tblInd w:w="-5" w:type="dxa"/>
          <w:tblCellMar>
            <w:left w:w="29" w:type="dxa"/>
            <w:right w:w="29" w:type="dxa"/>
          </w:tblCellMar>
          <w:tblLook w:val="04A0"/>
        </w:tblPrEx>
        <w:trPr>
          <w:gridAfter w:val="1"/>
          <w:wAfter w:w="95" w:type="dxa"/>
          <w:trHeight w:val="300"/>
        </w:trPr>
        <w:tc>
          <w:tcPr>
            <w:tcW w:w="1080" w:type="dxa"/>
            <w:vMerge w:val="restart"/>
            <w:tcBorders>
              <w:top w:val="nil"/>
              <w:left w:val="single" w:sz="4" w:space="0" w:color="auto"/>
              <w:right w:val="single" w:sz="4" w:space="0" w:color="auto"/>
            </w:tcBorders>
            <w:shd w:val="clear" w:color="auto" w:fill="auto"/>
            <w:vAlign w:val="center"/>
            <w:hideMark/>
          </w:tcPr>
          <w:p w:rsidR="002637B1" w:rsidRPr="00775537" w:rsidP="00CB1C05" w14:paraId="1D1BBA90" w14:textId="77777777">
            <w:pPr>
              <w:keepNext/>
              <w:keepLines/>
              <w:spacing w:after="0"/>
              <w:rPr>
                <w:color w:val="000000"/>
                <w:sz w:val="18"/>
                <w:szCs w:val="18"/>
              </w:rPr>
            </w:pPr>
            <w:r w:rsidRPr="00775537">
              <w:rPr>
                <w:color w:val="000000"/>
                <w:sz w:val="18"/>
                <w:szCs w:val="18"/>
              </w:rPr>
              <w:t>Vapor Degreasing</w:t>
            </w:r>
          </w:p>
        </w:tc>
        <w:tc>
          <w:tcPr>
            <w:tcW w:w="3060" w:type="dxa"/>
            <w:tcBorders>
              <w:top w:val="nil"/>
              <w:left w:val="single" w:sz="4" w:space="0" w:color="auto"/>
              <w:bottom w:val="single" w:sz="4" w:space="0" w:color="auto"/>
              <w:right w:val="single" w:sz="4" w:space="0" w:color="auto"/>
            </w:tcBorders>
            <w:shd w:val="clear" w:color="auto" w:fill="auto"/>
            <w:vAlign w:val="center"/>
          </w:tcPr>
          <w:p w:rsidR="002637B1" w:rsidRPr="00775537" w:rsidP="00CB1C05" w14:paraId="4BD0D9DD" w14:textId="77777777">
            <w:pPr>
              <w:keepNext/>
              <w:keepLines/>
              <w:spacing w:after="0"/>
              <w:rPr>
                <w:color w:val="000000"/>
                <w:sz w:val="18"/>
                <w:szCs w:val="18"/>
              </w:rPr>
            </w:pPr>
            <w:r w:rsidRPr="00775537">
              <w:rPr>
                <w:color w:val="000000"/>
                <w:sz w:val="18"/>
                <w:szCs w:val="18"/>
              </w:rPr>
              <w:t>Open Top Vapor Degreasing (OTVD)</w:t>
            </w:r>
          </w:p>
        </w:tc>
        <w:tc>
          <w:tcPr>
            <w:tcW w:w="2880" w:type="dxa"/>
            <w:vMerge/>
            <w:tcBorders>
              <w:left w:val="single" w:sz="4" w:space="0" w:color="auto"/>
              <w:right w:val="single" w:sz="4" w:space="0" w:color="auto"/>
            </w:tcBorders>
            <w:shd w:val="clear" w:color="auto" w:fill="auto"/>
            <w:vAlign w:val="center"/>
            <w:hideMark/>
          </w:tcPr>
          <w:p w:rsidR="002637B1" w:rsidRPr="005260E7" w:rsidP="00CB1C05" w14:paraId="2642CBED"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2637B1" w:rsidRPr="005260E7" w:rsidP="00CB1C05" w14:paraId="6B96185D"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DC56F2">
              <w:rPr>
                <w:sz w:val="18"/>
                <w:szCs w:val="18"/>
              </w:rPr>
              <w:t>for aerospace uses and prohibition in 10 years</w:t>
            </w:r>
          </w:p>
        </w:tc>
      </w:tr>
      <w:tr w14:paraId="23AA39D6" w14:textId="77777777" w:rsidTr="002637B1">
        <w:tblPrEx>
          <w:tblW w:w="9905" w:type="dxa"/>
          <w:tblInd w:w="-5" w:type="dxa"/>
          <w:tblCellMar>
            <w:left w:w="29" w:type="dxa"/>
            <w:right w:w="29" w:type="dxa"/>
          </w:tblCellMar>
          <w:tblLook w:val="04A0"/>
        </w:tblPrEx>
        <w:trPr>
          <w:gridAfter w:val="1"/>
          <w:wAfter w:w="95" w:type="dxa"/>
          <w:trHeight w:val="300"/>
        </w:trPr>
        <w:tc>
          <w:tcPr>
            <w:tcW w:w="1080" w:type="dxa"/>
            <w:vMerge/>
            <w:tcBorders>
              <w:left w:val="single" w:sz="4" w:space="0" w:color="auto"/>
              <w:right w:val="single" w:sz="4" w:space="0" w:color="auto"/>
            </w:tcBorders>
            <w:shd w:val="clear" w:color="auto" w:fill="auto"/>
            <w:vAlign w:val="center"/>
          </w:tcPr>
          <w:p w:rsidR="002637B1" w:rsidRPr="00775537" w:rsidP="00CB1C05" w14:paraId="22573A0F"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2637B1" w:rsidRPr="00775537" w:rsidP="00CB1C05" w14:paraId="075B0FDE" w14:textId="77777777">
            <w:pPr>
              <w:keepNext/>
              <w:keepLines/>
              <w:spacing w:after="0"/>
              <w:rPr>
                <w:color w:val="000000"/>
                <w:sz w:val="18"/>
                <w:szCs w:val="18"/>
              </w:rPr>
            </w:pPr>
            <w:r w:rsidRPr="00775537">
              <w:rPr>
                <w:color w:val="000000"/>
                <w:sz w:val="18"/>
                <w:szCs w:val="18"/>
              </w:rPr>
              <w:t>Enclosed Vapor Degreasing (E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2637B1" w:rsidRPr="005260E7" w:rsidP="00CB1C05" w14:paraId="4B7C76E3"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2637B1" w:rsidRPr="005260E7" w:rsidP="00CB1C05" w14:paraId="00E9C7FF" w14:textId="77777777">
            <w:pPr>
              <w:keepNext/>
              <w:keepLines/>
              <w:spacing w:after="0"/>
              <w:rPr>
                <w:color w:val="000000"/>
                <w:sz w:val="18"/>
                <w:szCs w:val="18"/>
              </w:rPr>
            </w:pPr>
          </w:p>
        </w:tc>
      </w:tr>
      <w:tr w14:paraId="2BEFC637" w14:textId="77777777" w:rsidTr="002637B1">
        <w:tblPrEx>
          <w:tblW w:w="9905" w:type="dxa"/>
          <w:tblInd w:w="-5" w:type="dxa"/>
          <w:tblCellMar>
            <w:left w:w="29" w:type="dxa"/>
            <w:right w:w="29" w:type="dxa"/>
          </w:tblCellMar>
          <w:tblLook w:val="04A0"/>
        </w:tblPrEx>
        <w:trPr>
          <w:gridAfter w:val="1"/>
          <w:wAfter w:w="95" w:type="dxa"/>
          <w:trHeight w:val="300"/>
        </w:trPr>
        <w:tc>
          <w:tcPr>
            <w:tcW w:w="1080" w:type="dxa"/>
            <w:vMerge/>
            <w:tcBorders>
              <w:left w:val="single" w:sz="4" w:space="0" w:color="auto"/>
              <w:right w:val="single" w:sz="4" w:space="0" w:color="auto"/>
            </w:tcBorders>
            <w:shd w:val="clear" w:color="auto" w:fill="auto"/>
            <w:vAlign w:val="center"/>
          </w:tcPr>
          <w:p w:rsidR="002637B1" w:rsidRPr="00775537" w:rsidP="00CB1C05" w14:paraId="5479830F"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2637B1" w:rsidRPr="00775537" w:rsidP="00CB1C05" w14:paraId="54A5C441" w14:textId="77777777">
            <w:pPr>
              <w:keepNext/>
              <w:keepLines/>
              <w:spacing w:after="0"/>
              <w:rPr>
                <w:color w:val="000000"/>
                <w:sz w:val="18"/>
                <w:szCs w:val="18"/>
              </w:rPr>
            </w:pPr>
            <w:r w:rsidRPr="00775537">
              <w:rPr>
                <w:color w:val="000000"/>
                <w:sz w:val="18"/>
                <w:szCs w:val="18"/>
              </w:rPr>
              <w:t>Conveyorized Vapor Degreasing (CVD)</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2637B1" w:rsidRPr="00DC56F2" w:rsidP="00CB1C05" w14:paraId="7666E60D"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2637B1" w:rsidRPr="00DC56F2" w:rsidP="00CB1C05" w14:paraId="649464E6" w14:textId="77777777">
            <w:pPr>
              <w:keepNext/>
              <w:keepLines/>
              <w:spacing w:after="0"/>
              <w:jc w:val="center"/>
              <w:rPr>
                <w:b/>
                <w:bCs/>
                <w:color w:val="000000"/>
                <w:sz w:val="18"/>
                <w:szCs w:val="18"/>
              </w:rPr>
            </w:pPr>
            <w:r w:rsidRPr="00DC56F2">
              <w:rPr>
                <w:b/>
                <w:bCs/>
                <w:color w:val="000000"/>
                <w:sz w:val="18"/>
                <w:szCs w:val="18"/>
              </w:rPr>
              <w:t>Prohibit</w:t>
            </w:r>
          </w:p>
        </w:tc>
      </w:tr>
      <w:tr w14:paraId="764AB887" w14:textId="77777777" w:rsidTr="002637B1">
        <w:tblPrEx>
          <w:tblW w:w="9905" w:type="dxa"/>
          <w:tblInd w:w="-5" w:type="dxa"/>
          <w:tblCellMar>
            <w:left w:w="29" w:type="dxa"/>
            <w:right w:w="29" w:type="dxa"/>
          </w:tblCellMar>
          <w:tblLook w:val="04A0"/>
        </w:tblPrEx>
        <w:trPr>
          <w:gridAfter w:val="1"/>
          <w:wAfter w:w="95" w:type="dxa"/>
          <w:trHeight w:val="300"/>
        </w:trPr>
        <w:tc>
          <w:tcPr>
            <w:tcW w:w="1080" w:type="dxa"/>
            <w:vMerge/>
            <w:tcBorders>
              <w:left w:val="single" w:sz="4" w:space="0" w:color="auto"/>
              <w:bottom w:val="single" w:sz="4" w:space="0" w:color="auto"/>
              <w:right w:val="single" w:sz="4" w:space="0" w:color="auto"/>
            </w:tcBorders>
            <w:shd w:val="clear" w:color="auto" w:fill="auto"/>
            <w:vAlign w:val="center"/>
          </w:tcPr>
          <w:p w:rsidR="002637B1" w:rsidRPr="00775537" w:rsidP="00CB1C05" w14:paraId="2893ECB8"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2637B1" w:rsidRPr="00775537" w:rsidP="00CB1C05" w14:paraId="4DED2649" w14:textId="77777777">
            <w:pPr>
              <w:keepNext/>
              <w:keepLines/>
              <w:spacing w:after="0"/>
              <w:rPr>
                <w:color w:val="000000"/>
                <w:sz w:val="18"/>
                <w:szCs w:val="18"/>
              </w:rPr>
            </w:pPr>
            <w:r w:rsidRPr="00775537">
              <w:rPr>
                <w:color w:val="000000"/>
                <w:sz w:val="18"/>
                <w:szCs w:val="18"/>
              </w:rPr>
              <w:t>Web Vapor Degreasing (W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2637B1" w:rsidRPr="005260E7" w:rsidP="00CB1C05" w14:paraId="1DE29763"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2637B1" w:rsidRPr="005260E7" w:rsidP="00CB1C05" w14:paraId="18D674C7" w14:textId="77777777">
            <w:pPr>
              <w:keepNext/>
              <w:keepLines/>
              <w:spacing w:after="0"/>
              <w:rPr>
                <w:color w:val="000000"/>
                <w:sz w:val="18"/>
                <w:szCs w:val="18"/>
              </w:rPr>
            </w:pPr>
          </w:p>
        </w:tc>
      </w:tr>
      <w:tr w14:paraId="58C3511D"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2B9602C3" w14:textId="77777777">
            <w:pPr>
              <w:keepNext/>
              <w:keepLines/>
              <w:spacing w:after="0"/>
              <w:rPr>
                <w:sz w:val="18"/>
                <w:szCs w:val="18"/>
              </w:rPr>
            </w:pPr>
            <w:r w:rsidRPr="00775537">
              <w:rPr>
                <w:sz w:val="18"/>
                <w:szCs w:val="18"/>
              </w:rPr>
              <w:t>Recycling and Disposal</w:t>
            </w:r>
          </w:p>
        </w:tc>
        <w:tc>
          <w:tcPr>
            <w:tcW w:w="2880" w:type="dxa"/>
            <w:tcBorders>
              <w:top w:val="nil"/>
              <w:left w:val="nil"/>
              <w:bottom w:val="single" w:sz="4" w:space="0" w:color="auto"/>
              <w:right w:val="single" w:sz="4" w:space="0" w:color="auto"/>
            </w:tcBorders>
            <w:shd w:val="clear" w:color="auto" w:fill="auto"/>
            <w:vAlign w:val="center"/>
            <w:hideMark/>
          </w:tcPr>
          <w:p w:rsidR="002637B1" w:rsidRPr="005260E7" w:rsidP="00CB1C05" w14:paraId="34F4C616" w14:textId="77777777">
            <w:pPr>
              <w:keepNext/>
              <w:keepLines/>
              <w:spacing w:after="0"/>
              <w:jc w:val="center"/>
              <w:rPr>
                <w:color w:val="000000"/>
                <w:sz w:val="18"/>
                <w:szCs w:val="18"/>
              </w:rPr>
            </w:pPr>
            <w:r>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637B1" w:rsidRPr="005260E7" w:rsidP="00CB1C05" w14:paraId="2D600C44" w14:textId="77777777">
            <w:pPr>
              <w:keepNext/>
              <w:keepLines/>
              <w:spacing w:after="0"/>
              <w:jc w:val="center"/>
              <w:rPr>
                <w:color w:val="000000"/>
                <w:sz w:val="18"/>
                <w:szCs w:val="18"/>
              </w:rPr>
            </w:pPr>
            <w:r>
              <w:rPr>
                <w:b/>
                <w:bCs/>
                <w:color w:val="000000"/>
                <w:sz w:val="18"/>
                <w:szCs w:val="18"/>
              </w:rPr>
              <w:t>WCPP</w:t>
            </w:r>
            <w:r w:rsidRPr="005260E7">
              <w:rPr>
                <w:color w:val="000000"/>
                <w:sz w:val="18"/>
                <w:szCs w:val="18"/>
              </w:rPr>
              <w:t xml:space="preserve"> </w:t>
            </w:r>
          </w:p>
        </w:tc>
      </w:tr>
      <w:tr w14:paraId="6D4C57A5" w14:textId="77777777" w:rsidTr="002637B1">
        <w:tblPrEx>
          <w:tblW w:w="9905" w:type="dxa"/>
          <w:tblInd w:w="-5" w:type="dxa"/>
          <w:tblCellMar>
            <w:left w:w="29" w:type="dxa"/>
            <w:right w:w="29" w:type="dxa"/>
          </w:tblCellMar>
          <w:tblLook w:val="04A0"/>
        </w:tblPrEx>
        <w:trPr>
          <w:gridAfter w:val="1"/>
          <w:wAfter w:w="95" w:type="dxa"/>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2637B1" w:rsidRPr="00775537" w:rsidP="00CB1C05" w14:paraId="580B9927" w14:textId="77777777">
            <w:pPr>
              <w:keepNext/>
              <w:keepLines/>
              <w:spacing w:after="0"/>
              <w:rPr>
                <w:sz w:val="18"/>
                <w:szCs w:val="18"/>
              </w:rPr>
            </w:pPr>
            <w:r w:rsidRPr="006B1065">
              <w:rPr>
                <w:sz w:val="18"/>
                <w:szCs w:val="18"/>
              </w:rPr>
              <w:t>Incorporation into adhesive and sealant products</w:t>
            </w:r>
          </w:p>
        </w:tc>
        <w:tc>
          <w:tcPr>
            <w:tcW w:w="2880" w:type="dxa"/>
            <w:tcBorders>
              <w:top w:val="nil"/>
              <w:left w:val="nil"/>
              <w:bottom w:val="single" w:sz="4" w:space="0" w:color="auto"/>
              <w:right w:val="single" w:sz="4" w:space="0" w:color="auto"/>
            </w:tcBorders>
            <w:shd w:val="clear" w:color="auto" w:fill="auto"/>
            <w:vAlign w:val="center"/>
          </w:tcPr>
          <w:p w:rsidR="002637B1" w:rsidRPr="00DC56F2" w:rsidP="00CB1C05" w14:paraId="4FFF6248" w14:textId="77777777">
            <w:pPr>
              <w:keepNext/>
              <w:keepLines/>
              <w:spacing w:after="0"/>
              <w:jc w:val="center"/>
              <w:rPr>
                <w:b/>
                <w:bCs/>
                <w:color w:val="000000"/>
                <w:sz w:val="18"/>
                <w:szCs w:val="18"/>
                <w:highlight w:val="yellow"/>
              </w:rPr>
            </w:pPr>
            <w:r w:rsidRPr="005260E7">
              <w:rPr>
                <w:b/>
                <w:bCs/>
                <w:color w:val="000000"/>
                <w:sz w:val="18"/>
                <w:szCs w:val="18"/>
              </w:rPr>
              <w:t xml:space="preserve"> WCPP</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2637B1" w:rsidRPr="00DC56F2" w:rsidP="00CB1C05" w14:paraId="136A3A54" w14:textId="77777777">
            <w:pPr>
              <w:keepNext/>
              <w:keepLines/>
              <w:spacing w:after="0"/>
              <w:jc w:val="center"/>
              <w:rPr>
                <w:b/>
                <w:bCs/>
                <w:color w:val="000000"/>
                <w:sz w:val="18"/>
                <w:szCs w:val="18"/>
                <w:highlight w:val="yellow"/>
              </w:rPr>
            </w:pPr>
            <w:r w:rsidRPr="004E2537">
              <w:rPr>
                <w:b/>
                <w:bCs/>
                <w:color w:val="000000"/>
                <w:sz w:val="18"/>
                <w:szCs w:val="18"/>
              </w:rPr>
              <w:t>Prohibit</w:t>
            </w:r>
          </w:p>
        </w:tc>
      </w:tr>
      <w:tr w14:paraId="62FDCFA9" w14:textId="77777777" w:rsidTr="002637B1">
        <w:tblPrEx>
          <w:tblW w:w="9905" w:type="dxa"/>
          <w:tblInd w:w="-5" w:type="dxa"/>
          <w:tblCellMar>
            <w:left w:w="29" w:type="dxa"/>
            <w:right w:w="29" w:type="dxa"/>
          </w:tblCellMar>
          <w:tblLook w:val="04A0"/>
        </w:tblPrEx>
        <w:trPr>
          <w:gridAfter w:val="1"/>
          <w:wAfter w:w="95" w:type="dxa"/>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2637B1" w:rsidRPr="00775537" w:rsidP="00CB1C05" w14:paraId="24CB3873" w14:textId="77777777">
            <w:pPr>
              <w:keepNext/>
              <w:keepLines/>
              <w:spacing w:after="0"/>
              <w:rPr>
                <w:sz w:val="18"/>
                <w:szCs w:val="18"/>
              </w:rPr>
            </w:pPr>
            <w:r w:rsidRPr="00775537">
              <w:rPr>
                <w:sz w:val="18"/>
                <w:szCs w:val="18"/>
              </w:rPr>
              <w:t>Incorporation into Other Formulation, Mixture, and Reaction Products</w:t>
            </w:r>
            <w:r w:rsidRPr="00775537">
              <w:rPr>
                <w:color w:val="000000"/>
                <w:sz w:val="18"/>
                <w:szCs w:val="18"/>
                <w:vertAlign w:val="superscript"/>
              </w:rPr>
              <w:t>1</w:t>
            </w:r>
          </w:p>
        </w:tc>
        <w:tc>
          <w:tcPr>
            <w:tcW w:w="2880" w:type="dxa"/>
            <w:tcBorders>
              <w:top w:val="single" w:sz="4" w:space="0" w:color="auto"/>
              <w:left w:val="nil"/>
              <w:bottom w:val="single" w:sz="4" w:space="0" w:color="auto"/>
              <w:right w:val="single" w:sz="4" w:space="0" w:color="auto"/>
            </w:tcBorders>
            <w:shd w:val="clear" w:color="auto" w:fill="auto"/>
            <w:vAlign w:val="center"/>
          </w:tcPr>
          <w:p w:rsidR="002637B1" w:rsidRPr="00DC56F2" w:rsidP="00CB1C05" w14:paraId="23414FA6" w14:textId="77777777">
            <w:pPr>
              <w:keepNext/>
              <w:keepLines/>
              <w:spacing w:after="0"/>
              <w:jc w:val="center"/>
              <w:rPr>
                <w:b/>
                <w:bCs/>
                <w:color w:val="000000"/>
                <w:sz w:val="18"/>
                <w:szCs w:val="18"/>
              </w:rPr>
            </w:pPr>
            <w:r w:rsidRPr="00DC56F2">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2637B1" w:rsidRPr="005260E7" w:rsidP="00CB1C05" w14:paraId="1B994BCE"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5260E7">
              <w:rPr>
                <w:sz w:val="18"/>
                <w:szCs w:val="18"/>
              </w:rPr>
              <w:t>for cleaning and degreasing products for aerospace use</w:t>
            </w:r>
            <w:r w:rsidRPr="00DC56F2">
              <w:rPr>
                <w:sz w:val="18"/>
                <w:szCs w:val="18"/>
              </w:rPr>
              <w:t xml:space="preserve"> and prohibition in 10 years</w:t>
            </w:r>
            <w:r w:rsidRPr="005260E7">
              <w:rPr>
                <w:color w:val="000000"/>
                <w:sz w:val="18"/>
                <w:szCs w:val="18"/>
              </w:rPr>
              <w:t>)</w:t>
            </w:r>
          </w:p>
        </w:tc>
      </w:tr>
      <w:tr w14:paraId="50F0DEE4" w14:textId="77777777" w:rsidTr="002637B1">
        <w:tblPrEx>
          <w:tblW w:w="9905" w:type="dxa"/>
          <w:tblInd w:w="-5" w:type="dxa"/>
          <w:tblCellMar>
            <w:left w:w="29" w:type="dxa"/>
            <w:right w:w="29" w:type="dxa"/>
          </w:tblCellMar>
          <w:tblLook w:val="04A0"/>
        </w:tblPrEx>
        <w:trPr>
          <w:gridAfter w:val="1"/>
          <w:wAfter w:w="95" w:type="dxa"/>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3E147E94" w14:textId="77777777">
            <w:pPr>
              <w:keepNext/>
              <w:keepLines/>
              <w:spacing w:after="0"/>
              <w:rPr>
                <w:sz w:val="18"/>
                <w:szCs w:val="18"/>
              </w:rPr>
            </w:pPr>
            <w:r w:rsidRPr="00775537">
              <w:rPr>
                <w:sz w:val="18"/>
                <w:szCs w:val="18"/>
              </w:rPr>
              <w:t>Laboratory Chemicals</w:t>
            </w:r>
          </w:p>
        </w:tc>
        <w:tc>
          <w:tcPr>
            <w:tcW w:w="2880" w:type="dxa"/>
            <w:tcBorders>
              <w:top w:val="nil"/>
              <w:left w:val="nil"/>
              <w:bottom w:val="single" w:sz="4" w:space="0" w:color="auto"/>
              <w:right w:val="single" w:sz="4" w:space="0" w:color="auto"/>
            </w:tcBorders>
            <w:shd w:val="clear" w:color="auto" w:fill="auto"/>
            <w:vAlign w:val="center"/>
            <w:hideMark/>
          </w:tcPr>
          <w:p w:rsidR="002637B1" w:rsidRPr="005260E7" w:rsidP="00CB1C05" w14:paraId="3348DB18" w14:textId="77777777">
            <w:pPr>
              <w:keepNext/>
              <w:keepLines/>
              <w:spacing w:after="0"/>
              <w:jc w:val="center"/>
              <w:rPr>
                <w:color w:val="000000"/>
                <w:sz w:val="18"/>
                <w:szCs w:val="18"/>
              </w:rPr>
            </w:pPr>
            <w:r w:rsidRPr="00DC56F2">
              <w:rPr>
                <w:b/>
                <w:bCs/>
                <w:color w:val="000000"/>
                <w:sz w:val="18"/>
                <w:szCs w:val="18"/>
              </w:rPr>
              <w:t>PC</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637B1" w:rsidRPr="005260E7" w:rsidP="00CB1C05" w14:paraId="0D09EDB5" w14:textId="77777777">
            <w:pPr>
              <w:keepNext/>
              <w:keepLines/>
              <w:spacing w:after="0"/>
              <w:jc w:val="center"/>
              <w:rPr>
                <w:b/>
                <w:bCs/>
                <w:color w:val="000000"/>
                <w:sz w:val="18"/>
                <w:szCs w:val="18"/>
              </w:rPr>
            </w:pPr>
            <w:r w:rsidRPr="005260E7">
              <w:rPr>
                <w:b/>
                <w:bCs/>
                <w:color w:val="000000"/>
                <w:sz w:val="18"/>
                <w:szCs w:val="18"/>
              </w:rPr>
              <w:t xml:space="preserve"> WCPP</w:t>
            </w:r>
          </w:p>
        </w:tc>
      </w:tr>
      <w:tr w14:paraId="5A10424B" w14:textId="77777777" w:rsidTr="002637B1">
        <w:tblPrEx>
          <w:tblW w:w="9905" w:type="dxa"/>
          <w:tblInd w:w="-5" w:type="dxa"/>
          <w:tblCellMar>
            <w:left w:w="29" w:type="dxa"/>
            <w:right w:w="29" w:type="dxa"/>
          </w:tblCellMar>
          <w:tblLook w:val="04A0"/>
        </w:tblPrEx>
        <w:trPr>
          <w:gridAfter w:val="1"/>
          <w:wAfter w:w="95" w:type="dxa"/>
          <w:trHeight w:val="152"/>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637B1" w:rsidRPr="00775537" w:rsidP="00CB1C05" w14:paraId="43A3BC20" w14:textId="77777777">
            <w:pPr>
              <w:keepNext/>
              <w:keepLines/>
              <w:spacing w:after="0"/>
              <w:rPr>
                <w:color w:val="000000"/>
                <w:sz w:val="18"/>
                <w:szCs w:val="18"/>
              </w:rPr>
            </w:pPr>
            <w:r>
              <w:rPr>
                <w:color w:val="000000"/>
                <w:sz w:val="18"/>
                <w:szCs w:val="18"/>
              </w:rPr>
              <w:t>Processing Aid, Except Petrochemical</w:t>
            </w:r>
          </w:p>
        </w:tc>
        <w:tc>
          <w:tcPr>
            <w:tcW w:w="2880" w:type="dxa"/>
            <w:tcBorders>
              <w:top w:val="single" w:sz="4" w:space="0" w:color="auto"/>
              <w:left w:val="single" w:sz="4" w:space="0" w:color="auto"/>
              <w:right w:val="single" w:sz="4" w:space="0" w:color="auto"/>
            </w:tcBorders>
            <w:vAlign w:val="center"/>
            <w:hideMark/>
          </w:tcPr>
          <w:p w:rsidR="002637B1" w:rsidRPr="00DC56F2" w:rsidP="00CB1C05" w14:paraId="7B74F5A8" w14:textId="77777777">
            <w:pPr>
              <w:keepNext/>
              <w:keepLines/>
              <w:spacing w:after="0"/>
              <w:jc w:val="center"/>
              <w:rPr>
                <w:b/>
                <w:bCs/>
                <w:color w:val="000000"/>
                <w:sz w:val="18"/>
                <w:szCs w:val="18"/>
              </w:rPr>
            </w:pPr>
            <w:r w:rsidRPr="00DC56F2">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2637B1" w:rsidRPr="005260E7" w:rsidP="00CB1C05" w14:paraId="51012CA9" w14:textId="77777777">
            <w:pPr>
              <w:keepNext/>
              <w:keepLines/>
              <w:spacing w:after="0"/>
              <w:jc w:val="center"/>
              <w:rPr>
                <w:color w:val="000000"/>
                <w:sz w:val="18"/>
                <w:szCs w:val="18"/>
              </w:rPr>
            </w:pPr>
          </w:p>
          <w:p w:rsidR="002637B1" w:rsidRPr="005260E7" w:rsidP="00CB1C05" w14:paraId="351B2856" w14:textId="77777777">
            <w:pPr>
              <w:keepNext/>
              <w:keepLines/>
              <w:spacing w:after="0"/>
              <w:rPr>
                <w:color w:val="000000"/>
                <w:sz w:val="18"/>
                <w:szCs w:val="18"/>
              </w:rPr>
            </w:pPr>
          </w:p>
          <w:p w:rsidR="002637B1" w:rsidRPr="00DC56F2" w:rsidP="00CB1C05" w14:paraId="6DE73605" w14:textId="77777777">
            <w:pPr>
              <w:keepNext/>
              <w:keepLines/>
              <w:spacing w:after="0"/>
              <w:jc w:val="center"/>
              <w:rPr>
                <w:b/>
                <w:bCs/>
                <w:color w:val="000000"/>
                <w:sz w:val="18"/>
                <w:szCs w:val="18"/>
              </w:rPr>
            </w:pPr>
            <w:r w:rsidRPr="00DC56F2">
              <w:rPr>
                <w:b/>
                <w:bCs/>
                <w:color w:val="000000"/>
                <w:sz w:val="18"/>
                <w:szCs w:val="18"/>
              </w:rPr>
              <w:t>Prohibit</w:t>
            </w:r>
          </w:p>
        </w:tc>
      </w:tr>
      <w:tr w14:paraId="677A1D87"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637B1" w:rsidRPr="00775537" w:rsidP="00CB1C05" w14:paraId="3CCC276A" w14:textId="77777777">
            <w:pPr>
              <w:keepNext/>
              <w:keepLines/>
              <w:spacing w:after="0"/>
              <w:rPr>
                <w:sz w:val="18"/>
                <w:szCs w:val="18"/>
              </w:rPr>
            </w:pPr>
            <w:r w:rsidRPr="00775537">
              <w:rPr>
                <w:sz w:val="18"/>
                <w:szCs w:val="18"/>
              </w:rPr>
              <w:t>Adhesives and Sealants</w:t>
            </w:r>
          </w:p>
        </w:tc>
        <w:tc>
          <w:tcPr>
            <w:tcW w:w="2880" w:type="dxa"/>
            <w:tcBorders>
              <w:top w:val="single" w:sz="4" w:space="0" w:color="auto"/>
              <w:left w:val="single" w:sz="4" w:space="0" w:color="auto"/>
              <w:bottom w:val="single" w:sz="4" w:space="0" w:color="auto"/>
              <w:right w:val="single" w:sz="4" w:space="0" w:color="auto"/>
            </w:tcBorders>
            <w:vAlign w:val="center"/>
            <w:hideMark/>
          </w:tcPr>
          <w:p w:rsidR="002637B1" w:rsidRPr="00DC56F2" w:rsidP="00CB1C05" w14:paraId="7F10E41F" w14:textId="77777777">
            <w:pPr>
              <w:keepNext/>
              <w:keepLines/>
              <w:spacing w:after="0"/>
              <w:jc w:val="center"/>
              <w:rPr>
                <w:color w:val="000000"/>
                <w:sz w:val="18"/>
                <w:szCs w:val="18"/>
              </w:rPr>
            </w:pPr>
            <w:r w:rsidRPr="005260E7">
              <w:rPr>
                <w:b/>
                <w:bCs/>
                <w:color w:val="000000"/>
                <w:sz w:val="18"/>
                <w:szCs w:val="18"/>
              </w:rPr>
              <w:t xml:space="preserve"> WCPP</w:t>
            </w:r>
            <w:r w:rsidR="0001450B">
              <w:rPr>
                <w:b/>
                <w:bCs/>
                <w:color w:val="000000"/>
                <w:sz w:val="18"/>
                <w:szCs w:val="18"/>
              </w:rPr>
              <w:t xml:space="preserve"> </w:t>
            </w:r>
            <w:r w:rsidRPr="00DC56F2" w:rsidR="0001450B">
              <w:rPr>
                <w:color w:val="000000"/>
                <w:sz w:val="18"/>
                <w:szCs w:val="18"/>
              </w:rPr>
              <w:t>(for uses not prohibited)</w:t>
            </w:r>
          </w:p>
        </w:tc>
        <w:tc>
          <w:tcPr>
            <w:tcW w:w="2790" w:type="dxa"/>
            <w:vMerge/>
            <w:tcBorders>
              <w:left w:val="single" w:sz="4" w:space="0" w:color="auto"/>
              <w:right w:val="single" w:sz="4" w:space="0" w:color="auto"/>
            </w:tcBorders>
            <w:shd w:val="clear" w:color="auto" w:fill="auto"/>
            <w:vAlign w:val="center"/>
            <w:hideMark/>
          </w:tcPr>
          <w:p w:rsidR="002637B1" w:rsidRPr="005260E7" w:rsidP="00CB1C05" w14:paraId="460C7891" w14:textId="77777777">
            <w:pPr>
              <w:keepNext/>
              <w:keepLines/>
              <w:spacing w:after="0"/>
              <w:jc w:val="center"/>
              <w:rPr>
                <w:color w:val="000000"/>
                <w:sz w:val="18"/>
                <w:szCs w:val="18"/>
              </w:rPr>
            </w:pPr>
          </w:p>
        </w:tc>
      </w:tr>
      <w:tr w14:paraId="47D380AA"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52CBAF7D" w14:textId="77777777">
            <w:pPr>
              <w:keepNext/>
              <w:keepLines/>
              <w:spacing w:after="0"/>
              <w:rPr>
                <w:sz w:val="18"/>
                <w:szCs w:val="18"/>
              </w:rPr>
            </w:pPr>
            <w:r w:rsidRPr="00775537">
              <w:rPr>
                <w:sz w:val="18"/>
                <w:szCs w:val="18"/>
              </w:rPr>
              <w:t>Paint and Coatings</w:t>
            </w:r>
          </w:p>
        </w:tc>
        <w:tc>
          <w:tcPr>
            <w:tcW w:w="2880" w:type="dxa"/>
            <w:tcBorders>
              <w:top w:val="single" w:sz="4" w:space="0" w:color="auto"/>
              <w:left w:val="single" w:sz="4" w:space="0" w:color="auto"/>
              <w:bottom w:val="single" w:sz="4" w:space="0" w:color="auto"/>
              <w:right w:val="single" w:sz="4" w:space="0" w:color="auto"/>
            </w:tcBorders>
            <w:vAlign w:val="center"/>
            <w:hideMark/>
          </w:tcPr>
          <w:p w:rsidR="002637B1" w:rsidRPr="00DC56F2" w:rsidP="00CB1C05" w14:paraId="6B183A61"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2637B1" w:rsidRPr="005260E7" w:rsidP="00CB1C05" w14:paraId="1B8491A1" w14:textId="77777777">
            <w:pPr>
              <w:keepNext/>
              <w:keepLines/>
              <w:spacing w:after="0"/>
              <w:jc w:val="center"/>
              <w:rPr>
                <w:color w:val="000000"/>
                <w:sz w:val="18"/>
                <w:szCs w:val="18"/>
              </w:rPr>
            </w:pPr>
          </w:p>
        </w:tc>
      </w:tr>
      <w:tr w14:paraId="04C09BE1"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775537" w:rsidP="00CB1C05" w14:paraId="17FBD5EC" w14:textId="77777777">
            <w:pPr>
              <w:keepNext/>
              <w:keepLines/>
              <w:spacing w:after="0"/>
              <w:rPr>
                <w:sz w:val="18"/>
                <w:szCs w:val="18"/>
              </w:rPr>
            </w:pPr>
            <w:r w:rsidRPr="00775537">
              <w:rPr>
                <w:sz w:val="18"/>
                <w:szCs w:val="18"/>
              </w:rPr>
              <w:t>Aerosol Spray Cleaning/Degreasing</w:t>
            </w:r>
          </w:p>
        </w:tc>
        <w:tc>
          <w:tcPr>
            <w:tcW w:w="2880" w:type="dxa"/>
            <w:tcBorders>
              <w:top w:val="single" w:sz="4" w:space="0" w:color="auto"/>
              <w:left w:val="single" w:sz="4" w:space="0" w:color="auto"/>
              <w:bottom w:val="single" w:sz="4" w:space="0" w:color="auto"/>
              <w:right w:val="single" w:sz="4" w:space="0" w:color="auto"/>
            </w:tcBorders>
            <w:vAlign w:val="center"/>
            <w:hideMark/>
          </w:tcPr>
          <w:p w:rsidR="002637B1" w:rsidRPr="00DC56F2" w:rsidP="00CB1C05" w14:paraId="334A823F" w14:textId="77777777">
            <w:pPr>
              <w:keepNext/>
              <w:keepLines/>
              <w:spacing w:after="0"/>
              <w:jc w:val="center"/>
              <w:rPr>
                <w:color w:val="000000"/>
                <w:sz w:val="18"/>
                <w:szCs w:val="18"/>
              </w:rPr>
            </w:pPr>
            <w:r w:rsidRPr="00DC56F2">
              <w:rPr>
                <w:b/>
                <w:bCs/>
                <w:color w:val="000000"/>
                <w:sz w:val="18"/>
                <w:szCs w:val="18"/>
              </w:rPr>
              <w:t>PC</w:t>
            </w:r>
            <w:r w:rsidRPr="00DC56F2">
              <w:rPr>
                <w:color w:val="000000"/>
                <w:sz w:val="18"/>
                <w:szCs w:val="18"/>
              </w:rPr>
              <w:t xml:space="preserve"> (for uses not prohibited)</w:t>
            </w:r>
          </w:p>
        </w:tc>
        <w:tc>
          <w:tcPr>
            <w:tcW w:w="2790" w:type="dxa"/>
            <w:vMerge/>
            <w:tcBorders>
              <w:left w:val="single" w:sz="4" w:space="0" w:color="auto"/>
              <w:right w:val="single" w:sz="4" w:space="0" w:color="auto"/>
            </w:tcBorders>
            <w:shd w:val="clear" w:color="auto" w:fill="auto"/>
            <w:noWrap/>
            <w:vAlign w:val="center"/>
            <w:hideMark/>
          </w:tcPr>
          <w:p w:rsidR="002637B1" w:rsidRPr="005260E7" w:rsidP="00CB1C05" w14:paraId="4C73779D" w14:textId="77777777">
            <w:pPr>
              <w:keepNext/>
              <w:keepLines/>
              <w:spacing w:after="0"/>
              <w:jc w:val="center"/>
              <w:rPr>
                <w:color w:val="000000"/>
                <w:sz w:val="18"/>
                <w:szCs w:val="18"/>
              </w:rPr>
            </w:pPr>
          </w:p>
        </w:tc>
      </w:tr>
      <w:tr w14:paraId="76AE0D23" w14:textId="77777777">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858E9" w:rsidRPr="00775537" w:rsidP="00CB1C05" w14:paraId="6C28B20B" w14:textId="77777777">
            <w:pPr>
              <w:keepNext/>
              <w:keepLines/>
              <w:spacing w:after="0"/>
              <w:rPr>
                <w:sz w:val="18"/>
                <w:szCs w:val="18"/>
              </w:rPr>
            </w:pPr>
            <w:r w:rsidRPr="00775537">
              <w:rPr>
                <w:sz w:val="18"/>
                <w:szCs w:val="18"/>
              </w:rPr>
              <w:t>Liquid and Spray Batch Cold Cleaning</w:t>
            </w:r>
          </w:p>
        </w:tc>
        <w:tc>
          <w:tcPr>
            <w:tcW w:w="2880" w:type="dxa"/>
            <w:vMerge w:val="restart"/>
            <w:tcBorders>
              <w:top w:val="single" w:sz="4" w:space="0" w:color="auto"/>
              <w:left w:val="single" w:sz="4" w:space="0" w:color="auto"/>
              <w:right w:val="single" w:sz="4" w:space="0" w:color="auto"/>
            </w:tcBorders>
            <w:vAlign w:val="center"/>
          </w:tcPr>
          <w:p w:rsidR="00D858E9" w:rsidRPr="00DC56F2" w:rsidP="00CB1C05" w14:paraId="70434FBF" w14:textId="77777777">
            <w:pPr>
              <w:keepNext/>
              <w:keepLines/>
              <w:spacing w:after="0"/>
              <w:jc w:val="center"/>
              <w:rPr>
                <w:color w:val="000000"/>
                <w:sz w:val="18"/>
                <w:szCs w:val="18"/>
              </w:rPr>
            </w:pPr>
          </w:p>
          <w:p w:rsidR="00D858E9" w:rsidRPr="00DC56F2" w:rsidP="00CB1C05" w14:paraId="6157470C" w14:textId="77777777">
            <w:pPr>
              <w:keepNext/>
              <w:keepLines/>
              <w:spacing w:after="0"/>
              <w:jc w:val="center"/>
              <w:rPr>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D858E9" w:rsidRPr="00DC56F2" w:rsidP="00CB1C05" w14:paraId="6C4D9084" w14:textId="77777777">
            <w:pPr>
              <w:keepNext/>
              <w:keepLines/>
              <w:spacing w:after="0"/>
              <w:jc w:val="center"/>
              <w:rPr>
                <w:color w:val="000000"/>
                <w:sz w:val="18"/>
                <w:szCs w:val="18"/>
              </w:rPr>
            </w:pPr>
          </w:p>
        </w:tc>
      </w:tr>
      <w:tr w14:paraId="0918DE02" w14:textId="77777777">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858E9" w:rsidRPr="0084506C" w:rsidP="00CB1C05" w14:paraId="0E3AFB38" w14:textId="77777777">
            <w:pPr>
              <w:keepNext/>
              <w:keepLines/>
              <w:spacing w:after="0"/>
              <w:rPr>
                <w:sz w:val="18"/>
                <w:szCs w:val="18"/>
              </w:rPr>
            </w:pPr>
            <w:r w:rsidRPr="0084506C">
              <w:rPr>
                <w:sz w:val="18"/>
                <w:szCs w:val="18"/>
              </w:rPr>
              <w:t>Photographic Film Use</w:t>
            </w:r>
          </w:p>
        </w:tc>
        <w:tc>
          <w:tcPr>
            <w:tcW w:w="2880" w:type="dxa"/>
            <w:vMerge/>
            <w:tcBorders>
              <w:left w:val="single" w:sz="4" w:space="0" w:color="auto"/>
              <w:right w:val="single" w:sz="4" w:space="0" w:color="auto"/>
            </w:tcBorders>
            <w:vAlign w:val="center"/>
            <w:hideMark/>
          </w:tcPr>
          <w:p w:rsidR="00D858E9" w:rsidRPr="00DC56F2" w:rsidP="00CB1C05" w14:paraId="07C43E6E" w14:textId="77777777">
            <w:pPr>
              <w:keepNext/>
              <w:keepLines/>
              <w:spacing w:after="0"/>
              <w:jc w:val="center"/>
              <w:rPr>
                <w:b/>
                <w:bCs/>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858E9" w:rsidRPr="00DC56F2" w:rsidP="00CB1C05" w14:paraId="0E9BC673" w14:textId="77777777">
            <w:pPr>
              <w:keepNext/>
              <w:keepLines/>
              <w:spacing w:after="0"/>
              <w:rPr>
                <w:color w:val="000000"/>
                <w:sz w:val="18"/>
                <w:szCs w:val="18"/>
              </w:rPr>
            </w:pPr>
          </w:p>
        </w:tc>
      </w:tr>
      <w:tr w14:paraId="318E819B"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858E9" w:rsidRPr="0084506C" w:rsidP="00CB1C05" w14:paraId="1A0996FF" w14:textId="77777777">
            <w:pPr>
              <w:keepNext/>
              <w:keepLines/>
              <w:spacing w:after="0"/>
              <w:rPr>
                <w:sz w:val="18"/>
                <w:szCs w:val="18"/>
              </w:rPr>
            </w:pPr>
            <w:r w:rsidRPr="0084506C">
              <w:rPr>
                <w:sz w:val="18"/>
                <w:szCs w:val="18"/>
              </w:rPr>
              <w:t>Lubricants and Greases</w:t>
            </w:r>
          </w:p>
        </w:tc>
        <w:tc>
          <w:tcPr>
            <w:tcW w:w="2880" w:type="dxa"/>
            <w:vMerge/>
            <w:tcBorders>
              <w:left w:val="single" w:sz="4" w:space="0" w:color="auto"/>
              <w:right w:val="single" w:sz="4" w:space="0" w:color="auto"/>
            </w:tcBorders>
            <w:vAlign w:val="center"/>
            <w:hideMark/>
          </w:tcPr>
          <w:p w:rsidR="00D858E9" w:rsidRPr="00DC56F2" w:rsidP="00CB1C05" w14:paraId="7CF264D0"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858E9" w:rsidRPr="00DC56F2" w:rsidP="00CB1C05" w14:paraId="7A1277E5" w14:textId="77777777">
            <w:pPr>
              <w:keepNext/>
              <w:keepLines/>
              <w:spacing w:after="0"/>
              <w:rPr>
                <w:color w:val="000000"/>
                <w:sz w:val="18"/>
                <w:szCs w:val="18"/>
              </w:rPr>
            </w:pPr>
          </w:p>
        </w:tc>
      </w:tr>
      <w:tr w14:paraId="7024BB38" w14:textId="77777777" w:rsidTr="002637B1">
        <w:tblPrEx>
          <w:tblW w:w="9905" w:type="dxa"/>
          <w:tblInd w:w="-5" w:type="dxa"/>
          <w:tblCellMar>
            <w:left w:w="29" w:type="dxa"/>
            <w:right w:w="29" w:type="dxa"/>
          </w:tblCellMar>
          <w:tblLook w:val="04A0"/>
        </w:tblPrEx>
        <w:trPr>
          <w:gridAfter w:val="1"/>
          <w:wAfter w:w="95" w:type="dxa"/>
          <w:trHeight w:val="162"/>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858E9" w:rsidRPr="0084506C" w:rsidP="00CB1C05" w14:paraId="430EE310" w14:textId="77777777">
            <w:pPr>
              <w:keepNext/>
              <w:keepLines/>
              <w:spacing w:after="0"/>
              <w:rPr>
                <w:sz w:val="18"/>
                <w:szCs w:val="18"/>
              </w:rPr>
            </w:pPr>
            <w:r w:rsidRPr="00AB47D5">
              <w:rPr>
                <w:sz w:val="18"/>
                <w:szCs w:val="18"/>
              </w:rPr>
              <w:t>Wipe and Liquid Cleaning and Polishing</w:t>
            </w:r>
          </w:p>
        </w:tc>
        <w:tc>
          <w:tcPr>
            <w:tcW w:w="2880" w:type="dxa"/>
            <w:vMerge/>
            <w:tcBorders>
              <w:left w:val="single" w:sz="4" w:space="0" w:color="auto"/>
              <w:right w:val="single" w:sz="4" w:space="0" w:color="auto"/>
            </w:tcBorders>
            <w:vAlign w:val="center"/>
            <w:hideMark/>
          </w:tcPr>
          <w:p w:rsidR="00D858E9" w:rsidRPr="00DC56F2" w:rsidP="00CB1C05" w14:paraId="2D29A8CB"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858E9" w:rsidRPr="00DC56F2" w:rsidP="00CB1C05" w14:paraId="323D2E44" w14:textId="77777777">
            <w:pPr>
              <w:keepNext/>
              <w:keepLines/>
              <w:spacing w:after="0"/>
              <w:rPr>
                <w:color w:val="000000"/>
                <w:sz w:val="18"/>
                <w:szCs w:val="18"/>
              </w:rPr>
            </w:pPr>
          </w:p>
        </w:tc>
      </w:tr>
      <w:tr w14:paraId="6E581BDE" w14:textId="77777777" w:rsidTr="002637B1">
        <w:tblPrEx>
          <w:tblW w:w="9905" w:type="dxa"/>
          <w:tblInd w:w="-5" w:type="dxa"/>
          <w:tblCellMar>
            <w:left w:w="29" w:type="dxa"/>
            <w:right w:w="29" w:type="dxa"/>
          </w:tblCellMar>
          <w:tblLook w:val="04A0"/>
        </w:tblPrEx>
        <w:trPr>
          <w:gridAfter w:val="1"/>
          <w:wAfter w:w="95" w:type="dxa"/>
          <w:trHeight w:val="161"/>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D858E9" w:rsidRPr="0084506C" w:rsidP="00CB1C05" w14:paraId="4C2F4F5A" w14:textId="77777777">
            <w:pPr>
              <w:keepNext/>
              <w:keepLines/>
              <w:spacing w:after="0"/>
              <w:rPr>
                <w:sz w:val="18"/>
                <w:szCs w:val="18"/>
              </w:rPr>
            </w:pPr>
            <w:r>
              <w:rPr>
                <w:sz w:val="18"/>
                <w:szCs w:val="18"/>
              </w:rPr>
              <w:t>Spot Removers</w:t>
            </w:r>
            <w:r>
              <w:rPr>
                <w:vertAlign w:val="superscript"/>
              </w:rPr>
              <w:t>2</w:t>
            </w:r>
          </w:p>
        </w:tc>
        <w:tc>
          <w:tcPr>
            <w:tcW w:w="2880" w:type="dxa"/>
            <w:vMerge/>
            <w:tcBorders>
              <w:left w:val="single" w:sz="4" w:space="0" w:color="auto"/>
              <w:right w:val="single" w:sz="4" w:space="0" w:color="auto"/>
            </w:tcBorders>
            <w:vAlign w:val="center"/>
          </w:tcPr>
          <w:p w:rsidR="00D858E9" w:rsidRPr="00DC56F2" w:rsidP="00CB1C05" w14:paraId="4E03FAD9"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tcPr>
          <w:p w:rsidR="00D858E9" w:rsidRPr="00DC56F2" w:rsidP="00CB1C05" w14:paraId="09BB37CB" w14:textId="77777777">
            <w:pPr>
              <w:keepNext/>
              <w:keepLines/>
              <w:spacing w:after="0"/>
              <w:rPr>
                <w:color w:val="000000"/>
                <w:sz w:val="18"/>
                <w:szCs w:val="18"/>
              </w:rPr>
            </w:pPr>
          </w:p>
        </w:tc>
      </w:tr>
      <w:tr w14:paraId="76412859"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858E9" w:rsidRPr="0084506C" w:rsidP="00CB1C05" w14:paraId="45320B89" w14:textId="77777777">
            <w:pPr>
              <w:keepNext/>
              <w:keepLines/>
              <w:spacing w:after="0"/>
              <w:rPr>
                <w:sz w:val="18"/>
                <w:szCs w:val="18"/>
              </w:rPr>
            </w:pPr>
            <w:r w:rsidRPr="0084506C">
              <w:rPr>
                <w:sz w:val="18"/>
                <w:szCs w:val="18"/>
              </w:rPr>
              <w:t>Inks and Ink Removal</w:t>
            </w:r>
          </w:p>
        </w:tc>
        <w:tc>
          <w:tcPr>
            <w:tcW w:w="2880" w:type="dxa"/>
            <w:vMerge/>
            <w:tcBorders>
              <w:left w:val="single" w:sz="4" w:space="0" w:color="auto"/>
              <w:right w:val="single" w:sz="4" w:space="0" w:color="auto"/>
            </w:tcBorders>
            <w:vAlign w:val="center"/>
            <w:hideMark/>
          </w:tcPr>
          <w:p w:rsidR="00D858E9" w:rsidRPr="00DC56F2" w:rsidP="00CB1C05" w14:paraId="2BF15239"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858E9" w:rsidRPr="00DC56F2" w:rsidP="00CB1C05" w14:paraId="63EC2B2C" w14:textId="77777777">
            <w:pPr>
              <w:keepNext/>
              <w:keepLines/>
              <w:spacing w:after="0"/>
              <w:rPr>
                <w:color w:val="000000"/>
                <w:sz w:val="18"/>
                <w:szCs w:val="18"/>
              </w:rPr>
            </w:pPr>
          </w:p>
        </w:tc>
      </w:tr>
      <w:tr w14:paraId="466019D3"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858E9" w:rsidRPr="0084506C" w:rsidP="00CB1C05" w14:paraId="3CB5D7B7" w14:textId="77777777">
            <w:pPr>
              <w:keepNext/>
              <w:keepLines/>
              <w:spacing w:after="0"/>
              <w:rPr>
                <w:sz w:val="18"/>
                <w:szCs w:val="18"/>
              </w:rPr>
            </w:pPr>
            <w:r w:rsidRPr="0084506C">
              <w:rPr>
                <w:sz w:val="18"/>
                <w:szCs w:val="18"/>
              </w:rPr>
              <w:t>Anti-Spatter Welding Aerosol</w:t>
            </w:r>
          </w:p>
        </w:tc>
        <w:tc>
          <w:tcPr>
            <w:tcW w:w="2880" w:type="dxa"/>
            <w:vMerge/>
            <w:tcBorders>
              <w:left w:val="single" w:sz="4" w:space="0" w:color="auto"/>
              <w:right w:val="single" w:sz="4" w:space="0" w:color="auto"/>
            </w:tcBorders>
            <w:vAlign w:val="center"/>
            <w:hideMark/>
          </w:tcPr>
          <w:p w:rsidR="00D858E9" w:rsidRPr="00DC56F2" w:rsidP="00CB1C05" w14:paraId="27216B36"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858E9" w:rsidRPr="00DC56F2" w:rsidP="00CB1C05" w14:paraId="481AC764" w14:textId="77777777">
            <w:pPr>
              <w:keepNext/>
              <w:keepLines/>
              <w:spacing w:after="0"/>
              <w:rPr>
                <w:color w:val="000000"/>
                <w:sz w:val="18"/>
                <w:szCs w:val="18"/>
              </w:rPr>
            </w:pPr>
          </w:p>
        </w:tc>
      </w:tr>
      <w:tr w14:paraId="7B781D96"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858E9" w:rsidRPr="0084506C" w:rsidP="00CB1C05" w14:paraId="6FCB8CF7" w14:textId="77777777">
            <w:pPr>
              <w:keepNext/>
              <w:keepLines/>
              <w:spacing w:after="0"/>
              <w:rPr>
                <w:sz w:val="18"/>
                <w:szCs w:val="18"/>
              </w:rPr>
            </w:pPr>
            <w:r w:rsidRPr="0084506C">
              <w:rPr>
                <w:sz w:val="18"/>
                <w:szCs w:val="18"/>
              </w:rPr>
              <w:t>Mold Cleaning, Release and Protectants</w:t>
            </w:r>
          </w:p>
        </w:tc>
        <w:tc>
          <w:tcPr>
            <w:tcW w:w="2880" w:type="dxa"/>
            <w:vMerge/>
            <w:tcBorders>
              <w:left w:val="single" w:sz="4" w:space="0" w:color="auto"/>
              <w:bottom w:val="single" w:sz="4" w:space="0" w:color="auto"/>
              <w:right w:val="single" w:sz="4" w:space="0" w:color="auto"/>
            </w:tcBorders>
            <w:vAlign w:val="center"/>
            <w:hideMark/>
          </w:tcPr>
          <w:p w:rsidR="00D858E9" w:rsidRPr="00DC56F2" w:rsidP="00CB1C05" w14:paraId="6EEBCD59"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D858E9" w:rsidRPr="00DC56F2" w:rsidP="00CB1C05" w14:paraId="6731C5A4" w14:textId="77777777">
            <w:pPr>
              <w:keepNext/>
              <w:keepLines/>
              <w:spacing w:after="0"/>
              <w:rPr>
                <w:color w:val="000000"/>
                <w:sz w:val="18"/>
                <w:szCs w:val="18"/>
              </w:rPr>
            </w:pPr>
          </w:p>
        </w:tc>
      </w:tr>
      <w:tr w14:paraId="6172DE7C"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2637B1" w:rsidRPr="0084506C" w:rsidP="00CB1C05" w14:paraId="4A13EABE" w14:textId="77777777">
            <w:pPr>
              <w:keepNext/>
              <w:keepLines/>
              <w:spacing w:after="0"/>
              <w:rPr>
                <w:sz w:val="18"/>
                <w:szCs w:val="18"/>
              </w:rPr>
            </w:pPr>
            <w:r w:rsidRPr="0084506C">
              <w:rPr>
                <w:sz w:val="18"/>
                <w:szCs w:val="18"/>
              </w:rPr>
              <w:t>Dry Cleaning Machines</w:t>
            </w:r>
          </w:p>
        </w:tc>
        <w:tc>
          <w:tcPr>
            <w:tcW w:w="2880" w:type="dxa"/>
            <w:tcBorders>
              <w:top w:val="single" w:sz="4" w:space="0" w:color="auto"/>
              <w:left w:val="single" w:sz="4" w:space="0" w:color="auto"/>
              <w:bottom w:val="single" w:sz="4" w:space="0" w:color="auto"/>
              <w:right w:val="single" w:sz="4" w:space="0" w:color="auto"/>
            </w:tcBorders>
            <w:vAlign w:val="center"/>
            <w:hideMark/>
          </w:tcPr>
          <w:p w:rsidR="002637B1" w:rsidRPr="005260E7" w:rsidP="00CB1C05" w14:paraId="7921608C" w14:textId="77777777">
            <w:pPr>
              <w:keepNext/>
              <w:keepLines/>
              <w:spacing w:after="0"/>
              <w:jc w:val="center"/>
              <w:rPr>
                <w:color w:val="000000"/>
                <w:sz w:val="18"/>
                <w:szCs w:val="18"/>
              </w:rPr>
            </w:pPr>
            <w:r w:rsidRPr="005260E7">
              <w:rPr>
                <w:color w:val="000000"/>
                <w:sz w:val="18"/>
                <w:szCs w:val="18"/>
              </w:rPr>
              <w:t>10-Year Phaseout</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637B1" w:rsidRPr="005260E7" w:rsidP="00CB1C05" w14:paraId="1081DFC9" w14:textId="77777777">
            <w:pPr>
              <w:keepNext/>
              <w:keepLines/>
              <w:spacing w:after="0"/>
              <w:jc w:val="center"/>
              <w:rPr>
                <w:color w:val="000000"/>
                <w:sz w:val="18"/>
                <w:szCs w:val="18"/>
              </w:rPr>
            </w:pPr>
            <w:r w:rsidRPr="005260E7">
              <w:rPr>
                <w:color w:val="000000"/>
                <w:sz w:val="18"/>
                <w:szCs w:val="18"/>
              </w:rPr>
              <w:t>15-Year Phaseout</w:t>
            </w:r>
          </w:p>
        </w:tc>
      </w:tr>
      <w:tr w14:paraId="4E39040E" w14:textId="77777777" w:rsidTr="002637B1">
        <w:tblPrEx>
          <w:tblW w:w="9905" w:type="dxa"/>
          <w:tblInd w:w="-5" w:type="dxa"/>
          <w:tblCellMar>
            <w:left w:w="29" w:type="dxa"/>
            <w:right w:w="29" w:type="dxa"/>
          </w:tblCellMar>
          <w:tblLook w:val="04A0"/>
        </w:tblPrEx>
        <w:trPr>
          <w:gridAfter w:val="1"/>
          <w:wAfter w:w="95" w:type="dxa"/>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2637B1" w:rsidRPr="00A563CC" w:rsidP="00CB1C05" w14:paraId="0ECE2B4B" w14:textId="77777777">
            <w:pPr>
              <w:keepNext/>
              <w:keepLines/>
              <w:spacing w:after="0"/>
              <w:rPr>
                <w:sz w:val="18"/>
                <w:szCs w:val="18"/>
              </w:rPr>
            </w:pPr>
            <w:r w:rsidRPr="00F65C52">
              <w:rPr>
                <w:sz w:val="18"/>
                <w:szCs w:val="18"/>
              </w:rPr>
              <w:t>Specialty DOD Uses (oil analysis and water pipe repair)</w:t>
            </w:r>
          </w:p>
        </w:tc>
        <w:tc>
          <w:tcPr>
            <w:tcW w:w="2880" w:type="dxa"/>
            <w:vMerge w:val="restart"/>
            <w:tcBorders>
              <w:top w:val="single" w:sz="4" w:space="0" w:color="auto"/>
              <w:left w:val="single" w:sz="4" w:space="0" w:color="auto"/>
              <w:right w:val="single" w:sz="4" w:space="0" w:color="auto"/>
            </w:tcBorders>
          </w:tcPr>
          <w:p w:rsidR="002637B1" w:rsidRPr="00DC56F2" w:rsidP="00CB1C05" w14:paraId="165F9379" w14:textId="77777777">
            <w:pPr>
              <w:keepNext/>
              <w:keepLines/>
              <w:spacing w:after="0"/>
              <w:jc w:val="center"/>
              <w:rPr>
                <w:b/>
                <w:bCs/>
                <w:color w:val="000000"/>
                <w:sz w:val="18"/>
                <w:szCs w:val="18"/>
              </w:rPr>
            </w:pPr>
          </w:p>
          <w:p w:rsidR="002637B1" w:rsidRPr="00DC56F2" w:rsidP="00CB1C05" w14:paraId="6BA93769"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tcPr>
          <w:p w:rsidR="002637B1" w:rsidRPr="00DC56F2" w:rsidP="00CB1C05" w14:paraId="55BFA8A9" w14:textId="77777777">
            <w:pPr>
              <w:keepNext/>
              <w:keepLines/>
              <w:spacing w:after="0"/>
              <w:jc w:val="center"/>
              <w:rPr>
                <w:b/>
                <w:bCs/>
                <w:color w:val="000000"/>
                <w:sz w:val="18"/>
                <w:szCs w:val="18"/>
              </w:rPr>
            </w:pPr>
          </w:p>
          <w:p w:rsidR="002637B1" w:rsidRPr="00DC56F2" w:rsidP="00CB1C05" w14:paraId="34B63C6D" w14:textId="77777777">
            <w:pPr>
              <w:keepNext/>
              <w:keepLines/>
              <w:spacing w:after="0"/>
              <w:jc w:val="center"/>
              <w:rPr>
                <w:b/>
                <w:bCs/>
                <w:color w:val="000000"/>
                <w:sz w:val="18"/>
                <w:szCs w:val="18"/>
              </w:rPr>
            </w:pPr>
            <w:r w:rsidRPr="00DC56F2">
              <w:rPr>
                <w:b/>
                <w:bCs/>
                <w:color w:val="000000"/>
                <w:sz w:val="18"/>
                <w:szCs w:val="18"/>
              </w:rPr>
              <w:t>Prohibit</w:t>
            </w:r>
          </w:p>
        </w:tc>
      </w:tr>
      <w:tr w14:paraId="0A446493" w14:textId="77777777" w:rsidTr="002637B1">
        <w:tblPrEx>
          <w:tblW w:w="9905" w:type="dxa"/>
          <w:tblInd w:w="-5" w:type="dxa"/>
          <w:tblCellMar>
            <w:left w:w="29" w:type="dxa"/>
            <w:right w:w="29" w:type="dxa"/>
          </w:tblCellMar>
          <w:tblLook w:val="04A0"/>
        </w:tblPrEx>
        <w:trPr>
          <w:gridAfter w:val="1"/>
          <w:wAfter w:w="95" w:type="dxa"/>
          <w:trHeight w:val="107"/>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637B1" w:rsidRPr="0084506C" w:rsidP="00CB1C05" w14:paraId="7C5D5A7C" w14:textId="77777777">
            <w:pPr>
              <w:keepNext/>
              <w:keepLines/>
              <w:spacing w:after="0"/>
              <w:rPr>
                <w:sz w:val="18"/>
                <w:szCs w:val="18"/>
              </w:rPr>
            </w:pPr>
            <w:r w:rsidRPr="0084506C">
              <w:rPr>
                <w:sz w:val="18"/>
                <w:szCs w:val="18"/>
              </w:rPr>
              <w:t>Possibly Inactive COUs</w:t>
            </w:r>
            <w:r>
              <w:rPr>
                <w:sz w:val="18"/>
                <w:szCs w:val="18"/>
              </w:rPr>
              <w:t>/</w:t>
            </w:r>
            <w:r w:rsidRPr="0084506C">
              <w:rPr>
                <w:sz w:val="18"/>
                <w:szCs w:val="18"/>
              </w:rPr>
              <w:t>Overlapping Tasks</w:t>
            </w:r>
            <w:r>
              <w:rPr>
                <w:sz w:val="18"/>
                <w:szCs w:val="18"/>
                <w:vertAlign w:val="superscript"/>
              </w:rPr>
              <w:t>3</w:t>
            </w:r>
          </w:p>
        </w:tc>
        <w:tc>
          <w:tcPr>
            <w:tcW w:w="2880" w:type="dxa"/>
            <w:vMerge/>
            <w:tcBorders>
              <w:left w:val="single" w:sz="4" w:space="0" w:color="auto"/>
              <w:bottom w:val="single" w:sz="4" w:space="0" w:color="auto"/>
              <w:right w:val="single" w:sz="4" w:space="0" w:color="auto"/>
            </w:tcBorders>
            <w:vAlign w:val="center"/>
            <w:hideMark/>
          </w:tcPr>
          <w:p w:rsidR="002637B1" w:rsidRPr="0084506C" w:rsidP="00CB1C05" w14:paraId="2465393D" w14:textId="77777777">
            <w:pPr>
              <w:keepNext/>
              <w:keepLines/>
              <w:spacing w:after="0"/>
              <w:jc w:val="center"/>
              <w:rPr>
                <w:color w:val="000000"/>
                <w:sz w:val="20"/>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2637B1" w:rsidRPr="0084506C" w:rsidP="00CB1C05" w14:paraId="5A51AC1B" w14:textId="77777777">
            <w:pPr>
              <w:keepNext/>
              <w:keepLines/>
              <w:spacing w:after="0"/>
              <w:jc w:val="center"/>
              <w:rPr>
                <w:color w:val="000000"/>
                <w:sz w:val="20"/>
              </w:rPr>
            </w:pPr>
          </w:p>
        </w:tc>
      </w:tr>
      <w:tr w14:paraId="7F3EB77A" w14:textId="77777777" w:rsidTr="002637B1">
        <w:tblPrEx>
          <w:tblW w:w="9905" w:type="dxa"/>
          <w:tblInd w:w="-5" w:type="dxa"/>
          <w:tblCellMar>
            <w:left w:w="29" w:type="dxa"/>
            <w:right w:w="29" w:type="dxa"/>
          </w:tblCellMar>
          <w:tblLook w:val="04A0"/>
        </w:tblPrEx>
        <w:trPr>
          <w:gridAfter w:val="1"/>
          <w:wAfter w:w="95" w:type="dxa"/>
          <w:trHeight w:val="107"/>
        </w:trPr>
        <w:tc>
          <w:tcPr>
            <w:tcW w:w="981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2637B1" w:rsidP="00CB1C05" w14:paraId="7CD309EE" w14:textId="77777777">
            <w:pPr>
              <w:pStyle w:val="LTableTextAbt"/>
            </w:pPr>
            <w:r>
              <w:rPr>
                <w:vertAlign w:val="superscript"/>
              </w:rPr>
              <w:t>1</w:t>
            </w:r>
            <w:r>
              <w:t>Costs and benefits for p</w:t>
            </w:r>
            <w:r w:rsidRPr="00A033A0">
              <w:t>rocess</w:t>
            </w:r>
            <w:r>
              <w:t xml:space="preserve">ors that formulate products containing PCE are generally accounted for under the end use category for the product(s) they would need to reformulate under the options. </w:t>
            </w:r>
          </w:p>
          <w:p w:rsidR="002637B1" w:rsidP="00CB1C05" w14:paraId="4730E7F2" w14:textId="77777777">
            <w:pPr>
              <w:pStyle w:val="LTableTextAbt"/>
            </w:pPr>
            <w:r w:rsidRPr="0073083D">
              <w:rPr>
                <w:vertAlign w:val="superscript"/>
              </w:rPr>
              <w:t>2</w:t>
            </w:r>
            <w:r w:rsidRPr="0073083D">
              <w:t xml:space="preserve">Options 1 and </w:t>
            </w:r>
            <w:r w:rsidRPr="004E2537">
              <w:t>2</w:t>
            </w:r>
            <w:r w:rsidRPr="0073083D">
              <w:t xml:space="preserve"> have 10-</w:t>
            </w:r>
            <w:r w:rsidRPr="004E2537">
              <w:t xml:space="preserve"> and</w:t>
            </w:r>
            <w:r w:rsidRPr="0073083D">
              <w:t xml:space="preserve"> 15</w:t>
            </w:r>
            <w:r>
              <w:t>-year phaseouts for dry cleaning machines and spot remover use by establishments with PCE dry cleaning machines, respectively.</w:t>
            </w:r>
          </w:p>
          <w:p w:rsidR="002637B1" w:rsidP="00CB1C05" w14:paraId="3A3F0BC0" w14:textId="77777777">
            <w:pPr>
              <w:pStyle w:val="LTableTextAbt"/>
            </w:pPr>
            <w:r>
              <w:rPr>
                <w:vertAlign w:val="superscript"/>
              </w:rPr>
              <w:t>3</w:t>
            </w:r>
            <w:r>
              <w:t>Includes textile processing, wood furniture manufacturing, foundry applications, welding.</w:t>
            </w:r>
          </w:p>
          <w:p w:rsidR="002637B1" w:rsidP="00CB1C05" w14:paraId="1FB2A09D" w14:textId="77777777">
            <w:pPr>
              <w:pStyle w:val="LTableTextAbt"/>
            </w:pPr>
          </w:p>
          <w:p w:rsidR="002637B1" w:rsidRPr="004E2537" w:rsidP="00CB1C05" w14:paraId="22C8750A" w14:textId="77777777">
            <w:pPr>
              <w:keepNext/>
              <w:keepLines/>
              <w:spacing w:after="0"/>
              <w:rPr>
                <w:color w:val="000000"/>
                <w:sz w:val="18"/>
                <w:szCs w:val="18"/>
              </w:rPr>
            </w:pPr>
            <w:r w:rsidRPr="004E2537">
              <w:rPr>
                <w:sz w:val="18"/>
                <w:szCs w:val="18"/>
              </w:rPr>
              <w:t xml:space="preserve">Table abbreviations: Workplace Chemical Protection Program (WCPP); direct dermal contact controls (DDCC); Prescriptive controls with Monitoring, and Respiratory and Dermal PPE requirements </w:t>
            </w:r>
            <w:r w:rsidR="00204CE4">
              <w:rPr>
                <w:sz w:val="18"/>
                <w:szCs w:val="18"/>
              </w:rPr>
              <w:t>(Prescriptive Controls, or PC)</w:t>
            </w:r>
            <w:r w:rsidRPr="004E2537">
              <w:rPr>
                <w:sz w:val="18"/>
                <w:szCs w:val="18"/>
              </w:rPr>
              <w:t>; personal protective equipment (PPE).</w:t>
            </w:r>
          </w:p>
        </w:tc>
      </w:tr>
    </w:tbl>
    <w:p w:rsidR="001C6196" w:rsidRPr="00E42BFB" w:rsidP="00CB1C05" w14:paraId="2411C207" w14:textId="77777777">
      <w:pPr>
        <w:pStyle w:val="BodyText"/>
        <w:rPr>
          <w:lang w:val="en-US"/>
        </w:rPr>
      </w:pPr>
    </w:p>
    <w:p w:rsidR="00091C7A" w:rsidRPr="007D24EB" w:rsidP="00CB1C05" w14:paraId="584D4003" w14:textId="77777777">
      <w:pPr>
        <w:pStyle w:val="Heading2"/>
      </w:pPr>
      <w:bookmarkStart w:id="119" w:name="_Toc111035513"/>
      <w:bookmarkStart w:id="120" w:name="_Toc111037051"/>
      <w:bookmarkStart w:id="121" w:name="_Toc114061874"/>
      <w:bookmarkStart w:id="122" w:name="_Toc165378718"/>
      <w:r w:rsidRPr="007D24EB">
        <w:t>Regulatory Background</w:t>
      </w:r>
      <w:bookmarkEnd w:id="119"/>
      <w:bookmarkEnd w:id="120"/>
      <w:bookmarkEnd w:id="121"/>
      <w:bookmarkEnd w:id="122"/>
    </w:p>
    <w:p w:rsidR="00564AA4" w:rsidRPr="00741D60" w:rsidP="00CB1C05" w14:paraId="269D9925" w14:textId="77777777">
      <w:pPr>
        <w:pStyle w:val="BodyText"/>
      </w:pPr>
      <w:bookmarkStart w:id="123" w:name="_Toc111035514"/>
      <w:r w:rsidRPr="00741D60">
        <w:t>PCE is subject to numerous federal laws and regulations in the United States and is also subject to regulatory actions by states and other countries. The following is a summary of the regulatory actions pertaining to PCE implemented by EPA, other federal agencies, states, and other countries or via international treaties and agreements. None of these actions addresses the unreasonable risk under TSCA that this rule would address. For a full description see Appendix A of the Risk Evaluation (</w:t>
      </w:r>
      <w:hyperlink w:anchor="_ENREF_91" w:tooltip="U.S. Environmental Protection Agency (EPA), 2020 #3" w:history="1">
        <w:r w:rsidRPr="00741D60" w:rsidR="00414172">
          <w:fldChar w:fldCharType="begin" w:fldLock="1"/>
        </w:r>
        <w:r w:rsidR="00414172">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Pr="00741D60" w:rsidR="00414172">
          <w:fldChar w:fldCharType="separate"/>
        </w:r>
        <w:r w:rsidRPr="00741D60" w:rsidR="00414172">
          <w:rPr>
            <w:noProof/>
          </w:rPr>
          <w:t>EPA 2020h</w:t>
        </w:r>
        <w:r w:rsidRPr="00741D60" w:rsidR="00414172">
          <w:fldChar w:fldCharType="end"/>
        </w:r>
      </w:hyperlink>
      <w:r w:rsidRPr="00741D60">
        <w:t>).</w:t>
      </w:r>
    </w:p>
    <w:p w:rsidR="00F5763C" w:rsidRPr="00741D60" w:rsidP="00CB1C05" w14:paraId="0708E30E" w14:textId="77777777">
      <w:pPr>
        <w:pStyle w:val="Heading3"/>
      </w:pPr>
      <w:bookmarkStart w:id="124" w:name="_Toc114061875"/>
      <w:r w:rsidRPr="00741D60">
        <w:t xml:space="preserve">EPA </w:t>
      </w:r>
      <w:r w:rsidRPr="00741D60" w:rsidR="001A74A5">
        <w:t xml:space="preserve">Actions Pertaining </w:t>
      </w:r>
      <w:r w:rsidRPr="00741D60" w:rsidR="004F6924">
        <w:t xml:space="preserve">to </w:t>
      </w:r>
      <w:r w:rsidRPr="00741D60" w:rsidR="00964E1D">
        <w:t>PCE</w:t>
      </w:r>
      <w:bookmarkEnd w:id="123"/>
      <w:bookmarkEnd w:id="124"/>
    </w:p>
    <w:p w:rsidR="005A3D2E" w:rsidRPr="00741D60" w:rsidP="00CB1C05" w14:paraId="7AFB55EA" w14:textId="77777777">
      <w:pPr>
        <w:pStyle w:val="BodyText"/>
        <w:rPr>
          <w:rFonts w:eastAsia="Calibri"/>
        </w:rPr>
      </w:pPr>
      <w:r w:rsidRPr="00741D60">
        <w:rPr>
          <w:rFonts w:eastAsia="Calibri"/>
        </w:rPr>
        <w:t>EPA has issued numerous rules and notices pertaining to PCE under its various authorities. PCE manufacturing (including importing), processing, and use information is reported under the Chemical Data Reporting (CDR) rule (85 FR 20122, April 9, 2020). PCE is also a listed substance subject to Toxics Release Inventory (TRI) reporting requirements pursuant to section 313 of the Emergency Planning and Community Right-To-Know Act (EPCRA), effective as of January 1, 1987 (40 CFR 372.65).</w:t>
      </w:r>
    </w:p>
    <w:p w:rsidR="005A3D2E" w:rsidRPr="00741D60" w:rsidP="00CB1C05" w14:paraId="171BFD4D" w14:textId="77777777">
      <w:pPr>
        <w:pStyle w:val="BodyText"/>
        <w:rPr>
          <w:rFonts w:eastAsia="Calibri"/>
        </w:rPr>
      </w:pPr>
      <w:r w:rsidRPr="00741D60">
        <w:rPr>
          <w:rFonts w:eastAsia="Calibri"/>
        </w:rPr>
        <w:t>Related to pesticides, PCE was first registered as a conventional chemical in 1984 pursuant to the Federal Insecticide, Fungicide, and Rodenticide Act (FIFRA). EPA removed PCE from its list of inert ingredients used in pesticide products in 1998 (63 FR 34384, June 24, 1998).</w:t>
      </w:r>
    </w:p>
    <w:p w:rsidR="008C5F03" w:rsidRPr="00F65C52" w:rsidP="00CB1C05" w14:paraId="27D1403A" w14:textId="77777777">
      <w:pPr>
        <w:pStyle w:val="CommentText"/>
        <w:rPr>
          <w:sz w:val="22"/>
          <w:szCs w:val="22"/>
        </w:rPr>
      </w:pPr>
      <w:r w:rsidRPr="00F65C52">
        <w:rPr>
          <w:rFonts w:eastAsia="Calibri"/>
          <w:sz w:val="22"/>
          <w:szCs w:val="22"/>
        </w:rPr>
        <w:t xml:space="preserve">Relative to releases to air, PCE is designated as a hazardous air pollutant (HAP) under the Clean Air Act (CAA) section 112(b)(1) (42 U.S. Code § 7412(b)(1)) and is considered an “urban air toxic” (CAA section 112(k)). Under section 112(d), EPA has established national emission standards for hazardous air pollutants (NESHAP) for a number of specific source categories that emit PCE, including dry cleaners (40 CFR part 63, subpart M; 73 FR 39871, July 11, 2008), synthetic organic chemical manufacturing (40 CFR part 63, subparts F, G, H and I; 59 FR 19402, April 22, 1994), miscellaneous organic chemical manufacturing (40 CFR part 63, subpart FFFF; 85 FR 49084, August 12, 2020), and aerospace manufacturing and rework facilities (40 CFR part 63, subpart GG; 80 FR 76151). Under Section 112(d) and 112(f), EPA has promulgated a number of risk and technology review (RTR) NESHAP, including the RTR NESHAP for PCE Dry Cleaning (40 CFR part 63, subpart M; 71 FR 42724, July 27, 2006) and the RTR NESHAP for Halogenated Solvent Cleaning (40 CFR part 63, subpart T; 72 FR 25138, May 3, 2007). Under CAA section 612, EPA’s Significant New Alternatives Policy (SNAP) program listed PCE as an acceptable substitute for methyl chloroform and CFC-113 in metals cleaning, electronics cleaning, and precision cleaning end-uses; as an acceptable substitute for CFC-11, CFC-113, methyl chloroform, and HCFC-141b as solvents in the aerosols sector; and as an acceptable substitute for methyl chloroform for use as a carrier solvent in adhesives, coatings, and inks (59 FR 13044, March 18, 1994). </w:t>
      </w:r>
      <w:r w:rsidRPr="00F65C52">
        <w:rPr>
          <w:sz w:val="22"/>
          <w:szCs w:val="22"/>
        </w:rPr>
        <w:t xml:space="preserve"> PCE is excluded from the definition of volatile organic compounds (VOC) under Clean Air Act regulations (see 40 CFR 51.100(s)) addressing the development of state implementation plans (SIPs) to attain and maintain the National Ambient Air Quality Standards (NAAQS).</w:t>
      </w:r>
    </w:p>
    <w:p w:rsidR="008C5F03" w:rsidP="00CB1C05" w14:paraId="2199AEF7" w14:textId="77777777">
      <w:pPr>
        <w:pStyle w:val="BodyText"/>
        <w:rPr>
          <w:rFonts w:eastAsia="Calibri"/>
        </w:rPr>
      </w:pPr>
      <w:r w:rsidRPr="00741D60">
        <w:rPr>
          <w:rFonts w:eastAsia="Calibri"/>
        </w:rPr>
        <w:t xml:space="preserve">PCE is also listed under the National Volatile Organic Compound Emission Standards for Aerosol Coatings (40 CFR part 59, subpart E). </w:t>
      </w:r>
      <w:r w:rsidRPr="006103DB">
        <w:rPr>
          <w:rFonts w:eastAsia="Calibri"/>
        </w:rPr>
        <w:t>PCE is identified as a feedstock chemical for HFC production</w:t>
      </w:r>
      <w:r>
        <w:rPr>
          <w:rFonts w:eastAsia="Calibri"/>
        </w:rPr>
        <w:t>, including for HFC-125 and HFC-134a</w:t>
      </w:r>
      <w:r w:rsidRPr="006103DB">
        <w:rPr>
          <w:rFonts w:eastAsia="Calibri"/>
        </w:rPr>
        <w:t xml:space="preserve">. </w:t>
      </w:r>
      <w:r>
        <w:rPr>
          <w:rFonts w:eastAsia="Calibri"/>
        </w:rPr>
        <w:t>These chemicals are listed as regulated substances u</w:t>
      </w:r>
      <w:r w:rsidRPr="00741D60">
        <w:rPr>
          <w:rFonts w:eastAsia="Calibri"/>
        </w:rPr>
        <w:t xml:space="preserve">nder the American Innovation and Manufacturing Act </w:t>
      </w:r>
      <w:r>
        <w:rPr>
          <w:rFonts w:eastAsia="Calibri"/>
        </w:rPr>
        <w:t>of 2020 (AIM Act), which authorizes EPA to address HFCs in three main ways: p</w:t>
      </w:r>
      <w:r w:rsidRPr="00BF261C">
        <w:rPr>
          <w:rFonts w:eastAsia="Calibri"/>
        </w:rPr>
        <w:t>has</w:t>
      </w:r>
      <w:r>
        <w:rPr>
          <w:rFonts w:eastAsia="Calibri"/>
        </w:rPr>
        <w:t>ing</w:t>
      </w:r>
      <w:r w:rsidRPr="00BF261C">
        <w:rPr>
          <w:rFonts w:eastAsia="Calibri"/>
        </w:rPr>
        <w:t xml:space="preserve"> down production and consumption </w:t>
      </w:r>
      <w:r>
        <w:rPr>
          <w:rFonts w:eastAsia="Calibri"/>
        </w:rPr>
        <w:t xml:space="preserve">of regulated substances </w:t>
      </w:r>
      <w:r w:rsidRPr="00BF261C">
        <w:rPr>
          <w:rFonts w:eastAsia="Calibri"/>
        </w:rPr>
        <w:t>through an allowance allocation program</w:t>
      </w:r>
      <w:r>
        <w:rPr>
          <w:rFonts w:eastAsia="Calibri"/>
        </w:rPr>
        <w:t>; f</w:t>
      </w:r>
      <w:r w:rsidRPr="00BF261C">
        <w:rPr>
          <w:rFonts w:eastAsia="Calibri"/>
        </w:rPr>
        <w:t>acilitat</w:t>
      </w:r>
      <w:r>
        <w:rPr>
          <w:rFonts w:eastAsia="Calibri"/>
        </w:rPr>
        <w:t>ing</w:t>
      </w:r>
      <w:r w:rsidRPr="00BF261C">
        <w:rPr>
          <w:rFonts w:eastAsia="Calibri"/>
        </w:rPr>
        <w:t xml:space="preserve"> sector-based transitions to next-generation technologies</w:t>
      </w:r>
      <w:r>
        <w:rPr>
          <w:rFonts w:eastAsia="Calibri"/>
        </w:rPr>
        <w:t>; p</w:t>
      </w:r>
      <w:r w:rsidRPr="00BF261C">
        <w:rPr>
          <w:rFonts w:eastAsia="Calibri"/>
        </w:rPr>
        <w:t>romulgat</w:t>
      </w:r>
      <w:r>
        <w:rPr>
          <w:rFonts w:eastAsia="Calibri"/>
        </w:rPr>
        <w:t>ing</w:t>
      </w:r>
      <w:r w:rsidRPr="00BF261C">
        <w:rPr>
          <w:rFonts w:eastAsia="Calibri"/>
        </w:rPr>
        <w:t xml:space="preserve"> certain regulations for purposes of maximizing reclamation and minimizing releases of </w:t>
      </w:r>
      <w:r>
        <w:rPr>
          <w:rFonts w:eastAsia="Calibri"/>
        </w:rPr>
        <w:t xml:space="preserve">regulated substances </w:t>
      </w:r>
      <w:r w:rsidRPr="00BF261C">
        <w:rPr>
          <w:rFonts w:eastAsia="Calibri"/>
        </w:rPr>
        <w:t>and their substitutes from equipment</w:t>
      </w:r>
      <w:r>
        <w:rPr>
          <w:rFonts w:eastAsia="Calibri"/>
        </w:rPr>
        <w:t xml:space="preserve"> and ensuring the safety of technicians and consumers. </w:t>
      </w:r>
      <w:r w:rsidRPr="0096115A">
        <w:rPr>
          <w:rFonts w:eastAsia="Calibri"/>
          <w:i/>
          <w:iCs/>
        </w:rPr>
        <w:t>See</w:t>
      </w:r>
      <w:r>
        <w:rPr>
          <w:rFonts w:eastAsia="Calibri"/>
        </w:rPr>
        <w:t xml:space="preserve"> 42 U.S.C. 7675.</w:t>
      </w:r>
      <w:r w:rsidRPr="006103DB">
        <w:rPr>
          <w:rFonts w:eastAsia="Calibri"/>
        </w:rPr>
        <w:t xml:space="preserve"> </w:t>
      </w:r>
      <w:r>
        <w:rPr>
          <w:rFonts w:eastAsia="Calibri"/>
        </w:rPr>
        <w:t>Subsection (e) of the AIM Act mandates a</w:t>
      </w:r>
      <w:r w:rsidRPr="00741D60">
        <w:rPr>
          <w:rFonts w:eastAsia="Calibri"/>
        </w:rPr>
        <w:t xml:space="preserve"> phasedown </w:t>
      </w:r>
      <w:r>
        <w:rPr>
          <w:rFonts w:eastAsia="Calibri"/>
        </w:rPr>
        <w:t xml:space="preserve">in </w:t>
      </w:r>
      <w:r w:rsidRPr="00741D60">
        <w:rPr>
          <w:rFonts w:eastAsia="Calibri"/>
        </w:rPr>
        <w:t xml:space="preserve">the production and consumption of </w:t>
      </w:r>
      <w:r>
        <w:rPr>
          <w:rFonts w:eastAsia="Calibri"/>
        </w:rPr>
        <w:t>regulated substances by 85% over a period ending in 2036 and establishes a schedule for this phasedown.</w:t>
      </w:r>
      <w:r w:rsidRPr="00741D60">
        <w:rPr>
          <w:rFonts w:eastAsia="Calibri"/>
        </w:rPr>
        <w:t xml:space="preserve"> EPA </w:t>
      </w:r>
      <w:r>
        <w:rPr>
          <w:rFonts w:eastAsia="Calibri"/>
        </w:rPr>
        <w:t xml:space="preserve">has established regulations to begin implementing certain provisions of the AIM Act, including the </w:t>
      </w:r>
      <w:r w:rsidRPr="00741D60">
        <w:rPr>
          <w:rFonts w:eastAsia="Calibri"/>
        </w:rPr>
        <w:t>production and consumption</w:t>
      </w:r>
      <w:r>
        <w:rPr>
          <w:rFonts w:eastAsia="Calibri"/>
        </w:rPr>
        <w:t xml:space="preserve"> phasedown.</w:t>
      </w:r>
      <w:r w:rsidRPr="00741D60">
        <w:rPr>
          <w:rFonts w:eastAsia="Calibri"/>
        </w:rPr>
        <w:t xml:space="preserve"> (</w:t>
      </w:r>
      <w:r>
        <w:rPr>
          <w:rFonts w:eastAsia="Calibri"/>
        </w:rPr>
        <w:t>40 CFR part 84, subpart A;</w:t>
      </w:r>
      <w:r w:rsidRPr="00741D60">
        <w:rPr>
          <w:rFonts w:eastAsia="Calibri"/>
        </w:rPr>
        <w:t xml:space="preserve"> 86 FR 55116, October 5, 2021). Use of PCE as a feedstock for HFC production is expected to decline (absent a TSCA prohibition) over time as users move to more climate-friendly alternatives, but HFC-134a and HFC-125 may persist for certain uses</w:t>
      </w:r>
      <w:r>
        <w:rPr>
          <w:rFonts w:eastAsia="Calibri"/>
        </w:rPr>
        <w:t>.</w:t>
      </w:r>
      <w:r w:rsidRPr="00741D60">
        <w:rPr>
          <w:rFonts w:eastAsia="Calibri"/>
        </w:rPr>
        <w:t xml:space="preserve"> </w:t>
      </w:r>
    </w:p>
    <w:p w:rsidR="005A3D2E" w:rsidRPr="00741D60" w:rsidP="00CB1C05" w14:paraId="1FD9EE8F" w14:textId="77777777">
      <w:pPr>
        <w:pStyle w:val="BodyText"/>
        <w:rPr>
          <w:rFonts w:eastAsia="Calibri"/>
        </w:rPr>
      </w:pPr>
      <w:r w:rsidRPr="00741D60">
        <w:rPr>
          <w:rFonts w:eastAsia="Calibri"/>
        </w:rPr>
        <w:t>Relative to releases to water, PCE is designated as a toxic pollutant under section 307(a)(1) of the Clean Water Act and as such is subject to effluent limitations. Also under section 304, PCE is included in the list of total toxic organics (TTO) (40 CFR 413.02(i)). In 2015, EPA published updated ambient water quality criteria for PCE, including recommendations for “water + organism” and “organism only” human health criteria for states and authorized tribes to consider when adopting criteria in their water quality standards (80 FR 36986, June 29, 2015). PCE is also subject to National Primary Drinking Water Regulations (NPDWR) under the Safe Drinking Water Act (SDWA) with a maximum contaminant level goal (MC</w:t>
      </w:r>
      <w:r w:rsidR="001545CA">
        <w:rPr>
          <w:rFonts w:eastAsia="Calibri"/>
        </w:rPr>
        <w:t>L</w:t>
      </w:r>
      <w:r w:rsidRPr="00741D60">
        <w:rPr>
          <w:rFonts w:eastAsia="Calibri"/>
        </w:rPr>
        <w:t>G) of zero and an enforceable maximum contaminant level (MCL) of 0.005 mg/L (40 CFR 141.50; 40 CFR 141.61).</w:t>
      </w:r>
    </w:p>
    <w:p w:rsidR="00271915" w:rsidRPr="00741D60" w:rsidP="00CB1C05" w14:paraId="06A1999A" w14:textId="77777777">
      <w:pPr>
        <w:pStyle w:val="BodyText"/>
        <w:rPr>
          <w:rFonts w:eastAsia="Gotham"/>
        </w:rPr>
      </w:pPr>
      <w:r w:rsidRPr="00741D60">
        <w:rPr>
          <w:rFonts w:eastAsia="Calibri"/>
        </w:rPr>
        <w:t xml:space="preserve">In terms of environmental release reporting, PCE is listed as a hazardous substance under the Comprehensive Environmental Response, Compensation and Liability Act (CERCLA), so that releases of PCE in excess of 100 pounds must be reported (40 CFR 302.4). Pursuant to the Resource Conservation and Recovery Act (RCRA) section 3001, PCE is identified as a characteristic and listed hazardous waste under the following RCRA Hazardous Waste Codes: D039 (Toxicity); F001, F002; and U210 (40 CFR 261.24(b), 261.31(a), 261.33(f)). </w:t>
      </w:r>
    </w:p>
    <w:p w:rsidR="00CD2832" w:rsidRPr="00741D60" w:rsidP="00CB1C05" w14:paraId="008E5E86" w14:textId="77777777">
      <w:pPr>
        <w:pStyle w:val="Heading3"/>
      </w:pPr>
      <w:bookmarkStart w:id="125" w:name="_Toc111035515"/>
      <w:bookmarkStart w:id="126" w:name="_Toc114061876"/>
      <w:r w:rsidRPr="00741D60">
        <w:t>Other Federal Regulations</w:t>
      </w:r>
      <w:bookmarkEnd w:id="125"/>
      <w:bookmarkEnd w:id="126"/>
    </w:p>
    <w:p w:rsidR="003A4BAF" w:rsidRPr="00741D60" w:rsidP="00CB1C05" w14:paraId="70CCE948" w14:textId="5EB705A8">
      <w:pPr>
        <w:pStyle w:val="BodyText"/>
        <w:rPr>
          <w:rFonts w:eastAsia="Calibri"/>
        </w:rPr>
      </w:pPr>
      <w:r w:rsidRPr="00741D60">
        <w:rPr>
          <w:rFonts w:eastAsia="Calibri"/>
        </w:rPr>
        <w:t xml:space="preserve">In addition to EPA actions, PCE is also subject to other federal regulations. Under the Federal Hazardous Substances Act (FHSA), visual novelty devices containing PCE are regulated by the Consumer Product Safety Commission (CPSC) (16 CFR 1500.83(a)(31)). Under the Federal Food, Drug, and Cosmetic Act (FFDCA), the Food and Drug Administration (FDA) regulates PCE in bottled water and set the maximum permissible level of PCE in bottled water to 0.005 mg/L (21 CFR 165.110). Under the Occupational Safety and Health Act (OSH Act), the Occupational Safety and Health Administration (OSHA) established the permissible exposure limit (PEL) for PCE at 100 ppm as an 8-hour time-weighted average (TWA) with an acceptable ceiling concentration of 200 ppm and an acceptable maximum peak above the acceptable ceiling concentration for an 8-hour shift of 300 ppm, </w:t>
      </w:r>
      <w:r w:rsidR="006947BA">
        <w:rPr>
          <w:rFonts w:eastAsia="Calibri"/>
        </w:rPr>
        <w:t xml:space="preserve">for a </w:t>
      </w:r>
      <w:r w:rsidRPr="00741D60">
        <w:rPr>
          <w:rFonts w:eastAsia="Calibri"/>
        </w:rPr>
        <w:t>maximum duration of 5 minutes in any 3 hours. Under the Atomic Energy Act, the Department of Energy (DOE) Worker Safety and Health Program requires its contractor employees to use the 2005 American Conference of Governmental Industrial Hygienists (ACGIH</w:t>
      </w:r>
      <w:r w:rsidRPr="00741D60">
        <w:rPr>
          <w:rFonts w:eastAsia="Calibri"/>
          <w:vertAlign w:val="superscript"/>
        </w:rPr>
        <w:t>®)</w:t>
      </w:r>
      <w:r w:rsidRPr="00741D60">
        <w:rPr>
          <w:rFonts w:eastAsia="Calibri"/>
        </w:rPr>
        <w:t xml:space="preserve"> threshold limit value (TLV</w:t>
      </w:r>
      <w:r w:rsidRPr="00741D60">
        <w:rPr>
          <w:rFonts w:eastAsia="Calibri"/>
          <w:vertAlign w:val="superscript"/>
        </w:rPr>
        <w:t>®</w:t>
      </w:r>
      <w:r w:rsidRPr="00741D60">
        <w:rPr>
          <w:rFonts w:eastAsia="Calibri"/>
        </w:rPr>
        <w:t>) for PCE, which is 25 ppm (8-hour TWA) and Short Term Exposure Limit (STEL)</w:t>
      </w:r>
      <w:r w:rsidR="00B12279">
        <w:rPr>
          <w:rFonts w:eastAsia="Calibri"/>
        </w:rPr>
        <w:t xml:space="preserve"> of </w:t>
      </w:r>
      <w:r w:rsidRPr="00741D60" w:rsidR="00B12279">
        <w:rPr>
          <w:rFonts w:eastAsia="Calibri"/>
        </w:rPr>
        <w:t>100 ppm</w:t>
      </w:r>
      <w:r w:rsidRPr="00741D60">
        <w:rPr>
          <w:rFonts w:eastAsia="Calibri"/>
        </w:rPr>
        <w:t>. Under the Federal Hazardous Material Transportation Act, the Department of Transportation (DOT) has designated PCE as a hazardous material, and there are special requirements for marking, labeling</w:t>
      </w:r>
      <w:r w:rsidR="002E2D2D">
        <w:rPr>
          <w:rFonts w:eastAsia="Calibri"/>
        </w:rPr>
        <w:t>,</w:t>
      </w:r>
      <w:r w:rsidRPr="00741D60">
        <w:rPr>
          <w:rFonts w:eastAsia="Calibri"/>
        </w:rPr>
        <w:t xml:space="preserve"> and transporting it (49 CFR Part 171, 49 CFR 172, </w:t>
      </w:r>
      <w:r w:rsidR="005814F1">
        <w:rPr>
          <w:rFonts w:eastAsia="Calibri"/>
        </w:rPr>
        <w:t xml:space="preserve">and </w:t>
      </w:r>
      <w:r w:rsidRPr="00741D60">
        <w:rPr>
          <w:rFonts w:eastAsia="Calibri"/>
        </w:rPr>
        <w:t>4</w:t>
      </w:r>
      <w:r w:rsidR="005814F1">
        <w:rPr>
          <w:rFonts w:eastAsia="Calibri"/>
        </w:rPr>
        <w:t>9</w:t>
      </w:r>
      <w:r w:rsidRPr="00741D60">
        <w:rPr>
          <w:rFonts w:eastAsia="Calibri"/>
        </w:rPr>
        <w:t xml:space="preserve"> CFR 173).</w:t>
      </w:r>
    </w:p>
    <w:p w:rsidR="00557D21" w:rsidRPr="00741D60" w:rsidP="00CB1C05" w14:paraId="001E6E9D" w14:textId="77777777">
      <w:pPr>
        <w:pStyle w:val="Heading3"/>
      </w:pPr>
      <w:bookmarkStart w:id="127" w:name="_Toc111035516"/>
      <w:bookmarkStart w:id="128" w:name="_Toc114061877"/>
      <w:r w:rsidRPr="00741D60">
        <w:t>State Regulations</w:t>
      </w:r>
      <w:bookmarkEnd w:id="127"/>
      <w:bookmarkEnd w:id="128"/>
    </w:p>
    <w:p w:rsidR="008A496C" w:rsidRPr="00741D60" w:rsidP="00CB1C05" w14:paraId="2A863B01" w14:textId="77777777">
      <w:pPr>
        <w:pStyle w:val="BodyText"/>
        <w:rPr>
          <w:rFonts w:eastAsia="Calibri"/>
        </w:rPr>
      </w:pPr>
      <w:r w:rsidRPr="00741D60">
        <w:rPr>
          <w:rFonts w:eastAsia="Calibri"/>
        </w:rPr>
        <w:t xml:space="preserve">Many states have also taken actions to reduce risks from PCE use. Numerous states list PCE </w:t>
      </w:r>
      <w:r w:rsidR="00A65445">
        <w:rPr>
          <w:rFonts w:eastAsia="Calibri"/>
        </w:rPr>
        <w:t>as a</w:t>
      </w:r>
      <w:r w:rsidRPr="00741D60">
        <w:rPr>
          <w:rFonts w:eastAsia="Calibri"/>
        </w:rPr>
        <w:t xml:space="preserve"> chemical substance of high concern to children (e.g., Oregon, Vermont, Washington)</w:t>
      </w:r>
      <w:r w:rsidR="00A65445">
        <w:rPr>
          <w:rFonts w:eastAsia="Calibri"/>
        </w:rPr>
        <w:t>. Also,</w:t>
      </w:r>
      <w:r w:rsidRPr="00741D60">
        <w:rPr>
          <w:rFonts w:eastAsia="Calibri"/>
        </w:rPr>
        <w:t xml:space="preserve"> under the California Proposition 65 list (California Office of Environmental Health Hazard Assessment (OEHHA)), PCE is known to the state of California to cause cancer. Additionally, California has set a </w:t>
      </w:r>
      <w:r w:rsidR="00A65445">
        <w:rPr>
          <w:rFonts w:eastAsia="Calibri"/>
        </w:rPr>
        <w:t xml:space="preserve">state </w:t>
      </w:r>
      <w:r w:rsidRPr="00741D60">
        <w:rPr>
          <w:rFonts w:eastAsia="Calibri"/>
        </w:rPr>
        <w:t>workplace PEL of 25 ppm and a STEL of 100 ppm (California, OEHHA, 1988). Several states have also established State Right-to-Know Acts, including Massachusetts (454 CMR 21.00), New Jersey (42 N.J.R</w:t>
      </w:r>
      <w:r w:rsidR="005F16D1">
        <w:rPr>
          <w:rFonts w:eastAsia="Calibri"/>
        </w:rPr>
        <w:t>.</w:t>
      </w:r>
      <w:r w:rsidRPr="00741D60">
        <w:rPr>
          <w:rFonts w:eastAsia="Calibri"/>
        </w:rPr>
        <w:t xml:space="preserve"> 1709(a)), Pennsylvania (Chapter 323, Hazardous Substance List), Rhode Island (RI Gen. Laws Sec. 28-21- 1et seq).</w:t>
      </w:r>
    </w:p>
    <w:p w:rsidR="008A496C" w:rsidRPr="00741D60" w:rsidP="00CB1C05" w14:paraId="7A925127" w14:textId="77777777">
      <w:pPr>
        <w:pStyle w:val="BodyText"/>
        <w:rPr>
          <w:rFonts w:eastAsia="Calibri"/>
        </w:rPr>
      </w:pPr>
      <w:r w:rsidRPr="00741D60">
        <w:rPr>
          <w:rFonts w:eastAsia="Calibri"/>
        </w:rPr>
        <w:t>Some states regulate PCE as a VOC</w:t>
      </w:r>
      <w:r w:rsidR="005F16D1">
        <w:rPr>
          <w:rFonts w:eastAsia="Calibri"/>
        </w:rPr>
        <w:t>,</w:t>
      </w:r>
      <w:r w:rsidRPr="00741D60">
        <w:rPr>
          <w:rFonts w:eastAsia="Calibri"/>
        </w:rPr>
        <w:t xml:space="preserve"> and these regulations may set VOC limits for consumer products and/or ban the sale of certain consumer products as an ingredient and/or impurity. Regulated products vary from state to state, and could include contact and aerosol adhesives, aerosols, electronic cleaners, footwear or leather care products, and general degreasers, among other products. Examples of states that have VOC regulations or limits for consumer products include Connecticut (R.C.S.A</w:t>
      </w:r>
      <w:r w:rsidR="00DC5B6F">
        <w:rPr>
          <w:rFonts w:eastAsia="Calibri"/>
        </w:rPr>
        <w:t>.</w:t>
      </w:r>
      <w:r w:rsidRPr="00741D60">
        <w:rPr>
          <w:rFonts w:eastAsia="Calibri"/>
        </w:rPr>
        <w:t xml:space="preserve"> Sections 22a-174-40, 22a-174-41, and 22a-174-44), Delaware (Adm. Code Title 7, 1141), District of Columbia (Rules 20-720, 20-721, 20-735, 20-736, 20737), Illinois (35 Adm Code 223), Indiana (326 IAC 8-15), and several more. The California Air Resources Board prohibits the manufacture and the distribution in commerce of most consumer products that contain PCE under the General Consumer Products Regulation; the use of PCE in penetrant products for energized electrical cleaning when electrical current exists, residual electrical potential of a component exists, or an open flame exists is not prohibited but is subject to labelling requirements (Title 17, California Code of Regulations, Division 3, Chapter 1, Subchapter 8.5, Articles 1, 2, 3 and 4). Some of these states also require emissions reporting.</w:t>
      </w:r>
    </w:p>
    <w:p w:rsidR="008A496C" w:rsidRPr="00741D60" w:rsidP="00CB1C05" w14:paraId="5A4051CF" w14:textId="77777777">
      <w:pPr>
        <w:pStyle w:val="BodyText"/>
        <w:rPr>
          <w:rFonts w:eastAsia="Calibri"/>
        </w:rPr>
      </w:pPr>
      <w:r w:rsidRPr="00741D60">
        <w:rPr>
          <w:rFonts w:eastAsia="Calibri"/>
        </w:rPr>
        <w:t>Several states have also set restrictions or phaseouts on the use of PCE in dry cleaning. The California Air Resources Board adopted the Airborne Toxic Control Measure for Emission of PCE from Dry Cleaning Operations that is phasing out the use of PCE dry cleaning machines and related equipment by January 1, 2023 (Title 17, California Code of Regulations 39109 and 93110). The Minnesota Legislature passed a ban on the use of PCE as a dry</w:t>
      </w:r>
      <w:r w:rsidR="00D56F86">
        <w:rPr>
          <w:rFonts w:eastAsia="Calibri"/>
        </w:rPr>
        <w:t xml:space="preserve"> </w:t>
      </w:r>
      <w:r w:rsidRPr="00741D60">
        <w:rPr>
          <w:rFonts w:eastAsia="Calibri"/>
        </w:rPr>
        <w:t>cleaning solvent under state statute starting in 2026 (Minnesota HF 91). Some states also set forth requirements for equipment, operations, maintenance, recordkeeping, and reporting for PCE dry cleaning operations (e.g., California, Maine, Massachusetts, New York).</w:t>
      </w:r>
    </w:p>
    <w:p w:rsidR="006F7F2E" w:rsidP="00CB1C05" w14:paraId="708F49CA" w14:textId="77777777">
      <w:pPr>
        <w:pStyle w:val="Heading3"/>
      </w:pPr>
      <w:bookmarkStart w:id="129" w:name="_Toc111035517"/>
      <w:bookmarkStart w:id="130" w:name="_Toc114061878"/>
      <w:r>
        <w:t>International</w:t>
      </w:r>
      <w:r w:rsidRPr="00741D60">
        <w:t xml:space="preserve"> Regulations</w:t>
      </w:r>
      <w:bookmarkEnd w:id="129"/>
      <w:bookmarkEnd w:id="130"/>
    </w:p>
    <w:p w:rsidR="009658AA" w:rsidRPr="00741D60" w:rsidP="00CB1C05" w14:paraId="440EB12F" w14:textId="77777777">
      <w:pPr>
        <w:pStyle w:val="BodyText"/>
        <w:rPr>
          <w:rFonts w:eastAsia="Calibri"/>
        </w:rPr>
      </w:pPr>
      <w:r w:rsidRPr="00741D60">
        <w:rPr>
          <w:rFonts w:eastAsia="Calibri"/>
        </w:rPr>
        <w:t xml:space="preserve">Countries other than the United States also regulate PCE (Ref. Risk Evaluation). In the European Union (EU), PCE was evaluated through the Community Rolling Action Plan in 2013. Under the “Substance Evaluation Report for </w:t>
      </w:r>
      <w:r w:rsidRPr="00741D60" w:rsidR="00843813">
        <w:rPr>
          <w:rFonts w:eastAsia="Calibri"/>
        </w:rPr>
        <w:t>PCE</w:t>
      </w:r>
      <w:r w:rsidRPr="00741D60">
        <w:rPr>
          <w:rFonts w:eastAsia="Calibri"/>
        </w:rPr>
        <w:t xml:space="preserve">,” </w:t>
      </w:r>
      <w:r w:rsidR="004E3019">
        <w:rPr>
          <w:rFonts w:eastAsia="Calibri"/>
        </w:rPr>
        <w:t xml:space="preserve">the </w:t>
      </w:r>
      <w:r w:rsidRPr="00741D60">
        <w:rPr>
          <w:rFonts w:eastAsia="Calibri"/>
        </w:rPr>
        <w:t xml:space="preserve">European Chemicals Agency concluded that no further regulatory action was required for PCE at the EU level.  </w:t>
      </w:r>
    </w:p>
    <w:p w:rsidR="009658AA" w:rsidRPr="00741D60" w:rsidP="00CB1C05" w14:paraId="02B03A02" w14:textId="77777777">
      <w:pPr>
        <w:pStyle w:val="BodyText"/>
        <w:rPr>
          <w:rFonts w:eastAsia="Calibri"/>
        </w:rPr>
      </w:pPr>
      <w:r w:rsidRPr="00741D60">
        <w:rPr>
          <w:rFonts w:eastAsia="Calibri"/>
        </w:rPr>
        <w:t>In Canada, PCE is on the List of Toxic Substances of the Canadian Environmental Protection Act (CEPA) 1999 Schedule 1. CEPA regulates the use and sale of PCE for solvent degreasing under Solvent Degreasing Regulations to reduce releases of PCE into the environment from solvent degreasing facilities using more than 1,000 kgs of PCE per year (SOR/2003-283) (Canada Gazette, Part II on August 13, 2003). The regulation includes a market intervention by establishing tradable allowances for the use of PCE in solvent degreasing operations that exceed the 1,000 kgs threshold per year. CEPA also regulates the use and sale of PCE in the dry cleaning industry under the Use in Dry Cleaning and Reporting Requirements Regulations (Canada Gazette, Part II on March 12, 2003).</w:t>
      </w:r>
    </w:p>
    <w:p w:rsidR="009658AA" w:rsidP="00CB1C05" w14:paraId="3DAE21B7" w14:textId="77777777">
      <w:pPr>
        <w:pStyle w:val="BodyText"/>
        <w:rPr>
          <w:rFonts w:eastAsia="Calibri"/>
        </w:rPr>
      </w:pPr>
      <w:r w:rsidRPr="00741D60">
        <w:rPr>
          <w:rFonts w:eastAsia="Calibri"/>
        </w:rPr>
        <w:t xml:space="preserve">Several countries, including Australia, Belgium, Canada, Japan, and the European Union have occupational exposure limits for PCE (GESTIS </w:t>
      </w:r>
      <w:r w:rsidR="003B7319">
        <w:rPr>
          <w:rFonts w:eastAsia="Calibri"/>
        </w:rPr>
        <w:t>database of i</w:t>
      </w:r>
      <w:r w:rsidRPr="00741D60">
        <w:rPr>
          <w:rFonts w:eastAsia="Calibri"/>
        </w:rPr>
        <w:t xml:space="preserve">nternational </w:t>
      </w:r>
      <w:r w:rsidR="003B7319">
        <w:rPr>
          <w:rFonts w:eastAsia="Calibri"/>
        </w:rPr>
        <w:t xml:space="preserve">occupational exposure </w:t>
      </w:r>
      <w:r w:rsidRPr="00741D60">
        <w:rPr>
          <w:rFonts w:eastAsia="Calibri"/>
        </w:rPr>
        <w:t xml:space="preserve">limit values for chemical agents, </w:t>
      </w:r>
      <w:r w:rsidR="003B7319">
        <w:rPr>
          <w:rFonts w:eastAsia="Calibri"/>
        </w:rPr>
        <w:t>a</w:t>
      </w:r>
      <w:r w:rsidRPr="00741D60">
        <w:rPr>
          <w:rFonts w:eastAsia="Calibri"/>
        </w:rPr>
        <w:t>ccessed April 18, 2017).</w:t>
      </w:r>
    </w:p>
    <w:p w:rsidR="004B6ED4" w:rsidRPr="0082213F" w:rsidP="00CB1C05" w14:paraId="5C502BCB" w14:textId="77777777">
      <w:pPr>
        <w:pStyle w:val="Heading2"/>
      </w:pPr>
      <w:bookmarkStart w:id="131" w:name="_Toc111035518"/>
      <w:bookmarkStart w:id="132" w:name="_Toc111037052"/>
      <w:bookmarkStart w:id="133" w:name="_Toc114061879"/>
      <w:bookmarkStart w:id="134" w:name="_Toc165378719"/>
      <w:r w:rsidRPr="0082213F">
        <w:t xml:space="preserve">Justification for Risk Management Action for </w:t>
      </w:r>
      <w:r w:rsidR="00964E1D">
        <w:t>PCE</w:t>
      </w:r>
      <w:bookmarkEnd w:id="131"/>
      <w:bookmarkEnd w:id="132"/>
      <w:bookmarkEnd w:id="133"/>
      <w:bookmarkEnd w:id="134"/>
    </w:p>
    <w:p w:rsidR="007D3BAB" w:rsidRPr="0082213F" w:rsidP="00CB1C05" w14:paraId="0AACF213" w14:textId="77777777">
      <w:pPr>
        <w:pStyle w:val="BodyText"/>
      </w:pPr>
      <w:r w:rsidRPr="0082213F">
        <w:t xml:space="preserve">This section provides legal and economic justification of the rule to regulate </w:t>
      </w:r>
      <w:r w:rsidR="00964E1D">
        <w:t>PCE</w:t>
      </w:r>
      <w:r w:rsidRPr="0082213F">
        <w:t xml:space="preserve"> in the United States at the federal level of government. Section</w:t>
      </w:r>
      <w:r w:rsidRPr="0082213F" w:rsidR="00D73EF9">
        <w:t xml:space="preserve"> </w:t>
      </w:r>
      <w:r w:rsidRPr="0082213F" w:rsidR="00D73EF9">
        <w:fldChar w:fldCharType="begin" w:fldLock="1"/>
      </w:r>
      <w:r w:rsidRPr="0082213F" w:rsidR="00D73EF9">
        <w:instrText xml:space="preserve"> REF _Ref106196862 \r \h </w:instrText>
      </w:r>
      <w:r w:rsidRPr="0082213F" w:rsidR="0065459D">
        <w:instrText xml:space="preserve"> \* MERGEFORMAT </w:instrText>
      </w:r>
      <w:r w:rsidRPr="0082213F" w:rsidR="00D73EF9">
        <w:fldChar w:fldCharType="separate"/>
      </w:r>
      <w:r w:rsidR="0092222B">
        <w:t>2.3.1</w:t>
      </w:r>
      <w:r w:rsidRPr="0082213F" w:rsidR="00D73EF9">
        <w:fldChar w:fldCharType="end"/>
      </w:r>
      <w:r w:rsidRPr="0082213F" w:rsidR="009A27A3">
        <w:t xml:space="preserve"> </w:t>
      </w:r>
      <w:r w:rsidRPr="0082213F">
        <w:t xml:space="preserve">indicates the statutory authority for EPA to take risk management action, Section </w:t>
      </w:r>
      <w:r w:rsidRPr="0082213F" w:rsidR="00D73EF9">
        <w:fldChar w:fldCharType="begin" w:fldLock="1"/>
      </w:r>
      <w:r w:rsidRPr="0082213F" w:rsidR="00D73EF9">
        <w:instrText xml:space="preserve"> REF _Ref106196864 \r \h </w:instrText>
      </w:r>
      <w:r w:rsidRPr="0082213F" w:rsidR="0065459D">
        <w:instrText xml:space="preserve"> \* MERGEFORMAT </w:instrText>
      </w:r>
      <w:r w:rsidRPr="0082213F" w:rsidR="00D73EF9">
        <w:fldChar w:fldCharType="separate"/>
      </w:r>
      <w:r w:rsidR="0092222B">
        <w:t>2.3.2</w:t>
      </w:r>
      <w:r w:rsidRPr="0082213F" w:rsidR="00D73EF9">
        <w:fldChar w:fldCharType="end"/>
      </w:r>
      <w:r w:rsidRPr="0082213F" w:rsidR="00D73EF9">
        <w:t xml:space="preserve"> </w:t>
      </w:r>
      <w:r w:rsidRPr="0082213F" w:rsidR="008C1D2F">
        <w:t xml:space="preserve">identifies </w:t>
      </w:r>
      <w:r w:rsidRPr="0082213F">
        <w:t xml:space="preserve">market failure in the industries where </w:t>
      </w:r>
      <w:r w:rsidR="00C84839">
        <w:t>PCE</w:t>
      </w:r>
      <w:r w:rsidRPr="0082213F">
        <w:t xml:space="preserve"> is used, Section </w:t>
      </w:r>
      <w:r w:rsidRPr="0082213F" w:rsidR="00D73EF9">
        <w:fldChar w:fldCharType="begin" w:fldLock="1"/>
      </w:r>
      <w:r w:rsidRPr="0082213F" w:rsidR="00D73EF9">
        <w:instrText xml:space="preserve"> REF _Ref106196866 \r \h </w:instrText>
      </w:r>
      <w:r w:rsidRPr="0082213F" w:rsidR="0065459D">
        <w:instrText xml:space="preserve"> \* MERGEFORMAT </w:instrText>
      </w:r>
      <w:r w:rsidRPr="0082213F" w:rsidR="00D73EF9">
        <w:fldChar w:fldCharType="separate"/>
      </w:r>
      <w:r w:rsidR="0092222B">
        <w:t>2.3.3</w:t>
      </w:r>
      <w:r w:rsidRPr="0082213F" w:rsidR="00D73EF9">
        <w:fldChar w:fldCharType="end"/>
      </w:r>
      <w:r w:rsidRPr="0082213F" w:rsidR="00D73EF9">
        <w:t xml:space="preserve"> </w:t>
      </w:r>
      <w:r w:rsidRPr="0082213F">
        <w:t xml:space="preserve">discusses regulatory remedies to address market failure from negative externalities, and Section </w:t>
      </w:r>
      <w:r w:rsidRPr="0082213F" w:rsidR="00D73EF9">
        <w:fldChar w:fldCharType="begin" w:fldLock="1"/>
      </w:r>
      <w:r w:rsidRPr="0082213F" w:rsidR="00D73EF9">
        <w:instrText xml:space="preserve"> REF _Ref106196867 \r \h </w:instrText>
      </w:r>
      <w:r w:rsidRPr="0082213F" w:rsidR="0065459D">
        <w:instrText xml:space="preserve"> \* MERGEFORMAT </w:instrText>
      </w:r>
      <w:r w:rsidRPr="0082213F" w:rsidR="00D73EF9">
        <w:fldChar w:fldCharType="separate"/>
      </w:r>
      <w:r w:rsidR="0092222B">
        <w:t>2.3.4</w:t>
      </w:r>
      <w:r w:rsidRPr="0082213F" w:rsidR="00D73EF9">
        <w:fldChar w:fldCharType="end"/>
      </w:r>
      <w:r w:rsidRPr="0082213F" w:rsidR="00D73EF9">
        <w:t xml:space="preserve"> </w:t>
      </w:r>
      <w:r w:rsidRPr="0082213F">
        <w:t xml:space="preserve">provides justification for </w:t>
      </w:r>
      <w:r w:rsidRPr="0082213F" w:rsidR="008C1D2F">
        <w:t xml:space="preserve">regulation </w:t>
      </w:r>
      <w:r w:rsidRPr="0082213F">
        <w:t>at the federal level specifically.</w:t>
      </w:r>
    </w:p>
    <w:p w:rsidR="00493693" w:rsidRPr="0082213F" w:rsidP="00CB1C05" w14:paraId="27CF88E3" w14:textId="77777777">
      <w:pPr>
        <w:pStyle w:val="Heading3"/>
      </w:pPr>
      <w:bookmarkStart w:id="135" w:name="_Ref106196858"/>
      <w:bookmarkStart w:id="136" w:name="_Ref106196862"/>
      <w:bookmarkStart w:id="137" w:name="_Toc111035519"/>
      <w:bookmarkStart w:id="138" w:name="_Toc114061880"/>
      <w:r w:rsidRPr="0082213F">
        <w:t>Statutory Authority</w:t>
      </w:r>
      <w:bookmarkEnd w:id="135"/>
      <w:bookmarkEnd w:id="136"/>
      <w:bookmarkEnd w:id="137"/>
      <w:bookmarkEnd w:id="138"/>
    </w:p>
    <w:p w:rsidR="00314712" w:rsidRPr="0082213F" w:rsidP="00CB1C05" w14:paraId="5FC338F7" w14:textId="77777777">
      <w:pPr>
        <w:pStyle w:val="BodyText"/>
      </w:pPr>
      <w:r w:rsidRPr="0082213F">
        <w:t>The Frank R. Lautenberg Chemical Safety for the 2</w:t>
      </w:r>
      <w:r w:rsidRPr="00C80687">
        <w:rPr>
          <w:vertAlign w:val="superscript"/>
        </w:rPr>
        <w:t>1s</w:t>
      </w:r>
      <w:r w:rsidRPr="0082213F">
        <w:t xml:space="preserve">t Century Act amended the Toxic Substances Control Act (TSCA), the nation’s primary chemicals management law, in June 2016. Under the amended statute, EPA is required, under TSCA Section 6(b), to conduct risk evaluations to determine whether a chemical substance presents an unreasonable risk of injury to health or the environment, under the conditions of use, without consideration of costs or other non-risk factors, including an unreasonable risk to potentially exposed or susceptible subpopulations identified as relevant to the Risk Evaluation. If unreasonable risk is found, EPA is required to perform Risk Management. </w:t>
      </w:r>
    </w:p>
    <w:p w:rsidR="001776C0" w:rsidRPr="00500E7B" w:rsidP="00CB1C05" w14:paraId="5F6D4707" w14:textId="77777777">
      <w:pPr>
        <w:pStyle w:val="Heading3"/>
      </w:pPr>
      <w:bookmarkStart w:id="139" w:name="_Ref106196864"/>
      <w:bookmarkStart w:id="140" w:name="_Toc111035520"/>
      <w:bookmarkStart w:id="141" w:name="_Toc114061881"/>
      <w:r w:rsidRPr="00500E7B">
        <w:t>Market Failure</w:t>
      </w:r>
      <w:bookmarkEnd w:id="139"/>
      <w:bookmarkEnd w:id="140"/>
      <w:bookmarkEnd w:id="141"/>
    </w:p>
    <w:p w:rsidR="00BE4757" w:rsidRPr="00500E7B" w:rsidP="00CB1C05" w14:paraId="7E4AB593" w14:textId="77777777">
      <w:pPr>
        <w:pStyle w:val="BodyText"/>
      </w:pPr>
      <w:r w:rsidRPr="00500E7B">
        <w:t xml:space="preserve">The private market is a mechanism that can allocate resources efficiently. However, the market’s allocation of resources will not always be desirable from the standpoint of society. The market will fail to achieve a socially efficient outcome when differences exist between private market values and social values. </w:t>
      </w:r>
    </w:p>
    <w:p w:rsidR="00A96E0A" w:rsidRPr="00500E7B" w:rsidP="00CB1C05" w14:paraId="1324C709" w14:textId="77777777">
      <w:pPr>
        <w:pStyle w:val="BodyText"/>
      </w:pPr>
      <w:r w:rsidRPr="00500E7B">
        <w:t xml:space="preserve">Welfare economics states that </w:t>
      </w:r>
      <w:r w:rsidR="00BE4757">
        <w:t xml:space="preserve">a socially efficient outcome </w:t>
      </w:r>
      <w:r w:rsidRPr="00500E7B">
        <w:t xml:space="preserve">is achieved if no alternative allocation </w:t>
      </w:r>
      <w:r w:rsidR="00BE4757">
        <w:t xml:space="preserve">of society’s resources </w:t>
      </w:r>
      <w:r w:rsidRPr="00500E7B">
        <w:t xml:space="preserve">can make at least one person better off without making another one worse off. </w:t>
      </w:r>
      <w:r w:rsidR="00BE4757">
        <w:t xml:space="preserve">This is referred to as a Pareto optimal outcome. </w:t>
      </w:r>
      <w:r w:rsidRPr="00500E7B">
        <w:t xml:space="preserve">If the </w:t>
      </w:r>
      <w:r w:rsidR="00BE4757">
        <w:t>private market</w:t>
      </w:r>
      <w:r w:rsidRPr="00500E7B" w:rsidR="00BE4757">
        <w:t xml:space="preserve"> </w:t>
      </w:r>
      <w:r w:rsidRPr="00500E7B">
        <w:t xml:space="preserve">fails to achieve this efficient outcome, too little or too much is produced, resulting in </w:t>
      </w:r>
      <w:r w:rsidR="00BE4757">
        <w:t>a loss in economic welfare. This is referred to as a market failure</w:t>
      </w:r>
      <w:r w:rsidRPr="00500E7B">
        <w:t xml:space="preserve">. </w:t>
      </w:r>
    </w:p>
    <w:p w:rsidR="00BE4757" w:rsidRPr="00500E7B" w:rsidP="00CB1C05" w14:paraId="04F456DA" w14:textId="77777777">
      <w:pPr>
        <w:pStyle w:val="BodyText"/>
      </w:pPr>
      <w:r>
        <w:t xml:space="preserve">However, Pareto optimality is a strict condition and can allow for very unequal allocations. It does not address redistributive actions, in which one group is made worse off and another group is made better off. A less strict criteria for measuring economic improvement is Kaldor-Hicks efficiency. Under this criterion, </w:t>
      </w:r>
      <w:bookmarkStart w:id="142" w:name="_Hlk115078761"/>
      <w:r>
        <w:t>economic efficiency is improved if those who benefit from an action gain more than those who lose from that action</w:t>
      </w:r>
      <w:bookmarkEnd w:id="142"/>
      <w:r>
        <w:t>.</w:t>
      </w:r>
      <w:r>
        <w:rPr>
          <w:rStyle w:val="FootnoteReference"/>
        </w:rPr>
        <w:footnoteReference w:id="6"/>
      </w:r>
      <w:r>
        <w:t xml:space="preserve"> This is the fundamental efficiency criterion of benefit-cost analysis: society is considered to be better off (in terms of economic efficiency) if the benefits of an action outweigh the cost of undertaking it.</w:t>
      </w:r>
    </w:p>
    <w:p w:rsidR="00BE4757" w:rsidP="00CB1C05" w14:paraId="2CB48D9D" w14:textId="77777777">
      <w:pPr>
        <w:pStyle w:val="BodyText"/>
      </w:pPr>
      <w:r>
        <w:t>Government</w:t>
      </w:r>
      <w:r w:rsidRPr="00500E7B">
        <w:t xml:space="preserve"> </w:t>
      </w:r>
      <w:r w:rsidRPr="00500E7B" w:rsidR="00A96E0A">
        <w:t xml:space="preserve">regulation </w:t>
      </w:r>
      <w:r>
        <w:t xml:space="preserve">of a private market </w:t>
      </w:r>
      <w:r w:rsidRPr="00500E7B" w:rsidR="00A96E0A">
        <w:t xml:space="preserve">is justified when the market fails to deliver a socially efficient outcome. </w:t>
      </w:r>
      <w:r>
        <w:t xml:space="preserve">If a regulation can produce benefits that exceeds its cost, then economic efficiency has been improved. </w:t>
      </w:r>
      <w:r w:rsidRPr="00500E7B" w:rsidR="00A96E0A">
        <w:t>The economic literature has identified the following common causes of market failure</w:t>
      </w:r>
      <w:r>
        <w:t xml:space="preserve"> and economic inefficiency</w:t>
      </w:r>
      <w:r w:rsidRPr="00500E7B" w:rsidR="00A96E0A">
        <w:t>:</w:t>
      </w:r>
    </w:p>
    <w:p w:rsidR="00BE4757" w:rsidP="00CB1C05" w14:paraId="25A97E27" w14:textId="77777777">
      <w:pPr>
        <w:pStyle w:val="BodyText"/>
        <w:numPr>
          <w:ilvl w:val="0"/>
          <w:numId w:val="38"/>
        </w:numPr>
      </w:pPr>
      <w:r>
        <w:t>Existence of externalities (negative and positive);</w:t>
      </w:r>
    </w:p>
    <w:p w:rsidR="00BE4757" w:rsidP="00CB1C05" w14:paraId="725967E5" w14:textId="77777777">
      <w:pPr>
        <w:pStyle w:val="BodyText"/>
        <w:numPr>
          <w:ilvl w:val="0"/>
          <w:numId w:val="38"/>
        </w:numPr>
      </w:pPr>
      <w:r>
        <w:t>Under-provision of common property resources and public goods;</w:t>
      </w:r>
    </w:p>
    <w:p w:rsidR="00BE4757" w:rsidP="00CB1C05" w14:paraId="6AF3B234" w14:textId="77777777">
      <w:pPr>
        <w:pStyle w:val="BodyText"/>
        <w:numPr>
          <w:ilvl w:val="0"/>
          <w:numId w:val="38"/>
        </w:numPr>
      </w:pPr>
      <w:r>
        <w:t xml:space="preserve">Market power (e.g., monopolies); </w:t>
      </w:r>
      <w:r w:rsidR="003D323F">
        <w:t>and</w:t>
      </w:r>
    </w:p>
    <w:p w:rsidR="00A96E0A" w:rsidRPr="00500E7B" w:rsidP="00CB1C05" w14:paraId="22085207" w14:textId="77777777">
      <w:pPr>
        <w:pStyle w:val="BodyText"/>
        <w:numPr>
          <w:ilvl w:val="0"/>
          <w:numId w:val="37"/>
        </w:numPr>
      </w:pPr>
      <w:r>
        <w:t>Inadequate or asymmetric information</w:t>
      </w:r>
      <w:r w:rsidR="003D323F">
        <w:t>.</w:t>
      </w:r>
      <w:r w:rsidRPr="00500E7B">
        <w:t xml:space="preserve"> </w:t>
      </w:r>
    </w:p>
    <w:p w:rsidR="00A96E0A" w:rsidRPr="00500E7B" w:rsidP="00CB1C05" w14:paraId="343FA7FE" w14:textId="77777777">
      <w:pPr>
        <w:pStyle w:val="BodyText"/>
      </w:pPr>
      <w:r w:rsidRPr="00500E7B">
        <w:t>This section discusses how negative externalities are present in the market for the chemical regulated under this rule</w:t>
      </w:r>
      <w:r w:rsidR="00446058">
        <w:t>.</w:t>
      </w:r>
      <w:r>
        <w:rPr>
          <w:rFonts w:eastAsiaTheme="majorEastAsia"/>
          <w:vertAlign w:val="superscript"/>
        </w:rPr>
        <w:footnoteReference w:id="7"/>
      </w:r>
      <w:r w:rsidRPr="00500E7B">
        <w:t xml:space="preserve"> By understanding how the market is affected by this market failure, more effective regulations can be designed.</w:t>
      </w:r>
    </w:p>
    <w:p w:rsidR="006F7250" w:rsidRPr="00500E7B" w:rsidP="00CB1C05" w14:paraId="091C7FC3" w14:textId="77777777">
      <w:pPr>
        <w:pStyle w:val="Heading4"/>
      </w:pPr>
      <w:bookmarkStart w:id="143" w:name="_Toc443639859"/>
      <w:bookmarkStart w:id="144" w:name="_Toc514955273"/>
      <w:bookmarkStart w:id="145" w:name="_Toc2325720"/>
      <w:bookmarkStart w:id="146" w:name="_Toc2327433"/>
      <w:bookmarkStart w:id="147" w:name="_Toc2329225"/>
      <w:bookmarkStart w:id="148" w:name="_Toc2330642"/>
      <w:bookmarkStart w:id="149" w:name="_Toc2340811"/>
      <w:bookmarkStart w:id="150" w:name="_Toc2343809"/>
      <w:bookmarkStart w:id="151" w:name="_Toc3539442"/>
      <w:bookmarkStart w:id="152" w:name="_Toc3900810"/>
      <w:bookmarkStart w:id="153" w:name="_Toc5112324"/>
      <w:bookmarkStart w:id="154" w:name="_Toc5197488"/>
      <w:bookmarkStart w:id="155" w:name="_Toc5198755"/>
      <w:bookmarkStart w:id="156" w:name="_Toc6405163"/>
      <w:bookmarkStart w:id="157" w:name="_Toc11855436"/>
      <w:bookmarkStart w:id="158" w:name="_Toc35336752"/>
      <w:bookmarkStart w:id="159" w:name="_Toc57113986"/>
      <w:r w:rsidRPr="00500E7B">
        <w:t>Externalities</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rsidR="006F7250" w:rsidRPr="00500E7B" w:rsidP="00CB1C05" w14:paraId="255E1011" w14:textId="77777777">
      <w:pPr>
        <w:pStyle w:val="BodyText"/>
      </w:pPr>
      <w:r w:rsidRPr="00500E7B">
        <w:t>A negative externality occurs when one party’s action imposes an uncompensated negative effect on another party. For example, the manufacturer, processor, or consumer of a good may impose costs on another party</w:t>
      </w:r>
      <w:r w:rsidR="00DE7430">
        <w:t xml:space="preserve"> if the good causes an adverse health impact that is not known or factored into the market transaction</w:t>
      </w:r>
      <w:r w:rsidRPr="00500E7B">
        <w:t xml:space="preserve">. </w:t>
      </w:r>
      <w:r w:rsidR="00000FB7">
        <w:t>Since</w:t>
      </w:r>
      <w:r w:rsidRPr="00500E7B">
        <w:t xml:space="preserve"> these external costs are not internalized by the manufacturer, processor, or user, they are not considered in the production (or processing </w:t>
      </w:r>
      <w:r w:rsidR="00FA2DBA">
        <w:t xml:space="preserve">or </w:t>
      </w:r>
      <w:r w:rsidRPr="00500E7B">
        <w:t>use) and pricing decision</w:t>
      </w:r>
      <w:r w:rsidR="00000FB7">
        <w:t>s</w:t>
      </w:r>
      <w:r w:rsidRPr="00500E7B">
        <w:t xml:space="preserve">. As a result, </w:t>
      </w:r>
      <w:r w:rsidR="00000FB7">
        <w:t xml:space="preserve">the </w:t>
      </w:r>
      <w:r w:rsidR="00170A4D">
        <w:t>societal</w:t>
      </w:r>
      <w:r w:rsidRPr="00500E7B">
        <w:t xml:space="preserve"> </w:t>
      </w:r>
      <w:r w:rsidRPr="00500E7B" w:rsidR="00000FB7">
        <w:t>cost</w:t>
      </w:r>
      <w:r w:rsidR="00000FB7">
        <w:t xml:space="preserve"> of these goods</w:t>
      </w:r>
      <w:r w:rsidRPr="00500E7B">
        <w:t xml:space="preserve"> </w:t>
      </w:r>
      <w:r w:rsidR="00C85C74">
        <w:t>is</w:t>
      </w:r>
      <w:r w:rsidRPr="00500E7B">
        <w:t xml:space="preserve"> under-valued and the level of output produced (or processed </w:t>
      </w:r>
      <w:r w:rsidR="00FA2DBA">
        <w:t xml:space="preserve">or </w:t>
      </w:r>
      <w:r w:rsidRPr="00500E7B">
        <w:t xml:space="preserve">used) is higher than the social optimal output level. </w:t>
      </w:r>
      <w:r w:rsidR="00000FB7">
        <w:t>In other words</w:t>
      </w:r>
      <w:r w:rsidRPr="00500E7B">
        <w:t xml:space="preserve">, a negative externality occurs when a firm makes decisions based on private costs instead of social costs, leading to an excess of product in the market. </w:t>
      </w:r>
    </w:p>
    <w:p w:rsidR="00421BC9" w:rsidP="00421BC9" w14:paraId="07821764" w14:textId="6876A338">
      <w:pPr>
        <w:pStyle w:val="BodyText"/>
      </w:pPr>
      <w:r w:rsidRPr="00500E7B">
        <w:t xml:space="preserve">EPA believes that the cause of market failure in the market for </w:t>
      </w:r>
      <w:r w:rsidR="00964E1D">
        <w:t>PCE</w:t>
      </w:r>
      <w:r w:rsidRPr="00500E7B">
        <w:t xml:space="preserve"> subject to this rule stems from negative externalities. </w:t>
      </w:r>
      <w:r>
        <w:t xml:space="preserve">A negative externality occurs when one party’s action imposes an uncompensated negative effect on an affected party. For example, the manufacturer, processor, or consumer of a good may impose uncompensated healthcare costs or damages that are not reflected in the cost of that good. Even when both parties have full information about the magnitude of the health damages—which is not always the case in the context of hazardous chemical exposures—the private market is likely to reach an efficient outcome only when bargaining is possible and transaction costs are low </w:t>
      </w:r>
      <w:r w:rsidR="00EE44FE">
        <w:t>{</w:t>
      </w:r>
      <w:r>
        <w:t>Coase 1960</w:t>
      </w:r>
      <w:r w:rsidR="00EE44FE">
        <w:t>}</w:t>
      </w:r>
      <w:r>
        <w:t xml:space="preserve">. </w:t>
      </w:r>
      <w:r w:rsidR="0058332F">
        <w:t>While</w:t>
      </w:r>
      <w:r w:rsidRPr="00500E7B" w:rsidR="00E819C5">
        <w:t xml:space="preserve"> </w:t>
      </w:r>
      <w:r w:rsidR="0058332F">
        <w:t>m</w:t>
      </w:r>
      <w:r w:rsidRPr="00500E7B" w:rsidR="0058332F">
        <w:t xml:space="preserve">any </w:t>
      </w:r>
      <w:r w:rsidR="0058332F">
        <w:t>of the</w:t>
      </w:r>
      <w:r w:rsidRPr="00500E7B" w:rsidR="00E819C5">
        <w:t xml:space="preserve"> adverse health effects from exposure to </w:t>
      </w:r>
      <w:r w:rsidR="00964E1D">
        <w:t>PCE</w:t>
      </w:r>
      <w:r w:rsidRPr="00500E7B" w:rsidR="00500E7B">
        <w:t xml:space="preserve"> </w:t>
      </w:r>
      <w:r w:rsidRPr="00500E7B" w:rsidR="00E819C5">
        <w:t xml:space="preserve">are well established </w:t>
      </w:r>
      <w:r w:rsidR="003B1FAD">
        <w:t>(</w:t>
      </w:r>
      <w:hyperlink w:anchor="_ENREF_87" w:tooltip="U.S. Environmental Protection Agency (EPA), 2020 #8" w:history="1">
        <w:r w:rsidR="00414172">
          <w:fldChar w:fldCharType="begin" w:fldLock="1"/>
        </w:r>
        <w:r w:rsidR="00414172">
          <w:instrText xml:space="preserve"> ADDIN EN.CITE &lt;EndNote&gt;&lt;Cite ExcludeAuth="1"&gt;&lt;Author&gt;U.S. Environmental Protection Agency (EPA)&lt;/Author&gt;&lt;Year&gt;2020&lt;/Year&gt;&lt;RecNum&gt;8&lt;/RecNum&gt;&lt;Prefix&gt;EPA &lt;/Prefix&gt;&lt;DisplayText&gt;EPA 2020d&lt;/DisplayText&gt;&lt;record&gt;&lt;rec-number&gt;8&lt;/rec-number&gt;&lt;foreign-keys&gt;&lt;key app="EN" db-id="52wf2wf0o0rv01e9dzo52td80t0590tp2fwd" timestamp="1714499636"&gt;8&lt;/key&gt;&lt;/foreign-keys&gt;&lt;ref-type name="Generic"&gt;13&lt;/ref-type&gt;&lt;contributors&gt;&lt;authors&gt;&lt;author&gt;U.S. Environmental Protection Agency (EPA),&lt;/author&gt;&lt;/authors&gt;&lt;/contributors&gt;&lt;titles&gt;&lt;title&gt;Final Risk Evaluation for Perchloroethylene Supplemental File Risk Calculator for Occupational Exposures&lt;/title&gt;&lt;/titles&gt;&lt;dates&gt;&lt;year&gt;2020&lt;/year&gt;&lt;/dates&gt;&lt;urls&gt;&lt;related-urls&gt;&lt;url&gt;https://www.epa.gov/sites/default/files/2020-12/17_pce_supplemental_information_file_risk_calculator_for_occupational_exposures_1.xlsx&lt;/url&gt;&lt;/related-urls&gt;&lt;/urls&gt;&lt;/record&gt;&lt;/Cite&gt;&lt;/EndNote&gt;</w:instrText>
        </w:r>
        <w:r w:rsidR="00414172">
          <w:fldChar w:fldCharType="separate"/>
        </w:r>
        <w:r w:rsidR="00414172">
          <w:rPr>
            <w:noProof/>
          </w:rPr>
          <w:t>EPA 2020d</w:t>
        </w:r>
        <w:r w:rsidR="00414172">
          <w:fldChar w:fldCharType="end"/>
        </w:r>
      </w:hyperlink>
      <w:r w:rsidR="003B1FAD">
        <w:t>)</w:t>
      </w:r>
      <w:r w:rsidRPr="00500E7B" w:rsidR="00B275B2">
        <w:t>,</w:t>
      </w:r>
      <w:r w:rsidRPr="00500E7B" w:rsidR="00EE63AD">
        <w:t xml:space="preserve"> </w:t>
      </w:r>
      <w:r>
        <w:t>some effects are difficult to quantify in humans and to predict at the individual level. (EPA 2011).</w:t>
      </w:r>
      <w:r w:rsidRPr="00500E7B">
        <w:t xml:space="preserve"> </w:t>
      </w:r>
      <w:r>
        <w:t xml:space="preserve">Bargaining is not possible because neither party has the information or skill to predict the risk accurately. Even if the EPA provided this information, transaction costs are high because of the effort required for workers and employers to determine the correct risk-adjusted wage for each site. Therefore, the adverse health effects of </w:t>
      </w:r>
      <w:r w:rsidR="000D112B">
        <w:t>PCE</w:t>
      </w:r>
      <w:r>
        <w:t xml:space="preserve"> exposure are imposed on workers who may not be fully compensated for the additional burden from increased health risks and are thus not internalized by those manufacturing, processing, distributing, or using the chemical.  </w:t>
      </w:r>
      <w:r w:rsidRPr="00500E7B">
        <w:t xml:space="preserve"> </w:t>
      </w:r>
    </w:p>
    <w:p w:rsidR="00421BC9" w:rsidP="00421BC9" w14:paraId="13CBD4AE" w14:textId="04359E46">
      <w:pPr>
        <w:pStyle w:val="BodyText"/>
      </w:pPr>
      <w:r>
        <w:t xml:space="preserve">Because these external costs are not internalized by the manufacturer, processor, or user, they are therefore not considered in the production (or processing, use) and pricing decision of the manufacturer, processor or user. As a result, costs are under-valued and the level of output produced (or processed, used) is higher than the socially optimal output level. Therefore, a negative externality occurs when a firm has made decisions based on private costs instead of social costs, leading to an excess of product in the market. </w:t>
      </w:r>
      <w:r w:rsidR="0089033E">
        <w:t>(</w:t>
      </w:r>
      <w:r>
        <w:t>EPA</w:t>
      </w:r>
      <w:r w:rsidR="0089033E">
        <w:t xml:space="preserve"> 2011)</w:t>
      </w:r>
      <w:r>
        <w:t xml:space="preserve"> </w:t>
      </w:r>
      <w:r w:rsidR="0058332F">
        <w:t xml:space="preserve"> </w:t>
      </w:r>
    </w:p>
    <w:p w:rsidR="00421BC9" w:rsidP="00421BC9" w14:paraId="728566DC" w14:textId="1D9FBABE">
      <w:pPr>
        <w:pStyle w:val="BodyText"/>
      </w:pPr>
      <w:r>
        <w:t xml:space="preserve">While it is theoretically possible for manufactures, processers, distributers, and users to internalize the </w:t>
      </w:r>
      <w:r w:rsidR="00C36150">
        <w:t xml:space="preserve">external costs of PCE (for example, </w:t>
      </w:r>
      <w:r w:rsidR="0091385E">
        <w:t xml:space="preserve">through </w:t>
      </w:r>
      <w:r w:rsidR="00C36150">
        <w:t xml:space="preserve">a pollution tax or tradable permit program), EPA believes that this is not the right approach for addressing the negative externality in this market. This approach would be </w:t>
      </w:r>
      <w:r w:rsidR="00245D9D">
        <w:t>administratively</w:t>
      </w:r>
      <w:r w:rsidR="00C36150">
        <w:t xml:space="preserve"> burdensome and impose high transaction costs in a market with a multitude </w:t>
      </w:r>
      <w:r w:rsidR="00B91C15">
        <w:t xml:space="preserve">of </w:t>
      </w:r>
      <w:r w:rsidR="00C36150">
        <w:t>varie</w:t>
      </w:r>
      <w:r w:rsidR="00245D9D">
        <w:t>d</w:t>
      </w:r>
      <w:r w:rsidR="00C36150">
        <w:t xml:space="preserve"> conditions of use. Instead, EPA</w:t>
      </w:r>
      <w:r w:rsidR="00E843E2">
        <w:t>’s</w:t>
      </w:r>
      <w:r w:rsidR="00C36150">
        <w:t xml:space="preserve"> approach is to d</w:t>
      </w:r>
      <w:r w:rsidRPr="00500E7B" w:rsidR="00762D8D">
        <w:t>ecreas</w:t>
      </w:r>
      <w:r w:rsidR="00C36150">
        <w:t>e</w:t>
      </w:r>
      <w:r w:rsidRPr="00500E7B" w:rsidR="00762D8D">
        <w:t xml:space="preserve"> the volume of </w:t>
      </w:r>
      <w:r w:rsidR="00964E1D">
        <w:t>PCE</w:t>
      </w:r>
      <w:r w:rsidRPr="00500E7B" w:rsidR="00762D8D">
        <w:t xml:space="preserve"> in the market </w:t>
      </w:r>
      <w:r w:rsidR="00C36150">
        <w:t xml:space="preserve">closer to what would be socially optimal and, thereby, </w:t>
      </w:r>
      <w:r w:rsidRPr="00500E7B" w:rsidR="00762D8D">
        <w:t xml:space="preserve">reduce the negative </w:t>
      </w:r>
      <w:r w:rsidRPr="00500E7B" w:rsidR="00C36150">
        <w:t>externalit</w:t>
      </w:r>
      <w:r w:rsidR="00C36150">
        <w:t>y of</w:t>
      </w:r>
      <w:r w:rsidRPr="00500E7B" w:rsidR="00762D8D">
        <w:t xml:space="preserve"> </w:t>
      </w:r>
      <w:r>
        <w:t>health impacts</w:t>
      </w:r>
      <w:r w:rsidRPr="00500E7B">
        <w:t xml:space="preserve"> </w:t>
      </w:r>
      <w:r w:rsidRPr="00500E7B" w:rsidR="00762D8D">
        <w:t xml:space="preserve">caused by </w:t>
      </w:r>
      <w:r w:rsidRPr="00157211" w:rsidR="00762D8D">
        <w:t xml:space="preserve">exposure to the chemical. </w:t>
      </w:r>
      <w:r>
        <w:t xml:space="preserve"> </w:t>
      </w:r>
    </w:p>
    <w:p w:rsidR="00421BC9" w:rsidRPr="00157211" w:rsidP="00CB1C05" w14:paraId="2DF9BE0A" w14:textId="77777777">
      <w:pPr>
        <w:pStyle w:val="BodyText"/>
      </w:pPr>
    </w:p>
    <w:p w:rsidR="006F7250" w:rsidRPr="00215F99" w:rsidP="00CB1C05" w14:paraId="6F2C8360" w14:textId="77777777">
      <w:pPr>
        <w:pStyle w:val="BodyText"/>
      </w:pPr>
      <w:r w:rsidRPr="00157211">
        <w:t xml:space="preserve">Society </w:t>
      </w:r>
      <w:r w:rsidR="002A124E">
        <w:t>will</w:t>
      </w:r>
      <w:r w:rsidRPr="00157211">
        <w:t xml:space="preserve"> experience health benefits from regulatory measures that limit or eliminate the manufacture, processing and use of </w:t>
      </w:r>
      <w:r w:rsidR="00964E1D">
        <w:t>PCE</w:t>
      </w:r>
      <w:r w:rsidRPr="00157211">
        <w:t xml:space="preserve">. </w:t>
      </w:r>
      <w:r w:rsidR="002A124E">
        <w:t>However,</w:t>
      </w:r>
      <w:r w:rsidRPr="00157211">
        <w:t xml:space="preserve"> </w:t>
      </w:r>
      <w:r w:rsidR="002A124E">
        <w:t>s</w:t>
      </w:r>
      <w:r w:rsidRPr="00157211" w:rsidR="002A124E">
        <w:t xml:space="preserve">ociety </w:t>
      </w:r>
      <w:r w:rsidR="002A124E">
        <w:t xml:space="preserve">will experience </w:t>
      </w:r>
      <w:r w:rsidRPr="00607453" w:rsidR="002A124E">
        <w:rPr>
          <w:i/>
          <w:iCs/>
        </w:rPr>
        <w:t>net</w:t>
      </w:r>
      <w:r w:rsidRPr="00607453">
        <w:rPr>
          <w:i/>
        </w:rPr>
        <w:t xml:space="preserve"> benefits</w:t>
      </w:r>
      <w:r w:rsidRPr="00157211">
        <w:t xml:space="preserve"> from </w:t>
      </w:r>
      <w:r w:rsidR="002A124E">
        <w:t>these</w:t>
      </w:r>
      <w:r w:rsidRPr="00157211" w:rsidR="002A124E">
        <w:t xml:space="preserve"> </w:t>
      </w:r>
      <w:r w:rsidRPr="00157211">
        <w:t xml:space="preserve">regulatory measures only up to the point where the </w:t>
      </w:r>
      <w:r w:rsidR="002A124E">
        <w:t>benefits of reducing</w:t>
      </w:r>
      <w:r w:rsidRPr="00157211">
        <w:t xml:space="preserve"> these negative externalities </w:t>
      </w:r>
      <w:r w:rsidRPr="00157211" w:rsidR="00245D9D">
        <w:t>are</w:t>
      </w:r>
      <w:r w:rsidRPr="00157211">
        <w:t xml:space="preserve"> </w:t>
      </w:r>
      <w:r w:rsidR="002A124E">
        <w:t>less than the cost</w:t>
      </w:r>
      <w:r w:rsidR="00245D9D">
        <w:t>s</w:t>
      </w:r>
      <w:r w:rsidR="002A124E">
        <w:t xml:space="preserve"> of achieving them</w:t>
      </w:r>
      <w:r w:rsidRPr="00157211">
        <w:t xml:space="preserve">. </w:t>
      </w:r>
      <w:r w:rsidR="002A124E">
        <w:t>If</w:t>
      </w:r>
      <w:r w:rsidRPr="00157211">
        <w:t xml:space="preserve"> the costs of these regulatory measures on manufacturers and users of </w:t>
      </w:r>
      <w:r w:rsidR="00964E1D">
        <w:t>PCE</w:t>
      </w:r>
      <w:r w:rsidRPr="00157211" w:rsidR="00EC3008">
        <w:t xml:space="preserve"> </w:t>
      </w:r>
      <w:r w:rsidRPr="00157211" w:rsidR="00E54B10">
        <w:t>are</w:t>
      </w:r>
      <w:r w:rsidRPr="00157211">
        <w:t xml:space="preserve"> greater than the external costs imposed </w:t>
      </w:r>
      <w:r w:rsidR="002A124E">
        <w:t>by their use</w:t>
      </w:r>
      <w:r w:rsidRPr="00157211">
        <w:t xml:space="preserve">, </w:t>
      </w:r>
      <w:r w:rsidR="00245D9D">
        <w:t xml:space="preserve">the regulation is too strict and the </w:t>
      </w:r>
      <w:r w:rsidRPr="00157211">
        <w:t xml:space="preserve">new state is also suboptimal. </w:t>
      </w:r>
      <w:r w:rsidR="00DC3897">
        <w:t>Social welfare would be decreased by a</w:t>
      </w:r>
      <w:r w:rsidR="00A97D75">
        <w:t>ny</w:t>
      </w:r>
      <w:r w:rsidRPr="00157211">
        <w:t xml:space="preserve"> regulatory measure that goes beyond the point where the </w:t>
      </w:r>
      <w:r w:rsidR="00245D9D">
        <w:t xml:space="preserve">volume of PCE has been reduced to the same point as if </w:t>
      </w:r>
      <w:r w:rsidRPr="00157211">
        <w:t xml:space="preserve">the externalities </w:t>
      </w:r>
      <w:r w:rsidR="00DC3897">
        <w:t>were</w:t>
      </w:r>
      <w:r w:rsidRPr="00157211" w:rsidR="00DC3897">
        <w:t xml:space="preserve"> </w:t>
      </w:r>
      <w:r w:rsidRPr="00157211">
        <w:t xml:space="preserve">internalized. The economically efficient level of control is where the </w:t>
      </w:r>
      <w:r w:rsidR="00DC3897">
        <w:t>addition</w:t>
      </w:r>
      <w:r w:rsidR="00A97D75">
        <w:t>al</w:t>
      </w:r>
      <w:r w:rsidR="00DC3897">
        <w:t xml:space="preserve"> (</w:t>
      </w:r>
      <w:r w:rsidRPr="00157211">
        <w:t>marginal</w:t>
      </w:r>
      <w:r w:rsidR="00DC3897">
        <w:t>)</w:t>
      </w:r>
      <w:r w:rsidRPr="00157211">
        <w:t xml:space="preserve"> cost of further control equals society’s willingness to pay for the next increment of control. Adverse effects may still occur at this level, but </w:t>
      </w:r>
      <w:r w:rsidRPr="00215F99">
        <w:t xml:space="preserve">additional regulatory costs to further reduce or eliminate these effects would not be </w:t>
      </w:r>
      <w:r w:rsidR="001E3912">
        <w:t>potenti</w:t>
      </w:r>
      <w:r w:rsidR="00116F27">
        <w:t xml:space="preserve">ally </w:t>
      </w:r>
      <w:r w:rsidRPr="00215F99">
        <w:t>Pareto optimal</w:t>
      </w:r>
      <w:r w:rsidR="001E3912">
        <w:t xml:space="preserve"> (</w:t>
      </w:r>
      <w:r w:rsidRPr="001E3912" w:rsidR="001E3912">
        <w:t>that is, it would not meet the criteria for Kaldor-Hicks efficiency)</w:t>
      </w:r>
      <w:r w:rsidRPr="00215F99">
        <w:t xml:space="preserve">. </w:t>
      </w:r>
      <w:r w:rsidR="00A97D75">
        <w:t>Conversely</w:t>
      </w:r>
      <w:r w:rsidRPr="00215F99">
        <w:t xml:space="preserve">, if post-rule, the cost to society from release and exposure to </w:t>
      </w:r>
      <w:r w:rsidR="00964E1D">
        <w:t>PCE</w:t>
      </w:r>
      <w:r w:rsidRPr="00215F99" w:rsidR="00EC3008">
        <w:t xml:space="preserve"> </w:t>
      </w:r>
      <w:r w:rsidRPr="00215F99">
        <w:t xml:space="preserve">remains greater than costs to </w:t>
      </w:r>
      <w:r w:rsidRPr="00215F99" w:rsidR="009211B1">
        <w:t>regulated firms</w:t>
      </w:r>
      <w:r w:rsidRPr="00215F99">
        <w:t xml:space="preserve">, the rule would also not </w:t>
      </w:r>
      <w:r w:rsidR="00E843E2">
        <w:t>p</w:t>
      </w:r>
      <w:r w:rsidR="00DC3897">
        <w:t>roduc</w:t>
      </w:r>
      <w:r w:rsidR="00E843E2">
        <w:t>e</w:t>
      </w:r>
      <w:r w:rsidRPr="00215F99">
        <w:t xml:space="preserve"> a </w:t>
      </w:r>
      <w:r w:rsidR="00116F27">
        <w:t xml:space="preserve">potentially </w:t>
      </w:r>
      <w:r w:rsidRPr="00215F99">
        <w:t xml:space="preserve">Pareto optimal outcome. </w:t>
      </w:r>
    </w:p>
    <w:p w:rsidR="006F7250" w:rsidRPr="00215F99" w:rsidP="00CB1C05" w14:paraId="19B8F236" w14:textId="77777777">
      <w:pPr>
        <w:pStyle w:val="Heading3"/>
      </w:pPr>
      <w:bookmarkStart w:id="160" w:name="_Toc35336753"/>
      <w:bookmarkStart w:id="161" w:name="_Toc57113987"/>
      <w:bookmarkStart w:id="162" w:name="_Ref87624689"/>
      <w:bookmarkStart w:id="163" w:name="_Ref106196866"/>
      <w:bookmarkStart w:id="164" w:name="_Toc111035521"/>
      <w:bookmarkStart w:id="165" w:name="_Toc114061882"/>
      <w:r w:rsidRPr="00215F99">
        <w:t>Regulatory Remedies to Reduce Negative Externalities</w:t>
      </w:r>
      <w:bookmarkEnd w:id="160"/>
      <w:bookmarkEnd w:id="161"/>
      <w:bookmarkEnd w:id="162"/>
      <w:bookmarkEnd w:id="163"/>
      <w:bookmarkEnd w:id="164"/>
      <w:bookmarkEnd w:id="165"/>
      <w:r w:rsidRPr="00215F99">
        <w:t xml:space="preserve"> </w:t>
      </w:r>
    </w:p>
    <w:p w:rsidR="006F7250" w:rsidRPr="00215F99" w:rsidP="00CB1C05" w14:paraId="6730D0AA" w14:textId="77777777">
      <w:pPr>
        <w:pStyle w:val="BodyText"/>
      </w:pPr>
      <w:r w:rsidRPr="00215F99">
        <w:t>As discussed in Section</w:t>
      </w:r>
      <w:r w:rsidR="00B243A2">
        <w:t xml:space="preserve"> </w:t>
      </w:r>
      <w:r w:rsidR="00B0619E">
        <w:fldChar w:fldCharType="begin" w:fldLock="1"/>
      </w:r>
      <w:r w:rsidR="00B0619E">
        <w:instrText xml:space="preserve"> REF _Ref114219277 \r \h </w:instrText>
      </w:r>
      <w:r w:rsidR="00B0619E">
        <w:fldChar w:fldCharType="separate"/>
      </w:r>
      <w:r w:rsidR="0092222B">
        <w:t>2.1.3</w:t>
      </w:r>
      <w:r w:rsidR="00B0619E">
        <w:fldChar w:fldCharType="end"/>
      </w:r>
      <w:r w:rsidRPr="00215F99">
        <w:t xml:space="preserve">, the </w:t>
      </w:r>
      <w:r w:rsidR="000421C4">
        <w:t>final</w:t>
      </w:r>
      <w:r w:rsidRPr="00215F99">
        <w:t xml:space="preserve"> and alternative options detail various requirements that will reduce the negative human health </w:t>
      </w:r>
      <w:r w:rsidR="00C001FA">
        <w:t xml:space="preserve">costs associated with the negative </w:t>
      </w:r>
      <w:r w:rsidRPr="00215F99">
        <w:t>externality. Prohibition of the chemical</w:t>
      </w:r>
      <w:r w:rsidR="00C001FA">
        <w:t>,</w:t>
      </w:r>
      <w:r w:rsidRPr="00C001FA" w:rsidR="00C001FA">
        <w:t xml:space="preserve"> direct dermal contact control (DDCC), Existing Chemical Exposure Limit (ECEL)</w:t>
      </w:r>
      <w:r w:rsidR="00C001FA">
        <w:t>, and</w:t>
      </w:r>
      <w:r w:rsidRPr="00C001FA" w:rsidR="00C001FA">
        <w:t xml:space="preserve"> Monitoring and Hierarchy of Controls (HOC) requirements</w:t>
      </w:r>
      <w:r w:rsidR="00C001FA">
        <w:t xml:space="preserve"> all</w:t>
      </w:r>
      <w:r w:rsidRPr="00215F99">
        <w:t xml:space="preserve"> reduce exposure of third parties</w:t>
      </w:r>
      <w:r w:rsidR="00E01AAE">
        <w:t xml:space="preserve"> to PCE</w:t>
      </w:r>
      <w:r w:rsidRPr="00215F99" w:rsidR="006F4BCE">
        <w:t xml:space="preserve">. </w:t>
      </w:r>
      <w:r w:rsidRPr="00215F99">
        <w:t xml:space="preserve">EPA contends that these measures are sufficient to reduce negative externalities associated with </w:t>
      </w:r>
      <w:r w:rsidR="00964E1D">
        <w:t>PCE</w:t>
      </w:r>
      <w:r w:rsidRPr="00215F99">
        <w:t xml:space="preserve">. </w:t>
      </w:r>
    </w:p>
    <w:p w:rsidR="006F7250" w:rsidRPr="00215F99" w:rsidP="00CB1C05" w14:paraId="56C1FBCC" w14:textId="77777777">
      <w:pPr>
        <w:pStyle w:val="Heading3"/>
      </w:pPr>
      <w:bookmarkStart w:id="166" w:name="_Toc32328695"/>
      <w:bookmarkStart w:id="167" w:name="_Ref87624690"/>
      <w:bookmarkStart w:id="168" w:name="_Ref106196867"/>
      <w:bookmarkStart w:id="169" w:name="_Toc111035522"/>
      <w:bookmarkStart w:id="170" w:name="_Toc114061883"/>
      <w:r w:rsidRPr="00215F99">
        <w:t>Justification for Regulation at Federal Level</w:t>
      </w:r>
      <w:bookmarkEnd w:id="166"/>
      <w:bookmarkEnd w:id="167"/>
      <w:bookmarkEnd w:id="168"/>
      <w:bookmarkEnd w:id="169"/>
      <w:bookmarkEnd w:id="170"/>
    </w:p>
    <w:p w:rsidR="007F028B" w:rsidRPr="00215F99" w:rsidP="00CB1C05" w14:paraId="6AE5AC7B" w14:textId="77777777">
      <w:pPr>
        <w:pStyle w:val="BodyText"/>
        <w:sectPr w:rsidSect="00CB1C05">
          <w:type w:val="nextColumn"/>
          <w:pgSz w:w="12240" w:h="15840" w:code="1"/>
          <w:pgMar w:top="1440" w:right="1440" w:bottom="1440" w:left="1800" w:header="720" w:footer="720" w:gutter="0"/>
          <w:lnNumType w:countBy="1" w:restart="continuous"/>
          <w:pgNumType w:start="1" w:chapStyle="1"/>
          <w:cols w:space="720"/>
          <w:titlePg/>
        </w:sectPr>
      </w:pPr>
      <w:r w:rsidRPr="00215F99">
        <w:t>The chemical and products associated with this rulemaking are distributed in commerce across state lines, and thus they fall under the federal jurisdiction of regulation under TSCA. It is more efficient for companies manufacturing, processing, and distributing these products to comply with a single federal standard rather than a patchwork of different state regulations.</w:t>
      </w:r>
    </w:p>
    <w:p w:rsidR="004216C7" w:rsidRPr="00FC1DE5" w:rsidP="00CB1C05" w14:paraId="0816CFB1" w14:textId="77777777">
      <w:pPr>
        <w:pStyle w:val="Heading1"/>
      </w:pPr>
      <w:bookmarkStart w:id="171" w:name="_Ref102047219"/>
      <w:bookmarkStart w:id="172" w:name="_Ref105421344"/>
      <w:bookmarkStart w:id="173" w:name="_Toc111035523"/>
      <w:bookmarkStart w:id="174" w:name="_Toc111037053"/>
      <w:bookmarkStart w:id="175" w:name="_Toc114061884"/>
      <w:bookmarkStart w:id="176" w:name="_Toc165378720"/>
      <w:r w:rsidRPr="00FC1DE5">
        <w:t>Profile of Affected Industries</w:t>
      </w:r>
      <w:bookmarkEnd w:id="171"/>
      <w:bookmarkEnd w:id="172"/>
      <w:bookmarkEnd w:id="173"/>
      <w:bookmarkEnd w:id="174"/>
      <w:bookmarkEnd w:id="175"/>
      <w:bookmarkEnd w:id="176"/>
    </w:p>
    <w:p w:rsidR="004B3CF6" w:rsidP="00CB1C05" w14:paraId="6E2A6714" w14:textId="77777777">
      <w:pPr>
        <w:pStyle w:val="BodyText"/>
      </w:pPr>
      <w:r>
        <w:fldChar w:fldCharType="begin" w:fldLock="1"/>
      </w:r>
      <w:r>
        <w:instrText xml:space="preserve"> REF _Ref110864745 \h </w:instrText>
      </w:r>
      <w:r>
        <w:fldChar w:fldCharType="separate"/>
      </w:r>
      <w:r w:rsidRPr="004F6E6C" w:rsidR="0092222B">
        <w:t xml:space="preserve">Table </w:t>
      </w:r>
      <w:r w:rsidR="0092222B">
        <w:rPr>
          <w:noProof/>
        </w:rPr>
        <w:t>3</w:t>
      </w:r>
      <w:r w:rsidR="0092222B">
        <w:noBreakHyphen/>
      </w:r>
      <w:r w:rsidR="0092222B">
        <w:rPr>
          <w:noProof/>
        </w:rPr>
        <w:t>1</w:t>
      </w:r>
      <w:r>
        <w:fldChar w:fldCharType="end"/>
      </w:r>
      <w:r>
        <w:t xml:space="preserve"> </w:t>
      </w:r>
      <w:r w:rsidRPr="00FC1DE5" w:rsidR="007837F1">
        <w:t xml:space="preserve">shows </w:t>
      </w:r>
      <w:r w:rsidRPr="00FC1DE5" w:rsidR="006047C2">
        <w:t xml:space="preserve">the </w:t>
      </w:r>
      <w:r w:rsidRPr="00FC1DE5" w:rsidR="007837F1">
        <w:t>industry statistics</w:t>
      </w:r>
      <w:r w:rsidRPr="00FC1DE5" w:rsidR="00970EB2">
        <w:t xml:space="preserve"> for each NAICS code</w:t>
      </w:r>
      <w:r w:rsidRPr="00FC1DE5" w:rsidR="003D5C91">
        <w:t xml:space="preserve"> </w:t>
      </w:r>
      <w:r w:rsidRPr="00FC1DE5" w:rsidR="006047C2">
        <w:t>(</w:t>
      </w:r>
      <w:hyperlink w:anchor="_ENREF_65" w:tooltip="U.S. Census Bureau, 2021 #9" w:history="1">
        <w:r w:rsidR="00414172">
          <w:fldChar w:fldCharType="begin" w:fldLock="1"/>
        </w:r>
        <w:r w:rsidR="00414172">
          <w:instrText xml:space="preserve"> ADDIN EN.CITE &lt;EndNote&gt;&lt;Cite&gt;&lt;Author&gt;U.S. Census Bureau&lt;/Author&gt;&lt;Year&gt;2021&lt;/Year&gt;&lt;RecNum&gt;9&lt;/RecNum&gt;&lt;DisplayText&gt;U.S. Census Bureau 2021&lt;/DisplayText&gt;&lt;record&gt;&lt;rec-number&gt;9&lt;/rec-number&gt;&lt;foreign-keys&gt;&lt;key app="EN" db-id="52wf2wf0o0rv01e9dzo52td80t0590tp2fwd" timestamp="1714499636"&gt;9&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00414172">
          <w:fldChar w:fldCharType="separate"/>
        </w:r>
        <w:r w:rsidR="00414172">
          <w:rPr>
            <w:noProof/>
          </w:rPr>
          <w:t>U.S. Census Bureau 2021</w:t>
        </w:r>
        <w:r w:rsidR="00414172">
          <w:fldChar w:fldCharType="end"/>
        </w:r>
      </w:hyperlink>
      <w:r w:rsidR="00057D86">
        <w:t xml:space="preserve">; </w:t>
      </w:r>
      <w:hyperlink w:anchor="_ENREF_56" w:tooltip="U.S. Bureau of Economic Analysis, 2023 #10" w:history="1">
        <w:r w:rsidR="00414172">
          <w:fldChar w:fldCharType="begin" w:fldLock="1"/>
        </w:r>
        <w:r w:rsidR="00414172">
          <w:instrText xml:space="preserve"> ADDIN EN.CITE &lt;EndNote&gt;&lt;Cite&gt;&lt;Author&gt;U.S. Bureau of Economic Analysis&lt;/Author&gt;&lt;Year&gt;2023&lt;/Year&gt;&lt;RecNum&gt;10&lt;/RecNum&gt;&lt;DisplayText&gt;U.S. Bureau of Economic Analysis 2023b&lt;/DisplayText&gt;&lt;record&gt;&lt;rec-number&gt;10&lt;/rec-number&gt;&lt;foreign-keys&gt;&lt;key app="EN" db-id="52wf2wf0o0rv01e9dzo52td80t0590tp2fwd" timestamp="1714499636"&gt;10&lt;/key&gt;&lt;/foreign-keys&gt;&lt;ref-type name="Generic"&gt;13&lt;/ref-type&gt;&lt;contributors&gt;&lt;authors&gt;&lt;author&gt;U.S. Bureau of Economic Analysis,&lt;/author&gt;&lt;/authors&gt;&lt;/contributors&gt;&lt;titles&gt;&lt;title&gt;Table 1.1.9. Implicit Price Deflators for Gross Domestic Product (T10109-A)&lt;/title&gt;&lt;/titles&gt;&lt;dates&gt;&lt;year&gt;2023&lt;/year&gt;&lt;pub-dates&gt;&lt;date&gt;March 30, 2023&lt;/date&gt;&lt;/pub-dates&gt;&lt;/dates&gt;&lt;urls&gt;&lt;/urls&gt;&lt;access-date&gt;April 24, 2023&lt;/access-date&gt;&lt;/record&gt;&lt;/Cite&gt;&lt;/EndNote&gt;</w:instrText>
        </w:r>
        <w:r w:rsidR="00414172">
          <w:fldChar w:fldCharType="separate"/>
        </w:r>
        <w:r w:rsidR="00414172">
          <w:rPr>
            <w:noProof/>
          </w:rPr>
          <w:t>U.S. Bureau of Economic Analysis 2023b</w:t>
        </w:r>
        <w:r w:rsidR="00414172">
          <w:fldChar w:fldCharType="end"/>
        </w:r>
      </w:hyperlink>
      <w:r w:rsidR="00057D86">
        <w:t xml:space="preserve">; </w:t>
      </w:r>
      <w:hyperlink w:anchor="_ENREF_66" w:tooltip="U.S. Census Bureau, 2022 #11" w:history="1">
        <w:r w:rsidR="00414172">
          <w:fldChar w:fldCharType="begin" w:fldLock="1"/>
        </w:r>
        <w:r w:rsidR="00414172">
          <w:instrText xml:space="preserve"> ADDIN EN.CITE &lt;EndNote&gt;&lt;Cite&gt;&lt;Author&gt;U.S. Census Bureau&lt;/Author&gt;&lt;Year&gt;2022&lt;/Year&gt;&lt;RecNum&gt;11&lt;/RecNum&gt;&lt;DisplayText&gt;U.S. Census Bureau 2022&lt;/DisplayText&gt;&lt;record&gt;&lt;rec-number&gt;11&lt;/rec-number&gt;&lt;foreign-keys&gt;&lt;key app="EN" db-id="52wf2wf0o0rv01e9dzo52td80t0590tp2fwd" timestamp="1714499636"&gt;11&lt;/key&gt;&lt;/foreign-keys&gt;&lt;ref-type name="Government Document"&gt;46&lt;/ref-type&gt;&lt;contributors&gt;&lt;authors&gt;&lt;author&gt;U.S. Census Bureau,&lt;/author&gt;&lt;/authors&gt;&lt;/contributors&gt;&lt;titles&gt;&lt;title&gt;The Number of Firms and Establishments, Employment, and Annual Payroll by State, Industry, and Enterprise Employment Size: 2019&lt;/title&gt;&lt;/titles&gt;&lt;dates&gt;&lt;year&gt;2022&lt;/year&gt;&lt;/dates&gt;&lt;urls&gt;&lt;related-urls&gt;&lt;url&gt;https://www2.census.gov/programs-surveys/susb/tables/2019/us_state_6digitnaics_2019.xlsx&lt;/url&gt;&lt;/related-urls&gt;&lt;/urls&gt;&lt;/record&gt;&lt;/Cite&gt;&lt;/EndNote&gt;</w:instrText>
        </w:r>
        <w:r w:rsidR="00414172">
          <w:fldChar w:fldCharType="separate"/>
        </w:r>
        <w:r w:rsidR="00414172">
          <w:rPr>
            <w:noProof/>
          </w:rPr>
          <w:t>U.S. Census Bureau 2022</w:t>
        </w:r>
        <w:r w:rsidR="00414172">
          <w:fldChar w:fldCharType="end"/>
        </w:r>
      </w:hyperlink>
      <w:r w:rsidRPr="00FC1DE5" w:rsidR="006047C2">
        <w:t xml:space="preserve">), </w:t>
      </w:r>
      <w:r w:rsidRPr="00FC1DE5" w:rsidR="00AA5090">
        <w:t>indicates which use categories are applicable for each NAICS</w:t>
      </w:r>
      <w:r w:rsidR="00E01AAE">
        <w:t xml:space="preserve"> code</w:t>
      </w:r>
      <w:r w:rsidRPr="00FC1DE5" w:rsidR="00AA5090">
        <w:t xml:space="preserve">, </w:t>
      </w:r>
      <w:r w:rsidRPr="00FC1DE5" w:rsidR="002737E1">
        <w:t xml:space="preserve">and </w:t>
      </w:r>
      <w:r w:rsidRPr="00FC1DE5" w:rsidR="002B3D46">
        <w:t xml:space="preserve">presents the estimated numbers of firms </w:t>
      </w:r>
      <w:r w:rsidRPr="00FC1DE5" w:rsidR="00D33C8B">
        <w:t xml:space="preserve">and employment for firms defined as small businesses according to the </w:t>
      </w:r>
      <w:r w:rsidR="00C46602">
        <w:t>U.S. Small Business Administration (</w:t>
      </w:r>
      <w:r w:rsidRPr="00FC1DE5" w:rsidR="00D33C8B">
        <w:t>SBA</w:t>
      </w:r>
      <w:r w:rsidR="00C46602">
        <w:t>)</w:t>
      </w:r>
      <w:r w:rsidRPr="00FC1DE5" w:rsidR="00D33C8B">
        <w:t xml:space="preserve"> definitions (</w:t>
      </w:r>
      <w:hyperlink w:anchor="_ENREF_100" w:tooltip="U.S. Small Business Administration (SBA), 2023 #12" w:history="1">
        <w:r w:rsidRPr="00FC1DE5" w:rsidR="00414172">
          <w:fldChar w:fldCharType="begin" w:fldLock="1"/>
        </w:r>
        <w:r w:rsidR="00414172">
          <w:instrText xml:space="preserve"> ADDIN EN.CITE &lt;EndNote&gt;&lt;Cite ExcludeAuth="1"&gt;&lt;Author&gt;U.S. Small Business Administration (SBA)&lt;/Author&gt;&lt;Year&gt;2023&lt;/Year&gt;&lt;RecNum&gt;12&lt;/RecNum&gt;&lt;Prefix&gt;SBA &lt;/Prefix&gt;&lt;DisplayText&gt;SBA 2023&lt;/DisplayText&gt;&lt;record&gt;&lt;rec-number&gt;12&lt;/rec-number&gt;&lt;foreign-keys&gt;&lt;key app="EN" db-id="52wf2wf0o0rv01e9dzo52td80t0590tp2fwd" timestamp="1714499636"&gt;12&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Pr="00FC1DE5" w:rsidR="00414172">
          <w:fldChar w:fldCharType="separate"/>
        </w:r>
        <w:r w:rsidR="00414172">
          <w:rPr>
            <w:noProof/>
          </w:rPr>
          <w:t>SBA 2023</w:t>
        </w:r>
        <w:r w:rsidRPr="00FC1DE5" w:rsidR="00414172">
          <w:fldChar w:fldCharType="end"/>
        </w:r>
      </w:hyperlink>
      <w:r w:rsidRPr="00FC1DE5" w:rsidR="00D33C8B">
        <w:t>)</w:t>
      </w:r>
      <w:r w:rsidRPr="00FC1DE5" w:rsidR="002737E1">
        <w:t>.</w:t>
      </w:r>
      <w:r>
        <w:t xml:space="preserve"> </w:t>
      </w:r>
    </w:p>
    <w:p w:rsidR="00E2281A" w:rsidP="00CB1C05" w14:paraId="6BC169CB" w14:textId="77777777">
      <w:pPr>
        <w:pStyle w:val="BodyText"/>
      </w:pPr>
      <w:r>
        <w:t>NAICS codes were identified for the use categories as follows:</w:t>
      </w:r>
    </w:p>
    <w:p w:rsidR="00621547" w:rsidRPr="006D26BF" w:rsidP="00CB1C05" w14:paraId="76047094" w14:textId="77777777">
      <w:pPr>
        <w:pStyle w:val="BodyText"/>
        <w:numPr>
          <w:ilvl w:val="0"/>
          <w:numId w:val="28"/>
        </w:numPr>
      </w:pPr>
      <w:r>
        <w:t xml:space="preserve">Manufacturing, reactant/intermediate, and processing aid </w:t>
      </w:r>
      <w:r w:rsidR="006D26BF">
        <w:t>NAICS</w:t>
      </w:r>
      <w:r>
        <w:t xml:space="preserve"> </w:t>
      </w:r>
      <w:r w:rsidR="006F717A">
        <w:t xml:space="preserve">codes </w:t>
      </w:r>
      <w:r>
        <w:t>were identified using 2020 CDR data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EPA 2020h</w:t>
        </w:r>
        <w:r w:rsidR="00414172">
          <w:rPr>
            <w:lang w:val="en-US"/>
          </w:rPr>
          <w:fldChar w:fldCharType="end"/>
        </w:r>
      </w:hyperlink>
      <w:r>
        <w:rPr>
          <w:lang w:val="en-US"/>
        </w:rPr>
        <w:t>)</w:t>
      </w:r>
      <w:r w:rsidR="00ED4C2B">
        <w:rPr>
          <w:lang w:val="en-US"/>
        </w:rPr>
        <w:t>,</w:t>
      </w:r>
      <w:r w:rsidR="00EB0803">
        <w:rPr>
          <w:lang w:val="en-US"/>
        </w:rPr>
        <w:t xml:space="preserve"> 2020 TRI data </w:t>
      </w:r>
      <w:r w:rsidR="00DE4197">
        <w:rPr>
          <w:lang w:val="en-US"/>
        </w:rPr>
        <w:t>(</w:t>
      </w:r>
      <w:hyperlink w:anchor="_ENREF_96" w:tooltip="U.S. Environmental Protection Agency (EPA), 2022 #1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2&lt;/Year&gt;&lt;RecNum&gt;13&lt;/RecNum&gt;&lt;Prefix&gt;EPA &lt;/Prefix&gt;&lt;DisplayText&gt;EPA 2022b&lt;/DisplayText&gt;&lt;record&gt;&lt;rec-number&gt;13&lt;/rec-number&gt;&lt;foreign-keys&gt;&lt;key app="EN" db-id="52wf2wf0o0rv01e9dzo52td80t0590tp2fwd" timestamp="1714499636"&gt;13&lt;/key&gt;&lt;/foreign-keys&gt;&lt;ref-type name="Generic"&gt;13&lt;/ref-type&gt;&lt;contributors&gt;&lt;authors&gt;&lt;author&gt;U.S. Environmental Protection Agency (EPA),&lt;/author&gt;&lt;/authors&gt;&lt;/contributors&gt;&lt;titles&gt;&lt;title&gt;2020 Toxics Release Inventory Data&lt;/title&gt;&lt;/titles&gt;&lt;dates&gt;&lt;year&gt;2022&lt;/year&gt;&lt;/dates&gt;&lt;urls&gt;&lt;/urls&gt;&lt;/record&gt;&lt;/Cite&gt;&lt;/EndNote&gt;</w:instrText>
        </w:r>
        <w:r w:rsidR="00414172">
          <w:rPr>
            <w:lang w:val="en-US"/>
          </w:rPr>
          <w:fldChar w:fldCharType="separate"/>
        </w:r>
        <w:r w:rsidR="00414172">
          <w:rPr>
            <w:noProof/>
            <w:lang w:val="en-US"/>
          </w:rPr>
          <w:t>EPA 2022b</w:t>
        </w:r>
        <w:r w:rsidR="00414172">
          <w:rPr>
            <w:lang w:val="en-US"/>
          </w:rPr>
          <w:fldChar w:fldCharType="end"/>
        </w:r>
      </w:hyperlink>
      <w:r w:rsidR="00DE4197">
        <w:rPr>
          <w:lang w:val="en-US"/>
        </w:rPr>
        <w:t>)</w:t>
      </w:r>
      <w:r w:rsidR="00ED4C2B">
        <w:rPr>
          <w:lang w:val="en-US"/>
        </w:rPr>
        <w:t xml:space="preserve"> and </w:t>
      </w:r>
      <w:hyperlink w:anchor="_ENREF_19" w:tooltip="Experian, 2023 #14" w:history="1">
        <w:r w:rsidR="00414172">
          <w:fldChar w:fldCharType="begin" w:fldLock="1"/>
        </w:r>
        <w:r w:rsidR="00414172">
          <w:instrText xml:space="preserve"> ADDIN EN.CITE &lt;EndNote&gt;&lt;Cite AuthorYear="1"&gt;&lt;Author&gt;Experian&lt;/Author&gt;&lt;Year&gt;2023&lt;/Year&gt;&lt;RecNum&gt;14&lt;/RecNum&gt;&lt;DisplayText&gt;Experian (2023)&lt;/DisplayText&gt;&lt;record&gt;&lt;rec-number&gt;14&lt;/rec-number&gt;&lt;foreign-keys&gt;&lt;key app="EN" db-id="52wf2wf0o0rv01e9dzo52td80t0590tp2fwd" timestamp="1714499636"&gt;14&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00414172">
          <w:fldChar w:fldCharType="separate"/>
        </w:r>
        <w:r w:rsidR="00414172">
          <w:rPr>
            <w:noProof/>
          </w:rPr>
          <w:t>Experian (2023)</w:t>
        </w:r>
        <w:r w:rsidR="00414172">
          <w:fldChar w:fldCharType="end"/>
        </w:r>
      </w:hyperlink>
      <w:r w:rsidR="00072C8D">
        <w:t xml:space="preserve"> </w:t>
      </w:r>
      <w:r w:rsidR="003208B5">
        <w:rPr>
          <w:lang w:val="en-US"/>
        </w:rPr>
        <w:t>database</w:t>
      </w:r>
      <w:r w:rsidR="003056FC">
        <w:rPr>
          <w:lang w:val="en-US"/>
        </w:rPr>
        <w:t>.</w:t>
      </w:r>
    </w:p>
    <w:p w:rsidR="00DD24DC" w:rsidRPr="006D26BF" w:rsidP="00CB1C05" w14:paraId="235FC3E5" w14:textId="77777777">
      <w:pPr>
        <w:pStyle w:val="BodyText"/>
        <w:numPr>
          <w:ilvl w:val="0"/>
          <w:numId w:val="28"/>
        </w:numPr>
      </w:pPr>
      <w:r>
        <w:rPr>
          <w:lang w:val="en-US"/>
        </w:rPr>
        <w:t xml:space="preserve">Adhesives and </w:t>
      </w:r>
      <w:r w:rsidR="0012385E">
        <w:rPr>
          <w:lang w:val="en-US"/>
        </w:rPr>
        <w:t>s</w:t>
      </w:r>
      <w:r>
        <w:rPr>
          <w:lang w:val="en-US"/>
        </w:rPr>
        <w:t xml:space="preserve">ealants, </w:t>
      </w:r>
      <w:r w:rsidR="0012385E">
        <w:rPr>
          <w:lang w:val="en-US"/>
        </w:rPr>
        <w:t>b</w:t>
      </w:r>
      <w:r w:rsidRPr="005F57E0" w:rsidR="005F57E0">
        <w:rPr>
          <w:lang w:val="en-US"/>
        </w:rPr>
        <w:t xml:space="preserve">atch, </w:t>
      </w:r>
      <w:r w:rsidR="0012385E">
        <w:rPr>
          <w:lang w:val="en-US"/>
        </w:rPr>
        <w:t>l</w:t>
      </w:r>
      <w:r w:rsidRPr="005F57E0" w:rsidR="005F57E0">
        <w:rPr>
          <w:lang w:val="en-US"/>
        </w:rPr>
        <w:t xml:space="preserve">iquid, and </w:t>
      </w:r>
      <w:r w:rsidR="0012385E">
        <w:rPr>
          <w:lang w:val="en-US"/>
        </w:rPr>
        <w:t>s</w:t>
      </w:r>
      <w:r w:rsidRPr="005F57E0" w:rsidR="005F57E0">
        <w:rPr>
          <w:lang w:val="en-US"/>
        </w:rPr>
        <w:t xml:space="preserve">pray </w:t>
      </w:r>
      <w:r w:rsidR="0012385E">
        <w:rPr>
          <w:lang w:val="en-US"/>
        </w:rPr>
        <w:t>c</w:t>
      </w:r>
      <w:r w:rsidRPr="005F57E0" w:rsidR="005F57E0">
        <w:rPr>
          <w:lang w:val="en-US"/>
        </w:rPr>
        <w:t xml:space="preserve">old </w:t>
      </w:r>
      <w:r w:rsidR="0012385E">
        <w:rPr>
          <w:lang w:val="en-US"/>
        </w:rPr>
        <w:t>c</w:t>
      </w:r>
      <w:r w:rsidRPr="005F57E0" w:rsidR="005F57E0">
        <w:rPr>
          <w:lang w:val="en-US"/>
        </w:rPr>
        <w:t>leaning</w:t>
      </w:r>
      <w:r w:rsidR="005F57E0">
        <w:rPr>
          <w:lang w:val="en-US"/>
        </w:rPr>
        <w:t xml:space="preserve">, </w:t>
      </w:r>
      <w:r w:rsidR="0012385E">
        <w:rPr>
          <w:lang w:val="en-US"/>
        </w:rPr>
        <w:t>l</w:t>
      </w:r>
      <w:r w:rsidRPr="00C97255" w:rsidR="00C97255">
        <w:rPr>
          <w:lang w:val="en-US"/>
        </w:rPr>
        <w:t xml:space="preserve">ubricants and </w:t>
      </w:r>
      <w:r w:rsidR="0012385E">
        <w:rPr>
          <w:lang w:val="en-US"/>
        </w:rPr>
        <w:t>g</w:t>
      </w:r>
      <w:r w:rsidRPr="00C97255" w:rsidR="00C97255">
        <w:rPr>
          <w:lang w:val="en-US"/>
        </w:rPr>
        <w:t>reases</w:t>
      </w:r>
      <w:r w:rsidR="00C97255">
        <w:rPr>
          <w:lang w:val="en-US"/>
        </w:rPr>
        <w:t xml:space="preserve">, </w:t>
      </w:r>
      <w:r w:rsidR="0012385E">
        <w:rPr>
          <w:lang w:val="en-US"/>
        </w:rPr>
        <w:t>m</w:t>
      </w:r>
      <w:r w:rsidRPr="00C97255" w:rsidR="00C97255">
        <w:rPr>
          <w:lang w:val="en-US"/>
        </w:rPr>
        <w:t xml:space="preserve">old </w:t>
      </w:r>
      <w:r w:rsidR="0012385E">
        <w:rPr>
          <w:lang w:val="en-US"/>
        </w:rPr>
        <w:t>r</w:t>
      </w:r>
      <w:r w:rsidRPr="00C97255" w:rsidR="00C97255">
        <w:rPr>
          <w:lang w:val="en-US"/>
        </w:rPr>
        <w:t xml:space="preserve">elease and </w:t>
      </w:r>
      <w:r w:rsidR="0012385E">
        <w:rPr>
          <w:lang w:val="en-US"/>
        </w:rPr>
        <w:t>p</w:t>
      </w:r>
      <w:r w:rsidRPr="00C97255" w:rsidR="00C97255">
        <w:rPr>
          <w:lang w:val="en-US"/>
        </w:rPr>
        <w:t>rotectants</w:t>
      </w:r>
      <w:r w:rsidR="00C97255">
        <w:rPr>
          <w:lang w:val="en-US"/>
        </w:rPr>
        <w:t xml:space="preserve">, </w:t>
      </w:r>
      <w:r w:rsidR="0012385E">
        <w:rPr>
          <w:lang w:val="en-US"/>
        </w:rPr>
        <w:t>p</w:t>
      </w:r>
      <w:r w:rsidRPr="00C029EC" w:rsidR="00C029EC">
        <w:rPr>
          <w:lang w:val="en-US"/>
        </w:rPr>
        <w:t xml:space="preserve">aint and </w:t>
      </w:r>
      <w:r w:rsidR="0012385E">
        <w:rPr>
          <w:lang w:val="en-US"/>
        </w:rPr>
        <w:t>c</w:t>
      </w:r>
      <w:r w:rsidRPr="00C029EC" w:rsidR="00C029EC">
        <w:rPr>
          <w:lang w:val="en-US"/>
        </w:rPr>
        <w:t>oatings</w:t>
      </w:r>
      <w:r w:rsidR="00C029EC">
        <w:rPr>
          <w:lang w:val="en-US"/>
        </w:rPr>
        <w:t xml:space="preserve">, </w:t>
      </w:r>
      <w:r w:rsidR="00DB382F">
        <w:rPr>
          <w:lang w:val="en-US"/>
        </w:rPr>
        <w:t xml:space="preserve">and </w:t>
      </w:r>
      <w:r w:rsidR="0012385E">
        <w:rPr>
          <w:lang w:val="en-US"/>
        </w:rPr>
        <w:t>r</w:t>
      </w:r>
      <w:r w:rsidR="00DB382F">
        <w:rPr>
          <w:lang w:val="en-US"/>
        </w:rPr>
        <w:t xml:space="preserve">ecycling </w:t>
      </w:r>
      <w:r w:rsidR="0012385E">
        <w:rPr>
          <w:lang w:val="en-US"/>
        </w:rPr>
        <w:t xml:space="preserve">and disposal </w:t>
      </w:r>
      <w:r w:rsidR="00ED1B93">
        <w:rPr>
          <w:lang w:val="en-US"/>
        </w:rPr>
        <w:t xml:space="preserve">NAICS </w:t>
      </w:r>
      <w:r w:rsidR="006F717A">
        <w:rPr>
          <w:lang w:val="en-US"/>
        </w:rPr>
        <w:t xml:space="preserve">codes </w:t>
      </w:r>
      <w:r w:rsidR="00ED1B93">
        <w:rPr>
          <w:lang w:val="en-US"/>
        </w:rPr>
        <w:t xml:space="preserve">were identified using </w:t>
      </w:r>
      <w:r w:rsidRPr="006D0935" w:rsidR="00762DE3">
        <w:t xml:space="preserve">2017 </w:t>
      </w:r>
      <w:r w:rsidR="00762DE3">
        <w:t xml:space="preserve">data </w:t>
      </w:r>
      <w:r w:rsidR="00F13E3C">
        <w:t xml:space="preserve">from the </w:t>
      </w:r>
      <w:r w:rsidRPr="0029690F" w:rsidR="00F13E3C">
        <w:t>National Emissions Inventory (</w:t>
      </w:r>
      <w:r w:rsidR="00F13E3C">
        <w:t xml:space="preserve">NEI) </w:t>
      </w:r>
      <w:r w:rsidRPr="006D0935" w:rsidR="00762DE3">
        <w:t>(</w:t>
      </w:r>
      <w:hyperlink w:anchor="_ENREF_84" w:tooltip="U.S. Environmental Protection Agency (EPA), 2020 #15" w:history="1">
        <w:r w:rsidRPr="006D0935" w:rsidR="00414172">
          <w:fldChar w:fldCharType="begin" w:fldLock="1"/>
        </w:r>
        <w:r w:rsidR="00414172">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414172">
          <w:fldChar w:fldCharType="separate"/>
        </w:r>
        <w:r w:rsidR="00414172">
          <w:rPr>
            <w:noProof/>
          </w:rPr>
          <w:t>EPA 2020a</w:t>
        </w:r>
        <w:r w:rsidRPr="006D0935" w:rsidR="00414172">
          <w:fldChar w:fldCharType="end"/>
        </w:r>
      </w:hyperlink>
      <w:r w:rsidRPr="006D0935" w:rsidR="00762DE3">
        <w:t>)</w:t>
      </w:r>
      <w:r w:rsidR="00762DE3">
        <w:t>.</w:t>
      </w:r>
    </w:p>
    <w:p w:rsidR="005A5B40" w:rsidP="00CB1C05" w14:paraId="2BEAF1D9" w14:textId="77777777">
      <w:pPr>
        <w:pStyle w:val="BodyText"/>
        <w:numPr>
          <w:ilvl w:val="0"/>
          <w:numId w:val="28"/>
        </w:numPr>
      </w:pPr>
      <w:r>
        <w:t xml:space="preserve">Aerosol spray cleaning/degreasing, dry cleaning, and </w:t>
      </w:r>
      <w:r w:rsidR="00885E74">
        <w:t>l</w:t>
      </w:r>
      <w:r w:rsidR="00DE2DA8">
        <w:t xml:space="preserve">aboratory </w:t>
      </w:r>
      <w:r w:rsidR="00885E74">
        <w:t>c</w:t>
      </w:r>
      <w:r w:rsidR="00DE2DA8">
        <w:t>hemicals</w:t>
      </w:r>
      <w:r>
        <w:t xml:space="preserve"> NAICS </w:t>
      </w:r>
      <w:r w:rsidR="006F717A">
        <w:t xml:space="preserve">codes </w:t>
      </w:r>
      <w:r>
        <w:t>were identified in EPA’s risk evaluation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EPA 2020h</w:t>
        </w:r>
        <w:r w:rsidR="00414172">
          <w:rPr>
            <w:lang w:val="en-US"/>
          </w:rPr>
          <w:fldChar w:fldCharType="end"/>
        </w:r>
      </w:hyperlink>
      <w:r>
        <w:t>).</w:t>
      </w:r>
      <w:r w:rsidR="00ED6234">
        <w:t xml:space="preserve"> Wipe </w:t>
      </w:r>
      <w:r w:rsidR="0037730D">
        <w:t xml:space="preserve">and liquid cleaning and polishing NAICS </w:t>
      </w:r>
      <w:r w:rsidR="006F717A">
        <w:t xml:space="preserve">codes </w:t>
      </w:r>
      <w:r w:rsidR="0037730D">
        <w:t xml:space="preserve">were assumed to be the same as </w:t>
      </w:r>
      <w:r w:rsidR="006F717A">
        <w:t xml:space="preserve">those for </w:t>
      </w:r>
      <w:r w:rsidR="0037730D">
        <w:t>aerosol degreasing.</w:t>
      </w:r>
      <w:r w:rsidR="00675661">
        <w:t xml:space="preserve"> Spot remover</w:t>
      </w:r>
      <w:r w:rsidR="00172C8C">
        <w:t xml:space="preserve"> NAICS </w:t>
      </w:r>
      <w:r w:rsidR="00A72BF1">
        <w:t xml:space="preserve">codes </w:t>
      </w:r>
      <w:r w:rsidR="00172C8C">
        <w:t xml:space="preserve">were assumed to be the same as </w:t>
      </w:r>
      <w:r w:rsidR="00A72BF1">
        <w:t xml:space="preserve">those for </w:t>
      </w:r>
      <w:r w:rsidR="00172C8C">
        <w:t>dry cleaning.</w:t>
      </w:r>
    </w:p>
    <w:p w:rsidR="005E75BA" w:rsidRPr="006D26BF" w:rsidP="00CB1C05" w14:paraId="6F4CDA83" w14:textId="77777777">
      <w:pPr>
        <w:pStyle w:val="BodyText"/>
        <w:numPr>
          <w:ilvl w:val="0"/>
          <w:numId w:val="28"/>
        </w:numPr>
      </w:pPr>
      <w:r>
        <w:t>I</w:t>
      </w:r>
      <w:r w:rsidRPr="005E75BA">
        <w:t>ncorporation into formulation; mixture or reaction product</w:t>
      </w:r>
      <w:r>
        <w:t xml:space="preserve"> NAICS </w:t>
      </w:r>
      <w:r w:rsidR="006F717A">
        <w:t xml:space="preserve">codes </w:t>
      </w:r>
      <w:r>
        <w:t xml:space="preserve">were identified </w:t>
      </w:r>
      <w:r w:rsidR="00F81D4B">
        <w:t xml:space="preserve">through product searches (see Chapter </w:t>
      </w:r>
      <w:r w:rsidR="00F81D4B">
        <w:fldChar w:fldCharType="begin" w:fldLock="1"/>
      </w:r>
      <w:r w:rsidR="00F81D4B">
        <w:instrText xml:space="preserve"> REF _Ref111040453 \r \h </w:instrText>
      </w:r>
      <w:r w:rsidR="00F81D4B">
        <w:fldChar w:fldCharType="separate"/>
      </w:r>
      <w:r w:rsidR="0092222B">
        <w:t>4</w:t>
      </w:r>
      <w:r w:rsidR="00F81D4B">
        <w:fldChar w:fldCharType="end"/>
      </w:r>
      <w:r w:rsidR="00F81D4B">
        <w:t xml:space="preserve">). </w:t>
      </w:r>
    </w:p>
    <w:p w:rsidR="00DD6096" w:rsidRPr="006D26BF" w:rsidP="00CB1C05" w14:paraId="7267B4C5" w14:textId="77777777">
      <w:pPr>
        <w:pStyle w:val="BodyText"/>
        <w:numPr>
          <w:ilvl w:val="0"/>
          <w:numId w:val="28"/>
        </w:numPr>
      </w:pPr>
      <w:r>
        <w:t>Anti-</w:t>
      </w:r>
      <w:r w:rsidR="000A13B7">
        <w:t xml:space="preserve">spatter welding aerosol </w:t>
      </w:r>
      <w:r w:rsidR="002D73B7">
        <w:t xml:space="preserve">NAICS </w:t>
      </w:r>
      <w:r w:rsidR="006F717A">
        <w:t xml:space="preserve">codes </w:t>
      </w:r>
      <w:r w:rsidR="000376EE">
        <w:t xml:space="preserve">were assumed to be the same as </w:t>
      </w:r>
      <w:r w:rsidR="005A2B4D">
        <w:t xml:space="preserve">those identified in EPA’s </w:t>
      </w:r>
      <w:r w:rsidRPr="005B7A31" w:rsidR="005B7A31">
        <w:t xml:space="preserve">Economic Analysis of the Proposed Regulation of </w:t>
      </w:r>
      <w:r w:rsidR="005B7A31">
        <w:t>Methylene Chloride</w:t>
      </w:r>
      <w:r w:rsidRPr="005B7A31" w:rsidR="005B7A31">
        <w:t xml:space="preserve"> Under TSCA Section 6(a)</w:t>
      </w:r>
      <w:r w:rsidR="005B7A31">
        <w:t xml:space="preserve"> </w:t>
      </w:r>
      <w:r w:rsidR="001B3876">
        <w:t>(</w:t>
      </w:r>
      <w:hyperlink w:anchor="_ENREF_98" w:tooltip="U.S. Environmental Protection Agency (EPA), 2023 #16" w:history="1">
        <w:r w:rsidR="00414172">
          <w:fldChar w:fldCharType="begin" w:fldLock="1"/>
        </w:r>
        <w:r w:rsidR="00414172">
          <w:instrText xml:space="preserve"> ADDIN EN.CITE &lt;EndNote&gt;&lt;Cite ExcludeAuth="1"&gt;&lt;Author&gt;U.S. Environmental Protection Agency (EPA)&lt;/Author&gt;&lt;Year&gt;2023&lt;/Year&gt;&lt;RecNum&gt;16&lt;/RecNum&gt;&lt;Prefix&gt;EPA &lt;/Prefix&gt;&lt;Suffix&gt; &lt;/Suffix&gt;&lt;DisplayText&gt;EPA 2023b &lt;/DisplayText&gt;&lt;record&gt;&lt;rec-number&gt;16&lt;/rec-number&gt;&lt;foreign-keys&gt;&lt;key app="EN" db-id="52wf2wf0o0rv01e9dzo52td80t0590tp2fwd" timestamp="1714499636"&gt;16&lt;/key&gt;&lt;/foreign-keys&gt;&lt;ref-type name="Generic"&gt;13&lt;/ref-type&gt;&lt;contributors&gt;&lt;authors&gt;&lt;author&gt;U.S. Environmental Protection Agency (EPA),&lt;/author&gt;&lt;/authors&gt;&lt;/contributors&gt;&lt;titles&gt;&lt;title&gt;Economic Analysis of the Proposed Regulation of Methylene Chloride Under TSCA Section 6(a)&lt;/title&gt;&lt;/titles&gt;&lt;dates&gt;&lt;year&gt;2023&lt;/year&gt;&lt;/dates&gt;&lt;urls&gt;&lt;/urls&gt;&lt;/record&gt;&lt;/Cite&gt;&lt;/EndNote&gt;</w:instrText>
        </w:r>
        <w:r w:rsidR="00414172">
          <w:fldChar w:fldCharType="separate"/>
        </w:r>
        <w:r w:rsidR="00414172">
          <w:rPr>
            <w:noProof/>
          </w:rPr>
          <w:t xml:space="preserve">EPA 2023b </w:t>
        </w:r>
        <w:r w:rsidR="00414172">
          <w:fldChar w:fldCharType="end"/>
        </w:r>
      </w:hyperlink>
      <w:r w:rsidR="001B3876">
        <w:t>)</w:t>
      </w:r>
      <w:r w:rsidRPr="00FC78C3" w:rsidR="00BA6381">
        <w:t>.</w:t>
      </w:r>
    </w:p>
    <w:p w:rsidR="004B3CF6" w:rsidRPr="00FC1DE5" w:rsidP="00CB1C05" w14:paraId="0F8EDA09" w14:textId="77777777">
      <w:pPr>
        <w:pStyle w:val="BodyText"/>
        <w:numPr>
          <w:ilvl w:val="0"/>
          <w:numId w:val="28"/>
        </w:numPr>
        <w:sectPr w:rsidSect="00CB1C05">
          <w:type w:val="nextColumn"/>
          <w:pgSz w:w="12240" w:h="15840" w:code="1"/>
          <w:pgMar w:top="1440" w:right="1440" w:bottom="1440" w:left="1800" w:header="720" w:footer="720" w:gutter="0"/>
          <w:lnNumType w:countBy="1" w:restart="continuous"/>
          <w:pgNumType w:start="1" w:chapStyle="1"/>
          <w:cols w:space="720"/>
          <w:titlePg/>
        </w:sectPr>
      </w:pPr>
      <w:r>
        <w:t xml:space="preserve">NAICS </w:t>
      </w:r>
      <w:r w:rsidR="006F717A">
        <w:t xml:space="preserve">codes </w:t>
      </w:r>
      <w:r w:rsidR="00685BD0">
        <w:t xml:space="preserve">for remaining use categories </w:t>
      </w:r>
      <w:r>
        <w:t xml:space="preserve">were </w:t>
      </w:r>
      <w:r w:rsidR="00981A09">
        <w:t xml:space="preserve">selected based on </w:t>
      </w:r>
      <w:r w:rsidR="00685BD0">
        <w:t>EPA</w:t>
      </w:r>
      <w:r w:rsidR="006F717A">
        <w:t>’s</w:t>
      </w:r>
      <w:r w:rsidR="00685BD0">
        <w:t xml:space="preserve"> best judgement</w:t>
      </w:r>
      <w:r w:rsidR="00BA6381">
        <w:t>.</w:t>
      </w:r>
    </w:p>
    <w:tbl>
      <w:tblPr>
        <w:tblW w:w="13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520"/>
        <w:gridCol w:w="2340"/>
        <w:gridCol w:w="1192"/>
        <w:gridCol w:w="718"/>
        <w:gridCol w:w="818"/>
        <w:gridCol w:w="1000"/>
        <w:gridCol w:w="1042"/>
        <w:gridCol w:w="1080"/>
        <w:gridCol w:w="1217"/>
        <w:gridCol w:w="1213"/>
      </w:tblGrid>
      <w:tr w14:paraId="5CDB8C61" w14:textId="77777777" w:rsidTr="00E850C2">
        <w:tblPrEx>
          <w:tblW w:w="13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315"/>
          <w:tblHeader/>
        </w:trPr>
        <w:tc>
          <w:tcPr>
            <w:tcW w:w="13140" w:type="dxa"/>
            <w:gridSpan w:val="10"/>
            <w:tcBorders>
              <w:top w:val="nil"/>
              <w:left w:val="nil"/>
              <w:right w:val="nil"/>
            </w:tcBorders>
            <w:shd w:val="clear" w:color="auto" w:fill="auto"/>
            <w:vAlign w:val="center"/>
            <w:hideMark/>
          </w:tcPr>
          <w:p w:rsidR="00AD35D2" w:rsidRPr="00AD35D2" w:rsidP="00CB1C05" w14:paraId="764F5778" w14:textId="77777777">
            <w:pPr>
              <w:pStyle w:val="TableTitleA"/>
            </w:pPr>
            <w:bookmarkStart w:id="177" w:name="_Ref158202038"/>
            <w:bookmarkStart w:id="178" w:name="_Ref110864745"/>
            <w:bookmarkStart w:id="179" w:name="_Toc121142546"/>
            <w:bookmarkStart w:id="180" w:name="_Toc165379538"/>
            <w:bookmarkStart w:id="181" w:name="_Hlk115363514"/>
            <w:r w:rsidRPr="004F6E6C">
              <w:t xml:space="preserve">Table </w:t>
            </w:r>
            <w:r w:rsidR="00BC4B5D">
              <w:fldChar w:fldCharType="begin" w:fldLock="1"/>
            </w:r>
            <w:r w:rsidR="00BC4B5D">
              <w:instrText xml:space="preserve"> STYLEREF 1 \s </w:instrText>
            </w:r>
            <w:r w:rsidR="00BC4B5D">
              <w:fldChar w:fldCharType="separate"/>
            </w:r>
            <w:r w:rsidR="0092222B">
              <w:rPr>
                <w:noProof/>
              </w:rPr>
              <w:t>3</w:t>
            </w:r>
            <w:r w:rsidR="00BC4B5D">
              <w:rPr>
                <w:noProof/>
              </w:rPr>
              <w:fldChar w:fldCharType="end"/>
            </w:r>
            <w:r w:rsidR="00C41987">
              <w:noBreakHyphen/>
            </w:r>
            <w:bookmarkEnd w:id="177"/>
            <w:r w:rsidR="0096473E">
              <w:fldChar w:fldCharType="begin" w:fldLock="1"/>
            </w:r>
            <w:r w:rsidR="0096473E">
              <w:instrText xml:space="preserve"> SEQ Table \* ARABIC \s 1 </w:instrText>
            </w:r>
            <w:r w:rsidR="0096473E">
              <w:fldChar w:fldCharType="separate"/>
            </w:r>
            <w:r w:rsidR="0092222B">
              <w:rPr>
                <w:noProof/>
              </w:rPr>
              <w:t>1</w:t>
            </w:r>
            <w:r w:rsidR="0096473E">
              <w:fldChar w:fldCharType="end"/>
            </w:r>
            <w:bookmarkEnd w:id="178"/>
            <w:r w:rsidRPr="004F6E6C">
              <w:t>:</w:t>
            </w:r>
            <w:r>
              <w:t xml:space="preserve"> </w:t>
            </w:r>
            <w:r w:rsidRPr="00AD35D2">
              <w:t>Industry Statistics</w:t>
            </w:r>
            <w:bookmarkEnd w:id="179"/>
            <w:bookmarkEnd w:id="180"/>
          </w:p>
        </w:tc>
      </w:tr>
      <w:tr w14:paraId="1B223D50" w14:textId="77777777" w:rsidTr="00E850C2">
        <w:tblPrEx>
          <w:tblW w:w="13140" w:type="dxa"/>
          <w:tblLayout w:type="fixed"/>
          <w:tblLook w:val="04A0"/>
        </w:tblPrEx>
        <w:trPr>
          <w:trHeight w:val="315"/>
          <w:tblHeader/>
        </w:trPr>
        <w:tc>
          <w:tcPr>
            <w:tcW w:w="2520" w:type="dxa"/>
            <w:vMerge w:val="restart"/>
            <w:shd w:val="clear" w:color="000000" w:fill="48A9C5"/>
            <w:vAlign w:val="center"/>
            <w:hideMark/>
          </w:tcPr>
          <w:p w:rsidR="009D5C92" w:rsidRPr="00AD35D2" w:rsidP="00CB1C05" w14:paraId="6DA553C1" w14:textId="77777777">
            <w:pPr>
              <w:pStyle w:val="TableSubtitle"/>
            </w:pPr>
            <w:r w:rsidRPr="00AD35D2">
              <w:t>Use Categories</w:t>
            </w:r>
            <w:r w:rsidRPr="00AD35D2">
              <w:rPr>
                <w:color w:val="000000"/>
                <w:sz w:val="16"/>
                <w:szCs w:val="16"/>
              </w:rPr>
              <w:t> </w:t>
            </w:r>
          </w:p>
        </w:tc>
        <w:tc>
          <w:tcPr>
            <w:tcW w:w="2340" w:type="dxa"/>
            <w:vMerge w:val="restart"/>
            <w:shd w:val="clear" w:color="000000" w:fill="48A9C5"/>
            <w:vAlign w:val="center"/>
            <w:hideMark/>
          </w:tcPr>
          <w:p w:rsidR="009D5C92" w:rsidRPr="00AD35D2" w:rsidP="00CB1C05" w14:paraId="7A8B103E" w14:textId="77777777">
            <w:pPr>
              <w:pStyle w:val="TableSubtitle"/>
            </w:pPr>
            <w:r w:rsidRPr="00AD35D2">
              <w:t>NAICS</w:t>
            </w:r>
            <w:r w:rsidR="00E232B5">
              <w:t xml:space="preserve"> Codes</w:t>
            </w:r>
            <w:r w:rsidRPr="00AD35D2">
              <w:rPr>
                <w:color w:val="000000"/>
                <w:sz w:val="16"/>
                <w:szCs w:val="16"/>
              </w:rPr>
              <w:t> </w:t>
            </w:r>
          </w:p>
        </w:tc>
        <w:tc>
          <w:tcPr>
            <w:tcW w:w="1192" w:type="dxa"/>
            <w:vMerge w:val="restart"/>
            <w:shd w:val="clear" w:color="000000" w:fill="48A9C5"/>
            <w:vAlign w:val="center"/>
            <w:hideMark/>
          </w:tcPr>
          <w:p w:rsidR="009D5C92" w:rsidRPr="00AD35D2" w:rsidP="00CB1C05" w14:paraId="43FB018D" w14:textId="77777777">
            <w:pPr>
              <w:pStyle w:val="TableSubtitle"/>
            </w:pPr>
            <w:r w:rsidRPr="00AD35D2">
              <w:t xml:space="preserve">Small Business Definition </w:t>
            </w:r>
          </w:p>
        </w:tc>
        <w:tc>
          <w:tcPr>
            <w:tcW w:w="1536" w:type="dxa"/>
            <w:gridSpan w:val="2"/>
            <w:shd w:val="clear" w:color="000000" w:fill="48A9C5"/>
            <w:vAlign w:val="center"/>
            <w:hideMark/>
          </w:tcPr>
          <w:p w:rsidR="009D5C92" w:rsidRPr="00AD35D2" w:rsidP="00CB1C05" w14:paraId="0F774EC6" w14:textId="77777777">
            <w:pPr>
              <w:pStyle w:val="TableSubtitle"/>
            </w:pPr>
            <w:r w:rsidRPr="00AD35D2">
              <w:t>Number of Firms</w:t>
            </w:r>
          </w:p>
        </w:tc>
        <w:tc>
          <w:tcPr>
            <w:tcW w:w="1000" w:type="dxa"/>
            <w:vMerge w:val="restart"/>
            <w:shd w:val="clear" w:color="000000" w:fill="48A9C5"/>
            <w:vAlign w:val="center"/>
            <w:hideMark/>
          </w:tcPr>
          <w:p w:rsidR="009D5C92" w:rsidRPr="00AD35D2" w:rsidP="00CB1C05" w14:paraId="6F15BF85" w14:textId="77777777">
            <w:pPr>
              <w:pStyle w:val="TableSubtitle"/>
            </w:pPr>
            <w:r w:rsidRPr="00AD35D2">
              <w:t>Number of Establish-ments</w:t>
            </w:r>
          </w:p>
        </w:tc>
        <w:tc>
          <w:tcPr>
            <w:tcW w:w="2122" w:type="dxa"/>
            <w:gridSpan w:val="2"/>
            <w:shd w:val="clear" w:color="000000" w:fill="48A9C5"/>
            <w:vAlign w:val="center"/>
            <w:hideMark/>
          </w:tcPr>
          <w:p w:rsidR="009D5C92" w:rsidRPr="00AD35D2" w:rsidP="00CB1C05" w14:paraId="306136FF" w14:textId="77777777">
            <w:pPr>
              <w:pStyle w:val="TableSubtitle"/>
            </w:pPr>
            <w:r w:rsidRPr="00AD35D2">
              <w:t>Employment</w:t>
            </w:r>
          </w:p>
        </w:tc>
        <w:tc>
          <w:tcPr>
            <w:tcW w:w="1217" w:type="dxa"/>
            <w:vMerge w:val="restart"/>
            <w:shd w:val="clear" w:color="000000" w:fill="48A9C5"/>
            <w:vAlign w:val="center"/>
            <w:hideMark/>
          </w:tcPr>
          <w:p w:rsidR="009D5C92" w:rsidRPr="00AD35D2" w:rsidP="00CB1C05" w14:paraId="1C879AD9" w14:textId="77777777">
            <w:pPr>
              <w:pStyle w:val="TableSubtitle"/>
            </w:pPr>
            <w:r w:rsidRPr="00AD35D2">
              <w:t>Annual Payroll (thousands, 202</w:t>
            </w:r>
            <w:r w:rsidR="00B1182C">
              <w:t>2</w:t>
            </w:r>
            <w:r w:rsidRPr="00AD35D2">
              <w:t>$)</w:t>
            </w:r>
          </w:p>
        </w:tc>
        <w:tc>
          <w:tcPr>
            <w:tcW w:w="1213" w:type="dxa"/>
            <w:vMerge w:val="restart"/>
            <w:shd w:val="clear" w:color="000000" w:fill="48A9C5"/>
            <w:vAlign w:val="center"/>
            <w:hideMark/>
          </w:tcPr>
          <w:p w:rsidR="009D5C92" w:rsidRPr="00AD35D2" w:rsidP="00CB1C05" w14:paraId="194C31E1" w14:textId="77777777">
            <w:pPr>
              <w:pStyle w:val="TableSubtitle"/>
            </w:pPr>
            <w:r w:rsidRPr="00AD35D2">
              <w:t>Preliminary Receipts (thousands, 202</w:t>
            </w:r>
            <w:r w:rsidR="00B1182C">
              <w:t>2</w:t>
            </w:r>
            <w:r w:rsidRPr="00AD35D2">
              <w:t>$)</w:t>
            </w:r>
          </w:p>
        </w:tc>
      </w:tr>
      <w:tr w14:paraId="6B749BC3" w14:textId="77777777" w:rsidTr="00E850C2">
        <w:tblPrEx>
          <w:tblW w:w="13140" w:type="dxa"/>
          <w:tblLayout w:type="fixed"/>
          <w:tblLook w:val="04A0"/>
        </w:tblPrEx>
        <w:trPr>
          <w:trHeight w:val="780"/>
        </w:trPr>
        <w:tc>
          <w:tcPr>
            <w:tcW w:w="2520" w:type="dxa"/>
            <w:vMerge/>
            <w:vAlign w:val="center"/>
            <w:hideMark/>
          </w:tcPr>
          <w:p w:rsidR="009D5C92" w:rsidRPr="00AD35D2" w:rsidP="00CB1C05" w14:paraId="0B96DEDD" w14:textId="77777777">
            <w:pPr>
              <w:pStyle w:val="TableSubtitle"/>
              <w:rPr>
                <w:rFonts w:cs="Calibri"/>
                <w:color w:val="FFFFFF"/>
              </w:rPr>
            </w:pPr>
          </w:p>
        </w:tc>
        <w:tc>
          <w:tcPr>
            <w:tcW w:w="2340" w:type="dxa"/>
            <w:vMerge/>
            <w:vAlign w:val="center"/>
            <w:hideMark/>
          </w:tcPr>
          <w:p w:rsidR="009D5C92" w:rsidRPr="00AD35D2" w:rsidP="00CB1C05" w14:paraId="35F06BA0" w14:textId="77777777">
            <w:pPr>
              <w:pStyle w:val="TableSubtitle"/>
              <w:rPr>
                <w:rFonts w:cs="Calibri"/>
                <w:color w:val="FFFFFF"/>
              </w:rPr>
            </w:pPr>
          </w:p>
        </w:tc>
        <w:tc>
          <w:tcPr>
            <w:tcW w:w="1192" w:type="dxa"/>
            <w:vMerge/>
            <w:vAlign w:val="center"/>
            <w:hideMark/>
          </w:tcPr>
          <w:p w:rsidR="009D5C92" w:rsidRPr="00AD35D2" w:rsidP="00CB1C05" w14:paraId="635D9A76" w14:textId="77777777">
            <w:pPr>
              <w:pStyle w:val="TableSubtitle"/>
              <w:rPr>
                <w:rFonts w:cs="Calibri"/>
                <w:color w:val="FFFFFF"/>
              </w:rPr>
            </w:pPr>
          </w:p>
        </w:tc>
        <w:tc>
          <w:tcPr>
            <w:tcW w:w="718" w:type="dxa"/>
            <w:shd w:val="clear" w:color="000000" w:fill="48A9C5"/>
            <w:vAlign w:val="center"/>
            <w:hideMark/>
          </w:tcPr>
          <w:p w:rsidR="009D5C92" w:rsidRPr="00AD35D2" w:rsidP="00CB1C05" w14:paraId="18FB89B2" w14:textId="77777777">
            <w:pPr>
              <w:pStyle w:val="TableSubtitle"/>
            </w:pPr>
            <w:r w:rsidRPr="00AD35D2">
              <w:t>All</w:t>
            </w:r>
          </w:p>
        </w:tc>
        <w:tc>
          <w:tcPr>
            <w:tcW w:w="818" w:type="dxa"/>
            <w:shd w:val="clear" w:color="000000" w:fill="48A9C5"/>
            <w:vAlign w:val="center"/>
            <w:hideMark/>
          </w:tcPr>
          <w:p w:rsidR="009D5C92" w:rsidRPr="00AD35D2" w:rsidP="00CB1C05" w14:paraId="04DE2991" w14:textId="77777777">
            <w:pPr>
              <w:pStyle w:val="TableSubtitle"/>
            </w:pPr>
            <w:r w:rsidRPr="00AD35D2">
              <w:t>SBA-Defined Small</w:t>
            </w:r>
          </w:p>
        </w:tc>
        <w:tc>
          <w:tcPr>
            <w:tcW w:w="1000" w:type="dxa"/>
            <w:vMerge/>
            <w:vAlign w:val="center"/>
            <w:hideMark/>
          </w:tcPr>
          <w:p w:rsidR="009D5C92" w:rsidRPr="00AD35D2" w:rsidP="00CB1C05" w14:paraId="59ED401E" w14:textId="77777777">
            <w:pPr>
              <w:pStyle w:val="TableSubtitle"/>
            </w:pPr>
          </w:p>
        </w:tc>
        <w:tc>
          <w:tcPr>
            <w:tcW w:w="1042" w:type="dxa"/>
            <w:shd w:val="clear" w:color="000000" w:fill="48A9C5"/>
            <w:vAlign w:val="center"/>
            <w:hideMark/>
          </w:tcPr>
          <w:p w:rsidR="009D5C92" w:rsidRPr="00AD35D2" w:rsidP="00CB1C05" w14:paraId="7DC1B1AF" w14:textId="77777777">
            <w:pPr>
              <w:pStyle w:val="TableSubtitle"/>
            </w:pPr>
            <w:r w:rsidRPr="00AD35D2">
              <w:t>All</w:t>
            </w:r>
          </w:p>
        </w:tc>
        <w:tc>
          <w:tcPr>
            <w:tcW w:w="1080" w:type="dxa"/>
            <w:shd w:val="clear" w:color="000000" w:fill="48A9C5"/>
            <w:vAlign w:val="center"/>
            <w:hideMark/>
          </w:tcPr>
          <w:p w:rsidR="009D5C92" w:rsidRPr="00AD35D2" w:rsidP="00CB1C05" w14:paraId="0ACA9145" w14:textId="77777777">
            <w:pPr>
              <w:pStyle w:val="TableSubtitle"/>
            </w:pPr>
            <w:r w:rsidRPr="00AD35D2">
              <w:t>SBA-Defined Small</w:t>
            </w:r>
          </w:p>
        </w:tc>
        <w:tc>
          <w:tcPr>
            <w:tcW w:w="1217" w:type="dxa"/>
            <w:vMerge/>
            <w:vAlign w:val="center"/>
            <w:hideMark/>
          </w:tcPr>
          <w:p w:rsidR="009D5C92" w:rsidRPr="00AD35D2" w:rsidP="00CB1C05" w14:paraId="1833BFF0" w14:textId="77777777">
            <w:pPr>
              <w:pStyle w:val="TableSubtitle"/>
              <w:rPr>
                <w:rFonts w:cs="Calibri"/>
                <w:color w:val="FFFFFF"/>
              </w:rPr>
            </w:pPr>
          </w:p>
        </w:tc>
        <w:tc>
          <w:tcPr>
            <w:tcW w:w="1213" w:type="dxa"/>
            <w:vMerge/>
            <w:vAlign w:val="center"/>
            <w:hideMark/>
          </w:tcPr>
          <w:p w:rsidR="009D5C92" w:rsidRPr="00AD35D2" w:rsidP="00CB1C05" w14:paraId="145712B0" w14:textId="77777777">
            <w:pPr>
              <w:pStyle w:val="TableSubtitle"/>
              <w:rPr>
                <w:rFonts w:cs="Calibri"/>
                <w:color w:val="FFFFFF"/>
              </w:rPr>
            </w:pPr>
          </w:p>
        </w:tc>
      </w:tr>
      <w:tr w14:paraId="285DBACD"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73888006" w14:textId="77777777">
            <w:pPr>
              <w:pStyle w:val="RTableTextAbt"/>
              <w:jc w:val="left"/>
              <w:rPr>
                <w:szCs w:val="18"/>
              </w:rPr>
            </w:pPr>
            <w:r>
              <w:rPr>
                <w:szCs w:val="18"/>
              </w:rPr>
              <w:t>Manufacturing</w:t>
            </w:r>
            <w:r w:rsidR="007B2ED5">
              <w:rPr>
                <w:szCs w:val="18"/>
              </w:rPr>
              <w:t>;</w:t>
            </w:r>
            <w:r>
              <w:rPr>
                <w:szCs w:val="18"/>
              </w:rPr>
              <w:t xml:space="preserve"> Import/Repackage; Processing as a Reactant; Processing Aid in Petrochemical Manufacturing </w:t>
            </w:r>
          </w:p>
        </w:tc>
        <w:tc>
          <w:tcPr>
            <w:tcW w:w="2340" w:type="dxa"/>
            <w:shd w:val="clear" w:color="000000" w:fill="FFFFFF"/>
            <w:vAlign w:val="center"/>
          </w:tcPr>
          <w:p w:rsidR="00693E56" w:rsidRPr="00A95011" w:rsidP="00CB1C05" w14:paraId="56A44D81" w14:textId="77777777">
            <w:pPr>
              <w:pStyle w:val="RTableTextAbt"/>
              <w:jc w:val="left"/>
              <w:rPr>
                <w:szCs w:val="18"/>
              </w:rPr>
            </w:pPr>
            <w:r>
              <w:rPr>
                <w:szCs w:val="18"/>
              </w:rPr>
              <w:t>211120: Crude Petroleum Extraction</w:t>
            </w:r>
          </w:p>
        </w:tc>
        <w:tc>
          <w:tcPr>
            <w:tcW w:w="1192" w:type="dxa"/>
            <w:shd w:val="clear" w:color="000000" w:fill="FFFFFF"/>
            <w:noWrap/>
            <w:vAlign w:val="center"/>
          </w:tcPr>
          <w:p w:rsidR="00693E56" w:rsidRPr="00A95011" w:rsidP="00CB1C05" w14:paraId="783E3A48" w14:textId="77777777">
            <w:pPr>
              <w:pStyle w:val="RTableTextAbt"/>
              <w:rPr>
                <w:szCs w:val="18"/>
              </w:rPr>
            </w:pPr>
            <w:r>
              <w:rPr>
                <w:szCs w:val="18"/>
              </w:rPr>
              <w:t>1,250 employees</w:t>
            </w:r>
          </w:p>
        </w:tc>
        <w:tc>
          <w:tcPr>
            <w:tcW w:w="718" w:type="dxa"/>
            <w:shd w:val="clear" w:color="auto" w:fill="auto"/>
            <w:vAlign w:val="center"/>
          </w:tcPr>
          <w:p w:rsidR="00693E56" w:rsidRPr="00A95011" w:rsidP="00CB1C05" w14:paraId="064ED5FE" w14:textId="77777777">
            <w:pPr>
              <w:pStyle w:val="RTableTextAbt"/>
              <w:rPr>
                <w:szCs w:val="18"/>
              </w:rPr>
            </w:pPr>
            <w:r>
              <w:rPr>
                <w:szCs w:val="18"/>
              </w:rPr>
              <w:t>4,570</w:t>
            </w:r>
          </w:p>
        </w:tc>
        <w:tc>
          <w:tcPr>
            <w:tcW w:w="818" w:type="dxa"/>
            <w:shd w:val="clear" w:color="auto" w:fill="auto"/>
            <w:vAlign w:val="center"/>
          </w:tcPr>
          <w:p w:rsidR="00693E56" w:rsidRPr="00A95011" w:rsidP="00CB1C05" w14:paraId="1974323D" w14:textId="77777777">
            <w:pPr>
              <w:pStyle w:val="RTableTextAbt"/>
              <w:rPr>
                <w:szCs w:val="18"/>
              </w:rPr>
            </w:pPr>
            <w:r>
              <w:rPr>
                <w:szCs w:val="18"/>
              </w:rPr>
              <w:t>4,524</w:t>
            </w:r>
          </w:p>
        </w:tc>
        <w:tc>
          <w:tcPr>
            <w:tcW w:w="1000" w:type="dxa"/>
            <w:shd w:val="clear" w:color="auto" w:fill="auto"/>
            <w:vAlign w:val="center"/>
          </w:tcPr>
          <w:p w:rsidR="00693E56" w:rsidRPr="00A95011" w:rsidP="00CB1C05" w14:paraId="19B81425" w14:textId="77777777">
            <w:pPr>
              <w:pStyle w:val="RTableTextAbt"/>
              <w:rPr>
                <w:szCs w:val="18"/>
              </w:rPr>
            </w:pPr>
            <w:r>
              <w:rPr>
                <w:szCs w:val="18"/>
              </w:rPr>
              <w:t>5,333</w:t>
            </w:r>
          </w:p>
        </w:tc>
        <w:tc>
          <w:tcPr>
            <w:tcW w:w="1042" w:type="dxa"/>
            <w:shd w:val="clear" w:color="auto" w:fill="auto"/>
            <w:vAlign w:val="center"/>
          </w:tcPr>
          <w:p w:rsidR="00693E56" w:rsidRPr="00A95011" w:rsidP="00CB1C05" w14:paraId="45E99BF1" w14:textId="77777777">
            <w:pPr>
              <w:pStyle w:val="RTableTextAbt"/>
              <w:rPr>
                <w:szCs w:val="18"/>
              </w:rPr>
            </w:pPr>
            <w:r>
              <w:rPr>
                <w:szCs w:val="18"/>
              </w:rPr>
              <w:t>85,169</w:t>
            </w:r>
          </w:p>
        </w:tc>
        <w:tc>
          <w:tcPr>
            <w:tcW w:w="1080" w:type="dxa"/>
            <w:shd w:val="clear" w:color="auto" w:fill="auto"/>
            <w:vAlign w:val="center"/>
          </w:tcPr>
          <w:p w:rsidR="00693E56" w:rsidRPr="00A95011" w:rsidP="00CB1C05" w14:paraId="2E1057D9" w14:textId="77777777">
            <w:pPr>
              <w:pStyle w:val="RTableTextAbt"/>
              <w:rPr>
                <w:szCs w:val="18"/>
              </w:rPr>
            </w:pPr>
            <w:r>
              <w:rPr>
                <w:szCs w:val="18"/>
              </w:rPr>
              <w:t>53,015</w:t>
            </w:r>
          </w:p>
        </w:tc>
        <w:tc>
          <w:tcPr>
            <w:tcW w:w="1217" w:type="dxa"/>
            <w:shd w:val="clear" w:color="auto" w:fill="auto"/>
            <w:vAlign w:val="center"/>
          </w:tcPr>
          <w:p w:rsidR="00693E56" w:rsidRPr="00A95011" w:rsidP="00CB1C05" w14:paraId="4406FDDE" w14:textId="77777777">
            <w:pPr>
              <w:pStyle w:val="RTableTextAbt"/>
              <w:rPr>
                <w:szCs w:val="18"/>
              </w:rPr>
            </w:pPr>
            <w:r>
              <w:rPr>
                <w:szCs w:val="18"/>
              </w:rPr>
              <w:t>$11,545,414</w:t>
            </w:r>
          </w:p>
        </w:tc>
        <w:tc>
          <w:tcPr>
            <w:tcW w:w="1213" w:type="dxa"/>
            <w:shd w:val="clear" w:color="auto" w:fill="auto"/>
            <w:vAlign w:val="center"/>
          </w:tcPr>
          <w:p w:rsidR="00693E56" w:rsidRPr="00A95011" w:rsidP="00CB1C05" w14:paraId="5B4605EA" w14:textId="77777777">
            <w:pPr>
              <w:pStyle w:val="RTableTextAbt"/>
              <w:rPr>
                <w:szCs w:val="18"/>
              </w:rPr>
            </w:pPr>
            <w:r>
              <w:rPr>
                <w:szCs w:val="18"/>
              </w:rPr>
              <w:t>$190,245,951</w:t>
            </w:r>
          </w:p>
        </w:tc>
      </w:tr>
      <w:tr w14:paraId="6CFE9245"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2ED40751" w14:textId="77777777">
            <w:pPr>
              <w:pStyle w:val="RTableTextAbt"/>
              <w:jc w:val="left"/>
              <w:rPr>
                <w:szCs w:val="18"/>
              </w:rPr>
            </w:pPr>
            <w:r>
              <w:rPr>
                <w:szCs w:val="18"/>
              </w:rPr>
              <w:t>Processing Aid in Petrochemical Manufacturing</w:t>
            </w:r>
          </w:p>
        </w:tc>
        <w:tc>
          <w:tcPr>
            <w:tcW w:w="2340" w:type="dxa"/>
            <w:shd w:val="clear" w:color="000000" w:fill="FFFFFF"/>
            <w:vAlign w:val="center"/>
          </w:tcPr>
          <w:p w:rsidR="00693E56" w:rsidRPr="00A95011" w:rsidP="00CB1C05" w14:paraId="172974C9" w14:textId="77777777">
            <w:pPr>
              <w:pStyle w:val="RTableTextAbt"/>
              <w:jc w:val="left"/>
              <w:rPr>
                <w:szCs w:val="18"/>
              </w:rPr>
            </w:pPr>
            <w:r>
              <w:rPr>
                <w:szCs w:val="18"/>
              </w:rPr>
              <w:t>213112: Support Activities for Oil and Gas Operations</w:t>
            </w:r>
          </w:p>
        </w:tc>
        <w:tc>
          <w:tcPr>
            <w:tcW w:w="1192" w:type="dxa"/>
            <w:shd w:val="clear" w:color="000000" w:fill="FFFFFF"/>
            <w:noWrap/>
            <w:vAlign w:val="center"/>
          </w:tcPr>
          <w:p w:rsidR="00693E56" w:rsidRPr="00A95011" w:rsidP="00CB1C05" w14:paraId="2C720C00" w14:textId="77777777">
            <w:pPr>
              <w:pStyle w:val="RTableTextAbt"/>
              <w:rPr>
                <w:szCs w:val="18"/>
              </w:rPr>
            </w:pPr>
            <w:r>
              <w:rPr>
                <w:szCs w:val="18"/>
              </w:rPr>
              <w:t>$47m revenue</w:t>
            </w:r>
          </w:p>
        </w:tc>
        <w:tc>
          <w:tcPr>
            <w:tcW w:w="718" w:type="dxa"/>
            <w:shd w:val="clear" w:color="auto" w:fill="auto"/>
            <w:vAlign w:val="center"/>
          </w:tcPr>
          <w:p w:rsidR="00693E56" w:rsidRPr="00A95011" w:rsidP="00CB1C05" w14:paraId="2E4332B2" w14:textId="77777777">
            <w:pPr>
              <w:pStyle w:val="RTableTextAbt"/>
              <w:rPr>
                <w:szCs w:val="18"/>
              </w:rPr>
            </w:pPr>
            <w:r>
              <w:rPr>
                <w:szCs w:val="18"/>
              </w:rPr>
              <w:t>8,487</w:t>
            </w:r>
          </w:p>
        </w:tc>
        <w:tc>
          <w:tcPr>
            <w:tcW w:w="818" w:type="dxa"/>
            <w:shd w:val="clear" w:color="auto" w:fill="auto"/>
            <w:vAlign w:val="center"/>
          </w:tcPr>
          <w:p w:rsidR="00693E56" w:rsidRPr="00A95011" w:rsidP="00CB1C05" w14:paraId="62FC9035" w14:textId="77777777">
            <w:pPr>
              <w:pStyle w:val="RTableTextAbt"/>
              <w:rPr>
                <w:szCs w:val="18"/>
              </w:rPr>
            </w:pPr>
            <w:r>
              <w:rPr>
                <w:szCs w:val="18"/>
              </w:rPr>
              <w:t>8,204</w:t>
            </w:r>
          </w:p>
        </w:tc>
        <w:tc>
          <w:tcPr>
            <w:tcW w:w="1000" w:type="dxa"/>
            <w:shd w:val="clear" w:color="auto" w:fill="auto"/>
            <w:vAlign w:val="center"/>
          </w:tcPr>
          <w:p w:rsidR="00693E56" w:rsidRPr="00A95011" w:rsidP="00CB1C05" w14:paraId="0E352E47" w14:textId="77777777">
            <w:pPr>
              <w:pStyle w:val="RTableTextAbt"/>
              <w:rPr>
                <w:szCs w:val="18"/>
              </w:rPr>
            </w:pPr>
            <w:r>
              <w:rPr>
                <w:szCs w:val="18"/>
              </w:rPr>
              <w:t>10,289</w:t>
            </w:r>
          </w:p>
        </w:tc>
        <w:tc>
          <w:tcPr>
            <w:tcW w:w="1042" w:type="dxa"/>
            <w:shd w:val="clear" w:color="auto" w:fill="auto"/>
            <w:vAlign w:val="center"/>
          </w:tcPr>
          <w:p w:rsidR="00693E56" w:rsidRPr="00A95011" w:rsidP="00CB1C05" w14:paraId="293D1849" w14:textId="77777777">
            <w:pPr>
              <w:pStyle w:val="RTableTextAbt"/>
              <w:rPr>
                <w:szCs w:val="18"/>
              </w:rPr>
            </w:pPr>
            <w:r>
              <w:rPr>
                <w:szCs w:val="18"/>
              </w:rPr>
              <w:t>216,801</w:t>
            </w:r>
          </w:p>
        </w:tc>
        <w:tc>
          <w:tcPr>
            <w:tcW w:w="1080" w:type="dxa"/>
            <w:shd w:val="clear" w:color="auto" w:fill="auto"/>
            <w:vAlign w:val="center"/>
          </w:tcPr>
          <w:p w:rsidR="00693E56" w:rsidRPr="00A95011" w:rsidP="00CB1C05" w14:paraId="27D96EBB" w14:textId="77777777">
            <w:pPr>
              <w:pStyle w:val="RTableTextAbt"/>
              <w:rPr>
                <w:szCs w:val="18"/>
              </w:rPr>
            </w:pPr>
            <w:r>
              <w:rPr>
                <w:szCs w:val="18"/>
              </w:rPr>
              <w:t>86,552</w:t>
            </w:r>
          </w:p>
        </w:tc>
        <w:tc>
          <w:tcPr>
            <w:tcW w:w="1217" w:type="dxa"/>
            <w:shd w:val="clear" w:color="auto" w:fill="auto"/>
            <w:vAlign w:val="center"/>
          </w:tcPr>
          <w:p w:rsidR="00693E56" w:rsidRPr="00A95011" w:rsidP="00CB1C05" w14:paraId="5B79B6FA" w14:textId="77777777">
            <w:pPr>
              <w:pStyle w:val="RTableTextAbt"/>
              <w:rPr>
                <w:szCs w:val="18"/>
              </w:rPr>
            </w:pPr>
            <w:r>
              <w:rPr>
                <w:szCs w:val="18"/>
              </w:rPr>
              <w:t>$18,275,332</w:t>
            </w:r>
          </w:p>
        </w:tc>
        <w:tc>
          <w:tcPr>
            <w:tcW w:w="1213" w:type="dxa"/>
            <w:shd w:val="clear" w:color="auto" w:fill="auto"/>
            <w:vAlign w:val="center"/>
          </w:tcPr>
          <w:p w:rsidR="00693E56" w:rsidRPr="00A95011" w:rsidP="00CB1C05" w14:paraId="676D73C1" w14:textId="77777777">
            <w:pPr>
              <w:pStyle w:val="RTableTextAbt"/>
              <w:rPr>
                <w:szCs w:val="18"/>
              </w:rPr>
            </w:pPr>
            <w:r>
              <w:rPr>
                <w:szCs w:val="18"/>
              </w:rPr>
              <w:t>$79,524,777</w:t>
            </w:r>
          </w:p>
        </w:tc>
      </w:tr>
      <w:tr w14:paraId="03CE0D5C"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7D3E5520" w14:textId="77777777">
            <w:pPr>
              <w:pStyle w:val="RTableTextAbt"/>
              <w:jc w:val="left"/>
              <w:rPr>
                <w:szCs w:val="18"/>
              </w:rPr>
            </w:pPr>
            <w:r>
              <w:rPr>
                <w:szCs w:val="18"/>
              </w:rPr>
              <w:t>Processing Aid in Petrochemical Manufacturing</w:t>
            </w:r>
          </w:p>
        </w:tc>
        <w:tc>
          <w:tcPr>
            <w:tcW w:w="2340" w:type="dxa"/>
            <w:shd w:val="clear" w:color="000000" w:fill="FFFFFF"/>
            <w:vAlign w:val="center"/>
          </w:tcPr>
          <w:p w:rsidR="00693E56" w:rsidRPr="00A95011" w:rsidP="00CB1C05" w14:paraId="5B54BAC3" w14:textId="77777777">
            <w:pPr>
              <w:pStyle w:val="RTableTextAbt"/>
              <w:jc w:val="left"/>
              <w:rPr>
                <w:szCs w:val="18"/>
              </w:rPr>
            </w:pPr>
            <w:r>
              <w:rPr>
                <w:szCs w:val="18"/>
              </w:rPr>
              <w:t>238220: Plumbing, Heating, and Air-Conditioning Contractors</w:t>
            </w:r>
          </w:p>
        </w:tc>
        <w:tc>
          <w:tcPr>
            <w:tcW w:w="1192" w:type="dxa"/>
            <w:shd w:val="clear" w:color="000000" w:fill="FFFFFF"/>
            <w:noWrap/>
            <w:vAlign w:val="center"/>
          </w:tcPr>
          <w:p w:rsidR="00693E56" w:rsidRPr="00A95011" w:rsidP="00CB1C05" w14:paraId="5C8DBAB5" w14:textId="77777777">
            <w:pPr>
              <w:pStyle w:val="RTableTextAbt"/>
              <w:rPr>
                <w:szCs w:val="18"/>
              </w:rPr>
            </w:pPr>
            <w:r>
              <w:rPr>
                <w:szCs w:val="18"/>
              </w:rPr>
              <w:t>$19m revenue</w:t>
            </w:r>
          </w:p>
        </w:tc>
        <w:tc>
          <w:tcPr>
            <w:tcW w:w="718" w:type="dxa"/>
            <w:shd w:val="clear" w:color="auto" w:fill="auto"/>
            <w:vAlign w:val="center"/>
          </w:tcPr>
          <w:p w:rsidR="00693E56" w:rsidRPr="00A95011" w:rsidP="00CB1C05" w14:paraId="444092DC" w14:textId="77777777">
            <w:pPr>
              <w:pStyle w:val="RTableTextAbt"/>
              <w:rPr>
                <w:szCs w:val="18"/>
              </w:rPr>
            </w:pPr>
            <w:r>
              <w:rPr>
                <w:szCs w:val="18"/>
              </w:rPr>
              <w:t>100,692</w:t>
            </w:r>
          </w:p>
        </w:tc>
        <w:tc>
          <w:tcPr>
            <w:tcW w:w="818" w:type="dxa"/>
            <w:shd w:val="clear" w:color="auto" w:fill="auto"/>
            <w:vAlign w:val="center"/>
          </w:tcPr>
          <w:p w:rsidR="00693E56" w:rsidRPr="00A95011" w:rsidP="00CB1C05" w14:paraId="7C4EEB58" w14:textId="77777777">
            <w:pPr>
              <w:pStyle w:val="RTableTextAbt"/>
              <w:rPr>
                <w:szCs w:val="18"/>
              </w:rPr>
            </w:pPr>
            <w:r>
              <w:rPr>
                <w:szCs w:val="18"/>
              </w:rPr>
              <w:t>98,716</w:t>
            </w:r>
          </w:p>
        </w:tc>
        <w:tc>
          <w:tcPr>
            <w:tcW w:w="1000" w:type="dxa"/>
            <w:shd w:val="clear" w:color="auto" w:fill="auto"/>
            <w:vAlign w:val="center"/>
          </w:tcPr>
          <w:p w:rsidR="00693E56" w:rsidRPr="00A95011" w:rsidP="00CB1C05" w14:paraId="7AA77E9C" w14:textId="77777777">
            <w:pPr>
              <w:pStyle w:val="RTableTextAbt"/>
              <w:rPr>
                <w:szCs w:val="18"/>
              </w:rPr>
            </w:pPr>
            <w:r>
              <w:rPr>
                <w:szCs w:val="18"/>
              </w:rPr>
              <w:t>102,455</w:t>
            </w:r>
          </w:p>
        </w:tc>
        <w:tc>
          <w:tcPr>
            <w:tcW w:w="1042" w:type="dxa"/>
            <w:shd w:val="clear" w:color="auto" w:fill="auto"/>
            <w:vAlign w:val="center"/>
          </w:tcPr>
          <w:p w:rsidR="00693E56" w:rsidRPr="00A95011" w:rsidP="00CB1C05" w14:paraId="06B11964" w14:textId="77777777">
            <w:pPr>
              <w:pStyle w:val="RTableTextAbt"/>
              <w:rPr>
                <w:szCs w:val="18"/>
              </w:rPr>
            </w:pPr>
            <w:r>
              <w:rPr>
                <w:szCs w:val="18"/>
              </w:rPr>
              <w:t>1,015,585</w:t>
            </w:r>
          </w:p>
        </w:tc>
        <w:tc>
          <w:tcPr>
            <w:tcW w:w="1080" w:type="dxa"/>
            <w:shd w:val="clear" w:color="auto" w:fill="auto"/>
            <w:vAlign w:val="center"/>
          </w:tcPr>
          <w:p w:rsidR="00693E56" w:rsidRPr="00A95011" w:rsidP="00CB1C05" w14:paraId="5327C866" w14:textId="77777777">
            <w:pPr>
              <w:pStyle w:val="RTableTextAbt"/>
              <w:rPr>
                <w:szCs w:val="18"/>
              </w:rPr>
            </w:pPr>
            <w:r>
              <w:rPr>
                <w:szCs w:val="18"/>
              </w:rPr>
              <w:t>659,110</w:t>
            </w:r>
          </w:p>
        </w:tc>
        <w:tc>
          <w:tcPr>
            <w:tcW w:w="1217" w:type="dxa"/>
            <w:shd w:val="clear" w:color="auto" w:fill="auto"/>
            <w:vAlign w:val="center"/>
          </w:tcPr>
          <w:p w:rsidR="00693E56" w:rsidRPr="00A95011" w:rsidP="00CB1C05" w14:paraId="383FDE4D" w14:textId="77777777">
            <w:pPr>
              <w:pStyle w:val="RTableTextAbt"/>
              <w:rPr>
                <w:szCs w:val="18"/>
              </w:rPr>
            </w:pPr>
            <w:r>
              <w:rPr>
                <w:szCs w:val="18"/>
              </w:rPr>
              <w:t>$77,944,175</w:t>
            </w:r>
          </w:p>
        </w:tc>
        <w:tc>
          <w:tcPr>
            <w:tcW w:w="1213" w:type="dxa"/>
            <w:shd w:val="clear" w:color="auto" w:fill="auto"/>
            <w:vAlign w:val="center"/>
          </w:tcPr>
          <w:p w:rsidR="00693E56" w:rsidRPr="00A95011" w:rsidP="00CB1C05" w14:paraId="0540035F" w14:textId="77777777">
            <w:pPr>
              <w:pStyle w:val="RTableTextAbt"/>
              <w:rPr>
                <w:szCs w:val="18"/>
              </w:rPr>
            </w:pPr>
            <w:r>
              <w:rPr>
                <w:szCs w:val="18"/>
              </w:rPr>
              <w:t>$243,433,130</w:t>
            </w:r>
          </w:p>
        </w:tc>
      </w:tr>
      <w:tr w14:paraId="75D20CE2"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12E33E98" w14:textId="77777777">
            <w:pPr>
              <w:pStyle w:val="RTableTextAbt"/>
              <w:jc w:val="left"/>
              <w:rPr>
                <w:szCs w:val="18"/>
              </w:rPr>
            </w:pPr>
            <w:r>
              <w:rPr>
                <w:szCs w:val="18"/>
              </w:rPr>
              <w:t>Mold Release and Protectants</w:t>
            </w:r>
          </w:p>
        </w:tc>
        <w:tc>
          <w:tcPr>
            <w:tcW w:w="2340" w:type="dxa"/>
            <w:shd w:val="clear" w:color="000000" w:fill="FFFFFF"/>
            <w:vAlign w:val="center"/>
          </w:tcPr>
          <w:p w:rsidR="00693E56" w:rsidRPr="00A95011" w:rsidP="00CB1C05" w14:paraId="32E4FB3A" w14:textId="77777777">
            <w:pPr>
              <w:pStyle w:val="RTableTextAbt"/>
              <w:jc w:val="left"/>
              <w:rPr>
                <w:szCs w:val="18"/>
              </w:rPr>
            </w:pPr>
            <w:r>
              <w:rPr>
                <w:szCs w:val="18"/>
              </w:rPr>
              <w:t>321911: Wood Window and Door Manufacturing</w:t>
            </w:r>
          </w:p>
        </w:tc>
        <w:tc>
          <w:tcPr>
            <w:tcW w:w="1192" w:type="dxa"/>
            <w:shd w:val="clear" w:color="000000" w:fill="FFFFFF"/>
            <w:noWrap/>
            <w:vAlign w:val="center"/>
          </w:tcPr>
          <w:p w:rsidR="00693E56" w:rsidRPr="00A95011" w:rsidP="00CB1C05" w14:paraId="1586A7C8" w14:textId="77777777">
            <w:pPr>
              <w:pStyle w:val="RTableTextAbt"/>
              <w:rPr>
                <w:szCs w:val="18"/>
              </w:rPr>
            </w:pPr>
            <w:r>
              <w:rPr>
                <w:szCs w:val="18"/>
              </w:rPr>
              <w:t>1,000 employees</w:t>
            </w:r>
          </w:p>
        </w:tc>
        <w:tc>
          <w:tcPr>
            <w:tcW w:w="718" w:type="dxa"/>
            <w:shd w:val="clear" w:color="auto" w:fill="auto"/>
            <w:vAlign w:val="center"/>
          </w:tcPr>
          <w:p w:rsidR="00693E56" w:rsidRPr="00A95011" w:rsidP="00CB1C05" w14:paraId="69DF509C" w14:textId="77777777">
            <w:pPr>
              <w:pStyle w:val="RTableTextAbt"/>
              <w:rPr>
                <w:szCs w:val="18"/>
              </w:rPr>
            </w:pPr>
            <w:r>
              <w:rPr>
                <w:szCs w:val="18"/>
              </w:rPr>
              <w:t>961</w:t>
            </w:r>
          </w:p>
        </w:tc>
        <w:tc>
          <w:tcPr>
            <w:tcW w:w="818" w:type="dxa"/>
            <w:shd w:val="clear" w:color="auto" w:fill="auto"/>
            <w:vAlign w:val="center"/>
          </w:tcPr>
          <w:p w:rsidR="00693E56" w:rsidRPr="00A95011" w:rsidP="00CB1C05" w14:paraId="37247047" w14:textId="77777777">
            <w:pPr>
              <w:pStyle w:val="RTableTextAbt"/>
              <w:rPr>
                <w:szCs w:val="18"/>
              </w:rPr>
            </w:pPr>
            <w:r>
              <w:rPr>
                <w:szCs w:val="18"/>
              </w:rPr>
              <w:t>932</w:t>
            </w:r>
          </w:p>
        </w:tc>
        <w:tc>
          <w:tcPr>
            <w:tcW w:w="1000" w:type="dxa"/>
            <w:shd w:val="clear" w:color="auto" w:fill="auto"/>
            <w:vAlign w:val="center"/>
          </w:tcPr>
          <w:p w:rsidR="00693E56" w:rsidRPr="00A95011" w:rsidP="00CB1C05" w14:paraId="0BF41416" w14:textId="77777777">
            <w:pPr>
              <w:pStyle w:val="RTableTextAbt"/>
              <w:rPr>
                <w:szCs w:val="18"/>
              </w:rPr>
            </w:pPr>
            <w:r>
              <w:rPr>
                <w:szCs w:val="18"/>
              </w:rPr>
              <w:t>1,110</w:t>
            </w:r>
          </w:p>
        </w:tc>
        <w:tc>
          <w:tcPr>
            <w:tcW w:w="1042" w:type="dxa"/>
            <w:shd w:val="clear" w:color="auto" w:fill="auto"/>
            <w:vAlign w:val="center"/>
          </w:tcPr>
          <w:p w:rsidR="00693E56" w:rsidRPr="00A95011" w:rsidP="00CB1C05" w14:paraId="2DB33DA0" w14:textId="77777777">
            <w:pPr>
              <w:pStyle w:val="RTableTextAbt"/>
              <w:rPr>
                <w:szCs w:val="18"/>
              </w:rPr>
            </w:pPr>
            <w:r>
              <w:rPr>
                <w:szCs w:val="18"/>
              </w:rPr>
              <w:t>54,943</w:t>
            </w:r>
          </w:p>
        </w:tc>
        <w:tc>
          <w:tcPr>
            <w:tcW w:w="1080" w:type="dxa"/>
            <w:shd w:val="clear" w:color="auto" w:fill="auto"/>
            <w:vAlign w:val="center"/>
          </w:tcPr>
          <w:p w:rsidR="00693E56" w:rsidRPr="00A95011" w:rsidP="00CB1C05" w14:paraId="504FEE5A" w14:textId="77777777">
            <w:pPr>
              <w:pStyle w:val="RTableTextAbt"/>
              <w:rPr>
                <w:szCs w:val="18"/>
              </w:rPr>
            </w:pPr>
            <w:r>
              <w:rPr>
                <w:szCs w:val="18"/>
              </w:rPr>
              <w:t>20,728</w:t>
            </w:r>
          </w:p>
        </w:tc>
        <w:tc>
          <w:tcPr>
            <w:tcW w:w="1217" w:type="dxa"/>
            <w:shd w:val="clear" w:color="auto" w:fill="auto"/>
            <w:vAlign w:val="center"/>
          </w:tcPr>
          <w:p w:rsidR="00693E56" w:rsidRPr="00A95011" w:rsidP="00CB1C05" w14:paraId="2577DA9F" w14:textId="77777777">
            <w:pPr>
              <w:pStyle w:val="RTableTextAbt"/>
              <w:rPr>
                <w:szCs w:val="18"/>
              </w:rPr>
            </w:pPr>
            <w:r>
              <w:rPr>
                <w:szCs w:val="18"/>
              </w:rPr>
              <w:t>$2,898,130</w:t>
            </w:r>
          </w:p>
        </w:tc>
        <w:tc>
          <w:tcPr>
            <w:tcW w:w="1213" w:type="dxa"/>
            <w:shd w:val="clear" w:color="auto" w:fill="auto"/>
            <w:vAlign w:val="center"/>
          </w:tcPr>
          <w:p w:rsidR="00693E56" w:rsidRPr="00A95011" w:rsidP="00CB1C05" w14:paraId="020ADD22" w14:textId="77777777">
            <w:pPr>
              <w:pStyle w:val="RTableTextAbt"/>
              <w:rPr>
                <w:szCs w:val="18"/>
              </w:rPr>
            </w:pPr>
            <w:r>
              <w:rPr>
                <w:szCs w:val="18"/>
              </w:rPr>
              <w:t>$14,511,558</w:t>
            </w:r>
          </w:p>
        </w:tc>
      </w:tr>
      <w:tr w14:paraId="375182A2"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16452867" w14:textId="77777777">
            <w:pPr>
              <w:pStyle w:val="RTableTextAbt"/>
              <w:jc w:val="left"/>
              <w:rPr>
                <w:szCs w:val="18"/>
              </w:rPr>
            </w:pPr>
            <w:r>
              <w:rPr>
                <w:szCs w:val="18"/>
              </w:rPr>
              <w:t>Paint and Coatings</w:t>
            </w:r>
          </w:p>
        </w:tc>
        <w:tc>
          <w:tcPr>
            <w:tcW w:w="2340" w:type="dxa"/>
            <w:shd w:val="clear" w:color="000000" w:fill="FFFFFF"/>
            <w:vAlign w:val="center"/>
          </w:tcPr>
          <w:p w:rsidR="00693E56" w:rsidRPr="00A95011" w:rsidP="00CB1C05" w14:paraId="762BA9FE" w14:textId="77777777">
            <w:pPr>
              <w:pStyle w:val="RTableTextAbt"/>
              <w:jc w:val="left"/>
              <w:rPr>
                <w:szCs w:val="18"/>
              </w:rPr>
            </w:pPr>
            <w:r>
              <w:rPr>
                <w:szCs w:val="18"/>
              </w:rPr>
              <w:t>322220: Paper Bag and Coated and Treated Paper Manufacturing</w:t>
            </w:r>
          </w:p>
        </w:tc>
        <w:tc>
          <w:tcPr>
            <w:tcW w:w="1192" w:type="dxa"/>
            <w:shd w:val="clear" w:color="000000" w:fill="FFFFFF"/>
            <w:noWrap/>
            <w:vAlign w:val="center"/>
          </w:tcPr>
          <w:p w:rsidR="00693E56" w:rsidRPr="00A95011" w:rsidP="00CB1C05" w14:paraId="0425666B" w14:textId="77777777">
            <w:pPr>
              <w:pStyle w:val="RTableTextAbt"/>
              <w:rPr>
                <w:szCs w:val="18"/>
              </w:rPr>
            </w:pPr>
            <w:r>
              <w:rPr>
                <w:szCs w:val="18"/>
              </w:rPr>
              <w:t>750 employees</w:t>
            </w:r>
          </w:p>
        </w:tc>
        <w:tc>
          <w:tcPr>
            <w:tcW w:w="718" w:type="dxa"/>
            <w:shd w:val="clear" w:color="auto" w:fill="auto"/>
            <w:vAlign w:val="center"/>
          </w:tcPr>
          <w:p w:rsidR="00693E56" w:rsidRPr="00A95011" w:rsidP="00CB1C05" w14:paraId="29D6D523" w14:textId="77777777">
            <w:pPr>
              <w:pStyle w:val="RTableTextAbt"/>
              <w:rPr>
                <w:szCs w:val="18"/>
              </w:rPr>
            </w:pPr>
            <w:r>
              <w:rPr>
                <w:szCs w:val="18"/>
              </w:rPr>
              <w:t>575</w:t>
            </w:r>
          </w:p>
        </w:tc>
        <w:tc>
          <w:tcPr>
            <w:tcW w:w="818" w:type="dxa"/>
            <w:shd w:val="clear" w:color="auto" w:fill="auto"/>
            <w:vAlign w:val="center"/>
          </w:tcPr>
          <w:p w:rsidR="00693E56" w:rsidRPr="00A95011" w:rsidP="00CB1C05" w14:paraId="31BB7762" w14:textId="77777777">
            <w:pPr>
              <w:pStyle w:val="RTableTextAbt"/>
              <w:rPr>
                <w:szCs w:val="18"/>
              </w:rPr>
            </w:pPr>
            <w:r>
              <w:rPr>
                <w:szCs w:val="18"/>
              </w:rPr>
              <w:t>509</w:t>
            </w:r>
          </w:p>
        </w:tc>
        <w:tc>
          <w:tcPr>
            <w:tcW w:w="1000" w:type="dxa"/>
            <w:shd w:val="clear" w:color="auto" w:fill="auto"/>
            <w:vAlign w:val="center"/>
          </w:tcPr>
          <w:p w:rsidR="00693E56" w:rsidRPr="00A95011" w:rsidP="00CB1C05" w14:paraId="7FDFB201" w14:textId="77777777">
            <w:pPr>
              <w:pStyle w:val="RTableTextAbt"/>
              <w:rPr>
                <w:szCs w:val="18"/>
              </w:rPr>
            </w:pPr>
            <w:r>
              <w:rPr>
                <w:szCs w:val="18"/>
              </w:rPr>
              <w:t>740</w:t>
            </w:r>
          </w:p>
        </w:tc>
        <w:tc>
          <w:tcPr>
            <w:tcW w:w="1042" w:type="dxa"/>
            <w:shd w:val="clear" w:color="auto" w:fill="auto"/>
            <w:vAlign w:val="center"/>
          </w:tcPr>
          <w:p w:rsidR="00693E56" w:rsidRPr="00A95011" w:rsidP="00CB1C05" w14:paraId="43BCD489" w14:textId="77777777">
            <w:pPr>
              <w:pStyle w:val="RTableTextAbt"/>
              <w:rPr>
                <w:szCs w:val="18"/>
              </w:rPr>
            </w:pPr>
            <w:r>
              <w:rPr>
                <w:szCs w:val="18"/>
              </w:rPr>
              <w:t>48,193</w:t>
            </w:r>
          </w:p>
        </w:tc>
        <w:tc>
          <w:tcPr>
            <w:tcW w:w="1080" w:type="dxa"/>
            <w:shd w:val="clear" w:color="auto" w:fill="auto"/>
            <w:vAlign w:val="center"/>
          </w:tcPr>
          <w:p w:rsidR="00693E56" w:rsidRPr="00A95011" w:rsidP="00CB1C05" w14:paraId="3E32757E" w14:textId="77777777">
            <w:pPr>
              <w:pStyle w:val="RTableTextAbt"/>
              <w:rPr>
                <w:szCs w:val="18"/>
              </w:rPr>
            </w:pPr>
            <w:r>
              <w:rPr>
                <w:szCs w:val="18"/>
              </w:rPr>
              <w:t>20,732</w:t>
            </w:r>
          </w:p>
        </w:tc>
        <w:tc>
          <w:tcPr>
            <w:tcW w:w="1217" w:type="dxa"/>
            <w:shd w:val="clear" w:color="auto" w:fill="auto"/>
            <w:vAlign w:val="center"/>
          </w:tcPr>
          <w:p w:rsidR="00693E56" w:rsidRPr="00A95011" w:rsidP="00CB1C05" w14:paraId="30D247EE" w14:textId="77777777">
            <w:pPr>
              <w:pStyle w:val="RTableTextAbt"/>
              <w:rPr>
                <w:szCs w:val="18"/>
              </w:rPr>
            </w:pPr>
            <w:r>
              <w:rPr>
                <w:szCs w:val="18"/>
              </w:rPr>
              <w:t>$3,664,983</w:t>
            </w:r>
          </w:p>
        </w:tc>
        <w:tc>
          <w:tcPr>
            <w:tcW w:w="1213" w:type="dxa"/>
            <w:shd w:val="clear" w:color="auto" w:fill="auto"/>
            <w:vAlign w:val="center"/>
          </w:tcPr>
          <w:p w:rsidR="00693E56" w:rsidRPr="00A95011" w:rsidP="00CB1C05" w14:paraId="0E1E312F" w14:textId="77777777">
            <w:pPr>
              <w:pStyle w:val="RTableTextAbt"/>
              <w:rPr>
                <w:szCs w:val="18"/>
              </w:rPr>
            </w:pPr>
            <w:r>
              <w:rPr>
                <w:szCs w:val="18"/>
              </w:rPr>
              <w:t>$24,378,377</w:t>
            </w:r>
          </w:p>
        </w:tc>
      </w:tr>
      <w:tr w14:paraId="50458387"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4D0D6149" w14:textId="77777777">
            <w:pPr>
              <w:pStyle w:val="RTableTextAbt"/>
              <w:jc w:val="left"/>
              <w:rPr>
                <w:szCs w:val="18"/>
              </w:rPr>
            </w:pPr>
            <w:r>
              <w:rPr>
                <w:szCs w:val="18"/>
              </w:rPr>
              <w:t>Inks and Ink Removal</w:t>
            </w:r>
          </w:p>
        </w:tc>
        <w:tc>
          <w:tcPr>
            <w:tcW w:w="2340" w:type="dxa"/>
            <w:shd w:val="clear" w:color="000000" w:fill="FFFFFF"/>
            <w:vAlign w:val="center"/>
          </w:tcPr>
          <w:p w:rsidR="00693E56" w:rsidRPr="00A95011" w:rsidP="00CB1C05" w14:paraId="1559FE98" w14:textId="77777777">
            <w:pPr>
              <w:pStyle w:val="RTableTextAbt"/>
              <w:jc w:val="left"/>
              <w:rPr>
                <w:szCs w:val="18"/>
              </w:rPr>
            </w:pPr>
            <w:r>
              <w:rPr>
                <w:szCs w:val="18"/>
              </w:rPr>
              <w:t>323113: Commercial Screen Printing</w:t>
            </w:r>
          </w:p>
        </w:tc>
        <w:tc>
          <w:tcPr>
            <w:tcW w:w="1192" w:type="dxa"/>
            <w:shd w:val="clear" w:color="000000" w:fill="FFFFFF"/>
            <w:noWrap/>
            <w:vAlign w:val="center"/>
          </w:tcPr>
          <w:p w:rsidR="00693E56" w:rsidRPr="00A95011" w:rsidP="00CB1C05" w14:paraId="3888D53A" w14:textId="77777777">
            <w:pPr>
              <w:pStyle w:val="RTableTextAbt"/>
              <w:rPr>
                <w:szCs w:val="18"/>
              </w:rPr>
            </w:pPr>
            <w:r>
              <w:rPr>
                <w:szCs w:val="18"/>
              </w:rPr>
              <w:t>500 employees</w:t>
            </w:r>
          </w:p>
        </w:tc>
        <w:tc>
          <w:tcPr>
            <w:tcW w:w="718" w:type="dxa"/>
            <w:shd w:val="clear" w:color="auto" w:fill="auto"/>
            <w:vAlign w:val="center"/>
          </w:tcPr>
          <w:p w:rsidR="00693E56" w:rsidRPr="00A95011" w:rsidP="00CB1C05" w14:paraId="7468DAE6" w14:textId="77777777">
            <w:pPr>
              <w:pStyle w:val="RTableTextAbt"/>
              <w:rPr>
                <w:szCs w:val="18"/>
              </w:rPr>
            </w:pPr>
            <w:r>
              <w:rPr>
                <w:szCs w:val="18"/>
              </w:rPr>
              <w:t>5,156</w:t>
            </w:r>
          </w:p>
        </w:tc>
        <w:tc>
          <w:tcPr>
            <w:tcW w:w="818" w:type="dxa"/>
            <w:shd w:val="clear" w:color="auto" w:fill="auto"/>
            <w:vAlign w:val="center"/>
          </w:tcPr>
          <w:p w:rsidR="00693E56" w:rsidRPr="00A95011" w:rsidP="00CB1C05" w14:paraId="75A298AC" w14:textId="77777777">
            <w:pPr>
              <w:pStyle w:val="RTableTextAbt"/>
              <w:rPr>
                <w:szCs w:val="18"/>
              </w:rPr>
            </w:pPr>
            <w:r>
              <w:rPr>
                <w:szCs w:val="18"/>
              </w:rPr>
              <w:t>5,128</w:t>
            </w:r>
          </w:p>
        </w:tc>
        <w:tc>
          <w:tcPr>
            <w:tcW w:w="1000" w:type="dxa"/>
            <w:shd w:val="clear" w:color="auto" w:fill="auto"/>
            <w:vAlign w:val="center"/>
          </w:tcPr>
          <w:p w:rsidR="00693E56" w:rsidRPr="00A95011" w:rsidP="00CB1C05" w14:paraId="79C7E6B5" w14:textId="77777777">
            <w:pPr>
              <w:pStyle w:val="RTableTextAbt"/>
              <w:rPr>
                <w:szCs w:val="18"/>
              </w:rPr>
            </w:pPr>
            <w:r>
              <w:rPr>
                <w:szCs w:val="18"/>
              </w:rPr>
              <w:t>5,187</w:t>
            </w:r>
          </w:p>
        </w:tc>
        <w:tc>
          <w:tcPr>
            <w:tcW w:w="1042" w:type="dxa"/>
            <w:shd w:val="clear" w:color="auto" w:fill="auto"/>
            <w:vAlign w:val="center"/>
          </w:tcPr>
          <w:p w:rsidR="00693E56" w:rsidRPr="00A95011" w:rsidP="00CB1C05" w14:paraId="04EAA113" w14:textId="77777777">
            <w:pPr>
              <w:pStyle w:val="RTableTextAbt"/>
              <w:rPr>
                <w:szCs w:val="18"/>
              </w:rPr>
            </w:pPr>
            <w:r>
              <w:rPr>
                <w:szCs w:val="18"/>
              </w:rPr>
              <w:t>64,671</w:t>
            </w:r>
          </w:p>
        </w:tc>
        <w:tc>
          <w:tcPr>
            <w:tcW w:w="1080" w:type="dxa"/>
            <w:shd w:val="clear" w:color="auto" w:fill="auto"/>
            <w:vAlign w:val="center"/>
          </w:tcPr>
          <w:p w:rsidR="00693E56" w:rsidRPr="00A95011" w:rsidP="00CB1C05" w14:paraId="3831F7FF" w14:textId="77777777">
            <w:pPr>
              <w:pStyle w:val="RTableTextAbt"/>
              <w:rPr>
                <w:szCs w:val="18"/>
              </w:rPr>
            </w:pPr>
            <w:r>
              <w:rPr>
                <w:szCs w:val="18"/>
              </w:rPr>
              <w:t>53,488</w:t>
            </w:r>
          </w:p>
        </w:tc>
        <w:tc>
          <w:tcPr>
            <w:tcW w:w="1217" w:type="dxa"/>
            <w:shd w:val="clear" w:color="auto" w:fill="auto"/>
            <w:vAlign w:val="center"/>
          </w:tcPr>
          <w:p w:rsidR="00693E56" w:rsidRPr="00A95011" w:rsidP="00CB1C05" w14:paraId="7003BDE9" w14:textId="77777777">
            <w:pPr>
              <w:pStyle w:val="RTableTextAbt"/>
              <w:rPr>
                <w:szCs w:val="18"/>
              </w:rPr>
            </w:pPr>
            <w:r>
              <w:rPr>
                <w:szCs w:val="18"/>
              </w:rPr>
              <w:t>$2,309,292</w:t>
            </w:r>
          </w:p>
        </w:tc>
        <w:tc>
          <w:tcPr>
            <w:tcW w:w="1213" w:type="dxa"/>
            <w:shd w:val="clear" w:color="auto" w:fill="auto"/>
            <w:vAlign w:val="center"/>
          </w:tcPr>
          <w:p w:rsidR="00693E56" w:rsidRPr="00A95011" w:rsidP="00CB1C05" w14:paraId="5A999066" w14:textId="77777777">
            <w:pPr>
              <w:pStyle w:val="RTableTextAbt"/>
              <w:rPr>
                <w:szCs w:val="18"/>
              </w:rPr>
            </w:pPr>
            <w:r>
              <w:rPr>
                <w:szCs w:val="18"/>
              </w:rPr>
              <w:t>$9,928,024</w:t>
            </w:r>
          </w:p>
        </w:tc>
      </w:tr>
      <w:tr w14:paraId="246F3BE2"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15D3B028" w14:textId="77777777">
            <w:pPr>
              <w:pStyle w:val="RTableTextAbt"/>
              <w:jc w:val="left"/>
              <w:rPr>
                <w:szCs w:val="18"/>
              </w:rPr>
            </w:pPr>
            <w:r>
              <w:rPr>
                <w:szCs w:val="18"/>
              </w:rPr>
              <w:t>Processing Aid in Petrochemical Manufacturing; Use as maskant for chemical milling</w:t>
            </w:r>
          </w:p>
        </w:tc>
        <w:tc>
          <w:tcPr>
            <w:tcW w:w="2340" w:type="dxa"/>
            <w:shd w:val="clear" w:color="000000" w:fill="FFFFFF"/>
            <w:vAlign w:val="center"/>
          </w:tcPr>
          <w:p w:rsidR="00693E56" w:rsidRPr="00A95011" w:rsidP="00CB1C05" w14:paraId="7519A766" w14:textId="77777777">
            <w:pPr>
              <w:pStyle w:val="RTableTextAbt"/>
              <w:jc w:val="left"/>
              <w:rPr>
                <w:szCs w:val="18"/>
              </w:rPr>
            </w:pPr>
            <w:r>
              <w:rPr>
                <w:szCs w:val="18"/>
              </w:rPr>
              <w:t>324110: Petroleum Refineries</w:t>
            </w:r>
          </w:p>
        </w:tc>
        <w:tc>
          <w:tcPr>
            <w:tcW w:w="1192" w:type="dxa"/>
            <w:shd w:val="clear" w:color="000000" w:fill="FFFFFF"/>
            <w:noWrap/>
            <w:vAlign w:val="center"/>
          </w:tcPr>
          <w:p w:rsidR="00693E56" w:rsidRPr="00A95011" w:rsidP="00CB1C05" w14:paraId="7437EF16" w14:textId="77777777">
            <w:pPr>
              <w:pStyle w:val="RTableTextAbt"/>
              <w:rPr>
                <w:szCs w:val="18"/>
              </w:rPr>
            </w:pPr>
            <w:r>
              <w:rPr>
                <w:szCs w:val="18"/>
              </w:rPr>
              <w:t>1,500 employees</w:t>
            </w:r>
          </w:p>
        </w:tc>
        <w:tc>
          <w:tcPr>
            <w:tcW w:w="718" w:type="dxa"/>
            <w:shd w:val="clear" w:color="auto" w:fill="auto"/>
            <w:vAlign w:val="center"/>
          </w:tcPr>
          <w:p w:rsidR="00693E56" w:rsidRPr="00A95011" w:rsidP="00CB1C05" w14:paraId="20DC02B9" w14:textId="77777777">
            <w:pPr>
              <w:pStyle w:val="RTableTextAbt"/>
              <w:rPr>
                <w:szCs w:val="18"/>
              </w:rPr>
            </w:pPr>
            <w:r>
              <w:rPr>
                <w:szCs w:val="18"/>
              </w:rPr>
              <w:t>70</w:t>
            </w:r>
          </w:p>
        </w:tc>
        <w:tc>
          <w:tcPr>
            <w:tcW w:w="818" w:type="dxa"/>
            <w:shd w:val="clear" w:color="auto" w:fill="auto"/>
            <w:vAlign w:val="center"/>
          </w:tcPr>
          <w:p w:rsidR="00693E56" w:rsidRPr="00A95011" w:rsidP="00CB1C05" w14:paraId="3361440E" w14:textId="77777777">
            <w:pPr>
              <w:pStyle w:val="RTableTextAbt"/>
              <w:rPr>
                <w:szCs w:val="18"/>
              </w:rPr>
            </w:pPr>
            <w:r>
              <w:rPr>
                <w:szCs w:val="18"/>
              </w:rPr>
              <w:t>44</w:t>
            </w:r>
          </w:p>
        </w:tc>
        <w:tc>
          <w:tcPr>
            <w:tcW w:w="1000" w:type="dxa"/>
            <w:shd w:val="clear" w:color="auto" w:fill="auto"/>
            <w:vAlign w:val="center"/>
          </w:tcPr>
          <w:p w:rsidR="00693E56" w:rsidRPr="00A95011" w:rsidP="00CB1C05" w14:paraId="357CA68D" w14:textId="77777777">
            <w:pPr>
              <w:pStyle w:val="RTableTextAbt"/>
              <w:rPr>
                <w:szCs w:val="18"/>
              </w:rPr>
            </w:pPr>
            <w:r>
              <w:rPr>
                <w:szCs w:val="18"/>
              </w:rPr>
              <w:t>155</w:t>
            </w:r>
          </w:p>
        </w:tc>
        <w:tc>
          <w:tcPr>
            <w:tcW w:w="1042" w:type="dxa"/>
            <w:shd w:val="clear" w:color="auto" w:fill="auto"/>
            <w:vAlign w:val="center"/>
          </w:tcPr>
          <w:p w:rsidR="00693E56" w:rsidRPr="00A95011" w:rsidP="00CB1C05" w14:paraId="0A0E446B" w14:textId="77777777">
            <w:pPr>
              <w:pStyle w:val="RTableTextAbt"/>
              <w:rPr>
                <w:szCs w:val="18"/>
              </w:rPr>
            </w:pPr>
            <w:r>
              <w:rPr>
                <w:szCs w:val="18"/>
              </w:rPr>
              <w:t>63,594</w:t>
            </w:r>
          </w:p>
        </w:tc>
        <w:tc>
          <w:tcPr>
            <w:tcW w:w="1080" w:type="dxa"/>
            <w:shd w:val="clear" w:color="auto" w:fill="auto"/>
            <w:vAlign w:val="center"/>
          </w:tcPr>
          <w:p w:rsidR="00693E56" w:rsidRPr="00A95011" w:rsidP="00CB1C05" w14:paraId="60638480" w14:textId="77777777">
            <w:pPr>
              <w:pStyle w:val="RTableTextAbt"/>
              <w:rPr>
                <w:szCs w:val="18"/>
              </w:rPr>
            </w:pPr>
            <w:r>
              <w:rPr>
                <w:szCs w:val="18"/>
              </w:rPr>
              <w:t>5,381</w:t>
            </w:r>
          </w:p>
        </w:tc>
        <w:tc>
          <w:tcPr>
            <w:tcW w:w="1217" w:type="dxa"/>
            <w:shd w:val="clear" w:color="auto" w:fill="auto"/>
            <w:vAlign w:val="center"/>
          </w:tcPr>
          <w:p w:rsidR="00693E56" w:rsidRPr="00A95011" w:rsidP="00CB1C05" w14:paraId="64DF1537" w14:textId="77777777">
            <w:pPr>
              <w:pStyle w:val="RTableTextAbt"/>
              <w:rPr>
                <w:szCs w:val="18"/>
              </w:rPr>
            </w:pPr>
            <w:r>
              <w:rPr>
                <w:szCs w:val="18"/>
              </w:rPr>
              <w:t>$9,271,375</w:t>
            </w:r>
          </w:p>
        </w:tc>
        <w:tc>
          <w:tcPr>
            <w:tcW w:w="1213" w:type="dxa"/>
            <w:shd w:val="clear" w:color="auto" w:fill="auto"/>
            <w:vAlign w:val="center"/>
          </w:tcPr>
          <w:p w:rsidR="00693E56" w:rsidRPr="00A95011" w:rsidP="00CB1C05" w14:paraId="5D3DBC57" w14:textId="77777777">
            <w:pPr>
              <w:pStyle w:val="RTableTextAbt"/>
              <w:rPr>
                <w:szCs w:val="18"/>
              </w:rPr>
            </w:pPr>
            <w:r>
              <w:rPr>
                <w:szCs w:val="18"/>
              </w:rPr>
              <w:t>$564,621,024</w:t>
            </w:r>
          </w:p>
        </w:tc>
      </w:tr>
      <w:tr w14:paraId="2D1FFFA6"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5A59249E" w14:textId="77777777">
            <w:pPr>
              <w:pStyle w:val="RTableTextAbt"/>
              <w:jc w:val="left"/>
              <w:rPr>
                <w:szCs w:val="18"/>
              </w:rPr>
            </w:pPr>
            <w:r>
              <w:rPr>
                <w:szCs w:val="18"/>
              </w:rPr>
              <w:t>Mold Release and Protectants</w:t>
            </w:r>
          </w:p>
        </w:tc>
        <w:tc>
          <w:tcPr>
            <w:tcW w:w="2340" w:type="dxa"/>
            <w:shd w:val="clear" w:color="000000" w:fill="FFFFFF"/>
            <w:vAlign w:val="center"/>
          </w:tcPr>
          <w:p w:rsidR="00693E56" w:rsidRPr="00A95011" w:rsidP="00CB1C05" w14:paraId="28DEA13C" w14:textId="77777777">
            <w:pPr>
              <w:pStyle w:val="RTableTextAbt"/>
              <w:jc w:val="left"/>
              <w:rPr>
                <w:szCs w:val="18"/>
              </w:rPr>
            </w:pPr>
            <w:r>
              <w:rPr>
                <w:szCs w:val="18"/>
              </w:rPr>
              <w:t>325110: Petrochemical Manufacturing</w:t>
            </w:r>
          </w:p>
        </w:tc>
        <w:tc>
          <w:tcPr>
            <w:tcW w:w="1192" w:type="dxa"/>
            <w:shd w:val="clear" w:color="000000" w:fill="FFFFFF"/>
            <w:noWrap/>
            <w:vAlign w:val="center"/>
          </w:tcPr>
          <w:p w:rsidR="00693E56" w:rsidRPr="00A95011" w:rsidP="00CB1C05" w14:paraId="7FDC3A7B" w14:textId="77777777">
            <w:pPr>
              <w:pStyle w:val="RTableTextAbt"/>
              <w:rPr>
                <w:szCs w:val="18"/>
              </w:rPr>
            </w:pPr>
            <w:r>
              <w:rPr>
                <w:szCs w:val="18"/>
              </w:rPr>
              <w:t>1,300 employees</w:t>
            </w:r>
          </w:p>
        </w:tc>
        <w:tc>
          <w:tcPr>
            <w:tcW w:w="718" w:type="dxa"/>
            <w:shd w:val="clear" w:color="auto" w:fill="auto"/>
            <w:vAlign w:val="center"/>
          </w:tcPr>
          <w:p w:rsidR="00693E56" w:rsidRPr="00A95011" w:rsidP="00CB1C05" w14:paraId="3EBC9006" w14:textId="77777777">
            <w:pPr>
              <w:pStyle w:val="RTableTextAbt"/>
              <w:rPr>
                <w:szCs w:val="18"/>
              </w:rPr>
            </w:pPr>
            <w:r>
              <w:rPr>
                <w:szCs w:val="18"/>
              </w:rPr>
              <w:t>28</w:t>
            </w:r>
          </w:p>
        </w:tc>
        <w:tc>
          <w:tcPr>
            <w:tcW w:w="818" w:type="dxa"/>
            <w:shd w:val="clear" w:color="auto" w:fill="auto"/>
            <w:vAlign w:val="center"/>
          </w:tcPr>
          <w:p w:rsidR="00693E56" w:rsidRPr="00A95011" w:rsidP="00CB1C05" w14:paraId="62EDFC16" w14:textId="77777777">
            <w:pPr>
              <w:pStyle w:val="RTableTextAbt"/>
              <w:rPr>
                <w:szCs w:val="18"/>
              </w:rPr>
            </w:pPr>
            <w:r>
              <w:rPr>
                <w:szCs w:val="18"/>
              </w:rPr>
              <w:t>17</w:t>
            </w:r>
          </w:p>
        </w:tc>
        <w:tc>
          <w:tcPr>
            <w:tcW w:w="1000" w:type="dxa"/>
            <w:shd w:val="clear" w:color="auto" w:fill="auto"/>
            <w:vAlign w:val="center"/>
          </w:tcPr>
          <w:p w:rsidR="00693E56" w:rsidRPr="00A95011" w:rsidP="00CB1C05" w14:paraId="5EECC3E3" w14:textId="77777777">
            <w:pPr>
              <w:pStyle w:val="RTableTextAbt"/>
              <w:rPr>
                <w:szCs w:val="18"/>
              </w:rPr>
            </w:pPr>
            <w:r>
              <w:rPr>
                <w:szCs w:val="18"/>
              </w:rPr>
              <w:t>44</w:t>
            </w:r>
          </w:p>
        </w:tc>
        <w:tc>
          <w:tcPr>
            <w:tcW w:w="1042" w:type="dxa"/>
            <w:shd w:val="clear" w:color="auto" w:fill="auto"/>
            <w:vAlign w:val="center"/>
          </w:tcPr>
          <w:p w:rsidR="00693E56" w:rsidRPr="00A95011" w:rsidP="00CB1C05" w14:paraId="3C23CAE2" w14:textId="77777777">
            <w:pPr>
              <w:pStyle w:val="RTableTextAbt"/>
              <w:rPr>
                <w:szCs w:val="18"/>
              </w:rPr>
            </w:pPr>
            <w:r>
              <w:rPr>
                <w:szCs w:val="18"/>
              </w:rPr>
              <w:t>9,369</w:t>
            </w:r>
          </w:p>
        </w:tc>
        <w:tc>
          <w:tcPr>
            <w:tcW w:w="1080" w:type="dxa"/>
            <w:shd w:val="clear" w:color="auto" w:fill="auto"/>
            <w:vAlign w:val="center"/>
          </w:tcPr>
          <w:p w:rsidR="00693E56" w:rsidRPr="00A95011" w:rsidP="00CB1C05" w14:paraId="442B1DC3" w14:textId="77777777">
            <w:pPr>
              <w:pStyle w:val="RTableTextAbt"/>
              <w:rPr>
                <w:szCs w:val="18"/>
              </w:rPr>
            </w:pPr>
            <w:r>
              <w:rPr>
                <w:szCs w:val="18"/>
              </w:rPr>
              <w:t>1,691</w:t>
            </w:r>
          </w:p>
        </w:tc>
        <w:tc>
          <w:tcPr>
            <w:tcW w:w="1217" w:type="dxa"/>
            <w:shd w:val="clear" w:color="auto" w:fill="auto"/>
            <w:vAlign w:val="center"/>
          </w:tcPr>
          <w:p w:rsidR="00693E56" w:rsidRPr="00A95011" w:rsidP="00CB1C05" w14:paraId="45219DA1" w14:textId="77777777">
            <w:pPr>
              <w:pStyle w:val="RTableTextAbt"/>
              <w:rPr>
                <w:szCs w:val="18"/>
              </w:rPr>
            </w:pPr>
            <w:r>
              <w:rPr>
                <w:szCs w:val="18"/>
              </w:rPr>
              <w:t>$1,451,530</w:t>
            </w:r>
          </w:p>
        </w:tc>
        <w:tc>
          <w:tcPr>
            <w:tcW w:w="1213" w:type="dxa"/>
            <w:shd w:val="clear" w:color="auto" w:fill="auto"/>
            <w:vAlign w:val="center"/>
          </w:tcPr>
          <w:p w:rsidR="00693E56" w:rsidRPr="00A95011" w:rsidP="00CB1C05" w14:paraId="35A8F085" w14:textId="77777777">
            <w:pPr>
              <w:pStyle w:val="RTableTextAbt"/>
              <w:rPr>
                <w:szCs w:val="18"/>
              </w:rPr>
            </w:pPr>
            <w:r>
              <w:rPr>
                <w:szCs w:val="18"/>
              </w:rPr>
              <w:t>$62,487,259</w:t>
            </w:r>
          </w:p>
        </w:tc>
      </w:tr>
      <w:tr w14:paraId="275EECDC"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3F9F5B45" w14:textId="77777777">
            <w:pPr>
              <w:pStyle w:val="RTableTextAbt"/>
              <w:jc w:val="left"/>
              <w:rPr>
                <w:szCs w:val="18"/>
              </w:rPr>
            </w:pPr>
            <w:r>
              <w:rPr>
                <w:szCs w:val="18"/>
              </w:rPr>
              <w:t>Use as maskant for chemical milling</w:t>
            </w:r>
          </w:p>
        </w:tc>
        <w:tc>
          <w:tcPr>
            <w:tcW w:w="2340" w:type="dxa"/>
            <w:shd w:val="clear" w:color="000000" w:fill="FFFFFF"/>
            <w:vAlign w:val="center"/>
          </w:tcPr>
          <w:p w:rsidR="00693E56" w:rsidRPr="00A95011" w:rsidP="00CB1C05" w14:paraId="5F7D4958" w14:textId="77777777">
            <w:pPr>
              <w:pStyle w:val="RTableTextAbt"/>
              <w:jc w:val="left"/>
              <w:rPr>
                <w:szCs w:val="18"/>
              </w:rPr>
            </w:pPr>
            <w:r>
              <w:rPr>
                <w:szCs w:val="18"/>
              </w:rPr>
              <w:t>325120: Industrial Gas Manufacturing</w:t>
            </w:r>
          </w:p>
        </w:tc>
        <w:tc>
          <w:tcPr>
            <w:tcW w:w="1192" w:type="dxa"/>
            <w:shd w:val="clear" w:color="000000" w:fill="FFFFFF"/>
            <w:noWrap/>
            <w:vAlign w:val="center"/>
          </w:tcPr>
          <w:p w:rsidR="00693E56" w:rsidRPr="00A95011" w:rsidP="00CB1C05" w14:paraId="6473A8A8" w14:textId="77777777">
            <w:pPr>
              <w:pStyle w:val="RTableTextAbt"/>
              <w:rPr>
                <w:szCs w:val="18"/>
              </w:rPr>
            </w:pPr>
            <w:r>
              <w:rPr>
                <w:szCs w:val="18"/>
              </w:rPr>
              <w:t>1,200 employees</w:t>
            </w:r>
          </w:p>
        </w:tc>
        <w:tc>
          <w:tcPr>
            <w:tcW w:w="718" w:type="dxa"/>
            <w:shd w:val="clear" w:color="auto" w:fill="auto"/>
            <w:vAlign w:val="center"/>
          </w:tcPr>
          <w:p w:rsidR="00693E56" w:rsidRPr="00A95011" w:rsidP="00CB1C05" w14:paraId="441A2041" w14:textId="77777777">
            <w:pPr>
              <w:pStyle w:val="RTableTextAbt"/>
              <w:rPr>
                <w:szCs w:val="18"/>
              </w:rPr>
            </w:pPr>
            <w:r>
              <w:rPr>
                <w:szCs w:val="18"/>
              </w:rPr>
              <w:t>63</w:t>
            </w:r>
          </w:p>
        </w:tc>
        <w:tc>
          <w:tcPr>
            <w:tcW w:w="818" w:type="dxa"/>
            <w:shd w:val="clear" w:color="auto" w:fill="auto"/>
            <w:vAlign w:val="center"/>
          </w:tcPr>
          <w:p w:rsidR="00693E56" w:rsidRPr="00A95011" w:rsidP="00CB1C05" w14:paraId="395434AE" w14:textId="77777777">
            <w:pPr>
              <w:pStyle w:val="RTableTextAbt"/>
              <w:rPr>
                <w:szCs w:val="18"/>
              </w:rPr>
            </w:pPr>
            <w:r>
              <w:rPr>
                <w:szCs w:val="18"/>
              </w:rPr>
              <w:t>0</w:t>
            </w:r>
          </w:p>
        </w:tc>
        <w:tc>
          <w:tcPr>
            <w:tcW w:w="1000" w:type="dxa"/>
            <w:shd w:val="clear" w:color="auto" w:fill="auto"/>
            <w:vAlign w:val="center"/>
          </w:tcPr>
          <w:p w:rsidR="00693E56" w:rsidRPr="00A95011" w:rsidP="00CB1C05" w14:paraId="6E75D398" w14:textId="77777777">
            <w:pPr>
              <w:pStyle w:val="RTableTextAbt"/>
              <w:rPr>
                <w:szCs w:val="18"/>
              </w:rPr>
            </w:pPr>
            <w:r>
              <w:rPr>
                <w:szCs w:val="18"/>
              </w:rPr>
              <w:t>502</w:t>
            </w:r>
          </w:p>
        </w:tc>
        <w:tc>
          <w:tcPr>
            <w:tcW w:w="1042" w:type="dxa"/>
            <w:shd w:val="clear" w:color="auto" w:fill="auto"/>
            <w:vAlign w:val="center"/>
          </w:tcPr>
          <w:p w:rsidR="00693E56" w:rsidRPr="00A95011" w:rsidP="00CB1C05" w14:paraId="39436D00" w14:textId="77777777">
            <w:pPr>
              <w:pStyle w:val="RTableTextAbt"/>
              <w:rPr>
                <w:szCs w:val="18"/>
              </w:rPr>
            </w:pPr>
            <w:r>
              <w:rPr>
                <w:szCs w:val="18"/>
              </w:rPr>
              <w:t>13,202</w:t>
            </w:r>
          </w:p>
        </w:tc>
        <w:tc>
          <w:tcPr>
            <w:tcW w:w="1080" w:type="dxa"/>
            <w:shd w:val="clear" w:color="auto" w:fill="auto"/>
            <w:vAlign w:val="center"/>
          </w:tcPr>
          <w:p w:rsidR="00693E56" w:rsidRPr="00A95011" w:rsidP="00CB1C05" w14:paraId="6AB9595C" w14:textId="77777777">
            <w:pPr>
              <w:pStyle w:val="RTableTextAbt"/>
              <w:rPr>
                <w:szCs w:val="18"/>
              </w:rPr>
            </w:pPr>
            <w:r>
              <w:rPr>
                <w:szCs w:val="18"/>
              </w:rPr>
              <w:t>0</w:t>
            </w:r>
          </w:p>
        </w:tc>
        <w:tc>
          <w:tcPr>
            <w:tcW w:w="1217" w:type="dxa"/>
            <w:shd w:val="clear" w:color="auto" w:fill="auto"/>
            <w:vAlign w:val="center"/>
          </w:tcPr>
          <w:p w:rsidR="00693E56" w:rsidRPr="00A95011" w:rsidP="00CB1C05" w14:paraId="63A61FBF" w14:textId="77777777">
            <w:pPr>
              <w:pStyle w:val="RTableTextAbt"/>
              <w:rPr>
                <w:szCs w:val="18"/>
              </w:rPr>
            </w:pPr>
            <w:r>
              <w:rPr>
                <w:szCs w:val="18"/>
              </w:rPr>
              <w:t>$1,127,345</w:t>
            </w:r>
          </w:p>
        </w:tc>
        <w:tc>
          <w:tcPr>
            <w:tcW w:w="1213" w:type="dxa"/>
            <w:shd w:val="clear" w:color="auto" w:fill="auto"/>
            <w:vAlign w:val="center"/>
          </w:tcPr>
          <w:p w:rsidR="00693E56" w:rsidRPr="00A95011" w:rsidP="00CB1C05" w14:paraId="771CCFDB" w14:textId="77777777">
            <w:pPr>
              <w:pStyle w:val="RTableTextAbt"/>
              <w:rPr>
                <w:szCs w:val="18"/>
              </w:rPr>
            </w:pPr>
            <w:r>
              <w:rPr>
                <w:szCs w:val="18"/>
              </w:rPr>
              <w:t>$12,527,768</w:t>
            </w:r>
          </w:p>
        </w:tc>
      </w:tr>
      <w:tr w14:paraId="16839E33"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7FB187C3" w14:textId="77777777">
            <w:pPr>
              <w:pStyle w:val="RTableTextAbt"/>
              <w:jc w:val="left"/>
              <w:rPr>
                <w:szCs w:val="18"/>
              </w:rPr>
            </w:pPr>
            <w:r>
              <w:rPr>
                <w:szCs w:val="18"/>
              </w:rPr>
              <w:t>Inks and Ink Removal; Incorporation into other formulation, mixture, and reaction products</w:t>
            </w:r>
          </w:p>
        </w:tc>
        <w:tc>
          <w:tcPr>
            <w:tcW w:w="2340" w:type="dxa"/>
            <w:shd w:val="clear" w:color="000000" w:fill="FFFFFF"/>
            <w:vAlign w:val="center"/>
          </w:tcPr>
          <w:p w:rsidR="00693E56" w:rsidRPr="00A95011" w:rsidP="00CB1C05" w14:paraId="58B24DDB" w14:textId="77777777">
            <w:pPr>
              <w:pStyle w:val="RTableTextAbt"/>
              <w:jc w:val="left"/>
              <w:rPr>
                <w:szCs w:val="18"/>
              </w:rPr>
            </w:pPr>
            <w:r>
              <w:rPr>
                <w:szCs w:val="18"/>
              </w:rPr>
              <w:t>325130: Synthetic Dye and Pigment Manufacturing</w:t>
            </w:r>
          </w:p>
        </w:tc>
        <w:tc>
          <w:tcPr>
            <w:tcW w:w="1192" w:type="dxa"/>
            <w:shd w:val="clear" w:color="000000" w:fill="FFFFFF"/>
            <w:noWrap/>
            <w:vAlign w:val="center"/>
          </w:tcPr>
          <w:p w:rsidR="00693E56" w:rsidRPr="00A95011" w:rsidP="00CB1C05" w14:paraId="4B61BAE0" w14:textId="77777777">
            <w:pPr>
              <w:pStyle w:val="RTableTextAbt"/>
              <w:rPr>
                <w:szCs w:val="18"/>
              </w:rPr>
            </w:pPr>
            <w:r>
              <w:rPr>
                <w:szCs w:val="18"/>
              </w:rPr>
              <w:t>1,050 employees</w:t>
            </w:r>
          </w:p>
        </w:tc>
        <w:tc>
          <w:tcPr>
            <w:tcW w:w="718" w:type="dxa"/>
            <w:shd w:val="clear" w:color="auto" w:fill="auto"/>
            <w:vAlign w:val="center"/>
          </w:tcPr>
          <w:p w:rsidR="00693E56" w:rsidRPr="00A95011" w:rsidP="00CB1C05" w14:paraId="7F4B07ED" w14:textId="77777777">
            <w:pPr>
              <w:pStyle w:val="RTableTextAbt"/>
              <w:rPr>
                <w:szCs w:val="18"/>
              </w:rPr>
            </w:pPr>
            <w:r>
              <w:rPr>
                <w:szCs w:val="18"/>
              </w:rPr>
              <w:t>112</w:t>
            </w:r>
          </w:p>
        </w:tc>
        <w:tc>
          <w:tcPr>
            <w:tcW w:w="818" w:type="dxa"/>
            <w:shd w:val="clear" w:color="auto" w:fill="auto"/>
            <w:vAlign w:val="center"/>
          </w:tcPr>
          <w:p w:rsidR="00693E56" w:rsidRPr="00A95011" w:rsidP="00CB1C05" w14:paraId="7C7C0628" w14:textId="77777777">
            <w:pPr>
              <w:pStyle w:val="RTableTextAbt"/>
              <w:rPr>
                <w:szCs w:val="18"/>
              </w:rPr>
            </w:pPr>
            <w:r>
              <w:rPr>
                <w:szCs w:val="18"/>
              </w:rPr>
              <w:t>97</w:t>
            </w:r>
          </w:p>
        </w:tc>
        <w:tc>
          <w:tcPr>
            <w:tcW w:w="1000" w:type="dxa"/>
            <w:shd w:val="clear" w:color="auto" w:fill="auto"/>
            <w:vAlign w:val="center"/>
          </w:tcPr>
          <w:p w:rsidR="00693E56" w:rsidRPr="00A95011" w:rsidP="00CB1C05" w14:paraId="3D051E7F" w14:textId="77777777">
            <w:pPr>
              <w:pStyle w:val="RTableTextAbt"/>
              <w:rPr>
                <w:szCs w:val="18"/>
              </w:rPr>
            </w:pPr>
            <w:r>
              <w:rPr>
                <w:szCs w:val="18"/>
              </w:rPr>
              <w:t>146</w:t>
            </w:r>
          </w:p>
        </w:tc>
        <w:tc>
          <w:tcPr>
            <w:tcW w:w="1042" w:type="dxa"/>
            <w:shd w:val="clear" w:color="auto" w:fill="auto"/>
            <w:vAlign w:val="center"/>
          </w:tcPr>
          <w:p w:rsidR="00693E56" w:rsidRPr="00A95011" w:rsidP="00CB1C05" w14:paraId="086FD29F" w14:textId="77777777">
            <w:pPr>
              <w:pStyle w:val="RTableTextAbt"/>
              <w:rPr>
                <w:szCs w:val="18"/>
              </w:rPr>
            </w:pPr>
            <w:r>
              <w:rPr>
                <w:szCs w:val="18"/>
              </w:rPr>
              <w:t>8,963</w:t>
            </w:r>
          </w:p>
        </w:tc>
        <w:tc>
          <w:tcPr>
            <w:tcW w:w="1080" w:type="dxa"/>
            <w:shd w:val="clear" w:color="auto" w:fill="auto"/>
            <w:vAlign w:val="center"/>
          </w:tcPr>
          <w:p w:rsidR="00693E56" w:rsidRPr="00A95011" w:rsidP="00CB1C05" w14:paraId="44EFC121" w14:textId="77777777">
            <w:pPr>
              <w:pStyle w:val="RTableTextAbt"/>
              <w:rPr>
                <w:szCs w:val="18"/>
              </w:rPr>
            </w:pPr>
            <w:r>
              <w:rPr>
                <w:szCs w:val="18"/>
              </w:rPr>
              <w:t>4,201</w:t>
            </w:r>
          </w:p>
        </w:tc>
        <w:tc>
          <w:tcPr>
            <w:tcW w:w="1217" w:type="dxa"/>
            <w:shd w:val="clear" w:color="auto" w:fill="auto"/>
            <w:vAlign w:val="center"/>
          </w:tcPr>
          <w:p w:rsidR="00693E56" w:rsidRPr="00A95011" w:rsidP="00CB1C05" w14:paraId="3CD0DEA3" w14:textId="77777777">
            <w:pPr>
              <w:pStyle w:val="RTableTextAbt"/>
              <w:rPr>
                <w:szCs w:val="18"/>
              </w:rPr>
            </w:pPr>
            <w:r>
              <w:rPr>
                <w:szCs w:val="18"/>
              </w:rPr>
              <w:t>$874,695</w:t>
            </w:r>
          </w:p>
        </w:tc>
        <w:tc>
          <w:tcPr>
            <w:tcW w:w="1213" w:type="dxa"/>
            <w:shd w:val="clear" w:color="auto" w:fill="auto"/>
            <w:vAlign w:val="center"/>
          </w:tcPr>
          <w:p w:rsidR="00693E56" w:rsidRPr="00A95011" w:rsidP="00CB1C05" w14:paraId="33F9F047" w14:textId="77777777">
            <w:pPr>
              <w:pStyle w:val="RTableTextAbt"/>
              <w:rPr>
                <w:szCs w:val="18"/>
              </w:rPr>
            </w:pPr>
            <w:r>
              <w:rPr>
                <w:szCs w:val="18"/>
              </w:rPr>
              <w:t>$8,470,573</w:t>
            </w:r>
          </w:p>
        </w:tc>
      </w:tr>
      <w:tr w14:paraId="57E4E268" w14:textId="77777777" w:rsidTr="00E850C2">
        <w:tblPrEx>
          <w:tblW w:w="13140" w:type="dxa"/>
          <w:tblLayout w:type="fixed"/>
          <w:tblLook w:val="04A0"/>
        </w:tblPrEx>
        <w:trPr>
          <w:trHeight w:val="510"/>
        </w:trPr>
        <w:tc>
          <w:tcPr>
            <w:tcW w:w="2520" w:type="dxa"/>
            <w:shd w:val="clear" w:color="auto" w:fill="auto"/>
            <w:vAlign w:val="center"/>
          </w:tcPr>
          <w:p w:rsidR="00693E56" w:rsidRPr="00A95011" w:rsidP="00CB1C05" w14:paraId="5258CC2A" w14:textId="77777777">
            <w:pPr>
              <w:pStyle w:val="RTableTextAbt"/>
              <w:jc w:val="left"/>
              <w:rPr>
                <w:szCs w:val="18"/>
              </w:rPr>
            </w:pPr>
            <w:r>
              <w:rPr>
                <w:szCs w:val="18"/>
              </w:rPr>
              <w:t>Incorporation into other formulation, mixture, and reaction products; Import/Repackage; Use as maskant for chemical milling</w:t>
            </w:r>
          </w:p>
        </w:tc>
        <w:tc>
          <w:tcPr>
            <w:tcW w:w="2340" w:type="dxa"/>
            <w:shd w:val="clear" w:color="000000" w:fill="FFFFFF"/>
            <w:vAlign w:val="center"/>
          </w:tcPr>
          <w:p w:rsidR="00693E56" w:rsidRPr="00A95011" w:rsidP="00CB1C05" w14:paraId="339D4598" w14:textId="77777777">
            <w:pPr>
              <w:pStyle w:val="RTableTextAbt"/>
              <w:jc w:val="left"/>
              <w:rPr>
                <w:szCs w:val="18"/>
              </w:rPr>
            </w:pPr>
            <w:r>
              <w:rPr>
                <w:szCs w:val="18"/>
              </w:rPr>
              <w:t>325180: Other Basic Inorganic Chemical Manufacturing</w:t>
            </w:r>
          </w:p>
        </w:tc>
        <w:tc>
          <w:tcPr>
            <w:tcW w:w="1192" w:type="dxa"/>
            <w:shd w:val="clear" w:color="000000" w:fill="FFFFFF"/>
            <w:noWrap/>
            <w:vAlign w:val="center"/>
          </w:tcPr>
          <w:p w:rsidR="00693E56" w:rsidRPr="00A95011" w:rsidP="00CB1C05" w14:paraId="3383A5FF" w14:textId="77777777">
            <w:pPr>
              <w:pStyle w:val="RTableTextAbt"/>
              <w:rPr>
                <w:szCs w:val="18"/>
              </w:rPr>
            </w:pPr>
            <w:r>
              <w:rPr>
                <w:szCs w:val="18"/>
              </w:rPr>
              <w:t>1,000 employees</w:t>
            </w:r>
          </w:p>
        </w:tc>
        <w:tc>
          <w:tcPr>
            <w:tcW w:w="718" w:type="dxa"/>
            <w:shd w:val="clear" w:color="auto" w:fill="auto"/>
            <w:vAlign w:val="center"/>
          </w:tcPr>
          <w:p w:rsidR="00693E56" w:rsidRPr="00A95011" w:rsidP="00CB1C05" w14:paraId="5C83EFF1" w14:textId="77777777">
            <w:pPr>
              <w:pStyle w:val="RTableTextAbt"/>
              <w:rPr>
                <w:szCs w:val="18"/>
              </w:rPr>
            </w:pPr>
            <w:r>
              <w:rPr>
                <w:szCs w:val="18"/>
              </w:rPr>
              <w:t>363</w:t>
            </w:r>
          </w:p>
        </w:tc>
        <w:tc>
          <w:tcPr>
            <w:tcW w:w="818" w:type="dxa"/>
            <w:shd w:val="clear" w:color="auto" w:fill="auto"/>
            <w:vAlign w:val="center"/>
          </w:tcPr>
          <w:p w:rsidR="00693E56" w:rsidRPr="00A95011" w:rsidP="00CB1C05" w14:paraId="4C98D541" w14:textId="77777777">
            <w:pPr>
              <w:pStyle w:val="RTableTextAbt"/>
              <w:rPr>
                <w:szCs w:val="18"/>
              </w:rPr>
            </w:pPr>
            <w:r>
              <w:rPr>
                <w:szCs w:val="18"/>
              </w:rPr>
              <w:t>302</w:t>
            </w:r>
          </w:p>
        </w:tc>
        <w:tc>
          <w:tcPr>
            <w:tcW w:w="1000" w:type="dxa"/>
            <w:shd w:val="clear" w:color="auto" w:fill="auto"/>
            <w:vAlign w:val="center"/>
          </w:tcPr>
          <w:p w:rsidR="00693E56" w:rsidRPr="00A95011" w:rsidP="00CB1C05" w14:paraId="1E39FD40" w14:textId="77777777">
            <w:pPr>
              <w:pStyle w:val="RTableTextAbt"/>
              <w:rPr>
                <w:szCs w:val="18"/>
              </w:rPr>
            </w:pPr>
            <w:r>
              <w:rPr>
                <w:szCs w:val="18"/>
              </w:rPr>
              <w:t>626</w:t>
            </w:r>
          </w:p>
        </w:tc>
        <w:tc>
          <w:tcPr>
            <w:tcW w:w="1042" w:type="dxa"/>
            <w:shd w:val="clear" w:color="auto" w:fill="auto"/>
            <w:vAlign w:val="center"/>
          </w:tcPr>
          <w:p w:rsidR="00693E56" w:rsidRPr="00A95011" w:rsidP="00CB1C05" w14:paraId="31B54389" w14:textId="77777777">
            <w:pPr>
              <w:pStyle w:val="RTableTextAbt"/>
              <w:rPr>
                <w:szCs w:val="18"/>
              </w:rPr>
            </w:pPr>
            <w:r>
              <w:rPr>
                <w:szCs w:val="18"/>
              </w:rPr>
              <w:t>39,878</w:t>
            </w:r>
          </w:p>
        </w:tc>
        <w:tc>
          <w:tcPr>
            <w:tcW w:w="1080" w:type="dxa"/>
            <w:shd w:val="clear" w:color="auto" w:fill="auto"/>
            <w:vAlign w:val="center"/>
          </w:tcPr>
          <w:p w:rsidR="00693E56" w:rsidRPr="00A95011" w:rsidP="00CB1C05" w14:paraId="11ECBCF5" w14:textId="77777777">
            <w:pPr>
              <w:pStyle w:val="RTableTextAbt"/>
              <w:rPr>
                <w:szCs w:val="18"/>
              </w:rPr>
            </w:pPr>
            <w:r>
              <w:rPr>
                <w:szCs w:val="18"/>
              </w:rPr>
              <w:t>16,307</w:t>
            </w:r>
          </w:p>
        </w:tc>
        <w:tc>
          <w:tcPr>
            <w:tcW w:w="1217" w:type="dxa"/>
            <w:shd w:val="clear" w:color="auto" w:fill="auto"/>
            <w:vAlign w:val="center"/>
          </w:tcPr>
          <w:p w:rsidR="00693E56" w:rsidRPr="00A95011" w:rsidP="00CB1C05" w14:paraId="4219C2D8" w14:textId="77777777">
            <w:pPr>
              <w:pStyle w:val="RTableTextAbt"/>
              <w:rPr>
                <w:szCs w:val="18"/>
              </w:rPr>
            </w:pPr>
            <w:r>
              <w:rPr>
                <w:szCs w:val="18"/>
              </w:rPr>
              <w:t>$4,302,104</w:t>
            </w:r>
          </w:p>
        </w:tc>
        <w:tc>
          <w:tcPr>
            <w:tcW w:w="1213" w:type="dxa"/>
            <w:shd w:val="clear" w:color="auto" w:fill="auto"/>
            <w:vAlign w:val="center"/>
          </w:tcPr>
          <w:p w:rsidR="00693E56" w:rsidRPr="00A95011" w:rsidP="00CB1C05" w14:paraId="7154A904" w14:textId="77777777">
            <w:pPr>
              <w:pStyle w:val="RTableTextAbt"/>
              <w:rPr>
                <w:szCs w:val="18"/>
              </w:rPr>
            </w:pPr>
            <w:r>
              <w:rPr>
                <w:szCs w:val="18"/>
              </w:rPr>
              <w:t>$37,713,525</w:t>
            </w:r>
          </w:p>
        </w:tc>
      </w:tr>
      <w:tr w14:paraId="734D6A2A"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02CE959D" w14:textId="77777777">
            <w:pPr>
              <w:pStyle w:val="RTableTextAbt"/>
              <w:jc w:val="left"/>
              <w:rPr>
                <w:szCs w:val="18"/>
              </w:rPr>
            </w:pPr>
            <w:r>
              <w:rPr>
                <w:szCs w:val="18"/>
              </w:rPr>
              <w:t>Mold Release and Protectants</w:t>
            </w:r>
          </w:p>
        </w:tc>
        <w:tc>
          <w:tcPr>
            <w:tcW w:w="2340" w:type="dxa"/>
            <w:shd w:val="clear" w:color="000000" w:fill="FFFFFF"/>
            <w:vAlign w:val="center"/>
          </w:tcPr>
          <w:p w:rsidR="006E070E" w:rsidRPr="00A95011" w:rsidP="00CB1C05" w14:paraId="4A4E55BE" w14:textId="77777777">
            <w:pPr>
              <w:pStyle w:val="RTableTextAbt"/>
              <w:jc w:val="left"/>
              <w:rPr>
                <w:szCs w:val="18"/>
              </w:rPr>
            </w:pPr>
            <w:r>
              <w:rPr>
                <w:szCs w:val="18"/>
              </w:rPr>
              <w:t>325199: All Other Basic Organic Chemical Manufacturing</w:t>
            </w:r>
          </w:p>
        </w:tc>
        <w:tc>
          <w:tcPr>
            <w:tcW w:w="1192" w:type="dxa"/>
            <w:shd w:val="clear" w:color="000000" w:fill="FFFFFF"/>
            <w:noWrap/>
            <w:vAlign w:val="center"/>
          </w:tcPr>
          <w:p w:rsidR="006E070E" w:rsidRPr="00A95011" w:rsidP="00CB1C05" w14:paraId="3A3C2C39" w14:textId="77777777">
            <w:pPr>
              <w:pStyle w:val="RTableTextAbt"/>
              <w:rPr>
                <w:szCs w:val="18"/>
              </w:rPr>
            </w:pPr>
            <w:r>
              <w:rPr>
                <w:szCs w:val="18"/>
              </w:rPr>
              <w:t>1,250 employees</w:t>
            </w:r>
          </w:p>
        </w:tc>
        <w:tc>
          <w:tcPr>
            <w:tcW w:w="718" w:type="dxa"/>
            <w:shd w:val="clear" w:color="auto" w:fill="auto"/>
            <w:vAlign w:val="center"/>
          </w:tcPr>
          <w:p w:rsidR="006E070E" w:rsidRPr="00A95011" w:rsidP="00CB1C05" w14:paraId="31795B27" w14:textId="77777777">
            <w:pPr>
              <w:pStyle w:val="RTableTextAbt"/>
              <w:rPr>
                <w:szCs w:val="18"/>
              </w:rPr>
            </w:pPr>
            <w:r>
              <w:rPr>
                <w:szCs w:val="18"/>
              </w:rPr>
              <w:t>591</w:t>
            </w:r>
          </w:p>
        </w:tc>
        <w:tc>
          <w:tcPr>
            <w:tcW w:w="818" w:type="dxa"/>
            <w:shd w:val="clear" w:color="auto" w:fill="auto"/>
            <w:vAlign w:val="center"/>
          </w:tcPr>
          <w:p w:rsidR="006E070E" w:rsidRPr="00A95011" w:rsidP="00CB1C05" w14:paraId="17AAB5D8" w14:textId="77777777">
            <w:pPr>
              <w:pStyle w:val="RTableTextAbt"/>
              <w:rPr>
                <w:szCs w:val="18"/>
              </w:rPr>
            </w:pPr>
            <w:r>
              <w:rPr>
                <w:szCs w:val="18"/>
              </w:rPr>
              <w:t>511</w:t>
            </w:r>
          </w:p>
        </w:tc>
        <w:tc>
          <w:tcPr>
            <w:tcW w:w="1000" w:type="dxa"/>
            <w:shd w:val="clear" w:color="auto" w:fill="auto"/>
            <w:vAlign w:val="center"/>
          </w:tcPr>
          <w:p w:rsidR="006E070E" w:rsidRPr="00A95011" w:rsidP="00CB1C05" w14:paraId="0B0EEEAC" w14:textId="77777777">
            <w:pPr>
              <w:pStyle w:val="RTableTextAbt"/>
              <w:rPr>
                <w:szCs w:val="18"/>
              </w:rPr>
            </w:pPr>
            <w:r>
              <w:rPr>
                <w:szCs w:val="18"/>
              </w:rPr>
              <w:t>814</w:t>
            </w:r>
          </w:p>
        </w:tc>
        <w:tc>
          <w:tcPr>
            <w:tcW w:w="1042" w:type="dxa"/>
            <w:shd w:val="clear" w:color="auto" w:fill="auto"/>
            <w:vAlign w:val="center"/>
          </w:tcPr>
          <w:p w:rsidR="006E070E" w:rsidRPr="00A95011" w:rsidP="00CB1C05" w14:paraId="56E6EFBC" w14:textId="77777777">
            <w:pPr>
              <w:pStyle w:val="RTableTextAbt"/>
              <w:rPr>
                <w:szCs w:val="18"/>
              </w:rPr>
            </w:pPr>
            <w:r>
              <w:rPr>
                <w:szCs w:val="18"/>
              </w:rPr>
              <w:t>67,603</w:t>
            </w:r>
          </w:p>
        </w:tc>
        <w:tc>
          <w:tcPr>
            <w:tcW w:w="1080" w:type="dxa"/>
            <w:shd w:val="clear" w:color="auto" w:fill="auto"/>
            <w:vAlign w:val="center"/>
          </w:tcPr>
          <w:p w:rsidR="006E070E" w:rsidRPr="00A95011" w:rsidP="00CB1C05" w14:paraId="7487E26D" w14:textId="77777777">
            <w:pPr>
              <w:pStyle w:val="RTableTextAbt"/>
              <w:rPr>
                <w:szCs w:val="18"/>
              </w:rPr>
            </w:pPr>
            <w:r>
              <w:rPr>
                <w:szCs w:val="18"/>
              </w:rPr>
              <w:t>24,105</w:t>
            </w:r>
          </w:p>
        </w:tc>
        <w:tc>
          <w:tcPr>
            <w:tcW w:w="1217" w:type="dxa"/>
            <w:shd w:val="clear" w:color="auto" w:fill="auto"/>
            <w:vAlign w:val="center"/>
          </w:tcPr>
          <w:p w:rsidR="006E070E" w:rsidRPr="00A95011" w:rsidP="00CB1C05" w14:paraId="1C06555A" w14:textId="77777777">
            <w:pPr>
              <w:pStyle w:val="RTableTextAbt"/>
              <w:rPr>
                <w:szCs w:val="18"/>
              </w:rPr>
            </w:pPr>
            <w:r>
              <w:rPr>
                <w:szCs w:val="18"/>
              </w:rPr>
              <w:t>$7,792,086</w:t>
            </w:r>
          </w:p>
        </w:tc>
        <w:tc>
          <w:tcPr>
            <w:tcW w:w="1213" w:type="dxa"/>
            <w:shd w:val="clear" w:color="auto" w:fill="auto"/>
            <w:vAlign w:val="center"/>
          </w:tcPr>
          <w:p w:rsidR="006E070E" w:rsidRPr="00A95011" w:rsidP="00CB1C05" w14:paraId="3A052AF2" w14:textId="77777777">
            <w:pPr>
              <w:pStyle w:val="RTableTextAbt"/>
              <w:rPr>
                <w:szCs w:val="18"/>
              </w:rPr>
            </w:pPr>
            <w:r>
              <w:rPr>
                <w:szCs w:val="18"/>
              </w:rPr>
              <w:t>$90,462,304</w:t>
            </w:r>
          </w:p>
        </w:tc>
      </w:tr>
      <w:tr w14:paraId="3481869F"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7BEECECE" w14:textId="77777777">
            <w:pPr>
              <w:pStyle w:val="RTableTextAbt"/>
              <w:jc w:val="left"/>
              <w:rPr>
                <w:szCs w:val="18"/>
              </w:rPr>
            </w:pPr>
            <w:r>
              <w:rPr>
                <w:szCs w:val="18"/>
              </w:rPr>
              <w:t>Manufacturing; Import/Repackage</w:t>
            </w:r>
          </w:p>
        </w:tc>
        <w:tc>
          <w:tcPr>
            <w:tcW w:w="2340" w:type="dxa"/>
            <w:shd w:val="clear" w:color="000000" w:fill="FFFFFF"/>
            <w:vAlign w:val="center"/>
          </w:tcPr>
          <w:p w:rsidR="006E070E" w:rsidRPr="00A95011" w:rsidP="00CB1C05" w14:paraId="1380B74A" w14:textId="77777777">
            <w:pPr>
              <w:pStyle w:val="RTableTextAbt"/>
              <w:jc w:val="left"/>
              <w:rPr>
                <w:szCs w:val="18"/>
              </w:rPr>
            </w:pPr>
            <w:r>
              <w:rPr>
                <w:szCs w:val="18"/>
              </w:rPr>
              <w:t>325211: Plastics Material and Resin Manufacturing</w:t>
            </w:r>
          </w:p>
        </w:tc>
        <w:tc>
          <w:tcPr>
            <w:tcW w:w="1192" w:type="dxa"/>
            <w:shd w:val="clear" w:color="000000" w:fill="FFFFFF"/>
            <w:noWrap/>
            <w:vAlign w:val="center"/>
          </w:tcPr>
          <w:p w:rsidR="006E070E" w:rsidRPr="00A95011" w:rsidP="00CB1C05" w14:paraId="4C044E80" w14:textId="77777777">
            <w:pPr>
              <w:pStyle w:val="RTableTextAbt"/>
              <w:rPr>
                <w:szCs w:val="18"/>
              </w:rPr>
            </w:pPr>
            <w:r>
              <w:rPr>
                <w:szCs w:val="18"/>
              </w:rPr>
              <w:t>1,250 employees</w:t>
            </w:r>
          </w:p>
        </w:tc>
        <w:tc>
          <w:tcPr>
            <w:tcW w:w="718" w:type="dxa"/>
            <w:shd w:val="clear" w:color="auto" w:fill="auto"/>
            <w:vAlign w:val="center"/>
          </w:tcPr>
          <w:p w:rsidR="006E070E" w:rsidRPr="00A95011" w:rsidP="00CB1C05" w14:paraId="5C445C51" w14:textId="77777777">
            <w:pPr>
              <w:pStyle w:val="RTableTextAbt"/>
              <w:rPr>
                <w:szCs w:val="18"/>
              </w:rPr>
            </w:pPr>
            <w:r>
              <w:rPr>
                <w:szCs w:val="18"/>
              </w:rPr>
              <w:t>852</w:t>
            </w:r>
          </w:p>
        </w:tc>
        <w:tc>
          <w:tcPr>
            <w:tcW w:w="818" w:type="dxa"/>
            <w:shd w:val="clear" w:color="auto" w:fill="auto"/>
            <w:vAlign w:val="center"/>
          </w:tcPr>
          <w:p w:rsidR="006E070E" w:rsidRPr="00A95011" w:rsidP="00CB1C05" w14:paraId="459664C5" w14:textId="77777777">
            <w:pPr>
              <w:pStyle w:val="RTableTextAbt"/>
              <w:rPr>
                <w:szCs w:val="18"/>
              </w:rPr>
            </w:pPr>
            <w:r>
              <w:rPr>
                <w:szCs w:val="18"/>
              </w:rPr>
              <w:t>768</w:t>
            </w:r>
          </w:p>
        </w:tc>
        <w:tc>
          <w:tcPr>
            <w:tcW w:w="1000" w:type="dxa"/>
            <w:shd w:val="clear" w:color="auto" w:fill="auto"/>
            <w:vAlign w:val="center"/>
          </w:tcPr>
          <w:p w:rsidR="006E070E" w:rsidRPr="00A95011" w:rsidP="00CB1C05" w14:paraId="35A4AF23" w14:textId="77777777">
            <w:pPr>
              <w:pStyle w:val="RTableTextAbt"/>
              <w:rPr>
                <w:szCs w:val="18"/>
              </w:rPr>
            </w:pPr>
            <w:r>
              <w:rPr>
                <w:szCs w:val="18"/>
              </w:rPr>
              <w:t>1,125</w:t>
            </w:r>
          </w:p>
        </w:tc>
        <w:tc>
          <w:tcPr>
            <w:tcW w:w="1042" w:type="dxa"/>
            <w:shd w:val="clear" w:color="auto" w:fill="auto"/>
            <w:vAlign w:val="center"/>
          </w:tcPr>
          <w:p w:rsidR="006E070E" w:rsidRPr="00A95011" w:rsidP="00CB1C05" w14:paraId="09DF95D4" w14:textId="77777777">
            <w:pPr>
              <w:pStyle w:val="RTableTextAbt"/>
              <w:rPr>
                <w:szCs w:val="18"/>
              </w:rPr>
            </w:pPr>
            <w:r>
              <w:rPr>
                <w:szCs w:val="18"/>
              </w:rPr>
              <w:t>75,998</w:t>
            </w:r>
          </w:p>
        </w:tc>
        <w:tc>
          <w:tcPr>
            <w:tcW w:w="1080" w:type="dxa"/>
            <w:shd w:val="clear" w:color="auto" w:fill="auto"/>
            <w:vAlign w:val="center"/>
          </w:tcPr>
          <w:p w:rsidR="006E070E" w:rsidRPr="00A95011" w:rsidP="00CB1C05" w14:paraId="61839DC3" w14:textId="77777777">
            <w:pPr>
              <w:pStyle w:val="RTableTextAbt"/>
              <w:rPr>
                <w:szCs w:val="18"/>
              </w:rPr>
            </w:pPr>
            <w:r>
              <w:rPr>
                <w:szCs w:val="18"/>
              </w:rPr>
              <w:t>34,018</w:t>
            </w:r>
          </w:p>
        </w:tc>
        <w:tc>
          <w:tcPr>
            <w:tcW w:w="1217" w:type="dxa"/>
            <w:shd w:val="clear" w:color="auto" w:fill="auto"/>
            <w:vAlign w:val="center"/>
          </w:tcPr>
          <w:p w:rsidR="006E070E" w:rsidRPr="00A95011" w:rsidP="00CB1C05" w14:paraId="11482114" w14:textId="77777777">
            <w:pPr>
              <w:pStyle w:val="RTableTextAbt"/>
              <w:rPr>
                <w:szCs w:val="18"/>
              </w:rPr>
            </w:pPr>
            <w:r>
              <w:rPr>
                <w:szCs w:val="18"/>
              </w:rPr>
              <w:t>$8,182,313</w:t>
            </w:r>
          </w:p>
        </w:tc>
        <w:tc>
          <w:tcPr>
            <w:tcW w:w="1213" w:type="dxa"/>
            <w:shd w:val="clear" w:color="auto" w:fill="auto"/>
            <w:vAlign w:val="center"/>
          </w:tcPr>
          <w:p w:rsidR="006E070E" w:rsidRPr="00A95011" w:rsidP="00CB1C05" w14:paraId="1729AA93" w14:textId="77777777">
            <w:pPr>
              <w:pStyle w:val="RTableTextAbt"/>
              <w:rPr>
                <w:szCs w:val="18"/>
              </w:rPr>
            </w:pPr>
            <w:r>
              <w:rPr>
                <w:szCs w:val="18"/>
              </w:rPr>
              <w:t>$105,610,189</w:t>
            </w:r>
          </w:p>
        </w:tc>
      </w:tr>
      <w:tr w14:paraId="3D9E4E1E"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68164498" w14:textId="77777777">
            <w:pPr>
              <w:pStyle w:val="RTableTextAbt"/>
              <w:jc w:val="left"/>
              <w:rPr>
                <w:szCs w:val="18"/>
              </w:rPr>
            </w:pPr>
            <w:r>
              <w:rPr>
                <w:szCs w:val="18"/>
              </w:rPr>
              <w:t>Mold Release and Protectants</w:t>
            </w:r>
          </w:p>
        </w:tc>
        <w:tc>
          <w:tcPr>
            <w:tcW w:w="2340" w:type="dxa"/>
            <w:shd w:val="clear" w:color="000000" w:fill="FFFFFF"/>
            <w:vAlign w:val="center"/>
          </w:tcPr>
          <w:p w:rsidR="006E070E" w:rsidRPr="00A95011" w:rsidP="00CB1C05" w14:paraId="39527C52" w14:textId="77777777">
            <w:pPr>
              <w:pStyle w:val="RTableTextAbt"/>
              <w:jc w:val="left"/>
              <w:rPr>
                <w:szCs w:val="18"/>
              </w:rPr>
            </w:pPr>
            <w:r>
              <w:rPr>
                <w:szCs w:val="18"/>
              </w:rPr>
              <w:t>325212: Synthetic Rubber Manufacturing</w:t>
            </w:r>
          </w:p>
        </w:tc>
        <w:tc>
          <w:tcPr>
            <w:tcW w:w="1192" w:type="dxa"/>
            <w:shd w:val="clear" w:color="000000" w:fill="FFFFFF"/>
            <w:noWrap/>
            <w:vAlign w:val="center"/>
          </w:tcPr>
          <w:p w:rsidR="006E070E" w:rsidRPr="00A95011" w:rsidP="00CB1C05" w14:paraId="2C782E5B" w14:textId="77777777">
            <w:pPr>
              <w:pStyle w:val="RTableTextAbt"/>
              <w:rPr>
                <w:szCs w:val="18"/>
              </w:rPr>
            </w:pPr>
            <w:r>
              <w:rPr>
                <w:szCs w:val="18"/>
              </w:rPr>
              <w:t>1,000 employees</w:t>
            </w:r>
          </w:p>
        </w:tc>
        <w:tc>
          <w:tcPr>
            <w:tcW w:w="718" w:type="dxa"/>
            <w:shd w:val="clear" w:color="auto" w:fill="auto"/>
            <w:vAlign w:val="center"/>
          </w:tcPr>
          <w:p w:rsidR="006E070E" w:rsidRPr="00A95011" w:rsidP="00CB1C05" w14:paraId="1997275D" w14:textId="77777777">
            <w:pPr>
              <w:pStyle w:val="RTableTextAbt"/>
              <w:rPr>
                <w:szCs w:val="18"/>
              </w:rPr>
            </w:pPr>
            <w:r>
              <w:rPr>
                <w:szCs w:val="18"/>
              </w:rPr>
              <w:t>140</w:t>
            </w:r>
          </w:p>
        </w:tc>
        <w:tc>
          <w:tcPr>
            <w:tcW w:w="818" w:type="dxa"/>
            <w:shd w:val="clear" w:color="auto" w:fill="auto"/>
            <w:vAlign w:val="center"/>
          </w:tcPr>
          <w:p w:rsidR="006E070E" w:rsidRPr="00A95011" w:rsidP="00CB1C05" w14:paraId="56CDC724" w14:textId="77777777">
            <w:pPr>
              <w:pStyle w:val="RTableTextAbt"/>
              <w:rPr>
                <w:szCs w:val="18"/>
              </w:rPr>
            </w:pPr>
            <w:r>
              <w:rPr>
                <w:szCs w:val="18"/>
              </w:rPr>
              <w:t>114</w:t>
            </w:r>
          </w:p>
        </w:tc>
        <w:tc>
          <w:tcPr>
            <w:tcW w:w="1000" w:type="dxa"/>
            <w:shd w:val="clear" w:color="auto" w:fill="auto"/>
            <w:vAlign w:val="center"/>
          </w:tcPr>
          <w:p w:rsidR="006E070E" w:rsidRPr="00A95011" w:rsidP="00CB1C05" w14:paraId="2F5D9E4D" w14:textId="77777777">
            <w:pPr>
              <w:pStyle w:val="RTableTextAbt"/>
              <w:rPr>
                <w:szCs w:val="18"/>
              </w:rPr>
            </w:pPr>
            <w:r>
              <w:rPr>
                <w:szCs w:val="18"/>
              </w:rPr>
              <w:t>154</w:t>
            </w:r>
          </w:p>
        </w:tc>
        <w:tc>
          <w:tcPr>
            <w:tcW w:w="1042" w:type="dxa"/>
            <w:shd w:val="clear" w:color="auto" w:fill="auto"/>
            <w:vAlign w:val="center"/>
          </w:tcPr>
          <w:p w:rsidR="006E070E" w:rsidRPr="00A95011" w:rsidP="00CB1C05" w14:paraId="358EAADE" w14:textId="77777777">
            <w:pPr>
              <w:pStyle w:val="RTableTextAbt"/>
              <w:rPr>
                <w:szCs w:val="18"/>
              </w:rPr>
            </w:pPr>
            <w:r>
              <w:rPr>
                <w:szCs w:val="18"/>
              </w:rPr>
              <w:t>9,661</w:t>
            </w:r>
          </w:p>
        </w:tc>
        <w:tc>
          <w:tcPr>
            <w:tcW w:w="1080" w:type="dxa"/>
            <w:shd w:val="clear" w:color="auto" w:fill="auto"/>
            <w:vAlign w:val="center"/>
          </w:tcPr>
          <w:p w:rsidR="006E070E" w:rsidRPr="00A95011" w:rsidP="00CB1C05" w14:paraId="3D3DD7A5" w14:textId="77777777">
            <w:pPr>
              <w:pStyle w:val="RTableTextAbt"/>
              <w:rPr>
                <w:szCs w:val="18"/>
              </w:rPr>
            </w:pPr>
            <w:r>
              <w:rPr>
                <w:szCs w:val="18"/>
              </w:rPr>
              <w:t>5,065</w:t>
            </w:r>
          </w:p>
        </w:tc>
        <w:tc>
          <w:tcPr>
            <w:tcW w:w="1217" w:type="dxa"/>
            <w:shd w:val="clear" w:color="auto" w:fill="auto"/>
            <w:vAlign w:val="center"/>
          </w:tcPr>
          <w:p w:rsidR="006E070E" w:rsidRPr="00A95011" w:rsidP="00CB1C05" w14:paraId="0886BC59" w14:textId="77777777">
            <w:pPr>
              <w:pStyle w:val="RTableTextAbt"/>
              <w:rPr>
                <w:szCs w:val="18"/>
              </w:rPr>
            </w:pPr>
            <w:r>
              <w:rPr>
                <w:szCs w:val="18"/>
              </w:rPr>
              <w:t>$1,058,325</w:t>
            </w:r>
          </w:p>
        </w:tc>
        <w:tc>
          <w:tcPr>
            <w:tcW w:w="1213" w:type="dxa"/>
            <w:shd w:val="clear" w:color="auto" w:fill="auto"/>
            <w:vAlign w:val="center"/>
          </w:tcPr>
          <w:p w:rsidR="006E070E" w:rsidRPr="00A95011" w:rsidP="00CB1C05" w14:paraId="33F448EC" w14:textId="77777777">
            <w:pPr>
              <w:pStyle w:val="RTableTextAbt"/>
              <w:rPr>
                <w:szCs w:val="18"/>
              </w:rPr>
            </w:pPr>
            <w:r>
              <w:rPr>
                <w:szCs w:val="18"/>
              </w:rPr>
              <w:t>$9,903,243</w:t>
            </w:r>
          </w:p>
        </w:tc>
      </w:tr>
      <w:tr w14:paraId="092E86E8"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7D279A34" w14:textId="77777777">
            <w:pPr>
              <w:pStyle w:val="RTableTextAbt"/>
              <w:jc w:val="left"/>
              <w:rPr>
                <w:szCs w:val="18"/>
              </w:rPr>
            </w:pPr>
            <w:r>
              <w:rPr>
                <w:szCs w:val="18"/>
              </w:rPr>
              <w:t>Batch, Liquid, and Spray Cold Cleaning</w:t>
            </w:r>
          </w:p>
        </w:tc>
        <w:tc>
          <w:tcPr>
            <w:tcW w:w="2340" w:type="dxa"/>
            <w:shd w:val="clear" w:color="000000" w:fill="FFFFFF"/>
            <w:vAlign w:val="center"/>
          </w:tcPr>
          <w:p w:rsidR="006E070E" w:rsidRPr="00A95011" w:rsidP="00CB1C05" w14:paraId="7353BDC4" w14:textId="77777777">
            <w:pPr>
              <w:pStyle w:val="RTableTextAbt"/>
              <w:jc w:val="left"/>
              <w:rPr>
                <w:szCs w:val="18"/>
              </w:rPr>
            </w:pPr>
            <w:r>
              <w:rPr>
                <w:szCs w:val="18"/>
              </w:rPr>
              <w:t>325412: Pharmaceutical Preparation Manufacturing</w:t>
            </w:r>
          </w:p>
        </w:tc>
        <w:tc>
          <w:tcPr>
            <w:tcW w:w="1192" w:type="dxa"/>
            <w:shd w:val="clear" w:color="000000" w:fill="FFFFFF"/>
            <w:noWrap/>
            <w:vAlign w:val="center"/>
          </w:tcPr>
          <w:p w:rsidR="006E070E" w:rsidRPr="00A95011" w:rsidP="00CB1C05" w14:paraId="6EA3F239" w14:textId="77777777">
            <w:pPr>
              <w:pStyle w:val="RTableTextAbt"/>
              <w:rPr>
                <w:szCs w:val="18"/>
              </w:rPr>
            </w:pPr>
            <w:r>
              <w:rPr>
                <w:szCs w:val="18"/>
              </w:rPr>
              <w:t>1,300 employees</w:t>
            </w:r>
          </w:p>
        </w:tc>
        <w:tc>
          <w:tcPr>
            <w:tcW w:w="718" w:type="dxa"/>
            <w:shd w:val="clear" w:color="auto" w:fill="auto"/>
            <w:vAlign w:val="center"/>
          </w:tcPr>
          <w:p w:rsidR="006E070E" w:rsidRPr="00A95011" w:rsidP="00CB1C05" w14:paraId="229075D0" w14:textId="77777777">
            <w:pPr>
              <w:pStyle w:val="RTableTextAbt"/>
              <w:rPr>
                <w:szCs w:val="18"/>
              </w:rPr>
            </w:pPr>
            <w:r>
              <w:rPr>
                <w:szCs w:val="18"/>
              </w:rPr>
              <w:t>1,007</w:t>
            </w:r>
          </w:p>
        </w:tc>
        <w:tc>
          <w:tcPr>
            <w:tcW w:w="818" w:type="dxa"/>
            <w:shd w:val="clear" w:color="auto" w:fill="auto"/>
            <w:vAlign w:val="center"/>
          </w:tcPr>
          <w:p w:rsidR="006E070E" w:rsidRPr="00A95011" w:rsidP="00CB1C05" w14:paraId="1B045ED8" w14:textId="77777777">
            <w:pPr>
              <w:pStyle w:val="RTableTextAbt"/>
              <w:rPr>
                <w:szCs w:val="18"/>
              </w:rPr>
            </w:pPr>
            <w:r>
              <w:rPr>
                <w:szCs w:val="18"/>
              </w:rPr>
              <w:t>942</w:t>
            </w:r>
          </w:p>
        </w:tc>
        <w:tc>
          <w:tcPr>
            <w:tcW w:w="1000" w:type="dxa"/>
            <w:shd w:val="clear" w:color="auto" w:fill="auto"/>
            <w:vAlign w:val="center"/>
          </w:tcPr>
          <w:p w:rsidR="006E070E" w:rsidRPr="00A95011" w:rsidP="00CB1C05" w14:paraId="11B73361" w14:textId="77777777">
            <w:pPr>
              <w:pStyle w:val="RTableTextAbt"/>
              <w:rPr>
                <w:szCs w:val="18"/>
              </w:rPr>
            </w:pPr>
            <w:r>
              <w:rPr>
                <w:szCs w:val="18"/>
              </w:rPr>
              <w:t>1,280</w:t>
            </w:r>
          </w:p>
        </w:tc>
        <w:tc>
          <w:tcPr>
            <w:tcW w:w="1042" w:type="dxa"/>
            <w:shd w:val="clear" w:color="auto" w:fill="auto"/>
            <w:vAlign w:val="center"/>
          </w:tcPr>
          <w:p w:rsidR="006E070E" w:rsidRPr="00A95011" w:rsidP="00CB1C05" w14:paraId="3C3AB87A" w14:textId="77777777">
            <w:pPr>
              <w:pStyle w:val="RTableTextAbt"/>
              <w:rPr>
                <w:szCs w:val="18"/>
              </w:rPr>
            </w:pPr>
            <w:r>
              <w:rPr>
                <w:szCs w:val="18"/>
              </w:rPr>
              <w:t>147,442</w:t>
            </w:r>
          </w:p>
        </w:tc>
        <w:tc>
          <w:tcPr>
            <w:tcW w:w="1080" w:type="dxa"/>
            <w:shd w:val="clear" w:color="auto" w:fill="auto"/>
            <w:vAlign w:val="center"/>
          </w:tcPr>
          <w:p w:rsidR="006E070E" w:rsidRPr="00A95011" w:rsidP="00CB1C05" w14:paraId="33C3E88D" w14:textId="77777777">
            <w:pPr>
              <w:pStyle w:val="RTableTextAbt"/>
              <w:rPr>
                <w:szCs w:val="18"/>
              </w:rPr>
            </w:pPr>
            <w:r>
              <w:rPr>
                <w:szCs w:val="18"/>
              </w:rPr>
              <w:t>52,343</w:t>
            </w:r>
          </w:p>
        </w:tc>
        <w:tc>
          <w:tcPr>
            <w:tcW w:w="1217" w:type="dxa"/>
            <w:shd w:val="clear" w:color="auto" w:fill="auto"/>
            <w:vAlign w:val="center"/>
          </w:tcPr>
          <w:p w:rsidR="006E070E" w:rsidRPr="00A95011" w:rsidP="00CB1C05" w14:paraId="7DBD46F4" w14:textId="77777777">
            <w:pPr>
              <w:pStyle w:val="RTableTextAbt"/>
              <w:rPr>
                <w:szCs w:val="18"/>
              </w:rPr>
            </w:pPr>
            <w:r>
              <w:rPr>
                <w:szCs w:val="18"/>
              </w:rPr>
              <w:t>$18,599,623</w:t>
            </w:r>
          </w:p>
        </w:tc>
        <w:tc>
          <w:tcPr>
            <w:tcW w:w="1213" w:type="dxa"/>
            <w:shd w:val="clear" w:color="auto" w:fill="auto"/>
            <w:vAlign w:val="center"/>
          </w:tcPr>
          <w:p w:rsidR="006E070E" w:rsidRPr="00A95011" w:rsidP="00CB1C05" w14:paraId="615807C2" w14:textId="77777777">
            <w:pPr>
              <w:pStyle w:val="RTableTextAbt"/>
              <w:rPr>
                <w:szCs w:val="18"/>
              </w:rPr>
            </w:pPr>
            <w:r>
              <w:rPr>
                <w:szCs w:val="18"/>
              </w:rPr>
              <w:t>$182,378,238</w:t>
            </w:r>
          </w:p>
        </w:tc>
      </w:tr>
      <w:tr w14:paraId="1593CE5E"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58FA1532" w14:textId="77777777">
            <w:pPr>
              <w:pStyle w:val="RTableTextAbt"/>
              <w:jc w:val="left"/>
              <w:rPr>
                <w:szCs w:val="18"/>
              </w:rPr>
            </w:pPr>
            <w:r>
              <w:rPr>
                <w:szCs w:val="18"/>
              </w:rPr>
              <w:t>Incorporation into other formulation, mixture, and reaction products</w:t>
            </w:r>
          </w:p>
        </w:tc>
        <w:tc>
          <w:tcPr>
            <w:tcW w:w="2340" w:type="dxa"/>
            <w:shd w:val="clear" w:color="000000" w:fill="FFFFFF"/>
            <w:vAlign w:val="center"/>
          </w:tcPr>
          <w:p w:rsidR="006E070E" w:rsidRPr="00A95011" w:rsidP="00CB1C05" w14:paraId="0D0C11BC" w14:textId="77777777">
            <w:pPr>
              <w:pStyle w:val="RTableTextAbt"/>
              <w:jc w:val="left"/>
              <w:rPr>
                <w:szCs w:val="18"/>
              </w:rPr>
            </w:pPr>
            <w:r>
              <w:rPr>
                <w:szCs w:val="18"/>
              </w:rPr>
              <w:t>325510: Paint and Coating Manufacturing</w:t>
            </w:r>
          </w:p>
        </w:tc>
        <w:tc>
          <w:tcPr>
            <w:tcW w:w="1192" w:type="dxa"/>
            <w:shd w:val="clear" w:color="000000" w:fill="FFFFFF"/>
            <w:noWrap/>
            <w:vAlign w:val="center"/>
          </w:tcPr>
          <w:p w:rsidR="006E070E" w:rsidRPr="00A95011" w:rsidP="00CB1C05" w14:paraId="2311025C" w14:textId="77777777">
            <w:pPr>
              <w:pStyle w:val="RTableTextAbt"/>
              <w:rPr>
                <w:szCs w:val="18"/>
              </w:rPr>
            </w:pPr>
            <w:r>
              <w:rPr>
                <w:szCs w:val="18"/>
              </w:rPr>
              <w:t>1,000 employees</w:t>
            </w:r>
          </w:p>
        </w:tc>
        <w:tc>
          <w:tcPr>
            <w:tcW w:w="718" w:type="dxa"/>
            <w:shd w:val="clear" w:color="auto" w:fill="auto"/>
            <w:vAlign w:val="center"/>
          </w:tcPr>
          <w:p w:rsidR="006E070E" w:rsidRPr="00A95011" w:rsidP="00CB1C05" w14:paraId="5E944B94" w14:textId="77777777">
            <w:pPr>
              <w:pStyle w:val="RTableTextAbt"/>
              <w:rPr>
                <w:szCs w:val="18"/>
              </w:rPr>
            </w:pPr>
            <w:r>
              <w:rPr>
                <w:szCs w:val="18"/>
              </w:rPr>
              <w:t>998</w:t>
            </w:r>
          </w:p>
        </w:tc>
        <w:tc>
          <w:tcPr>
            <w:tcW w:w="818" w:type="dxa"/>
            <w:shd w:val="clear" w:color="auto" w:fill="auto"/>
            <w:vAlign w:val="center"/>
          </w:tcPr>
          <w:p w:rsidR="006E070E" w:rsidRPr="00A95011" w:rsidP="00CB1C05" w14:paraId="7A244388" w14:textId="77777777">
            <w:pPr>
              <w:pStyle w:val="RTableTextAbt"/>
              <w:rPr>
                <w:szCs w:val="18"/>
              </w:rPr>
            </w:pPr>
            <w:r>
              <w:rPr>
                <w:szCs w:val="18"/>
              </w:rPr>
              <w:t>964</w:t>
            </w:r>
          </w:p>
        </w:tc>
        <w:tc>
          <w:tcPr>
            <w:tcW w:w="1000" w:type="dxa"/>
            <w:shd w:val="clear" w:color="auto" w:fill="auto"/>
            <w:vAlign w:val="center"/>
          </w:tcPr>
          <w:p w:rsidR="006E070E" w:rsidRPr="00A95011" w:rsidP="00CB1C05" w14:paraId="5C3F9F48" w14:textId="77777777">
            <w:pPr>
              <w:pStyle w:val="RTableTextAbt"/>
              <w:rPr>
                <w:szCs w:val="18"/>
              </w:rPr>
            </w:pPr>
            <w:r>
              <w:rPr>
                <w:szCs w:val="18"/>
              </w:rPr>
              <w:t>1,197</w:t>
            </w:r>
          </w:p>
        </w:tc>
        <w:tc>
          <w:tcPr>
            <w:tcW w:w="1042" w:type="dxa"/>
            <w:shd w:val="clear" w:color="auto" w:fill="auto"/>
            <w:vAlign w:val="center"/>
          </w:tcPr>
          <w:p w:rsidR="006E070E" w:rsidRPr="00A95011" w:rsidP="00CB1C05" w14:paraId="0FCE7622" w14:textId="77777777">
            <w:pPr>
              <w:pStyle w:val="RTableTextAbt"/>
              <w:rPr>
                <w:szCs w:val="18"/>
              </w:rPr>
            </w:pPr>
            <w:r>
              <w:rPr>
                <w:szCs w:val="18"/>
              </w:rPr>
              <w:t>39,139</w:t>
            </w:r>
          </w:p>
        </w:tc>
        <w:tc>
          <w:tcPr>
            <w:tcW w:w="1080" w:type="dxa"/>
            <w:shd w:val="clear" w:color="auto" w:fill="auto"/>
            <w:vAlign w:val="center"/>
          </w:tcPr>
          <w:p w:rsidR="006E070E" w:rsidRPr="00A95011" w:rsidP="00CB1C05" w14:paraId="7E96BC2E" w14:textId="77777777">
            <w:pPr>
              <w:pStyle w:val="RTableTextAbt"/>
              <w:rPr>
                <w:szCs w:val="18"/>
              </w:rPr>
            </w:pPr>
            <w:r>
              <w:rPr>
                <w:szCs w:val="18"/>
              </w:rPr>
              <w:t>22,907</w:t>
            </w:r>
          </w:p>
        </w:tc>
        <w:tc>
          <w:tcPr>
            <w:tcW w:w="1217" w:type="dxa"/>
            <w:shd w:val="clear" w:color="auto" w:fill="auto"/>
            <w:vAlign w:val="center"/>
          </w:tcPr>
          <w:p w:rsidR="006E070E" w:rsidRPr="00A95011" w:rsidP="00CB1C05" w14:paraId="77BE3C00" w14:textId="77777777">
            <w:pPr>
              <w:pStyle w:val="RTableTextAbt"/>
              <w:rPr>
                <w:szCs w:val="18"/>
              </w:rPr>
            </w:pPr>
            <w:r>
              <w:rPr>
                <w:szCs w:val="18"/>
              </w:rPr>
              <w:t>$2,959,292</w:t>
            </w:r>
          </w:p>
        </w:tc>
        <w:tc>
          <w:tcPr>
            <w:tcW w:w="1213" w:type="dxa"/>
            <w:shd w:val="clear" w:color="auto" w:fill="auto"/>
            <w:vAlign w:val="center"/>
          </w:tcPr>
          <w:p w:rsidR="006E070E" w:rsidRPr="00A95011" w:rsidP="00CB1C05" w14:paraId="5810BF9D" w14:textId="77777777">
            <w:pPr>
              <w:pStyle w:val="RTableTextAbt"/>
              <w:rPr>
                <w:szCs w:val="18"/>
              </w:rPr>
            </w:pPr>
            <w:r>
              <w:rPr>
                <w:szCs w:val="18"/>
              </w:rPr>
              <w:t>$32,379,306</w:t>
            </w:r>
          </w:p>
        </w:tc>
      </w:tr>
      <w:tr w14:paraId="1C63AA0A"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6260A7F0" w14:textId="77777777">
            <w:pPr>
              <w:pStyle w:val="RTableTextAbt"/>
              <w:jc w:val="left"/>
              <w:rPr>
                <w:szCs w:val="18"/>
              </w:rPr>
            </w:pPr>
            <w:r>
              <w:rPr>
                <w:szCs w:val="18"/>
              </w:rPr>
              <w:t>Incorporation into other formulation, mixture, and reaction products; Use as maskant for chemical milling</w:t>
            </w:r>
          </w:p>
        </w:tc>
        <w:tc>
          <w:tcPr>
            <w:tcW w:w="2340" w:type="dxa"/>
            <w:shd w:val="clear" w:color="000000" w:fill="FFFFFF"/>
            <w:vAlign w:val="center"/>
          </w:tcPr>
          <w:p w:rsidR="006E070E" w:rsidRPr="00A95011" w:rsidP="00CB1C05" w14:paraId="3117A071" w14:textId="77777777">
            <w:pPr>
              <w:pStyle w:val="RTableTextAbt"/>
              <w:jc w:val="left"/>
              <w:rPr>
                <w:szCs w:val="18"/>
              </w:rPr>
            </w:pPr>
            <w:r>
              <w:rPr>
                <w:szCs w:val="18"/>
              </w:rPr>
              <w:t>325520: Adhesive Manufacturing</w:t>
            </w:r>
          </w:p>
        </w:tc>
        <w:tc>
          <w:tcPr>
            <w:tcW w:w="1192" w:type="dxa"/>
            <w:shd w:val="clear" w:color="000000" w:fill="FFFFFF"/>
            <w:noWrap/>
            <w:vAlign w:val="center"/>
          </w:tcPr>
          <w:p w:rsidR="006E070E" w:rsidRPr="00A95011" w:rsidP="00CB1C05" w14:paraId="7272EB5C" w14:textId="77777777">
            <w:pPr>
              <w:pStyle w:val="RTableTextAbt"/>
              <w:rPr>
                <w:szCs w:val="18"/>
              </w:rPr>
            </w:pPr>
            <w:r>
              <w:rPr>
                <w:szCs w:val="18"/>
              </w:rPr>
              <w:t>550 employees</w:t>
            </w:r>
          </w:p>
        </w:tc>
        <w:tc>
          <w:tcPr>
            <w:tcW w:w="718" w:type="dxa"/>
            <w:shd w:val="clear" w:color="auto" w:fill="auto"/>
            <w:vAlign w:val="center"/>
          </w:tcPr>
          <w:p w:rsidR="006E070E" w:rsidRPr="00A95011" w:rsidP="00CB1C05" w14:paraId="3DBC203C" w14:textId="77777777">
            <w:pPr>
              <w:pStyle w:val="RTableTextAbt"/>
              <w:rPr>
                <w:szCs w:val="18"/>
              </w:rPr>
            </w:pPr>
            <w:r>
              <w:rPr>
                <w:szCs w:val="18"/>
              </w:rPr>
              <w:t>403</w:t>
            </w:r>
          </w:p>
        </w:tc>
        <w:tc>
          <w:tcPr>
            <w:tcW w:w="818" w:type="dxa"/>
            <w:shd w:val="clear" w:color="auto" w:fill="auto"/>
            <w:vAlign w:val="center"/>
          </w:tcPr>
          <w:p w:rsidR="006E070E" w:rsidRPr="00A95011" w:rsidP="00CB1C05" w14:paraId="752D625A" w14:textId="77777777">
            <w:pPr>
              <w:pStyle w:val="RTableTextAbt"/>
              <w:rPr>
                <w:szCs w:val="18"/>
              </w:rPr>
            </w:pPr>
            <w:r>
              <w:rPr>
                <w:szCs w:val="18"/>
              </w:rPr>
              <w:t>346</w:t>
            </w:r>
          </w:p>
        </w:tc>
        <w:tc>
          <w:tcPr>
            <w:tcW w:w="1000" w:type="dxa"/>
            <w:shd w:val="clear" w:color="auto" w:fill="auto"/>
            <w:vAlign w:val="center"/>
          </w:tcPr>
          <w:p w:rsidR="006E070E" w:rsidRPr="00A95011" w:rsidP="00CB1C05" w14:paraId="69231E9D" w14:textId="77777777">
            <w:pPr>
              <w:pStyle w:val="RTableTextAbt"/>
              <w:rPr>
                <w:szCs w:val="18"/>
              </w:rPr>
            </w:pPr>
            <w:r>
              <w:rPr>
                <w:szCs w:val="18"/>
              </w:rPr>
              <w:t>559</w:t>
            </w:r>
          </w:p>
        </w:tc>
        <w:tc>
          <w:tcPr>
            <w:tcW w:w="1042" w:type="dxa"/>
            <w:shd w:val="clear" w:color="auto" w:fill="auto"/>
            <w:vAlign w:val="center"/>
          </w:tcPr>
          <w:p w:rsidR="006E070E" w:rsidRPr="00A95011" w:rsidP="00CB1C05" w14:paraId="035A5A0F" w14:textId="77777777">
            <w:pPr>
              <w:pStyle w:val="RTableTextAbt"/>
              <w:rPr>
                <w:szCs w:val="18"/>
              </w:rPr>
            </w:pPr>
            <w:r>
              <w:rPr>
                <w:szCs w:val="18"/>
              </w:rPr>
              <w:t>24,231</w:t>
            </w:r>
          </w:p>
        </w:tc>
        <w:tc>
          <w:tcPr>
            <w:tcW w:w="1080" w:type="dxa"/>
            <w:shd w:val="clear" w:color="auto" w:fill="auto"/>
            <w:vAlign w:val="center"/>
          </w:tcPr>
          <w:p w:rsidR="006E070E" w:rsidRPr="00A95011" w:rsidP="00CB1C05" w14:paraId="3C3DAFF1" w14:textId="77777777">
            <w:pPr>
              <w:pStyle w:val="RTableTextAbt"/>
              <w:rPr>
                <w:szCs w:val="18"/>
              </w:rPr>
            </w:pPr>
            <w:r>
              <w:rPr>
                <w:szCs w:val="18"/>
              </w:rPr>
              <w:t>9,109</w:t>
            </w:r>
          </w:p>
        </w:tc>
        <w:tc>
          <w:tcPr>
            <w:tcW w:w="1217" w:type="dxa"/>
            <w:shd w:val="clear" w:color="auto" w:fill="auto"/>
            <w:vAlign w:val="center"/>
          </w:tcPr>
          <w:p w:rsidR="006E070E" w:rsidRPr="00A95011" w:rsidP="00CB1C05" w14:paraId="259376C3" w14:textId="77777777">
            <w:pPr>
              <w:pStyle w:val="RTableTextAbt"/>
              <w:rPr>
                <w:szCs w:val="18"/>
              </w:rPr>
            </w:pPr>
            <w:r>
              <w:rPr>
                <w:szCs w:val="18"/>
              </w:rPr>
              <w:t>$1,946,620</w:t>
            </w:r>
          </w:p>
        </w:tc>
        <w:tc>
          <w:tcPr>
            <w:tcW w:w="1213" w:type="dxa"/>
            <w:shd w:val="clear" w:color="auto" w:fill="auto"/>
            <w:vAlign w:val="center"/>
          </w:tcPr>
          <w:p w:rsidR="006E070E" w:rsidRPr="00A95011" w:rsidP="00CB1C05" w14:paraId="253FD1E3" w14:textId="77777777">
            <w:pPr>
              <w:pStyle w:val="RTableTextAbt"/>
              <w:rPr>
                <w:szCs w:val="18"/>
              </w:rPr>
            </w:pPr>
            <w:r>
              <w:rPr>
                <w:szCs w:val="18"/>
              </w:rPr>
              <w:t>$17,451,529</w:t>
            </w:r>
          </w:p>
        </w:tc>
      </w:tr>
      <w:tr w14:paraId="138380A7"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367EFA6E" w14:textId="77777777">
            <w:pPr>
              <w:pStyle w:val="RTableTextAbt"/>
              <w:jc w:val="left"/>
              <w:rPr>
                <w:szCs w:val="18"/>
              </w:rPr>
            </w:pPr>
            <w:r>
              <w:rPr>
                <w:szCs w:val="18"/>
              </w:rPr>
              <w:t>Incorporation into other formulation, mixture, and reaction products; Use as maskant for chemical milling</w:t>
            </w:r>
          </w:p>
        </w:tc>
        <w:tc>
          <w:tcPr>
            <w:tcW w:w="2340" w:type="dxa"/>
            <w:shd w:val="clear" w:color="000000" w:fill="FFFFFF"/>
            <w:vAlign w:val="center"/>
          </w:tcPr>
          <w:p w:rsidR="006E070E" w:rsidRPr="00A95011" w:rsidP="00CB1C05" w14:paraId="405A1BA9" w14:textId="77777777">
            <w:pPr>
              <w:pStyle w:val="RTableTextAbt"/>
              <w:jc w:val="left"/>
              <w:rPr>
                <w:szCs w:val="18"/>
              </w:rPr>
            </w:pPr>
            <w:r>
              <w:rPr>
                <w:szCs w:val="18"/>
              </w:rPr>
              <w:t>325611: Soap and Other Detergent Manufacturing</w:t>
            </w:r>
          </w:p>
        </w:tc>
        <w:tc>
          <w:tcPr>
            <w:tcW w:w="1192" w:type="dxa"/>
            <w:shd w:val="clear" w:color="000000" w:fill="FFFFFF"/>
            <w:noWrap/>
            <w:vAlign w:val="center"/>
          </w:tcPr>
          <w:p w:rsidR="006E070E" w:rsidRPr="00A95011" w:rsidP="00CB1C05" w14:paraId="5BE40A18" w14:textId="77777777">
            <w:pPr>
              <w:pStyle w:val="RTableTextAbt"/>
              <w:rPr>
                <w:szCs w:val="18"/>
              </w:rPr>
            </w:pPr>
            <w:r>
              <w:rPr>
                <w:szCs w:val="18"/>
              </w:rPr>
              <w:t>1,100 employees</w:t>
            </w:r>
          </w:p>
        </w:tc>
        <w:tc>
          <w:tcPr>
            <w:tcW w:w="718" w:type="dxa"/>
            <w:shd w:val="clear" w:color="auto" w:fill="auto"/>
            <w:vAlign w:val="center"/>
          </w:tcPr>
          <w:p w:rsidR="006E070E" w:rsidRPr="00A95011" w:rsidP="00CB1C05" w14:paraId="5664238B" w14:textId="77777777">
            <w:pPr>
              <w:pStyle w:val="RTableTextAbt"/>
              <w:rPr>
                <w:szCs w:val="18"/>
              </w:rPr>
            </w:pPr>
            <w:r>
              <w:rPr>
                <w:szCs w:val="18"/>
              </w:rPr>
              <w:t>618</w:t>
            </w:r>
          </w:p>
        </w:tc>
        <w:tc>
          <w:tcPr>
            <w:tcW w:w="818" w:type="dxa"/>
            <w:shd w:val="clear" w:color="auto" w:fill="auto"/>
            <w:vAlign w:val="center"/>
          </w:tcPr>
          <w:p w:rsidR="006E070E" w:rsidRPr="00A95011" w:rsidP="00CB1C05" w14:paraId="5AB469C1" w14:textId="77777777">
            <w:pPr>
              <w:pStyle w:val="RTableTextAbt"/>
              <w:rPr>
                <w:szCs w:val="18"/>
              </w:rPr>
            </w:pPr>
            <w:r>
              <w:rPr>
                <w:szCs w:val="18"/>
              </w:rPr>
              <w:t>594</w:t>
            </w:r>
          </w:p>
        </w:tc>
        <w:tc>
          <w:tcPr>
            <w:tcW w:w="1000" w:type="dxa"/>
            <w:shd w:val="clear" w:color="auto" w:fill="auto"/>
            <w:vAlign w:val="center"/>
          </w:tcPr>
          <w:p w:rsidR="006E070E" w:rsidRPr="00A95011" w:rsidP="00CB1C05" w14:paraId="5649FE48" w14:textId="77777777">
            <w:pPr>
              <w:pStyle w:val="RTableTextAbt"/>
              <w:rPr>
                <w:szCs w:val="18"/>
              </w:rPr>
            </w:pPr>
            <w:r>
              <w:rPr>
                <w:szCs w:val="18"/>
              </w:rPr>
              <w:t>675</w:t>
            </w:r>
          </w:p>
        </w:tc>
        <w:tc>
          <w:tcPr>
            <w:tcW w:w="1042" w:type="dxa"/>
            <w:shd w:val="clear" w:color="auto" w:fill="auto"/>
            <w:vAlign w:val="center"/>
          </w:tcPr>
          <w:p w:rsidR="006E070E" w:rsidRPr="00A95011" w:rsidP="00CB1C05" w14:paraId="6FAD02F2" w14:textId="77777777">
            <w:pPr>
              <w:pStyle w:val="RTableTextAbt"/>
              <w:rPr>
                <w:szCs w:val="18"/>
              </w:rPr>
            </w:pPr>
            <w:r>
              <w:rPr>
                <w:szCs w:val="18"/>
              </w:rPr>
              <w:t>25,387</w:t>
            </w:r>
          </w:p>
        </w:tc>
        <w:tc>
          <w:tcPr>
            <w:tcW w:w="1080" w:type="dxa"/>
            <w:shd w:val="clear" w:color="auto" w:fill="auto"/>
            <w:vAlign w:val="center"/>
          </w:tcPr>
          <w:p w:rsidR="006E070E" w:rsidRPr="00A95011" w:rsidP="00CB1C05" w14:paraId="5B56E23E" w14:textId="77777777">
            <w:pPr>
              <w:pStyle w:val="RTableTextAbt"/>
              <w:rPr>
                <w:szCs w:val="18"/>
              </w:rPr>
            </w:pPr>
            <w:r>
              <w:rPr>
                <w:szCs w:val="18"/>
              </w:rPr>
              <w:t>11,428</w:t>
            </w:r>
          </w:p>
        </w:tc>
        <w:tc>
          <w:tcPr>
            <w:tcW w:w="1217" w:type="dxa"/>
            <w:shd w:val="clear" w:color="auto" w:fill="auto"/>
            <w:vAlign w:val="center"/>
          </w:tcPr>
          <w:p w:rsidR="006E070E" w:rsidRPr="00A95011" w:rsidP="00CB1C05" w14:paraId="2F3246C1" w14:textId="77777777">
            <w:pPr>
              <w:pStyle w:val="RTableTextAbt"/>
              <w:rPr>
                <w:szCs w:val="18"/>
              </w:rPr>
            </w:pPr>
            <w:r>
              <w:rPr>
                <w:szCs w:val="18"/>
              </w:rPr>
              <w:t>$2,070,801</w:t>
            </w:r>
          </w:p>
        </w:tc>
        <w:tc>
          <w:tcPr>
            <w:tcW w:w="1213" w:type="dxa"/>
            <w:shd w:val="clear" w:color="auto" w:fill="auto"/>
            <w:vAlign w:val="center"/>
          </w:tcPr>
          <w:p w:rsidR="006E070E" w:rsidRPr="00A95011" w:rsidP="00CB1C05" w14:paraId="36D138F9" w14:textId="77777777">
            <w:pPr>
              <w:pStyle w:val="RTableTextAbt"/>
              <w:rPr>
                <w:szCs w:val="18"/>
              </w:rPr>
            </w:pPr>
            <w:r>
              <w:rPr>
                <w:szCs w:val="18"/>
              </w:rPr>
              <w:t>$28,786,289</w:t>
            </w:r>
          </w:p>
        </w:tc>
      </w:tr>
      <w:tr w14:paraId="5D9ED92E"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36EB3221" w14:textId="77777777">
            <w:pPr>
              <w:pStyle w:val="RTableTextAbt"/>
              <w:jc w:val="left"/>
              <w:rPr>
                <w:szCs w:val="18"/>
              </w:rPr>
            </w:pPr>
            <w:r>
              <w:rPr>
                <w:szCs w:val="18"/>
              </w:rPr>
              <w:t>Incorporation into other formulation, mixture, and reaction products; Use as maskant for chemical milling</w:t>
            </w:r>
          </w:p>
        </w:tc>
        <w:tc>
          <w:tcPr>
            <w:tcW w:w="2340" w:type="dxa"/>
            <w:shd w:val="clear" w:color="000000" w:fill="FFFFFF"/>
            <w:vAlign w:val="center"/>
          </w:tcPr>
          <w:p w:rsidR="006E070E" w:rsidRPr="00A95011" w:rsidP="00CB1C05" w14:paraId="77EEDCF3" w14:textId="77777777">
            <w:pPr>
              <w:pStyle w:val="RTableTextAbt"/>
              <w:jc w:val="left"/>
              <w:rPr>
                <w:szCs w:val="18"/>
              </w:rPr>
            </w:pPr>
            <w:r>
              <w:rPr>
                <w:szCs w:val="18"/>
              </w:rPr>
              <w:t>325612: Polish and Other Sanitation Good Manufacturing</w:t>
            </w:r>
          </w:p>
        </w:tc>
        <w:tc>
          <w:tcPr>
            <w:tcW w:w="1192" w:type="dxa"/>
            <w:shd w:val="clear" w:color="000000" w:fill="FFFFFF"/>
            <w:noWrap/>
            <w:vAlign w:val="center"/>
          </w:tcPr>
          <w:p w:rsidR="006E070E" w:rsidRPr="00A95011" w:rsidP="00CB1C05" w14:paraId="219F42A0" w14:textId="77777777">
            <w:pPr>
              <w:pStyle w:val="RTableTextAbt"/>
              <w:rPr>
                <w:szCs w:val="18"/>
              </w:rPr>
            </w:pPr>
            <w:r>
              <w:rPr>
                <w:szCs w:val="18"/>
              </w:rPr>
              <w:t>900 employees</w:t>
            </w:r>
          </w:p>
        </w:tc>
        <w:tc>
          <w:tcPr>
            <w:tcW w:w="718" w:type="dxa"/>
            <w:shd w:val="clear" w:color="auto" w:fill="auto"/>
            <w:vAlign w:val="center"/>
          </w:tcPr>
          <w:p w:rsidR="006E070E" w:rsidRPr="00A95011" w:rsidP="00CB1C05" w14:paraId="75CBC0C6" w14:textId="77777777">
            <w:pPr>
              <w:pStyle w:val="RTableTextAbt"/>
              <w:rPr>
                <w:szCs w:val="18"/>
              </w:rPr>
            </w:pPr>
            <w:r>
              <w:rPr>
                <w:szCs w:val="18"/>
              </w:rPr>
              <w:t>419</w:t>
            </w:r>
          </w:p>
        </w:tc>
        <w:tc>
          <w:tcPr>
            <w:tcW w:w="818" w:type="dxa"/>
            <w:shd w:val="clear" w:color="auto" w:fill="auto"/>
            <w:vAlign w:val="center"/>
          </w:tcPr>
          <w:p w:rsidR="006E070E" w:rsidRPr="00A95011" w:rsidP="00CB1C05" w14:paraId="24AF652A" w14:textId="77777777">
            <w:pPr>
              <w:pStyle w:val="RTableTextAbt"/>
              <w:rPr>
                <w:szCs w:val="18"/>
              </w:rPr>
            </w:pPr>
            <w:r>
              <w:rPr>
                <w:szCs w:val="18"/>
              </w:rPr>
              <w:t>396</w:t>
            </w:r>
          </w:p>
        </w:tc>
        <w:tc>
          <w:tcPr>
            <w:tcW w:w="1000" w:type="dxa"/>
            <w:shd w:val="clear" w:color="auto" w:fill="auto"/>
            <w:vAlign w:val="center"/>
          </w:tcPr>
          <w:p w:rsidR="006E070E" w:rsidRPr="00A95011" w:rsidP="00CB1C05" w14:paraId="77C8D233" w14:textId="77777777">
            <w:pPr>
              <w:pStyle w:val="RTableTextAbt"/>
              <w:rPr>
                <w:szCs w:val="18"/>
              </w:rPr>
            </w:pPr>
            <w:r>
              <w:rPr>
                <w:szCs w:val="18"/>
              </w:rPr>
              <w:t>458</w:t>
            </w:r>
          </w:p>
        </w:tc>
        <w:tc>
          <w:tcPr>
            <w:tcW w:w="1042" w:type="dxa"/>
            <w:shd w:val="clear" w:color="auto" w:fill="auto"/>
            <w:vAlign w:val="center"/>
          </w:tcPr>
          <w:p w:rsidR="006E070E" w:rsidRPr="00A95011" w:rsidP="00CB1C05" w14:paraId="6E34D57A" w14:textId="77777777">
            <w:pPr>
              <w:pStyle w:val="RTableTextAbt"/>
              <w:rPr>
                <w:szCs w:val="18"/>
              </w:rPr>
            </w:pPr>
            <w:r>
              <w:rPr>
                <w:szCs w:val="18"/>
              </w:rPr>
              <w:t>15,779</w:t>
            </w:r>
          </w:p>
        </w:tc>
        <w:tc>
          <w:tcPr>
            <w:tcW w:w="1080" w:type="dxa"/>
            <w:shd w:val="clear" w:color="auto" w:fill="auto"/>
            <w:vAlign w:val="center"/>
          </w:tcPr>
          <w:p w:rsidR="006E070E" w:rsidRPr="00A95011" w:rsidP="00CB1C05" w14:paraId="7BEE9956" w14:textId="77777777">
            <w:pPr>
              <w:pStyle w:val="RTableTextAbt"/>
              <w:rPr>
                <w:szCs w:val="18"/>
              </w:rPr>
            </w:pPr>
            <w:r>
              <w:rPr>
                <w:szCs w:val="18"/>
              </w:rPr>
              <w:t>10,287</w:t>
            </w:r>
          </w:p>
        </w:tc>
        <w:tc>
          <w:tcPr>
            <w:tcW w:w="1217" w:type="dxa"/>
            <w:shd w:val="clear" w:color="auto" w:fill="auto"/>
            <w:vAlign w:val="center"/>
          </w:tcPr>
          <w:p w:rsidR="006E070E" w:rsidRPr="00A95011" w:rsidP="00CB1C05" w14:paraId="0B7D675D" w14:textId="77777777">
            <w:pPr>
              <w:pStyle w:val="RTableTextAbt"/>
              <w:rPr>
                <w:szCs w:val="18"/>
              </w:rPr>
            </w:pPr>
            <w:r>
              <w:rPr>
                <w:szCs w:val="18"/>
              </w:rPr>
              <w:t>$1,352,389</w:t>
            </w:r>
          </w:p>
        </w:tc>
        <w:tc>
          <w:tcPr>
            <w:tcW w:w="1213" w:type="dxa"/>
            <w:shd w:val="clear" w:color="auto" w:fill="auto"/>
            <w:vAlign w:val="center"/>
          </w:tcPr>
          <w:p w:rsidR="006E070E" w:rsidRPr="00A95011" w:rsidP="00CB1C05" w14:paraId="64F31CA5" w14:textId="77777777">
            <w:pPr>
              <w:pStyle w:val="RTableTextAbt"/>
              <w:rPr>
                <w:szCs w:val="18"/>
              </w:rPr>
            </w:pPr>
            <w:r>
              <w:rPr>
                <w:szCs w:val="18"/>
              </w:rPr>
              <w:t>$7,353,459</w:t>
            </w:r>
          </w:p>
        </w:tc>
      </w:tr>
      <w:tr w14:paraId="3809AB81"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31FEA17D" w14:textId="77777777">
            <w:pPr>
              <w:pStyle w:val="RTableTextAbt"/>
              <w:jc w:val="left"/>
              <w:rPr>
                <w:szCs w:val="18"/>
              </w:rPr>
            </w:pPr>
            <w:r>
              <w:rPr>
                <w:szCs w:val="18"/>
              </w:rPr>
              <w:t xml:space="preserve">Import/Repackage; Incorporation into other formulation, mixture, and reaction products; Production of Maskant </w:t>
            </w:r>
            <w:r w:rsidR="00A64992">
              <w:rPr>
                <w:szCs w:val="18"/>
              </w:rPr>
              <w:t>for</w:t>
            </w:r>
            <w:r>
              <w:rPr>
                <w:szCs w:val="18"/>
              </w:rPr>
              <w:t xml:space="preserve"> Chemical Milling</w:t>
            </w:r>
            <w:r w:rsidR="00902559">
              <w:rPr>
                <w:szCs w:val="18"/>
              </w:rPr>
              <w:t>;</w:t>
            </w:r>
            <w:r>
              <w:rPr>
                <w:szCs w:val="18"/>
              </w:rPr>
              <w:t xml:space="preserve"> Use as maskant for chemical milling</w:t>
            </w:r>
          </w:p>
        </w:tc>
        <w:tc>
          <w:tcPr>
            <w:tcW w:w="2340" w:type="dxa"/>
            <w:shd w:val="clear" w:color="000000" w:fill="FFFFFF"/>
            <w:vAlign w:val="center"/>
          </w:tcPr>
          <w:p w:rsidR="006E070E" w:rsidRPr="00A95011" w:rsidP="00CB1C05" w14:paraId="108601D8" w14:textId="77777777">
            <w:pPr>
              <w:pStyle w:val="RTableTextAbt"/>
              <w:jc w:val="left"/>
              <w:rPr>
                <w:szCs w:val="18"/>
              </w:rPr>
            </w:pPr>
            <w:r>
              <w:rPr>
                <w:szCs w:val="18"/>
              </w:rPr>
              <w:t>325998: All Other Miscellaneous Chemical Product and Preparation Manufacturing</w:t>
            </w:r>
          </w:p>
        </w:tc>
        <w:tc>
          <w:tcPr>
            <w:tcW w:w="1192" w:type="dxa"/>
            <w:shd w:val="clear" w:color="000000" w:fill="FFFFFF"/>
            <w:noWrap/>
            <w:vAlign w:val="center"/>
          </w:tcPr>
          <w:p w:rsidR="006E070E" w:rsidRPr="00A95011" w:rsidP="00CB1C05" w14:paraId="00016F40" w14:textId="77777777">
            <w:pPr>
              <w:pStyle w:val="RTableTextAbt"/>
              <w:rPr>
                <w:szCs w:val="18"/>
              </w:rPr>
            </w:pPr>
            <w:r>
              <w:rPr>
                <w:szCs w:val="18"/>
              </w:rPr>
              <w:t>650 employees</w:t>
            </w:r>
          </w:p>
        </w:tc>
        <w:tc>
          <w:tcPr>
            <w:tcW w:w="718" w:type="dxa"/>
            <w:shd w:val="clear" w:color="auto" w:fill="auto"/>
            <w:vAlign w:val="center"/>
          </w:tcPr>
          <w:p w:rsidR="006E070E" w:rsidRPr="00A95011" w:rsidP="00CB1C05" w14:paraId="52158B11" w14:textId="77777777">
            <w:pPr>
              <w:pStyle w:val="RTableTextAbt"/>
              <w:rPr>
                <w:szCs w:val="18"/>
              </w:rPr>
            </w:pPr>
            <w:r>
              <w:rPr>
                <w:szCs w:val="18"/>
              </w:rPr>
              <w:t>1,064</w:t>
            </w:r>
          </w:p>
        </w:tc>
        <w:tc>
          <w:tcPr>
            <w:tcW w:w="818" w:type="dxa"/>
            <w:shd w:val="clear" w:color="auto" w:fill="auto"/>
            <w:vAlign w:val="center"/>
          </w:tcPr>
          <w:p w:rsidR="006E070E" w:rsidRPr="00A95011" w:rsidP="00CB1C05" w14:paraId="1F84FA73" w14:textId="77777777">
            <w:pPr>
              <w:pStyle w:val="RTableTextAbt"/>
              <w:rPr>
                <w:szCs w:val="18"/>
              </w:rPr>
            </w:pPr>
            <w:r>
              <w:rPr>
                <w:szCs w:val="18"/>
              </w:rPr>
              <w:t>982</w:t>
            </w:r>
          </w:p>
        </w:tc>
        <w:tc>
          <w:tcPr>
            <w:tcW w:w="1000" w:type="dxa"/>
            <w:shd w:val="clear" w:color="auto" w:fill="auto"/>
            <w:vAlign w:val="center"/>
          </w:tcPr>
          <w:p w:rsidR="006E070E" w:rsidRPr="00A95011" w:rsidP="00CB1C05" w14:paraId="4B88C500" w14:textId="77777777">
            <w:pPr>
              <w:pStyle w:val="RTableTextAbt"/>
              <w:rPr>
                <w:szCs w:val="18"/>
              </w:rPr>
            </w:pPr>
            <w:r>
              <w:rPr>
                <w:szCs w:val="18"/>
              </w:rPr>
              <w:t>1,230</w:t>
            </w:r>
          </w:p>
        </w:tc>
        <w:tc>
          <w:tcPr>
            <w:tcW w:w="1042" w:type="dxa"/>
            <w:shd w:val="clear" w:color="auto" w:fill="auto"/>
            <w:vAlign w:val="center"/>
          </w:tcPr>
          <w:p w:rsidR="006E070E" w:rsidRPr="00A95011" w:rsidP="00CB1C05" w14:paraId="58FA65D1" w14:textId="77777777">
            <w:pPr>
              <w:pStyle w:val="RTableTextAbt"/>
              <w:rPr>
                <w:szCs w:val="18"/>
              </w:rPr>
            </w:pPr>
            <w:r>
              <w:rPr>
                <w:szCs w:val="18"/>
              </w:rPr>
              <w:t>36,900</w:t>
            </w:r>
          </w:p>
        </w:tc>
        <w:tc>
          <w:tcPr>
            <w:tcW w:w="1080" w:type="dxa"/>
            <w:shd w:val="clear" w:color="auto" w:fill="auto"/>
            <w:vAlign w:val="center"/>
          </w:tcPr>
          <w:p w:rsidR="006E070E" w:rsidRPr="00A95011" w:rsidP="00CB1C05" w14:paraId="1920F472" w14:textId="77777777">
            <w:pPr>
              <w:pStyle w:val="RTableTextAbt"/>
              <w:rPr>
                <w:szCs w:val="18"/>
              </w:rPr>
            </w:pPr>
            <w:r>
              <w:rPr>
                <w:szCs w:val="18"/>
              </w:rPr>
              <w:t>17,820</w:t>
            </w:r>
          </w:p>
        </w:tc>
        <w:tc>
          <w:tcPr>
            <w:tcW w:w="1217" w:type="dxa"/>
            <w:shd w:val="clear" w:color="auto" w:fill="auto"/>
            <w:vAlign w:val="center"/>
          </w:tcPr>
          <w:p w:rsidR="006E070E" w:rsidRPr="00A95011" w:rsidP="00CB1C05" w14:paraId="204E7403" w14:textId="77777777">
            <w:pPr>
              <w:pStyle w:val="RTableTextAbt"/>
              <w:rPr>
                <w:szCs w:val="18"/>
              </w:rPr>
            </w:pPr>
            <w:r>
              <w:rPr>
                <w:szCs w:val="18"/>
              </w:rPr>
              <w:t>$3,329,996</w:t>
            </w:r>
          </w:p>
        </w:tc>
        <w:tc>
          <w:tcPr>
            <w:tcW w:w="1213" w:type="dxa"/>
            <w:shd w:val="clear" w:color="auto" w:fill="auto"/>
            <w:vAlign w:val="center"/>
          </w:tcPr>
          <w:p w:rsidR="006E070E" w:rsidRPr="00A95011" w:rsidP="00CB1C05" w14:paraId="7CC54C36" w14:textId="77777777">
            <w:pPr>
              <w:pStyle w:val="RTableTextAbt"/>
              <w:rPr>
                <w:szCs w:val="18"/>
              </w:rPr>
            </w:pPr>
            <w:r>
              <w:rPr>
                <w:szCs w:val="18"/>
              </w:rPr>
              <w:t>$25,778,668</w:t>
            </w:r>
          </w:p>
        </w:tc>
      </w:tr>
      <w:tr w14:paraId="5F455B4C" w14:textId="77777777" w:rsidTr="00E850C2">
        <w:tblPrEx>
          <w:tblW w:w="13140" w:type="dxa"/>
          <w:tblLayout w:type="fixed"/>
          <w:tblLook w:val="04A0"/>
        </w:tblPrEx>
        <w:trPr>
          <w:trHeight w:val="510"/>
        </w:trPr>
        <w:tc>
          <w:tcPr>
            <w:tcW w:w="2520" w:type="dxa"/>
            <w:shd w:val="clear" w:color="auto" w:fill="auto"/>
            <w:vAlign w:val="center"/>
          </w:tcPr>
          <w:p w:rsidR="006E070E" w:rsidRPr="00A95011" w:rsidP="00CB1C05" w14:paraId="66053F50" w14:textId="77777777">
            <w:pPr>
              <w:pStyle w:val="RTableTextAbt"/>
              <w:jc w:val="left"/>
              <w:rPr>
                <w:szCs w:val="18"/>
              </w:rPr>
            </w:pPr>
            <w:r>
              <w:rPr>
                <w:szCs w:val="18"/>
              </w:rPr>
              <w:t>Manufacturing; Mold Release and Protectants; Processing as a Reactant</w:t>
            </w:r>
          </w:p>
        </w:tc>
        <w:tc>
          <w:tcPr>
            <w:tcW w:w="2340" w:type="dxa"/>
            <w:shd w:val="clear" w:color="000000" w:fill="FFFFFF"/>
            <w:vAlign w:val="center"/>
          </w:tcPr>
          <w:p w:rsidR="006E070E" w:rsidRPr="00A95011" w:rsidP="00CB1C05" w14:paraId="725ADCE4" w14:textId="77777777">
            <w:pPr>
              <w:pStyle w:val="RTableTextAbt"/>
              <w:jc w:val="left"/>
              <w:rPr>
                <w:szCs w:val="18"/>
              </w:rPr>
            </w:pPr>
            <w:r>
              <w:rPr>
                <w:szCs w:val="18"/>
              </w:rPr>
              <w:t>326113: Unlaminated Plastics Film and Sheet (except Packaging) Manufacturing</w:t>
            </w:r>
          </w:p>
        </w:tc>
        <w:tc>
          <w:tcPr>
            <w:tcW w:w="1192" w:type="dxa"/>
            <w:shd w:val="clear" w:color="000000" w:fill="FFFFFF"/>
            <w:noWrap/>
            <w:vAlign w:val="center"/>
          </w:tcPr>
          <w:p w:rsidR="006E070E" w:rsidRPr="00A95011" w:rsidP="00CB1C05" w14:paraId="22D90832" w14:textId="77777777">
            <w:pPr>
              <w:pStyle w:val="RTableTextAbt"/>
              <w:rPr>
                <w:szCs w:val="18"/>
              </w:rPr>
            </w:pPr>
            <w:r>
              <w:rPr>
                <w:szCs w:val="18"/>
              </w:rPr>
              <w:t>750 employees</w:t>
            </w:r>
          </w:p>
        </w:tc>
        <w:tc>
          <w:tcPr>
            <w:tcW w:w="718" w:type="dxa"/>
            <w:shd w:val="clear" w:color="auto" w:fill="auto"/>
            <w:vAlign w:val="center"/>
          </w:tcPr>
          <w:p w:rsidR="006E070E" w:rsidRPr="00A95011" w:rsidP="00CB1C05" w14:paraId="7B1C3942" w14:textId="77777777">
            <w:pPr>
              <w:pStyle w:val="RTableTextAbt"/>
              <w:rPr>
                <w:szCs w:val="18"/>
              </w:rPr>
            </w:pPr>
            <w:r>
              <w:rPr>
                <w:szCs w:val="18"/>
              </w:rPr>
              <w:t>429</w:t>
            </w:r>
          </w:p>
        </w:tc>
        <w:tc>
          <w:tcPr>
            <w:tcW w:w="818" w:type="dxa"/>
            <w:shd w:val="clear" w:color="auto" w:fill="auto"/>
            <w:vAlign w:val="center"/>
          </w:tcPr>
          <w:p w:rsidR="006E070E" w:rsidRPr="00A95011" w:rsidP="00CB1C05" w14:paraId="04CD83AE" w14:textId="77777777">
            <w:pPr>
              <w:pStyle w:val="RTableTextAbt"/>
              <w:rPr>
                <w:szCs w:val="18"/>
              </w:rPr>
            </w:pPr>
            <w:r>
              <w:rPr>
                <w:szCs w:val="18"/>
              </w:rPr>
              <w:t>380</w:t>
            </w:r>
          </w:p>
        </w:tc>
        <w:tc>
          <w:tcPr>
            <w:tcW w:w="1000" w:type="dxa"/>
            <w:shd w:val="clear" w:color="auto" w:fill="auto"/>
            <w:vAlign w:val="center"/>
          </w:tcPr>
          <w:p w:rsidR="006E070E" w:rsidRPr="00A95011" w:rsidP="00CB1C05" w14:paraId="5B41507F" w14:textId="77777777">
            <w:pPr>
              <w:pStyle w:val="RTableTextAbt"/>
              <w:rPr>
                <w:szCs w:val="18"/>
              </w:rPr>
            </w:pPr>
            <w:r>
              <w:rPr>
                <w:szCs w:val="18"/>
              </w:rPr>
              <w:t>529</w:t>
            </w:r>
          </w:p>
        </w:tc>
        <w:tc>
          <w:tcPr>
            <w:tcW w:w="1042" w:type="dxa"/>
            <w:shd w:val="clear" w:color="auto" w:fill="auto"/>
            <w:vAlign w:val="center"/>
          </w:tcPr>
          <w:p w:rsidR="006E070E" w:rsidRPr="00A95011" w:rsidP="00CB1C05" w14:paraId="73BA115E" w14:textId="77777777">
            <w:pPr>
              <w:pStyle w:val="RTableTextAbt"/>
              <w:rPr>
                <w:szCs w:val="18"/>
              </w:rPr>
            </w:pPr>
            <w:r>
              <w:rPr>
                <w:szCs w:val="18"/>
              </w:rPr>
              <w:t>35,951</w:t>
            </w:r>
          </w:p>
        </w:tc>
        <w:tc>
          <w:tcPr>
            <w:tcW w:w="1080" w:type="dxa"/>
            <w:shd w:val="clear" w:color="auto" w:fill="auto"/>
            <w:vAlign w:val="center"/>
          </w:tcPr>
          <w:p w:rsidR="006E070E" w:rsidRPr="00A95011" w:rsidP="00CB1C05" w14:paraId="44393F4E" w14:textId="77777777">
            <w:pPr>
              <w:pStyle w:val="RTableTextAbt"/>
              <w:rPr>
                <w:szCs w:val="18"/>
              </w:rPr>
            </w:pPr>
            <w:r>
              <w:rPr>
                <w:szCs w:val="18"/>
              </w:rPr>
              <w:t>15,267</w:t>
            </w:r>
          </w:p>
        </w:tc>
        <w:tc>
          <w:tcPr>
            <w:tcW w:w="1217" w:type="dxa"/>
            <w:shd w:val="clear" w:color="auto" w:fill="auto"/>
            <w:vAlign w:val="center"/>
          </w:tcPr>
          <w:p w:rsidR="006E070E" w:rsidRPr="00A95011" w:rsidP="00CB1C05" w14:paraId="633E6C6D" w14:textId="77777777">
            <w:pPr>
              <w:pStyle w:val="RTableTextAbt"/>
              <w:rPr>
                <w:szCs w:val="18"/>
              </w:rPr>
            </w:pPr>
            <w:r>
              <w:rPr>
                <w:szCs w:val="18"/>
              </w:rPr>
              <w:t>$2,512,931</w:t>
            </w:r>
          </w:p>
        </w:tc>
        <w:tc>
          <w:tcPr>
            <w:tcW w:w="1213" w:type="dxa"/>
            <w:shd w:val="clear" w:color="auto" w:fill="auto"/>
            <w:vAlign w:val="center"/>
          </w:tcPr>
          <w:p w:rsidR="006E070E" w:rsidRPr="00A95011" w:rsidP="00CB1C05" w14:paraId="6CD26A4F" w14:textId="77777777">
            <w:pPr>
              <w:pStyle w:val="RTableTextAbt"/>
              <w:rPr>
                <w:szCs w:val="18"/>
              </w:rPr>
            </w:pPr>
            <w:r>
              <w:rPr>
                <w:szCs w:val="18"/>
              </w:rPr>
              <w:t>$18,990,345</w:t>
            </w:r>
          </w:p>
        </w:tc>
      </w:tr>
      <w:tr w14:paraId="35DB444A" w14:textId="77777777" w:rsidTr="00663DC7">
        <w:tblPrEx>
          <w:tblW w:w="13140" w:type="dxa"/>
          <w:tblLayout w:type="fixed"/>
          <w:tblLook w:val="04A0"/>
        </w:tblPrEx>
        <w:trPr>
          <w:trHeight w:val="510"/>
        </w:trPr>
        <w:tc>
          <w:tcPr>
            <w:tcW w:w="2520" w:type="dxa"/>
            <w:shd w:val="clear" w:color="auto" w:fill="auto"/>
          </w:tcPr>
          <w:p w:rsidR="008123C1" w:rsidRPr="00A95011" w:rsidP="00CB1C05" w14:paraId="02CC6388" w14:textId="77777777">
            <w:pPr>
              <w:pStyle w:val="RTableTextAbt"/>
              <w:jc w:val="left"/>
              <w:rPr>
                <w:szCs w:val="18"/>
              </w:rPr>
            </w:pPr>
            <w:r w:rsidRPr="0061032E">
              <w:t>Use as maskant for chemical milling; Mold Release and Protectants</w:t>
            </w:r>
          </w:p>
        </w:tc>
        <w:tc>
          <w:tcPr>
            <w:tcW w:w="2340" w:type="dxa"/>
            <w:shd w:val="clear" w:color="000000" w:fill="FFFFFF"/>
          </w:tcPr>
          <w:p w:rsidR="008123C1" w:rsidRPr="00A95011" w:rsidP="00CB1C05" w14:paraId="7613019D" w14:textId="77777777">
            <w:pPr>
              <w:pStyle w:val="RTableTextAbt"/>
              <w:jc w:val="left"/>
              <w:rPr>
                <w:szCs w:val="18"/>
              </w:rPr>
            </w:pPr>
            <w:r w:rsidRPr="0061032E">
              <w:t>326199: All Other Plastics Product Manufacturing</w:t>
            </w:r>
          </w:p>
        </w:tc>
        <w:tc>
          <w:tcPr>
            <w:tcW w:w="1192" w:type="dxa"/>
            <w:shd w:val="clear" w:color="000000" w:fill="FFFFFF"/>
            <w:noWrap/>
          </w:tcPr>
          <w:p w:rsidR="008123C1" w:rsidRPr="00A95011" w:rsidP="00CB1C05" w14:paraId="5231E07E" w14:textId="77777777">
            <w:pPr>
              <w:pStyle w:val="RTableTextAbt"/>
              <w:rPr>
                <w:szCs w:val="18"/>
              </w:rPr>
            </w:pPr>
            <w:r w:rsidRPr="0061032E">
              <w:t>750 employees</w:t>
            </w:r>
          </w:p>
        </w:tc>
        <w:tc>
          <w:tcPr>
            <w:tcW w:w="718" w:type="dxa"/>
            <w:shd w:val="clear" w:color="auto" w:fill="auto"/>
          </w:tcPr>
          <w:p w:rsidR="008123C1" w:rsidRPr="00A95011" w:rsidP="00CB1C05" w14:paraId="5E7E274D" w14:textId="77777777">
            <w:pPr>
              <w:pStyle w:val="RTableTextAbt"/>
              <w:rPr>
                <w:szCs w:val="18"/>
              </w:rPr>
            </w:pPr>
            <w:r w:rsidRPr="0061032E">
              <w:t>5,187</w:t>
            </w:r>
          </w:p>
        </w:tc>
        <w:tc>
          <w:tcPr>
            <w:tcW w:w="818" w:type="dxa"/>
            <w:shd w:val="clear" w:color="auto" w:fill="auto"/>
          </w:tcPr>
          <w:p w:rsidR="008123C1" w:rsidRPr="00A95011" w:rsidP="00CB1C05" w14:paraId="28B69389" w14:textId="77777777">
            <w:pPr>
              <w:pStyle w:val="RTableTextAbt"/>
              <w:rPr>
                <w:szCs w:val="18"/>
              </w:rPr>
            </w:pPr>
            <w:r w:rsidRPr="0061032E">
              <w:t>4,888</w:t>
            </w:r>
          </w:p>
        </w:tc>
        <w:tc>
          <w:tcPr>
            <w:tcW w:w="1000" w:type="dxa"/>
            <w:shd w:val="clear" w:color="auto" w:fill="auto"/>
          </w:tcPr>
          <w:p w:rsidR="008123C1" w:rsidRPr="00A95011" w:rsidP="00CB1C05" w14:paraId="7F46AB15" w14:textId="77777777">
            <w:pPr>
              <w:pStyle w:val="RTableTextAbt"/>
              <w:rPr>
                <w:szCs w:val="18"/>
              </w:rPr>
            </w:pPr>
            <w:r w:rsidRPr="0061032E">
              <w:t>6,156</w:t>
            </w:r>
          </w:p>
        </w:tc>
        <w:tc>
          <w:tcPr>
            <w:tcW w:w="1042" w:type="dxa"/>
            <w:shd w:val="clear" w:color="auto" w:fill="auto"/>
          </w:tcPr>
          <w:p w:rsidR="008123C1" w:rsidRPr="00A95011" w:rsidP="00CB1C05" w14:paraId="551E4D4C" w14:textId="77777777">
            <w:pPr>
              <w:pStyle w:val="RTableTextAbt"/>
              <w:rPr>
                <w:szCs w:val="18"/>
              </w:rPr>
            </w:pPr>
            <w:r w:rsidRPr="0061032E">
              <w:t>374,862</w:t>
            </w:r>
          </w:p>
        </w:tc>
        <w:tc>
          <w:tcPr>
            <w:tcW w:w="1080" w:type="dxa"/>
            <w:shd w:val="clear" w:color="auto" w:fill="auto"/>
          </w:tcPr>
          <w:p w:rsidR="008123C1" w:rsidRPr="00A95011" w:rsidP="00CB1C05" w14:paraId="06884271" w14:textId="77777777">
            <w:pPr>
              <w:pStyle w:val="RTableTextAbt"/>
              <w:rPr>
                <w:szCs w:val="18"/>
              </w:rPr>
            </w:pPr>
            <w:r w:rsidRPr="0061032E">
              <w:t>190,</w:t>
            </w:r>
            <w:r w:rsidRPr="0061032E" w:rsidR="008160E1">
              <w:t>204</w:t>
            </w:r>
          </w:p>
        </w:tc>
        <w:tc>
          <w:tcPr>
            <w:tcW w:w="1217" w:type="dxa"/>
            <w:shd w:val="clear" w:color="auto" w:fill="auto"/>
          </w:tcPr>
          <w:p w:rsidR="008123C1" w:rsidRPr="00A95011" w:rsidP="00CB1C05" w14:paraId="346996C2" w14:textId="77777777">
            <w:pPr>
              <w:pStyle w:val="RTableTextAbt"/>
              <w:rPr>
                <w:szCs w:val="18"/>
              </w:rPr>
            </w:pPr>
            <w:r w:rsidRPr="0061032E">
              <w:t>$20,760,557</w:t>
            </w:r>
          </w:p>
        </w:tc>
        <w:tc>
          <w:tcPr>
            <w:tcW w:w="1213" w:type="dxa"/>
            <w:shd w:val="clear" w:color="auto" w:fill="auto"/>
          </w:tcPr>
          <w:p w:rsidR="008123C1" w:rsidRPr="00A95011" w:rsidP="00CB1C05" w14:paraId="51C962AC" w14:textId="77777777">
            <w:pPr>
              <w:pStyle w:val="RTableTextAbt"/>
              <w:rPr>
                <w:szCs w:val="18"/>
              </w:rPr>
            </w:pPr>
            <w:r w:rsidRPr="0061032E">
              <w:t>$112,073,941</w:t>
            </w:r>
          </w:p>
        </w:tc>
      </w:tr>
      <w:tr w14:paraId="07AA9CDC" w14:textId="77777777" w:rsidTr="00663DC7">
        <w:tblPrEx>
          <w:tblW w:w="13140" w:type="dxa"/>
          <w:tblLayout w:type="fixed"/>
          <w:tblLook w:val="04A0"/>
        </w:tblPrEx>
        <w:trPr>
          <w:trHeight w:val="510"/>
        </w:trPr>
        <w:tc>
          <w:tcPr>
            <w:tcW w:w="2520" w:type="dxa"/>
            <w:shd w:val="clear" w:color="auto" w:fill="auto"/>
          </w:tcPr>
          <w:p w:rsidR="008123C1" w:rsidRPr="00A95011" w:rsidP="00CB1C05" w14:paraId="37D7A2A0" w14:textId="77777777">
            <w:pPr>
              <w:pStyle w:val="RTableTextAbt"/>
              <w:jc w:val="left"/>
              <w:rPr>
                <w:szCs w:val="18"/>
              </w:rPr>
            </w:pPr>
            <w:r w:rsidRPr="0061032E">
              <w:t>Mold Release and Protectants</w:t>
            </w:r>
          </w:p>
        </w:tc>
        <w:tc>
          <w:tcPr>
            <w:tcW w:w="2340" w:type="dxa"/>
            <w:shd w:val="clear" w:color="000000" w:fill="FFFFFF"/>
          </w:tcPr>
          <w:p w:rsidR="008123C1" w:rsidRPr="00A95011" w:rsidP="00CB1C05" w14:paraId="6686A27F" w14:textId="77777777">
            <w:pPr>
              <w:pStyle w:val="RTableTextAbt"/>
              <w:jc w:val="left"/>
              <w:rPr>
                <w:szCs w:val="18"/>
              </w:rPr>
            </w:pPr>
            <w:r w:rsidRPr="0061032E">
              <w:t>326220: Rubber and Plastics Hoses and Belting Manufacturing</w:t>
            </w:r>
          </w:p>
        </w:tc>
        <w:tc>
          <w:tcPr>
            <w:tcW w:w="1192" w:type="dxa"/>
            <w:shd w:val="clear" w:color="000000" w:fill="FFFFFF"/>
            <w:noWrap/>
          </w:tcPr>
          <w:p w:rsidR="008123C1" w:rsidRPr="00A95011" w:rsidP="00CB1C05" w14:paraId="5614E230" w14:textId="77777777">
            <w:pPr>
              <w:pStyle w:val="RTableTextAbt"/>
              <w:rPr>
                <w:szCs w:val="18"/>
              </w:rPr>
            </w:pPr>
            <w:r w:rsidRPr="0061032E">
              <w:t>800 employees</w:t>
            </w:r>
          </w:p>
        </w:tc>
        <w:tc>
          <w:tcPr>
            <w:tcW w:w="718" w:type="dxa"/>
            <w:shd w:val="clear" w:color="auto" w:fill="auto"/>
          </w:tcPr>
          <w:p w:rsidR="008123C1" w:rsidRPr="00A95011" w:rsidP="00CB1C05" w14:paraId="7A363588" w14:textId="77777777">
            <w:pPr>
              <w:pStyle w:val="RTableTextAbt"/>
              <w:rPr>
                <w:szCs w:val="18"/>
              </w:rPr>
            </w:pPr>
            <w:r w:rsidRPr="0061032E">
              <w:t>196</w:t>
            </w:r>
          </w:p>
        </w:tc>
        <w:tc>
          <w:tcPr>
            <w:tcW w:w="818" w:type="dxa"/>
            <w:shd w:val="clear" w:color="auto" w:fill="auto"/>
          </w:tcPr>
          <w:p w:rsidR="008123C1" w:rsidRPr="00A95011" w:rsidP="00CB1C05" w14:paraId="0CB0AA68" w14:textId="77777777">
            <w:pPr>
              <w:pStyle w:val="RTableTextAbt"/>
              <w:rPr>
                <w:szCs w:val="18"/>
              </w:rPr>
            </w:pPr>
            <w:r w:rsidRPr="0061032E">
              <w:t>177</w:t>
            </w:r>
          </w:p>
        </w:tc>
        <w:tc>
          <w:tcPr>
            <w:tcW w:w="1000" w:type="dxa"/>
            <w:shd w:val="clear" w:color="auto" w:fill="auto"/>
          </w:tcPr>
          <w:p w:rsidR="008123C1" w:rsidRPr="00A95011" w:rsidP="00CB1C05" w14:paraId="7085FEF7" w14:textId="77777777">
            <w:pPr>
              <w:pStyle w:val="RTableTextAbt"/>
              <w:rPr>
                <w:szCs w:val="18"/>
              </w:rPr>
            </w:pPr>
            <w:r w:rsidRPr="0061032E">
              <w:t>273</w:t>
            </w:r>
          </w:p>
        </w:tc>
        <w:tc>
          <w:tcPr>
            <w:tcW w:w="1042" w:type="dxa"/>
            <w:shd w:val="clear" w:color="auto" w:fill="auto"/>
          </w:tcPr>
          <w:p w:rsidR="008123C1" w:rsidRPr="00A95011" w:rsidP="00CB1C05" w14:paraId="5F9349DB" w14:textId="77777777">
            <w:pPr>
              <w:pStyle w:val="RTableTextAbt"/>
              <w:rPr>
                <w:szCs w:val="18"/>
              </w:rPr>
            </w:pPr>
            <w:r w:rsidRPr="0061032E">
              <w:t>19,713</w:t>
            </w:r>
          </w:p>
        </w:tc>
        <w:tc>
          <w:tcPr>
            <w:tcW w:w="1080" w:type="dxa"/>
            <w:shd w:val="clear" w:color="auto" w:fill="auto"/>
          </w:tcPr>
          <w:p w:rsidR="008123C1" w:rsidRPr="00A95011" w:rsidP="00CB1C05" w14:paraId="308547C7" w14:textId="77777777">
            <w:pPr>
              <w:pStyle w:val="RTableTextAbt"/>
              <w:rPr>
                <w:szCs w:val="18"/>
              </w:rPr>
            </w:pPr>
            <w:r w:rsidRPr="0061032E">
              <w:t>8,697</w:t>
            </w:r>
          </w:p>
        </w:tc>
        <w:tc>
          <w:tcPr>
            <w:tcW w:w="1217" w:type="dxa"/>
            <w:shd w:val="clear" w:color="auto" w:fill="auto"/>
          </w:tcPr>
          <w:p w:rsidR="008123C1" w:rsidRPr="00A95011" w:rsidP="00CB1C05" w14:paraId="041F6261" w14:textId="77777777">
            <w:pPr>
              <w:pStyle w:val="RTableTextAbt"/>
              <w:rPr>
                <w:szCs w:val="18"/>
              </w:rPr>
            </w:pPr>
            <w:r w:rsidRPr="0061032E">
              <w:t>$1,174,449</w:t>
            </w:r>
          </w:p>
        </w:tc>
        <w:tc>
          <w:tcPr>
            <w:tcW w:w="1213" w:type="dxa"/>
            <w:shd w:val="clear" w:color="auto" w:fill="auto"/>
          </w:tcPr>
          <w:p w:rsidR="008123C1" w:rsidRPr="00A95011" w:rsidP="00CB1C05" w14:paraId="430DE8D9" w14:textId="77777777">
            <w:pPr>
              <w:pStyle w:val="RTableTextAbt"/>
              <w:rPr>
                <w:szCs w:val="18"/>
              </w:rPr>
            </w:pPr>
            <w:r w:rsidRPr="0061032E">
              <w:t>$6,255,440</w:t>
            </w:r>
          </w:p>
        </w:tc>
      </w:tr>
      <w:tr w14:paraId="49B5D48E" w14:textId="77777777" w:rsidTr="00663DC7">
        <w:tblPrEx>
          <w:tblW w:w="13140" w:type="dxa"/>
          <w:tblLayout w:type="fixed"/>
          <w:tblLook w:val="04A0"/>
        </w:tblPrEx>
        <w:trPr>
          <w:trHeight w:val="510"/>
        </w:trPr>
        <w:tc>
          <w:tcPr>
            <w:tcW w:w="2520" w:type="dxa"/>
            <w:shd w:val="clear" w:color="auto" w:fill="auto"/>
          </w:tcPr>
          <w:p w:rsidR="008123C1" w:rsidRPr="00A95011" w:rsidP="00CB1C05" w14:paraId="37505719" w14:textId="77777777">
            <w:pPr>
              <w:pStyle w:val="RTableTextAbt"/>
              <w:jc w:val="left"/>
              <w:rPr>
                <w:szCs w:val="18"/>
              </w:rPr>
            </w:pPr>
            <w:r w:rsidRPr="0061032E">
              <w:t>Adhesives and Sealants; Paints and Coatings</w:t>
            </w:r>
          </w:p>
        </w:tc>
        <w:tc>
          <w:tcPr>
            <w:tcW w:w="2340" w:type="dxa"/>
            <w:shd w:val="clear" w:color="000000" w:fill="FFFFFF"/>
          </w:tcPr>
          <w:p w:rsidR="008123C1" w:rsidRPr="00A95011" w:rsidP="00CB1C05" w14:paraId="202A363F" w14:textId="77777777">
            <w:pPr>
              <w:pStyle w:val="RTableTextAbt"/>
              <w:jc w:val="left"/>
              <w:rPr>
                <w:szCs w:val="18"/>
              </w:rPr>
            </w:pPr>
            <w:r w:rsidRPr="0061032E">
              <w:t xml:space="preserve">326291: Rubber Product Manufacturing for Mechanical </w:t>
            </w:r>
            <w:r w:rsidRPr="0061032E" w:rsidR="008160E1">
              <w:t>Use</w:t>
            </w:r>
          </w:p>
        </w:tc>
        <w:tc>
          <w:tcPr>
            <w:tcW w:w="1192" w:type="dxa"/>
            <w:shd w:val="clear" w:color="000000" w:fill="FFFFFF"/>
            <w:noWrap/>
          </w:tcPr>
          <w:p w:rsidR="008123C1" w:rsidRPr="00A95011" w:rsidP="00CB1C05" w14:paraId="0E6FD267" w14:textId="77777777">
            <w:pPr>
              <w:pStyle w:val="RTableTextAbt"/>
              <w:rPr>
                <w:szCs w:val="18"/>
              </w:rPr>
            </w:pPr>
            <w:r w:rsidRPr="0061032E">
              <w:t>750 employees</w:t>
            </w:r>
          </w:p>
        </w:tc>
        <w:tc>
          <w:tcPr>
            <w:tcW w:w="718" w:type="dxa"/>
            <w:shd w:val="clear" w:color="auto" w:fill="auto"/>
          </w:tcPr>
          <w:p w:rsidR="008123C1" w:rsidRPr="00A95011" w:rsidP="00CB1C05" w14:paraId="72E75FC7" w14:textId="77777777">
            <w:pPr>
              <w:pStyle w:val="RTableTextAbt"/>
              <w:rPr>
                <w:szCs w:val="18"/>
              </w:rPr>
            </w:pPr>
            <w:r w:rsidRPr="0061032E">
              <w:t>346</w:t>
            </w:r>
          </w:p>
        </w:tc>
        <w:tc>
          <w:tcPr>
            <w:tcW w:w="818" w:type="dxa"/>
            <w:shd w:val="clear" w:color="auto" w:fill="auto"/>
          </w:tcPr>
          <w:p w:rsidR="008123C1" w:rsidRPr="00A95011" w:rsidP="00CB1C05" w14:paraId="3152557F" w14:textId="77777777">
            <w:pPr>
              <w:pStyle w:val="RTableTextAbt"/>
              <w:rPr>
                <w:szCs w:val="18"/>
              </w:rPr>
            </w:pPr>
            <w:r w:rsidRPr="0061032E">
              <w:t>315</w:t>
            </w:r>
          </w:p>
        </w:tc>
        <w:tc>
          <w:tcPr>
            <w:tcW w:w="1000" w:type="dxa"/>
            <w:shd w:val="clear" w:color="auto" w:fill="auto"/>
          </w:tcPr>
          <w:p w:rsidR="008123C1" w:rsidRPr="00A95011" w:rsidP="00CB1C05" w14:paraId="3EA6BAE2" w14:textId="77777777">
            <w:pPr>
              <w:pStyle w:val="RTableTextAbt"/>
              <w:rPr>
                <w:szCs w:val="18"/>
              </w:rPr>
            </w:pPr>
            <w:r w:rsidRPr="0061032E">
              <w:t>411</w:t>
            </w:r>
          </w:p>
        </w:tc>
        <w:tc>
          <w:tcPr>
            <w:tcW w:w="1042" w:type="dxa"/>
            <w:shd w:val="clear" w:color="auto" w:fill="auto"/>
          </w:tcPr>
          <w:p w:rsidR="008123C1" w:rsidRPr="00A95011" w:rsidP="00CB1C05" w14:paraId="1D5C5076" w14:textId="77777777">
            <w:pPr>
              <w:pStyle w:val="RTableTextAbt"/>
              <w:rPr>
                <w:szCs w:val="18"/>
              </w:rPr>
            </w:pPr>
            <w:r w:rsidRPr="0061032E">
              <w:t>30,895</w:t>
            </w:r>
          </w:p>
        </w:tc>
        <w:tc>
          <w:tcPr>
            <w:tcW w:w="1080" w:type="dxa"/>
            <w:shd w:val="clear" w:color="auto" w:fill="auto"/>
          </w:tcPr>
          <w:p w:rsidR="008123C1" w:rsidRPr="00A95011" w:rsidP="00CB1C05" w14:paraId="798788F8" w14:textId="77777777">
            <w:pPr>
              <w:pStyle w:val="RTableTextAbt"/>
              <w:rPr>
                <w:szCs w:val="18"/>
              </w:rPr>
            </w:pPr>
            <w:r w:rsidRPr="0061032E">
              <w:t>14,720</w:t>
            </w:r>
          </w:p>
        </w:tc>
        <w:tc>
          <w:tcPr>
            <w:tcW w:w="1217" w:type="dxa"/>
            <w:shd w:val="clear" w:color="auto" w:fill="auto"/>
          </w:tcPr>
          <w:p w:rsidR="008123C1" w:rsidRPr="00A95011" w:rsidP="00CB1C05" w14:paraId="5F9E8495" w14:textId="77777777">
            <w:pPr>
              <w:pStyle w:val="RTableTextAbt"/>
              <w:rPr>
                <w:szCs w:val="18"/>
              </w:rPr>
            </w:pPr>
            <w:r w:rsidRPr="0061032E">
              <w:t>$1,716,444</w:t>
            </w:r>
          </w:p>
        </w:tc>
        <w:tc>
          <w:tcPr>
            <w:tcW w:w="1213" w:type="dxa"/>
            <w:shd w:val="clear" w:color="auto" w:fill="auto"/>
          </w:tcPr>
          <w:p w:rsidR="008123C1" w:rsidRPr="00A95011" w:rsidP="00CB1C05" w14:paraId="5F5136F2" w14:textId="77777777">
            <w:pPr>
              <w:pStyle w:val="RTableTextAbt"/>
              <w:rPr>
                <w:szCs w:val="18"/>
              </w:rPr>
            </w:pPr>
            <w:r w:rsidRPr="0061032E">
              <w:t>$8,978,491</w:t>
            </w:r>
          </w:p>
        </w:tc>
      </w:tr>
      <w:tr w14:paraId="53765C9A" w14:textId="77777777" w:rsidTr="00663DC7">
        <w:tblPrEx>
          <w:tblW w:w="13140" w:type="dxa"/>
          <w:tblLayout w:type="fixed"/>
          <w:tblLook w:val="04A0"/>
        </w:tblPrEx>
        <w:trPr>
          <w:trHeight w:val="510"/>
        </w:trPr>
        <w:tc>
          <w:tcPr>
            <w:tcW w:w="2520" w:type="dxa"/>
            <w:shd w:val="clear" w:color="auto" w:fill="auto"/>
          </w:tcPr>
          <w:p w:rsidR="008123C1" w:rsidRPr="00A95011" w:rsidP="00CB1C05" w14:paraId="5FA821FA" w14:textId="77777777">
            <w:pPr>
              <w:pStyle w:val="RTableTextAbt"/>
              <w:jc w:val="left"/>
              <w:rPr>
                <w:szCs w:val="18"/>
              </w:rPr>
            </w:pPr>
            <w:r w:rsidRPr="0061032E">
              <w:t>Adhesives and Sealants; Mold Release and Protectants; Paint and Coatings</w:t>
            </w:r>
          </w:p>
        </w:tc>
        <w:tc>
          <w:tcPr>
            <w:tcW w:w="2340" w:type="dxa"/>
            <w:shd w:val="clear" w:color="000000" w:fill="FFFFFF"/>
          </w:tcPr>
          <w:p w:rsidR="008123C1" w:rsidRPr="00A95011" w:rsidP="00CB1C05" w14:paraId="502C5E38" w14:textId="77777777">
            <w:pPr>
              <w:pStyle w:val="RTableTextAbt"/>
              <w:jc w:val="left"/>
              <w:rPr>
                <w:szCs w:val="18"/>
              </w:rPr>
            </w:pPr>
            <w:r w:rsidRPr="0061032E">
              <w:t>326299: All Other Rubber Product Manufacturing</w:t>
            </w:r>
          </w:p>
        </w:tc>
        <w:tc>
          <w:tcPr>
            <w:tcW w:w="1192" w:type="dxa"/>
            <w:shd w:val="clear" w:color="000000" w:fill="FFFFFF"/>
            <w:noWrap/>
          </w:tcPr>
          <w:p w:rsidR="008123C1" w:rsidRPr="00A95011" w:rsidP="00CB1C05" w14:paraId="5127617C" w14:textId="77777777">
            <w:pPr>
              <w:pStyle w:val="RTableTextAbt"/>
              <w:rPr>
                <w:szCs w:val="18"/>
              </w:rPr>
            </w:pPr>
            <w:r w:rsidRPr="0061032E">
              <w:t>650 employees</w:t>
            </w:r>
          </w:p>
        </w:tc>
        <w:tc>
          <w:tcPr>
            <w:tcW w:w="718" w:type="dxa"/>
            <w:shd w:val="clear" w:color="auto" w:fill="auto"/>
          </w:tcPr>
          <w:p w:rsidR="008123C1" w:rsidRPr="00A95011" w:rsidP="00CB1C05" w14:paraId="6ED3B566" w14:textId="77777777">
            <w:pPr>
              <w:pStyle w:val="RTableTextAbt"/>
              <w:rPr>
                <w:szCs w:val="18"/>
              </w:rPr>
            </w:pPr>
            <w:r w:rsidRPr="0061032E">
              <w:t>565</w:t>
            </w:r>
          </w:p>
        </w:tc>
        <w:tc>
          <w:tcPr>
            <w:tcW w:w="818" w:type="dxa"/>
            <w:shd w:val="clear" w:color="auto" w:fill="auto"/>
          </w:tcPr>
          <w:p w:rsidR="008123C1" w:rsidRPr="00A95011" w:rsidP="00CB1C05" w14:paraId="4AE304B6" w14:textId="77777777">
            <w:pPr>
              <w:pStyle w:val="RTableTextAbt"/>
              <w:rPr>
                <w:szCs w:val="18"/>
              </w:rPr>
            </w:pPr>
            <w:r w:rsidRPr="0061032E">
              <w:t>508</w:t>
            </w:r>
          </w:p>
        </w:tc>
        <w:tc>
          <w:tcPr>
            <w:tcW w:w="1000" w:type="dxa"/>
            <w:shd w:val="clear" w:color="auto" w:fill="auto"/>
          </w:tcPr>
          <w:p w:rsidR="008123C1" w:rsidRPr="00A95011" w:rsidP="00CB1C05" w14:paraId="0238A14C" w14:textId="77777777">
            <w:pPr>
              <w:pStyle w:val="RTableTextAbt"/>
              <w:rPr>
                <w:szCs w:val="18"/>
              </w:rPr>
            </w:pPr>
            <w:r w:rsidRPr="0061032E">
              <w:t>666</w:t>
            </w:r>
          </w:p>
        </w:tc>
        <w:tc>
          <w:tcPr>
            <w:tcW w:w="1042" w:type="dxa"/>
            <w:shd w:val="clear" w:color="auto" w:fill="auto"/>
          </w:tcPr>
          <w:p w:rsidR="008123C1" w:rsidRPr="00A95011" w:rsidP="00CB1C05" w14:paraId="519098A8" w14:textId="77777777">
            <w:pPr>
              <w:pStyle w:val="RTableTextAbt"/>
              <w:rPr>
                <w:szCs w:val="18"/>
              </w:rPr>
            </w:pPr>
            <w:r w:rsidRPr="0061032E">
              <w:t>29,771</w:t>
            </w:r>
          </w:p>
        </w:tc>
        <w:tc>
          <w:tcPr>
            <w:tcW w:w="1080" w:type="dxa"/>
            <w:shd w:val="clear" w:color="auto" w:fill="auto"/>
          </w:tcPr>
          <w:p w:rsidR="008123C1" w:rsidRPr="00A95011" w:rsidP="00CB1C05" w14:paraId="333D39C7" w14:textId="77777777">
            <w:pPr>
              <w:pStyle w:val="RTableTextAbt"/>
              <w:rPr>
                <w:szCs w:val="18"/>
              </w:rPr>
            </w:pPr>
            <w:r w:rsidRPr="0061032E">
              <w:t>15,816</w:t>
            </w:r>
          </w:p>
        </w:tc>
        <w:tc>
          <w:tcPr>
            <w:tcW w:w="1217" w:type="dxa"/>
            <w:shd w:val="clear" w:color="auto" w:fill="auto"/>
          </w:tcPr>
          <w:p w:rsidR="008123C1" w:rsidRPr="00A95011" w:rsidP="00CB1C05" w14:paraId="4EDE627B" w14:textId="77777777">
            <w:pPr>
              <w:pStyle w:val="RTableTextAbt"/>
              <w:rPr>
                <w:szCs w:val="18"/>
              </w:rPr>
            </w:pPr>
            <w:r w:rsidRPr="0061032E">
              <w:t>$1,893,153</w:t>
            </w:r>
          </w:p>
        </w:tc>
        <w:tc>
          <w:tcPr>
            <w:tcW w:w="1213" w:type="dxa"/>
            <w:shd w:val="clear" w:color="auto" w:fill="auto"/>
          </w:tcPr>
          <w:p w:rsidR="008123C1" w:rsidRPr="00A95011" w:rsidP="00CB1C05" w14:paraId="4474E4B2" w14:textId="77777777">
            <w:pPr>
              <w:pStyle w:val="RTableTextAbt"/>
              <w:rPr>
                <w:szCs w:val="18"/>
              </w:rPr>
            </w:pPr>
            <w:r w:rsidRPr="0061032E">
              <w:t>$11,945,271</w:t>
            </w:r>
          </w:p>
        </w:tc>
      </w:tr>
      <w:tr w14:paraId="06F035AE" w14:textId="77777777" w:rsidTr="00663DC7">
        <w:tblPrEx>
          <w:tblW w:w="13140" w:type="dxa"/>
          <w:tblLayout w:type="fixed"/>
          <w:tblLook w:val="04A0"/>
        </w:tblPrEx>
        <w:trPr>
          <w:trHeight w:val="510"/>
        </w:trPr>
        <w:tc>
          <w:tcPr>
            <w:tcW w:w="2520" w:type="dxa"/>
            <w:shd w:val="clear" w:color="auto" w:fill="auto"/>
          </w:tcPr>
          <w:p w:rsidR="008123C1" w:rsidRPr="00A95011" w:rsidP="00CB1C05" w14:paraId="7ECB54E9" w14:textId="77777777">
            <w:pPr>
              <w:pStyle w:val="RTableTextAbt"/>
              <w:jc w:val="left"/>
              <w:rPr>
                <w:szCs w:val="18"/>
              </w:rPr>
            </w:pPr>
            <w:r w:rsidRPr="0061032E">
              <w:t>Paint and Coatings</w:t>
            </w:r>
          </w:p>
        </w:tc>
        <w:tc>
          <w:tcPr>
            <w:tcW w:w="2340" w:type="dxa"/>
            <w:shd w:val="clear" w:color="000000" w:fill="FFFFFF"/>
          </w:tcPr>
          <w:p w:rsidR="008123C1" w:rsidRPr="00A95011" w:rsidP="00CB1C05" w14:paraId="59856E19" w14:textId="77777777">
            <w:pPr>
              <w:pStyle w:val="RTableTextAbt"/>
              <w:jc w:val="left"/>
              <w:rPr>
                <w:szCs w:val="18"/>
              </w:rPr>
            </w:pPr>
            <w:r w:rsidRPr="0061032E">
              <w:t>327110: Pottery, Ceramics, and Plumbing Fixture Manufacturing</w:t>
            </w:r>
          </w:p>
        </w:tc>
        <w:tc>
          <w:tcPr>
            <w:tcW w:w="1192" w:type="dxa"/>
            <w:shd w:val="clear" w:color="000000" w:fill="FFFFFF"/>
            <w:noWrap/>
          </w:tcPr>
          <w:p w:rsidR="008123C1" w:rsidRPr="00A95011" w:rsidP="00CB1C05" w14:paraId="6EDD8DDF" w14:textId="77777777">
            <w:pPr>
              <w:pStyle w:val="RTableTextAbt"/>
              <w:rPr>
                <w:szCs w:val="18"/>
              </w:rPr>
            </w:pPr>
            <w:r w:rsidRPr="0061032E">
              <w:t>1,000 employees</w:t>
            </w:r>
          </w:p>
        </w:tc>
        <w:tc>
          <w:tcPr>
            <w:tcW w:w="718" w:type="dxa"/>
            <w:shd w:val="clear" w:color="auto" w:fill="auto"/>
          </w:tcPr>
          <w:p w:rsidR="008123C1" w:rsidRPr="00A95011" w:rsidP="00CB1C05" w14:paraId="44988738" w14:textId="77777777">
            <w:pPr>
              <w:pStyle w:val="RTableTextAbt"/>
              <w:rPr>
                <w:szCs w:val="18"/>
              </w:rPr>
            </w:pPr>
            <w:r w:rsidRPr="0061032E">
              <w:t>566</w:t>
            </w:r>
          </w:p>
        </w:tc>
        <w:tc>
          <w:tcPr>
            <w:tcW w:w="818" w:type="dxa"/>
            <w:shd w:val="clear" w:color="auto" w:fill="auto"/>
          </w:tcPr>
          <w:p w:rsidR="008123C1" w:rsidRPr="00A95011" w:rsidP="00CB1C05" w14:paraId="2A8835B4" w14:textId="77777777">
            <w:pPr>
              <w:pStyle w:val="RTableTextAbt"/>
              <w:rPr>
                <w:szCs w:val="18"/>
              </w:rPr>
            </w:pPr>
            <w:r w:rsidRPr="0061032E">
              <w:t>556</w:t>
            </w:r>
          </w:p>
        </w:tc>
        <w:tc>
          <w:tcPr>
            <w:tcW w:w="1000" w:type="dxa"/>
            <w:shd w:val="clear" w:color="auto" w:fill="auto"/>
          </w:tcPr>
          <w:p w:rsidR="008123C1" w:rsidRPr="00A95011" w:rsidP="00CB1C05" w14:paraId="4681035F" w14:textId="77777777">
            <w:pPr>
              <w:pStyle w:val="RTableTextAbt"/>
              <w:rPr>
                <w:szCs w:val="18"/>
              </w:rPr>
            </w:pPr>
            <w:r w:rsidRPr="0061032E">
              <w:t>585</w:t>
            </w:r>
          </w:p>
        </w:tc>
        <w:tc>
          <w:tcPr>
            <w:tcW w:w="1042" w:type="dxa"/>
            <w:shd w:val="clear" w:color="auto" w:fill="auto"/>
          </w:tcPr>
          <w:p w:rsidR="008123C1" w:rsidRPr="00A95011" w:rsidP="00CB1C05" w14:paraId="5E6B2A34" w14:textId="77777777">
            <w:pPr>
              <w:pStyle w:val="RTableTextAbt"/>
              <w:rPr>
                <w:szCs w:val="18"/>
              </w:rPr>
            </w:pPr>
            <w:r w:rsidRPr="0061032E">
              <w:t>12,508</w:t>
            </w:r>
          </w:p>
        </w:tc>
        <w:tc>
          <w:tcPr>
            <w:tcW w:w="1080" w:type="dxa"/>
            <w:shd w:val="clear" w:color="auto" w:fill="auto"/>
          </w:tcPr>
          <w:p w:rsidR="008123C1" w:rsidRPr="00A95011" w:rsidP="00CB1C05" w14:paraId="503EECCC" w14:textId="77777777">
            <w:pPr>
              <w:pStyle w:val="RTableTextAbt"/>
              <w:rPr>
                <w:szCs w:val="18"/>
              </w:rPr>
            </w:pPr>
            <w:r w:rsidRPr="0061032E">
              <w:t>8,262</w:t>
            </w:r>
          </w:p>
        </w:tc>
        <w:tc>
          <w:tcPr>
            <w:tcW w:w="1217" w:type="dxa"/>
            <w:shd w:val="clear" w:color="auto" w:fill="auto"/>
          </w:tcPr>
          <w:p w:rsidR="008123C1" w:rsidRPr="00A95011" w:rsidP="00CB1C05" w14:paraId="190F3B22" w14:textId="77777777">
            <w:pPr>
              <w:pStyle w:val="RTableTextAbt"/>
              <w:rPr>
                <w:szCs w:val="18"/>
              </w:rPr>
            </w:pPr>
            <w:r w:rsidRPr="0061032E">
              <w:t>$617,721</w:t>
            </w:r>
          </w:p>
        </w:tc>
        <w:tc>
          <w:tcPr>
            <w:tcW w:w="1213" w:type="dxa"/>
            <w:shd w:val="clear" w:color="auto" w:fill="auto"/>
          </w:tcPr>
          <w:p w:rsidR="008123C1" w:rsidRPr="00A95011" w:rsidP="00CB1C05" w14:paraId="785C45D7" w14:textId="77777777">
            <w:pPr>
              <w:pStyle w:val="RTableTextAbt"/>
              <w:rPr>
                <w:szCs w:val="18"/>
              </w:rPr>
            </w:pPr>
            <w:r w:rsidRPr="0061032E">
              <w:t>$2,630,357</w:t>
            </w:r>
          </w:p>
        </w:tc>
      </w:tr>
      <w:tr w14:paraId="28D63B8F" w14:textId="77777777" w:rsidTr="00663DC7">
        <w:tblPrEx>
          <w:tblW w:w="13140" w:type="dxa"/>
          <w:tblLayout w:type="fixed"/>
          <w:tblLook w:val="04A0"/>
        </w:tblPrEx>
        <w:trPr>
          <w:trHeight w:val="510"/>
        </w:trPr>
        <w:tc>
          <w:tcPr>
            <w:tcW w:w="2520" w:type="dxa"/>
            <w:shd w:val="clear" w:color="auto" w:fill="auto"/>
          </w:tcPr>
          <w:p w:rsidR="008123C1" w:rsidRPr="00A95011" w:rsidP="00CB1C05" w14:paraId="48480F54" w14:textId="77777777">
            <w:pPr>
              <w:pStyle w:val="RTableTextAbt"/>
              <w:jc w:val="left"/>
              <w:rPr>
                <w:szCs w:val="18"/>
              </w:rPr>
            </w:pPr>
            <w:r w:rsidRPr="0061032E">
              <w:t>Vapor Degreasing</w:t>
            </w:r>
          </w:p>
        </w:tc>
        <w:tc>
          <w:tcPr>
            <w:tcW w:w="2340" w:type="dxa"/>
            <w:shd w:val="clear" w:color="000000" w:fill="FFFFFF"/>
          </w:tcPr>
          <w:p w:rsidR="008123C1" w:rsidRPr="00A95011" w:rsidP="00CB1C05" w14:paraId="0F80EF6C" w14:textId="77777777">
            <w:pPr>
              <w:pStyle w:val="RTableTextAbt"/>
              <w:jc w:val="left"/>
              <w:rPr>
                <w:szCs w:val="18"/>
              </w:rPr>
            </w:pPr>
            <w:r w:rsidRPr="0061032E">
              <w:t>327213: Glass Container Manufacturing</w:t>
            </w:r>
          </w:p>
        </w:tc>
        <w:tc>
          <w:tcPr>
            <w:tcW w:w="1192" w:type="dxa"/>
            <w:shd w:val="clear" w:color="000000" w:fill="FFFFFF"/>
            <w:noWrap/>
          </w:tcPr>
          <w:p w:rsidR="008123C1" w:rsidRPr="00A95011" w:rsidP="00CB1C05" w14:paraId="606DB6E8" w14:textId="77777777">
            <w:pPr>
              <w:pStyle w:val="RTableTextAbt"/>
              <w:rPr>
                <w:szCs w:val="18"/>
              </w:rPr>
            </w:pPr>
            <w:r w:rsidRPr="0061032E">
              <w:t>1,250 employees</w:t>
            </w:r>
          </w:p>
        </w:tc>
        <w:tc>
          <w:tcPr>
            <w:tcW w:w="718" w:type="dxa"/>
            <w:shd w:val="clear" w:color="auto" w:fill="auto"/>
          </w:tcPr>
          <w:p w:rsidR="008123C1" w:rsidRPr="00A95011" w:rsidP="00CB1C05" w14:paraId="6C0ED6B8" w14:textId="77777777">
            <w:pPr>
              <w:pStyle w:val="RTableTextAbt"/>
              <w:rPr>
                <w:szCs w:val="18"/>
              </w:rPr>
            </w:pPr>
            <w:r w:rsidRPr="0061032E">
              <w:t>29</w:t>
            </w:r>
          </w:p>
        </w:tc>
        <w:tc>
          <w:tcPr>
            <w:tcW w:w="818" w:type="dxa"/>
            <w:shd w:val="clear" w:color="auto" w:fill="auto"/>
          </w:tcPr>
          <w:p w:rsidR="008123C1" w:rsidRPr="00A95011" w:rsidP="00CB1C05" w14:paraId="10503507" w14:textId="77777777">
            <w:pPr>
              <w:pStyle w:val="RTableTextAbt"/>
              <w:rPr>
                <w:szCs w:val="18"/>
              </w:rPr>
            </w:pPr>
            <w:r w:rsidRPr="0061032E">
              <w:t>22</w:t>
            </w:r>
          </w:p>
        </w:tc>
        <w:tc>
          <w:tcPr>
            <w:tcW w:w="1000" w:type="dxa"/>
            <w:shd w:val="clear" w:color="auto" w:fill="auto"/>
          </w:tcPr>
          <w:p w:rsidR="008123C1" w:rsidRPr="00A95011" w:rsidP="00CB1C05" w14:paraId="700EFB79" w14:textId="77777777">
            <w:pPr>
              <w:pStyle w:val="RTableTextAbt"/>
              <w:rPr>
                <w:szCs w:val="18"/>
              </w:rPr>
            </w:pPr>
            <w:r w:rsidRPr="0061032E">
              <w:t>69</w:t>
            </w:r>
          </w:p>
        </w:tc>
        <w:tc>
          <w:tcPr>
            <w:tcW w:w="1042" w:type="dxa"/>
            <w:shd w:val="clear" w:color="auto" w:fill="auto"/>
          </w:tcPr>
          <w:p w:rsidR="008123C1" w:rsidRPr="00A95011" w:rsidP="00CB1C05" w14:paraId="09D23810" w14:textId="77777777">
            <w:pPr>
              <w:pStyle w:val="RTableTextAbt"/>
              <w:rPr>
                <w:szCs w:val="18"/>
              </w:rPr>
            </w:pPr>
            <w:r w:rsidRPr="0061032E">
              <w:t>14,426</w:t>
            </w:r>
          </w:p>
        </w:tc>
        <w:tc>
          <w:tcPr>
            <w:tcW w:w="1080" w:type="dxa"/>
            <w:shd w:val="clear" w:color="auto" w:fill="auto"/>
          </w:tcPr>
          <w:p w:rsidR="008123C1" w:rsidRPr="00A95011" w:rsidP="00CB1C05" w14:paraId="60BD6EE4" w14:textId="77777777">
            <w:pPr>
              <w:pStyle w:val="RTableTextAbt"/>
              <w:rPr>
                <w:szCs w:val="18"/>
              </w:rPr>
            </w:pPr>
            <w:r w:rsidRPr="0061032E">
              <w:t>1,704</w:t>
            </w:r>
          </w:p>
        </w:tc>
        <w:tc>
          <w:tcPr>
            <w:tcW w:w="1217" w:type="dxa"/>
            <w:shd w:val="clear" w:color="auto" w:fill="auto"/>
          </w:tcPr>
          <w:p w:rsidR="008123C1" w:rsidRPr="00A95011" w:rsidP="00CB1C05" w14:paraId="5E53F9B1" w14:textId="77777777">
            <w:pPr>
              <w:pStyle w:val="RTableTextAbt"/>
              <w:rPr>
                <w:szCs w:val="18"/>
              </w:rPr>
            </w:pPr>
            <w:r w:rsidRPr="0061032E">
              <w:t>$1,000,619</w:t>
            </w:r>
          </w:p>
        </w:tc>
        <w:tc>
          <w:tcPr>
            <w:tcW w:w="1213" w:type="dxa"/>
            <w:shd w:val="clear" w:color="auto" w:fill="auto"/>
          </w:tcPr>
          <w:p w:rsidR="008123C1" w:rsidRPr="00A95011" w:rsidP="00CB1C05" w14:paraId="569EE579" w14:textId="77777777">
            <w:pPr>
              <w:pStyle w:val="RTableTextAbt"/>
              <w:rPr>
                <w:szCs w:val="18"/>
              </w:rPr>
            </w:pPr>
            <w:r w:rsidRPr="0061032E">
              <w:t>$5,958,023</w:t>
            </w:r>
          </w:p>
        </w:tc>
      </w:tr>
      <w:tr w14:paraId="4D4E8456" w14:textId="77777777" w:rsidTr="00663DC7">
        <w:tblPrEx>
          <w:tblW w:w="13140" w:type="dxa"/>
          <w:tblLayout w:type="fixed"/>
          <w:tblLook w:val="04A0"/>
        </w:tblPrEx>
        <w:trPr>
          <w:trHeight w:val="510"/>
        </w:trPr>
        <w:tc>
          <w:tcPr>
            <w:tcW w:w="2520" w:type="dxa"/>
            <w:shd w:val="clear" w:color="auto" w:fill="auto"/>
          </w:tcPr>
          <w:p w:rsidR="008123C1" w:rsidRPr="00A95011" w:rsidP="00CB1C05" w14:paraId="3DB7A64E" w14:textId="77777777">
            <w:pPr>
              <w:pStyle w:val="RTableTextAbt"/>
              <w:jc w:val="left"/>
              <w:rPr>
                <w:szCs w:val="18"/>
              </w:rPr>
            </w:pPr>
            <w:r w:rsidRPr="0061032E">
              <w:t>Import/Repackage</w:t>
            </w:r>
          </w:p>
        </w:tc>
        <w:tc>
          <w:tcPr>
            <w:tcW w:w="2340" w:type="dxa"/>
            <w:shd w:val="clear" w:color="000000" w:fill="FFFFFF"/>
          </w:tcPr>
          <w:p w:rsidR="008123C1" w:rsidRPr="00A95011" w:rsidP="00CB1C05" w14:paraId="4973D182" w14:textId="77777777">
            <w:pPr>
              <w:pStyle w:val="RTableTextAbt"/>
              <w:jc w:val="left"/>
              <w:rPr>
                <w:szCs w:val="18"/>
              </w:rPr>
            </w:pPr>
            <w:r w:rsidRPr="0061032E">
              <w:t>327310: Cement Manufacturing</w:t>
            </w:r>
          </w:p>
        </w:tc>
        <w:tc>
          <w:tcPr>
            <w:tcW w:w="1192" w:type="dxa"/>
            <w:shd w:val="clear" w:color="000000" w:fill="FFFFFF"/>
            <w:noWrap/>
          </w:tcPr>
          <w:p w:rsidR="008123C1" w:rsidRPr="00A95011" w:rsidP="00CB1C05" w14:paraId="7B393387" w14:textId="77777777">
            <w:pPr>
              <w:pStyle w:val="RTableTextAbt"/>
              <w:rPr>
                <w:szCs w:val="18"/>
              </w:rPr>
            </w:pPr>
            <w:r w:rsidRPr="0061032E">
              <w:t>1,000 employees</w:t>
            </w:r>
          </w:p>
        </w:tc>
        <w:tc>
          <w:tcPr>
            <w:tcW w:w="718" w:type="dxa"/>
            <w:shd w:val="clear" w:color="auto" w:fill="auto"/>
          </w:tcPr>
          <w:p w:rsidR="008123C1" w:rsidRPr="00A95011" w:rsidP="00CB1C05" w14:paraId="5C7AB0EF" w14:textId="77777777">
            <w:pPr>
              <w:pStyle w:val="RTableTextAbt"/>
              <w:rPr>
                <w:szCs w:val="18"/>
              </w:rPr>
            </w:pPr>
            <w:r w:rsidRPr="0061032E">
              <w:t>101</w:t>
            </w:r>
          </w:p>
        </w:tc>
        <w:tc>
          <w:tcPr>
            <w:tcW w:w="818" w:type="dxa"/>
            <w:shd w:val="clear" w:color="auto" w:fill="auto"/>
          </w:tcPr>
          <w:p w:rsidR="008123C1" w:rsidRPr="00A95011" w:rsidP="00CB1C05" w14:paraId="69E2BA6E" w14:textId="77777777">
            <w:pPr>
              <w:pStyle w:val="RTableTextAbt"/>
              <w:rPr>
                <w:szCs w:val="18"/>
              </w:rPr>
            </w:pPr>
            <w:r w:rsidRPr="0061032E">
              <w:t>84</w:t>
            </w:r>
          </w:p>
        </w:tc>
        <w:tc>
          <w:tcPr>
            <w:tcW w:w="1000" w:type="dxa"/>
            <w:shd w:val="clear" w:color="auto" w:fill="auto"/>
          </w:tcPr>
          <w:p w:rsidR="008123C1" w:rsidRPr="00A95011" w:rsidP="00CB1C05" w14:paraId="3A170699" w14:textId="77777777">
            <w:pPr>
              <w:pStyle w:val="RTableTextAbt"/>
              <w:rPr>
                <w:szCs w:val="18"/>
              </w:rPr>
            </w:pPr>
            <w:r w:rsidRPr="0061032E">
              <w:t>215</w:t>
            </w:r>
          </w:p>
        </w:tc>
        <w:tc>
          <w:tcPr>
            <w:tcW w:w="1042" w:type="dxa"/>
            <w:shd w:val="clear" w:color="auto" w:fill="auto"/>
          </w:tcPr>
          <w:p w:rsidR="008123C1" w:rsidRPr="00A95011" w:rsidP="00CB1C05" w14:paraId="2064DFFE" w14:textId="77777777">
            <w:pPr>
              <w:pStyle w:val="RTableTextAbt"/>
              <w:rPr>
                <w:szCs w:val="18"/>
              </w:rPr>
            </w:pPr>
            <w:r w:rsidRPr="0061032E">
              <w:t>14,121</w:t>
            </w:r>
          </w:p>
        </w:tc>
        <w:tc>
          <w:tcPr>
            <w:tcW w:w="1080" w:type="dxa"/>
            <w:shd w:val="clear" w:color="auto" w:fill="auto"/>
          </w:tcPr>
          <w:p w:rsidR="008123C1" w:rsidRPr="00A95011" w:rsidP="00CB1C05" w14:paraId="58F1E6E4" w14:textId="77777777">
            <w:pPr>
              <w:pStyle w:val="RTableTextAbt"/>
              <w:rPr>
                <w:szCs w:val="18"/>
              </w:rPr>
            </w:pPr>
            <w:r w:rsidRPr="0061032E">
              <w:t>2,460</w:t>
            </w:r>
          </w:p>
        </w:tc>
        <w:tc>
          <w:tcPr>
            <w:tcW w:w="1217" w:type="dxa"/>
            <w:shd w:val="clear" w:color="auto" w:fill="auto"/>
          </w:tcPr>
          <w:p w:rsidR="008123C1" w:rsidRPr="00A95011" w:rsidP="00CB1C05" w14:paraId="5333ADF1" w14:textId="77777777">
            <w:pPr>
              <w:pStyle w:val="RTableTextAbt"/>
              <w:rPr>
                <w:szCs w:val="18"/>
              </w:rPr>
            </w:pPr>
            <w:r w:rsidRPr="0061032E">
              <w:t>$1,153,452</w:t>
            </w:r>
          </w:p>
        </w:tc>
        <w:tc>
          <w:tcPr>
            <w:tcW w:w="1213" w:type="dxa"/>
            <w:shd w:val="clear" w:color="auto" w:fill="auto"/>
          </w:tcPr>
          <w:p w:rsidR="008123C1" w:rsidRPr="00A95011" w:rsidP="00CB1C05" w14:paraId="00A4CCB9" w14:textId="77777777">
            <w:pPr>
              <w:pStyle w:val="RTableTextAbt"/>
              <w:rPr>
                <w:szCs w:val="18"/>
              </w:rPr>
            </w:pPr>
            <w:r w:rsidRPr="0061032E">
              <w:t>$10,329,231</w:t>
            </w:r>
          </w:p>
        </w:tc>
      </w:tr>
      <w:tr w14:paraId="78573AEE" w14:textId="77777777" w:rsidTr="00663DC7">
        <w:tblPrEx>
          <w:tblW w:w="13140" w:type="dxa"/>
          <w:tblLayout w:type="fixed"/>
          <w:tblLook w:val="04A0"/>
        </w:tblPrEx>
        <w:trPr>
          <w:trHeight w:val="510"/>
        </w:trPr>
        <w:tc>
          <w:tcPr>
            <w:tcW w:w="2520" w:type="dxa"/>
            <w:shd w:val="clear" w:color="auto" w:fill="auto"/>
          </w:tcPr>
          <w:p w:rsidR="008123C1" w:rsidRPr="00A95011" w:rsidP="00CB1C05" w14:paraId="5837BABF" w14:textId="77777777">
            <w:pPr>
              <w:pStyle w:val="RTableTextAbt"/>
              <w:jc w:val="left"/>
              <w:rPr>
                <w:szCs w:val="18"/>
              </w:rPr>
            </w:pPr>
            <w:r w:rsidRPr="0061032E">
              <w:t>Vapor Degreasing</w:t>
            </w:r>
          </w:p>
        </w:tc>
        <w:tc>
          <w:tcPr>
            <w:tcW w:w="2340" w:type="dxa"/>
            <w:shd w:val="clear" w:color="000000" w:fill="FFFFFF"/>
          </w:tcPr>
          <w:p w:rsidR="008123C1" w:rsidRPr="00A95011" w:rsidP="00CB1C05" w14:paraId="6D041F14" w14:textId="77777777">
            <w:pPr>
              <w:pStyle w:val="RTableTextAbt"/>
              <w:jc w:val="left"/>
              <w:rPr>
                <w:szCs w:val="18"/>
              </w:rPr>
            </w:pPr>
            <w:r w:rsidRPr="0061032E">
              <w:t xml:space="preserve">331110: Iron and Steel Mills and Ferroalloy </w:t>
            </w:r>
            <w:r w:rsidRPr="0061032E" w:rsidR="008160E1">
              <w:t>Manufacturing</w:t>
            </w:r>
          </w:p>
        </w:tc>
        <w:tc>
          <w:tcPr>
            <w:tcW w:w="1192" w:type="dxa"/>
            <w:shd w:val="clear" w:color="000000" w:fill="FFFFFF"/>
            <w:noWrap/>
          </w:tcPr>
          <w:p w:rsidR="008123C1" w:rsidRPr="00A95011" w:rsidP="00CB1C05" w14:paraId="52293F78" w14:textId="77777777">
            <w:pPr>
              <w:pStyle w:val="RTableTextAbt"/>
              <w:rPr>
                <w:szCs w:val="18"/>
              </w:rPr>
            </w:pPr>
            <w:r w:rsidRPr="0061032E">
              <w:t>1,500 employees</w:t>
            </w:r>
          </w:p>
        </w:tc>
        <w:tc>
          <w:tcPr>
            <w:tcW w:w="718" w:type="dxa"/>
            <w:shd w:val="clear" w:color="auto" w:fill="auto"/>
          </w:tcPr>
          <w:p w:rsidR="008123C1" w:rsidRPr="00A95011" w:rsidP="00CB1C05" w14:paraId="1374CC84" w14:textId="77777777">
            <w:pPr>
              <w:pStyle w:val="RTableTextAbt"/>
              <w:rPr>
                <w:szCs w:val="18"/>
              </w:rPr>
            </w:pPr>
            <w:r w:rsidRPr="0061032E">
              <w:t>369</w:t>
            </w:r>
          </w:p>
        </w:tc>
        <w:tc>
          <w:tcPr>
            <w:tcW w:w="818" w:type="dxa"/>
            <w:shd w:val="clear" w:color="auto" w:fill="auto"/>
          </w:tcPr>
          <w:p w:rsidR="008123C1" w:rsidRPr="00A95011" w:rsidP="00CB1C05" w14:paraId="02D6A957" w14:textId="77777777">
            <w:pPr>
              <w:pStyle w:val="RTableTextAbt"/>
              <w:rPr>
                <w:szCs w:val="18"/>
              </w:rPr>
            </w:pPr>
            <w:r w:rsidRPr="0061032E">
              <w:t>325</w:t>
            </w:r>
          </w:p>
        </w:tc>
        <w:tc>
          <w:tcPr>
            <w:tcW w:w="1000" w:type="dxa"/>
            <w:shd w:val="clear" w:color="auto" w:fill="auto"/>
          </w:tcPr>
          <w:p w:rsidR="008123C1" w:rsidRPr="00A95011" w:rsidP="00CB1C05" w14:paraId="002B29BA" w14:textId="77777777">
            <w:pPr>
              <w:pStyle w:val="RTableTextAbt"/>
              <w:rPr>
                <w:szCs w:val="18"/>
              </w:rPr>
            </w:pPr>
            <w:r w:rsidRPr="0061032E">
              <w:t>522</w:t>
            </w:r>
          </w:p>
        </w:tc>
        <w:tc>
          <w:tcPr>
            <w:tcW w:w="1042" w:type="dxa"/>
            <w:shd w:val="clear" w:color="auto" w:fill="auto"/>
          </w:tcPr>
          <w:p w:rsidR="008123C1" w:rsidRPr="00A95011" w:rsidP="00CB1C05" w14:paraId="12EC841D" w14:textId="77777777">
            <w:pPr>
              <w:pStyle w:val="RTableTextAbt"/>
              <w:rPr>
                <w:szCs w:val="18"/>
              </w:rPr>
            </w:pPr>
            <w:r w:rsidRPr="0061032E">
              <w:t>93,552</w:t>
            </w:r>
          </w:p>
        </w:tc>
        <w:tc>
          <w:tcPr>
            <w:tcW w:w="1080" w:type="dxa"/>
            <w:shd w:val="clear" w:color="auto" w:fill="auto"/>
          </w:tcPr>
          <w:p w:rsidR="008123C1" w:rsidRPr="00A95011" w:rsidP="00CB1C05" w14:paraId="16951836" w14:textId="77777777">
            <w:pPr>
              <w:pStyle w:val="RTableTextAbt"/>
              <w:rPr>
                <w:szCs w:val="18"/>
              </w:rPr>
            </w:pPr>
            <w:r w:rsidRPr="0061032E">
              <w:t>17,946</w:t>
            </w:r>
          </w:p>
        </w:tc>
        <w:tc>
          <w:tcPr>
            <w:tcW w:w="1217" w:type="dxa"/>
            <w:shd w:val="clear" w:color="auto" w:fill="auto"/>
          </w:tcPr>
          <w:p w:rsidR="008123C1" w:rsidRPr="00A95011" w:rsidP="00CB1C05" w14:paraId="70CE845D" w14:textId="77777777">
            <w:pPr>
              <w:pStyle w:val="RTableTextAbt"/>
              <w:rPr>
                <w:szCs w:val="18"/>
              </w:rPr>
            </w:pPr>
            <w:r w:rsidRPr="0061032E">
              <w:t>$8,212,055</w:t>
            </w:r>
          </w:p>
        </w:tc>
        <w:tc>
          <w:tcPr>
            <w:tcW w:w="1213" w:type="dxa"/>
            <w:shd w:val="clear" w:color="auto" w:fill="auto"/>
          </w:tcPr>
          <w:p w:rsidR="008123C1" w:rsidRPr="00A95011" w:rsidP="00CB1C05" w14:paraId="3DB8DF31" w14:textId="77777777">
            <w:pPr>
              <w:pStyle w:val="RTableTextAbt"/>
              <w:rPr>
                <w:szCs w:val="18"/>
              </w:rPr>
            </w:pPr>
            <w:r w:rsidRPr="0061032E">
              <w:t>$108,313,128</w:t>
            </w:r>
          </w:p>
        </w:tc>
      </w:tr>
      <w:tr w14:paraId="173B62D0" w14:textId="77777777" w:rsidTr="00663DC7">
        <w:tblPrEx>
          <w:tblW w:w="13140" w:type="dxa"/>
          <w:tblLayout w:type="fixed"/>
          <w:tblLook w:val="04A0"/>
        </w:tblPrEx>
        <w:trPr>
          <w:trHeight w:val="510"/>
        </w:trPr>
        <w:tc>
          <w:tcPr>
            <w:tcW w:w="2520" w:type="dxa"/>
            <w:shd w:val="clear" w:color="auto" w:fill="auto"/>
          </w:tcPr>
          <w:p w:rsidR="008123C1" w:rsidRPr="00A95011" w:rsidP="00CB1C05" w14:paraId="457CBE63"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5DA0B49B" w14:textId="77777777">
            <w:pPr>
              <w:pStyle w:val="RTableTextAbt"/>
              <w:jc w:val="left"/>
              <w:rPr>
                <w:szCs w:val="18"/>
              </w:rPr>
            </w:pPr>
            <w:r w:rsidRPr="0061032E">
              <w:t>331318: Other Aluminum Rolling, Drawing, and Extruding</w:t>
            </w:r>
          </w:p>
        </w:tc>
        <w:tc>
          <w:tcPr>
            <w:tcW w:w="1192" w:type="dxa"/>
            <w:shd w:val="clear" w:color="000000" w:fill="FFFFFF"/>
            <w:noWrap/>
          </w:tcPr>
          <w:p w:rsidR="008123C1" w:rsidRPr="00A95011" w:rsidP="00CB1C05" w14:paraId="793D7393" w14:textId="77777777">
            <w:pPr>
              <w:pStyle w:val="RTableTextAbt"/>
              <w:rPr>
                <w:szCs w:val="18"/>
              </w:rPr>
            </w:pPr>
            <w:r w:rsidRPr="0061032E">
              <w:t>750 employees</w:t>
            </w:r>
          </w:p>
        </w:tc>
        <w:tc>
          <w:tcPr>
            <w:tcW w:w="718" w:type="dxa"/>
            <w:shd w:val="clear" w:color="auto" w:fill="auto"/>
          </w:tcPr>
          <w:p w:rsidR="008123C1" w:rsidRPr="00A95011" w:rsidP="00CB1C05" w14:paraId="4587C35E" w14:textId="77777777">
            <w:pPr>
              <w:pStyle w:val="RTableTextAbt"/>
              <w:rPr>
                <w:szCs w:val="18"/>
              </w:rPr>
            </w:pPr>
            <w:r w:rsidRPr="0061032E">
              <w:t>212</w:t>
            </w:r>
          </w:p>
        </w:tc>
        <w:tc>
          <w:tcPr>
            <w:tcW w:w="818" w:type="dxa"/>
            <w:shd w:val="clear" w:color="auto" w:fill="auto"/>
          </w:tcPr>
          <w:p w:rsidR="008123C1" w:rsidRPr="00A95011" w:rsidP="00CB1C05" w14:paraId="045EB575" w14:textId="77777777">
            <w:pPr>
              <w:pStyle w:val="RTableTextAbt"/>
              <w:rPr>
                <w:szCs w:val="18"/>
              </w:rPr>
            </w:pPr>
            <w:r w:rsidRPr="0061032E">
              <w:t>181</w:t>
            </w:r>
          </w:p>
        </w:tc>
        <w:tc>
          <w:tcPr>
            <w:tcW w:w="1000" w:type="dxa"/>
            <w:shd w:val="clear" w:color="auto" w:fill="auto"/>
          </w:tcPr>
          <w:p w:rsidR="008123C1" w:rsidRPr="00A95011" w:rsidP="00CB1C05" w14:paraId="406407D8" w14:textId="77777777">
            <w:pPr>
              <w:pStyle w:val="RTableTextAbt"/>
              <w:rPr>
                <w:szCs w:val="18"/>
              </w:rPr>
            </w:pPr>
            <w:r w:rsidRPr="0061032E">
              <w:t>275</w:t>
            </w:r>
          </w:p>
        </w:tc>
        <w:tc>
          <w:tcPr>
            <w:tcW w:w="1042" w:type="dxa"/>
            <w:shd w:val="clear" w:color="auto" w:fill="auto"/>
          </w:tcPr>
          <w:p w:rsidR="008123C1" w:rsidRPr="00A95011" w:rsidP="00CB1C05" w14:paraId="588DC81A" w14:textId="77777777">
            <w:pPr>
              <w:pStyle w:val="RTableTextAbt"/>
              <w:rPr>
                <w:szCs w:val="18"/>
              </w:rPr>
            </w:pPr>
            <w:r w:rsidRPr="0061032E">
              <w:t>29,441</w:t>
            </w:r>
          </w:p>
        </w:tc>
        <w:tc>
          <w:tcPr>
            <w:tcW w:w="1080" w:type="dxa"/>
            <w:shd w:val="clear" w:color="auto" w:fill="auto"/>
          </w:tcPr>
          <w:p w:rsidR="008123C1" w:rsidRPr="00A95011" w:rsidP="00CB1C05" w14:paraId="52427718" w14:textId="77777777">
            <w:pPr>
              <w:pStyle w:val="RTableTextAbt"/>
              <w:rPr>
                <w:szCs w:val="18"/>
              </w:rPr>
            </w:pPr>
            <w:r w:rsidRPr="0061032E">
              <w:t>11,347</w:t>
            </w:r>
          </w:p>
        </w:tc>
        <w:tc>
          <w:tcPr>
            <w:tcW w:w="1217" w:type="dxa"/>
            <w:shd w:val="clear" w:color="auto" w:fill="auto"/>
          </w:tcPr>
          <w:p w:rsidR="008123C1" w:rsidRPr="00A95011" w:rsidP="00CB1C05" w14:paraId="5ADFB1E7" w14:textId="77777777">
            <w:pPr>
              <w:pStyle w:val="RTableTextAbt"/>
              <w:rPr>
                <w:szCs w:val="18"/>
              </w:rPr>
            </w:pPr>
            <w:r w:rsidRPr="0061032E">
              <w:t>$1,697,331</w:t>
            </w:r>
          </w:p>
        </w:tc>
        <w:tc>
          <w:tcPr>
            <w:tcW w:w="1213" w:type="dxa"/>
            <w:shd w:val="clear" w:color="auto" w:fill="auto"/>
          </w:tcPr>
          <w:p w:rsidR="008123C1" w:rsidRPr="00A95011" w:rsidP="00CB1C05" w14:paraId="52B8D11F" w14:textId="77777777">
            <w:pPr>
              <w:pStyle w:val="RTableTextAbt"/>
              <w:rPr>
                <w:szCs w:val="18"/>
              </w:rPr>
            </w:pPr>
            <w:r w:rsidRPr="0061032E">
              <w:t>$13,449,960</w:t>
            </w:r>
          </w:p>
        </w:tc>
      </w:tr>
      <w:tr w14:paraId="16786E34" w14:textId="77777777" w:rsidTr="00663DC7">
        <w:tblPrEx>
          <w:tblW w:w="13140" w:type="dxa"/>
          <w:tblLayout w:type="fixed"/>
          <w:tblLook w:val="04A0"/>
        </w:tblPrEx>
        <w:trPr>
          <w:trHeight w:val="510"/>
        </w:trPr>
        <w:tc>
          <w:tcPr>
            <w:tcW w:w="2520" w:type="dxa"/>
            <w:shd w:val="clear" w:color="auto" w:fill="auto"/>
          </w:tcPr>
          <w:p w:rsidR="008123C1" w:rsidRPr="00A95011" w:rsidP="00CB1C05" w14:paraId="5C4A8327" w14:textId="77777777">
            <w:pPr>
              <w:pStyle w:val="RTableTextAbt"/>
              <w:jc w:val="left"/>
              <w:rPr>
                <w:szCs w:val="18"/>
              </w:rPr>
            </w:pPr>
            <w:r w:rsidRPr="0061032E">
              <w:t xml:space="preserve">Paint and Coatings; Processing Aid in Petrochemical </w:t>
            </w:r>
            <w:r w:rsidRPr="0061032E" w:rsidR="008160E1">
              <w:t>Manufacturing</w:t>
            </w:r>
          </w:p>
        </w:tc>
        <w:tc>
          <w:tcPr>
            <w:tcW w:w="2340" w:type="dxa"/>
            <w:shd w:val="clear" w:color="000000" w:fill="FFFFFF"/>
          </w:tcPr>
          <w:p w:rsidR="008123C1" w:rsidRPr="00A95011" w:rsidP="00CB1C05" w14:paraId="319654D9" w14:textId="77777777">
            <w:pPr>
              <w:pStyle w:val="RTableTextAbt"/>
              <w:jc w:val="left"/>
              <w:rPr>
                <w:szCs w:val="18"/>
              </w:rPr>
            </w:pPr>
            <w:r w:rsidRPr="0061032E">
              <w:t>331492: Secondary Smelting, Refining, and Alloying of Nonferrous Metal (except Copper and Aluminum)</w:t>
            </w:r>
          </w:p>
        </w:tc>
        <w:tc>
          <w:tcPr>
            <w:tcW w:w="1192" w:type="dxa"/>
            <w:shd w:val="clear" w:color="000000" w:fill="FFFFFF"/>
            <w:noWrap/>
          </w:tcPr>
          <w:p w:rsidR="008123C1" w:rsidRPr="00A95011" w:rsidP="00CB1C05" w14:paraId="6F41CEF6" w14:textId="77777777">
            <w:pPr>
              <w:pStyle w:val="RTableTextAbt"/>
              <w:rPr>
                <w:szCs w:val="18"/>
              </w:rPr>
            </w:pPr>
            <w:r w:rsidRPr="0061032E">
              <w:t>850 employees</w:t>
            </w:r>
          </w:p>
        </w:tc>
        <w:tc>
          <w:tcPr>
            <w:tcW w:w="718" w:type="dxa"/>
            <w:shd w:val="clear" w:color="auto" w:fill="auto"/>
          </w:tcPr>
          <w:p w:rsidR="008123C1" w:rsidRPr="00A95011" w:rsidP="00CB1C05" w14:paraId="4AADB42B" w14:textId="77777777">
            <w:pPr>
              <w:pStyle w:val="RTableTextAbt"/>
              <w:rPr>
                <w:szCs w:val="18"/>
              </w:rPr>
            </w:pPr>
            <w:r w:rsidRPr="0061032E">
              <w:t>183</w:t>
            </w:r>
          </w:p>
        </w:tc>
        <w:tc>
          <w:tcPr>
            <w:tcW w:w="818" w:type="dxa"/>
            <w:shd w:val="clear" w:color="auto" w:fill="auto"/>
          </w:tcPr>
          <w:p w:rsidR="008123C1" w:rsidRPr="00A95011" w:rsidP="00CB1C05" w14:paraId="04E5B8C1" w14:textId="77777777">
            <w:pPr>
              <w:pStyle w:val="RTableTextAbt"/>
              <w:rPr>
                <w:szCs w:val="18"/>
              </w:rPr>
            </w:pPr>
            <w:r w:rsidRPr="0061032E">
              <w:t>166</w:t>
            </w:r>
          </w:p>
        </w:tc>
        <w:tc>
          <w:tcPr>
            <w:tcW w:w="1000" w:type="dxa"/>
            <w:shd w:val="clear" w:color="auto" w:fill="auto"/>
          </w:tcPr>
          <w:p w:rsidR="008123C1" w:rsidRPr="00A95011" w:rsidP="00CB1C05" w14:paraId="7BED8380" w14:textId="77777777">
            <w:pPr>
              <w:pStyle w:val="RTableTextAbt"/>
              <w:rPr>
                <w:szCs w:val="18"/>
              </w:rPr>
            </w:pPr>
            <w:r w:rsidRPr="0061032E">
              <w:t>220</w:t>
            </w:r>
          </w:p>
        </w:tc>
        <w:tc>
          <w:tcPr>
            <w:tcW w:w="1042" w:type="dxa"/>
            <w:shd w:val="clear" w:color="auto" w:fill="auto"/>
          </w:tcPr>
          <w:p w:rsidR="008123C1" w:rsidRPr="00A95011" w:rsidP="00CB1C05" w14:paraId="61DAB8F6" w14:textId="77777777">
            <w:pPr>
              <w:pStyle w:val="RTableTextAbt"/>
              <w:rPr>
                <w:szCs w:val="18"/>
              </w:rPr>
            </w:pPr>
            <w:r w:rsidRPr="0061032E">
              <w:t>9,305</w:t>
            </w:r>
          </w:p>
        </w:tc>
        <w:tc>
          <w:tcPr>
            <w:tcW w:w="1080" w:type="dxa"/>
            <w:shd w:val="clear" w:color="auto" w:fill="auto"/>
          </w:tcPr>
          <w:p w:rsidR="008123C1" w:rsidRPr="00A95011" w:rsidP="00CB1C05" w14:paraId="1EF6B220" w14:textId="77777777">
            <w:pPr>
              <w:pStyle w:val="RTableTextAbt"/>
              <w:rPr>
                <w:szCs w:val="18"/>
              </w:rPr>
            </w:pPr>
            <w:r w:rsidRPr="0061032E">
              <w:t>6,199</w:t>
            </w:r>
          </w:p>
        </w:tc>
        <w:tc>
          <w:tcPr>
            <w:tcW w:w="1217" w:type="dxa"/>
            <w:shd w:val="clear" w:color="auto" w:fill="auto"/>
          </w:tcPr>
          <w:p w:rsidR="008123C1" w:rsidRPr="00A95011" w:rsidP="00CB1C05" w14:paraId="791C39A8" w14:textId="77777777">
            <w:pPr>
              <w:pStyle w:val="RTableTextAbt"/>
              <w:rPr>
                <w:szCs w:val="18"/>
              </w:rPr>
            </w:pPr>
            <w:r w:rsidRPr="0061032E">
              <w:t>$697,497</w:t>
            </w:r>
          </w:p>
        </w:tc>
        <w:tc>
          <w:tcPr>
            <w:tcW w:w="1213" w:type="dxa"/>
            <w:shd w:val="clear" w:color="auto" w:fill="auto"/>
          </w:tcPr>
          <w:p w:rsidR="008123C1" w:rsidRPr="00A95011" w:rsidP="00CB1C05" w14:paraId="4ADCDF89" w14:textId="77777777">
            <w:pPr>
              <w:pStyle w:val="RTableTextAbt"/>
              <w:rPr>
                <w:szCs w:val="18"/>
              </w:rPr>
            </w:pPr>
            <w:r w:rsidRPr="0061032E">
              <w:t>$8,557,924</w:t>
            </w:r>
          </w:p>
        </w:tc>
      </w:tr>
      <w:tr w14:paraId="334FDA82" w14:textId="77777777" w:rsidTr="00663DC7">
        <w:tblPrEx>
          <w:tblW w:w="13140" w:type="dxa"/>
          <w:tblLayout w:type="fixed"/>
          <w:tblLook w:val="04A0"/>
        </w:tblPrEx>
        <w:trPr>
          <w:trHeight w:val="510"/>
        </w:trPr>
        <w:tc>
          <w:tcPr>
            <w:tcW w:w="2520" w:type="dxa"/>
            <w:shd w:val="clear" w:color="auto" w:fill="auto"/>
          </w:tcPr>
          <w:p w:rsidR="008123C1" w:rsidRPr="00A95011" w:rsidP="00CB1C05" w14:paraId="252875CB" w14:textId="77777777">
            <w:pPr>
              <w:pStyle w:val="RTableTextAbt"/>
              <w:jc w:val="left"/>
              <w:rPr>
                <w:szCs w:val="18"/>
              </w:rPr>
            </w:pPr>
            <w:r w:rsidRPr="0061032E">
              <w:t>Use as maskant for chemical milling</w:t>
            </w:r>
          </w:p>
        </w:tc>
        <w:tc>
          <w:tcPr>
            <w:tcW w:w="2340" w:type="dxa"/>
            <w:shd w:val="clear" w:color="000000" w:fill="FFFFFF"/>
          </w:tcPr>
          <w:p w:rsidR="008123C1" w:rsidRPr="00A95011" w:rsidP="00CB1C05" w14:paraId="1C3BA95E" w14:textId="77777777">
            <w:pPr>
              <w:pStyle w:val="RTableTextAbt"/>
              <w:jc w:val="left"/>
              <w:rPr>
                <w:szCs w:val="18"/>
              </w:rPr>
            </w:pPr>
            <w:r w:rsidRPr="0061032E">
              <w:t>332216: Saw Blade and Handtool Manufacturing</w:t>
            </w:r>
          </w:p>
        </w:tc>
        <w:tc>
          <w:tcPr>
            <w:tcW w:w="1192" w:type="dxa"/>
            <w:shd w:val="clear" w:color="000000" w:fill="FFFFFF"/>
            <w:noWrap/>
          </w:tcPr>
          <w:p w:rsidR="008123C1" w:rsidRPr="00A95011" w:rsidP="00CB1C05" w14:paraId="37DD2C9A" w14:textId="77777777">
            <w:pPr>
              <w:pStyle w:val="RTableTextAbt"/>
              <w:rPr>
                <w:szCs w:val="18"/>
              </w:rPr>
            </w:pPr>
            <w:r w:rsidRPr="0061032E">
              <w:t>750 employees</w:t>
            </w:r>
          </w:p>
        </w:tc>
        <w:tc>
          <w:tcPr>
            <w:tcW w:w="718" w:type="dxa"/>
            <w:shd w:val="clear" w:color="auto" w:fill="auto"/>
          </w:tcPr>
          <w:p w:rsidR="008123C1" w:rsidRPr="00A95011" w:rsidP="00CB1C05" w14:paraId="3B04E54A" w14:textId="77777777">
            <w:pPr>
              <w:pStyle w:val="RTableTextAbt"/>
              <w:rPr>
                <w:szCs w:val="18"/>
              </w:rPr>
            </w:pPr>
            <w:r w:rsidRPr="0061032E">
              <w:t>864</w:t>
            </w:r>
          </w:p>
        </w:tc>
        <w:tc>
          <w:tcPr>
            <w:tcW w:w="818" w:type="dxa"/>
            <w:shd w:val="clear" w:color="auto" w:fill="auto"/>
          </w:tcPr>
          <w:p w:rsidR="008123C1" w:rsidRPr="00A95011" w:rsidP="00CB1C05" w14:paraId="45DD1D73" w14:textId="77777777">
            <w:pPr>
              <w:pStyle w:val="RTableTextAbt"/>
              <w:rPr>
                <w:szCs w:val="18"/>
              </w:rPr>
            </w:pPr>
            <w:r w:rsidRPr="0061032E">
              <w:t>845</w:t>
            </w:r>
          </w:p>
        </w:tc>
        <w:tc>
          <w:tcPr>
            <w:tcW w:w="1000" w:type="dxa"/>
            <w:shd w:val="clear" w:color="auto" w:fill="auto"/>
          </w:tcPr>
          <w:p w:rsidR="008123C1" w:rsidRPr="00A95011" w:rsidP="00CB1C05" w14:paraId="4EBFAF40" w14:textId="77777777">
            <w:pPr>
              <w:pStyle w:val="RTableTextAbt"/>
              <w:rPr>
                <w:szCs w:val="18"/>
              </w:rPr>
            </w:pPr>
            <w:r w:rsidRPr="0061032E">
              <w:t>930</w:t>
            </w:r>
          </w:p>
        </w:tc>
        <w:tc>
          <w:tcPr>
            <w:tcW w:w="1042" w:type="dxa"/>
            <w:shd w:val="clear" w:color="auto" w:fill="auto"/>
          </w:tcPr>
          <w:p w:rsidR="008123C1" w:rsidRPr="00A95011" w:rsidP="00CB1C05" w14:paraId="2AB3085D" w14:textId="77777777">
            <w:pPr>
              <w:pStyle w:val="RTableTextAbt"/>
              <w:rPr>
                <w:szCs w:val="18"/>
              </w:rPr>
            </w:pPr>
            <w:r w:rsidRPr="0061032E">
              <w:t>26,889</w:t>
            </w:r>
          </w:p>
        </w:tc>
        <w:tc>
          <w:tcPr>
            <w:tcW w:w="1080" w:type="dxa"/>
            <w:shd w:val="clear" w:color="auto" w:fill="auto"/>
          </w:tcPr>
          <w:p w:rsidR="008123C1" w:rsidRPr="00A95011" w:rsidP="00CB1C05" w14:paraId="315490A8" w14:textId="77777777">
            <w:pPr>
              <w:pStyle w:val="RTableTextAbt"/>
              <w:rPr>
                <w:szCs w:val="18"/>
              </w:rPr>
            </w:pPr>
            <w:r w:rsidRPr="0061032E">
              <w:t>18,722</w:t>
            </w:r>
          </w:p>
        </w:tc>
        <w:tc>
          <w:tcPr>
            <w:tcW w:w="1217" w:type="dxa"/>
            <w:shd w:val="clear" w:color="auto" w:fill="auto"/>
          </w:tcPr>
          <w:p w:rsidR="008123C1" w:rsidRPr="00A95011" w:rsidP="00CB1C05" w14:paraId="143E51B4" w14:textId="77777777">
            <w:pPr>
              <w:pStyle w:val="RTableTextAbt"/>
              <w:rPr>
                <w:szCs w:val="18"/>
              </w:rPr>
            </w:pPr>
            <w:r w:rsidRPr="0061032E">
              <w:t>$1,606,514</w:t>
            </w:r>
          </w:p>
        </w:tc>
        <w:tc>
          <w:tcPr>
            <w:tcW w:w="1213" w:type="dxa"/>
            <w:shd w:val="clear" w:color="auto" w:fill="auto"/>
          </w:tcPr>
          <w:p w:rsidR="008123C1" w:rsidRPr="00A95011" w:rsidP="00CB1C05" w14:paraId="35D1239C" w14:textId="77777777">
            <w:pPr>
              <w:pStyle w:val="RTableTextAbt"/>
              <w:rPr>
                <w:szCs w:val="18"/>
              </w:rPr>
            </w:pPr>
            <w:r w:rsidRPr="0061032E">
              <w:t>$7,452,662</w:t>
            </w:r>
          </w:p>
        </w:tc>
      </w:tr>
      <w:tr w14:paraId="51EAACAE" w14:textId="77777777" w:rsidTr="00663DC7">
        <w:tblPrEx>
          <w:tblW w:w="13140" w:type="dxa"/>
          <w:tblLayout w:type="fixed"/>
          <w:tblLook w:val="04A0"/>
        </w:tblPrEx>
        <w:trPr>
          <w:trHeight w:val="510"/>
        </w:trPr>
        <w:tc>
          <w:tcPr>
            <w:tcW w:w="2520" w:type="dxa"/>
            <w:shd w:val="clear" w:color="auto" w:fill="auto"/>
          </w:tcPr>
          <w:p w:rsidR="008123C1" w:rsidRPr="00A95011" w:rsidP="00CB1C05" w14:paraId="197E87F8" w14:textId="77777777">
            <w:pPr>
              <w:pStyle w:val="RTableTextAbt"/>
              <w:jc w:val="left"/>
              <w:rPr>
                <w:szCs w:val="18"/>
              </w:rPr>
            </w:pPr>
            <w:r w:rsidRPr="0061032E">
              <w:t>Adhesives and Sealants; Batch, Liquid, and Spray Cold Cleaning; Use as Maskant for Chemical Milling</w:t>
            </w:r>
          </w:p>
        </w:tc>
        <w:tc>
          <w:tcPr>
            <w:tcW w:w="2340" w:type="dxa"/>
            <w:shd w:val="clear" w:color="000000" w:fill="FFFFFF"/>
          </w:tcPr>
          <w:p w:rsidR="008123C1" w:rsidRPr="00A95011" w:rsidP="00CB1C05" w14:paraId="2632E74C" w14:textId="77777777">
            <w:pPr>
              <w:pStyle w:val="RTableTextAbt"/>
              <w:jc w:val="left"/>
              <w:rPr>
                <w:szCs w:val="18"/>
              </w:rPr>
            </w:pPr>
            <w:r w:rsidRPr="0061032E">
              <w:t xml:space="preserve">332812: Metal Coating, Engraving (except Jewelry and Silverware), and Allied Services to </w:t>
            </w:r>
            <w:r w:rsidRPr="0061032E" w:rsidR="008160E1">
              <w:t>Manufacturers</w:t>
            </w:r>
          </w:p>
        </w:tc>
        <w:tc>
          <w:tcPr>
            <w:tcW w:w="1192" w:type="dxa"/>
            <w:shd w:val="clear" w:color="000000" w:fill="FFFFFF"/>
            <w:noWrap/>
          </w:tcPr>
          <w:p w:rsidR="008123C1" w:rsidRPr="00A95011" w:rsidP="00CB1C05" w14:paraId="09E01CEA" w14:textId="77777777">
            <w:pPr>
              <w:pStyle w:val="RTableTextAbt"/>
              <w:rPr>
                <w:szCs w:val="18"/>
              </w:rPr>
            </w:pPr>
            <w:r w:rsidRPr="0061032E">
              <w:t>600 employees</w:t>
            </w:r>
          </w:p>
        </w:tc>
        <w:tc>
          <w:tcPr>
            <w:tcW w:w="718" w:type="dxa"/>
            <w:shd w:val="clear" w:color="auto" w:fill="auto"/>
          </w:tcPr>
          <w:p w:rsidR="008123C1" w:rsidRPr="00A95011" w:rsidP="00CB1C05" w14:paraId="75C1E95D" w14:textId="77777777">
            <w:pPr>
              <w:pStyle w:val="RTableTextAbt"/>
              <w:rPr>
                <w:szCs w:val="18"/>
              </w:rPr>
            </w:pPr>
            <w:r w:rsidRPr="0061032E">
              <w:t>2,338</w:t>
            </w:r>
          </w:p>
        </w:tc>
        <w:tc>
          <w:tcPr>
            <w:tcW w:w="818" w:type="dxa"/>
            <w:shd w:val="clear" w:color="auto" w:fill="auto"/>
          </w:tcPr>
          <w:p w:rsidR="008123C1" w:rsidRPr="00A95011" w:rsidP="00CB1C05" w14:paraId="2B228302" w14:textId="77777777">
            <w:pPr>
              <w:pStyle w:val="RTableTextAbt"/>
              <w:rPr>
                <w:szCs w:val="18"/>
              </w:rPr>
            </w:pPr>
            <w:r w:rsidRPr="0061032E">
              <w:t>2,275</w:t>
            </w:r>
          </w:p>
        </w:tc>
        <w:tc>
          <w:tcPr>
            <w:tcW w:w="1000" w:type="dxa"/>
            <w:shd w:val="clear" w:color="auto" w:fill="auto"/>
          </w:tcPr>
          <w:p w:rsidR="008123C1" w:rsidRPr="00A95011" w:rsidP="00CB1C05" w14:paraId="66089EB1" w14:textId="77777777">
            <w:pPr>
              <w:pStyle w:val="RTableTextAbt"/>
              <w:rPr>
                <w:szCs w:val="18"/>
              </w:rPr>
            </w:pPr>
            <w:r w:rsidRPr="0061032E">
              <w:t>2,590</w:t>
            </w:r>
          </w:p>
        </w:tc>
        <w:tc>
          <w:tcPr>
            <w:tcW w:w="1042" w:type="dxa"/>
            <w:shd w:val="clear" w:color="auto" w:fill="auto"/>
          </w:tcPr>
          <w:p w:rsidR="008123C1" w:rsidRPr="00A95011" w:rsidP="00CB1C05" w14:paraId="73BCEAA1" w14:textId="77777777">
            <w:pPr>
              <w:pStyle w:val="RTableTextAbt"/>
              <w:rPr>
                <w:szCs w:val="18"/>
              </w:rPr>
            </w:pPr>
            <w:r w:rsidRPr="0061032E">
              <w:t>54,860</w:t>
            </w:r>
          </w:p>
        </w:tc>
        <w:tc>
          <w:tcPr>
            <w:tcW w:w="1080" w:type="dxa"/>
            <w:shd w:val="clear" w:color="auto" w:fill="auto"/>
          </w:tcPr>
          <w:p w:rsidR="008123C1" w:rsidRPr="00A95011" w:rsidP="00CB1C05" w14:paraId="318205C5" w14:textId="77777777">
            <w:pPr>
              <w:pStyle w:val="RTableTextAbt"/>
              <w:rPr>
                <w:szCs w:val="18"/>
              </w:rPr>
            </w:pPr>
            <w:r w:rsidRPr="0061032E">
              <w:t>39,406</w:t>
            </w:r>
          </w:p>
        </w:tc>
        <w:tc>
          <w:tcPr>
            <w:tcW w:w="1217" w:type="dxa"/>
            <w:shd w:val="clear" w:color="auto" w:fill="auto"/>
          </w:tcPr>
          <w:p w:rsidR="008123C1" w:rsidRPr="00A95011" w:rsidP="00CB1C05" w14:paraId="642423F7" w14:textId="77777777">
            <w:pPr>
              <w:pStyle w:val="RTableTextAbt"/>
              <w:rPr>
                <w:szCs w:val="18"/>
              </w:rPr>
            </w:pPr>
            <w:r w:rsidRPr="0061032E">
              <w:t>$3,066,382</w:t>
            </w:r>
          </w:p>
        </w:tc>
        <w:tc>
          <w:tcPr>
            <w:tcW w:w="1213" w:type="dxa"/>
            <w:shd w:val="clear" w:color="auto" w:fill="auto"/>
          </w:tcPr>
          <w:p w:rsidR="008123C1" w:rsidRPr="00A95011" w:rsidP="00CB1C05" w14:paraId="5984ACEC" w14:textId="77777777">
            <w:pPr>
              <w:pStyle w:val="RTableTextAbt"/>
              <w:rPr>
                <w:szCs w:val="18"/>
              </w:rPr>
            </w:pPr>
            <w:r w:rsidRPr="0061032E">
              <w:t>$15,890,488</w:t>
            </w:r>
          </w:p>
        </w:tc>
      </w:tr>
      <w:tr w14:paraId="77B983AF" w14:textId="77777777" w:rsidTr="00663DC7">
        <w:tblPrEx>
          <w:tblW w:w="13140" w:type="dxa"/>
          <w:tblLayout w:type="fixed"/>
          <w:tblLook w:val="04A0"/>
        </w:tblPrEx>
        <w:trPr>
          <w:trHeight w:val="510"/>
        </w:trPr>
        <w:tc>
          <w:tcPr>
            <w:tcW w:w="2520" w:type="dxa"/>
            <w:shd w:val="clear" w:color="auto" w:fill="auto"/>
          </w:tcPr>
          <w:p w:rsidR="008123C1" w:rsidRPr="00A95011" w:rsidP="00CB1C05" w14:paraId="32EF6BF9" w14:textId="77777777">
            <w:pPr>
              <w:pStyle w:val="RTableTextAbt"/>
              <w:jc w:val="left"/>
              <w:rPr>
                <w:szCs w:val="18"/>
              </w:rPr>
            </w:pPr>
            <w:r w:rsidRPr="0061032E">
              <w:t xml:space="preserve">Batch, Liquid, and Spray Cold Cleaning; Use as Maskant for Chemical </w:t>
            </w:r>
            <w:r w:rsidRPr="0061032E" w:rsidR="008160E1">
              <w:t>Milling</w:t>
            </w:r>
          </w:p>
        </w:tc>
        <w:tc>
          <w:tcPr>
            <w:tcW w:w="2340" w:type="dxa"/>
            <w:shd w:val="clear" w:color="000000" w:fill="FFFFFF"/>
          </w:tcPr>
          <w:p w:rsidR="008123C1" w:rsidRPr="00A95011" w:rsidP="00CB1C05" w14:paraId="260E045A" w14:textId="77777777">
            <w:pPr>
              <w:pStyle w:val="RTableTextAbt"/>
              <w:jc w:val="left"/>
              <w:rPr>
                <w:szCs w:val="18"/>
              </w:rPr>
            </w:pPr>
            <w:r w:rsidRPr="0061032E">
              <w:t xml:space="preserve">332813: Electroplating, Plating, Polishing, Anodizing, and </w:t>
            </w:r>
            <w:r w:rsidRPr="0061032E" w:rsidR="008160E1">
              <w:t>Coloring</w:t>
            </w:r>
          </w:p>
        </w:tc>
        <w:tc>
          <w:tcPr>
            <w:tcW w:w="1192" w:type="dxa"/>
            <w:shd w:val="clear" w:color="000000" w:fill="FFFFFF"/>
            <w:noWrap/>
          </w:tcPr>
          <w:p w:rsidR="008123C1" w:rsidRPr="00A95011" w:rsidP="00CB1C05" w14:paraId="02C9C2D2" w14:textId="77777777">
            <w:pPr>
              <w:pStyle w:val="RTableTextAbt"/>
              <w:rPr>
                <w:szCs w:val="18"/>
              </w:rPr>
            </w:pPr>
            <w:r w:rsidRPr="0061032E">
              <w:t>500 employees</w:t>
            </w:r>
          </w:p>
        </w:tc>
        <w:tc>
          <w:tcPr>
            <w:tcW w:w="718" w:type="dxa"/>
            <w:shd w:val="clear" w:color="auto" w:fill="auto"/>
          </w:tcPr>
          <w:p w:rsidR="008123C1" w:rsidRPr="00A95011" w:rsidP="00CB1C05" w14:paraId="1143A8C4" w14:textId="77777777">
            <w:pPr>
              <w:pStyle w:val="RTableTextAbt"/>
              <w:rPr>
                <w:szCs w:val="18"/>
              </w:rPr>
            </w:pPr>
            <w:r w:rsidRPr="0061032E">
              <w:t>2,068</w:t>
            </w:r>
          </w:p>
        </w:tc>
        <w:tc>
          <w:tcPr>
            <w:tcW w:w="818" w:type="dxa"/>
            <w:shd w:val="clear" w:color="auto" w:fill="auto"/>
          </w:tcPr>
          <w:p w:rsidR="008123C1" w:rsidRPr="00A95011" w:rsidP="00CB1C05" w14:paraId="6BAE1CB4" w14:textId="77777777">
            <w:pPr>
              <w:pStyle w:val="RTableTextAbt"/>
              <w:rPr>
                <w:szCs w:val="18"/>
              </w:rPr>
            </w:pPr>
            <w:r w:rsidRPr="0061032E">
              <w:t>2,032</w:t>
            </w:r>
          </w:p>
        </w:tc>
        <w:tc>
          <w:tcPr>
            <w:tcW w:w="1000" w:type="dxa"/>
            <w:shd w:val="clear" w:color="auto" w:fill="auto"/>
          </w:tcPr>
          <w:p w:rsidR="008123C1" w:rsidRPr="00A95011" w:rsidP="00CB1C05" w14:paraId="11900A66" w14:textId="77777777">
            <w:pPr>
              <w:pStyle w:val="RTableTextAbt"/>
              <w:rPr>
                <w:szCs w:val="18"/>
              </w:rPr>
            </w:pPr>
            <w:r w:rsidRPr="0061032E">
              <w:t>2,169</w:t>
            </w:r>
          </w:p>
        </w:tc>
        <w:tc>
          <w:tcPr>
            <w:tcW w:w="1042" w:type="dxa"/>
            <w:shd w:val="clear" w:color="auto" w:fill="auto"/>
          </w:tcPr>
          <w:p w:rsidR="008123C1" w:rsidRPr="00A95011" w:rsidP="00CB1C05" w14:paraId="5DEB98D6" w14:textId="77777777">
            <w:pPr>
              <w:pStyle w:val="RTableTextAbt"/>
              <w:rPr>
                <w:szCs w:val="18"/>
              </w:rPr>
            </w:pPr>
            <w:r w:rsidRPr="0061032E">
              <w:t>51,056</w:t>
            </w:r>
          </w:p>
        </w:tc>
        <w:tc>
          <w:tcPr>
            <w:tcW w:w="1080" w:type="dxa"/>
            <w:shd w:val="clear" w:color="auto" w:fill="auto"/>
          </w:tcPr>
          <w:p w:rsidR="008123C1" w:rsidRPr="00A95011" w:rsidP="00CB1C05" w14:paraId="325322E8" w14:textId="77777777">
            <w:pPr>
              <w:pStyle w:val="RTableTextAbt"/>
              <w:rPr>
                <w:szCs w:val="18"/>
              </w:rPr>
            </w:pPr>
            <w:r w:rsidRPr="0061032E">
              <w:t>42,608</w:t>
            </w:r>
          </w:p>
        </w:tc>
        <w:tc>
          <w:tcPr>
            <w:tcW w:w="1217" w:type="dxa"/>
            <w:shd w:val="clear" w:color="auto" w:fill="auto"/>
          </w:tcPr>
          <w:p w:rsidR="008123C1" w:rsidRPr="00A95011" w:rsidP="00CB1C05" w14:paraId="3A6EFDF7" w14:textId="77777777">
            <w:pPr>
              <w:pStyle w:val="RTableTextAbt"/>
              <w:rPr>
                <w:szCs w:val="18"/>
              </w:rPr>
            </w:pPr>
            <w:r w:rsidRPr="0061032E">
              <w:t>$2,558,183</w:t>
            </w:r>
          </w:p>
        </w:tc>
        <w:tc>
          <w:tcPr>
            <w:tcW w:w="1213" w:type="dxa"/>
            <w:shd w:val="clear" w:color="auto" w:fill="auto"/>
          </w:tcPr>
          <w:p w:rsidR="008123C1" w:rsidRPr="00A95011" w:rsidP="00CB1C05" w14:paraId="4F11C4D8" w14:textId="77777777">
            <w:pPr>
              <w:pStyle w:val="RTableTextAbt"/>
              <w:rPr>
                <w:szCs w:val="18"/>
              </w:rPr>
            </w:pPr>
            <w:r w:rsidRPr="0061032E">
              <w:t>$8,462,352</w:t>
            </w:r>
          </w:p>
        </w:tc>
      </w:tr>
      <w:tr w14:paraId="413CBBD6" w14:textId="77777777" w:rsidTr="00663DC7">
        <w:tblPrEx>
          <w:tblW w:w="13140" w:type="dxa"/>
          <w:tblLayout w:type="fixed"/>
          <w:tblLook w:val="04A0"/>
        </w:tblPrEx>
        <w:trPr>
          <w:trHeight w:val="510"/>
        </w:trPr>
        <w:tc>
          <w:tcPr>
            <w:tcW w:w="2520" w:type="dxa"/>
            <w:shd w:val="clear" w:color="auto" w:fill="auto"/>
          </w:tcPr>
          <w:p w:rsidR="008123C1" w:rsidRPr="00A95011" w:rsidP="00CB1C05" w14:paraId="22FDBC06" w14:textId="77777777">
            <w:pPr>
              <w:pStyle w:val="RTableTextAbt"/>
              <w:jc w:val="left"/>
              <w:rPr>
                <w:szCs w:val="18"/>
              </w:rPr>
            </w:pPr>
            <w:r w:rsidRPr="0061032E">
              <w:t xml:space="preserve">Batch, Liquid, and Spray Cold </w:t>
            </w:r>
            <w:r w:rsidRPr="0061032E" w:rsidR="008160E1">
              <w:t>Cleaning</w:t>
            </w:r>
          </w:p>
        </w:tc>
        <w:tc>
          <w:tcPr>
            <w:tcW w:w="2340" w:type="dxa"/>
            <w:shd w:val="clear" w:color="000000" w:fill="FFFFFF"/>
          </w:tcPr>
          <w:p w:rsidR="008123C1" w:rsidRPr="00A95011" w:rsidP="00CB1C05" w14:paraId="7B22F7EF" w14:textId="77777777">
            <w:pPr>
              <w:pStyle w:val="RTableTextAbt"/>
              <w:jc w:val="left"/>
              <w:rPr>
                <w:szCs w:val="18"/>
              </w:rPr>
            </w:pPr>
            <w:r w:rsidRPr="0061032E">
              <w:t>332912: Fluid Power Valve and Hose Fitting Manufacturing</w:t>
            </w:r>
          </w:p>
        </w:tc>
        <w:tc>
          <w:tcPr>
            <w:tcW w:w="1192" w:type="dxa"/>
            <w:shd w:val="clear" w:color="000000" w:fill="FFFFFF"/>
            <w:noWrap/>
          </w:tcPr>
          <w:p w:rsidR="008123C1" w:rsidRPr="00A95011" w:rsidP="00CB1C05" w14:paraId="078E9027" w14:textId="77777777">
            <w:pPr>
              <w:pStyle w:val="RTableTextAbt"/>
              <w:rPr>
                <w:szCs w:val="18"/>
              </w:rPr>
            </w:pPr>
            <w:r w:rsidRPr="0061032E">
              <w:t>1,000 employees</w:t>
            </w:r>
          </w:p>
        </w:tc>
        <w:tc>
          <w:tcPr>
            <w:tcW w:w="718" w:type="dxa"/>
            <w:shd w:val="clear" w:color="auto" w:fill="auto"/>
          </w:tcPr>
          <w:p w:rsidR="008123C1" w:rsidRPr="00A95011" w:rsidP="00CB1C05" w14:paraId="033CD341" w14:textId="77777777">
            <w:pPr>
              <w:pStyle w:val="RTableTextAbt"/>
              <w:rPr>
                <w:szCs w:val="18"/>
              </w:rPr>
            </w:pPr>
            <w:r w:rsidRPr="0061032E">
              <w:t>294</w:t>
            </w:r>
          </w:p>
        </w:tc>
        <w:tc>
          <w:tcPr>
            <w:tcW w:w="818" w:type="dxa"/>
            <w:shd w:val="clear" w:color="auto" w:fill="auto"/>
          </w:tcPr>
          <w:p w:rsidR="008123C1" w:rsidRPr="00A95011" w:rsidP="00CB1C05" w14:paraId="4F812919" w14:textId="77777777">
            <w:pPr>
              <w:pStyle w:val="RTableTextAbt"/>
              <w:rPr>
                <w:szCs w:val="18"/>
              </w:rPr>
            </w:pPr>
            <w:r w:rsidRPr="0061032E">
              <w:t>261</w:t>
            </w:r>
          </w:p>
        </w:tc>
        <w:tc>
          <w:tcPr>
            <w:tcW w:w="1000" w:type="dxa"/>
            <w:shd w:val="clear" w:color="auto" w:fill="auto"/>
          </w:tcPr>
          <w:p w:rsidR="008123C1" w:rsidRPr="00A95011" w:rsidP="00CB1C05" w14:paraId="29127EAD" w14:textId="77777777">
            <w:pPr>
              <w:pStyle w:val="RTableTextAbt"/>
              <w:rPr>
                <w:szCs w:val="18"/>
              </w:rPr>
            </w:pPr>
            <w:r w:rsidRPr="0061032E">
              <w:t>363</w:t>
            </w:r>
          </w:p>
        </w:tc>
        <w:tc>
          <w:tcPr>
            <w:tcW w:w="1042" w:type="dxa"/>
            <w:shd w:val="clear" w:color="auto" w:fill="auto"/>
          </w:tcPr>
          <w:p w:rsidR="008123C1" w:rsidRPr="00A95011" w:rsidP="00CB1C05" w14:paraId="45926E1E" w14:textId="77777777">
            <w:pPr>
              <w:pStyle w:val="RTableTextAbt"/>
              <w:rPr>
                <w:szCs w:val="18"/>
              </w:rPr>
            </w:pPr>
            <w:r w:rsidRPr="0061032E">
              <w:t>36,324</w:t>
            </w:r>
          </w:p>
        </w:tc>
        <w:tc>
          <w:tcPr>
            <w:tcW w:w="1080" w:type="dxa"/>
            <w:shd w:val="clear" w:color="auto" w:fill="auto"/>
          </w:tcPr>
          <w:p w:rsidR="008123C1" w:rsidRPr="00A95011" w:rsidP="00CB1C05" w14:paraId="1D974260" w14:textId="77777777">
            <w:pPr>
              <w:pStyle w:val="RTableTextAbt"/>
              <w:rPr>
                <w:szCs w:val="18"/>
              </w:rPr>
            </w:pPr>
            <w:r w:rsidRPr="0061032E">
              <w:t>12,240</w:t>
            </w:r>
          </w:p>
        </w:tc>
        <w:tc>
          <w:tcPr>
            <w:tcW w:w="1217" w:type="dxa"/>
            <w:shd w:val="clear" w:color="auto" w:fill="auto"/>
          </w:tcPr>
          <w:p w:rsidR="008123C1" w:rsidRPr="00A95011" w:rsidP="00CB1C05" w14:paraId="4EDA2FAC" w14:textId="77777777">
            <w:pPr>
              <w:pStyle w:val="RTableTextAbt"/>
              <w:rPr>
                <w:szCs w:val="18"/>
              </w:rPr>
            </w:pPr>
            <w:r w:rsidRPr="0061032E">
              <w:t>$2,767,958</w:t>
            </w:r>
          </w:p>
        </w:tc>
        <w:tc>
          <w:tcPr>
            <w:tcW w:w="1213" w:type="dxa"/>
            <w:shd w:val="clear" w:color="auto" w:fill="auto"/>
          </w:tcPr>
          <w:p w:rsidR="008123C1" w:rsidRPr="00A95011" w:rsidP="00CB1C05" w14:paraId="2363A850" w14:textId="77777777">
            <w:pPr>
              <w:pStyle w:val="RTableTextAbt"/>
              <w:rPr>
                <w:szCs w:val="18"/>
              </w:rPr>
            </w:pPr>
            <w:r w:rsidRPr="0061032E">
              <w:t>$12,747,762</w:t>
            </w:r>
          </w:p>
        </w:tc>
      </w:tr>
      <w:tr w14:paraId="65741741" w14:textId="77777777" w:rsidTr="00663DC7">
        <w:tblPrEx>
          <w:tblW w:w="13140" w:type="dxa"/>
          <w:tblLayout w:type="fixed"/>
          <w:tblLook w:val="04A0"/>
        </w:tblPrEx>
        <w:trPr>
          <w:trHeight w:val="510"/>
        </w:trPr>
        <w:tc>
          <w:tcPr>
            <w:tcW w:w="2520" w:type="dxa"/>
            <w:shd w:val="clear" w:color="auto" w:fill="auto"/>
          </w:tcPr>
          <w:p w:rsidR="008123C1" w:rsidRPr="00A95011" w:rsidP="00CB1C05" w14:paraId="51FED21D" w14:textId="77777777">
            <w:pPr>
              <w:pStyle w:val="RTableTextAbt"/>
              <w:jc w:val="left"/>
              <w:rPr>
                <w:szCs w:val="18"/>
              </w:rPr>
            </w:pPr>
            <w:r w:rsidRPr="0061032E">
              <w:t>Vapor Degreasing</w:t>
            </w:r>
          </w:p>
        </w:tc>
        <w:tc>
          <w:tcPr>
            <w:tcW w:w="2340" w:type="dxa"/>
            <w:shd w:val="clear" w:color="000000" w:fill="FFFFFF"/>
          </w:tcPr>
          <w:p w:rsidR="008123C1" w:rsidRPr="00A95011" w:rsidP="00CB1C05" w14:paraId="37CF866A" w14:textId="77777777">
            <w:pPr>
              <w:pStyle w:val="RTableTextAbt"/>
              <w:jc w:val="left"/>
              <w:rPr>
                <w:szCs w:val="18"/>
              </w:rPr>
            </w:pPr>
            <w:r w:rsidRPr="0061032E">
              <w:t>332913: Plumbing Fixture Fitting and Trim Manufacturing</w:t>
            </w:r>
          </w:p>
        </w:tc>
        <w:tc>
          <w:tcPr>
            <w:tcW w:w="1192" w:type="dxa"/>
            <w:shd w:val="clear" w:color="000000" w:fill="FFFFFF"/>
            <w:noWrap/>
          </w:tcPr>
          <w:p w:rsidR="008123C1" w:rsidRPr="00A95011" w:rsidP="00CB1C05" w14:paraId="2F646F38" w14:textId="77777777">
            <w:pPr>
              <w:pStyle w:val="RTableTextAbt"/>
              <w:rPr>
                <w:szCs w:val="18"/>
              </w:rPr>
            </w:pPr>
            <w:r w:rsidRPr="0061032E">
              <w:t>1,000 employees</w:t>
            </w:r>
          </w:p>
        </w:tc>
        <w:tc>
          <w:tcPr>
            <w:tcW w:w="718" w:type="dxa"/>
            <w:shd w:val="clear" w:color="auto" w:fill="auto"/>
          </w:tcPr>
          <w:p w:rsidR="008123C1" w:rsidRPr="00A95011" w:rsidP="00CB1C05" w14:paraId="3B0B8199" w14:textId="77777777">
            <w:pPr>
              <w:pStyle w:val="RTableTextAbt"/>
              <w:rPr>
                <w:szCs w:val="18"/>
              </w:rPr>
            </w:pPr>
            <w:r w:rsidRPr="0061032E">
              <w:t>94</w:t>
            </w:r>
          </w:p>
        </w:tc>
        <w:tc>
          <w:tcPr>
            <w:tcW w:w="818" w:type="dxa"/>
            <w:shd w:val="clear" w:color="auto" w:fill="auto"/>
          </w:tcPr>
          <w:p w:rsidR="008123C1" w:rsidRPr="00A95011" w:rsidP="00CB1C05" w14:paraId="4377A4A5" w14:textId="77777777">
            <w:pPr>
              <w:pStyle w:val="RTableTextAbt"/>
              <w:rPr>
                <w:szCs w:val="18"/>
              </w:rPr>
            </w:pPr>
            <w:r w:rsidRPr="0061032E">
              <w:t>87</w:t>
            </w:r>
          </w:p>
        </w:tc>
        <w:tc>
          <w:tcPr>
            <w:tcW w:w="1000" w:type="dxa"/>
            <w:shd w:val="clear" w:color="auto" w:fill="auto"/>
          </w:tcPr>
          <w:p w:rsidR="008123C1" w:rsidRPr="00A95011" w:rsidP="00CB1C05" w14:paraId="5FF43484" w14:textId="77777777">
            <w:pPr>
              <w:pStyle w:val="RTableTextAbt"/>
              <w:rPr>
                <w:szCs w:val="18"/>
              </w:rPr>
            </w:pPr>
            <w:r w:rsidRPr="0061032E">
              <w:t>106</w:t>
            </w:r>
          </w:p>
        </w:tc>
        <w:tc>
          <w:tcPr>
            <w:tcW w:w="1042" w:type="dxa"/>
            <w:shd w:val="clear" w:color="auto" w:fill="auto"/>
          </w:tcPr>
          <w:p w:rsidR="008123C1" w:rsidRPr="00A95011" w:rsidP="00CB1C05" w14:paraId="368F9F58" w14:textId="77777777">
            <w:pPr>
              <w:pStyle w:val="RTableTextAbt"/>
              <w:rPr>
                <w:szCs w:val="18"/>
              </w:rPr>
            </w:pPr>
            <w:r w:rsidRPr="0061032E">
              <w:t>8,536</w:t>
            </w:r>
          </w:p>
        </w:tc>
        <w:tc>
          <w:tcPr>
            <w:tcW w:w="1080" w:type="dxa"/>
            <w:shd w:val="clear" w:color="auto" w:fill="auto"/>
          </w:tcPr>
          <w:p w:rsidR="008123C1" w:rsidRPr="00A95011" w:rsidP="00CB1C05" w14:paraId="3EE0C251" w14:textId="77777777">
            <w:pPr>
              <w:pStyle w:val="RTableTextAbt"/>
              <w:rPr>
                <w:szCs w:val="18"/>
              </w:rPr>
            </w:pPr>
            <w:r w:rsidRPr="0061032E">
              <w:t>3,854</w:t>
            </w:r>
          </w:p>
        </w:tc>
        <w:tc>
          <w:tcPr>
            <w:tcW w:w="1217" w:type="dxa"/>
            <w:shd w:val="clear" w:color="auto" w:fill="auto"/>
          </w:tcPr>
          <w:p w:rsidR="008123C1" w:rsidRPr="00A95011" w:rsidP="00CB1C05" w14:paraId="4F8B84FA" w14:textId="77777777">
            <w:pPr>
              <w:pStyle w:val="RTableTextAbt"/>
              <w:rPr>
                <w:szCs w:val="18"/>
              </w:rPr>
            </w:pPr>
            <w:r w:rsidRPr="0061032E">
              <w:t>$586,353</w:t>
            </w:r>
          </w:p>
        </w:tc>
        <w:tc>
          <w:tcPr>
            <w:tcW w:w="1213" w:type="dxa"/>
            <w:shd w:val="clear" w:color="auto" w:fill="auto"/>
          </w:tcPr>
          <w:p w:rsidR="008123C1" w:rsidRPr="00A95011" w:rsidP="00CB1C05" w14:paraId="367945B6" w14:textId="77777777">
            <w:pPr>
              <w:pStyle w:val="RTableTextAbt"/>
              <w:rPr>
                <w:szCs w:val="18"/>
              </w:rPr>
            </w:pPr>
            <w:r w:rsidRPr="0061032E">
              <w:t>$5,699,023</w:t>
            </w:r>
          </w:p>
        </w:tc>
      </w:tr>
      <w:tr w14:paraId="13F74E4B" w14:textId="77777777" w:rsidTr="00663DC7">
        <w:tblPrEx>
          <w:tblW w:w="13140" w:type="dxa"/>
          <w:tblLayout w:type="fixed"/>
          <w:tblLook w:val="04A0"/>
        </w:tblPrEx>
        <w:trPr>
          <w:trHeight w:val="510"/>
        </w:trPr>
        <w:tc>
          <w:tcPr>
            <w:tcW w:w="2520" w:type="dxa"/>
            <w:shd w:val="clear" w:color="auto" w:fill="auto"/>
          </w:tcPr>
          <w:p w:rsidR="008123C1" w:rsidRPr="00A95011" w:rsidP="00CB1C05" w14:paraId="31AD0509" w14:textId="77777777">
            <w:pPr>
              <w:pStyle w:val="RTableTextAbt"/>
              <w:jc w:val="left"/>
              <w:rPr>
                <w:szCs w:val="18"/>
              </w:rPr>
            </w:pPr>
            <w:r w:rsidRPr="0061032E">
              <w:t xml:space="preserve">Adhesives and Sealants; Paints and </w:t>
            </w:r>
            <w:r w:rsidRPr="0061032E" w:rsidR="008160E1">
              <w:t>Coatings</w:t>
            </w:r>
          </w:p>
        </w:tc>
        <w:tc>
          <w:tcPr>
            <w:tcW w:w="2340" w:type="dxa"/>
            <w:shd w:val="clear" w:color="000000" w:fill="FFFFFF"/>
          </w:tcPr>
          <w:p w:rsidR="008123C1" w:rsidRPr="00A95011" w:rsidP="00CB1C05" w14:paraId="55A6FDBD" w14:textId="77777777">
            <w:pPr>
              <w:pStyle w:val="RTableTextAbt"/>
              <w:jc w:val="left"/>
              <w:rPr>
                <w:szCs w:val="18"/>
              </w:rPr>
            </w:pPr>
            <w:r w:rsidRPr="0061032E">
              <w:t xml:space="preserve">332993: Ammunition (except Small Arms) </w:t>
            </w:r>
            <w:r w:rsidRPr="00E22ECA">
              <w:t>Manufacturing</w:t>
            </w:r>
          </w:p>
        </w:tc>
        <w:tc>
          <w:tcPr>
            <w:tcW w:w="1192" w:type="dxa"/>
            <w:shd w:val="clear" w:color="000000" w:fill="FFFFFF"/>
            <w:noWrap/>
          </w:tcPr>
          <w:p w:rsidR="008123C1" w:rsidRPr="00A95011" w:rsidP="00CB1C05" w14:paraId="026122D7" w14:textId="77777777">
            <w:pPr>
              <w:pStyle w:val="RTableTextAbt"/>
              <w:rPr>
                <w:szCs w:val="18"/>
              </w:rPr>
            </w:pPr>
            <w:r w:rsidRPr="0061032E">
              <w:t xml:space="preserve">1,500 </w:t>
            </w:r>
            <w:r w:rsidRPr="00E22ECA">
              <w:t>employees</w:t>
            </w:r>
          </w:p>
        </w:tc>
        <w:tc>
          <w:tcPr>
            <w:tcW w:w="718" w:type="dxa"/>
            <w:shd w:val="clear" w:color="auto" w:fill="auto"/>
          </w:tcPr>
          <w:p w:rsidR="008123C1" w:rsidRPr="00A95011" w:rsidP="00CB1C05" w14:paraId="63824A26" w14:textId="77777777">
            <w:pPr>
              <w:pStyle w:val="RTableTextAbt"/>
              <w:rPr>
                <w:szCs w:val="18"/>
              </w:rPr>
            </w:pPr>
            <w:r w:rsidRPr="0061032E">
              <w:t>43</w:t>
            </w:r>
          </w:p>
        </w:tc>
        <w:tc>
          <w:tcPr>
            <w:tcW w:w="818" w:type="dxa"/>
            <w:shd w:val="clear" w:color="auto" w:fill="auto"/>
          </w:tcPr>
          <w:p w:rsidR="008123C1" w:rsidRPr="00A95011" w:rsidP="00CB1C05" w14:paraId="18638EEB" w14:textId="77777777">
            <w:pPr>
              <w:pStyle w:val="RTableTextAbt"/>
              <w:rPr>
                <w:szCs w:val="18"/>
              </w:rPr>
            </w:pPr>
            <w:r w:rsidRPr="0061032E">
              <w:t>35</w:t>
            </w:r>
          </w:p>
        </w:tc>
        <w:tc>
          <w:tcPr>
            <w:tcW w:w="1000" w:type="dxa"/>
            <w:shd w:val="clear" w:color="auto" w:fill="auto"/>
          </w:tcPr>
          <w:p w:rsidR="008123C1" w:rsidRPr="00A95011" w:rsidP="00CB1C05" w14:paraId="3E6E8232" w14:textId="77777777">
            <w:pPr>
              <w:pStyle w:val="RTableTextAbt"/>
              <w:rPr>
                <w:szCs w:val="18"/>
              </w:rPr>
            </w:pPr>
            <w:r w:rsidRPr="0061032E">
              <w:t>53</w:t>
            </w:r>
          </w:p>
        </w:tc>
        <w:tc>
          <w:tcPr>
            <w:tcW w:w="1042" w:type="dxa"/>
            <w:shd w:val="clear" w:color="auto" w:fill="auto"/>
          </w:tcPr>
          <w:p w:rsidR="008123C1" w:rsidRPr="00A95011" w:rsidP="00CB1C05" w14:paraId="3085942D" w14:textId="77777777">
            <w:pPr>
              <w:pStyle w:val="RTableTextAbt"/>
              <w:rPr>
                <w:szCs w:val="18"/>
              </w:rPr>
            </w:pPr>
            <w:r w:rsidRPr="0061032E">
              <w:t>11,441</w:t>
            </w:r>
          </w:p>
        </w:tc>
        <w:tc>
          <w:tcPr>
            <w:tcW w:w="1080" w:type="dxa"/>
            <w:shd w:val="clear" w:color="auto" w:fill="auto"/>
          </w:tcPr>
          <w:p w:rsidR="008123C1" w:rsidRPr="00A95011" w:rsidP="00CB1C05" w14:paraId="0F925E4A" w14:textId="77777777">
            <w:pPr>
              <w:pStyle w:val="RTableTextAbt"/>
              <w:rPr>
                <w:szCs w:val="18"/>
              </w:rPr>
            </w:pPr>
            <w:r w:rsidRPr="0061032E">
              <w:t>625</w:t>
            </w:r>
          </w:p>
        </w:tc>
        <w:tc>
          <w:tcPr>
            <w:tcW w:w="1217" w:type="dxa"/>
            <w:shd w:val="clear" w:color="auto" w:fill="auto"/>
          </w:tcPr>
          <w:p w:rsidR="008123C1" w:rsidRPr="00A95011" w:rsidP="00CB1C05" w14:paraId="7D37EB7C" w14:textId="77777777">
            <w:pPr>
              <w:pStyle w:val="RTableTextAbt"/>
              <w:rPr>
                <w:szCs w:val="18"/>
              </w:rPr>
            </w:pPr>
            <w:r w:rsidRPr="0061032E">
              <w:t>$1,319,727</w:t>
            </w:r>
          </w:p>
        </w:tc>
        <w:tc>
          <w:tcPr>
            <w:tcW w:w="1213" w:type="dxa"/>
            <w:shd w:val="clear" w:color="auto" w:fill="auto"/>
          </w:tcPr>
          <w:p w:rsidR="008123C1" w:rsidRPr="00A95011" w:rsidP="00CB1C05" w14:paraId="6551F37F" w14:textId="77777777">
            <w:pPr>
              <w:pStyle w:val="RTableTextAbt"/>
              <w:rPr>
                <w:szCs w:val="18"/>
              </w:rPr>
            </w:pPr>
            <w:r w:rsidRPr="0061032E">
              <w:t>$3,169,269</w:t>
            </w:r>
          </w:p>
        </w:tc>
      </w:tr>
      <w:tr w14:paraId="1EAC7713" w14:textId="77777777" w:rsidTr="00663DC7">
        <w:tblPrEx>
          <w:tblW w:w="13140" w:type="dxa"/>
          <w:tblLayout w:type="fixed"/>
          <w:tblLook w:val="04A0"/>
        </w:tblPrEx>
        <w:trPr>
          <w:trHeight w:val="510"/>
        </w:trPr>
        <w:tc>
          <w:tcPr>
            <w:tcW w:w="2520" w:type="dxa"/>
            <w:shd w:val="clear" w:color="auto" w:fill="auto"/>
          </w:tcPr>
          <w:p w:rsidR="008123C1" w:rsidRPr="00A95011" w:rsidP="00CB1C05" w14:paraId="11835017" w14:textId="77777777">
            <w:pPr>
              <w:pStyle w:val="RTableTextAbt"/>
              <w:jc w:val="left"/>
              <w:rPr>
                <w:szCs w:val="18"/>
              </w:rPr>
            </w:pPr>
            <w:r w:rsidRPr="0061032E">
              <w:t xml:space="preserve">Lubricants and Greases; Vapor Degreasing; </w:t>
            </w:r>
          </w:p>
        </w:tc>
        <w:tc>
          <w:tcPr>
            <w:tcW w:w="2340" w:type="dxa"/>
            <w:shd w:val="clear" w:color="000000" w:fill="FFFFFF"/>
          </w:tcPr>
          <w:p w:rsidR="008123C1" w:rsidRPr="00A95011" w:rsidP="00CB1C05" w14:paraId="75A448B6" w14:textId="77777777">
            <w:pPr>
              <w:pStyle w:val="RTableTextAbt"/>
              <w:jc w:val="left"/>
              <w:rPr>
                <w:szCs w:val="18"/>
              </w:rPr>
            </w:pPr>
            <w:r w:rsidRPr="0061032E">
              <w:t xml:space="preserve">332999: All Other Miscellaneous Fabricated Metal Product </w:t>
            </w:r>
            <w:r w:rsidRPr="00E22ECA">
              <w:t>Manufacturing</w:t>
            </w:r>
          </w:p>
        </w:tc>
        <w:tc>
          <w:tcPr>
            <w:tcW w:w="1192" w:type="dxa"/>
            <w:shd w:val="clear" w:color="000000" w:fill="FFFFFF"/>
            <w:noWrap/>
          </w:tcPr>
          <w:p w:rsidR="008123C1" w:rsidRPr="00A95011" w:rsidP="00CB1C05" w14:paraId="3A865D76" w14:textId="77777777">
            <w:pPr>
              <w:pStyle w:val="RTableTextAbt"/>
              <w:rPr>
                <w:szCs w:val="18"/>
              </w:rPr>
            </w:pPr>
            <w:r w:rsidRPr="00E22ECA">
              <w:t>750 employees</w:t>
            </w:r>
          </w:p>
        </w:tc>
        <w:tc>
          <w:tcPr>
            <w:tcW w:w="718" w:type="dxa"/>
            <w:shd w:val="clear" w:color="auto" w:fill="auto"/>
          </w:tcPr>
          <w:p w:rsidR="008123C1" w:rsidRPr="00A95011" w:rsidP="00CB1C05" w14:paraId="4FBC4EB5" w14:textId="77777777">
            <w:pPr>
              <w:pStyle w:val="RTableTextAbt"/>
              <w:rPr>
                <w:szCs w:val="18"/>
              </w:rPr>
            </w:pPr>
            <w:r w:rsidRPr="0061032E">
              <w:t>3,514</w:t>
            </w:r>
          </w:p>
        </w:tc>
        <w:tc>
          <w:tcPr>
            <w:tcW w:w="818" w:type="dxa"/>
            <w:shd w:val="clear" w:color="auto" w:fill="auto"/>
          </w:tcPr>
          <w:p w:rsidR="008123C1" w:rsidRPr="00A95011" w:rsidP="00CB1C05" w14:paraId="0624639A" w14:textId="77777777">
            <w:pPr>
              <w:pStyle w:val="RTableTextAbt"/>
              <w:rPr>
                <w:szCs w:val="18"/>
              </w:rPr>
            </w:pPr>
            <w:r w:rsidRPr="0061032E">
              <w:t>3,458</w:t>
            </w:r>
          </w:p>
        </w:tc>
        <w:tc>
          <w:tcPr>
            <w:tcW w:w="1000" w:type="dxa"/>
            <w:shd w:val="clear" w:color="auto" w:fill="auto"/>
          </w:tcPr>
          <w:p w:rsidR="008123C1" w:rsidRPr="00A95011" w:rsidP="00CB1C05" w14:paraId="3D0DC95C" w14:textId="77777777">
            <w:pPr>
              <w:pStyle w:val="RTableTextAbt"/>
              <w:rPr>
                <w:szCs w:val="18"/>
              </w:rPr>
            </w:pPr>
            <w:r w:rsidRPr="0061032E">
              <w:t>3,593</w:t>
            </w:r>
          </w:p>
        </w:tc>
        <w:tc>
          <w:tcPr>
            <w:tcW w:w="1042" w:type="dxa"/>
            <w:shd w:val="clear" w:color="auto" w:fill="auto"/>
          </w:tcPr>
          <w:p w:rsidR="008123C1" w:rsidRPr="00A95011" w:rsidP="00CB1C05" w14:paraId="54F2B406" w14:textId="77777777">
            <w:pPr>
              <w:pStyle w:val="RTableTextAbt"/>
              <w:rPr>
                <w:szCs w:val="18"/>
              </w:rPr>
            </w:pPr>
            <w:r w:rsidRPr="0061032E">
              <w:t>66,842</w:t>
            </w:r>
          </w:p>
        </w:tc>
        <w:tc>
          <w:tcPr>
            <w:tcW w:w="1080" w:type="dxa"/>
            <w:shd w:val="clear" w:color="auto" w:fill="auto"/>
          </w:tcPr>
          <w:p w:rsidR="008123C1" w:rsidRPr="00A95011" w:rsidP="00CB1C05" w14:paraId="7DF12FB4" w14:textId="77777777">
            <w:pPr>
              <w:pStyle w:val="RTableTextAbt"/>
              <w:rPr>
                <w:szCs w:val="18"/>
              </w:rPr>
            </w:pPr>
            <w:r w:rsidRPr="0061032E">
              <w:t>56,916</w:t>
            </w:r>
          </w:p>
        </w:tc>
        <w:tc>
          <w:tcPr>
            <w:tcW w:w="1217" w:type="dxa"/>
            <w:shd w:val="clear" w:color="auto" w:fill="auto"/>
          </w:tcPr>
          <w:p w:rsidR="008123C1" w:rsidRPr="00A95011" w:rsidP="00CB1C05" w14:paraId="28C01151" w14:textId="77777777">
            <w:pPr>
              <w:pStyle w:val="RTableTextAbt"/>
              <w:rPr>
                <w:szCs w:val="18"/>
              </w:rPr>
            </w:pPr>
            <w:r w:rsidRPr="0061032E">
              <w:t>$3,884,661</w:t>
            </w:r>
          </w:p>
        </w:tc>
        <w:tc>
          <w:tcPr>
            <w:tcW w:w="1213" w:type="dxa"/>
            <w:shd w:val="clear" w:color="auto" w:fill="auto"/>
          </w:tcPr>
          <w:p w:rsidR="008123C1" w:rsidRPr="00A95011" w:rsidP="00CB1C05" w14:paraId="6B650CE4" w14:textId="77777777">
            <w:pPr>
              <w:pStyle w:val="RTableTextAbt"/>
              <w:rPr>
                <w:szCs w:val="18"/>
              </w:rPr>
            </w:pPr>
            <w:r w:rsidRPr="0061032E">
              <w:t>$16,471,054</w:t>
            </w:r>
          </w:p>
        </w:tc>
      </w:tr>
      <w:tr w14:paraId="20E0DC3D" w14:textId="77777777" w:rsidTr="00663DC7">
        <w:tblPrEx>
          <w:tblW w:w="13140" w:type="dxa"/>
          <w:tblLayout w:type="fixed"/>
          <w:tblLook w:val="04A0"/>
        </w:tblPrEx>
        <w:trPr>
          <w:trHeight w:val="510"/>
        </w:trPr>
        <w:tc>
          <w:tcPr>
            <w:tcW w:w="2520" w:type="dxa"/>
            <w:shd w:val="clear" w:color="auto" w:fill="auto"/>
          </w:tcPr>
          <w:p w:rsidR="008123C1" w:rsidRPr="00A95011" w:rsidP="00CB1C05" w14:paraId="5960CB46" w14:textId="77777777">
            <w:pPr>
              <w:pStyle w:val="RTableTextAbt"/>
              <w:jc w:val="left"/>
              <w:rPr>
                <w:szCs w:val="18"/>
              </w:rPr>
            </w:pPr>
            <w:r w:rsidRPr="0061032E">
              <w:t>Use as maskant for chemical milling</w:t>
            </w:r>
          </w:p>
        </w:tc>
        <w:tc>
          <w:tcPr>
            <w:tcW w:w="2340" w:type="dxa"/>
            <w:shd w:val="clear" w:color="000000" w:fill="FFFFFF"/>
          </w:tcPr>
          <w:p w:rsidR="008123C1" w:rsidRPr="00A95011" w:rsidP="00CB1C05" w14:paraId="71631F2F" w14:textId="77777777">
            <w:pPr>
              <w:pStyle w:val="RTableTextAbt"/>
              <w:jc w:val="left"/>
              <w:rPr>
                <w:szCs w:val="18"/>
              </w:rPr>
            </w:pPr>
            <w:r w:rsidRPr="0061032E">
              <w:t xml:space="preserve">333249: Other Industrial Machinery </w:t>
            </w:r>
            <w:r w:rsidRPr="00E22ECA">
              <w:t>Manufacturing</w:t>
            </w:r>
          </w:p>
        </w:tc>
        <w:tc>
          <w:tcPr>
            <w:tcW w:w="1192" w:type="dxa"/>
            <w:shd w:val="clear" w:color="000000" w:fill="FFFFFF"/>
            <w:noWrap/>
          </w:tcPr>
          <w:p w:rsidR="008123C1" w:rsidRPr="00A95011" w:rsidP="00CB1C05" w14:paraId="02B0375A" w14:textId="77777777">
            <w:pPr>
              <w:pStyle w:val="RTableTextAbt"/>
              <w:rPr>
                <w:szCs w:val="18"/>
              </w:rPr>
            </w:pPr>
            <w:r w:rsidRPr="00E22ECA">
              <w:t>750 employees</w:t>
            </w:r>
          </w:p>
        </w:tc>
        <w:tc>
          <w:tcPr>
            <w:tcW w:w="718" w:type="dxa"/>
            <w:shd w:val="clear" w:color="auto" w:fill="auto"/>
          </w:tcPr>
          <w:p w:rsidR="008123C1" w:rsidRPr="00A95011" w:rsidP="00CB1C05" w14:paraId="3D48331D" w14:textId="77777777">
            <w:pPr>
              <w:pStyle w:val="RTableTextAbt"/>
              <w:rPr>
                <w:szCs w:val="18"/>
              </w:rPr>
            </w:pPr>
            <w:r w:rsidRPr="0061032E">
              <w:t>1,811</w:t>
            </w:r>
          </w:p>
        </w:tc>
        <w:tc>
          <w:tcPr>
            <w:tcW w:w="818" w:type="dxa"/>
            <w:shd w:val="clear" w:color="auto" w:fill="auto"/>
          </w:tcPr>
          <w:p w:rsidR="008123C1" w:rsidRPr="00A95011" w:rsidP="00CB1C05" w14:paraId="15DDBAF4" w14:textId="77777777">
            <w:pPr>
              <w:pStyle w:val="RTableTextAbt"/>
              <w:rPr>
                <w:szCs w:val="18"/>
              </w:rPr>
            </w:pPr>
            <w:r w:rsidRPr="0061032E">
              <w:t>1,742</w:t>
            </w:r>
          </w:p>
        </w:tc>
        <w:tc>
          <w:tcPr>
            <w:tcW w:w="1000" w:type="dxa"/>
            <w:shd w:val="clear" w:color="auto" w:fill="auto"/>
          </w:tcPr>
          <w:p w:rsidR="008123C1" w:rsidRPr="00A95011" w:rsidP="00CB1C05" w14:paraId="7659DDD5" w14:textId="77777777">
            <w:pPr>
              <w:pStyle w:val="RTableTextAbt"/>
              <w:rPr>
                <w:szCs w:val="18"/>
              </w:rPr>
            </w:pPr>
            <w:r w:rsidRPr="0061032E">
              <w:t>1,866</w:t>
            </w:r>
          </w:p>
        </w:tc>
        <w:tc>
          <w:tcPr>
            <w:tcW w:w="1042" w:type="dxa"/>
            <w:shd w:val="clear" w:color="auto" w:fill="auto"/>
          </w:tcPr>
          <w:p w:rsidR="008123C1" w:rsidRPr="00A95011" w:rsidP="00CB1C05" w14:paraId="70A0213F" w14:textId="77777777">
            <w:pPr>
              <w:pStyle w:val="RTableTextAbt"/>
              <w:rPr>
                <w:szCs w:val="18"/>
              </w:rPr>
            </w:pPr>
            <w:r w:rsidRPr="0061032E">
              <w:t>53,766</w:t>
            </w:r>
          </w:p>
        </w:tc>
        <w:tc>
          <w:tcPr>
            <w:tcW w:w="1080" w:type="dxa"/>
            <w:shd w:val="clear" w:color="auto" w:fill="auto"/>
          </w:tcPr>
          <w:p w:rsidR="008123C1" w:rsidRPr="00A95011" w:rsidP="00CB1C05" w14:paraId="4A286B3E" w14:textId="77777777">
            <w:pPr>
              <w:pStyle w:val="RTableTextAbt"/>
              <w:rPr>
                <w:szCs w:val="18"/>
              </w:rPr>
            </w:pPr>
            <w:r w:rsidRPr="0061032E">
              <w:t>42,042</w:t>
            </w:r>
          </w:p>
        </w:tc>
        <w:tc>
          <w:tcPr>
            <w:tcW w:w="1217" w:type="dxa"/>
            <w:shd w:val="clear" w:color="auto" w:fill="auto"/>
          </w:tcPr>
          <w:p w:rsidR="008123C1" w:rsidRPr="00A95011" w:rsidP="00CB1C05" w14:paraId="0BA6FF05" w14:textId="77777777">
            <w:pPr>
              <w:pStyle w:val="RTableTextAbt"/>
              <w:rPr>
                <w:szCs w:val="18"/>
              </w:rPr>
            </w:pPr>
            <w:r w:rsidRPr="0061032E">
              <w:t>$3,916,382</w:t>
            </w:r>
          </w:p>
        </w:tc>
        <w:tc>
          <w:tcPr>
            <w:tcW w:w="1213" w:type="dxa"/>
            <w:shd w:val="clear" w:color="auto" w:fill="auto"/>
          </w:tcPr>
          <w:p w:rsidR="008123C1" w:rsidRPr="00A95011" w:rsidP="00CB1C05" w14:paraId="20921FF6" w14:textId="77777777">
            <w:pPr>
              <w:pStyle w:val="RTableTextAbt"/>
              <w:rPr>
                <w:szCs w:val="18"/>
              </w:rPr>
            </w:pPr>
            <w:r w:rsidRPr="0061032E">
              <w:t>$17,135,217</w:t>
            </w:r>
          </w:p>
        </w:tc>
      </w:tr>
      <w:tr w14:paraId="4057B5E2" w14:textId="77777777" w:rsidTr="00663DC7">
        <w:tblPrEx>
          <w:tblW w:w="13140" w:type="dxa"/>
          <w:tblLayout w:type="fixed"/>
          <w:tblLook w:val="04A0"/>
        </w:tblPrEx>
        <w:trPr>
          <w:trHeight w:val="510"/>
        </w:trPr>
        <w:tc>
          <w:tcPr>
            <w:tcW w:w="2520" w:type="dxa"/>
            <w:shd w:val="clear" w:color="auto" w:fill="auto"/>
          </w:tcPr>
          <w:p w:rsidR="008123C1" w:rsidRPr="00A95011" w:rsidP="00CB1C05" w14:paraId="6D6DC8A7"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27B7AD39" w14:textId="77777777">
            <w:pPr>
              <w:pStyle w:val="RTableTextAbt"/>
              <w:jc w:val="left"/>
              <w:rPr>
                <w:szCs w:val="18"/>
              </w:rPr>
            </w:pPr>
            <w:r w:rsidRPr="0061032E">
              <w:t>333310: Commercial and Service Industry Machinery Manufacturing</w:t>
            </w:r>
          </w:p>
        </w:tc>
        <w:tc>
          <w:tcPr>
            <w:tcW w:w="1192" w:type="dxa"/>
            <w:shd w:val="clear" w:color="000000" w:fill="FFFFFF"/>
            <w:noWrap/>
          </w:tcPr>
          <w:p w:rsidR="008123C1" w:rsidRPr="00A95011" w:rsidP="00CB1C05" w14:paraId="4C7D359A" w14:textId="77777777">
            <w:pPr>
              <w:pStyle w:val="RTableTextAbt"/>
              <w:rPr>
                <w:szCs w:val="18"/>
              </w:rPr>
            </w:pPr>
            <w:r w:rsidRPr="0061032E">
              <w:t xml:space="preserve">750 </w:t>
            </w:r>
            <w:r w:rsidRPr="00E22ECA">
              <w:t>employees</w:t>
            </w:r>
          </w:p>
        </w:tc>
        <w:tc>
          <w:tcPr>
            <w:tcW w:w="718" w:type="dxa"/>
            <w:shd w:val="clear" w:color="auto" w:fill="auto"/>
          </w:tcPr>
          <w:p w:rsidR="008123C1" w:rsidRPr="00A95011" w:rsidP="00CB1C05" w14:paraId="7A7E433D" w14:textId="77777777">
            <w:pPr>
              <w:pStyle w:val="RTableTextAbt"/>
              <w:rPr>
                <w:szCs w:val="18"/>
              </w:rPr>
            </w:pPr>
            <w:r w:rsidRPr="0061032E">
              <w:t>457</w:t>
            </w:r>
          </w:p>
        </w:tc>
        <w:tc>
          <w:tcPr>
            <w:tcW w:w="818" w:type="dxa"/>
            <w:shd w:val="clear" w:color="auto" w:fill="auto"/>
          </w:tcPr>
          <w:p w:rsidR="008123C1" w:rsidRPr="00A95011" w:rsidP="00CB1C05" w14:paraId="58E66362" w14:textId="77777777">
            <w:pPr>
              <w:pStyle w:val="RTableTextAbt"/>
              <w:rPr>
                <w:szCs w:val="18"/>
              </w:rPr>
            </w:pPr>
            <w:r w:rsidRPr="0061032E">
              <w:t>410</w:t>
            </w:r>
          </w:p>
        </w:tc>
        <w:tc>
          <w:tcPr>
            <w:tcW w:w="1000" w:type="dxa"/>
            <w:shd w:val="clear" w:color="auto" w:fill="auto"/>
          </w:tcPr>
          <w:p w:rsidR="008123C1" w:rsidRPr="00A95011" w:rsidP="00CB1C05" w14:paraId="197F99EB" w14:textId="77777777">
            <w:pPr>
              <w:pStyle w:val="RTableTextAbt"/>
              <w:rPr>
                <w:szCs w:val="18"/>
              </w:rPr>
            </w:pPr>
            <w:r w:rsidRPr="0061032E">
              <w:t>576</w:t>
            </w:r>
          </w:p>
        </w:tc>
        <w:tc>
          <w:tcPr>
            <w:tcW w:w="1042" w:type="dxa"/>
            <w:shd w:val="clear" w:color="auto" w:fill="auto"/>
          </w:tcPr>
          <w:p w:rsidR="008123C1" w:rsidRPr="00A95011" w:rsidP="00CB1C05" w14:paraId="4F4094C0" w14:textId="77777777">
            <w:pPr>
              <w:pStyle w:val="RTableTextAbt"/>
              <w:rPr>
                <w:szCs w:val="18"/>
              </w:rPr>
            </w:pPr>
            <w:r w:rsidRPr="0061032E">
              <w:t>37,181</w:t>
            </w:r>
          </w:p>
        </w:tc>
        <w:tc>
          <w:tcPr>
            <w:tcW w:w="1080" w:type="dxa"/>
            <w:shd w:val="clear" w:color="auto" w:fill="auto"/>
          </w:tcPr>
          <w:p w:rsidR="008123C1" w:rsidRPr="00A95011" w:rsidP="00CB1C05" w14:paraId="7B97756B" w14:textId="77777777">
            <w:pPr>
              <w:pStyle w:val="RTableTextAbt"/>
              <w:rPr>
                <w:szCs w:val="18"/>
              </w:rPr>
            </w:pPr>
            <w:r w:rsidRPr="0061032E">
              <w:t>11,735</w:t>
            </w:r>
          </w:p>
        </w:tc>
        <w:tc>
          <w:tcPr>
            <w:tcW w:w="1217" w:type="dxa"/>
            <w:shd w:val="clear" w:color="auto" w:fill="auto"/>
          </w:tcPr>
          <w:p w:rsidR="008123C1" w:rsidRPr="00A95011" w:rsidP="00CB1C05" w14:paraId="7C808ABF" w14:textId="77777777">
            <w:pPr>
              <w:pStyle w:val="RTableTextAbt"/>
              <w:rPr>
                <w:szCs w:val="18"/>
              </w:rPr>
            </w:pPr>
            <w:r w:rsidRPr="0061032E">
              <w:t>$3,024,619</w:t>
            </w:r>
          </w:p>
        </w:tc>
        <w:tc>
          <w:tcPr>
            <w:tcW w:w="1213" w:type="dxa"/>
            <w:shd w:val="clear" w:color="auto" w:fill="auto"/>
          </w:tcPr>
          <w:p w:rsidR="008123C1" w:rsidRPr="00A95011" w:rsidP="00CB1C05" w14:paraId="6A57AB68" w14:textId="77777777">
            <w:pPr>
              <w:pStyle w:val="RTableTextAbt"/>
              <w:rPr>
                <w:szCs w:val="18"/>
              </w:rPr>
            </w:pPr>
            <w:r w:rsidRPr="0061032E">
              <w:t>$19,464,280</w:t>
            </w:r>
          </w:p>
        </w:tc>
      </w:tr>
      <w:tr w14:paraId="4DA4E85C" w14:textId="77777777" w:rsidTr="00663DC7">
        <w:tblPrEx>
          <w:tblW w:w="13140" w:type="dxa"/>
          <w:tblLayout w:type="fixed"/>
          <w:tblLook w:val="04A0"/>
        </w:tblPrEx>
        <w:trPr>
          <w:trHeight w:val="510"/>
        </w:trPr>
        <w:tc>
          <w:tcPr>
            <w:tcW w:w="2520" w:type="dxa"/>
            <w:shd w:val="clear" w:color="auto" w:fill="auto"/>
          </w:tcPr>
          <w:p w:rsidR="008123C1" w:rsidRPr="00A95011" w:rsidP="00CB1C05" w14:paraId="7FE977AA" w14:textId="77777777">
            <w:pPr>
              <w:pStyle w:val="RTableTextAbt"/>
              <w:jc w:val="left"/>
              <w:rPr>
                <w:szCs w:val="18"/>
              </w:rPr>
            </w:pPr>
            <w:r w:rsidRPr="0061032E">
              <w:t>Vapor Degreasing</w:t>
            </w:r>
          </w:p>
        </w:tc>
        <w:tc>
          <w:tcPr>
            <w:tcW w:w="2340" w:type="dxa"/>
            <w:shd w:val="clear" w:color="000000" w:fill="FFFFFF"/>
          </w:tcPr>
          <w:p w:rsidR="008123C1" w:rsidRPr="00A95011" w:rsidP="00CB1C05" w14:paraId="3AA0A96C" w14:textId="77777777">
            <w:pPr>
              <w:pStyle w:val="RTableTextAbt"/>
              <w:jc w:val="left"/>
              <w:rPr>
                <w:szCs w:val="18"/>
              </w:rPr>
            </w:pPr>
            <w:r w:rsidRPr="0061032E">
              <w:t xml:space="preserve">333415: Air-Conditioning and Warm Air Heating Equipment and Commercial and Industrial Refrigeration Equipment </w:t>
            </w:r>
            <w:r w:rsidRPr="00E22ECA">
              <w:t>Manufacturing</w:t>
            </w:r>
          </w:p>
        </w:tc>
        <w:tc>
          <w:tcPr>
            <w:tcW w:w="1192" w:type="dxa"/>
            <w:shd w:val="clear" w:color="000000" w:fill="FFFFFF"/>
            <w:noWrap/>
          </w:tcPr>
          <w:p w:rsidR="008123C1" w:rsidRPr="00A95011" w:rsidP="00CB1C05" w14:paraId="40906708" w14:textId="77777777">
            <w:pPr>
              <w:pStyle w:val="RTableTextAbt"/>
              <w:rPr>
                <w:szCs w:val="18"/>
              </w:rPr>
            </w:pPr>
            <w:r w:rsidRPr="0061032E">
              <w:t xml:space="preserve">1,250 </w:t>
            </w:r>
            <w:r w:rsidRPr="00E22ECA">
              <w:t>employees</w:t>
            </w:r>
          </w:p>
        </w:tc>
        <w:tc>
          <w:tcPr>
            <w:tcW w:w="718" w:type="dxa"/>
            <w:shd w:val="clear" w:color="auto" w:fill="auto"/>
          </w:tcPr>
          <w:p w:rsidR="008123C1" w:rsidRPr="00A95011" w:rsidP="00CB1C05" w14:paraId="7ECD6CBA" w14:textId="77777777">
            <w:pPr>
              <w:pStyle w:val="RTableTextAbt"/>
              <w:rPr>
                <w:szCs w:val="18"/>
              </w:rPr>
            </w:pPr>
            <w:r w:rsidRPr="0061032E">
              <w:t>705</w:t>
            </w:r>
          </w:p>
        </w:tc>
        <w:tc>
          <w:tcPr>
            <w:tcW w:w="818" w:type="dxa"/>
            <w:shd w:val="clear" w:color="auto" w:fill="auto"/>
          </w:tcPr>
          <w:p w:rsidR="008123C1" w:rsidRPr="00A95011" w:rsidP="00CB1C05" w14:paraId="29D11F12" w14:textId="77777777">
            <w:pPr>
              <w:pStyle w:val="RTableTextAbt"/>
              <w:rPr>
                <w:szCs w:val="18"/>
              </w:rPr>
            </w:pPr>
            <w:r w:rsidRPr="0061032E">
              <w:t>653</w:t>
            </w:r>
          </w:p>
        </w:tc>
        <w:tc>
          <w:tcPr>
            <w:tcW w:w="1000" w:type="dxa"/>
            <w:shd w:val="clear" w:color="auto" w:fill="auto"/>
          </w:tcPr>
          <w:p w:rsidR="008123C1" w:rsidRPr="00A95011" w:rsidP="00CB1C05" w14:paraId="56A1C6FC" w14:textId="77777777">
            <w:pPr>
              <w:pStyle w:val="RTableTextAbt"/>
              <w:rPr>
                <w:szCs w:val="18"/>
              </w:rPr>
            </w:pPr>
            <w:r w:rsidRPr="0061032E">
              <w:t>841</w:t>
            </w:r>
          </w:p>
        </w:tc>
        <w:tc>
          <w:tcPr>
            <w:tcW w:w="1042" w:type="dxa"/>
            <w:shd w:val="clear" w:color="auto" w:fill="auto"/>
          </w:tcPr>
          <w:p w:rsidR="008123C1" w:rsidRPr="00A95011" w:rsidP="00CB1C05" w14:paraId="175B9C66" w14:textId="77777777">
            <w:pPr>
              <w:pStyle w:val="RTableTextAbt"/>
              <w:rPr>
                <w:szCs w:val="18"/>
              </w:rPr>
            </w:pPr>
            <w:r w:rsidRPr="0061032E">
              <w:t>89,119</w:t>
            </w:r>
          </w:p>
        </w:tc>
        <w:tc>
          <w:tcPr>
            <w:tcW w:w="1080" w:type="dxa"/>
            <w:shd w:val="clear" w:color="auto" w:fill="auto"/>
          </w:tcPr>
          <w:p w:rsidR="008123C1" w:rsidRPr="00A95011" w:rsidP="00CB1C05" w14:paraId="308BA948" w14:textId="77777777">
            <w:pPr>
              <w:pStyle w:val="RTableTextAbt"/>
              <w:rPr>
                <w:szCs w:val="18"/>
              </w:rPr>
            </w:pPr>
            <w:r w:rsidRPr="0061032E">
              <w:t>28,842</w:t>
            </w:r>
          </w:p>
        </w:tc>
        <w:tc>
          <w:tcPr>
            <w:tcW w:w="1217" w:type="dxa"/>
            <w:shd w:val="clear" w:color="auto" w:fill="auto"/>
          </w:tcPr>
          <w:p w:rsidR="008123C1" w:rsidRPr="00A95011" w:rsidP="00CB1C05" w14:paraId="78E9F9C8" w14:textId="77777777">
            <w:pPr>
              <w:pStyle w:val="RTableTextAbt"/>
              <w:rPr>
                <w:szCs w:val="18"/>
              </w:rPr>
            </w:pPr>
            <w:r w:rsidRPr="0061032E">
              <w:t>$5,614,091</w:t>
            </w:r>
          </w:p>
        </w:tc>
        <w:tc>
          <w:tcPr>
            <w:tcW w:w="1213" w:type="dxa"/>
            <w:shd w:val="clear" w:color="auto" w:fill="auto"/>
          </w:tcPr>
          <w:p w:rsidR="008123C1" w:rsidRPr="00A95011" w:rsidP="00CB1C05" w14:paraId="43206A90" w14:textId="77777777">
            <w:pPr>
              <w:pStyle w:val="RTableTextAbt"/>
              <w:rPr>
                <w:szCs w:val="18"/>
              </w:rPr>
            </w:pPr>
            <w:r w:rsidRPr="0061032E">
              <w:t>$38,044,556</w:t>
            </w:r>
          </w:p>
        </w:tc>
      </w:tr>
      <w:tr w14:paraId="714FE4B1" w14:textId="77777777" w:rsidTr="00663DC7">
        <w:tblPrEx>
          <w:tblW w:w="13140" w:type="dxa"/>
          <w:tblLayout w:type="fixed"/>
          <w:tblLook w:val="04A0"/>
        </w:tblPrEx>
        <w:trPr>
          <w:trHeight w:val="510"/>
        </w:trPr>
        <w:tc>
          <w:tcPr>
            <w:tcW w:w="2520" w:type="dxa"/>
            <w:shd w:val="clear" w:color="auto" w:fill="auto"/>
          </w:tcPr>
          <w:p w:rsidR="008123C1" w:rsidRPr="00A95011" w:rsidP="00CB1C05" w14:paraId="4A72E74A" w14:textId="77777777">
            <w:pPr>
              <w:pStyle w:val="RTableTextAbt"/>
              <w:jc w:val="left"/>
              <w:rPr>
                <w:szCs w:val="18"/>
              </w:rPr>
            </w:pPr>
            <w:r w:rsidRPr="0061032E">
              <w:t xml:space="preserve">Vapor Degreasing; Incorporation into other formulation, mixture, and reaction products; Use as maskant for chemical </w:t>
            </w:r>
            <w:r w:rsidRPr="0061032E" w:rsidR="008160E1">
              <w:t>milling</w:t>
            </w:r>
          </w:p>
        </w:tc>
        <w:tc>
          <w:tcPr>
            <w:tcW w:w="2340" w:type="dxa"/>
            <w:shd w:val="clear" w:color="000000" w:fill="FFFFFF"/>
          </w:tcPr>
          <w:p w:rsidR="008123C1" w:rsidRPr="00A95011" w:rsidP="00CB1C05" w14:paraId="351FE1DE" w14:textId="77777777">
            <w:pPr>
              <w:pStyle w:val="RTableTextAbt"/>
              <w:jc w:val="left"/>
              <w:rPr>
                <w:szCs w:val="18"/>
              </w:rPr>
            </w:pPr>
            <w:r w:rsidRPr="0061032E">
              <w:t xml:space="preserve">333517: Machine Tool </w:t>
            </w:r>
            <w:r w:rsidRPr="00E22ECA">
              <w:t>Manufacturing</w:t>
            </w:r>
          </w:p>
        </w:tc>
        <w:tc>
          <w:tcPr>
            <w:tcW w:w="1192" w:type="dxa"/>
            <w:shd w:val="clear" w:color="000000" w:fill="FFFFFF"/>
            <w:noWrap/>
          </w:tcPr>
          <w:p w:rsidR="008123C1" w:rsidRPr="00A95011" w:rsidP="00CB1C05" w14:paraId="2328CF47" w14:textId="77777777">
            <w:pPr>
              <w:pStyle w:val="RTableTextAbt"/>
              <w:rPr>
                <w:szCs w:val="18"/>
              </w:rPr>
            </w:pPr>
            <w:r w:rsidRPr="0061032E">
              <w:t xml:space="preserve">500 </w:t>
            </w:r>
            <w:r w:rsidRPr="00E22ECA">
              <w:t>employees</w:t>
            </w:r>
          </w:p>
        </w:tc>
        <w:tc>
          <w:tcPr>
            <w:tcW w:w="718" w:type="dxa"/>
            <w:shd w:val="clear" w:color="auto" w:fill="auto"/>
          </w:tcPr>
          <w:p w:rsidR="008123C1" w:rsidRPr="00A95011" w:rsidP="00CB1C05" w14:paraId="6FA49129" w14:textId="77777777">
            <w:pPr>
              <w:pStyle w:val="RTableTextAbt"/>
              <w:rPr>
                <w:szCs w:val="18"/>
              </w:rPr>
            </w:pPr>
            <w:r w:rsidRPr="0061032E">
              <w:t>787</w:t>
            </w:r>
          </w:p>
        </w:tc>
        <w:tc>
          <w:tcPr>
            <w:tcW w:w="818" w:type="dxa"/>
            <w:shd w:val="clear" w:color="auto" w:fill="auto"/>
          </w:tcPr>
          <w:p w:rsidR="008123C1" w:rsidRPr="00A95011" w:rsidP="00CB1C05" w14:paraId="1761BED8" w14:textId="77777777">
            <w:pPr>
              <w:pStyle w:val="RTableTextAbt"/>
              <w:rPr>
                <w:szCs w:val="18"/>
              </w:rPr>
            </w:pPr>
            <w:r w:rsidRPr="0061032E">
              <w:t>761</w:t>
            </w:r>
          </w:p>
        </w:tc>
        <w:tc>
          <w:tcPr>
            <w:tcW w:w="1000" w:type="dxa"/>
            <w:shd w:val="clear" w:color="auto" w:fill="auto"/>
          </w:tcPr>
          <w:p w:rsidR="008123C1" w:rsidRPr="00A95011" w:rsidP="00CB1C05" w14:paraId="1BE31C25" w14:textId="77777777">
            <w:pPr>
              <w:pStyle w:val="RTableTextAbt"/>
              <w:rPr>
                <w:szCs w:val="18"/>
              </w:rPr>
            </w:pPr>
            <w:r w:rsidRPr="0061032E">
              <w:t>818</w:t>
            </w:r>
          </w:p>
        </w:tc>
        <w:tc>
          <w:tcPr>
            <w:tcW w:w="1042" w:type="dxa"/>
            <w:shd w:val="clear" w:color="auto" w:fill="auto"/>
          </w:tcPr>
          <w:p w:rsidR="008123C1" w:rsidRPr="00A95011" w:rsidP="00CB1C05" w14:paraId="72BB6957" w14:textId="77777777">
            <w:pPr>
              <w:pStyle w:val="RTableTextAbt"/>
              <w:rPr>
                <w:szCs w:val="18"/>
              </w:rPr>
            </w:pPr>
            <w:r w:rsidRPr="0061032E">
              <w:t>27,289</w:t>
            </w:r>
          </w:p>
        </w:tc>
        <w:tc>
          <w:tcPr>
            <w:tcW w:w="1080" w:type="dxa"/>
            <w:shd w:val="clear" w:color="auto" w:fill="auto"/>
          </w:tcPr>
          <w:p w:rsidR="008123C1" w:rsidRPr="00A95011" w:rsidP="00CB1C05" w14:paraId="1AC52DC3" w14:textId="77777777">
            <w:pPr>
              <w:pStyle w:val="RTableTextAbt"/>
              <w:rPr>
                <w:szCs w:val="18"/>
              </w:rPr>
            </w:pPr>
            <w:r w:rsidRPr="0061032E">
              <w:t>18,430</w:t>
            </w:r>
          </w:p>
        </w:tc>
        <w:tc>
          <w:tcPr>
            <w:tcW w:w="1217" w:type="dxa"/>
            <w:shd w:val="clear" w:color="auto" w:fill="auto"/>
          </w:tcPr>
          <w:p w:rsidR="008123C1" w:rsidRPr="00A95011" w:rsidP="00CB1C05" w14:paraId="19794EC2" w14:textId="77777777">
            <w:pPr>
              <w:pStyle w:val="RTableTextAbt"/>
              <w:rPr>
                <w:szCs w:val="18"/>
              </w:rPr>
            </w:pPr>
            <w:r w:rsidRPr="0061032E">
              <w:t>$2,039,345</w:t>
            </w:r>
          </w:p>
        </w:tc>
        <w:tc>
          <w:tcPr>
            <w:tcW w:w="1213" w:type="dxa"/>
            <w:shd w:val="clear" w:color="auto" w:fill="auto"/>
          </w:tcPr>
          <w:p w:rsidR="008123C1" w:rsidRPr="00A95011" w:rsidP="00CB1C05" w14:paraId="5DCF35CD" w14:textId="77777777">
            <w:pPr>
              <w:pStyle w:val="RTableTextAbt"/>
              <w:rPr>
                <w:szCs w:val="18"/>
              </w:rPr>
            </w:pPr>
            <w:r w:rsidRPr="0061032E">
              <w:t>$9,007,250</w:t>
            </w:r>
          </w:p>
        </w:tc>
      </w:tr>
      <w:tr w14:paraId="14426FD8" w14:textId="77777777" w:rsidTr="00663DC7">
        <w:tblPrEx>
          <w:tblW w:w="13140" w:type="dxa"/>
          <w:tblLayout w:type="fixed"/>
          <w:tblLook w:val="04A0"/>
        </w:tblPrEx>
        <w:trPr>
          <w:trHeight w:val="510"/>
        </w:trPr>
        <w:tc>
          <w:tcPr>
            <w:tcW w:w="2520" w:type="dxa"/>
            <w:shd w:val="clear" w:color="auto" w:fill="auto"/>
          </w:tcPr>
          <w:p w:rsidR="008123C1" w:rsidRPr="00A95011" w:rsidP="00CB1C05" w14:paraId="210557BC"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65037D78" w14:textId="77777777">
            <w:pPr>
              <w:pStyle w:val="RTableTextAbt"/>
              <w:jc w:val="left"/>
              <w:rPr>
                <w:szCs w:val="18"/>
              </w:rPr>
            </w:pPr>
            <w:r w:rsidRPr="0061032E">
              <w:t>333912: Air and Gas Compressor Manufacturing</w:t>
            </w:r>
          </w:p>
        </w:tc>
        <w:tc>
          <w:tcPr>
            <w:tcW w:w="1192" w:type="dxa"/>
            <w:shd w:val="clear" w:color="000000" w:fill="FFFFFF"/>
            <w:noWrap/>
          </w:tcPr>
          <w:p w:rsidR="008123C1" w:rsidRPr="00A95011" w:rsidP="00CB1C05" w14:paraId="51F14AF2" w14:textId="77777777">
            <w:pPr>
              <w:pStyle w:val="RTableTextAbt"/>
              <w:rPr>
                <w:szCs w:val="18"/>
              </w:rPr>
            </w:pPr>
            <w:r w:rsidRPr="0061032E">
              <w:t xml:space="preserve">1,000 </w:t>
            </w:r>
            <w:r w:rsidRPr="00E22ECA">
              <w:t>employees</w:t>
            </w:r>
          </w:p>
        </w:tc>
        <w:tc>
          <w:tcPr>
            <w:tcW w:w="718" w:type="dxa"/>
            <w:shd w:val="clear" w:color="auto" w:fill="auto"/>
          </w:tcPr>
          <w:p w:rsidR="008123C1" w:rsidRPr="00A95011" w:rsidP="00CB1C05" w14:paraId="30D50466" w14:textId="77777777">
            <w:pPr>
              <w:pStyle w:val="RTableTextAbt"/>
              <w:rPr>
                <w:szCs w:val="18"/>
              </w:rPr>
            </w:pPr>
            <w:r w:rsidRPr="0061032E">
              <w:t>261</w:t>
            </w:r>
          </w:p>
        </w:tc>
        <w:tc>
          <w:tcPr>
            <w:tcW w:w="818" w:type="dxa"/>
            <w:shd w:val="clear" w:color="auto" w:fill="auto"/>
          </w:tcPr>
          <w:p w:rsidR="008123C1" w:rsidRPr="00A95011" w:rsidP="00CB1C05" w14:paraId="771698C4" w14:textId="77777777">
            <w:pPr>
              <w:pStyle w:val="RTableTextAbt"/>
              <w:rPr>
                <w:szCs w:val="18"/>
              </w:rPr>
            </w:pPr>
            <w:r w:rsidRPr="0061032E">
              <w:t>238</w:t>
            </w:r>
          </w:p>
        </w:tc>
        <w:tc>
          <w:tcPr>
            <w:tcW w:w="1000" w:type="dxa"/>
            <w:shd w:val="clear" w:color="auto" w:fill="auto"/>
          </w:tcPr>
          <w:p w:rsidR="008123C1" w:rsidRPr="00A95011" w:rsidP="00CB1C05" w14:paraId="38EF7DA2" w14:textId="77777777">
            <w:pPr>
              <w:pStyle w:val="RTableTextAbt"/>
              <w:rPr>
                <w:szCs w:val="18"/>
              </w:rPr>
            </w:pPr>
            <w:r w:rsidRPr="0061032E">
              <w:t>297</w:t>
            </w:r>
          </w:p>
        </w:tc>
        <w:tc>
          <w:tcPr>
            <w:tcW w:w="1042" w:type="dxa"/>
            <w:shd w:val="clear" w:color="auto" w:fill="auto"/>
          </w:tcPr>
          <w:p w:rsidR="008123C1" w:rsidRPr="00A95011" w:rsidP="00CB1C05" w14:paraId="56B36F04" w14:textId="77777777">
            <w:pPr>
              <w:pStyle w:val="RTableTextAbt"/>
              <w:rPr>
                <w:szCs w:val="18"/>
              </w:rPr>
            </w:pPr>
            <w:r w:rsidRPr="0061032E">
              <w:t>18,362</w:t>
            </w:r>
          </w:p>
        </w:tc>
        <w:tc>
          <w:tcPr>
            <w:tcW w:w="1080" w:type="dxa"/>
            <w:shd w:val="clear" w:color="auto" w:fill="auto"/>
          </w:tcPr>
          <w:p w:rsidR="008123C1" w:rsidRPr="00A95011" w:rsidP="00CB1C05" w14:paraId="3CB6CB03" w14:textId="77777777">
            <w:pPr>
              <w:pStyle w:val="RTableTextAbt"/>
              <w:rPr>
                <w:szCs w:val="18"/>
              </w:rPr>
            </w:pPr>
            <w:r w:rsidRPr="0061032E">
              <w:t>8,437</w:t>
            </w:r>
          </w:p>
        </w:tc>
        <w:tc>
          <w:tcPr>
            <w:tcW w:w="1217" w:type="dxa"/>
            <w:shd w:val="clear" w:color="auto" w:fill="auto"/>
          </w:tcPr>
          <w:p w:rsidR="008123C1" w:rsidRPr="00A95011" w:rsidP="00CB1C05" w14:paraId="4B9714C5" w14:textId="77777777">
            <w:pPr>
              <w:pStyle w:val="RTableTextAbt"/>
              <w:rPr>
                <w:szCs w:val="18"/>
              </w:rPr>
            </w:pPr>
            <w:r w:rsidRPr="0061032E">
              <w:t>$1,638,777</w:t>
            </w:r>
          </w:p>
        </w:tc>
        <w:tc>
          <w:tcPr>
            <w:tcW w:w="1213" w:type="dxa"/>
            <w:shd w:val="clear" w:color="auto" w:fill="auto"/>
          </w:tcPr>
          <w:p w:rsidR="008123C1" w:rsidRPr="00A95011" w:rsidP="00CB1C05" w14:paraId="7E04ABDE" w14:textId="77777777">
            <w:pPr>
              <w:pStyle w:val="RTableTextAbt"/>
              <w:rPr>
                <w:szCs w:val="18"/>
              </w:rPr>
            </w:pPr>
            <w:r w:rsidRPr="0061032E">
              <w:t>$10,868,329</w:t>
            </w:r>
          </w:p>
        </w:tc>
      </w:tr>
      <w:tr w14:paraId="7A90A89F" w14:textId="77777777" w:rsidTr="00663DC7">
        <w:tblPrEx>
          <w:tblW w:w="13140" w:type="dxa"/>
          <w:tblLayout w:type="fixed"/>
          <w:tblLook w:val="04A0"/>
        </w:tblPrEx>
        <w:trPr>
          <w:trHeight w:val="510"/>
        </w:trPr>
        <w:tc>
          <w:tcPr>
            <w:tcW w:w="2520" w:type="dxa"/>
            <w:shd w:val="clear" w:color="auto" w:fill="auto"/>
          </w:tcPr>
          <w:p w:rsidR="008123C1" w:rsidRPr="00A95011" w:rsidP="00CB1C05" w14:paraId="53C95F40" w14:textId="77777777">
            <w:pPr>
              <w:pStyle w:val="RTableTextAbt"/>
              <w:jc w:val="left"/>
              <w:rPr>
                <w:szCs w:val="18"/>
              </w:rPr>
            </w:pPr>
            <w:r w:rsidRPr="0061032E">
              <w:t xml:space="preserve">Use as maskant for chemical </w:t>
            </w:r>
            <w:r w:rsidRPr="0061032E" w:rsidR="008160E1">
              <w:t>milling</w:t>
            </w:r>
          </w:p>
        </w:tc>
        <w:tc>
          <w:tcPr>
            <w:tcW w:w="2340" w:type="dxa"/>
            <w:shd w:val="clear" w:color="000000" w:fill="FFFFFF"/>
          </w:tcPr>
          <w:p w:rsidR="008123C1" w:rsidRPr="00A95011" w:rsidP="00CB1C05" w14:paraId="6F57F369" w14:textId="77777777">
            <w:pPr>
              <w:pStyle w:val="RTableTextAbt"/>
              <w:jc w:val="left"/>
              <w:rPr>
                <w:szCs w:val="18"/>
              </w:rPr>
            </w:pPr>
            <w:r w:rsidRPr="0061032E">
              <w:t xml:space="preserve">333914: Measuring, Dispensing, and Other Pumping Equipment </w:t>
            </w:r>
            <w:r w:rsidRPr="00E22ECA">
              <w:t>Manufacturing</w:t>
            </w:r>
          </w:p>
        </w:tc>
        <w:tc>
          <w:tcPr>
            <w:tcW w:w="1192" w:type="dxa"/>
            <w:shd w:val="clear" w:color="000000" w:fill="FFFFFF"/>
            <w:noWrap/>
          </w:tcPr>
          <w:p w:rsidR="008123C1" w:rsidRPr="00A95011" w:rsidP="00CB1C05" w14:paraId="1C220932" w14:textId="77777777">
            <w:pPr>
              <w:pStyle w:val="RTableTextAbt"/>
              <w:rPr>
                <w:szCs w:val="18"/>
              </w:rPr>
            </w:pPr>
            <w:r w:rsidRPr="0061032E">
              <w:t xml:space="preserve">750 </w:t>
            </w:r>
            <w:r w:rsidRPr="00E22ECA">
              <w:t>employees</w:t>
            </w:r>
          </w:p>
        </w:tc>
        <w:tc>
          <w:tcPr>
            <w:tcW w:w="718" w:type="dxa"/>
            <w:shd w:val="clear" w:color="auto" w:fill="auto"/>
          </w:tcPr>
          <w:p w:rsidR="008123C1" w:rsidRPr="00A95011" w:rsidP="00CB1C05" w14:paraId="60C774FD" w14:textId="77777777">
            <w:pPr>
              <w:pStyle w:val="RTableTextAbt"/>
              <w:rPr>
                <w:szCs w:val="18"/>
              </w:rPr>
            </w:pPr>
            <w:r w:rsidRPr="0061032E">
              <w:t>457</w:t>
            </w:r>
          </w:p>
        </w:tc>
        <w:tc>
          <w:tcPr>
            <w:tcW w:w="818" w:type="dxa"/>
            <w:shd w:val="clear" w:color="auto" w:fill="auto"/>
          </w:tcPr>
          <w:p w:rsidR="008123C1" w:rsidRPr="00A95011" w:rsidP="00CB1C05" w14:paraId="5EE00618" w14:textId="77777777">
            <w:pPr>
              <w:pStyle w:val="RTableTextAbt"/>
              <w:rPr>
                <w:szCs w:val="18"/>
              </w:rPr>
            </w:pPr>
            <w:r w:rsidRPr="0061032E">
              <w:t>410</w:t>
            </w:r>
          </w:p>
        </w:tc>
        <w:tc>
          <w:tcPr>
            <w:tcW w:w="1000" w:type="dxa"/>
            <w:shd w:val="clear" w:color="auto" w:fill="auto"/>
          </w:tcPr>
          <w:p w:rsidR="008123C1" w:rsidRPr="00A95011" w:rsidP="00CB1C05" w14:paraId="5356AE0B" w14:textId="77777777">
            <w:pPr>
              <w:pStyle w:val="RTableTextAbt"/>
              <w:rPr>
                <w:szCs w:val="18"/>
              </w:rPr>
            </w:pPr>
            <w:r w:rsidRPr="0061032E">
              <w:t>576</w:t>
            </w:r>
          </w:p>
        </w:tc>
        <w:tc>
          <w:tcPr>
            <w:tcW w:w="1042" w:type="dxa"/>
            <w:shd w:val="clear" w:color="auto" w:fill="auto"/>
          </w:tcPr>
          <w:p w:rsidR="008123C1" w:rsidRPr="00A95011" w:rsidP="00CB1C05" w14:paraId="3F5FC858" w14:textId="77777777">
            <w:pPr>
              <w:pStyle w:val="RTableTextAbt"/>
              <w:rPr>
                <w:szCs w:val="18"/>
              </w:rPr>
            </w:pPr>
            <w:r w:rsidRPr="0061032E">
              <w:t>37,181</w:t>
            </w:r>
          </w:p>
        </w:tc>
        <w:tc>
          <w:tcPr>
            <w:tcW w:w="1080" w:type="dxa"/>
            <w:shd w:val="clear" w:color="auto" w:fill="auto"/>
          </w:tcPr>
          <w:p w:rsidR="008123C1" w:rsidRPr="00A95011" w:rsidP="00CB1C05" w14:paraId="5895A478" w14:textId="77777777">
            <w:pPr>
              <w:pStyle w:val="RTableTextAbt"/>
              <w:rPr>
                <w:szCs w:val="18"/>
              </w:rPr>
            </w:pPr>
            <w:r w:rsidRPr="0061032E">
              <w:t>11,735</w:t>
            </w:r>
          </w:p>
        </w:tc>
        <w:tc>
          <w:tcPr>
            <w:tcW w:w="1217" w:type="dxa"/>
            <w:shd w:val="clear" w:color="auto" w:fill="auto"/>
          </w:tcPr>
          <w:p w:rsidR="008123C1" w:rsidRPr="00A95011" w:rsidP="00CB1C05" w14:paraId="7FD37AE3" w14:textId="77777777">
            <w:pPr>
              <w:pStyle w:val="RTableTextAbt"/>
              <w:rPr>
                <w:szCs w:val="18"/>
              </w:rPr>
            </w:pPr>
            <w:r w:rsidRPr="0061032E">
              <w:t>$3,024,619</w:t>
            </w:r>
          </w:p>
        </w:tc>
        <w:tc>
          <w:tcPr>
            <w:tcW w:w="1213" w:type="dxa"/>
            <w:shd w:val="clear" w:color="auto" w:fill="auto"/>
          </w:tcPr>
          <w:p w:rsidR="008123C1" w:rsidRPr="00A95011" w:rsidP="00CB1C05" w14:paraId="6F1E5ADC" w14:textId="77777777">
            <w:pPr>
              <w:pStyle w:val="RTableTextAbt"/>
              <w:rPr>
                <w:szCs w:val="18"/>
              </w:rPr>
            </w:pPr>
            <w:r w:rsidRPr="0061032E">
              <w:t>$19,464,280</w:t>
            </w:r>
          </w:p>
        </w:tc>
      </w:tr>
      <w:tr w14:paraId="7C61951C" w14:textId="77777777" w:rsidTr="00663DC7">
        <w:tblPrEx>
          <w:tblW w:w="13140" w:type="dxa"/>
          <w:tblLayout w:type="fixed"/>
          <w:tblLook w:val="04A0"/>
        </w:tblPrEx>
        <w:trPr>
          <w:trHeight w:val="510"/>
        </w:trPr>
        <w:tc>
          <w:tcPr>
            <w:tcW w:w="2520" w:type="dxa"/>
            <w:shd w:val="clear" w:color="auto" w:fill="auto"/>
          </w:tcPr>
          <w:p w:rsidR="008123C1" w:rsidRPr="00A95011" w:rsidP="00CB1C05" w14:paraId="1AA1E1F6" w14:textId="77777777">
            <w:pPr>
              <w:pStyle w:val="RTableTextAbt"/>
              <w:jc w:val="left"/>
              <w:rPr>
                <w:szCs w:val="18"/>
              </w:rPr>
            </w:pPr>
            <w:r w:rsidRPr="0061032E">
              <w:t>Paint and Coatings</w:t>
            </w:r>
          </w:p>
        </w:tc>
        <w:tc>
          <w:tcPr>
            <w:tcW w:w="2340" w:type="dxa"/>
            <w:shd w:val="clear" w:color="000000" w:fill="FFFFFF"/>
          </w:tcPr>
          <w:p w:rsidR="008123C1" w:rsidRPr="00A95011" w:rsidP="00CB1C05" w14:paraId="4F665A21" w14:textId="77777777">
            <w:pPr>
              <w:pStyle w:val="RTableTextAbt"/>
              <w:jc w:val="left"/>
              <w:rPr>
                <w:szCs w:val="18"/>
              </w:rPr>
            </w:pPr>
            <w:r w:rsidRPr="0061032E">
              <w:t xml:space="preserve">333996: Fluid Power Pump and Motor </w:t>
            </w:r>
            <w:r w:rsidRPr="00E22ECA">
              <w:t>Manufacturing</w:t>
            </w:r>
          </w:p>
        </w:tc>
        <w:tc>
          <w:tcPr>
            <w:tcW w:w="1192" w:type="dxa"/>
            <w:shd w:val="clear" w:color="000000" w:fill="FFFFFF"/>
            <w:noWrap/>
          </w:tcPr>
          <w:p w:rsidR="008123C1" w:rsidRPr="00A95011" w:rsidP="00CB1C05" w14:paraId="249C93EF" w14:textId="77777777">
            <w:pPr>
              <w:pStyle w:val="RTableTextAbt"/>
              <w:rPr>
                <w:szCs w:val="18"/>
              </w:rPr>
            </w:pPr>
            <w:r w:rsidRPr="0061032E">
              <w:t xml:space="preserve">1,250 </w:t>
            </w:r>
            <w:r w:rsidRPr="00E22ECA">
              <w:t>employees</w:t>
            </w:r>
          </w:p>
        </w:tc>
        <w:tc>
          <w:tcPr>
            <w:tcW w:w="718" w:type="dxa"/>
            <w:shd w:val="clear" w:color="auto" w:fill="auto"/>
          </w:tcPr>
          <w:p w:rsidR="008123C1" w:rsidRPr="00A95011" w:rsidP="00CB1C05" w14:paraId="25E3F98A" w14:textId="77777777">
            <w:pPr>
              <w:pStyle w:val="RTableTextAbt"/>
              <w:rPr>
                <w:szCs w:val="18"/>
              </w:rPr>
            </w:pPr>
            <w:r w:rsidRPr="0061032E">
              <w:t>132</w:t>
            </w:r>
          </w:p>
        </w:tc>
        <w:tc>
          <w:tcPr>
            <w:tcW w:w="818" w:type="dxa"/>
            <w:shd w:val="clear" w:color="auto" w:fill="auto"/>
          </w:tcPr>
          <w:p w:rsidR="008123C1" w:rsidRPr="00A95011" w:rsidP="00CB1C05" w14:paraId="35E8E213" w14:textId="77777777">
            <w:pPr>
              <w:pStyle w:val="RTableTextAbt"/>
              <w:rPr>
                <w:szCs w:val="18"/>
              </w:rPr>
            </w:pPr>
            <w:r w:rsidRPr="0061032E">
              <w:t>116</w:t>
            </w:r>
          </w:p>
        </w:tc>
        <w:tc>
          <w:tcPr>
            <w:tcW w:w="1000" w:type="dxa"/>
            <w:shd w:val="clear" w:color="auto" w:fill="auto"/>
          </w:tcPr>
          <w:p w:rsidR="008123C1" w:rsidRPr="00A95011" w:rsidP="00CB1C05" w14:paraId="4235BC8F" w14:textId="77777777">
            <w:pPr>
              <w:pStyle w:val="RTableTextAbt"/>
              <w:rPr>
                <w:szCs w:val="18"/>
              </w:rPr>
            </w:pPr>
            <w:r w:rsidRPr="0061032E">
              <w:t>157</w:t>
            </w:r>
          </w:p>
        </w:tc>
        <w:tc>
          <w:tcPr>
            <w:tcW w:w="1042" w:type="dxa"/>
            <w:shd w:val="clear" w:color="auto" w:fill="auto"/>
          </w:tcPr>
          <w:p w:rsidR="008123C1" w:rsidRPr="00A95011" w:rsidP="00CB1C05" w14:paraId="228F82A2" w14:textId="77777777">
            <w:pPr>
              <w:pStyle w:val="RTableTextAbt"/>
              <w:rPr>
                <w:szCs w:val="18"/>
              </w:rPr>
            </w:pPr>
            <w:r w:rsidRPr="0061032E">
              <w:t>10,484</w:t>
            </w:r>
          </w:p>
        </w:tc>
        <w:tc>
          <w:tcPr>
            <w:tcW w:w="1080" w:type="dxa"/>
            <w:shd w:val="clear" w:color="auto" w:fill="auto"/>
          </w:tcPr>
          <w:p w:rsidR="008123C1" w:rsidRPr="00A95011" w:rsidP="00CB1C05" w14:paraId="76933BAB" w14:textId="77777777">
            <w:pPr>
              <w:pStyle w:val="RTableTextAbt"/>
              <w:rPr>
                <w:szCs w:val="18"/>
              </w:rPr>
            </w:pPr>
            <w:r w:rsidRPr="0061032E">
              <w:t>4,092</w:t>
            </w:r>
          </w:p>
        </w:tc>
        <w:tc>
          <w:tcPr>
            <w:tcW w:w="1217" w:type="dxa"/>
            <w:shd w:val="clear" w:color="auto" w:fill="auto"/>
          </w:tcPr>
          <w:p w:rsidR="008123C1" w:rsidRPr="00A95011" w:rsidP="00CB1C05" w14:paraId="0964FF84" w14:textId="77777777">
            <w:pPr>
              <w:pStyle w:val="RTableTextAbt"/>
              <w:rPr>
                <w:szCs w:val="18"/>
              </w:rPr>
            </w:pPr>
            <w:r w:rsidRPr="0061032E">
              <w:t>$884,074</w:t>
            </w:r>
          </w:p>
        </w:tc>
        <w:tc>
          <w:tcPr>
            <w:tcW w:w="1213" w:type="dxa"/>
            <w:shd w:val="clear" w:color="auto" w:fill="auto"/>
          </w:tcPr>
          <w:p w:rsidR="008123C1" w:rsidRPr="00A95011" w:rsidP="00CB1C05" w14:paraId="02AB301E" w14:textId="77777777">
            <w:pPr>
              <w:pStyle w:val="RTableTextAbt"/>
              <w:rPr>
                <w:szCs w:val="18"/>
              </w:rPr>
            </w:pPr>
            <w:r w:rsidRPr="0061032E">
              <w:t>$5,113,732</w:t>
            </w:r>
          </w:p>
        </w:tc>
      </w:tr>
      <w:tr w14:paraId="10A32806" w14:textId="77777777" w:rsidTr="00663DC7">
        <w:tblPrEx>
          <w:tblW w:w="13140" w:type="dxa"/>
          <w:tblLayout w:type="fixed"/>
          <w:tblLook w:val="04A0"/>
        </w:tblPrEx>
        <w:trPr>
          <w:trHeight w:val="510"/>
        </w:trPr>
        <w:tc>
          <w:tcPr>
            <w:tcW w:w="2520" w:type="dxa"/>
            <w:shd w:val="clear" w:color="auto" w:fill="auto"/>
          </w:tcPr>
          <w:p w:rsidR="008123C1" w:rsidRPr="00A95011" w:rsidP="00CB1C05" w14:paraId="46A24571" w14:textId="77777777">
            <w:pPr>
              <w:pStyle w:val="RTableTextAbt"/>
              <w:jc w:val="left"/>
              <w:rPr>
                <w:szCs w:val="18"/>
              </w:rPr>
            </w:pPr>
            <w:r w:rsidRPr="0061032E">
              <w:t>Manufacturing, Paints and Coatings</w:t>
            </w:r>
          </w:p>
        </w:tc>
        <w:tc>
          <w:tcPr>
            <w:tcW w:w="2340" w:type="dxa"/>
            <w:shd w:val="clear" w:color="000000" w:fill="FFFFFF"/>
          </w:tcPr>
          <w:p w:rsidR="008123C1" w:rsidRPr="00A95011" w:rsidP="00CB1C05" w14:paraId="5A4ECA9A" w14:textId="77777777">
            <w:pPr>
              <w:pStyle w:val="RTableTextAbt"/>
              <w:jc w:val="left"/>
              <w:rPr>
                <w:szCs w:val="18"/>
              </w:rPr>
            </w:pPr>
            <w:r w:rsidRPr="0061032E">
              <w:t xml:space="preserve">333998: All Other Miscellaneous General Purpose Machinery </w:t>
            </w:r>
            <w:r w:rsidRPr="00E22ECA">
              <w:t>Manufacturing</w:t>
            </w:r>
          </w:p>
        </w:tc>
        <w:tc>
          <w:tcPr>
            <w:tcW w:w="1192" w:type="dxa"/>
            <w:shd w:val="clear" w:color="000000" w:fill="FFFFFF"/>
            <w:noWrap/>
          </w:tcPr>
          <w:p w:rsidR="008123C1" w:rsidRPr="00A95011" w:rsidP="00CB1C05" w14:paraId="1BBF6BE3" w14:textId="77777777">
            <w:pPr>
              <w:pStyle w:val="RTableTextAbt"/>
              <w:rPr>
                <w:szCs w:val="18"/>
              </w:rPr>
            </w:pPr>
            <w:r w:rsidRPr="0061032E">
              <w:t xml:space="preserve">700 </w:t>
            </w:r>
            <w:r w:rsidRPr="00E22ECA">
              <w:t>employees</w:t>
            </w:r>
          </w:p>
        </w:tc>
        <w:tc>
          <w:tcPr>
            <w:tcW w:w="718" w:type="dxa"/>
            <w:shd w:val="clear" w:color="auto" w:fill="auto"/>
          </w:tcPr>
          <w:p w:rsidR="008123C1" w:rsidRPr="00A95011" w:rsidP="00CB1C05" w14:paraId="199A9332" w14:textId="77777777">
            <w:pPr>
              <w:pStyle w:val="RTableTextAbt"/>
              <w:rPr>
                <w:szCs w:val="18"/>
              </w:rPr>
            </w:pPr>
            <w:r w:rsidRPr="0061032E">
              <w:t>1,558</w:t>
            </w:r>
          </w:p>
        </w:tc>
        <w:tc>
          <w:tcPr>
            <w:tcW w:w="818" w:type="dxa"/>
            <w:shd w:val="clear" w:color="auto" w:fill="auto"/>
          </w:tcPr>
          <w:p w:rsidR="008123C1" w:rsidRPr="00A95011" w:rsidP="00CB1C05" w14:paraId="5A0DB3B0" w14:textId="77777777">
            <w:pPr>
              <w:pStyle w:val="RTableTextAbt"/>
              <w:rPr>
                <w:szCs w:val="18"/>
              </w:rPr>
            </w:pPr>
            <w:r w:rsidRPr="0061032E">
              <w:t>1,467</w:t>
            </w:r>
          </w:p>
        </w:tc>
        <w:tc>
          <w:tcPr>
            <w:tcW w:w="1000" w:type="dxa"/>
            <w:shd w:val="clear" w:color="auto" w:fill="auto"/>
          </w:tcPr>
          <w:p w:rsidR="008123C1" w:rsidRPr="00A95011" w:rsidP="00CB1C05" w14:paraId="5AB34E90" w14:textId="77777777">
            <w:pPr>
              <w:pStyle w:val="RTableTextAbt"/>
              <w:rPr>
                <w:szCs w:val="18"/>
              </w:rPr>
            </w:pPr>
            <w:r w:rsidRPr="0061032E">
              <w:t>1,645</w:t>
            </w:r>
          </w:p>
        </w:tc>
        <w:tc>
          <w:tcPr>
            <w:tcW w:w="1042" w:type="dxa"/>
            <w:shd w:val="clear" w:color="auto" w:fill="auto"/>
          </w:tcPr>
          <w:p w:rsidR="008123C1" w:rsidRPr="00A95011" w:rsidP="00CB1C05" w14:paraId="2BD9CC2C" w14:textId="77777777">
            <w:pPr>
              <w:pStyle w:val="RTableTextAbt"/>
              <w:rPr>
                <w:szCs w:val="18"/>
              </w:rPr>
            </w:pPr>
            <w:r w:rsidRPr="0061032E">
              <w:t>55,552</w:t>
            </w:r>
          </w:p>
        </w:tc>
        <w:tc>
          <w:tcPr>
            <w:tcW w:w="1080" w:type="dxa"/>
            <w:shd w:val="clear" w:color="auto" w:fill="auto"/>
          </w:tcPr>
          <w:p w:rsidR="008123C1" w:rsidRPr="00A95011" w:rsidP="00CB1C05" w14:paraId="5D7A7000" w14:textId="77777777">
            <w:pPr>
              <w:pStyle w:val="RTableTextAbt"/>
              <w:rPr>
                <w:szCs w:val="18"/>
              </w:rPr>
            </w:pPr>
            <w:r w:rsidRPr="0061032E">
              <w:t>29,610</w:t>
            </w:r>
          </w:p>
        </w:tc>
        <w:tc>
          <w:tcPr>
            <w:tcW w:w="1217" w:type="dxa"/>
            <w:shd w:val="clear" w:color="auto" w:fill="auto"/>
          </w:tcPr>
          <w:p w:rsidR="008123C1" w:rsidRPr="00A95011" w:rsidP="00CB1C05" w14:paraId="3D279CCC" w14:textId="77777777">
            <w:pPr>
              <w:pStyle w:val="RTableTextAbt"/>
              <w:rPr>
                <w:szCs w:val="18"/>
              </w:rPr>
            </w:pPr>
            <w:r w:rsidRPr="0061032E">
              <w:t>$4,477,410</w:t>
            </w:r>
          </w:p>
        </w:tc>
        <w:tc>
          <w:tcPr>
            <w:tcW w:w="1213" w:type="dxa"/>
            <w:shd w:val="clear" w:color="auto" w:fill="auto"/>
          </w:tcPr>
          <w:p w:rsidR="008123C1" w:rsidRPr="00A95011" w:rsidP="00CB1C05" w14:paraId="33B70E0F" w14:textId="77777777">
            <w:pPr>
              <w:pStyle w:val="RTableTextAbt"/>
              <w:rPr>
                <w:szCs w:val="18"/>
              </w:rPr>
            </w:pPr>
            <w:r w:rsidRPr="0061032E">
              <w:t>$19,323,506</w:t>
            </w:r>
          </w:p>
        </w:tc>
      </w:tr>
      <w:tr w14:paraId="7E1E7744" w14:textId="77777777" w:rsidTr="00663DC7">
        <w:tblPrEx>
          <w:tblW w:w="13140" w:type="dxa"/>
          <w:tblLayout w:type="fixed"/>
          <w:tblLook w:val="04A0"/>
        </w:tblPrEx>
        <w:trPr>
          <w:trHeight w:val="510"/>
        </w:trPr>
        <w:tc>
          <w:tcPr>
            <w:tcW w:w="2520" w:type="dxa"/>
            <w:shd w:val="clear" w:color="auto" w:fill="auto"/>
          </w:tcPr>
          <w:p w:rsidR="008123C1" w:rsidRPr="00A95011" w:rsidP="00CB1C05" w14:paraId="5E432819"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51663095" w14:textId="77777777">
            <w:pPr>
              <w:pStyle w:val="RTableTextAbt"/>
              <w:jc w:val="left"/>
              <w:rPr>
                <w:szCs w:val="18"/>
              </w:rPr>
            </w:pPr>
            <w:r w:rsidRPr="0061032E">
              <w:t xml:space="preserve">334220: Radio and Television Broadcasting and Wireless Communications Equipment </w:t>
            </w:r>
            <w:r w:rsidRPr="00E22ECA">
              <w:t>Manufacturing</w:t>
            </w:r>
          </w:p>
        </w:tc>
        <w:tc>
          <w:tcPr>
            <w:tcW w:w="1192" w:type="dxa"/>
            <w:shd w:val="clear" w:color="000000" w:fill="FFFFFF"/>
            <w:noWrap/>
          </w:tcPr>
          <w:p w:rsidR="008123C1" w:rsidRPr="00A95011" w:rsidP="00CB1C05" w14:paraId="58629460" w14:textId="77777777">
            <w:pPr>
              <w:pStyle w:val="RTableTextAbt"/>
              <w:rPr>
                <w:szCs w:val="18"/>
              </w:rPr>
            </w:pPr>
            <w:r w:rsidRPr="0061032E">
              <w:t xml:space="preserve">1,250 </w:t>
            </w:r>
            <w:r w:rsidRPr="00E22ECA">
              <w:t>employees</w:t>
            </w:r>
          </w:p>
        </w:tc>
        <w:tc>
          <w:tcPr>
            <w:tcW w:w="718" w:type="dxa"/>
            <w:shd w:val="clear" w:color="auto" w:fill="auto"/>
          </w:tcPr>
          <w:p w:rsidR="008123C1" w:rsidRPr="00A95011" w:rsidP="00CB1C05" w14:paraId="58E31551" w14:textId="77777777">
            <w:pPr>
              <w:pStyle w:val="RTableTextAbt"/>
              <w:rPr>
                <w:szCs w:val="18"/>
              </w:rPr>
            </w:pPr>
            <w:r w:rsidRPr="0061032E">
              <w:t>658</w:t>
            </w:r>
          </w:p>
        </w:tc>
        <w:tc>
          <w:tcPr>
            <w:tcW w:w="818" w:type="dxa"/>
            <w:shd w:val="clear" w:color="auto" w:fill="auto"/>
          </w:tcPr>
          <w:p w:rsidR="008123C1" w:rsidRPr="00A95011" w:rsidP="00CB1C05" w14:paraId="1AB5BA97" w14:textId="77777777">
            <w:pPr>
              <w:pStyle w:val="RTableTextAbt"/>
              <w:rPr>
                <w:szCs w:val="18"/>
              </w:rPr>
            </w:pPr>
            <w:r w:rsidRPr="0061032E">
              <w:t>619</w:t>
            </w:r>
          </w:p>
        </w:tc>
        <w:tc>
          <w:tcPr>
            <w:tcW w:w="1000" w:type="dxa"/>
            <w:shd w:val="clear" w:color="auto" w:fill="auto"/>
          </w:tcPr>
          <w:p w:rsidR="008123C1" w:rsidRPr="00A95011" w:rsidP="00CB1C05" w14:paraId="48C3F77D" w14:textId="77777777">
            <w:pPr>
              <w:pStyle w:val="RTableTextAbt"/>
              <w:rPr>
                <w:szCs w:val="18"/>
              </w:rPr>
            </w:pPr>
            <w:r w:rsidRPr="0061032E">
              <w:t>725</w:t>
            </w:r>
          </w:p>
        </w:tc>
        <w:tc>
          <w:tcPr>
            <w:tcW w:w="1042" w:type="dxa"/>
            <w:shd w:val="clear" w:color="auto" w:fill="auto"/>
          </w:tcPr>
          <w:p w:rsidR="008123C1" w:rsidRPr="00A95011" w:rsidP="00CB1C05" w14:paraId="20FA5EF0" w14:textId="77777777">
            <w:pPr>
              <w:pStyle w:val="RTableTextAbt"/>
              <w:rPr>
                <w:szCs w:val="18"/>
              </w:rPr>
            </w:pPr>
            <w:r w:rsidRPr="0061032E">
              <w:t>63,557</w:t>
            </w:r>
          </w:p>
        </w:tc>
        <w:tc>
          <w:tcPr>
            <w:tcW w:w="1080" w:type="dxa"/>
            <w:shd w:val="clear" w:color="auto" w:fill="auto"/>
          </w:tcPr>
          <w:p w:rsidR="008123C1" w:rsidRPr="00A95011" w:rsidP="00CB1C05" w14:paraId="4018DF93" w14:textId="77777777">
            <w:pPr>
              <w:pStyle w:val="RTableTextAbt"/>
              <w:rPr>
                <w:szCs w:val="18"/>
              </w:rPr>
            </w:pPr>
            <w:r w:rsidRPr="0061032E">
              <w:t>19,253</w:t>
            </w:r>
          </w:p>
        </w:tc>
        <w:tc>
          <w:tcPr>
            <w:tcW w:w="1217" w:type="dxa"/>
            <w:shd w:val="clear" w:color="auto" w:fill="auto"/>
          </w:tcPr>
          <w:p w:rsidR="008123C1" w:rsidRPr="00A95011" w:rsidP="00CB1C05" w14:paraId="1545E1B2" w14:textId="77777777">
            <w:pPr>
              <w:pStyle w:val="RTableTextAbt"/>
              <w:rPr>
                <w:szCs w:val="18"/>
              </w:rPr>
            </w:pPr>
            <w:r w:rsidRPr="0061032E">
              <w:t>$6,583,790</w:t>
            </w:r>
          </w:p>
        </w:tc>
        <w:tc>
          <w:tcPr>
            <w:tcW w:w="1213" w:type="dxa"/>
            <w:shd w:val="clear" w:color="auto" w:fill="auto"/>
          </w:tcPr>
          <w:p w:rsidR="008123C1" w:rsidRPr="00A95011" w:rsidP="00CB1C05" w14:paraId="34F03498" w14:textId="77777777">
            <w:pPr>
              <w:pStyle w:val="RTableTextAbt"/>
              <w:rPr>
                <w:szCs w:val="18"/>
              </w:rPr>
            </w:pPr>
            <w:r w:rsidRPr="0061032E">
              <w:t>$29,831,974</w:t>
            </w:r>
          </w:p>
        </w:tc>
      </w:tr>
      <w:tr w14:paraId="38019818" w14:textId="77777777" w:rsidTr="00663DC7">
        <w:tblPrEx>
          <w:tblW w:w="13140" w:type="dxa"/>
          <w:tblLayout w:type="fixed"/>
          <w:tblLook w:val="04A0"/>
        </w:tblPrEx>
        <w:trPr>
          <w:trHeight w:val="510"/>
        </w:trPr>
        <w:tc>
          <w:tcPr>
            <w:tcW w:w="2520" w:type="dxa"/>
            <w:shd w:val="clear" w:color="auto" w:fill="auto"/>
          </w:tcPr>
          <w:p w:rsidR="008123C1" w:rsidRPr="00A95011" w:rsidP="00CB1C05" w14:paraId="71D279EA" w14:textId="77777777">
            <w:pPr>
              <w:pStyle w:val="RTableTextAbt"/>
              <w:jc w:val="left"/>
              <w:rPr>
                <w:szCs w:val="18"/>
              </w:rPr>
            </w:pPr>
            <w:r w:rsidRPr="0061032E">
              <w:t xml:space="preserve">Processing as a reactant; Vapor </w:t>
            </w:r>
            <w:r w:rsidRPr="0061032E" w:rsidR="008160E1">
              <w:t>Degreasing</w:t>
            </w:r>
          </w:p>
        </w:tc>
        <w:tc>
          <w:tcPr>
            <w:tcW w:w="2340" w:type="dxa"/>
            <w:shd w:val="clear" w:color="000000" w:fill="FFFFFF"/>
          </w:tcPr>
          <w:p w:rsidR="008123C1" w:rsidRPr="00A95011" w:rsidP="00CB1C05" w14:paraId="329BFCEC" w14:textId="77777777">
            <w:pPr>
              <w:pStyle w:val="RTableTextAbt"/>
              <w:jc w:val="left"/>
              <w:rPr>
                <w:szCs w:val="18"/>
              </w:rPr>
            </w:pPr>
            <w:r w:rsidRPr="0061032E">
              <w:t xml:space="preserve">334511: Search, Detection, Navigation, Guidance, Aeronautical, and Nautical System and Instrument </w:t>
            </w:r>
            <w:r w:rsidRPr="00E22ECA">
              <w:t>Manufacturing</w:t>
            </w:r>
          </w:p>
        </w:tc>
        <w:tc>
          <w:tcPr>
            <w:tcW w:w="1192" w:type="dxa"/>
            <w:shd w:val="clear" w:color="000000" w:fill="FFFFFF"/>
            <w:noWrap/>
          </w:tcPr>
          <w:p w:rsidR="008123C1" w:rsidRPr="00A95011" w:rsidP="00CB1C05" w14:paraId="2542A767" w14:textId="77777777">
            <w:pPr>
              <w:pStyle w:val="RTableTextAbt"/>
              <w:rPr>
                <w:szCs w:val="18"/>
              </w:rPr>
            </w:pPr>
            <w:r w:rsidRPr="0061032E">
              <w:t xml:space="preserve">1,350 </w:t>
            </w:r>
            <w:r w:rsidRPr="00E22ECA">
              <w:t>employees</w:t>
            </w:r>
          </w:p>
        </w:tc>
        <w:tc>
          <w:tcPr>
            <w:tcW w:w="718" w:type="dxa"/>
            <w:shd w:val="clear" w:color="auto" w:fill="auto"/>
          </w:tcPr>
          <w:p w:rsidR="008123C1" w:rsidRPr="00A95011" w:rsidP="00CB1C05" w14:paraId="091CE0B4" w14:textId="77777777">
            <w:pPr>
              <w:pStyle w:val="RTableTextAbt"/>
              <w:rPr>
                <w:szCs w:val="18"/>
              </w:rPr>
            </w:pPr>
            <w:r w:rsidRPr="0061032E">
              <w:t>421</w:t>
            </w:r>
          </w:p>
        </w:tc>
        <w:tc>
          <w:tcPr>
            <w:tcW w:w="818" w:type="dxa"/>
            <w:shd w:val="clear" w:color="auto" w:fill="auto"/>
          </w:tcPr>
          <w:p w:rsidR="008123C1" w:rsidRPr="00A95011" w:rsidP="00CB1C05" w14:paraId="33E51B67" w14:textId="77777777">
            <w:pPr>
              <w:pStyle w:val="RTableTextAbt"/>
              <w:rPr>
                <w:szCs w:val="18"/>
              </w:rPr>
            </w:pPr>
            <w:r w:rsidRPr="0061032E">
              <w:t>379</w:t>
            </w:r>
          </w:p>
        </w:tc>
        <w:tc>
          <w:tcPr>
            <w:tcW w:w="1000" w:type="dxa"/>
            <w:shd w:val="clear" w:color="auto" w:fill="auto"/>
          </w:tcPr>
          <w:p w:rsidR="008123C1" w:rsidRPr="00A95011" w:rsidP="00CB1C05" w14:paraId="7759193A" w14:textId="77777777">
            <w:pPr>
              <w:pStyle w:val="RTableTextAbt"/>
              <w:rPr>
                <w:szCs w:val="18"/>
              </w:rPr>
            </w:pPr>
            <w:r w:rsidRPr="0061032E">
              <w:t>549</w:t>
            </w:r>
          </w:p>
        </w:tc>
        <w:tc>
          <w:tcPr>
            <w:tcW w:w="1042" w:type="dxa"/>
            <w:shd w:val="clear" w:color="auto" w:fill="auto"/>
          </w:tcPr>
          <w:p w:rsidR="008123C1" w:rsidRPr="00A95011" w:rsidP="00CB1C05" w14:paraId="3029CBF8" w14:textId="77777777">
            <w:pPr>
              <w:pStyle w:val="RTableTextAbt"/>
              <w:rPr>
                <w:szCs w:val="18"/>
              </w:rPr>
            </w:pPr>
            <w:r w:rsidRPr="0061032E">
              <w:t>126,636</w:t>
            </w:r>
          </w:p>
        </w:tc>
        <w:tc>
          <w:tcPr>
            <w:tcW w:w="1080" w:type="dxa"/>
            <w:shd w:val="clear" w:color="auto" w:fill="auto"/>
          </w:tcPr>
          <w:p w:rsidR="008123C1" w:rsidRPr="00A95011" w:rsidP="00CB1C05" w14:paraId="4E82B359" w14:textId="77777777">
            <w:pPr>
              <w:pStyle w:val="RTableTextAbt"/>
              <w:rPr>
                <w:szCs w:val="18"/>
              </w:rPr>
            </w:pPr>
            <w:r w:rsidRPr="0061032E">
              <w:t>10,417</w:t>
            </w:r>
          </w:p>
        </w:tc>
        <w:tc>
          <w:tcPr>
            <w:tcW w:w="1217" w:type="dxa"/>
            <w:shd w:val="clear" w:color="auto" w:fill="auto"/>
          </w:tcPr>
          <w:p w:rsidR="008123C1" w:rsidRPr="00A95011" w:rsidP="00CB1C05" w14:paraId="07273766" w14:textId="77777777">
            <w:pPr>
              <w:pStyle w:val="RTableTextAbt"/>
              <w:rPr>
                <w:szCs w:val="18"/>
              </w:rPr>
            </w:pPr>
            <w:r w:rsidRPr="0061032E">
              <w:t>$14,190,289</w:t>
            </w:r>
          </w:p>
        </w:tc>
        <w:tc>
          <w:tcPr>
            <w:tcW w:w="1213" w:type="dxa"/>
            <w:shd w:val="clear" w:color="auto" w:fill="auto"/>
          </w:tcPr>
          <w:p w:rsidR="008123C1" w:rsidRPr="00A95011" w:rsidP="00CB1C05" w14:paraId="06850446" w14:textId="77777777">
            <w:pPr>
              <w:pStyle w:val="RTableTextAbt"/>
              <w:rPr>
                <w:szCs w:val="18"/>
              </w:rPr>
            </w:pPr>
            <w:r w:rsidRPr="0061032E">
              <w:t>$60,055,167</w:t>
            </w:r>
          </w:p>
        </w:tc>
      </w:tr>
      <w:tr w14:paraId="674C6671" w14:textId="77777777" w:rsidTr="00663DC7">
        <w:tblPrEx>
          <w:tblW w:w="13140" w:type="dxa"/>
          <w:tblLayout w:type="fixed"/>
          <w:tblLook w:val="04A0"/>
        </w:tblPrEx>
        <w:trPr>
          <w:trHeight w:val="510"/>
        </w:trPr>
        <w:tc>
          <w:tcPr>
            <w:tcW w:w="2520" w:type="dxa"/>
            <w:shd w:val="clear" w:color="auto" w:fill="auto"/>
          </w:tcPr>
          <w:p w:rsidR="008123C1" w:rsidRPr="00A95011" w:rsidP="00CB1C05" w14:paraId="3034A012" w14:textId="77777777">
            <w:pPr>
              <w:pStyle w:val="RTableTextAbt"/>
              <w:jc w:val="left"/>
              <w:rPr>
                <w:szCs w:val="18"/>
              </w:rPr>
            </w:pPr>
            <w:r w:rsidRPr="0061032E">
              <w:t>Import/Repackage</w:t>
            </w:r>
          </w:p>
        </w:tc>
        <w:tc>
          <w:tcPr>
            <w:tcW w:w="2340" w:type="dxa"/>
            <w:shd w:val="clear" w:color="000000" w:fill="FFFFFF"/>
          </w:tcPr>
          <w:p w:rsidR="008123C1" w:rsidRPr="00A95011" w:rsidP="00CB1C05" w14:paraId="6DED93B9" w14:textId="77777777">
            <w:pPr>
              <w:pStyle w:val="RTableTextAbt"/>
              <w:jc w:val="left"/>
              <w:rPr>
                <w:szCs w:val="18"/>
              </w:rPr>
            </w:pPr>
            <w:r w:rsidRPr="0061032E">
              <w:t xml:space="preserve">334516: Analytical Laboratory Instrument </w:t>
            </w:r>
            <w:r w:rsidRPr="00E22ECA">
              <w:t>Manufacturing</w:t>
            </w:r>
          </w:p>
        </w:tc>
        <w:tc>
          <w:tcPr>
            <w:tcW w:w="1192" w:type="dxa"/>
            <w:shd w:val="clear" w:color="000000" w:fill="FFFFFF"/>
            <w:noWrap/>
          </w:tcPr>
          <w:p w:rsidR="008123C1" w:rsidRPr="00A95011" w:rsidP="00CB1C05" w14:paraId="4E492175" w14:textId="77777777">
            <w:pPr>
              <w:pStyle w:val="RTableTextAbt"/>
              <w:rPr>
                <w:szCs w:val="18"/>
              </w:rPr>
            </w:pPr>
            <w:r w:rsidRPr="00E22ECA">
              <w:t>1,000 employees</w:t>
            </w:r>
          </w:p>
        </w:tc>
        <w:tc>
          <w:tcPr>
            <w:tcW w:w="718" w:type="dxa"/>
            <w:shd w:val="clear" w:color="auto" w:fill="auto"/>
          </w:tcPr>
          <w:p w:rsidR="008123C1" w:rsidRPr="00A95011" w:rsidP="00CB1C05" w14:paraId="66956C14" w14:textId="77777777">
            <w:pPr>
              <w:pStyle w:val="RTableTextAbt"/>
              <w:rPr>
                <w:szCs w:val="18"/>
              </w:rPr>
            </w:pPr>
            <w:r w:rsidRPr="0061032E">
              <w:t>608</w:t>
            </w:r>
          </w:p>
        </w:tc>
        <w:tc>
          <w:tcPr>
            <w:tcW w:w="818" w:type="dxa"/>
            <w:shd w:val="clear" w:color="auto" w:fill="auto"/>
          </w:tcPr>
          <w:p w:rsidR="008123C1" w:rsidRPr="00A95011" w:rsidP="00CB1C05" w14:paraId="0D602EA9" w14:textId="77777777">
            <w:pPr>
              <w:pStyle w:val="RTableTextAbt"/>
              <w:rPr>
                <w:szCs w:val="18"/>
              </w:rPr>
            </w:pPr>
            <w:r w:rsidRPr="0061032E">
              <w:t>558</w:t>
            </w:r>
          </w:p>
        </w:tc>
        <w:tc>
          <w:tcPr>
            <w:tcW w:w="1000" w:type="dxa"/>
            <w:shd w:val="clear" w:color="auto" w:fill="auto"/>
          </w:tcPr>
          <w:p w:rsidR="008123C1" w:rsidRPr="00A95011" w:rsidP="00CB1C05" w14:paraId="3DEAB261" w14:textId="77777777">
            <w:pPr>
              <w:pStyle w:val="RTableTextAbt"/>
              <w:rPr>
                <w:szCs w:val="18"/>
              </w:rPr>
            </w:pPr>
            <w:r w:rsidRPr="0061032E">
              <w:t>689</w:t>
            </w:r>
          </w:p>
        </w:tc>
        <w:tc>
          <w:tcPr>
            <w:tcW w:w="1042" w:type="dxa"/>
            <w:shd w:val="clear" w:color="auto" w:fill="auto"/>
          </w:tcPr>
          <w:p w:rsidR="008123C1" w:rsidRPr="00A95011" w:rsidP="00CB1C05" w14:paraId="6FCA1AC9" w14:textId="77777777">
            <w:pPr>
              <w:pStyle w:val="RTableTextAbt"/>
              <w:rPr>
                <w:szCs w:val="18"/>
              </w:rPr>
            </w:pPr>
            <w:r w:rsidRPr="0061032E">
              <w:t>48,780</w:t>
            </w:r>
          </w:p>
        </w:tc>
        <w:tc>
          <w:tcPr>
            <w:tcW w:w="1080" w:type="dxa"/>
            <w:shd w:val="clear" w:color="auto" w:fill="auto"/>
          </w:tcPr>
          <w:p w:rsidR="008123C1" w:rsidRPr="00A95011" w:rsidP="00CB1C05" w14:paraId="37729246" w14:textId="77777777">
            <w:pPr>
              <w:pStyle w:val="RTableTextAbt"/>
              <w:rPr>
                <w:szCs w:val="18"/>
              </w:rPr>
            </w:pPr>
            <w:r w:rsidRPr="0061032E">
              <w:t>16,728</w:t>
            </w:r>
          </w:p>
        </w:tc>
        <w:tc>
          <w:tcPr>
            <w:tcW w:w="1217" w:type="dxa"/>
            <w:shd w:val="clear" w:color="auto" w:fill="auto"/>
          </w:tcPr>
          <w:p w:rsidR="008123C1" w:rsidRPr="00A95011" w:rsidP="00CB1C05" w14:paraId="416247A5" w14:textId="77777777">
            <w:pPr>
              <w:pStyle w:val="RTableTextAbt"/>
              <w:rPr>
                <w:szCs w:val="18"/>
              </w:rPr>
            </w:pPr>
            <w:r w:rsidRPr="0061032E">
              <w:t>$5,108,454</w:t>
            </w:r>
          </w:p>
        </w:tc>
        <w:tc>
          <w:tcPr>
            <w:tcW w:w="1213" w:type="dxa"/>
            <w:shd w:val="clear" w:color="auto" w:fill="auto"/>
          </w:tcPr>
          <w:p w:rsidR="008123C1" w:rsidRPr="00A95011" w:rsidP="00CB1C05" w14:paraId="726351F7" w14:textId="77777777">
            <w:pPr>
              <w:pStyle w:val="RTableTextAbt"/>
              <w:rPr>
                <w:szCs w:val="18"/>
              </w:rPr>
            </w:pPr>
            <w:r w:rsidRPr="0061032E">
              <w:t>$19,953,163</w:t>
            </w:r>
          </w:p>
        </w:tc>
      </w:tr>
      <w:tr w14:paraId="6B3A5C5B" w14:textId="77777777" w:rsidTr="00663DC7">
        <w:tblPrEx>
          <w:tblW w:w="13140" w:type="dxa"/>
          <w:tblLayout w:type="fixed"/>
          <w:tblLook w:val="04A0"/>
        </w:tblPrEx>
        <w:trPr>
          <w:trHeight w:val="510"/>
        </w:trPr>
        <w:tc>
          <w:tcPr>
            <w:tcW w:w="2520" w:type="dxa"/>
            <w:shd w:val="clear" w:color="auto" w:fill="auto"/>
          </w:tcPr>
          <w:p w:rsidR="008123C1" w:rsidRPr="00A95011" w:rsidP="00CB1C05" w14:paraId="7902E4AC" w14:textId="77777777">
            <w:pPr>
              <w:pStyle w:val="RTableTextAbt"/>
              <w:jc w:val="left"/>
              <w:rPr>
                <w:szCs w:val="18"/>
              </w:rPr>
            </w:pPr>
            <w:r w:rsidRPr="0061032E">
              <w:t xml:space="preserve">Adhesices and Sealants; Paints and </w:t>
            </w:r>
            <w:r w:rsidRPr="00E22ECA">
              <w:t>Coatings</w:t>
            </w:r>
          </w:p>
        </w:tc>
        <w:tc>
          <w:tcPr>
            <w:tcW w:w="2340" w:type="dxa"/>
            <w:shd w:val="clear" w:color="000000" w:fill="FFFFFF"/>
          </w:tcPr>
          <w:p w:rsidR="008123C1" w:rsidRPr="00A95011" w:rsidP="00CB1C05" w14:paraId="7F0BA2B3" w14:textId="77777777">
            <w:pPr>
              <w:pStyle w:val="RTableTextAbt"/>
              <w:jc w:val="left"/>
              <w:rPr>
                <w:szCs w:val="18"/>
              </w:rPr>
            </w:pPr>
            <w:r w:rsidRPr="0061032E">
              <w:t xml:space="preserve">336211: Motor Vehicle Body </w:t>
            </w:r>
            <w:r w:rsidRPr="00E22ECA">
              <w:t>Manufacturing</w:t>
            </w:r>
          </w:p>
        </w:tc>
        <w:tc>
          <w:tcPr>
            <w:tcW w:w="1192" w:type="dxa"/>
            <w:shd w:val="clear" w:color="000000" w:fill="FFFFFF"/>
            <w:noWrap/>
          </w:tcPr>
          <w:p w:rsidR="008123C1" w:rsidRPr="00A95011" w:rsidP="00CB1C05" w14:paraId="7C6DB5EB" w14:textId="77777777">
            <w:pPr>
              <w:pStyle w:val="RTableTextAbt"/>
              <w:rPr>
                <w:szCs w:val="18"/>
              </w:rPr>
            </w:pPr>
            <w:r w:rsidRPr="00E22ECA">
              <w:t>1,000 employees</w:t>
            </w:r>
          </w:p>
        </w:tc>
        <w:tc>
          <w:tcPr>
            <w:tcW w:w="718" w:type="dxa"/>
            <w:shd w:val="clear" w:color="auto" w:fill="auto"/>
          </w:tcPr>
          <w:p w:rsidR="008123C1" w:rsidRPr="00A95011" w:rsidP="00CB1C05" w14:paraId="17E8F32E" w14:textId="77777777">
            <w:pPr>
              <w:pStyle w:val="RTableTextAbt"/>
              <w:rPr>
                <w:szCs w:val="18"/>
              </w:rPr>
            </w:pPr>
            <w:r w:rsidRPr="0061032E">
              <w:t>632</w:t>
            </w:r>
          </w:p>
        </w:tc>
        <w:tc>
          <w:tcPr>
            <w:tcW w:w="818" w:type="dxa"/>
            <w:shd w:val="clear" w:color="auto" w:fill="auto"/>
          </w:tcPr>
          <w:p w:rsidR="008123C1" w:rsidRPr="00A95011" w:rsidP="00CB1C05" w14:paraId="5EC5FA76" w14:textId="77777777">
            <w:pPr>
              <w:pStyle w:val="RTableTextAbt"/>
              <w:rPr>
                <w:szCs w:val="18"/>
              </w:rPr>
            </w:pPr>
            <w:r w:rsidRPr="0061032E">
              <w:t>590</w:t>
            </w:r>
          </w:p>
        </w:tc>
        <w:tc>
          <w:tcPr>
            <w:tcW w:w="1000" w:type="dxa"/>
            <w:shd w:val="clear" w:color="auto" w:fill="auto"/>
          </w:tcPr>
          <w:p w:rsidR="008123C1" w:rsidRPr="00A95011" w:rsidP="00CB1C05" w14:paraId="6C265708" w14:textId="77777777">
            <w:pPr>
              <w:pStyle w:val="RTableTextAbt"/>
              <w:rPr>
                <w:szCs w:val="18"/>
              </w:rPr>
            </w:pPr>
            <w:r w:rsidRPr="0061032E">
              <w:t>733</w:t>
            </w:r>
          </w:p>
        </w:tc>
        <w:tc>
          <w:tcPr>
            <w:tcW w:w="1042" w:type="dxa"/>
            <w:shd w:val="clear" w:color="auto" w:fill="auto"/>
          </w:tcPr>
          <w:p w:rsidR="008123C1" w:rsidRPr="00A95011" w:rsidP="00CB1C05" w14:paraId="15E5C9C4" w14:textId="77777777">
            <w:pPr>
              <w:pStyle w:val="RTableTextAbt"/>
              <w:rPr>
                <w:szCs w:val="18"/>
              </w:rPr>
            </w:pPr>
            <w:r w:rsidRPr="0061032E">
              <w:t>47,964</w:t>
            </w:r>
          </w:p>
        </w:tc>
        <w:tc>
          <w:tcPr>
            <w:tcW w:w="1080" w:type="dxa"/>
            <w:shd w:val="clear" w:color="auto" w:fill="auto"/>
          </w:tcPr>
          <w:p w:rsidR="008123C1" w:rsidRPr="00A95011" w:rsidP="00CB1C05" w14:paraId="2B7A216C" w14:textId="77777777">
            <w:pPr>
              <w:pStyle w:val="RTableTextAbt"/>
              <w:rPr>
                <w:szCs w:val="18"/>
              </w:rPr>
            </w:pPr>
            <w:r w:rsidRPr="0061032E">
              <w:t>20,101</w:t>
            </w:r>
          </w:p>
        </w:tc>
        <w:tc>
          <w:tcPr>
            <w:tcW w:w="1217" w:type="dxa"/>
            <w:shd w:val="clear" w:color="auto" w:fill="auto"/>
          </w:tcPr>
          <w:p w:rsidR="008123C1" w:rsidRPr="00A95011" w:rsidP="00CB1C05" w14:paraId="0760EF13" w14:textId="77777777">
            <w:pPr>
              <w:pStyle w:val="RTableTextAbt"/>
              <w:rPr>
                <w:szCs w:val="18"/>
              </w:rPr>
            </w:pPr>
            <w:r w:rsidRPr="0061032E">
              <w:t>$2,871,410</w:t>
            </w:r>
          </w:p>
        </w:tc>
        <w:tc>
          <w:tcPr>
            <w:tcW w:w="1213" w:type="dxa"/>
            <w:shd w:val="clear" w:color="auto" w:fill="auto"/>
          </w:tcPr>
          <w:p w:rsidR="008123C1" w:rsidRPr="00A95011" w:rsidP="00CB1C05" w14:paraId="2CC06047" w14:textId="77777777">
            <w:pPr>
              <w:pStyle w:val="RTableTextAbt"/>
              <w:rPr>
                <w:szCs w:val="18"/>
              </w:rPr>
            </w:pPr>
            <w:r w:rsidRPr="0061032E">
              <w:t>$17,041,214</w:t>
            </w:r>
          </w:p>
        </w:tc>
      </w:tr>
      <w:tr w14:paraId="546D3F37" w14:textId="77777777" w:rsidTr="00663DC7">
        <w:tblPrEx>
          <w:tblW w:w="13140" w:type="dxa"/>
          <w:tblLayout w:type="fixed"/>
          <w:tblLook w:val="04A0"/>
        </w:tblPrEx>
        <w:trPr>
          <w:trHeight w:val="510"/>
        </w:trPr>
        <w:tc>
          <w:tcPr>
            <w:tcW w:w="2520" w:type="dxa"/>
            <w:shd w:val="clear" w:color="auto" w:fill="auto"/>
          </w:tcPr>
          <w:p w:rsidR="008123C1" w:rsidRPr="00A95011" w:rsidP="00CB1C05" w14:paraId="38F603B9" w14:textId="77777777">
            <w:pPr>
              <w:pStyle w:val="RTableTextAbt"/>
              <w:jc w:val="left"/>
              <w:rPr>
                <w:szCs w:val="18"/>
              </w:rPr>
            </w:pPr>
            <w:r w:rsidRPr="0061032E">
              <w:t>Paints and Coatings</w:t>
            </w:r>
          </w:p>
        </w:tc>
        <w:tc>
          <w:tcPr>
            <w:tcW w:w="2340" w:type="dxa"/>
            <w:shd w:val="clear" w:color="000000" w:fill="FFFFFF"/>
          </w:tcPr>
          <w:p w:rsidR="008123C1" w:rsidRPr="00A95011" w:rsidP="00CB1C05" w14:paraId="50F9A301" w14:textId="77777777">
            <w:pPr>
              <w:pStyle w:val="RTableTextAbt"/>
              <w:jc w:val="left"/>
              <w:rPr>
                <w:szCs w:val="18"/>
              </w:rPr>
            </w:pPr>
            <w:r w:rsidRPr="0061032E">
              <w:t xml:space="preserve">336214: Travel Trailer and Camper </w:t>
            </w:r>
            <w:r w:rsidRPr="00E22ECA">
              <w:t>Manufacturing</w:t>
            </w:r>
          </w:p>
        </w:tc>
        <w:tc>
          <w:tcPr>
            <w:tcW w:w="1192" w:type="dxa"/>
            <w:shd w:val="clear" w:color="000000" w:fill="FFFFFF"/>
            <w:noWrap/>
          </w:tcPr>
          <w:p w:rsidR="008123C1" w:rsidRPr="00A95011" w:rsidP="00CB1C05" w14:paraId="13EF2C31" w14:textId="77777777">
            <w:pPr>
              <w:pStyle w:val="RTableTextAbt"/>
              <w:rPr>
                <w:szCs w:val="18"/>
              </w:rPr>
            </w:pPr>
            <w:r w:rsidRPr="00E22ECA">
              <w:t>1,000 employees</w:t>
            </w:r>
          </w:p>
        </w:tc>
        <w:tc>
          <w:tcPr>
            <w:tcW w:w="718" w:type="dxa"/>
            <w:shd w:val="clear" w:color="auto" w:fill="auto"/>
          </w:tcPr>
          <w:p w:rsidR="008123C1" w:rsidRPr="00A95011" w:rsidP="00CB1C05" w14:paraId="597F0A92" w14:textId="77777777">
            <w:pPr>
              <w:pStyle w:val="RTableTextAbt"/>
              <w:rPr>
                <w:szCs w:val="18"/>
              </w:rPr>
            </w:pPr>
            <w:r w:rsidRPr="0061032E">
              <w:t>601</w:t>
            </w:r>
          </w:p>
        </w:tc>
        <w:tc>
          <w:tcPr>
            <w:tcW w:w="818" w:type="dxa"/>
            <w:shd w:val="clear" w:color="auto" w:fill="auto"/>
          </w:tcPr>
          <w:p w:rsidR="008123C1" w:rsidRPr="00A95011" w:rsidP="00CB1C05" w14:paraId="79C57AC5" w14:textId="77777777">
            <w:pPr>
              <w:pStyle w:val="RTableTextAbt"/>
              <w:rPr>
                <w:szCs w:val="18"/>
              </w:rPr>
            </w:pPr>
            <w:r w:rsidRPr="0061032E">
              <w:t>585</w:t>
            </w:r>
          </w:p>
        </w:tc>
        <w:tc>
          <w:tcPr>
            <w:tcW w:w="1000" w:type="dxa"/>
            <w:shd w:val="clear" w:color="auto" w:fill="auto"/>
          </w:tcPr>
          <w:p w:rsidR="008123C1" w:rsidRPr="00A95011" w:rsidP="00CB1C05" w14:paraId="2803E1D0" w14:textId="77777777">
            <w:pPr>
              <w:pStyle w:val="RTableTextAbt"/>
              <w:rPr>
                <w:szCs w:val="18"/>
              </w:rPr>
            </w:pPr>
            <w:r w:rsidRPr="0061032E">
              <w:t>729</w:t>
            </w:r>
          </w:p>
        </w:tc>
        <w:tc>
          <w:tcPr>
            <w:tcW w:w="1042" w:type="dxa"/>
            <w:shd w:val="clear" w:color="auto" w:fill="auto"/>
          </w:tcPr>
          <w:p w:rsidR="008123C1" w:rsidRPr="00A95011" w:rsidP="00CB1C05" w14:paraId="37FAA0FC" w14:textId="77777777">
            <w:pPr>
              <w:pStyle w:val="RTableTextAbt"/>
              <w:rPr>
                <w:szCs w:val="18"/>
              </w:rPr>
            </w:pPr>
            <w:r w:rsidRPr="0061032E">
              <w:t>54,221</w:t>
            </w:r>
          </w:p>
        </w:tc>
        <w:tc>
          <w:tcPr>
            <w:tcW w:w="1080" w:type="dxa"/>
            <w:shd w:val="clear" w:color="auto" w:fill="auto"/>
          </w:tcPr>
          <w:p w:rsidR="008123C1" w:rsidRPr="00A95011" w:rsidP="00CB1C05" w14:paraId="24FEB4C5" w14:textId="77777777">
            <w:pPr>
              <w:pStyle w:val="RTableTextAbt"/>
              <w:rPr>
                <w:szCs w:val="18"/>
              </w:rPr>
            </w:pPr>
            <w:r w:rsidRPr="0061032E">
              <w:t>17,342</w:t>
            </w:r>
          </w:p>
        </w:tc>
        <w:tc>
          <w:tcPr>
            <w:tcW w:w="1217" w:type="dxa"/>
            <w:shd w:val="clear" w:color="auto" w:fill="auto"/>
          </w:tcPr>
          <w:p w:rsidR="008123C1" w:rsidRPr="00A95011" w:rsidP="00CB1C05" w14:paraId="5A69BF82" w14:textId="77777777">
            <w:pPr>
              <w:pStyle w:val="RTableTextAbt"/>
              <w:rPr>
                <w:szCs w:val="18"/>
              </w:rPr>
            </w:pPr>
            <w:r w:rsidRPr="0061032E">
              <w:t>$3,262,538</w:t>
            </w:r>
          </w:p>
        </w:tc>
        <w:tc>
          <w:tcPr>
            <w:tcW w:w="1213" w:type="dxa"/>
            <w:shd w:val="clear" w:color="auto" w:fill="auto"/>
          </w:tcPr>
          <w:p w:rsidR="008123C1" w:rsidRPr="00A95011" w:rsidP="00CB1C05" w14:paraId="25E4C52E" w14:textId="77777777">
            <w:pPr>
              <w:pStyle w:val="RTableTextAbt"/>
              <w:rPr>
                <w:szCs w:val="18"/>
              </w:rPr>
            </w:pPr>
            <w:r w:rsidRPr="0061032E">
              <w:t>$20,910,405</w:t>
            </w:r>
          </w:p>
        </w:tc>
      </w:tr>
      <w:tr w14:paraId="597BF425" w14:textId="77777777" w:rsidTr="00663DC7">
        <w:tblPrEx>
          <w:tblW w:w="13140" w:type="dxa"/>
          <w:tblLayout w:type="fixed"/>
          <w:tblLook w:val="04A0"/>
        </w:tblPrEx>
        <w:trPr>
          <w:trHeight w:val="510"/>
        </w:trPr>
        <w:tc>
          <w:tcPr>
            <w:tcW w:w="2520" w:type="dxa"/>
            <w:shd w:val="clear" w:color="auto" w:fill="auto"/>
          </w:tcPr>
          <w:p w:rsidR="008123C1" w:rsidRPr="00A95011" w:rsidP="00CB1C05" w14:paraId="7E1F0216" w14:textId="77777777">
            <w:pPr>
              <w:pStyle w:val="RTableTextAbt"/>
              <w:jc w:val="left"/>
              <w:rPr>
                <w:szCs w:val="18"/>
              </w:rPr>
            </w:pPr>
            <w:r w:rsidRPr="0061032E">
              <w:t xml:space="preserve">Adhesives and Sealants, Incorporation into other formulation, mixture, and reaction </w:t>
            </w:r>
            <w:r w:rsidRPr="0061032E" w:rsidR="008160E1">
              <w:t>products</w:t>
            </w:r>
          </w:p>
        </w:tc>
        <w:tc>
          <w:tcPr>
            <w:tcW w:w="2340" w:type="dxa"/>
            <w:shd w:val="clear" w:color="000000" w:fill="FFFFFF"/>
          </w:tcPr>
          <w:p w:rsidR="008123C1" w:rsidRPr="00A95011" w:rsidP="00CB1C05" w14:paraId="069FEF6C" w14:textId="77777777">
            <w:pPr>
              <w:pStyle w:val="RTableTextAbt"/>
              <w:jc w:val="left"/>
              <w:rPr>
                <w:szCs w:val="18"/>
              </w:rPr>
            </w:pPr>
            <w:r w:rsidRPr="0061032E">
              <w:t xml:space="preserve">336390: Other Motor Vehicle Parts </w:t>
            </w:r>
            <w:r w:rsidRPr="00E22ECA">
              <w:t>Manufacturing</w:t>
            </w:r>
          </w:p>
        </w:tc>
        <w:tc>
          <w:tcPr>
            <w:tcW w:w="1192" w:type="dxa"/>
            <w:shd w:val="clear" w:color="000000" w:fill="FFFFFF"/>
            <w:noWrap/>
          </w:tcPr>
          <w:p w:rsidR="008123C1" w:rsidRPr="00A95011" w:rsidP="00CB1C05" w14:paraId="40B0A53A" w14:textId="77777777">
            <w:pPr>
              <w:pStyle w:val="RTableTextAbt"/>
              <w:rPr>
                <w:szCs w:val="18"/>
              </w:rPr>
            </w:pPr>
            <w:r w:rsidRPr="0061032E">
              <w:t xml:space="preserve">1,000 </w:t>
            </w:r>
            <w:r w:rsidRPr="00E22ECA">
              <w:t>employees</w:t>
            </w:r>
          </w:p>
        </w:tc>
        <w:tc>
          <w:tcPr>
            <w:tcW w:w="718" w:type="dxa"/>
            <w:shd w:val="clear" w:color="auto" w:fill="auto"/>
          </w:tcPr>
          <w:p w:rsidR="008123C1" w:rsidRPr="00A95011" w:rsidP="00CB1C05" w14:paraId="53BF753D" w14:textId="77777777">
            <w:pPr>
              <w:pStyle w:val="RTableTextAbt"/>
              <w:rPr>
                <w:szCs w:val="18"/>
              </w:rPr>
            </w:pPr>
            <w:r w:rsidRPr="0061032E">
              <w:t>1,268</w:t>
            </w:r>
          </w:p>
        </w:tc>
        <w:tc>
          <w:tcPr>
            <w:tcW w:w="818" w:type="dxa"/>
            <w:shd w:val="clear" w:color="auto" w:fill="auto"/>
          </w:tcPr>
          <w:p w:rsidR="008123C1" w:rsidRPr="00A95011" w:rsidP="00CB1C05" w14:paraId="730196D3" w14:textId="77777777">
            <w:pPr>
              <w:pStyle w:val="RTableTextAbt"/>
              <w:rPr>
                <w:szCs w:val="18"/>
              </w:rPr>
            </w:pPr>
            <w:r w:rsidRPr="0061032E">
              <w:t>1,145</w:t>
            </w:r>
          </w:p>
        </w:tc>
        <w:tc>
          <w:tcPr>
            <w:tcW w:w="1000" w:type="dxa"/>
            <w:shd w:val="clear" w:color="auto" w:fill="auto"/>
          </w:tcPr>
          <w:p w:rsidR="008123C1" w:rsidRPr="00A95011" w:rsidP="00CB1C05" w14:paraId="1F040B8C" w14:textId="77777777">
            <w:pPr>
              <w:pStyle w:val="RTableTextAbt"/>
              <w:rPr>
                <w:szCs w:val="18"/>
              </w:rPr>
            </w:pPr>
            <w:r w:rsidRPr="0061032E">
              <w:t>1,483</w:t>
            </w:r>
          </w:p>
        </w:tc>
        <w:tc>
          <w:tcPr>
            <w:tcW w:w="1042" w:type="dxa"/>
            <w:shd w:val="clear" w:color="auto" w:fill="auto"/>
          </w:tcPr>
          <w:p w:rsidR="008123C1" w:rsidRPr="00A95011" w:rsidP="00CB1C05" w14:paraId="793BCD1A" w14:textId="77777777">
            <w:pPr>
              <w:pStyle w:val="RTableTextAbt"/>
              <w:rPr>
                <w:szCs w:val="18"/>
              </w:rPr>
            </w:pPr>
            <w:r w:rsidRPr="0061032E">
              <w:t>148,076</w:t>
            </w:r>
          </w:p>
        </w:tc>
        <w:tc>
          <w:tcPr>
            <w:tcW w:w="1080" w:type="dxa"/>
            <w:shd w:val="clear" w:color="auto" w:fill="auto"/>
          </w:tcPr>
          <w:p w:rsidR="008123C1" w:rsidRPr="00A95011" w:rsidP="00CB1C05" w14:paraId="06385715" w14:textId="77777777">
            <w:pPr>
              <w:pStyle w:val="RTableTextAbt"/>
              <w:rPr>
                <w:szCs w:val="18"/>
              </w:rPr>
            </w:pPr>
            <w:r w:rsidRPr="0061032E">
              <w:t>56,090</w:t>
            </w:r>
          </w:p>
        </w:tc>
        <w:tc>
          <w:tcPr>
            <w:tcW w:w="1217" w:type="dxa"/>
            <w:shd w:val="clear" w:color="auto" w:fill="auto"/>
          </w:tcPr>
          <w:p w:rsidR="008123C1" w:rsidRPr="00A95011" w:rsidP="00CB1C05" w14:paraId="3A718530" w14:textId="77777777">
            <w:pPr>
              <w:pStyle w:val="RTableTextAbt"/>
              <w:rPr>
                <w:szCs w:val="18"/>
              </w:rPr>
            </w:pPr>
            <w:r w:rsidRPr="0061032E">
              <w:t>$8,403,915</w:t>
            </w:r>
          </w:p>
        </w:tc>
        <w:tc>
          <w:tcPr>
            <w:tcW w:w="1213" w:type="dxa"/>
            <w:shd w:val="clear" w:color="auto" w:fill="auto"/>
          </w:tcPr>
          <w:p w:rsidR="008123C1" w:rsidRPr="00A95011" w:rsidP="00CB1C05" w14:paraId="300F63FF" w14:textId="77777777">
            <w:pPr>
              <w:pStyle w:val="RTableTextAbt"/>
              <w:rPr>
                <w:szCs w:val="18"/>
              </w:rPr>
            </w:pPr>
            <w:r w:rsidRPr="0061032E">
              <w:t>$74,769,964</w:t>
            </w:r>
          </w:p>
        </w:tc>
      </w:tr>
      <w:tr w14:paraId="6F7A8ED9" w14:textId="77777777" w:rsidTr="00663DC7">
        <w:tblPrEx>
          <w:tblW w:w="13140" w:type="dxa"/>
          <w:tblLayout w:type="fixed"/>
          <w:tblLook w:val="04A0"/>
        </w:tblPrEx>
        <w:trPr>
          <w:trHeight w:val="510"/>
        </w:trPr>
        <w:tc>
          <w:tcPr>
            <w:tcW w:w="2520" w:type="dxa"/>
            <w:shd w:val="clear" w:color="auto" w:fill="auto"/>
          </w:tcPr>
          <w:p w:rsidR="008123C1" w:rsidRPr="00A95011" w:rsidP="00CB1C05" w14:paraId="0352065D" w14:textId="77777777">
            <w:pPr>
              <w:pStyle w:val="RTableTextAbt"/>
              <w:jc w:val="left"/>
              <w:rPr>
                <w:szCs w:val="18"/>
              </w:rPr>
            </w:pPr>
            <w:r w:rsidRPr="0061032E">
              <w:t xml:space="preserve">Use as Maskant for Chemical Milling; Paints and Coatings; Vapor </w:t>
            </w:r>
            <w:r w:rsidRPr="00E22ECA">
              <w:t>Degreasing</w:t>
            </w:r>
          </w:p>
        </w:tc>
        <w:tc>
          <w:tcPr>
            <w:tcW w:w="2340" w:type="dxa"/>
            <w:shd w:val="clear" w:color="000000" w:fill="FFFFFF"/>
          </w:tcPr>
          <w:p w:rsidR="008123C1" w:rsidRPr="00A95011" w:rsidP="00CB1C05" w14:paraId="7CCAC5DE" w14:textId="77777777">
            <w:pPr>
              <w:pStyle w:val="RTableTextAbt"/>
              <w:jc w:val="left"/>
              <w:rPr>
                <w:szCs w:val="18"/>
              </w:rPr>
            </w:pPr>
            <w:r w:rsidRPr="0061032E">
              <w:t>336411: Aircraft Manufacturing</w:t>
            </w:r>
          </w:p>
        </w:tc>
        <w:tc>
          <w:tcPr>
            <w:tcW w:w="1192" w:type="dxa"/>
            <w:shd w:val="clear" w:color="000000" w:fill="FFFFFF"/>
            <w:noWrap/>
          </w:tcPr>
          <w:p w:rsidR="008123C1" w:rsidRPr="00A95011" w:rsidP="00CB1C05" w14:paraId="0A15DCAD" w14:textId="77777777">
            <w:pPr>
              <w:pStyle w:val="RTableTextAbt"/>
              <w:rPr>
                <w:szCs w:val="18"/>
              </w:rPr>
            </w:pPr>
            <w:r w:rsidRPr="0061032E">
              <w:t xml:space="preserve">1,500 </w:t>
            </w:r>
            <w:r w:rsidRPr="00E22ECA">
              <w:t>employees</w:t>
            </w:r>
          </w:p>
        </w:tc>
        <w:tc>
          <w:tcPr>
            <w:tcW w:w="718" w:type="dxa"/>
            <w:shd w:val="clear" w:color="auto" w:fill="auto"/>
          </w:tcPr>
          <w:p w:rsidR="008123C1" w:rsidRPr="00A95011" w:rsidP="00CB1C05" w14:paraId="03BF892E" w14:textId="77777777">
            <w:pPr>
              <w:pStyle w:val="RTableTextAbt"/>
              <w:rPr>
                <w:szCs w:val="18"/>
              </w:rPr>
            </w:pPr>
            <w:r w:rsidRPr="0061032E">
              <w:t>262</w:t>
            </w:r>
          </w:p>
        </w:tc>
        <w:tc>
          <w:tcPr>
            <w:tcW w:w="818" w:type="dxa"/>
            <w:shd w:val="clear" w:color="auto" w:fill="auto"/>
          </w:tcPr>
          <w:p w:rsidR="008123C1" w:rsidRPr="00A95011" w:rsidP="00CB1C05" w14:paraId="65FE6341" w14:textId="77777777">
            <w:pPr>
              <w:pStyle w:val="RTableTextAbt"/>
              <w:rPr>
                <w:szCs w:val="18"/>
              </w:rPr>
            </w:pPr>
            <w:r w:rsidRPr="0061032E">
              <w:t>236</w:t>
            </w:r>
          </w:p>
        </w:tc>
        <w:tc>
          <w:tcPr>
            <w:tcW w:w="1000" w:type="dxa"/>
            <w:shd w:val="clear" w:color="auto" w:fill="auto"/>
          </w:tcPr>
          <w:p w:rsidR="008123C1" w:rsidRPr="00A95011" w:rsidP="00CB1C05" w14:paraId="6B32A1A2" w14:textId="77777777">
            <w:pPr>
              <w:pStyle w:val="RTableTextAbt"/>
              <w:rPr>
                <w:szCs w:val="18"/>
              </w:rPr>
            </w:pPr>
            <w:r w:rsidRPr="0061032E">
              <w:t>317</w:t>
            </w:r>
          </w:p>
        </w:tc>
        <w:tc>
          <w:tcPr>
            <w:tcW w:w="1042" w:type="dxa"/>
            <w:shd w:val="clear" w:color="auto" w:fill="auto"/>
          </w:tcPr>
          <w:p w:rsidR="008123C1" w:rsidRPr="00A95011" w:rsidP="00CB1C05" w14:paraId="106FA8B5" w14:textId="77777777">
            <w:pPr>
              <w:pStyle w:val="RTableTextAbt"/>
              <w:rPr>
                <w:szCs w:val="18"/>
              </w:rPr>
            </w:pPr>
            <w:r w:rsidRPr="0061032E">
              <w:t>166,716</w:t>
            </w:r>
          </w:p>
        </w:tc>
        <w:tc>
          <w:tcPr>
            <w:tcW w:w="1080" w:type="dxa"/>
            <w:shd w:val="clear" w:color="auto" w:fill="auto"/>
          </w:tcPr>
          <w:p w:rsidR="008123C1" w:rsidRPr="00A95011" w:rsidP="00CB1C05" w14:paraId="26A7EE1D" w14:textId="77777777">
            <w:pPr>
              <w:pStyle w:val="RTableTextAbt"/>
              <w:rPr>
                <w:szCs w:val="18"/>
              </w:rPr>
            </w:pPr>
            <w:r w:rsidRPr="0061032E">
              <w:t>10,736</w:t>
            </w:r>
          </w:p>
        </w:tc>
        <w:tc>
          <w:tcPr>
            <w:tcW w:w="1217" w:type="dxa"/>
            <w:shd w:val="clear" w:color="auto" w:fill="auto"/>
          </w:tcPr>
          <w:p w:rsidR="008123C1" w:rsidRPr="00A95011" w:rsidP="00CB1C05" w14:paraId="13669785" w14:textId="77777777">
            <w:pPr>
              <w:pStyle w:val="RTableTextAbt"/>
              <w:rPr>
                <w:szCs w:val="18"/>
              </w:rPr>
            </w:pPr>
            <w:r w:rsidRPr="0061032E">
              <w:t>$19,760,602</w:t>
            </w:r>
          </w:p>
        </w:tc>
        <w:tc>
          <w:tcPr>
            <w:tcW w:w="1213" w:type="dxa"/>
            <w:shd w:val="clear" w:color="auto" w:fill="auto"/>
          </w:tcPr>
          <w:p w:rsidR="008123C1" w:rsidRPr="00A95011" w:rsidP="00CB1C05" w14:paraId="61CF79A5" w14:textId="77777777">
            <w:pPr>
              <w:pStyle w:val="RTableTextAbt"/>
              <w:rPr>
                <w:szCs w:val="18"/>
              </w:rPr>
            </w:pPr>
            <w:r w:rsidRPr="0061032E">
              <w:t>$172,232,158</w:t>
            </w:r>
          </w:p>
        </w:tc>
      </w:tr>
      <w:tr w14:paraId="5CD1B76E" w14:textId="77777777" w:rsidTr="00663DC7">
        <w:tblPrEx>
          <w:tblW w:w="13140" w:type="dxa"/>
          <w:tblLayout w:type="fixed"/>
          <w:tblLook w:val="04A0"/>
        </w:tblPrEx>
        <w:trPr>
          <w:trHeight w:val="510"/>
        </w:trPr>
        <w:tc>
          <w:tcPr>
            <w:tcW w:w="2520" w:type="dxa"/>
            <w:shd w:val="clear" w:color="auto" w:fill="auto"/>
          </w:tcPr>
          <w:p w:rsidR="008123C1" w:rsidRPr="00A95011" w:rsidP="00CB1C05" w14:paraId="4BC707DA" w14:textId="77777777">
            <w:pPr>
              <w:pStyle w:val="RTableTextAbt"/>
              <w:jc w:val="left"/>
              <w:rPr>
                <w:szCs w:val="18"/>
              </w:rPr>
            </w:pPr>
            <w:r w:rsidRPr="0061032E">
              <w:t>Vapor Degreasing, Paint and Coatings</w:t>
            </w:r>
          </w:p>
        </w:tc>
        <w:tc>
          <w:tcPr>
            <w:tcW w:w="2340" w:type="dxa"/>
            <w:shd w:val="clear" w:color="000000" w:fill="FFFFFF"/>
          </w:tcPr>
          <w:p w:rsidR="008123C1" w:rsidRPr="00A95011" w:rsidP="00CB1C05" w14:paraId="2D851B20" w14:textId="77777777">
            <w:pPr>
              <w:pStyle w:val="RTableTextAbt"/>
              <w:jc w:val="left"/>
              <w:rPr>
                <w:szCs w:val="18"/>
              </w:rPr>
            </w:pPr>
            <w:r w:rsidRPr="0061032E">
              <w:t xml:space="preserve">336413: Other Aircraft Parts and Auxiliary Equipment </w:t>
            </w:r>
            <w:r w:rsidRPr="00E22ECA">
              <w:t>Manufacturing</w:t>
            </w:r>
          </w:p>
        </w:tc>
        <w:tc>
          <w:tcPr>
            <w:tcW w:w="1192" w:type="dxa"/>
            <w:shd w:val="clear" w:color="000000" w:fill="FFFFFF"/>
            <w:noWrap/>
          </w:tcPr>
          <w:p w:rsidR="008123C1" w:rsidRPr="00A95011" w:rsidP="00CB1C05" w14:paraId="666E67CD" w14:textId="77777777">
            <w:pPr>
              <w:pStyle w:val="RTableTextAbt"/>
              <w:rPr>
                <w:szCs w:val="18"/>
              </w:rPr>
            </w:pPr>
            <w:r w:rsidRPr="0061032E">
              <w:t xml:space="preserve">1,250 </w:t>
            </w:r>
            <w:r w:rsidRPr="00E22ECA">
              <w:t>employees</w:t>
            </w:r>
          </w:p>
        </w:tc>
        <w:tc>
          <w:tcPr>
            <w:tcW w:w="718" w:type="dxa"/>
            <w:shd w:val="clear" w:color="auto" w:fill="auto"/>
          </w:tcPr>
          <w:p w:rsidR="008123C1" w:rsidRPr="00A95011" w:rsidP="00CB1C05" w14:paraId="349100C2" w14:textId="77777777">
            <w:pPr>
              <w:pStyle w:val="RTableTextAbt"/>
              <w:rPr>
                <w:szCs w:val="18"/>
              </w:rPr>
            </w:pPr>
            <w:r w:rsidRPr="0061032E">
              <w:t>750</w:t>
            </w:r>
          </w:p>
        </w:tc>
        <w:tc>
          <w:tcPr>
            <w:tcW w:w="818" w:type="dxa"/>
            <w:shd w:val="clear" w:color="auto" w:fill="auto"/>
          </w:tcPr>
          <w:p w:rsidR="008123C1" w:rsidRPr="00A95011" w:rsidP="00CB1C05" w14:paraId="39D6F1C9" w14:textId="77777777">
            <w:pPr>
              <w:pStyle w:val="RTableTextAbt"/>
              <w:rPr>
                <w:szCs w:val="18"/>
              </w:rPr>
            </w:pPr>
            <w:r w:rsidRPr="0061032E">
              <w:t>692</w:t>
            </w:r>
          </w:p>
        </w:tc>
        <w:tc>
          <w:tcPr>
            <w:tcW w:w="1000" w:type="dxa"/>
            <w:shd w:val="clear" w:color="auto" w:fill="auto"/>
          </w:tcPr>
          <w:p w:rsidR="008123C1" w:rsidRPr="00A95011" w:rsidP="00CB1C05" w14:paraId="060687A9" w14:textId="77777777">
            <w:pPr>
              <w:pStyle w:val="RTableTextAbt"/>
              <w:rPr>
                <w:szCs w:val="18"/>
              </w:rPr>
            </w:pPr>
            <w:r w:rsidRPr="0061032E">
              <w:t>921</w:t>
            </w:r>
          </w:p>
        </w:tc>
        <w:tc>
          <w:tcPr>
            <w:tcW w:w="1042" w:type="dxa"/>
            <w:shd w:val="clear" w:color="auto" w:fill="auto"/>
          </w:tcPr>
          <w:p w:rsidR="008123C1" w:rsidRPr="00A95011" w:rsidP="00CB1C05" w14:paraId="438F177D" w14:textId="77777777">
            <w:pPr>
              <w:pStyle w:val="RTableTextAbt"/>
              <w:rPr>
                <w:szCs w:val="18"/>
              </w:rPr>
            </w:pPr>
            <w:r w:rsidRPr="0061032E">
              <w:t>103,133</w:t>
            </w:r>
          </w:p>
        </w:tc>
        <w:tc>
          <w:tcPr>
            <w:tcW w:w="1080" w:type="dxa"/>
            <w:shd w:val="clear" w:color="auto" w:fill="auto"/>
          </w:tcPr>
          <w:p w:rsidR="008123C1" w:rsidRPr="00A95011" w:rsidP="00CB1C05" w14:paraId="6384FFFB" w14:textId="77777777">
            <w:pPr>
              <w:pStyle w:val="RTableTextAbt"/>
              <w:rPr>
                <w:szCs w:val="18"/>
              </w:rPr>
            </w:pPr>
            <w:r w:rsidRPr="0061032E">
              <w:t>26,</w:t>
            </w:r>
            <w:r w:rsidRPr="0061032E" w:rsidR="008160E1">
              <w:t>327</w:t>
            </w:r>
          </w:p>
        </w:tc>
        <w:tc>
          <w:tcPr>
            <w:tcW w:w="1217" w:type="dxa"/>
            <w:shd w:val="clear" w:color="auto" w:fill="auto"/>
          </w:tcPr>
          <w:p w:rsidR="008123C1" w:rsidRPr="00A95011" w:rsidP="00CB1C05" w14:paraId="005D3DC5" w14:textId="77777777">
            <w:pPr>
              <w:pStyle w:val="RTableTextAbt"/>
              <w:rPr>
                <w:szCs w:val="18"/>
              </w:rPr>
            </w:pPr>
            <w:r w:rsidRPr="0061032E">
              <w:t>$8,524,571</w:t>
            </w:r>
          </w:p>
        </w:tc>
        <w:tc>
          <w:tcPr>
            <w:tcW w:w="1213" w:type="dxa"/>
            <w:shd w:val="clear" w:color="auto" w:fill="auto"/>
          </w:tcPr>
          <w:p w:rsidR="008123C1" w:rsidRPr="00A95011" w:rsidP="00CB1C05" w14:paraId="14174C2B" w14:textId="77777777">
            <w:pPr>
              <w:pStyle w:val="RTableTextAbt"/>
              <w:rPr>
                <w:szCs w:val="18"/>
              </w:rPr>
            </w:pPr>
            <w:r w:rsidRPr="0061032E">
              <w:t>$40,923,535</w:t>
            </w:r>
          </w:p>
        </w:tc>
      </w:tr>
      <w:tr w14:paraId="21813DAE" w14:textId="77777777" w:rsidTr="00663DC7">
        <w:tblPrEx>
          <w:tblW w:w="13140" w:type="dxa"/>
          <w:tblLayout w:type="fixed"/>
          <w:tblLook w:val="04A0"/>
        </w:tblPrEx>
        <w:trPr>
          <w:trHeight w:val="510"/>
        </w:trPr>
        <w:tc>
          <w:tcPr>
            <w:tcW w:w="2520" w:type="dxa"/>
            <w:shd w:val="clear" w:color="auto" w:fill="auto"/>
          </w:tcPr>
          <w:p w:rsidR="008123C1" w:rsidRPr="00A95011" w:rsidP="00CB1C05" w14:paraId="7476ECCD" w14:textId="77777777">
            <w:pPr>
              <w:pStyle w:val="RTableTextAbt"/>
              <w:jc w:val="left"/>
              <w:rPr>
                <w:szCs w:val="18"/>
              </w:rPr>
            </w:pPr>
            <w:r w:rsidRPr="0061032E">
              <w:t xml:space="preserve">Batch, Liquid, and Spray Cold </w:t>
            </w:r>
            <w:r w:rsidRPr="0061032E" w:rsidR="008160E1">
              <w:t>Cleaning</w:t>
            </w:r>
          </w:p>
        </w:tc>
        <w:tc>
          <w:tcPr>
            <w:tcW w:w="2340" w:type="dxa"/>
            <w:shd w:val="clear" w:color="000000" w:fill="FFFFFF"/>
          </w:tcPr>
          <w:p w:rsidR="008123C1" w:rsidRPr="00A95011" w:rsidP="00CB1C05" w14:paraId="116771D5" w14:textId="77777777">
            <w:pPr>
              <w:pStyle w:val="RTableTextAbt"/>
              <w:jc w:val="left"/>
              <w:rPr>
                <w:szCs w:val="18"/>
              </w:rPr>
            </w:pPr>
            <w:r w:rsidRPr="0061032E">
              <w:t>336414: Guided Missile and Space Vehicle Manufacturing</w:t>
            </w:r>
          </w:p>
        </w:tc>
        <w:tc>
          <w:tcPr>
            <w:tcW w:w="1192" w:type="dxa"/>
            <w:shd w:val="clear" w:color="000000" w:fill="FFFFFF"/>
            <w:noWrap/>
          </w:tcPr>
          <w:p w:rsidR="008123C1" w:rsidRPr="00A95011" w:rsidP="00CB1C05" w14:paraId="4886A782" w14:textId="77777777">
            <w:pPr>
              <w:pStyle w:val="RTableTextAbt"/>
              <w:rPr>
                <w:szCs w:val="18"/>
              </w:rPr>
            </w:pPr>
            <w:r w:rsidRPr="0061032E">
              <w:t xml:space="preserve">1,300 </w:t>
            </w:r>
            <w:r w:rsidRPr="00E22ECA">
              <w:t>employees</w:t>
            </w:r>
          </w:p>
        </w:tc>
        <w:tc>
          <w:tcPr>
            <w:tcW w:w="718" w:type="dxa"/>
            <w:shd w:val="clear" w:color="auto" w:fill="auto"/>
          </w:tcPr>
          <w:p w:rsidR="008123C1" w:rsidRPr="00A95011" w:rsidP="00CB1C05" w14:paraId="70D509BB" w14:textId="77777777">
            <w:pPr>
              <w:pStyle w:val="RTableTextAbt"/>
              <w:rPr>
                <w:szCs w:val="18"/>
              </w:rPr>
            </w:pPr>
            <w:r w:rsidRPr="0061032E">
              <w:t>22</w:t>
            </w:r>
          </w:p>
        </w:tc>
        <w:tc>
          <w:tcPr>
            <w:tcW w:w="818" w:type="dxa"/>
            <w:shd w:val="clear" w:color="auto" w:fill="auto"/>
          </w:tcPr>
          <w:p w:rsidR="008123C1" w:rsidRPr="00A95011" w:rsidP="00CB1C05" w14:paraId="37E32D2A" w14:textId="77777777">
            <w:pPr>
              <w:pStyle w:val="RTableTextAbt"/>
              <w:rPr>
                <w:szCs w:val="18"/>
              </w:rPr>
            </w:pPr>
            <w:r w:rsidRPr="0061032E">
              <w:t>12</w:t>
            </w:r>
          </w:p>
        </w:tc>
        <w:tc>
          <w:tcPr>
            <w:tcW w:w="1000" w:type="dxa"/>
            <w:shd w:val="clear" w:color="auto" w:fill="auto"/>
          </w:tcPr>
          <w:p w:rsidR="008123C1" w:rsidRPr="00A95011" w:rsidP="00CB1C05" w14:paraId="21488332" w14:textId="77777777">
            <w:pPr>
              <w:pStyle w:val="RTableTextAbt"/>
              <w:rPr>
                <w:szCs w:val="18"/>
              </w:rPr>
            </w:pPr>
            <w:r w:rsidRPr="0061032E">
              <w:t>42</w:t>
            </w:r>
          </w:p>
        </w:tc>
        <w:tc>
          <w:tcPr>
            <w:tcW w:w="1042" w:type="dxa"/>
            <w:shd w:val="clear" w:color="auto" w:fill="auto"/>
          </w:tcPr>
          <w:p w:rsidR="008123C1" w:rsidRPr="00A95011" w:rsidP="00CB1C05" w14:paraId="75DDCDF5" w14:textId="77777777">
            <w:pPr>
              <w:pStyle w:val="RTableTextAbt"/>
              <w:rPr>
                <w:szCs w:val="18"/>
              </w:rPr>
            </w:pPr>
            <w:r w:rsidRPr="0061032E">
              <w:t>35,386</w:t>
            </w:r>
          </w:p>
        </w:tc>
        <w:tc>
          <w:tcPr>
            <w:tcW w:w="1080" w:type="dxa"/>
            <w:shd w:val="clear" w:color="auto" w:fill="auto"/>
          </w:tcPr>
          <w:p w:rsidR="008123C1" w:rsidRPr="00A95011" w:rsidP="00CB1C05" w14:paraId="59332411" w14:textId="77777777">
            <w:pPr>
              <w:pStyle w:val="RTableTextAbt"/>
              <w:rPr>
                <w:szCs w:val="18"/>
              </w:rPr>
            </w:pPr>
            <w:r w:rsidRPr="0061032E">
              <w:t>679</w:t>
            </w:r>
          </w:p>
        </w:tc>
        <w:tc>
          <w:tcPr>
            <w:tcW w:w="1217" w:type="dxa"/>
            <w:shd w:val="clear" w:color="auto" w:fill="auto"/>
          </w:tcPr>
          <w:p w:rsidR="008123C1" w:rsidRPr="00A95011" w:rsidP="00CB1C05" w14:paraId="19FB87F4" w14:textId="77777777">
            <w:pPr>
              <w:pStyle w:val="RTableTextAbt"/>
              <w:rPr>
                <w:szCs w:val="18"/>
              </w:rPr>
            </w:pPr>
            <w:r w:rsidRPr="0061032E">
              <w:t>$6,188,325</w:t>
            </w:r>
          </w:p>
        </w:tc>
        <w:tc>
          <w:tcPr>
            <w:tcW w:w="1213" w:type="dxa"/>
            <w:shd w:val="clear" w:color="auto" w:fill="auto"/>
          </w:tcPr>
          <w:p w:rsidR="008123C1" w:rsidRPr="00A95011" w:rsidP="00CB1C05" w14:paraId="619B6512" w14:textId="77777777">
            <w:pPr>
              <w:pStyle w:val="RTableTextAbt"/>
              <w:rPr>
                <w:szCs w:val="18"/>
              </w:rPr>
            </w:pPr>
            <w:r w:rsidRPr="0061032E">
              <w:t>$19,109,277</w:t>
            </w:r>
          </w:p>
        </w:tc>
      </w:tr>
      <w:tr w14:paraId="49D7CA6A" w14:textId="77777777" w:rsidTr="00663DC7">
        <w:tblPrEx>
          <w:tblW w:w="13140" w:type="dxa"/>
          <w:tblLayout w:type="fixed"/>
          <w:tblLook w:val="04A0"/>
        </w:tblPrEx>
        <w:trPr>
          <w:trHeight w:val="780"/>
        </w:trPr>
        <w:tc>
          <w:tcPr>
            <w:tcW w:w="2520" w:type="dxa"/>
            <w:shd w:val="clear" w:color="auto" w:fill="auto"/>
          </w:tcPr>
          <w:p w:rsidR="008123C1" w:rsidRPr="00A95011" w:rsidP="00CB1C05" w14:paraId="76280364" w14:textId="77777777">
            <w:pPr>
              <w:pStyle w:val="RTableTextAbt"/>
              <w:jc w:val="left"/>
              <w:rPr>
                <w:szCs w:val="18"/>
              </w:rPr>
            </w:pPr>
            <w:r w:rsidRPr="0061032E">
              <w:t>Paints and Coatings</w:t>
            </w:r>
          </w:p>
        </w:tc>
        <w:tc>
          <w:tcPr>
            <w:tcW w:w="2340" w:type="dxa"/>
            <w:shd w:val="clear" w:color="000000" w:fill="FFFFFF"/>
          </w:tcPr>
          <w:p w:rsidR="008123C1" w:rsidRPr="00A95011" w:rsidP="00CB1C05" w14:paraId="78170298" w14:textId="77777777">
            <w:pPr>
              <w:pStyle w:val="RTableTextAbt"/>
              <w:jc w:val="left"/>
              <w:rPr>
                <w:szCs w:val="18"/>
              </w:rPr>
            </w:pPr>
            <w:r w:rsidRPr="0061032E">
              <w:t xml:space="preserve">336415: Guided Missile and Space Vehicle Propulsion Unit and Propulsion Unit Parts </w:t>
            </w:r>
            <w:r w:rsidRPr="0061032E" w:rsidR="008160E1">
              <w:t>Manufacturing</w:t>
            </w:r>
          </w:p>
        </w:tc>
        <w:tc>
          <w:tcPr>
            <w:tcW w:w="1192" w:type="dxa"/>
            <w:shd w:val="clear" w:color="000000" w:fill="FFFFFF"/>
            <w:noWrap/>
          </w:tcPr>
          <w:p w:rsidR="008123C1" w:rsidRPr="00A95011" w:rsidP="00CB1C05" w14:paraId="25CB7762" w14:textId="77777777">
            <w:pPr>
              <w:pStyle w:val="RTableTextAbt"/>
              <w:rPr>
                <w:szCs w:val="18"/>
              </w:rPr>
            </w:pPr>
            <w:r w:rsidRPr="0061032E">
              <w:t xml:space="preserve">1,250 </w:t>
            </w:r>
            <w:r w:rsidRPr="00E22ECA">
              <w:t>employees</w:t>
            </w:r>
          </w:p>
        </w:tc>
        <w:tc>
          <w:tcPr>
            <w:tcW w:w="718" w:type="dxa"/>
            <w:shd w:val="clear" w:color="auto" w:fill="auto"/>
          </w:tcPr>
          <w:p w:rsidR="008123C1" w:rsidRPr="00A95011" w:rsidP="00CB1C05" w14:paraId="09AFAF50" w14:textId="77777777">
            <w:pPr>
              <w:pStyle w:val="RTableTextAbt"/>
              <w:rPr>
                <w:szCs w:val="18"/>
              </w:rPr>
            </w:pPr>
            <w:r w:rsidRPr="0061032E">
              <w:t>16</w:t>
            </w:r>
          </w:p>
        </w:tc>
        <w:tc>
          <w:tcPr>
            <w:tcW w:w="818" w:type="dxa"/>
            <w:shd w:val="clear" w:color="auto" w:fill="auto"/>
          </w:tcPr>
          <w:p w:rsidR="008123C1" w:rsidRPr="00A95011" w:rsidP="00CB1C05" w14:paraId="33E55932" w14:textId="77777777">
            <w:pPr>
              <w:pStyle w:val="RTableTextAbt"/>
              <w:rPr>
                <w:szCs w:val="18"/>
              </w:rPr>
            </w:pPr>
            <w:r w:rsidRPr="0061032E">
              <w:t>7</w:t>
            </w:r>
          </w:p>
        </w:tc>
        <w:tc>
          <w:tcPr>
            <w:tcW w:w="1000" w:type="dxa"/>
            <w:shd w:val="clear" w:color="auto" w:fill="auto"/>
          </w:tcPr>
          <w:p w:rsidR="008123C1" w:rsidRPr="00A95011" w:rsidP="00CB1C05" w14:paraId="009B916F" w14:textId="77777777">
            <w:pPr>
              <w:pStyle w:val="RTableTextAbt"/>
              <w:rPr>
                <w:szCs w:val="18"/>
              </w:rPr>
            </w:pPr>
            <w:r w:rsidRPr="0061032E">
              <w:t>33</w:t>
            </w:r>
          </w:p>
        </w:tc>
        <w:tc>
          <w:tcPr>
            <w:tcW w:w="1042" w:type="dxa"/>
            <w:shd w:val="clear" w:color="auto" w:fill="auto"/>
          </w:tcPr>
          <w:p w:rsidR="008123C1" w:rsidRPr="00A95011" w:rsidP="00CB1C05" w14:paraId="6B2700A0" w14:textId="77777777">
            <w:pPr>
              <w:pStyle w:val="RTableTextAbt"/>
              <w:rPr>
                <w:szCs w:val="18"/>
              </w:rPr>
            </w:pPr>
            <w:r w:rsidRPr="0061032E">
              <w:t>16,635</w:t>
            </w:r>
          </w:p>
        </w:tc>
        <w:tc>
          <w:tcPr>
            <w:tcW w:w="1080" w:type="dxa"/>
            <w:shd w:val="clear" w:color="auto" w:fill="auto"/>
          </w:tcPr>
          <w:p w:rsidR="008123C1" w:rsidRPr="00A95011" w:rsidP="00CB1C05" w14:paraId="524FE7E5" w14:textId="77777777">
            <w:pPr>
              <w:pStyle w:val="RTableTextAbt"/>
              <w:rPr>
                <w:szCs w:val="18"/>
              </w:rPr>
            </w:pPr>
            <w:r w:rsidRPr="0061032E">
              <w:t>219</w:t>
            </w:r>
          </w:p>
        </w:tc>
        <w:tc>
          <w:tcPr>
            <w:tcW w:w="1217" w:type="dxa"/>
            <w:shd w:val="clear" w:color="auto" w:fill="auto"/>
          </w:tcPr>
          <w:p w:rsidR="008123C1" w:rsidRPr="00A95011" w:rsidP="00CB1C05" w14:paraId="5E80259D" w14:textId="77777777">
            <w:pPr>
              <w:pStyle w:val="RTableTextAbt"/>
              <w:rPr>
                <w:szCs w:val="18"/>
              </w:rPr>
            </w:pPr>
            <w:r w:rsidRPr="0061032E">
              <w:t>$2,393,381</w:t>
            </w:r>
          </w:p>
        </w:tc>
        <w:tc>
          <w:tcPr>
            <w:tcW w:w="1213" w:type="dxa"/>
            <w:shd w:val="clear" w:color="auto" w:fill="auto"/>
          </w:tcPr>
          <w:p w:rsidR="008123C1" w:rsidRPr="00A95011" w:rsidP="00CB1C05" w14:paraId="752FE7AD" w14:textId="77777777">
            <w:pPr>
              <w:pStyle w:val="RTableTextAbt"/>
              <w:rPr>
                <w:szCs w:val="18"/>
              </w:rPr>
            </w:pPr>
            <w:r w:rsidRPr="0061032E">
              <w:t>$9,683,318</w:t>
            </w:r>
          </w:p>
        </w:tc>
      </w:tr>
      <w:tr w14:paraId="3BED3D7E" w14:textId="77777777" w:rsidTr="00663DC7">
        <w:tblPrEx>
          <w:tblW w:w="13140" w:type="dxa"/>
          <w:tblLayout w:type="fixed"/>
          <w:tblLook w:val="04A0"/>
        </w:tblPrEx>
        <w:trPr>
          <w:trHeight w:val="510"/>
        </w:trPr>
        <w:tc>
          <w:tcPr>
            <w:tcW w:w="2520" w:type="dxa"/>
            <w:shd w:val="clear" w:color="auto" w:fill="auto"/>
          </w:tcPr>
          <w:p w:rsidR="008123C1" w:rsidRPr="00A95011" w:rsidP="00CB1C05" w14:paraId="767D1401" w14:textId="77777777">
            <w:pPr>
              <w:pStyle w:val="RTableTextAbt"/>
              <w:jc w:val="left"/>
              <w:rPr>
                <w:szCs w:val="18"/>
              </w:rPr>
            </w:pPr>
            <w:r w:rsidRPr="0061032E">
              <w:t>Adhesives and Sealants; Paints and Coatings</w:t>
            </w:r>
          </w:p>
        </w:tc>
        <w:tc>
          <w:tcPr>
            <w:tcW w:w="2340" w:type="dxa"/>
            <w:shd w:val="clear" w:color="000000" w:fill="FFFFFF"/>
          </w:tcPr>
          <w:p w:rsidR="008123C1" w:rsidRPr="00A95011" w:rsidP="00CB1C05" w14:paraId="37755FDA" w14:textId="77777777">
            <w:pPr>
              <w:pStyle w:val="RTableTextAbt"/>
              <w:jc w:val="left"/>
              <w:rPr>
                <w:szCs w:val="18"/>
              </w:rPr>
            </w:pPr>
            <w:r w:rsidRPr="0061032E">
              <w:t>336611: Ship Building and Repairing</w:t>
            </w:r>
          </w:p>
        </w:tc>
        <w:tc>
          <w:tcPr>
            <w:tcW w:w="1192" w:type="dxa"/>
            <w:shd w:val="clear" w:color="000000" w:fill="FFFFFF"/>
            <w:noWrap/>
          </w:tcPr>
          <w:p w:rsidR="008123C1" w:rsidRPr="00A95011" w:rsidP="00CB1C05" w14:paraId="2CEB00D8" w14:textId="77777777">
            <w:pPr>
              <w:pStyle w:val="RTableTextAbt"/>
              <w:rPr>
                <w:szCs w:val="18"/>
              </w:rPr>
            </w:pPr>
            <w:r w:rsidRPr="0061032E">
              <w:t xml:space="preserve">1,300 </w:t>
            </w:r>
            <w:r w:rsidRPr="00E22ECA">
              <w:t>employees</w:t>
            </w:r>
          </w:p>
        </w:tc>
        <w:tc>
          <w:tcPr>
            <w:tcW w:w="718" w:type="dxa"/>
            <w:shd w:val="clear" w:color="auto" w:fill="auto"/>
          </w:tcPr>
          <w:p w:rsidR="008123C1" w:rsidRPr="00A95011" w:rsidP="00CB1C05" w14:paraId="4E8C1F5B" w14:textId="77777777">
            <w:pPr>
              <w:pStyle w:val="RTableTextAbt"/>
              <w:rPr>
                <w:szCs w:val="18"/>
              </w:rPr>
            </w:pPr>
            <w:r w:rsidRPr="0061032E">
              <w:t>503</w:t>
            </w:r>
          </w:p>
        </w:tc>
        <w:tc>
          <w:tcPr>
            <w:tcW w:w="818" w:type="dxa"/>
            <w:shd w:val="clear" w:color="auto" w:fill="auto"/>
          </w:tcPr>
          <w:p w:rsidR="008123C1" w:rsidRPr="00A95011" w:rsidP="00CB1C05" w14:paraId="709BCB6F" w14:textId="77777777">
            <w:pPr>
              <w:pStyle w:val="RTableTextAbt"/>
              <w:rPr>
                <w:szCs w:val="18"/>
              </w:rPr>
            </w:pPr>
            <w:r w:rsidRPr="0061032E">
              <w:t>478</w:t>
            </w:r>
          </w:p>
        </w:tc>
        <w:tc>
          <w:tcPr>
            <w:tcW w:w="1000" w:type="dxa"/>
            <w:shd w:val="clear" w:color="auto" w:fill="auto"/>
          </w:tcPr>
          <w:p w:rsidR="008123C1" w:rsidRPr="00A95011" w:rsidP="00CB1C05" w14:paraId="23D85850" w14:textId="77777777">
            <w:pPr>
              <w:pStyle w:val="RTableTextAbt"/>
              <w:rPr>
                <w:szCs w:val="18"/>
              </w:rPr>
            </w:pPr>
            <w:r w:rsidRPr="0061032E">
              <w:t>588</w:t>
            </w:r>
          </w:p>
        </w:tc>
        <w:tc>
          <w:tcPr>
            <w:tcW w:w="1042" w:type="dxa"/>
            <w:shd w:val="clear" w:color="auto" w:fill="auto"/>
          </w:tcPr>
          <w:p w:rsidR="008123C1" w:rsidRPr="00A95011" w:rsidP="00CB1C05" w14:paraId="3DC0B99F" w14:textId="77777777">
            <w:pPr>
              <w:pStyle w:val="RTableTextAbt"/>
              <w:rPr>
                <w:szCs w:val="18"/>
              </w:rPr>
            </w:pPr>
            <w:r w:rsidRPr="0061032E">
              <w:t>99,963</w:t>
            </w:r>
          </w:p>
        </w:tc>
        <w:tc>
          <w:tcPr>
            <w:tcW w:w="1080" w:type="dxa"/>
            <w:shd w:val="clear" w:color="auto" w:fill="auto"/>
          </w:tcPr>
          <w:p w:rsidR="008123C1" w:rsidRPr="00A95011" w:rsidP="00CB1C05" w14:paraId="259DEA52" w14:textId="77777777">
            <w:pPr>
              <w:pStyle w:val="RTableTextAbt"/>
              <w:rPr>
                <w:szCs w:val="18"/>
              </w:rPr>
            </w:pPr>
            <w:r w:rsidRPr="0061032E">
              <w:t>22,304</w:t>
            </w:r>
          </w:p>
        </w:tc>
        <w:tc>
          <w:tcPr>
            <w:tcW w:w="1217" w:type="dxa"/>
            <w:shd w:val="clear" w:color="auto" w:fill="auto"/>
          </w:tcPr>
          <w:p w:rsidR="008123C1" w:rsidRPr="00A95011" w:rsidP="00CB1C05" w14:paraId="3633124C" w14:textId="77777777">
            <w:pPr>
              <w:pStyle w:val="RTableTextAbt"/>
              <w:rPr>
                <w:szCs w:val="18"/>
              </w:rPr>
            </w:pPr>
            <w:r w:rsidRPr="0061032E">
              <w:t>$7,852,150</w:t>
            </w:r>
          </w:p>
        </w:tc>
        <w:tc>
          <w:tcPr>
            <w:tcW w:w="1213" w:type="dxa"/>
            <w:shd w:val="clear" w:color="auto" w:fill="auto"/>
          </w:tcPr>
          <w:p w:rsidR="008123C1" w:rsidRPr="00A95011" w:rsidP="00CB1C05" w14:paraId="6051C486" w14:textId="77777777">
            <w:pPr>
              <w:pStyle w:val="RTableTextAbt"/>
              <w:rPr>
                <w:szCs w:val="18"/>
              </w:rPr>
            </w:pPr>
            <w:r w:rsidRPr="0061032E">
              <w:t>$29,475,302</w:t>
            </w:r>
          </w:p>
        </w:tc>
      </w:tr>
      <w:tr w14:paraId="0636B9CB" w14:textId="77777777" w:rsidTr="00663DC7">
        <w:tblPrEx>
          <w:tblW w:w="13140" w:type="dxa"/>
          <w:tblLayout w:type="fixed"/>
          <w:tblLook w:val="04A0"/>
        </w:tblPrEx>
        <w:trPr>
          <w:trHeight w:val="600"/>
        </w:trPr>
        <w:tc>
          <w:tcPr>
            <w:tcW w:w="2520" w:type="dxa"/>
            <w:shd w:val="clear" w:color="auto" w:fill="auto"/>
          </w:tcPr>
          <w:p w:rsidR="008123C1" w:rsidRPr="00A95011" w:rsidP="00CB1C05" w14:paraId="175CEB6F" w14:textId="77777777">
            <w:pPr>
              <w:pStyle w:val="RTableTextAbt"/>
              <w:jc w:val="left"/>
              <w:rPr>
                <w:szCs w:val="18"/>
              </w:rPr>
            </w:pPr>
            <w:r w:rsidRPr="0061032E">
              <w:t xml:space="preserve">Manufacturing; Incorporation into other formulation, mixture, and reaction </w:t>
            </w:r>
            <w:r w:rsidRPr="0061032E" w:rsidR="008160E1">
              <w:t>products</w:t>
            </w:r>
          </w:p>
        </w:tc>
        <w:tc>
          <w:tcPr>
            <w:tcW w:w="2340" w:type="dxa"/>
            <w:shd w:val="clear" w:color="000000" w:fill="FFFFFF"/>
          </w:tcPr>
          <w:p w:rsidR="008123C1" w:rsidRPr="00A95011" w:rsidP="00CB1C05" w14:paraId="62C0C0F0" w14:textId="77777777">
            <w:pPr>
              <w:pStyle w:val="RTableTextAbt"/>
              <w:jc w:val="left"/>
              <w:rPr>
                <w:szCs w:val="18"/>
              </w:rPr>
            </w:pPr>
            <w:r w:rsidRPr="0061032E">
              <w:t xml:space="preserve">339112: Surgical and Medical Instrument </w:t>
            </w:r>
            <w:r w:rsidRPr="00E22ECA">
              <w:t>Manufacturing</w:t>
            </w:r>
          </w:p>
        </w:tc>
        <w:tc>
          <w:tcPr>
            <w:tcW w:w="1192" w:type="dxa"/>
            <w:shd w:val="clear" w:color="000000" w:fill="FFFFFF"/>
            <w:noWrap/>
          </w:tcPr>
          <w:p w:rsidR="008123C1" w:rsidRPr="00A95011" w:rsidP="00CB1C05" w14:paraId="17B69932" w14:textId="77777777">
            <w:pPr>
              <w:pStyle w:val="RTableTextAbt"/>
              <w:rPr>
                <w:szCs w:val="18"/>
              </w:rPr>
            </w:pPr>
            <w:r w:rsidRPr="0061032E">
              <w:t xml:space="preserve">1,000 </w:t>
            </w:r>
            <w:r w:rsidRPr="00E22ECA">
              <w:t>employees</w:t>
            </w:r>
          </w:p>
        </w:tc>
        <w:tc>
          <w:tcPr>
            <w:tcW w:w="718" w:type="dxa"/>
            <w:shd w:val="clear" w:color="auto" w:fill="auto"/>
          </w:tcPr>
          <w:p w:rsidR="008123C1" w:rsidRPr="00A95011" w:rsidP="00CB1C05" w14:paraId="531FDD1E" w14:textId="77777777">
            <w:pPr>
              <w:pStyle w:val="RTableTextAbt"/>
              <w:rPr>
                <w:szCs w:val="18"/>
              </w:rPr>
            </w:pPr>
            <w:r w:rsidRPr="0061032E">
              <w:t>1,063</w:t>
            </w:r>
          </w:p>
        </w:tc>
        <w:tc>
          <w:tcPr>
            <w:tcW w:w="818" w:type="dxa"/>
            <w:shd w:val="clear" w:color="auto" w:fill="auto"/>
          </w:tcPr>
          <w:p w:rsidR="008123C1" w:rsidRPr="00A95011" w:rsidP="00CB1C05" w14:paraId="0872AC75" w14:textId="77777777">
            <w:pPr>
              <w:pStyle w:val="RTableTextAbt"/>
              <w:rPr>
                <w:szCs w:val="18"/>
              </w:rPr>
            </w:pPr>
            <w:r w:rsidRPr="0061032E">
              <w:t>995</w:t>
            </w:r>
          </w:p>
        </w:tc>
        <w:tc>
          <w:tcPr>
            <w:tcW w:w="1000" w:type="dxa"/>
            <w:shd w:val="clear" w:color="auto" w:fill="auto"/>
          </w:tcPr>
          <w:p w:rsidR="008123C1" w:rsidRPr="00A95011" w:rsidP="00CB1C05" w14:paraId="324EAED7" w14:textId="77777777">
            <w:pPr>
              <w:pStyle w:val="RTableTextAbt"/>
              <w:rPr>
                <w:szCs w:val="18"/>
              </w:rPr>
            </w:pPr>
            <w:r w:rsidRPr="0061032E">
              <w:t>1,234</w:t>
            </w:r>
          </w:p>
        </w:tc>
        <w:tc>
          <w:tcPr>
            <w:tcW w:w="1042" w:type="dxa"/>
            <w:shd w:val="clear" w:color="auto" w:fill="auto"/>
          </w:tcPr>
          <w:p w:rsidR="008123C1" w:rsidRPr="00A95011" w:rsidP="00CB1C05" w14:paraId="0F9639A3" w14:textId="77777777">
            <w:pPr>
              <w:pStyle w:val="RTableTextAbt"/>
              <w:rPr>
                <w:szCs w:val="18"/>
              </w:rPr>
            </w:pPr>
            <w:r w:rsidRPr="0061032E">
              <w:t>109,121</w:t>
            </w:r>
          </w:p>
        </w:tc>
        <w:tc>
          <w:tcPr>
            <w:tcW w:w="1080" w:type="dxa"/>
            <w:shd w:val="clear" w:color="auto" w:fill="auto"/>
          </w:tcPr>
          <w:p w:rsidR="008123C1" w:rsidRPr="00A95011" w:rsidP="00CB1C05" w14:paraId="112DD94A" w14:textId="77777777">
            <w:pPr>
              <w:pStyle w:val="RTableTextAbt"/>
              <w:rPr>
                <w:szCs w:val="18"/>
              </w:rPr>
            </w:pPr>
            <w:r w:rsidRPr="0061032E">
              <w:t>36,227</w:t>
            </w:r>
          </w:p>
        </w:tc>
        <w:tc>
          <w:tcPr>
            <w:tcW w:w="1217" w:type="dxa"/>
            <w:shd w:val="clear" w:color="auto" w:fill="auto"/>
          </w:tcPr>
          <w:p w:rsidR="008123C1" w:rsidRPr="00A95011" w:rsidP="00CB1C05" w14:paraId="26F5B2C4" w14:textId="77777777">
            <w:pPr>
              <w:pStyle w:val="RTableTextAbt"/>
              <w:rPr>
                <w:szCs w:val="18"/>
              </w:rPr>
            </w:pPr>
            <w:r w:rsidRPr="0061032E">
              <w:t>$10,605,096</w:t>
            </w:r>
          </w:p>
        </w:tc>
        <w:tc>
          <w:tcPr>
            <w:tcW w:w="1213" w:type="dxa"/>
            <w:shd w:val="clear" w:color="auto" w:fill="auto"/>
          </w:tcPr>
          <w:p w:rsidR="008123C1" w:rsidRPr="00A95011" w:rsidP="00CB1C05" w14:paraId="3AD7DC99" w14:textId="77777777">
            <w:pPr>
              <w:pStyle w:val="RTableTextAbt"/>
              <w:rPr>
                <w:szCs w:val="18"/>
              </w:rPr>
            </w:pPr>
            <w:r w:rsidRPr="0061032E">
              <w:t>$46,666,286</w:t>
            </w:r>
          </w:p>
        </w:tc>
      </w:tr>
      <w:tr w14:paraId="58E01186" w14:textId="77777777" w:rsidTr="00663DC7">
        <w:tblPrEx>
          <w:tblW w:w="13140" w:type="dxa"/>
          <w:tblLayout w:type="fixed"/>
          <w:tblLook w:val="04A0"/>
        </w:tblPrEx>
        <w:trPr>
          <w:trHeight w:val="525"/>
        </w:trPr>
        <w:tc>
          <w:tcPr>
            <w:tcW w:w="2520" w:type="dxa"/>
            <w:shd w:val="clear" w:color="auto" w:fill="auto"/>
          </w:tcPr>
          <w:p w:rsidR="008123C1" w:rsidRPr="00A95011" w:rsidP="00CB1C05" w14:paraId="7C825CE9" w14:textId="77777777">
            <w:pPr>
              <w:pStyle w:val="RTableTextAbt"/>
              <w:jc w:val="left"/>
              <w:rPr>
                <w:szCs w:val="18"/>
              </w:rPr>
            </w:pPr>
            <w:r w:rsidRPr="00E22ECA">
              <w:t>Batch, Liquid, and Spray Cold Cleaning</w:t>
            </w:r>
          </w:p>
        </w:tc>
        <w:tc>
          <w:tcPr>
            <w:tcW w:w="2340" w:type="dxa"/>
            <w:shd w:val="clear" w:color="000000" w:fill="FFFFFF"/>
          </w:tcPr>
          <w:p w:rsidR="008123C1" w:rsidRPr="00A95011" w:rsidP="00CB1C05" w14:paraId="30335161" w14:textId="77777777">
            <w:pPr>
              <w:pStyle w:val="RTableTextAbt"/>
              <w:jc w:val="left"/>
              <w:rPr>
                <w:szCs w:val="18"/>
              </w:rPr>
            </w:pPr>
            <w:r w:rsidRPr="0061032E">
              <w:t xml:space="preserve">339910: Jewelry and Silverware </w:t>
            </w:r>
            <w:r w:rsidRPr="00E22ECA">
              <w:t>Manufacturing</w:t>
            </w:r>
          </w:p>
        </w:tc>
        <w:tc>
          <w:tcPr>
            <w:tcW w:w="1192" w:type="dxa"/>
            <w:shd w:val="clear" w:color="000000" w:fill="FFFFFF"/>
            <w:noWrap/>
          </w:tcPr>
          <w:p w:rsidR="008123C1" w:rsidRPr="00A95011" w:rsidP="00CB1C05" w14:paraId="3BC5BE18" w14:textId="77777777">
            <w:pPr>
              <w:pStyle w:val="RTableTextAbt"/>
              <w:rPr>
                <w:szCs w:val="18"/>
              </w:rPr>
            </w:pPr>
            <w:r w:rsidRPr="0061032E">
              <w:t xml:space="preserve">700 </w:t>
            </w:r>
            <w:r w:rsidRPr="00E22ECA">
              <w:t>employees</w:t>
            </w:r>
          </w:p>
        </w:tc>
        <w:tc>
          <w:tcPr>
            <w:tcW w:w="718" w:type="dxa"/>
            <w:shd w:val="clear" w:color="auto" w:fill="auto"/>
          </w:tcPr>
          <w:p w:rsidR="008123C1" w:rsidRPr="00A95011" w:rsidP="00CB1C05" w14:paraId="2C1A7FFA" w14:textId="77777777">
            <w:pPr>
              <w:pStyle w:val="RTableTextAbt"/>
              <w:rPr>
                <w:szCs w:val="18"/>
              </w:rPr>
            </w:pPr>
            <w:r w:rsidRPr="0061032E">
              <w:t>1,967</w:t>
            </w:r>
          </w:p>
        </w:tc>
        <w:tc>
          <w:tcPr>
            <w:tcW w:w="818" w:type="dxa"/>
            <w:shd w:val="clear" w:color="auto" w:fill="auto"/>
          </w:tcPr>
          <w:p w:rsidR="008123C1" w:rsidRPr="00A95011" w:rsidP="00CB1C05" w14:paraId="0FAC6AD2" w14:textId="77777777">
            <w:pPr>
              <w:pStyle w:val="RTableTextAbt"/>
              <w:rPr>
                <w:szCs w:val="18"/>
              </w:rPr>
            </w:pPr>
            <w:r w:rsidRPr="0061032E">
              <w:t>1,954</w:t>
            </w:r>
          </w:p>
        </w:tc>
        <w:tc>
          <w:tcPr>
            <w:tcW w:w="1000" w:type="dxa"/>
            <w:shd w:val="clear" w:color="auto" w:fill="auto"/>
          </w:tcPr>
          <w:p w:rsidR="008123C1" w:rsidRPr="00A95011" w:rsidP="00CB1C05" w14:paraId="648ABB53" w14:textId="77777777">
            <w:pPr>
              <w:pStyle w:val="RTableTextAbt"/>
              <w:rPr>
                <w:szCs w:val="18"/>
              </w:rPr>
            </w:pPr>
            <w:r w:rsidRPr="0061032E">
              <w:t>1,986</w:t>
            </w:r>
          </w:p>
        </w:tc>
        <w:tc>
          <w:tcPr>
            <w:tcW w:w="1042" w:type="dxa"/>
            <w:shd w:val="clear" w:color="auto" w:fill="auto"/>
          </w:tcPr>
          <w:p w:rsidR="008123C1" w:rsidRPr="00A95011" w:rsidP="00CB1C05" w14:paraId="39415278" w14:textId="77777777">
            <w:pPr>
              <w:pStyle w:val="RTableTextAbt"/>
              <w:rPr>
                <w:szCs w:val="18"/>
              </w:rPr>
            </w:pPr>
            <w:r w:rsidRPr="0061032E">
              <w:t>23,813</w:t>
            </w:r>
          </w:p>
        </w:tc>
        <w:tc>
          <w:tcPr>
            <w:tcW w:w="1080" w:type="dxa"/>
            <w:shd w:val="clear" w:color="auto" w:fill="auto"/>
          </w:tcPr>
          <w:p w:rsidR="008123C1" w:rsidRPr="00A95011" w:rsidP="00CB1C05" w14:paraId="1A058DFA" w14:textId="77777777">
            <w:pPr>
              <w:pStyle w:val="RTableTextAbt"/>
              <w:rPr>
                <w:szCs w:val="18"/>
              </w:rPr>
            </w:pPr>
            <w:r w:rsidRPr="0061032E">
              <w:t>16,523</w:t>
            </w:r>
          </w:p>
        </w:tc>
        <w:tc>
          <w:tcPr>
            <w:tcW w:w="1217" w:type="dxa"/>
            <w:shd w:val="clear" w:color="auto" w:fill="auto"/>
          </w:tcPr>
          <w:p w:rsidR="008123C1" w:rsidRPr="00A95011" w:rsidP="00CB1C05" w14:paraId="62247521" w14:textId="77777777">
            <w:pPr>
              <w:pStyle w:val="RTableTextAbt"/>
              <w:rPr>
                <w:szCs w:val="18"/>
              </w:rPr>
            </w:pPr>
            <w:r w:rsidRPr="0061032E">
              <w:t>$1,050,748</w:t>
            </w:r>
          </w:p>
        </w:tc>
        <w:tc>
          <w:tcPr>
            <w:tcW w:w="1213" w:type="dxa"/>
            <w:shd w:val="clear" w:color="auto" w:fill="auto"/>
          </w:tcPr>
          <w:p w:rsidR="008123C1" w:rsidRPr="00A95011" w:rsidP="00CB1C05" w14:paraId="2BAE4D81" w14:textId="77777777">
            <w:pPr>
              <w:pStyle w:val="RTableTextAbt"/>
              <w:rPr>
                <w:szCs w:val="18"/>
              </w:rPr>
            </w:pPr>
            <w:r w:rsidRPr="0061032E">
              <w:t>$8,505,748</w:t>
            </w:r>
          </w:p>
        </w:tc>
      </w:tr>
      <w:tr w14:paraId="6B4FA674" w14:textId="77777777" w:rsidTr="00663DC7">
        <w:tblPrEx>
          <w:tblW w:w="13140" w:type="dxa"/>
          <w:tblLayout w:type="fixed"/>
          <w:tblLook w:val="04A0"/>
        </w:tblPrEx>
        <w:trPr>
          <w:trHeight w:val="615"/>
        </w:trPr>
        <w:tc>
          <w:tcPr>
            <w:tcW w:w="2520" w:type="dxa"/>
            <w:shd w:val="clear" w:color="auto" w:fill="auto"/>
          </w:tcPr>
          <w:p w:rsidR="008123C1" w:rsidRPr="00A95011" w:rsidP="00CB1C05" w14:paraId="270D1C58" w14:textId="77777777">
            <w:pPr>
              <w:pStyle w:val="RTableTextAbt"/>
              <w:jc w:val="left"/>
              <w:rPr>
                <w:szCs w:val="18"/>
              </w:rPr>
            </w:pPr>
            <w:r w:rsidRPr="0061032E">
              <w:t xml:space="preserve">Batch, Liquid, and Spray Cold </w:t>
            </w:r>
            <w:r w:rsidRPr="0061032E" w:rsidR="008160E1">
              <w:t>Cleaning</w:t>
            </w:r>
          </w:p>
        </w:tc>
        <w:tc>
          <w:tcPr>
            <w:tcW w:w="2340" w:type="dxa"/>
            <w:shd w:val="clear" w:color="000000" w:fill="FFFFFF"/>
          </w:tcPr>
          <w:p w:rsidR="008123C1" w:rsidRPr="00A95011" w:rsidP="00CB1C05" w14:paraId="3D052D91" w14:textId="77777777">
            <w:pPr>
              <w:pStyle w:val="RTableTextAbt"/>
              <w:jc w:val="left"/>
              <w:rPr>
                <w:szCs w:val="18"/>
              </w:rPr>
            </w:pPr>
            <w:r w:rsidRPr="0061032E">
              <w:t xml:space="preserve">339920: Sporting and Athletic Goods </w:t>
            </w:r>
            <w:r w:rsidRPr="00E22ECA">
              <w:t>Manufacturing</w:t>
            </w:r>
          </w:p>
        </w:tc>
        <w:tc>
          <w:tcPr>
            <w:tcW w:w="1192" w:type="dxa"/>
            <w:shd w:val="clear" w:color="000000" w:fill="FFFFFF"/>
            <w:noWrap/>
          </w:tcPr>
          <w:p w:rsidR="008123C1" w:rsidRPr="00A95011" w:rsidP="00CB1C05" w14:paraId="0AB1E61A" w14:textId="77777777">
            <w:pPr>
              <w:pStyle w:val="RTableTextAbt"/>
              <w:rPr>
                <w:szCs w:val="18"/>
              </w:rPr>
            </w:pPr>
            <w:r w:rsidRPr="0061032E">
              <w:t xml:space="preserve">750 </w:t>
            </w:r>
            <w:r w:rsidRPr="00E22ECA">
              <w:t>employees</w:t>
            </w:r>
          </w:p>
        </w:tc>
        <w:tc>
          <w:tcPr>
            <w:tcW w:w="718" w:type="dxa"/>
            <w:shd w:val="clear" w:color="auto" w:fill="auto"/>
          </w:tcPr>
          <w:p w:rsidR="008123C1" w:rsidRPr="00A95011" w:rsidP="00CB1C05" w14:paraId="65D51F6D" w14:textId="77777777">
            <w:pPr>
              <w:pStyle w:val="RTableTextAbt"/>
              <w:rPr>
                <w:szCs w:val="18"/>
              </w:rPr>
            </w:pPr>
            <w:r w:rsidRPr="0061032E">
              <w:t>1,586</w:t>
            </w:r>
          </w:p>
        </w:tc>
        <w:tc>
          <w:tcPr>
            <w:tcW w:w="818" w:type="dxa"/>
            <w:shd w:val="clear" w:color="auto" w:fill="auto"/>
          </w:tcPr>
          <w:p w:rsidR="008123C1" w:rsidRPr="00A95011" w:rsidP="00CB1C05" w14:paraId="3C238A57" w14:textId="77777777">
            <w:pPr>
              <w:pStyle w:val="RTableTextAbt"/>
              <w:rPr>
                <w:szCs w:val="18"/>
              </w:rPr>
            </w:pPr>
            <w:r w:rsidRPr="0061032E">
              <w:t>1,567</w:t>
            </w:r>
          </w:p>
        </w:tc>
        <w:tc>
          <w:tcPr>
            <w:tcW w:w="1000" w:type="dxa"/>
            <w:shd w:val="clear" w:color="auto" w:fill="auto"/>
          </w:tcPr>
          <w:p w:rsidR="008123C1" w:rsidRPr="00A95011" w:rsidP="00CB1C05" w14:paraId="3A7EFB1B" w14:textId="77777777">
            <w:pPr>
              <w:pStyle w:val="RTableTextAbt"/>
              <w:rPr>
                <w:szCs w:val="18"/>
              </w:rPr>
            </w:pPr>
            <w:r w:rsidRPr="0061032E">
              <w:t>1,649</w:t>
            </w:r>
          </w:p>
        </w:tc>
        <w:tc>
          <w:tcPr>
            <w:tcW w:w="1042" w:type="dxa"/>
            <w:shd w:val="clear" w:color="auto" w:fill="auto"/>
          </w:tcPr>
          <w:p w:rsidR="008123C1" w:rsidRPr="00A95011" w:rsidP="00CB1C05" w14:paraId="347409EF" w14:textId="77777777">
            <w:pPr>
              <w:pStyle w:val="RTableTextAbt"/>
              <w:rPr>
                <w:szCs w:val="18"/>
              </w:rPr>
            </w:pPr>
            <w:r w:rsidRPr="0061032E">
              <w:t>39,326</w:t>
            </w:r>
          </w:p>
        </w:tc>
        <w:tc>
          <w:tcPr>
            <w:tcW w:w="1080" w:type="dxa"/>
            <w:shd w:val="clear" w:color="auto" w:fill="auto"/>
          </w:tcPr>
          <w:p w:rsidR="008123C1" w:rsidRPr="00A95011" w:rsidP="00CB1C05" w14:paraId="62ADE878" w14:textId="77777777">
            <w:pPr>
              <w:pStyle w:val="RTableTextAbt"/>
              <w:rPr>
                <w:szCs w:val="18"/>
              </w:rPr>
            </w:pPr>
            <w:r w:rsidRPr="0061032E">
              <w:t>27,983</w:t>
            </w:r>
          </w:p>
        </w:tc>
        <w:tc>
          <w:tcPr>
            <w:tcW w:w="1217" w:type="dxa"/>
            <w:shd w:val="clear" w:color="auto" w:fill="auto"/>
          </w:tcPr>
          <w:p w:rsidR="008123C1" w:rsidRPr="00A95011" w:rsidP="00CB1C05" w14:paraId="44BC2AD8" w14:textId="77777777">
            <w:pPr>
              <w:pStyle w:val="RTableTextAbt"/>
              <w:rPr>
                <w:szCs w:val="18"/>
              </w:rPr>
            </w:pPr>
            <w:r w:rsidRPr="0061032E">
              <w:t>$2,193,584</w:t>
            </w:r>
          </w:p>
        </w:tc>
        <w:tc>
          <w:tcPr>
            <w:tcW w:w="1213" w:type="dxa"/>
            <w:shd w:val="clear" w:color="auto" w:fill="auto"/>
          </w:tcPr>
          <w:p w:rsidR="008123C1" w:rsidRPr="00A95011" w:rsidP="00CB1C05" w14:paraId="01C485DA" w14:textId="77777777">
            <w:pPr>
              <w:pStyle w:val="RTableTextAbt"/>
              <w:rPr>
                <w:szCs w:val="18"/>
              </w:rPr>
            </w:pPr>
            <w:r w:rsidRPr="0061032E">
              <w:t>$12,151,989</w:t>
            </w:r>
          </w:p>
        </w:tc>
      </w:tr>
      <w:tr w14:paraId="0920EDE7" w14:textId="77777777" w:rsidTr="00663DC7">
        <w:tblPrEx>
          <w:tblW w:w="13140" w:type="dxa"/>
          <w:tblLayout w:type="fixed"/>
          <w:tblLook w:val="04A0"/>
        </w:tblPrEx>
        <w:trPr>
          <w:trHeight w:val="600"/>
        </w:trPr>
        <w:tc>
          <w:tcPr>
            <w:tcW w:w="2520" w:type="dxa"/>
            <w:shd w:val="clear" w:color="auto" w:fill="auto"/>
          </w:tcPr>
          <w:p w:rsidR="008123C1" w:rsidRPr="00A95011" w:rsidP="00CB1C05" w14:paraId="69B19B10" w14:textId="77777777">
            <w:pPr>
              <w:pStyle w:val="RTableTextAbt"/>
              <w:jc w:val="left"/>
              <w:rPr>
                <w:szCs w:val="18"/>
              </w:rPr>
            </w:pPr>
            <w:r w:rsidRPr="0061032E">
              <w:t>Paints and Coatings</w:t>
            </w:r>
          </w:p>
        </w:tc>
        <w:tc>
          <w:tcPr>
            <w:tcW w:w="2340" w:type="dxa"/>
            <w:shd w:val="clear" w:color="000000" w:fill="FFFFFF"/>
          </w:tcPr>
          <w:p w:rsidR="008123C1" w:rsidRPr="00A95011" w:rsidP="00CB1C05" w14:paraId="5D96AD5F" w14:textId="77777777">
            <w:pPr>
              <w:pStyle w:val="RTableTextAbt"/>
              <w:jc w:val="left"/>
              <w:rPr>
                <w:szCs w:val="18"/>
              </w:rPr>
            </w:pPr>
            <w:r w:rsidRPr="0061032E">
              <w:t xml:space="preserve">339950: Sign </w:t>
            </w:r>
            <w:r w:rsidRPr="00E22ECA">
              <w:t>Manufacturing</w:t>
            </w:r>
          </w:p>
        </w:tc>
        <w:tc>
          <w:tcPr>
            <w:tcW w:w="1192" w:type="dxa"/>
            <w:shd w:val="clear" w:color="000000" w:fill="FFFFFF"/>
            <w:noWrap/>
          </w:tcPr>
          <w:p w:rsidR="008123C1" w:rsidRPr="00A95011" w:rsidP="00CB1C05" w14:paraId="7885F950" w14:textId="77777777">
            <w:pPr>
              <w:pStyle w:val="RTableTextAbt"/>
              <w:rPr>
                <w:szCs w:val="18"/>
              </w:rPr>
            </w:pPr>
            <w:r w:rsidRPr="0061032E">
              <w:t xml:space="preserve">500 </w:t>
            </w:r>
            <w:r w:rsidRPr="00E22ECA">
              <w:t>employees</w:t>
            </w:r>
          </w:p>
        </w:tc>
        <w:tc>
          <w:tcPr>
            <w:tcW w:w="718" w:type="dxa"/>
            <w:shd w:val="clear" w:color="auto" w:fill="auto"/>
          </w:tcPr>
          <w:p w:rsidR="008123C1" w:rsidRPr="00A95011" w:rsidP="00CB1C05" w14:paraId="46BA702B" w14:textId="77777777">
            <w:pPr>
              <w:pStyle w:val="RTableTextAbt"/>
              <w:rPr>
                <w:szCs w:val="18"/>
              </w:rPr>
            </w:pPr>
            <w:r w:rsidRPr="0061032E">
              <w:t>5,602</w:t>
            </w:r>
          </w:p>
        </w:tc>
        <w:tc>
          <w:tcPr>
            <w:tcW w:w="818" w:type="dxa"/>
            <w:shd w:val="clear" w:color="auto" w:fill="auto"/>
          </w:tcPr>
          <w:p w:rsidR="008123C1" w:rsidRPr="00A95011" w:rsidP="00CB1C05" w14:paraId="796DF011" w14:textId="77777777">
            <w:pPr>
              <w:pStyle w:val="RTableTextAbt"/>
              <w:rPr>
                <w:szCs w:val="18"/>
              </w:rPr>
            </w:pPr>
            <w:r w:rsidRPr="0061032E">
              <w:t>5,572</w:t>
            </w:r>
          </w:p>
        </w:tc>
        <w:tc>
          <w:tcPr>
            <w:tcW w:w="1000" w:type="dxa"/>
            <w:shd w:val="clear" w:color="auto" w:fill="auto"/>
          </w:tcPr>
          <w:p w:rsidR="008123C1" w:rsidRPr="00A95011" w:rsidP="00CB1C05" w14:paraId="099FC333" w14:textId="77777777">
            <w:pPr>
              <w:pStyle w:val="RTableTextAbt"/>
              <w:rPr>
                <w:szCs w:val="18"/>
              </w:rPr>
            </w:pPr>
            <w:r w:rsidRPr="0061032E">
              <w:t>5,727</w:t>
            </w:r>
          </w:p>
        </w:tc>
        <w:tc>
          <w:tcPr>
            <w:tcW w:w="1042" w:type="dxa"/>
            <w:shd w:val="clear" w:color="auto" w:fill="auto"/>
          </w:tcPr>
          <w:p w:rsidR="008123C1" w:rsidRPr="00A95011" w:rsidP="00CB1C05" w14:paraId="51103B4A" w14:textId="77777777">
            <w:pPr>
              <w:pStyle w:val="RTableTextAbt"/>
              <w:rPr>
                <w:szCs w:val="18"/>
              </w:rPr>
            </w:pPr>
            <w:r w:rsidRPr="0061032E">
              <w:t>76,353</w:t>
            </w:r>
          </w:p>
        </w:tc>
        <w:tc>
          <w:tcPr>
            <w:tcW w:w="1080" w:type="dxa"/>
            <w:shd w:val="clear" w:color="auto" w:fill="auto"/>
          </w:tcPr>
          <w:p w:rsidR="008123C1" w:rsidRPr="00A95011" w:rsidP="00CB1C05" w14:paraId="76BF75D3" w14:textId="77777777">
            <w:pPr>
              <w:pStyle w:val="RTableTextAbt"/>
              <w:rPr>
                <w:szCs w:val="18"/>
              </w:rPr>
            </w:pPr>
            <w:r w:rsidRPr="0061032E">
              <w:t>64,832</w:t>
            </w:r>
          </w:p>
        </w:tc>
        <w:tc>
          <w:tcPr>
            <w:tcW w:w="1217" w:type="dxa"/>
            <w:shd w:val="clear" w:color="auto" w:fill="auto"/>
          </w:tcPr>
          <w:p w:rsidR="008123C1" w:rsidRPr="00A95011" w:rsidP="00CB1C05" w14:paraId="2A1807BB" w14:textId="77777777">
            <w:pPr>
              <w:pStyle w:val="RTableTextAbt"/>
              <w:rPr>
                <w:szCs w:val="18"/>
              </w:rPr>
            </w:pPr>
            <w:r w:rsidRPr="0061032E">
              <w:t>$3,978,969</w:t>
            </w:r>
          </w:p>
        </w:tc>
        <w:tc>
          <w:tcPr>
            <w:tcW w:w="1213" w:type="dxa"/>
            <w:shd w:val="clear" w:color="auto" w:fill="auto"/>
          </w:tcPr>
          <w:p w:rsidR="008123C1" w:rsidRPr="00A95011" w:rsidP="00CB1C05" w14:paraId="76ED4FF2" w14:textId="77777777">
            <w:pPr>
              <w:pStyle w:val="RTableTextAbt"/>
              <w:rPr>
                <w:szCs w:val="18"/>
              </w:rPr>
            </w:pPr>
            <w:r w:rsidRPr="0061032E">
              <w:t>$14,994,590</w:t>
            </w:r>
          </w:p>
        </w:tc>
      </w:tr>
      <w:tr w14:paraId="442863DA" w14:textId="77777777" w:rsidTr="00663DC7">
        <w:tblPrEx>
          <w:tblW w:w="13140" w:type="dxa"/>
          <w:tblLayout w:type="fixed"/>
          <w:tblLook w:val="04A0"/>
        </w:tblPrEx>
        <w:trPr>
          <w:trHeight w:val="510"/>
        </w:trPr>
        <w:tc>
          <w:tcPr>
            <w:tcW w:w="2520" w:type="dxa"/>
            <w:shd w:val="clear" w:color="auto" w:fill="auto"/>
          </w:tcPr>
          <w:p w:rsidR="008123C1" w:rsidRPr="00A95011" w:rsidP="00CB1C05" w14:paraId="4F537B7A" w14:textId="77777777">
            <w:pPr>
              <w:pStyle w:val="RTableTextAbt"/>
              <w:jc w:val="left"/>
              <w:rPr>
                <w:szCs w:val="18"/>
              </w:rPr>
            </w:pPr>
            <w:r w:rsidRPr="0061032E">
              <w:t>Vapor Degreasing</w:t>
            </w:r>
          </w:p>
        </w:tc>
        <w:tc>
          <w:tcPr>
            <w:tcW w:w="2340" w:type="dxa"/>
            <w:shd w:val="clear" w:color="000000" w:fill="FFFFFF"/>
          </w:tcPr>
          <w:p w:rsidR="008123C1" w:rsidRPr="00A95011" w:rsidP="00CB1C05" w14:paraId="50B4D8E0" w14:textId="77777777">
            <w:pPr>
              <w:pStyle w:val="RTableTextAbt"/>
              <w:jc w:val="left"/>
              <w:rPr>
                <w:szCs w:val="18"/>
              </w:rPr>
            </w:pPr>
            <w:r w:rsidRPr="0061032E">
              <w:t xml:space="preserve">339992: Musical Instrument </w:t>
            </w:r>
            <w:r w:rsidRPr="00E22ECA">
              <w:t>Manufacturing</w:t>
            </w:r>
          </w:p>
        </w:tc>
        <w:tc>
          <w:tcPr>
            <w:tcW w:w="1192" w:type="dxa"/>
            <w:shd w:val="clear" w:color="000000" w:fill="FFFFFF"/>
            <w:noWrap/>
          </w:tcPr>
          <w:p w:rsidR="008123C1" w:rsidRPr="00A95011" w:rsidP="00CB1C05" w14:paraId="44F0F63F" w14:textId="77777777">
            <w:pPr>
              <w:pStyle w:val="RTableTextAbt"/>
              <w:rPr>
                <w:szCs w:val="18"/>
              </w:rPr>
            </w:pPr>
            <w:r w:rsidRPr="0061032E">
              <w:t xml:space="preserve">1,000 </w:t>
            </w:r>
            <w:r w:rsidRPr="00E22ECA">
              <w:t>employees</w:t>
            </w:r>
          </w:p>
        </w:tc>
        <w:tc>
          <w:tcPr>
            <w:tcW w:w="718" w:type="dxa"/>
            <w:shd w:val="clear" w:color="auto" w:fill="auto"/>
          </w:tcPr>
          <w:p w:rsidR="008123C1" w:rsidRPr="00A95011" w:rsidP="00CB1C05" w14:paraId="6B23A5CD" w14:textId="77777777">
            <w:pPr>
              <w:pStyle w:val="RTableTextAbt"/>
              <w:rPr>
                <w:szCs w:val="18"/>
              </w:rPr>
            </w:pPr>
            <w:r w:rsidRPr="0061032E">
              <w:t>585</w:t>
            </w:r>
          </w:p>
        </w:tc>
        <w:tc>
          <w:tcPr>
            <w:tcW w:w="818" w:type="dxa"/>
            <w:shd w:val="clear" w:color="auto" w:fill="auto"/>
          </w:tcPr>
          <w:p w:rsidR="008123C1" w:rsidRPr="00A95011" w:rsidP="00CB1C05" w14:paraId="519C9E49" w14:textId="77777777">
            <w:pPr>
              <w:pStyle w:val="RTableTextAbt"/>
              <w:rPr>
                <w:szCs w:val="18"/>
              </w:rPr>
            </w:pPr>
            <w:r w:rsidRPr="0061032E">
              <w:t>582</w:t>
            </w:r>
          </w:p>
        </w:tc>
        <w:tc>
          <w:tcPr>
            <w:tcW w:w="1000" w:type="dxa"/>
            <w:shd w:val="clear" w:color="auto" w:fill="auto"/>
          </w:tcPr>
          <w:p w:rsidR="008123C1" w:rsidRPr="00A95011" w:rsidP="00CB1C05" w14:paraId="00713742" w14:textId="77777777">
            <w:pPr>
              <w:pStyle w:val="RTableTextAbt"/>
              <w:rPr>
                <w:szCs w:val="18"/>
              </w:rPr>
            </w:pPr>
            <w:r w:rsidRPr="0061032E">
              <w:t>606</w:t>
            </w:r>
          </w:p>
        </w:tc>
        <w:tc>
          <w:tcPr>
            <w:tcW w:w="1042" w:type="dxa"/>
            <w:shd w:val="clear" w:color="auto" w:fill="auto"/>
          </w:tcPr>
          <w:p w:rsidR="008123C1" w:rsidRPr="00A95011" w:rsidP="00CB1C05" w14:paraId="12617F33" w14:textId="77777777">
            <w:pPr>
              <w:pStyle w:val="RTableTextAbt"/>
              <w:rPr>
                <w:szCs w:val="18"/>
              </w:rPr>
            </w:pPr>
            <w:r w:rsidRPr="0061032E">
              <w:t>11,412</w:t>
            </w:r>
          </w:p>
        </w:tc>
        <w:tc>
          <w:tcPr>
            <w:tcW w:w="1080" w:type="dxa"/>
            <w:shd w:val="clear" w:color="auto" w:fill="auto"/>
          </w:tcPr>
          <w:p w:rsidR="008123C1" w:rsidRPr="00A95011" w:rsidP="00CB1C05" w14:paraId="41597F0D" w14:textId="77777777">
            <w:pPr>
              <w:pStyle w:val="RTableTextAbt"/>
              <w:rPr>
                <w:szCs w:val="18"/>
              </w:rPr>
            </w:pPr>
            <w:r w:rsidRPr="0061032E">
              <w:t>9,214</w:t>
            </w:r>
          </w:p>
        </w:tc>
        <w:tc>
          <w:tcPr>
            <w:tcW w:w="1217" w:type="dxa"/>
            <w:shd w:val="clear" w:color="auto" w:fill="auto"/>
          </w:tcPr>
          <w:p w:rsidR="008123C1" w:rsidRPr="00A95011" w:rsidP="00CB1C05" w14:paraId="216BEB8E" w14:textId="77777777">
            <w:pPr>
              <w:pStyle w:val="RTableTextAbt"/>
              <w:rPr>
                <w:szCs w:val="18"/>
              </w:rPr>
            </w:pPr>
            <w:r w:rsidRPr="0061032E">
              <w:t>$604,488</w:t>
            </w:r>
          </w:p>
        </w:tc>
        <w:tc>
          <w:tcPr>
            <w:tcW w:w="1213" w:type="dxa"/>
            <w:shd w:val="clear" w:color="auto" w:fill="auto"/>
          </w:tcPr>
          <w:p w:rsidR="008123C1" w:rsidRPr="00A95011" w:rsidP="00CB1C05" w14:paraId="44386FDE" w14:textId="77777777">
            <w:pPr>
              <w:pStyle w:val="RTableTextAbt"/>
              <w:rPr>
                <w:szCs w:val="18"/>
              </w:rPr>
            </w:pPr>
            <w:r w:rsidRPr="0061032E">
              <w:t>$2,328,277</w:t>
            </w:r>
          </w:p>
        </w:tc>
      </w:tr>
      <w:tr w14:paraId="2AF84156" w14:textId="77777777" w:rsidTr="00663DC7">
        <w:tblPrEx>
          <w:tblW w:w="13140" w:type="dxa"/>
          <w:tblLayout w:type="fixed"/>
          <w:tblLook w:val="04A0"/>
        </w:tblPrEx>
        <w:trPr>
          <w:trHeight w:val="510"/>
        </w:trPr>
        <w:tc>
          <w:tcPr>
            <w:tcW w:w="2520" w:type="dxa"/>
            <w:shd w:val="clear" w:color="auto" w:fill="auto"/>
          </w:tcPr>
          <w:p w:rsidR="008123C1" w:rsidRPr="00A95011" w:rsidP="00CB1C05" w14:paraId="5C8B719E" w14:textId="77777777">
            <w:pPr>
              <w:pStyle w:val="RTableTextAbt"/>
              <w:jc w:val="left"/>
              <w:rPr>
                <w:szCs w:val="18"/>
              </w:rPr>
            </w:pPr>
            <w:r w:rsidRPr="0061032E">
              <w:t xml:space="preserve">Import/Repackage, Vapor Degreasing, Incorporation into other formulation, mixture, and reaction </w:t>
            </w:r>
            <w:r w:rsidRPr="0061032E" w:rsidR="008160E1">
              <w:t>products</w:t>
            </w:r>
          </w:p>
        </w:tc>
        <w:tc>
          <w:tcPr>
            <w:tcW w:w="2340" w:type="dxa"/>
            <w:shd w:val="clear" w:color="000000" w:fill="FFFFFF"/>
          </w:tcPr>
          <w:p w:rsidR="008123C1" w:rsidRPr="00A95011" w:rsidP="00CB1C05" w14:paraId="6C92A8EA" w14:textId="77777777">
            <w:pPr>
              <w:pStyle w:val="RTableTextAbt"/>
              <w:jc w:val="left"/>
              <w:rPr>
                <w:szCs w:val="18"/>
              </w:rPr>
            </w:pPr>
            <w:r w:rsidRPr="0061032E">
              <w:t>339999: All Other Miscellaneous Manufacturing</w:t>
            </w:r>
          </w:p>
        </w:tc>
        <w:tc>
          <w:tcPr>
            <w:tcW w:w="1192" w:type="dxa"/>
            <w:shd w:val="clear" w:color="000000" w:fill="FFFFFF"/>
            <w:noWrap/>
          </w:tcPr>
          <w:p w:rsidR="008123C1" w:rsidRPr="00A95011" w:rsidP="00CB1C05" w14:paraId="51671623" w14:textId="77777777">
            <w:pPr>
              <w:pStyle w:val="RTableTextAbt"/>
              <w:rPr>
                <w:szCs w:val="18"/>
              </w:rPr>
            </w:pPr>
            <w:r w:rsidRPr="0061032E">
              <w:t xml:space="preserve">550 </w:t>
            </w:r>
            <w:r w:rsidRPr="00E22ECA">
              <w:t>employees</w:t>
            </w:r>
          </w:p>
        </w:tc>
        <w:tc>
          <w:tcPr>
            <w:tcW w:w="718" w:type="dxa"/>
            <w:shd w:val="clear" w:color="auto" w:fill="auto"/>
          </w:tcPr>
          <w:p w:rsidR="008123C1" w:rsidRPr="00A95011" w:rsidP="00CB1C05" w14:paraId="7AC923BD" w14:textId="77777777">
            <w:pPr>
              <w:pStyle w:val="RTableTextAbt"/>
              <w:rPr>
                <w:szCs w:val="18"/>
              </w:rPr>
            </w:pPr>
            <w:r w:rsidRPr="0061032E">
              <w:t>5,738</w:t>
            </w:r>
          </w:p>
        </w:tc>
        <w:tc>
          <w:tcPr>
            <w:tcW w:w="818" w:type="dxa"/>
            <w:shd w:val="clear" w:color="auto" w:fill="auto"/>
          </w:tcPr>
          <w:p w:rsidR="008123C1" w:rsidRPr="00A95011" w:rsidP="00CB1C05" w14:paraId="116D0080" w14:textId="77777777">
            <w:pPr>
              <w:pStyle w:val="RTableTextAbt"/>
              <w:rPr>
                <w:szCs w:val="18"/>
              </w:rPr>
            </w:pPr>
            <w:r w:rsidRPr="0061032E">
              <w:t>5,681</w:t>
            </w:r>
          </w:p>
        </w:tc>
        <w:tc>
          <w:tcPr>
            <w:tcW w:w="1000" w:type="dxa"/>
            <w:shd w:val="clear" w:color="auto" w:fill="auto"/>
          </w:tcPr>
          <w:p w:rsidR="008123C1" w:rsidRPr="00A95011" w:rsidP="00CB1C05" w14:paraId="1DB8E546" w14:textId="77777777">
            <w:pPr>
              <w:pStyle w:val="RTableTextAbt"/>
              <w:rPr>
                <w:szCs w:val="18"/>
              </w:rPr>
            </w:pPr>
            <w:r w:rsidRPr="0061032E">
              <w:t>5,755</w:t>
            </w:r>
          </w:p>
        </w:tc>
        <w:tc>
          <w:tcPr>
            <w:tcW w:w="1042" w:type="dxa"/>
            <w:shd w:val="clear" w:color="auto" w:fill="auto"/>
          </w:tcPr>
          <w:p w:rsidR="008123C1" w:rsidRPr="00A95011" w:rsidP="00CB1C05" w14:paraId="59407FCD" w14:textId="77777777">
            <w:pPr>
              <w:pStyle w:val="RTableTextAbt"/>
              <w:rPr>
                <w:szCs w:val="18"/>
              </w:rPr>
            </w:pPr>
            <w:r w:rsidRPr="0061032E">
              <w:t>52,935</w:t>
            </w:r>
          </w:p>
        </w:tc>
        <w:tc>
          <w:tcPr>
            <w:tcW w:w="1080" w:type="dxa"/>
            <w:shd w:val="clear" w:color="auto" w:fill="auto"/>
          </w:tcPr>
          <w:p w:rsidR="008123C1" w:rsidRPr="00A95011" w:rsidP="00CB1C05" w14:paraId="1A73BF5B" w14:textId="77777777">
            <w:pPr>
              <w:pStyle w:val="RTableTextAbt"/>
              <w:rPr>
                <w:szCs w:val="18"/>
              </w:rPr>
            </w:pPr>
            <w:r w:rsidRPr="0061032E">
              <w:t>41,053</w:t>
            </w:r>
          </w:p>
        </w:tc>
        <w:tc>
          <w:tcPr>
            <w:tcW w:w="1217" w:type="dxa"/>
            <w:shd w:val="clear" w:color="auto" w:fill="auto"/>
          </w:tcPr>
          <w:p w:rsidR="008123C1" w:rsidRPr="00A95011" w:rsidP="00CB1C05" w14:paraId="6580BE67" w14:textId="77777777">
            <w:pPr>
              <w:pStyle w:val="RTableTextAbt"/>
              <w:rPr>
                <w:szCs w:val="18"/>
              </w:rPr>
            </w:pPr>
            <w:r w:rsidRPr="0061032E">
              <w:t>$2,353,807</w:t>
            </w:r>
          </w:p>
        </w:tc>
        <w:tc>
          <w:tcPr>
            <w:tcW w:w="1213" w:type="dxa"/>
            <w:shd w:val="clear" w:color="auto" w:fill="auto"/>
          </w:tcPr>
          <w:p w:rsidR="008123C1" w:rsidRPr="00A95011" w:rsidP="00CB1C05" w14:paraId="1715660A" w14:textId="77777777">
            <w:pPr>
              <w:pStyle w:val="RTableTextAbt"/>
              <w:rPr>
                <w:szCs w:val="18"/>
              </w:rPr>
            </w:pPr>
            <w:r w:rsidRPr="0061032E">
              <w:t>$14,267,922</w:t>
            </w:r>
          </w:p>
        </w:tc>
      </w:tr>
      <w:tr w14:paraId="6A968741" w14:textId="77777777" w:rsidTr="00663DC7">
        <w:tblPrEx>
          <w:tblW w:w="13140" w:type="dxa"/>
          <w:tblLayout w:type="fixed"/>
          <w:tblLook w:val="04A0"/>
        </w:tblPrEx>
        <w:trPr>
          <w:trHeight w:val="765"/>
        </w:trPr>
        <w:tc>
          <w:tcPr>
            <w:tcW w:w="2520" w:type="dxa"/>
            <w:shd w:val="clear" w:color="auto" w:fill="auto"/>
          </w:tcPr>
          <w:p w:rsidR="008123C1" w:rsidRPr="00A95011" w:rsidP="00CB1C05" w14:paraId="10EF4075" w14:textId="77777777">
            <w:pPr>
              <w:pStyle w:val="RTableTextAbt"/>
              <w:jc w:val="left"/>
              <w:rPr>
                <w:szCs w:val="18"/>
              </w:rPr>
            </w:pPr>
            <w:r w:rsidRPr="00E22ECA">
              <w:t>Use as maskant for chemical milling</w:t>
            </w:r>
          </w:p>
        </w:tc>
        <w:tc>
          <w:tcPr>
            <w:tcW w:w="2340" w:type="dxa"/>
            <w:shd w:val="clear" w:color="000000" w:fill="FFFFFF"/>
          </w:tcPr>
          <w:p w:rsidR="008123C1" w:rsidRPr="00A95011" w:rsidP="00CB1C05" w14:paraId="45889588" w14:textId="77777777">
            <w:pPr>
              <w:pStyle w:val="RTableTextAbt"/>
              <w:jc w:val="left"/>
              <w:rPr>
                <w:szCs w:val="18"/>
              </w:rPr>
            </w:pPr>
            <w:r w:rsidRPr="0061032E">
              <w:t xml:space="preserve">423120: Motor Vehicle Supplies and New Parts Merchant </w:t>
            </w:r>
            <w:r w:rsidRPr="00E22ECA">
              <w:t>Wholesalers</w:t>
            </w:r>
          </w:p>
        </w:tc>
        <w:tc>
          <w:tcPr>
            <w:tcW w:w="1192" w:type="dxa"/>
            <w:shd w:val="clear" w:color="000000" w:fill="FFFFFF"/>
            <w:noWrap/>
          </w:tcPr>
          <w:p w:rsidR="008123C1" w:rsidRPr="00A95011" w:rsidP="00CB1C05" w14:paraId="23DD51C2" w14:textId="77777777">
            <w:pPr>
              <w:pStyle w:val="RTableTextAbt"/>
              <w:rPr>
                <w:szCs w:val="18"/>
              </w:rPr>
            </w:pPr>
            <w:r w:rsidRPr="0061032E">
              <w:t xml:space="preserve">200 </w:t>
            </w:r>
            <w:r w:rsidRPr="00E22ECA">
              <w:t>employees</w:t>
            </w:r>
          </w:p>
        </w:tc>
        <w:tc>
          <w:tcPr>
            <w:tcW w:w="718" w:type="dxa"/>
            <w:shd w:val="clear" w:color="auto" w:fill="auto"/>
          </w:tcPr>
          <w:p w:rsidR="008123C1" w:rsidRPr="00A95011" w:rsidP="00CB1C05" w14:paraId="7C9640A9" w14:textId="77777777">
            <w:pPr>
              <w:pStyle w:val="RTableTextAbt"/>
              <w:rPr>
                <w:szCs w:val="18"/>
              </w:rPr>
            </w:pPr>
            <w:r w:rsidRPr="0061032E">
              <w:t>8,342</w:t>
            </w:r>
          </w:p>
        </w:tc>
        <w:tc>
          <w:tcPr>
            <w:tcW w:w="818" w:type="dxa"/>
            <w:shd w:val="clear" w:color="auto" w:fill="auto"/>
          </w:tcPr>
          <w:p w:rsidR="008123C1" w:rsidRPr="00A95011" w:rsidP="00CB1C05" w14:paraId="2B3B94A6" w14:textId="77777777">
            <w:pPr>
              <w:pStyle w:val="RTableTextAbt"/>
              <w:rPr>
                <w:szCs w:val="18"/>
              </w:rPr>
            </w:pPr>
            <w:r w:rsidRPr="0061032E">
              <w:t>7,904</w:t>
            </w:r>
          </w:p>
        </w:tc>
        <w:tc>
          <w:tcPr>
            <w:tcW w:w="1000" w:type="dxa"/>
            <w:shd w:val="clear" w:color="auto" w:fill="auto"/>
          </w:tcPr>
          <w:p w:rsidR="008123C1" w:rsidRPr="00A95011" w:rsidP="00CB1C05" w14:paraId="27C26485" w14:textId="77777777">
            <w:pPr>
              <w:pStyle w:val="RTableTextAbt"/>
              <w:rPr>
                <w:szCs w:val="18"/>
              </w:rPr>
            </w:pPr>
            <w:r w:rsidRPr="0061032E">
              <w:t>13,079</w:t>
            </w:r>
          </w:p>
        </w:tc>
        <w:tc>
          <w:tcPr>
            <w:tcW w:w="1042" w:type="dxa"/>
            <w:shd w:val="clear" w:color="auto" w:fill="auto"/>
          </w:tcPr>
          <w:p w:rsidR="008123C1" w:rsidRPr="00A95011" w:rsidP="00CB1C05" w14:paraId="67970F57" w14:textId="77777777">
            <w:pPr>
              <w:pStyle w:val="RTableTextAbt"/>
              <w:rPr>
                <w:szCs w:val="18"/>
              </w:rPr>
            </w:pPr>
            <w:r w:rsidRPr="0061032E">
              <w:t>212,705</w:t>
            </w:r>
          </w:p>
        </w:tc>
        <w:tc>
          <w:tcPr>
            <w:tcW w:w="1080" w:type="dxa"/>
            <w:shd w:val="clear" w:color="auto" w:fill="auto"/>
          </w:tcPr>
          <w:p w:rsidR="008123C1" w:rsidRPr="00A95011" w:rsidP="00CB1C05" w14:paraId="29347252" w14:textId="77777777">
            <w:pPr>
              <w:pStyle w:val="RTableTextAbt"/>
              <w:rPr>
                <w:szCs w:val="18"/>
              </w:rPr>
            </w:pPr>
            <w:r w:rsidRPr="0061032E">
              <w:t>78,107</w:t>
            </w:r>
          </w:p>
        </w:tc>
        <w:tc>
          <w:tcPr>
            <w:tcW w:w="1217" w:type="dxa"/>
            <w:shd w:val="clear" w:color="auto" w:fill="auto"/>
          </w:tcPr>
          <w:p w:rsidR="008123C1" w:rsidRPr="00A95011" w:rsidP="00CB1C05" w14:paraId="5C1274FA" w14:textId="77777777">
            <w:pPr>
              <w:pStyle w:val="RTableTextAbt"/>
              <w:rPr>
                <w:szCs w:val="18"/>
              </w:rPr>
            </w:pPr>
            <w:r w:rsidRPr="0061032E">
              <w:t>$13,566,952</w:t>
            </w:r>
          </w:p>
        </w:tc>
        <w:tc>
          <w:tcPr>
            <w:tcW w:w="1213" w:type="dxa"/>
            <w:shd w:val="clear" w:color="auto" w:fill="auto"/>
          </w:tcPr>
          <w:p w:rsidR="008123C1" w:rsidRPr="00A95011" w:rsidP="00CB1C05" w14:paraId="4B1E75B5" w14:textId="77777777">
            <w:pPr>
              <w:pStyle w:val="RTableTextAbt"/>
              <w:rPr>
                <w:szCs w:val="18"/>
              </w:rPr>
            </w:pPr>
            <w:r w:rsidRPr="0061032E">
              <w:t>$225,887,919</w:t>
            </w:r>
          </w:p>
        </w:tc>
      </w:tr>
      <w:tr w14:paraId="0F0584D9" w14:textId="77777777" w:rsidTr="00663DC7">
        <w:tblPrEx>
          <w:tblW w:w="13140" w:type="dxa"/>
          <w:tblLayout w:type="fixed"/>
          <w:tblLook w:val="04A0"/>
        </w:tblPrEx>
        <w:trPr>
          <w:trHeight w:val="510"/>
        </w:trPr>
        <w:tc>
          <w:tcPr>
            <w:tcW w:w="2520" w:type="dxa"/>
            <w:shd w:val="clear" w:color="auto" w:fill="auto"/>
          </w:tcPr>
          <w:p w:rsidR="008123C1" w:rsidRPr="00A95011" w:rsidP="00CB1C05" w14:paraId="2BCFB509" w14:textId="77777777">
            <w:pPr>
              <w:pStyle w:val="RTableTextAbt"/>
              <w:jc w:val="left"/>
              <w:rPr>
                <w:szCs w:val="18"/>
              </w:rPr>
            </w:pPr>
            <w:r w:rsidRPr="0061032E">
              <w:t>Use as maskant for chemical milling</w:t>
            </w:r>
          </w:p>
        </w:tc>
        <w:tc>
          <w:tcPr>
            <w:tcW w:w="2340" w:type="dxa"/>
            <w:shd w:val="clear" w:color="000000" w:fill="FFFFFF"/>
          </w:tcPr>
          <w:p w:rsidR="008123C1" w:rsidRPr="00A95011" w:rsidP="00CB1C05" w14:paraId="5A60EDBD" w14:textId="77777777">
            <w:pPr>
              <w:pStyle w:val="RTableTextAbt"/>
              <w:jc w:val="left"/>
              <w:rPr>
                <w:szCs w:val="18"/>
              </w:rPr>
            </w:pPr>
            <w:r w:rsidRPr="0061032E">
              <w:t>423220: Home Furnishing Merchant Wholesalers</w:t>
            </w:r>
          </w:p>
        </w:tc>
        <w:tc>
          <w:tcPr>
            <w:tcW w:w="1192" w:type="dxa"/>
            <w:shd w:val="clear" w:color="000000" w:fill="FFFFFF"/>
            <w:noWrap/>
          </w:tcPr>
          <w:p w:rsidR="008123C1" w:rsidRPr="00A95011" w:rsidP="00CB1C05" w14:paraId="538D52D6" w14:textId="77777777">
            <w:pPr>
              <w:pStyle w:val="RTableTextAbt"/>
              <w:rPr>
                <w:szCs w:val="18"/>
              </w:rPr>
            </w:pPr>
            <w:r w:rsidRPr="0061032E">
              <w:t xml:space="preserve">100 </w:t>
            </w:r>
            <w:r w:rsidRPr="00E22ECA">
              <w:t>employees</w:t>
            </w:r>
          </w:p>
        </w:tc>
        <w:tc>
          <w:tcPr>
            <w:tcW w:w="718" w:type="dxa"/>
            <w:shd w:val="clear" w:color="auto" w:fill="auto"/>
          </w:tcPr>
          <w:p w:rsidR="008123C1" w:rsidRPr="00A95011" w:rsidP="00CB1C05" w14:paraId="6FAFBA26" w14:textId="77777777">
            <w:pPr>
              <w:pStyle w:val="RTableTextAbt"/>
              <w:rPr>
                <w:szCs w:val="18"/>
              </w:rPr>
            </w:pPr>
            <w:r w:rsidRPr="0061032E">
              <w:t>6,021</w:t>
            </w:r>
          </w:p>
        </w:tc>
        <w:tc>
          <w:tcPr>
            <w:tcW w:w="818" w:type="dxa"/>
            <w:shd w:val="clear" w:color="auto" w:fill="auto"/>
          </w:tcPr>
          <w:p w:rsidR="008123C1" w:rsidRPr="00A95011" w:rsidP="00CB1C05" w14:paraId="43853EE9" w14:textId="77777777">
            <w:pPr>
              <w:pStyle w:val="RTableTextAbt"/>
              <w:rPr>
                <w:szCs w:val="18"/>
              </w:rPr>
            </w:pPr>
            <w:r w:rsidRPr="0061032E">
              <w:t>5,744</w:t>
            </w:r>
          </w:p>
        </w:tc>
        <w:tc>
          <w:tcPr>
            <w:tcW w:w="1000" w:type="dxa"/>
            <w:shd w:val="clear" w:color="auto" w:fill="auto"/>
          </w:tcPr>
          <w:p w:rsidR="008123C1" w:rsidRPr="00A95011" w:rsidP="00CB1C05" w14:paraId="69CB5B44" w14:textId="77777777">
            <w:pPr>
              <w:pStyle w:val="RTableTextAbt"/>
              <w:rPr>
                <w:szCs w:val="18"/>
              </w:rPr>
            </w:pPr>
            <w:r w:rsidRPr="0061032E">
              <w:t>7,328</w:t>
            </w:r>
          </w:p>
        </w:tc>
        <w:tc>
          <w:tcPr>
            <w:tcW w:w="1042" w:type="dxa"/>
            <w:shd w:val="clear" w:color="auto" w:fill="auto"/>
          </w:tcPr>
          <w:p w:rsidR="008123C1" w:rsidRPr="00A95011" w:rsidP="00CB1C05" w14:paraId="39792BC0" w14:textId="77777777">
            <w:pPr>
              <w:pStyle w:val="RTableTextAbt"/>
              <w:rPr>
                <w:szCs w:val="18"/>
              </w:rPr>
            </w:pPr>
            <w:r w:rsidRPr="0061032E">
              <w:t>99,252</w:t>
            </w:r>
          </w:p>
        </w:tc>
        <w:tc>
          <w:tcPr>
            <w:tcW w:w="1080" w:type="dxa"/>
            <w:shd w:val="clear" w:color="auto" w:fill="auto"/>
          </w:tcPr>
          <w:p w:rsidR="008123C1" w:rsidRPr="00A95011" w:rsidP="00CB1C05" w14:paraId="78903BBD" w14:textId="77777777">
            <w:pPr>
              <w:pStyle w:val="RTableTextAbt"/>
              <w:rPr>
                <w:szCs w:val="18"/>
              </w:rPr>
            </w:pPr>
            <w:r w:rsidRPr="0061032E">
              <w:t>51,836</w:t>
            </w:r>
          </w:p>
        </w:tc>
        <w:tc>
          <w:tcPr>
            <w:tcW w:w="1217" w:type="dxa"/>
            <w:shd w:val="clear" w:color="auto" w:fill="auto"/>
          </w:tcPr>
          <w:p w:rsidR="008123C1" w:rsidRPr="00A95011" w:rsidP="00CB1C05" w14:paraId="5050BD71" w14:textId="77777777">
            <w:pPr>
              <w:pStyle w:val="RTableTextAbt"/>
              <w:rPr>
                <w:szCs w:val="18"/>
              </w:rPr>
            </w:pPr>
            <w:r w:rsidRPr="0061032E">
              <w:t>$6,594,520</w:t>
            </w:r>
          </w:p>
        </w:tc>
        <w:tc>
          <w:tcPr>
            <w:tcW w:w="1213" w:type="dxa"/>
            <w:shd w:val="clear" w:color="auto" w:fill="auto"/>
          </w:tcPr>
          <w:p w:rsidR="008123C1" w:rsidRPr="00A95011" w:rsidP="00CB1C05" w14:paraId="44807496" w14:textId="77777777">
            <w:pPr>
              <w:pStyle w:val="RTableTextAbt"/>
              <w:rPr>
                <w:szCs w:val="18"/>
              </w:rPr>
            </w:pPr>
            <w:r w:rsidRPr="0061032E">
              <w:t>$75,968,585</w:t>
            </w:r>
          </w:p>
        </w:tc>
      </w:tr>
      <w:tr w14:paraId="5952199E" w14:textId="77777777" w:rsidTr="00663DC7">
        <w:tblPrEx>
          <w:tblW w:w="13140" w:type="dxa"/>
          <w:tblLayout w:type="fixed"/>
          <w:tblLook w:val="04A0"/>
        </w:tblPrEx>
        <w:trPr>
          <w:trHeight w:val="600"/>
        </w:trPr>
        <w:tc>
          <w:tcPr>
            <w:tcW w:w="2520" w:type="dxa"/>
            <w:shd w:val="clear" w:color="auto" w:fill="auto"/>
          </w:tcPr>
          <w:p w:rsidR="008123C1" w:rsidRPr="00A95011" w:rsidP="00CB1C05" w14:paraId="61C630F4" w14:textId="77777777">
            <w:pPr>
              <w:pStyle w:val="RTableTextAbt"/>
              <w:jc w:val="left"/>
              <w:rPr>
                <w:szCs w:val="18"/>
              </w:rPr>
            </w:pPr>
            <w:r w:rsidRPr="00E22ECA">
              <w:t>Incorporation into other formulation, mixture, and reaction products</w:t>
            </w:r>
          </w:p>
        </w:tc>
        <w:tc>
          <w:tcPr>
            <w:tcW w:w="2340" w:type="dxa"/>
            <w:shd w:val="clear" w:color="000000" w:fill="FFFFFF"/>
          </w:tcPr>
          <w:p w:rsidR="008123C1" w:rsidRPr="00A95011" w:rsidP="00CB1C05" w14:paraId="0B50DC5B" w14:textId="77777777">
            <w:pPr>
              <w:pStyle w:val="RTableTextAbt"/>
              <w:jc w:val="left"/>
              <w:rPr>
                <w:szCs w:val="18"/>
              </w:rPr>
            </w:pPr>
            <w:r w:rsidRPr="0061032E">
              <w:t xml:space="preserve">423330: Roofing, Siding, and Insulation Material Merchant </w:t>
            </w:r>
            <w:r w:rsidRPr="00E22ECA">
              <w:t>Wholesalers</w:t>
            </w:r>
          </w:p>
        </w:tc>
        <w:tc>
          <w:tcPr>
            <w:tcW w:w="1192" w:type="dxa"/>
            <w:shd w:val="clear" w:color="000000" w:fill="FFFFFF"/>
            <w:noWrap/>
          </w:tcPr>
          <w:p w:rsidR="008123C1" w:rsidRPr="00A95011" w:rsidP="00CB1C05" w14:paraId="38224F20" w14:textId="77777777">
            <w:pPr>
              <w:pStyle w:val="RTableTextAbt"/>
              <w:rPr>
                <w:szCs w:val="18"/>
              </w:rPr>
            </w:pPr>
            <w:r w:rsidRPr="0061032E">
              <w:t xml:space="preserve">225 </w:t>
            </w:r>
            <w:r w:rsidRPr="00E22ECA">
              <w:t>employees</w:t>
            </w:r>
          </w:p>
        </w:tc>
        <w:tc>
          <w:tcPr>
            <w:tcW w:w="718" w:type="dxa"/>
            <w:shd w:val="clear" w:color="auto" w:fill="auto"/>
          </w:tcPr>
          <w:p w:rsidR="008123C1" w:rsidRPr="00A95011" w:rsidP="00CB1C05" w14:paraId="17423DB8" w14:textId="77777777">
            <w:pPr>
              <w:pStyle w:val="RTableTextAbt"/>
              <w:rPr>
                <w:szCs w:val="18"/>
              </w:rPr>
            </w:pPr>
            <w:r w:rsidRPr="0061032E">
              <w:t>851</w:t>
            </w:r>
          </w:p>
        </w:tc>
        <w:tc>
          <w:tcPr>
            <w:tcW w:w="818" w:type="dxa"/>
            <w:shd w:val="clear" w:color="auto" w:fill="auto"/>
          </w:tcPr>
          <w:p w:rsidR="008123C1" w:rsidRPr="00A95011" w:rsidP="00CB1C05" w14:paraId="63466D12" w14:textId="77777777">
            <w:pPr>
              <w:pStyle w:val="RTableTextAbt"/>
              <w:rPr>
                <w:szCs w:val="18"/>
              </w:rPr>
            </w:pPr>
            <w:r w:rsidRPr="0061032E">
              <w:t>787</w:t>
            </w:r>
          </w:p>
        </w:tc>
        <w:tc>
          <w:tcPr>
            <w:tcW w:w="1000" w:type="dxa"/>
            <w:shd w:val="clear" w:color="auto" w:fill="auto"/>
          </w:tcPr>
          <w:p w:rsidR="008123C1" w:rsidRPr="00A95011" w:rsidP="00CB1C05" w14:paraId="1FD33258" w14:textId="77777777">
            <w:pPr>
              <w:pStyle w:val="RTableTextAbt"/>
              <w:rPr>
                <w:szCs w:val="18"/>
              </w:rPr>
            </w:pPr>
            <w:r w:rsidRPr="0061032E">
              <w:t>3,384</w:t>
            </w:r>
          </w:p>
        </w:tc>
        <w:tc>
          <w:tcPr>
            <w:tcW w:w="1042" w:type="dxa"/>
            <w:shd w:val="clear" w:color="auto" w:fill="auto"/>
          </w:tcPr>
          <w:p w:rsidR="008123C1" w:rsidRPr="00A95011" w:rsidP="00CB1C05" w14:paraId="043F158A" w14:textId="77777777">
            <w:pPr>
              <w:pStyle w:val="RTableTextAbt"/>
              <w:rPr>
                <w:szCs w:val="18"/>
              </w:rPr>
            </w:pPr>
            <w:r w:rsidRPr="0061032E">
              <w:t>43,489</w:t>
            </w:r>
          </w:p>
        </w:tc>
        <w:tc>
          <w:tcPr>
            <w:tcW w:w="1080" w:type="dxa"/>
            <w:shd w:val="clear" w:color="auto" w:fill="auto"/>
          </w:tcPr>
          <w:p w:rsidR="008123C1" w:rsidRPr="00A95011" w:rsidP="00CB1C05" w14:paraId="032A121F" w14:textId="77777777">
            <w:pPr>
              <w:pStyle w:val="RTableTextAbt"/>
              <w:rPr>
                <w:szCs w:val="18"/>
              </w:rPr>
            </w:pPr>
            <w:r w:rsidRPr="0061032E">
              <w:t>8,514</w:t>
            </w:r>
          </w:p>
        </w:tc>
        <w:tc>
          <w:tcPr>
            <w:tcW w:w="1217" w:type="dxa"/>
            <w:shd w:val="clear" w:color="auto" w:fill="auto"/>
          </w:tcPr>
          <w:p w:rsidR="008123C1" w:rsidRPr="00A95011" w:rsidP="00CB1C05" w14:paraId="0005F194" w14:textId="77777777">
            <w:pPr>
              <w:pStyle w:val="RTableTextAbt"/>
              <w:rPr>
                <w:szCs w:val="18"/>
              </w:rPr>
            </w:pPr>
            <w:r w:rsidRPr="0061032E">
              <w:t>$4,371,942</w:t>
            </w:r>
          </w:p>
        </w:tc>
        <w:tc>
          <w:tcPr>
            <w:tcW w:w="1213" w:type="dxa"/>
            <w:shd w:val="clear" w:color="auto" w:fill="auto"/>
          </w:tcPr>
          <w:p w:rsidR="008123C1" w:rsidRPr="00A95011" w:rsidP="00CB1C05" w14:paraId="7F1164B9" w14:textId="77777777">
            <w:pPr>
              <w:pStyle w:val="RTableTextAbt"/>
              <w:rPr>
                <w:szCs w:val="18"/>
              </w:rPr>
            </w:pPr>
            <w:r w:rsidRPr="0061032E">
              <w:t>$54,247,993</w:t>
            </w:r>
          </w:p>
        </w:tc>
      </w:tr>
      <w:tr w14:paraId="668A3AAF" w14:textId="77777777" w:rsidTr="00663DC7">
        <w:tblPrEx>
          <w:tblW w:w="13140" w:type="dxa"/>
          <w:tblLayout w:type="fixed"/>
          <w:tblLook w:val="04A0"/>
        </w:tblPrEx>
        <w:trPr>
          <w:trHeight w:val="600"/>
        </w:trPr>
        <w:tc>
          <w:tcPr>
            <w:tcW w:w="2520" w:type="dxa"/>
            <w:shd w:val="clear" w:color="auto" w:fill="auto"/>
          </w:tcPr>
          <w:p w:rsidR="008123C1" w:rsidRPr="00A95011" w:rsidP="00CB1C05" w14:paraId="3DAD9A97" w14:textId="77777777">
            <w:pPr>
              <w:pStyle w:val="RTableTextAbt"/>
              <w:jc w:val="left"/>
              <w:rPr>
                <w:szCs w:val="18"/>
              </w:rPr>
            </w:pPr>
            <w:r w:rsidRPr="00E22ECA">
              <w:t>Incorporation into other formulation, mixture, and reaction products</w:t>
            </w:r>
          </w:p>
        </w:tc>
        <w:tc>
          <w:tcPr>
            <w:tcW w:w="2340" w:type="dxa"/>
            <w:shd w:val="clear" w:color="000000" w:fill="FFFFFF"/>
          </w:tcPr>
          <w:p w:rsidR="008123C1" w:rsidRPr="00A95011" w:rsidP="00CB1C05" w14:paraId="481064AD" w14:textId="77777777">
            <w:pPr>
              <w:pStyle w:val="RTableTextAbt"/>
              <w:jc w:val="left"/>
              <w:rPr>
                <w:szCs w:val="18"/>
              </w:rPr>
            </w:pPr>
            <w:r w:rsidRPr="0061032E">
              <w:t>423710: Hardware Merchant Wholesalers</w:t>
            </w:r>
          </w:p>
        </w:tc>
        <w:tc>
          <w:tcPr>
            <w:tcW w:w="1192" w:type="dxa"/>
            <w:shd w:val="clear" w:color="000000" w:fill="FFFFFF"/>
            <w:noWrap/>
          </w:tcPr>
          <w:p w:rsidR="008123C1" w:rsidRPr="00A95011" w:rsidP="00CB1C05" w14:paraId="37F3282D" w14:textId="77777777">
            <w:pPr>
              <w:pStyle w:val="RTableTextAbt"/>
              <w:rPr>
                <w:szCs w:val="18"/>
              </w:rPr>
            </w:pPr>
            <w:r w:rsidRPr="0061032E">
              <w:t xml:space="preserve">150 </w:t>
            </w:r>
            <w:r w:rsidRPr="00E22ECA">
              <w:t>employees</w:t>
            </w:r>
          </w:p>
        </w:tc>
        <w:tc>
          <w:tcPr>
            <w:tcW w:w="718" w:type="dxa"/>
            <w:shd w:val="clear" w:color="auto" w:fill="auto"/>
          </w:tcPr>
          <w:p w:rsidR="008123C1" w:rsidRPr="00A95011" w:rsidP="00CB1C05" w14:paraId="06590C56" w14:textId="77777777">
            <w:pPr>
              <w:pStyle w:val="RTableTextAbt"/>
              <w:rPr>
                <w:szCs w:val="18"/>
              </w:rPr>
            </w:pPr>
            <w:r w:rsidRPr="0061032E">
              <w:t>4,919</w:t>
            </w:r>
          </w:p>
        </w:tc>
        <w:tc>
          <w:tcPr>
            <w:tcW w:w="818" w:type="dxa"/>
            <w:shd w:val="clear" w:color="auto" w:fill="auto"/>
          </w:tcPr>
          <w:p w:rsidR="008123C1" w:rsidRPr="00A95011" w:rsidP="00CB1C05" w14:paraId="213AE562" w14:textId="77777777">
            <w:pPr>
              <w:pStyle w:val="RTableTextAbt"/>
              <w:rPr>
                <w:szCs w:val="18"/>
              </w:rPr>
            </w:pPr>
            <w:r w:rsidRPr="0061032E">
              <w:t>4,739</w:t>
            </w:r>
          </w:p>
        </w:tc>
        <w:tc>
          <w:tcPr>
            <w:tcW w:w="1000" w:type="dxa"/>
            <w:shd w:val="clear" w:color="auto" w:fill="auto"/>
          </w:tcPr>
          <w:p w:rsidR="008123C1" w:rsidRPr="00A95011" w:rsidP="00CB1C05" w14:paraId="6B7EA589" w14:textId="77777777">
            <w:pPr>
              <w:pStyle w:val="RTableTextAbt"/>
              <w:rPr>
                <w:szCs w:val="18"/>
              </w:rPr>
            </w:pPr>
            <w:r w:rsidRPr="0061032E">
              <w:t>6,222</w:t>
            </w:r>
          </w:p>
        </w:tc>
        <w:tc>
          <w:tcPr>
            <w:tcW w:w="1042" w:type="dxa"/>
            <w:shd w:val="clear" w:color="auto" w:fill="auto"/>
          </w:tcPr>
          <w:p w:rsidR="008123C1" w:rsidRPr="00A95011" w:rsidP="00CB1C05" w14:paraId="74A156CD" w14:textId="77777777">
            <w:pPr>
              <w:pStyle w:val="RTableTextAbt"/>
              <w:rPr>
                <w:szCs w:val="18"/>
              </w:rPr>
            </w:pPr>
            <w:r w:rsidRPr="0061032E">
              <w:t>88,697</w:t>
            </w:r>
          </w:p>
        </w:tc>
        <w:tc>
          <w:tcPr>
            <w:tcW w:w="1080" w:type="dxa"/>
            <w:shd w:val="clear" w:color="auto" w:fill="auto"/>
          </w:tcPr>
          <w:p w:rsidR="008123C1" w:rsidRPr="00A95011" w:rsidP="00CB1C05" w14:paraId="6C8BF52D" w14:textId="77777777">
            <w:pPr>
              <w:pStyle w:val="RTableTextAbt"/>
              <w:rPr>
                <w:szCs w:val="18"/>
              </w:rPr>
            </w:pPr>
            <w:r w:rsidRPr="0061032E">
              <w:t>42,639</w:t>
            </w:r>
          </w:p>
        </w:tc>
        <w:tc>
          <w:tcPr>
            <w:tcW w:w="1217" w:type="dxa"/>
            <w:shd w:val="clear" w:color="auto" w:fill="auto"/>
          </w:tcPr>
          <w:p w:rsidR="008123C1" w:rsidRPr="00A95011" w:rsidP="00CB1C05" w14:paraId="50499F2E" w14:textId="77777777">
            <w:pPr>
              <w:pStyle w:val="RTableTextAbt"/>
              <w:rPr>
                <w:szCs w:val="18"/>
              </w:rPr>
            </w:pPr>
            <w:r w:rsidRPr="0061032E">
              <w:t>$6,555,206</w:t>
            </w:r>
          </w:p>
        </w:tc>
        <w:tc>
          <w:tcPr>
            <w:tcW w:w="1213" w:type="dxa"/>
            <w:shd w:val="clear" w:color="auto" w:fill="auto"/>
          </w:tcPr>
          <w:p w:rsidR="008123C1" w:rsidRPr="00A95011" w:rsidP="00CB1C05" w14:paraId="336C8DD7" w14:textId="77777777">
            <w:pPr>
              <w:pStyle w:val="RTableTextAbt"/>
              <w:rPr>
                <w:szCs w:val="18"/>
              </w:rPr>
            </w:pPr>
            <w:r w:rsidRPr="0061032E">
              <w:t>$77,054,185</w:t>
            </w:r>
          </w:p>
        </w:tc>
      </w:tr>
      <w:tr w14:paraId="4418A0AF" w14:textId="77777777" w:rsidTr="00663DC7">
        <w:tblPrEx>
          <w:tblW w:w="13140" w:type="dxa"/>
          <w:tblLayout w:type="fixed"/>
          <w:tblLook w:val="04A0"/>
        </w:tblPrEx>
        <w:trPr>
          <w:trHeight w:val="600"/>
        </w:trPr>
        <w:tc>
          <w:tcPr>
            <w:tcW w:w="2520" w:type="dxa"/>
            <w:shd w:val="clear" w:color="auto" w:fill="auto"/>
          </w:tcPr>
          <w:p w:rsidR="008123C1" w:rsidRPr="00A95011" w:rsidP="00CB1C05" w14:paraId="5FFA33A6"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1C9C4C9C" w14:textId="77777777">
            <w:pPr>
              <w:pStyle w:val="RTableTextAbt"/>
              <w:jc w:val="left"/>
              <w:rPr>
                <w:szCs w:val="18"/>
              </w:rPr>
            </w:pPr>
            <w:r w:rsidRPr="0061032E">
              <w:t xml:space="preserve">423830: Industrial Machinery and Equipment Merchant </w:t>
            </w:r>
            <w:r w:rsidRPr="00E22ECA">
              <w:t>Wholesalers</w:t>
            </w:r>
          </w:p>
        </w:tc>
        <w:tc>
          <w:tcPr>
            <w:tcW w:w="1192" w:type="dxa"/>
            <w:shd w:val="clear" w:color="000000" w:fill="FFFFFF"/>
            <w:noWrap/>
          </w:tcPr>
          <w:p w:rsidR="008123C1" w:rsidRPr="00A95011" w:rsidP="00CB1C05" w14:paraId="3333C654" w14:textId="77777777">
            <w:pPr>
              <w:pStyle w:val="RTableTextAbt"/>
              <w:rPr>
                <w:szCs w:val="18"/>
              </w:rPr>
            </w:pPr>
            <w:r w:rsidRPr="0061032E">
              <w:t xml:space="preserve">100 </w:t>
            </w:r>
            <w:r w:rsidRPr="00E22ECA">
              <w:t>employees</w:t>
            </w:r>
          </w:p>
        </w:tc>
        <w:tc>
          <w:tcPr>
            <w:tcW w:w="718" w:type="dxa"/>
            <w:shd w:val="clear" w:color="auto" w:fill="auto"/>
          </w:tcPr>
          <w:p w:rsidR="008123C1" w:rsidRPr="00A95011" w:rsidP="00CB1C05" w14:paraId="644C4D32" w14:textId="77777777">
            <w:pPr>
              <w:pStyle w:val="RTableTextAbt"/>
              <w:rPr>
                <w:szCs w:val="18"/>
              </w:rPr>
            </w:pPr>
            <w:r w:rsidRPr="0061032E">
              <w:t>22,424</w:t>
            </w:r>
          </w:p>
        </w:tc>
        <w:tc>
          <w:tcPr>
            <w:tcW w:w="818" w:type="dxa"/>
            <w:shd w:val="clear" w:color="auto" w:fill="auto"/>
          </w:tcPr>
          <w:p w:rsidR="008123C1" w:rsidRPr="00A95011" w:rsidP="00CB1C05" w14:paraId="5E3A5858" w14:textId="77777777">
            <w:pPr>
              <w:pStyle w:val="RTableTextAbt"/>
              <w:rPr>
                <w:szCs w:val="18"/>
              </w:rPr>
            </w:pPr>
            <w:r w:rsidRPr="0061032E">
              <w:t>21,246</w:t>
            </w:r>
          </w:p>
        </w:tc>
        <w:tc>
          <w:tcPr>
            <w:tcW w:w="1000" w:type="dxa"/>
            <w:shd w:val="clear" w:color="auto" w:fill="auto"/>
          </w:tcPr>
          <w:p w:rsidR="008123C1" w:rsidRPr="00A95011" w:rsidP="00CB1C05" w14:paraId="7F5C185C" w14:textId="77777777">
            <w:pPr>
              <w:pStyle w:val="RTableTextAbt"/>
              <w:rPr>
                <w:szCs w:val="18"/>
              </w:rPr>
            </w:pPr>
            <w:r w:rsidRPr="0061032E">
              <w:t>29,485</w:t>
            </w:r>
          </w:p>
        </w:tc>
        <w:tc>
          <w:tcPr>
            <w:tcW w:w="1042" w:type="dxa"/>
            <w:shd w:val="clear" w:color="auto" w:fill="auto"/>
          </w:tcPr>
          <w:p w:rsidR="008123C1" w:rsidRPr="00A95011" w:rsidP="00CB1C05" w14:paraId="0B1F6CF3" w14:textId="77777777">
            <w:pPr>
              <w:pStyle w:val="RTableTextAbt"/>
              <w:rPr>
                <w:szCs w:val="18"/>
              </w:rPr>
            </w:pPr>
            <w:r w:rsidRPr="0061032E">
              <w:t>370,240</w:t>
            </w:r>
          </w:p>
        </w:tc>
        <w:tc>
          <w:tcPr>
            <w:tcW w:w="1080" w:type="dxa"/>
            <w:shd w:val="clear" w:color="auto" w:fill="auto"/>
          </w:tcPr>
          <w:p w:rsidR="008123C1" w:rsidRPr="00A95011" w:rsidP="00CB1C05" w14:paraId="4FA34C91" w14:textId="77777777">
            <w:pPr>
              <w:pStyle w:val="RTableTextAbt"/>
              <w:rPr>
                <w:szCs w:val="18"/>
              </w:rPr>
            </w:pPr>
            <w:r w:rsidRPr="0061032E">
              <w:t>172,848</w:t>
            </w:r>
          </w:p>
        </w:tc>
        <w:tc>
          <w:tcPr>
            <w:tcW w:w="1217" w:type="dxa"/>
            <w:shd w:val="clear" w:color="auto" w:fill="auto"/>
          </w:tcPr>
          <w:p w:rsidR="008123C1" w:rsidRPr="00A95011" w:rsidP="00CB1C05" w14:paraId="46BD298C" w14:textId="77777777">
            <w:pPr>
              <w:pStyle w:val="RTableTextAbt"/>
              <w:rPr>
                <w:szCs w:val="18"/>
              </w:rPr>
            </w:pPr>
            <w:r w:rsidRPr="0061032E">
              <w:t>$31,817,042</w:t>
            </w:r>
          </w:p>
        </w:tc>
        <w:tc>
          <w:tcPr>
            <w:tcW w:w="1213" w:type="dxa"/>
            <w:shd w:val="clear" w:color="auto" w:fill="auto"/>
          </w:tcPr>
          <w:p w:rsidR="008123C1" w:rsidRPr="00A95011" w:rsidP="00CB1C05" w14:paraId="61EFB5A7" w14:textId="77777777">
            <w:pPr>
              <w:pStyle w:val="RTableTextAbt"/>
              <w:rPr>
                <w:szCs w:val="18"/>
              </w:rPr>
            </w:pPr>
            <w:r w:rsidRPr="0061032E">
              <w:t>$284,063,642</w:t>
            </w:r>
          </w:p>
        </w:tc>
      </w:tr>
      <w:tr w14:paraId="2B170176" w14:textId="77777777" w:rsidTr="00663DC7">
        <w:tblPrEx>
          <w:tblW w:w="13140" w:type="dxa"/>
          <w:tblLayout w:type="fixed"/>
          <w:tblLook w:val="04A0"/>
        </w:tblPrEx>
        <w:trPr>
          <w:trHeight w:val="600"/>
        </w:trPr>
        <w:tc>
          <w:tcPr>
            <w:tcW w:w="2520" w:type="dxa"/>
            <w:shd w:val="clear" w:color="auto" w:fill="auto"/>
          </w:tcPr>
          <w:p w:rsidR="008123C1" w:rsidRPr="00A95011" w:rsidP="00CB1C05" w14:paraId="7FD92B51" w14:textId="77777777">
            <w:pPr>
              <w:pStyle w:val="RTableTextAbt"/>
              <w:jc w:val="left"/>
              <w:rPr>
                <w:szCs w:val="18"/>
              </w:rPr>
            </w:pPr>
            <w:r w:rsidRPr="00E22ECA">
              <w:t>Use as maskant for chemical milling</w:t>
            </w:r>
          </w:p>
        </w:tc>
        <w:tc>
          <w:tcPr>
            <w:tcW w:w="2340" w:type="dxa"/>
            <w:shd w:val="clear" w:color="000000" w:fill="FFFFFF"/>
          </w:tcPr>
          <w:p w:rsidR="008123C1" w:rsidRPr="00A95011" w:rsidP="00CB1C05" w14:paraId="495FC926" w14:textId="77777777">
            <w:pPr>
              <w:pStyle w:val="RTableTextAbt"/>
              <w:jc w:val="left"/>
              <w:rPr>
                <w:szCs w:val="18"/>
              </w:rPr>
            </w:pPr>
            <w:r w:rsidRPr="0061032E">
              <w:t xml:space="preserve">423840: Industrial Supplies Merchant </w:t>
            </w:r>
            <w:r w:rsidRPr="00E22ECA">
              <w:t>Wholesalers</w:t>
            </w:r>
          </w:p>
        </w:tc>
        <w:tc>
          <w:tcPr>
            <w:tcW w:w="1192" w:type="dxa"/>
            <w:shd w:val="clear" w:color="000000" w:fill="FFFFFF"/>
            <w:noWrap/>
          </w:tcPr>
          <w:p w:rsidR="008123C1" w:rsidRPr="00A95011" w:rsidP="00CB1C05" w14:paraId="7AB4810E" w14:textId="77777777">
            <w:pPr>
              <w:pStyle w:val="RTableTextAbt"/>
              <w:rPr>
                <w:szCs w:val="18"/>
              </w:rPr>
            </w:pPr>
            <w:r w:rsidRPr="00E22ECA">
              <w:t>125 employees</w:t>
            </w:r>
          </w:p>
        </w:tc>
        <w:tc>
          <w:tcPr>
            <w:tcW w:w="718" w:type="dxa"/>
            <w:shd w:val="clear" w:color="auto" w:fill="auto"/>
          </w:tcPr>
          <w:p w:rsidR="008123C1" w:rsidRPr="00A95011" w:rsidP="00CB1C05" w14:paraId="79C7F683" w14:textId="77777777">
            <w:pPr>
              <w:pStyle w:val="RTableTextAbt"/>
              <w:rPr>
                <w:szCs w:val="18"/>
              </w:rPr>
            </w:pPr>
            <w:r w:rsidRPr="0061032E">
              <w:t>5,811</w:t>
            </w:r>
          </w:p>
        </w:tc>
        <w:tc>
          <w:tcPr>
            <w:tcW w:w="818" w:type="dxa"/>
            <w:shd w:val="clear" w:color="auto" w:fill="auto"/>
          </w:tcPr>
          <w:p w:rsidR="008123C1" w:rsidRPr="00A95011" w:rsidP="00CB1C05" w14:paraId="0748E652" w14:textId="77777777">
            <w:pPr>
              <w:pStyle w:val="RTableTextAbt"/>
              <w:rPr>
                <w:szCs w:val="18"/>
              </w:rPr>
            </w:pPr>
            <w:r w:rsidRPr="0061032E">
              <w:t>5,495</w:t>
            </w:r>
          </w:p>
        </w:tc>
        <w:tc>
          <w:tcPr>
            <w:tcW w:w="1000" w:type="dxa"/>
            <w:shd w:val="clear" w:color="auto" w:fill="auto"/>
          </w:tcPr>
          <w:p w:rsidR="008123C1" w:rsidRPr="00A95011" w:rsidP="00CB1C05" w14:paraId="12B88C77" w14:textId="77777777">
            <w:pPr>
              <w:pStyle w:val="RTableTextAbt"/>
              <w:rPr>
                <w:szCs w:val="18"/>
              </w:rPr>
            </w:pPr>
            <w:r w:rsidRPr="0061032E">
              <w:t>9,463</w:t>
            </w:r>
          </w:p>
        </w:tc>
        <w:tc>
          <w:tcPr>
            <w:tcW w:w="1042" w:type="dxa"/>
            <w:shd w:val="clear" w:color="auto" w:fill="auto"/>
          </w:tcPr>
          <w:p w:rsidR="008123C1" w:rsidRPr="00A95011" w:rsidP="00CB1C05" w14:paraId="4CF17F4E" w14:textId="77777777">
            <w:pPr>
              <w:pStyle w:val="RTableTextAbt"/>
              <w:rPr>
                <w:szCs w:val="18"/>
              </w:rPr>
            </w:pPr>
            <w:r w:rsidRPr="0061032E">
              <w:t>105,490</w:t>
            </w:r>
          </w:p>
        </w:tc>
        <w:tc>
          <w:tcPr>
            <w:tcW w:w="1080" w:type="dxa"/>
            <w:shd w:val="clear" w:color="auto" w:fill="auto"/>
          </w:tcPr>
          <w:p w:rsidR="008123C1" w:rsidRPr="00A95011" w:rsidP="00CB1C05" w14:paraId="67ADB783" w14:textId="77777777">
            <w:pPr>
              <w:pStyle w:val="RTableTextAbt"/>
              <w:rPr>
                <w:szCs w:val="18"/>
              </w:rPr>
            </w:pPr>
            <w:r w:rsidRPr="0061032E">
              <w:t>52,940</w:t>
            </w:r>
          </w:p>
        </w:tc>
        <w:tc>
          <w:tcPr>
            <w:tcW w:w="1217" w:type="dxa"/>
            <w:shd w:val="clear" w:color="auto" w:fill="auto"/>
          </w:tcPr>
          <w:p w:rsidR="008123C1" w:rsidRPr="00A95011" w:rsidP="00CB1C05" w14:paraId="0E66172D" w14:textId="77777777">
            <w:pPr>
              <w:pStyle w:val="RTableTextAbt"/>
              <w:rPr>
                <w:szCs w:val="18"/>
              </w:rPr>
            </w:pPr>
            <w:r w:rsidRPr="0061032E">
              <w:t>$8,516,036</w:t>
            </w:r>
          </w:p>
        </w:tc>
        <w:tc>
          <w:tcPr>
            <w:tcW w:w="1213" w:type="dxa"/>
            <w:shd w:val="clear" w:color="auto" w:fill="auto"/>
          </w:tcPr>
          <w:p w:rsidR="008123C1" w:rsidRPr="00A95011" w:rsidP="00CB1C05" w14:paraId="7D93D31D" w14:textId="77777777">
            <w:pPr>
              <w:pStyle w:val="RTableTextAbt"/>
              <w:rPr>
                <w:szCs w:val="18"/>
              </w:rPr>
            </w:pPr>
            <w:r w:rsidRPr="0061032E">
              <w:t>$90,373,582</w:t>
            </w:r>
          </w:p>
        </w:tc>
      </w:tr>
      <w:tr w14:paraId="4485CC7A" w14:textId="77777777" w:rsidTr="00663DC7">
        <w:tblPrEx>
          <w:tblW w:w="13140" w:type="dxa"/>
          <w:tblLayout w:type="fixed"/>
          <w:tblLook w:val="04A0"/>
        </w:tblPrEx>
        <w:tc>
          <w:tcPr>
            <w:tcW w:w="2520" w:type="dxa"/>
            <w:shd w:val="clear" w:color="auto" w:fill="auto"/>
          </w:tcPr>
          <w:p w:rsidR="008123C1" w:rsidRPr="00A95011" w:rsidP="00CB1C05" w14:paraId="2C9FE482" w14:textId="77777777">
            <w:pPr>
              <w:pStyle w:val="RTableTextAbt"/>
              <w:jc w:val="left"/>
              <w:rPr>
                <w:szCs w:val="18"/>
              </w:rPr>
            </w:pPr>
            <w:r w:rsidRPr="0061032E">
              <w:t>Use as maskant for chemical milling</w:t>
            </w:r>
          </w:p>
        </w:tc>
        <w:tc>
          <w:tcPr>
            <w:tcW w:w="2340" w:type="dxa"/>
            <w:shd w:val="clear" w:color="000000" w:fill="FFFFFF"/>
          </w:tcPr>
          <w:p w:rsidR="008123C1" w:rsidRPr="00A95011" w:rsidP="00CB1C05" w14:paraId="0D0E2480" w14:textId="77777777">
            <w:pPr>
              <w:pStyle w:val="RTableTextAbt"/>
              <w:jc w:val="left"/>
              <w:rPr>
                <w:szCs w:val="18"/>
              </w:rPr>
            </w:pPr>
            <w:r w:rsidRPr="0061032E">
              <w:t xml:space="preserve">423850: Service Establishment Equipment and Supplies Merchant </w:t>
            </w:r>
            <w:r w:rsidRPr="00E22ECA">
              <w:t>Wholesalers</w:t>
            </w:r>
          </w:p>
        </w:tc>
        <w:tc>
          <w:tcPr>
            <w:tcW w:w="1192" w:type="dxa"/>
            <w:shd w:val="clear" w:color="000000" w:fill="FFFFFF"/>
            <w:noWrap/>
          </w:tcPr>
          <w:p w:rsidR="008123C1" w:rsidRPr="00A95011" w:rsidP="00CB1C05" w14:paraId="729AEABC" w14:textId="77777777">
            <w:pPr>
              <w:pStyle w:val="RTableTextAbt"/>
              <w:rPr>
                <w:szCs w:val="18"/>
              </w:rPr>
            </w:pPr>
            <w:r w:rsidRPr="0061032E">
              <w:t xml:space="preserve">125 </w:t>
            </w:r>
            <w:r w:rsidRPr="00E22ECA">
              <w:t>employees</w:t>
            </w:r>
          </w:p>
        </w:tc>
        <w:tc>
          <w:tcPr>
            <w:tcW w:w="718" w:type="dxa"/>
            <w:shd w:val="clear" w:color="auto" w:fill="auto"/>
          </w:tcPr>
          <w:p w:rsidR="008123C1" w:rsidRPr="00A95011" w:rsidP="00CB1C05" w14:paraId="3C2C1CE4" w14:textId="77777777">
            <w:pPr>
              <w:pStyle w:val="RTableTextAbt"/>
              <w:rPr>
                <w:szCs w:val="18"/>
              </w:rPr>
            </w:pPr>
            <w:r w:rsidRPr="0061032E">
              <w:t>3,195</w:t>
            </w:r>
          </w:p>
        </w:tc>
        <w:tc>
          <w:tcPr>
            <w:tcW w:w="818" w:type="dxa"/>
            <w:shd w:val="clear" w:color="auto" w:fill="auto"/>
          </w:tcPr>
          <w:p w:rsidR="008123C1" w:rsidRPr="00A95011" w:rsidP="00CB1C05" w14:paraId="035D3491" w14:textId="77777777">
            <w:pPr>
              <w:pStyle w:val="RTableTextAbt"/>
              <w:rPr>
                <w:szCs w:val="18"/>
              </w:rPr>
            </w:pPr>
            <w:r w:rsidRPr="0061032E">
              <w:t>3,079</w:t>
            </w:r>
          </w:p>
        </w:tc>
        <w:tc>
          <w:tcPr>
            <w:tcW w:w="1000" w:type="dxa"/>
            <w:shd w:val="clear" w:color="auto" w:fill="auto"/>
          </w:tcPr>
          <w:p w:rsidR="008123C1" w:rsidRPr="00A95011" w:rsidP="00CB1C05" w14:paraId="29B65B12" w14:textId="77777777">
            <w:pPr>
              <w:pStyle w:val="RTableTextAbt"/>
              <w:rPr>
                <w:szCs w:val="18"/>
              </w:rPr>
            </w:pPr>
            <w:r w:rsidRPr="0061032E">
              <w:t>4,763</w:t>
            </w:r>
          </w:p>
        </w:tc>
        <w:tc>
          <w:tcPr>
            <w:tcW w:w="1042" w:type="dxa"/>
            <w:shd w:val="clear" w:color="auto" w:fill="auto"/>
          </w:tcPr>
          <w:p w:rsidR="008123C1" w:rsidRPr="00A95011" w:rsidP="00CB1C05" w14:paraId="53D08473" w14:textId="77777777">
            <w:pPr>
              <w:pStyle w:val="RTableTextAbt"/>
              <w:rPr>
                <w:szCs w:val="18"/>
              </w:rPr>
            </w:pPr>
            <w:r w:rsidRPr="0061032E">
              <w:t>52,245</w:t>
            </w:r>
          </w:p>
        </w:tc>
        <w:tc>
          <w:tcPr>
            <w:tcW w:w="1080" w:type="dxa"/>
            <w:shd w:val="clear" w:color="auto" w:fill="auto"/>
          </w:tcPr>
          <w:p w:rsidR="008123C1" w:rsidRPr="00A95011" w:rsidP="00CB1C05" w14:paraId="0176117D" w14:textId="77777777">
            <w:pPr>
              <w:pStyle w:val="RTableTextAbt"/>
              <w:rPr>
                <w:szCs w:val="18"/>
              </w:rPr>
            </w:pPr>
            <w:r w:rsidRPr="0061032E">
              <w:t>27,519</w:t>
            </w:r>
          </w:p>
        </w:tc>
        <w:tc>
          <w:tcPr>
            <w:tcW w:w="1217" w:type="dxa"/>
            <w:shd w:val="clear" w:color="auto" w:fill="auto"/>
          </w:tcPr>
          <w:p w:rsidR="008123C1" w:rsidRPr="00A95011" w:rsidP="00CB1C05" w14:paraId="2989967E" w14:textId="77777777">
            <w:pPr>
              <w:pStyle w:val="RTableTextAbt"/>
              <w:rPr>
                <w:szCs w:val="18"/>
              </w:rPr>
            </w:pPr>
            <w:r w:rsidRPr="0061032E">
              <w:t>$3,246,293</w:t>
            </w:r>
          </w:p>
        </w:tc>
        <w:tc>
          <w:tcPr>
            <w:tcW w:w="1213" w:type="dxa"/>
            <w:shd w:val="clear" w:color="auto" w:fill="auto"/>
          </w:tcPr>
          <w:p w:rsidR="008123C1" w:rsidRPr="00A95011" w:rsidP="00CB1C05" w14:paraId="1E5F2E74" w14:textId="77777777">
            <w:pPr>
              <w:pStyle w:val="RTableTextAbt"/>
              <w:rPr>
                <w:szCs w:val="18"/>
              </w:rPr>
            </w:pPr>
            <w:r w:rsidRPr="0061032E">
              <w:t>$25,810,535</w:t>
            </w:r>
          </w:p>
        </w:tc>
      </w:tr>
      <w:tr w14:paraId="1A163C1A" w14:textId="77777777" w:rsidTr="00663DC7">
        <w:tblPrEx>
          <w:tblW w:w="13140" w:type="dxa"/>
          <w:tblLayout w:type="fixed"/>
          <w:tblLook w:val="04A0"/>
        </w:tblPrEx>
        <w:trPr>
          <w:trHeight w:val="765"/>
        </w:trPr>
        <w:tc>
          <w:tcPr>
            <w:tcW w:w="2520" w:type="dxa"/>
            <w:shd w:val="clear" w:color="auto" w:fill="auto"/>
          </w:tcPr>
          <w:p w:rsidR="008123C1" w:rsidRPr="00A95011" w:rsidP="00CB1C05" w14:paraId="5C024C95" w14:textId="77777777">
            <w:pPr>
              <w:pStyle w:val="RTableTextAbt"/>
              <w:jc w:val="left"/>
              <w:rPr>
                <w:szCs w:val="18"/>
              </w:rPr>
            </w:pPr>
            <w:r w:rsidRPr="0061032E">
              <w:t xml:space="preserve">Import/Repackage; Vapor Degreasing; Incorporation into other formulation, mixture, and reaction products; Use as maskant for chemical </w:t>
            </w:r>
            <w:r w:rsidRPr="0061032E" w:rsidR="008160E1">
              <w:t>milling</w:t>
            </w:r>
          </w:p>
        </w:tc>
        <w:tc>
          <w:tcPr>
            <w:tcW w:w="2340" w:type="dxa"/>
            <w:shd w:val="clear" w:color="000000" w:fill="FFFFFF"/>
          </w:tcPr>
          <w:p w:rsidR="008123C1" w:rsidRPr="00A95011" w:rsidP="00CB1C05" w14:paraId="5F40D3A2" w14:textId="77777777">
            <w:pPr>
              <w:pStyle w:val="RTableTextAbt"/>
              <w:jc w:val="left"/>
              <w:rPr>
                <w:szCs w:val="18"/>
              </w:rPr>
            </w:pPr>
            <w:r w:rsidRPr="0061032E">
              <w:t xml:space="preserve">423990: Other Miscellaneous Durable Goods Merchant </w:t>
            </w:r>
            <w:r w:rsidRPr="00E22ECA">
              <w:t>Wholesalers</w:t>
            </w:r>
          </w:p>
        </w:tc>
        <w:tc>
          <w:tcPr>
            <w:tcW w:w="1192" w:type="dxa"/>
            <w:shd w:val="clear" w:color="000000" w:fill="FFFFFF"/>
            <w:noWrap/>
          </w:tcPr>
          <w:p w:rsidR="008123C1" w:rsidRPr="00A95011" w:rsidP="00CB1C05" w14:paraId="5503D015" w14:textId="77777777">
            <w:pPr>
              <w:pStyle w:val="RTableTextAbt"/>
              <w:rPr>
                <w:szCs w:val="18"/>
              </w:rPr>
            </w:pPr>
            <w:r w:rsidRPr="0061032E">
              <w:t xml:space="preserve">100 </w:t>
            </w:r>
            <w:r w:rsidRPr="00E22ECA">
              <w:t>employees</w:t>
            </w:r>
          </w:p>
        </w:tc>
        <w:tc>
          <w:tcPr>
            <w:tcW w:w="718" w:type="dxa"/>
            <w:shd w:val="clear" w:color="auto" w:fill="auto"/>
          </w:tcPr>
          <w:p w:rsidR="008123C1" w:rsidRPr="00A95011" w:rsidP="00CB1C05" w14:paraId="0E52947E" w14:textId="77777777">
            <w:pPr>
              <w:pStyle w:val="RTableTextAbt"/>
              <w:rPr>
                <w:szCs w:val="18"/>
              </w:rPr>
            </w:pPr>
            <w:r w:rsidRPr="0061032E">
              <w:t>8,605</w:t>
            </w:r>
          </w:p>
        </w:tc>
        <w:tc>
          <w:tcPr>
            <w:tcW w:w="818" w:type="dxa"/>
            <w:shd w:val="clear" w:color="auto" w:fill="auto"/>
          </w:tcPr>
          <w:p w:rsidR="008123C1" w:rsidRPr="00A95011" w:rsidP="00CB1C05" w14:paraId="1117579B" w14:textId="77777777">
            <w:pPr>
              <w:pStyle w:val="RTableTextAbt"/>
              <w:rPr>
                <w:szCs w:val="18"/>
              </w:rPr>
            </w:pPr>
            <w:r w:rsidRPr="0061032E">
              <w:t>8,376</w:t>
            </w:r>
          </w:p>
        </w:tc>
        <w:tc>
          <w:tcPr>
            <w:tcW w:w="1000" w:type="dxa"/>
            <w:shd w:val="clear" w:color="auto" w:fill="auto"/>
          </w:tcPr>
          <w:p w:rsidR="008123C1" w:rsidRPr="00A95011" w:rsidP="00CB1C05" w14:paraId="478880C4" w14:textId="77777777">
            <w:pPr>
              <w:pStyle w:val="RTableTextAbt"/>
              <w:rPr>
                <w:szCs w:val="18"/>
              </w:rPr>
            </w:pPr>
            <w:r w:rsidRPr="0061032E">
              <w:t>9,310</w:t>
            </w:r>
          </w:p>
        </w:tc>
        <w:tc>
          <w:tcPr>
            <w:tcW w:w="1042" w:type="dxa"/>
            <w:shd w:val="clear" w:color="auto" w:fill="auto"/>
          </w:tcPr>
          <w:p w:rsidR="008123C1" w:rsidRPr="00A95011" w:rsidP="00CB1C05" w14:paraId="5AC0C687" w14:textId="77777777">
            <w:pPr>
              <w:pStyle w:val="RTableTextAbt"/>
              <w:rPr>
                <w:szCs w:val="18"/>
              </w:rPr>
            </w:pPr>
            <w:r w:rsidRPr="0061032E">
              <w:t>82,782</w:t>
            </w:r>
          </w:p>
        </w:tc>
        <w:tc>
          <w:tcPr>
            <w:tcW w:w="1080" w:type="dxa"/>
            <w:shd w:val="clear" w:color="auto" w:fill="auto"/>
          </w:tcPr>
          <w:p w:rsidR="008123C1" w:rsidRPr="00A95011" w:rsidP="00CB1C05" w14:paraId="308D1564" w14:textId="77777777">
            <w:pPr>
              <w:pStyle w:val="RTableTextAbt"/>
              <w:rPr>
                <w:szCs w:val="18"/>
              </w:rPr>
            </w:pPr>
            <w:r w:rsidRPr="0061032E">
              <w:t>45,288</w:t>
            </w:r>
          </w:p>
        </w:tc>
        <w:tc>
          <w:tcPr>
            <w:tcW w:w="1217" w:type="dxa"/>
            <w:shd w:val="clear" w:color="auto" w:fill="auto"/>
          </w:tcPr>
          <w:p w:rsidR="008123C1" w:rsidRPr="00A95011" w:rsidP="00CB1C05" w14:paraId="2F7A69D5" w14:textId="77777777">
            <w:pPr>
              <w:pStyle w:val="RTableTextAbt"/>
              <w:rPr>
                <w:szCs w:val="18"/>
              </w:rPr>
            </w:pPr>
            <w:r w:rsidRPr="0061032E">
              <w:t>$5,890,784</w:t>
            </w:r>
          </w:p>
        </w:tc>
        <w:tc>
          <w:tcPr>
            <w:tcW w:w="1213" w:type="dxa"/>
            <w:shd w:val="clear" w:color="auto" w:fill="auto"/>
          </w:tcPr>
          <w:p w:rsidR="008123C1" w:rsidRPr="00A95011" w:rsidP="00CB1C05" w14:paraId="063AD551" w14:textId="77777777">
            <w:pPr>
              <w:pStyle w:val="RTableTextAbt"/>
              <w:rPr>
                <w:szCs w:val="18"/>
              </w:rPr>
            </w:pPr>
            <w:r w:rsidRPr="0061032E">
              <w:t>$52,100,906</w:t>
            </w:r>
          </w:p>
        </w:tc>
      </w:tr>
      <w:tr w14:paraId="406E6681" w14:textId="77777777" w:rsidTr="00663DC7">
        <w:tblPrEx>
          <w:tblW w:w="13140" w:type="dxa"/>
          <w:tblLayout w:type="fixed"/>
          <w:tblLook w:val="04A0"/>
        </w:tblPrEx>
        <w:trPr>
          <w:trHeight w:val="600"/>
        </w:trPr>
        <w:tc>
          <w:tcPr>
            <w:tcW w:w="2520" w:type="dxa"/>
            <w:shd w:val="clear" w:color="auto" w:fill="auto"/>
          </w:tcPr>
          <w:p w:rsidR="008123C1" w:rsidRPr="00A95011" w:rsidP="00CB1C05" w14:paraId="620C6359" w14:textId="77777777">
            <w:pPr>
              <w:pStyle w:val="RTableTextAbt"/>
              <w:jc w:val="left"/>
              <w:rPr>
                <w:szCs w:val="18"/>
              </w:rPr>
            </w:pPr>
            <w:r w:rsidRPr="0061032E">
              <w:t xml:space="preserve">Incorporation into other formulation, mixture, and reaction products; Processing Aid in Petrochemical </w:t>
            </w:r>
            <w:r w:rsidRPr="0061032E" w:rsidR="008160E1">
              <w:t>Manufacturing</w:t>
            </w:r>
          </w:p>
        </w:tc>
        <w:tc>
          <w:tcPr>
            <w:tcW w:w="2340" w:type="dxa"/>
            <w:shd w:val="clear" w:color="000000" w:fill="FFFFFF"/>
          </w:tcPr>
          <w:p w:rsidR="008123C1" w:rsidRPr="00A95011" w:rsidP="00CB1C05" w14:paraId="104C2620" w14:textId="77777777">
            <w:pPr>
              <w:pStyle w:val="RTableTextAbt"/>
              <w:jc w:val="left"/>
              <w:rPr>
                <w:szCs w:val="18"/>
              </w:rPr>
            </w:pPr>
            <w:r w:rsidRPr="0061032E">
              <w:t xml:space="preserve">424510: Grain and Field Bean Merchant </w:t>
            </w:r>
            <w:r w:rsidRPr="00E22ECA">
              <w:t>Wholesalers</w:t>
            </w:r>
          </w:p>
        </w:tc>
        <w:tc>
          <w:tcPr>
            <w:tcW w:w="1192" w:type="dxa"/>
            <w:shd w:val="clear" w:color="000000" w:fill="FFFFFF"/>
            <w:noWrap/>
          </w:tcPr>
          <w:p w:rsidR="008123C1" w:rsidRPr="00A95011" w:rsidP="00CB1C05" w14:paraId="545F5677" w14:textId="77777777">
            <w:pPr>
              <w:pStyle w:val="RTableTextAbt"/>
              <w:rPr>
                <w:szCs w:val="18"/>
              </w:rPr>
            </w:pPr>
            <w:r w:rsidRPr="0061032E">
              <w:t xml:space="preserve">200 </w:t>
            </w:r>
            <w:r w:rsidRPr="00E22ECA">
              <w:t>employees</w:t>
            </w:r>
          </w:p>
        </w:tc>
        <w:tc>
          <w:tcPr>
            <w:tcW w:w="718" w:type="dxa"/>
            <w:shd w:val="clear" w:color="auto" w:fill="auto"/>
          </w:tcPr>
          <w:p w:rsidR="008123C1" w:rsidRPr="00A95011" w:rsidP="00CB1C05" w14:paraId="6884FFF3" w14:textId="77777777">
            <w:pPr>
              <w:pStyle w:val="RTableTextAbt"/>
              <w:rPr>
                <w:szCs w:val="18"/>
              </w:rPr>
            </w:pPr>
            <w:r w:rsidRPr="0061032E">
              <w:t>2,185</w:t>
            </w:r>
          </w:p>
        </w:tc>
        <w:tc>
          <w:tcPr>
            <w:tcW w:w="818" w:type="dxa"/>
            <w:shd w:val="clear" w:color="auto" w:fill="auto"/>
          </w:tcPr>
          <w:p w:rsidR="008123C1" w:rsidRPr="00A95011" w:rsidP="00CB1C05" w14:paraId="515BFC9F" w14:textId="77777777">
            <w:pPr>
              <w:pStyle w:val="RTableTextAbt"/>
              <w:rPr>
                <w:szCs w:val="18"/>
              </w:rPr>
            </w:pPr>
            <w:r w:rsidRPr="0061032E">
              <w:t>2,058</w:t>
            </w:r>
          </w:p>
        </w:tc>
        <w:tc>
          <w:tcPr>
            <w:tcW w:w="1000" w:type="dxa"/>
            <w:shd w:val="clear" w:color="auto" w:fill="auto"/>
          </w:tcPr>
          <w:p w:rsidR="008123C1" w:rsidRPr="00A95011" w:rsidP="00CB1C05" w14:paraId="50F73674" w14:textId="77777777">
            <w:pPr>
              <w:pStyle w:val="RTableTextAbt"/>
              <w:rPr>
                <w:szCs w:val="18"/>
              </w:rPr>
            </w:pPr>
            <w:r w:rsidRPr="0061032E">
              <w:t>4,841</w:t>
            </w:r>
          </w:p>
        </w:tc>
        <w:tc>
          <w:tcPr>
            <w:tcW w:w="1042" w:type="dxa"/>
            <w:shd w:val="clear" w:color="auto" w:fill="auto"/>
          </w:tcPr>
          <w:p w:rsidR="008123C1" w:rsidRPr="00A95011" w:rsidP="00CB1C05" w14:paraId="36F0E00D" w14:textId="77777777">
            <w:pPr>
              <w:pStyle w:val="RTableTextAbt"/>
              <w:rPr>
                <w:szCs w:val="18"/>
              </w:rPr>
            </w:pPr>
            <w:r w:rsidRPr="0061032E">
              <w:t>53,281</w:t>
            </w:r>
          </w:p>
        </w:tc>
        <w:tc>
          <w:tcPr>
            <w:tcW w:w="1080" w:type="dxa"/>
            <w:shd w:val="clear" w:color="auto" w:fill="auto"/>
          </w:tcPr>
          <w:p w:rsidR="008123C1" w:rsidRPr="00A95011" w:rsidP="00CB1C05" w14:paraId="51D01961" w14:textId="77777777">
            <w:pPr>
              <w:pStyle w:val="RTableTextAbt"/>
              <w:rPr>
                <w:szCs w:val="18"/>
              </w:rPr>
            </w:pPr>
            <w:r w:rsidRPr="0061032E">
              <w:t>28,816</w:t>
            </w:r>
          </w:p>
        </w:tc>
        <w:tc>
          <w:tcPr>
            <w:tcW w:w="1217" w:type="dxa"/>
            <w:shd w:val="clear" w:color="auto" w:fill="auto"/>
          </w:tcPr>
          <w:p w:rsidR="008123C1" w:rsidRPr="00A95011" w:rsidP="00CB1C05" w14:paraId="376A8318" w14:textId="77777777">
            <w:pPr>
              <w:pStyle w:val="RTableTextAbt"/>
              <w:rPr>
                <w:szCs w:val="18"/>
              </w:rPr>
            </w:pPr>
            <w:r w:rsidRPr="0061032E">
              <w:t>$3,475,494</w:t>
            </w:r>
          </w:p>
        </w:tc>
        <w:tc>
          <w:tcPr>
            <w:tcW w:w="1213" w:type="dxa"/>
            <w:shd w:val="clear" w:color="auto" w:fill="auto"/>
          </w:tcPr>
          <w:p w:rsidR="008123C1" w:rsidRPr="00A95011" w:rsidP="00CB1C05" w14:paraId="0C33F5EE" w14:textId="77777777">
            <w:pPr>
              <w:pStyle w:val="RTableTextAbt"/>
              <w:rPr>
                <w:szCs w:val="18"/>
              </w:rPr>
            </w:pPr>
            <w:r w:rsidRPr="0061032E">
              <w:t>$222,594,502</w:t>
            </w:r>
          </w:p>
        </w:tc>
      </w:tr>
      <w:tr w14:paraId="2BE55E02" w14:textId="77777777" w:rsidTr="00663DC7">
        <w:tblPrEx>
          <w:tblW w:w="13140" w:type="dxa"/>
          <w:tblLayout w:type="fixed"/>
          <w:tblLook w:val="04A0"/>
        </w:tblPrEx>
        <w:trPr>
          <w:trHeight w:val="765"/>
        </w:trPr>
        <w:tc>
          <w:tcPr>
            <w:tcW w:w="2520" w:type="dxa"/>
            <w:shd w:val="clear" w:color="auto" w:fill="auto"/>
          </w:tcPr>
          <w:p w:rsidR="008123C1" w:rsidRPr="00A95011" w:rsidP="00CB1C05" w14:paraId="665F41CC" w14:textId="77777777">
            <w:pPr>
              <w:pStyle w:val="RTableTextAbt"/>
              <w:jc w:val="left"/>
              <w:rPr>
                <w:szCs w:val="18"/>
              </w:rPr>
            </w:pPr>
            <w:r w:rsidRPr="0061032E">
              <w:t xml:space="preserve">Manufacturing; Import/Repackage; Incorporation into other formulation, mixture, and reaction products; Use as maskant for chemical </w:t>
            </w:r>
            <w:r w:rsidRPr="0061032E" w:rsidR="008160E1">
              <w:t>milling</w:t>
            </w:r>
          </w:p>
        </w:tc>
        <w:tc>
          <w:tcPr>
            <w:tcW w:w="2340" w:type="dxa"/>
            <w:shd w:val="clear" w:color="000000" w:fill="FFFFFF"/>
          </w:tcPr>
          <w:p w:rsidR="008123C1" w:rsidRPr="00A95011" w:rsidP="00CB1C05" w14:paraId="6F6C0E44" w14:textId="77777777">
            <w:pPr>
              <w:pStyle w:val="RTableTextAbt"/>
              <w:jc w:val="left"/>
              <w:rPr>
                <w:szCs w:val="18"/>
              </w:rPr>
            </w:pPr>
            <w:r w:rsidRPr="0061032E">
              <w:t>424690: Other Chemical and Allied Products Merchant Wholesalers</w:t>
            </w:r>
          </w:p>
        </w:tc>
        <w:tc>
          <w:tcPr>
            <w:tcW w:w="1192" w:type="dxa"/>
            <w:shd w:val="clear" w:color="000000" w:fill="FFFFFF"/>
            <w:noWrap/>
          </w:tcPr>
          <w:p w:rsidR="008123C1" w:rsidRPr="00A95011" w:rsidP="00CB1C05" w14:paraId="1F6C3AC5" w14:textId="77777777">
            <w:pPr>
              <w:pStyle w:val="RTableTextAbt"/>
              <w:rPr>
                <w:szCs w:val="18"/>
              </w:rPr>
            </w:pPr>
            <w:r w:rsidRPr="0061032E">
              <w:t xml:space="preserve">175 </w:t>
            </w:r>
            <w:r w:rsidRPr="00E22ECA">
              <w:t>employees</w:t>
            </w:r>
          </w:p>
        </w:tc>
        <w:tc>
          <w:tcPr>
            <w:tcW w:w="718" w:type="dxa"/>
            <w:shd w:val="clear" w:color="auto" w:fill="auto"/>
          </w:tcPr>
          <w:p w:rsidR="008123C1" w:rsidRPr="00A95011" w:rsidP="00CB1C05" w14:paraId="161758FB" w14:textId="77777777">
            <w:pPr>
              <w:pStyle w:val="RTableTextAbt"/>
              <w:rPr>
                <w:szCs w:val="18"/>
              </w:rPr>
            </w:pPr>
            <w:r w:rsidRPr="0061032E">
              <w:t>6,069</w:t>
            </w:r>
          </w:p>
        </w:tc>
        <w:tc>
          <w:tcPr>
            <w:tcW w:w="818" w:type="dxa"/>
            <w:shd w:val="clear" w:color="auto" w:fill="auto"/>
          </w:tcPr>
          <w:p w:rsidR="008123C1" w:rsidRPr="00A95011" w:rsidP="00CB1C05" w14:paraId="18BD5E9E" w14:textId="77777777">
            <w:pPr>
              <w:pStyle w:val="RTableTextAbt"/>
              <w:rPr>
                <w:szCs w:val="18"/>
              </w:rPr>
            </w:pPr>
            <w:r w:rsidRPr="0061032E">
              <w:t>5,767</w:t>
            </w:r>
          </w:p>
        </w:tc>
        <w:tc>
          <w:tcPr>
            <w:tcW w:w="1000" w:type="dxa"/>
            <w:shd w:val="clear" w:color="auto" w:fill="auto"/>
          </w:tcPr>
          <w:p w:rsidR="008123C1" w:rsidRPr="00A95011" w:rsidP="00CB1C05" w14:paraId="33E3872D" w14:textId="77777777">
            <w:pPr>
              <w:pStyle w:val="RTableTextAbt"/>
              <w:rPr>
                <w:szCs w:val="18"/>
              </w:rPr>
            </w:pPr>
            <w:r w:rsidRPr="0061032E">
              <w:t>9,418</w:t>
            </w:r>
          </w:p>
        </w:tc>
        <w:tc>
          <w:tcPr>
            <w:tcW w:w="1042" w:type="dxa"/>
            <w:shd w:val="clear" w:color="auto" w:fill="auto"/>
          </w:tcPr>
          <w:p w:rsidR="008123C1" w:rsidRPr="00A95011" w:rsidP="00CB1C05" w14:paraId="3AC59088" w14:textId="77777777">
            <w:pPr>
              <w:pStyle w:val="RTableTextAbt"/>
              <w:rPr>
                <w:szCs w:val="18"/>
              </w:rPr>
            </w:pPr>
            <w:r w:rsidRPr="0061032E">
              <w:t>126,009</w:t>
            </w:r>
          </w:p>
        </w:tc>
        <w:tc>
          <w:tcPr>
            <w:tcW w:w="1080" w:type="dxa"/>
            <w:shd w:val="clear" w:color="auto" w:fill="auto"/>
          </w:tcPr>
          <w:p w:rsidR="008123C1" w:rsidRPr="00A95011" w:rsidP="00CB1C05" w14:paraId="48467A50" w14:textId="77777777">
            <w:pPr>
              <w:pStyle w:val="RTableTextAbt"/>
              <w:rPr>
                <w:szCs w:val="18"/>
              </w:rPr>
            </w:pPr>
            <w:r w:rsidRPr="0061032E">
              <w:t>50,790</w:t>
            </w:r>
          </w:p>
        </w:tc>
        <w:tc>
          <w:tcPr>
            <w:tcW w:w="1217" w:type="dxa"/>
            <w:shd w:val="clear" w:color="auto" w:fill="auto"/>
          </w:tcPr>
          <w:p w:rsidR="008123C1" w:rsidRPr="00A95011" w:rsidP="00CB1C05" w14:paraId="52CF1EC9" w14:textId="77777777">
            <w:pPr>
              <w:pStyle w:val="RTableTextAbt"/>
              <w:rPr>
                <w:szCs w:val="18"/>
              </w:rPr>
            </w:pPr>
            <w:r w:rsidRPr="0061032E">
              <w:t>$12,047,193</w:t>
            </w:r>
          </w:p>
        </w:tc>
        <w:tc>
          <w:tcPr>
            <w:tcW w:w="1213" w:type="dxa"/>
            <w:shd w:val="clear" w:color="auto" w:fill="auto"/>
          </w:tcPr>
          <w:p w:rsidR="008123C1" w:rsidRPr="00A95011" w:rsidP="00CB1C05" w14:paraId="6EDCE90C" w14:textId="77777777">
            <w:pPr>
              <w:pStyle w:val="RTableTextAbt"/>
              <w:rPr>
                <w:szCs w:val="18"/>
              </w:rPr>
            </w:pPr>
            <w:r w:rsidRPr="0061032E">
              <w:t>$232,201,840</w:t>
            </w:r>
          </w:p>
        </w:tc>
      </w:tr>
      <w:tr w14:paraId="0BDC261C" w14:textId="77777777" w:rsidTr="00663DC7">
        <w:tblPrEx>
          <w:tblW w:w="13140" w:type="dxa"/>
          <w:tblLayout w:type="fixed"/>
          <w:tblLook w:val="04A0"/>
        </w:tblPrEx>
        <w:trPr>
          <w:trHeight w:val="765"/>
        </w:trPr>
        <w:tc>
          <w:tcPr>
            <w:tcW w:w="2520" w:type="dxa"/>
            <w:shd w:val="clear" w:color="auto" w:fill="auto"/>
          </w:tcPr>
          <w:p w:rsidR="008123C1" w:rsidRPr="00A95011" w:rsidP="00CB1C05" w14:paraId="195434E4" w14:textId="77777777">
            <w:pPr>
              <w:pStyle w:val="RTableTextAbt"/>
              <w:jc w:val="left"/>
              <w:rPr>
                <w:szCs w:val="18"/>
              </w:rPr>
            </w:pPr>
            <w:r w:rsidRPr="0061032E">
              <w:t>Processing Aid in Petrochemical Manufacturing</w:t>
            </w:r>
          </w:p>
        </w:tc>
        <w:tc>
          <w:tcPr>
            <w:tcW w:w="2340" w:type="dxa"/>
            <w:shd w:val="clear" w:color="000000" w:fill="FFFFFF"/>
          </w:tcPr>
          <w:p w:rsidR="008123C1" w:rsidRPr="00A95011" w:rsidP="00CB1C05" w14:paraId="4E7DD137" w14:textId="77777777">
            <w:pPr>
              <w:pStyle w:val="RTableTextAbt"/>
              <w:jc w:val="left"/>
              <w:rPr>
                <w:szCs w:val="18"/>
              </w:rPr>
            </w:pPr>
            <w:r w:rsidRPr="0061032E">
              <w:t>424720: Petroleum and Petroleum Products Merchant Wholesalers (except Bulk Stations and Terminals)</w:t>
            </w:r>
          </w:p>
        </w:tc>
        <w:tc>
          <w:tcPr>
            <w:tcW w:w="1192" w:type="dxa"/>
            <w:shd w:val="clear" w:color="000000" w:fill="FFFFFF"/>
            <w:noWrap/>
          </w:tcPr>
          <w:p w:rsidR="008123C1" w:rsidRPr="00A95011" w:rsidP="00CB1C05" w14:paraId="4BD00246" w14:textId="77777777">
            <w:pPr>
              <w:pStyle w:val="RTableTextAbt"/>
              <w:rPr>
                <w:szCs w:val="18"/>
              </w:rPr>
            </w:pPr>
            <w:r w:rsidRPr="00E22ECA">
              <w:t>200 employees</w:t>
            </w:r>
          </w:p>
        </w:tc>
        <w:tc>
          <w:tcPr>
            <w:tcW w:w="718" w:type="dxa"/>
            <w:shd w:val="clear" w:color="auto" w:fill="auto"/>
          </w:tcPr>
          <w:p w:rsidR="008123C1" w:rsidRPr="00A95011" w:rsidP="00CB1C05" w14:paraId="05F4025D" w14:textId="77777777">
            <w:pPr>
              <w:pStyle w:val="RTableTextAbt"/>
              <w:rPr>
                <w:szCs w:val="18"/>
              </w:rPr>
            </w:pPr>
            <w:r w:rsidRPr="0061032E">
              <w:t>1,857</w:t>
            </w:r>
          </w:p>
        </w:tc>
        <w:tc>
          <w:tcPr>
            <w:tcW w:w="818" w:type="dxa"/>
            <w:shd w:val="clear" w:color="auto" w:fill="auto"/>
          </w:tcPr>
          <w:p w:rsidR="008123C1" w:rsidRPr="00A95011" w:rsidP="00CB1C05" w14:paraId="7D0B4F78" w14:textId="77777777">
            <w:pPr>
              <w:pStyle w:val="RTableTextAbt"/>
              <w:rPr>
                <w:szCs w:val="18"/>
              </w:rPr>
            </w:pPr>
            <w:r w:rsidRPr="0061032E">
              <w:t>1,688</w:t>
            </w:r>
          </w:p>
        </w:tc>
        <w:tc>
          <w:tcPr>
            <w:tcW w:w="1000" w:type="dxa"/>
            <w:shd w:val="clear" w:color="auto" w:fill="auto"/>
          </w:tcPr>
          <w:p w:rsidR="008123C1" w:rsidRPr="00A95011" w:rsidP="00CB1C05" w14:paraId="35F4BCCF" w14:textId="77777777">
            <w:pPr>
              <w:pStyle w:val="RTableTextAbt"/>
              <w:rPr>
                <w:szCs w:val="18"/>
              </w:rPr>
            </w:pPr>
            <w:r w:rsidRPr="0061032E">
              <w:t>2,463</w:t>
            </w:r>
          </w:p>
        </w:tc>
        <w:tc>
          <w:tcPr>
            <w:tcW w:w="1042" w:type="dxa"/>
            <w:shd w:val="clear" w:color="auto" w:fill="auto"/>
          </w:tcPr>
          <w:p w:rsidR="008123C1" w:rsidRPr="00A95011" w:rsidP="00CB1C05" w14:paraId="08FC21C0" w14:textId="77777777">
            <w:pPr>
              <w:pStyle w:val="RTableTextAbt"/>
              <w:rPr>
                <w:szCs w:val="18"/>
              </w:rPr>
            </w:pPr>
            <w:r w:rsidRPr="0061032E">
              <w:t>33,558</w:t>
            </w:r>
          </w:p>
        </w:tc>
        <w:tc>
          <w:tcPr>
            <w:tcW w:w="1080" w:type="dxa"/>
            <w:shd w:val="clear" w:color="auto" w:fill="auto"/>
          </w:tcPr>
          <w:p w:rsidR="008123C1" w:rsidRPr="00A95011" w:rsidP="00CB1C05" w14:paraId="4BA78057" w14:textId="77777777">
            <w:pPr>
              <w:pStyle w:val="RTableTextAbt"/>
              <w:rPr>
                <w:szCs w:val="18"/>
              </w:rPr>
            </w:pPr>
            <w:r w:rsidRPr="0061032E">
              <w:t>16,027</w:t>
            </w:r>
          </w:p>
        </w:tc>
        <w:tc>
          <w:tcPr>
            <w:tcW w:w="1217" w:type="dxa"/>
            <w:shd w:val="clear" w:color="auto" w:fill="auto"/>
          </w:tcPr>
          <w:p w:rsidR="008123C1" w:rsidRPr="00A95011" w:rsidP="00CB1C05" w14:paraId="73F36F48" w14:textId="77777777">
            <w:pPr>
              <w:pStyle w:val="RTableTextAbt"/>
              <w:rPr>
                <w:szCs w:val="18"/>
              </w:rPr>
            </w:pPr>
            <w:r w:rsidRPr="0061032E">
              <w:t>$3,631,734</w:t>
            </w:r>
          </w:p>
        </w:tc>
        <w:tc>
          <w:tcPr>
            <w:tcW w:w="1213" w:type="dxa"/>
            <w:shd w:val="clear" w:color="auto" w:fill="auto"/>
          </w:tcPr>
          <w:p w:rsidR="008123C1" w:rsidRPr="00A95011" w:rsidP="00CB1C05" w14:paraId="5D0109A7" w14:textId="77777777">
            <w:pPr>
              <w:pStyle w:val="RTableTextAbt"/>
              <w:rPr>
                <w:szCs w:val="18"/>
              </w:rPr>
            </w:pPr>
            <w:r w:rsidRPr="0061032E">
              <w:t>$645,138,066</w:t>
            </w:r>
          </w:p>
        </w:tc>
      </w:tr>
      <w:tr w14:paraId="120D4FC2" w14:textId="77777777" w:rsidTr="00663DC7">
        <w:tblPrEx>
          <w:tblW w:w="13140" w:type="dxa"/>
          <w:tblLayout w:type="fixed"/>
          <w:tblLook w:val="04A0"/>
        </w:tblPrEx>
        <w:trPr>
          <w:trHeight w:val="600"/>
        </w:trPr>
        <w:tc>
          <w:tcPr>
            <w:tcW w:w="2520" w:type="dxa"/>
            <w:shd w:val="clear" w:color="auto" w:fill="auto"/>
          </w:tcPr>
          <w:p w:rsidR="008123C1" w:rsidRPr="00A95011" w:rsidP="00CB1C05" w14:paraId="17AEBCDE" w14:textId="77777777">
            <w:pPr>
              <w:pStyle w:val="RTableTextAbt"/>
              <w:jc w:val="left"/>
              <w:rPr>
                <w:szCs w:val="18"/>
              </w:rPr>
            </w:pPr>
            <w:r w:rsidRPr="00E22ECA">
              <w:t>Incorporation into other formulation, mixture, and reaction products</w:t>
            </w:r>
          </w:p>
        </w:tc>
        <w:tc>
          <w:tcPr>
            <w:tcW w:w="2340" w:type="dxa"/>
            <w:shd w:val="clear" w:color="000000" w:fill="FFFFFF"/>
          </w:tcPr>
          <w:p w:rsidR="008123C1" w:rsidRPr="00A95011" w:rsidP="00CB1C05" w14:paraId="25904912" w14:textId="77777777">
            <w:pPr>
              <w:pStyle w:val="RTableTextAbt"/>
              <w:jc w:val="left"/>
              <w:rPr>
                <w:szCs w:val="18"/>
              </w:rPr>
            </w:pPr>
            <w:r w:rsidRPr="0061032E">
              <w:t>424910: Farm Supplies Merchant Wholesalers</w:t>
            </w:r>
          </w:p>
        </w:tc>
        <w:tc>
          <w:tcPr>
            <w:tcW w:w="1192" w:type="dxa"/>
            <w:shd w:val="clear" w:color="000000" w:fill="FFFFFF"/>
            <w:noWrap/>
          </w:tcPr>
          <w:p w:rsidR="008123C1" w:rsidRPr="00A95011" w:rsidP="00CB1C05" w14:paraId="2B5008C3" w14:textId="77777777">
            <w:pPr>
              <w:pStyle w:val="RTableTextAbt"/>
              <w:rPr>
                <w:szCs w:val="18"/>
              </w:rPr>
            </w:pPr>
            <w:r w:rsidRPr="0061032E">
              <w:t xml:space="preserve">200 </w:t>
            </w:r>
            <w:r w:rsidRPr="00E22ECA">
              <w:t>employees</w:t>
            </w:r>
          </w:p>
        </w:tc>
        <w:tc>
          <w:tcPr>
            <w:tcW w:w="718" w:type="dxa"/>
            <w:shd w:val="clear" w:color="auto" w:fill="auto"/>
          </w:tcPr>
          <w:p w:rsidR="008123C1" w:rsidRPr="00A95011" w:rsidP="00CB1C05" w14:paraId="386CF6C9" w14:textId="77777777">
            <w:pPr>
              <w:pStyle w:val="RTableTextAbt"/>
              <w:rPr>
                <w:szCs w:val="18"/>
              </w:rPr>
            </w:pPr>
            <w:r w:rsidRPr="0061032E">
              <w:t>4,965</w:t>
            </w:r>
          </w:p>
        </w:tc>
        <w:tc>
          <w:tcPr>
            <w:tcW w:w="818" w:type="dxa"/>
            <w:shd w:val="clear" w:color="auto" w:fill="auto"/>
          </w:tcPr>
          <w:p w:rsidR="008123C1" w:rsidRPr="00A95011" w:rsidP="00CB1C05" w14:paraId="47443D9C" w14:textId="77777777">
            <w:pPr>
              <w:pStyle w:val="RTableTextAbt"/>
              <w:rPr>
                <w:szCs w:val="18"/>
              </w:rPr>
            </w:pPr>
            <w:r w:rsidRPr="0061032E">
              <w:t>4,771</w:t>
            </w:r>
          </w:p>
        </w:tc>
        <w:tc>
          <w:tcPr>
            <w:tcW w:w="1000" w:type="dxa"/>
            <w:shd w:val="clear" w:color="auto" w:fill="auto"/>
          </w:tcPr>
          <w:p w:rsidR="008123C1" w:rsidRPr="00A95011" w:rsidP="00CB1C05" w14:paraId="1FFC532E" w14:textId="77777777">
            <w:pPr>
              <w:pStyle w:val="RTableTextAbt"/>
              <w:rPr>
                <w:szCs w:val="18"/>
              </w:rPr>
            </w:pPr>
            <w:r w:rsidRPr="0061032E">
              <w:t>9,216</w:t>
            </w:r>
          </w:p>
        </w:tc>
        <w:tc>
          <w:tcPr>
            <w:tcW w:w="1042" w:type="dxa"/>
            <w:shd w:val="clear" w:color="auto" w:fill="auto"/>
          </w:tcPr>
          <w:p w:rsidR="008123C1" w:rsidRPr="00A95011" w:rsidP="00CB1C05" w14:paraId="2E0FC675" w14:textId="77777777">
            <w:pPr>
              <w:pStyle w:val="RTableTextAbt"/>
              <w:rPr>
                <w:szCs w:val="18"/>
              </w:rPr>
            </w:pPr>
            <w:r w:rsidRPr="0061032E">
              <w:t>107,655</w:t>
            </w:r>
          </w:p>
        </w:tc>
        <w:tc>
          <w:tcPr>
            <w:tcW w:w="1080" w:type="dxa"/>
            <w:shd w:val="clear" w:color="auto" w:fill="auto"/>
          </w:tcPr>
          <w:p w:rsidR="008123C1" w:rsidRPr="00A95011" w:rsidP="00CB1C05" w14:paraId="2E3D3991" w14:textId="77777777">
            <w:pPr>
              <w:pStyle w:val="RTableTextAbt"/>
              <w:rPr>
                <w:szCs w:val="18"/>
              </w:rPr>
            </w:pPr>
            <w:r w:rsidRPr="0061032E">
              <w:t>43,048</w:t>
            </w:r>
          </w:p>
        </w:tc>
        <w:tc>
          <w:tcPr>
            <w:tcW w:w="1217" w:type="dxa"/>
            <w:shd w:val="clear" w:color="auto" w:fill="auto"/>
          </w:tcPr>
          <w:p w:rsidR="008123C1" w:rsidRPr="00A95011" w:rsidP="00CB1C05" w14:paraId="7DD638F4" w14:textId="77777777">
            <w:pPr>
              <w:pStyle w:val="RTableTextAbt"/>
              <w:rPr>
                <w:szCs w:val="18"/>
              </w:rPr>
            </w:pPr>
            <w:r w:rsidRPr="0061032E">
              <w:t>$9,124,323</w:t>
            </w:r>
          </w:p>
        </w:tc>
        <w:tc>
          <w:tcPr>
            <w:tcW w:w="1213" w:type="dxa"/>
            <w:shd w:val="clear" w:color="auto" w:fill="auto"/>
          </w:tcPr>
          <w:p w:rsidR="008123C1" w:rsidRPr="00A95011" w:rsidP="00CB1C05" w14:paraId="1E53DB35" w14:textId="77777777">
            <w:pPr>
              <w:pStyle w:val="RTableTextAbt"/>
              <w:rPr>
                <w:szCs w:val="18"/>
              </w:rPr>
            </w:pPr>
            <w:r w:rsidRPr="0061032E">
              <w:t>$168,449,948</w:t>
            </w:r>
          </w:p>
        </w:tc>
      </w:tr>
      <w:tr w14:paraId="68B6CB09" w14:textId="77777777" w:rsidTr="00663DC7">
        <w:tblPrEx>
          <w:tblW w:w="13140" w:type="dxa"/>
          <w:tblLayout w:type="fixed"/>
          <w:tblLook w:val="04A0"/>
        </w:tblPrEx>
        <w:trPr>
          <w:trHeight w:val="510"/>
        </w:trPr>
        <w:tc>
          <w:tcPr>
            <w:tcW w:w="2520" w:type="dxa"/>
            <w:shd w:val="clear" w:color="auto" w:fill="auto"/>
          </w:tcPr>
          <w:p w:rsidR="008123C1" w:rsidRPr="00A95011" w:rsidP="00CB1C05" w14:paraId="23B96E3D"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1BC6ECCF" w14:textId="77777777">
            <w:pPr>
              <w:pStyle w:val="RTableTextAbt"/>
              <w:jc w:val="left"/>
              <w:rPr>
                <w:szCs w:val="18"/>
              </w:rPr>
            </w:pPr>
            <w:r w:rsidRPr="0061032E">
              <w:t xml:space="preserve">425120: Wholesale Trade Agents and </w:t>
            </w:r>
            <w:r w:rsidRPr="0061032E" w:rsidR="008160E1">
              <w:t>Brokers</w:t>
            </w:r>
          </w:p>
        </w:tc>
        <w:tc>
          <w:tcPr>
            <w:tcW w:w="1192" w:type="dxa"/>
            <w:shd w:val="clear" w:color="000000" w:fill="FFFFFF"/>
            <w:noWrap/>
          </w:tcPr>
          <w:p w:rsidR="008123C1" w:rsidRPr="00A95011" w:rsidP="00CB1C05" w14:paraId="39778216" w14:textId="77777777">
            <w:pPr>
              <w:pStyle w:val="RTableTextAbt"/>
              <w:rPr>
                <w:szCs w:val="18"/>
              </w:rPr>
            </w:pPr>
            <w:r w:rsidRPr="0061032E">
              <w:t xml:space="preserve">125 </w:t>
            </w:r>
            <w:r w:rsidRPr="00E22ECA">
              <w:t>employees</w:t>
            </w:r>
          </w:p>
        </w:tc>
        <w:tc>
          <w:tcPr>
            <w:tcW w:w="718" w:type="dxa"/>
            <w:shd w:val="clear" w:color="auto" w:fill="auto"/>
          </w:tcPr>
          <w:p w:rsidR="008123C1" w:rsidRPr="00A95011" w:rsidP="00CB1C05" w14:paraId="38C66B5F" w14:textId="77777777">
            <w:pPr>
              <w:pStyle w:val="RTableTextAbt"/>
              <w:rPr>
                <w:szCs w:val="18"/>
              </w:rPr>
            </w:pPr>
            <w:r w:rsidRPr="0061032E">
              <w:t>37,217</w:t>
            </w:r>
          </w:p>
        </w:tc>
        <w:tc>
          <w:tcPr>
            <w:tcW w:w="818" w:type="dxa"/>
            <w:shd w:val="clear" w:color="auto" w:fill="auto"/>
          </w:tcPr>
          <w:p w:rsidR="008123C1" w:rsidRPr="00A95011" w:rsidP="00CB1C05" w14:paraId="2F11EC23" w14:textId="77777777">
            <w:pPr>
              <w:pStyle w:val="RTableTextAbt"/>
              <w:rPr>
                <w:szCs w:val="18"/>
              </w:rPr>
            </w:pPr>
            <w:r w:rsidRPr="0061032E">
              <w:t>36,945</w:t>
            </w:r>
          </w:p>
        </w:tc>
        <w:tc>
          <w:tcPr>
            <w:tcW w:w="1000" w:type="dxa"/>
            <w:shd w:val="clear" w:color="auto" w:fill="auto"/>
          </w:tcPr>
          <w:p w:rsidR="008123C1" w:rsidRPr="00A95011" w:rsidP="00CB1C05" w14:paraId="5D9CBF46" w14:textId="77777777">
            <w:pPr>
              <w:pStyle w:val="RTableTextAbt"/>
              <w:rPr>
                <w:szCs w:val="18"/>
              </w:rPr>
            </w:pPr>
            <w:r w:rsidRPr="0061032E">
              <w:t>39,527</w:t>
            </w:r>
          </w:p>
        </w:tc>
        <w:tc>
          <w:tcPr>
            <w:tcW w:w="1042" w:type="dxa"/>
            <w:shd w:val="clear" w:color="auto" w:fill="auto"/>
          </w:tcPr>
          <w:p w:rsidR="008123C1" w:rsidRPr="00A95011" w:rsidP="00CB1C05" w14:paraId="6162C1FC" w14:textId="77777777">
            <w:pPr>
              <w:pStyle w:val="RTableTextAbt"/>
              <w:rPr>
                <w:szCs w:val="18"/>
              </w:rPr>
            </w:pPr>
            <w:r w:rsidRPr="0061032E">
              <w:t>289,070</w:t>
            </w:r>
          </w:p>
        </w:tc>
        <w:tc>
          <w:tcPr>
            <w:tcW w:w="1080" w:type="dxa"/>
            <w:shd w:val="clear" w:color="auto" w:fill="auto"/>
          </w:tcPr>
          <w:p w:rsidR="008123C1" w:rsidRPr="00A95011" w:rsidP="00CB1C05" w14:paraId="24B8CD6B" w14:textId="77777777">
            <w:pPr>
              <w:pStyle w:val="RTableTextAbt"/>
              <w:rPr>
                <w:szCs w:val="18"/>
              </w:rPr>
            </w:pPr>
            <w:r w:rsidRPr="0061032E">
              <w:t>143,</w:t>
            </w:r>
            <w:r w:rsidRPr="00E22ECA">
              <w:t>891</w:t>
            </w:r>
          </w:p>
        </w:tc>
        <w:tc>
          <w:tcPr>
            <w:tcW w:w="1217" w:type="dxa"/>
            <w:shd w:val="clear" w:color="auto" w:fill="auto"/>
          </w:tcPr>
          <w:p w:rsidR="008123C1" w:rsidRPr="00A95011" w:rsidP="00CB1C05" w14:paraId="60AD58C9" w14:textId="77777777">
            <w:pPr>
              <w:pStyle w:val="RTableTextAbt"/>
              <w:rPr>
                <w:szCs w:val="18"/>
              </w:rPr>
            </w:pPr>
            <w:r w:rsidRPr="0061032E">
              <w:t>$16,506,326</w:t>
            </w:r>
          </w:p>
        </w:tc>
        <w:tc>
          <w:tcPr>
            <w:tcW w:w="1213" w:type="dxa"/>
            <w:shd w:val="clear" w:color="auto" w:fill="auto"/>
          </w:tcPr>
          <w:p w:rsidR="008123C1" w:rsidRPr="00A95011" w:rsidP="00CB1C05" w14:paraId="75340BD4" w14:textId="77777777">
            <w:pPr>
              <w:pStyle w:val="RTableTextAbt"/>
              <w:rPr>
                <w:szCs w:val="18"/>
              </w:rPr>
            </w:pPr>
            <w:r w:rsidRPr="0061032E">
              <w:t>$817,731,540</w:t>
            </w:r>
          </w:p>
        </w:tc>
      </w:tr>
      <w:tr w14:paraId="1EB1743D" w14:textId="77777777" w:rsidTr="00663DC7">
        <w:tblPrEx>
          <w:tblW w:w="13140" w:type="dxa"/>
          <w:tblLayout w:type="fixed"/>
          <w:tblLook w:val="04A0"/>
        </w:tblPrEx>
        <w:trPr>
          <w:trHeight w:val="510"/>
        </w:trPr>
        <w:tc>
          <w:tcPr>
            <w:tcW w:w="2520" w:type="dxa"/>
            <w:shd w:val="clear" w:color="auto" w:fill="auto"/>
          </w:tcPr>
          <w:p w:rsidR="008123C1" w:rsidRPr="00A95011" w:rsidP="00CB1C05" w14:paraId="4797FE66" w14:textId="77777777">
            <w:pPr>
              <w:pStyle w:val="RTableTextAbt"/>
              <w:jc w:val="left"/>
              <w:rPr>
                <w:szCs w:val="18"/>
              </w:rPr>
            </w:pPr>
            <w:r w:rsidRPr="00E22ECA">
              <w:t>Aerosol Spray Cleaning/Degreasing; Wipe and Liquid Cleaning and Polishing</w:t>
            </w:r>
          </w:p>
        </w:tc>
        <w:tc>
          <w:tcPr>
            <w:tcW w:w="2340" w:type="dxa"/>
            <w:shd w:val="clear" w:color="000000" w:fill="FFFFFF"/>
          </w:tcPr>
          <w:p w:rsidR="008123C1" w:rsidRPr="00A95011" w:rsidP="00CB1C05" w14:paraId="2D0758A3" w14:textId="77777777">
            <w:pPr>
              <w:pStyle w:val="RTableTextAbt"/>
              <w:jc w:val="left"/>
              <w:rPr>
                <w:szCs w:val="18"/>
              </w:rPr>
            </w:pPr>
            <w:r w:rsidRPr="0061032E">
              <w:t xml:space="preserve">441110: New Car </w:t>
            </w:r>
            <w:r w:rsidRPr="00E22ECA">
              <w:t>Dealers</w:t>
            </w:r>
          </w:p>
        </w:tc>
        <w:tc>
          <w:tcPr>
            <w:tcW w:w="1192" w:type="dxa"/>
            <w:shd w:val="clear" w:color="000000" w:fill="FFFFFF"/>
            <w:noWrap/>
          </w:tcPr>
          <w:p w:rsidR="008123C1" w:rsidRPr="00A95011" w:rsidP="00CB1C05" w14:paraId="0DE026EE" w14:textId="77777777">
            <w:pPr>
              <w:pStyle w:val="RTableTextAbt"/>
              <w:rPr>
                <w:szCs w:val="18"/>
              </w:rPr>
            </w:pPr>
            <w:r w:rsidRPr="0061032E">
              <w:t>200 employees</w:t>
            </w:r>
          </w:p>
        </w:tc>
        <w:tc>
          <w:tcPr>
            <w:tcW w:w="718" w:type="dxa"/>
            <w:shd w:val="clear" w:color="auto" w:fill="auto"/>
          </w:tcPr>
          <w:p w:rsidR="008123C1" w:rsidRPr="00A95011" w:rsidP="00CB1C05" w14:paraId="6B423766" w14:textId="77777777">
            <w:pPr>
              <w:pStyle w:val="RTableTextAbt"/>
              <w:rPr>
                <w:szCs w:val="18"/>
              </w:rPr>
            </w:pPr>
            <w:r w:rsidRPr="0061032E">
              <w:t>17,423</w:t>
            </w:r>
          </w:p>
        </w:tc>
        <w:tc>
          <w:tcPr>
            <w:tcW w:w="818" w:type="dxa"/>
            <w:shd w:val="clear" w:color="auto" w:fill="auto"/>
          </w:tcPr>
          <w:p w:rsidR="008123C1" w:rsidRPr="00A95011" w:rsidP="00CB1C05" w14:paraId="66543412" w14:textId="77777777">
            <w:pPr>
              <w:pStyle w:val="RTableTextAbt"/>
              <w:rPr>
                <w:szCs w:val="18"/>
              </w:rPr>
            </w:pPr>
            <w:r w:rsidRPr="0061032E">
              <w:t>16,559</w:t>
            </w:r>
          </w:p>
        </w:tc>
        <w:tc>
          <w:tcPr>
            <w:tcW w:w="1000" w:type="dxa"/>
            <w:shd w:val="clear" w:color="auto" w:fill="auto"/>
          </w:tcPr>
          <w:p w:rsidR="008123C1" w:rsidRPr="00A95011" w:rsidP="00CB1C05" w14:paraId="475E85A8" w14:textId="77777777">
            <w:pPr>
              <w:pStyle w:val="RTableTextAbt"/>
              <w:rPr>
                <w:szCs w:val="18"/>
              </w:rPr>
            </w:pPr>
            <w:r w:rsidRPr="0061032E">
              <w:t>21,636</w:t>
            </w:r>
          </w:p>
        </w:tc>
        <w:tc>
          <w:tcPr>
            <w:tcW w:w="1042" w:type="dxa"/>
            <w:shd w:val="clear" w:color="auto" w:fill="auto"/>
          </w:tcPr>
          <w:p w:rsidR="008123C1" w:rsidRPr="00A95011" w:rsidP="00CB1C05" w14:paraId="103A662F" w14:textId="77777777">
            <w:pPr>
              <w:pStyle w:val="RTableTextAbt"/>
              <w:rPr>
                <w:szCs w:val="18"/>
              </w:rPr>
            </w:pPr>
            <w:r w:rsidRPr="0061032E">
              <w:t>1,177,</w:t>
            </w:r>
            <w:r w:rsidRPr="0061032E" w:rsidR="008160E1">
              <w:t>984</w:t>
            </w:r>
          </w:p>
        </w:tc>
        <w:tc>
          <w:tcPr>
            <w:tcW w:w="1080" w:type="dxa"/>
            <w:shd w:val="clear" w:color="auto" w:fill="auto"/>
          </w:tcPr>
          <w:p w:rsidR="008123C1" w:rsidRPr="00A95011" w:rsidP="00CB1C05" w14:paraId="2B6EDEFC" w14:textId="77777777">
            <w:pPr>
              <w:pStyle w:val="RTableTextAbt"/>
              <w:rPr>
                <w:szCs w:val="18"/>
              </w:rPr>
            </w:pPr>
            <w:r w:rsidRPr="0061032E">
              <w:t>750,891</w:t>
            </w:r>
          </w:p>
        </w:tc>
        <w:tc>
          <w:tcPr>
            <w:tcW w:w="1217" w:type="dxa"/>
            <w:shd w:val="clear" w:color="auto" w:fill="auto"/>
          </w:tcPr>
          <w:p w:rsidR="008123C1" w:rsidRPr="00A95011" w:rsidP="00CB1C05" w14:paraId="576D2F14" w14:textId="77777777">
            <w:pPr>
              <w:pStyle w:val="RTableTextAbt"/>
              <w:rPr>
                <w:szCs w:val="18"/>
              </w:rPr>
            </w:pPr>
            <w:r w:rsidRPr="0061032E">
              <w:t>$75,437,196</w:t>
            </w:r>
          </w:p>
        </w:tc>
        <w:tc>
          <w:tcPr>
            <w:tcW w:w="1213" w:type="dxa"/>
            <w:shd w:val="clear" w:color="auto" w:fill="auto"/>
          </w:tcPr>
          <w:p w:rsidR="008123C1" w:rsidRPr="00A95011" w:rsidP="00CB1C05" w14:paraId="12B401B0" w14:textId="77777777">
            <w:pPr>
              <w:pStyle w:val="RTableTextAbt"/>
              <w:rPr>
                <w:szCs w:val="18"/>
              </w:rPr>
            </w:pPr>
            <w:r w:rsidRPr="0061032E">
              <w:t>$1,069,684,904</w:t>
            </w:r>
          </w:p>
        </w:tc>
      </w:tr>
      <w:tr w14:paraId="694943D9" w14:textId="77777777" w:rsidTr="00663DC7">
        <w:tblPrEx>
          <w:tblW w:w="13140" w:type="dxa"/>
          <w:tblLayout w:type="fixed"/>
          <w:tblLook w:val="04A0"/>
        </w:tblPrEx>
        <w:tc>
          <w:tcPr>
            <w:tcW w:w="2520" w:type="dxa"/>
            <w:shd w:val="clear" w:color="auto" w:fill="auto"/>
          </w:tcPr>
          <w:p w:rsidR="008123C1" w:rsidRPr="00A95011" w:rsidP="00CB1C05" w14:paraId="18C4FD96" w14:textId="77777777">
            <w:pPr>
              <w:pStyle w:val="RTableTextAbt"/>
              <w:jc w:val="left"/>
              <w:rPr>
                <w:szCs w:val="18"/>
              </w:rPr>
            </w:pPr>
            <w:r w:rsidRPr="0061032E">
              <w:t xml:space="preserve">Aerosol Spray Cleaning/Degreasing; Wipe and Liquid Cleaning and </w:t>
            </w:r>
            <w:r w:rsidRPr="0061032E" w:rsidR="008160E1">
              <w:t>Polishing</w:t>
            </w:r>
          </w:p>
        </w:tc>
        <w:tc>
          <w:tcPr>
            <w:tcW w:w="2340" w:type="dxa"/>
            <w:shd w:val="clear" w:color="000000" w:fill="FFFFFF"/>
          </w:tcPr>
          <w:p w:rsidR="008123C1" w:rsidRPr="00A95011" w:rsidP="00CB1C05" w14:paraId="58412A86" w14:textId="77777777">
            <w:pPr>
              <w:pStyle w:val="RTableTextAbt"/>
              <w:jc w:val="left"/>
              <w:rPr>
                <w:szCs w:val="18"/>
              </w:rPr>
            </w:pPr>
            <w:r w:rsidRPr="0061032E">
              <w:t>441120: Used Car Dealers</w:t>
            </w:r>
          </w:p>
        </w:tc>
        <w:tc>
          <w:tcPr>
            <w:tcW w:w="1192" w:type="dxa"/>
            <w:shd w:val="clear" w:color="000000" w:fill="FFFFFF"/>
            <w:noWrap/>
          </w:tcPr>
          <w:p w:rsidR="008123C1" w:rsidRPr="00A95011" w:rsidP="00CB1C05" w14:paraId="57093803" w14:textId="77777777">
            <w:pPr>
              <w:pStyle w:val="RTableTextAbt"/>
              <w:rPr>
                <w:szCs w:val="18"/>
              </w:rPr>
            </w:pPr>
            <w:r w:rsidRPr="0061032E">
              <w:t>$30.5m revenue</w:t>
            </w:r>
          </w:p>
        </w:tc>
        <w:tc>
          <w:tcPr>
            <w:tcW w:w="718" w:type="dxa"/>
            <w:shd w:val="clear" w:color="auto" w:fill="auto"/>
          </w:tcPr>
          <w:p w:rsidR="008123C1" w:rsidRPr="00A95011" w:rsidP="00CB1C05" w14:paraId="17B6A30F" w14:textId="77777777">
            <w:pPr>
              <w:pStyle w:val="RTableTextAbt"/>
              <w:rPr>
                <w:szCs w:val="18"/>
              </w:rPr>
            </w:pPr>
            <w:r w:rsidRPr="0061032E">
              <w:t>23,627</w:t>
            </w:r>
          </w:p>
        </w:tc>
        <w:tc>
          <w:tcPr>
            <w:tcW w:w="818" w:type="dxa"/>
            <w:shd w:val="clear" w:color="auto" w:fill="auto"/>
          </w:tcPr>
          <w:p w:rsidR="008123C1" w:rsidRPr="00A95011" w:rsidP="00CB1C05" w14:paraId="549A335D" w14:textId="77777777">
            <w:pPr>
              <w:pStyle w:val="RTableTextAbt"/>
              <w:rPr>
                <w:szCs w:val="18"/>
              </w:rPr>
            </w:pPr>
            <w:r w:rsidRPr="0061032E">
              <w:t>22,991</w:t>
            </w:r>
          </w:p>
        </w:tc>
        <w:tc>
          <w:tcPr>
            <w:tcW w:w="1000" w:type="dxa"/>
            <w:shd w:val="clear" w:color="auto" w:fill="auto"/>
          </w:tcPr>
          <w:p w:rsidR="008123C1" w:rsidRPr="00A95011" w:rsidP="00CB1C05" w14:paraId="3AB16A7A" w14:textId="77777777">
            <w:pPr>
              <w:pStyle w:val="RTableTextAbt"/>
              <w:rPr>
                <w:szCs w:val="18"/>
              </w:rPr>
            </w:pPr>
            <w:r w:rsidRPr="0061032E">
              <w:t>25,512</w:t>
            </w:r>
          </w:p>
        </w:tc>
        <w:tc>
          <w:tcPr>
            <w:tcW w:w="1042" w:type="dxa"/>
            <w:shd w:val="clear" w:color="auto" w:fill="auto"/>
          </w:tcPr>
          <w:p w:rsidR="008123C1" w:rsidRPr="00A95011" w:rsidP="00CB1C05" w14:paraId="434E8F2E" w14:textId="77777777">
            <w:pPr>
              <w:pStyle w:val="RTableTextAbt"/>
              <w:rPr>
                <w:szCs w:val="18"/>
              </w:rPr>
            </w:pPr>
            <w:r w:rsidRPr="0061032E">
              <w:t>154,136</w:t>
            </w:r>
          </w:p>
        </w:tc>
        <w:tc>
          <w:tcPr>
            <w:tcW w:w="1080" w:type="dxa"/>
            <w:shd w:val="clear" w:color="auto" w:fill="auto"/>
          </w:tcPr>
          <w:p w:rsidR="008123C1" w:rsidRPr="00A95011" w:rsidP="00CB1C05" w14:paraId="37D7AEC7" w14:textId="77777777">
            <w:pPr>
              <w:pStyle w:val="RTableTextAbt"/>
              <w:rPr>
                <w:szCs w:val="18"/>
              </w:rPr>
            </w:pPr>
            <w:r w:rsidRPr="0061032E">
              <w:t>94,791</w:t>
            </w:r>
          </w:p>
        </w:tc>
        <w:tc>
          <w:tcPr>
            <w:tcW w:w="1217" w:type="dxa"/>
            <w:shd w:val="clear" w:color="auto" w:fill="auto"/>
          </w:tcPr>
          <w:p w:rsidR="008123C1" w:rsidRPr="00A95011" w:rsidP="00CB1C05" w14:paraId="6858E4AD" w14:textId="77777777">
            <w:pPr>
              <w:pStyle w:val="RTableTextAbt"/>
              <w:rPr>
                <w:szCs w:val="18"/>
              </w:rPr>
            </w:pPr>
            <w:r w:rsidRPr="0061032E">
              <w:t>$8,305,089</w:t>
            </w:r>
          </w:p>
        </w:tc>
        <w:tc>
          <w:tcPr>
            <w:tcW w:w="1213" w:type="dxa"/>
            <w:shd w:val="clear" w:color="auto" w:fill="auto"/>
          </w:tcPr>
          <w:p w:rsidR="008123C1" w:rsidRPr="00A95011" w:rsidP="00CB1C05" w14:paraId="3549BFA1" w14:textId="77777777">
            <w:pPr>
              <w:pStyle w:val="RTableTextAbt"/>
              <w:rPr>
                <w:szCs w:val="18"/>
              </w:rPr>
            </w:pPr>
            <w:r w:rsidRPr="0061032E">
              <w:t>$119,821,256</w:t>
            </w:r>
          </w:p>
        </w:tc>
      </w:tr>
      <w:tr w14:paraId="0F710414" w14:textId="77777777" w:rsidTr="00663DC7">
        <w:tblPrEx>
          <w:tblW w:w="13140" w:type="dxa"/>
          <w:tblLayout w:type="fixed"/>
          <w:tblLook w:val="04A0"/>
        </w:tblPrEx>
        <w:trPr>
          <w:trHeight w:val="765"/>
        </w:trPr>
        <w:tc>
          <w:tcPr>
            <w:tcW w:w="2520" w:type="dxa"/>
            <w:shd w:val="clear" w:color="auto" w:fill="auto"/>
          </w:tcPr>
          <w:p w:rsidR="008123C1" w:rsidRPr="00A95011" w:rsidP="00CB1C05" w14:paraId="3ABCDD29"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7A7D3500" w14:textId="77777777">
            <w:pPr>
              <w:pStyle w:val="RTableTextAbt"/>
              <w:jc w:val="left"/>
              <w:rPr>
                <w:szCs w:val="18"/>
              </w:rPr>
            </w:pPr>
            <w:r w:rsidRPr="0061032E">
              <w:t xml:space="preserve">444120: Paint and Wallpaper </w:t>
            </w:r>
            <w:r w:rsidRPr="00E22ECA">
              <w:t>Stores</w:t>
            </w:r>
          </w:p>
        </w:tc>
        <w:tc>
          <w:tcPr>
            <w:tcW w:w="1192" w:type="dxa"/>
            <w:shd w:val="clear" w:color="000000" w:fill="FFFFFF"/>
            <w:noWrap/>
          </w:tcPr>
          <w:p w:rsidR="008123C1" w:rsidRPr="00A95011" w:rsidP="00CB1C05" w14:paraId="3067294D" w14:textId="77777777">
            <w:pPr>
              <w:pStyle w:val="RTableTextAbt"/>
              <w:rPr>
                <w:szCs w:val="18"/>
              </w:rPr>
            </w:pPr>
            <w:r w:rsidRPr="0061032E">
              <w:t>$34m revenue</w:t>
            </w:r>
          </w:p>
        </w:tc>
        <w:tc>
          <w:tcPr>
            <w:tcW w:w="718" w:type="dxa"/>
            <w:shd w:val="clear" w:color="auto" w:fill="auto"/>
          </w:tcPr>
          <w:p w:rsidR="008123C1" w:rsidRPr="00A95011" w:rsidP="00CB1C05" w14:paraId="00A842D2" w14:textId="77777777">
            <w:pPr>
              <w:pStyle w:val="RTableTextAbt"/>
              <w:rPr>
                <w:szCs w:val="18"/>
              </w:rPr>
            </w:pPr>
            <w:r w:rsidRPr="0061032E">
              <w:t>1,623</w:t>
            </w:r>
          </w:p>
        </w:tc>
        <w:tc>
          <w:tcPr>
            <w:tcW w:w="818" w:type="dxa"/>
            <w:shd w:val="clear" w:color="auto" w:fill="auto"/>
          </w:tcPr>
          <w:p w:rsidR="008123C1" w:rsidRPr="00A95011" w:rsidP="00CB1C05" w14:paraId="52182F94" w14:textId="77777777">
            <w:pPr>
              <w:pStyle w:val="RTableTextAbt"/>
              <w:rPr>
                <w:szCs w:val="18"/>
              </w:rPr>
            </w:pPr>
            <w:r w:rsidRPr="0061032E">
              <w:t>1,593</w:t>
            </w:r>
          </w:p>
        </w:tc>
        <w:tc>
          <w:tcPr>
            <w:tcW w:w="1000" w:type="dxa"/>
            <w:shd w:val="clear" w:color="auto" w:fill="auto"/>
          </w:tcPr>
          <w:p w:rsidR="008123C1" w:rsidRPr="00A95011" w:rsidP="00CB1C05" w14:paraId="04E630F0" w14:textId="77777777">
            <w:pPr>
              <w:pStyle w:val="RTableTextAbt"/>
              <w:rPr>
                <w:szCs w:val="18"/>
              </w:rPr>
            </w:pPr>
            <w:r w:rsidRPr="0061032E">
              <w:t>7,037</w:t>
            </w:r>
          </w:p>
        </w:tc>
        <w:tc>
          <w:tcPr>
            <w:tcW w:w="1042" w:type="dxa"/>
            <w:shd w:val="clear" w:color="auto" w:fill="auto"/>
          </w:tcPr>
          <w:p w:rsidR="008123C1" w:rsidRPr="00A95011" w:rsidP="00CB1C05" w14:paraId="0DF022E9" w14:textId="77777777">
            <w:pPr>
              <w:pStyle w:val="RTableTextAbt"/>
              <w:rPr>
                <w:szCs w:val="18"/>
              </w:rPr>
            </w:pPr>
            <w:r w:rsidRPr="0061032E">
              <w:t>35,427</w:t>
            </w:r>
          </w:p>
        </w:tc>
        <w:tc>
          <w:tcPr>
            <w:tcW w:w="1080" w:type="dxa"/>
            <w:shd w:val="clear" w:color="auto" w:fill="auto"/>
          </w:tcPr>
          <w:p w:rsidR="008123C1" w:rsidRPr="00A95011" w:rsidP="00CB1C05" w14:paraId="5077EF34" w14:textId="77777777">
            <w:pPr>
              <w:pStyle w:val="RTableTextAbt"/>
              <w:rPr>
                <w:szCs w:val="18"/>
              </w:rPr>
            </w:pPr>
            <w:r w:rsidRPr="0061032E">
              <w:t>9,387</w:t>
            </w:r>
          </w:p>
        </w:tc>
        <w:tc>
          <w:tcPr>
            <w:tcW w:w="1217" w:type="dxa"/>
            <w:shd w:val="clear" w:color="auto" w:fill="auto"/>
          </w:tcPr>
          <w:p w:rsidR="008123C1" w:rsidRPr="00A95011" w:rsidP="00CB1C05" w14:paraId="24207E53" w14:textId="77777777">
            <w:pPr>
              <w:pStyle w:val="RTableTextAbt"/>
              <w:rPr>
                <w:szCs w:val="18"/>
              </w:rPr>
            </w:pPr>
            <w:r w:rsidRPr="0061032E">
              <w:t>$2,714,916</w:t>
            </w:r>
          </w:p>
        </w:tc>
        <w:tc>
          <w:tcPr>
            <w:tcW w:w="1213" w:type="dxa"/>
            <w:shd w:val="clear" w:color="auto" w:fill="auto"/>
          </w:tcPr>
          <w:p w:rsidR="008123C1" w:rsidRPr="00A95011" w:rsidP="00CB1C05" w14:paraId="0D9B073A" w14:textId="77777777">
            <w:pPr>
              <w:pStyle w:val="RTableTextAbt"/>
              <w:rPr>
                <w:szCs w:val="18"/>
              </w:rPr>
            </w:pPr>
            <w:r w:rsidRPr="0061032E">
              <w:t>$13,389,094</w:t>
            </w:r>
          </w:p>
        </w:tc>
      </w:tr>
      <w:tr w14:paraId="62768550" w14:textId="77777777" w:rsidTr="00663DC7">
        <w:tblPrEx>
          <w:tblW w:w="13140" w:type="dxa"/>
          <w:tblLayout w:type="fixed"/>
          <w:tblLook w:val="04A0"/>
        </w:tblPrEx>
        <w:trPr>
          <w:trHeight w:val="600"/>
        </w:trPr>
        <w:tc>
          <w:tcPr>
            <w:tcW w:w="2520" w:type="dxa"/>
            <w:shd w:val="clear" w:color="auto" w:fill="auto"/>
          </w:tcPr>
          <w:p w:rsidR="008123C1" w:rsidRPr="00A95011" w:rsidP="00CB1C05" w14:paraId="7DB63C18" w14:textId="77777777">
            <w:pPr>
              <w:pStyle w:val="RTableTextAbt"/>
              <w:jc w:val="left"/>
              <w:rPr>
                <w:szCs w:val="18"/>
              </w:rPr>
            </w:pPr>
            <w:r w:rsidRPr="0061032E">
              <w:t>Import/Repackage</w:t>
            </w:r>
          </w:p>
        </w:tc>
        <w:tc>
          <w:tcPr>
            <w:tcW w:w="2340" w:type="dxa"/>
            <w:shd w:val="clear" w:color="000000" w:fill="FFFFFF"/>
          </w:tcPr>
          <w:p w:rsidR="008123C1" w:rsidRPr="00A95011" w:rsidP="00CB1C05" w14:paraId="532C53D6" w14:textId="77777777">
            <w:pPr>
              <w:pStyle w:val="RTableTextAbt"/>
              <w:jc w:val="left"/>
              <w:rPr>
                <w:szCs w:val="18"/>
              </w:rPr>
            </w:pPr>
            <w:r w:rsidRPr="0061032E">
              <w:t xml:space="preserve">455219: All Other General Merchandise </w:t>
            </w:r>
            <w:r w:rsidRPr="00E22ECA">
              <w:t>Stores</w:t>
            </w:r>
          </w:p>
        </w:tc>
        <w:tc>
          <w:tcPr>
            <w:tcW w:w="1192" w:type="dxa"/>
            <w:shd w:val="clear" w:color="000000" w:fill="FFFFFF"/>
            <w:noWrap/>
          </w:tcPr>
          <w:p w:rsidR="008123C1" w:rsidRPr="00A95011" w:rsidP="00CB1C05" w14:paraId="669920F7" w14:textId="77777777">
            <w:pPr>
              <w:pStyle w:val="RTableTextAbt"/>
              <w:rPr>
                <w:szCs w:val="18"/>
              </w:rPr>
            </w:pPr>
            <w:r w:rsidRPr="0061032E">
              <w:t>$40m revenue</w:t>
            </w:r>
          </w:p>
        </w:tc>
        <w:tc>
          <w:tcPr>
            <w:tcW w:w="718" w:type="dxa"/>
            <w:shd w:val="clear" w:color="auto" w:fill="auto"/>
          </w:tcPr>
          <w:p w:rsidR="008123C1" w:rsidRPr="00A95011" w:rsidP="00CB1C05" w14:paraId="1B9296F9" w14:textId="77777777">
            <w:pPr>
              <w:pStyle w:val="RTableTextAbt"/>
              <w:rPr>
                <w:szCs w:val="18"/>
              </w:rPr>
            </w:pPr>
            <w:r w:rsidRPr="0061032E">
              <w:t>7,892</w:t>
            </w:r>
          </w:p>
        </w:tc>
        <w:tc>
          <w:tcPr>
            <w:tcW w:w="818" w:type="dxa"/>
            <w:shd w:val="clear" w:color="auto" w:fill="auto"/>
          </w:tcPr>
          <w:p w:rsidR="008123C1" w:rsidRPr="00A95011" w:rsidP="00CB1C05" w14:paraId="61B68FDE" w14:textId="77777777">
            <w:pPr>
              <w:pStyle w:val="RTableTextAbt"/>
              <w:rPr>
                <w:szCs w:val="18"/>
              </w:rPr>
            </w:pPr>
            <w:r w:rsidRPr="0061032E">
              <w:t>7,811</w:t>
            </w:r>
          </w:p>
        </w:tc>
        <w:tc>
          <w:tcPr>
            <w:tcW w:w="1000" w:type="dxa"/>
            <w:shd w:val="clear" w:color="auto" w:fill="auto"/>
          </w:tcPr>
          <w:p w:rsidR="008123C1" w:rsidRPr="00A95011" w:rsidP="00CB1C05" w14:paraId="33BA2771" w14:textId="77777777">
            <w:pPr>
              <w:pStyle w:val="RTableTextAbt"/>
              <w:rPr>
                <w:szCs w:val="18"/>
              </w:rPr>
            </w:pPr>
            <w:r w:rsidRPr="0061032E">
              <w:t>41,190</w:t>
            </w:r>
          </w:p>
        </w:tc>
        <w:tc>
          <w:tcPr>
            <w:tcW w:w="1042" w:type="dxa"/>
            <w:shd w:val="clear" w:color="auto" w:fill="auto"/>
          </w:tcPr>
          <w:p w:rsidR="008123C1" w:rsidRPr="00A95011" w:rsidP="00CB1C05" w14:paraId="0787F431" w14:textId="77777777">
            <w:pPr>
              <w:pStyle w:val="RTableTextAbt"/>
              <w:rPr>
                <w:szCs w:val="18"/>
              </w:rPr>
            </w:pPr>
            <w:r w:rsidRPr="0061032E">
              <w:t>433,086</w:t>
            </w:r>
          </w:p>
        </w:tc>
        <w:tc>
          <w:tcPr>
            <w:tcW w:w="1080" w:type="dxa"/>
            <w:shd w:val="clear" w:color="auto" w:fill="auto"/>
          </w:tcPr>
          <w:p w:rsidR="008123C1" w:rsidRPr="00A95011" w:rsidP="00CB1C05" w14:paraId="05AFC2FD" w14:textId="77777777">
            <w:pPr>
              <w:pStyle w:val="RTableTextAbt"/>
              <w:rPr>
                <w:szCs w:val="18"/>
              </w:rPr>
            </w:pPr>
            <w:r w:rsidRPr="0061032E">
              <w:t>39,972</w:t>
            </w:r>
          </w:p>
        </w:tc>
        <w:tc>
          <w:tcPr>
            <w:tcW w:w="1217" w:type="dxa"/>
            <w:shd w:val="clear" w:color="auto" w:fill="auto"/>
          </w:tcPr>
          <w:p w:rsidR="008123C1" w:rsidRPr="00A95011" w:rsidP="00CB1C05" w14:paraId="42D80674" w14:textId="77777777">
            <w:pPr>
              <w:pStyle w:val="RTableTextAbt"/>
              <w:rPr>
                <w:szCs w:val="18"/>
              </w:rPr>
            </w:pPr>
            <w:r w:rsidRPr="0061032E">
              <w:t>$9,495,709</w:t>
            </w:r>
          </w:p>
        </w:tc>
        <w:tc>
          <w:tcPr>
            <w:tcW w:w="1213" w:type="dxa"/>
            <w:shd w:val="clear" w:color="auto" w:fill="auto"/>
          </w:tcPr>
          <w:p w:rsidR="008123C1" w:rsidRPr="00A95011" w:rsidP="00CB1C05" w14:paraId="747C5FDD" w14:textId="77777777">
            <w:pPr>
              <w:pStyle w:val="RTableTextAbt"/>
              <w:rPr>
                <w:szCs w:val="18"/>
              </w:rPr>
            </w:pPr>
            <w:r w:rsidRPr="0061032E">
              <w:t>$85,894,598</w:t>
            </w:r>
          </w:p>
        </w:tc>
      </w:tr>
      <w:tr w14:paraId="1E17D70A" w14:textId="77777777" w:rsidTr="00663DC7">
        <w:tblPrEx>
          <w:tblW w:w="13140" w:type="dxa"/>
          <w:tblLayout w:type="fixed"/>
          <w:tblLook w:val="04A0"/>
        </w:tblPrEx>
        <w:trPr>
          <w:trHeight w:val="510"/>
        </w:trPr>
        <w:tc>
          <w:tcPr>
            <w:tcW w:w="2520" w:type="dxa"/>
            <w:shd w:val="clear" w:color="auto" w:fill="auto"/>
          </w:tcPr>
          <w:p w:rsidR="008123C1" w:rsidRPr="00A95011" w:rsidP="00CB1C05" w14:paraId="77E53AC8" w14:textId="77777777">
            <w:pPr>
              <w:pStyle w:val="RTableTextAbt"/>
              <w:jc w:val="left"/>
              <w:rPr>
                <w:szCs w:val="18"/>
              </w:rPr>
            </w:pPr>
            <w:r w:rsidRPr="0061032E">
              <w:t xml:space="preserve">Aerosol Spray Cleaning/Degreasing; Wipe and Liquid Cleaning and </w:t>
            </w:r>
            <w:r w:rsidRPr="0061032E" w:rsidR="008160E1">
              <w:t>Polishing</w:t>
            </w:r>
          </w:p>
        </w:tc>
        <w:tc>
          <w:tcPr>
            <w:tcW w:w="2340" w:type="dxa"/>
            <w:shd w:val="clear" w:color="000000" w:fill="FFFFFF"/>
          </w:tcPr>
          <w:p w:rsidR="008123C1" w:rsidRPr="00A95011" w:rsidP="00CB1C05" w14:paraId="300CFA00" w14:textId="77777777">
            <w:pPr>
              <w:pStyle w:val="RTableTextAbt"/>
              <w:jc w:val="left"/>
              <w:rPr>
                <w:szCs w:val="18"/>
              </w:rPr>
            </w:pPr>
            <w:r w:rsidRPr="0061032E">
              <w:t>459110: Sporting Goods Stores</w:t>
            </w:r>
          </w:p>
        </w:tc>
        <w:tc>
          <w:tcPr>
            <w:tcW w:w="1192" w:type="dxa"/>
            <w:shd w:val="clear" w:color="000000" w:fill="FFFFFF"/>
            <w:noWrap/>
          </w:tcPr>
          <w:p w:rsidR="008123C1" w:rsidRPr="00A95011" w:rsidP="00CB1C05" w14:paraId="7CDFA8D7" w14:textId="77777777">
            <w:pPr>
              <w:pStyle w:val="RTableTextAbt"/>
              <w:rPr>
                <w:szCs w:val="18"/>
              </w:rPr>
            </w:pPr>
            <w:r w:rsidRPr="0061032E">
              <w:t>$26.5m revenue</w:t>
            </w:r>
          </w:p>
        </w:tc>
        <w:tc>
          <w:tcPr>
            <w:tcW w:w="718" w:type="dxa"/>
            <w:shd w:val="clear" w:color="auto" w:fill="auto"/>
          </w:tcPr>
          <w:p w:rsidR="008123C1" w:rsidRPr="00A95011" w:rsidP="00CB1C05" w14:paraId="2B5D2DF4" w14:textId="77777777">
            <w:pPr>
              <w:pStyle w:val="RTableTextAbt"/>
              <w:rPr>
                <w:szCs w:val="18"/>
              </w:rPr>
            </w:pPr>
            <w:r w:rsidRPr="0061032E">
              <w:t>16,233</w:t>
            </w:r>
          </w:p>
        </w:tc>
        <w:tc>
          <w:tcPr>
            <w:tcW w:w="818" w:type="dxa"/>
            <w:shd w:val="clear" w:color="auto" w:fill="auto"/>
          </w:tcPr>
          <w:p w:rsidR="008123C1" w:rsidRPr="00A95011" w:rsidP="00CB1C05" w14:paraId="30B8A835" w14:textId="77777777">
            <w:pPr>
              <w:pStyle w:val="RTableTextAbt"/>
              <w:rPr>
                <w:szCs w:val="18"/>
              </w:rPr>
            </w:pPr>
            <w:r w:rsidRPr="0061032E">
              <w:t>16,102</w:t>
            </w:r>
          </w:p>
        </w:tc>
        <w:tc>
          <w:tcPr>
            <w:tcW w:w="1000" w:type="dxa"/>
            <w:shd w:val="clear" w:color="auto" w:fill="auto"/>
          </w:tcPr>
          <w:p w:rsidR="008123C1" w:rsidRPr="00A95011" w:rsidP="00CB1C05" w14:paraId="3719C66E" w14:textId="77777777">
            <w:pPr>
              <w:pStyle w:val="RTableTextAbt"/>
              <w:rPr>
                <w:szCs w:val="18"/>
              </w:rPr>
            </w:pPr>
            <w:r w:rsidRPr="0061032E">
              <w:t>21,422</w:t>
            </w:r>
          </w:p>
        </w:tc>
        <w:tc>
          <w:tcPr>
            <w:tcW w:w="1042" w:type="dxa"/>
            <w:shd w:val="clear" w:color="auto" w:fill="auto"/>
          </w:tcPr>
          <w:p w:rsidR="008123C1" w:rsidRPr="00A95011" w:rsidP="00CB1C05" w14:paraId="72DE473E" w14:textId="77777777">
            <w:pPr>
              <w:pStyle w:val="RTableTextAbt"/>
              <w:rPr>
                <w:szCs w:val="18"/>
              </w:rPr>
            </w:pPr>
            <w:r w:rsidRPr="0061032E">
              <w:t>240,816</w:t>
            </w:r>
          </w:p>
        </w:tc>
        <w:tc>
          <w:tcPr>
            <w:tcW w:w="1080" w:type="dxa"/>
            <w:shd w:val="clear" w:color="auto" w:fill="auto"/>
          </w:tcPr>
          <w:p w:rsidR="008123C1" w:rsidRPr="00A95011" w:rsidP="00CB1C05" w14:paraId="54601B32" w14:textId="77777777">
            <w:pPr>
              <w:pStyle w:val="RTableTextAbt"/>
              <w:rPr>
                <w:szCs w:val="18"/>
              </w:rPr>
            </w:pPr>
            <w:r w:rsidRPr="0061032E">
              <w:t>96,677</w:t>
            </w:r>
          </w:p>
        </w:tc>
        <w:tc>
          <w:tcPr>
            <w:tcW w:w="1217" w:type="dxa"/>
            <w:shd w:val="clear" w:color="auto" w:fill="auto"/>
          </w:tcPr>
          <w:p w:rsidR="008123C1" w:rsidRPr="00A95011" w:rsidP="00CB1C05" w14:paraId="060028CE" w14:textId="77777777">
            <w:pPr>
              <w:pStyle w:val="RTableTextAbt"/>
              <w:rPr>
                <w:szCs w:val="18"/>
              </w:rPr>
            </w:pPr>
            <w:r w:rsidRPr="0061032E">
              <w:t>$6,351,920</w:t>
            </w:r>
          </w:p>
        </w:tc>
        <w:tc>
          <w:tcPr>
            <w:tcW w:w="1213" w:type="dxa"/>
            <w:shd w:val="clear" w:color="auto" w:fill="auto"/>
          </w:tcPr>
          <w:p w:rsidR="008123C1" w:rsidRPr="00A95011" w:rsidP="00CB1C05" w14:paraId="4F2A1FEE" w14:textId="77777777">
            <w:pPr>
              <w:pStyle w:val="RTableTextAbt"/>
              <w:rPr>
                <w:szCs w:val="18"/>
              </w:rPr>
            </w:pPr>
            <w:r w:rsidRPr="0061032E">
              <w:t>$53,013,646</w:t>
            </w:r>
          </w:p>
        </w:tc>
      </w:tr>
      <w:tr w14:paraId="0F8BBD1C" w14:textId="77777777" w:rsidTr="00663DC7">
        <w:tblPrEx>
          <w:tblW w:w="13140" w:type="dxa"/>
          <w:tblLayout w:type="fixed"/>
          <w:tblLook w:val="04A0"/>
        </w:tblPrEx>
        <w:trPr>
          <w:trHeight w:val="300"/>
        </w:trPr>
        <w:tc>
          <w:tcPr>
            <w:tcW w:w="2520" w:type="dxa"/>
            <w:shd w:val="clear" w:color="auto" w:fill="auto"/>
          </w:tcPr>
          <w:p w:rsidR="008123C1" w:rsidRPr="00A95011" w:rsidP="00CB1C05" w14:paraId="13A14B7D" w14:textId="77777777">
            <w:pPr>
              <w:pStyle w:val="RTableTextAbt"/>
              <w:jc w:val="left"/>
              <w:rPr>
                <w:szCs w:val="18"/>
              </w:rPr>
            </w:pPr>
            <w:r w:rsidRPr="00E22ECA">
              <w:t>Photographic Film Use</w:t>
            </w:r>
          </w:p>
        </w:tc>
        <w:tc>
          <w:tcPr>
            <w:tcW w:w="2340" w:type="dxa"/>
            <w:shd w:val="clear" w:color="000000" w:fill="FFFFFF"/>
          </w:tcPr>
          <w:p w:rsidR="008123C1" w:rsidRPr="00A95011" w:rsidP="00CB1C05" w14:paraId="2DD9BE5F" w14:textId="77777777">
            <w:pPr>
              <w:pStyle w:val="RTableTextAbt"/>
              <w:jc w:val="left"/>
              <w:rPr>
                <w:szCs w:val="18"/>
              </w:rPr>
            </w:pPr>
            <w:r w:rsidRPr="0061032E">
              <w:t xml:space="preserve">512191: Teleproduction and Other Postproduction </w:t>
            </w:r>
            <w:r w:rsidRPr="0061032E" w:rsidR="008160E1">
              <w:t>Services</w:t>
            </w:r>
          </w:p>
        </w:tc>
        <w:tc>
          <w:tcPr>
            <w:tcW w:w="1192" w:type="dxa"/>
            <w:shd w:val="clear" w:color="000000" w:fill="FFFFFF"/>
            <w:noWrap/>
          </w:tcPr>
          <w:p w:rsidR="008123C1" w:rsidRPr="00A95011" w:rsidP="00CB1C05" w14:paraId="156912B0" w14:textId="77777777">
            <w:pPr>
              <w:pStyle w:val="RTableTextAbt"/>
              <w:rPr>
                <w:szCs w:val="18"/>
              </w:rPr>
            </w:pPr>
            <w:r w:rsidRPr="0061032E">
              <w:t>$39m revenue</w:t>
            </w:r>
          </w:p>
        </w:tc>
        <w:tc>
          <w:tcPr>
            <w:tcW w:w="718" w:type="dxa"/>
            <w:shd w:val="clear" w:color="auto" w:fill="auto"/>
          </w:tcPr>
          <w:p w:rsidR="008123C1" w:rsidRPr="00A95011" w:rsidP="00CB1C05" w14:paraId="7AFEAB0C" w14:textId="77777777">
            <w:pPr>
              <w:pStyle w:val="RTableTextAbt"/>
              <w:rPr>
                <w:szCs w:val="18"/>
              </w:rPr>
            </w:pPr>
            <w:r w:rsidRPr="0061032E">
              <w:t>2,507</w:t>
            </w:r>
          </w:p>
        </w:tc>
        <w:tc>
          <w:tcPr>
            <w:tcW w:w="818" w:type="dxa"/>
            <w:shd w:val="clear" w:color="auto" w:fill="auto"/>
          </w:tcPr>
          <w:p w:rsidR="008123C1" w:rsidRPr="00A95011" w:rsidP="00CB1C05" w14:paraId="16F4E5A5" w14:textId="77777777">
            <w:pPr>
              <w:pStyle w:val="RTableTextAbt"/>
              <w:rPr>
                <w:szCs w:val="18"/>
              </w:rPr>
            </w:pPr>
            <w:r w:rsidRPr="0061032E">
              <w:t>2,480</w:t>
            </w:r>
          </w:p>
        </w:tc>
        <w:tc>
          <w:tcPr>
            <w:tcW w:w="1000" w:type="dxa"/>
            <w:shd w:val="clear" w:color="auto" w:fill="auto"/>
          </w:tcPr>
          <w:p w:rsidR="008123C1" w:rsidRPr="00A95011" w:rsidP="00CB1C05" w14:paraId="4C1AAF33" w14:textId="77777777">
            <w:pPr>
              <w:pStyle w:val="RTableTextAbt"/>
              <w:rPr>
                <w:szCs w:val="18"/>
              </w:rPr>
            </w:pPr>
            <w:r w:rsidRPr="0061032E">
              <w:t>2,608</w:t>
            </w:r>
          </w:p>
        </w:tc>
        <w:tc>
          <w:tcPr>
            <w:tcW w:w="1042" w:type="dxa"/>
            <w:shd w:val="clear" w:color="auto" w:fill="auto"/>
          </w:tcPr>
          <w:p w:rsidR="008123C1" w:rsidRPr="00A95011" w:rsidP="00CB1C05" w14:paraId="36C02393" w14:textId="77777777">
            <w:pPr>
              <w:pStyle w:val="RTableTextAbt"/>
              <w:rPr>
                <w:szCs w:val="18"/>
              </w:rPr>
            </w:pPr>
            <w:r w:rsidRPr="0061032E">
              <w:t>28,649</w:t>
            </w:r>
          </w:p>
        </w:tc>
        <w:tc>
          <w:tcPr>
            <w:tcW w:w="1080" w:type="dxa"/>
            <w:shd w:val="clear" w:color="auto" w:fill="auto"/>
          </w:tcPr>
          <w:p w:rsidR="008123C1" w:rsidRPr="00A95011" w:rsidP="00CB1C05" w14:paraId="04219566" w14:textId="77777777">
            <w:pPr>
              <w:pStyle w:val="RTableTextAbt"/>
              <w:rPr>
                <w:szCs w:val="18"/>
              </w:rPr>
            </w:pPr>
            <w:r w:rsidRPr="0061032E">
              <w:t>12,883</w:t>
            </w:r>
          </w:p>
        </w:tc>
        <w:tc>
          <w:tcPr>
            <w:tcW w:w="1217" w:type="dxa"/>
            <w:shd w:val="clear" w:color="auto" w:fill="auto"/>
          </w:tcPr>
          <w:p w:rsidR="008123C1" w:rsidRPr="00A95011" w:rsidP="00CB1C05" w14:paraId="176D191D" w14:textId="77777777">
            <w:pPr>
              <w:pStyle w:val="RTableTextAbt"/>
              <w:rPr>
                <w:szCs w:val="18"/>
              </w:rPr>
            </w:pPr>
            <w:r w:rsidRPr="0061032E">
              <w:t>$2,637,171</w:t>
            </w:r>
          </w:p>
        </w:tc>
        <w:tc>
          <w:tcPr>
            <w:tcW w:w="1213" w:type="dxa"/>
            <w:shd w:val="clear" w:color="auto" w:fill="auto"/>
          </w:tcPr>
          <w:p w:rsidR="008123C1" w:rsidRPr="00A95011" w:rsidP="00CB1C05" w14:paraId="4F6923B5" w14:textId="77777777">
            <w:pPr>
              <w:pStyle w:val="RTableTextAbt"/>
              <w:rPr>
                <w:szCs w:val="18"/>
              </w:rPr>
            </w:pPr>
            <w:r w:rsidRPr="0061032E">
              <w:t>$5,923,006</w:t>
            </w:r>
          </w:p>
        </w:tc>
      </w:tr>
      <w:tr w14:paraId="185D304A" w14:textId="77777777" w:rsidTr="00663DC7">
        <w:tblPrEx>
          <w:tblW w:w="13140" w:type="dxa"/>
          <w:tblLayout w:type="fixed"/>
          <w:tblLook w:val="04A0"/>
        </w:tblPrEx>
        <w:trPr>
          <w:trHeight w:val="1020"/>
        </w:trPr>
        <w:tc>
          <w:tcPr>
            <w:tcW w:w="2520" w:type="dxa"/>
            <w:shd w:val="clear" w:color="auto" w:fill="auto"/>
          </w:tcPr>
          <w:p w:rsidR="008123C1" w:rsidRPr="00A95011" w:rsidP="00CB1C05" w14:paraId="7EE2934A" w14:textId="77777777">
            <w:pPr>
              <w:pStyle w:val="RTableTextAbt"/>
              <w:jc w:val="left"/>
              <w:rPr>
                <w:szCs w:val="18"/>
              </w:rPr>
            </w:pPr>
            <w:r w:rsidRPr="0061032E">
              <w:t>Photographic Film Use</w:t>
            </w:r>
          </w:p>
        </w:tc>
        <w:tc>
          <w:tcPr>
            <w:tcW w:w="2340" w:type="dxa"/>
            <w:shd w:val="clear" w:color="000000" w:fill="FFFFFF"/>
          </w:tcPr>
          <w:p w:rsidR="008123C1" w:rsidRPr="00A95011" w:rsidP="00CB1C05" w14:paraId="55397FF5" w14:textId="77777777">
            <w:pPr>
              <w:pStyle w:val="RTableTextAbt"/>
              <w:jc w:val="left"/>
              <w:rPr>
                <w:szCs w:val="18"/>
              </w:rPr>
            </w:pPr>
            <w:r w:rsidRPr="0061032E">
              <w:t xml:space="preserve">512199: Other Motion Picture and Video </w:t>
            </w:r>
            <w:r w:rsidRPr="0061032E" w:rsidR="008160E1">
              <w:t>Industries</w:t>
            </w:r>
          </w:p>
        </w:tc>
        <w:tc>
          <w:tcPr>
            <w:tcW w:w="1192" w:type="dxa"/>
            <w:shd w:val="clear" w:color="000000" w:fill="FFFFFF"/>
            <w:noWrap/>
          </w:tcPr>
          <w:p w:rsidR="008123C1" w:rsidRPr="00A95011" w:rsidP="00CB1C05" w14:paraId="19EEC06F" w14:textId="77777777">
            <w:pPr>
              <w:pStyle w:val="RTableTextAbt"/>
              <w:rPr>
                <w:szCs w:val="18"/>
              </w:rPr>
            </w:pPr>
            <w:r w:rsidRPr="0061032E">
              <w:t>$28.5m revenue</w:t>
            </w:r>
          </w:p>
        </w:tc>
        <w:tc>
          <w:tcPr>
            <w:tcW w:w="718" w:type="dxa"/>
            <w:shd w:val="clear" w:color="auto" w:fill="auto"/>
          </w:tcPr>
          <w:p w:rsidR="008123C1" w:rsidRPr="00A95011" w:rsidP="00CB1C05" w14:paraId="77592169" w14:textId="77777777">
            <w:pPr>
              <w:pStyle w:val="RTableTextAbt"/>
              <w:rPr>
                <w:szCs w:val="18"/>
              </w:rPr>
            </w:pPr>
            <w:r w:rsidRPr="0061032E">
              <w:t>182</w:t>
            </w:r>
          </w:p>
        </w:tc>
        <w:tc>
          <w:tcPr>
            <w:tcW w:w="818" w:type="dxa"/>
            <w:shd w:val="clear" w:color="auto" w:fill="auto"/>
          </w:tcPr>
          <w:p w:rsidR="008123C1" w:rsidRPr="00A95011" w:rsidP="00CB1C05" w14:paraId="3163B71A" w14:textId="77777777">
            <w:pPr>
              <w:pStyle w:val="RTableTextAbt"/>
              <w:rPr>
                <w:szCs w:val="18"/>
              </w:rPr>
            </w:pPr>
            <w:r w:rsidRPr="0061032E">
              <w:t>182</w:t>
            </w:r>
          </w:p>
        </w:tc>
        <w:tc>
          <w:tcPr>
            <w:tcW w:w="1000" w:type="dxa"/>
            <w:shd w:val="clear" w:color="auto" w:fill="auto"/>
          </w:tcPr>
          <w:p w:rsidR="008123C1" w:rsidRPr="00A95011" w:rsidP="00CB1C05" w14:paraId="597420F5" w14:textId="77777777">
            <w:pPr>
              <w:pStyle w:val="RTableTextAbt"/>
              <w:rPr>
                <w:szCs w:val="18"/>
              </w:rPr>
            </w:pPr>
            <w:r w:rsidRPr="0061032E">
              <w:t>183</w:t>
            </w:r>
          </w:p>
        </w:tc>
        <w:tc>
          <w:tcPr>
            <w:tcW w:w="1042" w:type="dxa"/>
            <w:shd w:val="clear" w:color="auto" w:fill="auto"/>
          </w:tcPr>
          <w:p w:rsidR="008123C1" w:rsidRPr="00A95011" w:rsidP="00CB1C05" w14:paraId="57213FE7" w14:textId="77777777">
            <w:pPr>
              <w:pStyle w:val="RTableTextAbt"/>
              <w:rPr>
                <w:szCs w:val="18"/>
              </w:rPr>
            </w:pPr>
            <w:r w:rsidRPr="0061032E">
              <w:t>1,218</w:t>
            </w:r>
          </w:p>
        </w:tc>
        <w:tc>
          <w:tcPr>
            <w:tcW w:w="1080" w:type="dxa"/>
            <w:shd w:val="clear" w:color="auto" w:fill="auto"/>
          </w:tcPr>
          <w:p w:rsidR="008123C1" w:rsidRPr="00A95011" w:rsidP="00CB1C05" w14:paraId="319D6626" w14:textId="77777777">
            <w:pPr>
              <w:pStyle w:val="RTableTextAbt"/>
              <w:rPr>
                <w:szCs w:val="18"/>
              </w:rPr>
            </w:pPr>
            <w:r w:rsidRPr="0061032E">
              <w:t>1,218</w:t>
            </w:r>
          </w:p>
        </w:tc>
        <w:tc>
          <w:tcPr>
            <w:tcW w:w="1217" w:type="dxa"/>
            <w:shd w:val="clear" w:color="auto" w:fill="auto"/>
          </w:tcPr>
          <w:p w:rsidR="008123C1" w:rsidRPr="00A95011" w:rsidP="00CB1C05" w14:paraId="7E64827D" w14:textId="77777777">
            <w:pPr>
              <w:pStyle w:val="RTableTextAbt"/>
              <w:rPr>
                <w:szCs w:val="18"/>
              </w:rPr>
            </w:pPr>
            <w:r w:rsidRPr="0061032E">
              <w:t>$89,724</w:t>
            </w:r>
          </w:p>
        </w:tc>
        <w:tc>
          <w:tcPr>
            <w:tcW w:w="1213" w:type="dxa"/>
            <w:shd w:val="clear" w:color="auto" w:fill="auto"/>
          </w:tcPr>
          <w:p w:rsidR="008123C1" w:rsidRPr="00A95011" w:rsidP="00CB1C05" w14:paraId="70EEE893" w14:textId="77777777">
            <w:pPr>
              <w:pStyle w:val="RTableTextAbt"/>
              <w:rPr>
                <w:szCs w:val="18"/>
              </w:rPr>
            </w:pPr>
            <w:r w:rsidRPr="0061032E">
              <w:t>$283,280</w:t>
            </w:r>
          </w:p>
        </w:tc>
      </w:tr>
      <w:tr w14:paraId="3E1B1803" w14:textId="77777777" w:rsidTr="00663DC7">
        <w:tblPrEx>
          <w:tblW w:w="13140" w:type="dxa"/>
          <w:tblLayout w:type="fixed"/>
          <w:tblLook w:val="04A0"/>
        </w:tblPrEx>
        <w:trPr>
          <w:trHeight w:val="765"/>
        </w:trPr>
        <w:tc>
          <w:tcPr>
            <w:tcW w:w="2520" w:type="dxa"/>
            <w:shd w:val="clear" w:color="auto" w:fill="auto"/>
          </w:tcPr>
          <w:p w:rsidR="008123C1" w:rsidRPr="00A95011" w:rsidP="00CB1C05" w14:paraId="4A12351D" w14:textId="77777777">
            <w:pPr>
              <w:pStyle w:val="RTableTextAbt"/>
              <w:jc w:val="left"/>
              <w:rPr>
                <w:szCs w:val="18"/>
              </w:rPr>
            </w:pPr>
            <w:r w:rsidRPr="0061032E">
              <w:t xml:space="preserve">Manufacturing; Processing Aid in Petrochemical; Incorporation into other formulation, mixture, and reaction </w:t>
            </w:r>
            <w:r w:rsidRPr="00E22ECA">
              <w:t>products</w:t>
            </w:r>
          </w:p>
        </w:tc>
        <w:tc>
          <w:tcPr>
            <w:tcW w:w="2340" w:type="dxa"/>
            <w:shd w:val="clear" w:color="000000" w:fill="FFFFFF"/>
          </w:tcPr>
          <w:p w:rsidR="008123C1" w:rsidRPr="00A95011" w:rsidP="00CB1C05" w14:paraId="378C7626" w14:textId="77777777">
            <w:pPr>
              <w:pStyle w:val="RTableTextAbt"/>
              <w:jc w:val="left"/>
              <w:rPr>
                <w:szCs w:val="18"/>
              </w:rPr>
            </w:pPr>
            <w:r w:rsidRPr="0061032E">
              <w:t>523910: Miscellaneous Intermediation</w:t>
            </w:r>
          </w:p>
        </w:tc>
        <w:tc>
          <w:tcPr>
            <w:tcW w:w="1192" w:type="dxa"/>
            <w:shd w:val="clear" w:color="000000" w:fill="FFFFFF"/>
            <w:noWrap/>
          </w:tcPr>
          <w:p w:rsidR="008123C1" w:rsidRPr="00A95011" w:rsidP="00CB1C05" w14:paraId="229D56C4" w14:textId="77777777">
            <w:pPr>
              <w:pStyle w:val="RTableTextAbt"/>
              <w:rPr>
                <w:szCs w:val="18"/>
              </w:rPr>
            </w:pPr>
            <w:r w:rsidRPr="00E22ECA">
              <w:t>$47m revenue</w:t>
            </w:r>
          </w:p>
        </w:tc>
        <w:tc>
          <w:tcPr>
            <w:tcW w:w="718" w:type="dxa"/>
            <w:shd w:val="clear" w:color="auto" w:fill="auto"/>
          </w:tcPr>
          <w:p w:rsidR="008123C1" w:rsidRPr="00A95011" w:rsidP="00CB1C05" w14:paraId="09165135" w14:textId="77777777">
            <w:pPr>
              <w:pStyle w:val="RTableTextAbt"/>
              <w:rPr>
                <w:szCs w:val="18"/>
              </w:rPr>
            </w:pPr>
            <w:r w:rsidRPr="0061032E">
              <w:t>8,378</w:t>
            </w:r>
          </w:p>
        </w:tc>
        <w:tc>
          <w:tcPr>
            <w:tcW w:w="818" w:type="dxa"/>
            <w:shd w:val="clear" w:color="auto" w:fill="auto"/>
          </w:tcPr>
          <w:p w:rsidR="008123C1" w:rsidRPr="00A95011" w:rsidP="00CB1C05" w14:paraId="383613FA" w14:textId="77777777">
            <w:pPr>
              <w:pStyle w:val="RTableTextAbt"/>
              <w:rPr>
                <w:szCs w:val="18"/>
              </w:rPr>
            </w:pPr>
            <w:r w:rsidRPr="0061032E">
              <w:t>8,107</w:t>
            </w:r>
          </w:p>
        </w:tc>
        <w:tc>
          <w:tcPr>
            <w:tcW w:w="1000" w:type="dxa"/>
            <w:shd w:val="clear" w:color="auto" w:fill="auto"/>
          </w:tcPr>
          <w:p w:rsidR="008123C1" w:rsidRPr="00A95011" w:rsidP="00CB1C05" w14:paraId="0DA940BB" w14:textId="77777777">
            <w:pPr>
              <w:pStyle w:val="RTableTextAbt"/>
              <w:rPr>
                <w:szCs w:val="18"/>
              </w:rPr>
            </w:pPr>
            <w:r w:rsidRPr="0061032E">
              <w:t>8,611</w:t>
            </w:r>
          </w:p>
        </w:tc>
        <w:tc>
          <w:tcPr>
            <w:tcW w:w="1042" w:type="dxa"/>
            <w:shd w:val="clear" w:color="auto" w:fill="auto"/>
          </w:tcPr>
          <w:p w:rsidR="008123C1" w:rsidRPr="00A95011" w:rsidP="00CB1C05" w14:paraId="3124F06B" w14:textId="77777777">
            <w:pPr>
              <w:pStyle w:val="RTableTextAbt"/>
              <w:rPr>
                <w:szCs w:val="18"/>
              </w:rPr>
            </w:pPr>
            <w:r w:rsidRPr="0061032E">
              <w:t>47,197</w:t>
            </w:r>
          </w:p>
        </w:tc>
        <w:tc>
          <w:tcPr>
            <w:tcW w:w="1080" w:type="dxa"/>
            <w:shd w:val="clear" w:color="auto" w:fill="auto"/>
          </w:tcPr>
          <w:p w:rsidR="008123C1" w:rsidRPr="00A95011" w:rsidP="00CB1C05" w14:paraId="71281255" w14:textId="77777777">
            <w:pPr>
              <w:pStyle w:val="RTableTextAbt"/>
              <w:rPr>
                <w:szCs w:val="18"/>
              </w:rPr>
            </w:pPr>
            <w:r w:rsidRPr="0061032E">
              <w:t>32,619</w:t>
            </w:r>
          </w:p>
        </w:tc>
        <w:tc>
          <w:tcPr>
            <w:tcW w:w="1217" w:type="dxa"/>
            <w:shd w:val="clear" w:color="auto" w:fill="auto"/>
          </w:tcPr>
          <w:p w:rsidR="008123C1" w:rsidRPr="00A95011" w:rsidP="00CB1C05" w14:paraId="29544270" w14:textId="77777777">
            <w:pPr>
              <w:pStyle w:val="RTableTextAbt"/>
              <w:rPr>
                <w:szCs w:val="18"/>
              </w:rPr>
            </w:pPr>
            <w:r w:rsidRPr="0061032E">
              <w:t>$11,918,288</w:t>
            </w:r>
          </w:p>
        </w:tc>
        <w:tc>
          <w:tcPr>
            <w:tcW w:w="1213" w:type="dxa"/>
            <w:shd w:val="clear" w:color="auto" w:fill="auto"/>
          </w:tcPr>
          <w:p w:rsidR="008123C1" w:rsidRPr="00A95011" w:rsidP="00CB1C05" w14:paraId="20858A65" w14:textId="77777777">
            <w:pPr>
              <w:pStyle w:val="RTableTextAbt"/>
              <w:rPr>
                <w:szCs w:val="18"/>
              </w:rPr>
            </w:pPr>
            <w:r w:rsidRPr="0061032E">
              <w:t>$33,144,906</w:t>
            </w:r>
          </w:p>
        </w:tc>
      </w:tr>
      <w:tr w14:paraId="33472125" w14:textId="77777777" w:rsidTr="00663DC7">
        <w:tblPrEx>
          <w:tblW w:w="13140" w:type="dxa"/>
          <w:tblLayout w:type="fixed"/>
          <w:tblLook w:val="04A0"/>
        </w:tblPrEx>
        <w:trPr>
          <w:trHeight w:val="510"/>
        </w:trPr>
        <w:tc>
          <w:tcPr>
            <w:tcW w:w="2520" w:type="dxa"/>
            <w:shd w:val="clear" w:color="auto" w:fill="auto"/>
          </w:tcPr>
          <w:p w:rsidR="008123C1" w:rsidRPr="00A95011" w:rsidP="00CB1C05" w14:paraId="30750455" w14:textId="77777777">
            <w:pPr>
              <w:pStyle w:val="RTableTextAbt"/>
              <w:jc w:val="left"/>
              <w:rPr>
                <w:szCs w:val="18"/>
              </w:rPr>
            </w:pPr>
            <w:r w:rsidRPr="0061032E">
              <w:t xml:space="preserve">Incorporation into other formulation, mixture, and reaction </w:t>
            </w:r>
            <w:r w:rsidRPr="0061032E" w:rsidR="008160E1">
              <w:t>products</w:t>
            </w:r>
          </w:p>
        </w:tc>
        <w:tc>
          <w:tcPr>
            <w:tcW w:w="2340" w:type="dxa"/>
            <w:shd w:val="clear" w:color="000000" w:fill="FFFFFF"/>
          </w:tcPr>
          <w:p w:rsidR="008123C1" w:rsidRPr="00A95011" w:rsidP="00CB1C05" w14:paraId="1433F12C" w14:textId="77777777">
            <w:pPr>
              <w:pStyle w:val="RTableTextAbt"/>
              <w:jc w:val="left"/>
              <w:rPr>
                <w:szCs w:val="18"/>
              </w:rPr>
            </w:pPr>
            <w:r w:rsidRPr="0061032E">
              <w:t>523940: Portfolio Management</w:t>
            </w:r>
          </w:p>
        </w:tc>
        <w:tc>
          <w:tcPr>
            <w:tcW w:w="1192" w:type="dxa"/>
            <w:shd w:val="clear" w:color="000000" w:fill="FFFFFF"/>
            <w:noWrap/>
          </w:tcPr>
          <w:p w:rsidR="008123C1" w:rsidRPr="00A95011" w:rsidP="00CB1C05" w14:paraId="27B7D29E" w14:textId="77777777">
            <w:pPr>
              <w:pStyle w:val="RTableTextAbt"/>
              <w:rPr>
                <w:szCs w:val="18"/>
              </w:rPr>
            </w:pPr>
            <w:r w:rsidRPr="0061032E">
              <w:t>$47m revenue</w:t>
            </w:r>
          </w:p>
        </w:tc>
        <w:tc>
          <w:tcPr>
            <w:tcW w:w="718" w:type="dxa"/>
            <w:shd w:val="clear" w:color="auto" w:fill="auto"/>
          </w:tcPr>
          <w:p w:rsidR="008123C1" w:rsidRPr="00A95011" w:rsidP="00CB1C05" w14:paraId="5217C2A0" w14:textId="77777777">
            <w:pPr>
              <w:pStyle w:val="RTableTextAbt"/>
              <w:rPr>
                <w:szCs w:val="18"/>
              </w:rPr>
            </w:pPr>
            <w:r w:rsidRPr="0061032E">
              <w:t>24,430</w:t>
            </w:r>
          </w:p>
        </w:tc>
        <w:tc>
          <w:tcPr>
            <w:tcW w:w="818" w:type="dxa"/>
            <w:shd w:val="clear" w:color="auto" w:fill="auto"/>
          </w:tcPr>
          <w:p w:rsidR="008123C1" w:rsidRPr="00A95011" w:rsidP="00CB1C05" w14:paraId="74925C0C" w14:textId="77777777">
            <w:pPr>
              <w:pStyle w:val="RTableTextAbt"/>
              <w:rPr>
                <w:szCs w:val="18"/>
              </w:rPr>
            </w:pPr>
            <w:r w:rsidRPr="0061032E">
              <w:t>23,624</w:t>
            </w:r>
          </w:p>
        </w:tc>
        <w:tc>
          <w:tcPr>
            <w:tcW w:w="1000" w:type="dxa"/>
            <w:shd w:val="clear" w:color="auto" w:fill="auto"/>
          </w:tcPr>
          <w:p w:rsidR="008123C1" w:rsidRPr="00A95011" w:rsidP="00CB1C05" w14:paraId="2DE23617" w14:textId="77777777">
            <w:pPr>
              <w:pStyle w:val="RTableTextAbt"/>
              <w:rPr>
                <w:szCs w:val="18"/>
              </w:rPr>
            </w:pPr>
            <w:r w:rsidRPr="0061032E">
              <w:t>42,791</w:t>
            </w:r>
          </w:p>
        </w:tc>
        <w:tc>
          <w:tcPr>
            <w:tcW w:w="1042" w:type="dxa"/>
            <w:shd w:val="clear" w:color="auto" w:fill="auto"/>
          </w:tcPr>
          <w:p w:rsidR="008123C1" w:rsidRPr="00A95011" w:rsidP="00CB1C05" w14:paraId="5A41E267" w14:textId="77777777">
            <w:pPr>
              <w:pStyle w:val="RTableTextAbt"/>
              <w:rPr>
                <w:szCs w:val="18"/>
              </w:rPr>
            </w:pPr>
            <w:r w:rsidRPr="0061032E">
              <w:t>342,020</w:t>
            </w:r>
          </w:p>
        </w:tc>
        <w:tc>
          <w:tcPr>
            <w:tcW w:w="1080" w:type="dxa"/>
            <w:shd w:val="clear" w:color="auto" w:fill="auto"/>
          </w:tcPr>
          <w:p w:rsidR="008123C1" w:rsidRPr="00A95011" w:rsidP="00CB1C05" w14:paraId="2C975F4A" w14:textId="77777777">
            <w:pPr>
              <w:pStyle w:val="RTableTextAbt"/>
              <w:rPr>
                <w:szCs w:val="18"/>
              </w:rPr>
            </w:pPr>
            <w:r w:rsidRPr="0061032E">
              <w:t>107,016</w:t>
            </w:r>
          </w:p>
        </w:tc>
        <w:tc>
          <w:tcPr>
            <w:tcW w:w="1217" w:type="dxa"/>
            <w:shd w:val="clear" w:color="auto" w:fill="auto"/>
          </w:tcPr>
          <w:p w:rsidR="008123C1" w:rsidRPr="00A95011" w:rsidP="00CB1C05" w14:paraId="462F5381" w14:textId="77777777">
            <w:pPr>
              <w:pStyle w:val="RTableTextAbt"/>
              <w:rPr>
                <w:szCs w:val="18"/>
              </w:rPr>
            </w:pPr>
            <w:r w:rsidRPr="0061032E">
              <w:t>$106,378,230</w:t>
            </w:r>
          </w:p>
        </w:tc>
        <w:tc>
          <w:tcPr>
            <w:tcW w:w="1213" w:type="dxa"/>
            <w:shd w:val="clear" w:color="auto" w:fill="auto"/>
          </w:tcPr>
          <w:p w:rsidR="008123C1" w:rsidRPr="00A95011" w:rsidP="00CB1C05" w14:paraId="20A3497E" w14:textId="77777777">
            <w:pPr>
              <w:pStyle w:val="RTableTextAbt"/>
              <w:rPr>
                <w:szCs w:val="18"/>
              </w:rPr>
            </w:pPr>
            <w:r w:rsidRPr="0061032E">
              <w:t>$281,781,826</w:t>
            </w:r>
          </w:p>
        </w:tc>
      </w:tr>
      <w:tr w14:paraId="5E3097CA" w14:textId="77777777" w:rsidTr="00663DC7">
        <w:tblPrEx>
          <w:tblW w:w="13140" w:type="dxa"/>
          <w:tblLayout w:type="fixed"/>
          <w:tblLook w:val="04A0"/>
        </w:tblPrEx>
        <w:trPr>
          <w:trHeight w:val="600"/>
        </w:trPr>
        <w:tc>
          <w:tcPr>
            <w:tcW w:w="2520" w:type="dxa"/>
            <w:shd w:val="clear" w:color="auto" w:fill="auto"/>
          </w:tcPr>
          <w:p w:rsidR="008123C1" w:rsidRPr="00A95011" w:rsidP="00CB1C05" w14:paraId="4ACF4F06" w14:textId="77777777">
            <w:pPr>
              <w:pStyle w:val="RTableTextAbt"/>
              <w:jc w:val="left"/>
              <w:rPr>
                <w:szCs w:val="18"/>
              </w:rPr>
            </w:pPr>
            <w:r w:rsidRPr="0061032E">
              <w:t>Laboratory Chemicals</w:t>
            </w:r>
          </w:p>
        </w:tc>
        <w:tc>
          <w:tcPr>
            <w:tcW w:w="2340" w:type="dxa"/>
            <w:shd w:val="clear" w:color="000000" w:fill="FFFFFF"/>
          </w:tcPr>
          <w:p w:rsidR="008123C1" w:rsidRPr="00A95011" w:rsidP="00CB1C05" w14:paraId="0E177711" w14:textId="77777777">
            <w:pPr>
              <w:pStyle w:val="RTableTextAbt"/>
              <w:jc w:val="left"/>
              <w:rPr>
                <w:szCs w:val="18"/>
              </w:rPr>
            </w:pPr>
            <w:r w:rsidRPr="0061032E">
              <w:t>541380: Testing Laboratories</w:t>
            </w:r>
          </w:p>
        </w:tc>
        <w:tc>
          <w:tcPr>
            <w:tcW w:w="1192" w:type="dxa"/>
            <w:shd w:val="clear" w:color="000000" w:fill="FFFFFF"/>
            <w:noWrap/>
          </w:tcPr>
          <w:p w:rsidR="008123C1" w:rsidRPr="00A95011" w:rsidP="00CB1C05" w14:paraId="353F9181" w14:textId="77777777">
            <w:pPr>
              <w:pStyle w:val="RTableTextAbt"/>
              <w:rPr>
                <w:szCs w:val="18"/>
              </w:rPr>
            </w:pPr>
            <w:r w:rsidRPr="00E22ECA">
              <w:t>$19m revenue</w:t>
            </w:r>
          </w:p>
        </w:tc>
        <w:tc>
          <w:tcPr>
            <w:tcW w:w="718" w:type="dxa"/>
            <w:shd w:val="clear" w:color="auto" w:fill="auto"/>
          </w:tcPr>
          <w:p w:rsidR="008123C1" w:rsidRPr="00A95011" w:rsidP="00CB1C05" w14:paraId="62BDE2E5" w14:textId="77777777">
            <w:pPr>
              <w:pStyle w:val="RTableTextAbt"/>
              <w:rPr>
                <w:szCs w:val="18"/>
              </w:rPr>
            </w:pPr>
            <w:r w:rsidRPr="0061032E">
              <w:t>5,283</w:t>
            </w:r>
          </w:p>
        </w:tc>
        <w:tc>
          <w:tcPr>
            <w:tcW w:w="818" w:type="dxa"/>
            <w:shd w:val="clear" w:color="auto" w:fill="auto"/>
          </w:tcPr>
          <w:p w:rsidR="008123C1" w:rsidRPr="00A95011" w:rsidP="00CB1C05" w14:paraId="29B64DA6" w14:textId="77777777">
            <w:pPr>
              <w:pStyle w:val="RTableTextAbt"/>
              <w:rPr>
                <w:szCs w:val="18"/>
              </w:rPr>
            </w:pPr>
            <w:r w:rsidRPr="0061032E">
              <w:t>4,963</w:t>
            </w:r>
          </w:p>
        </w:tc>
        <w:tc>
          <w:tcPr>
            <w:tcW w:w="1000" w:type="dxa"/>
            <w:shd w:val="clear" w:color="auto" w:fill="auto"/>
          </w:tcPr>
          <w:p w:rsidR="008123C1" w:rsidRPr="00A95011" w:rsidP="00CB1C05" w14:paraId="51CDA6B4" w14:textId="77777777">
            <w:pPr>
              <w:pStyle w:val="RTableTextAbt"/>
              <w:rPr>
                <w:szCs w:val="18"/>
              </w:rPr>
            </w:pPr>
            <w:r w:rsidRPr="0061032E">
              <w:t>7,075</w:t>
            </w:r>
          </w:p>
        </w:tc>
        <w:tc>
          <w:tcPr>
            <w:tcW w:w="1042" w:type="dxa"/>
            <w:shd w:val="clear" w:color="auto" w:fill="auto"/>
          </w:tcPr>
          <w:p w:rsidR="008123C1" w:rsidRPr="00A95011" w:rsidP="00CB1C05" w14:paraId="59813995" w14:textId="77777777">
            <w:pPr>
              <w:pStyle w:val="RTableTextAbt"/>
              <w:rPr>
                <w:szCs w:val="18"/>
              </w:rPr>
            </w:pPr>
            <w:r w:rsidRPr="0061032E">
              <w:t>134,605</w:t>
            </w:r>
          </w:p>
        </w:tc>
        <w:tc>
          <w:tcPr>
            <w:tcW w:w="1080" w:type="dxa"/>
            <w:shd w:val="clear" w:color="auto" w:fill="auto"/>
          </w:tcPr>
          <w:p w:rsidR="008123C1" w:rsidRPr="00A95011" w:rsidP="00CB1C05" w14:paraId="4D8ADC13" w14:textId="77777777">
            <w:pPr>
              <w:pStyle w:val="RTableTextAbt"/>
              <w:rPr>
                <w:szCs w:val="18"/>
              </w:rPr>
            </w:pPr>
            <w:r w:rsidRPr="0061032E">
              <w:t>52,681</w:t>
            </w:r>
          </w:p>
        </w:tc>
        <w:tc>
          <w:tcPr>
            <w:tcW w:w="1217" w:type="dxa"/>
            <w:shd w:val="clear" w:color="auto" w:fill="auto"/>
          </w:tcPr>
          <w:p w:rsidR="008123C1" w:rsidRPr="00A95011" w:rsidP="00CB1C05" w14:paraId="6329A1A9" w14:textId="77777777">
            <w:pPr>
              <w:pStyle w:val="RTableTextAbt"/>
              <w:rPr>
                <w:szCs w:val="18"/>
              </w:rPr>
            </w:pPr>
            <w:r w:rsidRPr="0061032E">
              <w:t>$11,012,265</w:t>
            </w:r>
          </w:p>
        </w:tc>
        <w:tc>
          <w:tcPr>
            <w:tcW w:w="1213" w:type="dxa"/>
            <w:shd w:val="clear" w:color="auto" w:fill="auto"/>
          </w:tcPr>
          <w:p w:rsidR="008123C1" w:rsidRPr="00A95011" w:rsidP="00CB1C05" w14:paraId="4F2BCBA7" w14:textId="77777777">
            <w:pPr>
              <w:pStyle w:val="RTableTextAbt"/>
              <w:rPr>
                <w:szCs w:val="18"/>
              </w:rPr>
            </w:pPr>
            <w:r w:rsidRPr="0061032E">
              <w:t>$24,473,514</w:t>
            </w:r>
          </w:p>
        </w:tc>
      </w:tr>
      <w:tr w14:paraId="059EEF77" w14:textId="77777777" w:rsidTr="00663DC7">
        <w:tblPrEx>
          <w:tblW w:w="13140" w:type="dxa"/>
          <w:tblLayout w:type="fixed"/>
          <w:tblLook w:val="04A0"/>
        </w:tblPrEx>
        <w:trPr>
          <w:trHeight w:val="765"/>
        </w:trPr>
        <w:tc>
          <w:tcPr>
            <w:tcW w:w="2520" w:type="dxa"/>
            <w:shd w:val="clear" w:color="auto" w:fill="auto"/>
          </w:tcPr>
          <w:p w:rsidR="008123C1" w:rsidRPr="00A95011" w:rsidP="00CB1C05" w14:paraId="093BFD39" w14:textId="77777777">
            <w:pPr>
              <w:pStyle w:val="RTableTextAbt"/>
              <w:jc w:val="left"/>
              <w:rPr>
                <w:szCs w:val="18"/>
              </w:rPr>
            </w:pPr>
            <w:r w:rsidRPr="0061032E">
              <w:t xml:space="preserve">Import/Repackage; Processing Aid in Petrochemical </w:t>
            </w:r>
            <w:r w:rsidRPr="0061032E" w:rsidR="008160E1">
              <w:t>Manufacturing</w:t>
            </w:r>
          </w:p>
        </w:tc>
        <w:tc>
          <w:tcPr>
            <w:tcW w:w="2340" w:type="dxa"/>
            <w:shd w:val="clear" w:color="000000" w:fill="FFFFFF"/>
          </w:tcPr>
          <w:p w:rsidR="008123C1" w:rsidRPr="00A95011" w:rsidP="00CB1C05" w14:paraId="5D6E2934" w14:textId="77777777">
            <w:pPr>
              <w:pStyle w:val="RTableTextAbt"/>
              <w:jc w:val="left"/>
              <w:rPr>
                <w:szCs w:val="18"/>
              </w:rPr>
            </w:pPr>
            <w:r w:rsidRPr="0061032E">
              <w:t>541613: Marketing Consulting Services</w:t>
            </w:r>
          </w:p>
        </w:tc>
        <w:tc>
          <w:tcPr>
            <w:tcW w:w="1192" w:type="dxa"/>
            <w:shd w:val="clear" w:color="000000" w:fill="FFFFFF"/>
            <w:noWrap/>
          </w:tcPr>
          <w:p w:rsidR="008123C1" w:rsidRPr="00A95011" w:rsidP="00CB1C05" w14:paraId="662FA441" w14:textId="77777777">
            <w:pPr>
              <w:pStyle w:val="RTableTextAbt"/>
              <w:rPr>
                <w:szCs w:val="18"/>
              </w:rPr>
            </w:pPr>
            <w:r w:rsidRPr="0061032E">
              <w:t>$19m revenue</w:t>
            </w:r>
          </w:p>
        </w:tc>
        <w:tc>
          <w:tcPr>
            <w:tcW w:w="718" w:type="dxa"/>
            <w:shd w:val="clear" w:color="auto" w:fill="auto"/>
          </w:tcPr>
          <w:p w:rsidR="008123C1" w:rsidRPr="00A95011" w:rsidP="00CB1C05" w14:paraId="4CBD2ED3" w14:textId="77777777">
            <w:pPr>
              <w:pStyle w:val="RTableTextAbt"/>
              <w:rPr>
                <w:szCs w:val="18"/>
              </w:rPr>
            </w:pPr>
            <w:r w:rsidRPr="0061032E">
              <w:t>36,605</w:t>
            </w:r>
          </w:p>
        </w:tc>
        <w:tc>
          <w:tcPr>
            <w:tcW w:w="818" w:type="dxa"/>
            <w:shd w:val="clear" w:color="auto" w:fill="auto"/>
          </w:tcPr>
          <w:p w:rsidR="008123C1" w:rsidRPr="00A95011" w:rsidP="00CB1C05" w14:paraId="10BA2CFF" w14:textId="77777777">
            <w:pPr>
              <w:pStyle w:val="RTableTextAbt"/>
              <w:rPr>
                <w:szCs w:val="18"/>
              </w:rPr>
            </w:pPr>
            <w:r w:rsidRPr="0061032E">
              <w:t>36,084</w:t>
            </w:r>
          </w:p>
        </w:tc>
        <w:tc>
          <w:tcPr>
            <w:tcW w:w="1000" w:type="dxa"/>
            <w:shd w:val="clear" w:color="auto" w:fill="auto"/>
          </w:tcPr>
          <w:p w:rsidR="008123C1" w:rsidRPr="00A95011" w:rsidP="00CB1C05" w14:paraId="515CEC08" w14:textId="77777777">
            <w:pPr>
              <w:pStyle w:val="RTableTextAbt"/>
              <w:rPr>
                <w:szCs w:val="18"/>
              </w:rPr>
            </w:pPr>
            <w:r w:rsidRPr="0061032E">
              <w:t>37,454</w:t>
            </w:r>
          </w:p>
        </w:tc>
        <w:tc>
          <w:tcPr>
            <w:tcW w:w="1042" w:type="dxa"/>
            <w:shd w:val="clear" w:color="auto" w:fill="auto"/>
          </w:tcPr>
          <w:p w:rsidR="008123C1" w:rsidRPr="00A95011" w:rsidP="00CB1C05" w14:paraId="74D7CDFD" w14:textId="77777777">
            <w:pPr>
              <w:pStyle w:val="RTableTextAbt"/>
              <w:rPr>
                <w:szCs w:val="18"/>
              </w:rPr>
            </w:pPr>
            <w:r w:rsidRPr="0061032E">
              <w:t>221,857</w:t>
            </w:r>
          </w:p>
        </w:tc>
        <w:tc>
          <w:tcPr>
            <w:tcW w:w="1080" w:type="dxa"/>
            <w:shd w:val="clear" w:color="auto" w:fill="auto"/>
          </w:tcPr>
          <w:p w:rsidR="008123C1" w:rsidRPr="00A95011" w:rsidP="00CB1C05" w14:paraId="16065002" w14:textId="77777777">
            <w:pPr>
              <w:pStyle w:val="RTableTextAbt"/>
              <w:rPr>
                <w:szCs w:val="18"/>
              </w:rPr>
            </w:pPr>
            <w:r w:rsidRPr="0061032E">
              <w:t>126,391</w:t>
            </w:r>
          </w:p>
        </w:tc>
        <w:tc>
          <w:tcPr>
            <w:tcW w:w="1217" w:type="dxa"/>
            <w:shd w:val="clear" w:color="auto" w:fill="auto"/>
          </w:tcPr>
          <w:p w:rsidR="008123C1" w:rsidRPr="00A95011" w:rsidP="00CB1C05" w14:paraId="0B382230" w14:textId="77777777">
            <w:pPr>
              <w:pStyle w:val="RTableTextAbt"/>
              <w:rPr>
                <w:szCs w:val="18"/>
              </w:rPr>
            </w:pPr>
            <w:r w:rsidRPr="0061032E">
              <w:t>$20,146,666</w:t>
            </w:r>
          </w:p>
        </w:tc>
        <w:tc>
          <w:tcPr>
            <w:tcW w:w="1213" w:type="dxa"/>
            <w:shd w:val="clear" w:color="auto" w:fill="auto"/>
          </w:tcPr>
          <w:p w:rsidR="008123C1" w:rsidRPr="00A95011" w:rsidP="00CB1C05" w14:paraId="03844D87" w14:textId="77777777">
            <w:pPr>
              <w:pStyle w:val="RTableTextAbt"/>
              <w:rPr>
                <w:szCs w:val="18"/>
              </w:rPr>
            </w:pPr>
            <w:r w:rsidRPr="0061032E">
              <w:t>$48,674,538</w:t>
            </w:r>
          </w:p>
        </w:tc>
      </w:tr>
      <w:tr w14:paraId="06A76E19" w14:textId="77777777" w:rsidTr="00663DC7">
        <w:tblPrEx>
          <w:tblW w:w="13140" w:type="dxa"/>
          <w:tblLayout w:type="fixed"/>
          <w:tblLook w:val="04A0"/>
        </w:tblPrEx>
        <w:trPr>
          <w:trHeight w:val="600"/>
        </w:trPr>
        <w:tc>
          <w:tcPr>
            <w:tcW w:w="2520" w:type="dxa"/>
            <w:shd w:val="clear" w:color="auto" w:fill="auto"/>
          </w:tcPr>
          <w:p w:rsidR="008123C1" w:rsidRPr="00A95011" w:rsidP="00CB1C05" w14:paraId="3D555D48" w14:textId="77777777">
            <w:pPr>
              <w:pStyle w:val="RTableTextAbt"/>
              <w:jc w:val="left"/>
              <w:rPr>
                <w:szCs w:val="18"/>
              </w:rPr>
            </w:pPr>
            <w:r w:rsidRPr="0061032E">
              <w:t>Import/Repackage</w:t>
            </w:r>
          </w:p>
        </w:tc>
        <w:tc>
          <w:tcPr>
            <w:tcW w:w="2340" w:type="dxa"/>
            <w:shd w:val="clear" w:color="000000" w:fill="FFFFFF"/>
          </w:tcPr>
          <w:p w:rsidR="008123C1" w:rsidRPr="00A95011" w:rsidP="00CB1C05" w14:paraId="0EE85DB7" w14:textId="77777777">
            <w:pPr>
              <w:pStyle w:val="RTableTextAbt"/>
              <w:jc w:val="left"/>
              <w:rPr>
                <w:szCs w:val="18"/>
              </w:rPr>
            </w:pPr>
            <w:r w:rsidRPr="0061032E">
              <w:t>541714: Research and Development in Biotechnology (except Nanobiotechnology)</w:t>
            </w:r>
          </w:p>
        </w:tc>
        <w:tc>
          <w:tcPr>
            <w:tcW w:w="1192" w:type="dxa"/>
            <w:shd w:val="clear" w:color="000000" w:fill="FFFFFF"/>
            <w:noWrap/>
          </w:tcPr>
          <w:p w:rsidR="008123C1" w:rsidRPr="00A95011" w:rsidP="00CB1C05" w14:paraId="035FDEB2" w14:textId="77777777">
            <w:pPr>
              <w:pStyle w:val="RTableTextAbt"/>
              <w:rPr>
                <w:szCs w:val="18"/>
              </w:rPr>
            </w:pPr>
            <w:r w:rsidRPr="00E22ECA">
              <w:t>1,000 employees</w:t>
            </w:r>
          </w:p>
        </w:tc>
        <w:tc>
          <w:tcPr>
            <w:tcW w:w="718" w:type="dxa"/>
            <w:shd w:val="clear" w:color="auto" w:fill="auto"/>
          </w:tcPr>
          <w:p w:rsidR="008123C1" w:rsidRPr="00A95011" w:rsidP="00CB1C05" w14:paraId="0FEF0266" w14:textId="77777777">
            <w:pPr>
              <w:pStyle w:val="RTableTextAbt"/>
              <w:rPr>
                <w:szCs w:val="18"/>
              </w:rPr>
            </w:pPr>
            <w:r w:rsidRPr="0061032E">
              <w:t>3,109</w:t>
            </w:r>
          </w:p>
        </w:tc>
        <w:tc>
          <w:tcPr>
            <w:tcW w:w="818" w:type="dxa"/>
            <w:shd w:val="clear" w:color="auto" w:fill="auto"/>
          </w:tcPr>
          <w:p w:rsidR="008123C1" w:rsidRPr="00A95011" w:rsidP="00CB1C05" w14:paraId="5F3BAB37" w14:textId="77777777">
            <w:pPr>
              <w:pStyle w:val="RTableTextAbt"/>
              <w:rPr>
                <w:szCs w:val="18"/>
              </w:rPr>
            </w:pPr>
            <w:r w:rsidRPr="0061032E">
              <w:t>3,056</w:t>
            </w:r>
          </w:p>
        </w:tc>
        <w:tc>
          <w:tcPr>
            <w:tcW w:w="1000" w:type="dxa"/>
            <w:shd w:val="clear" w:color="auto" w:fill="auto"/>
          </w:tcPr>
          <w:p w:rsidR="008123C1" w:rsidRPr="00A95011" w:rsidP="00CB1C05" w14:paraId="0F24449C" w14:textId="77777777">
            <w:pPr>
              <w:pStyle w:val="RTableTextAbt"/>
              <w:rPr>
                <w:szCs w:val="18"/>
              </w:rPr>
            </w:pPr>
            <w:r w:rsidRPr="0061032E">
              <w:t>3,415</w:t>
            </w:r>
          </w:p>
        </w:tc>
        <w:tc>
          <w:tcPr>
            <w:tcW w:w="1042" w:type="dxa"/>
            <w:shd w:val="clear" w:color="auto" w:fill="auto"/>
          </w:tcPr>
          <w:p w:rsidR="008123C1" w:rsidRPr="00A95011" w:rsidP="00CB1C05" w14:paraId="7D68D029" w14:textId="77777777">
            <w:pPr>
              <w:pStyle w:val="RTableTextAbt"/>
              <w:rPr>
                <w:szCs w:val="18"/>
              </w:rPr>
            </w:pPr>
            <w:r w:rsidRPr="0061032E">
              <w:t>88,706</w:t>
            </w:r>
          </w:p>
        </w:tc>
        <w:tc>
          <w:tcPr>
            <w:tcW w:w="1080" w:type="dxa"/>
            <w:shd w:val="clear" w:color="auto" w:fill="auto"/>
          </w:tcPr>
          <w:p w:rsidR="008123C1" w:rsidRPr="00A95011" w:rsidP="00CB1C05" w14:paraId="3906BDA4" w14:textId="77777777">
            <w:pPr>
              <w:pStyle w:val="RTableTextAbt"/>
              <w:rPr>
                <w:szCs w:val="18"/>
              </w:rPr>
            </w:pPr>
            <w:r w:rsidRPr="0061032E">
              <w:t>58,308</w:t>
            </w:r>
          </w:p>
        </w:tc>
        <w:tc>
          <w:tcPr>
            <w:tcW w:w="1217" w:type="dxa"/>
            <w:shd w:val="clear" w:color="auto" w:fill="auto"/>
          </w:tcPr>
          <w:p w:rsidR="008123C1" w:rsidRPr="00A95011" w:rsidP="00CB1C05" w14:paraId="52A60316" w14:textId="77777777">
            <w:pPr>
              <w:pStyle w:val="RTableTextAbt"/>
              <w:rPr>
                <w:szCs w:val="18"/>
              </w:rPr>
            </w:pPr>
            <w:r w:rsidRPr="0061032E">
              <w:t>$26,233,347</w:t>
            </w:r>
          </w:p>
        </w:tc>
        <w:tc>
          <w:tcPr>
            <w:tcW w:w="1213" w:type="dxa"/>
            <w:shd w:val="clear" w:color="auto" w:fill="auto"/>
          </w:tcPr>
          <w:p w:rsidR="008123C1" w:rsidRPr="00A95011" w:rsidP="00CB1C05" w14:paraId="45D139E9" w14:textId="77777777">
            <w:pPr>
              <w:pStyle w:val="RTableTextAbt"/>
              <w:rPr>
                <w:szCs w:val="18"/>
              </w:rPr>
            </w:pPr>
            <w:r w:rsidRPr="0061032E">
              <w:t>$28,961,397</w:t>
            </w:r>
          </w:p>
        </w:tc>
      </w:tr>
      <w:tr w14:paraId="28C58E0D" w14:textId="77777777" w:rsidTr="00663DC7">
        <w:tblPrEx>
          <w:tblW w:w="13140" w:type="dxa"/>
          <w:tblLayout w:type="fixed"/>
          <w:tblLook w:val="04A0"/>
        </w:tblPrEx>
        <w:tc>
          <w:tcPr>
            <w:tcW w:w="2520" w:type="dxa"/>
            <w:shd w:val="clear" w:color="auto" w:fill="auto"/>
          </w:tcPr>
          <w:p w:rsidR="008123C1" w:rsidRPr="00A95011" w:rsidP="00CB1C05" w14:paraId="60376F60" w14:textId="77777777">
            <w:pPr>
              <w:pStyle w:val="RTableTextAbt"/>
              <w:jc w:val="left"/>
              <w:rPr>
                <w:szCs w:val="18"/>
              </w:rPr>
            </w:pPr>
            <w:r w:rsidRPr="0061032E">
              <w:t xml:space="preserve">Mold Release and Protectants; Paints and Coatings </w:t>
            </w:r>
          </w:p>
        </w:tc>
        <w:tc>
          <w:tcPr>
            <w:tcW w:w="2340" w:type="dxa"/>
            <w:shd w:val="clear" w:color="000000" w:fill="FFFFFF"/>
          </w:tcPr>
          <w:p w:rsidR="008123C1" w:rsidRPr="00A95011" w:rsidP="00CB1C05" w14:paraId="49B89BDA" w14:textId="77777777">
            <w:pPr>
              <w:pStyle w:val="RTableTextAbt"/>
              <w:jc w:val="left"/>
              <w:rPr>
                <w:szCs w:val="18"/>
              </w:rPr>
            </w:pPr>
            <w:r w:rsidRPr="0061032E">
              <w:t>541715: Research and Development in the Physical, Engineering, and Life Sciences (except Nanotechnology and Biotechnology)</w:t>
            </w:r>
          </w:p>
        </w:tc>
        <w:tc>
          <w:tcPr>
            <w:tcW w:w="1192" w:type="dxa"/>
            <w:shd w:val="clear" w:color="000000" w:fill="FFFFFF"/>
            <w:noWrap/>
          </w:tcPr>
          <w:p w:rsidR="008123C1" w:rsidRPr="00A95011" w:rsidP="00CB1C05" w14:paraId="4A3FDC34" w14:textId="77777777">
            <w:pPr>
              <w:pStyle w:val="RTableTextAbt"/>
              <w:rPr>
                <w:szCs w:val="18"/>
              </w:rPr>
            </w:pPr>
            <w:r w:rsidRPr="0061032E">
              <w:t>1,000 employees</w:t>
            </w:r>
          </w:p>
        </w:tc>
        <w:tc>
          <w:tcPr>
            <w:tcW w:w="718" w:type="dxa"/>
            <w:shd w:val="clear" w:color="auto" w:fill="auto"/>
          </w:tcPr>
          <w:p w:rsidR="008123C1" w:rsidRPr="00A95011" w:rsidP="00CB1C05" w14:paraId="0EEF80D9" w14:textId="77777777">
            <w:pPr>
              <w:pStyle w:val="RTableTextAbt"/>
              <w:rPr>
                <w:szCs w:val="18"/>
              </w:rPr>
            </w:pPr>
            <w:r w:rsidRPr="0061032E">
              <w:t>8,019</w:t>
            </w:r>
          </w:p>
        </w:tc>
        <w:tc>
          <w:tcPr>
            <w:tcW w:w="818" w:type="dxa"/>
            <w:shd w:val="clear" w:color="auto" w:fill="auto"/>
          </w:tcPr>
          <w:p w:rsidR="008123C1" w:rsidRPr="00A95011" w:rsidP="00CB1C05" w14:paraId="152EC307" w14:textId="77777777">
            <w:pPr>
              <w:pStyle w:val="RTableTextAbt"/>
              <w:rPr>
                <w:szCs w:val="18"/>
              </w:rPr>
            </w:pPr>
            <w:r w:rsidRPr="0061032E">
              <w:t>7,641</w:t>
            </w:r>
          </w:p>
        </w:tc>
        <w:tc>
          <w:tcPr>
            <w:tcW w:w="1000" w:type="dxa"/>
            <w:shd w:val="clear" w:color="auto" w:fill="auto"/>
          </w:tcPr>
          <w:p w:rsidR="008123C1" w:rsidRPr="00A95011" w:rsidP="00CB1C05" w14:paraId="3DFC8DE1" w14:textId="77777777">
            <w:pPr>
              <w:pStyle w:val="RTableTextAbt"/>
              <w:rPr>
                <w:szCs w:val="18"/>
              </w:rPr>
            </w:pPr>
            <w:r w:rsidRPr="0061032E">
              <w:t>10,032</w:t>
            </w:r>
          </w:p>
        </w:tc>
        <w:tc>
          <w:tcPr>
            <w:tcW w:w="1042" w:type="dxa"/>
            <w:shd w:val="clear" w:color="auto" w:fill="auto"/>
          </w:tcPr>
          <w:p w:rsidR="008123C1" w:rsidRPr="00A95011" w:rsidP="00CB1C05" w14:paraId="1CDBBC45" w14:textId="77777777">
            <w:pPr>
              <w:pStyle w:val="RTableTextAbt"/>
              <w:rPr>
                <w:szCs w:val="18"/>
              </w:rPr>
            </w:pPr>
            <w:r w:rsidRPr="0061032E">
              <w:t>465,680</w:t>
            </w:r>
          </w:p>
        </w:tc>
        <w:tc>
          <w:tcPr>
            <w:tcW w:w="1080" w:type="dxa"/>
            <w:shd w:val="clear" w:color="auto" w:fill="auto"/>
          </w:tcPr>
          <w:p w:rsidR="008123C1" w:rsidRPr="00A95011" w:rsidP="00CB1C05" w14:paraId="34D25A24" w14:textId="77777777">
            <w:pPr>
              <w:pStyle w:val="RTableTextAbt"/>
              <w:rPr>
                <w:szCs w:val="18"/>
              </w:rPr>
            </w:pPr>
            <w:r w:rsidRPr="0061032E">
              <w:t>147,517</w:t>
            </w:r>
          </w:p>
        </w:tc>
        <w:tc>
          <w:tcPr>
            <w:tcW w:w="1217" w:type="dxa"/>
            <w:shd w:val="clear" w:color="auto" w:fill="auto"/>
          </w:tcPr>
          <w:p w:rsidR="008123C1" w:rsidRPr="00A95011" w:rsidP="00CB1C05" w14:paraId="04D8DDF7" w14:textId="77777777">
            <w:pPr>
              <w:pStyle w:val="RTableTextAbt"/>
              <w:rPr>
                <w:szCs w:val="18"/>
              </w:rPr>
            </w:pPr>
            <w:r w:rsidRPr="0061032E">
              <w:t>$77,718,729</w:t>
            </w:r>
          </w:p>
        </w:tc>
        <w:tc>
          <w:tcPr>
            <w:tcW w:w="1213" w:type="dxa"/>
            <w:shd w:val="clear" w:color="auto" w:fill="auto"/>
          </w:tcPr>
          <w:p w:rsidR="008123C1" w:rsidRPr="00A95011" w:rsidP="00CB1C05" w14:paraId="0EC7F9C4" w14:textId="77777777">
            <w:pPr>
              <w:pStyle w:val="RTableTextAbt"/>
              <w:rPr>
                <w:szCs w:val="18"/>
              </w:rPr>
            </w:pPr>
            <w:r w:rsidRPr="0061032E">
              <w:t>$114,272,382</w:t>
            </w:r>
          </w:p>
        </w:tc>
      </w:tr>
      <w:tr w14:paraId="003B6665" w14:textId="77777777" w:rsidTr="00663DC7">
        <w:tblPrEx>
          <w:tblW w:w="13140" w:type="dxa"/>
          <w:tblLayout w:type="fixed"/>
          <w:tblLook w:val="04A0"/>
        </w:tblPrEx>
        <w:trPr>
          <w:trHeight w:val="600"/>
        </w:trPr>
        <w:tc>
          <w:tcPr>
            <w:tcW w:w="2520" w:type="dxa"/>
            <w:shd w:val="clear" w:color="auto" w:fill="auto"/>
          </w:tcPr>
          <w:p w:rsidR="008123C1" w:rsidRPr="00A95011" w:rsidP="00CB1C05" w14:paraId="3DE744E4" w14:textId="77777777">
            <w:pPr>
              <w:pStyle w:val="RTableTextAbt"/>
              <w:jc w:val="left"/>
              <w:rPr>
                <w:szCs w:val="18"/>
              </w:rPr>
            </w:pPr>
            <w:r w:rsidRPr="0061032E">
              <w:t>Use as maskant for chemical milling</w:t>
            </w:r>
          </w:p>
        </w:tc>
        <w:tc>
          <w:tcPr>
            <w:tcW w:w="2340" w:type="dxa"/>
            <w:shd w:val="clear" w:color="000000" w:fill="FFFFFF"/>
          </w:tcPr>
          <w:p w:rsidR="008123C1" w:rsidRPr="00A95011" w:rsidP="00CB1C05" w14:paraId="6C4AB332" w14:textId="77777777">
            <w:pPr>
              <w:pStyle w:val="RTableTextAbt"/>
              <w:jc w:val="left"/>
              <w:rPr>
                <w:szCs w:val="18"/>
              </w:rPr>
            </w:pPr>
            <w:r w:rsidRPr="0061032E">
              <w:t xml:space="preserve">541990: All Other Professional, Scientific, and Technical </w:t>
            </w:r>
            <w:r w:rsidRPr="00E22ECA">
              <w:t>Services</w:t>
            </w:r>
          </w:p>
        </w:tc>
        <w:tc>
          <w:tcPr>
            <w:tcW w:w="1192" w:type="dxa"/>
            <w:shd w:val="clear" w:color="000000" w:fill="FFFFFF"/>
            <w:noWrap/>
          </w:tcPr>
          <w:p w:rsidR="008123C1" w:rsidRPr="00A95011" w:rsidP="00CB1C05" w14:paraId="08C9733D" w14:textId="77777777">
            <w:pPr>
              <w:pStyle w:val="RTableTextAbt"/>
              <w:rPr>
                <w:szCs w:val="18"/>
              </w:rPr>
            </w:pPr>
            <w:r w:rsidRPr="0061032E">
              <w:t>$19.5m revenue</w:t>
            </w:r>
          </w:p>
        </w:tc>
        <w:tc>
          <w:tcPr>
            <w:tcW w:w="718" w:type="dxa"/>
            <w:shd w:val="clear" w:color="auto" w:fill="auto"/>
          </w:tcPr>
          <w:p w:rsidR="008123C1" w:rsidRPr="00A95011" w:rsidP="00CB1C05" w14:paraId="33569831" w14:textId="77777777">
            <w:pPr>
              <w:pStyle w:val="RTableTextAbt"/>
              <w:rPr>
                <w:szCs w:val="18"/>
              </w:rPr>
            </w:pPr>
            <w:r w:rsidRPr="0061032E">
              <w:t>16,830</w:t>
            </w:r>
          </w:p>
        </w:tc>
        <w:tc>
          <w:tcPr>
            <w:tcW w:w="818" w:type="dxa"/>
            <w:shd w:val="clear" w:color="auto" w:fill="auto"/>
          </w:tcPr>
          <w:p w:rsidR="008123C1" w:rsidRPr="00A95011" w:rsidP="00CB1C05" w14:paraId="1C197003" w14:textId="77777777">
            <w:pPr>
              <w:pStyle w:val="RTableTextAbt"/>
              <w:rPr>
                <w:szCs w:val="18"/>
              </w:rPr>
            </w:pPr>
            <w:r w:rsidRPr="0061032E">
              <w:t>16,583</w:t>
            </w:r>
          </w:p>
        </w:tc>
        <w:tc>
          <w:tcPr>
            <w:tcW w:w="1000" w:type="dxa"/>
            <w:shd w:val="clear" w:color="auto" w:fill="auto"/>
          </w:tcPr>
          <w:p w:rsidR="008123C1" w:rsidRPr="00A95011" w:rsidP="00CB1C05" w14:paraId="16EADF43" w14:textId="77777777">
            <w:pPr>
              <w:pStyle w:val="RTableTextAbt"/>
              <w:rPr>
                <w:szCs w:val="18"/>
              </w:rPr>
            </w:pPr>
            <w:r w:rsidRPr="0061032E">
              <w:t>17,972</w:t>
            </w:r>
          </w:p>
        </w:tc>
        <w:tc>
          <w:tcPr>
            <w:tcW w:w="1042" w:type="dxa"/>
            <w:shd w:val="clear" w:color="auto" w:fill="auto"/>
          </w:tcPr>
          <w:p w:rsidR="008123C1" w:rsidRPr="00A95011" w:rsidP="00CB1C05" w14:paraId="4B83BB58" w14:textId="77777777">
            <w:pPr>
              <w:pStyle w:val="RTableTextAbt"/>
              <w:rPr>
                <w:szCs w:val="18"/>
              </w:rPr>
            </w:pPr>
            <w:r w:rsidRPr="0061032E">
              <w:t>92,384</w:t>
            </w:r>
          </w:p>
        </w:tc>
        <w:tc>
          <w:tcPr>
            <w:tcW w:w="1080" w:type="dxa"/>
            <w:shd w:val="clear" w:color="auto" w:fill="auto"/>
          </w:tcPr>
          <w:p w:rsidR="008123C1" w:rsidRPr="00A95011" w:rsidP="00CB1C05" w14:paraId="17B70D0B" w14:textId="77777777">
            <w:pPr>
              <w:pStyle w:val="RTableTextAbt"/>
              <w:rPr>
                <w:szCs w:val="18"/>
              </w:rPr>
            </w:pPr>
            <w:r w:rsidRPr="0061032E">
              <w:t>56,159</w:t>
            </w:r>
          </w:p>
        </w:tc>
        <w:tc>
          <w:tcPr>
            <w:tcW w:w="1217" w:type="dxa"/>
            <w:shd w:val="clear" w:color="auto" w:fill="auto"/>
          </w:tcPr>
          <w:p w:rsidR="008123C1" w:rsidRPr="00A95011" w:rsidP="00CB1C05" w14:paraId="647C0BF4" w14:textId="77777777">
            <w:pPr>
              <w:pStyle w:val="RTableTextAbt"/>
              <w:rPr>
                <w:szCs w:val="18"/>
              </w:rPr>
            </w:pPr>
            <w:r w:rsidRPr="0061032E">
              <w:t>$9,431,973</w:t>
            </w:r>
          </w:p>
        </w:tc>
        <w:tc>
          <w:tcPr>
            <w:tcW w:w="1213" w:type="dxa"/>
            <w:shd w:val="clear" w:color="auto" w:fill="auto"/>
          </w:tcPr>
          <w:p w:rsidR="008123C1" w:rsidRPr="00A95011" w:rsidP="00CB1C05" w14:paraId="05E368E2" w14:textId="77777777">
            <w:pPr>
              <w:pStyle w:val="RTableTextAbt"/>
              <w:rPr>
                <w:szCs w:val="18"/>
              </w:rPr>
            </w:pPr>
            <w:r w:rsidRPr="0061032E">
              <w:t>$21,654,731</w:t>
            </w:r>
          </w:p>
        </w:tc>
      </w:tr>
      <w:tr w14:paraId="49F10D53" w14:textId="77777777" w:rsidTr="00663DC7">
        <w:tblPrEx>
          <w:tblW w:w="13140" w:type="dxa"/>
          <w:tblLayout w:type="fixed"/>
          <w:tblLook w:val="04A0"/>
        </w:tblPrEx>
        <w:tc>
          <w:tcPr>
            <w:tcW w:w="2520" w:type="dxa"/>
            <w:shd w:val="clear" w:color="auto" w:fill="auto"/>
          </w:tcPr>
          <w:p w:rsidR="008123C1" w:rsidRPr="00A95011" w:rsidP="00CB1C05" w14:paraId="01D3DE54" w14:textId="77777777">
            <w:pPr>
              <w:pStyle w:val="RTableTextAbt"/>
              <w:jc w:val="left"/>
              <w:rPr>
                <w:szCs w:val="18"/>
              </w:rPr>
            </w:pPr>
            <w:r w:rsidRPr="0061032E">
              <w:t xml:space="preserve">Processing Aid in Petrochemical </w:t>
            </w:r>
            <w:r w:rsidRPr="0061032E" w:rsidR="008160E1">
              <w:t>Manufacturing</w:t>
            </w:r>
          </w:p>
        </w:tc>
        <w:tc>
          <w:tcPr>
            <w:tcW w:w="2340" w:type="dxa"/>
            <w:shd w:val="clear" w:color="000000" w:fill="FFFFFF"/>
          </w:tcPr>
          <w:p w:rsidR="008123C1" w:rsidRPr="00A95011" w:rsidP="00CB1C05" w14:paraId="3804E162" w14:textId="77777777">
            <w:pPr>
              <w:pStyle w:val="RTableTextAbt"/>
              <w:jc w:val="left"/>
              <w:rPr>
                <w:szCs w:val="18"/>
              </w:rPr>
            </w:pPr>
            <w:r w:rsidRPr="0061032E">
              <w:t>561110: Office Administrative Services</w:t>
            </w:r>
          </w:p>
        </w:tc>
        <w:tc>
          <w:tcPr>
            <w:tcW w:w="1192" w:type="dxa"/>
            <w:shd w:val="clear" w:color="000000" w:fill="FFFFFF"/>
            <w:noWrap/>
          </w:tcPr>
          <w:p w:rsidR="008123C1" w:rsidRPr="00A95011" w:rsidP="00CB1C05" w14:paraId="2E473C8A" w14:textId="77777777">
            <w:pPr>
              <w:pStyle w:val="RTableTextAbt"/>
              <w:rPr>
                <w:szCs w:val="18"/>
              </w:rPr>
            </w:pPr>
            <w:r w:rsidRPr="0061032E">
              <w:t>$12.5m revenue</w:t>
            </w:r>
          </w:p>
        </w:tc>
        <w:tc>
          <w:tcPr>
            <w:tcW w:w="718" w:type="dxa"/>
            <w:shd w:val="clear" w:color="auto" w:fill="auto"/>
          </w:tcPr>
          <w:p w:rsidR="008123C1" w:rsidRPr="00A95011" w:rsidP="00CB1C05" w14:paraId="7DEA4CC6" w14:textId="77777777">
            <w:pPr>
              <w:pStyle w:val="RTableTextAbt"/>
              <w:rPr>
                <w:szCs w:val="18"/>
              </w:rPr>
            </w:pPr>
            <w:r w:rsidRPr="0061032E">
              <w:t>31,</w:t>
            </w:r>
            <w:r w:rsidRPr="0061032E" w:rsidR="008160E1">
              <w:t>132</w:t>
            </w:r>
          </w:p>
        </w:tc>
        <w:tc>
          <w:tcPr>
            <w:tcW w:w="818" w:type="dxa"/>
            <w:shd w:val="clear" w:color="auto" w:fill="auto"/>
          </w:tcPr>
          <w:p w:rsidR="008123C1" w:rsidRPr="00A95011" w:rsidP="00CB1C05" w14:paraId="2090558C" w14:textId="77777777">
            <w:pPr>
              <w:pStyle w:val="RTableTextAbt"/>
              <w:rPr>
                <w:szCs w:val="18"/>
              </w:rPr>
            </w:pPr>
            <w:r w:rsidRPr="0061032E">
              <w:t>28,</w:t>
            </w:r>
            <w:r w:rsidRPr="0061032E" w:rsidR="008160E1">
              <w:t>494</w:t>
            </w:r>
          </w:p>
        </w:tc>
        <w:tc>
          <w:tcPr>
            <w:tcW w:w="1000" w:type="dxa"/>
            <w:shd w:val="clear" w:color="auto" w:fill="auto"/>
          </w:tcPr>
          <w:p w:rsidR="008123C1" w:rsidRPr="00A95011" w:rsidP="00CB1C05" w14:paraId="5C2E9B06" w14:textId="77777777">
            <w:pPr>
              <w:pStyle w:val="RTableTextAbt"/>
              <w:rPr>
                <w:szCs w:val="18"/>
              </w:rPr>
            </w:pPr>
            <w:r w:rsidRPr="0061032E">
              <w:t>33,</w:t>
            </w:r>
            <w:r w:rsidRPr="0061032E" w:rsidR="008160E1">
              <w:t>966</w:t>
            </w:r>
          </w:p>
        </w:tc>
        <w:tc>
          <w:tcPr>
            <w:tcW w:w="1042" w:type="dxa"/>
            <w:shd w:val="clear" w:color="auto" w:fill="auto"/>
          </w:tcPr>
          <w:p w:rsidR="008123C1" w:rsidRPr="00A95011" w:rsidP="00CB1C05" w14:paraId="02FE13BE" w14:textId="77777777">
            <w:pPr>
              <w:pStyle w:val="RTableTextAbt"/>
              <w:rPr>
                <w:szCs w:val="18"/>
              </w:rPr>
            </w:pPr>
            <w:r w:rsidRPr="0061032E">
              <w:t>488,042</w:t>
            </w:r>
          </w:p>
        </w:tc>
        <w:tc>
          <w:tcPr>
            <w:tcW w:w="1080" w:type="dxa"/>
            <w:shd w:val="clear" w:color="auto" w:fill="auto"/>
          </w:tcPr>
          <w:p w:rsidR="008123C1" w:rsidRPr="00A95011" w:rsidP="00CB1C05" w14:paraId="68481C57" w14:textId="77777777">
            <w:pPr>
              <w:pStyle w:val="RTableTextAbt"/>
              <w:rPr>
                <w:szCs w:val="18"/>
              </w:rPr>
            </w:pPr>
            <w:r w:rsidRPr="0061032E">
              <w:t>229,</w:t>
            </w:r>
            <w:r w:rsidRPr="0061032E" w:rsidR="008160E1">
              <w:t>472</w:t>
            </w:r>
          </w:p>
        </w:tc>
        <w:tc>
          <w:tcPr>
            <w:tcW w:w="1217" w:type="dxa"/>
            <w:shd w:val="clear" w:color="auto" w:fill="auto"/>
          </w:tcPr>
          <w:p w:rsidR="008123C1" w:rsidRPr="00A95011" w:rsidP="00CB1C05" w14:paraId="317417EA" w14:textId="77777777">
            <w:pPr>
              <w:pStyle w:val="RTableTextAbt"/>
              <w:rPr>
                <w:szCs w:val="18"/>
              </w:rPr>
            </w:pPr>
            <w:r w:rsidRPr="0061032E">
              <w:t>$42,257,787</w:t>
            </w:r>
          </w:p>
        </w:tc>
        <w:tc>
          <w:tcPr>
            <w:tcW w:w="1213" w:type="dxa"/>
            <w:shd w:val="clear" w:color="auto" w:fill="auto"/>
          </w:tcPr>
          <w:p w:rsidR="008123C1" w:rsidRPr="00A95011" w:rsidP="00CB1C05" w14:paraId="4DC64279" w14:textId="77777777">
            <w:pPr>
              <w:pStyle w:val="RTableTextAbt"/>
              <w:rPr>
                <w:szCs w:val="18"/>
              </w:rPr>
            </w:pPr>
            <w:r w:rsidRPr="0061032E">
              <w:t>$71,855,625</w:t>
            </w:r>
          </w:p>
        </w:tc>
      </w:tr>
      <w:tr w14:paraId="368C2CAC" w14:textId="77777777" w:rsidTr="00663DC7">
        <w:tblPrEx>
          <w:tblW w:w="13140" w:type="dxa"/>
          <w:tblLayout w:type="fixed"/>
          <w:tblLook w:val="04A0"/>
        </w:tblPrEx>
        <w:trPr>
          <w:trHeight w:val="510"/>
        </w:trPr>
        <w:tc>
          <w:tcPr>
            <w:tcW w:w="2520" w:type="dxa"/>
            <w:shd w:val="clear" w:color="auto" w:fill="auto"/>
          </w:tcPr>
          <w:p w:rsidR="008123C1" w:rsidRPr="00A95011" w:rsidP="00CB1C05" w14:paraId="3F98FC2C" w14:textId="77777777">
            <w:pPr>
              <w:pStyle w:val="RTableTextAbt"/>
              <w:jc w:val="left"/>
              <w:rPr>
                <w:szCs w:val="18"/>
              </w:rPr>
            </w:pPr>
            <w:r w:rsidRPr="00E22ECA">
              <w:t>Recycling and Disposal</w:t>
            </w:r>
          </w:p>
        </w:tc>
        <w:tc>
          <w:tcPr>
            <w:tcW w:w="2340" w:type="dxa"/>
            <w:shd w:val="clear" w:color="000000" w:fill="FFFFFF"/>
          </w:tcPr>
          <w:p w:rsidR="008123C1" w:rsidRPr="00A95011" w:rsidP="00CB1C05" w14:paraId="6B0F07B6" w14:textId="77777777">
            <w:pPr>
              <w:pStyle w:val="RTableTextAbt"/>
              <w:jc w:val="left"/>
              <w:rPr>
                <w:szCs w:val="18"/>
              </w:rPr>
            </w:pPr>
            <w:r w:rsidRPr="0061032E">
              <w:t xml:space="preserve">562211: Hazardous Waste Treatment and </w:t>
            </w:r>
            <w:r w:rsidRPr="0061032E" w:rsidR="008160E1">
              <w:t>Disposal</w:t>
            </w:r>
          </w:p>
        </w:tc>
        <w:tc>
          <w:tcPr>
            <w:tcW w:w="1192" w:type="dxa"/>
            <w:shd w:val="clear" w:color="000000" w:fill="FFFFFF"/>
            <w:noWrap/>
          </w:tcPr>
          <w:p w:rsidR="008123C1" w:rsidRPr="00A95011" w:rsidP="00CB1C05" w14:paraId="3AA7C841" w14:textId="77777777">
            <w:pPr>
              <w:pStyle w:val="RTableTextAbt"/>
              <w:rPr>
                <w:szCs w:val="18"/>
              </w:rPr>
            </w:pPr>
            <w:r w:rsidRPr="00E22ECA">
              <w:t>$47m revenue</w:t>
            </w:r>
          </w:p>
        </w:tc>
        <w:tc>
          <w:tcPr>
            <w:tcW w:w="718" w:type="dxa"/>
            <w:shd w:val="clear" w:color="auto" w:fill="auto"/>
          </w:tcPr>
          <w:p w:rsidR="008123C1" w:rsidRPr="00A95011" w:rsidP="00CB1C05" w14:paraId="51BA3842" w14:textId="77777777">
            <w:pPr>
              <w:pStyle w:val="RTableTextAbt"/>
              <w:rPr>
                <w:szCs w:val="18"/>
              </w:rPr>
            </w:pPr>
            <w:r w:rsidRPr="0061032E">
              <w:t>414</w:t>
            </w:r>
          </w:p>
        </w:tc>
        <w:tc>
          <w:tcPr>
            <w:tcW w:w="818" w:type="dxa"/>
            <w:shd w:val="clear" w:color="auto" w:fill="auto"/>
          </w:tcPr>
          <w:p w:rsidR="008123C1" w:rsidRPr="00A95011" w:rsidP="00CB1C05" w14:paraId="700D233A" w14:textId="77777777">
            <w:pPr>
              <w:pStyle w:val="RTableTextAbt"/>
              <w:rPr>
                <w:szCs w:val="18"/>
              </w:rPr>
            </w:pPr>
            <w:r w:rsidRPr="0061032E">
              <w:t>359</w:t>
            </w:r>
          </w:p>
        </w:tc>
        <w:tc>
          <w:tcPr>
            <w:tcW w:w="1000" w:type="dxa"/>
            <w:shd w:val="clear" w:color="auto" w:fill="auto"/>
          </w:tcPr>
          <w:p w:rsidR="008123C1" w:rsidRPr="00A95011" w:rsidP="00CB1C05" w14:paraId="430D4D73" w14:textId="77777777">
            <w:pPr>
              <w:pStyle w:val="RTableTextAbt"/>
              <w:rPr>
                <w:szCs w:val="18"/>
              </w:rPr>
            </w:pPr>
            <w:r w:rsidRPr="0061032E">
              <w:t>873</w:t>
            </w:r>
          </w:p>
        </w:tc>
        <w:tc>
          <w:tcPr>
            <w:tcW w:w="1042" w:type="dxa"/>
            <w:shd w:val="clear" w:color="auto" w:fill="auto"/>
          </w:tcPr>
          <w:p w:rsidR="008123C1" w:rsidRPr="00A95011" w:rsidP="00CB1C05" w14:paraId="70610579" w14:textId="77777777">
            <w:pPr>
              <w:pStyle w:val="RTableTextAbt"/>
              <w:rPr>
                <w:szCs w:val="18"/>
              </w:rPr>
            </w:pPr>
            <w:r w:rsidRPr="0061032E">
              <w:t>34,341</w:t>
            </w:r>
          </w:p>
        </w:tc>
        <w:tc>
          <w:tcPr>
            <w:tcW w:w="1080" w:type="dxa"/>
            <w:shd w:val="clear" w:color="auto" w:fill="auto"/>
          </w:tcPr>
          <w:p w:rsidR="008123C1" w:rsidRPr="00A95011" w:rsidP="00CB1C05" w14:paraId="551BE4D9" w14:textId="77777777">
            <w:pPr>
              <w:pStyle w:val="RTableTextAbt"/>
              <w:rPr>
                <w:szCs w:val="18"/>
              </w:rPr>
            </w:pPr>
            <w:r w:rsidRPr="0061032E">
              <w:t>3,475</w:t>
            </w:r>
          </w:p>
        </w:tc>
        <w:tc>
          <w:tcPr>
            <w:tcW w:w="1217" w:type="dxa"/>
            <w:shd w:val="clear" w:color="auto" w:fill="auto"/>
          </w:tcPr>
          <w:p w:rsidR="008123C1" w:rsidRPr="00A95011" w:rsidP="00CB1C05" w14:paraId="2A273645" w14:textId="77777777">
            <w:pPr>
              <w:pStyle w:val="RTableTextAbt"/>
              <w:rPr>
                <w:szCs w:val="18"/>
              </w:rPr>
            </w:pPr>
            <w:r w:rsidRPr="0061032E">
              <w:t>$2,863,143</w:t>
            </w:r>
          </w:p>
        </w:tc>
        <w:tc>
          <w:tcPr>
            <w:tcW w:w="1213" w:type="dxa"/>
            <w:shd w:val="clear" w:color="auto" w:fill="auto"/>
          </w:tcPr>
          <w:p w:rsidR="008123C1" w:rsidRPr="00A95011" w:rsidP="00CB1C05" w14:paraId="3D59BBF3" w14:textId="77777777">
            <w:pPr>
              <w:pStyle w:val="RTableTextAbt"/>
              <w:rPr>
                <w:szCs w:val="18"/>
              </w:rPr>
            </w:pPr>
            <w:r w:rsidRPr="0061032E">
              <w:t>$10,513,720</w:t>
            </w:r>
          </w:p>
        </w:tc>
      </w:tr>
      <w:tr w14:paraId="52C4BF67" w14:textId="77777777" w:rsidTr="00663DC7">
        <w:tblPrEx>
          <w:tblW w:w="13140" w:type="dxa"/>
          <w:tblLayout w:type="fixed"/>
          <w:tblLook w:val="04A0"/>
        </w:tblPrEx>
        <w:trPr>
          <w:trHeight w:val="600"/>
        </w:trPr>
        <w:tc>
          <w:tcPr>
            <w:tcW w:w="2520" w:type="dxa"/>
            <w:shd w:val="clear" w:color="auto" w:fill="auto"/>
          </w:tcPr>
          <w:p w:rsidR="008123C1" w:rsidRPr="00A95011" w:rsidP="00CB1C05" w14:paraId="3A9AA2B1" w14:textId="77777777">
            <w:pPr>
              <w:pStyle w:val="RTableTextAbt"/>
              <w:jc w:val="left"/>
              <w:rPr>
                <w:szCs w:val="18"/>
              </w:rPr>
            </w:pPr>
            <w:r w:rsidRPr="00E22ECA">
              <w:t>Recycling and Disposal</w:t>
            </w:r>
          </w:p>
        </w:tc>
        <w:tc>
          <w:tcPr>
            <w:tcW w:w="2340" w:type="dxa"/>
            <w:shd w:val="clear" w:color="000000" w:fill="FFFFFF"/>
          </w:tcPr>
          <w:p w:rsidR="008123C1" w:rsidRPr="00A95011" w:rsidP="00CB1C05" w14:paraId="596042D5" w14:textId="77777777">
            <w:pPr>
              <w:pStyle w:val="RTableTextAbt"/>
              <w:jc w:val="left"/>
              <w:rPr>
                <w:szCs w:val="18"/>
              </w:rPr>
            </w:pPr>
            <w:r w:rsidRPr="0061032E">
              <w:t>562212: Solid Waste Landfill</w:t>
            </w:r>
          </w:p>
        </w:tc>
        <w:tc>
          <w:tcPr>
            <w:tcW w:w="1192" w:type="dxa"/>
            <w:shd w:val="clear" w:color="000000" w:fill="FFFFFF"/>
            <w:noWrap/>
          </w:tcPr>
          <w:p w:rsidR="008123C1" w:rsidRPr="00A95011" w:rsidP="00CB1C05" w14:paraId="5CF0B9BF" w14:textId="77777777">
            <w:pPr>
              <w:pStyle w:val="RTableTextAbt"/>
              <w:rPr>
                <w:szCs w:val="18"/>
              </w:rPr>
            </w:pPr>
            <w:r w:rsidRPr="00E22ECA">
              <w:t>$47m revenue</w:t>
            </w:r>
          </w:p>
        </w:tc>
        <w:tc>
          <w:tcPr>
            <w:tcW w:w="718" w:type="dxa"/>
            <w:shd w:val="clear" w:color="auto" w:fill="auto"/>
          </w:tcPr>
          <w:p w:rsidR="008123C1" w:rsidRPr="00A95011" w:rsidP="00CB1C05" w14:paraId="1A12C276" w14:textId="77777777">
            <w:pPr>
              <w:pStyle w:val="RTableTextAbt"/>
              <w:rPr>
                <w:szCs w:val="18"/>
              </w:rPr>
            </w:pPr>
            <w:r w:rsidRPr="0061032E">
              <w:t>668</w:t>
            </w:r>
          </w:p>
        </w:tc>
        <w:tc>
          <w:tcPr>
            <w:tcW w:w="818" w:type="dxa"/>
            <w:shd w:val="clear" w:color="auto" w:fill="auto"/>
          </w:tcPr>
          <w:p w:rsidR="008123C1" w:rsidRPr="00A95011" w:rsidP="00CB1C05" w14:paraId="5CBAD5D3" w14:textId="77777777">
            <w:pPr>
              <w:pStyle w:val="RTableTextAbt"/>
              <w:rPr>
                <w:szCs w:val="18"/>
              </w:rPr>
            </w:pPr>
            <w:r w:rsidRPr="0061032E">
              <w:t>631</w:t>
            </w:r>
          </w:p>
        </w:tc>
        <w:tc>
          <w:tcPr>
            <w:tcW w:w="1000" w:type="dxa"/>
            <w:shd w:val="clear" w:color="auto" w:fill="auto"/>
          </w:tcPr>
          <w:p w:rsidR="008123C1" w:rsidRPr="00A95011" w:rsidP="00CB1C05" w14:paraId="06A9D8E5" w14:textId="77777777">
            <w:pPr>
              <w:pStyle w:val="RTableTextAbt"/>
              <w:rPr>
                <w:szCs w:val="18"/>
              </w:rPr>
            </w:pPr>
            <w:r w:rsidRPr="0061032E">
              <w:t>1,</w:t>
            </w:r>
            <w:r w:rsidRPr="0061032E" w:rsidR="008160E1">
              <w:t>439</w:t>
            </w:r>
          </w:p>
        </w:tc>
        <w:tc>
          <w:tcPr>
            <w:tcW w:w="1042" w:type="dxa"/>
            <w:shd w:val="clear" w:color="auto" w:fill="auto"/>
          </w:tcPr>
          <w:p w:rsidR="008123C1" w:rsidRPr="00A95011" w:rsidP="00CB1C05" w14:paraId="3CF2897B" w14:textId="77777777">
            <w:pPr>
              <w:pStyle w:val="RTableTextAbt"/>
              <w:rPr>
                <w:szCs w:val="18"/>
              </w:rPr>
            </w:pPr>
            <w:r w:rsidRPr="0061032E">
              <w:t>18,711</w:t>
            </w:r>
          </w:p>
        </w:tc>
        <w:tc>
          <w:tcPr>
            <w:tcW w:w="1080" w:type="dxa"/>
            <w:shd w:val="clear" w:color="auto" w:fill="auto"/>
          </w:tcPr>
          <w:p w:rsidR="008123C1" w:rsidRPr="00A95011" w:rsidP="00CB1C05" w14:paraId="3F9107AE" w14:textId="77777777">
            <w:pPr>
              <w:pStyle w:val="RTableTextAbt"/>
              <w:rPr>
                <w:szCs w:val="18"/>
              </w:rPr>
            </w:pPr>
            <w:r w:rsidRPr="0061032E">
              <w:t>6,</w:t>
            </w:r>
            <w:r w:rsidRPr="0061032E" w:rsidR="008160E1">
              <w:t>044</w:t>
            </w:r>
          </w:p>
        </w:tc>
        <w:tc>
          <w:tcPr>
            <w:tcW w:w="1217" w:type="dxa"/>
            <w:shd w:val="clear" w:color="auto" w:fill="auto"/>
          </w:tcPr>
          <w:p w:rsidR="008123C1" w:rsidRPr="00A95011" w:rsidP="00CB1C05" w14:paraId="39E06971" w14:textId="77777777">
            <w:pPr>
              <w:pStyle w:val="RTableTextAbt"/>
              <w:rPr>
                <w:szCs w:val="18"/>
              </w:rPr>
            </w:pPr>
            <w:r w:rsidRPr="0061032E">
              <w:t>$1,439,583</w:t>
            </w:r>
          </w:p>
        </w:tc>
        <w:tc>
          <w:tcPr>
            <w:tcW w:w="1213" w:type="dxa"/>
            <w:shd w:val="clear" w:color="auto" w:fill="auto"/>
          </w:tcPr>
          <w:p w:rsidR="008123C1" w:rsidRPr="00A95011" w:rsidP="00CB1C05" w14:paraId="7139D59C" w14:textId="77777777">
            <w:pPr>
              <w:pStyle w:val="RTableTextAbt"/>
              <w:rPr>
                <w:szCs w:val="18"/>
              </w:rPr>
            </w:pPr>
            <w:r w:rsidRPr="0061032E">
              <w:t>$9,009,427</w:t>
            </w:r>
          </w:p>
        </w:tc>
      </w:tr>
      <w:tr w14:paraId="27CA4F24" w14:textId="77777777" w:rsidTr="00663DC7">
        <w:tblPrEx>
          <w:tblW w:w="13140" w:type="dxa"/>
          <w:tblLayout w:type="fixed"/>
          <w:tblLook w:val="04A0"/>
        </w:tblPrEx>
        <w:trPr>
          <w:trHeight w:val="600"/>
        </w:trPr>
        <w:tc>
          <w:tcPr>
            <w:tcW w:w="2520" w:type="dxa"/>
            <w:shd w:val="clear" w:color="auto" w:fill="auto"/>
          </w:tcPr>
          <w:p w:rsidR="008123C1" w:rsidRPr="00A95011" w:rsidP="00CB1C05" w14:paraId="60EFA476" w14:textId="77777777">
            <w:pPr>
              <w:pStyle w:val="RTableTextAbt"/>
              <w:jc w:val="left"/>
              <w:rPr>
                <w:szCs w:val="18"/>
              </w:rPr>
            </w:pPr>
            <w:r w:rsidRPr="00E22ECA">
              <w:t>Recycling and Disposal</w:t>
            </w:r>
          </w:p>
        </w:tc>
        <w:tc>
          <w:tcPr>
            <w:tcW w:w="2340" w:type="dxa"/>
            <w:shd w:val="clear" w:color="000000" w:fill="FFFFFF"/>
          </w:tcPr>
          <w:p w:rsidR="008123C1" w:rsidRPr="00A95011" w:rsidP="00CB1C05" w14:paraId="64853F19" w14:textId="77777777">
            <w:pPr>
              <w:pStyle w:val="RTableTextAbt"/>
              <w:jc w:val="left"/>
              <w:rPr>
                <w:szCs w:val="18"/>
              </w:rPr>
            </w:pPr>
            <w:r w:rsidRPr="0061032E">
              <w:t>562213: Solid Waste Combustors and Incinerators</w:t>
            </w:r>
          </w:p>
        </w:tc>
        <w:tc>
          <w:tcPr>
            <w:tcW w:w="1192" w:type="dxa"/>
            <w:shd w:val="clear" w:color="000000" w:fill="FFFFFF"/>
            <w:noWrap/>
          </w:tcPr>
          <w:p w:rsidR="008123C1" w:rsidRPr="00A95011" w:rsidP="00CB1C05" w14:paraId="66D28210" w14:textId="77777777">
            <w:pPr>
              <w:pStyle w:val="RTableTextAbt"/>
              <w:rPr>
                <w:szCs w:val="18"/>
              </w:rPr>
            </w:pPr>
            <w:r w:rsidRPr="00E22ECA">
              <w:t>$47m revenue</w:t>
            </w:r>
          </w:p>
        </w:tc>
        <w:tc>
          <w:tcPr>
            <w:tcW w:w="718" w:type="dxa"/>
            <w:shd w:val="clear" w:color="auto" w:fill="auto"/>
          </w:tcPr>
          <w:p w:rsidR="008123C1" w:rsidRPr="00A95011" w:rsidP="00CB1C05" w14:paraId="34D493CD" w14:textId="77777777">
            <w:pPr>
              <w:pStyle w:val="RTableTextAbt"/>
              <w:rPr>
                <w:szCs w:val="18"/>
              </w:rPr>
            </w:pPr>
            <w:r w:rsidRPr="0061032E">
              <w:t>37</w:t>
            </w:r>
          </w:p>
        </w:tc>
        <w:tc>
          <w:tcPr>
            <w:tcW w:w="818" w:type="dxa"/>
            <w:shd w:val="clear" w:color="auto" w:fill="auto"/>
          </w:tcPr>
          <w:p w:rsidR="008123C1" w:rsidRPr="00A95011" w:rsidP="00CB1C05" w14:paraId="5A370034" w14:textId="77777777">
            <w:pPr>
              <w:pStyle w:val="RTableTextAbt"/>
              <w:rPr>
                <w:szCs w:val="18"/>
              </w:rPr>
            </w:pPr>
            <w:r w:rsidRPr="0061032E">
              <w:t>26</w:t>
            </w:r>
          </w:p>
        </w:tc>
        <w:tc>
          <w:tcPr>
            <w:tcW w:w="1000" w:type="dxa"/>
            <w:shd w:val="clear" w:color="auto" w:fill="auto"/>
          </w:tcPr>
          <w:p w:rsidR="008123C1" w:rsidRPr="00A95011" w:rsidP="00CB1C05" w14:paraId="0B0FB7D7" w14:textId="77777777">
            <w:pPr>
              <w:pStyle w:val="RTableTextAbt"/>
              <w:rPr>
                <w:szCs w:val="18"/>
              </w:rPr>
            </w:pPr>
            <w:r w:rsidRPr="0061032E">
              <w:t>61</w:t>
            </w:r>
          </w:p>
        </w:tc>
        <w:tc>
          <w:tcPr>
            <w:tcW w:w="1042" w:type="dxa"/>
            <w:shd w:val="clear" w:color="auto" w:fill="auto"/>
          </w:tcPr>
          <w:p w:rsidR="008123C1" w:rsidRPr="00A95011" w:rsidP="00CB1C05" w14:paraId="750C6AA0" w14:textId="77777777">
            <w:pPr>
              <w:pStyle w:val="RTableTextAbt"/>
              <w:rPr>
                <w:szCs w:val="18"/>
              </w:rPr>
            </w:pPr>
            <w:r w:rsidRPr="0061032E">
              <w:t>2,095</w:t>
            </w:r>
          </w:p>
        </w:tc>
        <w:tc>
          <w:tcPr>
            <w:tcW w:w="1080" w:type="dxa"/>
            <w:shd w:val="clear" w:color="auto" w:fill="auto"/>
          </w:tcPr>
          <w:p w:rsidR="008123C1" w:rsidRPr="00A95011" w:rsidP="00CB1C05" w14:paraId="78636CD0" w14:textId="77777777">
            <w:pPr>
              <w:pStyle w:val="RTableTextAbt"/>
              <w:rPr>
                <w:szCs w:val="18"/>
              </w:rPr>
            </w:pPr>
            <w:r w:rsidRPr="0061032E">
              <w:t>88</w:t>
            </w:r>
          </w:p>
        </w:tc>
        <w:tc>
          <w:tcPr>
            <w:tcW w:w="1217" w:type="dxa"/>
            <w:shd w:val="clear" w:color="auto" w:fill="auto"/>
          </w:tcPr>
          <w:p w:rsidR="008123C1" w:rsidRPr="00A95011" w:rsidP="00CB1C05" w14:paraId="19526EF6" w14:textId="77777777">
            <w:pPr>
              <w:pStyle w:val="RTableTextAbt"/>
              <w:rPr>
                <w:szCs w:val="18"/>
              </w:rPr>
            </w:pPr>
            <w:r w:rsidRPr="0061032E">
              <w:t>$214,161</w:t>
            </w:r>
          </w:p>
        </w:tc>
        <w:tc>
          <w:tcPr>
            <w:tcW w:w="1213" w:type="dxa"/>
            <w:shd w:val="clear" w:color="auto" w:fill="auto"/>
          </w:tcPr>
          <w:p w:rsidR="008123C1" w:rsidRPr="00A95011" w:rsidP="00CB1C05" w14:paraId="0A778F8A" w14:textId="77777777">
            <w:pPr>
              <w:pStyle w:val="RTableTextAbt"/>
              <w:rPr>
                <w:szCs w:val="18"/>
              </w:rPr>
            </w:pPr>
            <w:r w:rsidRPr="0061032E">
              <w:t>$1,542,145</w:t>
            </w:r>
          </w:p>
        </w:tc>
      </w:tr>
      <w:tr w14:paraId="7C8D4584" w14:textId="77777777" w:rsidTr="00663DC7">
        <w:tblPrEx>
          <w:tblW w:w="13140" w:type="dxa"/>
          <w:tblLayout w:type="fixed"/>
          <w:tblLook w:val="04A0"/>
        </w:tblPrEx>
        <w:trPr>
          <w:trHeight w:val="600"/>
        </w:trPr>
        <w:tc>
          <w:tcPr>
            <w:tcW w:w="2520" w:type="dxa"/>
            <w:shd w:val="clear" w:color="auto" w:fill="auto"/>
          </w:tcPr>
          <w:p w:rsidR="008123C1" w:rsidRPr="00A95011" w:rsidP="00CB1C05" w14:paraId="174ADFCA" w14:textId="77777777">
            <w:pPr>
              <w:pStyle w:val="RTableTextAbt"/>
              <w:jc w:val="left"/>
              <w:rPr>
                <w:szCs w:val="18"/>
              </w:rPr>
            </w:pPr>
            <w:r w:rsidRPr="00E22ECA">
              <w:t>Recycling and Disposal</w:t>
            </w:r>
          </w:p>
        </w:tc>
        <w:tc>
          <w:tcPr>
            <w:tcW w:w="2340" w:type="dxa"/>
            <w:shd w:val="clear" w:color="000000" w:fill="FFFFFF"/>
          </w:tcPr>
          <w:p w:rsidR="008123C1" w:rsidRPr="00A95011" w:rsidP="00CB1C05" w14:paraId="2E77F557" w14:textId="77777777">
            <w:pPr>
              <w:pStyle w:val="RTableTextAbt"/>
              <w:jc w:val="left"/>
              <w:rPr>
                <w:szCs w:val="18"/>
              </w:rPr>
            </w:pPr>
            <w:r w:rsidRPr="0061032E">
              <w:t xml:space="preserve">562219: Other Nonhazardous Waste Treatment and </w:t>
            </w:r>
            <w:r w:rsidRPr="0061032E" w:rsidR="008160E1">
              <w:t>Disposal</w:t>
            </w:r>
          </w:p>
        </w:tc>
        <w:tc>
          <w:tcPr>
            <w:tcW w:w="1192" w:type="dxa"/>
            <w:shd w:val="clear" w:color="000000" w:fill="FFFFFF"/>
            <w:noWrap/>
          </w:tcPr>
          <w:p w:rsidR="008123C1" w:rsidRPr="00A95011" w:rsidP="00CB1C05" w14:paraId="4B0BE3D8" w14:textId="77777777">
            <w:pPr>
              <w:pStyle w:val="RTableTextAbt"/>
              <w:rPr>
                <w:szCs w:val="18"/>
              </w:rPr>
            </w:pPr>
            <w:r w:rsidRPr="0061032E">
              <w:t>$47m revenue</w:t>
            </w:r>
          </w:p>
        </w:tc>
        <w:tc>
          <w:tcPr>
            <w:tcW w:w="718" w:type="dxa"/>
            <w:shd w:val="clear" w:color="auto" w:fill="auto"/>
          </w:tcPr>
          <w:p w:rsidR="008123C1" w:rsidRPr="00A95011" w:rsidP="00CB1C05" w14:paraId="2230BC1F" w14:textId="77777777">
            <w:pPr>
              <w:pStyle w:val="RTableTextAbt"/>
              <w:rPr>
                <w:szCs w:val="18"/>
              </w:rPr>
            </w:pPr>
            <w:r w:rsidRPr="0061032E">
              <w:t>227</w:t>
            </w:r>
          </w:p>
        </w:tc>
        <w:tc>
          <w:tcPr>
            <w:tcW w:w="818" w:type="dxa"/>
            <w:shd w:val="clear" w:color="auto" w:fill="auto"/>
          </w:tcPr>
          <w:p w:rsidR="008123C1" w:rsidRPr="00A95011" w:rsidP="00CB1C05" w14:paraId="42ADC542" w14:textId="77777777">
            <w:pPr>
              <w:pStyle w:val="RTableTextAbt"/>
              <w:rPr>
                <w:szCs w:val="18"/>
              </w:rPr>
            </w:pPr>
            <w:r w:rsidRPr="0061032E">
              <w:t>212</w:t>
            </w:r>
          </w:p>
        </w:tc>
        <w:tc>
          <w:tcPr>
            <w:tcW w:w="1000" w:type="dxa"/>
            <w:shd w:val="clear" w:color="auto" w:fill="auto"/>
          </w:tcPr>
          <w:p w:rsidR="008123C1" w:rsidRPr="00A95011" w:rsidP="00CB1C05" w14:paraId="1F754035" w14:textId="77777777">
            <w:pPr>
              <w:pStyle w:val="RTableTextAbt"/>
              <w:rPr>
                <w:szCs w:val="18"/>
              </w:rPr>
            </w:pPr>
            <w:r w:rsidRPr="0061032E">
              <w:t>287</w:t>
            </w:r>
          </w:p>
        </w:tc>
        <w:tc>
          <w:tcPr>
            <w:tcW w:w="1042" w:type="dxa"/>
            <w:shd w:val="clear" w:color="auto" w:fill="auto"/>
          </w:tcPr>
          <w:p w:rsidR="008123C1" w:rsidRPr="00A95011" w:rsidP="00CB1C05" w14:paraId="702CF2D0" w14:textId="77777777">
            <w:pPr>
              <w:pStyle w:val="RTableTextAbt"/>
              <w:rPr>
                <w:szCs w:val="18"/>
              </w:rPr>
            </w:pPr>
            <w:r w:rsidRPr="0061032E">
              <w:t>2,720</w:t>
            </w:r>
          </w:p>
        </w:tc>
        <w:tc>
          <w:tcPr>
            <w:tcW w:w="1080" w:type="dxa"/>
            <w:shd w:val="clear" w:color="auto" w:fill="auto"/>
          </w:tcPr>
          <w:p w:rsidR="008123C1" w:rsidRPr="00A95011" w:rsidP="00CB1C05" w14:paraId="076C134C" w14:textId="77777777">
            <w:pPr>
              <w:pStyle w:val="RTableTextAbt"/>
              <w:rPr>
                <w:szCs w:val="18"/>
              </w:rPr>
            </w:pPr>
            <w:r w:rsidRPr="0061032E">
              <w:t>1,817</w:t>
            </w:r>
          </w:p>
        </w:tc>
        <w:tc>
          <w:tcPr>
            <w:tcW w:w="1217" w:type="dxa"/>
            <w:shd w:val="clear" w:color="auto" w:fill="auto"/>
          </w:tcPr>
          <w:p w:rsidR="008123C1" w:rsidRPr="00A95011" w:rsidP="00CB1C05" w14:paraId="582CF64B" w14:textId="77777777">
            <w:pPr>
              <w:pStyle w:val="RTableTextAbt"/>
              <w:rPr>
                <w:szCs w:val="18"/>
              </w:rPr>
            </w:pPr>
            <w:r w:rsidRPr="0061032E">
              <w:t>$271,466</w:t>
            </w:r>
          </w:p>
        </w:tc>
        <w:tc>
          <w:tcPr>
            <w:tcW w:w="1213" w:type="dxa"/>
            <w:shd w:val="clear" w:color="auto" w:fill="auto"/>
          </w:tcPr>
          <w:p w:rsidR="008123C1" w:rsidRPr="00A95011" w:rsidP="00CB1C05" w14:paraId="4FF1711D" w14:textId="77777777">
            <w:pPr>
              <w:pStyle w:val="RTableTextAbt"/>
              <w:rPr>
                <w:szCs w:val="18"/>
              </w:rPr>
            </w:pPr>
            <w:r w:rsidRPr="0061032E">
              <w:t>$967,800</w:t>
            </w:r>
          </w:p>
        </w:tc>
      </w:tr>
      <w:tr w14:paraId="3DF448B9" w14:textId="77777777" w:rsidTr="00663DC7">
        <w:tblPrEx>
          <w:tblW w:w="13140" w:type="dxa"/>
          <w:tblLayout w:type="fixed"/>
          <w:tblLook w:val="04A0"/>
        </w:tblPrEx>
        <w:trPr>
          <w:trHeight w:val="1020"/>
        </w:trPr>
        <w:tc>
          <w:tcPr>
            <w:tcW w:w="2520" w:type="dxa"/>
            <w:shd w:val="clear" w:color="auto" w:fill="auto"/>
          </w:tcPr>
          <w:p w:rsidR="008123C1" w:rsidRPr="00A95011" w:rsidP="00CB1C05" w14:paraId="52B0CCF1" w14:textId="77777777">
            <w:pPr>
              <w:pStyle w:val="RTableTextAbt"/>
              <w:jc w:val="left"/>
              <w:rPr>
                <w:szCs w:val="18"/>
              </w:rPr>
            </w:pPr>
            <w:r w:rsidRPr="00E22ECA">
              <w:t>Recycling and Disposal</w:t>
            </w:r>
          </w:p>
        </w:tc>
        <w:tc>
          <w:tcPr>
            <w:tcW w:w="2340" w:type="dxa"/>
            <w:shd w:val="clear" w:color="000000" w:fill="FFFFFF"/>
          </w:tcPr>
          <w:p w:rsidR="008123C1" w:rsidRPr="00A95011" w:rsidP="00CB1C05" w14:paraId="63B31A48" w14:textId="77777777">
            <w:pPr>
              <w:pStyle w:val="RTableTextAbt"/>
              <w:jc w:val="left"/>
              <w:rPr>
                <w:szCs w:val="18"/>
              </w:rPr>
            </w:pPr>
            <w:r w:rsidRPr="0061032E">
              <w:t>562910: Remediation Services</w:t>
            </w:r>
          </w:p>
        </w:tc>
        <w:tc>
          <w:tcPr>
            <w:tcW w:w="1192" w:type="dxa"/>
            <w:shd w:val="clear" w:color="000000" w:fill="FFFFFF"/>
            <w:noWrap/>
          </w:tcPr>
          <w:p w:rsidR="008123C1" w:rsidRPr="00A95011" w:rsidP="00CB1C05" w14:paraId="6904291A" w14:textId="77777777">
            <w:pPr>
              <w:pStyle w:val="RTableTextAbt"/>
              <w:rPr>
                <w:szCs w:val="18"/>
              </w:rPr>
            </w:pPr>
            <w:r w:rsidRPr="00E22ECA">
              <w:t>$25m revenue</w:t>
            </w:r>
          </w:p>
        </w:tc>
        <w:tc>
          <w:tcPr>
            <w:tcW w:w="718" w:type="dxa"/>
            <w:shd w:val="clear" w:color="auto" w:fill="auto"/>
          </w:tcPr>
          <w:p w:rsidR="008123C1" w:rsidRPr="00A95011" w:rsidP="00CB1C05" w14:paraId="5FA9A854" w14:textId="77777777">
            <w:pPr>
              <w:pStyle w:val="RTableTextAbt"/>
              <w:rPr>
                <w:szCs w:val="18"/>
              </w:rPr>
            </w:pPr>
            <w:r w:rsidRPr="0061032E">
              <w:t>3,903</w:t>
            </w:r>
          </w:p>
        </w:tc>
        <w:tc>
          <w:tcPr>
            <w:tcW w:w="818" w:type="dxa"/>
            <w:shd w:val="clear" w:color="auto" w:fill="auto"/>
          </w:tcPr>
          <w:p w:rsidR="008123C1" w:rsidRPr="00A95011" w:rsidP="00CB1C05" w14:paraId="0AAB8F36" w14:textId="77777777">
            <w:pPr>
              <w:pStyle w:val="RTableTextAbt"/>
              <w:rPr>
                <w:szCs w:val="18"/>
              </w:rPr>
            </w:pPr>
            <w:r w:rsidRPr="0061032E">
              <w:t>3,702</w:t>
            </w:r>
          </w:p>
        </w:tc>
        <w:tc>
          <w:tcPr>
            <w:tcW w:w="1000" w:type="dxa"/>
            <w:shd w:val="clear" w:color="auto" w:fill="auto"/>
          </w:tcPr>
          <w:p w:rsidR="008123C1" w:rsidRPr="00A95011" w:rsidP="00CB1C05" w14:paraId="72A1C549" w14:textId="77777777">
            <w:pPr>
              <w:pStyle w:val="RTableTextAbt"/>
              <w:rPr>
                <w:szCs w:val="18"/>
              </w:rPr>
            </w:pPr>
            <w:r w:rsidRPr="0061032E">
              <w:t>4,836</w:t>
            </w:r>
          </w:p>
        </w:tc>
        <w:tc>
          <w:tcPr>
            <w:tcW w:w="1042" w:type="dxa"/>
            <w:shd w:val="clear" w:color="auto" w:fill="auto"/>
          </w:tcPr>
          <w:p w:rsidR="008123C1" w:rsidRPr="00A95011" w:rsidP="00CB1C05" w14:paraId="431A63FA" w14:textId="77777777">
            <w:pPr>
              <w:pStyle w:val="RTableTextAbt"/>
              <w:rPr>
                <w:szCs w:val="18"/>
              </w:rPr>
            </w:pPr>
            <w:r w:rsidRPr="0061032E">
              <w:t>77,591</w:t>
            </w:r>
          </w:p>
        </w:tc>
        <w:tc>
          <w:tcPr>
            <w:tcW w:w="1080" w:type="dxa"/>
            <w:shd w:val="clear" w:color="auto" w:fill="auto"/>
          </w:tcPr>
          <w:p w:rsidR="008123C1" w:rsidRPr="00A95011" w:rsidP="00CB1C05" w14:paraId="667A3B5E" w14:textId="77777777">
            <w:pPr>
              <w:pStyle w:val="RTableTextAbt"/>
              <w:rPr>
                <w:szCs w:val="18"/>
              </w:rPr>
            </w:pPr>
            <w:r w:rsidRPr="0061032E">
              <w:t>42,858</w:t>
            </w:r>
          </w:p>
        </w:tc>
        <w:tc>
          <w:tcPr>
            <w:tcW w:w="1217" w:type="dxa"/>
            <w:shd w:val="clear" w:color="auto" w:fill="auto"/>
          </w:tcPr>
          <w:p w:rsidR="008123C1" w:rsidRPr="00A95011" w:rsidP="00CB1C05" w14:paraId="7A448546" w14:textId="77777777">
            <w:pPr>
              <w:pStyle w:val="RTableTextAbt"/>
              <w:rPr>
                <w:szCs w:val="18"/>
              </w:rPr>
            </w:pPr>
            <w:r w:rsidRPr="0061032E">
              <w:t>$6,373,872</w:t>
            </w:r>
          </w:p>
        </w:tc>
        <w:tc>
          <w:tcPr>
            <w:tcW w:w="1213" w:type="dxa"/>
            <w:shd w:val="clear" w:color="auto" w:fill="auto"/>
          </w:tcPr>
          <w:p w:rsidR="008123C1" w:rsidRPr="00A95011" w:rsidP="00CB1C05" w14:paraId="31B9BF7F" w14:textId="77777777">
            <w:pPr>
              <w:pStyle w:val="RTableTextAbt"/>
              <w:rPr>
                <w:szCs w:val="18"/>
              </w:rPr>
            </w:pPr>
            <w:r w:rsidRPr="0061032E">
              <w:t>$19,021,557</w:t>
            </w:r>
          </w:p>
        </w:tc>
      </w:tr>
      <w:tr w14:paraId="07D98F81" w14:textId="77777777" w:rsidTr="00663DC7">
        <w:tblPrEx>
          <w:tblW w:w="13140" w:type="dxa"/>
          <w:tblLayout w:type="fixed"/>
          <w:tblLook w:val="04A0"/>
        </w:tblPrEx>
        <w:trPr>
          <w:trHeight w:val="510"/>
        </w:trPr>
        <w:tc>
          <w:tcPr>
            <w:tcW w:w="2520" w:type="dxa"/>
            <w:shd w:val="clear" w:color="auto" w:fill="auto"/>
          </w:tcPr>
          <w:p w:rsidR="008123C1" w:rsidRPr="00A95011" w:rsidP="00CB1C05" w14:paraId="5F96B606" w14:textId="77777777">
            <w:pPr>
              <w:pStyle w:val="RTableTextAbt"/>
              <w:jc w:val="left"/>
              <w:rPr>
                <w:szCs w:val="18"/>
              </w:rPr>
            </w:pPr>
            <w:r w:rsidRPr="00E22ECA">
              <w:t>Recycling and Disposal</w:t>
            </w:r>
          </w:p>
        </w:tc>
        <w:tc>
          <w:tcPr>
            <w:tcW w:w="2340" w:type="dxa"/>
            <w:shd w:val="clear" w:color="000000" w:fill="FFFFFF"/>
          </w:tcPr>
          <w:p w:rsidR="008123C1" w:rsidRPr="00A95011" w:rsidP="00CB1C05" w14:paraId="33D1F5B2" w14:textId="77777777">
            <w:pPr>
              <w:pStyle w:val="RTableTextAbt"/>
              <w:jc w:val="left"/>
              <w:rPr>
                <w:szCs w:val="18"/>
              </w:rPr>
            </w:pPr>
            <w:r w:rsidRPr="0061032E">
              <w:t>562920: Materials Recovery Facilities</w:t>
            </w:r>
          </w:p>
        </w:tc>
        <w:tc>
          <w:tcPr>
            <w:tcW w:w="1192" w:type="dxa"/>
            <w:shd w:val="clear" w:color="000000" w:fill="FFFFFF"/>
            <w:noWrap/>
          </w:tcPr>
          <w:p w:rsidR="008123C1" w:rsidRPr="00A95011" w:rsidP="00CB1C05" w14:paraId="18CB8EA0" w14:textId="77777777">
            <w:pPr>
              <w:pStyle w:val="RTableTextAbt"/>
              <w:rPr>
                <w:szCs w:val="18"/>
              </w:rPr>
            </w:pPr>
            <w:r w:rsidRPr="0061032E">
              <w:t>$25m revenue</w:t>
            </w:r>
          </w:p>
        </w:tc>
        <w:tc>
          <w:tcPr>
            <w:tcW w:w="718" w:type="dxa"/>
            <w:shd w:val="clear" w:color="auto" w:fill="auto"/>
          </w:tcPr>
          <w:p w:rsidR="008123C1" w:rsidRPr="00A95011" w:rsidP="00CB1C05" w14:paraId="542B4540" w14:textId="77777777">
            <w:pPr>
              <w:pStyle w:val="RTableTextAbt"/>
              <w:rPr>
                <w:szCs w:val="18"/>
              </w:rPr>
            </w:pPr>
            <w:r w:rsidRPr="0061032E">
              <w:t>1,004</w:t>
            </w:r>
          </w:p>
        </w:tc>
        <w:tc>
          <w:tcPr>
            <w:tcW w:w="818" w:type="dxa"/>
            <w:shd w:val="clear" w:color="auto" w:fill="auto"/>
          </w:tcPr>
          <w:p w:rsidR="008123C1" w:rsidRPr="00A95011" w:rsidP="00CB1C05" w14:paraId="1B0C79C6" w14:textId="77777777">
            <w:pPr>
              <w:pStyle w:val="RTableTextAbt"/>
              <w:rPr>
                <w:szCs w:val="18"/>
              </w:rPr>
            </w:pPr>
            <w:r w:rsidRPr="0061032E">
              <w:t>900</w:t>
            </w:r>
          </w:p>
        </w:tc>
        <w:tc>
          <w:tcPr>
            <w:tcW w:w="1000" w:type="dxa"/>
            <w:shd w:val="clear" w:color="auto" w:fill="auto"/>
          </w:tcPr>
          <w:p w:rsidR="008123C1" w:rsidRPr="00A95011" w:rsidP="00CB1C05" w14:paraId="48A86C62" w14:textId="77777777">
            <w:pPr>
              <w:pStyle w:val="RTableTextAbt"/>
              <w:rPr>
                <w:szCs w:val="18"/>
              </w:rPr>
            </w:pPr>
            <w:r w:rsidRPr="0061032E">
              <w:t>1,389</w:t>
            </w:r>
          </w:p>
        </w:tc>
        <w:tc>
          <w:tcPr>
            <w:tcW w:w="1042" w:type="dxa"/>
            <w:shd w:val="clear" w:color="auto" w:fill="auto"/>
          </w:tcPr>
          <w:p w:rsidR="008123C1" w:rsidRPr="00A95011" w:rsidP="00CB1C05" w14:paraId="0052C213" w14:textId="77777777">
            <w:pPr>
              <w:pStyle w:val="RTableTextAbt"/>
              <w:rPr>
                <w:szCs w:val="18"/>
              </w:rPr>
            </w:pPr>
            <w:r w:rsidRPr="0061032E">
              <w:t>20,279</w:t>
            </w:r>
          </w:p>
        </w:tc>
        <w:tc>
          <w:tcPr>
            <w:tcW w:w="1080" w:type="dxa"/>
            <w:shd w:val="clear" w:color="auto" w:fill="auto"/>
          </w:tcPr>
          <w:p w:rsidR="008123C1" w:rsidRPr="00A95011" w:rsidP="00CB1C05" w14:paraId="01EBF78C" w14:textId="77777777">
            <w:pPr>
              <w:pStyle w:val="RTableTextAbt"/>
              <w:rPr>
                <w:szCs w:val="18"/>
              </w:rPr>
            </w:pPr>
            <w:r w:rsidRPr="0061032E">
              <w:t>11,156</w:t>
            </w:r>
          </w:p>
        </w:tc>
        <w:tc>
          <w:tcPr>
            <w:tcW w:w="1217" w:type="dxa"/>
            <w:shd w:val="clear" w:color="auto" w:fill="auto"/>
          </w:tcPr>
          <w:p w:rsidR="008123C1" w:rsidRPr="00A95011" w:rsidP="00CB1C05" w14:paraId="54846284" w14:textId="77777777">
            <w:pPr>
              <w:pStyle w:val="RTableTextAbt"/>
              <w:rPr>
                <w:szCs w:val="18"/>
              </w:rPr>
            </w:pPr>
            <w:r w:rsidRPr="0061032E">
              <w:t>$1,170,223</w:t>
            </w:r>
          </w:p>
        </w:tc>
        <w:tc>
          <w:tcPr>
            <w:tcW w:w="1213" w:type="dxa"/>
            <w:shd w:val="clear" w:color="auto" w:fill="auto"/>
          </w:tcPr>
          <w:p w:rsidR="008123C1" w:rsidRPr="00A95011" w:rsidP="00CB1C05" w14:paraId="75C4540E" w14:textId="77777777">
            <w:pPr>
              <w:pStyle w:val="RTableTextAbt"/>
              <w:rPr>
                <w:szCs w:val="18"/>
              </w:rPr>
            </w:pPr>
            <w:r w:rsidRPr="0061032E">
              <w:t>$7,493,067</w:t>
            </w:r>
          </w:p>
        </w:tc>
      </w:tr>
      <w:tr w14:paraId="702D53AC" w14:textId="77777777" w:rsidTr="00663DC7">
        <w:tblPrEx>
          <w:tblW w:w="13140" w:type="dxa"/>
          <w:tblLayout w:type="fixed"/>
          <w:tblLook w:val="04A0"/>
        </w:tblPrEx>
        <w:trPr>
          <w:trHeight w:val="510"/>
        </w:trPr>
        <w:tc>
          <w:tcPr>
            <w:tcW w:w="2520" w:type="dxa"/>
            <w:shd w:val="clear" w:color="auto" w:fill="auto"/>
          </w:tcPr>
          <w:p w:rsidR="008123C1" w:rsidRPr="00A95011" w:rsidP="00CB1C05" w14:paraId="4063096D" w14:textId="77777777">
            <w:pPr>
              <w:pStyle w:val="RTableTextAbt"/>
              <w:jc w:val="left"/>
              <w:rPr>
                <w:szCs w:val="18"/>
              </w:rPr>
            </w:pPr>
            <w:r w:rsidRPr="0061032E">
              <w:t>Recycling and Disposal</w:t>
            </w:r>
          </w:p>
        </w:tc>
        <w:tc>
          <w:tcPr>
            <w:tcW w:w="2340" w:type="dxa"/>
            <w:shd w:val="clear" w:color="000000" w:fill="FFFFFF"/>
          </w:tcPr>
          <w:p w:rsidR="008123C1" w:rsidRPr="00A95011" w:rsidP="00CB1C05" w14:paraId="326D71F7" w14:textId="77777777">
            <w:pPr>
              <w:pStyle w:val="RTableTextAbt"/>
              <w:jc w:val="left"/>
              <w:rPr>
                <w:szCs w:val="18"/>
              </w:rPr>
            </w:pPr>
            <w:r w:rsidRPr="0061032E">
              <w:t xml:space="preserve">562998: All Other Miscellaneous Waste Management </w:t>
            </w:r>
            <w:r w:rsidRPr="0061032E" w:rsidR="008160E1">
              <w:t>Services</w:t>
            </w:r>
          </w:p>
        </w:tc>
        <w:tc>
          <w:tcPr>
            <w:tcW w:w="1192" w:type="dxa"/>
            <w:shd w:val="clear" w:color="000000" w:fill="FFFFFF"/>
            <w:noWrap/>
          </w:tcPr>
          <w:p w:rsidR="008123C1" w:rsidRPr="00A95011" w:rsidP="00CB1C05" w14:paraId="2BB9E2A1" w14:textId="77777777">
            <w:pPr>
              <w:pStyle w:val="RTableTextAbt"/>
              <w:rPr>
                <w:szCs w:val="18"/>
              </w:rPr>
            </w:pPr>
            <w:r w:rsidRPr="0061032E">
              <w:t>$16.5m revenue</w:t>
            </w:r>
          </w:p>
        </w:tc>
        <w:tc>
          <w:tcPr>
            <w:tcW w:w="718" w:type="dxa"/>
            <w:shd w:val="clear" w:color="auto" w:fill="auto"/>
          </w:tcPr>
          <w:p w:rsidR="008123C1" w:rsidRPr="00A95011" w:rsidP="00CB1C05" w14:paraId="1538026C" w14:textId="77777777">
            <w:pPr>
              <w:pStyle w:val="RTableTextAbt"/>
              <w:rPr>
                <w:szCs w:val="18"/>
              </w:rPr>
            </w:pPr>
            <w:r w:rsidRPr="0061032E">
              <w:t>1,090</w:t>
            </w:r>
          </w:p>
        </w:tc>
        <w:tc>
          <w:tcPr>
            <w:tcW w:w="818" w:type="dxa"/>
            <w:shd w:val="clear" w:color="auto" w:fill="auto"/>
          </w:tcPr>
          <w:p w:rsidR="008123C1" w:rsidRPr="00A95011" w:rsidP="00CB1C05" w14:paraId="20C1AB19" w14:textId="77777777">
            <w:pPr>
              <w:pStyle w:val="RTableTextAbt"/>
              <w:rPr>
                <w:szCs w:val="18"/>
              </w:rPr>
            </w:pPr>
            <w:r w:rsidRPr="0061032E">
              <w:t>1,057</w:t>
            </w:r>
          </w:p>
        </w:tc>
        <w:tc>
          <w:tcPr>
            <w:tcW w:w="1000" w:type="dxa"/>
            <w:shd w:val="clear" w:color="auto" w:fill="auto"/>
          </w:tcPr>
          <w:p w:rsidR="008123C1" w:rsidRPr="00A95011" w:rsidP="00CB1C05" w14:paraId="40CDAAF5" w14:textId="77777777">
            <w:pPr>
              <w:pStyle w:val="RTableTextAbt"/>
              <w:rPr>
                <w:szCs w:val="18"/>
              </w:rPr>
            </w:pPr>
            <w:r w:rsidRPr="0061032E">
              <w:t>1,162</w:t>
            </w:r>
          </w:p>
        </w:tc>
        <w:tc>
          <w:tcPr>
            <w:tcW w:w="1042" w:type="dxa"/>
            <w:shd w:val="clear" w:color="auto" w:fill="auto"/>
          </w:tcPr>
          <w:p w:rsidR="008123C1" w:rsidRPr="00A95011" w:rsidP="00CB1C05" w14:paraId="2D2460C8" w14:textId="77777777">
            <w:pPr>
              <w:pStyle w:val="RTableTextAbt"/>
              <w:rPr>
                <w:szCs w:val="18"/>
              </w:rPr>
            </w:pPr>
            <w:r w:rsidRPr="0061032E">
              <w:t>12,619</w:t>
            </w:r>
          </w:p>
        </w:tc>
        <w:tc>
          <w:tcPr>
            <w:tcW w:w="1080" w:type="dxa"/>
            <w:shd w:val="clear" w:color="auto" w:fill="auto"/>
          </w:tcPr>
          <w:p w:rsidR="008123C1" w:rsidRPr="00A95011" w:rsidP="00CB1C05" w14:paraId="67A1A215" w14:textId="77777777">
            <w:pPr>
              <w:pStyle w:val="RTableTextAbt"/>
              <w:rPr>
                <w:szCs w:val="18"/>
              </w:rPr>
            </w:pPr>
            <w:r w:rsidRPr="0061032E">
              <w:t>8,597</w:t>
            </w:r>
          </w:p>
        </w:tc>
        <w:tc>
          <w:tcPr>
            <w:tcW w:w="1217" w:type="dxa"/>
            <w:shd w:val="clear" w:color="auto" w:fill="auto"/>
          </w:tcPr>
          <w:p w:rsidR="008123C1" w:rsidRPr="00A95011" w:rsidP="00CB1C05" w14:paraId="3ED40022" w14:textId="77777777">
            <w:pPr>
              <w:pStyle w:val="RTableTextAbt"/>
              <w:rPr>
                <w:szCs w:val="18"/>
              </w:rPr>
            </w:pPr>
            <w:r w:rsidRPr="0061032E">
              <w:t>$1,046,714</w:t>
            </w:r>
          </w:p>
        </w:tc>
        <w:tc>
          <w:tcPr>
            <w:tcW w:w="1213" w:type="dxa"/>
            <w:shd w:val="clear" w:color="auto" w:fill="auto"/>
          </w:tcPr>
          <w:p w:rsidR="008123C1" w:rsidRPr="00A95011" w:rsidP="00CB1C05" w14:paraId="6615DF88" w14:textId="77777777">
            <w:pPr>
              <w:pStyle w:val="RTableTextAbt"/>
              <w:rPr>
                <w:szCs w:val="18"/>
              </w:rPr>
            </w:pPr>
            <w:r w:rsidRPr="0061032E">
              <w:t>$2,397,966</w:t>
            </w:r>
          </w:p>
        </w:tc>
      </w:tr>
      <w:tr w14:paraId="65AE8899" w14:textId="77777777" w:rsidTr="00663DC7">
        <w:tblPrEx>
          <w:tblW w:w="13140" w:type="dxa"/>
          <w:tblLayout w:type="fixed"/>
          <w:tblLook w:val="04A0"/>
        </w:tblPrEx>
        <w:trPr>
          <w:trHeight w:val="510"/>
        </w:trPr>
        <w:tc>
          <w:tcPr>
            <w:tcW w:w="2520" w:type="dxa"/>
            <w:shd w:val="clear" w:color="auto" w:fill="auto"/>
          </w:tcPr>
          <w:p w:rsidR="008123C1" w:rsidRPr="00A95011" w:rsidP="00CB1C05" w14:paraId="15EFE393" w14:textId="77777777">
            <w:pPr>
              <w:pStyle w:val="RTableTextAbt"/>
              <w:jc w:val="left"/>
              <w:rPr>
                <w:szCs w:val="18"/>
              </w:rPr>
            </w:pPr>
            <w:r w:rsidRPr="0061032E">
              <w:t xml:space="preserve">Aerosol Spray Cleaning/Degreasing; Wipe and Liquid Cleaning and </w:t>
            </w:r>
            <w:r w:rsidRPr="00E22ECA">
              <w:t>Polishing</w:t>
            </w:r>
          </w:p>
        </w:tc>
        <w:tc>
          <w:tcPr>
            <w:tcW w:w="2340" w:type="dxa"/>
            <w:shd w:val="clear" w:color="000000" w:fill="FFFFFF"/>
          </w:tcPr>
          <w:p w:rsidR="008123C1" w:rsidRPr="00A95011" w:rsidP="00CB1C05" w14:paraId="2EFA3C12" w14:textId="77777777">
            <w:pPr>
              <w:pStyle w:val="RTableTextAbt"/>
              <w:jc w:val="left"/>
              <w:rPr>
                <w:szCs w:val="18"/>
              </w:rPr>
            </w:pPr>
            <w:r w:rsidRPr="0061032E">
              <w:t>811111: General Automotive Repair</w:t>
            </w:r>
          </w:p>
        </w:tc>
        <w:tc>
          <w:tcPr>
            <w:tcW w:w="1192" w:type="dxa"/>
            <w:shd w:val="clear" w:color="000000" w:fill="FFFFFF"/>
            <w:noWrap/>
          </w:tcPr>
          <w:p w:rsidR="008123C1" w:rsidRPr="00A95011" w:rsidP="00CB1C05" w14:paraId="50DF44D2" w14:textId="77777777">
            <w:pPr>
              <w:pStyle w:val="RTableTextAbt"/>
              <w:rPr>
                <w:szCs w:val="18"/>
              </w:rPr>
            </w:pPr>
            <w:r w:rsidRPr="00E22ECA">
              <w:t>$9m revenue</w:t>
            </w:r>
          </w:p>
        </w:tc>
        <w:tc>
          <w:tcPr>
            <w:tcW w:w="718" w:type="dxa"/>
            <w:shd w:val="clear" w:color="auto" w:fill="auto"/>
          </w:tcPr>
          <w:p w:rsidR="008123C1" w:rsidRPr="00A95011" w:rsidP="00CB1C05" w14:paraId="206014AB" w14:textId="77777777">
            <w:pPr>
              <w:pStyle w:val="RTableTextAbt"/>
              <w:rPr>
                <w:szCs w:val="18"/>
              </w:rPr>
            </w:pPr>
            <w:r w:rsidRPr="0061032E">
              <w:t>79,072</w:t>
            </w:r>
          </w:p>
        </w:tc>
        <w:tc>
          <w:tcPr>
            <w:tcW w:w="818" w:type="dxa"/>
            <w:shd w:val="clear" w:color="auto" w:fill="auto"/>
          </w:tcPr>
          <w:p w:rsidR="008123C1" w:rsidRPr="00A95011" w:rsidP="00CB1C05" w14:paraId="21059893" w14:textId="77777777">
            <w:pPr>
              <w:pStyle w:val="RTableTextAbt"/>
              <w:rPr>
                <w:szCs w:val="18"/>
              </w:rPr>
            </w:pPr>
            <w:r w:rsidRPr="0061032E">
              <w:t>78,287</w:t>
            </w:r>
          </w:p>
        </w:tc>
        <w:tc>
          <w:tcPr>
            <w:tcW w:w="1000" w:type="dxa"/>
            <w:shd w:val="clear" w:color="auto" w:fill="auto"/>
          </w:tcPr>
          <w:p w:rsidR="008123C1" w:rsidRPr="00A95011" w:rsidP="00CB1C05" w14:paraId="6EBAF892" w14:textId="77777777">
            <w:pPr>
              <w:pStyle w:val="RTableTextAbt"/>
              <w:rPr>
                <w:szCs w:val="18"/>
              </w:rPr>
            </w:pPr>
            <w:r w:rsidRPr="0061032E">
              <w:t>83,216</w:t>
            </w:r>
          </w:p>
        </w:tc>
        <w:tc>
          <w:tcPr>
            <w:tcW w:w="1042" w:type="dxa"/>
            <w:shd w:val="clear" w:color="auto" w:fill="auto"/>
          </w:tcPr>
          <w:p w:rsidR="008123C1" w:rsidRPr="00A95011" w:rsidP="00CB1C05" w14:paraId="15DEE996" w14:textId="77777777">
            <w:pPr>
              <w:pStyle w:val="RTableTextAbt"/>
              <w:rPr>
                <w:szCs w:val="18"/>
              </w:rPr>
            </w:pPr>
            <w:r w:rsidRPr="0061032E">
              <w:t>358,905</w:t>
            </w:r>
          </w:p>
        </w:tc>
        <w:tc>
          <w:tcPr>
            <w:tcW w:w="1080" w:type="dxa"/>
            <w:shd w:val="clear" w:color="auto" w:fill="auto"/>
          </w:tcPr>
          <w:p w:rsidR="008123C1" w:rsidRPr="00A95011" w:rsidP="00CB1C05" w14:paraId="23B3CC60" w14:textId="77777777">
            <w:pPr>
              <w:pStyle w:val="RTableTextAbt"/>
              <w:rPr>
                <w:szCs w:val="18"/>
              </w:rPr>
            </w:pPr>
            <w:r w:rsidRPr="0061032E">
              <w:t>307,596</w:t>
            </w:r>
          </w:p>
        </w:tc>
        <w:tc>
          <w:tcPr>
            <w:tcW w:w="1217" w:type="dxa"/>
            <w:shd w:val="clear" w:color="auto" w:fill="auto"/>
          </w:tcPr>
          <w:p w:rsidR="008123C1" w:rsidRPr="00A95011" w:rsidP="00CB1C05" w14:paraId="43B45125" w14:textId="77777777">
            <w:pPr>
              <w:pStyle w:val="RTableTextAbt"/>
              <w:rPr>
                <w:szCs w:val="18"/>
              </w:rPr>
            </w:pPr>
            <w:r w:rsidRPr="0061032E">
              <w:t>$17,024,953</w:t>
            </w:r>
          </w:p>
        </w:tc>
        <w:tc>
          <w:tcPr>
            <w:tcW w:w="1213" w:type="dxa"/>
            <w:shd w:val="clear" w:color="auto" w:fill="auto"/>
          </w:tcPr>
          <w:p w:rsidR="008123C1" w:rsidRPr="00A95011" w:rsidP="00CB1C05" w14:paraId="7799E336" w14:textId="77777777">
            <w:pPr>
              <w:pStyle w:val="RTableTextAbt"/>
              <w:rPr>
                <w:szCs w:val="18"/>
              </w:rPr>
            </w:pPr>
            <w:r w:rsidRPr="0061032E">
              <w:t>$60,256,639</w:t>
            </w:r>
          </w:p>
        </w:tc>
      </w:tr>
      <w:tr w14:paraId="1DFD0021" w14:textId="77777777" w:rsidTr="00663DC7">
        <w:tblPrEx>
          <w:tblW w:w="13140" w:type="dxa"/>
          <w:tblLayout w:type="fixed"/>
          <w:tblLook w:val="04A0"/>
        </w:tblPrEx>
        <w:trPr>
          <w:trHeight w:val="300"/>
        </w:trPr>
        <w:tc>
          <w:tcPr>
            <w:tcW w:w="2520" w:type="dxa"/>
            <w:shd w:val="clear" w:color="auto" w:fill="auto"/>
          </w:tcPr>
          <w:p w:rsidR="008123C1" w:rsidRPr="00A95011" w:rsidP="00CB1C05" w14:paraId="73BB4AB1" w14:textId="77777777">
            <w:pPr>
              <w:pStyle w:val="RTableTextAbt"/>
              <w:jc w:val="left"/>
              <w:rPr>
                <w:szCs w:val="18"/>
              </w:rPr>
            </w:pPr>
            <w:r w:rsidRPr="00E22ECA">
              <w:t>Anti-Spatter Welding Aerosol; Wipe and Liquid Cleaning and Polishing</w:t>
            </w:r>
          </w:p>
        </w:tc>
        <w:tc>
          <w:tcPr>
            <w:tcW w:w="2340" w:type="dxa"/>
            <w:shd w:val="clear" w:color="000000" w:fill="FFFFFF"/>
          </w:tcPr>
          <w:p w:rsidR="008123C1" w:rsidRPr="00A95011" w:rsidP="00CB1C05" w14:paraId="732D64D4" w14:textId="77777777">
            <w:pPr>
              <w:pStyle w:val="RTableTextAbt"/>
              <w:jc w:val="left"/>
              <w:rPr>
                <w:szCs w:val="18"/>
              </w:rPr>
            </w:pPr>
            <w:r w:rsidRPr="0061032E">
              <w:t xml:space="preserve">811114: Other Automotive Mechanical and Electrical Repair and </w:t>
            </w:r>
            <w:r w:rsidRPr="00E22ECA">
              <w:t>Maintenance</w:t>
            </w:r>
          </w:p>
        </w:tc>
        <w:tc>
          <w:tcPr>
            <w:tcW w:w="1192" w:type="dxa"/>
            <w:shd w:val="clear" w:color="000000" w:fill="FFFFFF"/>
            <w:noWrap/>
          </w:tcPr>
          <w:p w:rsidR="008123C1" w:rsidRPr="00A95011" w:rsidP="00CB1C05" w14:paraId="2F821506" w14:textId="77777777">
            <w:pPr>
              <w:pStyle w:val="RTableTextAbt"/>
              <w:rPr>
                <w:szCs w:val="18"/>
              </w:rPr>
            </w:pPr>
            <w:r w:rsidRPr="00E22ECA">
              <w:t>$9m revenue</w:t>
            </w:r>
          </w:p>
        </w:tc>
        <w:tc>
          <w:tcPr>
            <w:tcW w:w="718" w:type="dxa"/>
            <w:shd w:val="clear" w:color="auto" w:fill="auto"/>
          </w:tcPr>
          <w:p w:rsidR="008123C1" w:rsidRPr="00A95011" w:rsidP="00CB1C05" w14:paraId="2C6D5256" w14:textId="77777777">
            <w:pPr>
              <w:pStyle w:val="RTableTextAbt"/>
              <w:rPr>
                <w:szCs w:val="18"/>
              </w:rPr>
            </w:pPr>
            <w:r w:rsidRPr="0061032E">
              <w:t>3,027</w:t>
            </w:r>
          </w:p>
        </w:tc>
        <w:tc>
          <w:tcPr>
            <w:tcW w:w="818" w:type="dxa"/>
            <w:shd w:val="clear" w:color="auto" w:fill="auto"/>
          </w:tcPr>
          <w:p w:rsidR="008123C1" w:rsidRPr="00A95011" w:rsidP="00CB1C05" w14:paraId="78FC67D5" w14:textId="77777777">
            <w:pPr>
              <w:pStyle w:val="RTableTextAbt"/>
              <w:rPr>
                <w:szCs w:val="18"/>
              </w:rPr>
            </w:pPr>
            <w:r w:rsidRPr="0061032E">
              <w:t>3,000</w:t>
            </w:r>
          </w:p>
        </w:tc>
        <w:tc>
          <w:tcPr>
            <w:tcW w:w="1000" w:type="dxa"/>
            <w:shd w:val="clear" w:color="auto" w:fill="auto"/>
          </w:tcPr>
          <w:p w:rsidR="008123C1" w:rsidRPr="00A95011" w:rsidP="00CB1C05" w14:paraId="0628583C" w14:textId="77777777">
            <w:pPr>
              <w:pStyle w:val="RTableTextAbt"/>
              <w:rPr>
                <w:szCs w:val="18"/>
              </w:rPr>
            </w:pPr>
            <w:r w:rsidRPr="0061032E">
              <w:t>3,384</w:t>
            </w:r>
          </w:p>
        </w:tc>
        <w:tc>
          <w:tcPr>
            <w:tcW w:w="1042" w:type="dxa"/>
            <w:shd w:val="clear" w:color="auto" w:fill="auto"/>
          </w:tcPr>
          <w:p w:rsidR="008123C1" w:rsidRPr="00A95011" w:rsidP="00CB1C05" w14:paraId="54CDA108" w14:textId="77777777">
            <w:pPr>
              <w:pStyle w:val="RTableTextAbt"/>
              <w:rPr>
                <w:szCs w:val="18"/>
              </w:rPr>
            </w:pPr>
            <w:r w:rsidRPr="0061032E">
              <w:t>14,620</w:t>
            </w:r>
          </w:p>
        </w:tc>
        <w:tc>
          <w:tcPr>
            <w:tcW w:w="1080" w:type="dxa"/>
            <w:shd w:val="clear" w:color="auto" w:fill="auto"/>
          </w:tcPr>
          <w:p w:rsidR="008123C1" w:rsidRPr="00A95011" w:rsidP="00CB1C05" w14:paraId="6FA78253" w14:textId="77777777">
            <w:pPr>
              <w:pStyle w:val="RTableTextAbt"/>
              <w:rPr>
                <w:szCs w:val="18"/>
              </w:rPr>
            </w:pPr>
            <w:r w:rsidRPr="0061032E">
              <w:t>12,218</w:t>
            </w:r>
          </w:p>
        </w:tc>
        <w:tc>
          <w:tcPr>
            <w:tcW w:w="1217" w:type="dxa"/>
            <w:shd w:val="clear" w:color="auto" w:fill="auto"/>
          </w:tcPr>
          <w:p w:rsidR="008123C1" w:rsidRPr="00A95011" w:rsidP="00CB1C05" w14:paraId="083FA2DE" w14:textId="77777777">
            <w:pPr>
              <w:pStyle w:val="RTableTextAbt"/>
              <w:rPr>
                <w:szCs w:val="18"/>
              </w:rPr>
            </w:pPr>
            <w:r w:rsidRPr="0061032E">
              <w:t>$619,946</w:t>
            </w:r>
          </w:p>
        </w:tc>
        <w:tc>
          <w:tcPr>
            <w:tcW w:w="1213" w:type="dxa"/>
            <w:shd w:val="clear" w:color="auto" w:fill="auto"/>
          </w:tcPr>
          <w:p w:rsidR="008123C1" w:rsidRPr="00A95011" w:rsidP="00CB1C05" w14:paraId="0C57C3BE" w14:textId="77777777">
            <w:pPr>
              <w:pStyle w:val="RTableTextAbt"/>
              <w:rPr>
                <w:szCs w:val="18"/>
              </w:rPr>
            </w:pPr>
            <w:r w:rsidRPr="0061032E">
              <w:t>$2,390,078</w:t>
            </w:r>
          </w:p>
        </w:tc>
      </w:tr>
      <w:tr w14:paraId="1ED0F660" w14:textId="77777777" w:rsidTr="00663DC7">
        <w:tblPrEx>
          <w:tblW w:w="13140" w:type="dxa"/>
          <w:tblLayout w:type="fixed"/>
          <w:tblLook w:val="04A0"/>
        </w:tblPrEx>
        <w:trPr>
          <w:trHeight w:val="510"/>
        </w:trPr>
        <w:tc>
          <w:tcPr>
            <w:tcW w:w="2520" w:type="dxa"/>
            <w:shd w:val="clear" w:color="auto" w:fill="auto"/>
          </w:tcPr>
          <w:p w:rsidR="008123C1" w:rsidRPr="00A95011" w:rsidP="00CB1C05" w14:paraId="0DFABCFF" w14:textId="77777777">
            <w:pPr>
              <w:pStyle w:val="RTableTextAbt"/>
              <w:jc w:val="left"/>
              <w:rPr>
                <w:szCs w:val="18"/>
              </w:rPr>
            </w:pPr>
            <w:r w:rsidRPr="0061032E">
              <w:t xml:space="preserve">Aerosol Spray Cleaning/Degreasing; Anti-Spatter Welding Aerosol; Wipe and Liquid Cleaning and </w:t>
            </w:r>
            <w:r w:rsidRPr="00E22ECA">
              <w:t>Polishing</w:t>
            </w:r>
          </w:p>
        </w:tc>
        <w:tc>
          <w:tcPr>
            <w:tcW w:w="2340" w:type="dxa"/>
            <w:shd w:val="clear" w:color="000000" w:fill="FFFFFF"/>
          </w:tcPr>
          <w:p w:rsidR="008123C1" w:rsidRPr="00A95011" w:rsidP="00CB1C05" w14:paraId="67312F4B" w14:textId="77777777">
            <w:pPr>
              <w:pStyle w:val="RTableTextAbt"/>
              <w:jc w:val="left"/>
              <w:rPr>
                <w:szCs w:val="18"/>
              </w:rPr>
            </w:pPr>
            <w:r w:rsidRPr="0061032E">
              <w:t xml:space="preserve">811121: Automotive Body, Paint, and Interior Repair and </w:t>
            </w:r>
            <w:r w:rsidRPr="0061032E" w:rsidR="008160E1">
              <w:t>Maintenance</w:t>
            </w:r>
          </w:p>
        </w:tc>
        <w:tc>
          <w:tcPr>
            <w:tcW w:w="1192" w:type="dxa"/>
            <w:shd w:val="clear" w:color="000000" w:fill="FFFFFF"/>
            <w:noWrap/>
          </w:tcPr>
          <w:p w:rsidR="008123C1" w:rsidRPr="00A95011" w:rsidP="00CB1C05" w14:paraId="64F033F9" w14:textId="77777777">
            <w:pPr>
              <w:pStyle w:val="RTableTextAbt"/>
              <w:rPr>
                <w:szCs w:val="18"/>
              </w:rPr>
            </w:pPr>
            <w:r w:rsidRPr="0061032E">
              <w:t>$9m revenue</w:t>
            </w:r>
          </w:p>
        </w:tc>
        <w:tc>
          <w:tcPr>
            <w:tcW w:w="718" w:type="dxa"/>
            <w:shd w:val="clear" w:color="auto" w:fill="auto"/>
          </w:tcPr>
          <w:p w:rsidR="008123C1" w:rsidRPr="00A95011" w:rsidP="00CB1C05" w14:paraId="6E06CE97" w14:textId="77777777">
            <w:pPr>
              <w:pStyle w:val="RTableTextAbt"/>
              <w:rPr>
                <w:szCs w:val="18"/>
              </w:rPr>
            </w:pPr>
            <w:r w:rsidRPr="0061032E">
              <w:t>32,696</w:t>
            </w:r>
          </w:p>
        </w:tc>
        <w:tc>
          <w:tcPr>
            <w:tcW w:w="818" w:type="dxa"/>
            <w:shd w:val="clear" w:color="auto" w:fill="auto"/>
          </w:tcPr>
          <w:p w:rsidR="008123C1" w:rsidRPr="00A95011" w:rsidP="00CB1C05" w14:paraId="16306FB8" w14:textId="77777777">
            <w:pPr>
              <w:pStyle w:val="RTableTextAbt"/>
              <w:rPr>
                <w:szCs w:val="18"/>
              </w:rPr>
            </w:pPr>
            <w:r w:rsidRPr="0061032E">
              <w:t>32,098</w:t>
            </w:r>
          </w:p>
        </w:tc>
        <w:tc>
          <w:tcPr>
            <w:tcW w:w="1000" w:type="dxa"/>
            <w:shd w:val="clear" w:color="auto" w:fill="auto"/>
          </w:tcPr>
          <w:p w:rsidR="008123C1" w:rsidRPr="00A95011" w:rsidP="00CB1C05" w14:paraId="5B3A98DE" w14:textId="77777777">
            <w:pPr>
              <w:pStyle w:val="RTableTextAbt"/>
              <w:rPr>
                <w:szCs w:val="18"/>
              </w:rPr>
            </w:pPr>
            <w:r w:rsidRPr="0061032E">
              <w:t>35,387</w:t>
            </w:r>
          </w:p>
        </w:tc>
        <w:tc>
          <w:tcPr>
            <w:tcW w:w="1042" w:type="dxa"/>
            <w:shd w:val="clear" w:color="auto" w:fill="auto"/>
          </w:tcPr>
          <w:p w:rsidR="008123C1" w:rsidRPr="00A95011" w:rsidP="00CB1C05" w14:paraId="7207713C" w14:textId="77777777">
            <w:pPr>
              <w:pStyle w:val="RTableTextAbt"/>
              <w:rPr>
                <w:szCs w:val="18"/>
              </w:rPr>
            </w:pPr>
            <w:r w:rsidRPr="0061032E">
              <w:t>243,020</w:t>
            </w:r>
          </w:p>
        </w:tc>
        <w:tc>
          <w:tcPr>
            <w:tcW w:w="1080" w:type="dxa"/>
            <w:shd w:val="clear" w:color="auto" w:fill="auto"/>
          </w:tcPr>
          <w:p w:rsidR="008123C1" w:rsidRPr="00A95011" w:rsidP="00CB1C05" w14:paraId="228FFCEA" w14:textId="77777777">
            <w:pPr>
              <w:pStyle w:val="RTableTextAbt"/>
              <w:rPr>
                <w:szCs w:val="18"/>
              </w:rPr>
            </w:pPr>
            <w:r w:rsidRPr="0061032E">
              <w:t>180,877</w:t>
            </w:r>
          </w:p>
        </w:tc>
        <w:tc>
          <w:tcPr>
            <w:tcW w:w="1217" w:type="dxa"/>
            <w:shd w:val="clear" w:color="auto" w:fill="auto"/>
          </w:tcPr>
          <w:p w:rsidR="008123C1" w:rsidRPr="00A95011" w:rsidP="00CB1C05" w14:paraId="08E66910" w14:textId="77777777">
            <w:pPr>
              <w:pStyle w:val="RTableTextAbt"/>
              <w:rPr>
                <w:szCs w:val="18"/>
              </w:rPr>
            </w:pPr>
            <w:r w:rsidRPr="0061032E">
              <w:t>$13,415,111</w:t>
            </w:r>
          </w:p>
        </w:tc>
        <w:tc>
          <w:tcPr>
            <w:tcW w:w="1213" w:type="dxa"/>
            <w:shd w:val="clear" w:color="auto" w:fill="auto"/>
          </w:tcPr>
          <w:p w:rsidR="008123C1" w:rsidRPr="00A95011" w:rsidP="00CB1C05" w14:paraId="0A594C4E" w14:textId="77777777">
            <w:pPr>
              <w:pStyle w:val="RTableTextAbt"/>
              <w:rPr>
                <w:szCs w:val="18"/>
              </w:rPr>
            </w:pPr>
            <w:r w:rsidRPr="0061032E">
              <w:t>$45,179,492</w:t>
            </w:r>
          </w:p>
        </w:tc>
      </w:tr>
      <w:tr w14:paraId="211ABDAC" w14:textId="77777777" w:rsidTr="00663DC7">
        <w:tblPrEx>
          <w:tblW w:w="13140" w:type="dxa"/>
          <w:tblLayout w:type="fixed"/>
          <w:tblLook w:val="04A0"/>
        </w:tblPrEx>
        <w:tc>
          <w:tcPr>
            <w:tcW w:w="2520" w:type="dxa"/>
            <w:shd w:val="clear" w:color="auto" w:fill="auto"/>
          </w:tcPr>
          <w:p w:rsidR="008123C1" w:rsidRPr="00A95011" w:rsidP="00CB1C05" w14:paraId="51887087" w14:textId="77777777">
            <w:pPr>
              <w:pStyle w:val="RTableTextAbt"/>
              <w:jc w:val="left"/>
              <w:rPr>
                <w:szCs w:val="18"/>
              </w:rPr>
            </w:pPr>
            <w:r w:rsidRPr="00E22ECA">
              <w:t>Aerosol Spray Cleaning/Degreasing; Wipe and Liquid Cleaning and Polishing</w:t>
            </w:r>
          </w:p>
        </w:tc>
        <w:tc>
          <w:tcPr>
            <w:tcW w:w="2340" w:type="dxa"/>
            <w:shd w:val="clear" w:color="000000" w:fill="FFFFFF"/>
          </w:tcPr>
          <w:p w:rsidR="008123C1" w:rsidRPr="00A95011" w:rsidP="00CB1C05" w14:paraId="7A51D8F6" w14:textId="77777777">
            <w:pPr>
              <w:pStyle w:val="RTableTextAbt"/>
              <w:jc w:val="left"/>
              <w:rPr>
                <w:szCs w:val="18"/>
              </w:rPr>
            </w:pPr>
            <w:r w:rsidRPr="0061032E">
              <w:t xml:space="preserve">811122: Automotive Glass Replacement </w:t>
            </w:r>
            <w:r w:rsidRPr="00E22ECA">
              <w:t>Shops</w:t>
            </w:r>
          </w:p>
        </w:tc>
        <w:tc>
          <w:tcPr>
            <w:tcW w:w="1192" w:type="dxa"/>
            <w:shd w:val="clear" w:color="000000" w:fill="FFFFFF"/>
            <w:noWrap/>
          </w:tcPr>
          <w:p w:rsidR="008123C1" w:rsidRPr="00A95011" w:rsidP="00CB1C05" w14:paraId="30FD411E" w14:textId="77777777">
            <w:pPr>
              <w:pStyle w:val="RTableTextAbt"/>
              <w:rPr>
                <w:szCs w:val="18"/>
              </w:rPr>
            </w:pPr>
            <w:r w:rsidRPr="0061032E">
              <w:t>$17.5m revenue</w:t>
            </w:r>
          </w:p>
        </w:tc>
        <w:tc>
          <w:tcPr>
            <w:tcW w:w="718" w:type="dxa"/>
            <w:shd w:val="clear" w:color="auto" w:fill="auto"/>
          </w:tcPr>
          <w:p w:rsidR="008123C1" w:rsidRPr="00A95011" w:rsidP="00CB1C05" w14:paraId="7EB7D72A" w14:textId="77777777">
            <w:pPr>
              <w:pStyle w:val="RTableTextAbt"/>
              <w:rPr>
                <w:szCs w:val="18"/>
              </w:rPr>
            </w:pPr>
            <w:r w:rsidRPr="0061032E">
              <w:t>4,764</w:t>
            </w:r>
          </w:p>
        </w:tc>
        <w:tc>
          <w:tcPr>
            <w:tcW w:w="818" w:type="dxa"/>
            <w:shd w:val="clear" w:color="auto" w:fill="auto"/>
          </w:tcPr>
          <w:p w:rsidR="008123C1" w:rsidRPr="00A95011" w:rsidP="00CB1C05" w14:paraId="6DC65A18" w14:textId="77777777">
            <w:pPr>
              <w:pStyle w:val="RTableTextAbt"/>
              <w:rPr>
                <w:szCs w:val="18"/>
              </w:rPr>
            </w:pPr>
            <w:r w:rsidRPr="0061032E">
              <w:t>4,744</w:t>
            </w:r>
          </w:p>
        </w:tc>
        <w:tc>
          <w:tcPr>
            <w:tcW w:w="1000" w:type="dxa"/>
            <w:shd w:val="clear" w:color="auto" w:fill="auto"/>
          </w:tcPr>
          <w:p w:rsidR="008123C1" w:rsidRPr="00A95011" w:rsidP="00CB1C05" w14:paraId="6D7B4406" w14:textId="77777777">
            <w:pPr>
              <w:pStyle w:val="RTableTextAbt"/>
              <w:rPr>
                <w:szCs w:val="18"/>
              </w:rPr>
            </w:pPr>
            <w:r w:rsidRPr="0061032E">
              <w:t>6,051</w:t>
            </w:r>
          </w:p>
        </w:tc>
        <w:tc>
          <w:tcPr>
            <w:tcW w:w="1042" w:type="dxa"/>
            <w:shd w:val="clear" w:color="auto" w:fill="auto"/>
          </w:tcPr>
          <w:p w:rsidR="008123C1" w:rsidRPr="00A95011" w:rsidP="00CB1C05" w14:paraId="2CED9D61" w14:textId="77777777">
            <w:pPr>
              <w:pStyle w:val="RTableTextAbt"/>
              <w:rPr>
                <w:szCs w:val="18"/>
              </w:rPr>
            </w:pPr>
            <w:r w:rsidRPr="0061032E">
              <w:t>29,811</w:t>
            </w:r>
          </w:p>
        </w:tc>
        <w:tc>
          <w:tcPr>
            <w:tcW w:w="1080" w:type="dxa"/>
            <w:shd w:val="clear" w:color="auto" w:fill="auto"/>
          </w:tcPr>
          <w:p w:rsidR="008123C1" w:rsidRPr="00A95011" w:rsidP="00CB1C05" w14:paraId="32BB6E2D" w14:textId="77777777">
            <w:pPr>
              <w:pStyle w:val="RTableTextAbt"/>
              <w:rPr>
                <w:szCs w:val="18"/>
              </w:rPr>
            </w:pPr>
            <w:r w:rsidRPr="0061032E">
              <w:t>28,419</w:t>
            </w:r>
          </w:p>
        </w:tc>
        <w:tc>
          <w:tcPr>
            <w:tcW w:w="1217" w:type="dxa"/>
            <w:shd w:val="clear" w:color="auto" w:fill="auto"/>
          </w:tcPr>
          <w:p w:rsidR="008123C1" w:rsidRPr="00A95011" w:rsidP="00CB1C05" w14:paraId="5B7E8951" w14:textId="77777777">
            <w:pPr>
              <w:pStyle w:val="RTableTextAbt"/>
              <w:rPr>
                <w:szCs w:val="18"/>
              </w:rPr>
            </w:pPr>
            <w:r w:rsidRPr="0061032E">
              <w:t>$1,438,627</w:t>
            </w:r>
          </w:p>
        </w:tc>
        <w:tc>
          <w:tcPr>
            <w:tcW w:w="1213" w:type="dxa"/>
            <w:shd w:val="clear" w:color="auto" w:fill="auto"/>
          </w:tcPr>
          <w:p w:rsidR="008123C1" w:rsidRPr="00A95011" w:rsidP="00CB1C05" w14:paraId="2066C185" w14:textId="77777777">
            <w:pPr>
              <w:pStyle w:val="RTableTextAbt"/>
              <w:rPr>
                <w:szCs w:val="18"/>
              </w:rPr>
            </w:pPr>
            <w:r w:rsidRPr="0061032E">
              <w:t>$5,053,835</w:t>
            </w:r>
          </w:p>
        </w:tc>
      </w:tr>
      <w:tr w14:paraId="78E3B102" w14:textId="77777777" w:rsidTr="00663DC7">
        <w:tblPrEx>
          <w:tblW w:w="13140" w:type="dxa"/>
          <w:tblLayout w:type="fixed"/>
          <w:tblLook w:val="04A0"/>
        </w:tblPrEx>
        <w:trPr>
          <w:trHeight w:val="510"/>
        </w:trPr>
        <w:tc>
          <w:tcPr>
            <w:tcW w:w="2520" w:type="dxa"/>
            <w:shd w:val="clear" w:color="auto" w:fill="auto"/>
          </w:tcPr>
          <w:p w:rsidR="008123C1" w:rsidRPr="00A95011" w:rsidP="00CB1C05" w14:paraId="19EB255C" w14:textId="77777777">
            <w:pPr>
              <w:pStyle w:val="RTableTextAbt"/>
              <w:jc w:val="left"/>
              <w:rPr>
                <w:szCs w:val="18"/>
              </w:rPr>
            </w:pPr>
            <w:r w:rsidRPr="00E22ECA">
              <w:t>Aerosol Spray Cleaning/Degreasing; Wipe and Liquid Cleaning and Polishing</w:t>
            </w:r>
          </w:p>
        </w:tc>
        <w:tc>
          <w:tcPr>
            <w:tcW w:w="2340" w:type="dxa"/>
            <w:shd w:val="clear" w:color="000000" w:fill="FFFFFF"/>
          </w:tcPr>
          <w:p w:rsidR="008123C1" w:rsidRPr="00A95011" w:rsidP="00CB1C05" w14:paraId="6D0504E6" w14:textId="77777777">
            <w:pPr>
              <w:pStyle w:val="RTableTextAbt"/>
              <w:jc w:val="left"/>
              <w:rPr>
                <w:szCs w:val="18"/>
              </w:rPr>
            </w:pPr>
            <w:r w:rsidRPr="0061032E">
              <w:t xml:space="preserve">811191: Automotive Oil Change and Lubrication </w:t>
            </w:r>
            <w:r w:rsidRPr="0061032E" w:rsidR="008160E1">
              <w:t>Shops</w:t>
            </w:r>
          </w:p>
        </w:tc>
        <w:tc>
          <w:tcPr>
            <w:tcW w:w="1192" w:type="dxa"/>
            <w:shd w:val="clear" w:color="000000" w:fill="FFFFFF"/>
            <w:noWrap/>
          </w:tcPr>
          <w:p w:rsidR="008123C1" w:rsidRPr="00A95011" w:rsidP="00CB1C05" w14:paraId="7499DA85" w14:textId="77777777">
            <w:pPr>
              <w:pStyle w:val="RTableTextAbt"/>
              <w:rPr>
                <w:szCs w:val="18"/>
              </w:rPr>
            </w:pPr>
            <w:r w:rsidRPr="0061032E">
              <w:t>$11m revenue</w:t>
            </w:r>
          </w:p>
        </w:tc>
        <w:tc>
          <w:tcPr>
            <w:tcW w:w="718" w:type="dxa"/>
            <w:shd w:val="clear" w:color="auto" w:fill="auto"/>
          </w:tcPr>
          <w:p w:rsidR="008123C1" w:rsidRPr="00A95011" w:rsidP="00CB1C05" w14:paraId="4D6120F8" w14:textId="77777777">
            <w:pPr>
              <w:pStyle w:val="RTableTextAbt"/>
              <w:rPr>
                <w:szCs w:val="18"/>
              </w:rPr>
            </w:pPr>
            <w:r w:rsidRPr="0061032E">
              <w:t>4,467</w:t>
            </w:r>
          </w:p>
        </w:tc>
        <w:tc>
          <w:tcPr>
            <w:tcW w:w="818" w:type="dxa"/>
            <w:shd w:val="clear" w:color="auto" w:fill="auto"/>
          </w:tcPr>
          <w:p w:rsidR="008123C1" w:rsidRPr="00A95011" w:rsidP="00CB1C05" w14:paraId="223A9F4A" w14:textId="77777777">
            <w:pPr>
              <w:pStyle w:val="RTableTextAbt"/>
              <w:rPr>
                <w:szCs w:val="18"/>
              </w:rPr>
            </w:pPr>
            <w:r w:rsidRPr="0061032E">
              <w:t>4,368</w:t>
            </w:r>
          </w:p>
        </w:tc>
        <w:tc>
          <w:tcPr>
            <w:tcW w:w="1000" w:type="dxa"/>
            <w:shd w:val="clear" w:color="auto" w:fill="auto"/>
          </w:tcPr>
          <w:p w:rsidR="008123C1" w:rsidRPr="00A95011" w:rsidP="00CB1C05" w14:paraId="3DFDA184" w14:textId="77777777">
            <w:pPr>
              <w:pStyle w:val="RTableTextAbt"/>
              <w:rPr>
                <w:szCs w:val="18"/>
              </w:rPr>
            </w:pPr>
            <w:r w:rsidRPr="0061032E">
              <w:t>8,236</w:t>
            </w:r>
          </w:p>
        </w:tc>
        <w:tc>
          <w:tcPr>
            <w:tcW w:w="1042" w:type="dxa"/>
            <w:shd w:val="clear" w:color="auto" w:fill="auto"/>
          </w:tcPr>
          <w:p w:rsidR="008123C1" w:rsidRPr="00A95011" w:rsidP="00CB1C05" w14:paraId="462A114E" w14:textId="77777777">
            <w:pPr>
              <w:pStyle w:val="RTableTextAbt"/>
              <w:rPr>
                <w:szCs w:val="18"/>
              </w:rPr>
            </w:pPr>
            <w:r w:rsidRPr="0061032E">
              <w:t>61,501</w:t>
            </w:r>
          </w:p>
        </w:tc>
        <w:tc>
          <w:tcPr>
            <w:tcW w:w="1080" w:type="dxa"/>
            <w:shd w:val="clear" w:color="auto" w:fill="auto"/>
          </w:tcPr>
          <w:p w:rsidR="008123C1" w:rsidRPr="00A95011" w:rsidP="00CB1C05" w14:paraId="56E6BAB2" w14:textId="77777777">
            <w:pPr>
              <w:pStyle w:val="RTableTextAbt"/>
              <w:rPr>
                <w:szCs w:val="18"/>
              </w:rPr>
            </w:pPr>
            <w:r w:rsidRPr="0061032E">
              <w:t>32,632</w:t>
            </w:r>
          </w:p>
        </w:tc>
        <w:tc>
          <w:tcPr>
            <w:tcW w:w="1217" w:type="dxa"/>
            <w:shd w:val="clear" w:color="auto" w:fill="auto"/>
          </w:tcPr>
          <w:p w:rsidR="008123C1" w:rsidRPr="00A95011" w:rsidP="00CB1C05" w14:paraId="6C9524F0" w14:textId="77777777">
            <w:pPr>
              <w:pStyle w:val="RTableTextAbt"/>
              <w:rPr>
                <w:szCs w:val="18"/>
              </w:rPr>
            </w:pPr>
            <w:r w:rsidRPr="0061032E">
              <w:t>$2,040,064</w:t>
            </w:r>
          </w:p>
        </w:tc>
        <w:tc>
          <w:tcPr>
            <w:tcW w:w="1213" w:type="dxa"/>
            <w:shd w:val="clear" w:color="auto" w:fill="auto"/>
          </w:tcPr>
          <w:p w:rsidR="008123C1" w:rsidRPr="00A95011" w:rsidP="00CB1C05" w14:paraId="30B70911" w14:textId="77777777">
            <w:pPr>
              <w:pStyle w:val="RTableTextAbt"/>
              <w:rPr>
                <w:szCs w:val="18"/>
              </w:rPr>
            </w:pPr>
            <w:r w:rsidRPr="0061032E">
              <w:t>$6,852,899</w:t>
            </w:r>
          </w:p>
        </w:tc>
      </w:tr>
      <w:tr w14:paraId="073FF31C" w14:textId="77777777" w:rsidTr="00663DC7">
        <w:tblPrEx>
          <w:tblW w:w="13140" w:type="dxa"/>
          <w:tblLayout w:type="fixed"/>
          <w:tblLook w:val="04A0"/>
        </w:tblPrEx>
        <w:tc>
          <w:tcPr>
            <w:tcW w:w="2520" w:type="dxa"/>
            <w:shd w:val="clear" w:color="auto" w:fill="auto"/>
          </w:tcPr>
          <w:p w:rsidR="008123C1" w:rsidRPr="00A95011" w:rsidP="00CB1C05" w14:paraId="520A7FC7" w14:textId="77777777">
            <w:pPr>
              <w:pStyle w:val="RTableTextAbt"/>
              <w:jc w:val="left"/>
              <w:rPr>
                <w:szCs w:val="18"/>
              </w:rPr>
            </w:pPr>
            <w:r w:rsidRPr="0061032E">
              <w:t xml:space="preserve">Aerosol Spray Cleaning/Degreasing; Wipe and Liquid Cleaning and </w:t>
            </w:r>
            <w:r w:rsidRPr="0061032E" w:rsidR="008160E1">
              <w:t>Polishing</w:t>
            </w:r>
          </w:p>
        </w:tc>
        <w:tc>
          <w:tcPr>
            <w:tcW w:w="2340" w:type="dxa"/>
            <w:shd w:val="clear" w:color="000000" w:fill="FFFFFF"/>
          </w:tcPr>
          <w:p w:rsidR="008123C1" w:rsidRPr="00A95011" w:rsidP="00CB1C05" w14:paraId="77D4DE6A" w14:textId="77777777">
            <w:pPr>
              <w:pStyle w:val="RTableTextAbt"/>
              <w:jc w:val="left"/>
              <w:rPr>
                <w:szCs w:val="18"/>
              </w:rPr>
            </w:pPr>
            <w:r w:rsidRPr="0061032E">
              <w:t xml:space="preserve">811198: All Other Automotive Repair and </w:t>
            </w:r>
            <w:r w:rsidRPr="00E22ECA">
              <w:t>Maintenance</w:t>
            </w:r>
          </w:p>
        </w:tc>
        <w:tc>
          <w:tcPr>
            <w:tcW w:w="1192" w:type="dxa"/>
            <w:shd w:val="clear" w:color="000000" w:fill="FFFFFF"/>
            <w:noWrap/>
          </w:tcPr>
          <w:p w:rsidR="008123C1" w:rsidRPr="00A95011" w:rsidP="00CB1C05" w14:paraId="3C6582A4" w14:textId="77777777">
            <w:pPr>
              <w:pStyle w:val="RTableTextAbt"/>
              <w:rPr>
                <w:szCs w:val="18"/>
              </w:rPr>
            </w:pPr>
            <w:r w:rsidRPr="0061032E">
              <w:t>$10m revenue</w:t>
            </w:r>
          </w:p>
        </w:tc>
        <w:tc>
          <w:tcPr>
            <w:tcW w:w="718" w:type="dxa"/>
            <w:shd w:val="clear" w:color="auto" w:fill="auto"/>
          </w:tcPr>
          <w:p w:rsidR="008123C1" w:rsidRPr="00A95011" w:rsidP="00CB1C05" w14:paraId="1D51AA6B" w14:textId="77777777">
            <w:pPr>
              <w:pStyle w:val="RTableTextAbt"/>
              <w:rPr>
                <w:szCs w:val="18"/>
              </w:rPr>
            </w:pPr>
            <w:r w:rsidRPr="0061032E">
              <w:t>3,637</w:t>
            </w:r>
          </w:p>
        </w:tc>
        <w:tc>
          <w:tcPr>
            <w:tcW w:w="818" w:type="dxa"/>
            <w:shd w:val="clear" w:color="auto" w:fill="auto"/>
          </w:tcPr>
          <w:p w:rsidR="008123C1" w:rsidRPr="00A95011" w:rsidP="00CB1C05" w14:paraId="6103805E" w14:textId="77777777">
            <w:pPr>
              <w:pStyle w:val="RTableTextAbt"/>
              <w:rPr>
                <w:szCs w:val="18"/>
              </w:rPr>
            </w:pPr>
            <w:r w:rsidRPr="0061032E">
              <w:t>3,596</w:t>
            </w:r>
          </w:p>
        </w:tc>
        <w:tc>
          <w:tcPr>
            <w:tcW w:w="1000" w:type="dxa"/>
            <w:shd w:val="clear" w:color="auto" w:fill="auto"/>
          </w:tcPr>
          <w:p w:rsidR="008123C1" w:rsidRPr="00A95011" w:rsidP="00CB1C05" w14:paraId="5E608A83" w14:textId="77777777">
            <w:pPr>
              <w:pStyle w:val="RTableTextAbt"/>
              <w:rPr>
                <w:szCs w:val="18"/>
              </w:rPr>
            </w:pPr>
            <w:r w:rsidRPr="0061032E">
              <w:t>4,007</w:t>
            </w:r>
          </w:p>
        </w:tc>
        <w:tc>
          <w:tcPr>
            <w:tcW w:w="1042" w:type="dxa"/>
            <w:shd w:val="clear" w:color="auto" w:fill="auto"/>
          </w:tcPr>
          <w:p w:rsidR="008123C1" w:rsidRPr="00A95011" w:rsidP="00CB1C05" w14:paraId="38AEA0CD" w14:textId="77777777">
            <w:pPr>
              <w:pStyle w:val="RTableTextAbt"/>
              <w:rPr>
                <w:szCs w:val="18"/>
              </w:rPr>
            </w:pPr>
            <w:r w:rsidRPr="0061032E">
              <w:t>17,686</w:t>
            </w:r>
          </w:p>
        </w:tc>
        <w:tc>
          <w:tcPr>
            <w:tcW w:w="1080" w:type="dxa"/>
            <w:shd w:val="clear" w:color="auto" w:fill="auto"/>
          </w:tcPr>
          <w:p w:rsidR="008123C1" w:rsidRPr="00A95011" w:rsidP="00CB1C05" w14:paraId="1E5BB0D1" w14:textId="77777777">
            <w:pPr>
              <w:pStyle w:val="RTableTextAbt"/>
              <w:rPr>
                <w:szCs w:val="18"/>
              </w:rPr>
            </w:pPr>
            <w:r w:rsidRPr="0061032E">
              <w:t>10,639</w:t>
            </w:r>
          </w:p>
        </w:tc>
        <w:tc>
          <w:tcPr>
            <w:tcW w:w="1217" w:type="dxa"/>
            <w:shd w:val="clear" w:color="auto" w:fill="auto"/>
          </w:tcPr>
          <w:p w:rsidR="008123C1" w:rsidRPr="00A95011" w:rsidP="00CB1C05" w14:paraId="3E9AFB52" w14:textId="77777777">
            <w:pPr>
              <w:pStyle w:val="RTableTextAbt"/>
              <w:rPr>
                <w:szCs w:val="18"/>
              </w:rPr>
            </w:pPr>
            <w:r w:rsidRPr="0061032E">
              <w:t>$869,088</w:t>
            </w:r>
          </w:p>
        </w:tc>
        <w:tc>
          <w:tcPr>
            <w:tcW w:w="1213" w:type="dxa"/>
            <w:shd w:val="clear" w:color="auto" w:fill="auto"/>
          </w:tcPr>
          <w:p w:rsidR="008123C1" w:rsidRPr="00A95011" w:rsidP="00CB1C05" w14:paraId="5AA857DF" w14:textId="77777777">
            <w:pPr>
              <w:pStyle w:val="RTableTextAbt"/>
              <w:rPr>
                <w:szCs w:val="18"/>
              </w:rPr>
            </w:pPr>
            <w:r w:rsidRPr="0061032E">
              <w:t>$2,820,947</w:t>
            </w:r>
          </w:p>
        </w:tc>
      </w:tr>
      <w:tr w14:paraId="07589E66" w14:textId="77777777" w:rsidTr="00663DC7">
        <w:tblPrEx>
          <w:tblW w:w="13140" w:type="dxa"/>
          <w:tblLayout w:type="fixed"/>
          <w:tblLook w:val="04A0"/>
        </w:tblPrEx>
        <w:trPr>
          <w:trHeight w:val="510"/>
        </w:trPr>
        <w:tc>
          <w:tcPr>
            <w:tcW w:w="2520" w:type="dxa"/>
            <w:shd w:val="clear" w:color="auto" w:fill="auto"/>
          </w:tcPr>
          <w:p w:rsidR="008123C1" w:rsidRPr="00A95011" w:rsidP="00CB1C05" w14:paraId="3B5E3EA2" w14:textId="77777777">
            <w:pPr>
              <w:pStyle w:val="RTableTextAbt"/>
              <w:jc w:val="left"/>
              <w:rPr>
                <w:szCs w:val="18"/>
              </w:rPr>
            </w:pPr>
            <w:r w:rsidRPr="0061032E">
              <w:t>Aerosol Spray Cleaning/Degreasing</w:t>
            </w:r>
          </w:p>
        </w:tc>
        <w:tc>
          <w:tcPr>
            <w:tcW w:w="2340" w:type="dxa"/>
            <w:shd w:val="clear" w:color="000000" w:fill="FFFFFF"/>
          </w:tcPr>
          <w:p w:rsidR="008123C1" w:rsidRPr="00A95011" w:rsidP="00CB1C05" w14:paraId="29958EF1" w14:textId="77777777">
            <w:pPr>
              <w:pStyle w:val="RTableTextAbt"/>
              <w:jc w:val="left"/>
              <w:rPr>
                <w:szCs w:val="18"/>
              </w:rPr>
            </w:pPr>
            <w:r w:rsidRPr="0061032E">
              <w:t xml:space="preserve">811210: Computer and Office Machine Repair and </w:t>
            </w:r>
            <w:r w:rsidRPr="00E22ECA">
              <w:t>Maintenance</w:t>
            </w:r>
          </w:p>
        </w:tc>
        <w:tc>
          <w:tcPr>
            <w:tcW w:w="1192" w:type="dxa"/>
            <w:shd w:val="clear" w:color="000000" w:fill="FFFFFF"/>
            <w:noWrap/>
          </w:tcPr>
          <w:p w:rsidR="008123C1" w:rsidRPr="00A95011" w:rsidP="00CB1C05" w14:paraId="69996EF7" w14:textId="77777777">
            <w:pPr>
              <w:pStyle w:val="RTableTextAbt"/>
              <w:rPr>
                <w:szCs w:val="18"/>
              </w:rPr>
            </w:pPr>
            <w:r w:rsidRPr="00E22ECA">
              <w:t>$34m revenue</w:t>
            </w:r>
          </w:p>
        </w:tc>
        <w:tc>
          <w:tcPr>
            <w:tcW w:w="718" w:type="dxa"/>
            <w:shd w:val="clear" w:color="auto" w:fill="auto"/>
          </w:tcPr>
          <w:p w:rsidR="008123C1" w:rsidRPr="00A95011" w:rsidP="00CB1C05" w14:paraId="3E42FB82" w14:textId="77777777">
            <w:pPr>
              <w:pStyle w:val="RTableTextAbt"/>
              <w:rPr>
                <w:szCs w:val="18"/>
              </w:rPr>
            </w:pPr>
            <w:r w:rsidRPr="0061032E">
              <w:t>5,068</w:t>
            </w:r>
          </w:p>
        </w:tc>
        <w:tc>
          <w:tcPr>
            <w:tcW w:w="818" w:type="dxa"/>
            <w:shd w:val="clear" w:color="auto" w:fill="auto"/>
          </w:tcPr>
          <w:p w:rsidR="008123C1" w:rsidRPr="00A95011" w:rsidP="00CB1C05" w14:paraId="2AB774C8" w14:textId="77777777">
            <w:pPr>
              <w:pStyle w:val="RTableTextAbt"/>
              <w:rPr>
                <w:szCs w:val="18"/>
              </w:rPr>
            </w:pPr>
            <w:r w:rsidRPr="0061032E">
              <w:t>5,014</w:t>
            </w:r>
          </w:p>
        </w:tc>
        <w:tc>
          <w:tcPr>
            <w:tcW w:w="1000" w:type="dxa"/>
            <w:shd w:val="clear" w:color="auto" w:fill="auto"/>
          </w:tcPr>
          <w:p w:rsidR="008123C1" w:rsidRPr="00A95011" w:rsidP="00CB1C05" w14:paraId="5B07EC3B" w14:textId="77777777">
            <w:pPr>
              <w:pStyle w:val="RTableTextAbt"/>
              <w:rPr>
                <w:szCs w:val="18"/>
              </w:rPr>
            </w:pPr>
            <w:r w:rsidRPr="0061032E">
              <w:t>5,454</w:t>
            </w:r>
          </w:p>
        </w:tc>
        <w:tc>
          <w:tcPr>
            <w:tcW w:w="1042" w:type="dxa"/>
            <w:shd w:val="clear" w:color="auto" w:fill="auto"/>
          </w:tcPr>
          <w:p w:rsidR="008123C1" w:rsidRPr="00A95011" w:rsidP="00CB1C05" w14:paraId="59FE6986" w14:textId="77777777">
            <w:pPr>
              <w:pStyle w:val="RTableTextAbt"/>
              <w:rPr>
                <w:szCs w:val="18"/>
              </w:rPr>
            </w:pPr>
            <w:r w:rsidRPr="0061032E">
              <w:t>33,730</w:t>
            </w:r>
          </w:p>
        </w:tc>
        <w:tc>
          <w:tcPr>
            <w:tcW w:w="1080" w:type="dxa"/>
            <w:shd w:val="clear" w:color="auto" w:fill="auto"/>
          </w:tcPr>
          <w:p w:rsidR="008123C1" w:rsidRPr="00A95011" w:rsidP="00CB1C05" w14:paraId="10232E92" w14:textId="77777777">
            <w:pPr>
              <w:pStyle w:val="RTableTextAbt"/>
              <w:rPr>
                <w:szCs w:val="18"/>
              </w:rPr>
            </w:pPr>
            <w:r w:rsidRPr="0061032E">
              <w:t>22,877</w:t>
            </w:r>
          </w:p>
        </w:tc>
        <w:tc>
          <w:tcPr>
            <w:tcW w:w="1217" w:type="dxa"/>
            <w:shd w:val="clear" w:color="auto" w:fill="auto"/>
          </w:tcPr>
          <w:p w:rsidR="008123C1" w:rsidRPr="00A95011" w:rsidP="00CB1C05" w14:paraId="30BE584E" w14:textId="77777777">
            <w:pPr>
              <w:pStyle w:val="RTableTextAbt"/>
              <w:rPr>
                <w:szCs w:val="18"/>
              </w:rPr>
            </w:pPr>
            <w:r w:rsidRPr="0061032E">
              <w:t>$1,696,768</w:t>
            </w:r>
          </w:p>
        </w:tc>
        <w:tc>
          <w:tcPr>
            <w:tcW w:w="1213" w:type="dxa"/>
            <w:shd w:val="clear" w:color="auto" w:fill="auto"/>
          </w:tcPr>
          <w:p w:rsidR="008123C1" w:rsidRPr="00A95011" w:rsidP="00CB1C05" w14:paraId="114E63D5" w14:textId="77777777">
            <w:pPr>
              <w:pStyle w:val="RTableTextAbt"/>
              <w:rPr>
                <w:szCs w:val="18"/>
              </w:rPr>
            </w:pPr>
            <w:r w:rsidRPr="0061032E">
              <w:t>$5,319,656</w:t>
            </w:r>
          </w:p>
        </w:tc>
      </w:tr>
      <w:tr w14:paraId="7681296D" w14:textId="77777777" w:rsidTr="00663DC7">
        <w:tblPrEx>
          <w:tblW w:w="13140" w:type="dxa"/>
          <w:tblLayout w:type="fixed"/>
          <w:tblLook w:val="04A0"/>
        </w:tblPrEx>
        <w:trPr>
          <w:trHeight w:val="600"/>
        </w:trPr>
        <w:tc>
          <w:tcPr>
            <w:tcW w:w="2520" w:type="dxa"/>
            <w:shd w:val="clear" w:color="auto" w:fill="auto"/>
          </w:tcPr>
          <w:p w:rsidR="008123C1" w:rsidRPr="00A95011" w:rsidP="00CB1C05" w14:paraId="6DC1757C" w14:textId="77777777">
            <w:pPr>
              <w:pStyle w:val="RTableTextAbt"/>
              <w:jc w:val="left"/>
              <w:rPr>
                <w:szCs w:val="18"/>
              </w:rPr>
            </w:pPr>
            <w:r w:rsidRPr="00E22ECA">
              <w:t>Wipe and Liquid Cleaning and Polishing</w:t>
            </w:r>
          </w:p>
        </w:tc>
        <w:tc>
          <w:tcPr>
            <w:tcW w:w="2340" w:type="dxa"/>
            <w:shd w:val="clear" w:color="000000" w:fill="FFFFFF"/>
          </w:tcPr>
          <w:p w:rsidR="008123C1" w:rsidRPr="00A95011" w:rsidP="00CB1C05" w14:paraId="31C50C5C" w14:textId="77777777">
            <w:pPr>
              <w:pStyle w:val="RTableTextAbt"/>
              <w:jc w:val="left"/>
              <w:rPr>
                <w:szCs w:val="18"/>
              </w:rPr>
            </w:pPr>
            <w:r w:rsidRPr="0061032E">
              <w:t xml:space="preserve">811211: Consumer Electronics Repair and </w:t>
            </w:r>
            <w:r w:rsidRPr="00E22ECA">
              <w:t>Maintenance</w:t>
            </w:r>
          </w:p>
        </w:tc>
        <w:tc>
          <w:tcPr>
            <w:tcW w:w="1192" w:type="dxa"/>
            <w:shd w:val="clear" w:color="000000" w:fill="FFFFFF"/>
            <w:noWrap/>
          </w:tcPr>
          <w:p w:rsidR="008123C1" w:rsidRPr="00A95011" w:rsidP="00CB1C05" w14:paraId="6F77F811" w14:textId="77777777">
            <w:pPr>
              <w:pStyle w:val="RTableTextAbt"/>
              <w:rPr>
                <w:szCs w:val="18"/>
              </w:rPr>
            </w:pPr>
            <w:r w:rsidRPr="00E22ECA">
              <w:t>$34m revenue</w:t>
            </w:r>
          </w:p>
        </w:tc>
        <w:tc>
          <w:tcPr>
            <w:tcW w:w="718" w:type="dxa"/>
            <w:shd w:val="clear" w:color="auto" w:fill="auto"/>
          </w:tcPr>
          <w:p w:rsidR="008123C1" w:rsidRPr="00A95011" w:rsidP="00CB1C05" w14:paraId="68748B6D" w14:textId="77777777">
            <w:pPr>
              <w:pStyle w:val="RTableTextAbt"/>
              <w:rPr>
                <w:szCs w:val="18"/>
              </w:rPr>
            </w:pPr>
            <w:r w:rsidRPr="0061032E">
              <w:t>1,746</w:t>
            </w:r>
          </w:p>
        </w:tc>
        <w:tc>
          <w:tcPr>
            <w:tcW w:w="818" w:type="dxa"/>
            <w:shd w:val="clear" w:color="auto" w:fill="auto"/>
          </w:tcPr>
          <w:p w:rsidR="008123C1" w:rsidRPr="00A95011" w:rsidP="00CB1C05" w14:paraId="5A15BA20" w14:textId="77777777">
            <w:pPr>
              <w:pStyle w:val="RTableTextAbt"/>
              <w:rPr>
                <w:szCs w:val="18"/>
              </w:rPr>
            </w:pPr>
            <w:r w:rsidRPr="0061032E">
              <w:t>1,728</w:t>
            </w:r>
          </w:p>
        </w:tc>
        <w:tc>
          <w:tcPr>
            <w:tcW w:w="1000" w:type="dxa"/>
            <w:shd w:val="clear" w:color="auto" w:fill="auto"/>
          </w:tcPr>
          <w:p w:rsidR="008123C1" w:rsidRPr="00A95011" w:rsidP="00CB1C05" w14:paraId="0E923C30" w14:textId="77777777">
            <w:pPr>
              <w:pStyle w:val="RTableTextAbt"/>
              <w:rPr>
                <w:szCs w:val="18"/>
              </w:rPr>
            </w:pPr>
            <w:r w:rsidRPr="0061032E">
              <w:t>1,845</w:t>
            </w:r>
          </w:p>
        </w:tc>
        <w:tc>
          <w:tcPr>
            <w:tcW w:w="1042" w:type="dxa"/>
            <w:shd w:val="clear" w:color="auto" w:fill="auto"/>
          </w:tcPr>
          <w:p w:rsidR="008123C1" w:rsidRPr="00A95011" w:rsidP="00CB1C05" w14:paraId="1B1BB9C2" w14:textId="77777777">
            <w:pPr>
              <w:pStyle w:val="RTableTextAbt"/>
              <w:rPr>
                <w:szCs w:val="18"/>
              </w:rPr>
            </w:pPr>
            <w:r w:rsidRPr="0061032E">
              <w:t>12,636</w:t>
            </w:r>
          </w:p>
        </w:tc>
        <w:tc>
          <w:tcPr>
            <w:tcW w:w="1080" w:type="dxa"/>
            <w:shd w:val="clear" w:color="auto" w:fill="auto"/>
          </w:tcPr>
          <w:p w:rsidR="008123C1" w:rsidRPr="00A95011" w:rsidP="00CB1C05" w14:paraId="11B2036C" w14:textId="77777777">
            <w:pPr>
              <w:pStyle w:val="RTableTextAbt"/>
              <w:rPr>
                <w:szCs w:val="18"/>
              </w:rPr>
            </w:pPr>
            <w:r w:rsidRPr="0061032E">
              <w:t>7,510</w:t>
            </w:r>
          </w:p>
        </w:tc>
        <w:tc>
          <w:tcPr>
            <w:tcW w:w="1217" w:type="dxa"/>
            <w:shd w:val="clear" w:color="auto" w:fill="auto"/>
          </w:tcPr>
          <w:p w:rsidR="008123C1" w:rsidRPr="00A95011" w:rsidP="00CB1C05" w14:paraId="753A05B2" w14:textId="77777777">
            <w:pPr>
              <w:pStyle w:val="RTableTextAbt"/>
              <w:rPr>
                <w:szCs w:val="18"/>
              </w:rPr>
            </w:pPr>
            <w:r w:rsidRPr="0061032E">
              <w:t>$565,786</w:t>
            </w:r>
          </w:p>
        </w:tc>
        <w:tc>
          <w:tcPr>
            <w:tcW w:w="1213" w:type="dxa"/>
            <w:shd w:val="clear" w:color="auto" w:fill="auto"/>
          </w:tcPr>
          <w:p w:rsidR="008123C1" w:rsidRPr="00A95011" w:rsidP="00CB1C05" w14:paraId="4DF97819" w14:textId="77777777">
            <w:pPr>
              <w:pStyle w:val="RTableTextAbt"/>
              <w:rPr>
                <w:szCs w:val="18"/>
              </w:rPr>
            </w:pPr>
            <w:r w:rsidRPr="0061032E">
              <w:t>$1,731,891</w:t>
            </w:r>
          </w:p>
        </w:tc>
      </w:tr>
      <w:tr w14:paraId="1F45C873" w14:textId="77777777" w:rsidTr="00663DC7">
        <w:tblPrEx>
          <w:tblW w:w="13140" w:type="dxa"/>
          <w:tblLayout w:type="fixed"/>
          <w:tblLook w:val="04A0"/>
        </w:tblPrEx>
        <w:trPr>
          <w:trHeight w:val="510"/>
        </w:trPr>
        <w:tc>
          <w:tcPr>
            <w:tcW w:w="2520" w:type="dxa"/>
            <w:shd w:val="clear" w:color="auto" w:fill="auto"/>
          </w:tcPr>
          <w:p w:rsidR="008123C1" w:rsidRPr="00A95011" w:rsidP="00CB1C05" w14:paraId="541F2C57" w14:textId="77777777">
            <w:pPr>
              <w:pStyle w:val="RTableTextAbt"/>
              <w:jc w:val="left"/>
              <w:rPr>
                <w:szCs w:val="18"/>
              </w:rPr>
            </w:pPr>
            <w:r w:rsidRPr="0061032E">
              <w:t>Wipe and Liquid Cleaning and Polishing</w:t>
            </w:r>
          </w:p>
        </w:tc>
        <w:tc>
          <w:tcPr>
            <w:tcW w:w="2340" w:type="dxa"/>
            <w:shd w:val="clear" w:color="000000" w:fill="FFFFFF"/>
          </w:tcPr>
          <w:p w:rsidR="008123C1" w:rsidRPr="00A95011" w:rsidP="00CB1C05" w14:paraId="4AF4D541" w14:textId="77777777">
            <w:pPr>
              <w:pStyle w:val="RTableTextAbt"/>
              <w:jc w:val="left"/>
              <w:rPr>
                <w:szCs w:val="18"/>
              </w:rPr>
            </w:pPr>
            <w:r w:rsidRPr="0061032E">
              <w:t>811219: Other Electronic and Precision Equipment Repair and Maintenance</w:t>
            </w:r>
          </w:p>
        </w:tc>
        <w:tc>
          <w:tcPr>
            <w:tcW w:w="1192" w:type="dxa"/>
            <w:shd w:val="clear" w:color="000000" w:fill="FFFFFF"/>
            <w:noWrap/>
          </w:tcPr>
          <w:p w:rsidR="008123C1" w:rsidRPr="00A95011" w:rsidP="00CB1C05" w14:paraId="2DA5FBAD" w14:textId="77777777">
            <w:pPr>
              <w:pStyle w:val="RTableTextAbt"/>
              <w:rPr>
                <w:szCs w:val="18"/>
              </w:rPr>
            </w:pPr>
            <w:r w:rsidRPr="0061032E">
              <w:t>$34m revenue</w:t>
            </w:r>
          </w:p>
        </w:tc>
        <w:tc>
          <w:tcPr>
            <w:tcW w:w="718" w:type="dxa"/>
            <w:shd w:val="clear" w:color="auto" w:fill="auto"/>
          </w:tcPr>
          <w:p w:rsidR="008123C1" w:rsidRPr="00A95011" w:rsidP="00CB1C05" w14:paraId="53B4E640" w14:textId="77777777">
            <w:pPr>
              <w:pStyle w:val="RTableTextAbt"/>
              <w:rPr>
                <w:szCs w:val="18"/>
              </w:rPr>
            </w:pPr>
            <w:r w:rsidRPr="0061032E">
              <w:t>2,787</w:t>
            </w:r>
          </w:p>
        </w:tc>
        <w:tc>
          <w:tcPr>
            <w:tcW w:w="818" w:type="dxa"/>
            <w:shd w:val="clear" w:color="auto" w:fill="auto"/>
          </w:tcPr>
          <w:p w:rsidR="008123C1" w:rsidRPr="00A95011" w:rsidP="00CB1C05" w14:paraId="5DF20D40" w14:textId="77777777">
            <w:pPr>
              <w:pStyle w:val="RTableTextAbt"/>
              <w:rPr>
                <w:szCs w:val="18"/>
              </w:rPr>
            </w:pPr>
            <w:r w:rsidRPr="0061032E">
              <w:t>2,702</w:t>
            </w:r>
          </w:p>
        </w:tc>
        <w:tc>
          <w:tcPr>
            <w:tcW w:w="1000" w:type="dxa"/>
            <w:shd w:val="clear" w:color="auto" w:fill="auto"/>
          </w:tcPr>
          <w:p w:rsidR="008123C1" w:rsidRPr="00A95011" w:rsidP="00CB1C05" w14:paraId="29F32E96" w14:textId="77777777">
            <w:pPr>
              <w:pStyle w:val="RTableTextAbt"/>
              <w:rPr>
                <w:szCs w:val="18"/>
              </w:rPr>
            </w:pPr>
            <w:r w:rsidRPr="0061032E">
              <w:t>3,421</w:t>
            </w:r>
          </w:p>
        </w:tc>
        <w:tc>
          <w:tcPr>
            <w:tcW w:w="1042" w:type="dxa"/>
            <w:shd w:val="clear" w:color="auto" w:fill="auto"/>
          </w:tcPr>
          <w:p w:rsidR="008123C1" w:rsidRPr="00A95011" w:rsidP="00CB1C05" w14:paraId="714EFE44" w14:textId="77777777">
            <w:pPr>
              <w:pStyle w:val="RTableTextAbt"/>
              <w:rPr>
                <w:szCs w:val="18"/>
              </w:rPr>
            </w:pPr>
            <w:r w:rsidRPr="0061032E">
              <w:t>35,369</w:t>
            </w:r>
          </w:p>
        </w:tc>
        <w:tc>
          <w:tcPr>
            <w:tcW w:w="1080" w:type="dxa"/>
            <w:shd w:val="clear" w:color="auto" w:fill="auto"/>
          </w:tcPr>
          <w:p w:rsidR="008123C1" w:rsidRPr="00A95011" w:rsidP="00CB1C05" w14:paraId="7E7D655E" w14:textId="77777777">
            <w:pPr>
              <w:pStyle w:val="RTableTextAbt"/>
              <w:rPr>
                <w:szCs w:val="18"/>
              </w:rPr>
            </w:pPr>
            <w:r w:rsidRPr="0061032E">
              <w:t>15,943</w:t>
            </w:r>
          </w:p>
        </w:tc>
        <w:tc>
          <w:tcPr>
            <w:tcW w:w="1217" w:type="dxa"/>
            <w:shd w:val="clear" w:color="auto" w:fill="auto"/>
          </w:tcPr>
          <w:p w:rsidR="008123C1" w:rsidRPr="00A95011" w:rsidP="00CB1C05" w14:paraId="2BA6D24B" w14:textId="77777777">
            <w:pPr>
              <w:pStyle w:val="RTableTextAbt"/>
              <w:rPr>
                <w:szCs w:val="18"/>
              </w:rPr>
            </w:pPr>
            <w:r w:rsidRPr="0061032E">
              <w:t>$3,189,357</w:t>
            </w:r>
          </w:p>
        </w:tc>
        <w:tc>
          <w:tcPr>
            <w:tcW w:w="1213" w:type="dxa"/>
            <w:shd w:val="clear" w:color="auto" w:fill="auto"/>
          </w:tcPr>
          <w:p w:rsidR="008123C1" w:rsidRPr="00A95011" w:rsidP="00CB1C05" w14:paraId="39DE4690" w14:textId="77777777">
            <w:pPr>
              <w:pStyle w:val="RTableTextAbt"/>
              <w:rPr>
                <w:szCs w:val="18"/>
              </w:rPr>
            </w:pPr>
            <w:r w:rsidRPr="0061032E">
              <w:t>$9,847,277</w:t>
            </w:r>
          </w:p>
        </w:tc>
      </w:tr>
      <w:tr w14:paraId="0EF21FC0" w14:textId="77777777" w:rsidTr="00663DC7">
        <w:tblPrEx>
          <w:tblW w:w="13140" w:type="dxa"/>
          <w:tblLayout w:type="fixed"/>
          <w:tblLook w:val="04A0"/>
        </w:tblPrEx>
        <w:trPr>
          <w:trHeight w:val="600"/>
        </w:trPr>
        <w:tc>
          <w:tcPr>
            <w:tcW w:w="2520" w:type="dxa"/>
            <w:shd w:val="clear" w:color="auto" w:fill="auto"/>
          </w:tcPr>
          <w:p w:rsidR="008123C1" w:rsidRPr="00A95011" w:rsidP="00CB1C05" w14:paraId="532797DA" w14:textId="77777777">
            <w:pPr>
              <w:pStyle w:val="RTableTextAbt"/>
              <w:jc w:val="left"/>
              <w:rPr>
                <w:szCs w:val="18"/>
              </w:rPr>
            </w:pPr>
            <w:r w:rsidRPr="0061032E">
              <w:t xml:space="preserve">Aerosol Spray Cleaning/Degreasing; Anti-Spatter Welding Aerosol; Wipe Cleaning and </w:t>
            </w:r>
            <w:r w:rsidRPr="00E22ECA">
              <w:t>Polishing</w:t>
            </w:r>
          </w:p>
        </w:tc>
        <w:tc>
          <w:tcPr>
            <w:tcW w:w="2340" w:type="dxa"/>
            <w:shd w:val="clear" w:color="000000" w:fill="FFFFFF"/>
          </w:tcPr>
          <w:p w:rsidR="008123C1" w:rsidRPr="00A95011" w:rsidP="00CB1C05" w14:paraId="30F96940" w14:textId="77777777">
            <w:pPr>
              <w:pStyle w:val="RTableTextAbt"/>
              <w:jc w:val="left"/>
              <w:rPr>
                <w:szCs w:val="18"/>
              </w:rPr>
            </w:pPr>
            <w:r w:rsidRPr="0061032E">
              <w:t xml:space="preserve">811310: Commercial and Industrial Machinery and Equipment (except Automotive and Electronic) Repair and </w:t>
            </w:r>
            <w:r w:rsidRPr="00E22ECA">
              <w:t>Maintenance</w:t>
            </w:r>
          </w:p>
        </w:tc>
        <w:tc>
          <w:tcPr>
            <w:tcW w:w="1192" w:type="dxa"/>
            <w:shd w:val="clear" w:color="000000" w:fill="FFFFFF"/>
            <w:noWrap/>
          </w:tcPr>
          <w:p w:rsidR="008123C1" w:rsidRPr="00A95011" w:rsidP="00CB1C05" w14:paraId="6B479B08" w14:textId="77777777">
            <w:pPr>
              <w:pStyle w:val="RTableTextAbt"/>
              <w:rPr>
                <w:szCs w:val="18"/>
              </w:rPr>
            </w:pPr>
            <w:r w:rsidRPr="0061032E">
              <w:t>$12.5m revenue</w:t>
            </w:r>
          </w:p>
        </w:tc>
        <w:tc>
          <w:tcPr>
            <w:tcW w:w="718" w:type="dxa"/>
            <w:shd w:val="clear" w:color="auto" w:fill="auto"/>
          </w:tcPr>
          <w:p w:rsidR="008123C1" w:rsidRPr="00A95011" w:rsidP="00CB1C05" w14:paraId="3513797E" w14:textId="77777777">
            <w:pPr>
              <w:pStyle w:val="RTableTextAbt"/>
              <w:rPr>
                <w:szCs w:val="18"/>
              </w:rPr>
            </w:pPr>
            <w:r w:rsidRPr="0061032E">
              <w:t>19,986</w:t>
            </w:r>
          </w:p>
        </w:tc>
        <w:tc>
          <w:tcPr>
            <w:tcW w:w="818" w:type="dxa"/>
            <w:shd w:val="clear" w:color="auto" w:fill="auto"/>
          </w:tcPr>
          <w:p w:rsidR="008123C1" w:rsidRPr="00A95011" w:rsidP="00CB1C05" w14:paraId="4728ACB7" w14:textId="77777777">
            <w:pPr>
              <w:pStyle w:val="RTableTextAbt"/>
              <w:rPr>
                <w:szCs w:val="18"/>
              </w:rPr>
            </w:pPr>
            <w:r w:rsidRPr="0061032E">
              <w:t>19,238</w:t>
            </w:r>
          </w:p>
        </w:tc>
        <w:tc>
          <w:tcPr>
            <w:tcW w:w="1000" w:type="dxa"/>
            <w:shd w:val="clear" w:color="auto" w:fill="auto"/>
          </w:tcPr>
          <w:p w:rsidR="008123C1" w:rsidRPr="00A95011" w:rsidP="00CB1C05" w14:paraId="7E76CF6E" w14:textId="77777777">
            <w:pPr>
              <w:pStyle w:val="RTableTextAbt"/>
              <w:rPr>
                <w:szCs w:val="18"/>
              </w:rPr>
            </w:pPr>
            <w:r w:rsidRPr="0061032E">
              <w:t>21,814</w:t>
            </w:r>
          </w:p>
        </w:tc>
        <w:tc>
          <w:tcPr>
            <w:tcW w:w="1042" w:type="dxa"/>
            <w:shd w:val="clear" w:color="auto" w:fill="auto"/>
          </w:tcPr>
          <w:p w:rsidR="008123C1" w:rsidRPr="00A95011" w:rsidP="00CB1C05" w14:paraId="2F009ED5" w14:textId="77777777">
            <w:pPr>
              <w:pStyle w:val="RTableTextAbt"/>
              <w:rPr>
                <w:szCs w:val="18"/>
              </w:rPr>
            </w:pPr>
            <w:r w:rsidRPr="0061032E">
              <w:t>200,</w:t>
            </w:r>
            <w:r w:rsidRPr="0061032E" w:rsidR="008160E1">
              <w:t>268</w:t>
            </w:r>
          </w:p>
        </w:tc>
        <w:tc>
          <w:tcPr>
            <w:tcW w:w="1080" w:type="dxa"/>
            <w:shd w:val="clear" w:color="auto" w:fill="auto"/>
          </w:tcPr>
          <w:p w:rsidR="008123C1" w:rsidRPr="00A95011" w:rsidP="00CB1C05" w14:paraId="45DA0C33" w14:textId="77777777">
            <w:pPr>
              <w:pStyle w:val="RTableTextAbt"/>
              <w:rPr>
                <w:szCs w:val="18"/>
              </w:rPr>
            </w:pPr>
            <w:r w:rsidRPr="0061032E">
              <w:t>101,</w:t>
            </w:r>
            <w:r w:rsidRPr="0061032E" w:rsidR="008160E1">
              <w:t>827</w:t>
            </w:r>
          </w:p>
        </w:tc>
        <w:tc>
          <w:tcPr>
            <w:tcW w:w="1217" w:type="dxa"/>
            <w:shd w:val="clear" w:color="auto" w:fill="auto"/>
          </w:tcPr>
          <w:p w:rsidR="008123C1" w:rsidRPr="00A95011" w:rsidP="00CB1C05" w14:paraId="5912CA8E" w14:textId="77777777">
            <w:pPr>
              <w:pStyle w:val="RTableTextAbt"/>
              <w:rPr>
                <w:szCs w:val="18"/>
              </w:rPr>
            </w:pPr>
            <w:r w:rsidRPr="0061032E">
              <w:t>$13,621,320</w:t>
            </w:r>
          </w:p>
        </w:tc>
        <w:tc>
          <w:tcPr>
            <w:tcW w:w="1213" w:type="dxa"/>
            <w:shd w:val="clear" w:color="auto" w:fill="auto"/>
          </w:tcPr>
          <w:p w:rsidR="008123C1" w:rsidRPr="00A95011" w:rsidP="00CB1C05" w14:paraId="40F1951C" w14:textId="77777777">
            <w:pPr>
              <w:pStyle w:val="RTableTextAbt"/>
              <w:rPr>
                <w:szCs w:val="18"/>
              </w:rPr>
            </w:pPr>
            <w:r w:rsidRPr="0061032E">
              <w:t>$46,618,986</w:t>
            </w:r>
          </w:p>
        </w:tc>
      </w:tr>
      <w:tr w14:paraId="47E6E4A1" w14:textId="77777777" w:rsidTr="00663DC7">
        <w:tblPrEx>
          <w:tblW w:w="13140" w:type="dxa"/>
          <w:tblLayout w:type="fixed"/>
          <w:tblLook w:val="04A0"/>
        </w:tblPrEx>
        <w:trPr>
          <w:trHeight w:val="510"/>
        </w:trPr>
        <w:tc>
          <w:tcPr>
            <w:tcW w:w="2520" w:type="dxa"/>
            <w:shd w:val="clear" w:color="auto" w:fill="auto"/>
          </w:tcPr>
          <w:p w:rsidR="008123C1" w:rsidRPr="00A95011" w:rsidP="00CB1C05" w14:paraId="79B8D4A6" w14:textId="77777777">
            <w:pPr>
              <w:pStyle w:val="RTableTextAbt"/>
              <w:jc w:val="left"/>
              <w:rPr>
                <w:szCs w:val="18"/>
              </w:rPr>
            </w:pPr>
            <w:r w:rsidRPr="00E22ECA">
              <w:t>Aerosol Spray Cleaning/Degreasing; Wipe Cleaning and Polishing</w:t>
            </w:r>
          </w:p>
        </w:tc>
        <w:tc>
          <w:tcPr>
            <w:tcW w:w="2340" w:type="dxa"/>
            <w:shd w:val="clear" w:color="000000" w:fill="FFFFFF"/>
          </w:tcPr>
          <w:p w:rsidR="008123C1" w:rsidRPr="00A95011" w:rsidP="00CB1C05" w14:paraId="42C2E495" w14:textId="77777777">
            <w:pPr>
              <w:pStyle w:val="RTableTextAbt"/>
              <w:jc w:val="left"/>
              <w:rPr>
                <w:szCs w:val="18"/>
              </w:rPr>
            </w:pPr>
            <w:r w:rsidRPr="0061032E">
              <w:t xml:space="preserve">811411: Home and Garden Equipment Repair and </w:t>
            </w:r>
            <w:r w:rsidRPr="00E22ECA">
              <w:t>Maintenance</w:t>
            </w:r>
          </w:p>
        </w:tc>
        <w:tc>
          <w:tcPr>
            <w:tcW w:w="1192" w:type="dxa"/>
            <w:shd w:val="clear" w:color="000000" w:fill="FFFFFF"/>
            <w:noWrap/>
          </w:tcPr>
          <w:p w:rsidR="008123C1" w:rsidRPr="00A95011" w:rsidP="00CB1C05" w14:paraId="49C800C5" w14:textId="77777777">
            <w:pPr>
              <w:pStyle w:val="RTableTextAbt"/>
              <w:rPr>
                <w:szCs w:val="18"/>
              </w:rPr>
            </w:pPr>
            <w:r w:rsidRPr="00E22ECA">
              <w:t>$9m revenue</w:t>
            </w:r>
          </w:p>
        </w:tc>
        <w:tc>
          <w:tcPr>
            <w:tcW w:w="718" w:type="dxa"/>
            <w:shd w:val="clear" w:color="auto" w:fill="auto"/>
          </w:tcPr>
          <w:p w:rsidR="008123C1" w:rsidRPr="00A95011" w:rsidP="00CB1C05" w14:paraId="18D25AD6" w14:textId="77777777">
            <w:pPr>
              <w:pStyle w:val="RTableTextAbt"/>
              <w:rPr>
                <w:szCs w:val="18"/>
              </w:rPr>
            </w:pPr>
            <w:r w:rsidRPr="0061032E">
              <w:t>1,704</w:t>
            </w:r>
          </w:p>
        </w:tc>
        <w:tc>
          <w:tcPr>
            <w:tcW w:w="818" w:type="dxa"/>
            <w:shd w:val="clear" w:color="auto" w:fill="auto"/>
          </w:tcPr>
          <w:p w:rsidR="008123C1" w:rsidRPr="00A95011" w:rsidP="00CB1C05" w14:paraId="58F39257" w14:textId="77777777">
            <w:pPr>
              <w:pStyle w:val="RTableTextAbt"/>
              <w:rPr>
                <w:szCs w:val="18"/>
              </w:rPr>
            </w:pPr>
            <w:r w:rsidRPr="0061032E">
              <w:t>1,698</w:t>
            </w:r>
          </w:p>
        </w:tc>
        <w:tc>
          <w:tcPr>
            <w:tcW w:w="1000" w:type="dxa"/>
            <w:shd w:val="clear" w:color="auto" w:fill="auto"/>
          </w:tcPr>
          <w:p w:rsidR="008123C1" w:rsidRPr="00A95011" w:rsidP="00CB1C05" w14:paraId="13420234" w14:textId="77777777">
            <w:pPr>
              <w:pStyle w:val="RTableTextAbt"/>
              <w:rPr>
                <w:szCs w:val="18"/>
              </w:rPr>
            </w:pPr>
            <w:r w:rsidRPr="0061032E">
              <w:t>1,722</w:t>
            </w:r>
          </w:p>
        </w:tc>
        <w:tc>
          <w:tcPr>
            <w:tcW w:w="1042" w:type="dxa"/>
            <w:shd w:val="clear" w:color="auto" w:fill="auto"/>
          </w:tcPr>
          <w:p w:rsidR="008123C1" w:rsidRPr="00A95011" w:rsidP="00CB1C05" w14:paraId="665B3C43" w14:textId="77777777">
            <w:pPr>
              <w:pStyle w:val="RTableTextAbt"/>
              <w:rPr>
                <w:szCs w:val="18"/>
              </w:rPr>
            </w:pPr>
            <w:r w:rsidRPr="0061032E">
              <w:t>4,559</w:t>
            </w:r>
          </w:p>
        </w:tc>
        <w:tc>
          <w:tcPr>
            <w:tcW w:w="1080" w:type="dxa"/>
            <w:shd w:val="clear" w:color="auto" w:fill="auto"/>
          </w:tcPr>
          <w:p w:rsidR="008123C1" w:rsidRPr="00A95011" w:rsidP="00CB1C05" w14:paraId="5523B918" w14:textId="77777777">
            <w:pPr>
              <w:pStyle w:val="RTableTextAbt"/>
              <w:rPr>
                <w:szCs w:val="18"/>
              </w:rPr>
            </w:pPr>
            <w:r w:rsidRPr="0061032E">
              <w:t>4,317</w:t>
            </w:r>
          </w:p>
        </w:tc>
        <w:tc>
          <w:tcPr>
            <w:tcW w:w="1217" w:type="dxa"/>
            <w:shd w:val="clear" w:color="auto" w:fill="auto"/>
          </w:tcPr>
          <w:p w:rsidR="008123C1" w:rsidRPr="00A95011" w:rsidP="00CB1C05" w14:paraId="5680B6FE" w14:textId="77777777">
            <w:pPr>
              <w:pStyle w:val="RTableTextAbt"/>
              <w:rPr>
                <w:szCs w:val="18"/>
              </w:rPr>
            </w:pPr>
            <w:r w:rsidRPr="0061032E">
              <w:t>$141,948</w:t>
            </w:r>
          </w:p>
        </w:tc>
        <w:tc>
          <w:tcPr>
            <w:tcW w:w="1213" w:type="dxa"/>
            <w:shd w:val="clear" w:color="auto" w:fill="auto"/>
          </w:tcPr>
          <w:p w:rsidR="008123C1" w:rsidRPr="00A95011" w:rsidP="00CB1C05" w14:paraId="22F90FFB" w14:textId="77777777">
            <w:pPr>
              <w:pStyle w:val="RTableTextAbt"/>
              <w:rPr>
                <w:szCs w:val="18"/>
              </w:rPr>
            </w:pPr>
            <w:r w:rsidRPr="0061032E">
              <w:t>$724,784</w:t>
            </w:r>
          </w:p>
        </w:tc>
      </w:tr>
      <w:tr w14:paraId="2EAFD72E" w14:textId="77777777" w:rsidTr="00663DC7">
        <w:tblPrEx>
          <w:tblW w:w="13140" w:type="dxa"/>
          <w:tblLayout w:type="fixed"/>
          <w:tblLook w:val="04A0"/>
        </w:tblPrEx>
        <w:trPr>
          <w:trHeight w:val="765"/>
        </w:trPr>
        <w:tc>
          <w:tcPr>
            <w:tcW w:w="2520" w:type="dxa"/>
            <w:shd w:val="clear" w:color="auto" w:fill="auto"/>
          </w:tcPr>
          <w:p w:rsidR="008123C1" w:rsidRPr="00A95011" w:rsidP="00CB1C05" w14:paraId="7FDDC329" w14:textId="77777777">
            <w:pPr>
              <w:pStyle w:val="RTableTextAbt"/>
              <w:jc w:val="left"/>
              <w:rPr>
                <w:szCs w:val="18"/>
              </w:rPr>
            </w:pPr>
            <w:r w:rsidRPr="0061032E">
              <w:t xml:space="preserve">Aerosol Spray Cleaning/Degreasing; Wipe Cleaning and </w:t>
            </w:r>
            <w:r w:rsidRPr="0061032E" w:rsidR="008160E1">
              <w:t>Polishing</w:t>
            </w:r>
          </w:p>
        </w:tc>
        <w:tc>
          <w:tcPr>
            <w:tcW w:w="2340" w:type="dxa"/>
            <w:shd w:val="clear" w:color="000000" w:fill="FFFFFF"/>
          </w:tcPr>
          <w:p w:rsidR="008123C1" w:rsidRPr="00A95011" w:rsidP="00CB1C05" w14:paraId="7994F174" w14:textId="77777777">
            <w:pPr>
              <w:pStyle w:val="RTableTextAbt"/>
              <w:jc w:val="left"/>
              <w:rPr>
                <w:szCs w:val="18"/>
              </w:rPr>
            </w:pPr>
            <w:r w:rsidRPr="0061032E">
              <w:t xml:space="preserve">811490: Other Personal and Household Goods Repair and </w:t>
            </w:r>
            <w:r w:rsidRPr="0061032E" w:rsidR="008160E1">
              <w:t>Maintenance</w:t>
            </w:r>
          </w:p>
        </w:tc>
        <w:tc>
          <w:tcPr>
            <w:tcW w:w="1192" w:type="dxa"/>
            <w:shd w:val="clear" w:color="000000" w:fill="FFFFFF"/>
            <w:noWrap/>
          </w:tcPr>
          <w:p w:rsidR="008123C1" w:rsidRPr="00A95011" w:rsidP="00CB1C05" w14:paraId="61FFEF31" w14:textId="77777777">
            <w:pPr>
              <w:pStyle w:val="RTableTextAbt"/>
              <w:rPr>
                <w:szCs w:val="18"/>
              </w:rPr>
            </w:pPr>
            <w:r w:rsidRPr="0061032E">
              <w:t>$9m revenue</w:t>
            </w:r>
          </w:p>
        </w:tc>
        <w:tc>
          <w:tcPr>
            <w:tcW w:w="718" w:type="dxa"/>
            <w:shd w:val="clear" w:color="auto" w:fill="auto"/>
          </w:tcPr>
          <w:p w:rsidR="008123C1" w:rsidRPr="00A95011" w:rsidP="00CB1C05" w14:paraId="328814FA" w14:textId="77777777">
            <w:pPr>
              <w:pStyle w:val="RTableTextAbt"/>
              <w:rPr>
                <w:szCs w:val="18"/>
              </w:rPr>
            </w:pPr>
            <w:r w:rsidRPr="0061032E">
              <w:t>9,938</w:t>
            </w:r>
          </w:p>
        </w:tc>
        <w:tc>
          <w:tcPr>
            <w:tcW w:w="818" w:type="dxa"/>
            <w:shd w:val="clear" w:color="auto" w:fill="auto"/>
          </w:tcPr>
          <w:p w:rsidR="008123C1" w:rsidRPr="00A95011" w:rsidP="00CB1C05" w14:paraId="29997D0F" w14:textId="77777777">
            <w:pPr>
              <w:pStyle w:val="RTableTextAbt"/>
              <w:rPr>
                <w:szCs w:val="18"/>
              </w:rPr>
            </w:pPr>
            <w:r w:rsidRPr="0061032E">
              <w:t>9,864</w:t>
            </w:r>
          </w:p>
        </w:tc>
        <w:tc>
          <w:tcPr>
            <w:tcW w:w="1000" w:type="dxa"/>
            <w:shd w:val="clear" w:color="auto" w:fill="auto"/>
          </w:tcPr>
          <w:p w:rsidR="008123C1" w:rsidRPr="00A95011" w:rsidP="00CB1C05" w14:paraId="005F71CF" w14:textId="77777777">
            <w:pPr>
              <w:pStyle w:val="RTableTextAbt"/>
              <w:rPr>
                <w:szCs w:val="18"/>
              </w:rPr>
            </w:pPr>
            <w:r w:rsidRPr="0061032E">
              <w:t>10,</w:t>
            </w:r>
            <w:r w:rsidRPr="00E22ECA">
              <w:t>643</w:t>
            </w:r>
          </w:p>
        </w:tc>
        <w:tc>
          <w:tcPr>
            <w:tcW w:w="1042" w:type="dxa"/>
            <w:shd w:val="clear" w:color="auto" w:fill="auto"/>
          </w:tcPr>
          <w:p w:rsidR="008123C1" w:rsidRPr="00A95011" w:rsidP="00CB1C05" w14:paraId="689DBF01" w14:textId="77777777">
            <w:pPr>
              <w:pStyle w:val="RTableTextAbt"/>
              <w:rPr>
                <w:szCs w:val="18"/>
              </w:rPr>
            </w:pPr>
            <w:r w:rsidRPr="0061032E">
              <w:t>36,437</w:t>
            </w:r>
          </w:p>
        </w:tc>
        <w:tc>
          <w:tcPr>
            <w:tcW w:w="1080" w:type="dxa"/>
            <w:shd w:val="clear" w:color="auto" w:fill="auto"/>
          </w:tcPr>
          <w:p w:rsidR="008123C1" w:rsidRPr="00A95011" w:rsidP="00CB1C05" w14:paraId="06B57B09" w14:textId="77777777">
            <w:pPr>
              <w:pStyle w:val="RTableTextAbt"/>
              <w:rPr>
                <w:szCs w:val="18"/>
              </w:rPr>
            </w:pPr>
            <w:r w:rsidRPr="0061032E">
              <w:t>29,621</w:t>
            </w:r>
          </w:p>
        </w:tc>
        <w:tc>
          <w:tcPr>
            <w:tcW w:w="1217" w:type="dxa"/>
            <w:shd w:val="clear" w:color="auto" w:fill="auto"/>
          </w:tcPr>
          <w:p w:rsidR="008123C1" w:rsidRPr="00A95011" w:rsidP="00CB1C05" w14:paraId="7B3DB8D2" w14:textId="77777777">
            <w:pPr>
              <w:pStyle w:val="RTableTextAbt"/>
              <w:rPr>
                <w:szCs w:val="18"/>
              </w:rPr>
            </w:pPr>
            <w:r w:rsidRPr="0061032E">
              <w:t>$1,387,414</w:t>
            </w:r>
          </w:p>
        </w:tc>
        <w:tc>
          <w:tcPr>
            <w:tcW w:w="1213" w:type="dxa"/>
            <w:shd w:val="clear" w:color="auto" w:fill="auto"/>
          </w:tcPr>
          <w:p w:rsidR="008123C1" w:rsidRPr="00A95011" w:rsidP="00CB1C05" w14:paraId="09E8451B" w14:textId="77777777">
            <w:pPr>
              <w:pStyle w:val="RTableTextAbt"/>
              <w:rPr>
                <w:szCs w:val="18"/>
              </w:rPr>
            </w:pPr>
            <w:r w:rsidRPr="0061032E">
              <w:t>$4,980,158</w:t>
            </w:r>
          </w:p>
        </w:tc>
      </w:tr>
      <w:tr w14:paraId="16B70218" w14:textId="77777777" w:rsidTr="00663DC7">
        <w:tblPrEx>
          <w:tblW w:w="13140" w:type="dxa"/>
          <w:tblLayout w:type="fixed"/>
          <w:tblLook w:val="04A0"/>
        </w:tblPrEx>
        <w:trPr>
          <w:trHeight w:val="600"/>
        </w:trPr>
        <w:tc>
          <w:tcPr>
            <w:tcW w:w="2520" w:type="dxa"/>
            <w:shd w:val="clear" w:color="auto" w:fill="auto"/>
          </w:tcPr>
          <w:p w:rsidR="008123C1" w:rsidRPr="00A95011" w:rsidP="00CB1C05" w14:paraId="2ADEC64C" w14:textId="77777777">
            <w:pPr>
              <w:pStyle w:val="RTableTextAbt"/>
              <w:jc w:val="left"/>
              <w:rPr>
                <w:szCs w:val="18"/>
              </w:rPr>
            </w:pPr>
            <w:r w:rsidRPr="00E22ECA">
              <w:t>Dry Cleaning Machines</w:t>
            </w:r>
          </w:p>
        </w:tc>
        <w:tc>
          <w:tcPr>
            <w:tcW w:w="2340" w:type="dxa"/>
            <w:shd w:val="clear" w:color="000000" w:fill="FFFFFF"/>
          </w:tcPr>
          <w:p w:rsidR="008123C1" w:rsidRPr="00A95011" w:rsidP="00CB1C05" w14:paraId="3F6A0922" w14:textId="77777777">
            <w:pPr>
              <w:pStyle w:val="RTableTextAbt"/>
              <w:jc w:val="left"/>
              <w:rPr>
                <w:szCs w:val="18"/>
              </w:rPr>
            </w:pPr>
            <w:r w:rsidRPr="0061032E">
              <w:t>812320: Drycleaning and Laundry Services (except Coin-Operated)</w:t>
            </w:r>
          </w:p>
        </w:tc>
        <w:tc>
          <w:tcPr>
            <w:tcW w:w="1192" w:type="dxa"/>
            <w:shd w:val="clear" w:color="000000" w:fill="FFFFFF"/>
            <w:noWrap/>
          </w:tcPr>
          <w:p w:rsidR="008123C1" w:rsidRPr="00A95011" w:rsidP="00CB1C05" w14:paraId="61ED27AE" w14:textId="77777777">
            <w:pPr>
              <w:pStyle w:val="RTableTextAbt"/>
              <w:rPr>
                <w:szCs w:val="18"/>
              </w:rPr>
            </w:pPr>
            <w:r w:rsidRPr="0061032E">
              <w:t>$8m revenue</w:t>
            </w:r>
          </w:p>
        </w:tc>
        <w:tc>
          <w:tcPr>
            <w:tcW w:w="718" w:type="dxa"/>
            <w:shd w:val="clear" w:color="auto" w:fill="auto"/>
          </w:tcPr>
          <w:p w:rsidR="008123C1" w:rsidRPr="00A95011" w:rsidP="00CB1C05" w14:paraId="62181F3E" w14:textId="77777777">
            <w:pPr>
              <w:pStyle w:val="RTableTextAbt"/>
              <w:rPr>
                <w:szCs w:val="18"/>
              </w:rPr>
            </w:pPr>
            <w:r w:rsidRPr="0061032E">
              <w:t>18,</w:t>
            </w:r>
            <w:r w:rsidRPr="0061032E" w:rsidR="008160E1">
              <w:t>087</w:t>
            </w:r>
          </w:p>
        </w:tc>
        <w:tc>
          <w:tcPr>
            <w:tcW w:w="818" w:type="dxa"/>
            <w:shd w:val="clear" w:color="auto" w:fill="auto"/>
          </w:tcPr>
          <w:p w:rsidR="008123C1" w:rsidRPr="00A95011" w:rsidP="00CB1C05" w14:paraId="52736FFA" w14:textId="77777777">
            <w:pPr>
              <w:pStyle w:val="RTableTextAbt"/>
              <w:rPr>
                <w:szCs w:val="18"/>
              </w:rPr>
            </w:pPr>
            <w:r w:rsidRPr="0061032E">
              <w:t>17,</w:t>
            </w:r>
            <w:r w:rsidRPr="0061032E" w:rsidR="008160E1">
              <w:t>953</w:t>
            </w:r>
          </w:p>
        </w:tc>
        <w:tc>
          <w:tcPr>
            <w:tcW w:w="1000" w:type="dxa"/>
            <w:shd w:val="clear" w:color="auto" w:fill="auto"/>
          </w:tcPr>
          <w:p w:rsidR="008123C1" w:rsidRPr="00A95011" w:rsidP="00CB1C05" w14:paraId="319BBD96" w14:textId="77777777">
            <w:pPr>
              <w:pStyle w:val="RTableTextAbt"/>
              <w:rPr>
                <w:szCs w:val="18"/>
              </w:rPr>
            </w:pPr>
            <w:r w:rsidRPr="0061032E">
              <w:t>20,643</w:t>
            </w:r>
          </w:p>
        </w:tc>
        <w:tc>
          <w:tcPr>
            <w:tcW w:w="1042" w:type="dxa"/>
            <w:shd w:val="clear" w:color="auto" w:fill="auto"/>
          </w:tcPr>
          <w:p w:rsidR="008123C1" w:rsidRPr="00A95011" w:rsidP="00CB1C05" w14:paraId="3EC4EF52" w14:textId="77777777">
            <w:pPr>
              <w:pStyle w:val="RTableTextAbt"/>
              <w:rPr>
                <w:szCs w:val="18"/>
              </w:rPr>
            </w:pPr>
            <w:r w:rsidRPr="0061032E">
              <w:t>131,543</w:t>
            </w:r>
          </w:p>
        </w:tc>
        <w:tc>
          <w:tcPr>
            <w:tcW w:w="1080" w:type="dxa"/>
            <w:shd w:val="clear" w:color="auto" w:fill="auto"/>
          </w:tcPr>
          <w:p w:rsidR="008123C1" w:rsidRPr="00A95011" w:rsidP="00CB1C05" w14:paraId="241DEFBD" w14:textId="77777777">
            <w:pPr>
              <w:pStyle w:val="RTableTextAbt"/>
              <w:rPr>
                <w:szCs w:val="18"/>
              </w:rPr>
            </w:pPr>
            <w:r w:rsidRPr="0061032E">
              <w:t>113,492</w:t>
            </w:r>
          </w:p>
        </w:tc>
        <w:tc>
          <w:tcPr>
            <w:tcW w:w="1217" w:type="dxa"/>
            <w:shd w:val="clear" w:color="auto" w:fill="auto"/>
          </w:tcPr>
          <w:p w:rsidR="008123C1" w:rsidRPr="00A95011" w:rsidP="00CB1C05" w14:paraId="2B82DC0F" w14:textId="77777777">
            <w:pPr>
              <w:pStyle w:val="RTableTextAbt"/>
              <w:rPr>
                <w:szCs w:val="18"/>
              </w:rPr>
            </w:pPr>
            <w:r w:rsidRPr="0061032E">
              <w:t>$2,258,311</w:t>
            </w:r>
          </w:p>
        </w:tc>
        <w:tc>
          <w:tcPr>
            <w:tcW w:w="1213" w:type="dxa"/>
            <w:shd w:val="clear" w:color="auto" w:fill="auto"/>
          </w:tcPr>
          <w:p w:rsidR="008123C1" w:rsidRPr="00A95011" w:rsidP="00CB1C05" w14:paraId="56410058" w14:textId="77777777">
            <w:pPr>
              <w:pStyle w:val="RTableTextAbt"/>
              <w:rPr>
                <w:szCs w:val="18"/>
              </w:rPr>
            </w:pPr>
            <w:r w:rsidRPr="0061032E">
              <w:t>$9,397,332</w:t>
            </w:r>
          </w:p>
        </w:tc>
      </w:tr>
      <w:tr w14:paraId="5BD53397" w14:textId="77777777" w:rsidTr="00663DC7">
        <w:tblPrEx>
          <w:tblW w:w="13140" w:type="dxa"/>
          <w:tblLayout w:type="fixed"/>
          <w:tblLook w:val="04A0"/>
        </w:tblPrEx>
        <w:trPr>
          <w:trHeight w:val="600"/>
        </w:trPr>
        <w:tc>
          <w:tcPr>
            <w:tcW w:w="2520" w:type="dxa"/>
            <w:shd w:val="clear" w:color="auto" w:fill="auto"/>
          </w:tcPr>
          <w:p w:rsidR="008123C1" w:rsidRPr="00A95011" w:rsidP="00CB1C05" w14:paraId="05D80932" w14:textId="77777777">
            <w:pPr>
              <w:pStyle w:val="RTableTextAbt"/>
              <w:jc w:val="left"/>
              <w:rPr>
                <w:szCs w:val="18"/>
              </w:rPr>
            </w:pPr>
            <w:r w:rsidRPr="0061032E">
              <w:t>Dry Cleaning Machines</w:t>
            </w:r>
          </w:p>
        </w:tc>
        <w:tc>
          <w:tcPr>
            <w:tcW w:w="2340" w:type="dxa"/>
            <w:shd w:val="clear" w:color="000000" w:fill="FFFFFF"/>
          </w:tcPr>
          <w:p w:rsidR="008123C1" w:rsidRPr="00A95011" w:rsidP="00CB1C05" w14:paraId="4BE578AA" w14:textId="77777777">
            <w:pPr>
              <w:pStyle w:val="RTableTextAbt"/>
              <w:jc w:val="left"/>
              <w:rPr>
                <w:szCs w:val="18"/>
              </w:rPr>
            </w:pPr>
            <w:r w:rsidRPr="0061032E">
              <w:t>812332: Industrial Launderers</w:t>
            </w:r>
          </w:p>
        </w:tc>
        <w:tc>
          <w:tcPr>
            <w:tcW w:w="1192" w:type="dxa"/>
            <w:shd w:val="clear" w:color="000000" w:fill="FFFFFF"/>
            <w:noWrap/>
          </w:tcPr>
          <w:p w:rsidR="008123C1" w:rsidRPr="00A95011" w:rsidP="00CB1C05" w14:paraId="3D52DFC2" w14:textId="77777777">
            <w:pPr>
              <w:pStyle w:val="RTableTextAbt"/>
              <w:rPr>
                <w:szCs w:val="18"/>
              </w:rPr>
            </w:pPr>
            <w:r w:rsidRPr="0061032E">
              <w:t>$47m revenue</w:t>
            </w:r>
          </w:p>
        </w:tc>
        <w:tc>
          <w:tcPr>
            <w:tcW w:w="718" w:type="dxa"/>
            <w:shd w:val="clear" w:color="auto" w:fill="auto"/>
          </w:tcPr>
          <w:p w:rsidR="008123C1" w:rsidRPr="00A95011" w:rsidP="00CB1C05" w14:paraId="2F5EF2B0" w14:textId="77777777">
            <w:pPr>
              <w:pStyle w:val="RTableTextAbt"/>
              <w:rPr>
                <w:szCs w:val="18"/>
              </w:rPr>
            </w:pPr>
            <w:r w:rsidRPr="0061032E">
              <w:t>380</w:t>
            </w:r>
          </w:p>
        </w:tc>
        <w:tc>
          <w:tcPr>
            <w:tcW w:w="818" w:type="dxa"/>
            <w:shd w:val="clear" w:color="auto" w:fill="auto"/>
          </w:tcPr>
          <w:p w:rsidR="008123C1" w:rsidRPr="00A95011" w:rsidP="00CB1C05" w14:paraId="68912247" w14:textId="77777777">
            <w:pPr>
              <w:pStyle w:val="RTableTextAbt"/>
              <w:rPr>
                <w:szCs w:val="18"/>
              </w:rPr>
            </w:pPr>
            <w:r w:rsidRPr="0061032E">
              <w:t>356</w:t>
            </w:r>
          </w:p>
        </w:tc>
        <w:tc>
          <w:tcPr>
            <w:tcW w:w="1000" w:type="dxa"/>
            <w:shd w:val="clear" w:color="auto" w:fill="auto"/>
          </w:tcPr>
          <w:p w:rsidR="008123C1" w:rsidRPr="00A95011" w:rsidP="00CB1C05" w14:paraId="22DCDD8E" w14:textId="77777777">
            <w:pPr>
              <w:pStyle w:val="RTableTextAbt"/>
              <w:rPr>
                <w:szCs w:val="18"/>
              </w:rPr>
            </w:pPr>
            <w:r w:rsidRPr="0061032E">
              <w:t>1,544</w:t>
            </w:r>
          </w:p>
        </w:tc>
        <w:tc>
          <w:tcPr>
            <w:tcW w:w="1042" w:type="dxa"/>
            <w:shd w:val="clear" w:color="auto" w:fill="auto"/>
          </w:tcPr>
          <w:p w:rsidR="008123C1" w:rsidRPr="00A95011" w:rsidP="00CB1C05" w14:paraId="0E2C494F" w14:textId="77777777">
            <w:pPr>
              <w:pStyle w:val="RTableTextAbt"/>
              <w:rPr>
                <w:szCs w:val="18"/>
              </w:rPr>
            </w:pPr>
            <w:r w:rsidRPr="0061032E">
              <w:t>63,811</w:t>
            </w:r>
          </w:p>
        </w:tc>
        <w:tc>
          <w:tcPr>
            <w:tcW w:w="1080" w:type="dxa"/>
            <w:shd w:val="clear" w:color="auto" w:fill="auto"/>
          </w:tcPr>
          <w:p w:rsidR="008123C1" w:rsidRPr="00A95011" w:rsidP="00CB1C05" w14:paraId="5405226E" w14:textId="77777777">
            <w:pPr>
              <w:pStyle w:val="RTableTextAbt"/>
              <w:rPr>
                <w:szCs w:val="18"/>
              </w:rPr>
            </w:pPr>
            <w:r w:rsidRPr="0061032E">
              <w:t>12,149</w:t>
            </w:r>
          </w:p>
        </w:tc>
        <w:tc>
          <w:tcPr>
            <w:tcW w:w="1217" w:type="dxa"/>
            <w:shd w:val="clear" w:color="auto" w:fill="auto"/>
          </w:tcPr>
          <w:p w:rsidR="008123C1" w:rsidRPr="00A95011" w:rsidP="00CB1C05" w14:paraId="6406C1C8" w14:textId="77777777">
            <w:pPr>
              <w:pStyle w:val="RTableTextAbt"/>
              <w:rPr>
                <w:szCs w:val="18"/>
              </w:rPr>
            </w:pPr>
            <w:r w:rsidRPr="0061032E">
              <w:t>$3,193,513</w:t>
            </w:r>
          </w:p>
        </w:tc>
        <w:tc>
          <w:tcPr>
            <w:tcW w:w="1213" w:type="dxa"/>
            <w:shd w:val="clear" w:color="auto" w:fill="auto"/>
          </w:tcPr>
          <w:p w:rsidR="008123C1" w:rsidRPr="00A95011" w:rsidP="00CB1C05" w14:paraId="7244FE1B" w14:textId="77777777">
            <w:pPr>
              <w:pStyle w:val="RTableTextAbt"/>
              <w:rPr>
                <w:szCs w:val="18"/>
              </w:rPr>
            </w:pPr>
            <w:r w:rsidRPr="0061032E">
              <w:t>$10,200,763</w:t>
            </w:r>
          </w:p>
        </w:tc>
      </w:tr>
      <w:tr w14:paraId="4972187E" w14:textId="77777777" w:rsidTr="00CD48B1">
        <w:tblPrEx>
          <w:tblW w:w="13140" w:type="dxa"/>
          <w:tblLayout w:type="fixed"/>
          <w:tblLook w:val="04A0"/>
        </w:tblPrEx>
        <w:trPr>
          <w:trHeight w:val="197"/>
        </w:trPr>
        <w:tc>
          <w:tcPr>
            <w:tcW w:w="13140" w:type="dxa"/>
            <w:gridSpan w:val="10"/>
            <w:shd w:val="clear" w:color="auto" w:fill="auto"/>
          </w:tcPr>
          <w:p w:rsidR="0024060C" w:rsidRPr="0061032E" w:rsidP="00CB1C05" w14:paraId="1D290358" w14:textId="77777777">
            <w:pPr>
              <w:pStyle w:val="RTableTextAbt"/>
              <w:jc w:val="left"/>
            </w:pPr>
            <w:r w:rsidRPr="004F6E6C">
              <w:t xml:space="preserve">Sources: </w:t>
            </w:r>
            <w:hyperlink w:anchor="_ENREF_65" w:tooltip="U.S. Census Bureau, 2021 #9" w:history="1">
              <w:r w:rsidR="00414172">
                <w:fldChar w:fldCharType="begin" w:fldLock="1"/>
              </w:r>
              <w:r w:rsidR="00414172">
                <w:instrText xml:space="preserve"> ADDIN EN.CITE &lt;EndNote&gt;&lt;Cite&gt;&lt;Author&gt;U.S. Census Bureau&lt;/Author&gt;&lt;Year&gt;2021&lt;/Year&gt;&lt;RecNum&gt;9&lt;/RecNum&gt;&lt;DisplayText&gt;U.S. Census Bureau 2021&lt;/DisplayText&gt;&lt;record&gt;&lt;rec-number&gt;9&lt;/rec-number&gt;&lt;foreign-keys&gt;&lt;key app="EN" db-id="52wf2wf0o0rv01e9dzo52td80t0590tp2fwd" timestamp="1714499636"&gt;9&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00414172">
                <w:fldChar w:fldCharType="separate"/>
              </w:r>
              <w:r w:rsidR="00414172">
                <w:rPr>
                  <w:noProof/>
                </w:rPr>
                <w:t>U.S. Census Bureau 2021</w:t>
              </w:r>
              <w:r w:rsidR="00414172">
                <w:fldChar w:fldCharType="end"/>
              </w:r>
            </w:hyperlink>
            <w:r>
              <w:t xml:space="preserve">; </w:t>
            </w:r>
            <w:hyperlink w:anchor="_ENREF_56" w:tooltip="U.S. Bureau of Economic Analysis, 2023 #10" w:history="1">
              <w:r w:rsidR="00414172">
                <w:fldChar w:fldCharType="begin" w:fldLock="1"/>
              </w:r>
              <w:r w:rsidR="00414172">
                <w:instrText xml:space="preserve"> ADDIN EN.CITE &lt;EndNote&gt;&lt;Cite&gt;&lt;Author&gt;U.S. Bureau of Economic Analysis&lt;/Author&gt;&lt;Year&gt;2023&lt;/Year&gt;&lt;RecNum&gt;10&lt;/RecNum&gt;&lt;DisplayText&gt;U.S. Bureau of Economic Analysis 2023b&lt;/DisplayText&gt;&lt;record&gt;&lt;rec-number&gt;10&lt;/rec-number&gt;&lt;foreign-keys&gt;&lt;key app="EN" db-id="52wf2wf0o0rv01e9dzo52td80t0590tp2fwd" timestamp="1714499636"&gt;10&lt;/key&gt;&lt;/foreign-keys&gt;&lt;ref-type name="Generic"&gt;13&lt;/ref-type&gt;&lt;contributors&gt;&lt;authors&gt;&lt;author&gt;U.S. Bureau of Economic Analysis,&lt;/author&gt;&lt;/authors&gt;&lt;/contributors&gt;&lt;titles&gt;&lt;title&gt;Table 1.1.9. Implicit Price Deflators for Gross Domestic Product (T10109-A)&lt;/title&gt;&lt;/titles&gt;&lt;dates&gt;&lt;year&gt;2023&lt;/year&gt;&lt;pub-dates&gt;&lt;date&gt;March 30, 2023&lt;/date&gt;&lt;/pub-dates&gt;&lt;/dates&gt;&lt;urls&gt;&lt;/urls&gt;&lt;access-date&gt;April 24, 2023&lt;/access-date&gt;&lt;/record&gt;&lt;/Cite&gt;&lt;/EndNote&gt;</w:instrText>
              </w:r>
              <w:r w:rsidR="00414172">
                <w:fldChar w:fldCharType="separate"/>
              </w:r>
              <w:r w:rsidR="00414172">
                <w:rPr>
                  <w:noProof/>
                </w:rPr>
                <w:t>U.S. Bureau of Economic Analysis 2023b</w:t>
              </w:r>
              <w:r w:rsidR="00414172">
                <w:fldChar w:fldCharType="end"/>
              </w:r>
            </w:hyperlink>
            <w:r>
              <w:t xml:space="preserve">; </w:t>
            </w:r>
            <w:hyperlink w:anchor="_ENREF_66" w:tooltip="U.S. Census Bureau, 2022 #11" w:history="1">
              <w:r w:rsidR="00414172">
                <w:fldChar w:fldCharType="begin" w:fldLock="1"/>
              </w:r>
              <w:r w:rsidR="00414172">
                <w:instrText xml:space="preserve"> ADDIN EN.CITE &lt;EndNote&gt;&lt;Cite&gt;&lt;Author&gt;U.S. Census Bureau&lt;/Author&gt;&lt;Year&gt;2022&lt;/Year&gt;&lt;RecNum&gt;11&lt;/RecNum&gt;&lt;DisplayText&gt;U.S. Census Bureau 2022&lt;/DisplayText&gt;&lt;record&gt;&lt;rec-number&gt;11&lt;/rec-number&gt;&lt;foreign-keys&gt;&lt;key app="EN" db-id="52wf2wf0o0rv01e9dzo52td80t0590tp2fwd" timestamp="1714499636"&gt;11&lt;/key&gt;&lt;/foreign-keys&gt;&lt;ref-type name="Government Document"&gt;46&lt;/ref-type&gt;&lt;contributors&gt;&lt;authors&gt;&lt;author&gt;U.S. Census Bureau,&lt;/author&gt;&lt;/authors&gt;&lt;/contributors&gt;&lt;titles&gt;&lt;title&gt;The Number of Firms and Establishments, Employment, and Annual Payroll by State, Industry, and Enterprise Employment Size: 2019&lt;/title&gt;&lt;/titles&gt;&lt;dates&gt;&lt;year&gt;2022&lt;/year&gt;&lt;/dates&gt;&lt;urls&gt;&lt;related-urls&gt;&lt;url&gt;https://www2.census.gov/programs-surveys/susb/tables/2019/us_state_6digitnaics_2019.xlsx&lt;/url&gt;&lt;/related-urls&gt;&lt;/urls&gt;&lt;/record&gt;&lt;/Cite&gt;&lt;/EndNote&gt;</w:instrText>
              </w:r>
              <w:r w:rsidR="00414172">
                <w:fldChar w:fldCharType="separate"/>
              </w:r>
              <w:r w:rsidR="00414172">
                <w:rPr>
                  <w:noProof/>
                </w:rPr>
                <w:t>U.S. Census Bureau 2022</w:t>
              </w:r>
              <w:r w:rsidR="00414172">
                <w:fldChar w:fldCharType="end"/>
              </w:r>
            </w:hyperlink>
            <w:r>
              <w:t xml:space="preserve">; </w:t>
            </w:r>
            <w:hyperlink w:anchor="_ENREF_100" w:tooltip="U.S. Small Business Administration (SBA), 2023 #12" w:history="1">
              <w:r w:rsidRPr="004F6E6C" w:rsidR="00414172">
                <w:fldChar w:fldCharType="begin" w:fldLock="1"/>
              </w:r>
              <w:r w:rsidR="00414172">
                <w:instrText xml:space="preserve"> ADDIN EN.CITE &lt;EndNote&gt;&lt;Cite ExcludeAuth="1"&gt;&lt;Author&gt;U.S. Small Business Administration (SBA)&lt;/Author&gt;&lt;Year&gt;2023&lt;/Year&gt;&lt;RecNum&gt;12&lt;/RecNum&gt;&lt;Prefix&gt;SBA &lt;/Prefix&gt;&lt;DisplayText&gt;SBA 2023&lt;/DisplayText&gt;&lt;record&gt;&lt;rec-number&gt;12&lt;/rec-number&gt;&lt;foreign-keys&gt;&lt;key app="EN" db-id="52wf2wf0o0rv01e9dzo52td80t0590tp2fwd" timestamp="1714499636"&gt;12&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Pr="004F6E6C" w:rsidR="00414172">
                <w:fldChar w:fldCharType="separate"/>
              </w:r>
              <w:r w:rsidR="00414172">
                <w:rPr>
                  <w:noProof/>
                </w:rPr>
                <w:t>SBA 2023</w:t>
              </w:r>
              <w:r w:rsidRPr="004F6E6C" w:rsidR="00414172">
                <w:fldChar w:fldCharType="end"/>
              </w:r>
            </w:hyperlink>
            <w:r>
              <w:t>.</w:t>
            </w:r>
            <w:hyperlink w:anchor="_ENREF_1" w:tooltip=", !!! INVALID CITATION !!! " w:history="1">
              <w:r w:rsidRPr="004F6E6C">
                <w:rPr>
                  <w:sz w:val="22"/>
                </w:rPr>
                <w:t xml:space="preserve"> </w:t>
              </w:r>
            </w:hyperlink>
          </w:p>
        </w:tc>
      </w:tr>
    </w:tbl>
    <w:p w:rsidR="00E15383" w:rsidRPr="0065459D" w:rsidP="00CB1C05" w14:paraId="3922653A" w14:textId="77777777">
      <w:pPr>
        <w:pStyle w:val="BodyText"/>
        <w:rPr>
          <w:highlight w:val="yellow"/>
        </w:rPr>
        <w:sectPr w:rsidSect="00CB1C05">
          <w:type w:val="nextColumn"/>
          <w:pgSz w:w="15840" w:h="12240" w:orient="landscape" w:code="1"/>
          <w:pgMar w:top="1800" w:right="1440" w:bottom="1440" w:left="1440" w:header="720" w:footer="720" w:gutter="0"/>
          <w:lnNumType w:countBy="1" w:restart="continuous"/>
          <w:pgNumType w:chapStyle="1"/>
          <w:cols w:space="720"/>
          <w:titlePg/>
        </w:sectPr>
      </w:pPr>
    </w:p>
    <w:p w:rsidR="00D53400" w:rsidRPr="004F6E6C" w:rsidP="00CB1C05" w14:paraId="77923889" w14:textId="77777777">
      <w:pPr>
        <w:pStyle w:val="Heading1"/>
      </w:pPr>
      <w:bookmarkStart w:id="182" w:name="_Ref106195186"/>
      <w:bookmarkStart w:id="183" w:name="_Ref106730010"/>
      <w:bookmarkStart w:id="184" w:name="_Ref106894851"/>
      <w:bookmarkStart w:id="185" w:name="_Toc111035524"/>
      <w:bookmarkStart w:id="186" w:name="_Toc111037054"/>
      <w:bookmarkStart w:id="187" w:name="_Ref111040453"/>
      <w:bookmarkStart w:id="188" w:name="_Toc114061885"/>
      <w:bookmarkStart w:id="189" w:name="_Toc165378721"/>
      <w:bookmarkEnd w:id="181"/>
      <w:r w:rsidRPr="004F6E6C">
        <w:t>Pr</w:t>
      </w:r>
      <w:r w:rsidRPr="004F6E6C" w:rsidR="009E4E99">
        <w:t xml:space="preserve">oducts Formulated with </w:t>
      </w:r>
      <w:bookmarkEnd w:id="182"/>
      <w:bookmarkEnd w:id="183"/>
      <w:bookmarkEnd w:id="184"/>
      <w:r w:rsidR="00964E1D">
        <w:t>PCE</w:t>
      </w:r>
      <w:bookmarkEnd w:id="185"/>
      <w:bookmarkEnd w:id="186"/>
      <w:bookmarkEnd w:id="187"/>
      <w:bookmarkEnd w:id="188"/>
      <w:bookmarkEnd w:id="189"/>
    </w:p>
    <w:p w:rsidR="006F144C" w:rsidRPr="004F6E6C" w:rsidP="00CB1C05" w14:paraId="3F8FD123" w14:textId="77777777">
      <w:pPr>
        <w:pStyle w:val="BodyText"/>
      </w:pPr>
      <w:r w:rsidRPr="004F6E6C">
        <w:t xml:space="preserve">This chapter presents the results </w:t>
      </w:r>
      <w:r w:rsidRPr="004F6E6C" w:rsidR="004A5A07">
        <w:t xml:space="preserve">from </w:t>
      </w:r>
      <w:r w:rsidRPr="004F6E6C">
        <w:t>EPA</w:t>
      </w:r>
      <w:r w:rsidRPr="004F6E6C" w:rsidR="004A5A07">
        <w:t xml:space="preserve">’s </w:t>
      </w:r>
      <w:r w:rsidRPr="004F6E6C">
        <w:t xml:space="preserve">search to identify products that might contain </w:t>
      </w:r>
      <w:r w:rsidR="00964E1D">
        <w:t>PCE</w:t>
      </w:r>
      <w:r w:rsidRPr="004F6E6C" w:rsidR="004A5A07">
        <w:t xml:space="preserve"> and discusses some of the implications of the prohibition of </w:t>
      </w:r>
      <w:r w:rsidR="00964E1D">
        <w:t>PCE</w:t>
      </w:r>
      <w:r w:rsidRPr="004F6E6C" w:rsidR="004A5A07">
        <w:t xml:space="preserve"> </w:t>
      </w:r>
      <w:r w:rsidRPr="004F6E6C" w:rsidR="002B06D5">
        <w:t>use in these products</w:t>
      </w:r>
      <w:r w:rsidRPr="004F6E6C" w:rsidR="004A5A07">
        <w:t>. The search was conducted</w:t>
      </w:r>
      <w:r w:rsidRPr="004F6E6C">
        <w:t xml:space="preserve"> using the Consumer Product Information Database (CPID), at </w:t>
      </w:r>
      <w:hyperlink r:id="rId24" w:history="1">
        <w:r w:rsidRPr="004F6E6C">
          <w:t>www.whatsinproducts.com</w:t>
        </w:r>
      </w:hyperlink>
      <w:r w:rsidR="0035583E">
        <w:t>;</w:t>
      </w:r>
      <w:r w:rsidRPr="004F6E6C">
        <w:t xml:space="preserve"> retail websites that sell </w:t>
      </w:r>
      <w:r w:rsidRPr="004F6E6C" w:rsidR="009E7FF9">
        <w:t>related products</w:t>
      </w:r>
      <w:r w:rsidRPr="004F6E6C">
        <w:t xml:space="preserve"> (e.g., </w:t>
      </w:r>
      <w:hyperlink r:id="rId25" w:history="1">
        <w:r w:rsidRPr="004F6E6C">
          <w:t>www.grainger.com</w:t>
        </w:r>
      </w:hyperlink>
      <w:r w:rsidRPr="004F6E6C">
        <w:t>)</w:t>
      </w:r>
      <w:r w:rsidR="0035583E">
        <w:t>;</w:t>
      </w:r>
      <w:r w:rsidRPr="004F6E6C">
        <w:t xml:space="preserve"> and the websites of the manufacturers with products that were identified from the CPID, retailer websites, and EPA risk evaluation support documents (</w:t>
      </w:r>
      <w:hyperlink w:anchor="_ENREF_78" w:tooltip="U.S. Environmental Protection Agency (EPA), 2017 #17" w:history="1">
        <w:r w:rsidRPr="004F6E6C" w:rsidR="00414172">
          <w:fldChar w:fldCharType="begin" w:fldLock="1"/>
        </w:r>
        <w:r w:rsidR="00414172">
          <w:instrText xml:space="preserve"> ADDIN EN.CITE &lt;EndNote&gt;&lt;Cite ExcludeAuth="1"&gt;&lt;Author&gt;U.S. Environmental Protection Agency (EPA)&lt;/Author&gt;&lt;Year&gt;2017&lt;/Year&gt;&lt;RecNum&gt;17&lt;/RecNum&gt;&lt;Prefix&gt;EPA &lt;/Prefix&gt;&lt;DisplayText&gt;EPA 2017b&lt;/DisplayText&gt;&lt;record&gt;&lt;rec-number&gt;17&lt;/rec-number&gt;&lt;foreign-keys&gt;&lt;key app="EN" db-id="52wf2wf0o0rv01e9dzo52td80t0590tp2fwd" timestamp="1714499636"&gt;17&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1-Bromopropane&lt;/title&gt;&lt;/titles&gt;&lt;dates&gt;&lt;year&gt;2017&lt;/year&gt;&lt;/dates&gt;&lt;publisher&gt;(EPA Docket EPA-HQ-OPPT-2016-0743)&lt;/publisher&gt;&lt;urls&gt;&lt;/urls&gt;&lt;/record&gt;&lt;/Cite&gt;&lt;/EndNote&gt;</w:instrText>
        </w:r>
        <w:r w:rsidRPr="004F6E6C" w:rsidR="00414172">
          <w:fldChar w:fldCharType="separate"/>
        </w:r>
        <w:r w:rsidR="00414172">
          <w:rPr>
            <w:noProof/>
          </w:rPr>
          <w:t>EPA 2017b</w:t>
        </w:r>
        <w:r w:rsidRPr="004F6E6C" w:rsidR="00414172">
          <w:fldChar w:fldCharType="end"/>
        </w:r>
      </w:hyperlink>
      <w:r w:rsidRPr="004F6E6C">
        <w:t xml:space="preserve">, </w:t>
      </w:r>
      <w:hyperlink w:anchor="_ENREF_79" w:tooltip="U.S. Environmental Protection Agency (EPA), 2017 #18" w:history="1">
        <w:r w:rsidRPr="004F6E6C" w:rsidR="00414172">
          <w:fldChar w:fldCharType="begin" w:fldLock="1"/>
        </w:r>
        <w:r w:rsidR="00414172">
          <w:instrText xml:space="preserve"> ADDIN EN.CITE &lt;EndNote&gt;&lt;Cite ExcludeAuth="1"&gt;&lt;Author&gt;U.S. Environmental Protection Agency (EPA)&lt;/Author&gt;&lt;Year&gt;2017&lt;/Year&gt;&lt;RecNum&gt;18&lt;/RecNum&gt;&lt;Prefix&gt;EPA &lt;/Prefix&gt;&lt;DisplayText&gt;EPA 2017c&lt;/DisplayText&gt;&lt;record&gt;&lt;rec-number&gt;18&lt;/rec-number&gt;&lt;foreign-keys&gt;&lt;key app="EN" db-id="52wf2wf0o0rv01e9dzo52td80t0590tp2fwd" timestamp="1714499636"&gt;18&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Methylene Chloride&lt;/title&gt;&lt;/titles&gt;&lt;dates&gt;&lt;year&gt;2017&lt;/year&gt;&lt;/dates&gt;&lt;publisher&gt;(EPA Docket EPA-HQ-OPPT-2016-0743)&lt;/publisher&gt;&lt;urls&gt;&lt;/urls&gt;&lt;/record&gt;&lt;/Cite&gt;&lt;/EndNote&gt;</w:instrText>
        </w:r>
        <w:r w:rsidRPr="004F6E6C" w:rsidR="00414172">
          <w:fldChar w:fldCharType="separate"/>
        </w:r>
        <w:r w:rsidR="00414172">
          <w:rPr>
            <w:noProof/>
          </w:rPr>
          <w:t>EPA 2017c</w:t>
        </w:r>
        <w:r w:rsidRPr="004F6E6C" w:rsidR="00414172">
          <w:fldChar w:fldCharType="end"/>
        </w:r>
      </w:hyperlink>
      <w:r w:rsidRPr="004F6E6C">
        <w:t xml:space="preserve">, </w:t>
      </w:r>
      <w:hyperlink w:anchor="_ENREF_80" w:tooltip="U.S. Environmental Protection Agency (EPA), 2017 #19" w:history="1">
        <w:r w:rsidRPr="004F6E6C" w:rsidR="00414172">
          <w:fldChar w:fldCharType="begin" w:fldLock="1"/>
        </w:r>
        <w:r w:rsidR="00414172">
          <w:instrText xml:space="preserve"> ADDIN EN.CITE &lt;EndNote&gt;&lt;Cite ExcludeAuth="1"&gt;&lt;Author&gt;U.S. Environmental Protection Agency (EPA)&lt;/Author&gt;&lt;Year&gt;2017&lt;/Year&gt;&lt;RecNum&gt;19&lt;/RecNum&gt;&lt;Prefix&gt;EPA &lt;/Prefix&gt;&lt;DisplayText&gt;EPA 2017d&lt;/DisplayText&gt;&lt;record&gt;&lt;rec-number&gt;19&lt;/rec-number&gt;&lt;foreign-keys&gt;&lt;key app="EN" db-id="52wf2wf0o0rv01e9dzo52td80t0590tp2fwd" timestamp="1714499636"&gt;19&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N-Methylpyrrolidone (NMP)&lt;/title&gt;&lt;/titles&gt;&lt;dates&gt;&lt;year&gt;2017&lt;/year&gt;&lt;/dates&gt;&lt;publisher&gt;(EPA Docket EPA-HQ-OPPT-2016-0743)&lt;/publisher&gt;&lt;urls&gt;&lt;/urls&gt;&lt;/record&gt;&lt;/Cite&gt;&lt;/EndNote&gt;</w:instrText>
        </w:r>
        <w:r w:rsidRPr="004F6E6C" w:rsidR="00414172">
          <w:fldChar w:fldCharType="separate"/>
        </w:r>
        <w:r w:rsidR="00414172">
          <w:rPr>
            <w:noProof/>
          </w:rPr>
          <w:t>EPA 2017d</w:t>
        </w:r>
        <w:r w:rsidRPr="004F6E6C" w:rsidR="00414172">
          <w:fldChar w:fldCharType="end"/>
        </w:r>
      </w:hyperlink>
      <w:r w:rsidRPr="004F6E6C">
        <w:t xml:space="preserve">, </w:t>
      </w:r>
      <w:hyperlink w:anchor="_ENREF_81" w:tooltip="U.S. Environmental Protection Agency (EPA), 2017 #20" w:history="1">
        <w:r w:rsidRPr="004F6E6C" w:rsidR="00414172">
          <w:fldChar w:fldCharType="begin" w:fldLock="1"/>
        </w:r>
        <w:r w:rsidR="00414172">
          <w:instrText xml:space="preserve"> ADDIN EN.CITE &lt;EndNote&gt;&lt;Cite ExcludeAuth="1"&gt;&lt;Author&gt;U.S. Environmental Protection Agency (EPA)&lt;/Author&gt;&lt;Year&gt;2017&lt;/Year&gt;&lt;RecNum&gt;20&lt;/RecNum&gt;&lt;Prefix&gt;EPA &lt;/Prefix&gt;&lt;DisplayText&gt;EPA 2017e&lt;/DisplayText&gt;&lt;record&gt;&lt;rec-number&gt;20&lt;/rec-number&gt;&lt;foreign-keys&gt;&lt;key app="EN" db-id="52wf2wf0o0rv01e9dzo52td80t0590tp2fwd" timestamp="1714499636"&gt;20&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Tetrachloroethylene (perchloroethylene)&lt;/title&gt;&lt;/titles&gt;&lt;dates&gt;&lt;year&gt;2017&lt;/year&gt;&lt;/dates&gt;&lt;publisher&gt;(EPA Docket EPA-HQ-OPPT-2016-0732)&lt;/publisher&gt;&lt;urls&gt;&lt;/urls&gt;&lt;/record&gt;&lt;/Cite&gt;&lt;/EndNote&gt;</w:instrText>
        </w:r>
        <w:r w:rsidRPr="004F6E6C" w:rsidR="00414172">
          <w:fldChar w:fldCharType="separate"/>
        </w:r>
        <w:r w:rsidR="00414172">
          <w:rPr>
            <w:noProof/>
          </w:rPr>
          <w:t>EPA 2017e</w:t>
        </w:r>
        <w:r w:rsidRPr="004F6E6C" w:rsidR="00414172">
          <w:fldChar w:fldCharType="end"/>
        </w:r>
      </w:hyperlink>
      <w:r w:rsidRPr="004F6E6C">
        <w:t xml:space="preserve">, </w:t>
      </w:r>
      <w:hyperlink w:anchor="_ENREF_82" w:tooltip="U.S. Environmental Protection Agency (EPA), 2017 #21" w:history="1">
        <w:r w:rsidRPr="004F6E6C" w:rsidR="00414172">
          <w:fldChar w:fldCharType="begin" w:fldLock="1"/>
        </w:r>
        <w:r w:rsidR="00414172">
          <w:instrText xml:space="preserve"> ADDIN EN.CITE &lt;EndNote&gt;&lt;Cite ExcludeAuth="1"&gt;&lt;Author&gt;U.S. Environmental Protection Agency (EPA)&lt;/Author&gt;&lt;Year&gt;2017&lt;/Year&gt;&lt;RecNum&gt;21&lt;/RecNum&gt;&lt;Prefix&gt;EPA &lt;/Prefix&gt;&lt;DisplayText&gt;EPA 2017f&lt;/DisplayText&gt;&lt;record&gt;&lt;rec-number&gt;21&lt;/rec-number&gt;&lt;foreign-keys&gt;&lt;key app="EN" db-id="52wf2wf0o0rv01e9dzo52td80t0590tp2fwd" timestamp="1714499636"&gt;21&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Trichloroethylene&lt;/title&gt;&lt;/titles&gt;&lt;dates&gt;&lt;year&gt;2017&lt;/year&gt;&lt;/dates&gt;&lt;publisher&gt;(EPA Docket EPA-HQ-OPPT-2016-0737)&lt;/publisher&gt;&lt;urls&gt;&lt;/urls&gt;&lt;/record&gt;&lt;/Cite&gt;&lt;/EndNote&gt;</w:instrText>
        </w:r>
        <w:r w:rsidRPr="004F6E6C" w:rsidR="00414172">
          <w:fldChar w:fldCharType="separate"/>
        </w:r>
        <w:r w:rsidR="00414172">
          <w:rPr>
            <w:noProof/>
          </w:rPr>
          <w:t>EPA 2017f</w:t>
        </w:r>
        <w:r w:rsidRPr="004F6E6C" w:rsidR="00414172">
          <w:fldChar w:fldCharType="end"/>
        </w:r>
      </w:hyperlink>
      <w:r w:rsidRPr="004F6E6C">
        <w:t>).</w:t>
      </w:r>
    </w:p>
    <w:p w:rsidR="009E7FF9" w:rsidRPr="004F6E6C" w:rsidP="00CB1C05" w14:paraId="0B56FED0" w14:textId="77777777">
      <w:pPr>
        <w:pStyle w:val="BodyText"/>
      </w:pPr>
      <w:r w:rsidRPr="004F6E6C">
        <w:t xml:space="preserve">EPA expects that manufacturers </w:t>
      </w:r>
      <w:r w:rsidR="00FF09F1">
        <w:t xml:space="preserve">that </w:t>
      </w:r>
      <w:r w:rsidRPr="004F6E6C">
        <w:t>already have alternative products would respond to a</w:t>
      </w:r>
      <w:r w:rsidR="00FF09F1">
        <w:t>n</w:t>
      </w:r>
      <w:r w:rsidRPr="004F6E6C">
        <w:t xml:space="preserve"> option that prohibits or restricts </w:t>
      </w:r>
      <w:r w:rsidR="00964E1D">
        <w:t>PCE</w:t>
      </w:r>
      <w:r w:rsidRPr="004F6E6C">
        <w:t xml:space="preserve"> use by discontinuing the </w:t>
      </w:r>
      <w:r w:rsidR="00964E1D">
        <w:t>PCE</w:t>
      </w:r>
      <w:r w:rsidRPr="004F6E6C">
        <w:t xml:space="preserve"> product without replacing it with a new product line. Thus, </w:t>
      </w:r>
      <w:r w:rsidRPr="004F6E6C" w:rsidR="0035500E">
        <w:t>businesses</w:t>
      </w:r>
      <w:r w:rsidRPr="004F6E6C">
        <w:t xml:space="preserve"> would not be expected to incur any direct compliance costs. Businesses may incur indirect costs through reduced sales, but these are likely to at least be partially offset by some customers shifting to another of their products. Since any reduced sales they experience are likely to be a competitor’s gain, the net change in producer surplus across all producers is uncertain. Similarly, the net effects on upstream and downstream producers, distributors, and retailers are likely to be close to zero as purchasers shift to an alternative to the prohibited product.</w:t>
      </w:r>
    </w:p>
    <w:p w:rsidR="0035500E" w:rsidRPr="004F6E6C" w:rsidP="00CB1C05" w14:paraId="237A35E6" w14:textId="77777777">
      <w:pPr>
        <w:pStyle w:val="BodyText"/>
      </w:pPr>
      <w:r w:rsidRPr="004F6E6C">
        <w:t>By eliminating some of the choices that purchasers have available to them, there is likely to be a consumer surplus welfare loss that would result from options that restrict or limit these products. However, the specific value cannot be estimated without knowing the quantity of the prohibited product that is sold and the elasticity of demand for the specific product that would be prohibited. However, when a wide variety of close substitutes are available, the demand for a specific product is likely to be elastic (i.e., a relatively small increase in price is likely to result in customers shifting demand to different products instead). Thus, although EPA is unable to quantify the consumer surplus loss that would result from a</w:t>
      </w:r>
      <w:r w:rsidR="00633402">
        <w:t>n</w:t>
      </w:r>
      <w:r w:rsidRPr="004F6E6C">
        <w:t xml:space="preserve"> option prohibiting </w:t>
      </w:r>
      <w:r w:rsidR="00964E1D">
        <w:t>PCE</w:t>
      </w:r>
      <w:r w:rsidRPr="004F6E6C">
        <w:t xml:space="preserve">, the welfare loss is likely to be small, because products with similar prices and efficacy are widely available. </w:t>
      </w:r>
    </w:p>
    <w:p w:rsidR="00A009F3" w:rsidRPr="004F6E6C" w:rsidP="00CB1C05" w14:paraId="22728535" w14:textId="77777777">
      <w:pPr>
        <w:pStyle w:val="BodyText"/>
      </w:pPr>
      <w:r>
        <w:fldChar w:fldCharType="begin" w:fldLock="1"/>
      </w:r>
      <w:r>
        <w:instrText xml:space="preserve"> REF _Ref110864719 \h </w:instrText>
      </w:r>
      <w:r>
        <w:fldChar w:fldCharType="separate"/>
      </w:r>
      <w:r w:rsidRPr="00877F0A" w:rsidR="0092222B">
        <w:t xml:space="preserve">Table </w:t>
      </w:r>
      <w:r w:rsidR="0092222B">
        <w:rPr>
          <w:noProof/>
        </w:rPr>
        <w:t>4</w:t>
      </w:r>
      <w:r w:rsidR="0092222B">
        <w:noBreakHyphen/>
      </w:r>
      <w:r w:rsidR="0092222B">
        <w:rPr>
          <w:noProof/>
        </w:rPr>
        <w:t>1</w:t>
      </w:r>
      <w:r>
        <w:fldChar w:fldCharType="end"/>
      </w:r>
      <w:r>
        <w:t xml:space="preserve"> </w:t>
      </w:r>
      <w:r w:rsidRPr="004F6E6C" w:rsidR="0035500E">
        <w:t xml:space="preserve">shows the </w:t>
      </w:r>
      <w:r w:rsidRPr="004F6E6C" w:rsidR="006479C9">
        <w:t xml:space="preserve">companies and types of </w:t>
      </w:r>
      <w:r w:rsidRPr="004F6E6C" w:rsidR="0035500E">
        <w:t xml:space="preserve">products containing </w:t>
      </w:r>
      <w:r w:rsidR="00964E1D">
        <w:t>PCE</w:t>
      </w:r>
      <w:r w:rsidRPr="004F6E6C" w:rsidR="0035500E">
        <w:t xml:space="preserve"> </w:t>
      </w:r>
      <w:r w:rsidRPr="004F6E6C" w:rsidR="006479C9">
        <w:t>by product type.</w:t>
      </w:r>
      <w:r w:rsidRPr="004F6E6C">
        <w:t xml:space="preserve"> </w:t>
      </w:r>
      <w:r>
        <w:fldChar w:fldCharType="begin" w:fldLock="1"/>
      </w:r>
      <w:r>
        <w:instrText xml:space="preserve"> REF _Ref110864720 \h </w:instrText>
      </w:r>
      <w:r>
        <w:fldChar w:fldCharType="separate"/>
      </w:r>
      <w:r w:rsidRPr="004F6E6C" w:rsidR="0092222B">
        <w:t xml:space="preserve">Table </w:t>
      </w:r>
      <w:r w:rsidR="0092222B">
        <w:rPr>
          <w:noProof/>
        </w:rPr>
        <w:t>4</w:t>
      </w:r>
      <w:r w:rsidR="0092222B">
        <w:noBreakHyphen/>
      </w:r>
      <w:r w:rsidR="0092222B">
        <w:rPr>
          <w:noProof/>
        </w:rPr>
        <w:t>2</w:t>
      </w:r>
      <w:r>
        <w:fldChar w:fldCharType="end"/>
      </w:r>
      <w:r>
        <w:t xml:space="preserve"> </w:t>
      </w:r>
      <w:r w:rsidRPr="004F6E6C">
        <w:t>presents the parent company names, NAICS</w:t>
      </w:r>
      <w:r w:rsidR="00E178CD">
        <w:t xml:space="preserve"> codes</w:t>
      </w:r>
      <w:r w:rsidRPr="004F6E6C">
        <w:t>, annual revenue, number of employees, small business threshold, small business status</w:t>
      </w:r>
      <w:r w:rsidR="00E178CD">
        <w:t>,</w:t>
      </w:r>
      <w:r w:rsidRPr="004F6E6C">
        <w:t xml:space="preserve"> and the number of products formulated with </w:t>
      </w:r>
      <w:r w:rsidR="00964E1D">
        <w:t>PCE</w:t>
      </w:r>
      <w:r w:rsidRPr="004F6E6C" w:rsidR="004F6E6C">
        <w:t xml:space="preserve"> </w:t>
      </w:r>
      <w:r w:rsidRPr="004F6E6C">
        <w:t xml:space="preserve">for each product formulator. </w:t>
      </w:r>
    </w:p>
    <w:p w:rsidR="00313A2F" w:rsidRPr="0065459D" w:rsidP="00CB1C05" w14:paraId="1E6D1521" w14:textId="77777777">
      <w:pPr>
        <w:pStyle w:val="BodyText"/>
        <w:rPr>
          <w:highlight w:val="yellow"/>
        </w:rPr>
        <w:sectPr w:rsidSect="00CB1C05">
          <w:type w:val="nextColumn"/>
          <w:pgSz w:w="12240" w:h="15840" w:code="1"/>
          <w:pgMar w:top="1440" w:right="1440" w:bottom="1440" w:left="1800" w:header="720" w:footer="720" w:gutter="0"/>
          <w:lnNumType w:countBy="1" w:restart="continuous"/>
          <w:pgNumType w:start="1" w:chapStyle="1"/>
          <w:cols w:space="720"/>
          <w:titlePg/>
        </w:sectPr>
      </w:pPr>
    </w:p>
    <w:tbl>
      <w:tblPr>
        <w:tblW w:w="13512" w:type="dxa"/>
        <w:tblLook w:val="04A0"/>
      </w:tblPr>
      <w:tblGrid>
        <w:gridCol w:w="3060"/>
        <w:gridCol w:w="3240"/>
        <w:gridCol w:w="4590"/>
        <w:gridCol w:w="1260"/>
        <w:gridCol w:w="1362"/>
      </w:tblGrid>
      <w:tr w14:paraId="2590DBE3" w14:textId="77777777" w:rsidTr="00816DF4">
        <w:tblPrEx>
          <w:tblW w:w="13512" w:type="dxa"/>
          <w:tblLook w:val="04A0"/>
        </w:tblPrEx>
        <w:trPr>
          <w:trHeight w:val="300"/>
          <w:tblHeader/>
        </w:trPr>
        <w:tc>
          <w:tcPr>
            <w:tcW w:w="13512" w:type="dxa"/>
            <w:gridSpan w:val="5"/>
            <w:tcBorders>
              <w:top w:val="nil"/>
              <w:left w:val="nil"/>
              <w:bottom w:val="single" w:sz="4" w:space="0" w:color="auto"/>
              <w:right w:val="nil"/>
            </w:tcBorders>
            <w:shd w:val="clear" w:color="auto" w:fill="auto"/>
            <w:noWrap/>
            <w:vAlign w:val="bottom"/>
            <w:hideMark/>
          </w:tcPr>
          <w:p w:rsidR="00373D03" w:rsidRPr="00877F0A" w:rsidP="00CB1C05" w14:paraId="59D0426B" w14:textId="77777777">
            <w:pPr>
              <w:pStyle w:val="TableTitleA"/>
            </w:pPr>
            <w:bookmarkStart w:id="190" w:name="_Ref110864719"/>
            <w:bookmarkStart w:id="191" w:name="_Toc121142547"/>
            <w:bookmarkStart w:id="192" w:name="_Toc165379539"/>
            <w:r w:rsidRPr="00877F0A">
              <w:t xml:space="preserve">Table </w:t>
            </w:r>
            <w:r w:rsidR="00BC4B5D">
              <w:fldChar w:fldCharType="begin" w:fldLock="1"/>
            </w:r>
            <w:r w:rsidR="00BC4B5D">
              <w:instrText xml:space="preserve"> STYLEREF 1 \s </w:instrText>
            </w:r>
            <w:r w:rsidR="00BC4B5D">
              <w:fldChar w:fldCharType="separate"/>
            </w:r>
            <w:r w:rsidR="0092222B">
              <w:rPr>
                <w:noProof/>
              </w:rPr>
              <w:t>4</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190"/>
            <w:r w:rsidRPr="00877F0A">
              <w:t>: </w:t>
            </w:r>
            <w:r w:rsidRPr="00877F0A" w:rsidR="00877F0A">
              <w:t xml:space="preserve">Companies and Types of Products Containing </w:t>
            </w:r>
            <w:r w:rsidR="00843813">
              <w:t>PCE</w:t>
            </w:r>
            <w:r w:rsidRPr="00877F0A" w:rsidR="00877F0A">
              <w:t xml:space="preserve"> by Product Type</w:t>
            </w:r>
            <w:bookmarkEnd w:id="191"/>
            <w:bookmarkEnd w:id="192"/>
          </w:p>
        </w:tc>
      </w:tr>
      <w:tr w14:paraId="6A42042E" w14:textId="77777777" w:rsidTr="00816DF4">
        <w:tblPrEx>
          <w:tblW w:w="13512" w:type="dxa"/>
          <w:tblLook w:val="04A0"/>
        </w:tblPrEx>
        <w:trPr>
          <w:trHeight w:val="766"/>
          <w:tblHeader/>
        </w:trPr>
        <w:tc>
          <w:tcPr>
            <w:tcW w:w="306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91ED6" w:rsidP="00CB1C05" w14:paraId="41506536" w14:textId="77777777">
            <w:pPr>
              <w:pStyle w:val="TableSubtitle"/>
            </w:pPr>
            <w:r>
              <w:t>Use Category</w:t>
            </w:r>
          </w:p>
          <w:p w:rsidR="00373D03" w:rsidRPr="00373D03" w:rsidP="00CB1C05" w14:paraId="4447A8FA" w14:textId="77777777">
            <w:pPr>
              <w:pStyle w:val="TableSubtitle"/>
            </w:pPr>
            <w:r>
              <w:t>(</w:t>
            </w:r>
            <w:r w:rsidRPr="00373D03">
              <w:t>Product Type</w:t>
            </w:r>
            <w:r>
              <w:t>)</w:t>
            </w:r>
          </w:p>
        </w:tc>
        <w:tc>
          <w:tcPr>
            <w:tcW w:w="324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373D03" w:rsidRPr="00373D03" w:rsidP="00CB1C05" w14:paraId="0C2A48EE" w14:textId="77777777">
            <w:pPr>
              <w:pStyle w:val="TableSubtitle"/>
            </w:pPr>
            <w:r w:rsidRPr="00373D03">
              <w:t>Parent Company Name</w:t>
            </w:r>
          </w:p>
        </w:tc>
        <w:tc>
          <w:tcPr>
            <w:tcW w:w="45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373D03" w:rsidRPr="00373D03" w:rsidP="00CB1C05" w14:paraId="4D3C7839" w14:textId="77777777">
            <w:pPr>
              <w:pStyle w:val="TableSubtitle"/>
            </w:pPr>
            <w:r w:rsidRPr="00373D03">
              <w:t>Product Name</w:t>
            </w:r>
          </w:p>
        </w:tc>
        <w:tc>
          <w:tcPr>
            <w:tcW w:w="126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373D03" w:rsidRPr="00373D03" w:rsidP="00CB1C05" w14:paraId="23DD1187" w14:textId="77777777">
            <w:pPr>
              <w:pStyle w:val="TableSubtitle"/>
            </w:pPr>
            <w:r w:rsidRPr="00373D03">
              <w:t xml:space="preserve">% </w:t>
            </w:r>
            <w:r w:rsidR="0068483E">
              <w:t>PCE</w:t>
            </w:r>
          </w:p>
        </w:tc>
        <w:tc>
          <w:tcPr>
            <w:tcW w:w="1362"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373D03" w:rsidRPr="00373D03" w:rsidP="00CB1C05" w14:paraId="72F63451" w14:textId="77777777">
            <w:pPr>
              <w:pStyle w:val="TableSubtitle"/>
            </w:pPr>
            <w:r w:rsidRPr="00373D03">
              <w:t xml:space="preserve">Has Existing </w:t>
            </w:r>
            <w:r w:rsidR="0068483E">
              <w:t>PCE</w:t>
            </w:r>
            <w:r w:rsidRPr="00373D03">
              <w:t>-Free Alternative</w:t>
            </w:r>
          </w:p>
        </w:tc>
      </w:tr>
      <w:tr w14:paraId="3F01D0FD" w14:textId="77777777" w:rsidTr="0025788D">
        <w:tblPrEx>
          <w:tblW w:w="13512" w:type="dxa"/>
          <w:tblLook w:val="04A0"/>
        </w:tblPrEx>
        <w:trPr>
          <w:trHeight w:val="30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96FC2" w:rsidRPr="00F96FC2" w:rsidP="00CB1C05" w14:paraId="01A74330" w14:textId="77777777">
            <w:pPr>
              <w:pStyle w:val="LTableTextAbt"/>
            </w:pPr>
            <w:r w:rsidRPr="00F96FC2">
              <w:t>Adhesive and Sealants: Adhesives</w:t>
            </w:r>
          </w:p>
        </w:tc>
        <w:tc>
          <w:tcPr>
            <w:tcW w:w="32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96FC2" w:rsidRPr="00F96FC2" w:rsidP="00CB1C05" w14:paraId="08C94030" w14:textId="77777777">
            <w:pPr>
              <w:pStyle w:val="LTableTextAbt"/>
            </w:pPr>
            <w:r w:rsidRPr="00F96FC2">
              <w:t>Eclectic Products, Inc. (The Willamette Valley Company LLC)</w:t>
            </w:r>
          </w:p>
        </w:tc>
        <w:tc>
          <w:tcPr>
            <w:tcW w:w="4590" w:type="dxa"/>
            <w:tcBorders>
              <w:top w:val="single" w:sz="4" w:space="0" w:color="auto"/>
              <w:left w:val="nil"/>
              <w:bottom w:val="single" w:sz="4" w:space="0" w:color="auto"/>
              <w:right w:val="single" w:sz="4" w:space="0" w:color="auto"/>
            </w:tcBorders>
            <w:shd w:val="clear" w:color="auto" w:fill="auto"/>
            <w:noWrap/>
            <w:vAlign w:val="bottom"/>
            <w:hideMark/>
          </w:tcPr>
          <w:p w:rsidR="00F96FC2" w:rsidRPr="00044E66" w:rsidP="00CB1C05" w14:paraId="2BB02A50" w14:textId="77777777">
            <w:pPr>
              <w:pStyle w:val="LTableTextAbt"/>
            </w:pPr>
            <w:r w:rsidRPr="00044E66">
              <w:t>E-6000 CLEAR</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96FC2" w:rsidRPr="00996396" w:rsidP="00CB1C05" w14:paraId="2053F8DF" w14:textId="77777777">
            <w:pPr>
              <w:pStyle w:val="CTableTextAbt"/>
            </w:pPr>
            <w:r w:rsidRPr="00996396">
              <w:t>≥50 -≤75</w:t>
            </w:r>
          </w:p>
        </w:tc>
        <w:tc>
          <w:tcPr>
            <w:tcW w:w="1362" w:type="dxa"/>
            <w:tcBorders>
              <w:top w:val="single" w:sz="4" w:space="0" w:color="auto"/>
              <w:left w:val="nil"/>
              <w:bottom w:val="single" w:sz="4" w:space="0" w:color="auto"/>
              <w:right w:val="single" w:sz="4" w:space="0" w:color="auto"/>
            </w:tcBorders>
            <w:shd w:val="clear" w:color="auto" w:fill="auto"/>
            <w:vAlign w:val="center"/>
            <w:hideMark/>
          </w:tcPr>
          <w:p w:rsidR="00F96FC2" w:rsidRPr="00F96FC2" w:rsidP="00CB1C05" w14:paraId="507F4EE0" w14:textId="77777777">
            <w:pPr>
              <w:pStyle w:val="CTableTextAbt"/>
            </w:pPr>
            <w:r w:rsidRPr="00F96FC2">
              <w:t>No</w:t>
            </w:r>
          </w:p>
        </w:tc>
      </w:tr>
      <w:tr w14:paraId="095D91F7"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43BB4164"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01C87E1C"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607453" w:rsidP="00CB1C05" w14:paraId="039AB76A" w14:textId="77777777">
            <w:pPr>
              <w:pStyle w:val="LTableTextAbt"/>
              <w:rPr>
                <w:lang w:val="fr-FR"/>
              </w:rPr>
            </w:pPr>
            <w:r w:rsidRPr="00607453">
              <w:rPr>
                <w:lang w:val="fr-FR"/>
              </w:rPr>
              <w:t>E-6000 MV BLACK (NON-FLAM)</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996396" w:rsidP="00CB1C05" w14:paraId="617B1CAC" w14:textId="77777777">
            <w:pPr>
              <w:pStyle w:val="CTableTextAbt"/>
            </w:pPr>
            <w:r w:rsidRPr="00996396">
              <w:t>≥60 -≤72</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4B07E80A" w14:textId="77777777">
            <w:pPr>
              <w:pStyle w:val="CTableTextAbt"/>
            </w:pPr>
            <w:r w:rsidRPr="00F96FC2">
              <w:t>No</w:t>
            </w:r>
          </w:p>
        </w:tc>
      </w:tr>
      <w:tr w14:paraId="618626FA"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65B56B66"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7BE60A82"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32E10FE" w14:textId="77777777">
            <w:pPr>
              <w:pStyle w:val="LTableTextAbt"/>
            </w:pPr>
            <w:r w:rsidRPr="00044E66">
              <w:t>E-6000 LV WHITE (NON-FLAM)</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94EAC2D" w14:textId="77777777">
            <w:pPr>
              <w:pStyle w:val="CTableTextAbt"/>
            </w:pPr>
            <w:r w:rsidRPr="00F96FC2">
              <w:t>≥50 -≤71</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3A301443" w14:textId="77777777">
            <w:pPr>
              <w:pStyle w:val="CTableTextAbt"/>
            </w:pPr>
            <w:r w:rsidRPr="00F96FC2">
              <w:t>No</w:t>
            </w:r>
          </w:p>
        </w:tc>
      </w:tr>
      <w:tr w14:paraId="7ABF0C5B"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72924073"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6FBF70BD"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E54F155" w14:textId="77777777">
            <w:pPr>
              <w:pStyle w:val="LTableTextAbt"/>
            </w:pPr>
            <w:r w:rsidRPr="00044E66">
              <w:t>E-6100 CLEAR (NON FLAM)</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BBB084B" w14:textId="77777777">
            <w:pPr>
              <w:pStyle w:val="CTableTextAbt"/>
            </w:pPr>
            <w:r w:rsidRPr="00F96FC2">
              <w:t>30-60</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113A0ADA" w14:textId="77777777">
            <w:pPr>
              <w:pStyle w:val="CTableTextAbt"/>
            </w:pPr>
            <w:r w:rsidRPr="00F96FC2">
              <w:t>No</w:t>
            </w:r>
          </w:p>
        </w:tc>
      </w:tr>
      <w:tr w14:paraId="50489FE0"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0E4A03FC"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48879704"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4B93E56" w14:textId="77777777">
            <w:pPr>
              <w:pStyle w:val="LTableTextAbt"/>
            </w:pPr>
            <w:r w:rsidRPr="00044E66">
              <w:t>E-6100 BLACK (NON-FLAM)</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1992077"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0A7F4A0E" w14:textId="77777777">
            <w:pPr>
              <w:pStyle w:val="CTableTextAbt"/>
            </w:pPr>
            <w:r w:rsidRPr="00F96FC2">
              <w:t>No</w:t>
            </w:r>
          </w:p>
        </w:tc>
      </w:tr>
      <w:tr w14:paraId="45ADF62F"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0D2A3556"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274CD95E"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A3BBCAC" w14:textId="77777777">
            <w:pPr>
              <w:pStyle w:val="LTableTextAbt"/>
            </w:pPr>
            <w:r w:rsidRPr="00044E66">
              <w:t>E-6100 WHITE (NON FLAM)</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0C1DDEF"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586C16A7" w14:textId="77777777">
            <w:pPr>
              <w:pStyle w:val="CTableTextAbt"/>
            </w:pPr>
            <w:r w:rsidRPr="00F96FC2">
              <w:t>No</w:t>
            </w:r>
          </w:p>
        </w:tc>
      </w:tr>
      <w:tr w14:paraId="5DBE93BF"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3DCA4A08"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1486F066"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7C12437" w14:textId="77777777">
            <w:pPr>
              <w:pStyle w:val="LTableTextAbt"/>
            </w:pPr>
            <w:r w:rsidRPr="00044E66">
              <w:t>E-6100 GRAY (NON-FLAM)</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7971D6E" w14:textId="77777777">
            <w:pPr>
              <w:pStyle w:val="CTableTextAbt"/>
            </w:pPr>
            <w:r w:rsidRPr="00F96FC2">
              <w:t>≥50 -≤64</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2B5101CB" w14:textId="77777777">
            <w:pPr>
              <w:pStyle w:val="CTableTextAbt"/>
            </w:pPr>
            <w:r w:rsidRPr="00F96FC2">
              <w:t>No</w:t>
            </w:r>
          </w:p>
        </w:tc>
      </w:tr>
      <w:tr w14:paraId="08B87A85"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7336FFC5"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1FFF0C4C"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6879076" w14:textId="77777777">
            <w:pPr>
              <w:pStyle w:val="LTableTextAbt"/>
            </w:pPr>
            <w:r w:rsidRPr="00044E66">
              <w:t>E6800</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9BDB1F7"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2D614C4A" w14:textId="77777777">
            <w:pPr>
              <w:pStyle w:val="CTableTextAbt"/>
            </w:pPr>
            <w:r w:rsidRPr="00F96FC2">
              <w:t>No</w:t>
            </w:r>
          </w:p>
        </w:tc>
      </w:tr>
      <w:tr w14:paraId="2B99B0C8"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2840E64F"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5CD01BB2"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6C361F1" w14:textId="77777777">
            <w:pPr>
              <w:pStyle w:val="LTableTextAbt"/>
            </w:pPr>
            <w:r w:rsidRPr="00044E66">
              <w:t>FRP COLUMN ADHESIV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0913212" w14:textId="77777777">
            <w:pPr>
              <w:pStyle w:val="CTableTextAbt"/>
            </w:pPr>
            <w:r w:rsidRPr="00F96FC2">
              <w:t>30-60</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5D3A9602" w14:textId="77777777">
            <w:pPr>
              <w:pStyle w:val="CTableTextAbt"/>
            </w:pPr>
            <w:r w:rsidRPr="00F96FC2">
              <w:t>No</w:t>
            </w:r>
          </w:p>
        </w:tc>
      </w:tr>
      <w:tr w14:paraId="72334044"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421FB6BB"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55B2081D"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9EE14C2" w14:textId="77777777">
            <w:pPr>
              <w:pStyle w:val="LTableTextAbt"/>
            </w:pPr>
            <w:r w:rsidRPr="00044E66">
              <w:t>AMAZING GOOP II MAX</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D9F103F" w14:textId="77777777">
            <w:pPr>
              <w:pStyle w:val="CTableTextAbt"/>
            </w:pPr>
            <w:r w:rsidRPr="00F96FC2">
              <w:t>≥50 -≤72</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4A3F1C73" w14:textId="77777777">
            <w:pPr>
              <w:pStyle w:val="CTableTextAbt"/>
            </w:pPr>
            <w:r w:rsidRPr="00F96FC2">
              <w:t>No</w:t>
            </w:r>
          </w:p>
        </w:tc>
      </w:tr>
      <w:tr w14:paraId="4FC54DE5"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33355E66"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217345E6"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E4D5009" w14:textId="77777777">
            <w:pPr>
              <w:pStyle w:val="LTableTextAbt"/>
            </w:pPr>
            <w:r w:rsidRPr="00044E66">
              <w:t>AMAZING GOOP TRIM REPAI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7044E0C" w14:textId="77777777">
            <w:pPr>
              <w:pStyle w:val="CTableTextAbt"/>
            </w:pPr>
            <w:r w:rsidRPr="00F96FC2">
              <w:t>≥50 -≤75</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5B3307F6" w14:textId="77777777">
            <w:pPr>
              <w:pStyle w:val="CTableTextAbt"/>
            </w:pPr>
            <w:r w:rsidRPr="00F96FC2">
              <w:t>No</w:t>
            </w:r>
          </w:p>
        </w:tc>
      </w:tr>
      <w:tr w14:paraId="5E0FA784"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5F4A28C0"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3B0A306E"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0F0CE45" w14:textId="77777777">
            <w:pPr>
              <w:pStyle w:val="LTableTextAbt"/>
            </w:pPr>
            <w:r w:rsidRPr="00044E66">
              <w:t>E6000 SHOE DAZZLE CLEA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125EC89" w14:textId="77777777">
            <w:pPr>
              <w:pStyle w:val="CTableTextAbt"/>
            </w:pPr>
            <w:r w:rsidRPr="00F96FC2">
              <w:t>≥50 -≤72</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26EFF17A" w14:textId="77777777">
            <w:pPr>
              <w:pStyle w:val="CTableTextAbt"/>
            </w:pPr>
            <w:r w:rsidRPr="00F96FC2">
              <w:t>No</w:t>
            </w:r>
          </w:p>
        </w:tc>
      </w:tr>
      <w:tr w14:paraId="21B59607"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199A6243" w14:textId="77777777">
            <w:pPr>
              <w:pStyle w:val="LTableTextAbt"/>
            </w:pPr>
          </w:p>
        </w:tc>
        <w:tc>
          <w:tcPr>
            <w:tcW w:w="3240" w:type="dxa"/>
            <w:vMerge/>
            <w:tcBorders>
              <w:top w:val="single" w:sz="4" w:space="0" w:color="auto"/>
              <w:left w:val="single" w:sz="4" w:space="0" w:color="auto"/>
              <w:bottom w:val="single" w:sz="4" w:space="0" w:color="000000"/>
              <w:right w:val="single" w:sz="4" w:space="0" w:color="auto"/>
            </w:tcBorders>
            <w:vAlign w:val="center"/>
            <w:hideMark/>
          </w:tcPr>
          <w:p w:rsidR="00F96FC2" w:rsidRPr="00F96FC2" w:rsidP="00CB1C05" w14:paraId="52B86454"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6EDC901" w14:textId="77777777">
            <w:pPr>
              <w:pStyle w:val="LTableTextAbt"/>
            </w:pPr>
            <w:r w:rsidRPr="00044E66">
              <w:t>E6000 JEWELRY &amp; BEAD</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B44E0B6" w14:textId="77777777">
            <w:pPr>
              <w:pStyle w:val="CTableTextAbt"/>
            </w:pPr>
            <w:r w:rsidRPr="00F96FC2">
              <w:t>≥50 -≤75</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4C6D8C8B" w14:textId="77777777">
            <w:pPr>
              <w:pStyle w:val="CTableTextAbt"/>
            </w:pPr>
            <w:r w:rsidRPr="00F96FC2">
              <w:t>No</w:t>
            </w:r>
          </w:p>
        </w:tc>
      </w:tr>
      <w:tr w14:paraId="5E4682BD" w14:textId="77777777" w:rsidTr="00816DF4">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4E4942BD"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B922F57" w14:textId="77777777">
            <w:pPr>
              <w:pStyle w:val="LTableTextAbt"/>
            </w:pPr>
            <w:r w:rsidRPr="00F96FC2">
              <w:t>3M</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22EFEE9" w14:textId="77777777">
            <w:pPr>
              <w:pStyle w:val="LTableTextAbt"/>
            </w:pPr>
            <w:r w:rsidRPr="00044E66">
              <w:t>3M™ PB970 High Heat Resistant Spray Adhesive, Bulk</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FF61679" w14:textId="77777777">
            <w:pPr>
              <w:pStyle w:val="CTableTextAbt"/>
            </w:pPr>
            <w:r w:rsidRPr="00F96FC2">
              <w:t>&lt;2</w:t>
            </w:r>
          </w:p>
        </w:tc>
        <w:tc>
          <w:tcPr>
            <w:tcW w:w="1362" w:type="dxa"/>
            <w:tcBorders>
              <w:top w:val="nil"/>
              <w:left w:val="nil"/>
              <w:bottom w:val="single" w:sz="4" w:space="0" w:color="auto"/>
              <w:right w:val="single" w:sz="4" w:space="0" w:color="auto"/>
            </w:tcBorders>
            <w:shd w:val="clear" w:color="auto" w:fill="auto"/>
            <w:vAlign w:val="center"/>
            <w:hideMark/>
          </w:tcPr>
          <w:p w:rsidR="00F96FC2" w:rsidRPr="00F96FC2" w:rsidP="00CB1C05" w14:paraId="5EC8F406" w14:textId="77777777">
            <w:pPr>
              <w:pStyle w:val="CTableTextAbt"/>
            </w:pPr>
            <w:r w:rsidRPr="00F96FC2">
              <w:t>Yes</w:t>
            </w:r>
          </w:p>
        </w:tc>
      </w:tr>
      <w:tr w14:paraId="23CB9C11" w14:textId="77777777" w:rsidTr="00816DF4">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52127077"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8715CF9" w14:textId="77777777">
            <w:pPr>
              <w:pStyle w:val="LTableTextAbt"/>
            </w:pPr>
            <w:r w:rsidRPr="00F96FC2">
              <w:t>Hernon Manufacturing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0088AD6" w14:textId="77777777">
            <w:pPr>
              <w:pStyle w:val="LTableTextAbt"/>
            </w:pPr>
            <w:r w:rsidRPr="00044E66">
              <w:t>Supertacker 357</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2C2E712"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A276147" w14:textId="77777777">
            <w:pPr>
              <w:pStyle w:val="CTableTextAbt"/>
            </w:pPr>
            <w:r w:rsidRPr="00F96FC2">
              <w:t>No</w:t>
            </w:r>
          </w:p>
        </w:tc>
      </w:tr>
      <w:tr w14:paraId="638359FB"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552EF648" w14:textId="77777777">
            <w:pPr>
              <w:pStyle w:val="LTableTextAbt"/>
            </w:pP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05AB0901" w14:textId="77777777">
            <w:pPr>
              <w:pStyle w:val="LTableTextAbt"/>
            </w:pPr>
            <w:r w:rsidRPr="00F96FC2">
              <w:t>LORD Corporation (Parker Hannifin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D852942" w14:textId="77777777">
            <w:pPr>
              <w:pStyle w:val="LTableTextAbt"/>
            </w:pPr>
            <w:r w:rsidRPr="00044E66">
              <w:t>AUTOSEAL 3370</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488C7DCD" w14:textId="77777777">
            <w:pPr>
              <w:pStyle w:val="CTableTextAbt"/>
            </w:pPr>
            <w:r w:rsidRPr="00F96FC2">
              <w:t>0.1-1</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50C2FD7C" w14:textId="77777777">
            <w:pPr>
              <w:pStyle w:val="CTableTextAbt"/>
            </w:pPr>
            <w:r w:rsidRPr="00F96FC2">
              <w:t>Yes</w:t>
            </w:r>
          </w:p>
        </w:tc>
      </w:tr>
      <w:tr w14:paraId="1FFADDF4"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411FED84"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00E7BA0C"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4D910B6" w14:textId="77777777">
            <w:pPr>
              <w:pStyle w:val="LTableTextAbt"/>
            </w:pPr>
            <w:r w:rsidRPr="00044E66">
              <w:t>CHEMLOK 220</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2662F25B" w14:textId="77777777">
            <w:pPr>
              <w:pStyle w:val="CTableTextAbt"/>
            </w:pPr>
            <w:r w:rsidRPr="00F96FC2">
              <w:t>15-20</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3CF86300" w14:textId="77777777">
            <w:pPr>
              <w:pStyle w:val="CTableTextAbt"/>
            </w:pPr>
            <w:r w:rsidRPr="00F96FC2">
              <w:t>Yes</w:t>
            </w:r>
          </w:p>
        </w:tc>
      </w:tr>
      <w:tr w14:paraId="0BE27846"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7621A324"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037CA38D"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F9B1B48" w14:textId="77777777">
            <w:pPr>
              <w:pStyle w:val="LTableTextAbt"/>
            </w:pPr>
            <w:r w:rsidRPr="00044E66">
              <w:t>CHEMLOK 220LH</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5C7288CC" w14:textId="77777777">
            <w:pPr>
              <w:pStyle w:val="CTableTextAbt"/>
            </w:pPr>
            <w:r w:rsidRPr="00F96FC2">
              <w:t>0.1-1</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30F6ECAD" w14:textId="77777777">
            <w:pPr>
              <w:pStyle w:val="CTableTextAbt"/>
            </w:pPr>
            <w:r w:rsidRPr="00F96FC2">
              <w:t>Yes</w:t>
            </w:r>
          </w:p>
        </w:tc>
      </w:tr>
      <w:tr w14:paraId="1E92DFDB"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0A2CDD97"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63D9A42"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453BCDB" w14:textId="77777777">
            <w:pPr>
              <w:pStyle w:val="LTableTextAbt"/>
            </w:pPr>
            <w:r w:rsidRPr="00044E66">
              <w:t>CHEMLOK 220X</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B80E02C" w14:textId="77777777">
            <w:pPr>
              <w:pStyle w:val="CTableTextAbt"/>
            </w:pPr>
            <w:r w:rsidRPr="00F96FC2">
              <w:t>0.1-0.9</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6A24BDD1" w14:textId="77777777">
            <w:pPr>
              <w:pStyle w:val="CTableTextAbt"/>
            </w:pPr>
            <w:r w:rsidRPr="00F96FC2">
              <w:t>Yes</w:t>
            </w:r>
          </w:p>
        </w:tc>
      </w:tr>
      <w:tr w14:paraId="56DC263F"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03A2A1BD"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11238696"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AEEE171" w14:textId="77777777">
            <w:pPr>
              <w:pStyle w:val="LTableTextAbt"/>
            </w:pPr>
            <w:r w:rsidRPr="00044E66">
              <w:t>CHEMLOK 6125</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594B6153" w14:textId="77777777">
            <w:pPr>
              <w:pStyle w:val="CTableTextAbt"/>
            </w:pPr>
            <w:r w:rsidRPr="00F96FC2">
              <w:t>0.1-0.9</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3BE18C9D" w14:textId="77777777">
            <w:pPr>
              <w:pStyle w:val="CTableTextAbt"/>
            </w:pPr>
            <w:r w:rsidRPr="00F96FC2">
              <w:t>Yes</w:t>
            </w:r>
          </w:p>
        </w:tc>
      </w:tr>
      <w:tr w14:paraId="06B04B7A"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56B4161A"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55C0CDC4"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0A2CEBD" w14:textId="77777777">
            <w:pPr>
              <w:pStyle w:val="LTableTextAbt"/>
            </w:pPr>
            <w:r w:rsidRPr="00044E66">
              <w:t>CHEMLOK 6220</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60E21022" w14:textId="77777777">
            <w:pPr>
              <w:pStyle w:val="CTableTextAbt"/>
            </w:pPr>
            <w:r w:rsidRPr="00F96FC2">
              <w:t>0.1-0.9</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5B91E2A2" w14:textId="77777777">
            <w:pPr>
              <w:pStyle w:val="CTableTextAbt"/>
            </w:pPr>
            <w:r w:rsidRPr="00F96FC2">
              <w:t>Yes</w:t>
            </w:r>
          </w:p>
        </w:tc>
      </w:tr>
      <w:tr w14:paraId="27B8EBB4"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344C4D01"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6E32F65A"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421D67A" w14:textId="77777777">
            <w:pPr>
              <w:pStyle w:val="LTableTextAbt"/>
            </w:pPr>
            <w:r w:rsidRPr="00044E66">
              <w:t>CHEMLOK 6225</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12DE2DC" w14:textId="77777777">
            <w:pPr>
              <w:pStyle w:val="CTableTextAbt"/>
            </w:pPr>
            <w:r w:rsidRPr="00F96FC2">
              <w:t>0.1-0.9</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P="00CB1C05" w14:paraId="2864D1EA" w14:textId="77777777">
            <w:pPr>
              <w:pStyle w:val="CTableTextAbt"/>
            </w:pPr>
            <w:r w:rsidRPr="00F96FC2">
              <w:t>Yes</w:t>
            </w:r>
          </w:p>
          <w:p w:rsidR="0058532B" w:rsidRPr="00F96FC2" w:rsidP="00CB1C05" w14:paraId="3ED5B621" w14:textId="77777777">
            <w:pPr>
              <w:pStyle w:val="CTableTextAbt"/>
            </w:pPr>
          </w:p>
        </w:tc>
      </w:tr>
      <w:tr w14:paraId="41A18237" w14:textId="77777777" w:rsidTr="00816DF4">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7C371873"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8B1FF97" w14:textId="77777777">
            <w:pPr>
              <w:pStyle w:val="LTableTextAbt"/>
            </w:pPr>
            <w:r w:rsidRPr="00F96FC2">
              <w:t>Orenco Systems,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FA741F7" w14:textId="77777777">
            <w:pPr>
              <w:pStyle w:val="LTableTextAbt"/>
            </w:pPr>
            <w:r w:rsidRPr="00044E66">
              <w:t>ADH 100 CLEAR (NON FLAM)</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E9A48BF"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FE57AB7" w14:textId="77777777">
            <w:pPr>
              <w:pStyle w:val="CTableTextAbt"/>
            </w:pPr>
            <w:r w:rsidRPr="00F96FC2">
              <w:t>No</w:t>
            </w:r>
          </w:p>
        </w:tc>
      </w:tr>
      <w:tr w14:paraId="0CAC7AEA"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6C0D599C" w14:textId="77777777">
            <w:pPr>
              <w:pStyle w:val="LTableTextAbt"/>
            </w:pPr>
          </w:p>
        </w:tc>
        <w:tc>
          <w:tcPr>
            <w:tcW w:w="3240"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F96FC2" w:rsidRPr="00F96FC2" w:rsidP="00CB1C05" w14:paraId="5733A983" w14:textId="77777777">
            <w:pPr>
              <w:pStyle w:val="LTableTextAbt"/>
            </w:pPr>
            <w:r w:rsidRPr="00F96FC2">
              <w:t>Sullivan Supply,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3FAD988" w14:textId="77777777">
            <w:pPr>
              <w:pStyle w:val="LTableTextAbt"/>
            </w:pPr>
            <w:r w:rsidRPr="00044E66">
              <w:t>Primetime Adhesive</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79783987" w14:textId="77777777">
            <w:pPr>
              <w:pStyle w:val="CTableTextAbt"/>
            </w:pPr>
            <w:r w:rsidRPr="00F96FC2">
              <w:t>15</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443EB74" w14:textId="77777777">
            <w:pPr>
              <w:pStyle w:val="CTableTextAbt"/>
            </w:pPr>
            <w:r w:rsidRPr="00F96FC2">
              <w:t>Yes</w:t>
            </w:r>
          </w:p>
        </w:tc>
      </w:tr>
      <w:tr w14:paraId="6852B885" w14:textId="77777777" w:rsidTr="00F96FC2">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4FF41835"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625181BE"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BEB43B7" w14:textId="77777777">
            <w:pPr>
              <w:pStyle w:val="LTableTextAbt"/>
            </w:pPr>
            <w:r w:rsidRPr="00044E66">
              <w:t xml:space="preserve">EZ </w:t>
            </w:r>
            <w:r w:rsidR="0005094C">
              <w:t>–</w:t>
            </w:r>
            <w:r w:rsidRPr="00044E66">
              <w:t xml:space="preserve"> Comb Adhesive</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3B91C0B0" w14:textId="77777777">
            <w:pPr>
              <w:pStyle w:val="CTableTextAbt"/>
            </w:pPr>
            <w:r w:rsidRPr="00F96FC2">
              <w:t>15</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6199E77E" w14:textId="77777777">
            <w:pPr>
              <w:pStyle w:val="CTableTextAbt"/>
            </w:pPr>
            <w:r w:rsidRPr="00F96FC2">
              <w:t>Yes</w:t>
            </w:r>
          </w:p>
        </w:tc>
      </w:tr>
      <w:tr w14:paraId="1735427F" w14:textId="77777777" w:rsidTr="00816DF4">
        <w:tblPrEx>
          <w:tblW w:w="13512" w:type="dxa"/>
          <w:tblLook w:val="04A0"/>
        </w:tblPrEx>
        <w:trPr>
          <w:trHeight w:val="300"/>
        </w:trPr>
        <w:tc>
          <w:tcPr>
            <w:tcW w:w="3060" w:type="dxa"/>
            <w:vMerge/>
            <w:tcBorders>
              <w:top w:val="single" w:sz="4" w:space="0" w:color="auto"/>
              <w:left w:val="single" w:sz="4" w:space="0" w:color="auto"/>
              <w:bottom w:val="single" w:sz="4" w:space="0" w:color="auto"/>
              <w:right w:val="single" w:sz="4" w:space="0" w:color="auto"/>
            </w:tcBorders>
            <w:vAlign w:val="center"/>
            <w:hideMark/>
          </w:tcPr>
          <w:p w:rsidR="00F96FC2" w:rsidRPr="00F96FC2" w:rsidP="00CB1C05" w14:paraId="487DA7CC"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79B2304" w14:textId="77777777">
            <w:pPr>
              <w:pStyle w:val="LTableTextAbt"/>
            </w:pPr>
            <w:r w:rsidRPr="00F96FC2">
              <w:t>United Laboratories,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59B0521" w14:textId="77777777">
            <w:pPr>
              <w:pStyle w:val="LTableTextAbt"/>
            </w:pPr>
            <w:r w:rsidRPr="00044E66">
              <w:t>Lexel White VOC Complian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7209111"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5769F6FE" w14:textId="77777777">
            <w:pPr>
              <w:pStyle w:val="CTableTextAbt"/>
            </w:pPr>
            <w:r w:rsidRPr="00F96FC2">
              <w:t>Yes</w:t>
            </w:r>
          </w:p>
        </w:tc>
      </w:tr>
      <w:tr w14:paraId="337A61CA"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7144BBE7" w14:textId="77777777">
            <w:pPr>
              <w:pStyle w:val="LTableTextAbt"/>
            </w:pPr>
            <w:r w:rsidRPr="00F96FC2">
              <w:t>Adhesive and Sealants: Sealants</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74E98ED7" w14:textId="77777777">
            <w:pPr>
              <w:pStyle w:val="LTableTextAbt"/>
            </w:pPr>
            <w:r w:rsidRPr="00F96FC2">
              <w:t>ACM American Construction Metals</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F19CD1C" w14:textId="77777777">
            <w:pPr>
              <w:pStyle w:val="LTableTextAbt"/>
            </w:pPr>
            <w:r w:rsidRPr="00044E66">
              <w:t>ACM™ Gutter/Narrow Seam Sealant, Aluminum Gray</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BDE8084" w14:textId="77777777">
            <w:pPr>
              <w:pStyle w:val="CTableTextAbt"/>
            </w:pPr>
            <w:r w:rsidRPr="00F96FC2">
              <w:t>50.6</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1F51D86" w14:textId="77777777">
            <w:pPr>
              <w:pStyle w:val="CTableTextAbt"/>
              <w:rPr>
                <w:szCs w:val="18"/>
              </w:rPr>
            </w:pPr>
            <w:r w:rsidRPr="00F96FC2">
              <w:rPr>
                <w:szCs w:val="18"/>
              </w:rPr>
              <w:t>No</w:t>
            </w:r>
          </w:p>
        </w:tc>
      </w:tr>
      <w:tr w14:paraId="53F6FE21"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906607E"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04B0B804"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A9016D9" w14:textId="77777777">
            <w:pPr>
              <w:pStyle w:val="LTableTextAbt"/>
            </w:pPr>
            <w:r w:rsidRPr="00044E66">
              <w:t>ACM™ Gutter/Narrow Seam Sealant, Whit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4C92872" w14:textId="77777777">
            <w:pPr>
              <w:pStyle w:val="CTableTextAbt"/>
            </w:pPr>
            <w:r w:rsidRPr="00F96FC2">
              <w:t>49.6</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4217E4C" w14:textId="77777777">
            <w:pPr>
              <w:pStyle w:val="CTableTextAbt"/>
              <w:rPr>
                <w:szCs w:val="18"/>
              </w:rPr>
            </w:pPr>
            <w:r w:rsidRPr="00F96FC2">
              <w:rPr>
                <w:szCs w:val="18"/>
              </w:rPr>
              <w:t>No</w:t>
            </w:r>
          </w:p>
        </w:tc>
      </w:tr>
      <w:tr w14:paraId="5DBD8382"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5800DA2"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5C97CAEE"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650E673" w14:textId="77777777">
            <w:pPr>
              <w:pStyle w:val="LTableTextAbt"/>
            </w:pPr>
            <w:r w:rsidRPr="00044E66">
              <w:t>ACM™ Gutter/Narrow Seam Sealant, Clea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8A5A963" w14:textId="77777777">
            <w:pPr>
              <w:pStyle w:val="CTableTextAbt"/>
            </w:pPr>
            <w:r w:rsidRPr="00F96FC2">
              <w:t>5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6600C1C" w14:textId="77777777">
            <w:pPr>
              <w:pStyle w:val="CTableTextAbt"/>
              <w:rPr>
                <w:szCs w:val="18"/>
              </w:rPr>
            </w:pPr>
            <w:r w:rsidRPr="00F96FC2">
              <w:rPr>
                <w:szCs w:val="18"/>
              </w:rPr>
              <w:t>No</w:t>
            </w:r>
          </w:p>
        </w:tc>
      </w:tr>
      <w:tr w14:paraId="28EF9F0A"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A6AFD73" w14:textId="77777777">
            <w:pPr>
              <w:pStyle w:val="LTableTextAbt"/>
            </w:pP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0589FBD9" w14:textId="77777777">
            <w:pPr>
              <w:pStyle w:val="LTableTextAbt"/>
            </w:pPr>
            <w:r w:rsidRPr="00F96FC2">
              <w:t>Amerimax Home Products,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98F69DC" w14:textId="77777777">
            <w:pPr>
              <w:pStyle w:val="LTableTextAbt"/>
            </w:pPr>
            <w:r w:rsidRPr="00044E66">
              <w:t>AMERIMAX® SeamerMate® Professional Grade Permanent Gutter Seal Gray</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DDCCEFA" w14:textId="77777777">
            <w:pPr>
              <w:pStyle w:val="CTableTextAbt"/>
            </w:pPr>
            <w:r w:rsidRPr="00F96FC2">
              <w:t>≥50-&lt;75</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AFD0D30" w14:textId="77777777">
            <w:pPr>
              <w:pStyle w:val="CTableTextAbt"/>
              <w:rPr>
                <w:szCs w:val="18"/>
              </w:rPr>
            </w:pPr>
            <w:r w:rsidRPr="00F96FC2">
              <w:rPr>
                <w:szCs w:val="18"/>
              </w:rPr>
              <w:t>No</w:t>
            </w:r>
          </w:p>
        </w:tc>
      </w:tr>
      <w:tr w14:paraId="1450D67E"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BB509BE"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3B437FF6"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790D437" w14:textId="77777777">
            <w:pPr>
              <w:pStyle w:val="LTableTextAbt"/>
            </w:pPr>
            <w:r w:rsidRPr="00044E66">
              <w:t>AMERIMAX® SeamerMate® Professional Grade Permanent Gutter Seal Whit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A29FF45" w14:textId="77777777">
            <w:pPr>
              <w:pStyle w:val="CTableTextAbt"/>
            </w:pPr>
            <w:r w:rsidRPr="00F96FC2">
              <w:t>≥25-&lt;5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832EA3C" w14:textId="77777777">
            <w:pPr>
              <w:pStyle w:val="CTableTextAbt"/>
              <w:rPr>
                <w:szCs w:val="18"/>
              </w:rPr>
            </w:pPr>
            <w:r w:rsidRPr="00F96FC2">
              <w:rPr>
                <w:szCs w:val="18"/>
              </w:rPr>
              <w:t>No</w:t>
            </w:r>
          </w:p>
        </w:tc>
      </w:tr>
      <w:tr w14:paraId="0E66ECEC"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C415951" w14:textId="77777777">
            <w:pPr>
              <w:pStyle w:val="LTableTextAbt"/>
            </w:pP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720C6572" w14:textId="77777777">
            <w:pPr>
              <w:pStyle w:val="LTableTextAbt"/>
            </w:pPr>
            <w:r w:rsidRPr="00F96FC2">
              <w:t>Geocel Products Group (The Sherwin Williams Company)</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09CAB57" w14:textId="77777777">
            <w:pPr>
              <w:pStyle w:val="LTableTextAbt"/>
            </w:pPr>
            <w:r w:rsidRPr="00044E66">
              <w:t>Geocel® Instant Gutter Seal Gutter &amp; Narrow Seam Sealant Aluminum Gray</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5661C38" w14:textId="77777777">
            <w:pPr>
              <w:pStyle w:val="CTableTextAbt"/>
            </w:pPr>
            <w:r w:rsidRPr="00F96FC2">
              <w:t>49.67</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9557498" w14:textId="77777777">
            <w:pPr>
              <w:pStyle w:val="CTableTextAbt"/>
              <w:rPr>
                <w:szCs w:val="18"/>
              </w:rPr>
            </w:pPr>
            <w:r w:rsidRPr="00F96FC2">
              <w:rPr>
                <w:szCs w:val="18"/>
              </w:rPr>
              <w:t>Yes</w:t>
            </w:r>
          </w:p>
        </w:tc>
      </w:tr>
      <w:tr w14:paraId="2FE2C8E2"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1D9BDD52"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F86667B"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21678C3" w14:textId="77777777">
            <w:pPr>
              <w:pStyle w:val="LTableTextAbt"/>
            </w:pPr>
            <w:r w:rsidRPr="00044E66">
              <w:t>Geocel® PRO FLEX® RV Flexible Sealant Clea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323C941" w14:textId="77777777">
            <w:pPr>
              <w:pStyle w:val="CTableTextAbt"/>
            </w:pPr>
            <w:r w:rsidRPr="00F96FC2">
              <w:t>42.7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EEC721E" w14:textId="77777777">
            <w:pPr>
              <w:pStyle w:val="CTableTextAbt"/>
              <w:rPr>
                <w:szCs w:val="18"/>
              </w:rPr>
            </w:pPr>
            <w:r w:rsidRPr="00F96FC2">
              <w:rPr>
                <w:szCs w:val="18"/>
              </w:rPr>
              <w:t>Yes</w:t>
            </w:r>
          </w:p>
        </w:tc>
      </w:tr>
      <w:tr w14:paraId="4C08295F"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2A4153BB"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2735E74E"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9F761EB" w14:textId="77777777">
            <w:pPr>
              <w:pStyle w:val="LTableTextAbt"/>
            </w:pPr>
            <w:r w:rsidRPr="00044E66">
              <w:t>Geocel® Pro Flex® Tripolymer Sealant Whit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2745243" w14:textId="77777777">
            <w:pPr>
              <w:pStyle w:val="CTableTextAbt"/>
            </w:pPr>
            <w:r w:rsidRPr="00F96FC2">
              <w:t>47.37</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384784E" w14:textId="77777777">
            <w:pPr>
              <w:pStyle w:val="CTableTextAbt"/>
              <w:rPr>
                <w:szCs w:val="18"/>
              </w:rPr>
            </w:pPr>
            <w:r w:rsidRPr="00F96FC2">
              <w:rPr>
                <w:szCs w:val="18"/>
              </w:rPr>
              <w:t>Yes</w:t>
            </w:r>
          </w:p>
        </w:tc>
      </w:tr>
      <w:tr w14:paraId="4C33F990"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027F49B"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47DFC902"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F2F1E60" w14:textId="77777777">
            <w:pPr>
              <w:pStyle w:val="LTableTextAbt"/>
            </w:pPr>
            <w:r w:rsidRPr="00044E66">
              <w:t>Geocel® 2000® Construction Caulking Sealant Clea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DAD421B" w14:textId="77777777">
            <w:pPr>
              <w:pStyle w:val="CTableTextAbt"/>
            </w:pPr>
            <w:r w:rsidRPr="00F96FC2">
              <w:t>45.51</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ACE021D" w14:textId="77777777">
            <w:pPr>
              <w:pStyle w:val="CTableTextAbt"/>
              <w:rPr>
                <w:szCs w:val="18"/>
              </w:rPr>
            </w:pPr>
            <w:r w:rsidRPr="00F96FC2">
              <w:rPr>
                <w:szCs w:val="18"/>
              </w:rPr>
              <w:t>Yes</w:t>
            </w:r>
          </w:p>
        </w:tc>
      </w:tr>
      <w:tr w14:paraId="20B489FF"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0F9D9DD"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0C27B0E1"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9B9670D" w14:textId="77777777">
            <w:pPr>
              <w:pStyle w:val="LTableTextAbt"/>
            </w:pPr>
            <w:r w:rsidRPr="00044E66">
              <w:t>Geocel® 2300® Construction Tripolymer Sealant Whit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8B355B9" w14:textId="77777777">
            <w:pPr>
              <w:pStyle w:val="CTableTextAbt"/>
            </w:pPr>
            <w:r w:rsidRPr="00F96FC2">
              <w:t>47.37</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2EC5CE4" w14:textId="77777777">
            <w:pPr>
              <w:pStyle w:val="CTableTextAbt"/>
              <w:rPr>
                <w:szCs w:val="18"/>
              </w:rPr>
            </w:pPr>
            <w:r w:rsidRPr="00F96FC2">
              <w:rPr>
                <w:szCs w:val="18"/>
              </w:rPr>
              <w:t>Yes</w:t>
            </w:r>
          </w:p>
        </w:tc>
      </w:tr>
      <w:tr w14:paraId="4739AD27"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91EB615"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3A3C112E"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D6BEB7A" w14:textId="77777777">
            <w:pPr>
              <w:pStyle w:val="LTableTextAbt"/>
            </w:pPr>
            <w:r w:rsidRPr="00044E66">
              <w:t>Geocel® 2320® Construction Tripolymer Gutter and Narrow Seam Sealant Clea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0357207" w14:textId="77777777">
            <w:pPr>
              <w:pStyle w:val="CTableTextAbt"/>
            </w:pPr>
            <w:r w:rsidRPr="00F96FC2">
              <w:t>49.7</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D642DB1" w14:textId="77777777">
            <w:pPr>
              <w:pStyle w:val="CTableTextAbt"/>
              <w:rPr>
                <w:szCs w:val="18"/>
              </w:rPr>
            </w:pPr>
            <w:r w:rsidRPr="00F96FC2">
              <w:rPr>
                <w:szCs w:val="18"/>
              </w:rPr>
              <w:t>Yes</w:t>
            </w:r>
          </w:p>
        </w:tc>
      </w:tr>
      <w:tr w14:paraId="799F4432"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AB48072"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49B04FA2"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BEBD8DD" w14:textId="77777777">
            <w:pPr>
              <w:pStyle w:val="LTableTextAbt"/>
            </w:pPr>
            <w:r w:rsidRPr="00044E66">
              <w:t>Geocel® 2300® MHRV Sealant Clea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1EB560C" w14:textId="77777777">
            <w:pPr>
              <w:pStyle w:val="CTableTextAbt"/>
            </w:pPr>
            <w:r w:rsidRPr="00F96FC2">
              <w:t>42.7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C50FA4D" w14:textId="77777777">
            <w:pPr>
              <w:pStyle w:val="CTableTextAbt"/>
              <w:rPr>
                <w:szCs w:val="18"/>
              </w:rPr>
            </w:pPr>
            <w:r w:rsidRPr="00F96FC2">
              <w:rPr>
                <w:szCs w:val="18"/>
              </w:rPr>
              <w:t>Yes</w:t>
            </w:r>
          </w:p>
        </w:tc>
      </w:tr>
      <w:tr w14:paraId="3F0BD1B1"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E08257A"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4992A824"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A49396F" w14:textId="77777777">
            <w:pPr>
              <w:pStyle w:val="LTableTextAbt"/>
            </w:pPr>
            <w:r w:rsidRPr="00044E66">
              <w:t>Geocel® 2350 MHRV™ Sealant Bright Whit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62D0E53" w14:textId="77777777">
            <w:pPr>
              <w:pStyle w:val="CTableTextAbt"/>
            </w:pPr>
            <w:r w:rsidRPr="00F96FC2">
              <w:t>41.96</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98B4612" w14:textId="77777777">
            <w:pPr>
              <w:pStyle w:val="CTableTextAbt"/>
              <w:rPr>
                <w:szCs w:val="18"/>
              </w:rPr>
            </w:pPr>
            <w:r w:rsidRPr="00F96FC2">
              <w:rPr>
                <w:szCs w:val="18"/>
              </w:rPr>
              <w:t>Yes</w:t>
            </w:r>
          </w:p>
        </w:tc>
      </w:tr>
      <w:tr w14:paraId="4D1521BD"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3785322"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A1A2567"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819C964" w14:textId="77777777">
            <w:pPr>
              <w:pStyle w:val="LTableTextAbt"/>
            </w:pPr>
            <w:r w:rsidRPr="00044E66">
              <w:t>Geocel® Water Shield® Caulking Sealant Whit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04FED99" w14:textId="77777777">
            <w:pPr>
              <w:pStyle w:val="CTableTextAbt"/>
            </w:pPr>
            <w:r w:rsidRPr="00F96FC2">
              <w:t>45.35</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55AF27B" w14:textId="77777777">
            <w:pPr>
              <w:pStyle w:val="CTableTextAbt"/>
              <w:rPr>
                <w:szCs w:val="18"/>
              </w:rPr>
            </w:pPr>
            <w:r w:rsidRPr="00F96FC2">
              <w:rPr>
                <w:szCs w:val="18"/>
              </w:rPr>
              <w:t>Yes</w:t>
            </w:r>
          </w:p>
        </w:tc>
      </w:tr>
      <w:tr w14:paraId="416A94AE"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EBC2D52"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54237E93"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0BBBACC" w14:textId="77777777">
            <w:pPr>
              <w:pStyle w:val="LTableTextAbt"/>
            </w:pPr>
            <w:r w:rsidRPr="00044E66">
              <w:t>Geocel® ProCOLOR SWD™ Tripolymer Sealant WH01</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CFA0570" w14:textId="77777777">
            <w:pPr>
              <w:pStyle w:val="CTableTextAbt"/>
            </w:pPr>
            <w:r w:rsidRPr="00F96FC2">
              <w:t>30.16</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EAF9817" w14:textId="77777777">
            <w:pPr>
              <w:pStyle w:val="CTableTextAbt"/>
              <w:rPr>
                <w:szCs w:val="18"/>
              </w:rPr>
            </w:pPr>
            <w:r w:rsidRPr="00F96FC2">
              <w:rPr>
                <w:szCs w:val="18"/>
              </w:rPr>
              <w:t>Yes</w:t>
            </w:r>
          </w:p>
        </w:tc>
      </w:tr>
      <w:tr w14:paraId="667492FA"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0D6A763"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5E04214" w14:textId="77777777">
            <w:pPr>
              <w:pStyle w:val="LTableTextAbt"/>
            </w:pPr>
            <w:r w:rsidRPr="00F96FC2">
              <w:t>White Lightning Products</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753CD2F" w14:textId="77777777">
            <w:pPr>
              <w:pStyle w:val="LTableTextAbt"/>
            </w:pPr>
            <w:r w:rsidRPr="00044E66">
              <w:t>WHITE LIGHTNING® STORM BLASTER® All Season Sealant Whit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4F36EB2" w14:textId="77777777">
            <w:pPr>
              <w:pStyle w:val="CTableTextAbt"/>
            </w:pPr>
            <w:r w:rsidRPr="00F96FC2">
              <w:t>47.37</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9EA8EC9" w14:textId="77777777">
            <w:pPr>
              <w:pStyle w:val="CTableTextAbt"/>
              <w:rPr>
                <w:szCs w:val="18"/>
              </w:rPr>
            </w:pPr>
            <w:r w:rsidRPr="00F96FC2">
              <w:rPr>
                <w:szCs w:val="18"/>
              </w:rPr>
              <w:t>Yes</w:t>
            </w:r>
          </w:p>
        </w:tc>
      </w:tr>
      <w:tr w14:paraId="5B09043A" w14:textId="77777777" w:rsidTr="00816DF4">
        <w:tblPrEx>
          <w:tblW w:w="13512" w:type="dxa"/>
          <w:tblLook w:val="04A0"/>
        </w:tblPrEx>
        <w:trPr>
          <w:trHeight w:val="526"/>
        </w:trPr>
        <w:tc>
          <w:tcPr>
            <w:tcW w:w="3060" w:type="dxa"/>
            <w:tcBorders>
              <w:top w:val="nil"/>
              <w:left w:val="single" w:sz="4" w:space="0" w:color="auto"/>
              <w:bottom w:val="single" w:sz="4" w:space="0" w:color="auto"/>
              <w:right w:val="single" w:sz="4" w:space="0" w:color="auto"/>
            </w:tcBorders>
            <w:shd w:val="clear" w:color="auto" w:fill="auto"/>
            <w:vAlign w:val="bottom"/>
            <w:hideMark/>
          </w:tcPr>
          <w:p w:rsidR="00F96FC2" w:rsidRPr="00F96FC2" w:rsidP="00CB1C05" w14:paraId="2137787C" w14:textId="77777777">
            <w:pPr>
              <w:pStyle w:val="LTableTextAbt"/>
            </w:pPr>
            <w:r w:rsidRPr="00F96FC2">
              <w:t>Adhesive and Sealants: Caulk</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815E398" w14:textId="77777777">
            <w:pPr>
              <w:pStyle w:val="LTableTextAbt"/>
            </w:pPr>
            <w:r w:rsidRPr="00F96FC2">
              <w:t>Sashco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AC9210D" w14:textId="77777777">
            <w:pPr>
              <w:pStyle w:val="LTableTextAbt"/>
            </w:pPr>
            <w:r w:rsidRPr="00044E66">
              <w:t>Lexel White VOC Complian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105B99B" w14:textId="77777777">
            <w:pPr>
              <w:pStyle w:val="CTableTextAbt"/>
            </w:pPr>
            <w:r w:rsidRPr="00F96FC2">
              <w:t>3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3AE2688" w14:textId="77777777">
            <w:pPr>
              <w:pStyle w:val="CTableTextAbt"/>
              <w:rPr>
                <w:szCs w:val="18"/>
              </w:rPr>
            </w:pPr>
            <w:r w:rsidRPr="00F96FC2">
              <w:rPr>
                <w:szCs w:val="18"/>
              </w:rPr>
              <w:t>Yes</w:t>
            </w:r>
          </w:p>
        </w:tc>
      </w:tr>
      <w:tr w14:paraId="77A2D1BC" w14:textId="77777777" w:rsidTr="00816DF4">
        <w:tblPrEx>
          <w:tblW w:w="13512" w:type="dxa"/>
          <w:tblLook w:val="04A0"/>
        </w:tblPrEx>
        <w:trPr>
          <w:trHeight w:val="300"/>
        </w:trPr>
        <w:tc>
          <w:tcPr>
            <w:tcW w:w="3060" w:type="dxa"/>
            <w:tcBorders>
              <w:top w:val="nil"/>
              <w:left w:val="single" w:sz="4" w:space="0" w:color="auto"/>
              <w:bottom w:val="single" w:sz="4" w:space="0" w:color="auto"/>
              <w:right w:val="single" w:sz="4" w:space="0" w:color="auto"/>
            </w:tcBorders>
            <w:shd w:val="clear" w:color="auto" w:fill="auto"/>
            <w:vAlign w:val="bottom"/>
            <w:hideMark/>
          </w:tcPr>
          <w:p w:rsidR="00F96FC2" w:rsidRPr="00F96FC2" w:rsidP="00CB1C05" w14:paraId="03F3FBB1" w14:textId="77777777">
            <w:pPr>
              <w:pStyle w:val="LTableTextAbt"/>
            </w:pPr>
            <w:r w:rsidRPr="00F96FC2">
              <w:t>Paint and Coating Remover</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20B67E1" w14:textId="77777777">
            <w:pPr>
              <w:pStyle w:val="LTableTextAbt"/>
            </w:pPr>
            <w:r w:rsidRPr="00F96FC2">
              <w:t>Canberra Corp.</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A9CED84" w14:textId="77777777">
            <w:pPr>
              <w:pStyle w:val="LTableTextAbt"/>
            </w:pPr>
            <w:r w:rsidRPr="00044E66">
              <w:t>Husky 1229 Vandalism Mark &amp; Stain Remov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150C570" w14:textId="77777777">
            <w:pPr>
              <w:pStyle w:val="CTableTextAbt"/>
            </w:pPr>
            <w:r w:rsidRPr="00F96FC2">
              <w:t>10-2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2B2FD0F" w14:textId="77777777">
            <w:pPr>
              <w:pStyle w:val="CTableTextAbt"/>
              <w:rPr>
                <w:szCs w:val="18"/>
              </w:rPr>
            </w:pPr>
            <w:r w:rsidRPr="00F96FC2">
              <w:rPr>
                <w:szCs w:val="18"/>
              </w:rPr>
              <w:t>Yes</w:t>
            </w:r>
          </w:p>
        </w:tc>
      </w:tr>
      <w:tr w14:paraId="5527875B" w14:textId="77777777" w:rsidTr="00816DF4">
        <w:tblPrEx>
          <w:tblW w:w="13512" w:type="dxa"/>
          <w:tblLook w:val="04A0"/>
        </w:tblPrEx>
        <w:trPr>
          <w:trHeight w:val="601"/>
        </w:trPr>
        <w:tc>
          <w:tcPr>
            <w:tcW w:w="3060" w:type="dxa"/>
            <w:tcBorders>
              <w:top w:val="nil"/>
              <w:left w:val="single" w:sz="4" w:space="0" w:color="auto"/>
              <w:bottom w:val="single" w:sz="4" w:space="0" w:color="auto"/>
              <w:right w:val="single" w:sz="4" w:space="0" w:color="auto"/>
            </w:tcBorders>
            <w:shd w:val="clear" w:color="auto" w:fill="auto"/>
            <w:vAlign w:val="bottom"/>
            <w:hideMark/>
          </w:tcPr>
          <w:p w:rsidR="00F96FC2" w:rsidRPr="00F96FC2" w:rsidP="00CB1C05" w14:paraId="3C5501DC" w14:textId="77777777">
            <w:pPr>
              <w:pStyle w:val="LTableTextAbt"/>
            </w:pPr>
            <w:r w:rsidRPr="00F96FC2">
              <w:t>Liquid and Aerosol Cleaners and Degreasers: (Automotive A/C Flush)</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4352E03" w14:textId="77777777">
            <w:pPr>
              <w:pStyle w:val="LTableTextAbt"/>
            </w:pPr>
            <w:r w:rsidRPr="00F96FC2">
              <w:t>Mastercool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73301CF" w14:textId="77777777">
            <w:pPr>
              <w:pStyle w:val="LTableTextAbt"/>
            </w:pPr>
            <w:r w:rsidRPr="00044E66">
              <w:t>Flush Solven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6AD91812" w14:textId="77777777">
            <w:pPr>
              <w:pStyle w:val="CTableTextAbt"/>
            </w:pPr>
            <w:r w:rsidRPr="00F96FC2">
              <w:t>5-7</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257D5B62" w14:textId="77777777">
            <w:pPr>
              <w:pStyle w:val="CTableTextAbt"/>
            </w:pPr>
            <w:r w:rsidRPr="00F96FC2">
              <w:t>Yes</w:t>
            </w:r>
          </w:p>
        </w:tc>
      </w:tr>
      <w:tr w14:paraId="48C977EF"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68809635" w14:textId="77777777">
            <w:pPr>
              <w:pStyle w:val="LTableTextAbt"/>
            </w:pPr>
            <w:r w:rsidRPr="00F96FC2">
              <w:t>Liquid and Aerosol Cleaners and Degreasers: Auto Parts Degreaser</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80F5B87" w14:textId="77777777">
            <w:pPr>
              <w:pStyle w:val="LTableTextAbt"/>
            </w:pPr>
            <w:r w:rsidRPr="00F96FC2">
              <w:t>Zep Inc. (NM Z Par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0370F93" w14:textId="77777777">
            <w:pPr>
              <w:pStyle w:val="LTableTextAbt"/>
            </w:pPr>
            <w:r w:rsidRPr="00044E66">
              <w:t>Parts Cleaner</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B5D69D3"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9B17B07" w14:textId="77777777">
            <w:pPr>
              <w:pStyle w:val="CTableTextAbt"/>
            </w:pPr>
            <w:r w:rsidRPr="00F96FC2">
              <w:t>Yes</w:t>
            </w:r>
          </w:p>
        </w:tc>
      </w:tr>
      <w:tr w14:paraId="51F1421D"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40AF518"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369A1C9" w14:textId="77777777">
            <w:pPr>
              <w:pStyle w:val="LTableTextAbt"/>
            </w:pPr>
            <w:r w:rsidRPr="00F96FC2">
              <w:t>Penray</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67096D3" w14:textId="77777777">
            <w:pPr>
              <w:pStyle w:val="LTableTextAbt"/>
            </w:pPr>
            <w:r w:rsidRPr="00044E66">
              <w:t>Electric Motor Cleaner</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85711B2"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F4E8281" w14:textId="77777777">
            <w:pPr>
              <w:pStyle w:val="CTableTextAbt"/>
            </w:pPr>
            <w:r w:rsidRPr="00F96FC2">
              <w:t>Yes</w:t>
            </w:r>
          </w:p>
        </w:tc>
      </w:tr>
      <w:tr w14:paraId="0C3DF248"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2F8235AB"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151A083" w14:textId="77777777">
            <w:pPr>
              <w:pStyle w:val="LTableTextAbt"/>
            </w:pPr>
            <w:r w:rsidRPr="00F96FC2">
              <w:t>Spray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3878EB1" w14:textId="77777777">
            <w:pPr>
              <w:pStyle w:val="LTableTextAbt"/>
            </w:pPr>
            <w:r w:rsidRPr="00044E66">
              <w:t>EL 703 Electric Motor Degreaser Aerosol</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2279F29F"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3B5D7AD4" w14:textId="77777777">
            <w:pPr>
              <w:pStyle w:val="CTableTextAbt"/>
            </w:pPr>
            <w:r w:rsidRPr="00F96FC2">
              <w:t>No</w:t>
            </w:r>
          </w:p>
        </w:tc>
      </w:tr>
      <w:tr w14:paraId="79E8804E" w14:textId="77777777" w:rsidTr="00F96FC2">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3F8470C6" w14:textId="77777777">
            <w:pPr>
              <w:pStyle w:val="LTableTextAbt"/>
            </w:pPr>
            <w:r w:rsidRPr="00F96FC2">
              <w:t>Liquid and Aerosol Cleaners and Degreasers: Brake Cleaner</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56E733BF"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EB8FBBA" w14:textId="77777777">
            <w:pPr>
              <w:pStyle w:val="LTableTextAbt"/>
            </w:pPr>
            <w:r w:rsidRPr="00044E66">
              <w:t>Brakleen Brake Parts Cleaner</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99E0A81"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5F05BB1F" w14:textId="77777777">
            <w:pPr>
              <w:pStyle w:val="CTableTextAbt"/>
            </w:pPr>
            <w:r w:rsidRPr="00F96FC2">
              <w:t>Yes</w:t>
            </w:r>
          </w:p>
        </w:tc>
      </w:tr>
      <w:tr w14:paraId="33D025B0"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78F2DB0"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AD8B4CA"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69CB340" w14:textId="77777777">
            <w:pPr>
              <w:pStyle w:val="LTableTextAbt"/>
            </w:pPr>
            <w:r w:rsidRPr="00044E66">
              <w:t>Brakleen Brake Parts Cleaner 05089</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2495807C"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66ECD8C" w14:textId="77777777">
            <w:pPr>
              <w:pStyle w:val="CTableTextAbt"/>
            </w:pPr>
            <w:r w:rsidRPr="00F96FC2">
              <w:t>Yes</w:t>
            </w:r>
          </w:p>
        </w:tc>
      </w:tr>
      <w:tr w14:paraId="3F023C3F"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5342A2C2"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E6AD3CE" w14:textId="77777777">
            <w:pPr>
              <w:pStyle w:val="LTableTextAbt"/>
            </w:pPr>
            <w:r w:rsidRPr="00F96FC2">
              <w:t>Blumenthal Brands Integrated LL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34C4BD2" w14:textId="77777777">
            <w:pPr>
              <w:pStyle w:val="LTableTextAbt"/>
            </w:pPr>
            <w:r w:rsidRPr="00044E66">
              <w:t>Brake Parts Cleaner Chlorinated Fast Blast M720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410583CB"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B9DC7AF" w14:textId="77777777">
            <w:pPr>
              <w:pStyle w:val="CTableTextAbt"/>
            </w:pPr>
            <w:r w:rsidRPr="00F96FC2">
              <w:t>Yes</w:t>
            </w:r>
          </w:p>
        </w:tc>
      </w:tr>
      <w:tr w14:paraId="07E01A2B"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53CE1527"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40E51F6" w14:textId="77777777">
            <w:pPr>
              <w:pStyle w:val="LTableTextAbt"/>
            </w:pPr>
            <w:r w:rsidRPr="00F96FC2">
              <w:t>NAPA</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46B0735" w14:textId="77777777">
            <w:pPr>
              <w:pStyle w:val="LTableTextAbt"/>
            </w:pPr>
            <w:r w:rsidRPr="00044E66">
              <w:t xml:space="preserve">Mac s Brake Parts Cleaner </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290068FA"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FC807CE" w14:textId="77777777">
            <w:pPr>
              <w:pStyle w:val="CTableTextAbt"/>
              <w:rPr>
                <w:szCs w:val="18"/>
              </w:rPr>
            </w:pPr>
            <w:r w:rsidRPr="00F96FC2">
              <w:rPr>
                <w:szCs w:val="18"/>
              </w:rPr>
              <w:t>No</w:t>
            </w:r>
          </w:p>
        </w:tc>
      </w:tr>
      <w:tr w14:paraId="51B23E84"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B589D2B"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1924147" w14:textId="77777777">
            <w:pPr>
              <w:pStyle w:val="LTableTextAbt"/>
            </w:pPr>
            <w:r w:rsidRPr="00F96FC2">
              <w:t>Permatex</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2DF25A5" w14:textId="77777777">
            <w:pPr>
              <w:pStyle w:val="LTableTextAbt"/>
            </w:pPr>
            <w:r w:rsidRPr="00044E66">
              <w:t>Pro Strength Brake and Parts Cleaner Aerosol Professional Use</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75B41782"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8F6DE13" w14:textId="77777777">
            <w:pPr>
              <w:pStyle w:val="CTableTextAbt"/>
              <w:rPr>
                <w:szCs w:val="18"/>
              </w:rPr>
            </w:pPr>
            <w:r w:rsidRPr="00F96FC2">
              <w:rPr>
                <w:szCs w:val="18"/>
              </w:rPr>
              <w:t>Yes</w:t>
            </w:r>
          </w:p>
        </w:tc>
      </w:tr>
      <w:tr w14:paraId="4AAF5CBD"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E152FF6"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DDDBA52" w14:textId="77777777">
            <w:pPr>
              <w:pStyle w:val="LTableTextAbt"/>
            </w:pPr>
            <w:r w:rsidRPr="00F96FC2">
              <w:t>Pyroil</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E41C058" w14:textId="77777777">
            <w:pPr>
              <w:pStyle w:val="LTableTextAbt"/>
            </w:pPr>
            <w:r w:rsidRPr="00044E66">
              <w:t>Brake Parts Cleaner</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4B7CC0AB"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BF82BA7" w14:textId="77777777">
            <w:pPr>
              <w:pStyle w:val="CTableTextAbt"/>
              <w:rPr>
                <w:szCs w:val="18"/>
              </w:rPr>
            </w:pPr>
            <w:r w:rsidRPr="00F96FC2">
              <w:rPr>
                <w:szCs w:val="18"/>
              </w:rPr>
              <w:t>Yes</w:t>
            </w:r>
          </w:p>
        </w:tc>
      </w:tr>
      <w:tr w14:paraId="4F7DD446"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485ABE8"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720B6AD" w14:textId="77777777">
            <w:pPr>
              <w:pStyle w:val="LTableTextAbt"/>
            </w:pPr>
            <w:r w:rsidRPr="00F96FC2">
              <w:t>Berryma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D0CEB0F" w14:textId="77777777">
            <w:pPr>
              <w:pStyle w:val="LTableTextAbt"/>
            </w:pPr>
            <w:r w:rsidRPr="00044E66">
              <w:t>Brake Parts Cleaner 5c 4</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3A25A9F"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67B33C4" w14:textId="77777777">
            <w:pPr>
              <w:pStyle w:val="CTableTextAbt"/>
              <w:rPr>
                <w:szCs w:val="18"/>
              </w:rPr>
            </w:pPr>
            <w:r w:rsidRPr="00F96FC2">
              <w:rPr>
                <w:szCs w:val="18"/>
              </w:rPr>
              <w:t>Yes</w:t>
            </w:r>
          </w:p>
        </w:tc>
      </w:tr>
      <w:tr w14:paraId="74BD6305"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294554C0"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3D122FD" w14:textId="77777777">
            <w:pPr>
              <w:pStyle w:val="LTableTextAbt"/>
            </w:pPr>
            <w:r w:rsidRPr="00F96FC2">
              <w:t>Penray</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9382A8F" w14:textId="77777777">
            <w:pPr>
              <w:pStyle w:val="LTableTextAbt"/>
            </w:pPr>
            <w:r w:rsidRPr="00044E66">
              <w:t>Chlorinated Brake Cleaner</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2AC5AA4F"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C2363ED" w14:textId="77777777">
            <w:pPr>
              <w:pStyle w:val="CTableTextAbt"/>
              <w:rPr>
                <w:szCs w:val="18"/>
              </w:rPr>
            </w:pPr>
            <w:r w:rsidRPr="00F96FC2">
              <w:rPr>
                <w:szCs w:val="18"/>
              </w:rPr>
              <w:t>Yes</w:t>
            </w:r>
          </w:p>
        </w:tc>
      </w:tr>
      <w:tr w14:paraId="7A478AFF"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208CB4A0"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0FA10B3" w14:textId="77777777">
            <w:pPr>
              <w:pStyle w:val="LTableTextAbt"/>
            </w:pPr>
            <w:r w:rsidRPr="00F96FC2">
              <w:t>Pro Chem</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45F942C" w14:textId="77777777">
            <w:pPr>
              <w:pStyle w:val="LTableTextAbt"/>
            </w:pPr>
            <w:r w:rsidRPr="00044E66">
              <w:t>Knock it Off</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1C41A1B"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B2A212C" w14:textId="77777777">
            <w:pPr>
              <w:pStyle w:val="CTableTextAbt"/>
              <w:rPr>
                <w:szCs w:val="18"/>
              </w:rPr>
            </w:pPr>
            <w:r w:rsidRPr="00F96FC2">
              <w:rPr>
                <w:szCs w:val="18"/>
              </w:rPr>
              <w:t>Yes</w:t>
            </w:r>
          </w:p>
        </w:tc>
      </w:tr>
      <w:tr w14:paraId="7E349892"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25AC4CB4"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E0756CD" w14:textId="77777777">
            <w:pPr>
              <w:pStyle w:val="LTableTextAbt"/>
            </w:pPr>
            <w:r w:rsidRPr="00F96FC2">
              <w:t>Zep Inc. (NM Z Par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A99E644" w14:textId="77777777">
            <w:pPr>
              <w:pStyle w:val="LTableTextAbt"/>
            </w:pPr>
            <w:r w:rsidRPr="00044E66">
              <w:t>A00733 ZEP AUTO BRAKE and PARTS CLN 20N20</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5D2398D7"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9AB5DA7" w14:textId="77777777">
            <w:pPr>
              <w:pStyle w:val="CTableTextAbt"/>
              <w:rPr>
                <w:szCs w:val="18"/>
              </w:rPr>
            </w:pPr>
            <w:r w:rsidRPr="00F96FC2">
              <w:rPr>
                <w:szCs w:val="18"/>
              </w:rPr>
              <w:t>Yes</w:t>
            </w:r>
          </w:p>
        </w:tc>
      </w:tr>
      <w:tr w14:paraId="257666D1" w14:textId="77777777" w:rsidTr="00EF53DA">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tcPr>
          <w:p w:rsidR="00F96FC2" w:rsidRPr="00F96FC2" w:rsidP="00CB1C05" w14:paraId="42CE0F20" w14:textId="77777777">
            <w:pPr>
              <w:pStyle w:val="LTableTextAbt"/>
            </w:pPr>
            <w:r w:rsidRPr="00F96FC2">
              <w:t>Liquid and Aerosol Cleaners and Degreasers: Energized Electronic Equipment Cleaner</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tcPr>
          <w:p w:rsidR="00F96FC2" w:rsidRPr="00F96FC2" w:rsidP="00CB1C05" w14:paraId="762722A7"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tcPr>
          <w:p w:rsidR="00F96FC2" w:rsidRPr="00044E66" w:rsidP="00CB1C05" w14:paraId="56694D50" w14:textId="77777777">
            <w:pPr>
              <w:pStyle w:val="LTableTextAbt"/>
            </w:pPr>
            <w:r w:rsidRPr="00044E66">
              <w:t>Lectra Clean Heavy Duty Electrical Parts Degreaser</w:t>
            </w:r>
          </w:p>
        </w:tc>
        <w:tc>
          <w:tcPr>
            <w:tcW w:w="1260" w:type="dxa"/>
            <w:tcBorders>
              <w:top w:val="nil"/>
              <w:left w:val="nil"/>
              <w:bottom w:val="single" w:sz="4" w:space="0" w:color="auto"/>
              <w:right w:val="single" w:sz="4" w:space="0" w:color="auto"/>
            </w:tcBorders>
            <w:shd w:val="clear" w:color="auto" w:fill="auto"/>
            <w:noWrap/>
            <w:vAlign w:val="bottom"/>
          </w:tcPr>
          <w:p w:rsidR="00F96FC2" w:rsidRPr="00F96FC2" w:rsidP="00CB1C05" w14:paraId="20C7DE97"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tcPr>
          <w:p w:rsidR="00F96FC2" w:rsidRPr="00F96FC2" w:rsidP="00CB1C05" w14:paraId="2EB3093E" w14:textId="77777777">
            <w:pPr>
              <w:pStyle w:val="CTableTextAbt"/>
              <w:rPr>
                <w:szCs w:val="18"/>
              </w:rPr>
            </w:pPr>
            <w:r w:rsidRPr="00F96FC2">
              <w:rPr>
                <w:szCs w:val="18"/>
              </w:rPr>
              <w:t>No</w:t>
            </w:r>
          </w:p>
        </w:tc>
      </w:tr>
      <w:tr w14:paraId="671B30DB" w14:textId="77777777" w:rsidTr="00EF53DA">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tcPr>
          <w:p w:rsidR="00F96FC2" w:rsidRPr="00F96FC2" w:rsidP="00CB1C05" w14:paraId="4A532ADB"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tcPr>
          <w:p w:rsidR="00F96FC2" w:rsidRPr="00F96FC2" w:rsidP="00CB1C05" w14:paraId="739FDF9C"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tcPr>
          <w:p w:rsidR="00F96FC2" w:rsidRPr="00044E66" w:rsidP="00CB1C05" w14:paraId="57524B85" w14:textId="77777777">
            <w:pPr>
              <w:pStyle w:val="LTableTextAbt"/>
            </w:pPr>
            <w:r w:rsidRPr="00044E66">
              <w:t>Electrical Parts Cleaner</w:t>
            </w:r>
          </w:p>
        </w:tc>
        <w:tc>
          <w:tcPr>
            <w:tcW w:w="1260" w:type="dxa"/>
            <w:tcBorders>
              <w:top w:val="nil"/>
              <w:left w:val="nil"/>
              <w:bottom w:val="single" w:sz="4" w:space="0" w:color="auto"/>
              <w:right w:val="single" w:sz="4" w:space="0" w:color="auto"/>
            </w:tcBorders>
            <w:shd w:val="clear" w:color="auto" w:fill="auto"/>
            <w:noWrap/>
            <w:vAlign w:val="bottom"/>
          </w:tcPr>
          <w:p w:rsidR="00F96FC2" w:rsidRPr="00F96FC2" w:rsidP="00CB1C05" w14:paraId="0B28243B"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tcPr>
          <w:p w:rsidR="00F96FC2" w:rsidRPr="00F96FC2" w:rsidP="00CB1C05" w14:paraId="1E02A907" w14:textId="77777777">
            <w:pPr>
              <w:pStyle w:val="CTableTextAbt"/>
              <w:rPr>
                <w:szCs w:val="18"/>
              </w:rPr>
            </w:pPr>
            <w:r w:rsidRPr="00F96FC2">
              <w:rPr>
                <w:szCs w:val="18"/>
              </w:rPr>
              <w:t>No</w:t>
            </w:r>
          </w:p>
        </w:tc>
      </w:tr>
      <w:tr w14:paraId="79F54E23" w14:textId="77777777" w:rsidTr="00EF53DA">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tcPr>
          <w:p w:rsidR="00F96FC2" w:rsidRPr="00F96FC2" w:rsidP="00CB1C05" w14:paraId="192E2E0F"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tcPr>
          <w:p w:rsidR="00F96FC2" w:rsidRPr="00F96FC2" w:rsidP="00CB1C05" w14:paraId="1BA9A987"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tcPr>
          <w:p w:rsidR="00F96FC2" w:rsidRPr="00044E66" w:rsidP="00CB1C05" w14:paraId="56D95CBC" w14:textId="77777777">
            <w:pPr>
              <w:pStyle w:val="LTableTextAbt"/>
            </w:pPr>
            <w:r w:rsidRPr="00044E66">
              <w:t>Lectra Motive Electric Parts Cleaner</w:t>
            </w:r>
          </w:p>
        </w:tc>
        <w:tc>
          <w:tcPr>
            <w:tcW w:w="1260" w:type="dxa"/>
            <w:tcBorders>
              <w:top w:val="nil"/>
              <w:left w:val="nil"/>
              <w:bottom w:val="single" w:sz="4" w:space="0" w:color="auto"/>
              <w:right w:val="single" w:sz="4" w:space="0" w:color="auto"/>
            </w:tcBorders>
            <w:shd w:val="clear" w:color="auto" w:fill="auto"/>
            <w:noWrap/>
            <w:vAlign w:val="bottom"/>
          </w:tcPr>
          <w:p w:rsidR="00F96FC2" w:rsidRPr="00F96FC2" w:rsidP="00CB1C05" w14:paraId="6BC77714"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tcPr>
          <w:p w:rsidR="00F96FC2" w:rsidRPr="00F96FC2" w:rsidP="00CB1C05" w14:paraId="5E3031DA" w14:textId="77777777">
            <w:pPr>
              <w:pStyle w:val="CTableTextAbt"/>
              <w:rPr>
                <w:szCs w:val="18"/>
              </w:rPr>
            </w:pPr>
            <w:r w:rsidRPr="00F96FC2">
              <w:rPr>
                <w:szCs w:val="18"/>
              </w:rPr>
              <w:t>No</w:t>
            </w:r>
          </w:p>
        </w:tc>
      </w:tr>
      <w:tr w14:paraId="3F2701D5" w14:textId="77777777" w:rsidTr="00EF53DA">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tcPr>
          <w:p w:rsidR="00F96FC2" w:rsidRPr="00F96FC2" w:rsidP="00CB1C05" w14:paraId="52C37BAA"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tcPr>
          <w:p w:rsidR="00F96FC2" w:rsidRPr="00F96FC2" w:rsidP="00CB1C05" w14:paraId="306C18C7"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tcPr>
          <w:p w:rsidR="00F96FC2" w:rsidRPr="00044E66" w:rsidP="00CB1C05" w14:paraId="3DFF52F9" w14:textId="77777777">
            <w:pPr>
              <w:pStyle w:val="LTableTextAbt"/>
            </w:pPr>
            <w:r w:rsidRPr="00044E66">
              <w:t>Electrical Parts Cleaner</w:t>
            </w:r>
          </w:p>
        </w:tc>
        <w:tc>
          <w:tcPr>
            <w:tcW w:w="1260" w:type="dxa"/>
            <w:tcBorders>
              <w:top w:val="nil"/>
              <w:left w:val="nil"/>
              <w:bottom w:val="single" w:sz="4" w:space="0" w:color="auto"/>
              <w:right w:val="single" w:sz="4" w:space="0" w:color="auto"/>
            </w:tcBorders>
            <w:shd w:val="clear" w:color="auto" w:fill="auto"/>
            <w:noWrap/>
            <w:vAlign w:val="bottom"/>
          </w:tcPr>
          <w:p w:rsidR="00F96FC2" w:rsidRPr="00F96FC2" w:rsidP="00CB1C05" w14:paraId="071EFBA5"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tcPr>
          <w:p w:rsidR="00F96FC2" w:rsidRPr="00F96FC2" w:rsidP="00CB1C05" w14:paraId="4AA88C9B" w14:textId="77777777">
            <w:pPr>
              <w:pStyle w:val="CTableTextAbt"/>
              <w:rPr>
                <w:szCs w:val="18"/>
              </w:rPr>
            </w:pPr>
            <w:r w:rsidRPr="00F96FC2">
              <w:rPr>
                <w:szCs w:val="18"/>
              </w:rPr>
              <w:t>No</w:t>
            </w:r>
          </w:p>
        </w:tc>
      </w:tr>
      <w:tr w14:paraId="7C9E8068" w14:textId="77777777" w:rsidTr="00EF53DA">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tcPr>
          <w:p w:rsidR="00F96FC2" w:rsidRPr="00F96FC2" w:rsidP="00CB1C05" w14:paraId="567E14F4"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tcPr>
          <w:p w:rsidR="00F96FC2" w:rsidRPr="00F96FC2" w:rsidP="00CB1C05" w14:paraId="3DF6C6E8"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tcPr>
          <w:p w:rsidR="00F96FC2" w:rsidRPr="00044E66" w:rsidP="00CB1C05" w14:paraId="3F398C32" w14:textId="77777777">
            <w:pPr>
              <w:pStyle w:val="LTableTextAbt"/>
            </w:pPr>
            <w:r w:rsidRPr="00044E66">
              <w:t>Lectra Clean 3000 Energized Electrical Equipment Cleaner</w:t>
            </w:r>
          </w:p>
        </w:tc>
        <w:tc>
          <w:tcPr>
            <w:tcW w:w="1260" w:type="dxa"/>
            <w:tcBorders>
              <w:top w:val="nil"/>
              <w:left w:val="nil"/>
              <w:bottom w:val="single" w:sz="4" w:space="0" w:color="auto"/>
              <w:right w:val="single" w:sz="4" w:space="0" w:color="auto"/>
            </w:tcBorders>
            <w:shd w:val="clear" w:color="auto" w:fill="auto"/>
            <w:noWrap/>
            <w:vAlign w:val="bottom"/>
          </w:tcPr>
          <w:p w:rsidR="00F96FC2" w:rsidRPr="00F96FC2" w:rsidP="00CB1C05" w14:paraId="1DC432CF"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tcPr>
          <w:p w:rsidR="00F96FC2" w:rsidRPr="00F96FC2" w:rsidP="00CB1C05" w14:paraId="0ADDDE1C" w14:textId="77777777">
            <w:pPr>
              <w:pStyle w:val="CTableTextAbt"/>
              <w:rPr>
                <w:szCs w:val="18"/>
              </w:rPr>
            </w:pPr>
            <w:r w:rsidRPr="00F96FC2">
              <w:rPr>
                <w:szCs w:val="18"/>
              </w:rPr>
              <w:t>No</w:t>
            </w:r>
          </w:p>
        </w:tc>
      </w:tr>
      <w:tr w14:paraId="5FDAF449" w14:textId="77777777" w:rsidTr="00EF53DA">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tcPr>
          <w:p w:rsidR="00F96FC2" w:rsidRPr="00F96FC2" w:rsidP="00CB1C05" w14:paraId="67B10460"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tcPr>
          <w:p w:rsidR="00F96FC2" w:rsidRPr="00F96FC2" w:rsidP="00CB1C05" w14:paraId="0D01B49D" w14:textId="77777777">
            <w:pPr>
              <w:pStyle w:val="LTableTextAbt"/>
            </w:pPr>
            <w:r w:rsidRPr="00F96FC2">
              <w:t>American Industries Inc.</w:t>
            </w:r>
          </w:p>
        </w:tc>
        <w:tc>
          <w:tcPr>
            <w:tcW w:w="4590" w:type="dxa"/>
            <w:tcBorders>
              <w:top w:val="nil"/>
              <w:left w:val="nil"/>
              <w:bottom w:val="single" w:sz="4" w:space="0" w:color="auto"/>
              <w:right w:val="single" w:sz="4" w:space="0" w:color="auto"/>
            </w:tcBorders>
            <w:shd w:val="clear" w:color="auto" w:fill="auto"/>
            <w:noWrap/>
            <w:vAlign w:val="bottom"/>
          </w:tcPr>
          <w:p w:rsidR="00F96FC2" w:rsidRPr="00044E66" w:rsidP="00CB1C05" w14:paraId="157AA76E" w14:textId="77777777">
            <w:pPr>
              <w:pStyle w:val="LTableTextAbt"/>
            </w:pPr>
            <w:r w:rsidRPr="00044E66">
              <w:t>Rapid Solv (A)</w:t>
            </w:r>
          </w:p>
        </w:tc>
        <w:tc>
          <w:tcPr>
            <w:tcW w:w="1260" w:type="dxa"/>
            <w:tcBorders>
              <w:top w:val="nil"/>
              <w:left w:val="nil"/>
              <w:bottom w:val="single" w:sz="4" w:space="0" w:color="auto"/>
              <w:right w:val="single" w:sz="4" w:space="0" w:color="auto"/>
            </w:tcBorders>
            <w:shd w:val="clear" w:color="auto" w:fill="auto"/>
            <w:noWrap/>
            <w:vAlign w:val="bottom"/>
          </w:tcPr>
          <w:p w:rsidR="00F96FC2" w:rsidRPr="00F96FC2" w:rsidP="00CB1C05" w14:paraId="1D75E9E0"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tcPr>
          <w:p w:rsidR="00F96FC2" w:rsidRPr="00F96FC2" w:rsidP="00CB1C05" w14:paraId="4F99F1B8" w14:textId="77777777">
            <w:pPr>
              <w:pStyle w:val="CTableTextAbt"/>
              <w:rPr>
                <w:szCs w:val="18"/>
              </w:rPr>
            </w:pPr>
            <w:r w:rsidRPr="00F96FC2">
              <w:rPr>
                <w:szCs w:val="18"/>
              </w:rPr>
              <w:t>No</w:t>
            </w:r>
          </w:p>
        </w:tc>
      </w:tr>
      <w:tr w14:paraId="72BB494E" w14:textId="77777777" w:rsidTr="00816DF4">
        <w:tblPrEx>
          <w:tblW w:w="13512" w:type="dxa"/>
          <w:tblLook w:val="04A0"/>
        </w:tblPrEx>
        <w:trPr>
          <w:trHeight w:val="300"/>
        </w:trPr>
        <w:tc>
          <w:tcPr>
            <w:tcW w:w="3060" w:type="dxa"/>
            <w:tcBorders>
              <w:top w:val="nil"/>
              <w:left w:val="single" w:sz="4" w:space="0" w:color="auto"/>
              <w:bottom w:val="single" w:sz="4" w:space="0" w:color="auto"/>
              <w:right w:val="single" w:sz="4" w:space="0" w:color="auto"/>
            </w:tcBorders>
            <w:shd w:val="clear" w:color="auto" w:fill="auto"/>
            <w:vAlign w:val="bottom"/>
            <w:hideMark/>
          </w:tcPr>
          <w:p w:rsidR="00F96FC2" w:rsidRPr="00F96FC2" w:rsidP="00CB1C05" w14:paraId="6DDA898E" w14:textId="77777777">
            <w:pPr>
              <w:pStyle w:val="LTableTextAbt"/>
            </w:pPr>
            <w:r w:rsidRPr="00F96FC2">
              <w:t>Electric Motor Cleaner</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3DC0225"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A4B457E" w14:textId="77777777">
            <w:pPr>
              <w:pStyle w:val="LTableTextAbt"/>
            </w:pPr>
            <w:r w:rsidRPr="00044E66">
              <w:t>Cable Clean® RD™</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4B5DCF3"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FEA1884" w14:textId="77777777">
            <w:pPr>
              <w:pStyle w:val="CTableTextAbt"/>
              <w:rPr>
                <w:szCs w:val="18"/>
              </w:rPr>
            </w:pPr>
            <w:r w:rsidRPr="00F96FC2">
              <w:rPr>
                <w:szCs w:val="18"/>
              </w:rPr>
              <w:t>Yes</w:t>
            </w:r>
          </w:p>
        </w:tc>
      </w:tr>
      <w:tr w14:paraId="27841DC3" w14:textId="77777777" w:rsidTr="00F96FC2">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15F82EDF" w14:textId="77777777">
            <w:pPr>
              <w:pStyle w:val="LTableTextAbt"/>
            </w:pPr>
            <w:r w:rsidRPr="00F96FC2">
              <w:t>Cutting Oil</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D2AEC76" w14:textId="77777777">
            <w:pPr>
              <w:pStyle w:val="LTableTextAbt"/>
            </w:pPr>
            <w:r w:rsidRPr="00F96FC2">
              <w:t>Anti-Seize Technology</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2BE67B3" w14:textId="77777777">
            <w:pPr>
              <w:pStyle w:val="LTableTextAbt"/>
            </w:pPr>
            <w:r w:rsidRPr="00044E66">
              <w:t>Cool-Cu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7D9D092D" w14:textId="77777777">
            <w:pPr>
              <w:pStyle w:val="CTableTextAbt"/>
            </w:pPr>
            <w:r w:rsidRPr="00F96FC2">
              <w:t>9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C760AAC" w14:textId="77777777">
            <w:pPr>
              <w:pStyle w:val="CTableTextAbt"/>
              <w:rPr>
                <w:szCs w:val="18"/>
              </w:rPr>
            </w:pPr>
            <w:r w:rsidRPr="00F96FC2">
              <w:rPr>
                <w:szCs w:val="18"/>
              </w:rPr>
              <w:t>Yes</w:t>
            </w:r>
          </w:p>
        </w:tc>
      </w:tr>
      <w:tr w14:paraId="7731A6F9"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12767AF0"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6570C65" w14:textId="77777777">
            <w:pPr>
              <w:pStyle w:val="LTableTextAbt"/>
            </w:pPr>
            <w:r w:rsidRPr="00F96FC2">
              <w:t>MSC Industrial Supply Co.</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4837C46" w14:textId="77777777">
            <w:pPr>
              <w:pStyle w:val="LTableTextAbt"/>
            </w:pPr>
            <w:r w:rsidRPr="00044E66">
              <w:t>Cutting Tool Coolan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33434D64" w14:textId="77777777">
            <w:pPr>
              <w:pStyle w:val="CTableTextAbt"/>
            </w:pPr>
            <w:r w:rsidRPr="00F96FC2">
              <w:t>78</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7FCC581" w14:textId="77777777">
            <w:pPr>
              <w:pStyle w:val="CTableTextAbt"/>
              <w:rPr>
                <w:szCs w:val="18"/>
              </w:rPr>
            </w:pPr>
            <w:r w:rsidRPr="00F96FC2">
              <w:rPr>
                <w:szCs w:val="18"/>
              </w:rPr>
              <w:t xml:space="preserve">No </w:t>
            </w:r>
          </w:p>
        </w:tc>
      </w:tr>
      <w:tr w14:paraId="1B354DDB"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6DF98BD"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AF37549" w14:textId="77777777">
            <w:pPr>
              <w:pStyle w:val="LTableTextAbt"/>
            </w:pPr>
            <w:r w:rsidRPr="00F96FC2">
              <w:t>Energy Release, LL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8E73734" w14:textId="77777777">
            <w:pPr>
              <w:pStyle w:val="LTableTextAbt"/>
            </w:pPr>
            <w:r w:rsidRPr="00044E66">
              <w:t>CTF-14 Cutting &amp; Tapping Fluid Produc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93D9CE3" w14:textId="77777777">
            <w:pPr>
              <w:pStyle w:val="CTableTextAbt"/>
            </w:pPr>
            <w:r w:rsidRPr="00F96FC2">
              <w:t>&gt;5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BB85F84" w14:textId="77777777">
            <w:pPr>
              <w:pStyle w:val="CTableTextAbt"/>
              <w:rPr>
                <w:szCs w:val="18"/>
              </w:rPr>
            </w:pPr>
            <w:r w:rsidRPr="00F96FC2">
              <w:rPr>
                <w:szCs w:val="18"/>
              </w:rPr>
              <w:t>No</w:t>
            </w:r>
          </w:p>
        </w:tc>
      </w:tr>
      <w:tr w14:paraId="243127B2"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6F88A9F"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7EADB36" w14:textId="77777777">
            <w:pPr>
              <w:pStyle w:val="LTableTextAbt"/>
            </w:pPr>
            <w:r w:rsidRPr="00F96FC2">
              <w:t>Kimball Midwest</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7E8A493" w14:textId="77777777">
            <w:pPr>
              <w:pStyle w:val="LTableTextAbt"/>
            </w:pPr>
            <w:r w:rsidRPr="00044E66">
              <w:t>Ultra Cut Cutting Tool Coolant</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72FE5BD7" w14:textId="77777777">
            <w:pPr>
              <w:pStyle w:val="CTableTextAbt"/>
            </w:pPr>
            <w:r w:rsidRPr="00F96FC2">
              <w:t>4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316290A" w14:textId="77777777">
            <w:pPr>
              <w:pStyle w:val="CTableTextAbt"/>
              <w:rPr>
                <w:szCs w:val="18"/>
              </w:rPr>
            </w:pPr>
            <w:r w:rsidRPr="00F96FC2">
              <w:rPr>
                <w:szCs w:val="18"/>
              </w:rPr>
              <w:t>Yes</w:t>
            </w:r>
          </w:p>
        </w:tc>
      </w:tr>
      <w:tr w14:paraId="6F9D431B"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CCCA0F3"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147301E" w14:textId="77777777">
            <w:pPr>
              <w:pStyle w:val="LTableTextAbt"/>
            </w:pPr>
            <w:r w:rsidRPr="00F96FC2">
              <w:t>Maintenance Solutions,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30DBE53" w14:textId="77777777">
            <w:pPr>
              <w:pStyle w:val="LTableTextAbt"/>
            </w:pPr>
            <w:r w:rsidRPr="00044E66">
              <w:t>Kool Tool</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14B3E50"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EA23377" w14:textId="77777777">
            <w:pPr>
              <w:pStyle w:val="CTableTextAbt"/>
              <w:rPr>
                <w:szCs w:val="18"/>
              </w:rPr>
            </w:pPr>
            <w:r w:rsidRPr="00F96FC2">
              <w:rPr>
                <w:szCs w:val="18"/>
              </w:rPr>
              <w:t>No</w:t>
            </w:r>
          </w:p>
        </w:tc>
      </w:tr>
      <w:tr w14:paraId="349BAF23"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F24572B"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0311045" w14:textId="77777777">
            <w:pPr>
              <w:pStyle w:val="LTableTextAbt"/>
            </w:pPr>
            <w:r w:rsidRPr="00F96FC2">
              <w:t>Winfield Brooks Company, Inc.</w:t>
            </w:r>
            <w:r w:rsidR="00F22258">
              <w:t xml:space="preserve"> (</w:t>
            </w:r>
            <w:r w:rsidR="00F60FF2">
              <w:t>Flow Grinding Co)</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54A0673" w14:textId="77777777">
            <w:pPr>
              <w:pStyle w:val="LTableTextAbt"/>
            </w:pPr>
            <w:r w:rsidRPr="00044E66">
              <w:t>Alumtap Original Formula</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63E64C62" w14:textId="77777777">
            <w:pPr>
              <w:pStyle w:val="CTableTextAbt"/>
            </w:pPr>
            <w:r w:rsidRPr="00F96FC2">
              <w:t>&lt;1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50D26F1" w14:textId="77777777">
            <w:pPr>
              <w:pStyle w:val="CTableTextAbt"/>
              <w:rPr>
                <w:szCs w:val="18"/>
              </w:rPr>
            </w:pPr>
            <w:r w:rsidRPr="00F96FC2">
              <w:rPr>
                <w:szCs w:val="18"/>
              </w:rPr>
              <w:t>Yes</w:t>
            </w:r>
          </w:p>
        </w:tc>
      </w:tr>
      <w:tr w14:paraId="3F920B07"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539AA569" w14:textId="77777777">
            <w:pPr>
              <w:pStyle w:val="LTableTextAbt"/>
            </w:pPr>
            <w:r w:rsidRPr="00F96FC2">
              <w:t>General Aerosol Degreaser</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6EC882DC"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D512A56" w14:textId="77777777">
            <w:pPr>
              <w:pStyle w:val="LTableTextAbt"/>
            </w:pPr>
            <w:r w:rsidRPr="00044E66">
              <w:t>Coil Clean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DD1D4D2"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5DE633F" w14:textId="77777777">
            <w:pPr>
              <w:pStyle w:val="CTableTextAbt"/>
              <w:rPr>
                <w:szCs w:val="18"/>
              </w:rPr>
            </w:pPr>
            <w:r w:rsidRPr="00F96FC2">
              <w:rPr>
                <w:szCs w:val="18"/>
              </w:rPr>
              <w:t>Yes</w:t>
            </w:r>
          </w:p>
        </w:tc>
      </w:tr>
      <w:tr w14:paraId="77857696"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0BDECA6"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12C85BA"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4132036" w14:textId="77777777">
            <w:pPr>
              <w:pStyle w:val="LTableTextAbt"/>
            </w:pPr>
            <w:r w:rsidRPr="00044E66">
              <w:t>Heavy Duty Degreaser MUO</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CC7AA54"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2DE5C3E" w14:textId="77777777">
            <w:pPr>
              <w:pStyle w:val="CTableTextAbt"/>
              <w:rPr>
                <w:szCs w:val="18"/>
              </w:rPr>
            </w:pPr>
            <w:r w:rsidRPr="00F96FC2">
              <w:rPr>
                <w:szCs w:val="18"/>
              </w:rPr>
              <w:t>Yes</w:t>
            </w:r>
          </w:p>
        </w:tc>
      </w:tr>
      <w:tr w14:paraId="22DD0ACE"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56233DF2"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210C44A8"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EB2AF67" w14:textId="77777777">
            <w:pPr>
              <w:pStyle w:val="LTableTextAbt"/>
            </w:pPr>
            <w:r w:rsidRPr="00044E66">
              <w:t>Cleaner and Degreas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8000278"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36B9FC5" w14:textId="77777777">
            <w:pPr>
              <w:pStyle w:val="CTableTextAbt"/>
              <w:rPr>
                <w:szCs w:val="18"/>
              </w:rPr>
            </w:pPr>
            <w:r w:rsidRPr="00F96FC2">
              <w:rPr>
                <w:szCs w:val="18"/>
              </w:rPr>
              <w:t>Yes</w:t>
            </w:r>
          </w:p>
        </w:tc>
      </w:tr>
      <w:tr w14:paraId="7B28BD82"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14F44A32"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ACF0CF8"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43177C2" w14:textId="77777777">
            <w:pPr>
              <w:pStyle w:val="LTableTextAbt"/>
            </w:pPr>
            <w:r w:rsidRPr="00044E66">
              <w:t>Quick Clean Safety Solvent and Degreas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8CC3C72"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E37BBB4" w14:textId="77777777">
            <w:pPr>
              <w:pStyle w:val="CTableTextAbt"/>
              <w:rPr>
                <w:szCs w:val="18"/>
              </w:rPr>
            </w:pPr>
            <w:r w:rsidRPr="00F96FC2">
              <w:rPr>
                <w:szCs w:val="18"/>
              </w:rPr>
              <w:t>Yes</w:t>
            </w:r>
          </w:p>
        </w:tc>
      </w:tr>
      <w:tr w14:paraId="79CA7DA4"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4FB0B40"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DEB8D2A" w14:textId="77777777">
            <w:pPr>
              <w:pStyle w:val="LTableTextAbt"/>
            </w:pPr>
            <w:r w:rsidRPr="00F96FC2">
              <w:t>Spray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09341DA" w14:textId="77777777">
            <w:pPr>
              <w:pStyle w:val="LTableTextAbt"/>
            </w:pPr>
            <w:r w:rsidRPr="00044E66">
              <w:t>MR 351 Mold Cleaner Aerosol</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C520782"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1F6F2BA" w14:textId="77777777">
            <w:pPr>
              <w:pStyle w:val="CTableTextAbt"/>
              <w:rPr>
                <w:szCs w:val="18"/>
              </w:rPr>
            </w:pPr>
            <w:r w:rsidRPr="00F96FC2">
              <w:rPr>
                <w:szCs w:val="18"/>
              </w:rPr>
              <w:t>No</w:t>
            </w:r>
          </w:p>
        </w:tc>
      </w:tr>
      <w:tr w14:paraId="6F981D4D"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84305FF"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E49FD7F" w14:textId="77777777">
            <w:pPr>
              <w:pStyle w:val="LTableTextAbt"/>
            </w:pPr>
            <w:r w:rsidRPr="00F96FC2">
              <w:t>Zep Inc. (NM Z Par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607453" w:rsidP="00CB1C05" w14:paraId="278EE6A0" w14:textId="77777777">
            <w:pPr>
              <w:pStyle w:val="LTableTextAbt"/>
              <w:rPr>
                <w:lang w:val="pt-PT"/>
              </w:rPr>
            </w:pPr>
            <w:r w:rsidRPr="00607453">
              <w:rPr>
                <w:lang w:val="pt-PT"/>
              </w:rPr>
              <w:t>A07328 ZEP PARTS CLNR 003601 20N20</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0325AC6"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6D11ED2" w14:textId="77777777">
            <w:pPr>
              <w:pStyle w:val="CTableTextAbt"/>
              <w:rPr>
                <w:szCs w:val="18"/>
              </w:rPr>
            </w:pPr>
            <w:r w:rsidRPr="00F96FC2">
              <w:rPr>
                <w:szCs w:val="18"/>
              </w:rPr>
              <w:t>Yes</w:t>
            </w:r>
          </w:p>
        </w:tc>
      </w:tr>
      <w:tr w14:paraId="156B9C2D"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39A909F6" w14:textId="77777777">
            <w:pPr>
              <w:pStyle w:val="LTableTextAbt"/>
            </w:pPr>
            <w:r w:rsidRPr="00F96FC2">
              <w:t>Liquid Auto Parts Degreaser</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24EFE6EE"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27AF3A8" w14:textId="77777777">
            <w:pPr>
              <w:pStyle w:val="LTableTextAbt"/>
            </w:pPr>
            <w:r w:rsidRPr="00044E66">
              <w:t>Tyme®-1 Cold Parts Clean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1E23A89" w14:textId="77777777">
            <w:pPr>
              <w:pStyle w:val="CTableTextAbt"/>
            </w:pPr>
            <w:r w:rsidRPr="00F96FC2">
              <w:t>5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EEC970D" w14:textId="77777777">
            <w:pPr>
              <w:pStyle w:val="CTableTextAbt"/>
              <w:rPr>
                <w:szCs w:val="18"/>
              </w:rPr>
            </w:pPr>
            <w:r w:rsidRPr="00F96FC2">
              <w:rPr>
                <w:szCs w:val="18"/>
              </w:rPr>
              <w:t>Yes</w:t>
            </w:r>
          </w:p>
        </w:tc>
      </w:tr>
      <w:tr w14:paraId="74F94DD4"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5C5324A4"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CB18D8D"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2906298" w14:textId="77777777">
            <w:pPr>
              <w:pStyle w:val="LTableTextAbt"/>
            </w:pPr>
            <w:r w:rsidRPr="00044E66">
              <w:t>Heavy Duty Degreas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8232B2C" w14:textId="77777777">
            <w:pPr>
              <w:pStyle w:val="CTableTextAbt"/>
            </w:pPr>
            <w:r w:rsidRPr="00F96FC2">
              <w:t>9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83C1B8A" w14:textId="77777777">
            <w:pPr>
              <w:pStyle w:val="CTableTextAbt"/>
              <w:rPr>
                <w:szCs w:val="18"/>
              </w:rPr>
            </w:pPr>
            <w:r w:rsidRPr="00F96FC2">
              <w:rPr>
                <w:szCs w:val="18"/>
              </w:rPr>
              <w:t>Yes</w:t>
            </w:r>
          </w:p>
        </w:tc>
      </w:tr>
      <w:tr w14:paraId="7EDD17A5" w14:textId="77777777" w:rsidTr="00816DF4">
        <w:tblPrEx>
          <w:tblW w:w="13512" w:type="dxa"/>
          <w:tblLook w:val="04A0"/>
        </w:tblPrEx>
        <w:trPr>
          <w:trHeight w:val="300"/>
        </w:trPr>
        <w:tc>
          <w:tcPr>
            <w:tcW w:w="3060" w:type="dxa"/>
            <w:tcBorders>
              <w:top w:val="nil"/>
              <w:left w:val="single" w:sz="4" w:space="0" w:color="auto"/>
              <w:bottom w:val="single" w:sz="4" w:space="0" w:color="auto"/>
              <w:right w:val="single" w:sz="4" w:space="0" w:color="auto"/>
            </w:tcBorders>
            <w:shd w:val="clear" w:color="auto" w:fill="auto"/>
            <w:vAlign w:val="bottom"/>
            <w:hideMark/>
          </w:tcPr>
          <w:p w:rsidR="00F96FC2" w:rsidRPr="00F96FC2" w:rsidP="00CB1C05" w14:paraId="1B2BAFE9" w14:textId="77777777">
            <w:pPr>
              <w:pStyle w:val="LTableTextAbt"/>
            </w:pPr>
            <w:r w:rsidRPr="00F96FC2">
              <w:t>Liquid Brake Cleaner</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60834B7"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3DB3DBA" w14:textId="77777777">
            <w:pPr>
              <w:pStyle w:val="LTableTextAbt"/>
            </w:pPr>
            <w:r w:rsidRPr="00044E66">
              <w:t>Brakleen® Brake Parts Clean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CDBDC1D" w14:textId="77777777">
            <w:pPr>
              <w:pStyle w:val="CTableTextAbt"/>
            </w:pPr>
            <w:r w:rsidRPr="00F96FC2">
              <w:t>9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99832AF" w14:textId="77777777">
            <w:pPr>
              <w:pStyle w:val="CTableTextAbt"/>
              <w:rPr>
                <w:szCs w:val="18"/>
              </w:rPr>
            </w:pPr>
            <w:r w:rsidRPr="00F96FC2">
              <w:rPr>
                <w:szCs w:val="18"/>
              </w:rPr>
              <w:t>Yes</w:t>
            </w:r>
          </w:p>
        </w:tc>
      </w:tr>
      <w:tr w14:paraId="2C3E84ED" w14:textId="77777777" w:rsidTr="00816DF4">
        <w:tblPrEx>
          <w:tblW w:w="13512" w:type="dxa"/>
          <w:tblLook w:val="04A0"/>
        </w:tblPrEx>
        <w:trPr>
          <w:trHeight w:val="300"/>
        </w:trPr>
        <w:tc>
          <w:tcPr>
            <w:tcW w:w="3060" w:type="dxa"/>
            <w:tcBorders>
              <w:top w:val="nil"/>
              <w:left w:val="single" w:sz="4" w:space="0" w:color="auto"/>
              <w:bottom w:val="single" w:sz="4" w:space="0" w:color="auto"/>
              <w:right w:val="single" w:sz="4" w:space="0" w:color="auto"/>
            </w:tcBorders>
            <w:shd w:val="clear" w:color="auto" w:fill="auto"/>
            <w:vAlign w:val="bottom"/>
            <w:hideMark/>
          </w:tcPr>
          <w:p w:rsidR="00F96FC2" w:rsidRPr="00F96FC2" w:rsidP="00CB1C05" w14:paraId="02E11E5D" w14:textId="77777777">
            <w:pPr>
              <w:pStyle w:val="LTableTextAbt"/>
            </w:pPr>
            <w:r w:rsidRPr="00F96FC2">
              <w:t>Liquid Carburetor Cleaner</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1568E5C" w14:textId="77777777">
            <w:pPr>
              <w:pStyle w:val="LTableTextAbt"/>
            </w:pPr>
            <w:r w:rsidRPr="00F96FC2">
              <w:t>Berryman Products,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0A01838" w14:textId="77777777">
            <w:pPr>
              <w:pStyle w:val="LTableTextAbt"/>
            </w:pPr>
            <w:r w:rsidRPr="00044E66">
              <w:t>Professional Chem-Dip Carburetor Parts Clean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8CE010C" w14:textId="77777777">
            <w:pPr>
              <w:pStyle w:val="CTableTextAbt"/>
            </w:pPr>
            <w:r w:rsidRPr="00F96FC2">
              <w:t>5-1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20B07FE" w14:textId="77777777">
            <w:pPr>
              <w:pStyle w:val="CTableTextAbt"/>
              <w:rPr>
                <w:szCs w:val="18"/>
              </w:rPr>
            </w:pPr>
            <w:r w:rsidRPr="00F96FC2">
              <w:rPr>
                <w:szCs w:val="18"/>
              </w:rPr>
              <w:t>Yes</w:t>
            </w:r>
          </w:p>
        </w:tc>
      </w:tr>
      <w:tr w14:paraId="3AAA4EA1"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757E3011" w14:textId="77777777">
            <w:pPr>
              <w:pStyle w:val="LTableTextAbt"/>
            </w:pPr>
            <w:r w:rsidRPr="00F96FC2">
              <w:t>Liquid Electric Motor Cleaner</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0506F052"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63E1BE1" w14:textId="77777777">
            <w:pPr>
              <w:pStyle w:val="LTableTextAbt"/>
            </w:pPr>
            <w:r w:rsidRPr="00044E66">
              <w:t>Lectra Clean® Heavy Duty Energized Electrical Parts Degreas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7C07961" w14:textId="77777777">
            <w:pPr>
              <w:pStyle w:val="CTableTextAbt"/>
            </w:pPr>
            <w:r w:rsidRPr="00F96FC2">
              <w:t>9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DFD54C8" w14:textId="77777777">
            <w:pPr>
              <w:pStyle w:val="CTableTextAbt"/>
              <w:rPr>
                <w:szCs w:val="18"/>
              </w:rPr>
            </w:pPr>
            <w:r w:rsidRPr="00F96FC2">
              <w:rPr>
                <w:szCs w:val="18"/>
              </w:rPr>
              <w:t>Yes</w:t>
            </w:r>
          </w:p>
        </w:tc>
      </w:tr>
      <w:tr w14:paraId="637E2430"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2974564"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04DCB11"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3743ECA" w14:textId="77777777">
            <w:pPr>
              <w:pStyle w:val="LTableTextAbt"/>
            </w:pPr>
            <w:r w:rsidRPr="00044E66">
              <w:t>Lectra Clean® 3000 Energized Electrical Equipment Clean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D99AFB6" w14:textId="77777777">
            <w:pPr>
              <w:pStyle w:val="CTableTextAbt"/>
            </w:pPr>
            <w:r w:rsidRPr="00F96FC2">
              <w:t>9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BF6BB5A" w14:textId="77777777">
            <w:pPr>
              <w:pStyle w:val="CTableTextAbt"/>
              <w:rPr>
                <w:szCs w:val="18"/>
              </w:rPr>
            </w:pPr>
            <w:r w:rsidRPr="00F96FC2">
              <w:rPr>
                <w:szCs w:val="18"/>
              </w:rPr>
              <w:t>Yes</w:t>
            </w:r>
          </w:p>
        </w:tc>
      </w:tr>
      <w:tr w14:paraId="54C7DDB5"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93F43FD"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0B203919"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E3B350B" w14:textId="77777777">
            <w:pPr>
              <w:pStyle w:val="LTableTextAbt"/>
            </w:pPr>
            <w:r w:rsidRPr="00044E66">
              <w:t>Lectra-Motive® Electric Parts Clean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06ED357" w14:textId="77777777">
            <w:pPr>
              <w:pStyle w:val="CTableTextAbt"/>
            </w:pPr>
            <w:r w:rsidRPr="00F96FC2">
              <w:t>9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6AEA39E" w14:textId="77777777">
            <w:pPr>
              <w:pStyle w:val="CTableTextAbt"/>
              <w:rPr>
                <w:szCs w:val="18"/>
              </w:rPr>
            </w:pPr>
            <w:r w:rsidRPr="00F96FC2">
              <w:rPr>
                <w:szCs w:val="18"/>
              </w:rPr>
              <w:t>Yes</w:t>
            </w:r>
          </w:p>
        </w:tc>
      </w:tr>
      <w:tr w14:paraId="1DA26D14"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12914585" w14:textId="77777777">
            <w:pPr>
              <w:pStyle w:val="LTableTextAbt"/>
            </w:pPr>
            <w:r w:rsidRPr="00F96FC2">
              <w:t>Liquid Industrial Degreaser</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A24ADD8" w14:textId="77777777">
            <w:pPr>
              <w:pStyle w:val="LTableTextAbt"/>
            </w:pPr>
            <w:r w:rsidRPr="00F96FC2">
              <w:t>Zep Inc. (NM Z Par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C2E2FF5" w14:textId="77777777">
            <w:pPr>
              <w:pStyle w:val="LTableTextAbt"/>
            </w:pPr>
            <w:r w:rsidRPr="00044E66">
              <w:t>Formula 300</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2F2807A" w14:textId="77777777">
            <w:pPr>
              <w:pStyle w:val="CTableTextAbt"/>
            </w:pPr>
            <w:r w:rsidRPr="00F96FC2">
              <w:t>30-&lt;5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C37A42F" w14:textId="77777777">
            <w:pPr>
              <w:pStyle w:val="CTableTextAbt"/>
              <w:rPr>
                <w:szCs w:val="18"/>
              </w:rPr>
            </w:pPr>
            <w:r w:rsidRPr="00F96FC2">
              <w:rPr>
                <w:szCs w:val="18"/>
              </w:rPr>
              <w:t>Yes</w:t>
            </w:r>
          </w:p>
        </w:tc>
      </w:tr>
      <w:tr w14:paraId="69046EA3"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B3F4F1C"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6CAE3E0" w14:textId="77777777">
            <w:pPr>
              <w:pStyle w:val="LTableTextAbt"/>
            </w:pPr>
            <w:r w:rsidRPr="00F96FC2">
              <w:t>Delta Foremost Chemical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094E835" w14:textId="77777777">
            <w:pPr>
              <w:pStyle w:val="LTableTextAbt"/>
            </w:pPr>
            <w:r w:rsidRPr="00044E66">
              <w:t>Foremost 582 Safety Solvent II</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B9D1F4F" w14:textId="77777777">
            <w:pPr>
              <w:pStyle w:val="CTableTextAbt"/>
            </w:pPr>
            <w:r w:rsidRPr="00F96FC2">
              <w:t>Proprietary</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5C6DC75" w14:textId="77777777">
            <w:pPr>
              <w:pStyle w:val="CTableTextAbt"/>
              <w:rPr>
                <w:szCs w:val="18"/>
              </w:rPr>
            </w:pPr>
            <w:r w:rsidRPr="00F96FC2">
              <w:rPr>
                <w:szCs w:val="18"/>
              </w:rPr>
              <w:t>Yes</w:t>
            </w:r>
          </w:p>
        </w:tc>
      </w:tr>
      <w:tr w14:paraId="095A374D"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6A15400C" w14:textId="77777777">
            <w:pPr>
              <w:pStyle w:val="LTableTextAbt"/>
            </w:pPr>
            <w:r w:rsidRPr="00F96FC2">
              <w:t>Lubricant</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4C470E96" w14:textId="77777777">
            <w:pPr>
              <w:pStyle w:val="LTableTextAbt"/>
            </w:pPr>
            <w:r w:rsidRPr="00F96FC2">
              <w:t>American Industries,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D075E7E" w14:textId="77777777">
            <w:pPr>
              <w:pStyle w:val="LTableTextAbt"/>
            </w:pPr>
            <w:r w:rsidRPr="00044E66">
              <w:t>ORKO</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EC0E4FB" w14:textId="77777777">
            <w:pPr>
              <w:pStyle w:val="CTableTextAbt"/>
            </w:pPr>
            <w:r w:rsidRPr="00F96FC2">
              <w:t>10-3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91D6FE3" w14:textId="77777777">
            <w:pPr>
              <w:pStyle w:val="CTableTextAbt"/>
              <w:rPr>
                <w:szCs w:val="18"/>
              </w:rPr>
            </w:pPr>
            <w:r w:rsidRPr="00F96FC2">
              <w:rPr>
                <w:szCs w:val="18"/>
              </w:rPr>
              <w:t>Yes</w:t>
            </w:r>
          </w:p>
        </w:tc>
      </w:tr>
      <w:tr w14:paraId="19B34539"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50844A9"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093EF05F"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E983258" w14:textId="77777777">
            <w:pPr>
              <w:pStyle w:val="LTableTextAbt"/>
            </w:pPr>
            <w:r w:rsidRPr="00044E66">
              <w:t>Prob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FD03EE6" w14:textId="77777777">
            <w:pPr>
              <w:pStyle w:val="CTableTextAbt"/>
            </w:pPr>
            <w:r w:rsidRPr="00F96FC2">
              <w:t>60-8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309CABB" w14:textId="77777777">
            <w:pPr>
              <w:pStyle w:val="CTableTextAbt"/>
              <w:rPr>
                <w:szCs w:val="18"/>
              </w:rPr>
            </w:pPr>
            <w:r w:rsidRPr="00F96FC2">
              <w:rPr>
                <w:szCs w:val="18"/>
              </w:rPr>
              <w:t>Yes</w:t>
            </w:r>
          </w:p>
        </w:tc>
      </w:tr>
      <w:tr w14:paraId="6560BB8E"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D7354A8"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1C83664F"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7F89DCB" w14:textId="77777777">
            <w:pPr>
              <w:pStyle w:val="LTableTextAbt"/>
            </w:pPr>
            <w:r w:rsidRPr="00044E66">
              <w:t>LP-650 (A)</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7CA5E53" w14:textId="77777777">
            <w:pPr>
              <w:pStyle w:val="CTableTextAbt"/>
            </w:pPr>
            <w:r w:rsidRPr="00F96FC2">
              <w:t>&gt;8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9914715" w14:textId="77777777">
            <w:pPr>
              <w:pStyle w:val="CTableTextAbt"/>
              <w:rPr>
                <w:szCs w:val="18"/>
              </w:rPr>
            </w:pPr>
            <w:r w:rsidRPr="00F96FC2">
              <w:rPr>
                <w:szCs w:val="18"/>
              </w:rPr>
              <w:t>Yes</w:t>
            </w:r>
          </w:p>
        </w:tc>
      </w:tr>
      <w:tr w14:paraId="59FEEF4D"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B082900"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319CCDB" w14:textId="77777777">
            <w:pPr>
              <w:pStyle w:val="LTableTextAbt"/>
            </w:pPr>
            <w:r w:rsidRPr="00F96FC2">
              <w:t>Zep Inc. (NM Z Par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FD49797" w14:textId="77777777">
            <w:pPr>
              <w:pStyle w:val="LTableTextAbt"/>
            </w:pPr>
            <w:r w:rsidRPr="00044E66">
              <w:t xml:space="preserve">Penetrating Lube </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9C8783C" w14:textId="77777777">
            <w:pPr>
              <w:pStyle w:val="CTableTextAbt"/>
            </w:pPr>
            <w:r w:rsidRPr="00F96FC2">
              <w:t>&gt;= 50 - &lt; 7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AB983B8" w14:textId="77777777">
            <w:pPr>
              <w:pStyle w:val="CTableTextAbt"/>
              <w:rPr>
                <w:szCs w:val="18"/>
              </w:rPr>
            </w:pPr>
            <w:r w:rsidRPr="00F96FC2">
              <w:rPr>
                <w:szCs w:val="18"/>
              </w:rPr>
              <w:t>Yes</w:t>
            </w:r>
          </w:p>
        </w:tc>
      </w:tr>
      <w:tr w14:paraId="40976A53"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242F456D"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4872204" w14:textId="77777777">
            <w:pPr>
              <w:pStyle w:val="LTableTextAbt"/>
            </w:pPr>
            <w:r w:rsidRPr="00F96FC2">
              <w:t>C K Enterprises, Inc. (Kunkel Enterprises)</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F30CEDE" w14:textId="77777777">
            <w:pPr>
              <w:pStyle w:val="LTableTextAbt"/>
            </w:pPr>
            <w:r w:rsidRPr="00044E66">
              <w:t xml:space="preserve">C K Preserve </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E7CE533" w14:textId="77777777">
            <w:pPr>
              <w:pStyle w:val="CTableTextAbt"/>
            </w:pPr>
            <w:r w:rsidRPr="00F96FC2">
              <w:t>51-89</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871CB76" w14:textId="77777777">
            <w:pPr>
              <w:pStyle w:val="CTableTextAbt"/>
              <w:rPr>
                <w:szCs w:val="18"/>
              </w:rPr>
            </w:pPr>
            <w:r w:rsidRPr="00F96FC2">
              <w:rPr>
                <w:szCs w:val="18"/>
              </w:rPr>
              <w:t>No</w:t>
            </w:r>
          </w:p>
        </w:tc>
      </w:tr>
      <w:tr w14:paraId="49BE2343"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BD6C0C1"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8AD7458" w14:textId="77777777">
            <w:pPr>
              <w:pStyle w:val="LTableTextAbt"/>
            </w:pPr>
            <w:r w:rsidRPr="00F96FC2">
              <w:t xml:space="preserve">CHS Inc. </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15531B4" w14:textId="77777777">
            <w:pPr>
              <w:pStyle w:val="LTableTextAbt"/>
            </w:pPr>
            <w:r w:rsidRPr="00044E66">
              <w:t xml:space="preserve">Farm OYL Rust Bluster </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C60A925" w14:textId="77777777">
            <w:pPr>
              <w:pStyle w:val="CTableTextAbt"/>
            </w:pPr>
            <w:r w:rsidRPr="00F96FC2">
              <w:t>4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345D9B8" w14:textId="77777777">
            <w:pPr>
              <w:pStyle w:val="CTableTextAbt"/>
              <w:rPr>
                <w:szCs w:val="18"/>
              </w:rPr>
            </w:pPr>
            <w:r w:rsidRPr="00F96FC2">
              <w:rPr>
                <w:szCs w:val="18"/>
              </w:rPr>
              <w:t>No</w:t>
            </w:r>
          </w:p>
        </w:tc>
      </w:tr>
      <w:tr w14:paraId="55C7E3A0"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1E5B9CC1"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B9962AB" w14:textId="77777777">
            <w:pPr>
              <w:pStyle w:val="LTableTextAbt"/>
            </w:pPr>
            <w:r w:rsidRPr="00F96FC2">
              <w:t>Claire Manufacturing Co. (Plz Aeroscience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66B09B3" w14:textId="77777777">
            <w:pPr>
              <w:pStyle w:val="LTableTextAbt"/>
            </w:pPr>
            <w:r w:rsidRPr="00044E66">
              <w:t>Moisture Out Penetrating Oil</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35FC7C1" w14:textId="77777777">
            <w:pPr>
              <w:pStyle w:val="CTableTextAbt"/>
            </w:pPr>
            <w:r w:rsidRPr="00F96FC2">
              <w:t>4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C7F2C01" w14:textId="77777777">
            <w:pPr>
              <w:pStyle w:val="CTableTextAbt"/>
              <w:rPr>
                <w:szCs w:val="18"/>
              </w:rPr>
            </w:pPr>
            <w:r w:rsidRPr="00F96FC2">
              <w:rPr>
                <w:szCs w:val="18"/>
              </w:rPr>
              <w:t>No</w:t>
            </w:r>
          </w:p>
        </w:tc>
      </w:tr>
      <w:tr w14:paraId="50FF06DD"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07452FB"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9A04991" w14:textId="77777777">
            <w:pPr>
              <w:pStyle w:val="LTableTextAbt"/>
            </w:pPr>
            <w:r w:rsidRPr="00F96FC2">
              <w:t>Delta Foremost Chemical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533062F" w14:textId="77777777">
            <w:pPr>
              <w:pStyle w:val="LTableTextAbt"/>
            </w:pPr>
            <w:r w:rsidRPr="00044E66">
              <w:t>Foremost 602-ES Dri ‘N Lub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1810FFE" w14:textId="77777777">
            <w:pPr>
              <w:pStyle w:val="CTableTextAbt"/>
            </w:pPr>
            <w:r w:rsidRPr="00F96FC2">
              <w:t>Proprietary</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F4F51B9" w14:textId="77777777">
            <w:pPr>
              <w:pStyle w:val="CTableTextAbt"/>
              <w:rPr>
                <w:szCs w:val="18"/>
              </w:rPr>
            </w:pPr>
            <w:r w:rsidRPr="00F96FC2">
              <w:rPr>
                <w:szCs w:val="18"/>
              </w:rPr>
              <w:t>No</w:t>
            </w:r>
          </w:p>
        </w:tc>
      </w:tr>
      <w:tr w14:paraId="2C2C9D4A"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2B73269"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915D617" w14:textId="77777777">
            <w:pPr>
              <w:pStyle w:val="LTableTextAbt"/>
            </w:pPr>
            <w:r w:rsidRPr="00F96FC2">
              <w:t>Energy Release, LL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5C2F211" w14:textId="77777777">
            <w:pPr>
              <w:pStyle w:val="LTableTextAbt"/>
            </w:pPr>
            <w:r w:rsidRPr="00044E66">
              <w:t>CTF-14, Cutting &amp; Tapping Fluid Product</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2CD5B7A" w14:textId="77777777">
            <w:pPr>
              <w:pStyle w:val="CTableTextAbt"/>
            </w:pPr>
            <w:r w:rsidRPr="00F96FC2">
              <w:t>&gt;5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B3B4756" w14:textId="77777777">
            <w:pPr>
              <w:pStyle w:val="CTableTextAbt"/>
              <w:rPr>
                <w:szCs w:val="18"/>
              </w:rPr>
            </w:pPr>
            <w:r w:rsidRPr="00F96FC2">
              <w:rPr>
                <w:szCs w:val="18"/>
              </w:rPr>
              <w:t>No</w:t>
            </w:r>
          </w:p>
        </w:tc>
      </w:tr>
      <w:tr w14:paraId="3A6353E5"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69ADADA" w14:textId="77777777">
            <w:pPr>
              <w:pStyle w:val="LTableTextAbt"/>
            </w:pP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3DCAB529" w14:textId="77777777">
            <w:pPr>
              <w:pStyle w:val="LTableTextAbt"/>
            </w:pPr>
            <w:r w:rsidRPr="00F96FC2">
              <w:t>K-Chem,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494C92D" w14:textId="77777777">
            <w:pPr>
              <w:pStyle w:val="LTableTextAbt"/>
            </w:pPr>
            <w:r w:rsidRPr="00044E66">
              <w:t>Grease Gun in a Can®</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AF690AC" w14:textId="77777777">
            <w:pPr>
              <w:pStyle w:val="CTableTextAbt"/>
            </w:pPr>
            <w:r w:rsidRPr="00F96FC2">
              <w:t>5-1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01901B5" w14:textId="77777777">
            <w:pPr>
              <w:pStyle w:val="CTableTextAbt"/>
              <w:rPr>
                <w:szCs w:val="18"/>
              </w:rPr>
            </w:pPr>
            <w:r w:rsidRPr="00F96FC2">
              <w:rPr>
                <w:szCs w:val="18"/>
              </w:rPr>
              <w:t>No</w:t>
            </w:r>
          </w:p>
        </w:tc>
      </w:tr>
      <w:tr w14:paraId="63EEF787"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F965B8D"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1642DE28"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E516546" w14:textId="77777777">
            <w:pPr>
              <w:pStyle w:val="LTableTextAbt"/>
            </w:pPr>
            <w:r w:rsidRPr="00044E66">
              <w:t>Nut Bust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3A6DF82" w14:textId="77777777">
            <w:pPr>
              <w:pStyle w:val="CTableTextAbt"/>
            </w:pPr>
            <w:r w:rsidRPr="00F96FC2">
              <w:t>34.9-57.3%</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3D95718" w14:textId="77777777">
            <w:pPr>
              <w:pStyle w:val="CTableTextAbt"/>
              <w:rPr>
                <w:szCs w:val="18"/>
              </w:rPr>
            </w:pPr>
            <w:r w:rsidRPr="00F96FC2">
              <w:rPr>
                <w:szCs w:val="18"/>
              </w:rPr>
              <w:t>No</w:t>
            </w:r>
          </w:p>
        </w:tc>
      </w:tr>
      <w:tr w14:paraId="4EA5DDCD"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619ADEA4"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D5C294D" w14:textId="77777777">
            <w:pPr>
              <w:pStyle w:val="LTableTextAbt"/>
            </w:pPr>
            <w:r w:rsidRPr="00F96FC2">
              <w:t>Kimball Midwest</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3A91BC8" w14:textId="77777777">
            <w:pPr>
              <w:pStyle w:val="LTableTextAbt"/>
            </w:pPr>
            <w:r w:rsidRPr="00044E66">
              <w:t>80-695 HEAVY DUTY SILICON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99B92F6" w14:textId="77777777">
            <w:pPr>
              <w:pStyle w:val="CTableTextAbt"/>
            </w:pPr>
            <w:r w:rsidRPr="00F96FC2">
              <w:t>30-4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061AFE6" w14:textId="77777777">
            <w:pPr>
              <w:pStyle w:val="CTableTextAbt"/>
              <w:rPr>
                <w:szCs w:val="18"/>
              </w:rPr>
            </w:pPr>
            <w:r w:rsidRPr="00F96FC2">
              <w:rPr>
                <w:szCs w:val="18"/>
              </w:rPr>
              <w:t>Yes</w:t>
            </w:r>
          </w:p>
        </w:tc>
      </w:tr>
      <w:tr w14:paraId="78EF5883"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C3AD3BE"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7DA0ACD" w14:textId="77777777">
            <w:pPr>
              <w:pStyle w:val="LTableTextAbt"/>
            </w:pPr>
            <w:r w:rsidRPr="00F96FC2">
              <w:t>Zep Inc. (NM Z Par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2DD07BB" w14:textId="77777777">
            <w:pPr>
              <w:pStyle w:val="LTableTextAbt"/>
            </w:pPr>
            <w:r w:rsidRPr="00044E66">
              <w:t>Moisture Guard</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47E5FB0" w14:textId="77777777">
            <w:pPr>
              <w:pStyle w:val="CTableTextAbt"/>
            </w:pPr>
            <w:r w:rsidRPr="00F96FC2">
              <w:t>&gt;=70-&lt;9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F2992BD" w14:textId="77777777">
            <w:pPr>
              <w:pStyle w:val="CTableTextAbt"/>
              <w:rPr>
                <w:szCs w:val="18"/>
              </w:rPr>
            </w:pPr>
            <w:r w:rsidRPr="00F96FC2">
              <w:rPr>
                <w:szCs w:val="18"/>
              </w:rPr>
              <w:t>Yes</w:t>
            </w:r>
          </w:p>
        </w:tc>
      </w:tr>
      <w:tr w14:paraId="3DCB3B25"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1123A389"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F4581AF" w14:textId="77777777">
            <w:pPr>
              <w:pStyle w:val="LTableTextAbt"/>
            </w:pPr>
            <w:r w:rsidRPr="00F96FC2">
              <w:t xml:space="preserve">Mid-American Research Chemical Corp. </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88CD1EB" w14:textId="77777777">
            <w:pPr>
              <w:pStyle w:val="LTableTextAbt"/>
            </w:pPr>
            <w:r w:rsidRPr="00044E66">
              <w:t>Marc 100 Pen-A-Lube</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D5DF8D0" w14:textId="77777777">
            <w:pPr>
              <w:pStyle w:val="CTableTextAbt"/>
            </w:pPr>
            <w:r w:rsidRPr="00F96FC2">
              <w:t>3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91F3899" w14:textId="77777777">
            <w:pPr>
              <w:pStyle w:val="CTableTextAbt"/>
              <w:rPr>
                <w:szCs w:val="18"/>
              </w:rPr>
            </w:pPr>
            <w:r w:rsidRPr="00F96FC2">
              <w:rPr>
                <w:szCs w:val="18"/>
              </w:rPr>
              <w:t>Yes</w:t>
            </w:r>
          </w:p>
        </w:tc>
      </w:tr>
      <w:tr w14:paraId="4DB0D5D9"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8A8D422"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FDEE016" w14:textId="77777777">
            <w:pPr>
              <w:pStyle w:val="LTableTextAbt"/>
            </w:pPr>
            <w:r w:rsidRPr="00F96FC2">
              <w:t>Momar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4478D9F" w14:textId="77777777">
            <w:pPr>
              <w:pStyle w:val="LTableTextAbt"/>
            </w:pPr>
            <w:r w:rsidRPr="00044E66">
              <w:t>Miracle Tool Aerosol</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811009A" w14:textId="77777777">
            <w:pPr>
              <w:pStyle w:val="CTableTextAbt"/>
            </w:pPr>
            <w:r w:rsidRPr="00F96FC2">
              <w:t>10-2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F50E6BE" w14:textId="77777777">
            <w:pPr>
              <w:pStyle w:val="CTableTextAbt"/>
              <w:rPr>
                <w:szCs w:val="18"/>
              </w:rPr>
            </w:pPr>
            <w:r w:rsidRPr="00F96FC2">
              <w:rPr>
                <w:szCs w:val="18"/>
              </w:rPr>
              <w:t>Yes</w:t>
            </w:r>
          </w:p>
        </w:tc>
      </w:tr>
      <w:tr w14:paraId="3AB33720"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1408C2F9"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F2C7578" w14:textId="77777777">
            <w:pPr>
              <w:pStyle w:val="LTableTextAbt"/>
            </w:pPr>
            <w:r w:rsidRPr="00F96FC2">
              <w:t>QuestVapc</w:t>
            </w:r>
            <w:r w:rsidR="00633402">
              <w:t>o</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57A33A1C" w14:textId="77777777">
            <w:pPr>
              <w:pStyle w:val="LTableTextAbt"/>
            </w:pPr>
            <w:r w:rsidRPr="00044E66">
              <w:t>Pierce Penetrating Lubricant</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BF922E2" w14:textId="77777777">
            <w:pPr>
              <w:pStyle w:val="CTableTextAbt"/>
            </w:pPr>
            <w:r w:rsidRPr="00F96FC2">
              <w:t>6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FBC025C" w14:textId="77777777">
            <w:pPr>
              <w:pStyle w:val="CTableTextAbt"/>
              <w:rPr>
                <w:szCs w:val="18"/>
              </w:rPr>
            </w:pPr>
            <w:r w:rsidRPr="00F96FC2">
              <w:rPr>
                <w:szCs w:val="18"/>
              </w:rPr>
              <w:t>Yes</w:t>
            </w:r>
          </w:p>
        </w:tc>
      </w:tr>
      <w:tr w14:paraId="30F0EF10"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85686D8"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A7FB321" w14:textId="77777777">
            <w:pPr>
              <w:pStyle w:val="LTableTextAbt"/>
            </w:pPr>
            <w:r w:rsidRPr="00F96FC2">
              <w:t>Pro Chem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1007EEB4" w14:textId="77777777">
            <w:pPr>
              <w:pStyle w:val="LTableTextAbt"/>
            </w:pPr>
            <w:r w:rsidRPr="00044E66">
              <w:t>Pro Tools MP Penetrant Lubricant</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B5D30A8" w14:textId="77777777">
            <w:pPr>
              <w:pStyle w:val="CTableTextAbt"/>
            </w:pPr>
            <w:r w:rsidRPr="00F96FC2">
              <w:t>60-85%</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1205886" w14:textId="77777777">
            <w:pPr>
              <w:pStyle w:val="CTableTextAbt"/>
              <w:rPr>
                <w:szCs w:val="18"/>
              </w:rPr>
            </w:pPr>
            <w:r w:rsidRPr="00F96FC2">
              <w:rPr>
                <w:szCs w:val="18"/>
              </w:rPr>
              <w:t>Yes</w:t>
            </w:r>
          </w:p>
        </w:tc>
      </w:tr>
      <w:tr w14:paraId="3CFC2CD8"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260FFF3F"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EBFE3D6" w14:textId="77777777">
            <w:pPr>
              <w:pStyle w:val="LTableTextAbt"/>
            </w:pPr>
            <w:r w:rsidRPr="00F96FC2">
              <w:t xml:space="preserve">QuestSpecialty Corporation </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2945B50" w14:textId="77777777">
            <w:pPr>
              <w:pStyle w:val="LTableTextAbt"/>
            </w:pPr>
            <w:r w:rsidRPr="00044E66">
              <w:t>Loose S</w:t>
            </w:r>
            <w:r w:rsidR="00633402">
              <w:t>c</w:t>
            </w:r>
            <w:r w:rsidRPr="00044E66">
              <w:t>rew</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07FEC59" w14:textId="77777777">
            <w:pPr>
              <w:pStyle w:val="CTableTextAbt"/>
            </w:pPr>
            <w:r w:rsidRPr="00F96FC2">
              <w:t>3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69AD578" w14:textId="77777777">
            <w:pPr>
              <w:pStyle w:val="CTableTextAbt"/>
              <w:rPr>
                <w:szCs w:val="18"/>
              </w:rPr>
            </w:pPr>
            <w:r w:rsidRPr="00F96FC2">
              <w:rPr>
                <w:szCs w:val="18"/>
              </w:rPr>
              <w:t>Yes</w:t>
            </w:r>
          </w:p>
        </w:tc>
      </w:tr>
      <w:tr w14:paraId="03177214"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1512E04" w14:textId="77777777">
            <w:pPr>
              <w:pStyle w:val="LTableTextAbt"/>
            </w:pPr>
          </w:p>
        </w:tc>
        <w:tc>
          <w:tcPr>
            <w:tcW w:w="3240" w:type="dxa"/>
            <w:tcBorders>
              <w:top w:val="nil"/>
              <w:left w:val="nil"/>
              <w:bottom w:val="single" w:sz="4" w:space="0" w:color="auto"/>
              <w:right w:val="single" w:sz="4" w:space="0" w:color="auto"/>
            </w:tcBorders>
            <w:shd w:val="clear" w:color="auto" w:fill="auto"/>
            <w:vAlign w:val="bottom"/>
            <w:hideMark/>
          </w:tcPr>
          <w:p w:rsidR="00F96FC2" w:rsidRPr="00F96FC2" w:rsidP="00CB1C05" w14:paraId="125F173D" w14:textId="77777777">
            <w:pPr>
              <w:pStyle w:val="LTableTextAbt"/>
            </w:pPr>
            <w:r w:rsidRPr="00F96FC2">
              <w:t>Sprayaway</w:t>
            </w:r>
          </w:p>
        </w:tc>
        <w:tc>
          <w:tcPr>
            <w:tcW w:w="4590" w:type="dxa"/>
            <w:tcBorders>
              <w:top w:val="nil"/>
              <w:left w:val="nil"/>
              <w:bottom w:val="single" w:sz="4" w:space="0" w:color="auto"/>
              <w:right w:val="single" w:sz="4" w:space="0" w:color="auto"/>
            </w:tcBorders>
            <w:shd w:val="clear" w:color="auto" w:fill="auto"/>
            <w:vAlign w:val="bottom"/>
            <w:hideMark/>
          </w:tcPr>
          <w:p w:rsidR="00F96FC2" w:rsidRPr="00044E66" w:rsidP="00CB1C05" w14:paraId="650B3315" w14:textId="77777777">
            <w:pPr>
              <w:pStyle w:val="LTableTextAbt"/>
            </w:pPr>
            <w:r w:rsidRPr="00044E66">
              <w:t>L2 Moisture Displacer/Deep Penetrant</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9B3A81C" w14:textId="77777777">
            <w:pPr>
              <w:pStyle w:val="CTableTextAbt"/>
            </w:pPr>
            <w:r w:rsidRPr="00F96FC2">
              <w:t>40-6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C452132" w14:textId="77777777">
            <w:pPr>
              <w:pStyle w:val="CTableTextAbt"/>
              <w:rPr>
                <w:szCs w:val="18"/>
              </w:rPr>
            </w:pPr>
            <w:r w:rsidRPr="00F96FC2">
              <w:rPr>
                <w:szCs w:val="18"/>
              </w:rPr>
              <w:t>No</w:t>
            </w:r>
          </w:p>
        </w:tc>
      </w:tr>
      <w:tr w14:paraId="2C0DD26E"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58026EF"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062651D" w14:textId="77777777">
            <w:pPr>
              <w:pStyle w:val="LTableTextAbt"/>
            </w:pPr>
            <w:r w:rsidRPr="00F96FC2">
              <w:t xml:space="preserve">Mid-American Research Chemical Corp. </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9CDBC30" w14:textId="77777777">
            <w:pPr>
              <w:pStyle w:val="LTableTextAbt"/>
            </w:pPr>
            <w:r w:rsidRPr="00044E66">
              <w:t>Break-a-Way II</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54B94F2F" w14:textId="77777777">
            <w:pPr>
              <w:pStyle w:val="CTableTextAbt"/>
            </w:pPr>
            <w:r w:rsidRPr="00F96FC2">
              <w:t>70-9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41F9E6E" w14:textId="77777777">
            <w:pPr>
              <w:pStyle w:val="CTableTextAbt"/>
              <w:rPr>
                <w:szCs w:val="18"/>
              </w:rPr>
            </w:pPr>
            <w:r w:rsidRPr="00F96FC2">
              <w:rPr>
                <w:szCs w:val="18"/>
              </w:rPr>
              <w:t>Yes</w:t>
            </w:r>
          </w:p>
        </w:tc>
      </w:tr>
      <w:tr w14:paraId="41BC9DE9" w14:textId="77777777" w:rsidTr="00E850C2">
        <w:tblPrEx>
          <w:tblW w:w="13512" w:type="dxa"/>
          <w:tblLook w:val="04A0"/>
        </w:tblPrEx>
        <w:trPr>
          <w:trHeight w:val="300"/>
        </w:trPr>
        <w:tc>
          <w:tcPr>
            <w:tcW w:w="3060" w:type="dxa"/>
            <w:tcBorders>
              <w:top w:val="nil"/>
              <w:left w:val="single" w:sz="4" w:space="0" w:color="auto"/>
              <w:bottom w:val="single" w:sz="4" w:space="0" w:color="000000"/>
              <w:right w:val="single" w:sz="4" w:space="0" w:color="auto"/>
            </w:tcBorders>
          </w:tcPr>
          <w:p w:rsidR="003646AD" w:rsidRPr="00F96FC2" w:rsidP="00CB1C05" w14:paraId="294E9217" w14:textId="77777777">
            <w:pPr>
              <w:pStyle w:val="LTableTextAbt"/>
            </w:pPr>
            <w:r w:rsidRPr="0084506C">
              <w:rPr>
                <w:szCs w:val="18"/>
              </w:rPr>
              <w:t>Inks and Ink Removal</w:t>
            </w:r>
          </w:p>
        </w:tc>
        <w:tc>
          <w:tcPr>
            <w:tcW w:w="3240" w:type="dxa"/>
            <w:tcBorders>
              <w:top w:val="nil"/>
              <w:left w:val="nil"/>
              <w:bottom w:val="single" w:sz="4" w:space="0" w:color="auto"/>
              <w:right w:val="single" w:sz="4" w:space="0" w:color="auto"/>
            </w:tcBorders>
            <w:shd w:val="clear" w:color="auto" w:fill="auto"/>
            <w:noWrap/>
          </w:tcPr>
          <w:p w:rsidR="003646AD" w:rsidRPr="00F96FC2" w:rsidP="00CB1C05" w14:paraId="464744D0" w14:textId="77777777">
            <w:pPr>
              <w:pStyle w:val="LTableTextAbt"/>
            </w:pPr>
            <w:r w:rsidRPr="00E85F69">
              <w:t>Albatross USA Inc. (Albachem)</w:t>
            </w:r>
          </w:p>
        </w:tc>
        <w:tc>
          <w:tcPr>
            <w:tcW w:w="4590" w:type="dxa"/>
            <w:tcBorders>
              <w:top w:val="nil"/>
              <w:left w:val="nil"/>
              <w:bottom w:val="single" w:sz="4" w:space="0" w:color="auto"/>
              <w:right w:val="single" w:sz="4" w:space="0" w:color="auto"/>
            </w:tcBorders>
            <w:shd w:val="clear" w:color="auto" w:fill="auto"/>
            <w:noWrap/>
          </w:tcPr>
          <w:p w:rsidR="003646AD" w:rsidRPr="00044E66" w:rsidP="00CB1C05" w14:paraId="3727ABD7" w14:textId="77777777">
            <w:pPr>
              <w:pStyle w:val="LTableTextAbt"/>
            </w:pPr>
            <w:r w:rsidRPr="00E85F69">
              <w:t>Expert Premium 303 ™ Screen Print Ink Remover</w:t>
            </w:r>
          </w:p>
        </w:tc>
        <w:tc>
          <w:tcPr>
            <w:tcW w:w="1260" w:type="dxa"/>
            <w:tcBorders>
              <w:top w:val="nil"/>
              <w:left w:val="nil"/>
              <w:bottom w:val="single" w:sz="4" w:space="0" w:color="auto"/>
              <w:right w:val="single" w:sz="4" w:space="0" w:color="auto"/>
            </w:tcBorders>
            <w:shd w:val="clear" w:color="auto" w:fill="auto"/>
            <w:noWrap/>
          </w:tcPr>
          <w:p w:rsidR="003646AD" w:rsidRPr="00F96FC2" w:rsidP="00CB1C05" w14:paraId="07F82D80" w14:textId="77777777">
            <w:pPr>
              <w:pStyle w:val="CTableTextAbt"/>
            </w:pPr>
            <w:r w:rsidRPr="00E85F69">
              <w:t>0-10</w:t>
            </w:r>
          </w:p>
        </w:tc>
        <w:tc>
          <w:tcPr>
            <w:tcW w:w="1362" w:type="dxa"/>
            <w:tcBorders>
              <w:top w:val="nil"/>
              <w:left w:val="nil"/>
              <w:bottom w:val="single" w:sz="4" w:space="0" w:color="auto"/>
              <w:right w:val="single" w:sz="4" w:space="0" w:color="auto"/>
            </w:tcBorders>
            <w:shd w:val="clear" w:color="auto" w:fill="auto"/>
            <w:noWrap/>
          </w:tcPr>
          <w:p w:rsidR="003646AD" w:rsidRPr="00F96FC2" w:rsidP="00CB1C05" w14:paraId="56F64B89" w14:textId="77777777">
            <w:pPr>
              <w:pStyle w:val="CTableTextAbt"/>
              <w:rPr>
                <w:szCs w:val="18"/>
              </w:rPr>
            </w:pPr>
            <w:r w:rsidRPr="00E85F69">
              <w:t>Yes</w:t>
            </w:r>
          </w:p>
        </w:tc>
      </w:tr>
      <w:tr w14:paraId="4F2AC21F"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7C02D6FF" w14:textId="77777777">
            <w:pPr>
              <w:pStyle w:val="LTableTextAbt"/>
            </w:pPr>
            <w:r w:rsidRPr="00F96FC2">
              <w:t>Anti-spatter</w:t>
            </w: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13FEEF4C" w14:textId="77777777">
            <w:pPr>
              <w:pStyle w:val="LTableTextAbt"/>
            </w:pPr>
            <w:r w:rsidRPr="00F96FC2">
              <w:t>Sprayon Products Group</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62EF76C" w14:textId="77777777">
            <w:pPr>
              <w:pStyle w:val="LTableTextAbt"/>
            </w:pPr>
            <w:r w:rsidRPr="00044E66">
              <w:t>WL™941 Dry Weld Spatter Protectant Aerosol</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42D6C8A5"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44DC36AF" w14:textId="77777777">
            <w:pPr>
              <w:pStyle w:val="CTableTextAbt"/>
            </w:pPr>
            <w:r w:rsidRPr="00F96FC2">
              <w:t>No</w:t>
            </w:r>
          </w:p>
        </w:tc>
      </w:tr>
      <w:tr w14:paraId="75BC5656"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36660457"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02C158B9"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E755FE3" w14:textId="77777777">
            <w:pPr>
              <w:pStyle w:val="LTableTextAbt"/>
            </w:pPr>
            <w:r w:rsidRPr="00044E66">
              <w:t>WL™942 Wet Weld Spatter Protectant Aerosol</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7EC6787" w14:textId="77777777">
            <w:pPr>
              <w:pStyle w:val="CTableTextAbt"/>
            </w:pPr>
            <w:r w:rsidRPr="00F96FC2">
              <w:t>Not provided</w:t>
            </w:r>
          </w:p>
        </w:tc>
        <w:tc>
          <w:tcPr>
            <w:tcW w:w="1362"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134C6B48" w14:textId="77777777">
            <w:pPr>
              <w:pStyle w:val="CTableTextAbt"/>
            </w:pPr>
            <w:r w:rsidRPr="00F96FC2">
              <w:t>No</w:t>
            </w:r>
          </w:p>
        </w:tc>
      </w:tr>
      <w:tr w14:paraId="75A5299C" w14:textId="77777777" w:rsidTr="00816DF4">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55490F63" w14:textId="77777777">
            <w:pPr>
              <w:pStyle w:val="LTableTextAbt"/>
            </w:pPr>
            <w:r w:rsidRPr="00F96FC2">
              <w:t>Mold Cleaner</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6EE02367" w14:textId="77777777">
            <w:pPr>
              <w:pStyle w:val="LTableTextAbt"/>
            </w:pPr>
            <w:r w:rsidRPr="00F96FC2">
              <w:t>CRC Industries, Inc. (Berwind Corporation)</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7BB097A" w14:textId="77777777">
            <w:pPr>
              <w:pStyle w:val="LTableTextAbt"/>
            </w:pPr>
            <w:r w:rsidRPr="00044E66">
              <w:t>Heavy Duty Mold Cleaner</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D6745E4" w14:textId="77777777">
            <w:pPr>
              <w:pStyle w:val="CTableTextAbt"/>
            </w:pPr>
            <w:r w:rsidRPr="00F96FC2">
              <w:t>90-10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DF11AFE" w14:textId="77777777">
            <w:pPr>
              <w:pStyle w:val="CTableTextAbt"/>
              <w:rPr>
                <w:szCs w:val="18"/>
              </w:rPr>
            </w:pPr>
            <w:r w:rsidRPr="00F96FC2">
              <w:rPr>
                <w:szCs w:val="18"/>
              </w:rPr>
              <w:t>No</w:t>
            </w:r>
          </w:p>
        </w:tc>
      </w:tr>
      <w:tr w14:paraId="6E428ED7"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5C3A2D5F" w14:textId="77777777">
            <w:pPr>
              <w:pStyle w:val="LTableTextAbt"/>
            </w:pP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EEB7E56" w14:textId="77777777">
            <w:pPr>
              <w:pStyle w:val="LTableTextAbt"/>
            </w:pPr>
            <w:r w:rsidRPr="00F96FC2">
              <w:t>Sprayon Products Group</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B5A8780" w14:textId="77777777">
            <w:pPr>
              <w:pStyle w:val="LTableTextAbt"/>
            </w:pPr>
            <w:r w:rsidRPr="00044E66">
              <w:t>MR™351 Mold Cleaner Aerosol</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B0D26AD" w14:textId="77777777">
            <w:pPr>
              <w:pStyle w:val="CTableTextAbt"/>
            </w:pPr>
            <w:r w:rsidRPr="00F96FC2">
              <w:t>25</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129160FD" w14:textId="77777777">
            <w:pPr>
              <w:pStyle w:val="CTableTextAbt"/>
              <w:rPr>
                <w:szCs w:val="18"/>
              </w:rPr>
            </w:pPr>
            <w:r w:rsidRPr="00F96FC2">
              <w:rPr>
                <w:szCs w:val="18"/>
              </w:rPr>
              <w:t>Yes</w:t>
            </w:r>
          </w:p>
        </w:tc>
      </w:tr>
      <w:tr w14:paraId="0B275225"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A6ED282" w14:textId="77777777">
            <w:pPr>
              <w:pStyle w:val="LTableTextAbt"/>
            </w:pPr>
          </w:p>
        </w:tc>
        <w:tc>
          <w:tcPr>
            <w:tcW w:w="32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588E7734" w14:textId="77777777">
            <w:pPr>
              <w:pStyle w:val="LTableTextAbt"/>
            </w:pPr>
            <w:r w:rsidRPr="00F96FC2">
              <w:t>Plastic Process Equipm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C7FE5A6" w14:textId="77777777">
            <w:pPr>
              <w:pStyle w:val="LTableTextAbt"/>
            </w:pPr>
            <w:r w:rsidRPr="00044E66">
              <w:t>Mold Cleaner (MCB)</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199F065" w14:textId="77777777">
            <w:pPr>
              <w:pStyle w:val="CTableTextAbt"/>
            </w:pPr>
            <w:r w:rsidRPr="00F96FC2">
              <w:t>80-9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9A7F324" w14:textId="77777777">
            <w:pPr>
              <w:pStyle w:val="CTableTextAbt"/>
              <w:rPr>
                <w:szCs w:val="18"/>
              </w:rPr>
            </w:pPr>
            <w:r w:rsidRPr="00F96FC2">
              <w:rPr>
                <w:szCs w:val="18"/>
              </w:rPr>
              <w:t>Yes</w:t>
            </w:r>
          </w:p>
        </w:tc>
      </w:tr>
      <w:tr w14:paraId="2889A7B5"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7E871EE8"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20B99B17"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0B7F7356" w14:textId="77777777">
            <w:pPr>
              <w:pStyle w:val="LTableTextAbt"/>
            </w:pPr>
            <w:r w:rsidRPr="00044E66">
              <w:t>Mold Cleaner Spray (MC-16)</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37863A3" w14:textId="77777777">
            <w:pPr>
              <w:pStyle w:val="CTableTextAbt"/>
            </w:pPr>
            <w:r w:rsidRPr="00F96FC2">
              <w:t>85-9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C93434D" w14:textId="77777777">
            <w:pPr>
              <w:pStyle w:val="CTableTextAbt"/>
              <w:rPr>
                <w:szCs w:val="18"/>
              </w:rPr>
            </w:pPr>
            <w:r w:rsidRPr="00F96FC2">
              <w:rPr>
                <w:szCs w:val="18"/>
              </w:rPr>
              <w:t>Yes</w:t>
            </w:r>
          </w:p>
        </w:tc>
      </w:tr>
      <w:tr w14:paraId="2BBA4910" w14:textId="77777777" w:rsidTr="00816DF4">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43F39036" w14:textId="77777777">
            <w:pPr>
              <w:pStyle w:val="LTableTextAbt"/>
            </w:pPr>
          </w:p>
        </w:tc>
        <w:tc>
          <w:tcPr>
            <w:tcW w:w="3240" w:type="dxa"/>
            <w:vMerge/>
            <w:tcBorders>
              <w:top w:val="nil"/>
              <w:left w:val="single" w:sz="4" w:space="0" w:color="auto"/>
              <w:bottom w:val="single" w:sz="4" w:space="0" w:color="000000"/>
              <w:right w:val="single" w:sz="4" w:space="0" w:color="auto"/>
            </w:tcBorders>
            <w:vAlign w:val="center"/>
            <w:hideMark/>
          </w:tcPr>
          <w:p w:rsidR="00F96FC2" w:rsidRPr="00F96FC2" w:rsidP="00CB1C05" w14:paraId="71F05011" w14:textId="77777777">
            <w:pPr>
              <w:pStyle w:val="LTableTextAbt"/>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2B3C7DF5" w14:textId="77777777">
            <w:pPr>
              <w:pStyle w:val="LTableTextAbt"/>
            </w:pPr>
            <w:r w:rsidRPr="00044E66">
              <w:t>Jumbo Mold Cleaner Spray (MCJ-24)</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AB8FB7E" w14:textId="77777777">
            <w:pPr>
              <w:pStyle w:val="CTableTextAbt"/>
            </w:pPr>
            <w:r w:rsidRPr="00F96FC2">
              <w:t>85-9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594E24C" w14:textId="77777777">
            <w:pPr>
              <w:pStyle w:val="CTableTextAbt"/>
              <w:rPr>
                <w:szCs w:val="18"/>
              </w:rPr>
            </w:pPr>
            <w:r w:rsidRPr="00F96FC2">
              <w:rPr>
                <w:szCs w:val="18"/>
              </w:rPr>
              <w:t>Yes</w:t>
            </w:r>
          </w:p>
        </w:tc>
      </w:tr>
      <w:tr w14:paraId="1B41E4D3" w14:textId="77777777" w:rsidTr="00816DF4">
        <w:tblPrEx>
          <w:tblW w:w="13512" w:type="dxa"/>
          <w:tblLook w:val="04A0"/>
        </w:tblPrEx>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rsidR="00F96FC2" w:rsidRPr="00F96FC2" w:rsidP="00CB1C05" w14:paraId="2491C148" w14:textId="77777777">
            <w:pPr>
              <w:pStyle w:val="LTableTextAbt"/>
            </w:pPr>
            <w:r w:rsidRPr="00F96FC2">
              <w:t>Paintable Mold Release</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6B0B22A" w14:textId="77777777">
            <w:pPr>
              <w:pStyle w:val="LTableTextAbt"/>
            </w:pPr>
            <w:r w:rsidRPr="00F96FC2">
              <w:t>Plastic Process Equipment, In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43AFA1EA" w14:textId="77777777">
            <w:pPr>
              <w:pStyle w:val="LTableTextAbt"/>
            </w:pPr>
            <w:r w:rsidRPr="00044E66">
              <w:t>Budget Paintable Mold Release (BPR-016)</w:t>
            </w:r>
          </w:p>
        </w:tc>
        <w:tc>
          <w:tcPr>
            <w:tcW w:w="126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43E371BD" w14:textId="77777777">
            <w:pPr>
              <w:pStyle w:val="CTableTextAbt"/>
            </w:pPr>
            <w:r w:rsidRPr="00F96FC2">
              <w:t>10-15</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078F3070" w14:textId="77777777">
            <w:pPr>
              <w:pStyle w:val="CTableTextAbt"/>
              <w:rPr>
                <w:szCs w:val="18"/>
              </w:rPr>
            </w:pPr>
            <w:r w:rsidRPr="00F96FC2">
              <w:rPr>
                <w:szCs w:val="18"/>
              </w:rPr>
              <w:t>Yes</w:t>
            </w:r>
          </w:p>
        </w:tc>
      </w:tr>
      <w:tr w14:paraId="7105A935" w14:textId="77777777" w:rsidTr="00F96FC2">
        <w:tblPrEx>
          <w:tblW w:w="13512" w:type="dxa"/>
          <w:tblLook w:val="04A0"/>
        </w:tblPrEx>
        <w:trPr>
          <w:trHeight w:val="300"/>
        </w:trPr>
        <w:tc>
          <w:tcPr>
            <w:tcW w:w="30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96FC2" w:rsidRPr="00F96FC2" w:rsidP="00CB1C05" w14:paraId="49F4259A" w14:textId="77777777">
            <w:pPr>
              <w:pStyle w:val="LTableTextAbt"/>
            </w:pPr>
            <w:r w:rsidRPr="00F96FC2">
              <w:t>Dry cleaning chemicals</w:t>
            </w:r>
          </w:p>
        </w:tc>
        <w:tc>
          <w:tcPr>
            <w:tcW w:w="3240"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36537291" w14:textId="77777777">
            <w:pPr>
              <w:pStyle w:val="LTableTextAbt"/>
            </w:pPr>
            <w:r w:rsidRPr="00F96FC2">
              <w:t>American Niagara</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3A5EF48D" w14:textId="77777777">
            <w:pPr>
              <w:pStyle w:val="LTableTextAbt"/>
            </w:pPr>
            <w:r w:rsidRPr="00044E66">
              <w:t xml:space="preserve">Pull Out 2 </w:t>
            </w:r>
            <w:r w:rsidR="0005094C">
              <w:t>–</w:t>
            </w:r>
            <w:r w:rsidRPr="00044E66">
              <w:t xml:space="preserve"> Dry White Powdered Spotter</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67D890D3" w14:textId="77777777">
            <w:pPr>
              <w:pStyle w:val="CTableTextAbt"/>
            </w:pPr>
            <w:r w:rsidRPr="00F96FC2">
              <w:t>&gt; 4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7A38D30E" w14:textId="77777777">
            <w:pPr>
              <w:pStyle w:val="CTableTextAbt"/>
              <w:rPr>
                <w:szCs w:val="18"/>
              </w:rPr>
            </w:pPr>
            <w:r w:rsidRPr="00F96FC2">
              <w:rPr>
                <w:szCs w:val="18"/>
              </w:rPr>
              <w:t>Yes</w:t>
            </w:r>
          </w:p>
        </w:tc>
      </w:tr>
      <w:tr w14:paraId="195DA833" w14:textId="77777777" w:rsidTr="00F96FC2">
        <w:tblPrEx>
          <w:tblW w:w="13512" w:type="dxa"/>
          <w:tblLook w:val="04A0"/>
        </w:tblPrEx>
        <w:trPr>
          <w:trHeight w:val="300"/>
        </w:trPr>
        <w:tc>
          <w:tcPr>
            <w:tcW w:w="3060" w:type="dxa"/>
            <w:vMerge/>
            <w:tcBorders>
              <w:top w:val="nil"/>
              <w:left w:val="single" w:sz="4" w:space="0" w:color="auto"/>
              <w:bottom w:val="single" w:sz="4" w:space="0" w:color="000000"/>
              <w:right w:val="single" w:sz="4" w:space="0" w:color="auto"/>
            </w:tcBorders>
            <w:vAlign w:val="center"/>
            <w:hideMark/>
          </w:tcPr>
          <w:p w:rsidR="00F96FC2" w:rsidRPr="00F96FC2" w:rsidP="00CB1C05" w14:paraId="01395077" w14:textId="77777777">
            <w:pPr>
              <w:pStyle w:val="LTableTextAbt"/>
            </w:pPr>
          </w:p>
        </w:tc>
        <w:tc>
          <w:tcPr>
            <w:tcW w:w="3240" w:type="dxa"/>
            <w:vMerge w:val="restart"/>
            <w:tcBorders>
              <w:top w:val="nil"/>
              <w:left w:val="single" w:sz="4" w:space="0" w:color="auto"/>
              <w:bottom w:val="single" w:sz="4" w:space="0" w:color="000000"/>
              <w:right w:val="single" w:sz="4" w:space="0" w:color="auto"/>
            </w:tcBorders>
            <w:shd w:val="clear" w:color="auto" w:fill="auto"/>
            <w:vAlign w:val="center"/>
            <w:hideMark/>
          </w:tcPr>
          <w:p w:rsidR="00F96FC2" w:rsidRPr="00F96FC2" w:rsidP="00CB1C05" w14:paraId="0ED0A29A" w14:textId="77777777">
            <w:pPr>
              <w:pStyle w:val="LTableTextAbt"/>
            </w:pPr>
            <w:r w:rsidRPr="00F96FC2">
              <w:t>Adco Professional Products LLC</w:t>
            </w: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74FA985A" w14:textId="77777777">
            <w:pPr>
              <w:pStyle w:val="LTableTextAbt"/>
            </w:pPr>
            <w:r w:rsidRPr="00044E66">
              <w:t>DFB Xtra</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4CB3B90E" w14:textId="77777777">
            <w:pPr>
              <w:pStyle w:val="CTableTextAbt"/>
            </w:pPr>
            <w:r w:rsidRPr="00F96FC2">
              <w:t>30-40</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5CF362A" w14:textId="77777777">
            <w:pPr>
              <w:pStyle w:val="CTableTextAbt"/>
              <w:rPr>
                <w:szCs w:val="18"/>
              </w:rPr>
            </w:pPr>
            <w:r w:rsidRPr="00F96FC2">
              <w:rPr>
                <w:szCs w:val="18"/>
              </w:rPr>
              <w:t>Yes</w:t>
            </w:r>
          </w:p>
        </w:tc>
      </w:tr>
      <w:tr w14:paraId="0262EE3E" w14:textId="77777777" w:rsidTr="00E850C2">
        <w:tblPrEx>
          <w:tblW w:w="13512" w:type="dxa"/>
          <w:tblLook w:val="04A0"/>
        </w:tblPrEx>
        <w:trPr>
          <w:trHeight w:val="300"/>
        </w:trPr>
        <w:tc>
          <w:tcPr>
            <w:tcW w:w="3060" w:type="dxa"/>
            <w:vMerge/>
            <w:tcBorders>
              <w:top w:val="nil"/>
              <w:left w:val="single" w:sz="4" w:space="0" w:color="auto"/>
              <w:bottom w:val="single" w:sz="4" w:space="0" w:color="auto"/>
              <w:right w:val="single" w:sz="4" w:space="0" w:color="auto"/>
            </w:tcBorders>
            <w:vAlign w:val="center"/>
            <w:hideMark/>
          </w:tcPr>
          <w:p w:rsidR="00F96FC2" w:rsidRPr="00F96FC2" w:rsidP="00CB1C05" w14:paraId="390A762F" w14:textId="77777777">
            <w:pPr>
              <w:pStyle w:val="LTableTextAbt"/>
              <w:rPr>
                <w:rFonts w:ascii="Calibri" w:hAnsi="Calibri" w:cs="Calibri"/>
                <w:sz w:val="20"/>
              </w:rPr>
            </w:pPr>
          </w:p>
        </w:tc>
        <w:tc>
          <w:tcPr>
            <w:tcW w:w="3240" w:type="dxa"/>
            <w:vMerge/>
            <w:tcBorders>
              <w:top w:val="nil"/>
              <w:left w:val="single" w:sz="4" w:space="0" w:color="auto"/>
              <w:bottom w:val="single" w:sz="4" w:space="0" w:color="auto"/>
              <w:right w:val="single" w:sz="4" w:space="0" w:color="auto"/>
            </w:tcBorders>
            <w:vAlign w:val="center"/>
            <w:hideMark/>
          </w:tcPr>
          <w:p w:rsidR="00F96FC2" w:rsidRPr="00F96FC2" w:rsidP="00CB1C05" w14:paraId="6164B1C1" w14:textId="77777777">
            <w:pPr>
              <w:pStyle w:val="LTableTextAbt"/>
              <w:rPr>
                <w:rFonts w:ascii="Calibri" w:hAnsi="Calibri" w:cs="Calibri"/>
                <w:sz w:val="20"/>
              </w:rPr>
            </w:pPr>
          </w:p>
        </w:tc>
        <w:tc>
          <w:tcPr>
            <w:tcW w:w="4590" w:type="dxa"/>
            <w:tcBorders>
              <w:top w:val="nil"/>
              <w:left w:val="nil"/>
              <w:bottom w:val="single" w:sz="4" w:space="0" w:color="auto"/>
              <w:right w:val="single" w:sz="4" w:space="0" w:color="auto"/>
            </w:tcBorders>
            <w:shd w:val="clear" w:color="auto" w:fill="auto"/>
            <w:noWrap/>
            <w:vAlign w:val="bottom"/>
            <w:hideMark/>
          </w:tcPr>
          <w:p w:rsidR="00F96FC2" w:rsidRPr="00044E66" w:rsidP="00CB1C05" w14:paraId="6F041A4B" w14:textId="77777777">
            <w:pPr>
              <w:pStyle w:val="LTableTextAbt"/>
            </w:pPr>
            <w:r w:rsidRPr="00044E66">
              <w:t>Fashion Finish Synthetic</w:t>
            </w:r>
          </w:p>
        </w:tc>
        <w:tc>
          <w:tcPr>
            <w:tcW w:w="1260" w:type="dxa"/>
            <w:tcBorders>
              <w:top w:val="nil"/>
              <w:left w:val="nil"/>
              <w:bottom w:val="single" w:sz="4" w:space="0" w:color="auto"/>
              <w:right w:val="single" w:sz="4" w:space="0" w:color="auto"/>
            </w:tcBorders>
            <w:shd w:val="clear" w:color="auto" w:fill="auto"/>
            <w:noWrap/>
            <w:vAlign w:val="center"/>
            <w:hideMark/>
          </w:tcPr>
          <w:p w:rsidR="00F96FC2" w:rsidRPr="00F96FC2" w:rsidP="00CB1C05" w14:paraId="0B719FA4" w14:textId="77777777">
            <w:pPr>
              <w:pStyle w:val="CTableTextAbt"/>
            </w:pPr>
            <w:r w:rsidRPr="00F96FC2">
              <w:t>50-55</w:t>
            </w:r>
          </w:p>
        </w:tc>
        <w:tc>
          <w:tcPr>
            <w:tcW w:w="1362" w:type="dxa"/>
            <w:tcBorders>
              <w:top w:val="nil"/>
              <w:left w:val="nil"/>
              <w:bottom w:val="single" w:sz="4" w:space="0" w:color="auto"/>
              <w:right w:val="single" w:sz="4" w:space="0" w:color="auto"/>
            </w:tcBorders>
            <w:shd w:val="clear" w:color="auto" w:fill="auto"/>
            <w:noWrap/>
            <w:vAlign w:val="bottom"/>
            <w:hideMark/>
          </w:tcPr>
          <w:p w:rsidR="00F96FC2" w:rsidRPr="00F96FC2" w:rsidP="00CB1C05" w14:paraId="21061BBD" w14:textId="77777777">
            <w:pPr>
              <w:pStyle w:val="CTableTextAbt"/>
              <w:rPr>
                <w:szCs w:val="18"/>
              </w:rPr>
            </w:pPr>
            <w:r w:rsidRPr="00F96FC2">
              <w:rPr>
                <w:szCs w:val="18"/>
              </w:rPr>
              <w:t>Yes</w:t>
            </w:r>
          </w:p>
        </w:tc>
      </w:tr>
    </w:tbl>
    <w:p w:rsidR="0068483E" w:rsidP="00CB1C05" w14:paraId="285A6610" w14:textId="77777777">
      <w:pPr>
        <w:pStyle w:val="LTableTextAbt"/>
      </w:pPr>
    </w:p>
    <w:tbl>
      <w:tblPr>
        <w:tblW w:w="0" w:type="auto"/>
        <w:tblLook w:val="04A0"/>
      </w:tblPr>
      <w:tblGrid>
        <w:gridCol w:w="4780"/>
        <w:gridCol w:w="2336"/>
        <w:gridCol w:w="962"/>
        <w:gridCol w:w="1083"/>
        <w:gridCol w:w="1624"/>
        <w:gridCol w:w="1115"/>
        <w:gridCol w:w="1060"/>
      </w:tblGrid>
      <w:tr w14:paraId="0491B230" w14:textId="77777777" w:rsidTr="00663DC7">
        <w:tblPrEx>
          <w:tblW w:w="0" w:type="auto"/>
          <w:tblLook w:val="04A0"/>
        </w:tblPrEx>
        <w:trPr>
          <w:trHeight w:val="300"/>
          <w:tblHeader/>
        </w:trPr>
        <w:tc>
          <w:tcPr>
            <w:tcW w:w="0" w:type="auto"/>
            <w:gridSpan w:val="6"/>
            <w:tcBorders>
              <w:bottom w:val="single" w:sz="4" w:space="0" w:color="auto"/>
            </w:tcBorders>
            <w:shd w:val="clear" w:color="auto" w:fill="auto"/>
            <w:noWrap/>
            <w:vAlign w:val="bottom"/>
            <w:hideMark/>
          </w:tcPr>
          <w:p w:rsidR="00FD5AC1" w:rsidRPr="00FD5AC1" w:rsidP="00CB1C05" w14:paraId="2F0A4DBB" w14:textId="77777777">
            <w:pPr>
              <w:pStyle w:val="TableTitle"/>
            </w:pPr>
            <w:bookmarkStart w:id="193" w:name="_Ref110864720"/>
            <w:bookmarkStart w:id="194" w:name="_Toc121142548"/>
            <w:bookmarkStart w:id="195" w:name="_Toc165379540"/>
            <w:r w:rsidRPr="004F6E6C">
              <w:t xml:space="preserve">Table </w:t>
            </w:r>
            <w:r w:rsidR="00BC4B5D">
              <w:fldChar w:fldCharType="begin" w:fldLock="1"/>
            </w:r>
            <w:r w:rsidR="00BC4B5D">
              <w:instrText xml:space="preserve"> STYLEREF 1 \s </w:instrText>
            </w:r>
            <w:r w:rsidR="00BC4B5D">
              <w:fldChar w:fldCharType="separate"/>
            </w:r>
            <w:r w:rsidR="0092222B">
              <w:rPr>
                <w:noProof/>
              </w:rPr>
              <w:t>4</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193"/>
            <w:r w:rsidRPr="004F6E6C">
              <w:t>:</w:t>
            </w:r>
            <w:r>
              <w:t xml:space="preserve"> </w:t>
            </w:r>
            <w:r w:rsidRPr="00FD5AC1">
              <w:t>Small Business Determination for Product Formulators by Parent Company Name</w:t>
            </w:r>
            <w:bookmarkEnd w:id="194"/>
            <w:bookmarkEnd w:id="195"/>
            <w:r w:rsidRPr="00FD5AC1">
              <w:t xml:space="preserve"> </w:t>
            </w:r>
          </w:p>
        </w:tc>
        <w:tc>
          <w:tcPr>
            <w:tcW w:w="0" w:type="auto"/>
            <w:tcBorders>
              <w:bottom w:val="single" w:sz="4" w:space="0" w:color="auto"/>
            </w:tcBorders>
          </w:tcPr>
          <w:p w:rsidR="00137B8A" w:rsidRPr="004F6E6C" w:rsidP="00CB1C05" w14:paraId="3954C837" w14:textId="77777777">
            <w:pPr>
              <w:pStyle w:val="TableTitle"/>
            </w:pPr>
          </w:p>
        </w:tc>
      </w:tr>
      <w:tr w14:paraId="1384384B" w14:textId="77777777" w:rsidTr="00F4739F">
        <w:tblPrEx>
          <w:tblW w:w="0" w:type="auto"/>
          <w:tblLook w:val="04A0"/>
        </w:tblPrEx>
        <w:trPr>
          <w:trHeight w:val="765"/>
          <w:tblHeader/>
        </w:trPr>
        <w:tc>
          <w:tcPr>
            <w:tcW w:w="0" w:type="auto"/>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5AC1" w:rsidRPr="00FD5AC1" w:rsidP="00CB1C05" w14:paraId="646D847F" w14:textId="77777777">
            <w:pPr>
              <w:pStyle w:val="TableSubtitle"/>
            </w:pPr>
            <w:r w:rsidRPr="00FD5AC1">
              <w:t>Parent Company Name</w:t>
            </w:r>
          </w:p>
        </w:tc>
        <w:tc>
          <w:tcPr>
            <w:tcW w:w="0" w:type="auto"/>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5AC1" w:rsidRPr="00FD5AC1" w:rsidP="00CB1C05" w14:paraId="5880EAA8" w14:textId="77777777">
            <w:pPr>
              <w:pStyle w:val="TableSubtitle"/>
            </w:pPr>
            <w:r w:rsidRPr="00FD5AC1">
              <w:t>NAICS</w:t>
            </w:r>
          </w:p>
        </w:tc>
        <w:tc>
          <w:tcPr>
            <w:tcW w:w="0" w:type="auto"/>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5AC1" w:rsidRPr="00FD5AC1" w:rsidP="00CB1C05" w14:paraId="64B705CC" w14:textId="77777777">
            <w:pPr>
              <w:pStyle w:val="TableSubtitle"/>
            </w:pPr>
            <w:r w:rsidRPr="00FD5AC1">
              <w:t>Revenue</w:t>
            </w: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hideMark/>
          </w:tcPr>
          <w:p w:rsidR="00FD5AC1" w:rsidRPr="00FD5AC1" w:rsidP="00CB1C05" w14:paraId="5C6649FC" w14:textId="77777777">
            <w:pPr>
              <w:pStyle w:val="TableSubtitle"/>
            </w:pPr>
            <w:r w:rsidRPr="00FD5AC1">
              <w:t>Employees</w:t>
            </w: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hideMark/>
          </w:tcPr>
          <w:p w:rsidR="00FD5AC1" w:rsidRPr="00FD5AC1" w:rsidP="00CB1C05" w14:paraId="5B313172" w14:textId="77777777">
            <w:pPr>
              <w:pStyle w:val="TableSubtitle"/>
            </w:pPr>
            <w:r w:rsidRPr="00FD5AC1">
              <w:t>SBA Small Business Threshold</w:t>
            </w: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hideMark/>
          </w:tcPr>
          <w:p w:rsidR="00FD5AC1" w:rsidRPr="00FD5AC1" w:rsidP="00CB1C05" w14:paraId="0942C7A5" w14:textId="77777777">
            <w:pPr>
              <w:pStyle w:val="TableSubtitle"/>
            </w:pPr>
            <w:r w:rsidRPr="00FD5AC1">
              <w:t>Small Business Status</w:t>
            </w: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tcPr>
          <w:p w:rsidR="00137B8A" w:rsidRPr="00FD5AC1" w:rsidP="00CB1C05" w14:paraId="61F1C7A0" w14:textId="77777777">
            <w:pPr>
              <w:pStyle w:val="TableSubtitle"/>
            </w:pPr>
            <w:r>
              <w:t>Number of products</w:t>
            </w:r>
          </w:p>
        </w:tc>
      </w:tr>
      <w:tr w14:paraId="05C90D6F" w14:textId="77777777" w:rsidTr="00663DC7">
        <w:tblPrEx>
          <w:tblW w:w="0" w:type="auto"/>
          <w:tblLook w:val="04A0"/>
        </w:tblPrEx>
        <w:trPr>
          <w:trHeight w:val="4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5AC1" w:rsidRPr="00FD5AC1" w:rsidP="00CB1C05" w14:paraId="52704FB0" w14:textId="77777777">
            <w:pPr>
              <w:pStyle w:val="LTableTextAbt"/>
            </w:pPr>
            <w:r w:rsidRPr="00FD5AC1">
              <w:t>3M</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FD5AC1" w:rsidRPr="00FD5AC1" w:rsidP="00CB1C05" w14:paraId="39AE06DA" w14:textId="77777777">
            <w:pPr>
              <w:pStyle w:val="LTableTextAbt"/>
              <w:rPr>
                <w:szCs w:val="18"/>
              </w:rPr>
            </w:pPr>
            <w:r w:rsidRPr="00FD5AC1">
              <w:rPr>
                <w:szCs w:val="18"/>
              </w:rPr>
              <w:t>339112: Surgical and Medical Instrument Manufacturing</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D5AC1" w:rsidRPr="00FD5AC1" w:rsidP="00CB1C05" w14:paraId="6449B2F5" w14:textId="77777777">
            <w:pPr>
              <w:pStyle w:val="RTableTextAbt"/>
            </w:pPr>
            <w:r w:rsidRPr="00FD5AC1">
              <w:t>$3</w:t>
            </w:r>
            <w:r w:rsidR="00D35C19">
              <w:t>4.23</w:t>
            </w:r>
            <w:r w:rsidRPr="00FD5AC1">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D5AC1" w:rsidRPr="00FD5AC1" w:rsidP="00CB1C05" w14:paraId="7A635211" w14:textId="77777777">
            <w:pPr>
              <w:pStyle w:val="RTableTextAbt"/>
            </w:pPr>
            <w:r w:rsidRPr="00FD5AC1">
              <w:t>9</w:t>
            </w:r>
            <w:r w:rsidR="00750112">
              <w:t>2</w:t>
            </w:r>
            <w:r w:rsidRPr="00FD5AC1">
              <w:t>,0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FD5AC1" w:rsidRPr="00FD5AC1" w:rsidP="00CB1C05" w14:paraId="4F505A0D" w14:textId="77777777">
            <w:pPr>
              <w:pStyle w:val="LTableTextAbt"/>
              <w:jc w:val="right"/>
              <w:rPr>
                <w:szCs w:val="18"/>
              </w:rPr>
            </w:pPr>
            <w:r w:rsidRPr="00FD5AC1">
              <w:rPr>
                <w:szCs w:val="18"/>
              </w:rPr>
              <w:t>1000 Employe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D5AC1" w:rsidRPr="00FD5AC1" w:rsidP="00CB1C05" w14:paraId="589B7292" w14:textId="77777777">
            <w:pPr>
              <w:pStyle w:val="LTableTextAbt"/>
              <w:jc w:val="right"/>
              <w:rPr>
                <w:szCs w:val="18"/>
              </w:rPr>
            </w:pPr>
            <w:r w:rsidRPr="00FD5AC1">
              <w:rPr>
                <w:szCs w:val="18"/>
              </w:rPr>
              <w:t>No</w:t>
            </w:r>
          </w:p>
        </w:tc>
        <w:tc>
          <w:tcPr>
            <w:tcW w:w="0" w:type="auto"/>
            <w:tcBorders>
              <w:top w:val="single" w:sz="4" w:space="0" w:color="auto"/>
              <w:left w:val="nil"/>
              <w:bottom w:val="single" w:sz="4" w:space="0" w:color="auto"/>
              <w:right w:val="single" w:sz="4" w:space="0" w:color="auto"/>
            </w:tcBorders>
            <w:vAlign w:val="center"/>
          </w:tcPr>
          <w:p w:rsidR="00137B8A" w:rsidRPr="00FD5AC1" w:rsidP="00CB1C05" w14:paraId="5E8740AD" w14:textId="77777777">
            <w:pPr>
              <w:pStyle w:val="LTableTextAbt"/>
              <w:jc w:val="right"/>
              <w:rPr>
                <w:szCs w:val="18"/>
              </w:rPr>
            </w:pPr>
            <w:r w:rsidRPr="003F1DA7">
              <w:t>1</w:t>
            </w:r>
          </w:p>
        </w:tc>
      </w:tr>
      <w:tr w14:paraId="738341EE"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0D1513F9" w14:textId="77777777">
            <w:pPr>
              <w:pStyle w:val="LTableTextAbt"/>
            </w:pPr>
            <w:r w:rsidRPr="00FD5AC1">
              <w:t>ACM American Construction Metals (</w:t>
            </w:r>
            <w:r w:rsidR="00EC5905">
              <w:t>ABC Supply Co Inc</w:t>
            </w:r>
            <w:r w:rsidRPr="00FD5AC1">
              <w:t>)</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7CABF738" w14:textId="77777777">
            <w:pPr>
              <w:pStyle w:val="LTableTextAbt"/>
              <w:rPr>
                <w:szCs w:val="18"/>
              </w:rPr>
            </w:pPr>
            <w:r>
              <w:rPr>
                <w:szCs w:val="18"/>
              </w:rPr>
              <w:t>423330</w:t>
            </w:r>
            <w:r w:rsidRPr="00FD5AC1" w:rsidR="004F366B">
              <w:rPr>
                <w:szCs w:val="18"/>
              </w:rPr>
              <w:t xml:space="preserve">: </w:t>
            </w:r>
            <w:r>
              <w:rPr>
                <w:szCs w:val="18"/>
              </w:rPr>
              <w:t>Roofing, Siding, And Insulation Material Merchant</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C380F49" w14:textId="77777777">
            <w:pPr>
              <w:pStyle w:val="RTableTextAbt"/>
            </w:pPr>
            <w:r w:rsidRPr="00FD5AC1">
              <w:t>$</w:t>
            </w:r>
            <w:r w:rsidR="00AE62E1">
              <w:t>6</w:t>
            </w:r>
            <w:r w:rsidRPr="00FD5AC1">
              <w:t>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DAF4BBF" w14:textId="77777777">
            <w:pPr>
              <w:pStyle w:val="RTableTextAbt"/>
            </w:pPr>
            <w:r>
              <w:t>7</w:t>
            </w:r>
            <w:r w:rsidRPr="00FD5AC1" w:rsidR="004F366B">
              <w:t>,</w:t>
            </w:r>
            <w:r>
              <w:t>0</w:t>
            </w:r>
            <w:r w:rsidRPr="00FD5AC1" w:rsidR="004F366B">
              <w:t>0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8F9AB57" w14:textId="77777777">
            <w:pPr>
              <w:pStyle w:val="LTableTextAbt"/>
              <w:jc w:val="right"/>
              <w:rPr>
                <w:szCs w:val="18"/>
              </w:rPr>
            </w:pPr>
            <w:r>
              <w:rPr>
                <w:szCs w:val="18"/>
              </w:rPr>
              <w:t>225</w:t>
            </w:r>
            <w:r w:rsidRPr="00FD5AC1">
              <w:rPr>
                <w:szCs w:val="18"/>
              </w:rPr>
              <w:t xml:space="preserve"> </w:t>
            </w:r>
            <w:r w:rsidRPr="00FD5AC1" w:rsidR="004F366B">
              <w:rPr>
                <w:szCs w:val="18"/>
              </w:rPr>
              <w:t>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D2EF0FC"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3CDFDF38" w14:textId="77777777">
            <w:pPr>
              <w:pStyle w:val="LTableTextAbt"/>
              <w:jc w:val="right"/>
              <w:rPr>
                <w:szCs w:val="18"/>
              </w:rPr>
            </w:pPr>
            <w:r w:rsidRPr="003F1DA7">
              <w:t>3</w:t>
            </w:r>
          </w:p>
        </w:tc>
      </w:tr>
      <w:tr w14:paraId="208E64F7"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FD5AC1" w:rsidRPr="00FD5AC1" w:rsidP="00CB1C05" w14:paraId="0D853875" w14:textId="77777777">
            <w:pPr>
              <w:pStyle w:val="LTableTextAbt"/>
            </w:pPr>
            <w:r w:rsidRPr="00FD5AC1">
              <w:t>Adco Professional Products LL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4AD390AF" w14:textId="77777777">
            <w:pPr>
              <w:pStyle w:val="LTableTextAbt"/>
              <w:rPr>
                <w:szCs w:val="18"/>
              </w:rPr>
            </w:pPr>
            <w:r w:rsidRPr="00FD5AC1">
              <w:rPr>
                <w:szCs w:val="18"/>
              </w:rPr>
              <w:t>424690: Other Chemical and Allied Products Merchant Whole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1625B8C" w14:textId="77777777">
            <w:pPr>
              <w:pStyle w:val="RTableTextAbt"/>
            </w:pPr>
            <w:r w:rsidRPr="00FD5AC1">
              <w:t>$39.34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55ED8C3" w14:textId="77777777">
            <w:pPr>
              <w:pStyle w:val="RTableTextAbt"/>
            </w:pPr>
            <w:r w:rsidRPr="00FD5AC1">
              <w:t>15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2AE6E95" w14:textId="77777777">
            <w:pPr>
              <w:pStyle w:val="LTableTextAbt"/>
              <w:jc w:val="right"/>
              <w:rPr>
                <w:szCs w:val="18"/>
              </w:rPr>
            </w:pPr>
            <w:r w:rsidRPr="00FD5AC1">
              <w:rPr>
                <w:szCs w:val="18"/>
              </w:rPr>
              <w:t>15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8D51761"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61EEC87E" w14:textId="77777777">
            <w:pPr>
              <w:pStyle w:val="LTableTextAbt"/>
              <w:jc w:val="right"/>
              <w:rPr>
                <w:szCs w:val="18"/>
              </w:rPr>
            </w:pPr>
            <w:r w:rsidRPr="003F1DA7">
              <w:t>2</w:t>
            </w:r>
          </w:p>
        </w:tc>
      </w:tr>
      <w:tr w14:paraId="66C10A85"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11C40D62" w14:textId="77777777">
            <w:pPr>
              <w:pStyle w:val="LTableTextAbt"/>
            </w:pPr>
            <w:r w:rsidRPr="00FD5AC1">
              <w:t>American Industries,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29421E2D" w14:textId="77777777">
            <w:pPr>
              <w:pStyle w:val="LTableTextAbt"/>
              <w:rPr>
                <w:szCs w:val="18"/>
              </w:rPr>
            </w:pPr>
            <w:r w:rsidRPr="00FD5AC1">
              <w:rPr>
                <w:szCs w:val="18"/>
              </w:rPr>
              <w:t>424690: Other Chemical and Allied Products Merchant Whole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88C7950" w14:textId="77777777">
            <w:pPr>
              <w:pStyle w:val="RTableTextAbt"/>
            </w:pPr>
            <w:r w:rsidRPr="00FD5AC1">
              <w:t>$3</w:t>
            </w:r>
            <w:r w:rsidR="001B02F2">
              <w:t>5</w:t>
            </w:r>
            <w:r w:rsidRPr="00FD5AC1">
              <w:t>.</w:t>
            </w:r>
            <w:r w:rsidR="001B02F2">
              <w:t>47</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016F183" w14:textId="77777777">
            <w:pPr>
              <w:pStyle w:val="RTableTextAbt"/>
            </w:pPr>
            <w:r w:rsidRPr="00FD5AC1">
              <w:t>4</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B3C2DAB" w14:textId="77777777">
            <w:pPr>
              <w:pStyle w:val="LTableTextAbt"/>
              <w:jc w:val="right"/>
              <w:rPr>
                <w:szCs w:val="18"/>
              </w:rPr>
            </w:pPr>
            <w:r w:rsidRPr="00FD5AC1">
              <w:rPr>
                <w:szCs w:val="18"/>
              </w:rPr>
              <w:t>1</w:t>
            </w:r>
            <w:r w:rsidR="001B02F2">
              <w:rPr>
                <w:szCs w:val="18"/>
              </w:rPr>
              <w:t>75</w:t>
            </w:r>
            <w:r w:rsidRPr="00FD5AC1">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EB0D55C"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30F5F4E7" w14:textId="77777777">
            <w:pPr>
              <w:pStyle w:val="LTableTextAbt"/>
              <w:jc w:val="right"/>
              <w:rPr>
                <w:szCs w:val="18"/>
              </w:rPr>
            </w:pPr>
            <w:r w:rsidRPr="003F1DA7">
              <w:t>3</w:t>
            </w:r>
          </w:p>
        </w:tc>
      </w:tr>
      <w:tr w14:paraId="368062F5" w14:textId="77777777" w:rsidTr="00663DC7">
        <w:tblPrEx>
          <w:tblW w:w="0" w:type="auto"/>
          <w:tblLook w:val="04A0"/>
        </w:tblPrEx>
        <w:trPr>
          <w:trHeight w:val="73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16BD90E5" w14:textId="77777777">
            <w:pPr>
              <w:pStyle w:val="LTableTextAbt"/>
            </w:pPr>
            <w:r w:rsidRPr="00FD5AC1">
              <w:t>American Niagara</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016C6F59" w14:textId="77777777">
            <w:pPr>
              <w:pStyle w:val="LTableTextAbt"/>
              <w:rPr>
                <w:szCs w:val="18"/>
              </w:rPr>
            </w:pPr>
            <w:r w:rsidRPr="00FD5AC1">
              <w:rPr>
                <w:szCs w:val="18"/>
              </w:rPr>
              <w:t>325998: All Other Miscellaneous Chemical Product and Preparation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7F847C1" w14:textId="77777777">
            <w:pPr>
              <w:pStyle w:val="RTableTextAbt"/>
            </w:pPr>
            <w:r w:rsidRPr="00FD5AC1">
              <w:t>$1.49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AE58736" w14:textId="77777777">
            <w:pPr>
              <w:pStyle w:val="RTableTextAbt"/>
            </w:pPr>
            <w:r w:rsidRPr="00FD5AC1">
              <w:t>1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2810E96" w14:textId="77777777">
            <w:pPr>
              <w:pStyle w:val="LTableTextAbt"/>
              <w:jc w:val="right"/>
              <w:rPr>
                <w:szCs w:val="18"/>
              </w:rPr>
            </w:pPr>
            <w:r w:rsidRPr="00FD5AC1">
              <w:rPr>
                <w:szCs w:val="18"/>
              </w:rPr>
              <w:t>5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C1986E2"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4A583F47" w14:textId="77777777">
            <w:pPr>
              <w:pStyle w:val="LTableTextAbt"/>
              <w:jc w:val="right"/>
              <w:rPr>
                <w:szCs w:val="18"/>
              </w:rPr>
            </w:pPr>
            <w:r w:rsidRPr="003F1DA7">
              <w:t>1</w:t>
            </w:r>
          </w:p>
        </w:tc>
      </w:tr>
      <w:tr w14:paraId="2FE20E0B" w14:textId="77777777" w:rsidTr="00663DC7">
        <w:tblPrEx>
          <w:tblW w:w="0" w:type="auto"/>
          <w:tblLook w:val="04A0"/>
        </w:tblPrEx>
        <w:trPr>
          <w:trHeight w:val="49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76611483" w14:textId="77777777">
            <w:pPr>
              <w:pStyle w:val="LTableTextAbt"/>
            </w:pPr>
            <w:r w:rsidRPr="00FD5AC1">
              <w:t>Amerimax Home Products, Inc.</w:t>
            </w:r>
            <w:r w:rsidR="006B23B6">
              <w:t xml:space="preserve"> (Om</w:t>
            </w:r>
            <w:r w:rsidR="00935DE9">
              <w:t>nimax Holdings Inc)</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055CD8AF" w14:textId="77777777">
            <w:pPr>
              <w:pStyle w:val="LTableTextAbt"/>
              <w:rPr>
                <w:szCs w:val="18"/>
              </w:rPr>
            </w:pPr>
            <w:r>
              <w:rPr>
                <w:szCs w:val="18"/>
              </w:rPr>
              <w:t>331318</w:t>
            </w:r>
            <w:r w:rsidRPr="00FD5AC1" w:rsidR="004F366B">
              <w:rPr>
                <w:szCs w:val="18"/>
              </w:rPr>
              <w:t xml:space="preserve">: </w:t>
            </w:r>
            <w:r w:rsidRPr="00F353EE">
              <w:rPr>
                <w:szCs w:val="18"/>
              </w:rPr>
              <w:t>Other Aluminum Rolling, Drawing, And Extrud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5F1650D" w14:textId="77777777">
            <w:pPr>
              <w:pStyle w:val="RTableTextAbt"/>
            </w:pPr>
            <w:r w:rsidRPr="00FD5AC1">
              <w:t>$</w:t>
            </w:r>
            <w:r w:rsidR="003C7E32">
              <w:t>854.75</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8BE7565" w14:textId="77777777">
            <w:pPr>
              <w:pStyle w:val="RTableTextAbt"/>
            </w:pPr>
            <w:r>
              <w:t>1,784</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DAA7D15" w14:textId="77777777">
            <w:pPr>
              <w:pStyle w:val="LTableTextAbt"/>
              <w:jc w:val="right"/>
              <w:rPr>
                <w:szCs w:val="18"/>
              </w:rPr>
            </w:pPr>
            <w:r>
              <w:rPr>
                <w:szCs w:val="18"/>
              </w:rPr>
              <w:t>750</w:t>
            </w:r>
            <w:r w:rsidRPr="00FD5AC1" w:rsidR="004F366B">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08D5CDC" w14:textId="77777777">
            <w:pPr>
              <w:pStyle w:val="LTableTextAbt"/>
              <w:jc w:val="right"/>
              <w:rPr>
                <w:szCs w:val="18"/>
              </w:rPr>
            </w:pPr>
            <w:r>
              <w:rPr>
                <w:szCs w:val="18"/>
              </w:rPr>
              <w:t>No</w:t>
            </w:r>
          </w:p>
        </w:tc>
        <w:tc>
          <w:tcPr>
            <w:tcW w:w="0" w:type="auto"/>
            <w:tcBorders>
              <w:top w:val="nil"/>
              <w:left w:val="nil"/>
              <w:bottom w:val="single" w:sz="4" w:space="0" w:color="auto"/>
              <w:right w:val="single" w:sz="4" w:space="0" w:color="auto"/>
            </w:tcBorders>
            <w:vAlign w:val="center"/>
          </w:tcPr>
          <w:p w:rsidR="00137B8A" w:rsidP="00CB1C05" w14:paraId="4A300950" w14:textId="77777777">
            <w:pPr>
              <w:pStyle w:val="LTableTextAbt"/>
              <w:jc w:val="right"/>
              <w:rPr>
                <w:szCs w:val="18"/>
              </w:rPr>
            </w:pPr>
            <w:r w:rsidRPr="003F1DA7">
              <w:t>2</w:t>
            </w:r>
          </w:p>
        </w:tc>
      </w:tr>
      <w:tr w14:paraId="231F27DE"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0E4181FC" w14:textId="77777777">
            <w:pPr>
              <w:pStyle w:val="LTableTextAbt"/>
            </w:pPr>
            <w:r w:rsidRPr="00FD5AC1">
              <w:t>Anti-Seize Technology</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022446B1" w14:textId="77777777">
            <w:pPr>
              <w:pStyle w:val="LTableTextAbt"/>
              <w:rPr>
                <w:szCs w:val="18"/>
              </w:rPr>
            </w:pPr>
            <w:r w:rsidRPr="00FD5AC1">
              <w:rPr>
                <w:szCs w:val="18"/>
              </w:rPr>
              <w:t>325520: Adhesive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4B892DF" w14:textId="77777777">
            <w:pPr>
              <w:pStyle w:val="RTableTextAbt"/>
            </w:pPr>
            <w:r w:rsidRPr="00FD5AC1">
              <w:t>$3.47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7E7530C" w14:textId="77777777">
            <w:pPr>
              <w:pStyle w:val="RTableTextAbt"/>
            </w:pPr>
            <w:r w:rsidRPr="00FD5AC1">
              <w:t>12</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069E2A2" w14:textId="77777777">
            <w:pPr>
              <w:pStyle w:val="LTableTextAbt"/>
              <w:jc w:val="right"/>
              <w:rPr>
                <w:szCs w:val="18"/>
              </w:rPr>
            </w:pPr>
            <w:r w:rsidRPr="00FD5AC1">
              <w:rPr>
                <w:szCs w:val="18"/>
              </w:rPr>
              <w:t>5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9280A49"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101F7D86" w14:textId="77777777">
            <w:pPr>
              <w:pStyle w:val="LTableTextAbt"/>
              <w:jc w:val="right"/>
              <w:rPr>
                <w:szCs w:val="18"/>
              </w:rPr>
            </w:pPr>
            <w:r w:rsidRPr="003F1DA7">
              <w:t>1</w:t>
            </w:r>
          </w:p>
        </w:tc>
      </w:tr>
      <w:tr w14:paraId="471239ED"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7D492D3C" w14:textId="77777777">
            <w:pPr>
              <w:pStyle w:val="LTableTextAbt"/>
            </w:pPr>
            <w:r w:rsidRPr="00FD5AC1">
              <w:t>Berryman Products,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7B5962D6" w14:textId="77777777">
            <w:pPr>
              <w:pStyle w:val="LTableTextAbt"/>
              <w:rPr>
                <w:szCs w:val="18"/>
              </w:rPr>
            </w:pPr>
            <w:r>
              <w:rPr>
                <w:szCs w:val="18"/>
              </w:rPr>
              <w:t>325180</w:t>
            </w:r>
            <w:r w:rsidRPr="00FD5AC1" w:rsidR="004F366B">
              <w:rPr>
                <w:szCs w:val="18"/>
              </w:rPr>
              <w:t xml:space="preserve">: </w:t>
            </w:r>
            <w:r w:rsidRPr="001A3059" w:rsidR="001A3059">
              <w:rPr>
                <w:szCs w:val="18"/>
              </w:rPr>
              <w:t>Other Basic Inorganic Chemical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F319851" w14:textId="77777777">
            <w:pPr>
              <w:pStyle w:val="RTableTextAbt"/>
            </w:pPr>
            <w:r w:rsidRPr="00FD5AC1">
              <w:t>$</w:t>
            </w:r>
            <w:r w:rsidR="00655148">
              <w:t>40.8</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CAD168C" w14:textId="77777777">
            <w:pPr>
              <w:pStyle w:val="RTableTextAbt"/>
            </w:pPr>
            <w:r w:rsidRPr="00FD5AC1">
              <w:t>5</w:t>
            </w:r>
            <w:r w:rsidR="00655148">
              <w:t>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746B866" w14:textId="77777777">
            <w:pPr>
              <w:pStyle w:val="LTableTextAbt"/>
              <w:jc w:val="right"/>
              <w:rPr>
                <w:szCs w:val="18"/>
              </w:rPr>
            </w:pPr>
            <w:r w:rsidRPr="00FD5AC1">
              <w:rPr>
                <w:szCs w:val="18"/>
              </w:rPr>
              <w:t>1</w:t>
            </w:r>
            <w:r w:rsidR="00547A7D">
              <w:rPr>
                <w:szCs w:val="18"/>
              </w:rPr>
              <w:t>000</w:t>
            </w:r>
            <w:r w:rsidRPr="00FD5AC1">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F1CFC18"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05FFF2CC" w14:textId="77777777">
            <w:pPr>
              <w:pStyle w:val="LTableTextAbt"/>
              <w:jc w:val="right"/>
              <w:rPr>
                <w:szCs w:val="18"/>
              </w:rPr>
            </w:pPr>
            <w:r w:rsidRPr="003F1DA7">
              <w:t>2</w:t>
            </w:r>
          </w:p>
        </w:tc>
      </w:tr>
      <w:tr w14:paraId="606EE08B"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21450D52" w14:textId="77777777">
            <w:pPr>
              <w:pStyle w:val="LTableTextAbt"/>
            </w:pPr>
            <w:r w:rsidRPr="00FD5AC1">
              <w:t>Blumenthal Brands Integrated LLC (B</w:t>
            </w:r>
            <w:r w:rsidR="0005094C">
              <w:t>’</w:t>
            </w:r>
            <w:r w:rsidRPr="00FD5AC1">
              <w:t>Laster Holdings LL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711CBC8E" w14:textId="77777777">
            <w:pPr>
              <w:pStyle w:val="LTableTextAbt"/>
              <w:rPr>
                <w:szCs w:val="18"/>
              </w:rPr>
            </w:pPr>
            <w:r w:rsidRPr="00FD5AC1">
              <w:rPr>
                <w:szCs w:val="18"/>
              </w:rPr>
              <w:t>32</w:t>
            </w:r>
            <w:r w:rsidR="00765F8B">
              <w:rPr>
                <w:szCs w:val="18"/>
              </w:rPr>
              <w:t>5998</w:t>
            </w:r>
            <w:r w:rsidRPr="00FD5AC1">
              <w:rPr>
                <w:szCs w:val="18"/>
              </w:rPr>
              <w:t>:</w:t>
            </w:r>
            <w:r w:rsidRPr="003D2386" w:rsidR="003D2386">
              <w:rPr>
                <w:szCs w:val="18"/>
              </w:rPr>
              <w:t>All Other Miscellaneous Chemical Product And Prepa</w:t>
            </w:r>
            <w:r w:rsidR="00A753E4">
              <w:rPr>
                <w:szCs w:val="18"/>
              </w:rPr>
              <w:t>ration</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67A9582" w14:textId="77777777">
            <w:pPr>
              <w:pStyle w:val="RTableTextAbt"/>
            </w:pPr>
            <w:r w:rsidRPr="00FD5AC1">
              <w:t>$1</w:t>
            </w:r>
            <w:r w:rsidR="00532248">
              <w:t>6</w:t>
            </w:r>
            <w:r w:rsidRPr="00FD5AC1">
              <w:t>.</w:t>
            </w:r>
            <w:r w:rsidR="00532248">
              <w:t>97</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7C69B3B" w14:textId="77777777">
            <w:pPr>
              <w:pStyle w:val="RTableTextAbt"/>
            </w:pPr>
            <w:r>
              <w:t>4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93DFBC6" w14:textId="77777777">
            <w:pPr>
              <w:pStyle w:val="LTableTextAbt"/>
              <w:jc w:val="right"/>
              <w:rPr>
                <w:szCs w:val="18"/>
              </w:rPr>
            </w:pPr>
            <w:r>
              <w:rPr>
                <w:szCs w:val="18"/>
              </w:rPr>
              <w:t>650</w:t>
            </w:r>
            <w:r w:rsidRPr="00FD5AC1" w:rsidR="004F366B">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9F0D6DC"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076FA08C" w14:textId="77777777">
            <w:pPr>
              <w:pStyle w:val="LTableTextAbt"/>
              <w:jc w:val="right"/>
              <w:rPr>
                <w:szCs w:val="18"/>
              </w:rPr>
            </w:pPr>
            <w:r w:rsidRPr="003F1DA7">
              <w:t>1</w:t>
            </w:r>
          </w:p>
        </w:tc>
      </w:tr>
      <w:tr w14:paraId="57E73962"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18A90B7E" w14:textId="77777777">
            <w:pPr>
              <w:pStyle w:val="LTableTextAbt"/>
            </w:pPr>
            <w:r w:rsidRPr="00FD5AC1">
              <w:t>C K Enterprises,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282A8FD5" w14:textId="77777777">
            <w:pPr>
              <w:pStyle w:val="LTableTextAbt"/>
              <w:rPr>
                <w:szCs w:val="18"/>
              </w:rPr>
            </w:pPr>
            <w:r>
              <w:rPr>
                <w:szCs w:val="18"/>
              </w:rPr>
              <w:t>425120</w:t>
            </w:r>
            <w:r w:rsidRPr="00FD5AC1" w:rsidR="004F366B">
              <w:rPr>
                <w:szCs w:val="18"/>
              </w:rPr>
              <w:t>:</w:t>
            </w:r>
            <w:r w:rsidRPr="00E01A73">
              <w:rPr>
                <w:szCs w:val="18"/>
              </w:rPr>
              <w:t>Wholesale Trade Agents And Brok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3DC948E" w14:textId="77777777">
            <w:pPr>
              <w:pStyle w:val="RTableTextAbt"/>
            </w:pPr>
            <w:r w:rsidRPr="00FD5AC1">
              <w:t>$</w:t>
            </w:r>
            <w:r w:rsidR="00966702">
              <w:t>3</w:t>
            </w:r>
            <w:r w:rsidRPr="00FD5AC1">
              <w:t>.7</w:t>
            </w:r>
            <w:r w:rsidR="00966702">
              <w:t>7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03BCB93" w14:textId="77777777">
            <w:pPr>
              <w:pStyle w:val="RTableTextAbt"/>
            </w:pPr>
            <w:r>
              <w:t>3</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50FDA4E3" w14:textId="77777777">
            <w:pPr>
              <w:pStyle w:val="LTableTextAbt"/>
              <w:jc w:val="right"/>
              <w:rPr>
                <w:szCs w:val="18"/>
              </w:rPr>
            </w:pPr>
            <w:r w:rsidRPr="00FD5AC1">
              <w:rPr>
                <w:szCs w:val="18"/>
              </w:rPr>
              <w:t>10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DAB742E"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2594C8C7" w14:textId="77777777">
            <w:pPr>
              <w:pStyle w:val="LTableTextAbt"/>
              <w:jc w:val="right"/>
              <w:rPr>
                <w:szCs w:val="18"/>
              </w:rPr>
            </w:pPr>
            <w:r w:rsidRPr="003F1DA7">
              <w:t>1</w:t>
            </w:r>
          </w:p>
        </w:tc>
      </w:tr>
      <w:tr w14:paraId="381231BF"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5C913C31" w14:textId="77777777">
            <w:pPr>
              <w:pStyle w:val="LTableTextAbt"/>
            </w:pPr>
            <w:r w:rsidRPr="00FD5AC1">
              <w:t>Canberra Corp.</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4ABF0A9A" w14:textId="77777777">
            <w:pPr>
              <w:pStyle w:val="LTableTextAbt"/>
              <w:rPr>
                <w:szCs w:val="18"/>
              </w:rPr>
            </w:pPr>
            <w:r w:rsidRPr="00FD5AC1">
              <w:rPr>
                <w:szCs w:val="18"/>
              </w:rPr>
              <w:t>325612: Polish and Other Sanitation Good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E0697E1" w14:textId="77777777">
            <w:pPr>
              <w:pStyle w:val="RTableTextAbt"/>
            </w:pPr>
            <w:r w:rsidRPr="00FD5AC1">
              <w:t>$</w:t>
            </w:r>
            <w:r w:rsidR="00EA5F03">
              <w:t>127</w:t>
            </w:r>
            <w:r w:rsidRPr="00FD5AC1">
              <w:t>.</w:t>
            </w:r>
            <w:r w:rsidR="00DD49EE">
              <w:t>15</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DFD55B9" w14:textId="77777777">
            <w:pPr>
              <w:pStyle w:val="RTableTextAbt"/>
            </w:pPr>
            <w:r w:rsidRPr="00FD5AC1">
              <w:t>20</w:t>
            </w:r>
            <w:r w:rsidR="00DD49EE">
              <w:t>0</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7ACE82E1" w14:textId="77777777">
            <w:pPr>
              <w:pStyle w:val="LTableTextAbt"/>
              <w:jc w:val="right"/>
              <w:rPr>
                <w:szCs w:val="18"/>
              </w:rPr>
            </w:pPr>
            <w:r>
              <w:rPr>
                <w:szCs w:val="18"/>
              </w:rPr>
              <w:t>900</w:t>
            </w:r>
            <w:r w:rsidRPr="00FD5AC1" w:rsidR="004F366B">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F7FE87F"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49074C98" w14:textId="77777777">
            <w:pPr>
              <w:pStyle w:val="LTableTextAbt"/>
              <w:jc w:val="right"/>
              <w:rPr>
                <w:szCs w:val="18"/>
              </w:rPr>
            </w:pPr>
            <w:r w:rsidRPr="003F1DA7">
              <w:t>1</w:t>
            </w:r>
          </w:p>
        </w:tc>
      </w:tr>
      <w:tr w14:paraId="41734763"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2D0B2DA7" w14:textId="77777777">
            <w:pPr>
              <w:pStyle w:val="LTableTextAbt"/>
            </w:pPr>
            <w:r w:rsidRPr="00FD5AC1">
              <w:t xml:space="preserve">CHS Inc. </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20E31B2A" w14:textId="77777777">
            <w:pPr>
              <w:pStyle w:val="LTableTextAbt"/>
              <w:rPr>
                <w:szCs w:val="18"/>
              </w:rPr>
            </w:pPr>
            <w:r w:rsidRPr="00FD5AC1">
              <w:rPr>
                <w:szCs w:val="18"/>
              </w:rPr>
              <w:t>424510: Grain and Field Bean Merchant Whole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395D647" w14:textId="77777777">
            <w:pPr>
              <w:pStyle w:val="RTableTextAbt"/>
            </w:pPr>
            <w:r w:rsidRPr="00FD5AC1">
              <w:t>$</w:t>
            </w:r>
            <w:r w:rsidR="00EF1FBD">
              <w:t>47</w:t>
            </w:r>
            <w:r w:rsidRPr="00FD5AC1">
              <w:t>.</w:t>
            </w:r>
            <w:r w:rsidR="00EF1FBD">
              <w:t>79</w:t>
            </w:r>
            <w:r w:rsidRPr="00FD5AC1">
              <w:t>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64A2839" w14:textId="77777777">
            <w:pPr>
              <w:pStyle w:val="RTableTextAbt"/>
            </w:pPr>
            <w:r>
              <w:t>10,014</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5F60905" w14:textId="77777777">
            <w:pPr>
              <w:pStyle w:val="LTableTextAbt"/>
              <w:jc w:val="right"/>
              <w:rPr>
                <w:szCs w:val="18"/>
              </w:rPr>
            </w:pPr>
            <w:r w:rsidRPr="00FD5AC1">
              <w:rPr>
                <w:szCs w:val="18"/>
              </w:rPr>
              <w:t>2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AC4D764"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3C87D140" w14:textId="77777777">
            <w:pPr>
              <w:pStyle w:val="LTableTextAbt"/>
              <w:jc w:val="right"/>
              <w:rPr>
                <w:szCs w:val="18"/>
              </w:rPr>
            </w:pPr>
            <w:r w:rsidRPr="003F1DA7">
              <w:t>1</w:t>
            </w:r>
          </w:p>
        </w:tc>
      </w:tr>
      <w:tr w14:paraId="2F6C825E"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7E867136" w14:textId="77777777">
            <w:pPr>
              <w:pStyle w:val="LTableTextAbt"/>
            </w:pPr>
            <w:r w:rsidRPr="00FD5AC1">
              <w:t>Plz Aeroscience Corporation</w:t>
            </w:r>
            <w:r w:rsidR="006351FC">
              <w:t xml:space="preserve"> (</w:t>
            </w:r>
            <w:r w:rsidR="00DE444C">
              <w:t>Pritzker Private Capital)</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06B21311" w14:textId="77777777">
            <w:pPr>
              <w:pStyle w:val="LTableTextAbt"/>
              <w:rPr>
                <w:szCs w:val="18"/>
              </w:rPr>
            </w:pPr>
            <w:r>
              <w:rPr>
                <w:szCs w:val="18"/>
              </w:rPr>
              <w:t>523</w:t>
            </w:r>
            <w:r w:rsidR="00132A35">
              <w:rPr>
                <w:szCs w:val="18"/>
              </w:rPr>
              <w:t>910</w:t>
            </w:r>
            <w:r w:rsidRPr="00FD5AC1" w:rsidR="004F366B">
              <w:rPr>
                <w:szCs w:val="18"/>
              </w:rPr>
              <w:t xml:space="preserve">: </w:t>
            </w:r>
            <w:r w:rsidRPr="00D52273" w:rsidR="00D52273">
              <w:rPr>
                <w:szCs w:val="18"/>
              </w:rPr>
              <w:t>Miscellaneous Intermediation</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8921CC2" w14:textId="77777777">
            <w:pPr>
              <w:pStyle w:val="RTableTextAbt"/>
            </w:pPr>
            <w:r w:rsidRPr="00FD5AC1">
              <w:t>$</w:t>
            </w:r>
            <w:r w:rsidR="001A0F8F">
              <w:t>166.73</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866376A" w14:textId="77777777">
            <w:pPr>
              <w:pStyle w:val="RTableTextAbt"/>
            </w:pPr>
            <w:r>
              <w:t>141</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24689794" w14:textId="77777777">
            <w:pPr>
              <w:pStyle w:val="LTableTextAbt"/>
              <w:jc w:val="right"/>
              <w:rPr>
                <w:szCs w:val="18"/>
              </w:rPr>
            </w:pPr>
            <w:r>
              <w:rPr>
                <w:szCs w:val="18"/>
              </w:rPr>
              <w:t>$47m Revenu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B8BD9D6" w14:textId="77777777">
            <w:pPr>
              <w:pStyle w:val="LTableTextAbt"/>
              <w:jc w:val="right"/>
              <w:rPr>
                <w:szCs w:val="18"/>
              </w:rPr>
            </w:pPr>
            <w:r>
              <w:rPr>
                <w:szCs w:val="18"/>
              </w:rPr>
              <w:t>No</w:t>
            </w:r>
          </w:p>
        </w:tc>
        <w:tc>
          <w:tcPr>
            <w:tcW w:w="0" w:type="auto"/>
            <w:tcBorders>
              <w:top w:val="nil"/>
              <w:left w:val="nil"/>
              <w:bottom w:val="single" w:sz="4" w:space="0" w:color="auto"/>
              <w:right w:val="single" w:sz="4" w:space="0" w:color="auto"/>
            </w:tcBorders>
            <w:vAlign w:val="center"/>
          </w:tcPr>
          <w:p w:rsidR="00137B8A" w:rsidP="00CB1C05" w14:paraId="1F30D51D" w14:textId="77777777">
            <w:pPr>
              <w:pStyle w:val="LTableTextAbt"/>
              <w:jc w:val="right"/>
              <w:rPr>
                <w:szCs w:val="18"/>
              </w:rPr>
            </w:pPr>
            <w:r w:rsidRPr="003F1DA7">
              <w:t>1</w:t>
            </w:r>
          </w:p>
        </w:tc>
      </w:tr>
      <w:tr w14:paraId="30793595"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70D218E7" w14:textId="77777777">
            <w:pPr>
              <w:pStyle w:val="LTableTextAbt"/>
            </w:pPr>
            <w:r w:rsidRPr="00FD5AC1">
              <w:t>CRC Industries, Inc. (Berwind Corporation)</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47123E11" w14:textId="77777777">
            <w:pPr>
              <w:pStyle w:val="LTableTextAbt"/>
              <w:rPr>
                <w:szCs w:val="18"/>
              </w:rPr>
            </w:pPr>
            <w:r>
              <w:rPr>
                <w:szCs w:val="18"/>
              </w:rPr>
              <w:t>5239</w:t>
            </w:r>
            <w:r w:rsidR="00E159E6">
              <w:rPr>
                <w:szCs w:val="18"/>
              </w:rPr>
              <w:t>4</w:t>
            </w:r>
            <w:r>
              <w:rPr>
                <w:szCs w:val="18"/>
              </w:rPr>
              <w:t>0</w:t>
            </w:r>
            <w:r w:rsidRPr="00FD5AC1" w:rsidR="004F366B">
              <w:rPr>
                <w:szCs w:val="18"/>
              </w:rPr>
              <w:t xml:space="preserve">: </w:t>
            </w:r>
            <w:r w:rsidRPr="000824CF" w:rsidR="000824CF">
              <w:rPr>
                <w:szCs w:val="18"/>
              </w:rPr>
              <w:t>Portfolio Management And Investment Advic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1E3FE99" w14:textId="77777777">
            <w:pPr>
              <w:pStyle w:val="RTableTextAbt"/>
            </w:pPr>
            <w:r w:rsidRPr="00FD5AC1">
              <w:t>$</w:t>
            </w:r>
            <w:r w:rsidR="00B9251B">
              <w:t>425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2AB070D" w14:textId="77777777">
            <w:pPr>
              <w:pStyle w:val="RTableTextAbt"/>
            </w:pPr>
            <w:r>
              <w:t>3,501</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63A64E6" w14:textId="77777777">
            <w:pPr>
              <w:pStyle w:val="LTableTextAbt"/>
              <w:jc w:val="right"/>
              <w:rPr>
                <w:szCs w:val="18"/>
              </w:rPr>
            </w:pPr>
            <w:r>
              <w:rPr>
                <w:szCs w:val="18"/>
              </w:rPr>
              <w:t>$</w:t>
            </w:r>
            <w:r w:rsidR="00C87F42">
              <w:rPr>
                <w:szCs w:val="18"/>
              </w:rPr>
              <w:t>47m Revenu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93DA9F6"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4DAE3D79" w14:textId="77777777">
            <w:pPr>
              <w:pStyle w:val="LTableTextAbt"/>
              <w:jc w:val="right"/>
              <w:rPr>
                <w:szCs w:val="18"/>
              </w:rPr>
            </w:pPr>
            <w:r w:rsidRPr="003F1DA7">
              <w:t>19</w:t>
            </w:r>
          </w:p>
        </w:tc>
      </w:tr>
      <w:tr w14:paraId="717C1B6F"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35095AD0" w14:textId="77777777">
            <w:pPr>
              <w:pStyle w:val="LTableTextAbt"/>
            </w:pPr>
            <w:r w:rsidRPr="00FD5AC1">
              <w:t>Delta Foremost Chemical Corporation</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42EDB48E" w14:textId="77777777">
            <w:pPr>
              <w:pStyle w:val="LTableTextAbt"/>
              <w:rPr>
                <w:szCs w:val="18"/>
              </w:rPr>
            </w:pPr>
            <w:r w:rsidRPr="00FD5AC1">
              <w:rPr>
                <w:szCs w:val="18"/>
              </w:rPr>
              <w:t>32561</w:t>
            </w:r>
            <w:r w:rsidR="00186028">
              <w:rPr>
                <w:szCs w:val="18"/>
              </w:rPr>
              <w:t>1</w:t>
            </w:r>
            <w:r w:rsidRPr="00FD5AC1">
              <w:rPr>
                <w:szCs w:val="18"/>
              </w:rPr>
              <w:t>:</w:t>
            </w:r>
            <w:r w:rsidRPr="00186028" w:rsidR="00186028">
              <w:rPr>
                <w:szCs w:val="18"/>
              </w:rPr>
              <w:t>Soap And Other Detergent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4348101" w14:textId="77777777">
            <w:pPr>
              <w:pStyle w:val="RTableTextAbt"/>
            </w:pPr>
            <w:r w:rsidRPr="00FD5AC1">
              <w:t>$</w:t>
            </w:r>
            <w:r w:rsidR="00F814BB">
              <w:t>17</w:t>
            </w:r>
            <w:r w:rsidRPr="00FD5AC1">
              <w:t>.</w:t>
            </w:r>
            <w:r w:rsidR="00F814BB">
              <w:t>29</w:t>
            </w:r>
            <w:r w:rsidRPr="00FD5AC1">
              <w:t>M</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5D45DFE6" w14:textId="77777777">
            <w:pPr>
              <w:pStyle w:val="RTableTextAbt"/>
            </w:pPr>
            <w:r w:rsidRPr="00FD5AC1">
              <w:t>1</w:t>
            </w:r>
            <w:r w:rsidR="00F814BB">
              <w:t>0</w:t>
            </w:r>
            <w:r w:rsidRPr="00FD5AC1">
              <w:t>0</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5CAB60E8" w14:textId="77777777">
            <w:pPr>
              <w:pStyle w:val="LTableTextAbt"/>
              <w:jc w:val="right"/>
              <w:rPr>
                <w:szCs w:val="18"/>
              </w:rPr>
            </w:pPr>
            <w:r>
              <w:rPr>
                <w:szCs w:val="18"/>
              </w:rPr>
              <w:t>1100</w:t>
            </w:r>
            <w:r w:rsidRPr="00FD5AC1">
              <w:rPr>
                <w:szCs w:val="18"/>
              </w:rPr>
              <w:t xml:space="preserve"> </w:t>
            </w:r>
            <w:r w:rsidRPr="00FD5AC1" w:rsidR="004F366B">
              <w:rPr>
                <w:szCs w:val="18"/>
              </w:rPr>
              <w:t>Employees</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35B182C4"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75F274EA" w14:textId="77777777">
            <w:pPr>
              <w:pStyle w:val="LTableTextAbt"/>
              <w:jc w:val="right"/>
              <w:rPr>
                <w:szCs w:val="18"/>
              </w:rPr>
            </w:pPr>
            <w:r w:rsidRPr="003F1DA7">
              <w:t>2</w:t>
            </w:r>
          </w:p>
        </w:tc>
      </w:tr>
      <w:tr w14:paraId="306FBE37"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413556DA" w14:textId="77777777">
            <w:pPr>
              <w:pStyle w:val="LTableTextAbt"/>
            </w:pPr>
            <w:r w:rsidRPr="00FD5AC1">
              <w:t>Eclectic Products, Inc. (The Willamette Valley Company LL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3651C7D5" w14:textId="77777777">
            <w:pPr>
              <w:pStyle w:val="LTableTextAbt"/>
              <w:rPr>
                <w:szCs w:val="18"/>
              </w:rPr>
            </w:pPr>
            <w:r>
              <w:rPr>
                <w:szCs w:val="18"/>
              </w:rPr>
              <w:t>325510</w:t>
            </w:r>
            <w:r w:rsidRPr="00FD5AC1" w:rsidR="004F366B">
              <w:rPr>
                <w:szCs w:val="18"/>
              </w:rPr>
              <w:t xml:space="preserve">: </w:t>
            </w:r>
            <w:r w:rsidRPr="00211B7D" w:rsidR="00211B7D">
              <w:rPr>
                <w:szCs w:val="18"/>
              </w:rPr>
              <w:t>Paint And Coating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A6BF9A9" w14:textId="77777777">
            <w:pPr>
              <w:pStyle w:val="RTableTextAbt"/>
            </w:pPr>
            <w:r w:rsidRPr="00FD5AC1">
              <w:t>$</w:t>
            </w:r>
            <w:r w:rsidR="00A96958">
              <w:t>815</w:t>
            </w:r>
            <w:r w:rsidRPr="00FD5AC1">
              <w:t>.</w:t>
            </w:r>
            <w:r w:rsidR="009D6160">
              <w:t>69</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B55CCF2" w14:textId="77777777">
            <w:pPr>
              <w:pStyle w:val="RTableTextAbt"/>
            </w:pPr>
            <w:r>
              <w:t>818</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5A41FD4" w14:textId="77777777">
            <w:pPr>
              <w:pStyle w:val="LTableTextAbt"/>
              <w:jc w:val="right"/>
              <w:rPr>
                <w:szCs w:val="18"/>
              </w:rPr>
            </w:pPr>
            <w:r w:rsidRPr="00FD5AC1">
              <w:rPr>
                <w:szCs w:val="18"/>
              </w:rPr>
              <w:t>100</w:t>
            </w:r>
            <w:r w:rsidR="009D6160">
              <w:rPr>
                <w:szCs w:val="18"/>
              </w:rPr>
              <w:t>0</w:t>
            </w:r>
            <w:r w:rsidRPr="00FD5AC1">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465DF88" w14:textId="77777777">
            <w:pPr>
              <w:pStyle w:val="LTableTextAbt"/>
              <w:jc w:val="right"/>
              <w:rPr>
                <w:szCs w:val="18"/>
              </w:rPr>
            </w:pPr>
            <w:r>
              <w:rPr>
                <w:szCs w:val="18"/>
              </w:rPr>
              <w:t>Small</w:t>
            </w:r>
          </w:p>
        </w:tc>
        <w:tc>
          <w:tcPr>
            <w:tcW w:w="0" w:type="auto"/>
            <w:tcBorders>
              <w:top w:val="nil"/>
              <w:left w:val="nil"/>
              <w:bottom w:val="single" w:sz="4" w:space="0" w:color="auto"/>
              <w:right w:val="single" w:sz="4" w:space="0" w:color="auto"/>
            </w:tcBorders>
            <w:vAlign w:val="center"/>
          </w:tcPr>
          <w:p w:rsidR="00137B8A" w:rsidP="00CB1C05" w14:paraId="133D443E" w14:textId="77777777">
            <w:pPr>
              <w:pStyle w:val="LTableTextAbt"/>
              <w:jc w:val="right"/>
              <w:rPr>
                <w:szCs w:val="18"/>
              </w:rPr>
            </w:pPr>
            <w:r w:rsidRPr="003F1DA7">
              <w:t>13</w:t>
            </w:r>
          </w:p>
        </w:tc>
      </w:tr>
      <w:tr w14:paraId="07A0078D"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49E10697" w14:textId="77777777">
            <w:pPr>
              <w:pStyle w:val="LTableTextAbt"/>
            </w:pPr>
            <w:r w:rsidRPr="00FD5AC1">
              <w:t>Energy Release, LL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58C6BB0D" w14:textId="77777777">
            <w:pPr>
              <w:pStyle w:val="LTableTextAbt"/>
              <w:rPr>
                <w:szCs w:val="18"/>
              </w:rPr>
            </w:pPr>
            <w:r>
              <w:rPr>
                <w:szCs w:val="18"/>
              </w:rPr>
              <w:t>33</w:t>
            </w:r>
            <w:r w:rsidR="0028530F">
              <w:rPr>
                <w:szCs w:val="18"/>
              </w:rPr>
              <w:t>6390</w:t>
            </w:r>
            <w:r w:rsidRPr="00FD5AC1" w:rsidR="004F366B">
              <w:rPr>
                <w:szCs w:val="18"/>
              </w:rPr>
              <w:t>:</w:t>
            </w:r>
            <w:r w:rsidRPr="0028530F" w:rsidR="0028530F">
              <w:rPr>
                <w:szCs w:val="18"/>
              </w:rPr>
              <w:t>Other Motor Vehicle Parts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B02C6A6" w14:textId="77777777">
            <w:pPr>
              <w:pStyle w:val="RTableTextAbt"/>
            </w:pPr>
            <w:r w:rsidRPr="00FD5AC1">
              <w:t>$</w:t>
            </w:r>
            <w:r w:rsidR="00B31430">
              <w:t>77</w:t>
            </w:r>
            <w:r w:rsidRPr="00FD5AC1">
              <w:t>0K</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48BC1D9" w14:textId="77777777">
            <w:pPr>
              <w:pStyle w:val="RTableTextAbt"/>
            </w:pPr>
            <w:r>
              <w:t>4</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09858C1" w14:textId="77777777">
            <w:pPr>
              <w:pStyle w:val="LTableTextAbt"/>
              <w:jc w:val="right"/>
              <w:rPr>
                <w:szCs w:val="18"/>
              </w:rPr>
            </w:pPr>
            <w:r>
              <w:rPr>
                <w:szCs w:val="18"/>
              </w:rPr>
              <w:t>10</w:t>
            </w:r>
            <w:r w:rsidRPr="00FD5AC1" w:rsidR="004F366B">
              <w:rPr>
                <w:szCs w:val="18"/>
              </w:rPr>
              <w:t>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F91C36B"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1602E1E0" w14:textId="77777777">
            <w:pPr>
              <w:pStyle w:val="LTableTextAbt"/>
              <w:jc w:val="right"/>
              <w:rPr>
                <w:szCs w:val="18"/>
              </w:rPr>
            </w:pPr>
            <w:r w:rsidRPr="003F1DA7">
              <w:t>2</w:t>
            </w:r>
          </w:p>
        </w:tc>
      </w:tr>
      <w:tr w14:paraId="019A172A"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214E500A" w14:textId="77777777">
            <w:pPr>
              <w:pStyle w:val="LTableTextAbt"/>
            </w:pPr>
            <w:r w:rsidRPr="00FD5AC1">
              <w:t>Geocel Products Group (The Sherwin-Williams Company)</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546162BA" w14:textId="77777777">
            <w:pPr>
              <w:pStyle w:val="LTableTextAbt"/>
              <w:rPr>
                <w:szCs w:val="18"/>
              </w:rPr>
            </w:pPr>
            <w:r>
              <w:rPr>
                <w:szCs w:val="18"/>
              </w:rPr>
              <w:t>444120</w:t>
            </w:r>
            <w:r w:rsidRPr="00FD5AC1" w:rsidR="004F366B">
              <w:rPr>
                <w:szCs w:val="18"/>
              </w:rPr>
              <w:t xml:space="preserve">: </w:t>
            </w:r>
            <w:r w:rsidRPr="007A50EF" w:rsidR="007A50EF">
              <w:rPr>
                <w:szCs w:val="18"/>
              </w:rPr>
              <w:t>Paint And Wallpaper Retai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7156445" w14:textId="77777777">
            <w:pPr>
              <w:pStyle w:val="RTableTextAbt"/>
            </w:pPr>
            <w:r w:rsidRPr="00FD5AC1">
              <w:t>$</w:t>
            </w:r>
            <w:r w:rsidR="007A50EF">
              <w:t>22</w:t>
            </w:r>
            <w:r w:rsidRPr="00FD5AC1">
              <w:t>.</w:t>
            </w:r>
            <w:r w:rsidR="007A50EF">
              <w:t>1</w:t>
            </w:r>
            <w:r w:rsidRPr="00FD5AC1">
              <w:t>4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AB477B8" w14:textId="77777777">
            <w:pPr>
              <w:pStyle w:val="RTableTextAbt"/>
            </w:pPr>
            <w:r w:rsidRPr="00FD5AC1">
              <w:t>6</w:t>
            </w:r>
            <w:r w:rsidR="00216068">
              <w:t>4</w:t>
            </w:r>
            <w:r w:rsidRPr="00FD5AC1">
              <w:t>,</w:t>
            </w:r>
            <w:r w:rsidR="00216068">
              <w:t>366</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0861A0B8" w14:textId="77777777">
            <w:pPr>
              <w:pStyle w:val="LTableTextAbt"/>
              <w:jc w:val="right"/>
              <w:rPr>
                <w:szCs w:val="18"/>
              </w:rPr>
            </w:pPr>
            <w:r>
              <w:rPr>
                <w:szCs w:val="18"/>
              </w:rPr>
              <w:t>$34m Revenu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45F6246"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7A49F071" w14:textId="77777777">
            <w:pPr>
              <w:pStyle w:val="LTableTextAbt"/>
              <w:jc w:val="right"/>
              <w:rPr>
                <w:szCs w:val="18"/>
              </w:rPr>
            </w:pPr>
            <w:r w:rsidRPr="003F1DA7">
              <w:t>10</w:t>
            </w:r>
          </w:p>
        </w:tc>
      </w:tr>
      <w:tr w14:paraId="2E116041" w14:textId="77777777" w:rsidTr="00663DC7">
        <w:tblPrEx>
          <w:tblW w:w="0" w:type="auto"/>
          <w:tblLook w:val="04A0"/>
        </w:tblPrEx>
        <w:trPr>
          <w:trHeight w:val="269"/>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0F776055" w14:textId="77777777">
            <w:pPr>
              <w:pStyle w:val="LTableTextAbt"/>
            </w:pPr>
            <w:r w:rsidRPr="00FD5AC1">
              <w:t>Hernon Manufacturing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71B74796" w14:textId="77777777">
            <w:pPr>
              <w:pStyle w:val="LTableTextAbt"/>
              <w:rPr>
                <w:szCs w:val="18"/>
              </w:rPr>
            </w:pPr>
            <w:r w:rsidRPr="00FD5AC1">
              <w:rPr>
                <w:szCs w:val="18"/>
              </w:rPr>
              <w:t>32</w:t>
            </w:r>
            <w:r>
              <w:rPr>
                <w:szCs w:val="18"/>
              </w:rPr>
              <w:t>5520</w:t>
            </w:r>
            <w:r w:rsidRPr="00FD5AC1" w:rsidR="004F366B">
              <w:rPr>
                <w:szCs w:val="18"/>
              </w:rPr>
              <w:t xml:space="preserve">: </w:t>
            </w:r>
            <w:r w:rsidRPr="001930D5" w:rsidR="001930D5">
              <w:rPr>
                <w:szCs w:val="18"/>
              </w:rPr>
              <w:t>Adhesive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F423F5E" w14:textId="77777777">
            <w:pPr>
              <w:pStyle w:val="RTableTextAbt"/>
            </w:pPr>
            <w:r w:rsidRPr="00FD5AC1">
              <w:t>$1.</w:t>
            </w:r>
            <w:r w:rsidR="00256A59">
              <w:t>68</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B85AA60" w14:textId="77777777">
            <w:pPr>
              <w:pStyle w:val="RTableTextAbt"/>
            </w:pPr>
            <w:r>
              <w:t>50</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61E60BAD" w14:textId="77777777">
            <w:pPr>
              <w:pStyle w:val="LTableTextAbt"/>
              <w:jc w:val="right"/>
              <w:rPr>
                <w:szCs w:val="18"/>
              </w:rPr>
            </w:pPr>
            <w:r>
              <w:rPr>
                <w:szCs w:val="18"/>
              </w:rPr>
              <w:t>5</w:t>
            </w:r>
            <w:r w:rsidRPr="00FD5AC1" w:rsidR="004F366B">
              <w:rPr>
                <w:szCs w:val="18"/>
              </w:rPr>
              <w:t>5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15ACDC7"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239534A5" w14:textId="77777777">
            <w:pPr>
              <w:pStyle w:val="LTableTextAbt"/>
              <w:jc w:val="right"/>
              <w:rPr>
                <w:szCs w:val="18"/>
              </w:rPr>
            </w:pPr>
            <w:r w:rsidRPr="003F1DA7">
              <w:t>1</w:t>
            </w:r>
          </w:p>
        </w:tc>
      </w:tr>
      <w:tr w14:paraId="7101673D" w14:textId="77777777" w:rsidTr="00663DC7">
        <w:tblPrEx>
          <w:tblW w:w="0" w:type="auto"/>
          <w:tblLook w:val="04A0"/>
        </w:tblPrEx>
        <w:trPr>
          <w:trHeight w:val="49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6BA66DEF" w14:textId="77777777">
            <w:pPr>
              <w:pStyle w:val="LTableTextAbt"/>
            </w:pPr>
            <w:r w:rsidRPr="00FD5AC1">
              <w:t>K-Chem, Inc</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6AD45F3C" w14:textId="77777777">
            <w:pPr>
              <w:pStyle w:val="LTableTextAbt"/>
              <w:rPr>
                <w:szCs w:val="18"/>
              </w:rPr>
            </w:pPr>
            <w:r w:rsidRPr="00FD5AC1">
              <w:rPr>
                <w:szCs w:val="18"/>
              </w:rPr>
              <w:t>42</w:t>
            </w:r>
            <w:r>
              <w:rPr>
                <w:szCs w:val="18"/>
              </w:rPr>
              <w:t>4690</w:t>
            </w:r>
            <w:r w:rsidRPr="00FD5AC1" w:rsidR="004F366B">
              <w:rPr>
                <w:szCs w:val="18"/>
              </w:rPr>
              <w:t xml:space="preserve">: </w:t>
            </w:r>
            <w:r w:rsidRPr="003518F3" w:rsidR="003518F3">
              <w:rPr>
                <w:szCs w:val="18"/>
              </w:rPr>
              <w:t>Other Chemical And Allied Products Merchant Wholes</w:t>
            </w:r>
            <w:r w:rsidR="003518F3">
              <w:rPr>
                <w:szCs w:val="18"/>
              </w:rPr>
              <w:t>al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05672E9" w14:textId="77777777">
            <w:pPr>
              <w:pStyle w:val="RTableTextAbt"/>
            </w:pPr>
            <w:r w:rsidRPr="00FD5AC1">
              <w:t>$</w:t>
            </w:r>
            <w:r w:rsidR="00566EBF">
              <w:t>8</w:t>
            </w:r>
            <w:r w:rsidRPr="00FD5AC1">
              <w:t>.</w:t>
            </w:r>
            <w:r w:rsidR="00566EBF">
              <w:t>2</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F83470F" w14:textId="77777777">
            <w:pPr>
              <w:pStyle w:val="RTableTextAbt"/>
            </w:pPr>
            <w:r>
              <w:t>5</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A49F260" w14:textId="77777777">
            <w:pPr>
              <w:pStyle w:val="LTableTextAbt"/>
              <w:jc w:val="right"/>
              <w:rPr>
                <w:szCs w:val="18"/>
              </w:rPr>
            </w:pPr>
            <w:r w:rsidRPr="00FD5AC1">
              <w:rPr>
                <w:szCs w:val="18"/>
              </w:rPr>
              <w:t>1</w:t>
            </w:r>
            <w:r w:rsidR="009B78B4">
              <w:rPr>
                <w:szCs w:val="18"/>
              </w:rPr>
              <w:t>75</w:t>
            </w:r>
            <w:r w:rsidRPr="00FD5AC1">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1E4243D"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584F306B" w14:textId="77777777">
            <w:pPr>
              <w:pStyle w:val="LTableTextAbt"/>
              <w:jc w:val="right"/>
              <w:rPr>
                <w:szCs w:val="18"/>
              </w:rPr>
            </w:pPr>
            <w:r w:rsidRPr="003F1DA7">
              <w:t>2</w:t>
            </w:r>
          </w:p>
        </w:tc>
      </w:tr>
      <w:tr w14:paraId="7C5D4D7D" w14:textId="77777777" w:rsidTr="00663DC7">
        <w:tblPrEx>
          <w:tblW w:w="0" w:type="auto"/>
          <w:tblLook w:val="04A0"/>
        </w:tblPrEx>
        <w:trPr>
          <w:trHeight w:val="30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5DE27E5A" w14:textId="77777777">
            <w:pPr>
              <w:pStyle w:val="LTableTextAbt"/>
            </w:pPr>
            <w:r w:rsidRPr="00FD5AC1">
              <w:t>Kimball Midwest</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551631D0" w14:textId="77777777">
            <w:pPr>
              <w:pStyle w:val="LTableTextAbt"/>
              <w:rPr>
                <w:szCs w:val="18"/>
              </w:rPr>
            </w:pPr>
            <w:r>
              <w:rPr>
                <w:szCs w:val="18"/>
              </w:rPr>
              <w:t>423710</w:t>
            </w:r>
            <w:r w:rsidRPr="00FD5AC1" w:rsidR="004F366B">
              <w:rPr>
                <w:szCs w:val="18"/>
              </w:rPr>
              <w:t xml:space="preserve">: </w:t>
            </w:r>
            <w:r w:rsidRPr="00F90E4E" w:rsidR="00F90E4E">
              <w:rPr>
                <w:szCs w:val="18"/>
              </w:rPr>
              <w:t>Hardware Merchant Whole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F81E0B6" w14:textId="77777777">
            <w:pPr>
              <w:pStyle w:val="RTableTextAbt"/>
            </w:pPr>
            <w:r w:rsidRPr="00FD5AC1">
              <w:t>$</w:t>
            </w:r>
            <w:r w:rsidR="00A81D31">
              <w:t>302</w:t>
            </w:r>
            <w:r w:rsidRPr="00FD5AC1">
              <w:t>.</w:t>
            </w:r>
            <w:r w:rsidR="00A81D31">
              <w:t>7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4969263" w14:textId="77777777">
            <w:pPr>
              <w:pStyle w:val="RTableTextAbt"/>
            </w:pPr>
            <w:r>
              <w:t>30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F7ACBDC" w14:textId="77777777">
            <w:pPr>
              <w:pStyle w:val="LTableTextAbt"/>
              <w:jc w:val="right"/>
              <w:rPr>
                <w:szCs w:val="18"/>
              </w:rPr>
            </w:pPr>
            <w:r>
              <w:rPr>
                <w:szCs w:val="18"/>
              </w:rPr>
              <w:t>15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4EBA658" w14:textId="77777777">
            <w:pPr>
              <w:pStyle w:val="LTableTextAbt"/>
              <w:jc w:val="right"/>
              <w:rPr>
                <w:szCs w:val="18"/>
              </w:rPr>
            </w:pPr>
            <w:r>
              <w:rPr>
                <w:szCs w:val="18"/>
              </w:rPr>
              <w:t>No</w:t>
            </w:r>
          </w:p>
        </w:tc>
        <w:tc>
          <w:tcPr>
            <w:tcW w:w="0" w:type="auto"/>
            <w:tcBorders>
              <w:top w:val="nil"/>
              <w:left w:val="nil"/>
              <w:bottom w:val="single" w:sz="4" w:space="0" w:color="auto"/>
              <w:right w:val="single" w:sz="4" w:space="0" w:color="auto"/>
            </w:tcBorders>
            <w:vAlign w:val="center"/>
          </w:tcPr>
          <w:p w:rsidR="00137B8A" w:rsidP="00CB1C05" w14:paraId="5F593544" w14:textId="77777777">
            <w:pPr>
              <w:pStyle w:val="LTableTextAbt"/>
              <w:jc w:val="right"/>
              <w:rPr>
                <w:szCs w:val="18"/>
              </w:rPr>
            </w:pPr>
            <w:r w:rsidRPr="003F1DA7">
              <w:t>2</w:t>
            </w:r>
          </w:p>
        </w:tc>
      </w:tr>
      <w:tr w14:paraId="6E36F116" w14:textId="77777777" w:rsidTr="00663DC7">
        <w:tblPrEx>
          <w:tblW w:w="0" w:type="auto"/>
          <w:tblLook w:val="04A0"/>
        </w:tblPrEx>
        <w:trPr>
          <w:trHeight w:val="49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2272A1CF" w14:textId="77777777">
            <w:pPr>
              <w:pStyle w:val="LTableTextAbt"/>
            </w:pPr>
            <w:r w:rsidRPr="00FD5AC1">
              <w:t>LORD Corporation (Parker Hannifin Corporation)</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22B63D2B" w14:textId="77777777">
            <w:pPr>
              <w:pStyle w:val="LTableTextAbt"/>
              <w:rPr>
                <w:szCs w:val="18"/>
              </w:rPr>
            </w:pPr>
            <w:r w:rsidRPr="00FD5AC1">
              <w:rPr>
                <w:szCs w:val="18"/>
              </w:rPr>
              <w:t>33399</w:t>
            </w:r>
            <w:r w:rsidR="00BF6D7A">
              <w:rPr>
                <w:szCs w:val="18"/>
              </w:rPr>
              <w:t>8</w:t>
            </w:r>
            <w:r w:rsidRPr="00FD5AC1">
              <w:rPr>
                <w:szCs w:val="18"/>
              </w:rPr>
              <w:t xml:space="preserve">: </w:t>
            </w:r>
            <w:r w:rsidRPr="00BF6D7A" w:rsidR="00BF6D7A">
              <w:rPr>
                <w:szCs w:val="18"/>
              </w:rPr>
              <w:t>All Other Miscellaneous General Purpose Machinery</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4557296" w14:textId="77777777">
            <w:pPr>
              <w:pStyle w:val="RTableTextAbt"/>
            </w:pPr>
            <w:r w:rsidRPr="00FD5AC1">
              <w:t>$1</w:t>
            </w:r>
            <w:r w:rsidR="008F254E">
              <w:t>9</w:t>
            </w:r>
            <w:r w:rsidRPr="00FD5AC1">
              <w:t>.</w:t>
            </w:r>
            <w:r w:rsidR="008F254E">
              <w:t>06</w:t>
            </w:r>
            <w:r w:rsidRPr="00FD5AC1">
              <w:t>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D19C7C6" w14:textId="77777777">
            <w:pPr>
              <w:pStyle w:val="RTableTextAbt"/>
            </w:pPr>
            <w:r>
              <w:t>62</w:t>
            </w:r>
            <w:r w:rsidRPr="00FD5AC1" w:rsidR="004F366B">
              <w:t>,</w:t>
            </w:r>
            <w:r>
              <w:t>73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111C443" w14:textId="77777777">
            <w:pPr>
              <w:pStyle w:val="LTableTextAbt"/>
              <w:jc w:val="right"/>
              <w:rPr>
                <w:szCs w:val="18"/>
              </w:rPr>
            </w:pPr>
            <w:r w:rsidRPr="00FD5AC1">
              <w:rPr>
                <w:szCs w:val="18"/>
              </w:rPr>
              <w:t>7</w:t>
            </w:r>
            <w:r w:rsidR="00997B08">
              <w:rPr>
                <w:szCs w:val="18"/>
              </w:rPr>
              <w:t>0</w:t>
            </w:r>
            <w:r w:rsidRPr="00FD5AC1">
              <w:rPr>
                <w:szCs w:val="18"/>
              </w:rPr>
              <w:t>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1A2DCD6"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7FFED4CE" w14:textId="77777777">
            <w:pPr>
              <w:pStyle w:val="LTableTextAbt"/>
              <w:jc w:val="right"/>
              <w:rPr>
                <w:szCs w:val="18"/>
              </w:rPr>
            </w:pPr>
            <w:r w:rsidRPr="003F1DA7">
              <w:t>7</w:t>
            </w:r>
          </w:p>
        </w:tc>
      </w:tr>
      <w:tr w14:paraId="36509059" w14:textId="77777777" w:rsidTr="00663DC7">
        <w:tblPrEx>
          <w:tblW w:w="0" w:type="auto"/>
          <w:tblLook w:val="04A0"/>
        </w:tblPrEx>
        <w:trPr>
          <w:trHeight w:val="49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4CCBC02B" w14:textId="77777777">
            <w:pPr>
              <w:pStyle w:val="LTableTextAbt"/>
            </w:pPr>
            <w:r w:rsidRPr="00FD5AC1">
              <w:t>Maintenance Solutions, Inc.</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3F98101B" w14:textId="77777777">
            <w:pPr>
              <w:pStyle w:val="LTableTextAbt"/>
              <w:rPr>
                <w:szCs w:val="18"/>
              </w:rPr>
            </w:pPr>
            <w:r w:rsidRPr="00FD5AC1">
              <w:rPr>
                <w:szCs w:val="18"/>
              </w:rPr>
              <w:t>423850: Service Establishment Equipment and Supplies Merchant Whole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7AEB785" w14:textId="77777777">
            <w:pPr>
              <w:pStyle w:val="RTableTextAbt"/>
            </w:pPr>
            <w:r w:rsidRPr="00FD5AC1">
              <w:t>$1.97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4C34FBF" w14:textId="77777777">
            <w:pPr>
              <w:pStyle w:val="RTableTextAbt"/>
            </w:pPr>
            <w:r w:rsidRPr="00FD5AC1">
              <w:t>6</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3D7117A" w14:textId="77777777">
            <w:pPr>
              <w:pStyle w:val="LTableTextAbt"/>
              <w:jc w:val="right"/>
              <w:rPr>
                <w:szCs w:val="18"/>
              </w:rPr>
            </w:pPr>
            <w:r w:rsidRPr="00FD5AC1">
              <w:rPr>
                <w:szCs w:val="18"/>
              </w:rPr>
              <w:t>1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CC64CEA"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2E816D73" w14:textId="77777777">
            <w:pPr>
              <w:pStyle w:val="LTableTextAbt"/>
              <w:jc w:val="right"/>
              <w:rPr>
                <w:szCs w:val="18"/>
              </w:rPr>
            </w:pPr>
            <w:r w:rsidRPr="003F1DA7">
              <w:t>1</w:t>
            </w:r>
          </w:p>
        </w:tc>
      </w:tr>
      <w:tr w14:paraId="6B00F331"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4BBE6951" w14:textId="77777777">
            <w:pPr>
              <w:pStyle w:val="LTableTextAbt"/>
            </w:pPr>
            <w:r w:rsidRPr="00FD5AC1">
              <w:t>Mastercool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62DB3119" w14:textId="77777777">
            <w:pPr>
              <w:pStyle w:val="LTableTextAbt"/>
              <w:rPr>
                <w:szCs w:val="18"/>
              </w:rPr>
            </w:pPr>
            <w:r>
              <w:rPr>
                <w:szCs w:val="18"/>
              </w:rPr>
              <w:t>323990</w:t>
            </w:r>
            <w:r w:rsidRPr="00FD5AC1" w:rsidR="004F366B">
              <w:rPr>
                <w:szCs w:val="18"/>
              </w:rPr>
              <w:t xml:space="preserve">: </w:t>
            </w:r>
            <w:r w:rsidRPr="003C3643" w:rsidR="003C3643">
              <w:rPr>
                <w:szCs w:val="18"/>
              </w:rPr>
              <w:t>Other Miscellaneous Durable Goods Merchant Wholesa</w:t>
            </w:r>
            <w:r w:rsidR="003C3643">
              <w:rPr>
                <w:szCs w:val="18"/>
              </w:rPr>
              <w:t>l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DF782C6" w14:textId="77777777">
            <w:pPr>
              <w:pStyle w:val="RTableTextAbt"/>
            </w:pPr>
            <w:r w:rsidRPr="00FD5AC1">
              <w:t>$</w:t>
            </w:r>
            <w:r w:rsidR="005B77AE">
              <w:t>2</w:t>
            </w:r>
            <w:r w:rsidRPr="00FD5AC1">
              <w:t>0.</w:t>
            </w:r>
            <w:r w:rsidR="005B77AE">
              <w:t>79</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B608E9D" w14:textId="77777777">
            <w:pPr>
              <w:pStyle w:val="RTableTextAbt"/>
            </w:pPr>
            <w:r>
              <w:t>2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24C0F13" w14:textId="77777777">
            <w:pPr>
              <w:pStyle w:val="LTableTextAbt"/>
              <w:jc w:val="right"/>
              <w:rPr>
                <w:szCs w:val="18"/>
              </w:rPr>
            </w:pPr>
            <w:r>
              <w:rPr>
                <w:szCs w:val="18"/>
              </w:rPr>
              <w:t>10</w:t>
            </w:r>
            <w:r w:rsidRPr="00FD5AC1" w:rsidR="004F366B">
              <w:rPr>
                <w:szCs w:val="18"/>
              </w:rPr>
              <w:t>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AEB376C"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5CBA1D3F" w14:textId="77777777">
            <w:pPr>
              <w:pStyle w:val="LTableTextAbt"/>
              <w:jc w:val="right"/>
              <w:rPr>
                <w:szCs w:val="18"/>
              </w:rPr>
            </w:pPr>
            <w:r w:rsidRPr="003F1DA7">
              <w:t>1</w:t>
            </w:r>
          </w:p>
        </w:tc>
      </w:tr>
      <w:tr w14:paraId="09B5EE69" w14:textId="77777777" w:rsidTr="00663DC7">
        <w:tblPrEx>
          <w:tblW w:w="0" w:type="auto"/>
          <w:tblLook w:val="04A0"/>
        </w:tblPrEx>
        <w:trPr>
          <w:trHeight w:val="49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1E7EA1ED" w14:textId="77777777">
            <w:pPr>
              <w:pStyle w:val="LTableTextAbt"/>
            </w:pPr>
            <w:r w:rsidRPr="00FD5AC1">
              <w:t xml:space="preserve">Mid-American Research Chemical Corp. </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7B16D623" w14:textId="77777777">
            <w:pPr>
              <w:pStyle w:val="LTableTextAbt"/>
              <w:rPr>
                <w:szCs w:val="18"/>
              </w:rPr>
            </w:pPr>
            <w:r>
              <w:rPr>
                <w:szCs w:val="18"/>
              </w:rPr>
              <w:t>424690</w:t>
            </w:r>
            <w:r w:rsidRPr="00FD5AC1" w:rsidR="004F366B">
              <w:rPr>
                <w:szCs w:val="18"/>
              </w:rPr>
              <w:t xml:space="preserve">: </w:t>
            </w:r>
            <w:r w:rsidRPr="008E69CE" w:rsidR="008E69CE">
              <w:rPr>
                <w:szCs w:val="18"/>
              </w:rPr>
              <w:t>Other Chemical And Allied Products Merchant Whol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6220323" w14:textId="77777777">
            <w:pPr>
              <w:pStyle w:val="RTableTextAbt"/>
            </w:pPr>
            <w:r w:rsidRPr="00FD5AC1">
              <w:t>$</w:t>
            </w:r>
            <w:r w:rsidR="00030E1A">
              <w:t>5</w:t>
            </w:r>
            <w:r w:rsidRPr="00FD5AC1">
              <w:t>.</w:t>
            </w:r>
            <w:r w:rsidR="00AE7411">
              <w:t>7</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1DF2A75" w14:textId="77777777">
            <w:pPr>
              <w:pStyle w:val="RTableTextAbt"/>
            </w:pPr>
            <w:r w:rsidRPr="00FD5AC1">
              <w:t>3</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96CB50C" w14:textId="77777777">
            <w:pPr>
              <w:pStyle w:val="LTableTextAbt"/>
              <w:jc w:val="right"/>
              <w:rPr>
                <w:szCs w:val="18"/>
              </w:rPr>
            </w:pPr>
            <w:r w:rsidRPr="00FD5AC1">
              <w:rPr>
                <w:szCs w:val="18"/>
              </w:rPr>
              <w:t>1</w:t>
            </w:r>
            <w:r w:rsidR="00AE7411">
              <w:rPr>
                <w:szCs w:val="18"/>
              </w:rPr>
              <w:t>75</w:t>
            </w:r>
            <w:r w:rsidRPr="00FD5AC1">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A6A98CD"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4674CBA9" w14:textId="77777777">
            <w:pPr>
              <w:pStyle w:val="LTableTextAbt"/>
              <w:jc w:val="right"/>
              <w:rPr>
                <w:szCs w:val="18"/>
              </w:rPr>
            </w:pPr>
            <w:r w:rsidRPr="003F1DA7">
              <w:t>2</w:t>
            </w:r>
          </w:p>
        </w:tc>
      </w:tr>
      <w:tr w14:paraId="302EBE1D"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2387E7B8" w14:textId="77777777">
            <w:pPr>
              <w:pStyle w:val="LTableTextAbt"/>
            </w:pPr>
            <w:r w:rsidRPr="00FD5AC1">
              <w:t>Momar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2FD152D0" w14:textId="77777777">
            <w:pPr>
              <w:pStyle w:val="LTableTextAbt"/>
              <w:rPr>
                <w:szCs w:val="18"/>
              </w:rPr>
            </w:pPr>
            <w:r>
              <w:rPr>
                <w:szCs w:val="18"/>
              </w:rPr>
              <w:t>325998</w:t>
            </w:r>
            <w:r w:rsidRPr="00FD5AC1" w:rsidR="004F366B">
              <w:rPr>
                <w:szCs w:val="18"/>
              </w:rPr>
              <w:t xml:space="preserve">: </w:t>
            </w:r>
            <w:r w:rsidRPr="00D40C93" w:rsidR="00D40C93">
              <w:rPr>
                <w:szCs w:val="18"/>
              </w:rPr>
              <w:t>All Other Miscellaneous Chemical Product And Prepa</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C62CEA8" w14:textId="77777777">
            <w:pPr>
              <w:pStyle w:val="RTableTextAbt"/>
            </w:pPr>
            <w:r w:rsidRPr="00FD5AC1">
              <w:t>$</w:t>
            </w:r>
            <w:r w:rsidR="00D85F8F">
              <w:t>57</w:t>
            </w:r>
            <w:r w:rsidRPr="00FD5AC1">
              <w:t>.1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59EB562" w14:textId="77777777">
            <w:pPr>
              <w:pStyle w:val="RTableTextAbt"/>
            </w:pPr>
            <w:r>
              <w:t>10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4A14CD6" w14:textId="77777777">
            <w:pPr>
              <w:pStyle w:val="LTableTextAbt"/>
              <w:jc w:val="right"/>
              <w:rPr>
                <w:szCs w:val="18"/>
              </w:rPr>
            </w:pPr>
            <w:r>
              <w:rPr>
                <w:szCs w:val="18"/>
              </w:rPr>
              <w:t>6</w:t>
            </w:r>
            <w:r w:rsidRPr="00FD5AC1" w:rsidR="004F366B">
              <w:rPr>
                <w:szCs w:val="18"/>
              </w:rPr>
              <w:t>5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B0D9E95" w14:textId="77777777">
            <w:pPr>
              <w:pStyle w:val="LTableTextAbt"/>
              <w:jc w:val="right"/>
              <w:rPr>
                <w:szCs w:val="18"/>
              </w:rPr>
            </w:pPr>
            <w:r>
              <w:rPr>
                <w:szCs w:val="18"/>
              </w:rPr>
              <w:t>Small</w:t>
            </w:r>
          </w:p>
        </w:tc>
        <w:tc>
          <w:tcPr>
            <w:tcW w:w="0" w:type="auto"/>
            <w:tcBorders>
              <w:top w:val="nil"/>
              <w:left w:val="nil"/>
              <w:bottom w:val="single" w:sz="4" w:space="0" w:color="auto"/>
              <w:right w:val="single" w:sz="4" w:space="0" w:color="auto"/>
            </w:tcBorders>
            <w:vAlign w:val="center"/>
          </w:tcPr>
          <w:p w:rsidR="00137B8A" w:rsidP="00CB1C05" w14:paraId="0489A940" w14:textId="77777777">
            <w:pPr>
              <w:pStyle w:val="LTableTextAbt"/>
              <w:jc w:val="right"/>
              <w:rPr>
                <w:szCs w:val="18"/>
              </w:rPr>
            </w:pPr>
            <w:r w:rsidRPr="003F1DA7">
              <w:t>1</w:t>
            </w:r>
          </w:p>
        </w:tc>
      </w:tr>
      <w:tr w14:paraId="5F8F655D"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0C402B6A" w14:textId="77777777">
            <w:pPr>
              <w:pStyle w:val="LTableTextAbt"/>
            </w:pPr>
            <w:r w:rsidRPr="00FD5AC1">
              <w:t>MSC Industrial Supply Co.</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14CE42EC" w14:textId="77777777">
            <w:pPr>
              <w:pStyle w:val="LTableTextAbt"/>
              <w:rPr>
                <w:szCs w:val="18"/>
              </w:rPr>
            </w:pPr>
            <w:r w:rsidRPr="00FD5AC1">
              <w:rPr>
                <w:szCs w:val="18"/>
              </w:rPr>
              <w:t>4238</w:t>
            </w:r>
            <w:r w:rsidR="0073376C">
              <w:rPr>
                <w:szCs w:val="18"/>
              </w:rPr>
              <w:t>3</w:t>
            </w:r>
            <w:r w:rsidRPr="00FD5AC1">
              <w:rPr>
                <w:szCs w:val="18"/>
              </w:rPr>
              <w:t>0</w:t>
            </w:r>
            <w:r w:rsidR="0073376C">
              <w:t xml:space="preserve"> </w:t>
            </w:r>
            <w:r w:rsidRPr="0073376C" w:rsidR="0073376C">
              <w:rPr>
                <w:szCs w:val="18"/>
              </w:rPr>
              <w:t>Industrial Machinery And Equipment Merchant Whol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7EA212A" w14:textId="77777777">
            <w:pPr>
              <w:pStyle w:val="RTableTextAbt"/>
            </w:pPr>
            <w:r w:rsidRPr="00FD5AC1">
              <w:t>$</w:t>
            </w:r>
            <w:r w:rsidR="00C52B35">
              <w:t>3</w:t>
            </w:r>
            <w:r w:rsidRPr="00FD5AC1">
              <w:t>.</w:t>
            </w:r>
            <w:r w:rsidR="00C52B35">
              <w:t>69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C072265" w14:textId="77777777">
            <w:pPr>
              <w:pStyle w:val="RTableTextAbt"/>
            </w:pPr>
            <w:r w:rsidRPr="00FD5AC1">
              <w:t>6</w:t>
            </w:r>
            <w:r w:rsidR="00C52B35">
              <w:t>,88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8BF6A3D" w14:textId="77777777">
            <w:pPr>
              <w:pStyle w:val="LTableTextAbt"/>
              <w:jc w:val="right"/>
              <w:rPr>
                <w:szCs w:val="18"/>
              </w:rPr>
            </w:pPr>
            <w:r w:rsidRPr="00FD5AC1">
              <w:rPr>
                <w:szCs w:val="18"/>
              </w:rPr>
              <w:t>1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25B6F38" w14:textId="77777777">
            <w:pPr>
              <w:pStyle w:val="LTableTextAbt"/>
              <w:jc w:val="right"/>
              <w:rPr>
                <w:szCs w:val="18"/>
              </w:rPr>
            </w:pPr>
            <w:r>
              <w:rPr>
                <w:szCs w:val="18"/>
              </w:rPr>
              <w:t>No</w:t>
            </w:r>
          </w:p>
        </w:tc>
        <w:tc>
          <w:tcPr>
            <w:tcW w:w="0" w:type="auto"/>
            <w:tcBorders>
              <w:top w:val="nil"/>
              <w:left w:val="nil"/>
              <w:bottom w:val="single" w:sz="4" w:space="0" w:color="auto"/>
              <w:right w:val="single" w:sz="4" w:space="0" w:color="auto"/>
            </w:tcBorders>
            <w:vAlign w:val="center"/>
          </w:tcPr>
          <w:p w:rsidR="00137B8A" w:rsidP="00CB1C05" w14:paraId="28C66EA4" w14:textId="77777777">
            <w:pPr>
              <w:pStyle w:val="LTableTextAbt"/>
              <w:jc w:val="right"/>
              <w:rPr>
                <w:szCs w:val="18"/>
              </w:rPr>
            </w:pPr>
            <w:r w:rsidRPr="003F1DA7">
              <w:t>1</w:t>
            </w:r>
          </w:p>
        </w:tc>
      </w:tr>
      <w:tr w14:paraId="01BCE99D"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1B308E2F" w14:textId="77777777">
            <w:pPr>
              <w:pStyle w:val="LTableTextAbt"/>
            </w:pPr>
            <w:r w:rsidRPr="00FD5AC1">
              <w:t>NAPA (Genuine Parts Company)</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30CB5C0B" w14:textId="77777777">
            <w:pPr>
              <w:pStyle w:val="LTableTextAbt"/>
              <w:rPr>
                <w:szCs w:val="18"/>
              </w:rPr>
            </w:pPr>
            <w:r w:rsidRPr="00FD5AC1">
              <w:rPr>
                <w:szCs w:val="18"/>
              </w:rPr>
              <w:t>423120: Motor Vehicle Supplies and New Parts Merchant Whole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496E9F7" w14:textId="77777777">
            <w:pPr>
              <w:pStyle w:val="RTableTextAbt"/>
            </w:pPr>
            <w:r w:rsidRPr="00FD5AC1">
              <w:t>$</w:t>
            </w:r>
            <w:r w:rsidR="00314D1F">
              <w:t>22</w:t>
            </w:r>
            <w:r w:rsidRPr="00FD5AC1">
              <w:t>.</w:t>
            </w:r>
            <w:r w:rsidR="00314D1F">
              <w:t>1</w:t>
            </w:r>
            <w:r w:rsidRPr="00FD5AC1">
              <w:t>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C9A65A6" w14:textId="77777777">
            <w:pPr>
              <w:pStyle w:val="RTableTextAbt"/>
            </w:pPr>
            <w:r w:rsidRPr="00FD5AC1">
              <w:t>5</w:t>
            </w:r>
            <w:r w:rsidR="007D7971">
              <w:t>8</w:t>
            </w:r>
            <w:r w:rsidRPr="00FD5AC1">
              <w:t>,00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A3A5EA2" w14:textId="77777777">
            <w:pPr>
              <w:pStyle w:val="LTableTextAbt"/>
              <w:jc w:val="right"/>
              <w:rPr>
                <w:szCs w:val="18"/>
              </w:rPr>
            </w:pPr>
            <w:r w:rsidRPr="00FD5AC1">
              <w:rPr>
                <w:szCs w:val="18"/>
              </w:rPr>
              <w:t>2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C4D31B5"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6878EA2F" w14:textId="77777777">
            <w:pPr>
              <w:pStyle w:val="LTableTextAbt"/>
              <w:jc w:val="right"/>
              <w:rPr>
                <w:szCs w:val="18"/>
              </w:rPr>
            </w:pPr>
            <w:r w:rsidRPr="003F1DA7">
              <w:t>1</w:t>
            </w:r>
          </w:p>
        </w:tc>
      </w:tr>
      <w:tr w14:paraId="45B9FA96"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475AEC06" w14:textId="77777777">
            <w:pPr>
              <w:pStyle w:val="LTableTextAbt"/>
            </w:pPr>
            <w:r w:rsidRPr="00FD5AC1">
              <w:t>Orenco Systems,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061D80AC" w14:textId="77777777">
            <w:pPr>
              <w:pStyle w:val="LTableTextAbt"/>
              <w:rPr>
                <w:szCs w:val="18"/>
              </w:rPr>
            </w:pPr>
            <w:r w:rsidRPr="00FD5AC1">
              <w:rPr>
                <w:szCs w:val="18"/>
              </w:rPr>
              <w:t>333</w:t>
            </w:r>
            <w:r w:rsidR="00C94264">
              <w:rPr>
                <w:szCs w:val="18"/>
              </w:rPr>
              <w:t>3</w:t>
            </w:r>
            <w:r w:rsidRPr="00FD5AC1">
              <w:rPr>
                <w:szCs w:val="18"/>
              </w:rPr>
              <w:t>1</w:t>
            </w:r>
            <w:r w:rsidR="00C94264">
              <w:rPr>
                <w:szCs w:val="18"/>
              </w:rPr>
              <w:t>0</w:t>
            </w:r>
            <w:r w:rsidRPr="00FD5AC1">
              <w:rPr>
                <w:szCs w:val="18"/>
              </w:rPr>
              <w:t xml:space="preserve">: </w:t>
            </w:r>
            <w:r w:rsidRPr="00A864CA" w:rsidR="00A864CA">
              <w:rPr>
                <w:szCs w:val="18"/>
              </w:rPr>
              <w:t>Commercial And Service Industry Machinery Manufact</w:t>
            </w:r>
            <w:r w:rsidR="00831186">
              <w:rPr>
                <w:szCs w:val="18"/>
              </w:rPr>
              <w: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4DDEC79" w14:textId="77777777">
            <w:pPr>
              <w:pStyle w:val="RTableTextAbt"/>
            </w:pPr>
            <w:r w:rsidRPr="00FD5AC1">
              <w:t>$</w:t>
            </w:r>
            <w:r w:rsidR="00795345">
              <w:t>4</w:t>
            </w:r>
            <w:r w:rsidRPr="00FD5AC1">
              <w:t>.</w:t>
            </w:r>
            <w:r w:rsidR="00795345">
              <w:t>82</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0C5BB51" w14:textId="77777777">
            <w:pPr>
              <w:pStyle w:val="RTableTextAbt"/>
            </w:pPr>
            <w:r>
              <w:t>194</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CAFF8B3" w14:textId="77777777">
            <w:pPr>
              <w:pStyle w:val="LTableTextAbt"/>
              <w:jc w:val="right"/>
              <w:rPr>
                <w:szCs w:val="18"/>
              </w:rPr>
            </w:pPr>
            <w:r>
              <w:rPr>
                <w:szCs w:val="18"/>
              </w:rPr>
              <w:t>100</w:t>
            </w:r>
            <w:r w:rsidRPr="00FD5AC1" w:rsidR="004F366B">
              <w:rPr>
                <w:szCs w:val="18"/>
              </w:rPr>
              <w:t>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5E4E8E9"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39C7EC1E" w14:textId="77777777">
            <w:pPr>
              <w:pStyle w:val="LTableTextAbt"/>
              <w:jc w:val="right"/>
              <w:rPr>
                <w:szCs w:val="18"/>
              </w:rPr>
            </w:pPr>
            <w:r w:rsidRPr="003F1DA7">
              <w:t>1</w:t>
            </w:r>
          </w:p>
        </w:tc>
      </w:tr>
      <w:tr w14:paraId="2BA0FFD9" w14:textId="77777777" w:rsidTr="00663DC7">
        <w:tblPrEx>
          <w:tblW w:w="0" w:type="auto"/>
          <w:tblLook w:val="04A0"/>
        </w:tblPrEx>
        <w:trPr>
          <w:trHeight w:val="34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0ACF3578" w14:textId="77777777">
            <w:pPr>
              <w:pStyle w:val="LTableTextAbt"/>
            </w:pPr>
            <w:r w:rsidRPr="00FD5AC1">
              <w:t>Penray</w:t>
            </w:r>
            <w:r w:rsidR="00E27D10">
              <w:t xml:space="preserve"> (</w:t>
            </w:r>
            <w:r w:rsidRPr="00E4543D" w:rsidR="00E4543D">
              <w:t>Pritzker Private Capital</w:t>
            </w:r>
            <w:r w:rsidR="00E4543D">
              <w:t>)</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4A43026D" w14:textId="77777777">
            <w:pPr>
              <w:pStyle w:val="LTableTextAbt"/>
              <w:rPr>
                <w:szCs w:val="18"/>
              </w:rPr>
            </w:pPr>
            <w:r w:rsidRPr="00E32713">
              <w:rPr>
                <w:szCs w:val="18"/>
              </w:rPr>
              <w:t>523910: Miscellaneous Intermediation</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7C0F488" w14:textId="77777777">
            <w:pPr>
              <w:pStyle w:val="RTableTextAbt"/>
            </w:pPr>
            <w:r w:rsidRPr="00FD5AC1">
              <w:t>$16</w:t>
            </w:r>
            <w:r w:rsidR="001C6CD7">
              <w:t>6</w:t>
            </w:r>
            <w:r w:rsidRPr="00FD5AC1">
              <w:t>.7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071AC39" w14:textId="77777777">
            <w:pPr>
              <w:pStyle w:val="RTableTextAbt"/>
            </w:pPr>
            <w:r>
              <w:t>141</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3E8BDA0" w14:textId="77777777">
            <w:pPr>
              <w:pStyle w:val="LTableTextAbt"/>
              <w:jc w:val="right"/>
              <w:rPr>
                <w:szCs w:val="18"/>
              </w:rPr>
            </w:pPr>
            <w:r>
              <w:rPr>
                <w:szCs w:val="18"/>
              </w:rPr>
              <w:t>$47m Revenu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2BFA8CC" w14:textId="77777777">
            <w:pPr>
              <w:pStyle w:val="LTableTextAbt"/>
              <w:jc w:val="right"/>
              <w:rPr>
                <w:szCs w:val="18"/>
              </w:rPr>
            </w:pPr>
            <w:r>
              <w:rPr>
                <w:szCs w:val="18"/>
              </w:rPr>
              <w:t>No</w:t>
            </w:r>
          </w:p>
        </w:tc>
        <w:tc>
          <w:tcPr>
            <w:tcW w:w="0" w:type="auto"/>
            <w:tcBorders>
              <w:top w:val="nil"/>
              <w:left w:val="nil"/>
              <w:bottom w:val="single" w:sz="4" w:space="0" w:color="auto"/>
              <w:right w:val="single" w:sz="4" w:space="0" w:color="auto"/>
            </w:tcBorders>
            <w:vAlign w:val="center"/>
          </w:tcPr>
          <w:p w:rsidR="00137B8A" w:rsidP="00CB1C05" w14:paraId="4DBB75BF" w14:textId="77777777">
            <w:pPr>
              <w:pStyle w:val="LTableTextAbt"/>
              <w:jc w:val="right"/>
              <w:rPr>
                <w:szCs w:val="18"/>
              </w:rPr>
            </w:pPr>
            <w:r w:rsidRPr="003F1DA7">
              <w:t>2</w:t>
            </w:r>
          </w:p>
        </w:tc>
      </w:tr>
      <w:tr w14:paraId="58CA65BD"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5A83EB0B" w14:textId="77777777">
            <w:pPr>
              <w:pStyle w:val="LTableTextAbt"/>
            </w:pPr>
            <w:r w:rsidRPr="00FD5AC1">
              <w:t>Permatex (Illinois Tool Works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11DCDC37" w14:textId="77777777">
            <w:pPr>
              <w:pStyle w:val="LTableTextAbt"/>
              <w:rPr>
                <w:szCs w:val="18"/>
              </w:rPr>
            </w:pPr>
            <w:r w:rsidRPr="00FD5AC1">
              <w:rPr>
                <w:szCs w:val="18"/>
              </w:rPr>
              <w:t>3339</w:t>
            </w:r>
            <w:r w:rsidR="009F594D">
              <w:rPr>
                <w:szCs w:val="18"/>
              </w:rPr>
              <w:t>12</w:t>
            </w:r>
            <w:r w:rsidRPr="00FD5AC1">
              <w:rPr>
                <w:szCs w:val="18"/>
              </w:rPr>
              <w:t xml:space="preserve">: </w:t>
            </w:r>
            <w:r w:rsidRPr="009F594D" w:rsidR="009F594D">
              <w:rPr>
                <w:szCs w:val="18"/>
              </w:rPr>
              <w:t>Air And Gas Compressor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0F8EDF0" w14:textId="77777777">
            <w:pPr>
              <w:pStyle w:val="RTableTextAbt"/>
            </w:pPr>
            <w:r w:rsidRPr="00FD5AC1">
              <w:t>$1</w:t>
            </w:r>
            <w:r w:rsidR="009F594D">
              <w:t>5</w:t>
            </w:r>
            <w:r w:rsidRPr="00FD5AC1">
              <w:t>.</w:t>
            </w:r>
            <w:r w:rsidR="009F594D">
              <w:t>9</w:t>
            </w:r>
            <w:r w:rsidRPr="00FD5AC1">
              <w:t>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8CD06B9" w14:textId="77777777">
            <w:pPr>
              <w:pStyle w:val="RTableTextAbt"/>
            </w:pPr>
            <w:r w:rsidRPr="00FD5AC1">
              <w:t>4</w:t>
            </w:r>
            <w:r w:rsidR="00137C87">
              <w:t>6</w:t>
            </w:r>
            <w:r w:rsidRPr="00FD5AC1">
              <w:t>,00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C87CEAE" w14:textId="77777777">
            <w:pPr>
              <w:pStyle w:val="LTableTextAbt"/>
              <w:jc w:val="right"/>
              <w:rPr>
                <w:szCs w:val="18"/>
              </w:rPr>
            </w:pPr>
            <w:r>
              <w:rPr>
                <w:szCs w:val="18"/>
              </w:rPr>
              <w:t>10</w:t>
            </w:r>
            <w:r w:rsidRPr="00FD5AC1" w:rsidR="004F366B">
              <w:rPr>
                <w:szCs w:val="18"/>
              </w:rPr>
              <w:t>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110E380"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7FF44365" w14:textId="77777777">
            <w:pPr>
              <w:pStyle w:val="LTableTextAbt"/>
              <w:jc w:val="right"/>
              <w:rPr>
                <w:szCs w:val="18"/>
              </w:rPr>
            </w:pPr>
            <w:r w:rsidRPr="003F1DA7">
              <w:t>1</w:t>
            </w:r>
          </w:p>
        </w:tc>
      </w:tr>
      <w:tr w14:paraId="45A833FC"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67ADE630" w14:textId="77777777">
            <w:pPr>
              <w:pStyle w:val="LTableTextAbt"/>
            </w:pPr>
            <w:r w:rsidRPr="00FD5AC1">
              <w:t>Plastic Process Equipment,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1564BA2C" w14:textId="77777777">
            <w:pPr>
              <w:pStyle w:val="LTableTextAbt"/>
              <w:rPr>
                <w:szCs w:val="18"/>
              </w:rPr>
            </w:pPr>
            <w:r>
              <w:rPr>
                <w:szCs w:val="18"/>
              </w:rPr>
              <w:t>423830</w:t>
            </w:r>
            <w:r w:rsidRPr="00FD5AC1" w:rsidR="004F366B">
              <w:rPr>
                <w:szCs w:val="18"/>
              </w:rPr>
              <w:t xml:space="preserve">: </w:t>
            </w:r>
            <w:r w:rsidRPr="00200C5A" w:rsidR="00200C5A">
              <w:rPr>
                <w:szCs w:val="18"/>
              </w:rPr>
              <w:t>Industrial Machinery And Equipment Merchant Whol</w:t>
            </w:r>
            <w:r w:rsidR="00200C5A">
              <w:rPr>
                <w:szCs w:val="18"/>
              </w:rPr>
              <w:t>sal</w:t>
            </w:r>
            <w:r w:rsidR="00FE44E1">
              <w:rPr>
                <w:szCs w:val="18"/>
              </w:rPr>
              <w:t>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446F1B1" w14:textId="77777777">
            <w:pPr>
              <w:pStyle w:val="RTableTextAbt"/>
            </w:pPr>
            <w:r w:rsidRPr="00FD5AC1">
              <w:t>$</w:t>
            </w:r>
            <w:r w:rsidR="00FE44E1">
              <w:t>94</w:t>
            </w:r>
            <w:r w:rsidRPr="00FD5AC1">
              <w:t>.</w:t>
            </w:r>
            <w:r w:rsidR="00FE44E1">
              <w:t>35</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0B2E69F" w14:textId="77777777">
            <w:pPr>
              <w:pStyle w:val="RTableTextAbt"/>
            </w:pPr>
            <w:r>
              <w:t>9</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A463B01" w14:textId="77777777">
            <w:pPr>
              <w:pStyle w:val="LTableTextAbt"/>
              <w:jc w:val="right"/>
              <w:rPr>
                <w:szCs w:val="18"/>
              </w:rPr>
            </w:pPr>
            <w:r>
              <w:rPr>
                <w:szCs w:val="18"/>
              </w:rPr>
              <w:t>1</w:t>
            </w:r>
            <w:r w:rsidRPr="00FD5AC1" w:rsidR="004F366B">
              <w:rPr>
                <w:szCs w:val="18"/>
              </w:rPr>
              <w:t>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35255A6"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68ACBBA9" w14:textId="77777777">
            <w:pPr>
              <w:pStyle w:val="LTableTextAbt"/>
              <w:jc w:val="right"/>
              <w:rPr>
                <w:szCs w:val="18"/>
              </w:rPr>
            </w:pPr>
            <w:r w:rsidRPr="003F1DA7">
              <w:t>4</w:t>
            </w:r>
          </w:p>
        </w:tc>
      </w:tr>
      <w:tr w14:paraId="5B1C8B70"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60DF3279" w14:textId="77777777">
            <w:pPr>
              <w:pStyle w:val="LTableTextAbt"/>
            </w:pPr>
            <w:r w:rsidRPr="00FD5AC1">
              <w:t>Pro Chem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6DA02352" w14:textId="77777777">
            <w:pPr>
              <w:pStyle w:val="LTableTextAbt"/>
              <w:rPr>
                <w:szCs w:val="18"/>
              </w:rPr>
            </w:pPr>
            <w:r>
              <w:rPr>
                <w:szCs w:val="18"/>
              </w:rPr>
              <w:t>423830</w:t>
            </w:r>
            <w:r w:rsidRPr="00FD5AC1">
              <w:rPr>
                <w:szCs w:val="18"/>
              </w:rPr>
              <w:t xml:space="preserve">: </w:t>
            </w:r>
            <w:r w:rsidRPr="00200C5A">
              <w:rPr>
                <w:szCs w:val="18"/>
              </w:rPr>
              <w:t>Industrial Machinery And Equipment Merchant Whol</w:t>
            </w:r>
            <w:r>
              <w:rPr>
                <w:szCs w:val="18"/>
              </w:rPr>
              <w:t>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377F90D" w14:textId="77777777">
            <w:pPr>
              <w:pStyle w:val="RTableTextAbt"/>
            </w:pPr>
            <w:r w:rsidRPr="00FD5AC1">
              <w:t>$24.48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C9A2FBB" w14:textId="77777777">
            <w:pPr>
              <w:pStyle w:val="RTableTextAbt"/>
            </w:pPr>
            <w:r w:rsidRPr="00FD5AC1">
              <w:t>10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225E1C3" w14:textId="77777777">
            <w:pPr>
              <w:pStyle w:val="LTableTextAbt"/>
              <w:jc w:val="right"/>
              <w:rPr>
                <w:szCs w:val="18"/>
              </w:rPr>
            </w:pPr>
            <w:r w:rsidRPr="00FD5AC1">
              <w:rPr>
                <w:szCs w:val="18"/>
              </w:rPr>
              <w:t>1</w:t>
            </w:r>
            <w:r w:rsidR="00CE2011">
              <w:rPr>
                <w:szCs w:val="18"/>
              </w:rPr>
              <w:t>0</w:t>
            </w:r>
            <w:r w:rsidRPr="00FD5AC1">
              <w:rPr>
                <w:szCs w:val="18"/>
              </w:rPr>
              <w:t>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252E4F5"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21267328" w14:textId="77777777">
            <w:pPr>
              <w:pStyle w:val="LTableTextAbt"/>
              <w:jc w:val="right"/>
              <w:rPr>
                <w:szCs w:val="18"/>
              </w:rPr>
            </w:pPr>
            <w:r w:rsidRPr="003F1DA7">
              <w:t>2</w:t>
            </w:r>
          </w:p>
        </w:tc>
      </w:tr>
      <w:tr w14:paraId="4269A3EE"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711E3395" w14:textId="77777777">
            <w:pPr>
              <w:pStyle w:val="LTableTextAbt"/>
            </w:pPr>
            <w:r w:rsidRPr="00FD5AC1">
              <w:t>Pyroil (Highlander Partners, L.P.)</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2EADCA8C" w14:textId="77777777">
            <w:pPr>
              <w:pStyle w:val="LTableTextAbt"/>
              <w:rPr>
                <w:szCs w:val="18"/>
              </w:rPr>
            </w:pPr>
            <w:r w:rsidRPr="00FD5AC1">
              <w:rPr>
                <w:szCs w:val="18"/>
              </w:rPr>
              <w:t>523910: Miscellaneous Intermediation</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C403A98" w14:textId="77777777">
            <w:pPr>
              <w:pStyle w:val="RTableTextAbt"/>
            </w:pPr>
            <w:r w:rsidRPr="00FD5AC1">
              <w:t>$</w:t>
            </w:r>
            <w:r w:rsidR="00656714">
              <w:t>3</w:t>
            </w:r>
            <w:r w:rsidRPr="00FD5AC1">
              <w:t>.</w:t>
            </w:r>
            <w:r w:rsidR="00400595">
              <w:t>3B</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714BBFA" w14:textId="77777777">
            <w:pPr>
              <w:pStyle w:val="RTableTextAbt"/>
            </w:pPr>
            <w:r>
              <w:t>2,337</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17C28BB" w14:textId="77777777">
            <w:pPr>
              <w:pStyle w:val="LTableTextAbt"/>
              <w:jc w:val="right"/>
              <w:rPr>
                <w:szCs w:val="18"/>
              </w:rPr>
            </w:pPr>
            <w:r w:rsidRPr="00FD5AC1">
              <w:rPr>
                <w:szCs w:val="18"/>
              </w:rPr>
              <w:t xml:space="preserve"> </w:t>
            </w:r>
            <w:r w:rsidR="00567B7C">
              <w:rPr>
                <w:szCs w:val="18"/>
              </w:rPr>
              <w:t>$47m Revenue</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3336FA3"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174EBB06" w14:textId="77777777">
            <w:pPr>
              <w:pStyle w:val="LTableTextAbt"/>
              <w:jc w:val="right"/>
              <w:rPr>
                <w:szCs w:val="18"/>
              </w:rPr>
            </w:pPr>
            <w:r w:rsidRPr="003F1DA7">
              <w:t>1</w:t>
            </w:r>
          </w:p>
        </w:tc>
      </w:tr>
      <w:tr w14:paraId="3C36347E" w14:textId="77777777" w:rsidTr="00663DC7">
        <w:tblPrEx>
          <w:tblW w:w="0" w:type="auto"/>
          <w:tblLook w:val="04A0"/>
        </w:tblPrEx>
        <w:trPr>
          <w:trHeight w:val="49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69C2B7A0" w14:textId="77777777">
            <w:pPr>
              <w:pStyle w:val="LTableTextAbt"/>
            </w:pPr>
            <w:r w:rsidRPr="00FD5AC1">
              <w:t>QuestSpecialty Corporation (QuestVapco)</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6E0B70FB" w14:textId="77777777">
            <w:pPr>
              <w:pStyle w:val="LTableTextAbt"/>
              <w:rPr>
                <w:szCs w:val="18"/>
              </w:rPr>
            </w:pPr>
            <w:r w:rsidRPr="00FD5AC1">
              <w:rPr>
                <w:szCs w:val="18"/>
              </w:rPr>
              <w:t>32561</w:t>
            </w:r>
            <w:r w:rsidR="00F8705A">
              <w:rPr>
                <w:szCs w:val="18"/>
              </w:rPr>
              <w:t>11</w:t>
            </w:r>
            <w:r w:rsidRPr="00FD5AC1">
              <w:rPr>
                <w:szCs w:val="18"/>
              </w:rPr>
              <w:t xml:space="preserve">: </w:t>
            </w:r>
            <w:r w:rsidRPr="003149CC" w:rsidR="003149CC">
              <w:rPr>
                <w:szCs w:val="18"/>
              </w:rPr>
              <w:t>Soap And Other Detergent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7FA30B0" w14:textId="77777777">
            <w:pPr>
              <w:pStyle w:val="RTableTextAbt"/>
            </w:pPr>
            <w:r w:rsidRPr="00FD5AC1">
              <w:t>$</w:t>
            </w:r>
            <w:r w:rsidR="003149CC">
              <w:t>56.1</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42AB22B" w14:textId="77777777">
            <w:pPr>
              <w:pStyle w:val="RTableTextAbt"/>
            </w:pPr>
            <w:r>
              <w:t>6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501FA7B" w14:textId="77777777">
            <w:pPr>
              <w:pStyle w:val="LTableTextAbt"/>
              <w:jc w:val="right"/>
              <w:rPr>
                <w:szCs w:val="18"/>
              </w:rPr>
            </w:pPr>
            <w:r>
              <w:rPr>
                <w:szCs w:val="18"/>
              </w:rPr>
              <w:t>110</w:t>
            </w:r>
            <w:r w:rsidRPr="00FD5AC1" w:rsidR="004F366B">
              <w:rPr>
                <w:szCs w:val="18"/>
              </w:rPr>
              <w:t>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7F318E0"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540E1B32" w14:textId="77777777">
            <w:pPr>
              <w:pStyle w:val="LTableTextAbt"/>
              <w:jc w:val="right"/>
              <w:rPr>
                <w:szCs w:val="18"/>
              </w:rPr>
            </w:pPr>
            <w:r w:rsidRPr="003F1DA7">
              <w:t>2</w:t>
            </w:r>
          </w:p>
        </w:tc>
      </w:tr>
      <w:tr w14:paraId="4CACB7A9"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06888BC3" w14:textId="77777777">
            <w:pPr>
              <w:pStyle w:val="LTableTextAbt"/>
            </w:pPr>
            <w:r w:rsidRPr="00FD5AC1">
              <w:t>Sashco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3F665DFB" w14:textId="77777777">
            <w:pPr>
              <w:pStyle w:val="LTableTextAbt"/>
              <w:rPr>
                <w:szCs w:val="18"/>
              </w:rPr>
            </w:pPr>
            <w:r w:rsidRPr="00FD5AC1">
              <w:rPr>
                <w:szCs w:val="18"/>
              </w:rPr>
              <w:t>3</w:t>
            </w:r>
            <w:r w:rsidR="00975162">
              <w:rPr>
                <w:szCs w:val="18"/>
              </w:rPr>
              <w:t>39999</w:t>
            </w:r>
            <w:r w:rsidRPr="00FD5AC1">
              <w:rPr>
                <w:szCs w:val="18"/>
              </w:rPr>
              <w:t xml:space="preserve">: </w:t>
            </w:r>
            <w:r w:rsidRPr="00975162" w:rsidR="00975162">
              <w:rPr>
                <w:szCs w:val="18"/>
              </w:rPr>
              <w:t>All Other Miscellaneous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5302B1E" w14:textId="77777777">
            <w:pPr>
              <w:pStyle w:val="RTableTextAbt"/>
            </w:pPr>
            <w:r w:rsidRPr="00FD5AC1">
              <w:t>$</w:t>
            </w:r>
            <w:r w:rsidR="00212E0C">
              <w:t>8</w:t>
            </w:r>
            <w:r w:rsidRPr="00FD5AC1">
              <w:t>.</w:t>
            </w:r>
            <w:r w:rsidR="00212E0C">
              <w:t>52</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3F2FBEF" w14:textId="77777777">
            <w:pPr>
              <w:pStyle w:val="RTableTextAbt"/>
            </w:pPr>
            <w:r>
              <w:t>10</w:t>
            </w:r>
            <w:r w:rsidRPr="00FD5AC1" w:rsidR="004F366B">
              <w:t>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BB7D818" w14:textId="77777777">
            <w:pPr>
              <w:pStyle w:val="LTableTextAbt"/>
              <w:jc w:val="right"/>
              <w:rPr>
                <w:szCs w:val="18"/>
              </w:rPr>
            </w:pPr>
            <w:r w:rsidRPr="00FD5AC1">
              <w:rPr>
                <w:szCs w:val="18"/>
              </w:rPr>
              <w:t>5</w:t>
            </w:r>
            <w:r w:rsidR="00505C66">
              <w:rPr>
                <w:szCs w:val="18"/>
              </w:rPr>
              <w:t>5</w:t>
            </w:r>
            <w:r w:rsidRPr="00FD5AC1">
              <w:rPr>
                <w:szCs w:val="18"/>
              </w:rPr>
              <w:t>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6E9C326"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70F045A5" w14:textId="77777777">
            <w:pPr>
              <w:pStyle w:val="LTableTextAbt"/>
              <w:jc w:val="right"/>
              <w:rPr>
                <w:szCs w:val="18"/>
              </w:rPr>
            </w:pPr>
            <w:r w:rsidRPr="003F1DA7">
              <w:t>1</w:t>
            </w:r>
          </w:p>
        </w:tc>
      </w:tr>
      <w:tr w14:paraId="07F77213"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FD5AC1" w:rsidRPr="00FD5AC1" w:rsidP="00CB1C05" w14:paraId="190EBDD1" w14:textId="77777777">
            <w:pPr>
              <w:pStyle w:val="LTableTextAbt"/>
            </w:pPr>
            <w:r w:rsidRPr="00FD5AC1">
              <w:t>Sprayaway</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6594B239" w14:textId="77777777">
            <w:pPr>
              <w:pStyle w:val="LTableTextAbt"/>
              <w:rPr>
                <w:szCs w:val="18"/>
              </w:rPr>
            </w:pPr>
            <w:r w:rsidRPr="00FD5AC1">
              <w:rPr>
                <w:szCs w:val="18"/>
              </w:rPr>
              <w:t>325120: Industrial gas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486107F" w14:textId="77777777">
            <w:pPr>
              <w:pStyle w:val="RTableTextAbt"/>
            </w:pPr>
            <w:r w:rsidRPr="00FD5AC1">
              <w:t>$77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6339F2A" w14:textId="77777777">
            <w:pPr>
              <w:pStyle w:val="RTableTextAbt"/>
            </w:pPr>
            <w:r w:rsidRPr="00FD5AC1">
              <w:t>350</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356E15F4" w14:textId="77777777">
            <w:pPr>
              <w:pStyle w:val="LTableTextAbt"/>
              <w:jc w:val="right"/>
              <w:rPr>
                <w:szCs w:val="18"/>
              </w:rPr>
            </w:pPr>
            <w:r w:rsidRPr="00FD5AC1">
              <w:rPr>
                <w:szCs w:val="18"/>
              </w:rPr>
              <w:t>10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B4D09AE"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35794276" w14:textId="77777777">
            <w:pPr>
              <w:pStyle w:val="LTableTextAbt"/>
              <w:jc w:val="right"/>
              <w:rPr>
                <w:szCs w:val="18"/>
              </w:rPr>
            </w:pPr>
            <w:r w:rsidRPr="003F1DA7">
              <w:t>1</w:t>
            </w:r>
          </w:p>
        </w:tc>
      </w:tr>
      <w:tr w14:paraId="025A694B"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3AE00823" w14:textId="77777777">
            <w:pPr>
              <w:pStyle w:val="LTableTextAbt"/>
            </w:pPr>
            <w:r w:rsidRPr="00FD5AC1">
              <w:t>Spray</w:t>
            </w:r>
            <w:r w:rsidR="000F21A3">
              <w:t xml:space="preserve"> O</w:t>
            </w:r>
            <w:r w:rsidRPr="00FD5AC1">
              <w:t>n Products Group</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3FA4FA43" w14:textId="77777777">
            <w:pPr>
              <w:pStyle w:val="LTableTextAbt"/>
              <w:rPr>
                <w:szCs w:val="18"/>
              </w:rPr>
            </w:pPr>
            <w:r>
              <w:rPr>
                <w:szCs w:val="18"/>
              </w:rPr>
              <w:t>424690</w:t>
            </w:r>
            <w:r w:rsidRPr="00FD5AC1">
              <w:rPr>
                <w:szCs w:val="18"/>
              </w:rPr>
              <w:t xml:space="preserve">: </w:t>
            </w:r>
            <w:r w:rsidRPr="008E69CE">
              <w:rPr>
                <w:szCs w:val="18"/>
              </w:rPr>
              <w:t>Other Chemical And Allied Products Merchant Wholes</w:t>
            </w:r>
            <w:r w:rsidR="000F21A3">
              <w:rPr>
                <w:szCs w:val="18"/>
              </w:rPr>
              <w:t>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721A41F" w14:textId="77777777">
            <w:pPr>
              <w:pStyle w:val="RTableTextAbt"/>
            </w:pPr>
            <w:r w:rsidRPr="00FD5AC1">
              <w:t>$</w:t>
            </w:r>
            <w:r w:rsidR="000F21A3">
              <w:t>6</w:t>
            </w:r>
            <w:r w:rsidRPr="00FD5AC1">
              <w:t>.</w:t>
            </w:r>
            <w:r w:rsidR="000F21A3">
              <w:t>76</w:t>
            </w:r>
            <w:r w:rsidR="00D73C5E">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0A2138D" w14:textId="77777777">
            <w:pPr>
              <w:pStyle w:val="RTableTextAbt"/>
            </w:pPr>
            <w:r>
              <w:t>3</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4D4DD58" w14:textId="77777777">
            <w:pPr>
              <w:pStyle w:val="LTableTextAbt"/>
              <w:jc w:val="right"/>
              <w:rPr>
                <w:szCs w:val="18"/>
              </w:rPr>
            </w:pPr>
            <w:r w:rsidRPr="00FD5AC1">
              <w:rPr>
                <w:szCs w:val="18"/>
              </w:rPr>
              <w:t>1</w:t>
            </w:r>
            <w:r w:rsidR="00D73C5E">
              <w:rPr>
                <w:szCs w:val="18"/>
              </w:rPr>
              <w:t>75</w:t>
            </w:r>
            <w:r w:rsidRPr="00FD5AC1">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53C39A1" w14:textId="77777777">
            <w:pPr>
              <w:pStyle w:val="LTableTextAbt"/>
              <w:jc w:val="right"/>
              <w:rPr>
                <w:szCs w:val="18"/>
              </w:rPr>
            </w:pPr>
            <w:r>
              <w:rPr>
                <w:szCs w:val="18"/>
              </w:rPr>
              <w:t>Small</w:t>
            </w:r>
          </w:p>
        </w:tc>
        <w:tc>
          <w:tcPr>
            <w:tcW w:w="0" w:type="auto"/>
            <w:tcBorders>
              <w:top w:val="nil"/>
              <w:left w:val="nil"/>
              <w:bottom w:val="single" w:sz="4" w:space="0" w:color="auto"/>
              <w:right w:val="single" w:sz="4" w:space="0" w:color="auto"/>
            </w:tcBorders>
            <w:vAlign w:val="center"/>
          </w:tcPr>
          <w:p w:rsidR="00137B8A" w:rsidP="00CB1C05" w14:paraId="227BCC54" w14:textId="77777777">
            <w:pPr>
              <w:pStyle w:val="LTableTextAbt"/>
              <w:jc w:val="right"/>
              <w:rPr>
                <w:szCs w:val="18"/>
              </w:rPr>
            </w:pPr>
            <w:r w:rsidRPr="003F1DA7">
              <w:t>5</w:t>
            </w:r>
          </w:p>
        </w:tc>
      </w:tr>
      <w:tr w14:paraId="6F7EABC9"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61860D41" w14:textId="77777777">
            <w:pPr>
              <w:pStyle w:val="LTableTextAbt"/>
            </w:pPr>
            <w:r w:rsidRPr="00FD5AC1">
              <w:t>Sullivan Supply,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6EB75A7E" w14:textId="77777777">
            <w:pPr>
              <w:pStyle w:val="LTableTextAbt"/>
              <w:rPr>
                <w:szCs w:val="18"/>
              </w:rPr>
            </w:pPr>
            <w:r w:rsidRPr="00FD5AC1">
              <w:rPr>
                <w:szCs w:val="18"/>
              </w:rPr>
              <w:t>42</w:t>
            </w:r>
            <w:r w:rsidR="00BA3D84">
              <w:rPr>
                <w:szCs w:val="18"/>
              </w:rPr>
              <w:t>4</w:t>
            </w:r>
            <w:r w:rsidR="00E02F74">
              <w:rPr>
                <w:szCs w:val="18"/>
              </w:rPr>
              <w:t>910</w:t>
            </w:r>
            <w:r w:rsidRPr="00FD5AC1">
              <w:rPr>
                <w:szCs w:val="18"/>
              </w:rPr>
              <w:t xml:space="preserve">: </w:t>
            </w:r>
            <w:r w:rsidRPr="00E02F74" w:rsidR="00E02F74">
              <w:rPr>
                <w:szCs w:val="18"/>
              </w:rPr>
              <w:t>Farm Supplies Merchant Wholesa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B17897D" w14:textId="77777777">
            <w:pPr>
              <w:pStyle w:val="RTableTextAbt"/>
            </w:pPr>
            <w:r w:rsidRPr="00FD5AC1">
              <w:t>$</w:t>
            </w:r>
            <w:r w:rsidR="00293B60">
              <w:t>3</w:t>
            </w:r>
            <w:r w:rsidRPr="00FD5AC1">
              <w:t>.4</w:t>
            </w:r>
            <w:r w:rsidR="00293B60">
              <w:t>5</w:t>
            </w:r>
            <w:r w:rsidRPr="00FD5AC1">
              <w:t>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210241AD" w14:textId="77777777">
            <w:pPr>
              <w:pStyle w:val="RTableTextAbt"/>
            </w:pPr>
            <w:r>
              <w:t>2</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E9E4557" w14:textId="77777777">
            <w:pPr>
              <w:pStyle w:val="LTableTextAbt"/>
              <w:jc w:val="right"/>
              <w:rPr>
                <w:szCs w:val="18"/>
              </w:rPr>
            </w:pPr>
            <w:r>
              <w:rPr>
                <w:szCs w:val="18"/>
              </w:rPr>
              <w:t>2</w:t>
            </w:r>
            <w:r w:rsidRPr="00FD5AC1" w:rsidR="004F366B">
              <w:rPr>
                <w:szCs w:val="18"/>
              </w:rPr>
              <w:t>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8D6FCFC"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7AB43C6A" w14:textId="77777777">
            <w:pPr>
              <w:pStyle w:val="LTableTextAbt"/>
              <w:jc w:val="right"/>
              <w:rPr>
                <w:szCs w:val="18"/>
              </w:rPr>
            </w:pPr>
            <w:r w:rsidRPr="003F1DA7">
              <w:t>2</w:t>
            </w:r>
          </w:p>
        </w:tc>
      </w:tr>
      <w:tr w14:paraId="77142F70" w14:textId="77777777" w:rsidTr="00663DC7">
        <w:tblPrEx>
          <w:tblW w:w="0" w:type="auto"/>
          <w:tblLook w:val="04A0"/>
        </w:tblPrEx>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699132D5" w14:textId="77777777">
            <w:pPr>
              <w:pStyle w:val="LTableTextAbt"/>
            </w:pPr>
            <w:r w:rsidRPr="00FD5AC1">
              <w:t>United Laboratories, Inc.</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0257F61E" w14:textId="77777777">
            <w:pPr>
              <w:pStyle w:val="LTableTextAbt"/>
              <w:rPr>
                <w:szCs w:val="18"/>
              </w:rPr>
            </w:pPr>
            <w:r w:rsidRPr="00FD5AC1">
              <w:rPr>
                <w:szCs w:val="18"/>
              </w:rPr>
              <w:t>325612: Polish and Other Sanitation Good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3897D1F" w14:textId="77777777">
            <w:pPr>
              <w:pStyle w:val="RTableTextAbt"/>
            </w:pPr>
            <w:r w:rsidRPr="00FD5AC1">
              <w:t>$41.63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C91C5C9" w14:textId="77777777">
            <w:pPr>
              <w:pStyle w:val="RTableTextAbt"/>
            </w:pPr>
            <w:r w:rsidRPr="00FD5AC1">
              <w:t>244</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F5D9158" w14:textId="77777777">
            <w:pPr>
              <w:pStyle w:val="LTableTextAbt"/>
              <w:jc w:val="right"/>
              <w:rPr>
                <w:szCs w:val="18"/>
              </w:rPr>
            </w:pPr>
            <w:r>
              <w:rPr>
                <w:szCs w:val="18"/>
              </w:rPr>
              <w:t>900</w:t>
            </w:r>
            <w:r w:rsidRPr="00FD5AC1" w:rsidR="004F366B">
              <w:rPr>
                <w:szCs w:val="18"/>
              </w:rPr>
              <w:t xml:space="preserve">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39DA5A7"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21E8B27D" w14:textId="77777777">
            <w:pPr>
              <w:pStyle w:val="LTableTextAbt"/>
              <w:jc w:val="right"/>
              <w:rPr>
                <w:szCs w:val="18"/>
              </w:rPr>
            </w:pPr>
            <w:r w:rsidRPr="003F1DA7">
              <w:t>1</w:t>
            </w:r>
          </w:p>
        </w:tc>
      </w:tr>
      <w:tr w14:paraId="0AE7E47E"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5C6CC735" w14:textId="77777777">
            <w:pPr>
              <w:pStyle w:val="LTableTextAbt"/>
            </w:pPr>
            <w:r w:rsidRPr="00FD5AC1">
              <w:t>White Lightning Products</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54232F45" w14:textId="77777777">
            <w:pPr>
              <w:pStyle w:val="LTableTextAbt"/>
              <w:rPr>
                <w:szCs w:val="18"/>
              </w:rPr>
            </w:pPr>
            <w:r>
              <w:rPr>
                <w:szCs w:val="18"/>
              </w:rPr>
              <w:t xml:space="preserve">423990: </w:t>
            </w:r>
            <w:r w:rsidRPr="00FE1A14">
              <w:rPr>
                <w:szCs w:val="18"/>
              </w:rPr>
              <w:t>Other Miscellaneous Durable Goods Merchant Wholesa</w:t>
            </w:r>
            <w:r>
              <w:rPr>
                <w:szCs w:val="18"/>
              </w:rPr>
              <w:t>ler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4D93CEF" w14:textId="77777777">
            <w:pPr>
              <w:pStyle w:val="RTableTextAbt"/>
            </w:pPr>
            <w:r w:rsidRPr="00FD5AC1">
              <w:t xml:space="preserve"> </w:t>
            </w:r>
            <w:r w:rsidR="00DA05BB">
              <w:t>$3.65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7D0398FA" w14:textId="77777777">
            <w:pPr>
              <w:pStyle w:val="RTableTextAbt"/>
            </w:pPr>
            <w:r>
              <w:t>4</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E10AE34" w14:textId="77777777">
            <w:pPr>
              <w:pStyle w:val="LTableTextAbt"/>
              <w:jc w:val="right"/>
              <w:rPr>
                <w:szCs w:val="18"/>
              </w:rPr>
            </w:pPr>
            <w:r w:rsidRPr="00FD5AC1">
              <w:rPr>
                <w:szCs w:val="18"/>
              </w:rPr>
              <w:t xml:space="preserve"> </w:t>
            </w:r>
            <w:r w:rsidR="00DA05BB">
              <w:rPr>
                <w:szCs w:val="18"/>
              </w:rPr>
              <w:t>1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30F7AC46" w14:textId="77777777">
            <w:pPr>
              <w:pStyle w:val="LTableTextAbt"/>
              <w:jc w:val="right"/>
              <w:rPr>
                <w:szCs w:val="18"/>
              </w:rPr>
            </w:pPr>
            <w:r w:rsidRPr="00FD5AC1">
              <w:rPr>
                <w:szCs w:val="18"/>
              </w:rPr>
              <w:t xml:space="preserve"> </w:t>
            </w:r>
            <w:r w:rsidR="00DA05BB">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2898D9CA" w14:textId="77777777">
            <w:pPr>
              <w:pStyle w:val="LTableTextAbt"/>
              <w:jc w:val="right"/>
              <w:rPr>
                <w:szCs w:val="18"/>
              </w:rPr>
            </w:pPr>
            <w:r w:rsidRPr="003F1DA7">
              <w:t>1</w:t>
            </w:r>
          </w:p>
        </w:tc>
      </w:tr>
      <w:tr w14:paraId="15BE7227"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7D355B89" w14:textId="77777777">
            <w:pPr>
              <w:pStyle w:val="LTableTextAbt"/>
            </w:pPr>
            <w:r w:rsidRPr="00FD5AC1">
              <w:t>Winfield Brooks Company, Inc. (Flow Grinding Corp.)</w:t>
            </w:r>
          </w:p>
        </w:tc>
        <w:tc>
          <w:tcPr>
            <w:tcW w:w="0" w:type="auto"/>
            <w:tcBorders>
              <w:top w:val="nil"/>
              <w:left w:val="nil"/>
              <w:bottom w:val="single" w:sz="4" w:space="0" w:color="auto"/>
              <w:right w:val="single" w:sz="4" w:space="0" w:color="auto"/>
            </w:tcBorders>
            <w:shd w:val="clear" w:color="auto" w:fill="auto"/>
            <w:vAlign w:val="center"/>
            <w:hideMark/>
          </w:tcPr>
          <w:p w:rsidR="00FD5AC1" w:rsidRPr="00FD5AC1" w:rsidP="00CB1C05" w14:paraId="03058598" w14:textId="77777777">
            <w:pPr>
              <w:pStyle w:val="LTableTextAbt"/>
              <w:rPr>
                <w:szCs w:val="18"/>
              </w:rPr>
            </w:pPr>
            <w:r w:rsidRPr="00FD5AC1">
              <w:rPr>
                <w:szCs w:val="18"/>
              </w:rPr>
              <w:t>333517: Machine Tool Manufacturing</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5E2BE36" w14:textId="77777777">
            <w:pPr>
              <w:pStyle w:val="RTableTextAbt"/>
            </w:pPr>
            <w:r w:rsidRPr="00FD5AC1">
              <w:t>$7.46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66A7D49D" w14:textId="77777777">
            <w:pPr>
              <w:pStyle w:val="RTableTextAbt"/>
            </w:pPr>
            <w:r w:rsidRPr="00FD5AC1">
              <w:t>41</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F94884E" w14:textId="77777777">
            <w:pPr>
              <w:pStyle w:val="LTableTextAbt"/>
              <w:jc w:val="right"/>
              <w:rPr>
                <w:szCs w:val="18"/>
              </w:rPr>
            </w:pPr>
            <w:r w:rsidRPr="00FD5AC1">
              <w:rPr>
                <w:szCs w:val="18"/>
              </w:rPr>
              <w:t>500 Employe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103DFDDE" w14:textId="77777777">
            <w:pPr>
              <w:pStyle w:val="LTableTextAbt"/>
              <w:jc w:val="right"/>
              <w:rPr>
                <w:szCs w:val="18"/>
              </w:rPr>
            </w:pPr>
            <w:r w:rsidRPr="00FD5AC1">
              <w:rPr>
                <w:szCs w:val="18"/>
              </w:rPr>
              <w:t>Small</w:t>
            </w:r>
          </w:p>
        </w:tc>
        <w:tc>
          <w:tcPr>
            <w:tcW w:w="0" w:type="auto"/>
            <w:tcBorders>
              <w:top w:val="nil"/>
              <w:left w:val="nil"/>
              <w:bottom w:val="single" w:sz="4" w:space="0" w:color="auto"/>
              <w:right w:val="single" w:sz="4" w:space="0" w:color="auto"/>
            </w:tcBorders>
            <w:vAlign w:val="center"/>
          </w:tcPr>
          <w:p w:rsidR="00137B8A" w:rsidRPr="00FD5AC1" w:rsidP="00CB1C05" w14:paraId="3540E5D8" w14:textId="77777777">
            <w:pPr>
              <w:pStyle w:val="LTableTextAbt"/>
              <w:jc w:val="right"/>
              <w:rPr>
                <w:szCs w:val="18"/>
              </w:rPr>
            </w:pPr>
            <w:r w:rsidRPr="003F1DA7">
              <w:t>1</w:t>
            </w:r>
          </w:p>
        </w:tc>
      </w:tr>
      <w:tr w14:paraId="393041FE" w14:textId="77777777" w:rsidTr="00663DC7">
        <w:tblPrEx>
          <w:tblW w:w="0" w:type="auto"/>
          <w:tblLook w:val="04A0"/>
        </w:tblPrEx>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D5AC1" w:rsidRPr="00FD5AC1" w:rsidP="00CB1C05" w14:paraId="462DFE1C" w14:textId="77777777">
            <w:pPr>
              <w:pStyle w:val="LTableTextAbt"/>
            </w:pPr>
            <w:r w:rsidRPr="00FD5AC1">
              <w:t>Zep Inc. (NM Z Parent Inc.)</w:t>
            </w:r>
          </w:p>
        </w:tc>
        <w:tc>
          <w:tcPr>
            <w:tcW w:w="0" w:type="auto"/>
            <w:tcBorders>
              <w:top w:val="nil"/>
              <w:left w:val="nil"/>
              <w:bottom w:val="single" w:sz="4" w:space="0" w:color="auto"/>
              <w:right w:val="single" w:sz="4" w:space="0" w:color="auto"/>
            </w:tcBorders>
            <w:shd w:val="clear" w:color="auto" w:fill="auto"/>
            <w:vAlign w:val="bottom"/>
            <w:hideMark/>
          </w:tcPr>
          <w:p w:rsidR="00FD5AC1" w:rsidRPr="00FD5AC1" w:rsidP="00CB1C05" w14:paraId="6D7A5DFF" w14:textId="77777777">
            <w:pPr>
              <w:pStyle w:val="LTableTextAbt"/>
              <w:rPr>
                <w:szCs w:val="18"/>
              </w:rPr>
            </w:pPr>
            <w:r w:rsidRPr="00FD5AC1">
              <w:rPr>
                <w:szCs w:val="18"/>
              </w:rPr>
              <w:t>525990: Other Financial Vehicles</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0A74FA13" w14:textId="77777777">
            <w:pPr>
              <w:pStyle w:val="RTableTextAbt"/>
            </w:pPr>
            <w:r w:rsidRPr="00FD5AC1">
              <w:t>$980M</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4AA56E3" w14:textId="77777777">
            <w:pPr>
              <w:pStyle w:val="RTableTextAbt"/>
            </w:pPr>
            <w:r w:rsidRPr="00FD5AC1">
              <w:t>2,300</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55D40DD7" w14:textId="77777777">
            <w:pPr>
              <w:pStyle w:val="LTableTextAbt"/>
              <w:jc w:val="right"/>
              <w:rPr>
                <w:szCs w:val="18"/>
              </w:rPr>
            </w:pPr>
            <w:r w:rsidRPr="00FD5AC1">
              <w:rPr>
                <w:szCs w:val="18"/>
              </w:rPr>
              <w:t xml:space="preserve"> -</w:t>
            </w:r>
          </w:p>
        </w:tc>
        <w:tc>
          <w:tcPr>
            <w:tcW w:w="0" w:type="auto"/>
            <w:tcBorders>
              <w:top w:val="nil"/>
              <w:left w:val="nil"/>
              <w:bottom w:val="single" w:sz="4" w:space="0" w:color="auto"/>
              <w:right w:val="single" w:sz="4" w:space="0" w:color="auto"/>
            </w:tcBorders>
            <w:shd w:val="clear" w:color="auto" w:fill="auto"/>
            <w:noWrap/>
            <w:vAlign w:val="center"/>
            <w:hideMark/>
          </w:tcPr>
          <w:p w:rsidR="00FD5AC1" w:rsidRPr="00FD5AC1" w:rsidP="00CB1C05" w14:paraId="4323E6F8" w14:textId="77777777">
            <w:pPr>
              <w:pStyle w:val="LTableTextAbt"/>
              <w:jc w:val="right"/>
              <w:rPr>
                <w:szCs w:val="18"/>
              </w:rPr>
            </w:pPr>
            <w:r w:rsidRPr="00FD5AC1">
              <w:rPr>
                <w:szCs w:val="18"/>
              </w:rPr>
              <w:t>No</w:t>
            </w:r>
          </w:p>
        </w:tc>
        <w:tc>
          <w:tcPr>
            <w:tcW w:w="0" w:type="auto"/>
            <w:tcBorders>
              <w:top w:val="nil"/>
              <w:left w:val="nil"/>
              <w:bottom w:val="single" w:sz="4" w:space="0" w:color="auto"/>
              <w:right w:val="single" w:sz="4" w:space="0" w:color="auto"/>
            </w:tcBorders>
            <w:vAlign w:val="center"/>
          </w:tcPr>
          <w:p w:rsidR="00137B8A" w:rsidRPr="00FD5AC1" w:rsidP="00CB1C05" w14:paraId="53608738" w14:textId="77777777">
            <w:pPr>
              <w:pStyle w:val="LTableTextAbt"/>
              <w:jc w:val="right"/>
              <w:rPr>
                <w:szCs w:val="18"/>
              </w:rPr>
            </w:pPr>
            <w:r w:rsidRPr="003F1DA7">
              <w:t>6</w:t>
            </w:r>
          </w:p>
        </w:tc>
      </w:tr>
    </w:tbl>
    <w:p w:rsidR="00FD5AC1" w:rsidRPr="00FD5AC1" w:rsidP="00CB1C05" w14:paraId="0B606E2A" w14:textId="77777777"/>
    <w:p w:rsidR="00313A2F" w:rsidRPr="0065459D" w:rsidP="00CB1C05" w14:paraId="0D6F0047" w14:textId="77777777">
      <w:pPr>
        <w:pStyle w:val="BodyText"/>
        <w:rPr>
          <w:highlight w:val="yellow"/>
        </w:rPr>
        <w:sectPr w:rsidSect="00CB1C05">
          <w:type w:val="nextColumn"/>
          <w:pgSz w:w="15840" w:h="12240" w:orient="landscape" w:code="1"/>
          <w:pgMar w:top="1800" w:right="1440" w:bottom="1440" w:left="1440" w:header="720" w:footer="720" w:gutter="0"/>
          <w:lnNumType w:countBy="1" w:restart="continuous"/>
          <w:pgNumType w:chapStyle="1"/>
          <w:cols w:space="720"/>
          <w:titlePg/>
        </w:sectPr>
      </w:pPr>
    </w:p>
    <w:p w:rsidR="00A654CF" w:rsidRPr="003547CB" w:rsidP="00CB1C05" w14:paraId="766A4E0D" w14:textId="77777777">
      <w:pPr>
        <w:pStyle w:val="Heading1"/>
      </w:pPr>
      <w:bookmarkStart w:id="196" w:name="_Ref106195190"/>
      <w:bookmarkStart w:id="197" w:name="_Toc111035525"/>
      <w:bookmarkStart w:id="198" w:name="_Toc111037055"/>
      <w:bookmarkStart w:id="199" w:name="_Toc114061886"/>
      <w:bookmarkStart w:id="200" w:name="_Toc165378722"/>
      <w:r w:rsidRPr="003547CB">
        <w:t>Use and Alternatives Analysis</w:t>
      </w:r>
      <w:bookmarkEnd w:id="196"/>
      <w:bookmarkEnd w:id="197"/>
      <w:bookmarkEnd w:id="198"/>
      <w:bookmarkEnd w:id="199"/>
      <w:bookmarkEnd w:id="200"/>
    </w:p>
    <w:p w:rsidR="003D3D06" w:rsidP="00CB1C05" w14:paraId="674133A5" w14:textId="77777777">
      <w:pPr>
        <w:pStyle w:val="BodyText"/>
      </w:pPr>
      <w:r w:rsidRPr="003547CB">
        <w:t xml:space="preserve">This </w:t>
      </w:r>
      <w:r w:rsidR="00B55369">
        <w:t>c</w:t>
      </w:r>
      <w:r w:rsidRPr="003547CB">
        <w:t xml:space="preserve">hapter discusses the uses and alternatives for </w:t>
      </w:r>
      <w:r w:rsidR="00843813">
        <w:t>PCE</w:t>
      </w:r>
      <w:r w:rsidRPr="003547CB" w:rsidR="00984B3B">
        <w:t>.</w:t>
      </w:r>
      <w:r w:rsidRPr="003547CB" w:rsidR="003F3267">
        <w:t xml:space="preserve"> Section </w:t>
      </w:r>
      <w:r w:rsidRPr="009B215D" w:rsidR="003F3267">
        <w:fldChar w:fldCharType="begin" w:fldLock="1"/>
      </w:r>
      <w:r w:rsidRPr="00E42BFB" w:rsidR="003F3267">
        <w:instrText xml:space="preserve"> REF _Ref106732280 \r \h </w:instrText>
      </w:r>
      <w:r w:rsidRPr="00E42BFB" w:rsidR="0065459D">
        <w:instrText xml:space="preserve"> \* MERGEFORMAT </w:instrText>
      </w:r>
      <w:r w:rsidRPr="009B215D" w:rsidR="003F3267">
        <w:fldChar w:fldCharType="separate"/>
      </w:r>
      <w:r w:rsidR="0092222B">
        <w:t>5.1</w:t>
      </w:r>
      <w:r w:rsidRPr="009B215D" w:rsidR="003F3267">
        <w:fldChar w:fldCharType="end"/>
      </w:r>
      <w:r w:rsidRPr="003547CB" w:rsidR="003F3267">
        <w:t xml:space="preserve"> </w:t>
      </w:r>
      <w:r w:rsidR="00A21339">
        <w:t>gives an</w:t>
      </w:r>
      <w:r w:rsidRPr="003547CB" w:rsidR="003F3267">
        <w:t xml:space="preserve"> overview of the use and alternatives analysis presented in this </w:t>
      </w:r>
      <w:r w:rsidR="00A21339">
        <w:t>c</w:t>
      </w:r>
      <w:r w:rsidRPr="003547CB" w:rsidR="003F3267">
        <w:t>hapter. The remainder of the chapter is organized according to the product categories considered in the analysis</w:t>
      </w:r>
      <w:r w:rsidR="00A21339">
        <w:t>,</w:t>
      </w:r>
      <w:r w:rsidRPr="003547CB" w:rsidR="003F3267">
        <w:t xml:space="preserve"> and</w:t>
      </w:r>
      <w:r w:rsidRPr="002F292B" w:rsidR="002F292B">
        <w:t xml:space="preserve"> </w:t>
      </w:r>
      <w:r w:rsidRPr="002F292B" w:rsidR="002F292B">
        <w:fldChar w:fldCharType="begin" w:fldLock="1"/>
      </w:r>
      <w:r w:rsidRPr="002F292B" w:rsidR="002F292B">
        <w:instrText xml:space="preserve"> REF _Ref112075918 \h </w:instrText>
      </w:r>
      <w:r w:rsidR="002F292B">
        <w:instrText xml:space="preserve"> \* MERGEFORMAT </w:instrText>
      </w:r>
      <w:r w:rsidRPr="002F292B" w:rsidR="002F292B">
        <w:fldChar w:fldCharType="separate"/>
      </w:r>
      <w:r w:rsidRPr="003547CB" w:rsidR="0092222B">
        <w:t xml:space="preserve">Table </w:t>
      </w:r>
      <w:r w:rsidR="0092222B">
        <w:rPr>
          <w:noProof/>
        </w:rPr>
        <w:t>5</w:t>
      </w:r>
      <w:r w:rsidR="0092222B">
        <w:rPr>
          <w:noProof/>
        </w:rPr>
        <w:noBreakHyphen/>
        <w:t>1</w:t>
      </w:r>
      <w:r w:rsidRPr="002F292B" w:rsidR="002F292B">
        <w:fldChar w:fldCharType="end"/>
      </w:r>
      <w:r w:rsidRPr="003547CB" w:rsidR="005D17B8">
        <w:t xml:space="preserve"> </w:t>
      </w:r>
      <w:r w:rsidRPr="003547CB" w:rsidR="002D1C3D">
        <w:t xml:space="preserve">presents </w:t>
      </w:r>
      <w:r w:rsidRPr="003547CB" w:rsidR="003F3267">
        <w:t xml:space="preserve">a map between the </w:t>
      </w:r>
      <w:r w:rsidRPr="003547CB" w:rsidR="002D1C3D">
        <w:t xml:space="preserve">use categories </w:t>
      </w:r>
      <w:r w:rsidRPr="003547CB" w:rsidR="003F3267">
        <w:t>and</w:t>
      </w:r>
      <w:r w:rsidRPr="003547CB" w:rsidR="002D1C3D">
        <w:t xml:space="preserve"> the section</w:t>
      </w:r>
      <w:r w:rsidRPr="003547CB" w:rsidR="003F3267">
        <w:t>s</w:t>
      </w:r>
      <w:r w:rsidRPr="003547CB" w:rsidR="002D1C3D">
        <w:t xml:space="preserve"> of </w:t>
      </w:r>
      <w:r w:rsidRPr="003547CB" w:rsidR="003F3267">
        <w:t>the</w:t>
      </w:r>
      <w:r w:rsidRPr="003547CB" w:rsidR="002D1C3D">
        <w:t xml:space="preserve"> chapter where they are discussed.</w:t>
      </w:r>
      <w:r w:rsidRPr="002F292B">
        <w:t xml:space="preserve"> In addition, the analysis addresses the TSCA </w:t>
      </w:r>
      <w:r w:rsidR="00A21339">
        <w:t>s</w:t>
      </w:r>
      <w:r w:rsidRPr="002F292B">
        <w:t>ection 6</w:t>
      </w:r>
      <w:r w:rsidR="00A320B1">
        <w:t>(c)</w:t>
      </w:r>
      <w:r w:rsidR="00B9113E">
        <w:t>(</w:t>
      </w:r>
      <w:r w:rsidRPr="002F292B">
        <w:t>2</w:t>
      </w:r>
      <w:r w:rsidR="00B9113E">
        <w:t>)(C)</w:t>
      </w:r>
      <w:r w:rsidRPr="002F292B">
        <w:t xml:space="preserve"> requirement for EPA to consider alternatives. This chapter focuses on the technological and economic feasibility of potential </w:t>
      </w:r>
      <w:r w:rsidR="00843813">
        <w:t>PCE</w:t>
      </w:r>
      <w:r w:rsidRPr="002F292B">
        <w:t xml:space="preserve"> alternatives. </w:t>
      </w:r>
      <w:r w:rsidR="00A21339">
        <w:t>A</w:t>
      </w:r>
      <w:r w:rsidRPr="002F292B">
        <w:t xml:space="preserve"> separate analysis evaluates whether the alternatives are beneficial to human health or the environment relative to </w:t>
      </w:r>
      <w:r w:rsidR="00843813">
        <w:rPr>
          <w:rFonts w:cstheme="minorHAnsi"/>
        </w:rPr>
        <w:t>PCE</w:t>
      </w:r>
      <w:r w:rsidRPr="002F292B" w:rsidR="00BB0C8B">
        <w:rPr>
          <w:rFonts w:cstheme="minorHAnsi"/>
        </w:rPr>
        <w:t xml:space="preserve"> </w:t>
      </w:r>
      <w:r w:rsidR="000D5A01">
        <w:rPr>
          <w:rFonts w:cstheme="minorHAnsi"/>
        </w:rPr>
        <w:t>(</w:t>
      </w:r>
      <w:hyperlink w:anchor="_ENREF_97" w:tooltip="U.S. Environmental Protection Agency (EPA), 2023 #22" w:history="1">
        <w:r w:rsidR="00414172">
          <w:fldChar w:fldCharType="begin" w:fldLock="1"/>
        </w:r>
        <w:r w:rsidR="00414172">
          <w:instrText xml:space="preserve"> ADDIN EN.CITE &lt;EndNote&gt;&lt;Cite ExcludeAuth="1"&gt;&lt;Author&gt;U.S. Environmental Protection Agency (EPA)&lt;/Author&gt;&lt;Year&gt;2023&lt;/Year&gt;&lt;RecNum&gt;22&lt;/RecNum&gt;&lt;Prefix&gt;EPA &lt;/Prefix&gt;&lt;DisplayText&gt;EPA 2023a&lt;/DisplayText&gt;&lt;record&gt;&lt;rec-number&gt;22&lt;/rec-number&gt;&lt;foreign-keys&gt;&lt;key app="EN" db-id="52wf2wf0o0rv01e9dzo52td80t0590tp2fwd" timestamp="1714499636"&gt;22&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An Alternatives Assessment for Use of Perchloroethylene&lt;/title&gt;&lt;/titles&gt;&lt;dates&gt;&lt;year&gt;2023&lt;/year&gt;&lt;/dates&gt;&lt;urls&gt;&lt;/urls&gt;&lt;/record&gt;&lt;/Cite&gt;&lt;/EndNote&gt;</w:instrText>
        </w:r>
        <w:r w:rsidR="00414172">
          <w:fldChar w:fldCharType="separate"/>
        </w:r>
        <w:r w:rsidR="00414172">
          <w:rPr>
            <w:noProof/>
          </w:rPr>
          <w:t>EPA 2023a</w:t>
        </w:r>
        <w:r w:rsidR="00414172">
          <w:fldChar w:fldCharType="end"/>
        </w:r>
      </w:hyperlink>
      <w:r w:rsidR="000D5A01">
        <w:rPr>
          <w:rFonts w:cstheme="minorHAnsi"/>
        </w:rPr>
        <w:t>)</w:t>
      </w:r>
      <w:r w:rsidRPr="00FC78C3">
        <w:t>.</w:t>
      </w:r>
    </w:p>
    <w:tbl>
      <w:tblPr>
        <w:tblW w:w="9660" w:type="dxa"/>
        <w:tblLayout w:type="fixed"/>
        <w:tblLook w:val="04A0"/>
      </w:tblPr>
      <w:tblGrid>
        <w:gridCol w:w="3780"/>
        <w:gridCol w:w="5880"/>
      </w:tblGrid>
      <w:tr w14:paraId="4EA62EE1" w14:textId="77777777">
        <w:tblPrEx>
          <w:tblW w:w="9660" w:type="dxa"/>
          <w:tblLayout w:type="fixed"/>
          <w:tblLook w:val="04A0"/>
        </w:tblPrEx>
        <w:trPr>
          <w:trHeight w:val="270"/>
          <w:tblHeader/>
        </w:trPr>
        <w:tc>
          <w:tcPr>
            <w:tcW w:w="9660" w:type="dxa"/>
            <w:gridSpan w:val="2"/>
            <w:tcBorders>
              <w:bottom w:val="single" w:sz="4" w:space="0" w:color="auto"/>
            </w:tcBorders>
            <w:shd w:val="clear" w:color="auto" w:fill="auto"/>
            <w:vAlign w:val="center"/>
          </w:tcPr>
          <w:p w:rsidR="00E65DBB" w:rsidRPr="004C1EED" w:rsidP="00CB1C05" w14:paraId="4B672293" w14:textId="77777777">
            <w:pPr>
              <w:pStyle w:val="TableTitleA"/>
              <w:keepLines/>
            </w:pPr>
            <w:bookmarkStart w:id="201" w:name="_Ref112075918"/>
            <w:bookmarkStart w:id="202" w:name="_Toc121142549"/>
            <w:bookmarkStart w:id="203" w:name="_Toc165379541"/>
            <w:r w:rsidRPr="003547CB">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201"/>
            <w:r w:rsidRPr="003547CB">
              <w:t>:</w:t>
            </w:r>
            <w:r w:rsidRPr="002F292B">
              <w:t xml:space="preserve"> Use Categories Considered in the Economic Analysis Mapped to the Conditions of Use (COUs) Defined in the Risk Evaluation</w:t>
            </w:r>
            <w:bookmarkEnd w:id="202"/>
            <w:bookmarkEnd w:id="203"/>
          </w:p>
        </w:tc>
      </w:tr>
      <w:tr w14:paraId="599F225A" w14:textId="77777777">
        <w:tblPrEx>
          <w:tblW w:w="9660" w:type="dxa"/>
          <w:tblLayout w:type="fixed"/>
          <w:tblLook w:val="04A0"/>
        </w:tblPrEx>
        <w:trPr>
          <w:trHeight w:val="125"/>
          <w:tblHeader/>
        </w:trPr>
        <w:tc>
          <w:tcPr>
            <w:tcW w:w="3780" w:type="dxa"/>
            <w:tcBorders>
              <w:top w:val="single" w:sz="4" w:space="0" w:color="auto"/>
              <w:left w:val="single" w:sz="4" w:space="0" w:color="auto"/>
              <w:bottom w:val="single" w:sz="4" w:space="0" w:color="auto"/>
              <w:right w:val="single" w:sz="4" w:space="0" w:color="auto"/>
            </w:tcBorders>
            <w:shd w:val="clear" w:color="000000" w:fill="48A9C5"/>
            <w:vAlign w:val="center"/>
          </w:tcPr>
          <w:p w:rsidR="00E65DBB" w:rsidRPr="006D0935" w:rsidP="00CB1C05" w14:paraId="58614088" w14:textId="77777777">
            <w:pPr>
              <w:keepNext/>
              <w:keepLines/>
              <w:spacing w:after="0"/>
              <w:jc w:val="center"/>
              <w:rPr>
                <w:rFonts w:ascii="Arial Narrow" w:hAnsi="Arial Narrow"/>
                <w:b/>
                <w:bCs/>
                <w:color w:val="FFFFFF"/>
                <w:sz w:val="20"/>
              </w:rPr>
            </w:pPr>
            <w:r>
              <w:rPr>
                <w:rFonts w:ascii="Arial Narrow" w:hAnsi="Arial Narrow"/>
                <w:b/>
                <w:bCs/>
                <w:color w:val="FFFFFF"/>
                <w:sz w:val="20"/>
              </w:rPr>
              <w:t>Use Category</w:t>
            </w:r>
          </w:p>
        </w:tc>
        <w:tc>
          <w:tcPr>
            <w:tcW w:w="5880" w:type="dxa"/>
            <w:tcBorders>
              <w:top w:val="single" w:sz="4" w:space="0" w:color="auto"/>
              <w:left w:val="nil"/>
              <w:bottom w:val="single" w:sz="4" w:space="0" w:color="auto"/>
              <w:right w:val="single" w:sz="4" w:space="0" w:color="auto"/>
            </w:tcBorders>
            <w:shd w:val="clear" w:color="000000" w:fill="48A9C5"/>
            <w:noWrap/>
            <w:vAlign w:val="center"/>
          </w:tcPr>
          <w:p w:rsidR="00E65DBB" w:rsidRPr="006D0935" w:rsidP="00CB1C05" w14:paraId="25F59699" w14:textId="77777777">
            <w:pPr>
              <w:keepNext/>
              <w:keepLines/>
              <w:spacing w:after="0"/>
              <w:jc w:val="center"/>
              <w:rPr>
                <w:rFonts w:ascii="Arial Narrow" w:hAnsi="Arial Narrow"/>
                <w:b/>
                <w:color w:val="FFFFFF"/>
              </w:rPr>
            </w:pPr>
            <w:r w:rsidRPr="001258BA">
              <w:rPr>
                <w:rFonts w:ascii="Arial Narrow" w:hAnsi="Arial Narrow"/>
                <w:b/>
                <w:color w:val="FFFFFF"/>
              </w:rPr>
              <w:t>Use Categories Considered in the Economic Analysis Mapped to the Conditions of Use (COUs) Defined in the Risk Evaluation</w:t>
            </w:r>
          </w:p>
        </w:tc>
      </w:tr>
      <w:tr w14:paraId="450757D1" w14:textId="77777777" w:rsidTr="00C735E2">
        <w:tblPrEx>
          <w:tblW w:w="9660" w:type="dxa"/>
          <w:tblLayout w:type="fixed"/>
          <w:tblLook w:val="04A0"/>
        </w:tblPrEx>
        <w:trPr>
          <w:trHeight w:val="11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65DBB" w:rsidRPr="00BA4D76" w:rsidP="00CB1C05" w14:paraId="48F5CE6E" w14:textId="77777777">
            <w:pPr>
              <w:pStyle w:val="LTableTextAbt"/>
              <w:rPr>
                <w:color w:val="auto"/>
                <w:szCs w:val="18"/>
              </w:rPr>
            </w:pPr>
            <w:r w:rsidRPr="00BA4D76">
              <w:rPr>
                <w:szCs w:val="18"/>
              </w:rPr>
              <w:t>Vapor Degreasing: Open Top Vapor Degreasing (OTVD)</w:t>
            </w:r>
          </w:p>
        </w:tc>
        <w:tc>
          <w:tcPr>
            <w:tcW w:w="5880" w:type="dxa"/>
            <w:vMerge w:val="restart"/>
            <w:tcBorders>
              <w:top w:val="single" w:sz="4" w:space="0" w:color="auto"/>
              <w:left w:val="nil"/>
              <w:right w:val="single" w:sz="4" w:space="0" w:color="auto"/>
            </w:tcBorders>
            <w:shd w:val="clear" w:color="auto" w:fill="auto"/>
            <w:noWrap/>
            <w:vAlign w:val="center"/>
          </w:tcPr>
          <w:p w:rsidR="00E65DBB" w:rsidRPr="00426312" w:rsidP="00CB1C05" w14:paraId="18FD35D8" w14:textId="77777777">
            <w:pPr>
              <w:pStyle w:val="LTableTextAbt"/>
              <w:rPr>
                <w:szCs w:val="18"/>
              </w:rPr>
            </w:pPr>
            <w:r>
              <w:rPr>
                <w:szCs w:val="18"/>
              </w:rPr>
              <w:t xml:space="preserve">See </w:t>
            </w:r>
            <w:r w:rsidR="00E316E3">
              <w:rPr>
                <w:szCs w:val="18"/>
              </w:rPr>
              <w:t>sec</w:t>
            </w:r>
            <w:r w:rsidR="00C92B96">
              <w:rPr>
                <w:szCs w:val="18"/>
              </w:rPr>
              <w:t xml:space="preserve">tion </w:t>
            </w:r>
            <w:r>
              <w:rPr>
                <w:szCs w:val="18"/>
              </w:rPr>
              <w:fldChar w:fldCharType="begin" w:fldLock="1"/>
            </w:r>
            <w:r>
              <w:rPr>
                <w:szCs w:val="18"/>
              </w:rPr>
              <w:instrText xml:space="preserve"> REF _Ref106723827 \r \h  \* MERGEFORMAT </w:instrText>
            </w:r>
            <w:r>
              <w:rPr>
                <w:szCs w:val="18"/>
              </w:rPr>
              <w:fldChar w:fldCharType="separate"/>
            </w:r>
            <w:r w:rsidR="0092222B">
              <w:rPr>
                <w:szCs w:val="18"/>
              </w:rPr>
              <w:t>5.3</w:t>
            </w:r>
            <w:r>
              <w:rPr>
                <w:szCs w:val="18"/>
              </w:rPr>
              <w:fldChar w:fldCharType="end"/>
            </w:r>
            <w:r>
              <w:rPr>
                <w:szCs w:val="18"/>
              </w:rPr>
              <w:t xml:space="preserve">, </w:t>
            </w:r>
            <w:r>
              <w:rPr>
                <w:szCs w:val="18"/>
              </w:rPr>
              <w:fldChar w:fldCharType="begin" w:fldLock="1"/>
            </w:r>
            <w:r>
              <w:rPr>
                <w:szCs w:val="18"/>
              </w:rPr>
              <w:instrText xml:space="preserve"> REF _Ref106723827 \h  \* MERGEFORMAT </w:instrText>
            </w:r>
            <w:r>
              <w:rPr>
                <w:szCs w:val="18"/>
              </w:rPr>
              <w:fldChar w:fldCharType="separate"/>
            </w:r>
            <w:r w:rsidRPr="00F773FE" w:rsidR="0092222B">
              <w:t>Vapor Degreasing</w:t>
            </w:r>
            <w:r>
              <w:rPr>
                <w:szCs w:val="18"/>
              </w:rPr>
              <w:fldChar w:fldCharType="end"/>
            </w:r>
            <w:r>
              <w:rPr>
                <w:szCs w:val="18"/>
              </w:rPr>
              <w:t>.</w:t>
            </w:r>
          </w:p>
        </w:tc>
      </w:tr>
      <w:tr w14:paraId="73F54781" w14:textId="77777777" w:rsidTr="00C735E2">
        <w:tblPrEx>
          <w:tblW w:w="9660" w:type="dxa"/>
          <w:tblLayout w:type="fixed"/>
          <w:tblLook w:val="04A0"/>
        </w:tblPrEx>
        <w:trPr>
          <w:trHeight w:val="109"/>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65DBB" w:rsidRPr="00BA4D76" w:rsidP="00CB1C05" w14:paraId="45C0B72E" w14:textId="77777777">
            <w:pPr>
              <w:pStyle w:val="LTableTextAbt"/>
              <w:rPr>
                <w:color w:val="auto"/>
                <w:szCs w:val="18"/>
              </w:rPr>
            </w:pPr>
            <w:r w:rsidRPr="00BA4D76">
              <w:rPr>
                <w:szCs w:val="18"/>
              </w:rPr>
              <w:t>Vapor Degreasing: Enclosed Vapor Degreasing (EVD)</w:t>
            </w:r>
          </w:p>
        </w:tc>
        <w:tc>
          <w:tcPr>
            <w:tcW w:w="5880" w:type="dxa"/>
            <w:vMerge/>
            <w:tcBorders>
              <w:left w:val="nil"/>
              <w:right w:val="single" w:sz="4" w:space="0" w:color="auto"/>
            </w:tcBorders>
            <w:shd w:val="clear" w:color="auto" w:fill="auto"/>
            <w:noWrap/>
          </w:tcPr>
          <w:p w:rsidR="00E65DBB" w:rsidRPr="00426312" w:rsidP="00CB1C05" w14:paraId="0D4039C7" w14:textId="77777777">
            <w:pPr>
              <w:pStyle w:val="LTableTextAbt"/>
              <w:rPr>
                <w:szCs w:val="18"/>
              </w:rPr>
            </w:pPr>
          </w:p>
        </w:tc>
      </w:tr>
      <w:tr w14:paraId="0CED8BEC" w14:textId="77777777" w:rsidTr="00C735E2">
        <w:tblPrEx>
          <w:tblW w:w="9660" w:type="dxa"/>
          <w:tblLayout w:type="fixed"/>
          <w:tblLook w:val="04A0"/>
        </w:tblPrEx>
        <w:trPr>
          <w:trHeight w:val="57"/>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65DBB" w:rsidRPr="00BA4D76" w:rsidP="00CB1C05" w14:paraId="23C51341" w14:textId="77777777">
            <w:pPr>
              <w:pStyle w:val="LTableTextAbt"/>
              <w:rPr>
                <w:color w:val="auto"/>
                <w:szCs w:val="18"/>
              </w:rPr>
            </w:pPr>
            <w:r w:rsidRPr="00BA4D76">
              <w:rPr>
                <w:szCs w:val="18"/>
              </w:rPr>
              <w:t>Vapor Degreasing: Conveyorized Vapor Degreasing (CVD)</w:t>
            </w:r>
          </w:p>
        </w:tc>
        <w:tc>
          <w:tcPr>
            <w:tcW w:w="5880" w:type="dxa"/>
            <w:vMerge/>
            <w:tcBorders>
              <w:left w:val="nil"/>
              <w:right w:val="single" w:sz="4" w:space="0" w:color="auto"/>
            </w:tcBorders>
            <w:shd w:val="clear" w:color="auto" w:fill="auto"/>
            <w:noWrap/>
          </w:tcPr>
          <w:p w:rsidR="00E65DBB" w:rsidRPr="00426312" w:rsidP="00CB1C05" w14:paraId="5A8073F6" w14:textId="77777777">
            <w:pPr>
              <w:pStyle w:val="LTableTextAbt"/>
              <w:rPr>
                <w:szCs w:val="18"/>
              </w:rPr>
            </w:pPr>
          </w:p>
        </w:tc>
      </w:tr>
      <w:tr w14:paraId="7EA66FBD" w14:textId="77777777" w:rsidTr="00C735E2">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65DBB" w:rsidRPr="00BA4D76" w:rsidP="00CB1C05" w14:paraId="101D9143" w14:textId="77777777">
            <w:pPr>
              <w:pStyle w:val="LTableTextAbt"/>
              <w:rPr>
                <w:color w:val="auto"/>
                <w:szCs w:val="18"/>
              </w:rPr>
            </w:pPr>
            <w:r w:rsidRPr="00BA4D76">
              <w:rPr>
                <w:szCs w:val="18"/>
              </w:rPr>
              <w:t>Vapor Degreasing: Web Vapor Degreasing (WVD)</w:t>
            </w:r>
          </w:p>
        </w:tc>
        <w:tc>
          <w:tcPr>
            <w:tcW w:w="5880" w:type="dxa"/>
            <w:vMerge/>
            <w:tcBorders>
              <w:left w:val="nil"/>
              <w:right w:val="single" w:sz="4" w:space="0" w:color="auto"/>
            </w:tcBorders>
            <w:shd w:val="clear" w:color="auto" w:fill="auto"/>
            <w:noWrap/>
          </w:tcPr>
          <w:p w:rsidR="00E65DBB" w:rsidRPr="00426312" w:rsidP="00CB1C05" w14:paraId="595A777A" w14:textId="77777777">
            <w:pPr>
              <w:pStyle w:val="LTableTextAbt"/>
              <w:rPr>
                <w:szCs w:val="18"/>
              </w:rPr>
            </w:pPr>
          </w:p>
        </w:tc>
      </w:tr>
      <w:tr w14:paraId="2EF3876E" w14:textId="77777777" w:rsidTr="00C735E2">
        <w:tblPrEx>
          <w:tblW w:w="9660" w:type="dxa"/>
          <w:tblLayout w:type="fixed"/>
          <w:tblLook w:val="04A0"/>
        </w:tblPrEx>
        <w:trPr>
          <w:trHeight w:val="5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245A6" w:rsidRPr="00BA4D76" w:rsidP="00CB1C05" w14:paraId="52199F7E" w14:textId="77777777">
            <w:pPr>
              <w:pStyle w:val="LTableTextAbt"/>
              <w:rPr>
                <w:szCs w:val="18"/>
              </w:rPr>
            </w:pPr>
            <w:r w:rsidRPr="00BA4D76">
              <w:rPr>
                <w:color w:val="auto"/>
                <w:szCs w:val="18"/>
              </w:rPr>
              <w:t>Liquid and Spray Batch Cold Cleaning</w:t>
            </w:r>
          </w:p>
        </w:tc>
        <w:tc>
          <w:tcPr>
            <w:tcW w:w="5880" w:type="dxa"/>
            <w:vMerge/>
            <w:tcBorders>
              <w:left w:val="nil"/>
              <w:bottom w:val="single" w:sz="4" w:space="0" w:color="auto"/>
              <w:right w:val="single" w:sz="4" w:space="0" w:color="auto"/>
            </w:tcBorders>
            <w:shd w:val="clear" w:color="auto" w:fill="auto"/>
            <w:noWrap/>
          </w:tcPr>
          <w:p w:rsidR="00E245A6" w:rsidRPr="00426312" w:rsidP="00CB1C05" w14:paraId="3C088C1A" w14:textId="77777777">
            <w:pPr>
              <w:pStyle w:val="LTableTextAbt"/>
              <w:rPr>
                <w:szCs w:val="18"/>
              </w:rPr>
            </w:pPr>
          </w:p>
        </w:tc>
      </w:tr>
      <w:tr w14:paraId="203A9973" w14:textId="77777777" w:rsidTr="00902DA0">
        <w:tblPrEx>
          <w:tblW w:w="9660" w:type="dxa"/>
          <w:tblLayout w:type="fixed"/>
          <w:tblLook w:val="04A0"/>
        </w:tblPrEx>
        <w:trPr>
          <w:trHeight w:val="1465"/>
        </w:trPr>
        <w:tc>
          <w:tcPr>
            <w:tcW w:w="3780" w:type="dxa"/>
            <w:tcBorders>
              <w:top w:val="single" w:sz="4" w:space="0" w:color="auto"/>
              <w:left w:val="single" w:sz="4" w:space="0" w:color="auto"/>
              <w:right w:val="single" w:sz="4" w:space="0" w:color="auto"/>
            </w:tcBorders>
            <w:shd w:val="clear" w:color="auto" w:fill="auto"/>
            <w:vAlign w:val="center"/>
          </w:tcPr>
          <w:p w:rsidR="00E65DBB" w:rsidRPr="00BA4D76" w:rsidP="00CB1C05" w14:paraId="4F9F5376" w14:textId="77777777">
            <w:pPr>
              <w:pStyle w:val="LTableTextAbt"/>
              <w:rPr>
                <w:color w:val="auto"/>
                <w:szCs w:val="18"/>
              </w:rPr>
            </w:pPr>
            <w:r w:rsidRPr="00BA4D76">
              <w:rPr>
                <w:color w:val="auto"/>
                <w:szCs w:val="18"/>
              </w:rPr>
              <w:t>Adhesives and Sealants</w:t>
            </w:r>
          </w:p>
        </w:tc>
        <w:tc>
          <w:tcPr>
            <w:tcW w:w="5880" w:type="dxa"/>
            <w:tcBorders>
              <w:top w:val="single" w:sz="4" w:space="0" w:color="auto"/>
              <w:left w:val="nil"/>
              <w:right w:val="single" w:sz="4" w:space="0" w:color="auto"/>
            </w:tcBorders>
            <w:shd w:val="clear" w:color="auto" w:fill="auto"/>
            <w:noWrap/>
            <w:vAlign w:val="center"/>
          </w:tcPr>
          <w:p w:rsidR="00456BAE" w:rsidP="00CB1C05" w14:paraId="2E51C12A" w14:textId="77777777">
            <w:pPr>
              <w:pStyle w:val="LTableTextAbt"/>
              <w:rPr>
                <w:szCs w:val="18"/>
              </w:rPr>
            </w:pPr>
            <w:r>
              <w:rPr>
                <w:szCs w:val="18"/>
              </w:rPr>
              <w:t xml:space="preserve">See sections </w:t>
            </w:r>
            <w:r>
              <w:rPr>
                <w:szCs w:val="18"/>
              </w:rPr>
              <w:fldChar w:fldCharType="begin" w:fldLock="1"/>
            </w:r>
            <w:r>
              <w:rPr>
                <w:szCs w:val="18"/>
              </w:rPr>
              <w:instrText xml:space="preserve"> REF _Ref106723888 \w \h </w:instrText>
            </w:r>
            <w:r w:rsidR="00C735E2">
              <w:rPr>
                <w:szCs w:val="18"/>
              </w:rPr>
              <w:instrText xml:space="preserve"> \* MERGEFORMAT </w:instrText>
            </w:r>
            <w:r>
              <w:rPr>
                <w:szCs w:val="18"/>
              </w:rPr>
              <w:fldChar w:fldCharType="separate"/>
            </w:r>
            <w:r w:rsidR="0092222B">
              <w:rPr>
                <w:szCs w:val="18"/>
              </w:rPr>
              <w:t>5.4</w:t>
            </w:r>
            <w:r>
              <w:rPr>
                <w:szCs w:val="18"/>
              </w:rPr>
              <w:fldChar w:fldCharType="end"/>
            </w:r>
            <w:r w:rsidR="005003D7">
              <w:rPr>
                <w:szCs w:val="18"/>
              </w:rPr>
              <w:t xml:space="preserve"> </w:t>
            </w:r>
            <w:r w:rsidR="00646152">
              <w:rPr>
                <w:szCs w:val="18"/>
              </w:rPr>
              <w:t>(</w:t>
            </w:r>
            <w:r w:rsidR="005003D7">
              <w:rPr>
                <w:szCs w:val="18"/>
              </w:rPr>
              <w:fldChar w:fldCharType="begin" w:fldLock="1"/>
            </w:r>
            <w:r w:rsidR="005003D7">
              <w:rPr>
                <w:szCs w:val="18"/>
              </w:rPr>
              <w:instrText xml:space="preserve"> REF _Ref106723888 \h </w:instrText>
            </w:r>
            <w:r w:rsidR="00C735E2">
              <w:rPr>
                <w:szCs w:val="18"/>
              </w:rPr>
              <w:instrText xml:space="preserve"> \* MERGEFORMAT </w:instrText>
            </w:r>
            <w:r w:rsidR="005003D7">
              <w:rPr>
                <w:szCs w:val="18"/>
              </w:rPr>
              <w:fldChar w:fldCharType="separate"/>
            </w:r>
            <w:r w:rsidRPr="00EC54CD" w:rsidR="0092222B">
              <w:t>Glues, Sealants, Adhesives, and Caulks: Adhesives</w:t>
            </w:r>
            <w:r w:rsidR="005003D7">
              <w:rPr>
                <w:szCs w:val="18"/>
              </w:rPr>
              <w:fldChar w:fldCharType="end"/>
            </w:r>
            <w:r w:rsidR="00646152">
              <w:rPr>
                <w:szCs w:val="18"/>
              </w:rPr>
              <w:t>)</w:t>
            </w:r>
            <w:r w:rsidR="005003D7">
              <w:rPr>
                <w:szCs w:val="18"/>
              </w:rPr>
              <w:t xml:space="preserve">, </w:t>
            </w:r>
          </w:p>
          <w:p w:rsidR="00456BAE" w:rsidP="00CB1C05" w14:paraId="116C464C" w14:textId="77777777">
            <w:pPr>
              <w:pStyle w:val="LTableTextAbt"/>
              <w:rPr>
                <w:szCs w:val="18"/>
              </w:rPr>
            </w:pPr>
            <w:r>
              <w:rPr>
                <w:szCs w:val="18"/>
              </w:rPr>
              <w:fldChar w:fldCharType="begin" w:fldLock="1"/>
            </w:r>
            <w:r>
              <w:rPr>
                <w:szCs w:val="18"/>
              </w:rPr>
              <w:instrText xml:space="preserve"> REF _Ref112429694 \r \h </w:instrText>
            </w:r>
            <w:r w:rsidR="00C735E2">
              <w:rPr>
                <w:szCs w:val="18"/>
              </w:rPr>
              <w:instrText xml:space="preserve"> \* MERGEFORMAT </w:instrText>
            </w:r>
            <w:r>
              <w:rPr>
                <w:szCs w:val="18"/>
              </w:rPr>
              <w:fldChar w:fldCharType="separate"/>
            </w:r>
            <w:r w:rsidR="0092222B">
              <w:rPr>
                <w:szCs w:val="18"/>
              </w:rPr>
              <w:t>5.5</w:t>
            </w:r>
            <w:r>
              <w:rPr>
                <w:szCs w:val="18"/>
              </w:rPr>
              <w:fldChar w:fldCharType="end"/>
            </w:r>
            <w:r>
              <w:rPr>
                <w:szCs w:val="18"/>
              </w:rPr>
              <w:t xml:space="preserve"> </w:t>
            </w:r>
            <w:r w:rsidR="0058532B">
              <w:rPr>
                <w:szCs w:val="18"/>
              </w:rPr>
              <w:t>(</w:t>
            </w:r>
            <w:r w:rsidR="005003D7">
              <w:rPr>
                <w:szCs w:val="18"/>
              </w:rPr>
              <w:fldChar w:fldCharType="begin" w:fldLock="1"/>
            </w:r>
            <w:r w:rsidR="005003D7">
              <w:rPr>
                <w:szCs w:val="18"/>
              </w:rPr>
              <w:instrText xml:space="preserve"> REF _Ref112429694 \h </w:instrText>
            </w:r>
            <w:r w:rsidR="00C735E2">
              <w:rPr>
                <w:szCs w:val="18"/>
              </w:rPr>
              <w:instrText xml:space="preserve"> \* MERGEFORMAT </w:instrText>
            </w:r>
            <w:r w:rsidR="005003D7">
              <w:rPr>
                <w:szCs w:val="18"/>
              </w:rPr>
              <w:fldChar w:fldCharType="separate"/>
            </w:r>
            <w:r w:rsidRPr="00EC54CD" w:rsidR="0092222B">
              <w:t>Glues, Sealants, Adhesives, and Caulks:</w:t>
            </w:r>
            <w:r w:rsidRPr="0054243E" w:rsidR="0092222B">
              <w:t xml:space="preserve"> </w:t>
            </w:r>
            <w:r w:rsidR="0092222B">
              <w:t>Sealants</w:t>
            </w:r>
            <w:r w:rsidR="005003D7">
              <w:rPr>
                <w:szCs w:val="18"/>
              </w:rPr>
              <w:fldChar w:fldCharType="end"/>
            </w:r>
            <w:r w:rsidR="00646152">
              <w:rPr>
                <w:szCs w:val="18"/>
              </w:rPr>
              <w:t>)</w:t>
            </w:r>
            <w:r w:rsidR="005003D7">
              <w:rPr>
                <w:szCs w:val="18"/>
              </w:rPr>
              <w:t xml:space="preserve">, and </w:t>
            </w:r>
            <w:r>
              <w:rPr>
                <w:szCs w:val="18"/>
              </w:rPr>
              <w:fldChar w:fldCharType="begin" w:fldLock="1"/>
            </w:r>
            <w:r>
              <w:rPr>
                <w:szCs w:val="18"/>
              </w:rPr>
              <w:instrText xml:space="preserve"> REF _Ref112429699 \r \h </w:instrText>
            </w:r>
            <w:r w:rsidR="00C735E2">
              <w:rPr>
                <w:szCs w:val="18"/>
              </w:rPr>
              <w:instrText xml:space="preserve"> \* MERGEFORMAT </w:instrText>
            </w:r>
            <w:r>
              <w:rPr>
                <w:szCs w:val="18"/>
              </w:rPr>
              <w:fldChar w:fldCharType="separate"/>
            </w:r>
            <w:r w:rsidR="0092222B">
              <w:rPr>
                <w:szCs w:val="18"/>
              </w:rPr>
              <w:t>5.6</w:t>
            </w:r>
            <w:r>
              <w:rPr>
                <w:szCs w:val="18"/>
              </w:rPr>
              <w:fldChar w:fldCharType="end"/>
            </w:r>
            <w:r w:rsidR="000D7DF3">
              <w:rPr>
                <w:szCs w:val="18"/>
              </w:rPr>
              <w:t xml:space="preserve"> </w:t>
            </w:r>
            <w:r w:rsidR="00646152">
              <w:rPr>
                <w:szCs w:val="18"/>
              </w:rPr>
              <w:t>(</w:t>
            </w:r>
            <w:r w:rsidR="005003D7">
              <w:rPr>
                <w:szCs w:val="18"/>
              </w:rPr>
              <w:fldChar w:fldCharType="begin" w:fldLock="1"/>
            </w:r>
            <w:r w:rsidR="005003D7">
              <w:rPr>
                <w:szCs w:val="18"/>
              </w:rPr>
              <w:instrText xml:space="preserve"> REF _Ref112429699 \h </w:instrText>
            </w:r>
            <w:r w:rsidR="00C735E2">
              <w:rPr>
                <w:szCs w:val="18"/>
              </w:rPr>
              <w:instrText xml:space="preserve"> \* MERGEFORMAT </w:instrText>
            </w:r>
            <w:r w:rsidR="005003D7">
              <w:rPr>
                <w:szCs w:val="18"/>
              </w:rPr>
              <w:fldChar w:fldCharType="separate"/>
            </w:r>
            <w:r w:rsidRPr="00EC54CD" w:rsidR="0092222B">
              <w:t>Glues, Sealants, Adhesives, and Caulks:</w:t>
            </w:r>
            <w:r w:rsidRPr="0054243E" w:rsidR="0092222B">
              <w:t xml:space="preserve"> </w:t>
            </w:r>
            <w:r w:rsidR="0092222B">
              <w:t>Caulk</w:t>
            </w:r>
            <w:r w:rsidR="005003D7">
              <w:rPr>
                <w:szCs w:val="18"/>
              </w:rPr>
              <w:fldChar w:fldCharType="end"/>
            </w:r>
            <w:r w:rsidR="00646152">
              <w:rPr>
                <w:szCs w:val="18"/>
              </w:rPr>
              <w:t>)</w:t>
            </w:r>
            <w:r w:rsidR="00E245A6">
              <w:rPr>
                <w:szCs w:val="18"/>
              </w:rPr>
              <w:t>.</w:t>
            </w:r>
          </w:p>
          <w:p w:rsidR="00456BAE" w:rsidP="00CB1C05" w14:paraId="01D18384" w14:textId="77777777">
            <w:pPr>
              <w:pStyle w:val="LTableTextAbt"/>
              <w:rPr>
                <w:szCs w:val="18"/>
              </w:rPr>
            </w:pPr>
          </w:p>
          <w:p w:rsidR="00E65DBB" w:rsidRPr="00426312" w:rsidP="00CB1C05" w14:paraId="5DAF1161" w14:textId="77777777">
            <w:pPr>
              <w:pStyle w:val="LTableTextAbt"/>
              <w:rPr>
                <w:szCs w:val="18"/>
              </w:rPr>
            </w:pPr>
          </w:p>
        </w:tc>
      </w:tr>
      <w:tr w14:paraId="1DA96968" w14:textId="77777777" w:rsidTr="00902DA0">
        <w:tblPrEx>
          <w:tblW w:w="9660" w:type="dxa"/>
          <w:tblLayout w:type="fixed"/>
          <w:tblLook w:val="04A0"/>
        </w:tblPrEx>
        <w:trPr>
          <w:trHeight w:val="268"/>
        </w:trPr>
        <w:tc>
          <w:tcPr>
            <w:tcW w:w="3780" w:type="dxa"/>
            <w:tcBorders>
              <w:top w:val="single" w:sz="4" w:space="0" w:color="auto"/>
              <w:left w:val="single" w:sz="4" w:space="0" w:color="auto"/>
              <w:bottom w:val="nil"/>
              <w:right w:val="single" w:sz="4" w:space="0" w:color="auto"/>
            </w:tcBorders>
            <w:shd w:val="clear" w:color="auto" w:fill="auto"/>
            <w:vAlign w:val="center"/>
          </w:tcPr>
          <w:p w:rsidR="00E65DBB" w:rsidRPr="00BA4D76" w:rsidP="00CB1C05" w14:paraId="031D87C7" w14:textId="77777777">
            <w:pPr>
              <w:pStyle w:val="LTableTextAbt"/>
              <w:rPr>
                <w:color w:val="auto"/>
                <w:szCs w:val="18"/>
              </w:rPr>
            </w:pPr>
            <w:r w:rsidRPr="00BA4D76">
              <w:rPr>
                <w:color w:val="auto"/>
                <w:szCs w:val="18"/>
              </w:rPr>
              <w:t>Aerosol Spray Cleaning/Degreasing</w:t>
            </w:r>
          </w:p>
        </w:tc>
        <w:tc>
          <w:tcPr>
            <w:tcW w:w="5880" w:type="dxa"/>
            <w:vMerge w:val="restart"/>
            <w:tcBorders>
              <w:top w:val="single" w:sz="4" w:space="0" w:color="auto"/>
              <w:left w:val="nil"/>
              <w:bottom w:val="nil"/>
              <w:right w:val="single" w:sz="4" w:space="0" w:color="auto"/>
            </w:tcBorders>
            <w:shd w:val="clear" w:color="auto" w:fill="auto"/>
            <w:noWrap/>
            <w:vAlign w:val="center"/>
          </w:tcPr>
          <w:p w:rsidR="00E245A6" w:rsidP="00CB1C05" w14:paraId="1EEE9D36" w14:textId="77777777">
            <w:pPr>
              <w:pStyle w:val="LTableTextAbt"/>
              <w:rPr>
                <w:szCs w:val="18"/>
              </w:rPr>
            </w:pPr>
            <w:r>
              <w:rPr>
                <w:szCs w:val="18"/>
              </w:rPr>
              <w:t xml:space="preserve">See sections </w:t>
            </w:r>
            <w:r>
              <w:rPr>
                <w:szCs w:val="18"/>
              </w:rPr>
              <w:fldChar w:fldCharType="begin" w:fldLock="1"/>
            </w:r>
            <w:r>
              <w:rPr>
                <w:szCs w:val="18"/>
              </w:rPr>
              <w:instrText xml:space="preserve"> REF _Ref112429703 \r \h </w:instrText>
            </w:r>
            <w:r w:rsidR="00C735E2">
              <w:rPr>
                <w:szCs w:val="18"/>
              </w:rPr>
              <w:instrText xml:space="preserve"> \* MERGEFORMAT </w:instrText>
            </w:r>
            <w:r>
              <w:rPr>
                <w:szCs w:val="18"/>
              </w:rPr>
              <w:fldChar w:fldCharType="separate"/>
            </w:r>
            <w:r w:rsidR="0092222B">
              <w:rPr>
                <w:szCs w:val="18"/>
              </w:rPr>
              <w:t>5.7</w:t>
            </w:r>
            <w:r>
              <w:rPr>
                <w:szCs w:val="18"/>
              </w:rPr>
              <w:fldChar w:fldCharType="end"/>
            </w:r>
            <w:r>
              <w:rPr>
                <w:szCs w:val="18"/>
              </w:rPr>
              <w:t xml:space="preserve"> (</w:t>
            </w:r>
            <w:r>
              <w:rPr>
                <w:szCs w:val="18"/>
              </w:rPr>
              <w:fldChar w:fldCharType="begin" w:fldLock="1"/>
            </w:r>
            <w:r>
              <w:rPr>
                <w:szCs w:val="18"/>
              </w:rPr>
              <w:instrText xml:space="preserve"> REF _Ref112429806 \h </w:instrText>
            </w:r>
            <w:r w:rsidR="00C735E2">
              <w:rPr>
                <w:szCs w:val="18"/>
              </w:rPr>
              <w:instrText xml:space="preserve"> \* MERGEFORMAT </w:instrText>
            </w:r>
            <w:r>
              <w:rPr>
                <w:szCs w:val="18"/>
              </w:rPr>
              <w:fldChar w:fldCharType="separate"/>
            </w:r>
            <w:r w:rsidRPr="00B50EA2" w:rsidR="0092222B">
              <w:t>Liquid and Aerosol Cleaners and Degreasers:</w:t>
            </w:r>
            <w:r w:rsidRPr="005B6015" w:rsidR="0092222B">
              <w:t xml:space="preserve"> </w:t>
            </w:r>
            <w:r w:rsidR="0092222B">
              <w:t>Automotive Air Conditioner Flush</w:t>
            </w:r>
            <w:r>
              <w:rPr>
                <w:szCs w:val="18"/>
              </w:rPr>
              <w:fldChar w:fldCharType="end"/>
            </w:r>
            <w:r>
              <w:rPr>
                <w:szCs w:val="18"/>
              </w:rPr>
              <w:t xml:space="preserve">), </w:t>
            </w:r>
            <w:r>
              <w:rPr>
                <w:szCs w:val="18"/>
              </w:rPr>
              <w:fldChar w:fldCharType="begin" w:fldLock="1"/>
            </w:r>
            <w:r>
              <w:rPr>
                <w:szCs w:val="18"/>
              </w:rPr>
              <w:instrText xml:space="preserve"> REF _Ref112429706 \r \h </w:instrText>
            </w:r>
            <w:r w:rsidR="00C735E2">
              <w:rPr>
                <w:szCs w:val="18"/>
              </w:rPr>
              <w:instrText xml:space="preserve"> \* MERGEFORMAT </w:instrText>
            </w:r>
            <w:r>
              <w:rPr>
                <w:szCs w:val="18"/>
              </w:rPr>
              <w:fldChar w:fldCharType="separate"/>
            </w:r>
            <w:r w:rsidR="0092222B">
              <w:rPr>
                <w:szCs w:val="18"/>
              </w:rPr>
              <w:t>5.8</w:t>
            </w:r>
            <w:r>
              <w:rPr>
                <w:szCs w:val="18"/>
              </w:rPr>
              <w:fldChar w:fldCharType="end"/>
            </w:r>
            <w:r>
              <w:rPr>
                <w:szCs w:val="18"/>
              </w:rPr>
              <w:t xml:space="preserve"> (</w:t>
            </w:r>
            <w:r>
              <w:rPr>
                <w:szCs w:val="18"/>
              </w:rPr>
              <w:fldChar w:fldCharType="begin" w:fldLock="1"/>
            </w:r>
            <w:r>
              <w:rPr>
                <w:szCs w:val="18"/>
              </w:rPr>
              <w:instrText xml:space="preserve"> REF _Ref112429823 \h </w:instrText>
            </w:r>
            <w:r w:rsidR="00C735E2">
              <w:rPr>
                <w:szCs w:val="18"/>
              </w:rPr>
              <w:instrText xml:space="preserve"> \* MERGEFORMAT </w:instrText>
            </w:r>
            <w:r>
              <w:rPr>
                <w:szCs w:val="18"/>
              </w:rPr>
              <w:fldChar w:fldCharType="separate"/>
            </w:r>
            <w:r w:rsidRPr="00B50EA2" w:rsidR="0092222B">
              <w:t>Liquid and Aerosol Cleaners and Degreasers:</w:t>
            </w:r>
            <w:r w:rsidR="0092222B">
              <w:t xml:space="preserve"> </w:t>
            </w:r>
            <w:r w:rsidRPr="006C444A" w:rsidR="0092222B">
              <w:t>Auto Parts Degreasers</w:t>
            </w:r>
            <w:r>
              <w:rPr>
                <w:szCs w:val="18"/>
              </w:rPr>
              <w:fldChar w:fldCharType="end"/>
            </w:r>
            <w:r>
              <w:rPr>
                <w:szCs w:val="18"/>
              </w:rPr>
              <w:t xml:space="preserve">), </w:t>
            </w:r>
            <w:r>
              <w:rPr>
                <w:szCs w:val="18"/>
              </w:rPr>
              <w:fldChar w:fldCharType="begin" w:fldLock="1"/>
            </w:r>
            <w:r>
              <w:rPr>
                <w:szCs w:val="18"/>
              </w:rPr>
              <w:instrText xml:space="preserve"> REF _Ref112429710 \r \h </w:instrText>
            </w:r>
            <w:r w:rsidR="00C735E2">
              <w:rPr>
                <w:szCs w:val="18"/>
              </w:rPr>
              <w:instrText xml:space="preserve"> \* MERGEFORMAT </w:instrText>
            </w:r>
            <w:r>
              <w:rPr>
                <w:szCs w:val="18"/>
              </w:rPr>
              <w:fldChar w:fldCharType="separate"/>
            </w:r>
            <w:r w:rsidR="0092222B">
              <w:rPr>
                <w:szCs w:val="18"/>
              </w:rPr>
              <w:t>5.9</w:t>
            </w:r>
            <w:r>
              <w:rPr>
                <w:szCs w:val="18"/>
              </w:rPr>
              <w:fldChar w:fldCharType="end"/>
            </w:r>
            <w:r>
              <w:rPr>
                <w:szCs w:val="18"/>
              </w:rPr>
              <w:t xml:space="preserve"> (</w:t>
            </w:r>
            <w:r>
              <w:rPr>
                <w:szCs w:val="18"/>
              </w:rPr>
              <w:fldChar w:fldCharType="begin" w:fldLock="1"/>
            </w:r>
            <w:r>
              <w:rPr>
                <w:szCs w:val="18"/>
              </w:rPr>
              <w:instrText xml:space="preserve"> REF _Ref112429829 \h </w:instrText>
            </w:r>
            <w:r w:rsidR="00C735E2">
              <w:rPr>
                <w:szCs w:val="18"/>
              </w:rPr>
              <w:instrText xml:space="preserve"> \* MERGEFORMAT </w:instrText>
            </w:r>
            <w:r>
              <w:rPr>
                <w:szCs w:val="18"/>
              </w:rPr>
              <w:fldChar w:fldCharType="separate"/>
            </w:r>
            <w:r w:rsidRPr="00B50EA2" w:rsidR="0092222B">
              <w:t>Liquid and Aerosol Cleaners and Degreasers:</w:t>
            </w:r>
            <w:r w:rsidRPr="00FB54D9" w:rsidR="0092222B">
              <w:t xml:space="preserve"> </w:t>
            </w:r>
            <w:r w:rsidRPr="007D3DBA" w:rsidR="0092222B">
              <w:t>Brake Cleaning Products</w:t>
            </w:r>
            <w:r>
              <w:rPr>
                <w:szCs w:val="18"/>
              </w:rPr>
              <w:fldChar w:fldCharType="end"/>
            </w:r>
            <w:r>
              <w:rPr>
                <w:szCs w:val="18"/>
              </w:rPr>
              <w:t xml:space="preserve">), </w:t>
            </w:r>
            <w:r>
              <w:rPr>
                <w:szCs w:val="18"/>
              </w:rPr>
              <w:fldChar w:fldCharType="begin" w:fldLock="1"/>
            </w:r>
            <w:r>
              <w:rPr>
                <w:szCs w:val="18"/>
              </w:rPr>
              <w:instrText xml:space="preserve"> REF _Ref112429712 \r \h </w:instrText>
            </w:r>
            <w:r w:rsidR="00C735E2">
              <w:rPr>
                <w:szCs w:val="18"/>
              </w:rPr>
              <w:instrText xml:space="preserve"> \* MERGEFORMAT </w:instrText>
            </w:r>
            <w:r>
              <w:rPr>
                <w:szCs w:val="18"/>
              </w:rPr>
              <w:fldChar w:fldCharType="separate"/>
            </w:r>
            <w:r w:rsidR="0092222B">
              <w:rPr>
                <w:szCs w:val="18"/>
              </w:rPr>
              <w:t>5.10</w:t>
            </w:r>
            <w:r>
              <w:rPr>
                <w:szCs w:val="18"/>
              </w:rPr>
              <w:fldChar w:fldCharType="end"/>
            </w:r>
            <w:r>
              <w:rPr>
                <w:szCs w:val="18"/>
              </w:rPr>
              <w:t xml:space="preserve"> (</w:t>
            </w:r>
            <w:r>
              <w:rPr>
                <w:szCs w:val="18"/>
              </w:rPr>
              <w:fldChar w:fldCharType="begin" w:fldLock="1"/>
            </w:r>
            <w:r>
              <w:rPr>
                <w:szCs w:val="18"/>
              </w:rPr>
              <w:instrText xml:space="preserve"> REF _Ref112429712 \h </w:instrText>
            </w:r>
            <w:r w:rsidR="00C735E2">
              <w:rPr>
                <w:szCs w:val="18"/>
              </w:rPr>
              <w:instrText xml:space="preserve"> \* MERGEFORMAT </w:instrText>
            </w:r>
            <w:r>
              <w:rPr>
                <w:szCs w:val="18"/>
              </w:rPr>
              <w:fldChar w:fldCharType="separate"/>
            </w:r>
            <w:r w:rsidRPr="00B50EA2" w:rsidR="0092222B">
              <w:t>Liquid and Aerosol Cleaners and Degreasers:</w:t>
            </w:r>
            <w:r w:rsidRPr="007A3CE7" w:rsidR="0092222B">
              <w:t xml:space="preserve"> </w:t>
            </w:r>
            <w:r w:rsidR="0092222B">
              <w:t>Electronics Degreasers</w:t>
            </w:r>
            <w:r>
              <w:rPr>
                <w:szCs w:val="18"/>
              </w:rPr>
              <w:fldChar w:fldCharType="end"/>
            </w:r>
            <w:r>
              <w:rPr>
                <w:szCs w:val="18"/>
              </w:rPr>
              <w:t xml:space="preserve">), and </w:t>
            </w:r>
            <w:r>
              <w:rPr>
                <w:szCs w:val="18"/>
              </w:rPr>
              <w:fldChar w:fldCharType="begin" w:fldLock="1"/>
            </w:r>
            <w:r>
              <w:rPr>
                <w:szCs w:val="18"/>
              </w:rPr>
              <w:instrText xml:space="preserve"> REF _Ref112429715 \r \h </w:instrText>
            </w:r>
            <w:r w:rsidR="00C735E2">
              <w:rPr>
                <w:szCs w:val="18"/>
              </w:rPr>
              <w:instrText xml:space="preserve"> \* MERGEFORMAT </w:instrText>
            </w:r>
            <w:r>
              <w:rPr>
                <w:szCs w:val="18"/>
              </w:rPr>
              <w:fldChar w:fldCharType="separate"/>
            </w:r>
            <w:r w:rsidR="0092222B">
              <w:rPr>
                <w:szCs w:val="18"/>
              </w:rPr>
              <w:t>5.11</w:t>
            </w:r>
            <w:r>
              <w:rPr>
                <w:szCs w:val="18"/>
              </w:rPr>
              <w:fldChar w:fldCharType="end"/>
            </w:r>
            <w:r>
              <w:rPr>
                <w:szCs w:val="18"/>
              </w:rPr>
              <w:t xml:space="preserve"> (</w:t>
            </w:r>
            <w:r>
              <w:rPr>
                <w:szCs w:val="18"/>
              </w:rPr>
              <w:fldChar w:fldCharType="begin" w:fldLock="1"/>
            </w:r>
            <w:r>
              <w:rPr>
                <w:szCs w:val="18"/>
              </w:rPr>
              <w:instrText xml:space="preserve"> REF _Ref112429840 \h </w:instrText>
            </w:r>
            <w:r w:rsidR="00C735E2">
              <w:rPr>
                <w:szCs w:val="18"/>
              </w:rPr>
              <w:instrText xml:space="preserve"> \* MERGEFORMAT </w:instrText>
            </w:r>
            <w:r>
              <w:rPr>
                <w:szCs w:val="18"/>
              </w:rPr>
              <w:fldChar w:fldCharType="separate"/>
            </w:r>
            <w:r w:rsidRPr="00B50EA2" w:rsidR="0092222B">
              <w:t>Liquid and Aerosol Cleaners and Degreasers: Energized Electrical Equipment Degreasers</w:t>
            </w:r>
            <w:r>
              <w:rPr>
                <w:szCs w:val="18"/>
              </w:rPr>
              <w:fldChar w:fldCharType="end"/>
            </w:r>
            <w:r>
              <w:rPr>
                <w:szCs w:val="18"/>
              </w:rPr>
              <w:t>).</w:t>
            </w:r>
          </w:p>
          <w:p w:rsidR="00E65DBB" w:rsidRPr="00426312" w:rsidP="00CB1C05" w14:paraId="4311D1C6" w14:textId="77777777">
            <w:pPr>
              <w:pStyle w:val="LTableTextAbt"/>
              <w:rPr>
                <w:szCs w:val="18"/>
              </w:rPr>
            </w:pPr>
          </w:p>
        </w:tc>
      </w:tr>
      <w:tr w14:paraId="0442381B" w14:textId="77777777" w:rsidTr="00902DA0">
        <w:tblPrEx>
          <w:tblW w:w="9660" w:type="dxa"/>
          <w:tblLayout w:type="fixed"/>
          <w:tblLook w:val="04A0"/>
        </w:tblPrEx>
        <w:trPr>
          <w:trHeight w:val="280"/>
        </w:trPr>
        <w:tc>
          <w:tcPr>
            <w:tcW w:w="3780" w:type="dxa"/>
            <w:tcBorders>
              <w:top w:val="single" w:sz="4" w:space="0" w:color="auto"/>
              <w:left w:val="single" w:sz="4" w:space="0" w:color="auto"/>
              <w:right w:val="single" w:sz="4" w:space="0" w:color="auto"/>
            </w:tcBorders>
            <w:shd w:val="clear" w:color="auto" w:fill="auto"/>
            <w:vAlign w:val="center"/>
          </w:tcPr>
          <w:p w:rsidR="00E245A6" w:rsidRPr="00BA4D76" w:rsidP="00CB1C05" w14:paraId="073D7168" w14:textId="77777777">
            <w:pPr>
              <w:pStyle w:val="LTableTextAbt"/>
              <w:rPr>
                <w:color w:val="auto"/>
                <w:szCs w:val="18"/>
              </w:rPr>
            </w:pPr>
            <w:r w:rsidRPr="00BA4D76">
              <w:rPr>
                <w:color w:val="auto"/>
                <w:szCs w:val="18"/>
              </w:rPr>
              <w:t>Wipe and Liquid Cleaning and Polishing</w:t>
            </w:r>
          </w:p>
        </w:tc>
        <w:tc>
          <w:tcPr>
            <w:tcW w:w="5880" w:type="dxa"/>
            <w:vMerge/>
            <w:tcBorders>
              <w:left w:val="nil"/>
              <w:bottom w:val="single" w:sz="4" w:space="0" w:color="auto"/>
              <w:right w:val="single" w:sz="4" w:space="0" w:color="auto"/>
            </w:tcBorders>
            <w:shd w:val="clear" w:color="auto" w:fill="auto"/>
            <w:noWrap/>
            <w:vAlign w:val="center"/>
          </w:tcPr>
          <w:p w:rsidR="00E245A6" w:rsidRPr="00426312" w:rsidP="00CB1C05" w14:paraId="5B346637" w14:textId="77777777">
            <w:pPr>
              <w:pStyle w:val="LTableTextAbt"/>
              <w:rPr>
                <w:szCs w:val="18"/>
              </w:rPr>
            </w:pPr>
          </w:p>
        </w:tc>
      </w:tr>
      <w:tr w14:paraId="41D67A40" w14:textId="77777777" w:rsidTr="00902DA0">
        <w:tblPrEx>
          <w:tblW w:w="9660" w:type="dxa"/>
          <w:tblLayout w:type="fixed"/>
          <w:tblLook w:val="04A0"/>
        </w:tblPrEx>
        <w:trPr>
          <w:trHeight w:val="280"/>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65DBB" w:rsidRPr="00BA4D76" w:rsidP="00CB1C05" w14:paraId="7B6F1B67" w14:textId="77777777">
            <w:pPr>
              <w:pStyle w:val="LTableTextAbt"/>
              <w:rPr>
                <w:color w:val="auto"/>
                <w:szCs w:val="18"/>
              </w:rPr>
            </w:pPr>
            <w:r w:rsidRPr="00BA4D76">
              <w:rPr>
                <w:color w:val="auto"/>
                <w:szCs w:val="18"/>
              </w:rPr>
              <w:t>Photographic Film Use</w:t>
            </w:r>
          </w:p>
        </w:tc>
        <w:tc>
          <w:tcPr>
            <w:tcW w:w="5880" w:type="dxa"/>
            <w:tcBorders>
              <w:top w:val="single" w:sz="4" w:space="0" w:color="auto"/>
              <w:left w:val="nil"/>
              <w:bottom w:val="single" w:sz="4" w:space="0" w:color="auto"/>
              <w:right w:val="single" w:sz="4" w:space="0" w:color="auto"/>
            </w:tcBorders>
            <w:shd w:val="clear" w:color="auto" w:fill="auto"/>
            <w:noWrap/>
            <w:vAlign w:val="center"/>
          </w:tcPr>
          <w:p w:rsidR="00E65DBB" w:rsidRPr="00152238" w:rsidP="00152238" w14:paraId="707B3613" w14:textId="180583E0">
            <w:pPr>
              <w:pStyle w:val="BodyText"/>
              <w:rPr>
                <w:sz w:val="18"/>
                <w:szCs w:val="18"/>
              </w:rPr>
            </w:pPr>
            <w:r w:rsidRPr="00152238">
              <w:rPr>
                <w:sz w:val="18"/>
                <w:szCs w:val="18"/>
              </w:rPr>
              <w:t>See section</w:t>
            </w:r>
            <w:r w:rsidRPr="00152238" w:rsidR="003A633F">
              <w:rPr>
                <w:sz w:val="18"/>
                <w:szCs w:val="18"/>
              </w:rPr>
              <w:t xml:space="preserve"> </w:t>
            </w:r>
            <w:r w:rsidRPr="00152238" w:rsidR="00152238">
              <w:rPr>
                <w:sz w:val="18"/>
                <w:szCs w:val="18"/>
              </w:rPr>
              <w:fldChar w:fldCharType="begin"/>
            </w:r>
            <w:r w:rsidRPr="00152238" w:rsidR="00152238">
              <w:rPr>
                <w:sz w:val="18"/>
                <w:szCs w:val="18"/>
              </w:rPr>
              <w:instrText xml:space="preserve"> REF _Ref165385014 \r \h  \* MERGEFORMAT </w:instrText>
            </w:r>
            <w:r w:rsidRPr="00152238" w:rsidR="00152238">
              <w:rPr>
                <w:sz w:val="18"/>
                <w:szCs w:val="18"/>
              </w:rPr>
              <w:fldChar w:fldCharType="separate"/>
            </w:r>
            <w:r w:rsidR="00AE023D">
              <w:rPr>
                <w:sz w:val="18"/>
                <w:szCs w:val="18"/>
              </w:rPr>
              <w:t>5.12</w:t>
            </w:r>
            <w:r w:rsidRPr="00152238" w:rsidR="00152238">
              <w:rPr>
                <w:sz w:val="18"/>
                <w:szCs w:val="18"/>
              </w:rPr>
              <w:fldChar w:fldCharType="end"/>
            </w:r>
            <w:r w:rsidRPr="00152238" w:rsidR="00152238">
              <w:rPr>
                <w:sz w:val="18"/>
                <w:szCs w:val="18"/>
              </w:rPr>
              <w:t xml:space="preserve">, </w:t>
            </w:r>
            <w:r w:rsidRPr="00152238" w:rsidR="00152238">
              <w:rPr>
                <w:sz w:val="18"/>
                <w:szCs w:val="18"/>
              </w:rPr>
              <w:fldChar w:fldCharType="begin"/>
            </w:r>
            <w:r w:rsidRPr="00152238" w:rsidR="00152238">
              <w:rPr>
                <w:sz w:val="18"/>
                <w:szCs w:val="18"/>
              </w:rPr>
              <w:instrText xml:space="preserve"> REF _Ref165385031 \h  \* MERGEFORMAT </w:instrText>
            </w:r>
            <w:r w:rsidRPr="00152238" w:rsidR="00152238">
              <w:rPr>
                <w:sz w:val="18"/>
                <w:szCs w:val="18"/>
              </w:rPr>
              <w:fldChar w:fldCharType="separate"/>
            </w:r>
            <w:r w:rsidRPr="00A90589" w:rsidR="00AE023D">
              <w:rPr>
                <w:sz w:val="18"/>
                <w:szCs w:val="18"/>
              </w:rPr>
              <w:t>Motion Picture Film Cleaners</w:t>
            </w:r>
            <w:r w:rsidRPr="00152238" w:rsidR="00152238">
              <w:rPr>
                <w:sz w:val="18"/>
                <w:szCs w:val="18"/>
              </w:rPr>
              <w:fldChar w:fldCharType="end"/>
            </w:r>
            <w:r w:rsidR="007A63FF">
              <w:rPr>
                <w:sz w:val="18"/>
                <w:szCs w:val="18"/>
              </w:rPr>
              <w:t>.</w:t>
            </w:r>
          </w:p>
        </w:tc>
      </w:tr>
      <w:tr w14:paraId="1477398A" w14:textId="77777777" w:rsidTr="00902DA0">
        <w:tblPrEx>
          <w:tblW w:w="9660" w:type="dxa"/>
          <w:tblLayout w:type="fixed"/>
          <w:tblLook w:val="04A0"/>
        </w:tblPrEx>
        <w:trPr>
          <w:trHeight w:val="280"/>
        </w:trPr>
        <w:tc>
          <w:tcPr>
            <w:tcW w:w="3780" w:type="dxa"/>
            <w:tcBorders>
              <w:top w:val="single" w:sz="4" w:space="0" w:color="auto"/>
              <w:left w:val="single" w:sz="4" w:space="0" w:color="auto"/>
              <w:right w:val="single" w:sz="4" w:space="0" w:color="auto"/>
            </w:tcBorders>
            <w:shd w:val="clear" w:color="auto" w:fill="auto"/>
            <w:vAlign w:val="center"/>
          </w:tcPr>
          <w:p w:rsidR="00E65DBB" w:rsidRPr="00BA4D76" w:rsidP="00CB1C05" w14:paraId="5C1CD31F" w14:textId="77777777">
            <w:pPr>
              <w:pStyle w:val="LTableTextAbt"/>
              <w:rPr>
                <w:color w:val="auto"/>
                <w:szCs w:val="18"/>
              </w:rPr>
            </w:pPr>
            <w:r w:rsidRPr="00BA4D76">
              <w:rPr>
                <w:color w:val="auto"/>
                <w:szCs w:val="18"/>
              </w:rPr>
              <w:t>Lubricants and Greases</w:t>
            </w:r>
          </w:p>
        </w:tc>
        <w:tc>
          <w:tcPr>
            <w:tcW w:w="5880" w:type="dxa"/>
            <w:tcBorders>
              <w:top w:val="single" w:sz="4" w:space="0" w:color="auto"/>
              <w:left w:val="nil"/>
              <w:bottom w:val="single" w:sz="4" w:space="0" w:color="auto"/>
              <w:right w:val="single" w:sz="4" w:space="0" w:color="auto"/>
            </w:tcBorders>
            <w:shd w:val="clear" w:color="auto" w:fill="auto"/>
            <w:noWrap/>
            <w:vAlign w:val="center"/>
          </w:tcPr>
          <w:p w:rsidR="00E65DBB" w:rsidRPr="00426312" w:rsidP="00CB1C05" w14:paraId="58DC3F5A" w14:textId="77777777">
            <w:pPr>
              <w:pStyle w:val="LTableTextAbt"/>
              <w:rPr>
                <w:szCs w:val="18"/>
              </w:rPr>
            </w:pPr>
            <w:r>
              <w:rPr>
                <w:szCs w:val="18"/>
              </w:rPr>
              <w:t xml:space="preserve">See section </w:t>
            </w:r>
            <w:r>
              <w:rPr>
                <w:szCs w:val="18"/>
              </w:rPr>
              <w:fldChar w:fldCharType="begin" w:fldLock="1"/>
            </w:r>
            <w:r>
              <w:rPr>
                <w:szCs w:val="18"/>
              </w:rPr>
              <w:instrText xml:space="preserve"> REF _Ref112429718 \r \h </w:instrText>
            </w:r>
            <w:r w:rsidR="00C735E2">
              <w:rPr>
                <w:szCs w:val="18"/>
              </w:rPr>
              <w:instrText xml:space="preserve"> \* MERGEFORMAT </w:instrText>
            </w:r>
            <w:r>
              <w:rPr>
                <w:szCs w:val="18"/>
              </w:rPr>
              <w:fldChar w:fldCharType="separate"/>
            </w:r>
            <w:r w:rsidR="0092222B">
              <w:rPr>
                <w:szCs w:val="18"/>
              </w:rPr>
              <w:t>5.13</w:t>
            </w:r>
            <w:r>
              <w:rPr>
                <w:szCs w:val="18"/>
              </w:rPr>
              <w:fldChar w:fldCharType="end"/>
            </w:r>
            <w:r>
              <w:rPr>
                <w:szCs w:val="18"/>
              </w:rPr>
              <w:t xml:space="preserve">, </w:t>
            </w:r>
            <w:r>
              <w:rPr>
                <w:szCs w:val="18"/>
              </w:rPr>
              <w:fldChar w:fldCharType="begin" w:fldLock="1"/>
            </w:r>
            <w:r>
              <w:rPr>
                <w:szCs w:val="18"/>
              </w:rPr>
              <w:instrText xml:space="preserve"> REF _Ref112429718 \h </w:instrText>
            </w:r>
            <w:r w:rsidR="00C735E2">
              <w:rPr>
                <w:szCs w:val="18"/>
              </w:rPr>
              <w:instrText xml:space="preserve"> \* MERGEFORMAT </w:instrText>
            </w:r>
            <w:r>
              <w:rPr>
                <w:szCs w:val="18"/>
              </w:rPr>
              <w:fldChar w:fldCharType="separate"/>
            </w:r>
            <w:r w:rsidRPr="00C31E76" w:rsidR="0092222B">
              <w:t>Lubricants and Greases</w:t>
            </w:r>
            <w:r>
              <w:rPr>
                <w:szCs w:val="18"/>
              </w:rPr>
              <w:fldChar w:fldCharType="end"/>
            </w:r>
            <w:r>
              <w:rPr>
                <w:szCs w:val="18"/>
              </w:rPr>
              <w:t>.</w:t>
            </w:r>
          </w:p>
        </w:tc>
      </w:tr>
      <w:tr w14:paraId="395F6347" w14:textId="77777777" w:rsidTr="00902DA0">
        <w:tblPrEx>
          <w:tblW w:w="9660" w:type="dxa"/>
          <w:tblLayout w:type="fixed"/>
          <w:tblLook w:val="04A0"/>
        </w:tblPrEx>
        <w:trPr>
          <w:trHeight w:val="860"/>
        </w:trPr>
        <w:tc>
          <w:tcPr>
            <w:tcW w:w="3780" w:type="dxa"/>
            <w:tcBorders>
              <w:top w:val="single" w:sz="4" w:space="0" w:color="auto"/>
              <w:left w:val="single" w:sz="4" w:space="0" w:color="auto"/>
              <w:right w:val="single" w:sz="4" w:space="0" w:color="auto"/>
            </w:tcBorders>
            <w:shd w:val="clear" w:color="auto" w:fill="auto"/>
            <w:vAlign w:val="center"/>
          </w:tcPr>
          <w:p w:rsidR="00E65DBB" w:rsidRPr="00BA4D76" w:rsidP="00CB1C05" w14:paraId="3CE70E71" w14:textId="77777777">
            <w:pPr>
              <w:pStyle w:val="LTableTextAbt"/>
              <w:rPr>
                <w:color w:val="auto"/>
                <w:szCs w:val="18"/>
              </w:rPr>
            </w:pPr>
            <w:r w:rsidRPr="00BA4D76">
              <w:rPr>
                <w:color w:val="auto"/>
                <w:szCs w:val="18"/>
              </w:rPr>
              <w:t>Inks and Ink Removal</w:t>
            </w:r>
          </w:p>
        </w:tc>
        <w:tc>
          <w:tcPr>
            <w:tcW w:w="5880" w:type="dxa"/>
            <w:tcBorders>
              <w:top w:val="single" w:sz="4" w:space="0" w:color="auto"/>
              <w:left w:val="nil"/>
              <w:right w:val="single" w:sz="4" w:space="0" w:color="auto"/>
            </w:tcBorders>
            <w:shd w:val="clear" w:color="auto" w:fill="auto"/>
            <w:noWrap/>
            <w:vAlign w:val="center"/>
          </w:tcPr>
          <w:p w:rsidR="00E65DBB" w:rsidRPr="004420E7" w:rsidP="00CB1C05" w14:paraId="0721DE72" w14:textId="77777777">
            <w:pPr>
              <w:pStyle w:val="LTableTextAbt"/>
              <w:rPr>
                <w:szCs w:val="18"/>
                <w:highlight w:val="yellow"/>
              </w:rPr>
            </w:pPr>
            <w:r>
              <w:t>S</w:t>
            </w:r>
            <w:r w:rsidRPr="009C20CF" w:rsidR="00021368">
              <w:t>ee section</w:t>
            </w:r>
            <w:r w:rsidR="008022A7">
              <w:t xml:space="preserve"> </w:t>
            </w:r>
            <w:r w:rsidR="008022A7">
              <w:rPr>
                <w:szCs w:val="18"/>
              </w:rPr>
              <w:fldChar w:fldCharType="begin" w:fldLock="1"/>
            </w:r>
            <w:r w:rsidR="008022A7">
              <w:rPr>
                <w:szCs w:val="18"/>
              </w:rPr>
              <w:instrText xml:space="preserve"> REF _Ref117254495 \r \h </w:instrText>
            </w:r>
            <w:r w:rsidR="008022A7">
              <w:rPr>
                <w:szCs w:val="18"/>
              </w:rPr>
              <w:fldChar w:fldCharType="separate"/>
            </w:r>
            <w:r w:rsidR="0092222B">
              <w:rPr>
                <w:szCs w:val="18"/>
              </w:rPr>
              <w:t>5.14</w:t>
            </w:r>
            <w:r w:rsidR="008022A7">
              <w:rPr>
                <w:szCs w:val="18"/>
              </w:rPr>
              <w:fldChar w:fldCharType="end"/>
            </w:r>
            <w:r w:rsidR="008022A7">
              <w:rPr>
                <w:szCs w:val="18"/>
              </w:rPr>
              <w:t xml:space="preserve">, </w:t>
            </w:r>
            <w:r w:rsidR="00F43CFA">
              <w:rPr>
                <w:szCs w:val="18"/>
              </w:rPr>
              <w:fldChar w:fldCharType="begin" w:fldLock="1"/>
            </w:r>
            <w:r w:rsidR="00F43CFA">
              <w:rPr>
                <w:szCs w:val="18"/>
              </w:rPr>
              <w:instrText xml:space="preserve"> REF _Ref117254489 \h </w:instrText>
            </w:r>
            <w:r w:rsidR="00F43CFA">
              <w:rPr>
                <w:szCs w:val="18"/>
              </w:rPr>
              <w:fldChar w:fldCharType="separate"/>
            </w:r>
            <w:r w:rsidR="0092222B">
              <w:t>Screen Print Ink Removers</w:t>
            </w:r>
            <w:r w:rsidR="00F43CFA">
              <w:rPr>
                <w:szCs w:val="18"/>
              </w:rPr>
              <w:fldChar w:fldCharType="end"/>
            </w:r>
            <w:r w:rsidR="007A63FF">
              <w:rPr>
                <w:szCs w:val="18"/>
              </w:rPr>
              <w:t>.</w:t>
            </w:r>
          </w:p>
        </w:tc>
      </w:tr>
      <w:tr w14:paraId="1A63F6A1" w14:textId="77777777" w:rsidTr="00902DA0">
        <w:tblPrEx>
          <w:tblW w:w="9660" w:type="dxa"/>
          <w:tblLayout w:type="fixed"/>
          <w:tblLook w:val="04A0"/>
        </w:tblPrEx>
        <w:trPr>
          <w:trHeight w:val="280"/>
        </w:trPr>
        <w:tc>
          <w:tcPr>
            <w:tcW w:w="3780" w:type="dxa"/>
            <w:tcBorders>
              <w:top w:val="single" w:sz="4" w:space="0" w:color="auto"/>
              <w:left w:val="single" w:sz="4" w:space="0" w:color="auto"/>
              <w:right w:val="single" w:sz="4" w:space="0" w:color="auto"/>
            </w:tcBorders>
            <w:shd w:val="clear" w:color="auto" w:fill="auto"/>
            <w:vAlign w:val="center"/>
          </w:tcPr>
          <w:p w:rsidR="00E65DBB" w:rsidRPr="00BA4D76" w:rsidP="00CB1C05" w14:paraId="1B70668C" w14:textId="77777777">
            <w:pPr>
              <w:pStyle w:val="LTableTextAbt"/>
              <w:rPr>
                <w:color w:val="auto"/>
                <w:szCs w:val="18"/>
              </w:rPr>
            </w:pPr>
            <w:r w:rsidRPr="00BA4D76">
              <w:rPr>
                <w:color w:val="auto"/>
                <w:szCs w:val="18"/>
              </w:rPr>
              <w:t>Anti-Spatter Welding Aerosol</w:t>
            </w:r>
          </w:p>
        </w:tc>
        <w:tc>
          <w:tcPr>
            <w:tcW w:w="5880" w:type="dxa"/>
            <w:tcBorders>
              <w:top w:val="single" w:sz="4" w:space="0" w:color="auto"/>
              <w:left w:val="nil"/>
              <w:bottom w:val="single" w:sz="4" w:space="0" w:color="auto"/>
              <w:right w:val="single" w:sz="4" w:space="0" w:color="auto"/>
            </w:tcBorders>
            <w:shd w:val="clear" w:color="auto" w:fill="auto"/>
            <w:noWrap/>
            <w:vAlign w:val="center"/>
          </w:tcPr>
          <w:p w:rsidR="00E65DBB" w:rsidRPr="00426312" w:rsidP="00CB1C05" w14:paraId="421AD4D6" w14:textId="77777777">
            <w:pPr>
              <w:pStyle w:val="LTableTextAbt"/>
              <w:rPr>
                <w:szCs w:val="18"/>
              </w:rPr>
            </w:pPr>
            <w:r>
              <w:rPr>
                <w:szCs w:val="18"/>
              </w:rPr>
              <w:t xml:space="preserve">See section </w:t>
            </w:r>
            <w:r>
              <w:rPr>
                <w:szCs w:val="18"/>
              </w:rPr>
              <w:fldChar w:fldCharType="begin" w:fldLock="1"/>
            </w:r>
            <w:r>
              <w:rPr>
                <w:szCs w:val="18"/>
              </w:rPr>
              <w:instrText xml:space="preserve"> REF _Ref112429721 \r \h </w:instrText>
            </w:r>
            <w:r w:rsidR="00C735E2">
              <w:rPr>
                <w:szCs w:val="18"/>
              </w:rPr>
              <w:instrText xml:space="preserve"> \* MERGEFORMAT </w:instrText>
            </w:r>
            <w:r>
              <w:rPr>
                <w:szCs w:val="18"/>
              </w:rPr>
              <w:fldChar w:fldCharType="separate"/>
            </w:r>
            <w:r w:rsidR="0092222B">
              <w:rPr>
                <w:szCs w:val="18"/>
              </w:rPr>
              <w:t>5.15</w:t>
            </w:r>
            <w:r>
              <w:rPr>
                <w:szCs w:val="18"/>
              </w:rPr>
              <w:fldChar w:fldCharType="end"/>
            </w:r>
            <w:r>
              <w:rPr>
                <w:szCs w:val="18"/>
              </w:rPr>
              <w:t xml:space="preserve">, </w:t>
            </w:r>
            <w:r>
              <w:rPr>
                <w:szCs w:val="18"/>
              </w:rPr>
              <w:fldChar w:fldCharType="begin" w:fldLock="1"/>
            </w:r>
            <w:r>
              <w:rPr>
                <w:szCs w:val="18"/>
              </w:rPr>
              <w:instrText xml:space="preserve"> REF _Ref112429721 \h </w:instrText>
            </w:r>
            <w:r w:rsidR="00C735E2">
              <w:rPr>
                <w:szCs w:val="18"/>
              </w:rPr>
              <w:instrText xml:space="preserve"> \* MERGEFORMAT </w:instrText>
            </w:r>
            <w:r>
              <w:rPr>
                <w:szCs w:val="18"/>
              </w:rPr>
              <w:fldChar w:fldCharType="separate"/>
            </w:r>
            <w:r w:rsidRPr="00E2644D" w:rsidR="0092222B">
              <w:t xml:space="preserve">Anti-Spatter </w:t>
            </w:r>
            <w:r>
              <w:rPr>
                <w:szCs w:val="18"/>
              </w:rPr>
              <w:fldChar w:fldCharType="end"/>
            </w:r>
            <w:r>
              <w:rPr>
                <w:szCs w:val="18"/>
              </w:rPr>
              <w:t>.</w:t>
            </w:r>
          </w:p>
        </w:tc>
      </w:tr>
      <w:tr w14:paraId="1721C493" w14:textId="77777777" w:rsidTr="00A11ECB">
        <w:tblPrEx>
          <w:tblW w:w="9660" w:type="dxa"/>
          <w:tblLayout w:type="fixed"/>
          <w:tblLook w:val="04A0"/>
        </w:tblPrEx>
        <w:trPr>
          <w:trHeight w:val="64"/>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65DBB" w:rsidRPr="00BA4D76" w:rsidP="00CB1C05" w14:paraId="07F92CA6" w14:textId="77777777">
            <w:pPr>
              <w:pStyle w:val="LTableTextAbt"/>
              <w:rPr>
                <w:color w:val="auto"/>
                <w:szCs w:val="18"/>
              </w:rPr>
            </w:pPr>
            <w:r w:rsidRPr="00BA4D76">
              <w:rPr>
                <w:color w:val="auto"/>
                <w:szCs w:val="18"/>
              </w:rPr>
              <w:t>Mold Cleaning, Release and Protectants</w:t>
            </w:r>
          </w:p>
        </w:tc>
        <w:tc>
          <w:tcPr>
            <w:tcW w:w="5880" w:type="dxa"/>
            <w:tcBorders>
              <w:top w:val="single" w:sz="4" w:space="0" w:color="auto"/>
              <w:left w:val="nil"/>
              <w:bottom w:val="single" w:sz="4" w:space="0" w:color="auto"/>
              <w:right w:val="single" w:sz="4" w:space="0" w:color="auto"/>
            </w:tcBorders>
            <w:shd w:val="clear" w:color="auto" w:fill="auto"/>
            <w:noWrap/>
            <w:vAlign w:val="center"/>
          </w:tcPr>
          <w:p w:rsidR="00E65DBB" w:rsidRPr="00426312" w:rsidP="00CB1C05" w14:paraId="7D328B95" w14:textId="77777777">
            <w:pPr>
              <w:pStyle w:val="LTableTextAbt"/>
              <w:rPr>
                <w:szCs w:val="18"/>
              </w:rPr>
            </w:pPr>
            <w:r>
              <w:rPr>
                <w:szCs w:val="18"/>
              </w:rPr>
              <w:t xml:space="preserve">See section </w:t>
            </w:r>
            <w:r>
              <w:rPr>
                <w:szCs w:val="18"/>
              </w:rPr>
              <w:fldChar w:fldCharType="begin" w:fldLock="1"/>
            </w:r>
            <w:r>
              <w:rPr>
                <w:szCs w:val="18"/>
              </w:rPr>
              <w:instrText xml:space="preserve"> REF _Ref112429723 \r \h </w:instrText>
            </w:r>
            <w:r w:rsidR="00C735E2">
              <w:rPr>
                <w:szCs w:val="18"/>
              </w:rPr>
              <w:instrText xml:space="preserve"> \* MERGEFORMAT </w:instrText>
            </w:r>
            <w:r>
              <w:rPr>
                <w:szCs w:val="18"/>
              </w:rPr>
              <w:fldChar w:fldCharType="separate"/>
            </w:r>
            <w:r w:rsidR="0092222B">
              <w:rPr>
                <w:szCs w:val="18"/>
              </w:rPr>
              <w:t>5.16</w:t>
            </w:r>
            <w:r>
              <w:rPr>
                <w:szCs w:val="18"/>
              </w:rPr>
              <w:fldChar w:fldCharType="end"/>
            </w:r>
            <w:r>
              <w:rPr>
                <w:szCs w:val="18"/>
              </w:rPr>
              <w:t xml:space="preserve">, </w:t>
            </w:r>
            <w:r>
              <w:rPr>
                <w:szCs w:val="18"/>
              </w:rPr>
              <w:fldChar w:fldCharType="begin" w:fldLock="1"/>
            </w:r>
            <w:r>
              <w:rPr>
                <w:szCs w:val="18"/>
              </w:rPr>
              <w:instrText xml:space="preserve"> REF _Ref112429861 \h </w:instrText>
            </w:r>
            <w:r w:rsidR="00C735E2">
              <w:rPr>
                <w:szCs w:val="18"/>
              </w:rPr>
              <w:instrText xml:space="preserve"> \* MERGEFORMAT </w:instrText>
            </w:r>
            <w:r>
              <w:rPr>
                <w:szCs w:val="18"/>
              </w:rPr>
              <w:fldChar w:fldCharType="separate"/>
            </w:r>
            <w:r w:rsidR="0092222B">
              <w:t>Mold Releases and Cleaners</w:t>
            </w:r>
            <w:r>
              <w:rPr>
                <w:szCs w:val="18"/>
              </w:rPr>
              <w:fldChar w:fldCharType="end"/>
            </w:r>
            <w:r>
              <w:rPr>
                <w:szCs w:val="18"/>
              </w:rPr>
              <w:t>.</w:t>
            </w:r>
          </w:p>
        </w:tc>
      </w:tr>
      <w:tr w14:paraId="34D2E019" w14:textId="77777777" w:rsidTr="00A11ECB">
        <w:tblPrEx>
          <w:tblW w:w="9660" w:type="dxa"/>
          <w:tblLayout w:type="fixed"/>
          <w:tblLook w:val="04A0"/>
        </w:tblPrEx>
        <w:trPr>
          <w:trHeight w:val="197"/>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E65DBB" w:rsidRPr="00BA4D76" w:rsidP="00CB1C05" w14:paraId="057EEF2F" w14:textId="77777777">
            <w:pPr>
              <w:pStyle w:val="LTableTextAbt"/>
              <w:rPr>
                <w:color w:val="auto"/>
                <w:szCs w:val="18"/>
              </w:rPr>
            </w:pPr>
            <w:r w:rsidRPr="00BA4D76">
              <w:rPr>
                <w:color w:val="auto"/>
                <w:szCs w:val="18"/>
              </w:rPr>
              <w:t>Dry Cleaning Machines</w:t>
            </w:r>
          </w:p>
        </w:tc>
        <w:tc>
          <w:tcPr>
            <w:tcW w:w="58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65DBB" w:rsidRPr="00877BCF" w:rsidP="00CB1C05" w14:paraId="71AA7EE4" w14:textId="77777777">
            <w:pPr>
              <w:pStyle w:val="LTableTextAbt"/>
              <w:rPr>
                <w:szCs w:val="18"/>
                <w:highlight w:val="yellow"/>
              </w:rPr>
            </w:pPr>
            <w:r>
              <w:rPr>
                <w:szCs w:val="18"/>
              </w:rPr>
              <w:t xml:space="preserve">See section </w:t>
            </w:r>
            <w:r w:rsidR="00547F98">
              <w:rPr>
                <w:szCs w:val="18"/>
              </w:rPr>
              <w:fldChar w:fldCharType="begin" w:fldLock="1"/>
            </w:r>
            <w:r w:rsidR="00547F98">
              <w:rPr>
                <w:szCs w:val="18"/>
              </w:rPr>
              <w:instrText xml:space="preserve"> REF _Ref117185746 \r \h </w:instrText>
            </w:r>
            <w:r w:rsidR="00547F98">
              <w:rPr>
                <w:szCs w:val="18"/>
              </w:rPr>
              <w:fldChar w:fldCharType="separate"/>
            </w:r>
            <w:r w:rsidR="0092222B">
              <w:rPr>
                <w:szCs w:val="18"/>
              </w:rPr>
              <w:t>5.17</w:t>
            </w:r>
            <w:r w:rsidR="00547F98">
              <w:rPr>
                <w:szCs w:val="18"/>
              </w:rPr>
              <w:fldChar w:fldCharType="end"/>
            </w:r>
            <w:r>
              <w:rPr>
                <w:szCs w:val="18"/>
              </w:rPr>
              <w:t xml:space="preserve">, </w:t>
            </w:r>
            <w:r w:rsidR="00547F98">
              <w:rPr>
                <w:szCs w:val="18"/>
              </w:rPr>
              <w:fldChar w:fldCharType="begin" w:fldLock="1"/>
            </w:r>
            <w:r w:rsidR="00547F98">
              <w:rPr>
                <w:szCs w:val="18"/>
              </w:rPr>
              <w:instrText xml:space="preserve"> REF _Ref117185746 \h </w:instrText>
            </w:r>
            <w:r w:rsidR="00547F98">
              <w:rPr>
                <w:szCs w:val="18"/>
              </w:rPr>
              <w:fldChar w:fldCharType="separate"/>
            </w:r>
            <w:r w:rsidR="0092222B">
              <w:t>Dry Cleaning Machines</w:t>
            </w:r>
            <w:r w:rsidR="00547F98">
              <w:rPr>
                <w:szCs w:val="18"/>
              </w:rPr>
              <w:fldChar w:fldCharType="end"/>
            </w:r>
            <w:r w:rsidR="007A63FF">
              <w:rPr>
                <w:szCs w:val="18"/>
              </w:rPr>
              <w:t>.</w:t>
            </w:r>
          </w:p>
        </w:tc>
      </w:tr>
      <w:tr w14:paraId="3919CCD3" w14:textId="77777777" w:rsidTr="00A11ECB">
        <w:tblPrEx>
          <w:tblW w:w="9660" w:type="dxa"/>
          <w:tblLayout w:type="fixed"/>
          <w:tblLook w:val="04A0"/>
        </w:tblPrEx>
        <w:trPr>
          <w:trHeight w:val="109"/>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A11ECB" w:rsidRPr="00BA4D76" w:rsidP="00CB1C05" w14:paraId="18EBEEE2" w14:textId="77777777">
            <w:pPr>
              <w:pStyle w:val="LTableTextAbt"/>
              <w:rPr>
                <w:szCs w:val="18"/>
              </w:rPr>
            </w:pPr>
            <w:r w:rsidRPr="00BA4D76">
              <w:rPr>
                <w:color w:val="auto"/>
                <w:szCs w:val="18"/>
              </w:rPr>
              <w:t>Spot Removers</w:t>
            </w:r>
          </w:p>
        </w:tc>
        <w:tc>
          <w:tcPr>
            <w:tcW w:w="58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1ECB" w:rsidRPr="009C20CF" w:rsidP="00CB1C05" w14:paraId="2E3818BD" w14:textId="77777777">
            <w:pPr>
              <w:pStyle w:val="LTableTextAbt"/>
            </w:pPr>
            <w:r>
              <w:rPr>
                <w:szCs w:val="18"/>
              </w:rPr>
              <w:t xml:space="preserve">See section </w:t>
            </w:r>
            <w:r>
              <w:rPr>
                <w:szCs w:val="18"/>
              </w:rPr>
              <w:fldChar w:fldCharType="begin" w:fldLock="1"/>
            </w:r>
            <w:r>
              <w:rPr>
                <w:szCs w:val="18"/>
              </w:rPr>
              <w:instrText xml:space="preserve"> REF _Ref118397757 \r \h </w:instrText>
            </w:r>
            <w:r>
              <w:rPr>
                <w:szCs w:val="18"/>
              </w:rPr>
              <w:fldChar w:fldCharType="separate"/>
            </w:r>
            <w:r w:rsidR="0092222B">
              <w:rPr>
                <w:szCs w:val="18"/>
              </w:rPr>
              <w:t>5.18</w:t>
            </w:r>
            <w:r>
              <w:rPr>
                <w:szCs w:val="18"/>
              </w:rPr>
              <w:fldChar w:fldCharType="end"/>
            </w:r>
            <w:r>
              <w:rPr>
                <w:szCs w:val="18"/>
              </w:rPr>
              <w:t xml:space="preserve">, </w:t>
            </w:r>
            <w:r>
              <w:rPr>
                <w:szCs w:val="18"/>
              </w:rPr>
              <w:fldChar w:fldCharType="begin" w:fldLock="1"/>
            </w:r>
            <w:r>
              <w:rPr>
                <w:szCs w:val="18"/>
              </w:rPr>
              <w:instrText xml:space="preserve"> REF _Ref118397761 \h </w:instrText>
            </w:r>
            <w:r>
              <w:rPr>
                <w:szCs w:val="18"/>
              </w:rPr>
              <w:fldChar w:fldCharType="separate"/>
            </w:r>
            <w:r w:rsidRPr="009A2E8B" w:rsidR="0092222B">
              <w:t xml:space="preserve">Spot </w:t>
            </w:r>
            <w:r w:rsidR="0092222B">
              <w:t>Removers</w:t>
            </w:r>
            <w:r>
              <w:rPr>
                <w:szCs w:val="18"/>
              </w:rPr>
              <w:fldChar w:fldCharType="end"/>
            </w:r>
            <w:r>
              <w:rPr>
                <w:szCs w:val="18"/>
              </w:rPr>
              <w:t>.</w:t>
            </w:r>
          </w:p>
        </w:tc>
      </w:tr>
      <w:tr w14:paraId="717FB206" w14:textId="77777777" w:rsidTr="00A11ECB">
        <w:tblPrEx>
          <w:tblW w:w="9660" w:type="dxa"/>
          <w:tblLayout w:type="fixed"/>
          <w:tblLook w:val="04A0"/>
        </w:tblPrEx>
        <w:trPr>
          <w:trHeight w:val="109"/>
        </w:trPr>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rsidR="00A11ECB" w:rsidRPr="00B144F6" w:rsidP="00CB1C05" w14:paraId="2DD37D0A" w14:textId="77777777">
            <w:pPr>
              <w:pStyle w:val="LTableTextAbt"/>
              <w:rPr>
                <w:color w:val="auto"/>
                <w:szCs w:val="18"/>
              </w:rPr>
            </w:pPr>
            <w:r w:rsidRPr="00BA4D76">
              <w:rPr>
                <w:szCs w:val="18"/>
              </w:rPr>
              <w:t>Manufacturing</w:t>
            </w:r>
          </w:p>
        </w:tc>
        <w:tc>
          <w:tcPr>
            <w:tcW w:w="5880" w:type="dxa"/>
            <w:vMerge w:val="restart"/>
            <w:tcBorders>
              <w:top w:val="single" w:sz="4" w:space="0" w:color="auto"/>
              <w:left w:val="nil"/>
              <w:right w:val="single" w:sz="4" w:space="0" w:color="auto"/>
            </w:tcBorders>
            <w:shd w:val="clear" w:color="auto" w:fill="auto"/>
            <w:noWrap/>
            <w:vAlign w:val="center"/>
          </w:tcPr>
          <w:p w:rsidR="00A11ECB" w:rsidRPr="00426312" w:rsidP="00CB1C05" w14:paraId="2570BFED" w14:textId="77777777">
            <w:pPr>
              <w:pStyle w:val="LTableTextAbt"/>
              <w:rPr>
                <w:szCs w:val="18"/>
              </w:rPr>
            </w:pPr>
            <w:r w:rsidRPr="009C20CF">
              <w:t>Not considered/</w:t>
            </w:r>
            <w:r w:rsidR="00C92B96">
              <w:t xml:space="preserve">not </w:t>
            </w:r>
            <w:r w:rsidRPr="009C20CF">
              <w:t>applicable</w:t>
            </w:r>
            <w:r w:rsidR="00C92B96">
              <w:t>;</w:t>
            </w:r>
            <w:r w:rsidRPr="009C20CF">
              <w:t xml:space="preserve"> see section </w:t>
            </w:r>
            <w:r w:rsidRPr="009C20CF">
              <w:rPr>
                <w:szCs w:val="18"/>
              </w:rPr>
              <w:fldChar w:fldCharType="begin" w:fldLock="1"/>
            </w:r>
            <w:r w:rsidRPr="009C20CF">
              <w:rPr>
                <w:szCs w:val="18"/>
              </w:rPr>
              <w:instrText xml:space="preserve"> REF _Ref106723667 \w \h  \* MERGEFORMAT </w:instrText>
            </w:r>
            <w:r w:rsidRPr="009C20CF">
              <w:rPr>
                <w:szCs w:val="18"/>
              </w:rPr>
              <w:fldChar w:fldCharType="separate"/>
            </w:r>
            <w:r w:rsidRPr="0092222B" w:rsidR="0092222B">
              <w:t>5.2</w:t>
            </w:r>
            <w:r w:rsidRPr="009C20CF">
              <w:rPr>
                <w:szCs w:val="18"/>
              </w:rPr>
              <w:fldChar w:fldCharType="end"/>
            </w:r>
            <w:r w:rsidRPr="009C20CF">
              <w:rPr>
                <w:szCs w:val="18"/>
              </w:rPr>
              <w:t>.</w:t>
            </w:r>
          </w:p>
        </w:tc>
      </w:tr>
      <w:tr w14:paraId="11E807D0" w14:textId="77777777" w:rsidTr="00902DA0">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4ADD8298" w14:textId="77777777">
            <w:pPr>
              <w:pStyle w:val="LTableTextAbt"/>
              <w:rPr>
                <w:color w:val="auto"/>
                <w:szCs w:val="18"/>
              </w:rPr>
            </w:pPr>
            <w:r w:rsidRPr="00BA4D76">
              <w:rPr>
                <w:color w:val="auto"/>
                <w:szCs w:val="18"/>
              </w:rPr>
              <w:t>Import/Repackage</w:t>
            </w:r>
          </w:p>
        </w:tc>
        <w:tc>
          <w:tcPr>
            <w:tcW w:w="5880" w:type="dxa"/>
            <w:vMerge/>
            <w:tcBorders>
              <w:left w:val="nil"/>
              <w:right w:val="single" w:sz="4" w:space="0" w:color="auto"/>
            </w:tcBorders>
            <w:shd w:val="clear" w:color="auto" w:fill="auto"/>
            <w:noWrap/>
            <w:vAlign w:val="center"/>
          </w:tcPr>
          <w:p w:rsidR="00A11ECB" w:rsidRPr="00426312" w:rsidP="00CB1C05" w14:paraId="2EE7E925" w14:textId="77777777">
            <w:pPr>
              <w:pStyle w:val="LTableTextAbt"/>
              <w:rPr>
                <w:szCs w:val="18"/>
              </w:rPr>
            </w:pPr>
          </w:p>
        </w:tc>
      </w:tr>
      <w:tr w14:paraId="643F5850" w14:textId="77777777" w:rsidTr="00902DA0">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0D806219" w14:textId="77777777">
            <w:pPr>
              <w:pStyle w:val="LTableTextAbt"/>
              <w:rPr>
                <w:color w:val="auto"/>
                <w:szCs w:val="18"/>
              </w:rPr>
            </w:pPr>
            <w:r w:rsidRPr="00BA4D76">
              <w:rPr>
                <w:szCs w:val="18"/>
              </w:rPr>
              <w:t>Reactant/Intermediate</w:t>
            </w:r>
          </w:p>
        </w:tc>
        <w:tc>
          <w:tcPr>
            <w:tcW w:w="5880" w:type="dxa"/>
            <w:vMerge/>
            <w:tcBorders>
              <w:left w:val="nil"/>
              <w:right w:val="single" w:sz="4" w:space="0" w:color="auto"/>
            </w:tcBorders>
            <w:shd w:val="clear" w:color="auto" w:fill="auto"/>
            <w:noWrap/>
            <w:vAlign w:val="center"/>
          </w:tcPr>
          <w:p w:rsidR="00A11ECB" w:rsidRPr="00426312" w:rsidP="00CB1C05" w14:paraId="11402104" w14:textId="77777777">
            <w:pPr>
              <w:pStyle w:val="LTableTextAbt"/>
              <w:rPr>
                <w:szCs w:val="18"/>
              </w:rPr>
            </w:pPr>
          </w:p>
        </w:tc>
      </w:tr>
      <w:tr w14:paraId="4D91C441" w14:textId="77777777" w:rsidTr="00902DA0">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6D2BE84D" w14:textId="77777777">
            <w:pPr>
              <w:pStyle w:val="LTableTextAbt"/>
              <w:rPr>
                <w:color w:val="auto"/>
                <w:szCs w:val="18"/>
              </w:rPr>
            </w:pPr>
            <w:r w:rsidRPr="00BA4D76">
              <w:rPr>
                <w:szCs w:val="18"/>
              </w:rPr>
              <w:t>Processing Aid in Petrochemical Manufacturing</w:t>
            </w:r>
          </w:p>
        </w:tc>
        <w:tc>
          <w:tcPr>
            <w:tcW w:w="5880" w:type="dxa"/>
            <w:vMerge/>
            <w:tcBorders>
              <w:left w:val="nil"/>
              <w:right w:val="single" w:sz="4" w:space="0" w:color="auto"/>
            </w:tcBorders>
            <w:shd w:val="clear" w:color="auto" w:fill="auto"/>
            <w:noWrap/>
            <w:vAlign w:val="center"/>
          </w:tcPr>
          <w:p w:rsidR="00A11ECB" w:rsidRPr="00426312" w:rsidP="00CB1C05" w14:paraId="487BB9C0" w14:textId="77777777">
            <w:pPr>
              <w:pStyle w:val="LTableTextAbt"/>
              <w:rPr>
                <w:szCs w:val="18"/>
              </w:rPr>
            </w:pPr>
          </w:p>
        </w:tc>
      </w:tr>
      <w:tr w14:paraId="45950E6C" w14:textId="77777777" w:rsidTr="00CC10CA">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6C22D2B8" w14:textId="77777777">
            <w:pPr>
              <w:pStyle w:val="LTableTextAbt"/>
              <w:rPr>
                <w:color w:val="auto"/>
                <w:szCs w:val="18"/>
              </w:rPr>
            </w:pPr>
            <w:r>
              <w:rPr>
                <w:szCs w:val="18"/>
              </w:rPr>
              <w:t>Production of Maskant for Chemical Milling</w:t>
            </w:r>
          </w:p>
        </w:tc>
        <w:tc>
          <w:tcPr>
            <w:tcW w:w="5880" w:type="dxa"/>
            <w:vMerge/>
            <w:tcBorders>
              <w:left w:val="nil"/>
              <w:right w:val="single" w:sz="4" w:space="0" w:color="auto"/>
            </w:tcBorders>
            <w:shd w:val="clear" w:color="auto" w:fill="auto"/>
            <w:noWrap/>
          </w:tcPr>
          <w:p w:rsidR="00A11ECB" w:rsidRPr="00426312" w:rsidP="00CB1C05" w14:paraId="0EFAC645" w14:textId="77777777">
            <w:pPr>
              <w:pStyle w:val="LTableTextAbt"/>
              <w:rPr>
                <w:szCs w:val="18"/>
              </w:rPr>
            </w:pPr>
          </w:p>
        </w:tc>
      </w:tr>
      <w:tr w14:paraId="35DF2987" w14:textId="77777777" w:rsidTr="00CC10CA">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02571869" w14:textId="77777777">
            <w:pPr>
              <w:pStyle w:val="LTableTextAbt"/>
              <w:rPr>
                <w:color w:val="auto"/>
                <w:szCs w:val="18"/>
              </w:rPr>
            </w:pPr>
            <w:r w:rsidRPr="00BA4D76">
              <w:rPr>
                <w:szCs w:val="18"/>
              </w:rPr>
              <w:t xml:space="preserve">Use as </w:t>
            </w:r>
            <w:r w:rsidRPr="00BA4D76" w:rsidR="009F58BD">
              <w:rPr>
                <w:szCs w:val="18"/>
              </w:rPr>
              <w:t xml:space="preserve">Maskant </w:t>
            </w:r>
            <w:r w:rsidRPr="00BA4D76">
              <w:rPr>
                <w:szCs w:val="18"/>
              </w:rPr>
              <w:t xml:space="preserve">for </w:t>
            </w:r>
            <w:r w:rsidRPr="00BA4D76" w:rsidR="009F58BD">
              <w:rPr>
                <w:szCs w:val="18"/>
              </w:rPr>
              <w:t>Chemical Milling</w:t>
            </w:r>
          </w:p>
        </w:tc>
        <w:tc>
          <w:tcPr>
            <w:tcW w:w="5880" w:type="dxa"/>
            <w:vMerge/>
            <w:tcBorders>
              <w:left w:val="nil"/>
              <w:right w:val="single" w:sz="4" w:space="0" w:color="auto"/>
            </w:tcBorders>
            <w:shd w:val="clear" w:color="auto" w:fill="auto"/>
            <w:noWrap/>
          </w:tcPr>
          <w:p w:rsidR="00A11ECB" w:rsidRPr="00426312" w:rsidP="00CB1C05" w14:paraId="62501915" w14:textId="77777777">
            <w:pPr>
              <w:pStyle w:val="LTableTextAbt"/>
              <w:rPr>
                <w:szCs w:val="18"/>
              </w:rPr>
            </w:pPr>
          </w:p>
        </w:tc>
      </w:tr>
      <w:tr w14:paraId="07A3675C" w14:textId="77777777" w:rsidTr="00CC10CA">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4D48E3ED" w14:textId="77777777">
            <w:pPr>
              <w:pStyle w:val="LTableTextAbt"/>
              <w:rPr>
                <w:color w:val="auto"/>
                <w:szCs w:val="18"/>
              </w:rPr>
            </w:pPr>
            <w:r>
              <w:rPr>
                <w:szCs w:val="18"/>
              </w:rPr>
              <w:t>Processing Aid, Except Petrochemical</w:t>
            </w:r>
          </w:p>
        </w:tc>
        <w:tc>
          <w:tcPr>
            <w:tcW w:w="5880" w:type="dxa"/>
            <w:vMerge/>
            <w:tcBorders>
              <w:left w:val="nil"/>
              <w:right w:val="single" w:sz="4" w:space="0" w:color="auto"/>
            </w:tcBorders>
            <w:shd w:val="clear" w:color="auto" w:fill="auto"/>
            <w:noWrap/>
          </w:tcPr>
          <w:p w:rsidR="00A11ECB" w:rsidRPr="00426312" w:rsidP="00CB1C05" w14:paraId="005CEAAC" w14:textId="77777777">
            <w:pPr>
              <w:pStyle w:val="LTableTextAbt"/>
              <w:rPr>
                <w:szCs w:val="18"/>
              </w:rPr>
            </w:pPr>
          </w:p>
        </w:tc>
      </w:tr>
      <w:tr w14:paraId="60263AD6" w14:textId="77777777" w:rsidTr="00CC10CA">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22C0E19B" w14:textId="77777777">
            <w:pPr>
              <w:pStyle w:val="LTableTextAbt"/>
              <w:rPr>
                <w:color w:val="auto"/>
                <w:szCs w:val="18"/>
              </w:rPr>
            </w:pPr>
            <w:r w:rsidRPr="00BA4D76">
              <w:rPr>
                <w:color w:val="auto"/>
                <w:szCs w:val="18"/>
              </w:rPr>
              <w:t>Paint and Coatings</w:t>
            </w:r>
          </w:p>
        </w:tc>
        <w:tc>
          <w:tcPr>
            <w:tcW w:w="5880" w:type="dxa"/>
            <w:vMerge/>
            <w:tcBorders>
              <w:left w:val="nil"/>
              <w:right w:val="single" w:sz="4" w:space="0" w:color="auto"/>
            </w:tcBorders>
            <w:shd w:val="clear" w:color="auto" w:fill="auto"/>
            <w:noWrap/>
          </w:tcPr>
          <w:p w:rsidR="00A11ECB" w:rsidRPr="00426312" w:rsidP="00CB1C05" w14:paraId="5C9BCD77" w14:textId="77777777">
            <w:pPr>
              <w:pStyle w:val="LTableTextAbt"/>
              <w:rPr>
                <w:szCs w:val="18"/>
              </w:rPr>
            </w:pPr>
          </w:p>
        </w:tc>
      </w:tr>
      <w:tr w14:paraId="281959CD" w14:textId="77777777" w:rsidTr="00CC10CA">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35AC1BC7" w14:textId="77777777">
            <w:pPr>
              <w:pStyle w:val="LTableTextAbt"/>
              <w:rPr>
                <w:color w:val="auto"/>
                <w:szCs w:val="18"/>
              </w:rPr>
            </w:pPr>
            <w:r w:rsidRPr="00BA4D76">
              <w:rPr>
                <w:color w:val="auto"/>
                <w:szCs w:val="18"/>
              </w:rPr>
              <w:t xml:space="preserve">Incorporation into </w:t>
            </w:r>
            <w:r w:rsidR="009F58BD">
              <w:rPr>
                <w:color w:val="auto"/>
                <w:szCs w:val="18"/>
              </w:rPr>
              <w:t xml:space="preserve">Other </w:t>
            </w:r>
            <w:r w:rsidRPr="00BA4D76" w:rsidR="009F58BD">
              <w:rPr>
                <w:color w:val="auto"/>
                <w:szCs w:val="18"/>
              </w:rPr>
              <w:t>Formulation, Mixture</w:t>
            </w:r>
            <w:r w:rsidRPr="00BA4D76">
              <w:rPr>
                <w:color w:val="auto"/>
                <w:szCs w:val="18"/>
              </w:rPr>
              <w:t xml:space="preserve">, and </w:t>
            </w:r>
            <w:r w:rsidRPr="00BA4D76" w:rsidR="009F58BD">
              <w:rPr>
                <w:color w:val="auto"/>
                <w:szCs w:val="18"/>
              </w:rPr>
              <w:t>Reaction Products</w:t>
            </w:r>
          </w:p>
        </w:tc>
        <w:tc>
          <w:tcPr>
            <w:tcW w:w="5880" w:type="dxa"/>
            <w:vMerge/>
            <w:tcBorders>
              <w:left w:val="nil"/>
              <w:right w:val="single" w:sz="4" w:space="0" w:color="auto"/>
            </w:tcBorders>
            <w:shd w:val="clear" w:color="auto" w:fill="auto"/>
            <w:noWrap/>
          </w:tcPr>
          <w:p w:rsidR="00A11ECB" w:rsidRPr="00426312" w:rsidP="00CB1C05" w14:paraId="26B27AAF" w14:textId="77777777">
            <w:pPr>
              <w:pStyle w:val="LTableTextAbt"/>
              <w:rPr>
                <w:szCs w:val="18"/>
              </w:rPr>
            </w:pPr>
          </w:p>
        </w:tc>
      </w:tr>
      <w:tr w14:paraId="05107765" w14:textId="77777777" w:rsidTr="00CC10CA">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6F96D939" w14:textId="77777777">
            <w:pPr>
              <w:pStyle w:val="LTableTextAbt"/>
              <w:rPr>
                <w:color w:val="auto"/>
                <w:szCs w:val="18"/>
              </w:rPr>
            </w:pPr>
            <w:r>
              <w:rPr>
                <w:color w:val="auto"/>
                <w:szCs w:val="18"/>
              </w:rPr>
              <w:t>Laboratory Chemicals</w:t>
            </w:r>
          </w:p>
        </w:tc>
        <w:tc>
          <w:tcPr>
            <w:tcW w:w="5880" w:type="dxa"/>
            <w:vMerge/>
            <w:tcBorders>
              <w:left w:val="nil"/>
              <w:right w:val="single" w:sz="4" w:space="0" w:color="auto"/>
            </w:tcBorders>
            <w:shd w:val="clear" w:color="auto" w:fill="auto"/>
            <w:noWrap/>
          </w:tcPr>
          <w:p w:rsidR="00A11ECB" w:rsidRPr="00426312" w:rsidP="00CB1C05" w14:paraId="0918520D" w14:textId="77777777">
            <w:pPr>
              <w:pStyle w:val="LTableTextAbt"/>
              <w:rPr>
                <w:szCs w:val="18"/>
              </w:rPr>
            </w:pPr>
          </w:p>
        </w:tc>
      </w:tr>
      <w:tr w14:paraId="61CE580F" w14:textId="77777777" w:rsidTr="00CC10CA">
        <w:tblPrEx>
          <w:tblW w:w="9660" w:type="dxa"/>
          <w:tblLayout w:type="fixed"/>
          <w:tblLook w:val="04A0"/>
        </w:tblPrEx>
        <w:trPr>
          <w:trHeight w:val="109"/>
        </w:trPr>
        <w:tc>
          <w:tcPr>
            <w:tcW w:w="3780" w:type="dxa"/>
            <w:tcBorders>
              <w:left w:val="single" w:sz="4" w:space="0" w:color="auto"/>
              <w:bottom w:val="single" w:sz="4" w:space="0" w:color="auto"/>
              <w:right w:val="single" w:sz="4" w:space="0" w:color="auto"/>
            </w:tcBorders>
            <w:shd w:val="clear" w:color="auto" w:fill="auto"/>
            <w:vAlign w:val="center"/>
          </w:tcPr>
          <w:p w:rsidR="00A11ECB" w:rsidRPr="00B144F6" w:rsidP="00CB1C05" w14:paraId="63C119C8" w14:textId="77777777">
            <w:pPr>
              <w:pStyle w:val="LTableTextAbt"/>
              <w:rPr>
                <w:color w:val="auto"/>
                <w:szCs w:val="18"/>
              </w:rPr>
            </w:pPr>
            <w:r w:rsidRPr="00BA4D76">
              <w:rPr>
                <w:color w:val="auto"/>
                <w:szCs w:val="18"/>
              </w:rPr>
              <w:t>Recycling and Disposal</w:t>
            </w:r>
          </w:p>
        </w:tc>
        <w:tc>
          <w:tcPr>
            <w:tcW w:w="5880" w:type="dxa"/>
            <w:vMerge/>
            <w:tcBorders>
              <w:left w:val="nil"/>
              <w:bottom w:val="single" w:sz="4" w:space="0" w:color="auto"/>
              <w:right w:val="single" w:sz="4" w:space="0" w:color="auto"/>
            </w:tcBorders>
            <w:shd w:val="clear" w:color="auto" w:fill="auto"/>
            <w:noWrap/>
          </w:tcPr>
          <w:p w:rsidR="00A11ECB" w:rsidRPr="00426312" w:rsidP="00CB1C05" w14:paraId="0207016D" w14:textId="77777777">
            <w:pPr>
              <w:pStyle w:val="LTableTextAbt"/>
              <w:rPr>
                <w:szCs w:val="18"/>
              </w:rPr>
            </w:pPr>
          </w:p>
        </w:tc>
      </w:tr>
      <w:tr w14:paraId="7BFC763D" w14:textId="77777777" w:rsidTr="00CD48B1">
        <w:tblPrEx>
          <w:tblW w:w="9660" w:type="dxa"/>
          <w:tblLayout w:type="fixed"/>
          <w:tblLook w:val="04A0"/>
        </w:tblPrEx>
        <w:trPr>
          <w:trHeight w:val="215"/>
        </w:trPr>
        <w:tc>
          <w:tcPr>
            <w:tcW w:w="966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1ECB" w:rsidP="00CB1C05" w14:paraId="441530C3" w14:textId="77777777">
            <w:pPr>
              <w:pStyle w:val="TableSource"/>
            </w:pPr>
            <w:r w:rsidRPr="00FF0EE5">
              <w:t xml:space="preserve">Note that </w:t>
            </w:r>
            <w:r>
              <w:t>some COUs map to more than one use category.</w:t>
            </w:r>
          </w:p>
        </w:tc>
      </w:tr>
    </w:tbl>
    <w:p w:rsidR="00C75DC0" w:rsidRPr="0065459D" w:rsidP="00CB1C05" w14:paraId="1F50F45A" w14:textId="77777777">
      <w:pPr>
        <w:pStyle w:val="BodyText"/>
        <w:rPr>
          <w:highlight w:val="yellow"/>
        </w:rPr>
      </w:pPr>
    </w:p>
    <w:p w:rsidR="00DC49C3" w:rsidRPr="003547CB" w:rsidP="00CB1C05" w14:paraId="7FBAF3A3" w14:textId="77777777">
      <w:pPr>
        <w:pStyle w:val="Heading2"/>
      </w:pPr>
      <w:bookmarkStart w:id="204" w:name="_Ref106732280"/>
      <w:bookmarkStart w:id="205" w:name="_Toc111035531"/>
      <w:bookmarkStart w:id="206" w:name="_Toc111037056"/>
      <w:bookmarkStart w:id="207" w:name="_Toc114061887"/>
      <w:bookmarkStart w:id="208" w:name="_Toc165378723"/>
      <w:r w:rsidRPr="003547CB">
        <w:t>Overview of Use and Alternatives Analysis Approach</w:t>
      </w:r>
      <w:bookmarkEnd w:id="204"/>
      <w:bookmarkEnd w:id="205"/>
      <w:bookmarkEnd w:id="206"/>
      <w:bookmarkEnd w:id="207"/>
      <w:bookmarkEnd w:id="208"/>
    </w:p>
    <w:p w:rsidR="00196DBD" w:rsidP="00CB1C05" w14:paraId="4221B757" w14:textId="77777777">
      <w:pPr>
        <w:pStyle w:val="BodyText"/>
      </w:pPr>
      <w:r>
        <w:t xml:space="preserve">Products discussed in this chapter were identified through a series of online searches, or through an inventory of products described in Chapter </w:t>
      </w:r>
      <w:r>
        <w:fldChar w:fldCharType="begin" w:fldLock="1"/>
      </w:r>
      <w:r>
        <w:instrText xml:space="preserve"> REF _Ref106730010 \r \h  \* MERGEFORMAT </w:instrText>
      </w:r>
      <w:r>
        <w:fldChar w:fldCharType="separate"/>
      </w:r>
      <w:r w:rsidR="0092222B">
        <w:t>4</w:t>
      </w:r>
      <w:r>
        <w:fldChar w:fldCharType="end"/>
      </w:r>
      <w:r>
        <w:t xml:space="preserve">. The searches encompassed products available for purchase either by large and small businesses or by individual consumers. Certain product categories are relevant only for industrial or commercial use, while others are relevant for both. </w:t>
      </w:r>
    </w:p>
    <w:p w:rsidR="00196DBD" w:rsidP="00CB1C05" w14:paraId="228359A7" w14:textId="77777777">
      <w:pPr>
        <w:pStyle w:val="BodyText"/>
      </w:pPr>
      <w:r>
        <w:t>This review provides a representative, but not exhaustive, listing of commercially available products for each product category evaluated. Therefore, the calculated market share percentages, price ranges, and conclusions about efficacy factors would likely change if more products were included in the review of various product categories. These changes would be most significant for broad product categories with numerous sub</w:t>
      </w:r>
      <w:r w:rsidR="00AA59DB">
        <w:t>-</w:t>
      </w:r>
      <w:r>
        <w:t xml:space="preserve">applications such adhesives, caulks, and conventional press washes. The products included in the analysis were the products with the largest number of online customer reviews for products. This measure was used as a proxy for quantity of use. Products with relatively few or no online customer reviews were omitted from the analysis if several products with a higher number of customer reviews were available. Products with no online customer reviews were sometimes included, especially if there were limited products available with customer reviews within a product category. </w:t>
      </w:r>
    </w:p>
    <w:p w:rsidR="00196DBD" w:rsidP="00CB1C05" w14:paraId="2413155D" w14:textId="77777777">
      <w:pPr>
        <w:pStyle w:val="BodyText"/>
      </w:pPr>
      <w:r>
        <w:t xml:space="preserve">For each product, one Safety Data Sheet (SDS) was obtained and was used as the source of information for ingredients, ingredient concentrations, VOC content, evaporation rate, flash point, other fire safety information, and substrate compatibility in some cases. It is worth noting that SDSs sometimes contain inconsistencies or inaccuracies, but additional data sources for these data points were not reviewed, except where specifically noted. In addition, SDSs sometimes provide a range of ingredient concentrations, rather than providing an exact formulation. The search for SDSs was not exhaustive for each product; therefore, additional SDS versions may exist for the same products. </w:t>
      </w:r>
    </w:p>
    <w:p w:rsidR="00196DBD" w:rsidRPr="007600FB" w:rsidP="00CB1C05" w14:paraId="0B276562" w14:textId="77777777">
      <w:pPr>
        <w:pStyle w:val="Heading3"/>
      </w:pPr>
      <w:bookmarkStart w:id="209" w:name="_Toc108020043"/>
      <w:bookmarkStart w:id="210" w:name="_Toc114061888"/>
      <w:r>
        <w:t>Substitute Chemicals</w:t>
      </w:r>
      <w:bookmarkEnd w:id="209"/>
      <w:bookmarkEnd w:id="210"/>
    </w:p>
    <w:p w:rsidR="00196DBD" w:rsidP="00CB1C05" w14:paraId="016916DB" w14:textId="77777777">
      <w:pPr>
        <w:pStyle w:val="BodyText"/>
      </w:pPr>
      <w:r>
        <w:t xml:space="preserve">For any effort to eliminate or replace </w:t>
      </w:r>
      <w:r w:rsidR="00843813">
        <w:t>PCE</w:t>
      </w:r>
      <w:r>
        <w:t xml:space="preserve">, several approaches may be possible. Options include drop-in substitution; reformulation; process change; upstream changes; or elimination of the activity requiring the use of the chemical. For example, for the use of </w:t>
      </w:r>
      <w:r w:rsidR="00843813">
        <w:t>PCE</w:t>
      </w:r>
      <w:r>
        <w:t xml:space="preserve"> in degreasing applications, an example of a drop-in substitution would be adoption of an alternative organic solvent that does not require any change in equipment or processes. An example of a process change would be a shift from an aerosol spray to an aqueous cleaning system using different equipment. An example of an upstream change would be a change in the use of oils or greases, shifting to a material that is easier to remove from parts. Similarly, a degreasing step can sometimes be eliminated entirely by changing oils or greases upstream. </w:t>
      </w:r>
    </w:p>
    <w:p w:rsidR="00196DBD" w:rsidP="00CB1C05" w14:paraId="379E7027" w14:textId="77777777">
      <w:pPr>
        <w:pStyle w:val="BodyText"/>
      </w:pPr>
      <w:r>
        <w:t xml:space="preserve">Where applicable, this analysis examines drop-in solvent substitutes. In some cases, the analysis includes products that would be associated with a process change. It is important to note that in many cases, additional process change options are available to both businesses and consumers. Other TSCA priority chemicals were not considered as viable substitutes. </w:t>
      </w:r>
    </w:p>
    <w:p w:rsidR="00196DBD" w:rsidP="00CB1C05" w14:paraId="54416288" w14:textId="77777777">
      <w:pPr>
        <w:pStyle w:val="Heading3"/>
      </w:pPr>
      <w:bookmarkStart w:id="211" w:name="_Toc108020044"/>
      <w:bookmarkStart w:id="212" w:name="_Toc114061889"/>
      <w:r>
        <w:t>Analysis Sections for Each Product Category</w:t>
      </w:r>
      <w:bookmarkEnd w:id="211"/>
      <w:bookmarkEnd w:id="212"/>
    </w:p>
    <w:p w:rsidR="00196DBD" w:rsidP="00CB1C05" w14:paraId="6B6DE2F4" w14:textId="77777777">
      <w:pPr>
        <w:pStyle w:val="BodyText"/>
      </w:pPr>
      <w:r w:rsidRPr="00455A13">
        <w:t xml:space="preserve">The following </w:t>
      </w:r>
      <w:r>
        <w:t>analysis</w:t>
      </w:r>
      <w:r w:rsidRPr="00455A13">
        <w:t xml:space="preserve"> sections were included for each product category. For ease of reviewing the </w:t>
      </w:r>
      <w:r>
        <w:t>analysis</w:t>
      </w:r>
      <w:r w:rsidRPr="00455A13">
        <w:t xml:space="preserve">, the rows are shaded </w:t>
      </w:r>
      <w:r w:rsidR="00381DE5">
        <w:t xml:space="preserve">orange </w:t>
      </w:r>
      <w:r w:rsidRPr="00455A13">
        <w:t xml:space="preserve">in all tables for products containing </w:t>
      </w:r>
      <w:r w:rsidR="00843813">
        <w:t>PCE</w:t>
      </w:r>
      <w:r w:rsidR="007C15DA">
        <w:t xml:space="preserve"> and are shaded grey for products containing other TSCA work plan chemicals</w:t>
      </w:r>
      <w:r w:rsidRPr="00455A13">
        <w:t>. All rows with products containing alternative</w:t>
      </w:r>
      <w:r>
        <w:t xml:space="preserve">s </w:t>
      </w:r>
      <w:r w:rsidRPr="00455A13">
        <w:t>are not shaded.</w:t>
      </w:r>
    </w:p>
    <w:p w:rsidR="00196DBD" w:rsidRPr="00DC49C3" w:rsidP="00CB1C05" w14:paraId="71A8ABE4" w14:textId="77777777">
      <w:pPr>
        <w:pStyle w:val="Heading4"/>
      </w:pPr>
      <w:r w:rsidRPr="00F047FF">
        <w:t>Description</w:t>
      </w:r>
    </w:p>
    <w:p w:rsidR="00196DBD" w:rsidP="00CB1C05" w14:paraId="6ED73067" w14:textId="77777777">
      <w:pPr>
        <w:pStyle w:val="BodyText"/>
      </w:pPr>
      <w:r>
        <w:t>A brief description of the product used in the product category is provided.</w:t>
      </w:r>
    </w:p>
    <w:p w:rsidR="00196DBD" w:rsidRPr="0052508A" w:rsidP="00CB1C05" w14:paraId="5068D2E2" w14:textId="77777777">
      <w:pPr>
        <w:pStyle w:val="Heading4"/>
      </w:pPr>
      <w:r w:rsidRPr="0052508A">
        <w:t>Solvent Ingredients</w:t>
      </w:r>
    </w:p>
    <w:p w:rsidR="00196DBD" w:rsidP="00CB1C05" w14:paraId="606EFE7E" w14:textId="77777777">
      <w:pPr>
        <w:pStyle w:val="BodyText"/>
      </w:pPr>
      <w:r w:rsidRPr="0052508A">
        <w:t>The solvent ingredients are provided for each of the products reviewed. The solvent names and concentrations were obtained from product SDSs</w:t>
      </w:r>
      <w:r>
        <w:t xml:space="preserve">. </w:t>
      </w:r>
      <w:r w:rsidRPr="0052508A">
        <w:t>In some cases, it may not be clear if the primary function of a particular ingredient is as a solvent, or an ingredient may serve additional functions, such as acting as an emulsifier</w:t>
      </w:r>
      <w:r>
        <w:t xml:space="preserve">. </w:t>
      </w:r>
      <w:r w:rsidRPr="0052508A">
        <w:t>If the listed ingredient appeared to have a solvency role, it was included.</w:t>
      </w:r>
    </w:p>
    <w:p w:rsidR="00196DBD" w:rsidRPr="0052508A" w:rsidP="00CB1C05" w14:paraId="1D26122D" w14:textId="77777777">
      <w:pPr>
        <w:pStyle w:val="Heading4"/>
      </w:pPr>
      <w:r w:rsidRPr="0052508A">
        <w:t>Chemical Ranking/Market Share</w:t>
      </w:r>
    </w:p>
    <w:p w:rsidR="00196DBD" w:rsidP="00CB1C05" w14:paraId="5893F920" w14:textId="77777777">
      <w:pPr>
        <w:pStyle w:val="BodyText"/>
        <w:rPr>
          <w:rFonts w:cstheme="minorHAnsi"/>
        </w:rPr>
      </w:pPr>
      <w:r w:rsidRPr="0052508A">
        <w:t>A chemical ranking procedure was developed as a proxy for market share percentage of the chemicals used in products</w:t>
      </w:r>
      <w:r>
        <w:t xml:space="preserve">. </w:t>
      </w:r>
      <w:r w:rsidRPr="0052508A">
        <w:t xml:space="preserve">This procedure provides a coarse estimate of 1) market share percentage of chemicals used within the current marketplace, and 2) the anticipated market share percentage of alternative chemicals </w:t>
      </w:r>
      <w:r w:rsidR="00F52470">
        <w:t xml:space="preserve">in </w:t>
      </w:r>
      <w:r w:rsidR="00387748">
        <w:t xml:space="preserve">replacement products </w:t>
      </w:r>
      <w:r w:rsidRPr="0052508A">
        <w:t xml:space="preserve">if </w:t>
      </w:r>
      <w:r w:rsidR="00843813">
        <w:t>PCE</w:t>
      </w:r>
      <w:r w:rsidR="00387748">
        <w:t xml:space="preserve"> </w:t>
      </w:r>
      <w:r w:rsidRPr="0052508A">
        <w:t>were restricted for a certain product category</w:t>
      </w:r>
      <w:r>
        <w:t xml:space="preserve">. </w:t>
      </w:r>
      <w:r w:rsidRPr="0052508A">
        <w:rPr>
          <w:rFonts w:cstheme="minorHAnsi"/>
        </w:rPr>
        <w:t>This procedure is further described in</w:t>
      </w:r>
      <w:r>
        <w:t xml:space="preserve"> </w:t>
      </w:r>
      <w:r>
        <w:fldChar w:fldCharType="begin" w:fldLock="1"/>
      </w:r>
      <w:r>
        <w:instrText xml:space="preserve"> REF _Ref106985313 \n \h </w:instrText>
      </w:r>
      <w:r>
        <w:fldChar w:fldCharType="separate"/>
      </w:r>
      <w:r w:rsidR="0092222B">
        <w:t>Appendix A</w:t>
      </w:r>
      <w:r>
        <w:fldChar w:fldCharType="end"/>
      </w:r>
      <w:r>
        <w:rPr>
          <w:rFonts w:cstheme="minorHAnsi"/>
        </w:rPr>
        <w:t xml:space="preserve">. </w:t>
      </w:r>
      <w:r w:rsidRPr="0052508A">
        <w:rPr>
          <w:rFonts w:cstheme="minorHAnsi"/>
        </w:rPr>
        <w:t>Note that the estimat</w:t>
      </w:r>
      <w:r w:rsidR="00E47B74">
        <w:rPr>
          <w:rFonts w:cstheme="minorHAnsi"/>
        </w:rPr>
        <w:t>e</w:t>
      </w:r>
      <w:r w:rsidRPr="0052508A">
        <w:rPr>
          <w:rFonts w:cstheme="minorHAnsi"/>
        </w:rPr>
        <w:t xml:space="preserve">d </w:t>
      </w:r>
      <w:r>
        <w:rPr>
          <w:rFonts w:cstheme="minorHAnsi"/>
        </w:rPr>
        <w:t>"</w:t>
      </w:r>
      <w:r w:rsidRPr="0052508A">
        <w:rPr>
          <w:rFonts w:cstheme="minorHAnsi"/>
        </w:rPr>
        <w:t>market sh</w:t>
      </w:r>
      <w:r w:rsidR="00E47B74">
        <w:rPr>
          <w:rFonts w:cstheme="minorHAnsi"/>
        </w:rPr>
        <w:t>a</w:t>
      </w:r>
      <w:r w:rsidRPr="0052508A">
        <w:rPr>
          <w:rFonts w:cstheme="minorHAnsi"/>
        </w:rPr>
        <w:t>re</w:t>
      </w:r>
      <w:r>
        <w:rPr>
          <w:rFonts w:cstheme="minorHAnsi"/>
        </w:rPr>
        <w:t>"</w:t>
      </w:r>
      <w:r w:rsidRPr="0052508A">
        <w:rPr>
          <w:rFonts w:cstheme="minorHAnsi"/>
        </w:rPr>
        <w:t xml:space="preserve"> refers to the amount of solvent/chemicals used in a particular product category, not the number of products based on a particular chemistry. </w:t>
      </w:r>
    </w:p>
    <w:p w:rsidR="00196DBD" w:rsidP="00CB1C05" w14:paraId="3FC923FB" w14:textId="77777777">
      <w:pPr>
        <w:pStyle w:val="BodyText"/>
      </w:pPr>
      <w:r>
        <w:t xml:space="preserve">For several product categories, there were many more alternative products commercially available than products with </w:t>
      </w:r>
      <w:r w:rsidR="00843813">
        <w:t>PCE</w:t>
      </w:r>
      <w:r>
        <w:t xml:space="preserve">. When including only products with </w:t>
      </w:r>
      <w:r w:rsidR="00A204C9">
        <w:t xml:space="preserve">a </w:t>
      </w:r>
      <w:r>
        <w:t xml:space="preserve">higher number of customer reviews, the number of alternative products excluded from the analysis was greater than for </w:t>
      </w:r>
      <w:r w:rsidR="00843813">
        <w:t>PCE</w:t>
      </w:r>
      <w:r w:rsidR="000F7CB1">
        <w:t xml:space="preserve"> </w:t>
      </w:r>
      <w:r>
        <w:t xml:space="preserve">products. Consequently, the current market share percentage may be overstated for the </w:t>
      </w:r>
      <w:r w:rsidR="00843813">
        <w:t>PCE</w:t>
      </w:r>
      <w:r w:rsidR="000F7CB1">
        <w:t xml:space="preserve"> </w:t>
      </w:r>
      <w:r>
        <w:t xml:space="preserve">products in these product categories. However, this would have no impact on the estimated market share percentage </w:t>
      </w:r>
      <w:r w:rsidR="000F7CB1">
        <w:t xml:space="preserve">for replacement products </w:t>
      </w:r>
      <w:r>
        <w:t xml:space="preserve">after </w:t>
      </w:r>
      <w:r w:rsidR="00843813">
        <w:t>PCE</w:t>
      </w:r>
      <w:r w:rsidR="000F7CB1">
        <w:t xml:space="preserve"> </w:t>
      </w:r>
      <w:r>
        <w:t xml:space="preserve">restrictions. </w:t>
      </w:r>
    </w:p>
    <w:p w:rsidR="00196DBD" w:rsidP="00CB1C05" w14:paraId="2276287B" w14:textId="77777777">
      <w:pPr>
        <w:pStyle w:val="BodyText"/>
      </w:pPr>
      <w:r w:rsidRPr="0052508A">
        <w:t>Water is often not included in product SDSs</w:t>
      </w:r>
      <w:r>
        <w:t xml:space="preserve">. </w:t>
      </w:r>
      <w:r w:rsidRPr="0052508A">
        <w:t xml:space="preserve"> </w:t>
      </w:r>
      <w:r>
        <w:t>For this evaluation, w</w:t>
      </w:r>
      <w:r w:rsidRPr="0052508A">
        <w:t>a</w:t>
      </w:r>
      <w:r>
        <w:t>ter wa</w:t>
      </w:r>
      <w:r w:rsidRPr="0052508A">
        <w:t>s includ</w:t>
      </w:r>
      <w:r>
        <w:t>ed as an ingredient only if it wa</w:t>
      </w:r>
      <w:r w:rsidRPr="0052508A">
        <w:t xml:space="preserve">s </w:t>
      </w:r>
      <w:r>
        <w:t xml:space="preserve">listed </w:t>
      </w:r>
      <w:r w:rsidRPr="0052508A">
        <w:t>in the SDS or the product description specifically state</w:t>
      </w:r>
      <w:r w:rsidR="00A204C9">
        <w:t>d</w:t>
      </w:r>
      <w:r w:rsidRPr="0052508A">
        <w:t xml:space="preserve"> that the product is water based</w:t>
      </w:r>
      <w:r>
        <w:t xml:space="preserve">. </w:t>
      </w:r>
      <w:r w:rsidRPr="0052508A">
        <w:t>Otherwise, it was not assumed that water is an ingredient. It is likely that some products may have water as an ingredient and the product description may not state water based</w:t>
      </w:r>
      <w:r>
        <w:t xml:space="preserve">. </w:t>
      </w:r>
      <w:r w:rsidRPr="0052508A">
        <w:t>Therefore, the approximate market share percentages calculated with this procedure may understate the actual representation of water used in products</w:t>
      </w:r>
      <w:r>
        <w:t xml:space="preserve">. </w:t>
      </w:r>
    </w:p>
    <w:p w:rsidR="00196DBD" w:rsidRPr="00BE6DB6" w:rsidP="00CB1C05" w14:paraId="29FBB76C" w14:textId="77777777">
      <w:pPr>
        <w:pStyle w:val="Heading4"/>
      </w:pPr>
      <w:r w:rsidRPr="00BE6DB6">
        <w:t xml:space="preserve">Volatile Organic </w:t>
      </w:r>
      <w:r>
        <w:t>Compounds Content</w:t>
      </w:r>
    </w:p>
    <w:p w:rsidR="00196DBD" w:rsidP="00CB1C05" w14:paraId="38B881AD" w14:textId="77777777">
      <w:pPr>
        <w:pStyle w:val="BodyText"/>
      </w:pPr>
      <w:r>
        <w:rPr>
          <w:color w:val="212121"/>
          <w:shd w:val="clear" w:color="auto" w:fill="FFFFFF"/>
        </w:rPr>
        <w:t xml:space="preserve">This section provides </w:t>
      </w:r>
      <w:r w:rsidR="00D84CE0">
        <w:rPr>
          <w:color w:val="212121"/>
          <w:shd w:val="clear" w:color="auto" w:fill="FFFFFF"/>
        </w:rPr>
        <w:t>volatile organic compound (</w:t>
      </w:r>
      <w:r>
        <w:rPr>
          <w:color w:val="212121"/>
          <w:shd w:val="clear" w:color="auto" w:fill="FFFFFF"/>
        </w:rPr>
        <w:t>VOC</w:t>
      </w:r>
      <w:r w:rsidR="00D84CE0">
        <w:rPr>
          <w:color w:val="212121"/>
          <w:shd w:val="clear" w:color="auto" w:fill="FFFFFF"/>
        </w:rPr>
        <w:t>)</w:t>
      </w:r>
      <w:r>
        <w:rPr>
          <w:color w:val="212121"/>
          <w:shd w:val="clear" w:color="auto" w:fill="FFFFFF"/>
        </w:rPr>
        <w:t xml:space="preserve"> regulatory limits established by EPA at the federal level, the </w:t>
      </w:r>
      <w:r w:rsidRPr="00682918">
        <w:rPr>
          <w:shd w:val="clear" w:color="auto" w:fill="FFFFFF"/>
        </w:rPr>
        <w:t>South Coast Air Quality Management District (SCAQMD)</w:t>
      </w:r>
      <w:r>
        <w:rPr>
          <w:shd w:val="clear" w:color="auto" w:fill="FFFFFF"/>
        </w:rPr>
        <w:t xml:space="preserve"> at the regional level, and the </w:t>
      </w:r>
      <w:r w:rsidRPr="00682918">
        <w:rPr>
          <w:shd w:val="clear" w:color="auto" w:fill="FFFFFF"/>
        </w:rPr>
        <w:t>Ozone Transport Commission (OTC)</w:t>
      </w:r>
      <w:r>
        <w:rPr>
          <w:shd w:val="clear" w:color="auto" w:fill="FFFFFF"/>
        </w:rPr>
        <w:t xml:space="preserve"> at the state level.</w:t>
      </w:r>
      <w:r w:rsidRPr="00682918">
        <w:rPr>
          <w:shd w:val="clear" w:color="auto" w:fill="FFFFFF"/>
        </w:rPr>
        <w:t xml:space="preserve"> </w:t>
      </w:r>
      <w:r w:rsidRPr="00682918">
        <w:rPr>
          <w:color w:val="212121"/>
          <w:shd w:val="clear" w:color="auto" w:fill="FFFFFF"/>
        </w:rPr>
        <w:t xml:space="preserve">The regulatory definition of VOCs </w:t>
      </w:r>
      <w:r w:rsidR="008608F9">
        <w:rPr>
          <w:color w:val="212121"/>
          <w:shd w:val="clear" w:color="auto" w:fill="FFFFFF"/>
        </w:rPr>
        <w:t>that</w:t>
      </w:r>
      <w:r w:rsidRPr="00682918">
        <w:rPr>
          <w:color w:val="212121"/>
          <w:shd w:val="clear" w:color="auto" w:fill="FFFFFF"/>
        </w:rPr>
        <w:t xml:space="preserve"> EPA </w:t>
      </w:r>
      <w:r w:rsidR="008608F9">
        <w:rPr>
          <w:color w:val="212121"/>
          <w:shd w:val="clear" w:color="auto" w:fill="FFFFFF"/>
        </w:rPr>
        <w:t xml:space="preserve">uses </w:t>
      </w:r>
      <w:r w:rsidRPr="00682918">
        <w:rPr>
          <w:color w:val="212121"/>
          <w:shd w:val="clear" w:color="auto" w:fill="FFFFFF"/>
        </w:rPr>
        <w:t xml:space="preserve">is as follow: </w:t>
      </w:r>
      <w:r>
        <w:rPr>
          <w:color w:val="212121"/>
          <w:shd w:val="clear" w:color="auto" w:fill="FFFFFF"/>
        </w:rPr>
        <w:t>"</w:t>
      </w:r>
      <w:r w:rsidRPr="00682918">
        <w:rPr>
          <w:color w:val="212121"/>
          <w:shd w:val="clear" w:color="auto" w:fill="FFFFFF"/>
        </w:rPr>
        <w:t>Any compound of carbon, excluding carbon monoxide, carbon dioxide, carbonic acid, metallic carbides or carbonates, and ammonium carbonate, which participate in atmospheric photochemical reacti</w:t>
      </w:r>
      <w:r w:rsidR="00F211B0">
        <w:rPr>
          <w:color w:val="212121"/>
          <w:shd w:val="clear" w:color="auto" w:fill="FFFFFF"/>
        </w:rPr>
        <w:t>o</w:t>
      </w:r>
      <w:r w:rsidRPr="00682918">
        <w:rPr>
          <w:color w:val="212121"/>
          <w:shd w:val="clear" w:color="auto" w:fill="FFFFFF"/>
        </w:rPr>
        <w:t>ns</w:t>
      </w:r>
      <w:r>
        <w:rPr>
          <w:color w:val="212121"/>
          <w:shd w:val="clear" w:color="auto" w:fill="FFFFFF"/>
        </w:rPr>
        <w:t>" (</w:t>
      </w:r>
      <w:hyperlink w:anchor="_ENREF_54" w:tooltip="Tucker, 2001 #23" w:history="1">
        <w:r w:rsidR="00414172">
          <w:rPr>
            <w:color w:val="212121"/>
            <w:shd w:val="clear" w:color="auto" w:fill="FFFFFF"/>
          </w:rPr>
          <w:fldChar w:fldCharType="begin" w:fldLock="1"/>
        </w:r>
        <w:r w:rsidR="00414172">
          <w:rPr>
            <w:color w:val="212121"/>
            <w:shd w:val="clear" w:color="auto" w:fill="FFFFFF"/>
          </w:rPr>
          <w:instrText xml:space="preserve"> ADDIN EN.CITE &lt;EndNote&gt;&lt;Cite&gt;&lt;Author&gt;Tucker&lt;/Author&gt;&lt;Year&gt;2001&lt;/Year&gt;&lt;RecNum&gt;23&lt;/RecNum&gt;&lt;DisplayText&gt;Tucker 2001&lt;/DisplayText&gt;&lt;record&gt;&lt;rec-number&gt;23&lt;/rec-number&gt;&lt;foreign-keys&gt;&lt;key app="EN" db-id="52wf2wf0o0rv01e9dzo52td80t0590tp2fwd" timestamp="1714499636"&gt;23&lt;/key&gt;&lt;/foreign-keys&gt;&lt;ref-type name="Generic"&gt;13&lt;/ref-type&gt;&lt;contributors&gt;&lt;authors&gt;&lt;author&gt;Tucker, W. G.&lt;/author&gt;&lt;/authors&gt;&lt;/contributors&gt;&lt;titles&gt;&lt;title&gt;Indoor Air Quality Handbook. Chapter 31, Volatile Organic Compounds (VOCs) &lt;/title&gt;&lt;/titles&gt;&lt;dates&gt;&lt;year&gt;2001&lt;/year&gt;&lt;/dates&gt;&lt;publisher&gt;McGraw-Hill Companies, New York, NY&lt;/publisher&gt;&lt;urls&gt;&lt;related-urls&gt;&lt;url&gt;https://cfpub.epa.gov/si/si_public_record_Report.cfm?Lab=NRMRL&amp;amp;dirEntryID=65944&lt;/url&gt;&lt;/related-urls&gt;&lt;/urls&gt;&lt;/record&gt;&lt;/Cite&gt;&lt;/EndNote&gt;</w:instrText>
        </w:r>
        <w:r w:rsidR="00414172">
          <w:rPr>
            <w:color w:val="212121"/>
            <w:shd w:val="clear" w:color="auto" w:fill="FFFFFF"/>
          </w:rPr>
          <w:fldChar w:fldCharType="separate"/>
        </w:r>
        <w:r w:rsidR="00414172">
          <w:rPr>
            <w:noProof/>
            <w:color w:val="212121"/>
            <w:shd w:val="clear" w:color="auto" w:fill="FFFFFF"/>
          </w:rPr>
          <w:t>Tucker 2001</w:t>
        </w:r>
        <w:r w:rsidR="00414172">
          <w:rPr>
            <w:color w:val="212121"/>
            <w:shd w:val="clear" w:color="auto" w:fill="FFFFFF"/>
          </w:rPr>
          <w:fldChar w:fldCharType="end"/>
        </w:r>
      </w:hyperlink>
      <w:r>
        <w:rPr>
          <w:color w:val="212121"/>
          <w:shd w:val="clear" w:color="auto" w:fill="FFFFFF"/>
        </w:rPr>
        <w:t>).</w:t>
      </w:r>
      <w:r w:rsidRPr="00682918">
        <w:rPr>
          <w:color w:val="212121"/>
          <w:shd w:val="clear" w:color="auto" w:fill="FFFFFF"/>
        </w:rPr>
        <w:t> </w:t>
      </w:r>
      <w:r>
        <w:rPr>
          <w:color w:val="212121"/>
          <w:shd w:val="clear" w:color="auto" w:fill="FFFFFF"/>
        </w:rPr>
        <w:t xml:space="preserve">OTC </w:t>
      </w:r>
      <w:r w:rsidRPr="00682918">
        <w:rPr>
          <w:shd w:val="clear" w:color="auto" w:fill="FFFFFF"/>
        </w:rPr>
        <w:t>is a multi-state organization that was created under the Clean Air Act. OTC is responsible for advising EPA on transport issues and for developing and implementing regional solutions to the ground-level ozone problem in the Northeast and Mid-Atlantic regions</w:t>
      </w:r>
      <w:r>
        <w:rPr>
          <w:shd w:val="clear" w:color="auto" w:fill="FFFFFF"/>
        </w:rPr>
        <w:t xml:space="preserve"> (</w:t>
      </w:r>
      <w:hyperlink w:anchor="_ENREF_40" w:tooltip="Ozone Transport Commission (OTC), 2020 #24" w:history="1">
        <w:r w:rsidR="00414172">
          <w:rPr>
            <w:shd w:val="clear" w:color="auto" w:fill="FFFFFF"/>
          </w:rPr>
          <w:fldChar w:fldCharType="begin" w:fldLock="1"/>
        </w:r>
        <w:r w:rsidR="00414172">
          <w:rPr>
            <w:shd w:val="clear" w:color="auto" w:fill="FFFFFF"/>
          </w:rPr>
          <w:instrText xml:space="preserve"> ADDIN EN.CITE &lt;EndNote&gt;&lt;Cite ExcludeAuth="1"&gt;&lt;Author&gt;Ozone Transport Commission (OTC)&lt;/Author&gt;&lt;Year&gt;2020&lt;/Year&gt;&lt;RecNum&gt;24&lt;/RecNum&gt;&lt;Prefix&gt;OTC &lt;/Prefix&gt;&lt;DisplayText&gt;OTC 2020&lt;/DisplayText&gt;&lt;record&gt;&lt;rec-number&gt;24&lt;/rec-number&gt;&lt;foreign-keys&gt;&lt;key app="EN" db-id="52wf2wf0o0rv01e9dzo52td80t0590tp2fwd" timestamp="1714499636"&gt;24&lt;/key&gt;&lt;/foreign-keys&gt;&lt;ref-type name="Generic"&gt;13&lt;/ref-type&gt;&lt;contributors&gt;&lt;authors&gt;&lt;author&gt;Ozone Transport Commission (OTC),&lt;/author&gt;&lt;/authors&gt;&lt;/contributors&gt;&lt;titles&gt;&lt;title&gt;About OTC&lt;/title&gt;&lt;/titles&gt;&lt;dates&gt;&lt;year&gt;2020&lt;/year&gt;&lt;/dates&gt;&lt;urls&gt;&lt;related-urls&gt;&lt;url&gt;https://otcair.org/about.asp&lt;/url&gt;&lt;/related-urls&gt;&lt;/urls&gt;&lt;/record&gt;&lt;/Cite&gt;&lt;/EndNote&gt;</w:instrText>
        </w:r>
        <w:r w:rsidR="00414172">
          <w:rPr>
            <w:shd w:val="clear" w:color="auto" w:fill="FFFFFF"/>
          </w:rPr>
          <w:fldChar w:fldCharType="separate"/>
        </w:r>
        <w:r w:rsidR="00414172">
          <w:rPr>
            <w:noProof/>
            <w:shd w:val="clear" w:color="auto" w:fill="FFFFFF"/>
          </w:rPr>
          <w:t>OTC 2020</w:t>
        </w:r>
        <w:r w:rsidR="00414172">
          <w:rPr>
            <w:shd w:val="clear" w:color="auto" w:fill="FFFFFF"/>
          </w:rPr>
          <w:fldChar w:fldCharType="end"/>
        </w:r>
      </w:hyperlink>
      <w:r>
        <w:rPr>
          <w:shd w:val="clear" w:color="auto" w:fill="FFFFFF"/>
        </w:rPr>
        <w:t>)</w:t>
      </w:r>
      <w:r w:rsidRPr="00682918">
        <w:rPr>
          <w:shd w:val="clear" w:color="auto" w:fill="FFFFFF"/>
        </w:rPr>
        <w:t>.  SCAQMD i</w:t>
      </w:r>
      <w:r w:rsidRPr="00682918">
        <w:rPr>
          <w:color w:val="000000"/>
          <w:shd w:val="clear" w:color="auto" w:fill="FFFFFF"/>
        </w:rPr>
        <w:t>s the regulatory agency responsible for improving air quality for large </w:t>
      </w:r>
      <w:r w:rsidRPr="00682918">
        <w:rPr>
          <w:bdr w:val="none" w:sz="0" w:space="0" w:color="auto" w:frame="1"/>
          <w:shd w:val="clear" w:color="auto" w:fill="FFFFFF"/>
        </w:rPr>
        <w:t>areas</w:t>
      </w:r>
      <w:r w:rsidRPr="00682918">
        <w:rPr>
          <w:color w:val="000000"/>
          <w:shd w:val="clear" w:color="auto" w:fill="FFFFFF"/>
        </w:rPr>
        <w:t> of Los Angeles, Orange County, Riverside and San Bernardino counties</w:t>
      </w:r>
      <w:r>
        <w:rPr>
          <w:color w:val="000000"/>
          <w:shd w:val="clear" w:color="auto" w:fill="FFFFFF"/>
        </w:rPr>
        <w:t xml:space="preserve"> in the state of California (</w:t>
      </w:r>
      <w:hyperlink w:anchor="_ENREF_49" w:tooltip="South Coast Air Quality Management District (SCAQMD), 2021 #25" w:history="1">
        <w:r w:rsidR="00414172">
          <w:rPr>
            <w:color w:val="000000"/>
            <w:shd w:val="clear" w:color="auto" w:fill="FFFFFF"/>
          </w:rPr>
          <w:fldChar w:fldCharType="begin" w:fldLock="1"/>
        </w:r>
        <w:r w:rsidR="00414172">
          <w:rPr>
            <w:color w:val="000000"/>
            <w:shd w:val="clear" w:color="auto" w:fill="FFFFFF"/>
          </w:rPr>
          <w:instrText xml:space="preserve"> ADDIN EN.CITE &lt;EndNote&gt;&lt;Cite ExcludeAuth="1"&gt;&lt;Author&gt;South Coast Air Quality Management District (SCAQMD)&lt;/Author&gt;&lt;Year&gt;2021&lt;/Year&gt;&lt;RecNum&gt;25&lt;/RecNum&gt;&lt;Prefix&gt;SCAQMD &lt;/Prefix&gt;&lt;DisplayText&gt;SCAQMD 2021&lt;/DisplayText&gt;&lt;record&gt;&lt;rec-number&gt;25&lt;/rec-number&gt;&lt;foreign-keys&gt;&lt;key app="EN" db-id="52wf2wf0o0rv01e9dzo52td80t0590tp2fwd" timestamp="1714499636"&gt;25&lt;/key&gt;&lt;/foreign-keys&gt;&lt;ref-type name="Generic"&gt;13&lt;/ref-type&gt;&lt;contributors&gt;&lt;authors&gt;&lt;author&gt;South Coast Air Quality Management District (SCAQMD),&lt;/author&gt;&lt;/authors&gt;&lt;/contributors&gt;&lt;titles&gt;&lt;title&gt;About SCAQMD&lt;/title&gt;&lt;/titles&gt;&lt;dates&gt;&lt;year&gt;2021&lt;/year&gt;&lt;/dates&gt;&lt;urls&gt;&lt;related-urls&gt;&lt;url&gt;http://www.aqmd.gov/nav/about&lt;/url&gt;&lt;/related-urls&gt;&lt;/urls&gt;&lt;access-date&gt;September 7, 2021&lt;/access-date&gt;&lt;/record&gt;&lt;/Cite&gt;&lt;/EndNote&gt;</w:instrText>
        </w:r>
        <w:r w:rsidR="00414172">
          <w:rPr>
            <w:color w:val="000000"/>
            <w:shd w:val="clear" w:color="auto" w:fill="FFFFFF"/>
          </w:rPr>
          <w:fldChar w:fldCharType="separate"/>
        </w:r>
        <w:r w:rsidR="00414172">
          <w:rPr>
            <w:noProof/>
            <w:color w:val="000000"/>
            <w:shd w:val="clear" w:color="auto" w:fill="FFFFFF"/>
          </w:rPr>
          <w:t>SCAQMD 2021</w:t>
        </w:r>
        <w:r w:rsidR="00414172">
          <w:rPr>
            <w:color w:val="000000"/>
            <w:shd w:val="clear" w:color="auto" w:fill="FFFFFF"/>
          </w:rPr>
          <w:fldChar w:fldCharType="end"/>
        </w:r>
      </w:hyperlink>
      <w:r>
        <w:rPr>
          <w:color w:val="000000"/>
          <w:shd w:val="clear" w:color="auto" w:fill="FFFFFF"/>
        </w:rPr>
        <w:t xml:space="preserve">). </w:t>
      </w:r>
      <w:r w:rsidRPr="00682918">
        <w:rPr>
          <w:shd w:val="clear" w:color="auto" w:fill="FFFFFF"/>
        </w:rPr>
        <w:t>In addition</w:t>
      </w:r>
      <w:r>
        <w:rPr>
          <w:shd w:val="clear" w:color="auto" w:fill="FFFFFF"/>
        </w:rPr>
        <w:t xml:space="preserve"> to this regulatory information</w:t>
      </w:r>
      <w:r w:rsidRPr="00682918">
        <w:rPr>
          <w:shd w:val="clear" w:color="auto" w:fill="FFFFFF"/>
        </w:rPr>
        <w:t xml:space="preserve">, the </w:t>
      </w:r>
      <w:r>
        <w:t>VOC information available in</w:t>
      </w:r>
      <w:r w:rsidRPr="00682918">
        <w:t xml:space="preserve"> product SDSs is provided for each of the products reviewed.</w:t>
      </w:r>
      <w:r>
        <w:t xml:space="preserve"> In some cases, VOC information was absent from the SDS but was present in a technical data sheet for the same product. </w:t>
      </w:r>
    </w:p>
    <w:p w:rsidR="00196DBD" w:rsidRPr="00682918" w:rsidP="00CB1C05" w14:paraId="1953A2B7" w14:textId="77777777">
      <w:pPr>
        <w:pStyle w:val="BodyText"/>
        <w:rPr>
          <w:rFonts w:cstheme="minorHAnsi"/>
        </w:rPr>
      </w:pPr>
      <w:r>
        <w:t>Methylene chloride</w:t>
      </w:r>
      <w:r>
        <w:rPr>
          <w:rFonts w:cstheme="minorHAnsi"/>
        </w:rPr>
        <w:t xml:space="preserve"> and </w:t>
      </w:r>
      <w:r w:rsidR="00843813">
        <w:rPr>
          <w:rFonts w:cstheme="minorHAnsi"/>
        </w:rPr>
        <w:t>PCE</w:t>
      </w:r>
      <w:r>
        <w:rPr>
          <w:rFonts w:cstheme="minorHAnsi"/>
        </w:rPr>
        <w:t xml:space="preserve"> are VOC exempt chemicals</w:t>
      </w:r>
      <w:r w:rsidR="00807522">
        <w:rPr>
          <w:rFonts w:cstheme="minorHAnsi"/>
        </w:rPr>
        <w:t>,</w:t>
      </w:r>
      <w:r>
        <w:rPr>
          <w:rStyle w:val="FootnoteReference"/>
          <w:rFonts w:cstheme="minorHAnsi"/>
        </w:rPr>
        <w:footnoteReference w:id="8"/>
      </w:r>
      <w:r>
        <w:rPr>
          <w:rFonts w:cstheme="minorHAnsi"/>
        </w:rPr>
        <w:t xml:space="preserve"> while 1-bromopropane</w:t>
      </w:r>
      <w:r w:rsidR="002D64AA">
        <w:rPr>
          <w:rFonts w:cstheme="minorHAnsi"/>
        </w:rPr>
        <w:t xml:space="preserve"> (1-BP)</w:t>
      </w:r>
      <w:r>
        <w:rPr>
          <w:rFonts w:cstheme="minorHAnsi"/>
        </w:rPr>
        <w:t xml:space="preserve">, </w:t>
      </w:r>
      <w:r w:rsidRPr="009F66E3" w:rsidR="00B92762">
        <w:t>N</w:t>
      </w:r>
      <w:r w:rsidR="00B92762">
        <w:noBreakHyphen/>
      </w:r>
      <w:r w:rsidRPr="009F66E3" w:rsidR="00B92762">
        <w:t>Methylpyrrolidone</w:t>
      </w:r>
      <w:r w:rsidR="00B92762">
        <w:rPr>
          <w:rFonts w:cstheme="minorHAnsi"/>
        </w:rPr>
        <w:t xml:space="preserve"> (</w:t>
      </w:r>
      <w:r>
        <w:rPr>
          <w:rFonts w:cstheme="minorHAnsi"/>
        </w:rPr>
        <w:t>NMP</w:t>
      </w:r>
      <w:r w:rsidR="00B92762">
        <w:rPr>
          <w:rFonts w:cstheme="minorHAnsi"/>
        </w:rPr>
        <w:t>)</w:t>
      </w:r>
      <w:r>
        <w:rPr>
          <w:rFonts w:cstheme="minorHAnsi"/>
        </w:rPr>
        <w:t xml:space="preserve">, and trichloroethylene are not VOC exempt chemicals. </w:t>
      </w:r>
      <w:r w:rsidRPr="0026538D">
        <w:t xml:space="preserve">Commonly used solvents in chemical product formulations that are VOC exempt include </w:t>
      </w:r>
      <w:r>
        <w:t xml:space="preserve">water, </w:t>
      </w:r>
      <w:r w:rsidRPr="0026538D">
        <w:t>acetone, dimethyl carbonate, methyl acetate, parachlorobenzotrifluoride</w:t>
      </w:r>
      <w:r w:rsidR="007F00AF">
        <w:t xml:space="preserve"> (PCBTF)</w:t>
      </w:r>
      <w:r w:rsidRPr="0026538D">
        <w:t xml:space="preserve">, propylene carbonate, and tert butyl acetate. </w:t>
      </w:r>
    </w:p>
    <w:p w:rsidR="00196DBD" w:rsidRPr="00BE6DB6" w:rsidP="00CB1C05" w14:paraId="38960A4B" w14:textId="77777777">
      <w:pPr>
        <w:pStyle w:val="Heading4"/>
      </w:pPr>
      <w:r w:rsidRPr="00BE6DB6">
        <w:t>Fire Safety</w:t>
      </w:r>
    </w:p>
    <w:p w:rsidR="00196DBD" w:rsidP="00CB1C05" w14:paraId="6F15A17B" w14:textId="235E6BAF">
      <w:pPr>
        <w:pStyle w:val="BodyText"/>
      </w:pPr>
      <w:r>
        <w:t>The</w:t>
      </w:r>
      <w:r w:rsidRPr="00E43276">
        <w:t xml:space="preserve"> products </w:t>
      </w:r>
      <w:r>
        <w:t>reviewed were</w:t>
      </w:r>
      <w:r w:rsidRPr="00E43276">
        <w:t xml:space="preserve"> mainly composed of liquid solvents. </w:t>
      </w:r>
      <w:r>
        <w:t>"</w:t>
      </w:r>
      <w:r w:rsidRPr="00E43276">
        <w:t>Flash point</w:t>
      </w:r>
      <w:r>
        <w:t>"</w:t>
      </w:r>
      <w:r w:rsidRPr="00E43276">
        <w:t xml:space="preserve"> is defined by </w:t>
      </w:r>
      <w:r w:rsidR="00F31CA4">
        <w:t xml:space="preserve">the </w:t>
      </w:r>
      <w:r w:rsidRPr="00E43276">
        <w:t xml:space="preserve">U.S. Occupational Safety and Health Administration </w:t>
      </w:r>
      <w:r>
        <w:rPr>
          <w:noProof/>
        </w:rPr>
        <w:t xml:space="preserve">(OSHA) </w:t>
      </w:r>
      <w:r w:rsidRPr="00E43276">
        <w:t xml:space="preserve">and the U.S. Department of Transportation in the U.S. Code of Federal Regulations as: </w:t>
      </w:r>
      <w:r>
        <w:t>"</w:t>
      </w:r>
      <w:r w:rsidRPr="00E43276">
        <w:t>The minimum temperature at which a liquid gives off vapor within a test vessel in sufficient concentration to form an ignitable mixture with air near the surface of the liquid</w:t>
      </w:r>
      <w:r>
        <w:t>"</w:t>
      </w:r>
      <w:r w:rsidRPr="00E43276">
        <w:t xml:space="preserve"> </w:t>
      </w:r>
      <w:r>
        <w:t>(</w:t>
      </w:r>
      <w:hyperlink w:anchor="_ENREF_35" w:tooltip="Occupational Safety and Health Administration (OSHA), 2009 #26" w:history="1">
        <w:r w:rsidR="00414172">
          <w:fldChar w:fldCharType="begin" w:fldLock="1"/>
        </w:r>
        <w:r w:rsidR="00414172">
          <w:instrText xml:space="preserve"> ADDIN EN.CITE &lt;EndNote&gt;&lt;Cite ExcludeAuth="1"&gt;&lt;Author&gt;Occupational Safety and Health Administration (OSHA)&lt;/Author&gt;&lt;Year&gt;2009&lt;/Year&gt;&lt;RecNum&gt;26&lt;/RecNum&gt;&lt;Prefix&gt;OSHA &lt;/Prefix&gt;&lt;DisplayText&gt;OSHA 2009&lt;/DisplayText&gt;&lt;record&gt;&lt;rec-number&gt;26&lt;/rec-number&gt;&lt;foreign-keys&gt;&lt;key app="EN" db-id="52wf2wf0o0rv01e9dzo52td80t0590tp2fwd" timestamp="1714499636"&gt;26&lt;/key&gt;&lt;/foreign-keys&gt;&lt;ref-type name="Generic"&gt;13&lt;/ref-type&gt;&lt;contributors&gt;&lt;authors&gt;&lt;author&gt;Occupational Safety and Health Administration (OSHA),&lt;/author&gt;&lt;/authors&gt;&lt;/contributors&gt;&lt;titles&gt;&lt;title&gt;OSHA 29 CFR 1910.106: Flammable and combustible liquids. 7/1/09 edition.&lt;/title&gt;&lt;/titles&gt;&lt;dates&gt;&lt;year&gt;2009&lt;/year&gt;&lt;/dates&gt;&lt;urls&gt;&lt;/urls&gt;&lt;/record&gt;&lt;/Cite&gt;&lt;/EndNote&gt;</w:instrText>
        </w:r>
        <w:r w:rsidR="00414172">
          <w:fldChar w:fldCharType="separate"/>
        </w:r>
        <w:r w:rsidR="00414172">
          <w:rPr>
            <w:noProof/>
          </w:rPr>
          <w:t>OSHA 2009</w:t>
        </w:r>
        <w:r w:rsidR="00414172">
          <w:fldChar w:fldCharType="end"/>
        </w:r>
      </w:hyperlink>
      <w:r>
        <w:t xml:space="preserve">; </w:t>
      </w:r>
      <w:hyperlink w:anchor="_ENREF_67" w:tooltip="U.S. Department of Transportation, 2009 #27" w:history="1">
        <w:r w:rsidR="00414172">
          <w:fldChar w:fldCharType="begin" w:fldLock="1"/>
        </w:r>
        <w:r w:rsidR="00414172">
          <w:instrText xml:space="preserve"> ADDIN EN.CITE &lt;EndNote&gt;&lt;Cite&gt;&lt;Author&gt;U.S. Department of Transportation&lt;/Author&gt;&lt;Year&gt;2009&lt;/Year&gt;&lt;RecNum&gt;27&lt;/RecNum&gt;&lt;DisplayText&gt;U.S. Department of Transportation 2009&lt;/DisplayText&gt;&lt;record&gt;&lt;rec-number&gt;27&lt;/rec-number&gt;&lt;foreign-keys&gt;&lt;key app="EN" db-id="52wf2wf0o0rv01e9dzo52td80t0590tp2fwd" timestamp="1714499636"&gt;27&lt;/key&gt;&lt;/foreign-keys&gt;&lt;ref-type name="Generic"&gt;13&lt;/ref-type&gt;&lt;contributors&gt;&lt;authors&gt;&lt;author&gt;U.S. Department of Transportation,&lt;/author&gt;&lt;/authors&gt;&lt;/contributors&gt;&lt;titles&gt;&lt;title&gt;49 CFR 173.120: Shippers: Hazardous Material: Class 3 – Definitions. 10/1/09 edition&lt;/title&gt;&lt;/titles&gt;&lt;dates&gt;&lt;year&gt;2009&lt;/year&gt;&lt;/dates&gt;&lt;urls&gt;&lt;/urls&gt;&lt;/record&gt;&lt;/Cite&gt;&lt;/EndNote&gt;</w:instrText>
        </w:r>
        <w:r w:rsidR="00414172">
          <w:fldChar w:fldCharType="separate"/>
        </w:r>
        <w:r w:rsidR="00414172">
          <w:rPr>
            <w:noProof/>
          </w:rPr>
          <w:t>U.S. Department of Transportation 2009</w:t>
        </w:r>
        <w:r w:rsidR="00414172">
          <w:fldChar w:fldCharType="end"/>
        </w:r>
      </w:hyperlink>
      <w:r>
        <w:t>)</w:t>
      </w:r>
      <w:r>
        <w:rPr>
          <w:color w:val="000000"/>
          <w:shd w:val="clear" w:color="auto" w:fill="FFFFFF"/>
        </w:rPr>
        <w:t>.</w:t>
      </w:r>
      <w:r w:rsidRPr="00E43276">
        <w:t xml:space="preserve"> Under the Federal Hazardous Substances Act label requirements, the Consumer Product Safety Commission </w:t>
      </w:r>
      <w:r>
        <w:t xml:space="preserve">(CPSC) </w:t>
      </w:r>
      <w:r w:rsidRPr="00E43276">
        <w:t>classifies a liquid with a flash point less than 20</w:t>
      </w:r>
      <w:r w:rsidR="008147D0">
        <w:t xml:space="preserve"> °F</w:t>
      </w:r>
      <w:r w:rsidRPr="00E43276">
        <w:t xml:space="preserve"> as </w:t>
      </w:r>
      <w:r>
        <w:t>"</w:t>
      </w:r>
      <w:r w:rsidRPr="00E43276">
        <w:t>Extremely Flammable</w:t>
      </w:r>
      <w:r>
        <w:t>"</w:t>
      </w:r>
      <w:r w:rsidRPr="00E43276">
        <w:t>; greater than 20</w:t>
      </w:r>
      <w:r w:rsidR="008147D0">
        <w:t xml:space="preserve"> °F</w:t>
      </w:r>
      <w:r w:rsidRPr="00E43276">
        <w:t xml:space="preserve"> and less than 100</w:t>
      </w:r>
      <w:r>
        <w:t xml:space="preserve"> °F</w:t>
      </w:r>
      <w:r w:rsidRPr="00E43276">
        <w:t xml:space="preserve"> as </w:t>
      </w:r>
      <w:r>
        <w:t>"</w:t>
      </w:r>
      <w:r w:rsidRPr="00E43276">
        <w:t>Flammable</w:t>
      </w:r>
      <w:r>
        <w:t>"</w:t>
      </w:r>
      <w:r w:rsidRPr="00E43276">
        <w:t>; and 100</w:t>
      </w:r>
      <w:r w:rsidR="008147D0">
        <w:t xml:space="preserve"> °F</w:t>
      </w:r>
      <w:r w:rsidRPr="00E43276">
        <w:t xml:space="preserve"> to 150</w:t>
      </w:r>
      <w:r w:rsidR="008147D0">
        <w:t xml:space="preserve"> °F</w:t>
      </w:r>
      <w:r w:rsidRPr="00E43276">
        <w:t xml:space="preserve"> as </w:t>
      </w:r>
      <w:r>
        <w:t>"</w:t>
      </w:r>
      <w:r w:rsidRPr="00E43276">
        <w:t>Combustible.</w:t>
      </w:r>
      <w:r>
        <w:t>" Products with flash points greater than 150 °F are considered non-flammable. There are other definitions for flammable and combustible liquids. For example, OSHA designates liquids used in the construction industry with flash points up to 140 °F as flammable and liquids with flash points up to 200 °F as combustible</w:t>
      </w:r>
      <w:r w:rsidR="00A10CB4">
        <w:t>(OSHA 2009)</w:t>
      </w:r>
      <w:r>
        <w:t xml:space="preserve">. For the purposes of this analysis, </w:t>
      </w:r>
      <w:r w:rsidR="009B0CE5">
        <w:t>EPA</w:t>
      </w:r>
      <w:r w:rsidRPr="005A7FC5">
        <w:t xml:space="preserve"> used the flash points found in product SDSs or technical data sheets and translated those to ratings based on </w:t>
      </w:r>
      <w:r>
        <w:t xml:space="preserve">CPSC </w:t>
      </w:r>
      <w:r w:rsidRPr="005A7FC5">
        <w:t>flammability classifications</w:t>
      </w:r>
      <w:r>
        <w:t>.</w:t>
      </w:r>
    </w:p>
    <w:p w:rsidR="00196DBD" w:rsidP="00CB1C05" w14:paraId="2BE0DB67" w14:textId="77777777">
      <w:pPr>
        <w:pStyle w:val="BodyText"/>
      </w:pPr>
      <w:r>
        <w:t>The primary way to mitigate fire hazard for products containing organic solvents is to utilize solvents with higher flash points so that the overall product has a flash point that would be considered either combustible or non-flammable. In some cases there is also the option to incorporate evaporation barrier additives that diminish the evaporation rate of the solvents. Paint and coating removal products often contain evaporation barriers, as the objective is to keep the product from evaporating to extend contact time. No evidence was found that evaporation barrier additives are used for the other product categories reviewed.</w:t>
      </w:r>
    </w:p>
    <w:p w:rsidR="00196DBD" w:rsidP="00CB1C05" w14:paraId="6C4DD1A9" w14:textId="77777777">
      <w:pPr>
        <w:pStyle w:val="BodyText"/>
      </w:pPr>
      <w:r>
        <w:t>Flash points found in product SDSs or technical data sheets are provided for each of the products reviewed.  Note that a flammability rating given on an SDS may be based on a different system than the CPSC ratings used in this analysis. For example, the SDS may list a product as combustible, while under the CPSC system it is non-flammable.</w:t>
      </w:r>
    </w:p>
    <w:p w:rsidR="00196DBD" w:rsidRPr="00BE6DB6" w:rsidP="00CB1C05" w14:paraId="00713909" w14:textId="77777777">
      <w:pPr>
        <w:pStyle w:val="Heading4"/>
      </w:pPr>
      <w:r w:rsidRPr="00BE6DB6">
        <w:t>Pricing and Customer Reviews</w:t>
      </w:r>
    </w:p>
    <w:p w:rsidR="00196DBD" w:rsidP="00CB1C05" w14:paraId="12A5AC78" w14:textId="77777777">
      <w:pPr>
        <w:pStyle w:val="BodyText"/>
      </w:pPr>
      <w:r w:rsidRPr="007D3DBA">
        <w:t>Pricing and customer review information obtained fro</w:t>
      </w:r>
      <w:r>
        <w:t>m publicly available websites are</w:t>
      </w:r>
      <w:r w:rsidRPr="007D3DBA">
        <w:t xml:space="preserve"> provided</w:t>
      </w:r>
      <w:r>
        <w:t xml:space="preserve">. </w:t>
      </w:r>
      <w:r w:rsidRPr="007D3DBA">
        <w:t xml:space="preserve">This includes </w:t>
      </w:r>
      <w:r>
        <w:t xml:space="preserve">product prices, </w:t>
      </w:r>
      <w:r w:rsidRPr="007D3DBA">
        <w:t>the number of customer reviews</w:t>
      </w:r>
      <w:r>
        <w:t>,</w:t>
      </w:r>
      <w:r w:rsidRPr="007D3DBA">
        <w:t xml:space="preserve"> and the average rating level </w:t>
      </w:r>
      <w:r w:rsidRPr="00B90D30">
        <w:t>for each of the products reviewed.</w:t>
      </w:r>
      <w:r>
        <w:t xml:space="preserve"> It is important to note that prices can change over time, and are affected by a range of factors, including demand, availability of raw materials, and economies of scale, among other factors. In addition, products may be sold as concentrates or ready to use. Price comparisons assume that a similar amount of product would be used compared with the </w:t>
      </w:r>
      <w:r w:rsidR="00843813">
        <w:t>PCE</w:t>
      </w:r>
      <w:r>
        <w:t xml:space="preserve"> product for any given application. Thus, they do not account for differences in effectiveness between products that </w:t>
      </w:r>
      <w:r w:rsidR="0001255C">
        <w:t xml:space="preserve">affect </w:t>
      </w:r>
      <w:r>
        <w:t xml:space="preserve">the amount of product needed per use. </w:t>
      </w:r>
    </w:p>
    <w:p w:rsidR="00196DBD" w:rsidRPr="00BE6DB6" w:rsidP="00CB1C05" w14:paraId="78D632C9" w14:textId="77777777">
      <w:pPr>
        <w:pStyle w:val="Heading4"/>
      </w:pPr>
      <w:r w:rsidRPr="00BE6DB6">
        <w:t>Conclusion</w:t>
      </w:r>
    </w:p>
    <w:p w:rsidR="00196DBD" w:rsidP="00CB1C05" w14:paraId="4C674164" w14:textId="77777777">
      <w:pPr>
        <w:pStyle w:val="BodyText"/>
      </w:pPr>
      <w:r>
        <w:t xml:space="preserve">The conclusion to each section summarizes findings and assesses whether any efficacy or cost barriers exist to using the alternative products as replacements for products containing </w:t>
      </w:r>
      <w:r w:rsidR="00843813">
        <w:t>PCE</w:t>
      </w:r>
      <w:r>
        <w:t>.</w:t>
      </w:r>
    </w:p>
    <w:p w:rsidR="00196DBD" w:rsidRPr="00BE6DB6" w:rsidP="00CB1C05" w14:paraId="30447F02" w14:textId="77777777">
      <w:pPr>
        <w:pStyle w:val="Heading4"/>
      </w:pPr>
      <w:r w:rsidRPr="00BE6DB6">
        <w:t>Additional</w:t>
      </w:r>
      <w:r w:rsidRPr="00D734E4">
        <w:t xml:space="preserve"> </w:t>
      </w:r>
      <w:r w:rsidRPr="00BE6DB6">
        <w:t>Efficacy Factors</w:t>
      </w:r>
    </w:p>
    <w:p w:rsidR="00DC49C3" w:rsidRPr="0065459D" w:rsidP="00CB1C05" w14:paraId="4EC935DC" w14:textId="77777777">
      <w:pPr>
        <w:pStyle w:val="BodyText"/>
        <w:rPr>
          <w:highlight w:val="yellow"/>
        </w:rPr>
      </w:pPr>
      <w:r>
        <w:t>For certain product categories (</w:t>
      </w:r>
      <w:r w:rsidRPr="00C80687">
        <w:t>e.g.</w:t>
      </w:r>
      <w:r w:rsidRPr="0021782B">
        <w:t>, brake cleaners</w:t>
      </w:r>
      <w:r>
        <w:t xml:space="preserve">), additional efficacy factors were also assessed. Examples include removal time, no damage to substrate material, and irritating odor. For removal time, if removal time test results were not available, then Hansen Solubility Parameter </w:t>
      </w:r>
      <w:r w:rsidR="00BF7086">
        <w:t xml:space="preserve">(HSP) </w:t>
      </w:r>
      <w:r>
        <w:t xml:space="preserve">data </w:t>
      </w:r>
      <w:r w:rsidR="00E91ECD">
        <w:t xml:space="preserve">were </w:t>
      </w:r>
      <w:r>
        <w:t>used as a surrogate. Further information about the Hansen Solubility Parameters theory and application can be found in</w:t>
      </w:r>
      <w:r w:rsidR="004D6FB7">
        <w:t xml:space="preserve"> Appe</w:t>
      </w:r>
      <w:r w:rsidR="00761D67">
        <w:t>ndix B</w:t>
      </w:r>
      <w:r>
        <w:t>. These additional efficacy factors were included only for applicable product categories.</w:t>
      </w:r>
    </w:p>
    <w:p w:rsidR="003F3D17" w:rsidRPr="003547CB" w:rsidP="00CB1C05" w14:paraId="1824135D" w14:textId="77777777">
      <w:pPr>
        <w:pStyle w:val="Heading2"/>
      </w:pPr>
      <w:bookmarkStart w:id="213" w:name="_Ref106723667"/>
      <w:bookmarkStart w:id="214" w:name="_Toc111035534"/>
      <w:bookmarkStart w:id="215" w:name="_Toc111037057"/>
      <w:bookmarkStart w:id="216" w:name="_Toc114061890"/>
      <w:bookmarkStart w:id="217" w:name="_Toc165378724"/>
      <w:r w:rsidRPr="003547CB">
        <w:t>Use Categories and COUs Not Considered in the Use and Alternatives Analysis</w:t>
      </w:r>
      <w:bookmarkEnd w:id="213"/>
      <w:bookmarkEnd w:id="214"/>
      <w:bookmarkEnd w:id="215"/>
      <w:bookmarkEnd w:id="216"/>
      <w:bookmarkEnd w:id="217"/>
    </w:p>
    <w:p w:rsidR="006D201E" w:rsidRPr="004A7464" w:rsidP="00CB1C05" w14:paraId="3B07937A" w14:textId="77777777">
      <w:pPr>
        <w:pStyle w:val="BodyText"/>
      </w:pPr>
      <w:bookmarkStart w:id="218" w:name="_Hlk104819202"/>
      <w:r w:rsidRPr="004A7464">
        <w:t xml:space="preserve">The use categories and the COUs </w:t>
      </w:r>
      <w:r w:rsidRPr="004A7464" w:rsidR="00CD6C1C">
        <w:t>not considered in the use and alternatives analysis</w:t>
      </w:r>
      <w:r w:rsidRPr="004A7464" w:rsidR="008227B8">
        <w:t xml:space="preserve"> and the reasons they </w:t>
      </w:r>
      <w:r w:rsidR="0046030E">
        <w:t xml:space="preserve">were </w:t>
      </w:r>
      <w:r w:rsidRPr="004A7464" w:rsidR="00CD6C1C">
        <w:t>excluded</w:t>
      </w:r>
      <w:r w:rsidRPr="004A7464" w:rsidR="008227B8">
        <w:t xml:space="preserve"> are </w:t>
      </w:r>
      <w:r w:rsidRPr="004A7464" w:rsidR="00CD6C1C">
        <w:t xml:space="preserve">presented </w:t>
      </w:r>
      <w:r w:rsidRPr="004A7464" w:rsidR="008227B8">
        <w:t xml:space="preserve">in </w:t>
      </w:r>
      <w:r w:rsidRPr="004A7464" w:rsidR="00A44D56">
        <w:fldChar w:fldCharType="begin" w:fldLock="1"/>
      </w:r>
      <w:r w:rsidRPr="004A7464" w:rsidR="00A44D56">
        <w:instrText xml:space="preserve"> REF _Ref106280024 \h </w:instrText>
      </w:r>
      <w:r w:rsidRPr="004A7464" w:rsidR="001502FA">
        <w:instrText xml:space="preserve"> \* MERGEFORMAT </w:instrText>
      </w:r>
      <w:r w:rsidRPr="004A7464" w:rsidR="00A44D56">
        <w:fldChar w:fldCharType="separate"/>
      </w:r>
      <w:r w:rsidRPr="004A7464" w:rsidR="0092222B">
        <w:t xml:space="preserve">Table </w:t>
      </w:r>
      <w:r w:rsidR="0092222B">
        <w:rPr>
          <w:noProof/>
        </w:rPr>
        <w:t>5</w:t>
      </w:r>
      <w:r w:rsidR="0092222B">
        <w:rPr>
          <w:noProof/>
        </w:rPr>
        <w:noBreakHyphen/>
        <w:t>2</w:t>
      </w:r>
      <w:r w:rsidRPr="004A7464" w:rsidR="00A44D56">
        <w:fldChar w:fldCharType="end"/>
      </w:r>
      <w:r w:rsidRPr="004A7464" w:rsidR="008227B8">
        <w:t>.</w:t>
      </w:r>
    </w:p>
    <w:tbl>
      <w:tblPr>
        <w:tblW w:w="9090" w:type="dxa"/>
        <w:jc w:val="center"/>
        <w:tblLayout w:type="fixed"/>
        <w:tblLook w:val="04A0"/>
      </w:tblPr>
      <w:tblGrid>
        <w:gridCol w:w="1890"/>
        <w:gridCol w:w="2880"/>
        <w:gridCol w:w="4320"/>
      </w:tblGrid>
      <w:tr w14:paraId="32A57308" w14:textId="77777777" w:rsidTr="004D43DD">
        <w:tblPrEx>
          <w:tblW w:w="9090" w:type="dxa"/>
          <w:jc w:val="center"/>
          <w:tblLayout w:type="fixed"/>
          <w:tblLook w:val="04A0"/>
        </w:tblPrEx>
        <w:trPr>
          <w:trHeight w:val="20"/>
          <w:tblHeader/>
          <w:jc w:val="center"/>
        </w:trPr>
        <w:tc>
          <w:tcPr>
            <w:tcW w:w="9090" w:type="dxa"/>
            <w:gridSpan w:val="3"/>
            <w:tcBorders>
              <w:top w:val="nil"/>
              <w:left w:val="nil"/>
              <w:bottom w:val="single" w:sz="4" w:space="0" w:color="auto"/>
              <w:right w:val="nil"/>
            </w:tcBorders>
          </w:tcPr>
          <w:p w:rsidR="006D201E" w:rsidRPr="004A7464" w:rsidP="00CB1C05" w14:paraId="2CB18E1B" w14:textId="77777777">
            <w:pPr>
              <w:pStyle w:val="TableTitle"/>
              <w:jc w:val="both"/>
              <w:rPr>
                <w:rFonts w:asciiTheme="majorBidi" w:hAnsiTheme="majorBidi" w:cstheme="majorBidi"/>
                <w:bCs/>
              </w:rPr>
            </w:pPr>
            <w:bookmarkStart w:id="219" w:name="_Ref106280024"/>
            <w:bookmarkStart w:id="220" w:name="_Toc107219197"/>
            <w:bookmarkStart w:id="221" w:name="_Toc121142550"/>
            <w:bookmarkStart w:id="222" w:name="_Toc165379542"/>
            <w:r w:rsidRPr="004A7464">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219"/>
            <w:r w:rsidRPr="004A7464">
              <w:t xml:space="preserve">: </w:t>
            </w:r>
            <w:bookmarkStart w:id="223" w:name="_Hlk104819226"/>
            <w:r w:rsidRPr="004A7464" w:rsidR="006737C1">
              <w:t xml:space="preserve">Conditions of </w:t>
            </w:r>
            <w:r w:rsidRPr="004A7464" w:rsidR="00072A74">
              <w:t xml:space="preserve">Use </w:t>
            </w:r>
            <w:r w:rsidRPr="004A7464" w:rsidR="006737C1">
              <w:t xml:space="preserve">from the </w:t>
            </w:r>
            <w:r w:rsidR="00843813">
              <w:t>PCE</w:t>
            </w:r>
            <w:r w:rsidRPr="004A7464" w:rsidR="006737C1">
              <w:t xml:space="preserve"> TSCA </w:t>
            </w:r>
            <w:r w:rsidRPr="004A7464" w:rsidR="006319D4">
              <w:t xml:space="preserve">Risk Evaluation </w:t>
            </w:r>
            <w:r w:rsidR="006319D4">
              <w:t>That</w:t>
            </w:r>
            <w:r w:rsidRPr="004A7464" w:rsidR="006319D4">
              <w:t xml:space="preserve"> Are Not Analyzed Further </w:t>
            </w:r>
            <w:r w:rsidRPr="004A7464" w:rsidR="006737C1">
              <w:t xml:space="preserve">in </w:t>
            </w:r>
            <w:r w:rsidRPr="004A7464" w:rsidR="006319D4">
              <w:t xml:space="preserve">This Use </w:t>
            </w:r>
            <w:r w:rsidRPr="004A7464" w:rsidR="006737C1">
              <w:t xml:space="preserve">and </w:t>
            </w:r>
            <w:r w:rsidRPr="004A7464" w:rsidR="006319D4">
              <w:t>Alternatives</w:t>
            </w:r>
            <w:bookmarkEnd w:id="223"/>
            <w:r w:rsidRPr="004A7464" w:rsidR="006319D4">
              <w:t xml:space="preserve"> Analysis</w:t>
            </w:r>
            <w:bookmarkEnd w:id="220"/>
            <w:bookmarkEnd w:id="221"/>
            <w:bookmarkEnd w:id="222"/>
          </w:p>
        </w:tc>
      </w:tr>
      <w:bookmarkEnd w:id="218"/>
      <w:tr w14:paraId="6BAD4BC9" w14:textId="77777777" w:rsidTr="004D43DD">
        <w:tblPrEx>
          <w:tblW w:w="9090" w:type="dxa"/>
          <w:jc w:val="center"/>
          <w:tblLayout w:type="fixed"/>
          <w:tblLook w:val="04A0"/>
        </w:tblPrEx>
        <w:trPr>
          <w:trHeight w:val="20"/>
          <w:tblHeader/>
          <w:jc w:val="center"/>
        </w:trPr>
        <w:tc>
          <w:tcPr>
            <w:tcW w:w="1890" w:type="dxa"/>
            <w:tcBorders>
              <w:top w:val="single" w:sz="4" w:space="0" w:color="auto"/>
              <w:left w:val="single" w:sz="4" w:space="0" w:color="auto"/>
              <w:bottom w:val="single" w:sz="4" w:space="0" w:color="auto"/>
              <w:right w:val="single" w:sz="4" w:space="0" w:color="auto"/>
            </w:tcBorders>
            <w:shd w:val="clear" w:color="auto" w:fill="48A9C5"/>
          </w:tcPr>
          <w:p w:rsidR="002C555F" w:rsidRPr="004A7464" w:rsidP="00CB1C05" w14:paraId="103ACFDA" w14:textId="77777777">
            <w:pPr>
              <w:pStyle w:val="TableSubtitle"/>
            </w:pPr>
            <w:r w:rsidRPr="004A7464">
              <w:t>Use Category</w:t>
            </w:r>
          </w:p>
        </w:tc>
        <w:tc>
          <w:tcPr>
            <w:tcW w:w="2880" w:type="dxa"/>
            <w:tcBorders>
              <w:top w:val="single" w:sz="4" w:space="0" w:color="auto"/>
              <w:left w:val="single" w:sz="4" w:space="0" w:color="auto"/>
              <w:bottom w:val="single" w:sz="4" w:space="0" w:color="auto"/>
              <w:right w:val="single" w:sz="4" w:space="0" w:color="auto"/>
            </w:tcBorders>
            <w:shd w:val="clear" w:color="auto" w:fill="48A9C5"/>
          </w:tcPr>
          <w:p w:rsidR="002C555F" w:rsidRPr="004A7464" w:rsidP="00CB1C05" w14:paraId="3B449EC9" w14:textId="77777777">
            <w:pPr>
              <w:pStyle w:val="TableSubtitle"/>
            </w:pPr>
            <w:r w:rsidRPr="004A7464">
              <w:t xml:space="preserve">Conditions of Use </w:t>
            </w:r>
          </w:p>
        </w:tc>
        <w:tc>
          <w:tcPr>
            <w:tcW w:w="4320" w:type="dxa"/>
            <w:tcBorders>
              <w:top w:val="single" w:sz="4" w:space="0" w:color="auto"/>
              <w:left w:val="single" w:sz="4" w:space="0" w:color="auto"/>
              <w:bottom w:val="single" w:sz="4" w:space="0" w:color="auto"/>
              <w:right w:val="single" w:sz="4" w:space="0" w:color="auto"/>
            </w:tcBorders>
            <w:shd w:val="clear" w:color="auto" w:fill="48A9C5"/>
          </w:tcPr>
          <w:p w:rsidR="002C555F" w:rsidRPr="004A7464" w:rsidP="00CB1C05" w14:paraId="528C4E86" w14:textId="77777777">
            <w:pPr>
              <w:pStyle w:val="TableSubtitle"/>
            </w:pPr>
            <w:r w:rsidRPr="004A7464">
              <w:t>Explanation</w:t>
            </w:r>
          </w:p>
        </w:tc>
      </w:tr>
      <w:tr w14:paraId="7BB5A6D5" w14:textId="77777777" w:rsidTr="004D43DD">
        <w:tblPrEx>
          <w:tblW w:w="9090" w:type="dxa"/>
          <w:jc w:val="left"/>
          <w:tblLayout w:type="fixed"/>
          <w:tblLook w:val="04A0"/>
        </w:tblPrEx>
        <w:trPr>
          <w:trHeight w:val="20"/>
          <w:jc w:val="left"/>
        </w:trPr>
        <w:tc>
          <w:tcPr>
            <w:tcW w:w="1890" w:type="dxa"/>
            <w:tcBorders>
              <w:top w:val="single" w:sz="4" w:space="0" w:color="auto"/>
              <w:left w:val="single" w:sz="4" w:space="0" w:color="auto"/>
              <w:bottom w:val="single" w:sz="4" w:space="0" w:color="auto"/>
              <w:right w:val="single" w:sz="4" w:space="0" w:color="auto"/>
            </w:tcBorders>
          </w:tcPr>
          <w:p w:rsidR="00140D12" w:rsidRPr="004A7464" w:rsidP="00CB1C05" w14:paraId="72414771" w14:textId="77777777">
            <w:pPr>
              <w:pStyle w:val="LTableTextAbt"/>
            </w:pPr>
            <w:r w:rsidRPr="004A7464">
              <w:t>Manufacturing</w:t>
            </w:r>
          </w:p>
        </w:tc>
        <w:tc>
          <w:tcPr>
            <w:tcW w:w="2880" w:type="dxa"/>
            <w:tcBorders>
              <w:top w:val="single" w:sz="4" w:space="0" w:color="auto"/>
              <w:left w:val="single" w:sz="4" w:space="0" w:color="auto"/>
              <w:bottom w:val="single" w:sz="4" w:space="0" w:color="auto"/>
              <w:right w:val="single" w:sz="4" w:space="0" w:color="auto"/>
            </w:tcBorders>
          </w:tcPr>
          <w:p w:rsidR="00140D12" w:rsidRPr="004A7464" w:rsidP="00CB1C05" w14:paraId="4D5EA9C5" w14:textId="77777777">
            <w:pPr>
              <w:pStyle w:val="LTableTextAbt"/>
              <w:numPr>
                <w:ilvl w:val="0"/>
                <w:numId w:val="8"/>
              </w:numPr>
              <w:ind w:left="161" w:hanging="180"/>
            </w:pPr>
            <w:r w:rsidRPr="004A7464">
              <w:t>Manufacturing (Domestic Manufacture)</w:t>
            </w:r>
          </w:p>
        </w:tc>
        <w:tc>
          <w:tcPr>
            <w:tcW w:w="4320" w:type="dxa"/>
            <w:vMerge w:val="restart"/>
            <w:tcBorders>
              <w:top w:val="single" w:sz="4" w:space="0" w:color="auto"/>
              <w:left w:val="single" w:sz="4" w:space="0" w:color="auto"/>
              <w:bottom w:val="single" w:sz="4" w:space="0" w:color="auto"/>
              <w:right w:val="single" w:sz="4" w:space="0" w:color="auto"/>
            </w:tcBorders>
          </w:tcPr>
          <w:p w:rsidR="00140D12" w:rsidRPr="004A7464" w:rsidP="00CB1C05" w14:paraId="43A3BDD0" w14:textId="77777777">
            <w:pPr>
              <w:pStyle w:val="LTableTextAbt"/>
              <w:rPr>
                <w:rFonts w:asciiTheme="majorBidi" w:hAnsiTheme="majorBidi" w:cstheme="majorBidi"/>
              </w:rPr>
            </w:pPr>
            <w:r w:rsidRPr="004A7464">
              <w:rPr>
                <w:rFonts w:asciiTheme="majorBidi" w:hAnsiTheme="majorBidi" w:cstheme="majorBidi"/>
              </w:rPr>
              <w:t xml:space="preserve">Domestic manufacturing and import are alternatives for one another. The neat chemical must either be made domestically or imported into the United States. Chemical alternatives to </w:t>
            </w:r>
            <w:r w:rsidR="00E4215D">
              <w:rPr>
                <w:rFonts w:asciiTheme="majorBidi" w:hAnsiTheme="majorBidi" w:cstheme="majorBidi"/>
              </w:rPr>
              <w:t>PCE</w:t>
            </w:r>
            <w:r w:rsidRPr="004A7464">
              <w:rPr>
                <w:rFonts w:asciiTheme="majorBidi" w:hAnsiTheme="majorBidi" w:cstheme="majorBidi"/>
              </w:rPr>
              <w:t xml:space="preserve"> are accounted for in later stages of the chemical’s life cycle based on specific uses.</w:t>
            </w:r>
          </w:p>
        </w:tc>
      </w:tr>
      <w:tr w14:paraId="3204AA6A" w14:textId="77777777" w:rsidTr="004D43DD">
        <w:tblPrEx>
          <w:tblW w:w="9090" w:type="dxa"/>
          <w:jc w:val="left"/>
          <w:tblLayout w:type="fixed"/>
          <w:tblLook w:val="04A0"/>
        </w:tblPrEx>
        <w:trPr>
          <w:trHeight w:val="20"/>
          <w:jc w:val="left"/>
        </w:trPr>
        <w:tc>
          <w:tcPr>
            <w:tcW w:w="1890" w:type="dxa"/>
            <w:vMerge w:val="restart"/>
            <w:tcBorders>
              <w:top w:val="single" w:sz="4" w:space="0" w:color="auto"/>
              <w:left w:val="single" w:sz="4" w:space="0" w:color="auto"/>
              <w:bottom w:val="single" w:sz="4" w:space="0" w:color="auto"/>
              <w:right w:val="single" w:sz="4" w:space="0" w:color="auto"/>
            </w:tcBorders>
          </w:tcPr>
          <w:p w:rsidR="00140D12" w:rsidRPr="004A7464" w:rsidP="00CB1C05" w14:paraId="02CE2428" w14:textId="77777777">
            <w:pPr>
              <w:pStyle w:val="LTableTextAbt"/>
            </w:pPr>
            <w:r w:rsidRPr="004A7464">
              <w:t>Import/</w:t>
            </w:r>
            <w:r w:rsidRPr="00BA4D76" w:rsidR="006B7844">
              <w:rPr>
                <w:color w:val="auto"/>
                <w:szCs w:val="18"/>
              </w:rPr>
              <w:t>Repackage</w:t>
            </w:r>
          </w:p>
        </w:tc>
        <w:tc>
          <w:tcPr>
            <w:tcW w:w="2880" w:type="dxa"/>
            <w:tcBorders>
              <w:top w:val="single" w:sz="4" w:space="0" w:color="auto"/>
              <w:left w:val="single" w:sz="4" w:space="0" w:color="auto"/>
              <w:bottom w:val="single" w:sz="4" w:space="0" w:color="auto"/>
              <w:right w:val="single" w:sz="4" w:space="0" w:color="auto"/>
            </w:tcBorders>
          </w:tcPr>
          <w:p w:rsidR="00140D12" w:rsidRPr="004A7464" w:rsidP="00CB1C05" w14:paraId="394DBFDD" w14:textId="77777777">
            <w:pPr>
              <w:pStyle w:val="LTableTextAbt"/>
              <w:numPr>
                <w:ilvl w:val="0"/>
                <w:numId w:val="8"/>
              </w:numPr>
              <w:ind w:left="161" w:hanging="180"/>
            </w:pPr>
            <w:r w:rsidRPr="004A7464">
              <w:t>Manufacturing: Import</w:t>
            </w:r>
          </w:p>
        </w:tc>
        <w:tc>
          <w:tcPr>
            <w:tcW w:w="4320" w:type="dxa"/>
            <w:vMerge/>
            <w:tcBorders>
              <w:top w:val="single" w:sz="4" w:space="0" w:color="auto"/>
              <w:left w:val="single" w:sz="4" w:space="0" w:color="auto"/>
              <w:bottom w:val="single" w:sz="4" w:space="0" w:color="auto"/>
              <w:right w:val="single" w:sz="4" w:space="0" w:color="auto"/>
            </w:tcBorders>
          </w:tcPr>
          <w:p w:rsidR="00140D12" w:rsidRPr="004A7464" w:rsidP="00CB1C05" w14:paraId="76C65701" w14:textId="77777777">
            <w:pPr>
              <w:pStyle w:val="LTableTextAbt"/>
              <w:rPr>
                <w:rFonts w:asciiTheme="majorBidi" w:hAnsiTheme="majorBidi" w:cstheme="majorBidi"/>
              </w:rPr>
            </w:pPr>
          </w:p>
        </w:tc>
      </w:tr>
      <w:tr w14:paraId="79321833" w14:textId="77777777" w:rsidTr="004D43DD">
        <w:tblPrEx>
          <w:tblW w:w="9090" w:type="dxa"/>
          <w:jc w:val="left"/>
          <w:tblLayout w:type="fixed"/>
          <w:tblLook w:val="04A0"/>
        </w:tblPrEx>
        <w:trPr>
          <w:trHeight w:val="20"/>
          <w:jc w:val="left"/>
        </w:trPr>
        <w:tc>
          <w:tcPr>
            <w:tcW w:w="1890" w:type="dxa"/>
            <w:vMerge/>
            <w:tcBorders>
              <w:top w:val="single" w:sz="4" w:space="0" w:color="auto"/>
              <w:left w:val="single" w:sz="4" w:space="0" w:color="auto"/>
              <w:bottom w:val="single" w:sz="4" w:space="0" w:color="auto"/>
              <w:right w:val="single" w:sz="4" w:space="0" w:color="auto"/>
            </w:tcBorders>
          </w:tcPr>
          <w:p w:rsidR="00140D12" w:rsidRPr="004A7464" w:rsidP="00CB1C05" w14:paraId="780A7175" w14:textId="77777777">
            <w:pPr>
              <w:pStyle w:val="LTableTextAbt"/>
            </w:pPr>
          </w:p>
        </w:tc>
        <w:tc>
          <w:tcPr>
            <w:tcW w:w="2880" w:type="dxa"/>
            <w:tcBorders>
              <w:top w:val="single" w:sz="4" w:space="0" w:color="auto"/>
              <w:left w:val="single" w:sz="4" w:space="0" w:color="auto"/>
              <w:bottom w:val="single" w:sz="4" w:space="0" w:color="auto"/>
              <w:right w:val="single" w:sz="4" w:space="0" w:color="auto"/>
            </w:tcBorders>
          </w:tcPr>
          <w:p w:rsidR="00140D12" w:rsidRPr="004A7464" w:rsidP="00CB1C05" w14:paraId="43AF843F" w14:textId="77777777">
            <w:pPr>
              <w:pStyle w:val="LTableTextAbt"/>
              <w:numPr>
                <w:ilvl w:val="0"/>
                <w:numId w:val="8"/>
              </w:numPr>
              <w:ind w:left="161" w:hanging="180"/>
            </w:pPr>
            <w:r w:rsidRPr="004A7464">
              <w:t>Processing: repackaging</w:t>
            </w:r>
          </w:p>
        </w:tc>
        <w:tc>
          <w:tcPr>
            <w:tcW w:w="4320" w:type="dxa"/>
            <w:tcBorders>
              <w:top w:val="single" w:sz="4" w:space="0" w:color="auto"/>
              <w:left w:val="single" w:sz="4" w:space="0" w:color="auto"/>
              <w:bottom w:val="single" w:sz="4" w:space="0" w:color="auto"/>
              <w:right w:val="single" w:sz="4" w:space="0" w:color="auto"/>
            </w:tcBorders>
          </w:tcPr>
          <w:p w:rsidR="00140D12" w:rsidRPr="004A7464" w:rsidP="00CB1C05" w14:paraId="3F7150B5" w14:textId="77777777">
            <w:pPr>
              <w:pStyle w:val="LTableTextAbt"/>
              <w:rPr>
                <w:rFonts w:asciiTheme="majorBidi" w:hAnsiTheme="majorBidi" w:cstheme="majorBidi"/>
              </w:rPr>
            </w:pPr>
            <w:r w:rsidRPr="004A7464">
              <w:rPr>
                <w:rFonts w:asciiTheme="majorBidi" w:hAnsiTheme="majorBidi" w:cstheme="majorBidi"/>
              </w:rPr>
              <w:t xml:space="preserve">The alternative for domestic repackaging is importing a repackaged product. Therefore, chemical alternatives for this COU are not identified. </w:t>
            </w:r>
          </w:p>
        </w:tc>
      </w:tr>
      <w:tr w14:paraId="6DD4C2A2" w14:textId="77777777" w:rsidTr="004D43DD">
        <w:tblPrEx>
          <w:tblW w:w="9090" w:type="dxa"/>
          <w:jc w:val="center"/>
          <w:tblLayout w:type="fixed"/>
          <w:tblLook w:val="04A0"/>
        </w:tblPrEx>
        <w:trPr>
          <w:trHeight w:val="20"/>
          <w:jc w:val="center"/>
        </w:trPr>
        <w:tc>
          <w:tcPr>
            <w:tcW w:w="1890" w:type="dxa"/>
            <w:tcBorders>
              <w:top w:val="single" w:sz="4" w:space="0" w:color="auto"/>
              <w:left w:val="single" w:sz="4" w:space="0" w:color="auto"/>
              <w:bottom w:val="single" w:sz="4" w:space="0" w:color="auto"/>
              <w:right w:val="single" w:sz="4" w:space="0" w:color="auto"/>
            </w:tcBorders>
            <w:vAlign w:val="center"/>
          </w:tcPr>
          <w:p w:rsidR="00BE4C34" w:rsidP="00CB1C05" w14:paraId="11D764AD" w14:textId="77777777">
            <w:pPr>
              <w:pStyle w:val="LTableTextAbt"/>
            </w:pPr>
            <w:r w:rsidRPr="00BA4D76">
              <w:rPr>
                <w:szCs w:val="18"/>
              </w:rPr>
              <w:t>Processing Aid in Petrochemical Manufacturing</w:t>
            </w:r>
          </w:p>
        </w:tc>
        <w:tc>
          <w:tcPr>
            <w:tcW w:w="2880" w:type="dxa"/>
            <w:tcBorders>
              <w:top w:val="single" w:sz="4" w:space="0" w:color="auto"/>
              <w:left w:val="single" w:sz="4" w:space="0" w:color="auto"/>
              <w:bottom w:val="single" w:sz="4" w:space="0" w:color="auto"/>
              <w:right w:val="single" w:sz="4" w:space="0" w:color="auto"/>
            </w:tcBorders>
          </w:tcPr>
          <w:p w:rsidR="00BE4C34" w:rsidRPr="00B02090" w:rsidP="00CB1C05" w14:paraId="0F3DF5FA" w14:textId="77777777">
            <w:pPr>
              <w:pStyle w:val="LTableTextAbt"/>
              <w:numPr>
                <w:ilvl w:val="0"/>
                <w:numId w:val="8"/>
              </w:numPr>
              <w:ind w:left="161" w:hanging="180"/>
            </w:pPr>
            <w:r w:rsidRPr="00426312">
              <w:rPr>
                <w:szCs w:val="18"/>
              </w:rPr>
              <w:t>Industrial and commercial use as a processing aid in catalyst regeneration in petrochemical manufacturing</w:t>
            </w:r>
          </w:p>
        </w:tc>
        <w:tc>
          <w:tcPr>
            <w:tcW w:w="4320" w:type="dxa"/>
            <w:tcBorders>
              <w:top w:val="single" w:sz="4" w:space="0" w:color="auto"/>
              <w:left w:val="single" w:sz="4" w:space="0" w:color="auto"/>
              <w:right w:val="single" w:sz="4" w:space="0" w:color="auto"/>
            </w:tcBorders>
          </w:tcPr>
          <w:p w:rsidR="00BE4C34" w:rsidRPr="008449A8" w:rsidP="00CB1C05" w14:paraId="571222FA" w14:textId="77777777">
            <w:pPr>
              <w:pStyle w:val="LTableTextAbt"/>
              <w:rPr>
                <w:rFonts w:asciiTheme="majorBidi" w:hAnsiTheme="majorBidi" w:cstheme="majorBidi"/>
              </w:rPr>
            </w:pPr>
            <w:r>
              <w:rPr>
                <w:rFonts w:asciiTheme="majorBidi" w:hAnsiTheme="majorBidi" w:cstheme="majorBidi"/>
              </w:rPr>
              <w:t xml:space="preserve">Possible alternatives to PCE for this use are either likely to be banned through other rules </w:t>
            </w:r>
            <w:r w:rsidR="00034350">
              <w:rPr>
                <w:rFonts w:asciiTheme="majorBidi" w:hAnsiTheme="majorBidi" w:cstheme="majorBidi"/>
              </w:rPr>
              <w:t xml:space="preserve">for the </w:t>
            </w:r>
            <w:r w:rsidRPr="00F773FE" w:rsidR="00034350">
              <w:t xml:space="preserve">first 10 TSCA </w:t>
            </w:r>
            <w:r w:rsidR="00BE4433">
              <w:t>w</w:t>
            </w:r>
            <w:r w:rsidRPr="00F773FE" w:rsidR="00BE4433">
              <w:t xml:space="preserve">ork </w:t>
            </w:r>
            <w:r w:rsidR="00BE4433">
              <w:t>p</w:t>
            </w:r>
            <w:r w:rsidRPr="00F773FE" w:rsidR="00BE4433">
              <w:t xml:space="preserve">lan </w:t>
            </w:r>
            <w:r w:rsidRPr="00F773FE" w:rsidR="00034350">
              <w:t>chemicals</w:t>
            </w:r>
            <w:r w:rsidR="00034350">
              <w:rPr>
                <w:rFonts w:asciiTheme="majorBidi" w:hAnsiTheme="majorBidi" w:cstheme="majorBidi"/>
              </w:rPr>
              <w:t xml:space="preserve"> </w:t>
            </w:r>
            <w:r>
              <w:rPr>
                <w:rFonts w:asciiTheme="majorBidi" w:hAnsiTheme="majorBidi" w:cstheme="majorBidi"/>
              </w:rPr>
              <w:t>(e.g.</w:t>
            </w:r>
            <w:r w:rsidR="001E527B">
              <w:rPr>
                <w:rFonts w:asciiTheme="majorBidi" w:hAnsiTheme="majorBidi" w:cstheme="majorBidi"/>
              </w:rPr>
              <w:t>,</w:t>
            </w:r>
            <w:r>
              <w:rPr>
                <w:rFonts w:asciiTheme="majorBidi" w:hAnsiTheme="majorBidi" w:cstheme="majorBidi"/>
              </w:rPr>
              <w:t xml:space="preserve"> PCE) or are likely significantly more dangerous in this use than PCE (e.g. chlorine gas).</w:t>
            </w:r>
          </w:p>
        </w:tc>
      </w:tr>
      <w:tr w14:paraId="02D7AB89" w14:textId="77777777" w:rsidTr="004D43DD">
        <w:tblPrEx>
          <w:tblW w:w="9090" w:type="dxa"/>
          <w:jc w:val="center"/>
          <w:tblLayout w:type="fixed"/>
          <w:tblLook w:val="04A0"/>
        </w:tblPrEx>
        <w:trPr>
          <w:trHeight w:val="20"/>
          <w:jc w:val="center"/>
        </w:trPr>
        <w:tc>
          <w:tcPr>
            <w:tcW w:w="1890" w:type="dxa"/>
            <w:tcBorders>
              <w:top w:val="single" w:sz="4" w:space="0" w:color="auto"/>
              <w:left w:val="single" w:sz="4" w:space="0" w:color="auto"/>
              <w:bottom w:val="single" w:sz="4" w:space="0" w:color="auto"/>
              <w:right w:val="single" w:sz="4" w:space="0" w:color="auto"/>
            </w:tcBorders>
          </w:tcPr>
          <w:p w:rsidR="00BE4C34" w:rsidRPr="004A7464" w:rsidP="00CB1C05" w14:paraId="163BBDAF" w14:textId="77777777">
            <w:pPr>
              <w:pStyle w:val="LTableTextAbt"/>
            </w:pPr>
            <w:r>
              <w:t>Reactant/Intermediate</w:t>
            </w:r>
            <w:r w:rsidRPr="004A7464">
              <w:t xml:space="preserve"> Reactant</w:t>
            </w:r>
          </w:p>
        </w:tc>
        <w:tc>
          <w:tcPr>
            <w:tcW w:w="2880" w:type="dxa"/>
            <w:tcBorders>
              <w:top w:val="single" w:sz="4" w:space="0" w:color="auto"/>
              <w:left w:val="single" w:sz="4" w:space="0" w:color="auto"/>
              <w:bottom w:val="single" w:sz="4" w:space="0" w:color="auto"/>
              <w:right w:val="single" w:sz="4" w:space="0" w:color="auto"/>
            </w:tcBorders>
          </w:tcPr>
          <w:p w:rsidR="00BE4C34" w:rsidRPr="004A7464" w:rsidP="00CB1C05" w14:paraId="0CE8ADBB" w14:textId="77777777">
            <w:pPr>
              <w:pStyle w:val="LTableTextAbt"/>
              <w:numPr>
                <w:ilvl w:val="0"/>
                <w:numId w:val="8"/>
              </w:numPr>
              <w:ind w:left="161" w:hanging="180"/>
            </w:pPr>
            <w:r w:rsidRPr="00B02090">
              <w:t>Processing as a reactant/intermediate</w:t>
            </w:r>
          </w:p>
        </w:tc>
        <w:tc>
          <w:tcPr>
            <w:tcW w:w="4320" w:type="dxa"/>
            <w:tcBorders>
              <w:top w:val="single" w:sz="4" w:space="0" w:color="auto"/>
              <w:left w:val="single" w:sz="4" w:space="0" w:color="auto"/>
              <w:bottom w:val="single" w:sz="4" w:space="0" w:color="auto"/>
              <w:right w:val="single" w:sz="4" w:space="0" w:color="auto"/>
            </w:tcBorders>
          </w:tcPr>
          <w:p w:rsidR="00BE4C34" w:rsidRPr="004A7464" w:rsidP="00CB1C05" w14:paraId="555D9987" w14:textId="77777777">
            <w:pPr>
              <w:pStyle w:val="LTableTextAbt"/>
              <w:rPr>
                <w:rFonts w:asciiTheme="majorBidi" w:hAnsiTheme="majorBidi" w:cstheme="majorBidi"/>
              </w:rPr>
            </w:pPr>
            <w:r w:rsidRPr="008449A8">
              <w:rPr>
                <w:rFonts w:asciiTheme="majorBidi" w:hAnsiTheme="majorBidi" w:cstheme="majorBidi"/>
              </w:rPr>
              <w:t xml:space="preserve">In </w:t>
            </w:r>
            <w:r>
              <w:rPr>
                <w:rFonts w:asciiTheme="majorBidi" w:hAnsiTheme="majorBidi" w:cstheme="majorBidi"/>
              </w:rPr>
              <w:t>th</w:t>
            </w:r>
            <w:r w:rsidR="00F15CD2">
              <w:rPr>
                <w:rFonts w:asciiTheme="majorBidi" w:hAnsiTheme="majorBidi" w:cstheme="majorBidi"/>
              </w:rPr>
              <w:t>is</w:t>
            </w:r>
            <w:r>
              <w:rPr>
                <w:rFonts w:asciiTheme="majorBidi" w:hAnsiTheme="majorBidi" w:cstheme="majorBidi"/>
              </w:rPr>
              <w:t xml:space="preserve"> use categor</w:t>
            </w:r>
            <w:r w:rsidR="00F140F4">
              <w:rPr>
                <w:rFonts w:asciiTheme="majorBidi" w:hAnsiTheme="majorBidi" w:cstheme="majorBidi"/>
              </w:rPr>
              <w:t>y</w:t>
            </w:r>
            <w:r w:rsidRPr="008449A8">
              <w:rPr>
                <w:rFonts w:asciiTheme="majorBidi" w:hAnsiTheme="majorBidi" w:cstheme="majorBidi"/>
              </w:rPr>
              <w:t xml:space="preserve">, EPA did not find it practicable to consider whether there are alternative processes that directly replace </w:t>
            </w:r>
            <w:r>
              <w:rPr>
                <w:rFonts w:asciiTheme="majorBidi" w:hAnsiTheme="majorBidi" w:cstheme="majorBidi"/>
              </w:rPr>
              <w:t>PCE</w:t>
            </w:r>
            <w:r w:rsidRPr="008449A8">
              <w:rPr>
                <w:rFonts w:asciiTheme="majorBidi" w:hAnsiTheme="majorBidi" w:cstheme="majorBidi"/>
              </w:rPr>
              <w:t xml:space="preserve"> with an alternative chemical or represent larger changes in multiple process steps in the production of a given chemical, due to the complexity of the analysis. The lack of known alternatives for </w:t>
            </w:r>
            <w:r>
              <w:rPr>
                <w:rFonts w:asciiTheme="majorBidi" w:hAnsiTheme="majorBidi" w:cstheme="majorBidi"/>
              </w:rPr>
              <w:t>th</w:t>
            </w:r>
            <w:r w:rsidR="00F15CD2">
              <w:rPr>
                <w:rFonts w:asciiTheme="majorBidi" w:hAnsiTheme="majorBidi" w:cstheme="majorBidi"/>
              </w:rPr>
              <w:t>is</w:t>
            </w:r>
            <w:r>
              <w:rPr>
                <w:rFonts w:asciiTheme="majorBidi" w:hAnsiTheme="majorBidi" w:cstheme="majorBidi"/>
              </w:rPr>
              <w:t xml:space="preserve"> use is</w:t>
            </w:r>
            <w:r w:rsidRPr="008449A8">
              <w:rPr>
                <w:rFonts w:asciiTheme="majorBidi" w:hAnsiTheme="majorBidi" w:cstheme="majorBidi"/>
              </w:rPr>
              <w:t xml:space="preserve"> accounted for in the development of the regulatory options.</w:t>
            </w:r>
          </w:p>
        </w:tc>
      </w:tr>
      <w:tr w14:paraId="6C217418" w14:textId="77777777" w:rsidTr="004D43DD">
        <w:tblPrEx>
          <w:tblW w:w="9090" w:type="dxa"/>
          <w:jc w:val="center"/>
          <w:tblLayout w:type="fixed"/>
          <w:tblLook w:val="04A0"/>
        </w:tblPrEx>
        <w:trPr>
          <w:trHeight w:val="20"/>
          <w:jc w:val="center"/>
        </w:trPr>
        <w:tc>
          <w:tcPr>
            <w:tcW w:w="1890" w:type="dxa"/>
            <w:tcBorders>
              <w:top w:val="single" w:sz="4" w:space="0" w:color="auto"/>
              <w:left w:val="single" w:sz="4" w:space="0" w:color="auto"/>
              <w:bottom w:val="single" w:sz="4" w:space="0" w:color="auto"/>
              <w:right w:val="single" w:sz="4" w:space="0" w:color="auto"/>
            </w:tcBorders>
            <w:vAlign w:val="center"/>
          </w:tcPr>
          <w:p w:rsidR="000059E7" w:rsidRPr="00C810A2" w:rsidP="00CB1C05" w14:paraId="26DC51EE" w14:textId="77777777">
            <w:pPr>
              <w:pStyle w:val="LTableTextAbt"/>
            </w:pPr>
            <w:r>
              <w:rPr>
                <w:szCs w:val="18"/>
              </w:rPr>
              <w:t>Production of Maskant for Chemical Milling</w:t>
            </w:r>
          </w:p>
        </w:tc>
        <w:tc>
          <w:tcPr>
            <w:tcW w:w="2880" w:type="dxa"/>
            <w:tcBorders>
              <w:top w:val="single" w:sz="4" w:space="0" w:color="auto"/>
              <w:left w:val="single" w:sz="4" w:space="0" w:color="auto"/>
              <w:bottom w:val="single" w:sz="4" w:space="0" w:color="auto"/>
              <w:right w:val="single" w:sz="4" w:space="0" w:color="auto"/>
            </w:tcBorders>
          </w:tcPr>
          <w:p w:rsidR="000059E7" w:rsidRPr="00C810A2" w:rsidP="00CB1C05" w14:paraId="6D3FE2EA" w14:textId="77777777">
            <w:pPr>
              <w:pStyle w:val="LTableTextAbt"/>
              <w:numPr>
                <w:ilvl w:val="0"/>
                <w:numId w:val="8"/>
              </w:numPr>
              <w:ind w:left="161" w:hanging="180"/>
            </w:pPr>
            <w:r w:rsidRPr="00426312">
              <w:rPr>
                <w:szCs w:val="18"/>
              </w:rPr>
              <w:t>Incorporation into formulation, mixture</w:t>
            </w:r>
            <w:r w:rsidR="003C4048">
              <w:rPr>
                <w:szCs w:val="18"/>
              </w:rPr>
              <w:t>,</w:t>
            </w:r>
            <w:r w:rsidRPr="00426312">
              <w:rPr>
                <w:szCs w:val="18"/>
              </w:rPr>
              <w:t xml:space="preserve"> or reaction product in paint and coating products</w:t>
            </w:r>
          </w:p>
        </w:tc>
        <w:tc>
          <w:tcPr>
            <w:tcW w:w="4320" w:type="dxa"/>
            <w:vMerge w:val="restart"/>
            <w:tcBorders>
              <w:top w:val="single" w:sz="4" w:space="0" w:color="auto"/>
              <w:left w:val="single" w:sz="4" w:space="0" w:color="auto"/>
              <w:bottom w:val="single" w:sz="4" w:space="0" w:color="auto"/>
              <w:right w:val="single" w:sz="4" w:space="0" w:color="auto"/>
            </w:tcBorders>
          </w:tcPr>
          <w:p w:rsidR="00D93F61" w:rsidRPr="00D93F61" w:rsidP="00CB1C05" w14:paraId="46F1187A" w14:textId="77777777">
            <w:pPr>
              <w:pStyle w:val="LTableTextAbt"/>
            </w:pPr>
            <w:r>
              <w:rPr>
                <w:rFonts w:asciiTheme="majorBidi" w:hAnsiTheme="majorBidi" w:cstheme="majorBidi"/>
              </w:rPr>
              <w:t>There are no current alternatives to the use of PCE in chemical milling.</w:t>
            </w:r>
          </w:p>
          <w:p w:rsidR="00D93F61" w:rsidRPr="00D93F61" w:rsidP="00CB1C05" w14:paraId="2A44E8B2" w14:textId="77777777"/>
          <w:p w:rsidR="00D93F61" w:rsidRPr="00D93F61" w:rsidP="00CB1C05" w14:paraId="309FCF7A" w14:textId="77777777"/>
          <w:p w:rsidR="00D93F61" w:rsidRPr="00D93F61" w:rsidP="00CB1C05" w14:paraId="7DE75ADA" w14:textId="77777777"/>
          <w:p w:rsidR="00D93F61" w:rsidRPr="00D93F61" w:rsidP="00CB1C05" w14:paraId="2F954DBD" w14:textId="77777777"/>
          <w:p w:rsidR="00D93F61" w:rsidRPr="00D93F61" w:rsidP="00CB1C05" w14:paraId="0DD41EE9" w14:textId="77777777"/>
          <w:p w:rsidR="00D93F61" w:rsidRPr="00D93F61" w:rsidP="00CB1C05" w14:paraId="1DB27C8E" w14:textId="77777777"/>
          <w:p w:rsidR="00D93F61" w:rsidRPr="00D93F61" w:rsidP="00CB1C05" w14:paraId="636117FE" w14:textId="77777777"/>
          <w:p w:rsidR="00D93F61" w:rsidRPr="00D93F61" w:rsidP="00CB1C05" w14:paraId="1EE26542" w14:textId="77777777"/>
          <w:p w:rsidR="00D93F61" w:rsidRPr="00D93F61" w:rsidP="00CB1C05" w14:paraId="6E5363B9" w14:textId="77777777"/>
          <w:p w:rsidR="00D93F61" w:rsidRPr="00D93F61" w:rsidP="00CB1C05" w14:paraId="1025ACBE" w14:textId="77777777"/>
          <w:p w:rsidR="00D93F61" w:rsidRPr="00D93F61" w:rsidP="00CB1C05" w14:paraId="1060A44E" w14:textId="77777777"/>
          <w:p w:rsidR="00D93F61" w:rsidRPr="00D93F61" w:rsidP="00CB1C05" w14:paraId="668C0F69" w14:textId="77777777"/>
          <w:p w:rsidR="00D93F61" w:rsidRPr="00D93F61" w:rsidP="00CB1C05" w14:paraId="26382F80" w14:textId="77777777"/>
          <w:p w:rsidR="00D93F61" w:rsidRPr="00D93F61" w:rsidP="00CB1C05" w14:paraId="5482FABF" w14:textId="77777777"/>
          <w:p w:rsidR="00D93F61" w:rsidRPr="00D93F61" w:rsidP="00CB1C05" w14:paraId="3FDA4289" w14:textId="77777777"/>
          <w:p w:rsidR="00D93F61" w:rsidRPr="00D93F61" w:rsidP="00CB1C05" w14:paraId="333750BF" w14:textId="77777777"/>
        </w:tc>
      </w:tr>
      <w:tr w14:paraId="4CFE6EFE" w14:textId="77777777" w:rsidTr="004D43DD">
        <w:tblPrEx>
          <w:tblW w:w="9090" w:type="dxa"/>
          <w:jc w:val="center"/>
          <w:tblLayout w:type="fixed"/>
          <w:tblLook w:val="04A0"/>
        </w:tblPrEx>
        <w:trPr>
          <w:trHeight w:val="144"/>
          <w:jc w:val="center"/>
        </w:trPr>
        <w:tc>
          <w:tcPr>
            <w:tcW w:w="1890" w:type="dxa"/>
            <w:tcBorders>
              <w:top w:val="single" w:sz="4" w:space="0" w:color="auto"/>
              <w:left w:val="single" w:sz="4" w:space="0" w:color="auto"/>
              <w:bottom w:val="single" w:sz="4" w:space="0" w:color="auto"/>
              <w:right w:val="single" w:sz="4" w:space="0" w:color="auto"/>
            </w:tcBorders>
            <w:vAlign w:val="center"/>
          </w:tcPr>
          <w:p w:rsidR="000059E7" w:rsidRPr="00C810A2" w:rsidP="00CB1C05" w14:paraId="5A6FAC36" w14:textId="77777777">
            <w:pPr>
              <w:pStyle w:val="LTableTextAbt"/>
            </w:pPr>
            <w:r w:rsidRPr="00BA4D76">
              <w:rPr>
                <w:szCs w:val="18"/>
              </w:rPr>
              <w:t>Use as maskant for chemical milling</w:t>
            </w:r>
          </w:p>
        </w:tc>
        <w:tc>
          <w:tcPr>
            <w:tcW w:w="2880" w:type="dxa"/>
            <w:tcBorders>
              <w:top w:val="single" w:sz="4" w:space="0" w:color="auto"/>
              <w:left w:val="single" w:sz="4" w:space="0" w:color="auto"/>
              <w:bottom w:val="single" w:sz="4" w:space="0" w:color="auto"/>
              <w:right w:val="single" w:sz="4" w:space="0" w:color="auto"/>
            </w:tcBorders>
          </w:tcPr>
          <w:p w:rsidR="000059E7" w:rsidRPr="00C810A2" w:rsidP="00CB1C05" w14:paraId="092E7840" w14:textId="77777777">
            <w:pPr>
              <w:pStyle w:val="LTableTextAbt"/>
              <w:numPr>
                <w:ilvl w:val="0"/>
                <w:numId w:val="8"/>
              </w:numPr>
              <w:ind w:left="161" w:hanging="180"/>
            </w:pPr>
            <w:r w:rsidRPr="00426312">
              <w:rPr>
                <w:szCs w:val="18"/>
              </w:rPr>
              <w:t>Industrial and commercial use in paints and coatings as a maskant for chemical milling</w:t>
            </w:r>
          </w:p>
        </w:tc>
        <w:tc>
          <w:tcPr>
            <w:tcW w:w="4320" w:type="dxa"/>
            <w:vMerge/>
            <w:tcBorders>
              <w:top w:val="single" w:sz="4" w:space="0" w:color="auto"/>
              <w:left w:val="single" w:sz="4" w:space="0" w:color="auto"/>
              <w:bottom w:val="single" w:sz="4" w:space="0" w:color="auto"/>
              <w:right w:val="single" w:sz="4" w:space="0" w:color="auto"/>
            </w:tcBorders>
          </w:tcPr>
          <w:p w:rsidR="000059E7" w:rsidRPr="00C810A2" w:rsidP="00CB1C05" w14:paraId="56C7E08D" w14:textId="77777777">
            <w:pPr>
              <w:pStyle w:val="LTableTextAbt"/>
              <w:rPr>
                <w:rFonts w:asciiTheme="majorBidi" w:hAnsiTheme="majorBidi" w:cstheme="majorBidi"/>
              </w:rPr>
            </w:pPr>
          </w:p>
        </w:tc>
      </w:tr>
      <w:tr w14:paraId="1ED787EF" w14:textId="77777777" w:rsidTr="004D43DD">
        <w:tblPrEx>
          <w:tblW w:w="9090" w:type="dxa"/>
          <w:jc w:val="left"/>
          <w:tblLayout w:type="fixed"/>
          <w:tblLook w:val="04A0"/>
        </w:tblPrEx>
        <w:trPr>
          <w:trHeight w:val="1430"/>
          <w:jc w:val="left"/>
        </w:trPr>
        <w:tc>
          <w:tcPr>
            <w:tcW w:w="1890" w:type="dxa"/>
            <w:tcBorders>
              <w:top w:val="single" w:sz="4" w:space="0" w:color="auto"/>
              <w:left w:val="single" w:sz="4" w:space="0" w:color="auto"/>
              <w:bottom w:val="single" w:sz="4" w:space="0" w:color="auto"/>
              <w:right w:val="single" w:sz="4" w:space="0" w:color="auto"/>
            </w:tcBorders>
            <w:vAlign w:val="center"/>
          </w:tcPr>
          <w:p w:rsidR="00BE4C34" w:rsidRPr="004A7464" w:rsidP="00CB1C05" w14:paraId="57F4E415" w14:textId="77777777">
            <w:pPr>
              <w:pStyle w:val="LTableTextAbt"/>
            </w:pPr>
            <w:r w:rsidRPr="004A7464">
              <w:t>Incorporation into Formulation, Mixture, or Reaction Product</w:t>
            </w:r>
          </w:p>
        </w:tc>
        <w:tc>
          <w:tcPr>
            <w:tcW w:w="2880" w:type="dxa"/>
            <w:tcBorders>
              <w:top w:val="single" w:sz="4" w:space="0" w:color="auto"/>
              <w:left w:val="single" w:sz="4" w:space="0" w:color="auto"/>
              <w:bottom w:val="single" w:sz="4" w:space="0" w:color="auto"/>
              <w:right w:val="single" w:sz="4" w:space="0" w:color="auto"/>
            </w:tcBorders>
          </w:tcPr>
          <w:p w:rsidR="00BE4C34" w:rsidRPr="004D43DD" w:rsidP="00CB1C05" w14:paraId="68DEE35A" w14:textId="77777777">
            <w:pPr>
              <w:pStyle w:val="LTableTextAbt"/>
              <w:numPr>
                <w:ilvl w:val="0"/>
                <w:numId w:val="8"/>
              </w:numPr>
              <w:ind w:left="161" w:hanging="180"/>
              <w:rPr>
                <w:szCs w:val="18"/>
              </w:rPr>
            </w:pPr>
            <w:r w:rsidRPr="004D43DD">
              <w:rPr>
                <w:szCs w:val="18"/>
              </w:rPr>
              <w:t>Processing: incorporation into a formulation, mixture, or reaction products</w:t>
            </w:r>
          </w:p>
          <w:p w:rsidR="00BE4C34" w:rsidRPr="004D43DD" w:rsidP="00CB1C05" w14:paraId="49C4D8D9" w14:textId="77777777">
            <w:pPr>
              <w:pStyle w:val="LTableTextAbt"/>
              <w:numPr>
                <w:ilvl w:val="0"/>
                <w:numId w:val="8"/>
              </w:numPr>
              <w:ind w:left="161" w:hanging="180"/>
              <w:rPr>
                <w:szCs w:val="18"/>
              </w:rPr>
            </w:pPr>
            <w:r w:rsidRPr="004D43DD">
              <w:rPr>
                <w:szCs w:val="18"/>
              </w:rPr>
              <w:t>Industrial and commercial use as solvent that becomes part of a formulation or mixture</w:t>
            </w:r>
          </w:p>
        </w:tc>
        <w:tc>
          <w:tcPr>
            <w:tcW w:w="4320" w:type="dxa"/>
            <w:tcBorders>
              <w:top w:val="single" w:sz="4" w:space="0" w:color="auto"/>
              <w:left w:val="single" w:sz="4" w:space="0" w:color="auto"/>
              <w:bottom w:val="single" w:sz="4" w:space="0" w:color="auto"/>
              <w:right w:val="single" w:sz="4" w:space="0" w:color="auto"/>
            </w:tcBorders>
          </w:tcPr>
          <w:p w:rsidR="00D93F61" w:rsidRPr="004D43DD" w:rsidP="00CB1C05" w14:paraId="1FBFDEEA" w14:textId="77777777">
            <w:pPr>
              <w:rPr>
                <w:sz w:val="18"/>
                <w:szCs w:val="18"/>
              </w:rPr>
            </w:pPr>
            <w:r w:rsidRPr="004D43DD">
              <w:rPr>
                <w:rFonts w:asciiTheme="majorBidi" w:eastAsiaTheme="minorHAnsi" w:hAnsiTheme="majorBidi" w:cstheme="majorBidi"/>
                <w:bCs/>
                <w:color w:val="000000"/>
                <w:sz w:val="18"/>
                <w:szCs w:val="18"/>
              </w:rPr>
              <w:t>The alternatives are the processing or industrial/</w:t>
            </w:r>
            <w:r w:rsidR="003C4048">
              <w:rPr>
                <w:rFonts w:asciiTheme="majorBidi" w:eastAsiaTheme="minorHAnsi" w:hAnsiTheme="majorBidi" w:cstheme="majorBidi"/>
                <w:bCs/>
                <w:color w:val="000000"/>
                <w:sz w:val="18"/>
                <w:szCs w:val="18"/>
              </w:rPr>
              <w:t>‌</w:t>
            </w:r>
            <w:r w:rsidRPr="004D43DD">
              <w:rPr>
                <w:rFonts w:asciiTheme="majorBidi" w:eastAsiaTheme="minorHAnsi" w:hAnsiTheme="majorBidi" w:cstheme="majorBidi"/>
                <w:bCs/>
                <w:color w:val="000000"/>
                <w:sz w:val="18"/>
                <w:szCs w:val="18"/>
              </w:rPr>
              <w:t>commercial use of a solvent to make products that do not contain PCE.  Therefore, chemical alternatives to PCE are accounted for in later stages of the chemical’s life cycle.</w:t>
            </w:r>
          </w:p>
        </w:tc>
      </w:tr>
      <w:tr w14:paraId="1E415009" w14:textId="77777777" w:rsidTr="004D43DD">
        <w:tblPrEx>
          <w:tblW w:w="9090" w:type="dxa"/>
          <w:jc w:val="left"/>
          <w:tblLayout w:type="fixed"/>
          <w:tblLook w:val="04A0"/>
        </w:tblPrEx>
        <w:trPr>
          <w:trHeight w:val="20"/>
          <w:jc w:val="left"/>
        </w:trPr>
        <w:tc>
          <w:tcPr>
            <w:tcW w:w="1890" w:type="dxa"/>
            <w:tcBorders>
              <w:top w:val="single" w:sz="4" w:space="0" w:color="auto"/>
              <w:left w:val="single" w:sz="4" w:space="0" w:color="auto"/>
              <w:bottom w:val="single" w:sz="4" w:space="0" w:color="auto"/>
              <w:right w:val="single" w:sz="4" w:space="0" w:color="auto"/>
            </w:tcBorders>
            <w:vAlign w:val="center"/>
          </w:tcPr>
          <w:p w:rsidR="00BE4C34" w:rsidRPr="004A7464" w:rsidP="00CB1C05" w14:paraId="4D8695E5" w14:textId="77777777">
            <w:pPr>
              <w:pStyle w:val="LTableTextAbt"/>
            </w:pPr>
            <w:r w:rsidRPr="00BA4D76">
              <w:rPr>
                <w:color w:val="auto"/>
                <w:szCs w:val="18"/>
              </w:rPr>
              <w:t>Recycling and Disposal</w:t>
            </w:r>
          </w:p>
        </w:tc>
        <w:tc>
          <w:tcPr>
            <w:tcW w:w="2880" w:type="dxa"/>
            <w:tcBorders>
              <w:top w:val="single" w:sz="4" w:space="0" w:color="auto"/>
              <w:left w:val="single" w:sz="4" w:space="0" w:color="auto"/>
              <w:bottom w:val="single" w:sz="4" w:space="0" w:color="auto"/>
              <w:right w:val="single" w:sz="4" w:space="0" w:color="auto"/>
            </w:tcBorders>
          </w:tcPr>
          <w:p w:rsidR="00BE4C34" w:rsidRPr="004A7464" w:rsidP="00CB1C05" w14:paraId="3F314344" w14:textId="77777777">
            <w:pPr>
              <w:pStyle w:val="LTableTextAbt"/>
              <w:numPr>
                <w:ilvl w:val="0"/>
                <w:numId w:val="8"/>
              </w:numPr>
              <w:ind w:left="161" w:hanging="180"/>
            </w:pPr>
            <w:r>
              <w:t>R</w:t>
            </w:r>
            <w:r w:rsidRPr="004A7464">
              <w:t>ecycling</w:t>
            </w:r>
          </w:p>
          <w:p w:rsidR="00BE4C34" w:rsidRPr="004A7464" w:rsidP="00CB1C05" w14:paraId="5FEE4FB5" w14:textId="77777777">
            <w:pPr>
              <w:pStyle w:val="LTableTextAbt"/>
              <w:numPr>
                <w:ilvl w:val="0"/>
                <w:numId w:val="8"/>
              </w:numPr>
              <w:ind w:left="161" w:hanging="180"/>
            </w:pPr>
            <w:r w:rsidRPr="004A7464">
              <w:t>Disposal</w:t>
            </w:r>
          </w:p>
        </w:tc>
        <w:tc>
          <w:tcPr>
            <w:tcW w:w="4320" w:type="dxa"/>
            <w:tcBorders>
              <w:top w:val="single" w:sz="4" w:space="0" w:color="auto"/>
              <w:left w:val="single" w:sz="4" w:space="0" w:color="auto"/>
              <w:bottom w:val="single" w:sz="4" w:space="0" w:color="auto"/>
              <w:right w:val="single" w:sz="4" w:space="0" w:color="auto"/>
            </w:tcBorders>
          </w:tcPr>
          <w:p w:rsidR="00D93F61" w:rsidRPr="00D93F61" w:rsidP="00CB1C05" w14:paraId="5474C1F2" w14:textId="77777777">
            <w:pPr>
              <w:pStyle w:val="LTableTextAbt"/>
            </w:pPr>
            <w:r w:rsidRPr="004A7464">
              <w:rPr>
                <w:rFonts w:asciiTheme="majorBidi" w:hAnsiTheme="majorBidi" w:cstheme="majorBidi"/>
              </w:rPr>
              <w:t>There are no alternatives to recycling and disposal in terms of products or alternative methods.</w:t>
            </w:r>
          </w:p>
        </w:tc>
      </w:tr>
      <w:tr w14:paraId="3D47DA0F" w14:textId="77777777" w:rsidTr="004D43DD">
        <w:tblPrEx>
          <w:tblW w:w="9090" w:type="dxa"/>
          <w:jc w:val="left"/>
          <w:tblLayout w:type="fixed"/>
          <w:tblLook w:val="04A0"/>
        </w:tblPrEx>
        <w:trPr>
          <w:trHeight w:val="20"/>
          <w:jc w:val="left"/>
        </w:trPr>
        <w:tc>
          <w:tcPr>
            <w:tcW w:w="1890" w:type="dxa"/>
            <w:tcBorders>
              <w:top w:val="single" w:sz="4" w:space="0" w:color="auto"/>
              <w:left w:val="single" w:sz="4" w:space="0" w:color="auto"/>
              <w:bottom w:val="single" w:sz="4" w:space="0" w:color="auto"/>
              <w:right w:val="single" w:sz="4" w:space="0" w:color="auto"/>
            </w:tcBorders>
            <w:vAlign w:val="center"/>
          </w:tcPr>
          <w:p w:rsidR="00BE4C34" w:rsidRPr="004A7464" w:rsidP="00CB1C05" w14:paraId="4AA82B0E" w14:textId="77777777">
            <w:pPr>
              <w:pStyle w:val="LTableTextAbt"/>
            </w:pPr>
            <w:r>
              <w:rPr>
                <w:color w:val="auto"/>
                <w:szCs w:val="18"/>
              </w:rPr>
              <w:t>Laboratory Chemicals</w:t>
            </w:r>
          </w:p>
        </w:tc>
        <w:tc>
          <w:tcPr>
            <w:tcW w:w="2880" w:type="dxa"/>
            <w:tcBorders>
              <w:top w:val="single" w:sz="4" w:space="0" w:color="auto"/>
              <w:left w:val="single" w:sz="4" w:space="0" w:color="auto"/>
              <w:bottom w:val="single" w:sz="4" w:space="0" w:color="auto"/>
              <w:right w:val="single" w:sz="4" w:space="0" w:color="auto"/>
            </w:tcBorders>
            <w:vAlign w:val="center"/>
          </w:tcPr>
          <w:p w:rsidR="00BE4C34" w:rsidRPr="004A7464" w:rsidP="00CB1C05" w14:paraId="3088A45C" w14:textId="77777777">
            <w:pPr>
              <w:pStyle w:val="LTableTextAbt"/>
              <w:numPr>
                <w:ilvl w:val="0"/>
                <w:numId w:val="8"/>
              </w:numPr>
              <w:ind w:left="161" w:hanging="180"/>
            </w:pPr>
            <w:r w:rsidRPr="00426312">
              <w:rPr>
                <w:szCs w:val="18"/>
              </w:rPr>
              <w:t xml:space="preserve">Industrial and commercial use in </w:t>
            </w:r>
            <w:r w:rsidR="00DE2DA8">
              <w:rPr>
                <w:szCs w:val="18"/>
              </w:rPr>
              <w:t>Laboratory Chemicals</w:t>
            </w:r>
          </w:p>
        </w:tc>
        <w:tc>
          <w:tcPr>
            <w:tcW w:w="4320" w:type="dxa"/>
            <w:tcBorders>
              <w:top w:val="single" w:sz="4" w:space="0" w:color="auto"/>
              <w:left w:val="single" w:sz="4" w:space="0" w:color="auto"/>
              <w:bottom w:val="single" w:sz="4" w:space="0" w:color="auto"/>
              <w:right w:val="single" w:sz="4" w:space="0" w:color="auto"/>
            </w:tcBorders>
          </w:tcPr>
          <w:p w:rsidR="00D93F61" w:rsidRPr="00D93F61" w:rsidP="00CB1C05" w14:paraId="051622F6" w14:textId="77777777">
            <w:pPr>
              <w:pStyle w:val="LTableTextAbt"/>
            </w:pPr>
            <w:r w:rsidRPr="004A7464">
              <w:rPr>
                <w:rFonts w:asciiTheme="majorBidi" w:hAnsiTheme="majorBidi" w:cstheme="majorBidi"/>
              </w:rPr>
              <w:t>The alternatives for laboratory chemical</w:t>
            </w:r>
            <w:r w:rsidR="005217F5">
              <w:rPr>
                <w:rFonts w:asciiTheme="majorBidi" w:hAnsiTheme="majorBidi" w:cstheme="majorBidi"/>
              </w:rPr>
              <w:t>s</w:t>
            </w:r>
            <w:r w:rsidRPr="004A7464">
              <w:rPr>
                <w:rFonts w:asciiTheme="majorBidi" w:hAnsiTheme="majorBidi" w:cstheme="majorBidi"/>
              </w:rPr>
              <w:t xml:space="preserve"> would vary depending on the specific lab use. For some lab uses</w:t>
            </w:r>
            <w:r w:rsidR="005217F5">
              <w:rPr>
                <w:rFonts w:asciiTheme="majorBidi" w:hAnsiTheme="majorBidi" w:cstheme="majorBidi"/>
              </w:rPr>
              <w:t>,</w:t>
            </w:r>
            <w:r w:rsidRPr="004A7464">
              <w:rPr>
                <w:rFonts w:asciiTheme="majorBidi" w:hAnsiTheme="majorBidi" w:cstheme="majorBidi"/>
              </w:rPr>
              <w:t xml:space="preserve"> using a similar solvent identified in a different product category would be practical. However, for uses such as a standard for testing, there are no alternatives. </w:t>
            </w:r>
            <w:r w:rsidRPr="008449A8">
              <w:rPr>
                <w:rFonts w:asciiTheme="majorBidi" w:hAnsiTheme="majorBidi" w:cstheme="majorBidi"/>
              </w:rPr>
              <w:t xml:space="preserve">The lack of known alternatives for </w:t>
            </w:r>
            <w:r>
              <w:rPr>
                <w:rFonts w:asciiTheme="majorBidi" w:hAnsiTheme="majorBidi" w:cstheme="majorBidi"/>
              </w:rPr>
              <w:t>these use categories is</w:t>
            </w:r>
            <w:r w:rsidRPr="008449A8">
              <w:rPr>
                <w:rFonts w:asciiTheme="majorBidi" w:hAnsiTheme="majorBidi" w:cstheme="majorBidi"/>
              </w:rPr>
              <w:t xml:space="preserve"> accounted for in the development of the regulatory options.</w:t>
            </w:r>
          </w:p>
        </w:tc>
      </w:tr>
      <w:tr w14:paraId="51CB7E63" w14:textId="77777777" w:rsidTr="004D43DD">
        <w:tblPrEx>
          <w:tblW w:w="9090" w:type="dxa"/>
          <w:jc w:val="left"/>
          <w:tblLayout w:type="fixed"/>
          <w:tblLook w:val="04A0"/>
        </w:tblPrEx>
        <w:trPr>
          <w:trHeight w:val="20"/>
          <w:jc w:val="left"/>
        </w:trPr>
        <w:tc>
          <w:tcPr>
            <w:tcW w:w="1890" w:type="dxa"/>
            <w:tcBorders>
              <w:top w:val="single" w:sz="4" w:space="0" w:color="auto"/>
              <w:left w:val="single" w:sz="4" w:space="0" w:color="auto"/>
              <w:bottom w:val="single" w:sz="4" w:space="0" w:color="auto"/>
              <w:right w:val="single" w:sz="4" w:space="0" w:color="auto"/>
            </w:tcBorders>
            <w:vAlign w:val="center"/>
          </w:tcPr>
          <w:p w:rsidR="00BE4C34" w:rsidRPr="004A7464" w:rsidP="00CB1C05" w14:paraId="08854F1D" w14:textId="77777777">
            <w:pPr>
              <w:pStyle w:val="LTableTextAbt"/>
            </w:pPr>
            <w:r>
              <w:rPr>
                <w:szCs w:val="18"/>
              </w:rPr>
              <w:t>Processing Aid, Except Petrochemical</w:t>
            </w:r>
          </w:p>
        </w:tc>
        <w:tc>
          <w:tcPr>
            <w:tcW w:w="2880" w:type="dxa"/>
            <w:tcBorders>
              <w:top w:val="single" w:sz="4" w:space="0" w:color="auto"/>
              <w:left w:val="single" w:sz="4" w:space="0" w:color="auto"/>
              <w:bottom w:val="single" w:sz="4" w:space="0" w:color="auto"/>
              <w:right w:val="single" w:sz="4" w:space="0" w:color="auto"/>
            </w:tcBorders>
            <w:vAlign w:val="center"/>
          </w:tcPr>
          <w:p w:rsidR="00BE4C34" w:rsidRPr="004A7464" w:rsidP="00CB1C05" w14:paraId="7D38C0F5" w14:textId="7D1B0E60">
            <w:pPr>
              <w:pStyle w:val="LTableTextAbt"/>
              <w:numPr>
                <w:ilvl w:val="0"/>
                <w:numId w:val="8"/>
              </w:numPr>
              <w:ind w:left="161" w:hanging="180"/>
            </w:pPr>
            <w:r w:rsidRPr="00426312">
              <w:rPr>
                <w:szCs w:val="18"/>
              </w:rPr>
              <w:t xml:space="preserve">Industrial and commercial use as a processing aid </w:t>
            </w:r>
            <w:r w:rsidR="00F76CE6">
              <w:rPr>
                <w:szCs w:val="18"/>
              </w:rPr>
              <w:t xml:space="preserve">in sectors other than </w:t>
            </w:r>
            <w:r w:rsidR="00171D4F">
              <w:rPr>
                <w:szCs w:val="18"/>
              </w:rPr>
              <w:t xml:space="preserve">petrochemical </w:t>
            </w:r>
            <w:r w:rsidRPr="00426312">
              <w:rPr>
                <w:szCs w:val="18"/>
              </w:rPr>
              <w:t>manufacturing</w:t>
            </w:r>
          </w:p>
        </w:tc>
        <w:tc>
          <w:tcPr>
            <w:tcW w:w="4320" w:type="dxa"/>
            <w:tcBorders>
              <w:top w:val="single" w:sz="4" w:space="0" w:color="auto"/>
              <w:left w:val="single" w:sz="4" w:space="0" w:color="auto"/>
              <w:bottom w:val="single" w:sz="4" w:space="0" w:color="auto"/>
              <w:right w:val="single" w:sz="4" w:space="0" w:color="auto"/>
            </w:tcBorders>
          </w:tcPr>
          <w:p w:rsidR="00D93F61" w:rsidRPr="00D93F61" w:rsidP="00CB1C05" w14:paraId="054F6467" w14:textId="77777777">
            <w:pPr>
              <w:pStyle w:val="LTableTextAbt"/>
            </w:pPr>
            <w:r w:rsidRPr="00406B7C">
              <w:rPr>
                <w:rFonts w:asciiTheme="majorBidi" w:hAnsiTheme="majorBidi" w:cstheme="majorBidi"/>
              </w:rPr>
              <w:t xml:space="preserve">EPA identified one firm that appears to be using PCE as a processing aid in agricultural chemical manufacturing based on TRI data, but </w:t>
            </w:r>
            <w:r w:rsidR="00F15CD2">
              <w:rPr>
                <w:rFonts w:asciiTheme="majorBidi" w:hAnsiTheme="majorBidi" w:cstheme="majorBidi"/>
              </w:rPr>
              <w:t>additional information about this use is not reasonably available.</w:t>
            </w:r>
            <w:r w:rsidRPr="00406B7C">
              <w:rPr>
                <w:rFonts w:asciiTheme="majorBidi" w:hAnsiTheme="majorBidi" w:cstheme="majorBidi"/>
              </w:rPr>
              <w:t xml:space="preserve"> For this analysis, EPA assumes that there are economically feasible alternatives to PCE for this COU but was unable to estimate costs for switching to alternatives.</w:t>
            </w:r>
          </w:p>
        </w:tc>
      </w:tr>
      <w:tr w14:paraId="223AA38E" w14:textId="77777777" w:rsidTr="004D43DD">
        <w:tblPrEx>
          <w:tblW w:w="9090" w:type="dxa"/>
          <w:jc w:val="left"/>
          <w:tblLayout w:type="fixed"/>
          <w:tblLook w:val="04A0"/>
        </w:tblPrEx>
        <w:trPr>
          <w:trHeight w:val="20"/>
          <w:jc w:val="left"/>
        </w:trPr>
        <w:tc>
          <w:tcPr>
            <w:tcW w:w="1890" w:type="dxa"/>
            <w:tcBorders>
              <w:top w:val="single" w:sz="4" w:space="0" w:color="auto"/>
              <w:left w:val="single" w:sz="4" w:space="0" w:color="auto"/>
              <w:bottom w:val="single" w:sz="4" w:space="0" w:color="auto"/>
              <w:right w:val="single" w:sz="4" w:space="0" w:color="auto"/>
            </w:tcBorders>
            <w:vAlign w:val="center"/>
          </w:tcPr>
          <w:p w:rsidR="00BE4C34" w:rsidRPr="00BA4D76" w:rsidP="00CB1C05" w14:paraId="06BC73EF" w14:textId="77777777">
            <w:pPr>
              <w:pStyle w:val="LTableTextAbt"/>
              <w:rPr>
                <w:szCs w:val="18"/>
              </w:rPr>
            </w:pPr>
            <w:r w:rsidRPr="00BA4D76">
              <w:rPr>
                <w:szCs w:val="18"/>
              </w:rPr>
              <w:t>DOD Uses</w:t>
            </w:r>
          </w:p>
        </w:tc>
        <w:tc>
          <w:tcPr>
            <w:tcW w:w="2880" w:type="dxa"/>
            <w:tcBorders>
              <w:top w:val="single" w:sz="4" w:space="0" w:color="auto"/>
              <w:left w:val="single" w:sz="4" w:space="0" w:color="auto"/>
              <w:bottom w:val="single" w:sz="4" w:space="0" w:color="auto"/>
              <w:right w:val="single" w:sz="4" w:space="0" w:color="auto"/>
            </w:tcBorders>
            <w:vAlign w:val="center"/>
          </w:tcPr>
          <w:p w:rsidR="00BE4C34" w:rsidRPr="00426312" w:rsidP="00CB1C05" w14:paraId="06B854BF" w14:textId="77777777">
            <w:pPr>
              <w:pStyle w:val="LTableTextAbt"/>
              <w:numPr>
                <w:ilvl w:val="0"/>
                <w:numId w:val="8"/>
              </w:numPr>
              <w:ind w:left="161" w:hanging="180"/>
              <w:rPr>
                <w:szCs w:val="18"/>
              </w:rPr>
            </w:pPr>
            <w:r w:rsidRPr="00426312">
              <w:rPr>
                <w:szCs w:val="18"/>
              </w:rPr>
              <w:t xml:space="preserve">Industrial and commercial use in specialty </w:t>
            </w:r>
            <w:r w:rsidR="004079E1">
              <w:rPr>
                <w:szCs w:val="18"/>
              </w:rPr>
              <w:t>DOD</w:t>
            </w:r>
            <w:r w:rsidRPr="00426312">
              <w:rPr>
                <w:szCs w:val="18"/>
              </w:rPr>
              <w:t xml:space="preserve"> uses (oil analysis and water pipe repair)</w:t>
            </w:r>
          </w:p>
        </w:tc>
        <w:tc>
          <w:tcPr>
            <w:tcW w:w="4320" w:type="dxa"/>
            <w:tcBorders>
              <w:top w:val="single" w:sz="4" w:space="0" w:color="auto"/>
              <w:left w:val="single" w:sz="4" w:space="0" w:color="auto"/>
              <w:bottom w:val="single" w:sz="4" w:space="0" w:color="auto"/>
              <w:right w:val="single" w:sz="4" w:space="0" w:color="auto"/>
            </w:tcBorders>
          </w:tcPr>
          <w:p w:rsidR="00BE4C34" w:rsidRPr="00B1218A" w:rsidP="00CB1C05" w14:paraId="6897CA59" w14:textId="77777777">
            <w:pPr>
              <w:pStyle w:val="LTableTextAbt"/>
              <w:rPr>
                <w:rFonts w:asciiTheme="majorBidi" w:hAnsiTheme="majorBidi" w:cstheme="majorBidi"/>
              </w:rPr>
            </w:pPr>
            <w:r>
              <w:rPr>
                <w:rFonts w:asciiTheme="majorBidi" w:hAnsiTheme="majorBidi" w:cstheme="majorBidi"/>
              </w:rPr>
              <w:t>DOD informed us of this use</w:t>
            </w:r>
            <w:r w:rsidRPr="00852635">
              <w:rPr>
                <w:rFonts w:asciiTheme="majorBidi" w:hAnsiTheme="majorBidi" w:cstheme="majorBidi"/>
              </w:rPr>
              <w:t xml:space="preserve">. Based on market research, EPA was unable to find current products containing </w:t>
            </w:r>
            <w:r>
              <w:rPr>
                <w:rFonts w:asciiTheme="majorBidi" w:hAnsiTheme="majorBidi" w:cstheme="majorBidi"/>
              </w:rPr>
              <w:t>PCE</w:t>
            </w:r>
            <w:r w:rsidRPr="00852635">
              <w:rPr>
                <w:rFonts w:asciiTheme="majorBidi" w:hAnsiTheme="majorBidi" w:cstheme="majorBidi"/>
              </w:rPr>
              <w:t xml:space="preserve">. EPA assumes that there are economically feasible alternatives to </w:t>
            </w:r>
            <w:r>
              <w:rPr>
                <w:rFonts w:asciiTheme="majorBidi" w:hAnsiTheme="majorBidi" w:cstheme="majorBidi"/>
              </w:rPr>
              <w:t>PCE</w:t>
            </w:r>
            <w:r w:rsidRPr="00852635">
              <w:rPr>
                <w:rFonts w:asciiTheme="majorBidi" w:hAnsiTheme="majorBidi" w:cstheme="majorBidi"/>
              </w:rPr>
              <w:t xml:space="preserve"> for this COU but was unable to consider, to the extent practicable based on reasonably available information, whether these alternatives benefit health or the environment compared to this COU for </w:t>
            </w:r>
            <w:r>
              <w:rPr>
                <w:rFonts w:asciiTheme="majorBidi" w:hAnsiTheme="majorBidi" w:cstheme="majorBidi"/>
              </w:rPr>
              <w:t>PCE</w:t>
            </w:r>
            <w:r w:rsidRPr="00852635">
              <w:rPr>
                <w:rFonts w:asciiTheme="majorBidi" w:hAnsiTheme="majorBidi" w:cstheme="majorBidi"/>
              </w:rPr>
              <w:t>.</w:t>
            </w:r>
          </w:p>
        </w:tc>
      </w:tr>
      <w:tr w14:paraId="2038863B" w14:textId="77777777" w:rsidTr="004D43DD">
        <w:tblPrEx>
          <w:tblW w:w="9090" w:type="dxa"/>
          <w:jc w:val="left"/>
          <w:tblLayout w:type="fixed"/>
          <w:tblLook w:val="04A0"/>
        </w:tblPrEx>
        <w:trPr>
          <w:trHeight w:val="20"/>
          <w:jc w:val="left"/>
        </w:trPr>
        <w:tc>
          <w:tcPr>
            <w:tcW w:w="1890" w:type="dxa"/>
            <w:tcBorders>
              <w:top w:val="single" w:sz="4" w:space="0" w:color="auto"/>
              <w:left w:val="single" w:sz="4" w:space="0" w:color="auto"/>
              <w:bottom w:val="single" w:sz="4" w:space="0" w:color="auto"/>
              <w:right w:val="single" w:sz="4" w:space="0" w:color="auto"/>
            </w:tcBorders>
            <w:vAlign w:val="center"/>
          </w:tcPr>
          <w:p w:rsidR="00BE4C34" w:rsidP="00CB1C05" w14:paraId="3EA155A7" w14:textId="77777777">
            <w:pPr>
              <w:pStyle w:val="LTableTextAbt"/>
              <w:rPr>
                <w:szCs w:val="18"/>
              </w:rPr>
            </w:pPr>
            <w:r>
              <w:t>Paint and Coatings</w:t>
            </w:r>
          </w:p>
        </w:tc>
        <w:tc>
          <w:tcPr>
            <w:tcW w:w="2880" w:type="dxa"/>
            <w:tcBorders>
              <w:top w:val="single" w:sz="4" w:space="0" w:color="auto"/>
              <w:left w:val="single" w:sz="4" w:space="0" w:color="auto"/>
              <w:bottom w:val="single" w:sz="4" w:space="0" w:color="auto"/>
              <w:right w:val="single" w:sz="4" w:space="0" w:color="auto"/>
            </w:tcBorders>
            <w:vAlign w:val="center"/>
          </w:tcPr>
          <w:p w:rsidR="00BE4C34" w:rsidRPr="00E74157" w:rsidP="00CB1C05" w14:paraId="4E5FC40E" w14:textId="77777777">
            <w:pPr>
              <w:pStyle w:val="LTableTextAbt"/>
              <w:numPr>
                <w:ilvl w:val="0"/>
                <w:numId w:val="8"/>
              </w:numPr>
              <w:ind w:left="166" w:hanging="166"/>
              <w:rPr>
                <w:szCs w:val="18"/>
              </w:rPr>
            </w:pPr>
            <w:r w:rsidRPr="00C71854">
              <w:t>Industrial</w:t>
            </w:r>
            <w:r w:rsidRPr="00AD6488">
              <w:t xml:space="preserve"> and commercial use in paints and coatings</w:t>
            </w:r>
          </w:p>
        </w:tc>
        <w:tc>
          <w:tcPr>
            <w:tcW w:w="4320" w:type="dxa"/>
            <w:tcBorders>
              <w:top w:val="single" w:sz="4" w:space="0" w:color="auto"/>
              <w:left w:val="single" w:sz="4" w:space="0" w:color="auto"/>
              <w:bottom w:val="single" w:sz="4" w:space="0" w:color="auto"/>
              <w:right w:val="single" w:sz="4" w:space="0" w:color="auto"/>
            </w:tcBorders>
          </w:tcPr>
          <w:p w:rsidR="00BE4C34" w:rsidRPr="00673A47" w:rsidP="00CB1C05" w14:paraId="4AF12580" w14:textId="77777777">
            <w:pPr>
              <w:pStyle w:val="LTableTextAbt"/>
              <w:rPr>
                <w:rFonts w:asciiTheme="majorBidi" w:hAnsiTheme="majorBidi" w:cstheme="majorBidi"/>
              </w:rPr>
            </w:pPr>
            <w:r w:rsidRPr="003E130F">
              <w:rPr>
                <w:rFonts w:asciiTheme="majorBidi" w:hAnsiTheme="majorBidi" w:cstheme="majorBidi"/>
              </w:rPr>
              <w:t xml:space="preserve">There is evidence that </w:t>
            </w:r>
            <w:r>
              <w:rPr>
                <w:rFonts w:asciiTheme="majorBidi" w:hAnsiTheme="majorBidi" w:cstheme="majorBidi"/>
              </w:rPr>
              <w:t>PCE</w:t>
            </w:r>
            <w:r w:rsidRPr="003E130F">
              <w:rPr>
                <w:rFonts w:asciiTheme="majorBidi" w:hAnsiTheme="majorBidi" w:cstheme="majorBidi"/>
              </w:rPr>
              <w:t xml:space="preserve"> has historically been used in select products in this category. </w:t>
            </w:r>
            <w:r w:rsidRPr="002C7EB9">
              <w:rPr>
                <w:rFonts w:asciiTheme="majorBidi" w:hAnsiTheme="majorBidi" w:cstheme="majorBidi"/>
              </w:rPr>
              <w:t xml:space="preserve">Based on market research, EPA was unable to find </w:t>
            </w:r>
            <w:r>
              <w:rPr>
                <w:rFonts w:asciiTheme="majorBidi" w:hAnsiTheme="majorBidi" w:cstheme="majorBidi"/>
              </w:rPr>
              <w:t>current products containing PCE</w:t>
            </w:r>
            <w:r w:rsidR="00EA3680">
              <w:rPr>
                <w:rFonts w:asciiTheme="majorBidi" w:hAnsiTheme="majorBidi" w:cstheme="majorBidi"/>
              </w:rPr>
              <w:t>,</w:t>
            </w:r>
            <w:r>
              <w:rPr>
                <w:rFonts w:asciiTheme="majorBidi" w:hAnsiTheme="majorBidi" w:cstheme="majorBidi"/>
              </w:rPr>
              <w:t xml:space="preserve"> but some public comments indicate there may be some proprietary industrial use in paints and coatings</w:t>
            </w:r>
            <w:r w:rsidRPr="002C7EB9">
              <w:rPr>
                <w:rFonts w:asciiTheme="majorBidi" w:hAnsiTheme="majorBidi" w:cstheme="majorBidi"/>
              </w:rPr>
              <w:t xml:space="preserve">. EPA assumes that there are economically feasible alternatives to </w:t>
            </w:r>
            <w:r>
              <w:rPr>
                <w:rFonts w:asciiTheme="majorBidi" w:hAnsiTheme="majorBidi" w:cstheme="majorBidi"/>
              </w:rPr>
              <w:t>PCE</w:t>
            </w:r>
            <w:r w:rsidRPr="002C7EB9">
              <w:rPr>
                <w:rFonts w:asciiTheme="majorBidi" w:hAnsiTheme="majorBidi" w:cstheme="majorBidi"/>
              </w:rPr>
              <w:t xml:space="preserve"> for this COU but was unable to consider, to the extent practicable based on reasonably available information, whether these alternatives benefit health or the environment compared to this COU for </w:t>
            </w:r>
            <w:r>
              <w:rPr>
                <w:rFonts w:asciiTheme="majorBidi" w:hAnsiTheme="majorBidi" w:cstheme="majorBidi"/>
              </w:rPr>
              <w:t>PCE</w:t>
            </w:r>
            <w:r w:rsidRPr="002C7EB9">
              <w:rPr>
                <w:rFonts w:asciiTheme="majorBidi" w:hAnsiTheme="majorBidi" w:cstheme="majorBidi"/>
              </w:rPr>
              <w:t>.</w:t>
            </w:r>
          </w:p>
        </w:tc>
      </w:tr>
    </w:tbl>
    <w:p w:rsidR="006D201E" w:rsidRPr="0065459D" w:rsidP="00CB1C05" w14:paraId="33823A09" w14:textId="77777777">
      <w:pPr>
        <w:rPr>
          <w:highlight w:val="yellow"/>
        </w:rPr>
      </w:pPr>
    </w:p>
    <w:p w:rsidR="00890ED0" w:rsidRPr="00F773FE" w:rsidP="00CB1C05" w14:paraId="25F93261" w14:textId="77777777">
      <w:pPr>
        <w:pStyle w:val="Heading2"/>
      </w:pPr>
      <w:bookmarkStart w:id="224" w:name="_Ref106723827"/>
      <w:bookmarkStart w:id="225" w:name="_Ref106724030"/>
      <w:bookmarkStart w:id="226" w:name="_Toc111035536"/>
      <w:bookmarkStart w:id="227" w:name="_Toc111037059"/>
      <w:bookmarkStart w:id="228" w:name="_Toc114061891"/>
      <w:bookmarkStart w:id="229" w:name="_Toc165378725"/>
      <w:r w:rsidRPr="00F773FE">
        <w:t>Vapor Degreasing</w:t>
      </w:r>
      <w:bookmarkEnd w:id="224"/>
      <w:bookmarkEnd w:id="225"/>
      <w:bookmarkEnd w:id="226"/>
      <w:bookmarkEnd w:id="227"/>
      <w:r w:rsidR="00231808">
        <w:t xml:space="preserve"> and Batch Cold Cleaning</w:t>
      </w:r>
      <w:bookmarkEnd w:id="228"/>
      <w:bookmarkEnd w:id="229"/>
    </w:p>
    <w:p w:rsidR="00496DB7" w:rsidP="00CB1C05" w14:paraId="640E752C" w14:textId="77777777">
      <w:pPr>
        <w:pStyle w:val="BodyText"/>
      </w:pPr>
      <w:r>
        <w:t>Possible</w:t>
      </w:r>
      <w:r w:rsidRPr="00F773FE" w:rsidR="00AB2266">
        <w:t xml:space="preserve"> </w:t>
      </w:r>
      <w:r w:rsidRPr="00F773FE" w:rsidR="00851995">
        <w:t xml:space="preserve">technologically and economically feasible </w:t>
      </w:r>
      <w:r w:rsidRPr="00F773FE" w:rsidR="004E0288">
        <w:t>alternative cleaning methods</w:t>
      </w:r>
      <w:r>
        <w:t xml:space="preserve"> </w:t>
      </w:r>
      <w:r w:rsidR="00021368">
        <w:t xml:space="preserve">to the use of PCE in vapor degreasing </w:t>
      </w:r>
      <w:r w:rsidRPr="00F773FE" w:rsidR="004E0288">
        <w:t xml:space="preserve">could include vapor degreasing with another solvent, </w:t>
      </w:r>
      <w:r w:rsidRPr="00F773FE" w:rsidR="00DF3944">
        <w:t>aqueous cleaning</w:t>
      </w:r>
      <w:r w:rsidRPr="00F773FE" w:rsidR="00670F01">
        <w:t xml:space="preserve">, or another non-water alternative such as </w:t>
      </w:r>
      <w:r w:rsidRPr="00F773FE" w:rsidR="00307719">
        <w:t xml:space="preserve">hydrocarbon solvents, </w:t>
      </w:r>
      <w:r w:rsidRPr="00F773FE" w:rsidR="00261C6E">
        <w:t xml:space="preserve">oxygenated solvents, </w:t>
      </w:r>
      <w:r w:rsidRPr="00F773FE" w:rsidR="00145C8D">
        <w:t xml:space="preserve">terpene-based </w:t>
      </w:r>
      <w:r w:rsidRPr="00F773FE" w:rsidR="004311D2">
        <w:t xml:space="preserve">cleaners, </w:t>
      </w:r>
      <w:r w:rsidRPr="00F773FE" w:rsidR="006E12AE">
        <w:t xml:space="preserve">parachlorobenzotrifluoride, </w:t>
      </w:r>
      <w:r w:rsidRPr="00F773FE" w:rsidR="006D2FD0">
        <w:t xml:space="preserve">volatile methyl siloxanes, </w:t>
      </w:r>
      <w:r w:rsidRPr="00F773FE" w:rsidR="00CE1CDF">
        <w:t>or soy-based cleaners</w:t>
      </w:r>
      <w:r w:rsidRPr="00F773FE" w:rsidR="00E07E69">
        <w:t xml:space="preserve"> (</w:t>
      </w:r>
      <w:r w:rsidR="00976BDA">
        <w:t>Institute for Research and Technical Assistance</w:t>
      </w:r>
      <w:r w:rsidRPr="00F773FE" w:rsidR="00976BDA">
        <w:t xml:space="preserve"> </w:t>
      </w:r>
      <w:r w:rsidR="00976BDA">
        <w:t>[</w:t>
      </w:r>
      <w:r w:rsidRPr="00F773FE" w:rsidR="00E07E69">
        <w:t>IRTA</w:t>
      </w:r>
      <w:r w:rsidR="00976BDA">
        <w:t>]</w:t>
      </w:r>
      <w:r w:rsidRPr="00F773FE" w:rsidR="00E07E69">
        <w:t xml:space="preserve"> </w:t>
      </w:r>
      <w:r w:rsidRPr="00F773FE" w:rsidR="00E07E69">
        <w:fldChar w:fldCharType="begin" w:fldLock="1"/>
      </w:r>
      <w:r w:rsidR="00414172">
        <w:instrText xml:space="preserve"> ADDIN EN.CITE &lt;EndNote&gt;&lt;Cite ExcludeAuth="1"&gt;&lt;Author&gt;Institute for Research and Technical Assistance (IRTA)&lt;/Author&gt;&lt;Year&gt;2016&lt;/Year&gt;&lt;RecNum&gt;29&lt;/RecNum&gt;&lt;DisplayText&gt;2016b; 2016a&lt;/DisplayText&gt;&lt;record&gt;&lt;rec-number&gt;29&lt;/rec-number&gt;&lt;foreign-keys&gt;&lt;key app="EN" db-id="52wf2wf0o0rv01e9dzo52td80t0590tp2fwd" timestamp="1714499636"&gt;29&lt;/key&gt;&lt;/foreign-keys&gt;&lt;ref-type name="Report"&gt;27&lt;/ref-type&gt;&lt;contributors&gt;&lt;authors&gt;&lt;author&gt;Institute for Research and Technical Assistance (IRTA),&lt;/author&gt;&lt;/authors&gt;&lt;/contributors&gt;&lt;titles&gt;&lt;title&gt;Alternative Compliance Strategies for Open Top Vapor Degreasers under a Prohibition of Trichloroethylene&lt;/title&gt;&lt;/titles&gt;&lt;dates&gt;&lt;year&gt;2016&lt;/year&gt;&lt;/dates&gt;&lt;urls&gt;&lt;/urls&gt;&lt;/record&gt;&lt;/Cite&gt;&lt;Cite ExcludeAuth="1"&gt;&lt;Author&gt;Institute for Research and Technical Assistance (IRTA)&lt;/Author&gt;&lt;Year&gt;2016&lt;/Year&gt;&lt;RecNum&gt;30&lt;/RecNum&gt;&lt;record&gt;&lt;rec-number&gt;30&lt;/rec-number&gt;&lt;foreign-keys&gt;&lt;key app="EN" db-id="52wf2wf0o0rv01e9dzo52td80t0590tp2fwd" timestamp="1714499636"&gt;30&lt;/key&gt;&lt;/foreign-keys&gt;&lt;ref-type name="Report"&gt;27&lt;/ref-type&gt;&lt;contributors&gt;&lt;authors&gt;&lt;author&gt;Institute for Research and Technical Assistance (IRTA),&lt;/author&gt;&lt;/authors&gt;&lt;/contributors&gt;&lt;titles&gt;&lt;title&gt;Alternative Compliance Strategies for Enclosed and Conveyorized Vapor Degreasers under a Prohibition of Trichloroethylene&lt;/title&gt;&lt;/titles&gt;&lt;dates&gt;&lt;year&gt;2016&lt;/year&gt;&lt;/dates&gt;&lt;urls&gt;&lt;/urls&gt;&lt;/record&gt;&lt;/Cite&gt;&lt;/EndNote&gt;</w:instrText>
      </w:r>
      <w:r w:rsidRPr="00F773FE" w:rsidR="00E07E69">
        <w:fldChar w:fldCharType="separate"/>
      </w:r>
      <w:hyperlink w:anchor="_ENREF_23" w:tooltip="Institute for Research and Technical Assistance (IRTA), 2016 #29" w:history="1">
        <w:r w:rsidR="00414172">
          <w:rPr>
            <w:noProof/>
          </w:rPr>
          <w:t>2016b</w:t>
        </w:r>
      </w:hyperlink>
      <w:r w:rsidR="00E21951">
        <w:rPr>
          <w:noProof/>
        </w:rPr>
        <w:t xml:space="preserve">; </w:t>
      </w:r>
      <w:hyperlink w:anchor="_ENREF_22" w:tooltip="Institute for Research and Technical Assistance (IRTA), 2016 #30" w:history="1">
        <w:r w:rsidR="00414172">
          <w:rPr>
            <w:noProof/>
          </w:rPr>
          <w:t>2016a</w:t>
        </w:r>
      </w:hyperlink>
      <w:r w:rsidRPr="00F773FE" w:rsidR="00E07E69">
        <w:fldChar w:fldCharType="end"/>
      </w:r>
      <w:r w:rsidRPr="00F773FE" w:rsidR="00E07E69">
        <w:t>)</w:t>
      </w:r>
      <w:r w:rsidRPr="00F773FE" w:rsidR="00CE1CDF">
        <w:t xml:space="preserve">. </w:t>
      </w:r>
      <w:r w:rsidRPr="00F773FE" w:rsidR="00B124FB">
        <w:t xml:space="preserve">Three solvents </w:t>
      </w:r>
      <w:r w:rsidR="004A70C3">
        <w:t>sometimes</w:t>
      </w:r>
      <w:r w:rsidRPr="00F773FE" w:rsidR="004A70C3">
        <w:t xml:space="preserve"> </w:t>
      </w:r>
      <w:r w:rsidRPr="00F773FE" w:rsidR="00B124FB">
        <w:t xml:space="preserve">used for vapor degreasing are also included in the first 10 TSCA </w:t>
      </w:r>
      <w:r w:rsidR="00BE4433">
        <w:t>w</w:t>
      </w:r>
      <w:r w:rsidRPr="00F773FE" w:rsidR="00BE4433">
        <w:t xml:space="preserve">ork </w:t>
      </w:r>
      <w:r w:rsidR="00BE4433">
        <w:t>p</w:t>
      </w:r>
      <w:r w:rsidRPr="00F773FE" w:rsidR="00BE4433">
        <w:t xml:space="preserve">lan </w:t>
      </w:r>
      <w:r w:rsidRPr="00F773FE" w:rsidR="00B124FB">
        <w:t xml:space="preserve">chemicals: methylene chloride, </w:t>
      </w:r>
      <w:r w:rsidR="00982026">
        <w:t>trichloroethylene</w:t>
      </w:r>
      <w:r w:rsidRPr="00F773FE" w:rsidR="00B124FB">
        <w:t xml:space="preserve">, and 1-bromopropane. The risk evaluations for these three chemicals all found an unreasonable risk under TSCA for their use in vapor degreasing. Given the regulatory uncertainty while EPA considers risk management options for these chemicals, this analysis assumes that these chemicals would not be adopted as alternative vapor degreasing solvents for </w:t>
      </w:r>
      <w:r w:rsidR="00843813">
        <w:t>PCE</w:t>
      </w:r>
      <w:r w:rsidR="00C90EEA">
        <w:t>.</w:t>
      </w:r>
      <w:r w:rsidR="00EB0CC2">
        <w:t xml:space="preserve">  </w:t>
      </w:r>
      <w:r w:rsidR="007D4584">
        <w:t xml:space="preserve">Some </w:t>
      </w:r>
      <w:r w:rsidR="00EB0CC2">
        <w:t>alternative</w:t>
      </w:r>
      <w:r w:rsidR="007D4584">
        <w:t>s</w:t>
      </w:r>
      <w:r w:rsidR="00EB0CC2">
        <w:t xml:space="preserve"> to the use of PCE in vapor degreasing are nonflammable mixes of trans-1,2-dichloroethylene and fluorinated chemicals; the availability of these chemical mixes will be impacted by 3M’s decision to cease manufacturing </w:t>
      </w:r>
      <w:r w:rsidR="00622CFB">
        <w:t>per- and polyfluoroalkyl substances (PFAS), including NOVEC products (mixes of trans-1,2-dichloroethylene and PFAS).</w:t>
      </w:r>
    </w:p>
    <w:p w:rsidR="009C6293" w:rsidP="00CB1C05" w14:paraId="19B21332" w14:textId="77777777">
      <w:pPr>
        <w:pStyle w:val="BodyText"/>
      </w:pPr>
      <w:r>
        <w:t xml:space="preserve">EPA consulted with critical cleaning experts Barbara Kanegsberg and Ed Kanegsberg of BFK </w:t>
      </w:r>
      <w:r w:rsidR="003B1819">
        <w:t>Solutions about</w:t>
      </w:r>
      <w:r>
        <w:t xml:space="preserve"> alternatives to </w:t>
      </w:r>
      <w:r w:rsidR="00773F1F">
        <w:t>PCE</w:t>
      </w:r>
      <w:r>
        <w:t xml:space="preserve"> in vapor degreasing. BFK Solutions helps manufacturers develop and/or optimize their cleaning processes. According to these experts, the alternatives that would be technologically and economically feasible would primarily depend on:</w:t>
      </w:r>
    </w:p>
    <w:p w:rsidR="009C6293" w:rsidP="00CB1C05" w14:paraId="5F972274" w14:textId="77777777">
      <w:pPr>
        <w:pStyle w:val="BodyText"/>
        <w:numPr>
          <w:ilvl w:val="0"/>
          <w:numId w:val="63"/>
        </w:numPr>
      </w:pPr>
      <w:r>
        <w:t xml:space="preserve">the soils being removed; </w:t>
      </w:r>
    </w:p>
    <w:p w:rsidR="009C6293" w:rsidP="00CB1C05" w14:paraId="4411AC4F" w14:textId="77777777">
      <w:pPr>
        <w:pStyle w:val="BodyText"/>
        <w:numPr>
          <w:ilvl w:val="0"/>
          <w:numId w:val="63"/>
        </w:numPr>
      </w:pPr>
      <w:r>
        <w:t xml:space="preserve">the level of cleanliness required; </w:t>
      </w:r>
    </w:p>
    <w:p w:rsidR="009C6293" w:rsidP="00CB1C05" w14:paraId="750C2950" w14:textId="77777777">
      <w:pPr>
        <w:pStyle w:val="BodyText"/>
        <w:numPr>
          <w:ilvl w:val="0"/>
          <w:numId w:val="63"/>
        </w:numPr>
      </w:pPr>
      <w:r>
        <w:t>the characteristics of the components being cleaned; and</w:t>
      </w:r>
    </w:p>
    <w:p w:rsidR="009C6293" w:rsidP="00CB1C05" w14:paraId="6E99E15D" w14:textId="77777777">
      <w:pPr>
        <w:pStyle w:val="BodyText"/>
        <w:numPr>
          <w:ilvl w:val="0"/>
          <w:numId w:val="63"/>
        </w:numPr>
      </w:pPr>
      <w:r>
        <w:t xml:space="preserve">the volume of components being cleaned. </w:t>
      </w:r>
    </w:p>
    <w:p w:rsidR="009C6293" w:rsidP="00CB1C05" w14:paraId="20679E01" w14:textId="77777777">
      <w:pPr>
        <w:pStyle w:val="BodyText"/>
      </w:pPr>
      <w:r>
        <w:t xml:space="preserve">Based on research, EPA expects that current users of </w:t>
      </w:r>
      <w:r w:rsidR="00773F1F">
        <w:t xml:space="preserve">PCE </w:t>
      </w:r>
      <w:r>
        <w:t xml:space="preserve">may need to test multiple different cleaning processes before identifying a successful process, and that some users may transition from using </w:t>
      </w:r>
      <w:r w:rsidR="00C83CE2">
        <w:t>PCE</w:t>
      </w:r>
      <w:r>
        <w:t xml:space="preserve"> in vapor degreasing to more than one alternative cleaning chemical/method. </w:t>
      </w:r>
    </w:p>
    <w:p w:rsidR="009C6293" w:rsidP="00CB1C05" w14:paraId="42255186" w14:textId="77777777">
      <w:pPr>
        <w:pStyle w:val="BodyText"/>
      </w:pPr>
      <w:bookmarkStart w:id="230" w:name="_Hlk143589395"/>
      <w:r>
        <w:t xml:space="preserve">The critical cleaning consultants considered alternatives to the use of </w:t>
      </w:r>
      <w:r w:rsidR="00773F1F">
        <w:t xml:space="preserve">PCE </w:t>
      </w:r>
      <w:r>
        <w:t xml:space="preserve">in three sizes of degreasers used in the four cleaning categories. These are listed in the first two columns of </w:t>
      </w:r>
      <w:r>
        <w:fldChar w:fldCharType="begin" w:fldLock="1"/>
      </w:r>
      <w:r>
        <w:instrText xml:space="preserve"> REF _Ref143617620 \h </w:instrText>
      </w:r>
      <w:r>
        <w:fldChar w:fldCharType="separate"/>
      </w:r>
      <w:r w:rsidRPr="005C74DF" w:rsidR="0092222B">
        <w:t xml:space="preserve">Table </w:t>
      </w:r>
      <w:r w:rsidR="0092222B">
        <w:rPr>
          <w:noProof/>
        </w:rPr>
        <w:t>5</w:t>
      </w:r>
      <w:r w:rsidRPr="005C74DF" w:rsidR="0092222B">
        <w:noBreakHyphen/>
      </w:r>
      <w:r w:rsidR="0092222B">
        <w:rPr>
          <w:noProof/>
        </w:rPr>
        <w:t>3</w:t>
      </w:r>
      <w:r>
        <w:fldChar w:fldCharType="end"/>
      </w:r>
      <w:r>
        <w:t xml:space="preserve">. The twelve primary cleaning methods are presented in the last column in </w:t>
      </w:r>
      <w:r>
        <w:fldChar w:fldCharType="begin" w:fldLock="1"/>
      </w:r>
      <w:r>
        <w:instrText xml:space="preserve"> REF _Ref143617620 \h </w:instrText>
      </w:r>
      <w:r>
        <w:fldChar w:fldCharType="separate"/>
      </w:r>
      <w:r w:rsidRPr="005C74DF" w:rsidR="0092222B">
        <w:t xml:space="preserve">Table </w:t>
      </w:r>
      <w:r w:rsidR="0092222B">
        <w:rPr>
          <w:noProof/>
        </w:rPr>
        <w:t>5</w:t>
      </w:r>
      <w:r w:rsidRPr="005C74DF" w:rsidR="0092222B">
        <w:noBreakHyphen/>
      </w:r>
      <w:r w:rsidR="0092222B">
        <w:rPr>
          <w:noProof/>
        </w:rPr>
        <w:t>3</w:t>
      </w:r>
      <w:r>
        <w:fldChar w:fldCharType="end"/>
      </w:r>
      <w:r>
        <w:t>.</w:t>
      </w:r>
    </w:p>
    <w:bookmarkEnd w:id="230"/>
    <w:p w:rsidR="009C6293" w:rsidP="00CB1C05" w14:paraId="2CB54E42" w14:textId="77777777">
      <w:pPr>
        <w:pStyle w:val="BodyText"/>
      </w:pPr>
      <w:r>
        <w:t>For this analysis, degreasers are defined as small, medium or large based on the cleaning chamber tank size.  Dimensions for the size categories are: small–12 in.  x 12 in. x 10 in.; medium–36 in. x 36 in. x 22 in.; large–60 in. x 42 in. x 36 in.</w:t>
      </w:r>
    </w:p>
    <w:p w:rsidR="009C6293" w:rsidP="00CB1C05" w14:paraId="428805E1" w14:textId="77777777">
      <w:pPr>
        <w:pStyle w:val="BodyText"/>
      </w:pPr>
      <w:r>
        <w:t xml:space="preserve">The critical cleaning experts defined four “cleaning categories” that would need different processes and cleaning requirements for switching to an alternative cleaning method from vapor degreasing with </w:t>
      </w:r>
      <w:r w:rsidR="00C83CE2">
        <w:t>PCE</w:t>
      </w:r>
      <w:r>
        <w:t xml:space="preserve">. </w:t>
      </w:r>
      <w:r>
        <w:rPr>
          <w:bCs/>
          <w:color w:val="000000" w:themeColor="text1"/>
        </w:rPr>
        <w:t>These terms are defined relative to the expected end-use of the product and consequences of inadequate or inappropriate cleaning</w:t>
      </w:r>
      <w:r>
        <w:t>:</w:t>
      </w:r>
    </w:p>
    <w:p w:rsidR="009C6293" w:rsidRPr="0089673A" w:rsidP="00CB1C05" w14:paraId="775662A6" w14:textId="77777777">
      <w:pPr>
        <w:pStyle w:val="ListParagraph"/>
        <w:numPr>
          <w:ilvl w:val="0"/>
          <w:numId w:val="76"/>
        </w:numPr>
        <w:spacing w:line="268" w:lineRule="auto"/>
      </w:pPr>
      <w:r w:rsidRPr="008B6BB6">
        <w:rPr>
          <w:b/>
          <w:bCs/>
        </w:rPr>
        <w:t>General Cleaning</w:t>
      </w:r>
      <w:r w:rsidRPr="008B6BB6">
        <w:t xml:space="preserve"> </w:t>
      </w:r>
      <w:r w:rsidRPr="0089673A">
        <w:t xml:space="preserve">is defined as having relatively low process development and low cost of process verification. Primary costs will include equipment and performance testing. </w:t>
      </w:r>
    </w:p>
    <w:p w:rsidR="009C6293" w:rsidRPr="0089673A" w:rsidP="00CB1C05" w14:paraId="4813794F" w14:textId="77777777">
      <w:pPr>
        <w:pStyle w:val="ListParagraph"/>
        <w:numPr>
          <w:ilvl w:val="0"/>
          <w:numId w:val="76"/>
        </w:numPr>
        <w:spacing w:line="268" w:lineRule="auto"/>
      </w:pPr>
      <w:r w:rsidRPr="0089673A">
        <w:rPr>
          <w:b/>
          <w:bCs/>
        </w:rPr>
        <w:t>High Precision Cleaning</w:t>
      </w:r>
      <w:r w:rsidRPr="0089673A">
        <w:t xml:space="preserve"> covers the cleaning of high value parts where very small residue is acceptable, at best. Significant process development is needed; customer or other regulatory performance standards may be the driving force. Primary costs will include evaluation, initial and on-going performance testing and capital costs. </w:t>
      </w:r>
    </w:p>
    <w:p w:rsidR="009C6293" w:rsidRPr="0089673A" w:rsidP="00CB1C05" w14:paraId="2E21A10B" w14:textId="77777777">
      <w:pPr>
        <w:pStyle w:val="ListParagraph"/>
        <w:numPr>
          <w:ilvl w:val="0"/>
          <w:numId w:val="76"/>
        </w:numPr>
        <w:spacing w:line="268" w:lineRule="auto"/>
      </w:pPr>
      <w:r w:rsidRPr="0089673A">
        <w:rPr>
          <w:b/>
          <w:bCs/>
        </w:rPr>
        <w:t>Safety Critical Cleaning</w:t>
      </w:r>
      <w:r w:rsidRPr="0089673A">
        <w:t xml:space="preserve"> includes product processes where performance failure is not an acceptable option, because failure poses dire hazards for patient, public safety, or national security and/or because the cost of failure would be prohibitively high (e</w:t>
      </w:r>
      <w:r>
        <w:t>.</w:t>
      </w:r>
      <w:r w:rsidRPr="0089673A">
        <w:t>g.</w:t>
      </w:r>
      <w:r>
        <w:t>,</w:t>
      </w:r>
      <w:r w:rsidRPr="0089673A">
        <w:t xml:space="preserve"> space flight). This category will have higher costs for process verification and validation and may also cover situations with very high-cost consequences of failure. Primary costs will include evaluation, initial performance testing, cleanliness validation/verification, and capital costs. </w:t>
      </w:r>
    </w:p>
    <w:p w:rsidR="009C6293" w:rsidRPr="0089673A" w:rsidP="00CB1C05" w14:paraId="5B2BF890" w14:textId="77777777">
      <w:pPr>
        <w:pStyle w:val="ListParagraph"/>
        <w:numPr>
          <w:ilvl w:val="0"/>
          <w:numId w:val="76"/>
        </w:numPr>
        <w:spacing w:line="268" w:lineRule="auto"/>
      </w:pPr>
      <w:r w:rsidRPr="0089673A">
        <w:rPr>
          <w:b/>
          <w:bCs/>
        </w:rPr>
        <w:t>Start-up/R&amp;D</w:t>
      </w:r>
      <w:r w:rsidRPr="0089673A">
        <w:t xml:space="preserve"> </w:t>
      </w:r>
      <w:r w:rsidRPr="0089673A">
        <w:rPr>
          <w:b/>
          <w:bCs/>
        </w:rPr>
        <w:t>Critical Cleaning</w:t>
      </w:r>
      <w:r w:rsidRPr="0089673A">
        <w:t xml:space="preserve"> covers the development process of new high precision or high value products prior to production; these would typically not require large degreasers and would need adaptable cleaning systems and perhaps multiple cleaning systems. </w:t>
      </w:r>
    </w:p>
    <w:p w:rsidR="009C6293" w:rsidP="00CB1C05" w14:paraId="40EB96C9" w14:textId="77777777">
      <w:pPr>
        <w:pStyle w:val="BodyText"/>
      </w:pPr>
    </w:p>
    <w:p w:rsidR="009C6293" w:rsidP="00CB1C05" w14:paraId="29047B22" w14:textId="77777777">
      <w:pPr>
        <w:pStyle w:val="BodyText"/>
      </w:pPr>
      <w:r>
        <w:t xml:space="preserve">In addition to the list of primary cleaning methods included in </w:t>
      </w:r>
      <w:r>
        <w:fldChar w:fldCharType="begin" w:fldLock="1"/>
      </w:r>
      <w:r>
        <w:instrText xml:space="preserve"> REF _Ref143617620 \h </w:instrText>
      </w:r>
      <w:r>
        <w:fldChar w:fldCharType="separate"/>
      </w:r>
      <w:r w:rsidRPr="005C74DF" w:rsidR="0092222B">
        <w:t xml:space="preserve">Table </w:t>
      </w:r>
      <w:r w:rsidR="0092222B">
        <w:rPr>
          <w:noProof/>
        </w:rPr>
        <w:t>5</w:t>
      </w:r>
      <w:r w:rsidRPr="005C74DF" w:rsidR="0092222B">
        <w:noBreakHyphen/>
      </w:r>
      <w:r w:rsidR="0092222B">
        <w:rPr>
          <w:noProof/>
        </w:rPr>
        <w:t>3</w:t>
      </w:r>
      <w:r>
        <w:fldChar w:fldCharType="end"/>
      </w:r>
      <w:r>
        <w:t>, there are other cleaning methods such as carbon dioxide, laser, and plasma that were not included because they are unlikely to be  a primary replacement for a baseline method. They may be used as supplemental methods in order to achieve required cleanliness specifications. However, each method that is used will incur equipment and process development costs.</w:t>
      </w:r>
    </w:p>
    <w:p w:rsidR="009C6293" w:rsidP="00CB1C05" w14:paraId="2BF48039" w14:textId="77777777">
      <w:pPr>
        <w:pStyle w:val="BodyText"/>
      </w:pPr>
      <w:r>
        <w:fldChar w:fldCharType="begin" w:fldLock="1"/>
      </w:r>
      <w:r>
        <w:instrText xml:space="preserve"> REF _Ref146891066 \h </w:instrText>
      </w:r>
      <w:r>
        <w:fldChar w:fldCharType="separate"/>
      </w:r>
      <w:r w:rsidRPr="005C74DF" w:rsidR="0092222B">
        <w:t xml:space="preserve">Table </w:t>
      </w:r>
      <w:r w:rsidR="0092222B">
        <w:rPr>
          <w:noProof/>
        </w:rPr>
        <w:t>5</w:t>
      </w:r>
      <w:r w:rsidRPr="005C74DF" w:rsidR="0092222B">
        <w:noBreakHyphen/>
      </w:r>
      <w:r w:rsidR="0092222B">
        <w:rPr>
          <w:noProof/>
        </w:rPr>
        <w:t>4</w:t>
      </w:r>
      <w:r>
        <w:fldChar w:fldCharType="end"/>
      </w:r>
      <w:r>
        <w:t xml:space="preserve"> </w:t>
      </w:r>
      <w:r w:rsidRPr="00494459">
        <w:t xml:space="preserve">presents </w:t>
      </w:r>
      <w:r>
        <w:t>the descriptions of the alternative cleaning methods that would be the most likely to be economically and technically feasible.</w:t>
      </w:r>
    </w:p>
    <w:tbl>
      <w:tblPr>
        <w:tblW w:w="5001" w:type="pct"/>
        <w:tblLook w:val="04A0"/>
      </w:tblPr>
      <w:tblGrid>
        <w:gridCol w:w="1326"/>
        <w:gridCol w:w="247"/>
        <w:gridCol w:w="1915"/>
        <w:gridCol w:w="236"/>
        <w:gridCol w:w="5638"/>
      </w:tblGrid>
      <w:tr w14:paraId="23714975" w14:textId="77777777" w:rsidTr="00D60F6B">
        <w:tblPrEx>
          <w:tblW w:w="5001" w:type="pct"/>
          <w:tblLook w:val="04A0"/>
        </w:tblPrEx>
        <w:trPr>
          <w:trHeight w:val="180"/>
          <w:tblHeader/>
        </w:trPr>
        <w:tc>
          <w:tcPr>
            <w:tcW w:w="5000" w:type="pct"/>
            <w:gridSpan w:val="5"/>
            <w:shd w:val="clear" w:color="auto" w:fill="auto"/>
            <w:vAlign w:val="center"/>
          </w:tcPr>
          <w:p w:rsidR="009C6293" w:rsidRPr="004C1EED" w:rsidP="00CB1C05" w14:paraId="5DE7DF60" w14:textId="77777777">
            <w:pPr>
              <w:pStyle w:val="TableTitleA"/>
            </w:pPr>
            <w:bookmarkStart w:id="231" w:name="_Ref143617620"/>
            <w:bookmarkStart w:id="232" w:name="_Toc164150145"/>
            <w:bookmarkStart w:id="233" w:name="_Toc165379543"/>
            <w:r w:rsidRPr="005C74DF">
              <w:t xml:space="preserve">Table </w:t>
            </w:r>
            <w:r w:rsidRPr="005C74DF">
              <w:fldChar w:fldCharType="begin" w:fldLock="1"/>
            </w:r>
            <w:r w:rsidRPr="005C74DF">
              <w:instrText>STYLEREF 1 \s</w:instrText>
            </w:r>
            <w:r w:rsidRPr="005C74DF">
              <w:fldChar w:fldCharType="separate"/>
            </w:r>
            <w:r w:rsidR="0092222B">
              <w:rPr>
                <w:noProof/>
              </w:rPr>
              <w:t>5</w:t>
            </w:r>
            <w:r w:rsidRPr="005C74DF">
              <w:fldChar w:fldCharType="end"/>
            </w:r>
            <w:r w:rsidRPr="005C74DF">
              <w:noBreakHyphen/>
            </w:r>
            <w:r w:rsidRPr="005C74DF">
              <w:fldChar w:fldCharType="begin" w:fldLock="1"/>
            </w:r>
            <w:r w:rsidRPr="005C74DF">
              <w:instrText>SEQ Table \* ARABIC \s 1</w:instrText>
            </w:r>
            <w:r w:rsidRPr="005C74DF">
              <w:fldChar w:fldCharType="separate"/>
            </w:r>
            <w:r w:rsidR="0092222B">
              <w:rPr>
                <w:noProof/>
              </w:rPr>
              <w:t>3</w:t>
            </w:r>
            <w:r w:rsidRPr="005C74DF">
              <w:fldChar w:fldCharType="end"/>
            </w:r>
            <w:bookmarkEnd w:id="231"/>
            <w:r w:rsidRPr="005C74DF">
              <w:t xml:space="preserve">: </w:t>
            </w:r>
            <w:r>
              <w:t>Sizes, Cleaning Categories, and Cleaning Methods Considered in the Vapor Degreasing Alternatives Analysis</w:t>
            </w:r>
            <w:bookmarkEnd w:id="232"/>
            <w:bookmarkEnd w:id="233"/>
          </w:p>
        </w:tc>
      </w:tr>
      <w:tr w14:paraId="14438533" w14:textId="77777777" w:rsidTr="00D60F6B">
        <w:tblPrEx>
          <w:tblW w:w="5001" w:type="pct"/>
          <w:tblLook w:val="04A0"/>
        </w:tblPrEx>
        <w:trPr>
          <w:trHeight w:val="570"/>
          <w:tblHeader/>
        </w:trPr>
        <w:tc>
          <w:tcPr>
            <w:tcW w:w="708" w:type="pc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9C6293" w:rsidRPr="006D0935" w:rsidP="00CB1C05" w14:paraId="4C1BD057" w14:textId="77777777">
            <w:pPr>
              <w:pStyle w:val="TableSubtitle"/>
            </w:pPr>
            <w:r>
              <w:t>Size</w:t>
            </w:r>
          </w:p>
        </w:tc>
        <w:tc>
          <w:tcPr>
            <w:tcW w:w="132" w:type="pct"/>
            <w:tcBorders>
              <w:left w:val="single" w:sz="4" w:space="0" w:color="auto"/>
              <w:right w:val="single" w:sz="4" w:space="0" w:color="auto"/>
            </w:tcBorders>
            <w:shd w:val="clear" w:color="auto" w:fill="auto"/>
            <w:vAlign w:val="center"/>
          </w:tcPr>
          <w:p w:rsidR="009C6293" w:rsidRPr="006D0935" w:rsidP="00CB1C05" w14:paraId="62147458" w14:textId="77777777">
            <w:pPr>
              <w:pStyle w:val="TableSubtitle"/>
            </w:pPr>
          </w:p>
        </w:tc>
        <w:tc>
          <w:tcPr>
            <w:tcW w:w="1023" w:type="pct"/>
            <w:tcBorders>
              <w:top w:val="single" w:sz="4" w:space="0" w:color="auto"/>
              <w:left w:val="single" w:sz="4" w:space="0" w:color="auto"/>
              <w:bottom w:val="single" w:sz="4" w:space="0" w:color="auto"/>
              <w:right w:val="single" w:sz="4" w:space="0" w:color="auto"/>
            </w:tcBorders>
            <w:shd w:val="clear" w:color="auto" w:fill="48A9C5" w:themeFill="accent1"/>
            <w:noWrap/>
            <w:vAlign w:val="center"/>
          </w:tcPr>
          <w:p w:rsidR="009C6293" w:rsidRPr="006D0935" w:rsidP="00CB1C05" w14:paraId="45C02C89" w14:textId="77777777">
            <w:pPr>
              <w:pStyle w:val="TableSubtitle"/>
            </w:pPr>
            <w:r>
              <w:t>Cleaning Category</w:t>
            </w:r>
          </w:p>
        </w:tc>
        <w:tc>
          <w:tcPr>
            <w:tcW w:w="126" w:type="pct"/>
            <w:tcBorders>
              <w:left w:val="single" w:sz="4" w:space="0" w:color="auto"/>
              <w:right w:val="single" w:sz="4" w:space="0" w:color="auto"/>
            </w:tcBorders>
            <w:shd w:val="clear" w:color="auto" w:fill="auto"/>
            <w:vAlign w:val="center"/>
          </w:tcPr>
          <w:p w:rsidR="009C6293" w:rsidRPr="006D0935" w:rsidP="00CB1C05" w14:paraId="78795211" w14:textId="77777777">
            <w:pPr>
              <w:pStyle w:val="TableSubtitle"/>
            </w:pPr>
          </w:p>
        </w:tc>
        <w:tc>
          <w:tcPr>
            <w:tcW w:w="3011" w:type="pc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9C6293" w:rsidRPr="006D0935" w:rsidP="00CB1C05" w14:paraId="614E4F42" w14:textId="77777777">
            <w:pPr>
              <w:pStyle w:val="TableSubtitle"/>
            </w:pPr>
            <w:r>
              <w:t>Cleaning Method</w:t>
            </w:r>
          </w:p>
        </w:tc>
      </w:tr>
      <w:tr w14:paraId="5246C0C3" w14:textId="77777777" w:rsidTr="00D60F6B">
        <w:tblPrEx>
          <w:tblW w:w="5001" w:type="pct"/>
          <w:tblLook w:val="04A0"/>
        </w:tblPrEx>
        <w:trPr>
          <w:trHeight w:val="280"/>
        </w:trPr>
        <w:tc>
          <w:tcPr>
            <w:tcW w:w="708"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0080150B" w:rsidP="00CB1C05" w14:paraId="7D59B06B" w14:textId="77777777">
            <w:pPr>
              <w:pStyle w:val="LTableTextAbt"/>
              <w:ind w:hanging="15"/>
            </w:pPr>
            <w:r>
              <w:t>Small</w:t>
            </w:r>
          </w:p>
        </w:tc>
        <w:tc>
          <w:tcPr>
            <w:tcW w:w="132" w:type="pct"/>
            <w:tcBorders>
              <w:left w:val="single" w:sz="4" w:space="0" w:color="auto"/>
              <w:right w:val="single" w:sz="4" w:space="0" w:color="auto"/>
            </w:tcBorders>
            <w:shd w:val="clear" w:color="auto" w:fill="auto"/>
            <w:vAlign w:val="center"/>
          </w:tcPr>
          <w:p w:rsidR="009C6293" w:rsidRPr="0080150B" w:rsidP="00CB1C05" w14:paraId="74D1F03B"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9C6293" w:rsidRPr="20346A98" w:rsidP="00CB1C05" w14:paraId="34F9EEE9" w14:textId="77777777">
            <w:pPr>
              <w:pStyle w:val="LTableTextAbt"/>
              <w:ind w:hanging="15"/>
            </w:pPr>
            <w:r>
              <w:t>General</w:t>
            </w:r>
          </w:p>
        </w:tc>
        <w:tc>
          <w:tcPr>
            <w:tcW w:w="126" w:type="pct"/>
            <w:tcBorders>
              <w:left w:val="single" w:sz="4" w:space="0" w:color="auto"/>
              <w:right w:val="single" w:sz="4" w:space="0" w:color="auto"/>
            </w:tcBorders>
            <w:shd w:val="clear" w:color="auto" w:fill="auto"/>
            <w:vAlign w:val="bottom"/>
          </w:tcPr>
          <w:p w:rsidR="009C6293" w:rsidRPr="20346A98" w:rsidP="00CB1C05" w14:paraId="734F34A3"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bottom"/>
          </w:tcPr>
          <w:p w:rsidR="009C6293" w:rsidRPr="20346A98" w:rsidP="00CB1C05" w14:paraId="40A342CE" w14:textId="77777777">
            <w:pPr>
              <w:pStyle w:val="LTableTextAbt"/>
              <w:ind w:hanging="15"/>
            </w:pPr>
            <w:r w:rsidRPr="00B30000">
              <w:t xml:space="preserve">Airless Degreaser </w:t>
            </w:r>
            <w:r>
              <w:t>with</w:t>
            </w:r>
            <w:r w:rsidRPr="00B30000">
              <w:t xml:space="preserve"> PCE</w:t>
            </w:r>
            <w:r w:rsidR="005535E0">
              <w:t xml:space="preserve"> (alternative to PCE in Open-Top Vapor Degreaser)</w:t>
            </w:r>
          </w:p>
        </w:tc>
      </w:tr>
      <w:tr w14:paraId="3C517862" w14:textId="77777777" w:rsidTr="00D60F6B">
        <w:tblPrEx>
          <w:tblW w:w="5001" w:type="pct"/>
          <w:tblLook w:val="04A0"/>
        </w:tblPrEx>
        <w:trPr>
          <w:trHeight w:val="300"/>
        </w:trPr>
        <w:tc>
          <w:tcPr>
            <w:tcW w:w="708"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0080150B" w:rsidP="00CB1C05" w14:paraId="7F5DD034" w14:textId="77777777">
            <w:pPr>
              <w:pStyle w:val="LTableTextAbt"/>
              <w:ind w:hanging="15"/>
            </w:pPr>
            <w:r>
              <w:t>Medium</w:t>
            </w:r>
          </w:p>
        </w:tc>
        <w:tc>
          <w:tcPr>
            <w:tcW w:w="132" w:type="pct"/>
            <w:tcBorders>
              <w:left w:val="single" w:sz="4" w:space="0" w:color="auto"/>
              <w:right w:val="single" w:sz="4" w:space="0" w:color="auto"/>
            </w:tcBorders>
            <w:shd w:val="clear" w:color="auto" w:fill="auto"/>
            <w:vAlign w:val="center"/>
          </w:tcPr>
          <w:p w:rsidR="009C6293" w:rsidRPr="0080150B" w:rsidP="00CB1C05" w14:paraId="4D095326"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9C6293" w:rsidRPr="20346A98" w:rsidP="00CB1C05" w14:paraId="79C7C72C" w14:textId="77777777">
            <w:pPr>
              <w:pStyle w:val="LTableTextAbt"/>
              <w:ind w:hanging="15"/>
            </w:pPr>
            <w:r>
              <w:t>High Precision</w:t>
            </w:r>
          </w:p>
        </w:tc>
        <w:tc>
          <w:tcPr>
            <w:tcW w:w="126" w:type="pct"/>
            <w:tcBorders>
              <w:left w:val="single" w:sz="4" w:space="0" w:color="auto"/>
              <w:right w:val="single" w:sz="4" w:space="0" w:color="auto"/>
            </w:tcBorders>
            <w:shd w:val="clear" w:color="auto" w:fill="auto"/>
            <w:vAlign w:val="center"/>
          </w:tcPr>
          <w:p w:rsidR="009C6293" w:rsidRPr="20346A98" w:rsidP="00CB1C05" w14:paraId="0030D22F"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6BFBF777" w14:textId="77777777">
            <w:pPr>
              <w:pStyle w:val="LTableTextAbt"/>
              <w:ind w:hanging="15"/>
            </w:pPr>
            <w:r w:rsidRPr="00B30000">
              <w:t xml:space="preserve">Convert OTVD to use </w:t>
            </w:r>
            <w:r w:rsidR="001A2093">
              <w:t>Flashpoint</w:t>
            </w:r>
            <w:r w:rsidRPr="00B30000">
              <w:t xml:space="preserve"> inerted t-DCE</w:t>
            </w:r>
          </w:p>
        </w:tc>
      </w:tr>
      <w:tr w14:paraId="4A7C8F8A" w14:textId="77777777" w:rsidTr="00D60F6B">
        <w:tblPrEx>
          <w:tblW w:w="5001" w:type="pct"/>
          <w:tblLook w:val="04A0"/>
        </w:tblPrEx>
        <w:trPr>
          <w:trHeight w:val="280"/>
        </w:trPr>
        <w:tc>
          <w:tcPr>
            <w:tcW w:w="708"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1C841BE6" w14:textId="77777777">
            <w:pPr>
              <w:pStyle w:val="LTableTextAbt"/>
              <w:ind w:hanging="15"/>
            </w:pPr>
            <w:r>
              <w:t>Large</w:t>
            </w:r>
          </w:p>
        </w:tc>
        <w:tc>
          <w:tcPr>
            <w:tcW w:w="132" w:type="pct"/>
            <w:tcBorders>
              <w:left w:val="single" w:sz="4" w:space="0" w:color="auto"/>
              <w:right w:val="single" w:sz="4" w:space="0" w:color="auto"/>
            </w:tcBorders>
            <w:shd w:val="clear" w:color="auto" w:fill="auto"/>
            <w:vAlign w:val="center"/>
          </w:tcPr>
          <w:p w:rsidR="009C6293" w:rsidP="00CB1C05" w14:paraId="132F074C"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9C6293" w:rsidP="00CB1C05" w14:paraId="0E379FB1" w14:textId="77777777">
            <w:pPr>
              <w:pStyle w:val="LTableTextAbt"/>
              <w:ind w:hanging="15"/>
            </w:pPr>
            <w:r>
              <w:t>Safety Critical</w:t>
            </w:r>
          </w:p>
        </w:tc>
        <w:tc>
          <w:tcPr>
            <w:tcW w:w="126" w:type="pct"/>
            <w:tcBorders>
              <w:left w:val="single" w:sz="4" w:space="0" w:color="auto"/>
              <w:right w:val="single" w:sz="4" w:space="0" w:color="auto"/>
            </w:tcBorders>
            <w:shd w:val="clear" w:color="auto" w:fill="auto"/>
            <w:vAlign w:val="center"/>
          </w:tcPr>
          <w:p w:rsidR="009C6293" w:rsidRPr="20346A98" w:rsidP="00CB1C05" w14:paraId="06F5FBCE"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25C9D1A6" w14:textId="77777777">
            <w:pPr>
              <w:pStyle w:val="LTableTextAbt"/>
              <w:ind w:hanging="15"/>
            </w:pPr>
            <w:r>
              <w:t xml:space="preserve">Replace with OTVD using </w:t>
            </w:r>
            <w:r w:rsidR="001A2093">
              <w:t>Flashpoint</w:t>
            </w:r>
            <w:r>
              <w:t xml:space="preserve"> inerted t-DCE</w:t>
            </w:r>
          </w:p>
        </w:tc>
      </w:tr>
      <w:tr w14:paraId="47D38ABB" w14:textId="77777777" w:rsidTr="00D60F6B">
        <w:tblPrEx>
          <w:tblW w:w="5001" w:type="pct"/>
          <w:tblLook w:val="04A0"/>
        </w:tblPrEx>
        <w:trPr>
          <w:trHeight w:val="280"/>
        </w:trPr>
        <w:tc>
          <w:tcPr>
            <w:tcW w:w="840" w:type="pct"/>
            <w:gridSpan w:val="2"/>
            <w:tcBorders>
              <w:right w:val="single" w:sz="4" w:space="0" w:color="auto"/>
            </w:tcBorders>
            <w:shd w:val="clear" w:color="auto" w:fill="auto"/>
            <w:vAlign w:val="center"/>
          </w:tcPr>
          <w:p w:rsidR="009C6293" w:rsidP="00CB1C05" w14:paraId="279B90DA"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9C6293" w:rsidP="00CB1C05" w14:paraId="1610CE5E" w14:textId="77777777">
            <w:pPr>
              <w:pStyle w:val="LTableTextAbt"/>
              <w:ind w:hanging="15"/>
            </w:pPr>
            <w:r>
              <w:t>Start-Up/R&amp;D</w:t>
            </w:r>
          </w:p>
        </w:tc>
        <w:tc>
          <w:tcPr>
            <w:tcW w:w="126" w:type="pct"/>
            <w:tcBorders>
              <w:left w:val="single" w:sz="4" w:space="0" w:color="auto"/>
              <w:right w:val="single" w:sz="4" w:space="0" w:color="auto"/>
            </w:tcBorders>
            <w:shd w:val="clear" w:color="auto" w:fill="auto"/>
            <w:vAlign w:val="center"/>
          </w:tcPr>
          <w:p w:rsidR="009C6293" w:rsidRPr="20346A98" w:rsidP="00CB1C05" w14:paraId="1DC9B774"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5E8FA5AB" w14:textId="77777777">
            <w:pPr>
              <w:pStyle w:val="LTableTextAbt"/>
              <w:ind w:hanging="15"/>
            </w:pPr>
            <w:r>
              <w:t>Solstice system (trans-1-chloro-3,3,3</w:t>
            </w:r>
            <w:r w:rsidR="003B1819">
              <w:t>-</w:t>
            </w:r>
            <w:r>
              <w:t>trifluoropropene)</w:t>
            </w:r>
          </w:p>
        </w:tc>
      </w:tr>
      <w:tr w14:paraId="31357314" w14:textId="77777777" w:rsidTr="00D60F6B">
        <w:tblPrEx>
          <w:tblW w:w="5001" w:type="pct"/>
          <w:tblLook w:val="04A0"/>
        </w:tblPrEx>
        <w:trPr>
          <w:trHeight w:val="280"/>
        </w:trPr>
        <w:tc>
          <w:tcPr>
            <w:tcW w:w="840" w:type="pct"/>
            <w:gridSpan w:val="2"/>
            <w:shd w:val="clear" w:color="auto" w:fill="auto"/>
            <w:vAlign w:val="center"/>
          </w:tcPr>
          <w:p w:rsidR="009C6293" w:rsidP="00CB1C05" w14:paraId="197DFA35" w14:textId="77777777">
            <w:pPr>
              <w:pStyle w:val="LTableTextAbt"/>
              <w:ind w:hanging="15"/>
            </w:pPr>
          </w:p>
        </w:tc>
        <w:tc>
          <w:tcPr>
            <w:tcW w:w="1023" w:type="pct"/>
            <w:tcBorders>
              <w:top w:val="single" w:sz="4" w:space="0" w:color="auto"/>
              <w:left w:val="nil"/>
            </w:tcBorders>
            <w:shd w:val="clear" w:color="auto" w:fill="auto"/>
            <w:noWrap/>
            <w:vAlign w:val="center"/>
          </w:tcPr>
          <w:p w:rsidR="009C6293" w:rsidP="00CB1C05" w14:paraId="10F487AB"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10055862"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381C4FFD" w14:textId="77777777">
            <w:pPr>
              <w:pStyle w:val="LTableTextAbt"/>
              <w:ind w:hanging="15"/>
            </w:pPr>
            <w:r>
              <w:t>OTVD for Low boiling point (&lt;100C) Alcohol or other flammable</w:t>
            </w:r>
          </w:p>
        </w:tc>
      </w:tr>
      <w:tr w14:paraId="49FD1657" w14:textId="77777777" w:rsidTr="00D60F6B">
        <w:tblPrEx>
          <w:tblW w:w="5001" w:type="pct"/>
          <w:tblLook w:val="04A0"/>
        </w:tblPrEx>
        <w:trPr>
          <w:trHeight w:val="280"/>
        </w:trPr>
        <w:tc>
          <w:tcPr>
            <w:tcW w:w="840" w:type="pct"/>
            <w:gridSpan w:val="2"/>
            <w:shd w:val="clear" w:color="auto" w:fill="auto"/>
            <w:vAlign w:val="center"/>
          </w:tcPr>
          <w:p w:rsidR="009C6293" w:rsidP="00CB1C05" w14:paraId="6A8C9BC2" w14:textId="77777777">
            <w:pPr>
              <w:pStyle w:val="LTableTextAbt"/>
              <w:ind w:hanging="15"/>
            </w:pPr>
          </w:p>
        </w:tc>
        <w:tc>
          <w:tcPr>
            <w:tcW w:w="1023" w:type="pct"/>
            <w:tcBorders>
              <w:left w:val="nil"/>
            </w:tcBorders>
            <w:shd w:val="clear" w:color="auto" w:fill="auto"/>
            <w:noWrap/>
            <w:vAlign w:val="center"/>
          </w:tcPr>
          <w:p w:rsidR="009C6293" w:rsidP="00CB1C05" w14:paraId="2F4044FC"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4FA3336A"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42F8485E" w14:textId="77777777">
            <w:pPr>
              <w:pStyle w:val="LTableTextAbt"/>
              <w:ind w:hanging="15"/>
            </w:pPr>
            <w:r>
              <w:t xml:space="preserve">OTVD for Very low </w:t>
            </w:r>
            <w:r w:rsidR="001A2093">
              <w:t>Flashpoint</w:t>
            </w:r>
            <w:r>
              <w:t xml:space="preserve"> (&lt;0C) solvent</w:t>
            </w:r>
          </w:p>
        </w:tc>
      </w:tr>
      <w:tr w14:paraId="0C75364A" w14:textId="77777777" w:rsidTr="00D60F6B">
        <w:tblPrEx>
          <w:tblW w:w="5001" w:type="pct"/>
          <w:tblLook w:val="04A0"/>
        </w:tblPrEx>
        <w:trPr>
          <w:trHeight w:val="280"/>
        </w:trPr>
        <w:tc>
          <w:tcPr>
            <w:tcW w:w="840" w:type="pct"/>
            <w:gridSpan w:val="2"/>
            <w:shd w:val="clear" w:color="auto" w:fill="auto"/>
            <w:vAlign w:val="center"/>
          </w:tcPr>
          <w:p w:rsidR="009C6293" w:rsidP="00CB1C05" w14:paraId="0D4ED96E" w14:textId="77777777">
            <w:pPr>
              <w:pStyle w:val="LTableTextAbt"/>
              <w:ind w:hanging="15"/>
            </w:pPr>
          </w:p>
        </w:tc>
        <w:tc>
          <w:tcPr>
            <w:tcW w:w="1023" w:type="pct"/>
            <w:tcBorders>
              <w:left w:val="nil"/>
            </w:tcBorders>
            <w:shd w:val="clear" w:color="auto" w:fill="auto"/>
            <w:noWrap/>
            <w:vAlign w:val="center"/>
          </w:tcPr>
          <w:p w:rsidR="009C6293" w:rsidP="00CB1C05" w14:paraId="24F811ED"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5BD47714"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00E92D23" w14:textId="77777777">
            <w:pPr>
              <w:pStyle w:val="LTableTextAbt"/>
              <w:ind w:hanging="15"/>
            </w:pPr>
            <w:r>
              <w:t>Airless Degreaser for High Boiling Point Combustibles (&gt;100C) Hydrocarbons and Alcohols</w:t>
            </w:r>
          </w:p>
        </w:tc>
      </w:tr>
      <w:tr w14:paraId="6847B98E" w14:textId="77777777" w:rsidTr="00D60F6B">
        <w:tblPrEx>
          <w:tblW w:w="5001" w:type="pct"/>
          <w:tblLook w:val="04A0"/>
        </w:tblPrEx>
        <w:trPr>
          <w:trHeight w:val="280"/>
        </w:trPr>
        <w:tc>
          <w:tcPr>
            <w:tcW w:w="840" w:type="pct"/>
            <w:gridSpan w:val="2"/>
            <w:shd w:val="clear" w:color="auto" w:fill="auto"/>
            <w:vAlign w:val="center"/>
          </w:tcPr>
          <w:p w:rsidR="009C6293" w:rsidP="00CB1C05" w14:paraId="07B06C8F" w14:textId="77777777">
            <w:pPr>
              <w:pStyle w:val="LTableTextAbt"/>
              <w:ind w:hanging="15"/>
            </w:pPr>
          </w:p>
        </w:tc>
        <w:tc>
          <w:tcPr>
            <w:tcW w:w="1023" w:type="pct"/>
            <w:tcBorders>
              <w:left w:val="nil"/>
            </w:tcBorders>
            <w:shd w:val="clear" w:color="auto" w:fill="auto"/>
            <w:noWrap/>
            <w:vAlign w:val="center"/>
          </w:tcPr>
          <w:p w:rsidR="009C6293" w:rsidP="00CB1C05" w14:paraId="1641675B"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6626CF22"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79E52EF7" w14:textId="77777777">
            <w:pPr>
              <w:pStyle w:val="LTableTextAbt"/>
              <w:ind w:hanging="15"/>
            </w:pPr>
            <w:r>
              <w:t>Co-Solvent, Bi-Solvent</w:t>
            </w:r>
          </w:p>
        </w:tc>
      </w:tr>
      <w:tr w14:paraId="4702FB79" w14:textId="77777777" w:rsidTr="00D60F6B">
        <w:tblPrEx>
          <w:tblW w:w="5001" w:type="pct"/>
          <w:tblLook w:val="04A0"/>
        </w:tblPrEx>
        <w:trPr>
          <w:trHeight w:val="280"/>
        </w:trPr>
        <w:tc>
          <w:tcPr>
            <w:tcW w:w="840" w:type="pct"/>
            <w:gridSpan w:val="2"/>
            <w:shd w:val="clear" w:color="auto" w:fill="auto"/>
            <w:vAlign w:val="center"/>
          </w:tcPr>
          <w:p w:rsidR="009C6293" w:rsidP="00CB1C05" w14:paraId="22A6784B" w14:textId="77777777">
            <w:pPr>
              <w:pStyle w:val="LTableTextAbt"/>
              <w:ind w:hanging="15"/>
            </w:pPr>
          </w:p>
        </w:tc>
        <w:tc>
          <w:tcPr>
            <w:tcW w:w="1023" w:type="pct"/>
            <w:tcBorders>
              <w:left w:val="nil"/>
            </w:tcBorders>
            <w:shd w:val="clear" w:color="auto" w:fill="auto"/>
            <w:noWrap/>
            <w:vAlign w:val="center"/>
          </w:tcPr>
          <w:p w:rsidR="009C6293" w:rsidP="00CB1C05" w14:paraId="6761AAD0"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28E2D80A"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2186AF62" w14:textId="77777777">
            <w:pPr>
              <w:pStyle w:val="LTableTextAbt"/>
              <w:ind w:hanging="15"/>
            </w:pPr>
            <w:r>
              <w:t>High boiling, non-vacuum, non-rinse</w:t>
            </w:r>
          </w:p>
        </w:tc>
      </w:tr>
      <w:tr w14:paraId="7A2B46C8" w14:textId="77777777" w:rsidTr="00D60F6B">
        <w:tblPrEx>
          <w:tblW w:w="5001" w:type="pct"/>
          <w:tblLook w:val="04A0"/>
        </w:tblPrEx>
        <w:trPr>
          <w:trHeight w:val="280"/>
        </w:trPr>
        <w:tc>
          <w:tcPr>
            <w:tcW w:w="840" w:type="pct"/>
            <w:gridSpan w:val="2"/>
            <w:shd w:val="clear" w:color="auto" w:fill="auto"/>
            <w:vAlign w:val="center"/>
          </w:tcPr>
          <w:p w:rsidR="009C6293" w:rsidP="00CB1C05" w14:paraId="587625A0" w14:textId="77777777">
            <w:pPr>
              <w:pStyle w:val="LTableTextAbt"/>
              <w:ind w:hanging="15"/>
            </w:pPr>
          </w:p>
        </w:tc>
        <w:tc>
          <w:tcPr>
            <w:tcW w:w="1023" w:type="pct"/>
            <w:tcBorders>
              <w:left w:val="nil"/>
            </w:tcBorders>
            <w:shd w:val="clear" w:color="auto" w:fill="auto"/>
            <w:noWrap/>
            <w:vAlign w:val="center"/>
          </w:tcPr>
          <w:p w:rsidR="009C6293" w:rsidP="00CB1C05" w14:paraId="478E4EB4"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396E3897"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547DD398" w14:textId="77777777">
            <w:pPr>
              <w:pStyle w:val="LTableTextAbt"/>
              <w:ind w:hanging="15"/>
            </w:pPr>
            <w:r>
              <w:t>Semi-Aqueous</w:t>
            </w:r>
          </w:p>
        </w:tc>
      </w:tr>
      <w:tr w14:paraId="3E0C8DAF" w14:textId="77777777" w:rsidTr="00D60F6B">
        <w:tblPrEx>
          <w:tblW w:w="5001" w:type="pct"/>
          <w:tblLook w:val="04A0"/>
        </w:tblPrEx>
        <w:trPr>
          <w:trHeight w:val="280"/>
        </w:trPr>
        <w:tc>
          <w:tcPr>
            <w:tcW w:w="840" w:type="pct"/>
            <w:gridSpan w:val="2"/>
            <w:shd w:val="clear" w:color="auto" w:fill="auto"/>
            <w:vAlign w:val="center"/>
          </w:tcPr>
          <w:p w:rsidR="009C6293" w:rsidP="00CB1C05" w14:paraId="69475B51" w14:textId="77777777">
            <w:pPr>
              <w:pStyle w:val="LTableTextAbt"/>
              <w:ind w:hanging="15"/>
            </w:pPr>
          </w:p>
        </w:tc>
        <w:tc>
          <w:tcPr>
            <w:tcW w:w="1023" w:type="pct"/>
            <w:tcBorders>
              <w:left w:val="nil"/>
            </w:tcBorders>
            <w:shd w:val="clear" w:color="auto" w:fill="auto"/>
            <w:noWrap/>
            <w:vAlign w:val="center"/>
          </w:tcPr>
          <w:p w:rsidR="009C6293" w:rsidP="00CB1C05" w14:paraId="71872B95"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699FE851"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36A04890" w14:textId="77777777">
            <w:pPr>
              <w:pStyle w:val="LTableTextAbt"/>
              <w:ind w:hanging="15"/>
            </w:pPr>
            <w:r>
              <w:t>Aqueous Cleaning</w:t>
            </w:r>
          </w:p>
        </w:tc>
      </w:tr>
      <w:tr w14:paraId="11188AFC" w14:textId="77777777" w:rsidTr="00D60F6B">
        <w:tblPrEx>
          <w:tblW w:w="5001" w:type="pct"/>
          <w:tblLook w:val="04A0"/>
        </w:tblPrEx>
        <w:trPr>
          <w:trHeight w:val="280"/>
        </w:trPr>
        <w:tc>
          <w:tcPr>
            <w:tcW w:w="840" w:type="pct"/>
            <w:gridSpan w:val="2"/>
            <w:shd w:val="clear" w:color="auto" w:fill="auto"/>
            <w:vAlign w:val="center"/>
          </w:tcPr>
          <w:p w:rsidR="009C6293" w:rsidP="00CB1C05" w14:paraId="02A45675" w14:textId="77777777">
            <w:pPr>
              <w:pStyle w:val="LTableTextAbt"/>
              <w:ind w:hanging="15"/>
            </w:pPr>
          </w:p>
        </w:tc>
        <w:tc>
          <w:tcPr>
            <w:tcW w:w="1023" w:type="pct"/>
            <w:tcBorders>
              <w:left w:val="nil"/>
            </w:tcBorders>
            <w:shd w:val="clear" w:color="auto" w:fill="auto"/>
            <w:noWrap/>
            <w:vAlign w:val="center"/>
          </w:tcPr>
          <w:p w:rsidR="009C6293" w:rsidP="00CB1C05" w14:paraId="75957ED9" w14:textId="77777777">
            <w:pPr>
              <w:pStyle w:val="LTableTextAbt"/>
              <w:ind w:hanging="15"/>
            </w:pPr>
          </w:p>
        </w:tc>
        <w:tc>
          <w:tcPr>
            <w:tcW w:w="126" w:type="pct"/>
            <w:tcBorders>
              <w:right w:val="single" w:sz="4" w:space="0" w:color="auto"/>
            </w:tcBorders>
            <w:shd w:val="clear" w:color="auto" w:fill="auto"/>
            <w:vAlign w:val="center"/>
          </w:tcPr>
          <w:p w:rsidR="009C6293" w:rsidRPr="20346A98" w:rsidP="00CB1C05" w14:paraId="03303B75"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6C659BD7" w14:textId="77777777">
            <w:pPr>
              <w:pStyle w:val="LTableTextAbt"/>
              <w:ind w:hanging="15"/>
            </w:pPr>
            <w:r>
              <w:t>Hybrid system (example: Inventec, HEMO)</w:t>
            </w:r>
          </w:p>
        </w:tc>
      </w:tr>
    </w:tbl>
    <w:p w:rsidR="009C6293" w:rsidP="00CB1C05" w14:paraId="7598A41C" w14:textId="77777777">
      <w:pPr>
        <w:pStyle w:val="BodyText"/>
      </w:pPr>
    </w:p>
    <w:p w:rsidR="009C6293" w:rsidRPr="00494459" w:rsidP="00CB1C05" w14:paraId="7BDCB9B5" w14:textId="77777777">
      <w:pPr>
        <w:pStyle w:val="BodyText"/>
        <w:sectPr w:rsidSect="00CB1C05">
          <w:type w:val="nextColumn"/>
          <w:pgSz w:w="12240" w:h="15840" w:code="1"/>
          <w:pgMar w:top="1440" w:right="1440" w:bottom="1440" w:left="1440" w:header="720" w:footer="720" w:gutter="0"/>
          <w:lnNumType w:countBy="1" w:restart="continuous"/>
          <w:pgNumType w:start="1" w:chapStyle="1"/>
          <w:cols w:space="720"/>
          <w:docGrid w:linePitch="360"/>
        </w:sectPr>
      </w:pPr>
    </w:p>
    <w:tbl>
      <w:tblPr>
        <w:tblW w:w="12960" w:type="dxa"/>
        <w:tblLayout w:type="fixed"/>
        <w:tblLook w:val="04A0"/>
      </w:tblPr>
      <w:tblGrid>
        <w:gridCol w:w="3330"/>
        <w:gridCol w:w="9630"/>
      </w:tblGrid>
      <w:tr w14:paraId="29CB068B" w14:textId="77777777" w:rsidTr="00D60F6B">
        <w:tblPrEx>
          <w:tblW w:w="12960" w:type="dxa"/>
          <w:tblLayout w:type="fixed"/>
          <w:tblLook w:val="04A0"/>
        </w:tblPrEx>
        <w:trPr>
          <w:trHeight w:val="180"/>
          <w:tblHeader/>
        </w:trPr>
        <w:tc>
          <w:tcPr>
            <w:tcW w:w="12960" w:type="dxa"/>
            <w:gridSpan w:val="2"/>
            <w:tcBorders>
              <w:bottom w:val="single" w:sz="4" w:space="0" w:color="auto"/>
            </w:tcBorders>
            <w:shd w:val="clear" w:color="auto" w:fill="auto"/>
            <w:vAlign w:val="center"/>
          </w:tcPr>
          <w:p w:rsidR="009C6293" w:rsidRPr="004C1EED" w:rsidP="00CB1C05" w14:paraId="5DCD588D" w14:textId="77777777">
            <w:pPr>
              <w:pStyle w:val="TableTitleA"/>
            </w:pPr>
            <w:bookmarkStart w:id="234" w:name="_Ref146891066"/>
            <w:bookmarkStart w:id="235" w:name="_Toc164150146"/>
            <w:bookmarkStart w:id="236" w:name="_Toc165379544"/>
            <w:r w:rsidRPr="005C74DF">
              <w:t xml:space="preserve">Table </w:t>
            </w:r>
            <w:r w:rsidRPr="005C74DF">
              <w:fldChar w:fldCharType="begin" w:fldLock="1"/>
            </w:r>
            <w:r w:rsidRPr="005C74DF">
              <w:instrText>STYLEREF 1 \s</w:instrText>
            </w:r>
            <w:r w:rsidRPr="005C74DF">
              <w:fldChar w:fldCharType="separate"/>
            </w:r>
            <w:r w:rsidR="0092222B">
              <w:rPr>
                <w:noProof/>
              </w:rPr>
              <w:t>5</w:t>
            </w:r>
            <w:r w:rsidRPr="005C74DF">
              <w:fldChar w:fldCharType="end"/>
            </w:r>
            <w:r w:rsidRPr="005C74DF">
              <w:noBreakHyphen/>
            </w:r>
            <w:r w:rsidRPr="005C74DF">
              <w:fldChar w:fldCharType="begin" w:fldLock="1"/>
            </w:r>
            <w:r w:rsidRPr="005C74DF">
              <w:instrText>SEQ Table \* ARABIC \s 1</w:instrText>
            </w:r>
            <w:r w:rsidRPr="005C74DF">
              <w:fldChar w:fldCharType="separate"/>
            </w:r>
            <w:r w:rsidR="0092222B">
              <w:rPr>
                <w:noProof/>
              </w:rPr>
              <w:t>4</w:t>
            </w:r>
            <w:r w:rsidRPr="005C74DF">
              <w:fldChar w:fldCharType="end"/>
            </w:r>
            <w:bookmarkEnd w:id="234"/>
            <w:r w:rsidRPr="005C74DF">
              <w:t xml:space="preserve">: </w:t>
            </w:r>
            <w:r>
              <w:t>Alternative Cleaning Methods and their Definitions</w:t>
            </w:r>
            <w:bookmarkEnd w:id="235"/>
            <w:bookmarkEnd w:id="236"/>
          </w:p>
        </w:tc>
      </w:tr>
      <w:tr w14:paraId="24B9EFB5" w14:textId="77777777" w:rsidTr="00D60F6B">
        <w:tblPrEx>
          <w:tblW w:w="12960" w:type="dxa"/>
          <w:tblLayout w:type="fixed"/>
          <w:tblLook w:val="04A0"/>
        </w:tblPrEx>
        <w:trPr>
          <w:trHeight w:val="570"/>
          <w:tblHeader/>
        </w:trPr>
        <w:tc>
          <w:tcPr>
            <w:tcW w:w="3330" w:type="dxa"/>
            <w:tcBorders>
              <w:top w:val="single" w:sz="4" w:space="0" w:color="auto"/>
              <w:left w:val="single" w:sz="4" w:space="0" w:color="auto"/>
              <w:bottom w:val="single" w:sz="4" w:space="0" w:color="auto"/>
              <w:right w:val="single" w:sz="4" w:space="0" w:color="auto"/>
            </w:tcBorders>
            <w:shd w:val="clear" w:color="auto" w:fill="48A9C5"/>
            <w:vAlign w:val="center"/>
          </w:tcPr>
          <w:p w:rsidR="009C6293" w:rsidP="00CB1C05" w14:paraId="6CC6DCDB" w14:textId="77777777">
            <w:pPr>
              <w:pStyle w:val="TableSubtitle"/>
              <w:jc w:val="left"/>
            </w:pPr>
            <w:r>
              <w:t>Cleaning Method</w:t>
            </w:r>
          </w:p>
        </w:tc>
        <w:tc>
          <w:tcPr>
            <w:tcW w:w="9630" w:type="dxa"/>
            <w:tcBorders>
              <w:top w:val="single" w:sz="4" w:space="0" w:color="auto"/>
              <w:left w:val="single" w:sz="4" w:space="0" w:color="auto"/>
              <w:bottom w:val="single" w:sz="4" w:space="0" w:color="auto"/>
              <w:right w:val="single" w:sz="4" w:space="0" w:color="auto"/>
            </w:tcBorders>
            <w:shd w:val="clear" w:color="auto" w:fill="48A9C5"/>
            <w:vAlign w:val="center"/>
          </w:tcPr>
          <w:p w:rsidR="009C6293" w:rsidRPr="006D0935" w:rsidP="00CB1C05" w14:paraId="2413C003" w14:textId="77777777">
            <w:pPr>
              <w:pStyle w:val="TableSubtitle"/>
            </w:pPr>
            <w:r>
              <w:t>Definition</w:t>
            </w:r>
          </w:p>
        </w:tc>
      </w:tr>
      <w:tr w14:paraId="43248518"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0C2DCA93" w14:textId="77777777">
            <w:pPr>
              <w:pStyle w:val="LTableTextAbt"/>
              <w:ind w:hanging="15"/>
            </w:pPr>
            <w:r w:rsidRPr="00B30000">
              <w:t xml:space="preserve">Airless Degreaser </w:t>
            </w:r>
            <w:r>
              <w:t>with</w:t>
            </w:r>
            <w:r w:rsidRPr="00B30000">
              <w:t xml:space="preserve"> PCE</w:t>
            </w:r>
          </w:p>
          <w:p w:rsidR="005535E0" w:rsidP="00CB1C05" w14:paraId="53C11862" w14:textId="77777777">
            <w:pPr>
              <w:pStyle w:val="LTableTextAbt"/>
              <w:ind w:hanging="15"/>
            </w:pPr>
            <w:r>
              <w:t>(alternative to PCE in Open-Top Vapor Degreaser)</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9C6293" w:rsidP="00CB1C05" w14:paraId="31D13D2C" w14:textId="77777777">
            <w:pPr>
              <w:pStyle w:val="LTableTextAbt"/>
              <w:ind w:hanging="15"/>
            </w:pPr>
            <w:r w:rsidRPr="0039115A">
              <w:t xml:space="preserve">An airless degreaser (sometimes referred to as an airless/airtight cleaning system) is equipment for which there is never an atmospheric air-solvent interface. Solvent does not enter the working chamber until the product to be cleaned has been placed in the chamber, the chamber has been sealed and air has been evacuated, usually to a level of </w:t>
            </w:r>
            <w:r>
              <w:t>one</w:t>
            </w:r>
            <w:r w:rsidRPr="0039115A">
              <w:t xml:space="preserve"> torr or less. Cleaning then can occur, usually by computer control, either by immersion (with or without ultrasonics), spray, or vapor degreasing. As with aqueous cleaning, solvent immersion cleaning could also include cyclic nucleation or cyclic cavitation, where the pressure is changed to provide boiling cycles. Following cleaning and rinsing cycles, the solvent is pumped back into sealed reservoirs, and the chamber is again pumped to a vacuum (sometimes through a carbon filter to capture residual traces of solvent vapors), thus providing vacuum drying. A closed-loop degreaser is not the same as an airless degreaser. </w:t>
            </w:r>
            <w:r>
              <w:t>While a</w:t>
            </w:r>
            <w:r w:rsidRPr="0039115A">
              <w:t xml:space="preserve">n OTVD </w:t>
            </w:r>
            <w:r>
              <w:t xml:space="preserve">that </w:t>
            </w:r>
            <w:r w:rsidRPr="0039115A">
              <w:t>recirculates/redistills/reuses the solvent</w:t>
            </w:r>
            <w:r>
              <w:t xml:space="preserve"> may be described as “closed loop”,</w:t>
            </w:r>
            <w:r w:rsidRPr="0039115A">
              <w:t xml:space="preserve"> such systems have not been demonstrated to match the low level of solvent loss achieved with an airless system.</w:t>
            </w:r>
          </w:p>
        </w:tc>
      </w:tr>
      <w:tr w14:paraId="024F3EFF"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6B12C7D4" w14:textId="77777777">
            <w:pPr>
              <w:pStyle w:val="LTableTextAbt"/>
              <w:ind w:hanging="15"/>
            </w:pPr>
            <w:r w:rsidRPr="00B30000">
              <w:t xml:space="preserve">Convert OTVD to use </w:t>
            </w:r>
            <w:r w:rsidR="001A2093">
              <w:t>Flashpoint</w:t>
            </w:r>
            <w:r w:rsidRPr="00B30000">
              <w:t xml:space="preserve"> inerted t-DCE</w:t>
            </w:r>
          </w:p>
        </w:tc>
        <w:tc>
          <w:tcPr>
            <w:tcW w:w="9630" w:type="dxa"/>
            <w:vMerge w:val="restart"/>
            <w:tcBorders>
              <w:top w:val="single" w:sz="4" w:space="0" w:color="auto"/>
              <w:left w:val="single" w:sz="4" w:space="0" w:color="auto"/>
              <w:right w:val="single" w:sz="4" w:space="0" w:color="auto"/>
            </w:tcBorders>
            <w:shd w:val="clear" w:color="auto" w:fill="auto"/>
          </w:tcPr>
          <w:p w:rsidR="009C6293" w:rsidP="00CB1C05" w14:paraId="4A88EF40" w14:textId="77777777">
            <w:pPr>
              <w:pStyle w:val="LTableTextAbt"/>
              <w:ind w:hanging="15"/>
            </w:pPr>
            <w:r w:rsidRPr="00B170D5">
              <w:t xml:space="preserve">An OTVD uses heated solvent in the liquid and/or vapor phase. </w:t>
            </w:r>
            <w:r>
              <w:t xml:space="preserve">For these cleaning methods, </w:t>
            </w:r>
            <w:r w:rsidR="001A2093">
              <w:t>Flashpoint</w:t>
            </w:r>
            <w:r>
              <w:t xml:space="preserve"> inerted trans-dichloroethylene (trans-DCE) is</w:t>
            </w:r>
            <w:r w:rsidRPr="00B170D5">
              <w:t xml:space="preserve"> the solvent. An OTVD may or may not have a cover. It may be characterized by the equipment supplier using terms like “well-sealed” or having “minimal solvent emissions.” </w:t>
            </w:r>
            <w:r>
              <w:t xml:space="preserve">Since </w:t>
            </w:r>
            <w:r w:rsidR="001A2093">
              <w:t>Flashpoint</w:t>
            </w:r>
            <w:r>
              <w:t xml:space="preserve"> inerted trans DCE blends are more expensive, it may make sense for users to replace their OTVD if their existing machine is an older, more emissive model. Trans-DCE is currently undergoing Risk Evaluation by TSCA.  </w:t>
            </w:r>
            <w:r w:rsidRPr="00147D21">
              <w:t>The</w:t>
            </w:r>
            <w:r w:rsidRPr="009351E7">
              <w:t xml:space="preserve"> fluorinated inerting agents are also under scrutiny by the U.S. EPA</w:t>
            </w:r>
            <w:r>
              <w:t xml:space="preserve"> and other regulators </w:t>
            </w:r>
            <w:r w:rsidRPr="009351E7">
              <w:t>because of concerns about PFAS</w:t>
            </w:r>
            <w:r>
              <w:t>.</w:t>
            </w:r>
          </w:p>
        </w:tc>
      </w:tr>
      <w:tr w14:paraId="219B5144"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353080D3" w14:textId="77777777">
            <w:pPr>
              <w:pStyle w:val="LTableTextAbt"/>
              <w:ind w:hanging="15"/>
            </w:pPr>
            <w:r>
              <w:t xml:space="preserve">Replace with OTVD using </w:t>
            </w:r>
            <w:r w:rsidR="001A2093">
              <w:t>Flashpoint</w:t>
            </w:r>
            <w:r>
              <w:t xml:space="preserve"> inerted t-DCE</w:t>
            </w:r>
          </w:p>
        </w:tc>
        <w:tc>
          <w:tcPr>
            <w:tcW w:w="9630" w:type="dxa"/>
            <w:vMerge/>
            <w:tcBorders>
              <w:left w:val="single" w:sz="4" w:space="0" w:color="auto"/>
              <w:bottom w:val="single" w:sz="4" w:space="0" w:color="auto"/>
              <w:right w:val="single" w:sz="4" w:space="0" w:color="auto"/>
            </w:tcBorders>
            <w:shd w:val="clear" w:color="auto" w:fill="auto"/>
          </w:tcPr>
          <w:p w:rsidR="009C6293" w:rsidP="00CB1C05" w14:paraId="20CADD5F" w14:textId="77777777">
            <w:pPr>
              <w:pStyle w:val="LTableTextAbt"/>
              <w:ind w:hanging="15"/>
            </w:pPr>
          </w:p>
        </w:tc>
      </w:tr>
      <w:tr w14:paraId="43D7823D"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5E8969AE" w14:textId="77777777">
            <w:pPr>
              <w:pStyle w:val="LTableTextAbt"/>
              <w:ind w:hanging="15"/>
            </w:pPr>
            <w:r>
              <w:t>Solstice® system (trans-1-chloro-3,3,</w:t>
            </w:r>
            <w:r w:rsidR="003B1819">
              <w:t>3-trifluoro</w:t>
            </w:r>
            <w:r>
              <w:t>propen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9C6293" w:rsidP="00CB1C05" w14:paraId="58A81918" w14:textId="77777777">
            <w:pPr>
              <w:pStyle w:val="LTableTextAbt"/>
              <w:ind w:hanging="15"/>
            </w:pPr>
            <w:r w:rsidRPr="00B170D5">
              <w:t xml:space="preserve">An OTVD uses heated solvent in the liquid and/or vapor phase. </w:t>
            </w:r>
            <w:r>
              <w:t>For these cleaning methods, trans-1-chloro-3,3,</w:t>
            </w:r>
            <w:r w:rsidR="003B1819">
              <w:t>3-trifluoro</w:t>
            </w:r>
            <w:r>
              <w:t>propene is</w:t>
            </w:r>
            <w:r w:rsidRPr="00B170D5">
              <w:t xml:space="preserve"> the solvent. An OTVD may or may not have a cover. </w:t>
            </w:r>
            <w:r>
              <w:t>Because Solstice® has a low boiling point, the specifically designed OTVD</w:t>
            </w:r>
            <w:r w:rsidRPr="00B170D5">
              <w:t xml:space="preserve"> may be characterized by the equipment supplier using terms like “well-sealed” or having “minimal solvent emissions.” </w:t>
            </w:r>
            <w:r>
              <w:t>Since trans-1-chloro-3,3,</w:t>
            </w:r>
            <w:r w:rsidR="003B1819">
              <w:t>3-trifluoro</w:t>
            </w:r>
            <w:r>
              <w:t xml:space="preserve">propene blends are volatile and more expensive, it is very unlikely to be used as a “drop-in” in OTVDs currently in use for chlorinated or brominated solvents. </w:t>
            </w:r>
          </w:p>
        </w:tc>
      </w:tr>
      <w:tr w14:paraId="0FFD5B00"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3DAC33CE" w14:textId="77777777">
            <w:pPr>
              <w:pStyle w:val="LTableTextAbt"/>
              <w:ind w:hanging="15"/>
            </w:pPr>
            <w:r>
              <w:t>OTVD for Low boiling point (&lt;100C) Alcohol or other flammable</w:t>
            </w:r>
          </w:p>
        </w:tc>
        <w:tc>
          <w:tcPr>
            <w:tcW w:w="9630" w:type="dxa"/>
            <w:vMerge w:val="restart"/>
            <w:tcBorders>
              <w:top w:val="single" w:sz="4" w:space="0" w:color="auto"/>
              <w:left w:val="single" w:sz="4" w:space="0" w:color="auto"/>
              <w:right w:val="single" w:sz="4" w:space="0" w:color="auto"/>
            </w:tcBorders>
            <w:shd w:val="clear" w:color="auto" w:fill="auto"/>
          </w:tcPr>
          <w:p w:rsidR="009C6293" w:rsidP="00CB1C05" w14:paraId="124C30EB" w14:textId="77777777">
            <w:pPr>
              <w:pStyle w:val="LTableTextAbt"/>
              <w:ind w:hanging="15"/>
            </w:pPr>
            <w:r w:rsidRPr="00BA328A">
              <w:t>These systems are vapor degreasers where engineering controls have been employed to eliminate ignition and oxidation sources in order to ensure that flammable liquids can be used.</w:t>
            </w:r>
            <w:r>
              <w:t xml:space="preserve"> They are certified to meet fire protection standards. Examples of low </w:t>
            </w:r>
            <w:r w:rsidR="001A2093">
              <w:t>Flashpoint</w:t>
            </w:r>
            <w:r>
              <w:t xml:space="preserve"> solvents include simple alcohols like methanol, ethanol, and propanol. An azeotrope of cyclohexane with isopropanol has also been used. The most common very low </w:t>
            </w:r>
            <w:r w:rsidR="001A2093">
              <w:t>Flashpoint</w:t>
            </w:r>
            <w:r>
              <w:t xml:space="preserve"> solvent is acetone. It should be noted that, with the exception of acetone, these other solvents are considered to be VOCs, and have restrictions in areas of poor air quality.</w:t>
            </w:r>
          </w:p>
        </w:tc>
      </w:tr>
      <w:tr w14:paraId="288D2A3F"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0598C840" w14:textId="77777777">
            <w:pPr>
              <w:pStyle w:val="LTableTextAbt"/>
              <w:ind w:hanging="15"/>
            </w:pPr>
            <w:r>
              <w:t xml:space="preserve">OTVD for Very low </w:t>
            </w:r>
            <w:r w:rsidR="001A2093">
              <w:t>Flashpoint</w:t>
            </w:r>
            <w:r>
              <w:t xml:space="preserve"> (&lt;0C) solvent</w:t>
            </w:r>
          </w:p>
        </w:tc>
        <w:tc>
          <w:tcPr>
            <w:tcW w:w="9630" w:type="dxa"/>
            <w:vMerge/>
            <w:tcBorders>
              <w:left w:val="single" w:sz="4" w:space="0" w:color="auto"/>
              <w:bottom w:val="single" w:sz="4" w:space="0" w:color="auto"/>
              <w:right w:val="single" w:sz="4" w:space="0" w:color="auto"/>
            </w:tcBorders>
            <w:shd w:val="clear" w:color="auto" w:fill="auto"/>
          </w:tcPr>
          <w:p w:rsidR="009C6293" w:rsidP="00CB1C05" w14:paraId="5146EA09" w14:textId="77777777">
            <w:pPr>
              <w:pStyle w:val="LTableTextAbt"/>
              <w:ind w:hanging="15"/>
            </w:pPr>
          </w:p>
        </w:tc>
      </w:tr>
      <w:tr w14:paraId="2A47B7BF"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4A9A7798" w14:textId="77777777">
            <w:pPr>
              <w:pStyle w:val="LTableTextAbt"/>
              <w:ind w:hanging="15"/>
            </w:pPr>
            <w:r>
              <w:t>Airless Degreaser for High Boiling Point Combustibles (&gt;100C) Hydrocarbons and Alcohol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9C6293" w:rsidP="00CB1C05" w14:paraId="22EAF1B7" w14:textId="77777777">
            <w:pPr>
              <w:pStyle w:val="LTableTextAbt"/>
              <w:ind w:hanging="15"/>
            </w:pPr>
            <w:r w:rsidRPr="00BF4243">
              <w:t>These are systems containing combustible (</w:t>
            </w:r>
            <w:r w:rsidR="001A2093">
              <w:t>Flashpoint</w:t>
            </w:r>
            <w:r w:rsidRPr="00BF4243">
              <w:t xml:space="preserve"> &gt; 37.8C) solvents, with boiling points greater than 100C. The solvents in current use are either medium chain (~10-12 carbons) iso-paraffins or those that are called “modified alcohols”, such as iso-propanol connected to a butane (4-carbon) chain. Because the primary concern is reducing flammability concerns rather than toxic exposure, these systems</w:t>
            </w:r>
            <w:r>
              <w:t xml:space="preserve"> are likely to</w:t>
            </w:r>
            <w:r w:rsidRPr="00BF4243">
              <w:t xml:space="preserve"> be the same as airless </w:t>
            </w:r>
            <w:r w:rsidRPr="00BF4243" w:rsidR="003B1819">
              <w:t>degreasers but</w:t>
            </w:r>
            <w:r w:rsidRPr="00BF4243">
              <w:t xml:space="preserve"> need not be designed to completely eliminate </w:t>
            </w:r>
            <w:r>
              <w:t xml:space="preserve">the emissions to the degree required from chlorinated and brominated solvents. </w:t>
            </w:r>
          </w:p>
        </w:tc>
      </w:tr>
      <w:tr w14:paraId="40B944C4"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1C60F20E" w14:textId="77777777">
            <w:pPr>
              <w:pStyle w:val="LTableTextAbt"/>
              <w:ind w:hanging="15"/>
            </w:pPr>
            <w:r>
              <w:t>Co-Solvent, Bi-Solvent</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9C6293" w:rsidP="00CB1C05" w14:paraId="4E32CA7E" w14:textId="77777777">
            <w:pPr>
              <w:pStyle w:val="LTableTextAbt"/>
              <w:ind w:hanging="15"/>
            </w:pPr>
            <w:r>
              <w:t xml:space="preserve">These are systems that use two organic solvents. For the purposes of this analysis, the terms Co-Solvent and Bi-Solvent are interchangeable. In some cases, the cleaning agent (sometimes referred to as the solvating agent) is in one chamber and the rinsing agent (sometimes referred to as the displacement agent) is in a second tank and is used sequentially.  In other designs, the washing step is a mixture of cleaning agent and displacement agent. </w:t>
            </w:r>
          </w:p>
          <w:p w:rsidR="009C6293" w:rsidP="00CB1C05" w14:paraId="0D8F2196" w14:textId="77777777">
            <w:pPr>
              <w:pStyle w:val="LTableTextAbt"/>
              <w:ind w:hanging="15"/>
            </w:pPr>
          </w:p>
          <w:p w:rsidR="009C6293" w:rsidRPr="00B1693D" w:rsidP="00CB1C05" w14:paraId="47083ADA" w14:textId="77777777">
            <w:pPr>
              <w:pStyle w:val="LTableTextAbt"/>
              <w:rPr>
                <w:b/>
                <w:bCs w:val="0"/>
              </w:rPr>
            </w:pPr>
            <w:r>
              <w:rPr>
                <w:b/>
                <w:bCs w:val="0"/>
              </w:rPr>
              <w:t xml:space="preserve">Rinsing/displacement with </w:t>
            </w:r>
            <w:r w:rsidR="001A2093">
              <w:rPr>
                <w:b/>
                <w:bCs w:val="0"/>
              </w:rPr>
              <w:t>Flashpoint</w:t>
            </w:r>
            <w:r w:rsidRPr="009529DA">
              <w:rPr>
                <w:b/>
                <w:bCs w:val="0"/>
              </w:rPr>
              <w:t>-inerted trans</w:t>
            </w:r>
            <w:r>
              <w:rPr>
                <w:b/>
                <w:bCs w:val="0"/>
              </w:rPr>
              <w:t xml:space="preserve"> </w:t>
            </w:r>
            <w:r w:rsidRPr="009529DA">
              <w:rPr>
                <w:b/>
                <w:bCs w:val="0"/>
              </w:rPr>
              <w:t>DCE</w:t>
            </w:r>
          </w:p>
          <w:p w:rsidR="009C6293" w:rsidP="00CB1C05" w14:paraId="21C6A25A" w14:textId="77777777">
            <w:pPr>
              <w:pStyle w:val="LTableTextAbt"/>
              <w:ind w:hanging="15"/>
            </w:pPr>
            <w:r>
              <w:t xml:space="preserve">Typically, a plant-based ester (such as a soy methyl ester is used as the cleaning or solvating agent. Nearly all current co-solvent or bi-solvent systems use </w:t>
            </w:r>
            <w:r w:rsidR="001A2093">
              <w:t>Flashpoint</w:t>
            </w:r>
            <w:r>
              <w:t>-inerted trans DCE as the displacement agent. The fluorinated inerting agents are also under scrutiny because of concerns about PFAS.</w:t>
            </w:r>
          </w:p>
          <w:p w:rsidR="009C6293" w:rsidP="00CB1C05" w14:paraId="5C4F1269" w14:textId="77777777">
            <w:pPr>
              <w:pStyle w:val="LTableTextAbt"/>
              <w:ind w:hanging="15"/>
              <w:rPr>
                <w:b/>
                <w:bCs w:val="0"/>
              </w:rPr>
            </w:pPr>
          </w:p>
          <w:p w:rsidR="009C6293" w:rsidRPr="002B3A11" w:rsidP="00CB1C05" w14:paraId="60823D6E" w14:textId="77777777">
            <w:pPr>
              <w:pStyle w:val="LTableTextAbt"/>
              <w:ind w:hanging="15"/>
              <w:rPr>
                <w:b/>
                <w:bCs w:val="0"/>
              </w:rPr>
            </w:pPr>
            <w:r>
              <w:rPr>
                <w:b/>
                <w:bCs w:val="0"/>
              </w:rPr>
              <w:t xml:space="preserve">Rinsing/displacement with </w:t>
            </w:r>
            <w:r w:rsidRPr="002B3A11">
              <w:rPr>
                <w:b/>
                <w:bCs w:val="0"/>
              </w:rPr>
              <w:t>alcohol</w:t>
            </w:r>
            <w:r>
              <w:rPr>
                <w:b/>
                <w:bCs w:val="0"/>
              </w:rPr>
              <w:t xml:space="preserve"> (cost estimates do not reflect this possibility)</w:t>
            </w:r>
          </w:p>
          <w:p w:rsidR="009C6293" w:rsidRPr="20346A98" w:rsidP="00CB1C05" w14:paraId="7F7B8564" w14:textId="77777777">
            <w:pPr>
              <w:pStyle w:val="LTableTextAbt"/>
              <w:ind w:hanging="15"/>
            </w:pPr>
            <w:r w:rsidRPr="002B3A11">
              <w:t xml:space="preserve">If ingredients of </w:t>
            </w:r>
            <w:r w:rsidR="001A2093">
              <w:t>Flashpoint</w:t>
            </w:r>
            <w:r w:rsidRPr="002B3A11">
              <w:t>-inerted trans</w:t>
            </w:r>
            <w:r>
              <w:t xml:space="preserve"> </w:t>
            </w:r>
            <w:r w:rsidRPr="002B3A11">
              <w:t>DCE were to become unavailable through regulatory actions or business decisions, co-solvent and bi-solvent systems are options. Barbara</w:t>
            </w:r>
            <w:r>
              <w:t xml:space="preserve"> Kanegsberg conducted cleaning</w:t>
            </w:r>
            <w:r w:rsidRPr="002B3A11">
              <w:t xml:space="preserve"> studies at Litton G</w:t>
            </w:r>
            <w:r>
              <w:t>uidance and Control Systems</w:t>
            </w:r>
            <w:r w:rsidRPr="002B3A11">
              <w:t xml:space="preserve"> in the late 1980s- early 1990s for what we now term safety/critical military applications</w:t>
            </w:r>
            <w:r>
              <w:t>.</w:t>
            </w:r>
            <w:r w:rsidRPr="002B3A11">
              <w:t xml:space="preserve"> </w:t>
            </w:r>
            <w:r>
              <w:t>C</w:t>
            </w:r>
            <w:r w:rsidRPr="002B3A11">
              <w:t xml:space="preserve">leaning </w:t>
            </w:r>
            <w:r>
              <w:t>was demonstrated</w:t>
            </w:r>
            <w:r w:rsidRPr="002B3A11">
              <w:t xml:space="preserve"> using cleaning agents such as d-limonene or </w:t>
            </w:r>
            <w:r>
              <w:t>high-boiling</w:t>
            </w:r>
            <w:r w:rsidRPr="002B3A11">
              <w:t xml:space="preserve"> hydrocarbon blen</w:t>
            </w:r>
            <w:r>
              <w:t>ds</w:t>
            </w:r>
            <w:r w:rsidRPr="002B3A11">
              <w:t xml:space="preserve"> followed by</w:t>
            </w:r>
            <w:r>
              <w:t xml:space="preserve"> repeated</w:t>
            </w:r>
            <w:r w:rsidRPr="002B3A11">
              <w:t xml:space="preserve"> rinsing with isopropyl alcohol.</w:t>
            </w:r>
            <w:r>
              <w:t xml:space="preserve"> The processes were more readily and consistently accomplished using perfluorocarbons which could not be used today. These processes involved manual cleaning by highly-specialized technicians along with 100% inspection</w:t>
            </w:r>
            <w:r w:rsidRPr="002B3A11">
              <w:t xml:space="preserve">. </w:t>
            </w:r>
            <w:r w:rsidR="0034183D">
              <w:t>Because current</w:t>
            </w:r>
            <w:r>
              <w:t xml:space="preserve"> bi-solvent and co-solvent processes involve </w:t>
            </w:r>
            <w:r w:rsidR="001A2093">
              <w:t>Flashpoint</w:t>
            </w:r>
            <w:r>
              <w:t>-inerted trans-DCE as the rinsing/displacement agent,  a</w:t>
            </w:r>
            <w:r w:rsidRPr="002B3A11">
              <w:t xml:space="preserve">dditional process development, including testing, would be needed. Low </w:t>
            </w:r>
            <w:r w:rsidR="001A2093">
              <w:t>Flashpoint</w:t>
            </w:r>
            <w:r w:rsidRPr="002B3A11">
              <w:t xml:space="preserve"> cleaning systems would be needed – this would add to equipment costs.  </w:t>
            </w:r>
          </w:p>
        </w:tc>
      </w:tr>
      <w:tr w14:paraId="63DDA1B2" w14:textId="77777777" w:rsidTr="00D60F6B">
        <w:tblPrEx>
          <w:tblW w:w="12960" w:type="dxa"/>
          <w:tblLayout w:type="fixed"/>
          <w:tblLook w:val="04A0"/>
        </w:tblPrEx>
        <w:trPr>
          <w:trHeight w:val="2339"/>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1E8FDB5D" w14:textId="77777777">
            <w:pPr>
              <w:pStyle w:val="LTableTextAbt"/>
              <w:ind w:hanging="15"/>
            </w:pPr>
            <w:r>
              <w:t>High boiling, non-vacuum, non-rins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9C6293" w:rsidP="00CB1C05" w14:paraId="0FDF2F31" w14:textId="77777777">
            <w:pPr>
              <w:pStyle w:val="LTableTextAbt"/>
              <w:ind w:hanging="15"/>
            </w:pPr>
            <w:r>
              <w:t>This method is limited to a few general cleaning applications where cleaning agent residue could be tolerated. Examples of solvents used in such systems include d-limonene and soy methyl esters. The FP is above 37.8 deg C (100 deg F), so they would be considered not flammable by NFPA. Equipment would consist of a dip tank, most often but not necessarily heated. There could be ultrasonics or agitation. Depending on local regulations (notably those restricting VOC), there may or may not be a cover.  Examples:</w:t>
            </w:r>
          </w:p>
          <w:p w:rsidR="009C6293" w:rsidP="00CB1C05" w14:paraId="00222B51" w14:textId="77777777">
            <w:pPr>
              <w:pStyle w:val="LTableTextAbt"/>
              <w:ind w:firstLine="342"/>
            </w:pPr>
            <w:r>
              <w:t>D-limonene (aliphatic hydrocarbon classified as a cyclic monoterpene, the major component in oils from citrus rinds)</w:t>
            </w:r>
          </w:p>
          <w:p w:rsidR="009C6293" w:rsidP="00CB1C05" w14:paraId="39E484F6" w14:textId="77777777">
            <w:pPr>
              <w:pStyle w:val="LTableTextAbt"/>
              <w:ind w:firstLine="342"/>
            </w:pPr>
            <w:r>
              <w:t>Flashpoint 48 deg C</w:t>
            </w:r>
          </w:p>
          <w:p w:rsidR="009C6293" w:rsidP="00CB1C05" w14:paraId="0ECDB69A" w14:textId="77777777">
            <w:pPr>
              <w:pStyle w:val="LTableTextAbt"/>
              <w:ind w:firstLine="342"/>
            </w:pPr>
            <w:r>
              <w:t>boiling point 176 Deg C</w:t>
            </w:r>
          </w:p>
          <w:p w:rsidR="009C6293" w:rsidP="00CB1C05" w14:paraId="04E2DCA9" w14:textId="77777777">
            <w:pPr>
              <w:pStyle w:val="LTableTextAbt"/>
              <w:ind w:firstLine="342"/>
            </w:pPr>
          </w:p>
          <w:p w:rsidR="009C6293" w:rsidP="00CB1C05" w14:paraId="0E37E10A" w14:textId="77777777">
            <w:pPr>
              <w:pStyle w:val="LTableTextAbt"/>
              <w:ind w:firstLine="342"/>
            </w:pPr>
            <w:r>
              <w:t>Methyl Soyate (a mixture of long-chain, typically 16-18 carbons, fatty acid methyl esters)</w:t>
            </w:r>
          </w:p>
          <w:p w:rsidR="009C6293" w:rsidP="00CB1C05" w14:paraId="10C10577" w14:textId="77777777">
            <w:pPr>
              <w:pStyle w:val="LTableTextAbt"/>
              <w:ind w:firstLine="342"/>
            </w:pPr>
            <w:r>
              <w:t>Flashpoint 130C</w:t>
            </w:r>
          </w:p>
          <w:p w:rsidR="009C6293" w:rsidRPr="20346A98" w:rsidP="00CB1C05" w14:paraId="57FB6EFC" w14:textId="77777777">
            <w:pPr>
              <w:pStyle w:val="LTableTextAbt"/>
              <w:ind w:firstLine="342"/>
            </w:pPr>
            <w:r>
              <w:t>boiling point 200C</w:t>
            </w:r>
          </w:p>
        </w:tc>
      </w:tr>
      <w:tr w14:paraId="792F4B42"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489115EF" w14:textId="77777777">
            <w:pPr>
              <w:pStyle w:val="LTableTextAbt"/>
              <w:ind w:hanging="15"/>
            </w:pPr>
            <w:r>
              <w:t>Semi-Aqueou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9C6293" w:rsidRPr="20346A98" w:rsidP="00CB1C05" w14:paraId="01035DBA" w14:textId="77777777">
            <w:pPr>
              <w:pStyle w:val="LTableTextAbt"/>
              <w:ind w:hanging="15"/>
            </w:pPr>
            <w:r w:rsidRPr="00F93CA3">
              <w:t>A semi-aqueous cleaning process consists of a water-miscible blend, with high solvent concentration (including emulsions), used as an immersion or spray followed by an aqueous rinse</w:t>
            </w:r>
            <w:r>
              <w:t xml:space="preserve"> (</w:t>
            </w:r>
            <w:r w:rsidRPr="00F93CA3">
              <w:t>see the description of aqueous process</w:t>
            </w:r>
            <w:r>
              <w:t>)</w:t>
            </w:r>
            <w:r w:rsidRPr="00F93CA3">
              <w:t>. Some semi-aqueous processes are referred to as aqueous (by the supplier of cleaning agent, or cleaning equipment, or by the end-user</w:t>
            </w:r>
            <w:r>
              <w:t>, in part because there is not a clear demarcation of the line between an aqueous additive package and a water-rinseable solvent.  Equipment costs are high. Carryover of solvent into the rinse tank can be a problem.</w:t>
            </w:r>
          </w:p>
        </w:tc>
      </w:tr>
      <w:tr w14:paraId="69848233"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26672701" w14:textId="77777777">
            <w:pPr>
              <w:pStyle w:val="LTableTextAbt"/>
              <w:ind w:hanging="15"/>
            </w:pPr>
            <w:r>
              <w:t>Aqueous Cleaning</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P="00CB1C05" w14:paraId="5E501253" w14:textId="77777777">
            <w:pPr>
              <w:pStyle w:val="LTableTextAbt"/>
              <w:ind w:hanging="15"/>
            </w:pPr>
            <w:r>
              <w:t>Aqueous cleaning involves washing with a cleaning agent that could be water alone but that typically contains organic and inorganic chemistry. The quality of the water and the amount of water used is highly variable. Depending on the application, the water quality can range from tap water to purified water, for example, de-ionized or reverse osmosis.</w:t>
            </w:r>
          </w:p>
          <w:p w:rsidR="009C6293" w:rsidP="00CB1C05" w14:paraId="40DBE680" w14:textId="77777777">
            <w:pPr>
              <w:pStyle w:val="LTableTextAbt"/>
              <w:ind w:hanging="15"/>
            </w:pPr>
          </w:p>
          <w:p w:rsidR="009C6293" w:rsidP="00CB1C05" w14:paraId="4F268900" w14:textId="77777777">
            <w:pPr>
              <w:pStyle w:val="LTableTextAbt"/>
              <w:ind w:hanging="15"/>
            </w:pPr>
            <w:r>
              <w:t xml:space="preserve"> Aqueous formulations vary in their composition (organic and inorganic additives), the </w:t>
            </w:r>
            <w:r w:rsidR="0034183D">
              <w:t>pH, and</w:t>
            </w:r>
            <w:r>
              <w:t xml:space="preserve"> the concentration at which they are used. What is described as an aqueous process may actually be a semi-aqueous process, in large part because it has become more acceptable to avoid the concept of using any organic solvent for cleaning.</w:t>
            </w:r>
          </w:p>
          <w:p w:rsidR="009C6293" w:rsidP="00CB1C05" w14:paraId="1462B04D" w14:textId="77777777">
            <w:pPr>
              <w:pStyle w:val="LTableTextAbt"/>
              <w:ind w:hanging="15"/>
            </w:pPr>
          </w:p>
          <w:p w:rsidR="009C6293" w:rsidP="00CB1C05" w14:paraId="291231A5" w14:textId="77777777">
            <w:pPr>
              <w:pStyle w:val="LTableTextAbt"/>
              <w:ind w:hanging="15"/>
            </w:pPr>
            <w:r>
              <w:t xml:space="preserve">Heat and various types of cleaning action like ultrasonics, underwater agitation (like a jacuzzi or tubulation) may be used to enhance cleaning. In most instances there is significant amount of rinsing with water to displace the cleaning agent. In some instances, the rinse water may include chemicals (rust preventative (RP)) to forestall corrosion. Depending on the substrate to be cleaned and the end-use of the product, there is most often a drying step. In our model for cost comparison, we have used a wash tank followed by rinse tanks followed by a drying chamber. While we have used immersion tanks as a model to describe the aqueous process to allow comparison among the cleaning processes, in fact there is an enormous variability in aqueous cleaning processes and aqueous cleaning equipment. </w:t>
            </w:r>
          </w:p>
          <w:p w:rsidR="009C6293" w:rsidP="00CB1C05" w14:paraId="3A075F35" w14:textId="77777777">
            <w:pPr>
              <w:pStyle w:val="LTableTextAbt"/>
              <w:ind w:hanging="15"/>
            </w:pPr>
          </w:p>
          <w:p w:rsidR="009C6293" w:rsidRPr="20346A98" w:rsidP="00CB1C05" w14:paraId="47DC4D0B" w14:textId="77777777">
            <w:pPr>
              <w:pStyle w:val="LTableTextAbt"/>
              <w:ind w:hanging="15"/>
            </w:pPr>
            <w:r>
              <w:t>The cost analyses generally consider aqueous systems to consist of one or two wash tanks followed by HOW MANY rinse tanks and a dryer. Here are a few non-encompassing examples of aqueous cleaning equipment that are not a sequence of cleaning tanks. For general cleaning applications, cleaning agent may be applied to the part either by spray or immersion. Rinsing, if it occurs may be as simple as holding the part under a tap and rinsing all residue down the drain. In some metal cleaning, the part may be washed in a spray chamber, with or without rinsing. Where rinsing occurs, it may be accomplished by placing the part over a grate and spraying water on it. Drying may not be necessary. In-line aqueous cleaning equipment is widely used to remove “no-clean” (low residue) flux from electronics assemblies, post-soldering. The cleaning action (washing and rinsing) typically involves spray-in-air. There are wash, rinse, and drying chambers. In some applications such as in some hybrid cleaning water (and/or an aqueous cleaner) is introduced into a chamber containing the parts to be cleaned. Ultrasonic cleaning and/or in cyclic cavitation (cyclic nucleation) may be used to enhance cleaning.</w:t>
            </w:r>
          </w:p>
        </w:tc>
      </w:tr>
      <w:tr w14:paraId="20CFF121" w14:textId="77777777" w:rsidTr="00D60F6B">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1B83CB40" w14:textId="77777777">
            <w:pPr>
              <w:pStyle w:val="LTableTextAbt"/>
              <w:ind w:hanging="15"/>
            </w:pPr>
            <w:r>
              <w:t>Hybrid system (e.g., Inventec, HEMO)</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9C6293" w:rsidRPr="20346A98" w:rsidP="00CB1C05" w14:paraId="2A191F3B" w14:textId="77777777">
            <w:pPr>
              <w:pStyle w:val="LTableTextAbt"/>
              <w:ind w:hanging="15"/>
            </w:pPr>
            <w:r w:rsidRPr="00AA03CA">
              <w:t xml:space="preserve">Hybrid systems use two or more cleaning methods in a single piece of cleaning equipment. Sometimes, the parts are cleaned in a single chamber and cleaning solutions are introduced. Other </w:t>
            </w:r>
            <w:r>
              <w:t>systems use</w:t>
            </w:r>
            <w:r w:rsidRPr="00AA03CA">
              <w:t xml:space="preserve"> sequential chambers. One equipment manufacturer described the use of an aqueous cleaning step but with a solvent rinse. This would be distinguished from a semi-aqueous process where the high-solvent cleaner is used for washing and water used for rinsing. As contrasted with co-solvent or bi-solvent systems, hybrid systems, in our definition, use an aqueous process as one of the methods, either sequentially or together as an emulsion. </w:t>
            </w:r>
          </w:p>
        </w:tc>
      </w:tr>
    </w:tbl>
    <w:p w:rsidR="009C6293" w:rsidP="00CB1C05" w14:paraId="64623888" w14:textId="77777777">
      <w:pPr>
        <w:pStyle w:val="BodyText"/>
        <w:rPr>
          <w:highlight w:val="yellow"/>
        </w:rPr>
      </w:pPr>
    </w:p>
    <w:p w:rsidR="009C6293" w:rsidP="00CB1C05" w14:paraId="271FA66E" w14:textId="77777777">
      <w:pPr>
        <w:pStyle w:val="BodyText"/>
        <w:rPr>
          <w:highlight w:val="yellow"/>
        </w:rPr>
        <w:sectPr w:rsidSect="00CB1C05">
          <w:type w:val="nextColumn"/>
          <w:pgSz w:w="15840" w:h="12240" w:code="1"/>
          <w:pgMar w:top="1440" w:right="1800" w:bottom="1440" w:left="1800" w:header="720" w:footer="720" w:gutter="0"/>
          <w:lnNumType w:countBy="1" w:restart="continuous"/>
          <w:pgNumType w:chapStyle="1"/>
          <w:cols w:space="720"/>
          <w:docGrid w:linePitch="360"/>
        </w:sectPr>
      </w:pPr>
    </w:p>
    <w:p w:rsidR="00465F9D" w:rsidRPr="00EC54CD" w:rsidP="00CB1C05" w14:paraId="04408875" w14:textId="77777777">
      <w:pPr>
        <w:pStyle w:val="Heading2"/>
      </w:pPr>
      <w:bookmarkStart w:id="237" w:name="_Ref106723888"/>
      <w:bookmarkStart w:id="238" w:name="_Ref106724144"/>
      <w:bookmarkStart w:id="239" w:name="_Toc111035561"/>
      <w:bookmarkStart w:id="240" w:name="_Toc111037064"/>
      <w:bookmarkStart w:id="241" w:name="_Toc114061892"/>
      <w:bookmarkStart w:id="242" w:name="_Toc165378726"/>
      <w:r w:rsidRPr="00EC54CD">
        <w:t>Glues, Sealants, Adhesives, and Caulks: Adhesives</w:t>
      </w:r>
      <w:bookmarkEnd w:id="237"/>
      <w:bookmarkEnd w:id="238"/>
      <w:bookmarkEnd w:id="239"/>
      <w:bookmarkEnd w:id="240"/>
      <w:bookmarkEnd w:id="241"/>
      <w:bookmarkEnd w:id="242"/>
    </w:p>
    <w:p w:rsidR="00465F9D" w:rsidRPr="00EC54CD" w:rsidP="00CB1C05" w14:paraId="3ABF9059" w14:textId="77777777">
      <w:pPr>
        <w:pStyle w:val="BodyText"/>
      </w:pPr>
      <w:r w:rsidRPr="00EC54CD">
        <w:t xml:space="preserve">An adhesive is a formulated product that binds two objects together and can be applied to one or both surfaces of the two initially separate objects. Adhesives are often referred to as "glue," "paste," or "cement." There are many methods for curing adhesives. These include evaporative drying for solvent-based adhesives, cooling for hot melt adhesives, contact, and light pressure for pressure sensitive adhesives. Factors affecting choice of adhesive product include drying time, cure time, bond strength, substrate compatibility, application temperature, and interior/exterior use. </w:t>
      </w:r>
    </w:p>
    <w:p w:rsidR="00465F9D" w:rsidRPr="00EC54CD" w:rsidP="00CB1C05" w14:paraId="621187BD" w14:textId="77777777">
      <w:pPr>
        <w:pStyle w:val="BodyText"/>
      </w:pPr>
      <w:r w:rsidRPr="00EC54CD">
        <w:rPr>
          <w:rFonts w:eastAsiaTheme="minorHAnsi"/>
        </w:rPr>
        <w:t xml:space="preserve">The product category is vast and diverse; there are many adhesives on the market formulated for different purposes, substrates, application methods, and users. The </w:t>
      </w:r>
      <w:r w:rsidRPr="00EC54CD">
        <w:rPr>
          <w:rFonts w:eastAsiaTheme="minorHAnsi"/>
          <w:i/>
        </w:rPr>
        <w:t>Chemical Economics Handbook</w:t>
      </w:r>
      <w:r w:rsidRPr="00EC54CD">
        <w:rPr>
          <w:rFonts w:eastAsiaTheme="minorHAnsi"/>
        </w:rPr>
        <w:t xml:space="preserve"> divides </w:t>
      </w:r>
      <w:r w:rsidRPr="0077402D">
        <w:rPr>
          <w:rFonts w:eastAsiaTheme="minorHAnsi"/>
        </w:rPr>
        <w:t xml:space="preserve">adhesives into five categories -- water emulsions, hot-melts, solvent-based, reactive, and natural polymers </w:t>
      </w:r>
      <w:r w:rsidRPr="0077402D">
        <w:t>(</w:t>
      </w:r>
      <w:hyperlink w:anchor="_ENREF_21" w:tooltip="IHS Markit, 2019 #31" w:history="1">
        <w:r w:rsidRPr="00E5555E" w:rsidR="00414172">
          <w:fldChar w:fldCharType="begin" w:fldLock="1"/>
        </w:r>
        <w:r w:rsidR="00414172">
          <w:instrText xml:space="preserve"> ADDIN EN.CITE &lt;EndNote&gt;&lt;Cite&gt;&lt;Author&gt;IHS Markit&lt;/Author&gt;&lt;Year&gt;2019&lt;/Year&gt;&lt;RecNum&gt;31&lt;/RecNum&gt;&lt;DisplayText&gt;IHS Markit 2019&lt;/DisplayText&gt;&lt;record&gt;&lt;rec-number&gt;31&lt;/rec-number&gt;&lt;foreign-keys&gt;&lt;key app="EN" db-id="52wf2wf0o0rv01e9dzo52td80t0590tp2fwd" timestamp="1714499636"&gt;31&lt;/key&gt;&lt;/foreign-keys&gt;&lt;ref-type name="Generic"&gt;13&lt;/ref-type&gt;&lt;contributors&gt;&lt;authors&gt;&lt;author&gt;IHS Markit,&lt;/author&gt;&lt;/authors&gt;&lt;/contributors&gt;&lt;titles&gt;&lt;title&gt;Chemical Economics Handbook. Adhesives, Sealants, and Their Raw Materials&lt;/title&gt;&lt;/titles&gt;&lt;dates&gt;&lt;year&gt;2019&lt;/year&gt;&lt;pub-dates&gt;&lt;date&gt;December 2019&lt;/date&gt;&lt;/pub-dates&gt;&lt;/dates&gt;&lt;urls&gt;&lt;related-urls&gt;&lt;url&gt;https://ihsmarkit.com/products/adhesives-sealants-chemical-economics-handbook.html&lt;/url&gt;&lt;/related-urls&gt;&lt;/urls&gt;&lt;/record&gt;&lt;/Cite&gt;&lt;/EndNote&gt;</w:instrText>
        </w:r>
        <w:r w:rsidRPr="00E5555E" w:rsidR="00414172">
          <w:fldChar w:fldCharType="separate"/>
        </w:r>
        <w:r w:rsidRPr="00E5555E" w:rsidR="00414172">
          <w:rPr>
            <w:noProof/>
          </w:rPr>
          <w:t>IHS Markit 2019</w:t>
        </w:r>
        <w:r w:rsidRPr="00E5555E" w:rsidR="00414172">
          <w:fldChar w:fldCharType="end"/>
        </w:r>
      </w:hyperlink>
      <w:r w:rsidRPr="00E5555E">
        <w:rPr>
          <w:rFonts w:eastAsiaTheme="minorHAnsi"/>
        </w:rPr>
        <w:t>)</w:t>
      </w:r>
      <w:r w:rsidR="00C80DBD">
        <w:rPr>
          <w:rFonts w:eastAsiaTheme="minorHAnsi"/>
        </w:rPr>
        <w:t>.</w:t>
      </w:r>
      <w:r w:rsidRPr="0077402D">
        <w:rPr>
          <w:rFonts w:eastAsiaTheme="minorHAnsi"/>
        </w:rPr>
        <w:t xml:space="preserve"> </w:t>
      </w:r>
      <w:r w:rsidRPr="0077402D">
        <w:t>It is</w:t>
      </w:r>
      <w:r w:rsidRPr="00EC54CD">
        <w:t xml:space="preserve"> beyond the scope of this </w:t>
      </w:r>
      <w:r w:rsidRPr="00EC54CD" w:rsidR="00F118D8">
        <w:t>analysis</w:t>
      </w:r>
      <w:r w:rsidRPr="00EC54CD">
        <w:t xml:space="preserve"> to investigate products for each adhesive application. Instead, the </w:t>
      </w:r>
      <w:r w:rsidRPr="00EC54CD" w:rsidR="00F118D8">
        <w:t>analysis</w:t>
      </w:r>
      <w:r w:rsidRPr="00EC54CD">
        <w:t xml:space="preserve"> includes two general purpose adhesives (high strength mist spray adhesive and high strength non-spray adhesive) and one specific purpose adhesive (for acrylic substrate). The results for these types of adhesives may or may not be representative for other adhesive applications. </w:t>
      </w:r>
    </w:p>
    <w:p w:rsidR="00465F9D" w:rsidRPr="00EC54CD" w:rsidP="00CB1C05" w14:paraId="55913C98" w14:textId="77777777">
      <w:pPr>
        <w:pStyle w:val="Heading3"/>
      </w:pPr>
      <w:bookmarkStart w:id="243" w:name="_Toc111035562"/>
      <w:bookmarkStart w:id="244" w:name="_Toc114061893"/>
      <w:r w:rsidRPr="00EC54CD">
        <w:t>Solvent Ingredients</w:t>
      </w:r>
      <w:bookmarkEnd w:id="243"/>
      <w:bookmarkEnd w:id="244"/>
    </w:p>
    <w:p w:rsidR="00465F9D" w:rsidP="00CB1C05" w14:paraId="3FCE7261" w14:textId="77777777">
      <w:pPr>
        <w:pStyle w:val="BodyText"/>
      </w:pPr>
      <w:r w:rsidRPr="00EC54CD">
        <w:t xml:space="preserve">The review included one product containing </w:t>
      </w:r>
      <w:r w:rsidR="00843813">
        <w:t>PCE</w:t>
      </w:r>
      <w:r w:rsidR="009A20B4">
        <w:t xml:space="preserve">, one product containing </w:t>
      </w:r>
      <w:r w:rsidRPr="00EC54CD">
        <w:t>methylene chloride, and one product containing both trichloroethylene and methylene chloride. F</w:t>
      </w:r>
      <w:r w:rsidR="009A20B4">
        <w:t>our</w:t>
      </w:r>
      <w:r w:rsidRPr="00EC54CD">
        <w:t xml:space="preserve"> products containing alternative solvents, including methyl acetate, toluene, acetone, and others</w:t>
      </w:r>
      <w:r w:rsidR="002A5E30">
        <w:t>,</w:t>
      </w:r>
      <w:r w:rsidRPr="00EC54CD">
        <w:t xml:space="preserve"> were also reviewed. </w:t>
      </w:r>
      <w:r w:rsidRPr="00EC54CD" w:rsidR="00804947">
        <w:rPr>
          <w:color w:val="DA291C" w:themeColor="text2"/>
        </w:rPr>
        <w:fldChar w:fldCharType="begin" w:fldLock="1"/>
      </w:r>
      <w:r w:rsidRPr="00EC54CD" w:rsidR="00804947">
        <w:rPr>
          <w:color w:val="DA291C" w:themeColor="text2"/>
        </w:rPr>
        <w:instrText xml:space="preserve"> REF _Ref106184198 \h </w:instrText>
      </w:r>
      <w:r w:rsidRPr="00EC54CD" w:rsidR="0065459D">
        <w:rPr>
          <w:color w:val="DA291C" w:themeColor="text2"/>
        </w:rPr>
        <w:instrText xml:space="preserve"> \* MERGEFORMAT </w:instrText>
      </w:r>
      <w:r w:rsidRPr="00EC54CD" w:rsidR="00804947">
        <w:rPr>
          <w:color w:val="DA291C" w:themeColor="text2"/>
        </w:rPr>
        <w:fldChar w:fldCharType="separate"/>
      </w:r>
      <w:r w:rsidRPr="00CC1542" w:rsidR="0092222B">
        <w:t xml:space="preserve">Table </w:t>
      </w:r>
      <w:r w:rsidR="0092222B">
        <w:rPr>
          <w:noProof/>
        </w:rPr>
        <w:t>5</w:t>
      </w:r>
      <w:r w:rsidR="0092222B">
        <w:rPr>
          <w:noProof/>
        </w:rPr>
        <w:noBreakHyphen/>
        <w:t>5</w:t>
      </w:r>
      <w:r w:rsidRPr="00EC54CD" w:rsidR="00804947">
        <w:rPr>
          <w:color w:val="DA291C" w:themeColor="text2"/>
        </w:rPr>
        <w:fldChar w:fldCharType="end"/>
      </w:r>
      <w:r w:rsidRPr="00EC54CD">
        <w:rPr>
          <w:color w:val="DA291C" w:themeColor="text2"/>
        </w:rPr>
        <w:t xml:space="preserve"> </w:t>
      </w:r>
      <w:r w:rsidRPr="00EC54CD">
        <w:t xml:space="preserve">shows the list of products reviewed for this </w:t>
      </w:r>
      <w:r w:rsidRPr="00EC54CD" w:rsidR="00F118D8">
        <w:t>analysis</w:t>
      </w:r>
      <w:r w:rsidRPr="00EC54CD">
        <w:t xml:space="preserve"> and their primary solvent ingredients.</w:t>
      </w:r>
    </w:p>
    <w:tbl>
      <w:tblPr>
        <w:tblW w:w="10080" w:type="dxa"/>
        <w:jc w:val="center"/>
        <w:tblLayout w:type="fixed"/>
        <w:tblLook w:val="04A0"/>
      </w:tblPr>
      <w:tblGrid>
        <w:gridCol w:w="1080"/>
        <w:gridCol w:w="1440"/>
        <w:gridCol w:w="990"/>
        <w:gridCol w:w="1980"/>
        <w:gridCol w:w="1440"/>
        <w:gridCol w:w="2016"/>
        <w:gridCol w:w="1134"/>
      </w:tblGrid>
      <w:tr w14:paraId="14249EE4" w14:textId="77777777" w:rsidTr="00E604D0">
        <w:tblPrEx>
          <w:tblW w:w="10080" w:type="dxa"/>
          <w:jc w:val="center"/>
          <w:tblLayout w:type="fixed"/>
          <w:tblLook w:val="04A0"/>
        </w:tblPrEx>
        <w:trPr>
          <w:cantSplit/>
          <w:trHeight w:val="20"/>
          <w:tblHeader/>
          <w:jc w:val="center"/>
        </w:trPr>
        <w:tc>
          <w:tcPr>
            <w:tcW w:w="10080" w:type="dxa"/>
            <w:gridSpan w:val="7"/>
            <w:tcBorders>
              <w:bottom w:val="single" w:sz="4" w:space="0" w:color="auto"/>
            </w:tcBorders>
            <w:shd w:val="clear" w:color="auto" w:fill="auto"/>
            <w:vAlign w:val="center"/>
          </w:tcPr>
          <w:p w:rsidR="00CC1542" w:rsidRPr="00EC54CD" w:rsidP="00CB1C05" w14:paraId="6E06C0F0" w14:textId="77777777">
            <w:pPr>
              <w:pStyle w:val="TableTitleA"/>
              <w:rPr>
                <w:rFonts w:cstheme="minorHAnsi"/>
                <w:color w:val="000000"/>
              </w:rPr>
            </w:pPr>
            <w:bookmarkStart w:id="245" w:name="_Ref106184198"/>
            <w:bookmarkStart w:id="246" w:name="_Toc107219256"/>
            <w:bookmarkStart w:id="247" w:name="_Toc121142551"/>
            <w:bookmarkStart w:id="248" w:name="_Toc165379545"/>
            <w:r w:rsidRPr="00CC1542">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w:t>
            </w:r>
            <w:r w:rsidR="00BC4B5D">
              <w:rPr>
                <w:noProof/>
              </w:rPr>
              <w:fldChar w:fldCharType="end"/>
            </w:r>
            <w:bookmarkEnd w:id="245"/>
            <w:r w:rsidRPr="00CC1542">
              <w:t>: Safety Data Sheets and Solvent Ingredients with Concentrations of 5 Percent or Higher for Reviewed Adhesives</w:t>
            </w:r>
            <w:bookmarkEnd w:id="246"/>
            <w:bookmarkEnd w:id="247"/>
            <w:bookmarkEnd w:id="248"/>
          </w:p>
        </w:tc>
      </w:tr>
      <w:tr w14:paraId="52F8F26D" w14:textId="77777777" w:rsidTr="00E604D0">
        <w:tblPrEx>
          <w:tblW w:w="10080" w:type="dxa"/>
          <w:jc w:val="center"/>
          <w:tblLayout w:type="fixed"/>
          <w:tblLook w:val="04A0"/>
        </w:tblPrEx>
        <w:trPr>
          <w:cantSplit/>
          <w:trHeight w:val="20"/>
          <w:tblHeader/>
          <w:jc w:val="center"/>
        </w:trPr>
        <w:tc>
          <w:tcPr>
            <w:tcW w:w="108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CC1542" w:rsidRPr="00EC54CD" w:rsidP="00CB1C05" w14:paraId="5BF0534A" w14:textId="77777777">
            <w:pPr>
              <w:pStyle w:val="TableSubtitle"/>
            </w:pPr>
            <w:r w:rsidRPr="00EC54CD">
              <w:t>Supplier</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CC1542" w:rsidRPr="00EC54CD" w:rsidP="00CB1C05" w14:paraId="2DB81C25" w14:textId="77777777">
            <w:pPr>
              <w:pStyle w:val="TableSubtitle"/>
            </w:pPr>
            <w:r w:rsidRPr="00EC54CD">
              <w:t>Product</w:t>
            </w:r>
          </w:p>
        </w:tc>
        <w:tc>
          <w:tcPr>
            <w:tcW w:w="990" w:type="dxa"/>
            <w:tcBorders>
              <w:top w:val="single" w:sz="4" w:space="0" w:color="auto"/>
              <w:left w:val="nil"/>
              <w:bottom w:val="single" w:sz="4" w:space="0" w:color="auto"/>
              <w:right w:val="single" w:sz="4" w:space="0" w:color="auto"/>
            </w:tcBorders>
            <w:shd w:val="clear" w:color="auto" w:fill="48A9C5"/>
          </w:tcPr>
          <w:p w:rsidR="00CC1542" w:rsidRPr="00EC54CD" w:rsidP="00CB1C05" w14:paraId="0B1C7E41" w14:textId="77777777">
            <w:pPr>
              <w:pStyle w:val="TableSubtitle"/>
            </w:pPr>
            <w:r w:rsidRPr="00EC54CD">
              <w:t>Appli- cation</w:t>
            </w:r>
          </w:p>
        </w:tc>
        <w:tc>
          <w:tcPr>
            <w:tcW w:w="198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CC1542" w:rsidRPr="00EC54CD" w:rsidP="00CB1C05" w14:paraId="5F2429AD" w14:textId="77777777">
            <w:pPr>
              <w:pStyle w:val="TableSubtitle"/>
            </w:pPr>
            <w:r w:rsidRPr="00EC54CD">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CC1542" w:rsidRPr="00EC54CD" w:rsidP="00CB1C05" w14:paraId="095FB62E" w14:textId="77777777">
            <w:pPr>
              <w:pStyle w:val="TableSubtitle"/>
            </w:pPr>
            <w:r w:rsidRPr="00EC54CD">
              <w:t>SDS date</w:t>
            </w:r>
          </w:p>
        </w:tc>
        <w:tc>
          <w:tcPr>
            <w:tcW w:w="2016" w:type="dxa"/>
            <w:tcBorders>
              <w:top w:val="single" w:sz="4" w:space="0" w:color="auto"/>
              <w:left w:val="nil"/>
              <w:bottom w:val="single" w:sz="4" w:space="0" w:color="auto"/>
              <w:right w:val="single" w:sz="4" w:space="0" w:color="auto"/>
            </w:tcBorders>
            <w:shd w:val="clear" w:color="auto" w:fill="48A9C5"/>
            <w:vAlign w:val="center"/>
            <w:hideMark/>
          </w:tcPr>
          <w:p w:rsidR="00CC1542" w:rsidRPr="00EC54CD" w:rsidP="00CB1C05" w14:paraId="37DCBE81" w14:textId="77777777">
            <w:pPr>
              <w:pStyle w:val="TableSubtitle"/>
            </w:pPr>
            <w:r w:rsidRPr="00EC54CD">
              <w:t>Solvent ingredients</w:t>
            </w:r>
          </w:p>
        </w:tc>
        <w:tc>
          <w:tcPr>
            <w:tcW w:w="1134" w:type="dxa"/>
            <w:tcBorders>
              <w:top w:val="single" w:sz="4" w:space="0" w:color="auto"/>
              <w:left w:val="nil"/>
              <w:bottom w:val="single" w:sz="4" w:space="0" w:color="auto"/>
              <w:right w:val="single" w:sz="4" w:space="0" w:color="auto"/>
            </w:tcBorders>
            <w:shd w:val="clear" w:color="auto" w:fill="48A9C5"/>
            <w:vAlign w:val="center"/>
            <w:hideMark/>
          </w:tcPr>
          <w:p w:rsidR="00CC1542" w:rsidRPr="00EC54CD" w:rsidP="00CB1C05" w14:paraId="2A8532C1" w14:textId="77777777">
            <w:pPr>
              <w:pStyle w:val="TableSubtitle"/>
            </w:pPr>
            <w:r w:rsidRPr="00EC54CD">
              <w:t>Concen- tration (%)</w:t>
            </w:r>
          </w:p>
        </w:tc>
      </w:tr>
      <w:tr w14:paraId="42DD2C35" w14:textId="77777777" w:rsidTr="00E604D0">
        <w:tblPrEx>
          <w:tblW w:w="10080" w:type="dxa"/>
          <w:jc w:val="center"/>
          <w:tblLayout w:type="fixed"/>
          <w:tblLook w:val="04A0"/>
        </w:tblPrEx>
        <w:trPr>
          <w:cantSplit/>
          <w:trHeight w:val="120"/>
          <w:jc w:val="center"/>
        </w:trPr>
        <w:tc>
          <w:tcPr>
            <w:tcW w:w="10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C1542" w:rsidRPr="00E05245" w:rsidP="00CB1C05" w14:paraId="3379110C" w14:textId="77777777">
            <w:pPr>
              <w:pStyle w:val="LTableTextAbt"/>
            </w:pPr>
            <w:r w:rsidRPr="00C26A90">
              <w:t>E6000</w:t>
            </w:r>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C1542" w:rsidRPr="005D6F26" w:rsidP="00CB1C05" w14:paraId="468FBDD8" w14:textId="77777777">
            <w:pPr>
              <w:pStyle w:val="LTableTextAbt"/>
            </w:pPr>
            <w:r w:rsidRPr="00C05313">
              <w:t>E6000 MV clear industrial strength adhesive</w:t>
            </w:r>
          </w:p>
        </w:tc>
        <w:tc>
          <w:tcPr>
            <w:tcW w:w="9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C1542" w:rsidRPr="005D6F26" w:rsidP="00CB1C05" w14:paraId="1372E20F" w14:textId="77777777">
            <w:pPr>
              <w:pStyle w:val="LTableTextAbt"/>
            </w:pPr>
            <w:r w:rsidRPr="00C05313">
              <w:t>High strength non-spray</w:t>
            </w:r>
          </w:p>
        </w:tc>
        <w:tc>
          <w:tcPr>
            <w:tcW w:w="19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C1542" w:rsidRPr="005D6F26" w:rsidP="00CB1C05" w14:paraId="39572414" w14:textId="77777777">
            <w:pPr>
              <w:rPr>
                <w:rFonts w:eastAsiaTheme="minorHAnsi"/>
                <w:bCs/>
                <w:color w:val="000000"/>
                <w:sz w:val="18"/>
              </w:rPr>
            </w:pPr>
            <w:r w:rsidRPr="00C26A90">
              <w:rPr>
                <w:rFonts w:eastAsiaTheme="minorHAnsi"/>
                <w:bCs/>
                <w:color w:val="000000"/>
                <w:sz w:val="18"/>
              </w:rPr>
              <w:t>https://images.thdstatic.com/catalog/pdfImages/c3/c362ff98-8080-4009-984e-3cf4c0cde7db.pdf</w:t>
            </w:r>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C1542" w:rsidRPr="005D6F26" w:rsidP="00CB1C05" w14:paraId="5F0FE9CE" w14:textId="77777777">
            <w:pPr>
              <w:pStyle w:val="LTableTextAbt"/>
            </w:pPr>
            <w:r w:rsidRPr="00825F7A">
              <w:t>6 May 2020</w:t>
            </w: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CC1542" w:rsidRPr="0088151C" w:rsidP="00CB1C05" w14:paraId="00897C2D" w14:textId="77777777">
            <w:pPr>
              <w:pStyle w:val="LTableTextAbt"/>
            </w:pPr>
            <w:r w:rsidRPr="00417DBB">
              <w:t>Perchloroethylene</w:t>
            </w:r>
          </w:p>
        </w:tc>
        <w:tc>
          <w:tcPr>
            <w:tcW w:w="1134" w:type="dxa"/>
            <w:tcBorders>
              <w:top w:val="single" w:sz="4" w:space="0" w:color="auto"/>
              <w:left w:val="nil"/>
              <w:bottom w:val="single" w:sz="4" w:space="0" w:color="auto"/>
              <w:right w:val="single" w:sz="4" w:space="0" w:color="auto"/>
            </w:tcBorders>
            <w:shd w:val="clear" w:color="auto" w:fill="F1AD7A" w:themeFill="accent2" w:themeFillTint="99"/>
          </w:tcPr>
          <w:p w:rsidR="00CC1542" w:rsidRPr="009E15EB" w:rsidP="00CB1C05" w14:paraId="356D72E3" w14:textId="77777777">
            <w:pPr>
              <w:pStyle w:val="CTableTextAbt"/>
            </w:pPr>
            <w:r w:rsidRPr="00417DBB">
              <w:t>≥50 - ≤72</w:t>
            </w:r>
          </w:p>
        </w:tc>
      </w:tr>
      <w:tr w14:paraId="751140D2" w14:textId="77777777" w:rsidTr="00E604D0">
        <w:tblPrEx>
          <w:tblW w:w="10080" w:type="dxa"/>
          <w:jc w:val="center"/>
          <w:tblLayout w:type="fixed"/>
          <w:tblLook w:val="04A0"/>
        </w:tblPrEx>
        <w:trPr>
          <w:cantSplit/>
          <w:trHeight w:val="120"/>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39F5C5F8" w14:textId="77777777">
            <w:pPr>
              <w:pStyle w:val="LTableTextAbt"/>
            </w:pPr>
            <w:r w:rsidRPr="00E05245">
              <w:t xml:space="preserve">IPS </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24B89755" w14:textId="77777777">
            <w:pPr>
              <w:pStyle w:val="LTableTextAbt"/>
            </w:pPr>
            <w:r w:rsidRPr="005D6F26">
              <w:t>Weld On #3 Acrylic Plastic Cement</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5892625B" w14:textId="77777777">
            <w:pPr>
              <w:pStyle w:val="LTableTextAbt"/>
            </w:pPr>
            <w:r w:rsidRPr="005D6F26">
              <w:t>Acrylic</w:t>
            </w:r>
          </w:p>
        </w:tc>
        <w:tc>
          <w:tcPr>
            <w:tcW w:w="198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5D6F26" w:rsidP="00CB1C05" w14:paraId="02D42C08" w14:textId="77777777">
            <w:pPr>
              <w:rPr>
                <w:rFonts w:eastAsiaTheme="minorHAnsi"/>
                <w:bCs/>
                <w:color w:val="000000"/>
                <w:sz w:val="18"/>
              </w:rPr>
            </w:pPr>
            <w:r w:rsidRPr="005D6F26">
              <w:rPr>
                <w:rFonts w:eastAsiaTheme="minorHAnsi"/>
                <w:bCs/>
                <w:color w:val="000000"/>
                <w:sz w:val="18"/>
              </w:rPr>
              <w:t>https://www.acplasticsinc.com/media/Weld-On%203%20SDS.pdf</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20A9E2C2" w14:textId="77777777">
            <w:pPr>
              <w:pStyle w:val="LTableTextAbt"/>
            </w:pPr>
            <w:r w:rsidRPr="005D6F26">
              <w:t>6 May 2015</w:t>
            </w: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CC1542" w:rsidRPr="00EC54CD" w:rsidP="00CB1C05" w14:paraId="306CFAA1" w14:textId="77777777">
            <w:pPr>
              <w:pStyle w:val="LTableTextAbt"/>
            </w:pPr>
            <w:r w:rsidRPr="0088151C">
              <w:t>Methylene Chloride</w:t>
            </w:r>
          </w:p>
        </w:tc>
        <w:tc>
          <w:tcPr>
            <w:tcW w:w="1134" w:type="dxa"/>
            <w:tcBorders>
              <w:top w:val="single" w:sz="4" w:space="0" w:color="auto"/>
              <w:left w:val="nil"/>
              <w:bottom w:val="single" w:sz="4" w:space="0" w:color="auto"/>
              <w:right w:val="single" w:sz="4" w:space="0" w:color="auto"/>
            </w:tcBorders>
            <w:shd w:val="clear" w:color="auto" w:fill="BFBFBF" w:themeFill="background1" w:themeFillShade="BF"/>
          </w:tcPr>
          <w:p w:rsidR="00CC1542" w:rsidRPr="00EC54CD" w:rsidP="00CB1C05" w14:paraId="5FD7CE46" w14:textId="77777777">
            <w:pPr>
              <w:pStyle w:val="CTableTextAbt"/>
            </w:pPr>
            <w:r w:rsidRPr="009E15EB">
              <w:t>75 - 90</w:t>
            </w:r>
          </w:p>
        </w:tc>
      </w:tr>
      <w:tr w14:paraId="06663CF8" w14:textId="77777777" w:rsidTr="00E604D0">
        <w:tblPrEx>
          <w:tblW w:w="10080" w:type="dxa"/>
          <w:jc w:val="center"/>
          <w:tblLayout w:type="fixed"/>
          <w:tblLook w:val="04A0"/>
        </w:tblPrEx>
        <w:trPr>
          <w:cantSplit/>
          <w:trHeight w:val="1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31F0BFFC"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7C01FE96"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7390AABD" w14:textId="77777777">
            <w:pPr>
              <w:pStyle w:val="LTableTextAbt"/>
            </w:pPr>
          </w:p>
        </w:tc>
        <w:tc>
          <w:tcPr>
            <w:tcW w:w="198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0FF30462"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78FBD07B"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CC1542" w:rsidRPr="00EC54CD" w:rsidP="00CB1C05" w14:paraId="6F79F751" w14:textId="77777777">
            <w:pPr>
              <w:pStyle w:val="LTableTextAbt"/>
            </w:pPr>
            <w:r w:rsidRPr="0088151C">
              <w:t>Trichloroethylene</w:t>
            </w:r>
          </w:p>
        </w:tc>
        <w:tc>
          <w:tcPr>
            <w:tcW w:w="1134" w:type="dxa"/>
            <w:tcBorders>
              <w:top w:val="single" w:sz="4" w:space="0" w:color="auto"/>
              <w:left w:val="nil"/>
              <w:bottom w:val="single" w:sz="4" w:space="0" w:color="auto"/>
              <w:right w:val="single" w:sz="4" w:space="0" w:color="auto"/>
            </w:tcBorders>
            <w:shd w:val="clear" w:color="auto" w:fill="BFBFBF" w:themeFill="background1" w:themeFillShade="BF"/>
          </w:tcPr>
          <w:p w:rsidR="00CC1542" w:rsidRPr="00EC54CD" w:rsidP="00CB1C05" w14:paraId="3511C959" w14:textId="77777777">
            <w:pPr>
              <w:pStyle w:val="CTableTextAbt"/>
            </w:pPr>
            <w:r w:rsidRPr="009E15EB">
              <w:t>5 - 15</w:t>
            </w:r>
          </w:p>
        </w:tc>
      </w:tr>
      <w:tr w14:paraId="6738B011" w14:textId="77777777" w:rsidTr="00E604D0">
        <w:tblPrEx>
          <w:tblW w:w="10080" w:type="dxa"/>
          <w:jc w:val="center"/>
          <w:tblLayout w:type="fixed"/>
          <w:tblLook w:val="04A0"/>
        </w:tblPrEx>
        <w:trPr>
          <w:cantSplit/>
          <w:trHeight w:val="20"/>
          <w:jc w:val="center"/>
        </w:trPr>
        <w:tc>
          <w:tcPr>
            <w:tcW w:w="10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1B3D9D35" w14:textId="77777777">
            <w:pPr>
              <w:pStyle w:val="LTableTextAbt"/>
            </w:pPr>
            <w:r w:rsidRPr="00EC54CD">
              <w:t>3M</w:t>
            </w:r>
          </w:p>
        </w:tc>
        <w:tc>
          <w:tcPr>
            <w:tcW w:w="14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25C4CD0D" w14:textId="77777777">
            <w:pPr>
              <w:pStyle w:val="LTableTextAbt"/>
            </w:pPr>
            <w:r w:rsidRPr="00EC54CD">
              <w:t>3M™ Hi-Strength Non-Flammable 98NF Bulk Adhesive</w:t>
            </w:r>
          </w:p>
        </w:tc>
        <w:tc>
          <w:tcPr>
            <w:tcW w:w="9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09FB3A8D" w14:textId="77777777">
            <w:pPr>
              <w:pStyle w:val="LTableTextAbt"/>
            </w:pPr>
            <w:r w:rsidRPr="00EC54CD">
              <w:t>High strength spray</w:t>
            </w:r>
          </w:p>
        </w:tc>
        <w:tc>
          <w:tcPr>
            <w:tcW w:w="19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0601EA00" w14:textId="77777777">
            <w:pPr>
              <w:pStyle w:val="LTableTextAbt"/>
            </w:pPr>
            <w:hyperlink r:id="rId26" w:history="1">
              <w:r w:rsidRPr="00EC54CD" w:rsidR="004F366B">
                <w:t>https://multimedia.3m.com/mws/mediawebserver?mwsId=SSSSSuUn_zu8l00xM82SNY_Bnv70k17zHvu9lxtD7SSSSSS--</w:t>
              </w:r>
            </w:hyperlink>
          </w:p>
        </w:tc>
        <w:tc>
          <w:tcPr>
            <w:tcW w:w="14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C1542" w:rsidRPr="00EC54CD" w:rsidP="00CB1C05" w14:paraId="127AAD03" w14:textId="77777777">
            <w:pPr>
              <w:pStyle w:val="LTableTextAbt"/>
            </w:pPr>
            <w:r w:rsidRPr="00EC54CD">
              <w:t>5 August 2019</w:t>
            </w: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CC1542" w:rsidRPr="00EC54CD" w:rsidP="00CB1C05" w14:paraId="074C099C" w14:textId="77777777">
            <w:pPr>
              <w:pStyle w:val="LTableTextAbt"/>
            </w:pPr>
            <w:r w:rsidRPr="00EC54CD">
              <w:t>Methylene Chloride</w:t>
            </w:r>
          </w:p>
        </w:tc>
        <w:tc>
          <w:tcPr>
            <w:tcW w:w="1134" w:type="dxa"/>
            <w:tcBorders>
              <w:top w:val="single" w:sz="4" w:space="0" w:color="auto"/>
              <w:left w:val="nil"/>
              <w:bottom w:val="single" w:sz="4" w:space="0" w:color="auto"/>
              <w:right w:val="single" w:sz="4" w:space="0" w:color="auto"/>
            </w:tcBorders>
            <w:shd w:val="clear" w:color="auto" w:fill="BFBFBF" w:themeFill="background1" w:themeFillShade="BF"/>
          </w:tcPr>
          <w:p w:rsidR="00CC1542" w:rsidRPr="00EC54CD" w:rsidP="00CB1C05" w14:paraId="0B195E06" w14:textId="77777777">
            <w:pPr>
              <w:pStyle w:val="CTableTextAbt"/>
            </w:pPr>
            <w:r w:rsidRPr="00EC54CD">
              <w:t>60 - 85</w:t>
            </w:r>
          </w:p>
        </w:tc>
      </w:tr>
      <w:tr w14:paraId="685E5721" w14:textId="77777777" w:rsidTr="00E604D0">
        <w:tblPrEx>
          <w:tblW w:w="10080" w:type="dxa"/>
          <w:jc w:val="center"/>
          <w:tblLayout w:type="fixed"/>
          <w:tblLook w:val="04A0"/>
        </w:tblPrEx>
        <w:trPr>
          <w:cantSplit/>
          <w:trHeight w:val="20"/>
          <w:jc w:val="center"/>
        </w:trPr>
        <w:tc>
          <w:tcPr>
            <w:tcW w:w="108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04C77C9B" w14:textId="77777777">
            <w:pPr>
              <w:pStyle w:val="LTableTextAbt"/>
            </w:pPr>
            <w:r w:rsidRPr="00EC54CD">
              <w:t>3M</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74040685" w14:textId="77777777">
            <w:pPr>
              <w:pStyle w:val="LTableTextAbt"/>
            </w:pPr>
            <w:r w:rsidRPr="00EC54CD">
              <w:t>Scotch-Weld Low Odor Acrylic Adhesive DP8810N</w:t>
            </w:r>
          </w:p>
        </w:tc>
        <w:tc>
          <w:tcPr>
            <w:tcW w:w="990" w:type="dxa"/>
            <w:tcBorders>
              <w:top w:val="single" w:sz="4" w:space="0" w:color="auto"/>
              <w:left w:val="single" w:sz="4" w:space="0" w:color="auto"/>
              <w:bottom w:val="single" w:sz="4" w:space="0" w:color="auto"/>
              <w:right w:val="single" w:sz="4" w:space="0" w:color="auto"/>
            </w:tcBorders>
          </w:tcPr>
          <w:p w:rsidR="00CC1542" w:rsidRPr="00EC54CD" w:rsidP="00CB1C05" w14:paraId="597B0FB4" w14:textId="77777777">
            <w:pPr>
              <w:pStyle w:val="LTableTextAbt"/>
            </w:pPr>
            <w:r w:rsidRPr="00EC54CD">
              <w:t>Acrylic</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6116621A" w14:textId="77777777">
            <w:pPr>
              <w:pStyle w:val="LTableTextAbt"/>
            </w:pPr>
            <w:hyperlink r:id="rId27" w:history="1">
              <w:r w:rsidRPr="00EC54CD" w:rsidR="004F366B">
                <w:t>https://multimedia.3m.com/mws/mediawebserver?mwsId=SSSSSuUn_zu8l00xm8txoxmZlv70k17zHvu9lxtD7SSSSSS--</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2BE66FF" w14:textId="77777777">
            <w:pPr>
              <w:pStyle w:val="LTableTextAbt"/>
            </w:pPr>
            <w:r w:rsidRPr="00EC54CD">
              <w:t>11 November 2019</w:t>
            </w: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4D821F86" w14:textId="77777777">
            <w:pPr>
              <w:pStyle w:val="LTableTextAbt"/>
            </w:pPr>
            <w:r w:rsidRPr="00EC54CD">
              <w:t>Dibenzoate Propanol</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14003E2F" w14:textId="77777777">
            <w:pPr>
              <w:pStyle w:val="CTableTextAbt"/>
            </w:pPr>
            <w:r w:rsidRPr="00EC54CD">
              <w:t>80</w:t>
            </w:r>
          </w:p>
        </w:tc>
      </w:tr>
      <w:tr w14:paraId="6887942D" w14:textId="77777777" w:rsidTr="00E604D0">
        <w:tblPrEx>
          <w:tblW w:w="10080" w:type="dxa"/>
          <w:jc w:val="center"/>
          <w:tblLayout w:type="fixed"/>
          <w:tblLook w:val="04A0"/>
        </w:tblPrEx>
        <w:trPr>
          <w:cantSplit/>
          <w:trHeight w:val="20"/>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064186D3" w14:textId="77777777">
            <w:pPr>
              <w:pStyle w:val="LTableTextAbt"/>
            </w:pPr>
            <w:r w:rsidRPr="00EC54CD">
              <w:t xml:space="preserve">Gorilla </w:t>
            </w:r>
          </w:p>
          <w:p w:rsidR="00CC1542" w:rsidRPr="00EC54CD" w:rsidP="00CB1C05" w14:paraId="1ADE0D78" w14:textId="77777777">
            <w:pPr>
              <w:pStyle w:val="LTableTextAbt"/>
            </w:pPr>
            <w:r w:rsidRPr="00EC54CD">
              <w:t> </w:t>
            </w:r>
          </w:p>
          <w:p w:rsidR="00CC1542" w:rsidRPr="00EC54CD" w:rsidP="00CB1C05" w14:paraId="53B76CA4" w14:textId="77777777">
            <w:pPr>
              <w:pStyle w:val="LTableTextAbt"/>
            </w:pPr>
            <w:r w:rsidRPr="00EC54CD">
              <w:t> </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ECFA453" w14:textId="77777777">
            <w:pPr>
              <w:pStyle w:val="LTableTextAbt"/>
            </w:pPr>
            <w:r w:rsidRPr="00EC54CD">
              <w:t>Heavy Duty Spray Adhesive</w:t>
            </w:r>
          </w:p>
          <w:p w:rsidR="00CC1542" w:rsidRPr="00EC54CD" w:rsidP="00CB1C05" w14:paraId="3EDFC856" w14:textId="77777777">
            <w:pPr>
              <w:pStyle w:val="LTableTextAbt"/>
            </w:pPr>
          </w:p>
          <w:p w:rsidR="00CC1542" w:rsidRPr="00EC54CD" w:rsidP="00CB1C05" w14:paraId="2A157052" w14:textId="77777777">
            <w:pPr>
              <w:pStyle w:val="LTableTextAbt"/>
            </w:pPr>
            <w:r w:rsidRPr="00EC54CD">
              <w:t> </w:t>
            </w:r>
          </w:p>
        </w:tc>
        <w:tc>
          <w:tcPr>
            <w:tcW w:w="990" w:type="dxa"/>
            <w:vMerge w:val="restart"/>
            <w:tcBorders>
              <w:top w:val="single" w:sz="4" w:space="0" w:color="auto"/>
              <w:left w:val="single" w:sz="4" w:space="0" w:color="auto"/>
              <w:bottom w:val="single" w:sz="4" w:space="0" w:color="auto"/>
              <w:right w:val="single" w:sz="4" w:space="0" w:color="auto"/>
            </w:tcBorders>
          </w:tcPr>
          <w:p w:rsidR="00CC1542" w:rsidRPr="00EC54CD" w:rsidP="00CB1C05" w14:paraId="1382D4E8" w14:textId="77777777">
            <w:pPr>
              <w:pStyle w:val="LTableTextAbt"/>
            </w:pPr>
            <w:r w:rsidRPr="00EC54CD">
              <w:t>High strength spray</w:t>
            </w:r>
          </w:p>
        </w:tc>
        <w:tc>
          <w:tcPr>
            <w:tcW w:w="198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1D2E76F7" w14:textId="77777777">
            <w:pPr>
              <w:pStyle w:val="LTableTextAbt"/>
            </w:pPr>
            <w:hyperlink r:id="rId28" w:history="1">
              <w:r w:rsidRPr="00EC54CD" w:rsidR="004F366B">
                <w:t>https://gorillaglue.com.au/wp-content/uploads/Gorilla-Spray-Adhesive-1.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1A969B6E" w14:textId="77777777">
            <w:pPr>
              <w:pStyle w:val="LTableTextAbt"/>
            </w:pPr>
            <w:r w:rsidRPr="00EC54CD">
              <w:t>24 February 2019</w:t>
            </w:r>
          </w:p>
          <w:p w:rsidR="00CC1542" w:rsidRPr="00EC54CD" w:rsidP="00CB1C05" w14:paraId="1ED57932" w14:textId="77777777">
            <w:pPr>
              <w:pStyle w:val="LTableTextAbt"/>
            </w:pPr>
            <w:r w:rsidRPr="00EC54CD">
              <w:t> </w:t>
            </w:r>
          </w:p>
          <w:p w:rsidR="00CC1542" w:rsidRPr="00EC54CD" w:rsidP="00CB1C05" w14:paraId="7E972969" w14:textId="77777777">
            <w:pPr>
              <w:pStyle w:val="LTableTextAbt"/>
            </w:pPr>
            <w:r w:rsidRPr="00EC54CD">
              <w:t> </w:t>
            </w: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081C8E78" w14:textId="77777777">
            <w:pPr>
              <w:pStyle w:val="LTableTextAbt"/>
            </w:pPr>
            <w:r w:rsidRPr="00EC54CD">
              <w:t>Methyl acetat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4A9245AB" w14:textId="77777777">
            <w:pPr>
              <w:pStyle w:val="CTableTextAbt"/>
            </w:pPr>
            <w:r w:rsidRPr="00EC54CD">
              <w:t>10 - 30</w:t>
            </w:r>
          </w:p>
        </w:tc>
      </w:tr>
      <w:tr w14:paraId="609E49D7" w14:textId="77777777" w:rsidTr="00E604D0">
        <w:tblPrEx>
          <w:tblW w:w="10080" w:type="dxa"/>
          <w:jc w:val="center"/>
          <w:tblLayout w:type="fixed"/>
          <w:tblLook w:val="04A0"/>
        </w:tblPrEx>
        <w:trPr>
          <w:cantSplit/>
          <w:trHeight w:val="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44C6122"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71372692"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tcPr>
          <w:p w:rsidR="00CC1542" w:rsidRPr="00EC54CD" w:rsidP="00CB1C05" w14:paraId="6BCFAB58" w14:textId="77777777">
            <w:pPr>
              <w:pStyle w:val="LTableTextAbt"/>
              <w:rPr>
                <w:color w:val="0563C1"/>
                <w:u w:val="single"/>
              </w:rPr>
            </w:pPr>
          </w:p>
        </w:tc>
        <w:tc>
          <w:tcPr>
            <w:tcW w:w="19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18ED35FF"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F3D482F"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4D071707" w14:textId="77777777">
            <w:pPr>
              <w:pStyle w:val="LTableTextAbt"/>
            </w:pPr>
            <w:r w:rsidRPr="00EC54CD">
              <w:t>Aceton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240B4D39" w14:textId="77777777">
            <w:pPr>
              <w:pStyle w:val="CTableTextAbt"/>
            </w:pPr>
            <w:r w:rsidRPr="00EC54CD">
              <w:t>10 - 30</w:t>
            </w:r>
          </w:p>
        </w:tc>
      </w:tr>
      <w:tr w14:paraId="44857101" w14:textId="77777777" w:rsidTr="00E604D0">
        <w:tblPrEx>
          <w:tblW w:w="10080" w:type="dxa"/>
          <w:jc w:val="center"/>
          <w:tblLayout w:type="fixed"/>
          <w:tblLook w:val="04A0"/>
        </w:tblPrEx>
        <w:trPr>
          <w:cantSplit/>
          <w:trHeight w:val="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383978C"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A59928D"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tcPr>
          <w:p w:rsidR="00CC1542" w:rsidRPr="00EC54CD" w:rsidP="00CB1C05" w14:paraId="39580A02" w14:textId="77777777">
            <w:pPr>
              <w:pStyle w:val="LTableTextAbt"/>
              <w:rPr>
                <w:color w:val="0563C1"/>
                <w:u w:val="single"/>
              </w:rPr>
            </w:pPr>
          </w:p>
        </w:tc>
        <w:tc>
          <w:tcPr>
            <w:tcW w:w="19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0184BFF4"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CC4A338"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7EB6824B" w14:textId="77777777">
            <w:pPr>
              <w:pStyle w:val="LTableTextAbt"/>
            </w:pPr>
            <w:r w:rsidRPr="00EC54CD">
              <w:t>Cyclohexan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3AB17294" w14:textId="77777777">
            <w:pPr>
              <w:pStyle w:val="CTableTextAbt"/>
            </w:pPr>
            <w:r w:rsidRPr="00EC54CD">
              <w:t>10 - 30</w:t>
            </w:r>
          </w:p>
        </w:tc>
      </w:tr>
      <w:tr w14:paraId="1ECDD086" w14:textId="77777777" w:rsidTr="00E604D0">
        <w:tblPrEx>
          <w:tblW w:w="10080" w:type="dxa"/>
          <w:jc w:val="center"/>
          <w:tblLayout w:type="fixed"/>
          <w:tblLook w:val="04A0"/>
        </w:tblPrEx>
        <w:trPr>
          <w:cantSplit/>
          <w:trHeight w:val="20"/>
          <w:jc w:val="center"/>
        </w:trPr>
        <w:tc>
          <w:tcPr>
            <w:tcW w:w="108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4E4D1A04" w14:textId="77777777">
            <w:pPr>
              <w:pStyle w:val="LTableTextAbt"/>
            </w:pPr>
            <w:r w:rsidRPr="00EC54CD">
              <w:t>Homax</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7EEBDF72" w14:textId="77777777">
            <w:pPr>
              <w:pStyle w:val="LTableTextAbt"/>
            </w:pPr>
            <w:r w:rsidRPr="00EC54CD">
              <w:t>All Purpose Adhesive Industrial Strength Welder</w:t>
            </w:r>
          </w:p>
        </w:tc>
        <w:tc>
          <w:tcPr>
            <w:tcW w:w="990" w:type="dxa"/>
            <w:tcBorders>
              <w:top w:val="single" w:sz="4" w:space="0" w:color="auto"/>
              <w:left w:val="single" w:sz="4" w:space="0" w:color="auto"/>
              <w:bottom w:val="single" w:sz="4" w:space="0" w:color="auto"/>
              <w:right w:val="single" w:sz="4" w:space="0" w:color="auto"/>
            </w:tcBorders>
          </w:tcPr>
          <w:p w:rsidR="00CC1542" w:rsidRPr="00EC54CD" w:rsidP="00CB1C05" w14:paraId="39E80A02" w14:textId="77777777">
            <w:pPr>
              <w:pStyle w:val="LTableTextAbt"/>
            </w:pPr>
            <w:r w:rsidRPr="00EC54CD">
              <w:t>High strength non-spray</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15D4B04B" w14:textId="77777777">
            <w:pPr>
              <w:pStyle w:val="LTableTextAbt"/>
            </w:pPr>
            <w:hyperlink r:id="rId29" w:history="1">
              <w:r w:rsidRPr="00EC54CD" w:rsidR="004F366B">
                <w:t>https://bigcatrescue.org/wp-content/uploads/2014/04/Household-Welder.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1B7BDE40" w14:textId="77777777">
            <w:pPr>
              <w:pStyle w:val="LTableTextAbt"/>
            </w:pPr>
            <w:r w:rsidRPr="00EC54CD">
              <w:t>21 March 2006</w:t>
            </w: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7A0A0F25" w14:textId="77777777">
            <w:pPr>
              <w:pStyle w:val="LTableTextAbt"/>
            </w:pPr>
            <w:r w:rsidRPr="00EC54CD">
              <w:t>Toluen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6EF3ECBC" w14:textId="77777777">
            <w:pPr>
              <w:pStyle w:val="CTableTextAbt"/>
            </w:pPr>
            <w:r w:rsidRPr="00EC54CD">
              <w:t>30 - 60</w:t>
            </w:r>
          </w:p>
        </w:tc>
      </w:tr>
      <w:tr w14:paraId="1834A155" w14:textId="77777777" w:rsidTr="00E604D0">
        <w:tblPrEx>
          <w:tblW w:w="10080" w:type="dxa"/>
          <w:jc w:val="center"/>
          <w:tblLayout w:type="fixed"/>
          <w:tblLook w:val="04A0"/>
        </w:tblPrEx>
        <w:trPr>
          <w:cantSplit/>
          <w:trHeight w:val="20"/>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8C571A1" w14:textId="77777777">
            <w:pPr>
              <w:pStyle w:val="LTableTextAbt"/>
            </w:pPr>
            <w:r w:rsidRPr="00EC54CD">
              <w:t>Henkel</w:t>
            </w:r>
          </w:p>
          <w:p w:rsidR="00CC1542" w:rsidRPr="00EC54CD" w:rsidP="00CB1C05" w14:paraId="29A51C3C" w14:textId="77777777">
            <w:pPr>
              <w:pStyle w:val="LTableTextAbt"/>
            </w:pPr>
            <w:r w:rsidRPr="00EC54CD">
              <w:t> </w:t>
            </w:r>
          </w:p>
          <w:p w:rsidR="00CC1542" w:rsidRPr="00EC54CD" w:rsidP="00CB1C05" w14:paraId="3E38EF1B" w14:textId="77777777">
            <w:pPr>
              <w:pStyle w:val="LTableTextAbt"/>
            </w:pPr>
            <w:r w:rsidRPr="00EC54CD">
              <w:t>  </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2939B953" w14:textId="77777777">
            <w:pPr>
              <w:pStyle w:val="LTableTextAbt"/>
            </w:pPr>
            <w:r w:rsidRPr="00EC54CD">
              <w:t>Loctite Professional Performance Spray Adhesive </w:t>
            </w:r>
          </w:p>
          <w:p w:rsidR="00CC1542" w:rsidRPr="00EC54CD" w:rsidP="00CB1C05" w14:paraId="268768D1" w14:textId="77777777">
            <w:pPr>
              <w:pStyle w:val="LTableTextAbt"/>
            </w:pPr>
          </w:p>
        </w:tc>
        <w:tc>
          <w:tcPr>
            <w:tcW w:w="990" w:type="dxa"/>
            <w:vMerge w:val="restart"/>
            <w:tcBorders>
              <w:top w:val="single" w:sz="4" w:space="0" w:color="auto"/>
              <w:left w:val="single" w:sz="4" w:space="0" w:color="auto"/>
              <w:bottom w:val="single" w:sz="4" w:space="0" w:color="auto"/>
              <w:right w:val="single" w:sz="4" w:space="0" w:color="auto"/>
            </w:tcBorders>
          </w:tcPr>
          <w:p w:rsidR="00CC1542" w:rsidRPr="00EC54CD" w:rsidP="00CB1C05" w14:paraId="33CCCE3A" w14:textId="77777777">
            <w:pPr>
              <w:pStyle w:val="LTableTextAbt"/>
            </w:pPr>
            <w:r w:rsidRPr="00EC54CD">
              <w:t>High strength spray</w:t>
            </w:r>
          </w:p>
        </w:tc>
        <w:tc>
          <w:tcPr>
            <w:tcW w:w="198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31058AB" w14:textId="77777777">
            <w:pPr>
              <w:pStyle w:val="LTableTextAbt"/>
            </w:pPr>
            <w:hyperlink r:id="rId30" w:history="1">
              <w:r w:rsidRPr="00EC54CD" w:rsidR="004F366B">
                <w:t>https://dm.henkel-dam.com/is/content/henkel/sds-us-loctite-spray-adhesive-professional-performance</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5266A8B" w14:textId="77777777">
            <w:pPr>
              <w:pStyle w:val="LTableTextAbt"/>
            </w:pPr>
            <w:r w:rsidRPr="00EC54CD">
              <w:t>7 November 2018 </w:t>
            </w: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1DD228D8" w14:textId="77777777">
            <w:pPr>
              <w:pStyle w:val="LTableTextAbt"/>
            </w:pPr>
            <w:r w:rsidRPr="00EC54CD">
              <w:t>Aceton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2275B1D9" w14:textId="77777777">
            <w:pPr>
              <w:pStyle w:val="CTableTextAbt"/>
            </w:pPr>
            <w:r w:rsidRPr="00EC54CD">
              <w:t>30 - 60</w:t>
            </w:r>
          </w:p>
        </w:tc>
      </w:tr>
      <w:tr w14:paraId="78BBFB7E" w14:textId="77777777" w:rsidTr="00E604D0">
        <w:tblPrEx>
          <w:tblW w:w="10080" w:type="dxa"/>
          <w:jc w:val="center"/>
          <w:tblLayout w:type="fixed"/>
          <w:tblLook w:val="04A0"/>
        </w:tblPrEx>
        <w:trPr>
          <w:cantSplit/>
          <w:trHeight w:val="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61E0901"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94C3E03"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tcPr>
          <w:p w:rsidR="00CC1542" w:rsidRPr="00EC54CD" w:rsidP="00CB1C05" w14:paraId="3CF3B9FA" w14:textId="77777777">
            <w:pPr>
              <w:pStyle w:val="LTableTextAbt"/>
              <w:rPr>
                <w:color w:val="0563C1"/>
                <w:u w:val="single"/>
              </w:rPr>
            </w:pPr>
          </w:p>
        </w:tc>
        <w:tc>
          <w:tcPr>
            <w:tcW w:w="19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6D329132"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47F92226"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3B9FF6BA" w14:textId="77777777">
            <w:pPr>
              <w:pStyle w:val="LTableTextAbt"/>
            </w:pPr>
            <w:r w:rsidRPr="00EC54CD">
              <w:t>Methyl acetat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02C91F22" w14:textId="77777777">
            <w:pPr>
              <w:pStyle w:val="CTableTextAbt"/>
            </w:pPr>
            <w:r w:rsidRPr="00EC54CD">
              <w:t>5 - 10</w:t>
            </w:r>
          </w:p>
        </w:tc>
      </w:tr>
      <w:tr w14:paraId="55714994" w14:textId="77777777" w:rsidTr="00E604D0">
        <w:tblPrEx>
          <w:tblW w:w="10080" w:type="dxa"/>
          <w:jc w:val="center"/>
          <w:tblLayout w:type="fixed"/>
          <w:tblLook w:val="04A0"/>
        </w:tblPrEx>
        <w:trPr>
          <w:cantSplit/>
          <w:trHeight w:val="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EAC0E0E"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09A4149E"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tcPr>
          <w:p w:rsidR="00CC1542" w:rsidRPr="00EC54CD" w:rsidP="00CB1C05" w14:paraId="76B7A997" w14:textId="77777777">
            <w:pPr>
              <w:pStyle w:val="LTableTextAbt"/>
              <w:rPr>
                <w:color w:val="0563C1"/>
                <w:u w:val="single"/>
              </w:rPr>
            </w:pPr>
          </w:p>
        </w:tc>
        <w:tc>
          <w:tcPr>
            <w:tcW w:w="19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7EF20EE5"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27326FF0"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54FD10B2" w14:textId="77777777">
            <w:pPr>
              <w:pStyle w:val="LTableTextAbt"/>
            </w:pPr>
            <w:r w:rsidRPr="00EC54CD">
              <w:t>Naphtha, petroleum, hydrotreated light</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0B765396" w14:textId="77777777">
            <w:pPr>
              <w:pStyle w:val="CTableTextAbt"/>
            </w:pPr>
            <w:r w:rsidRPr="00EC54CD">
              <w:t>5 - 10</w:t>
            </w:r>
          </w:p>
        </w:tc>
      </w:tr>
      <w:tr w14:paraId="2D784608" w14:textId="77777777" w:rsidTr="00E604D0">
        <w:tblPrEx>
          <w:tblW w:w="10080" w:type="dxa"/>
          <w:jc w:val="center"/>
          <w:tblLayout w:type="fixed"/>
          <w:tblLook w:val="04A0"/>
        </w:tblPrEx>
        <w:trPr>
          <w:cantSplit/>
          <w:trHeight w:val="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7620936C"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AC47C36"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tcPr>
          <w:p w:rsidR="00CC1542" w:rsidRPr="00EC54CD" w:rsidP="00CB1C05" w14:paraId="3EDE05B3" w14:textId="77777777">
            <w:pPr>
              <w:pStyle w:val="LTableTextAbt"/>
              <w:rPr>
                <w:color w:val="0563C1"/>
                <w:u w:val="single"/>
              </w:rPr>
            </w:pPr>
          </w:p>
        </w:tc>
        <w:tc>
          <w:tcPr>
            <w:tcW w:w="19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668D74F3"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BCC6EB5"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4CC00D30" w14:textId="77777777">
            <w:pPr>
              <w:pStyle w:val="LTableTextAbt"/>
            </w:pPr>
            <w:r w:rsidRPr="00EC54CD">
              <w:t>Parachlorobenzotrifluorid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7EC6D8CE" w14:textId="77777777">
            <w:pPr>
              <w:pStyle w:val="CTableTextAbt"/>
            </w:pPr>
            <w:r w:rsidRPr="00EC54CD">
              <w:t>5 - 10</w:t>
            </w:r>
          </w:p>
        </w:tc>
      </w:tr>
      <w:tr w14:paraId="7F10B37E" w14:textId="77777777" w:rsidTr="00E604D0">
        <w:tblPrEx>
          <w:tblW w:w="10080" w:type="dxa"/>
          <w:jc w:val="center"/>
          <w:tblLayout w:type="fixed"/>
          <w:tblLook w:val="04A0"/>
        </w:tblPrEx>
        <w:trPr>
          <w:cantSplit/>
          <w:trHeight w:val="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7A2369A9"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B99608C"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tcPr>
          <w:p w:rsidR="00CC1542" w:rsidRPr="00EC54CD" w:rsidP="00CB1C05" w14:paraId="0619A0EC" w14:textId="77777777">
            <w:pPr>
              <w:pStyle w:val="LTableTextAbt"/>
              <w:rPr>
                <w:color w:val="0563C1"/>
                <w:u w:val="single"/>
              </w:rPr>
            </w:pPr>
          </w:p>
        </w:tc>
        <w:tc>
          <w:tcPr>
            <w:tcW w:w="19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203F2AD8"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25B6148"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76AFE590" w14:textId="77777777">
            <w:pPr>
              <w:pStyle w:val="LTableTextAbt"/>
            </w:pPr>
            <w:r w:rsidRPr="00EC54CD">
              <w:t>n-Heptan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5506C06B" w14:textId="77777777">
            <w:pPr>
              <w:pStyle w:val="CTableTextAbt"/>
            </w:pPr>
            <w:r w:rsidRPr="00EC54CD">
              <w:t>5 - 10</w:t>
            </w:r>
          </w:p>
        </w:tc>
      </w:tr>
      <w:tr w14:paraId="43833BE8" w14:textId="77777777" w:rsidTr="00E604D0">
        <w:tblPrEx>
          <w:tblW w:w="10080" w:type="dxa"/>
          <w:jc w:val="center"/>
          <w:tblLayout w:type="fixed"/>
          <w:tblLook w:val="04A0"/>
        </w:tblPrEx>
        <w:trPr>
          <w:cantSplit/>
          <w:trHeight w:val="20"/>
          <w:jc w:val="center"/>
        </w:trPr>
        <w:tc>
          <w:tcPr>
            <w:tcW w:w="10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3EC2D4D2"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536B536E" w14:textId="77777777">
            <w:pPr>
              <w:pStyle w:val="LTableTextAbt"/>
            </w:pPr>
          </w:p>
        </w:tc>
        <w:tc>
          <w:tcPr>
            <w:tcW w:w="990" w:type="dxa"/>
            <w:vMerge/>
            <w:tcBorders>
              <w:top w:val="single" w:sz="4" w:space="0" w:color="auto"/>
              <w:left w:val="single" w:sz="4" w:space="0" w:color="auto"/>
              <w:bottom w:val="single" w:sz="4" w:space="0" w:color="auto"/>
              <w:right w:val="single" w:sz="4" w:space="0" w:color="auto"/>
            </w:tcBorders>
          </w:tcPr>
          <w:p w:rsidR="00CC1542" w:rsidRPr="00EC54CD" w:rsidP="00CB1C05" w14:paraId="576C8651" w14:textId="77777777">
            <w:pPr>
              <w:pStyle w:val="LTableTextAbt"/>
              <w:rPr>
                <w:color w:val="0563C1"/>
                <w:u w:val="single"/>
              </w:rPr>
            </w:pPr>
          </w:p>
        </w:tc>
        <w:tc>
          <w:tcPr>
            <w:tcW w:w="198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7969A5B8"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65076AF1"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CC1542" w:rsidRPr="00EC54CD" w:rsidP="00CB1C05" w14:paraId="689E9D5A" w14:textId="77777777">
            <w:pPr>
              <w:pStyle w:val="LTableTextAbt"/>
            </w:pPr>
            <w:r w:rsidRPr="00EC54CD">
              <w:t>Methylcyclohexane</w:t>
            </w:r>
          </w:p>
        </w:tc>
        <w:tc>
          <w:tcPr>
            <w:tcW w:w="1134" w:type="dxa"/>
            <w:tcBorders>
              <w:top w:val="single" w:sz="4" w:space="0" w:color="auto"/>
              <w:left w:val="nil"/>
              <w:bottom w:val="single" w:sz="4" w:space="0" w:color="auto"/>
              <w:right w:val="single" w:sz="4" w:space="0" w:color="auto"/>
            </w:tcBorders>
            <w:shd w:val="clear" w:color="auto" w:fill="auto"/>
          </w:tcPr>
          <w:p w:rsidR="00CC1542" w:rsidRPr="00EC54CD" w:rsidP="00CB1C05" w14:paraId="280784ED" w14:textId="77777777">
            <w:pPr>
              <w:pStyle w:val="CTableTextAbt"/>
            </w:pPr>
            <w:r w:rsidRPr="00EC54CD">
              <w:t>5 - 10</w:t>
            </w:r>
          </w:p>
        </w:tc>
      </w:tr>
      <w:tr w14:paraId="78A07674" w14:textId="77777777" w:rsidTr="00E604D0">
        <w:tblPrEx>
          <w:tblW w:w="10080" w:type="dxa"/>
          <w:jc w:val="center"/>
          <w:tblLayout w:type="fixed"/>
          <w:tblLook w:val="04A0"/>
        </w:tblPrEx>
        <w:trPr>
          <w:cantSplit/>
          <w:trHeight w:val="20"/>
          <w:jc w:val="center"/>
        </w:trPr>
        <w:tc>
          <w:tcPr>
            <w:tcW w:w="10080" w:type="dxa"/>
            <w:gridSpan w:val="7"/>
            <w:tcBorders>
              <w:top w:val="single" w:sz="4" w:space="0" w:color="auto"/>
              <w:left w:val="single" w:sz="4" w:space="0" w:color="auto"/>
              <w:bottom w:val="single" w:sz="4" w:space="0" w:color="auto"/>
              <w:right w:val="single" w:sz="4" w:space="0" w:color="auto"/>
            </w:tcBorders>
            <w:shd w:val="clear" w:color="auto" w:fill="auto"/>
          </w:tcPr>
          <w:p w:rsidR="00CC1542" w:rsidRPr="00EC54CD" w:rsidP="00CB1C05" w14:paraId="1C9E1BE2" w14:textId="77777777">
            <w:pPr>
              <w:pStyle w:val="LTableTextAbt"/>
            </w:pPr>
            <w:r w:rsidRPr="00E95801">
              <w:t xml:space="preserve">Note: </w:t>
            </w:r>
            <w:r w:rsidRPr="00E95801">
              <w:rPr>
                <w:szCs w:val="16"/>
              </w:rPr>
              <w:t xml:space="preserve">Orange shaded rows indicate products that contain </w:t>
            </w:r>
            <w:r>
              <w:rPr>
                <w:szCs w:val="16"/>
              </w:rPr>
              <w:t>PCE</w:t>
            </w:r>
            <w:r w:rsidRPr="00E95801">
              <w:rPr>
                <w:szCs w:val="16"/>
              </w:rPr>
              <w:t>. Grey shaded rows indicate products that contain another one of the first 10 TSCA work plan chemicals.</w:t>
            </w:r>
          </w:p>
        </w:tc>
      </w:tr>
    </w:tbl>
    <w:p w:rsidR="00CC1542" w:rsidRPr="00EC54CD" w:rsidP="00CB1C05" w14:paraId="3EED39AD" w14:textId="77777777">
      <w:pPr>
        <w:pStyle w:val="BodyText"/>
      </w:pPr>
    </w:p>
    <w:p w:rsidR="00465F9D" w:rsidRPr="00EC54CD" w:rsidP="00CB1C05" w14:paraId="2DCA6D4D" w14:textId="77777777">
      <w:pPr>
        <w:pStyle w:val="BodyText"/>
      </w:pPr>
      <w:r w:rsidRPr="00EC54CD">
        <w:rPr>
          <w:color w:val="DA291C" w:themeColor="text2"/>
        </w:rPr>
        <w:fldChar w:fldCharType="begin" w:fldLock="1"/>
      </w:r>
      <w:r w:rsidRPr="00EC54CD">
        <w:rPr>
          <w:color w:val="DA291C" w:themeColor="text2"/>
        </w:rPr>
        <w:instrText xml:space="preserve"> REF _Ref106184220 \h </w:instrText>
      </w:r>
      <w:r w:rsidRPr="00EC54CD" w:rsidR="0065459D">
        <w:rPr>
          <w:color w:val="DA291C" w:themeColor="text2"/>
        </w:rPr>
        <w:instrText xml:space="preserve"> \* MERGEFORMAT </w:instrText>
      </w:r>
      <w:r w:rsidRPr="00EC54CD">
        <w:rPr>
          <w:color w:val="DA291C" w:themeColor="text2"/>
        </w:rPr>
        <w:fldChar w:fldCharType="separate"/>
      </w:r>
      <w:r w:rsidRPr="00EC54CD" w:rsidR="0092222B">
        <w:t xml:space="preserve">Table </w:t>
      </w:r>
      <w:r w:rsidR="0092222B">
        <w:rPr>
          <w:noProof/>
        </w:rPr>
        <w:t>5</w:t>
      </w:r>
      <w:r w:rsidR="0092222B">
        <w:rPr>
          <w:noProof/>
        </w:rPr>
        <w:noBreakHyphen/>
        <w:t>6</w:t>
      </w:r>
      <w:r w:rsidRPr="00EC54CD">
        <w:rPr>
          <w:color w:val="DA291C" w:themeColor="text2"/>
        </w:rPr>
        <w:fldChar w:fldCharType="end"/>
      </w:r>
      <w:r w:rsidRPr="00EC54CD">
        <w:rPr>
          <w:color w:val="DA291C" w:themeColor="text2"/>
        </w:rPr>
        <w:t xml:space="preserve"> </w:t>
      </w:r>
      <w:r w:rsidRPr="00EC54CD">
        <w:t xml:space="preserve">shows the anticipated, approximate market share percentage of primary solvents in products estimated using the chemical ranking procedure. If restrictions were implemented for </w:t>
      </w:r>
      <w:r w:rsidR="00843813">
        <w:t>PCE</w:t>
      </w:r>
      <w:r w:rsidR="008069C5">
        <w:t>,</w:t>
      </w:r>
      <w:r w:rsidRPr="00EC54CD">
        <w:t xml:space="preserve"> it is anticipated that acetone would be the most prevalent solvent used in replacement products. In addition, a process change (e.g., adoption of a hot-melt technology) may be an option in some cases. There are several solvents used in alternative products that contain GreenScreen Benchmark 1 chemicals such as toluene and </w:t>
      </w:r>
      <w:r w:rsidR="00FF6A3E">
        <w:t>p</w:t>
      </w:r>
      <w:r w:rsidRPr="00EC54CD">
        <w:t xml:space="preserve">arachlorobenzotrifluoride. These Benchmark 1 solvents are potential regrettable substitutions for </w:t>
      </w:r>
      <w:r w:rsidR="00843813">
        <w:t>PCE</w:t>
      </w:r>
      <w:r w:rsidRPr="00EC54CD">
        <w:t xml:space="preserve">. There are numerous commercially available alternative products for adhesive products without Benchmark 1 solvents. </w:t>
      </w:r>
    </w:p>
    <w:tbl>
      <w:tblPr>
        <w:tblW w:w="7740" w:type="dxa"/>
        <w:jc w:val="center"/>
        <w:tblLook w:val="04A0"/>
      </w:tblPr>
      <w:tblGrid>
        <w:gridCol w:w="2160"/>
        <w:gridCol w:w="2610"/>
        <w:gridCol w:w="2970"/>
      </w:tblGrid>
      <w:tr w14:paraId="4AA12F0E" w14:textId="77777777" w:rsidTr="00E5555E">
        <w:tblPrEx>
          <w:tblW w:w="7740" w:type="dxa"/>
          <w:jc w:val="center"/>
          <w:tblLook w:val="04A0"/>
        </w:tblPrEx>
        <w:trPr>
          <w:cantSplit/>
          <w:trHeight w:val="20"/>
          <w:tblHeader/>
          <w:jc w:val="center"/>
        </w:trPr>
        <w:tc>
          <w:tcPr>
            <w:tcW w:w="7740" w:type="dxa"/>
            <w:gridSpan w:val="3"/>
            <w:tcBorders>
              <w:bottom w:val="single" w:sz="4" w:space="0" w:color="auto"/>
            </w:tcBorders>
            <w:shd w:val="clear" w:color="auto" w:fill="auto"/>
          </w:tcPr>
          <w:p w:rsidR="00465F9D" w:rsidRPr="00EC54CD" w:rsidP="00CB1C05" w14:paraId="49CFF971" w14:textId="77777777">
            <w:pPr>
              <w:pStyle w:val="TableTitleA"/>
              <w:rPr>
                <w:sz w:val="21"/>
                <w:szCs w:val="21"/>
              </w:rPr>
            </w:pPr>
            <w:bookmarkStart w:id="249" w:name="_Ref106184220"/>
            <w:bookmarkStart w:id="250" w:name="_Toc107219257"/>
            <w:bookmarkStart w:id="251" w:name="_Toc121142552"/>
            <w:bookmarkStart w:id="252" w:name="_Toc165379546"/>
            <w:r w:rsidRPr="00EC54CD">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w:t>
            </w:r>
            <w:r w:rsidR="00BC4B5D">
              <w:rPr>
                <w:noProof/>
              </w:rPr>
              <w:fldChar w:fldCharType="end"/>
            </w:r>
            <w:bookmarkEnd w:id="249"/>
            <w:r w:rsidRPr="00EC54CD">
              <w:t xml:space="preserve">: Estimated </w:t>
            </w:r>
            <w:r w:rsidRPr="00EC54CD" w:rsidR="006F1067">
              <w:t xml:space="preserve">Percentage Share </w:t>
            </w:r>
            <w:r w:rsidRPr="00EC54CD">
              <w:t xml:space="preserve">of </w:t>
            </w:r>
            <w:r w:rsidRPr="00EC54CD" w:rsidR="006F1067">
              <w:t xml:space="preserve">Solvent Ingredients </w:t>
            </w:r>
            <w:r w:rsidRPr="00EC54CD">
              <w:t xml:space="preserve">for </w:t>
            </w:r>
            <w:r w:rsidRPr="00EC54CD" w:rsidR="006F1067">
              <w:t>Reviewed Adhesive Applications Only</w:t>
            </w:r>
            <w:bookmarkEnd w:id="250"/>
            <w:bookmarkEnd w:id="251"/>
            <w:bookmarkEnd w:id="252"/>
          </w:p>
        </w:tc>
      </w:tr>
      <w:tr w14:paraId="5BF7FEC7" w14:textId="77777777" w:rsidTr="0005430F">
        <w:tblPrEx>
          <w:tblW w:w="7740" w:type="dxa"/>
          <w:jc w:val="center"/>
          <w:tblLook w:val="04A0"/>
        </w:tblPrEx>
        <w:trPr>
          <w:cantSplit/>
          <w:trHeight w:val="20"/>
          <w:tblHeader/>
          <w:jc w:val="center"/>
        </w:trPr>
        <w:tc>
          <w:tcPr>
            <w:tcW w:w="2160"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2496FF1C" w14:textId="77777777">
            <w:pPr>
              <w:pStyle w:val="TableSubtitle"/>
            </w:pPr>
            <w:r w:rsidRPr="00EC54CD">
              <w:t>Solvent</w:t>
            </w:r>
          </w:p>
        </w:tc>
        <w:tc>
          <w:tcPr>
            <w:tcW w:w="2610"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4FC5928A" w14:textId="77777777">
            <w:pPr>
              <w:pStyle w:val="TableSubtitle"/>
            </w:pPr>
            <w:r w:rsidRPr="00EC54CD">
              <w:t>Current market share</w:t>
            </w:r>
          </w:p>
        </w:tc>
        <w:tc>
          <w:tcPr>
            <w:tcW w:w="2970"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699388E7" w14:textId="77777777">
            <w:pPr>
              <w:pStyle w:val="TableSubtitle"/>
            </w:pPr>
            <w:r>
              <w:t>Projections for replacement products</w:t>
            </w:r>
          </w:p>
        </w:tc>
      </w:tr>
      <w:tr w14:paraId="321554D9" w14:textId="77777777" w:rsidTr="0005430F">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E95801" w:rsidP="00CB1C05" w14:paraId="53F5F19B" w14:textId="77777777">
            <w:pPr>
              <w:pStyle w:val="LTableTextAbt"/>
            </w:pPr>
            <w:r w:rsidRPr="00E95801">
              <w:t>Perchloroethylene</w:t>
            </w:r>
          </w:p>
        </w:tc>
        <w:tc>
          <w:tcPr>
            <w:tcW w:w="26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EC54CD" w:rsidP="00CB1C05" w14:paraId="1D42B4EE" w14:textId="77777777">
            <w:pPr>
              <w:pStyle w:val="CTableTextAbt"/>
            </w:pPr>
            <w:r w:rsidRPr="00EC54CD">
              <w:t>13%</w:t>
            </w:r>
          </w:p>
        </w:tc>
        <w:tc>
          <w:tcPr>
            <w:tcW w:w="29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EC54CD" w:rsidP="00CB1C05" w14:paraId="2323DE56" w14:textId="77777777">
            <w:pPr>
              <w:pStyle w:val="CTableTextAbt"/>
            </w:pPr>
            <w:r w:rsidRPr="00EC54CD">
              <w:t>0%</w:t>
            </w:r>
          </w:p>
        </w:tc>
      </w:tr>
      <w:tr w14:paraId="186AADAE" w14:textId="77777777" w:rsidTr="00C035A4">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035A4" w:rsidRPr="00E95801" w:rsidP="00CB1C05" w14:paraId="7764C6DF" w14:textId="77777777">
            <w:pPr>
              <w:pStyle w:val="LTableTextAbt"/>
            </w:pPr>
            <w:r w:rsidRPr="007B7308">
              <w:t>Methylene Chloride</w:t>
            </w:r>
          </w:p>
        </w:tc>
        <w:tc>
          <w:tcPr>
            <w:tcW w:w="26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035A4" w:rsidRPr="00EC54CD" w:rsidP="00CB1C05" w14:paraId="702E4222" w14:textId="77777777">
            <w:pPr>
              <w:pStyle w:val="CTableTextAbt"/>
            </w:pPr>
            <w:r w:rsidRPr="007B7308">
              <w:t>32%</w:t>
            </w:r>
          </w:p>
        </w:tc>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035A4" w:rsidRPr="00EC54CD" w:rsidP="00CB1C05" w14:paraId="39AC0C8F" w14:textId="77777777">
            <w:pPr>
              <w:pStyle w:val="CTableTextAbt"/>
            </w:pPr>
            <w:r w:rsidRPr="007B7308">
              <w:t>0%</w:t>
            </w:r>
          </w:p>
        </w:tc>
      </w:tr>
      <w:tr w14:paraId="30795952" w14:textId="77777777" w:rsidTr="00C035A4">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035A4" w:rsidRPr="00E95801" w:rsidP="00CB1C05" w14:paraId="4F95BCFC" w14:textId="77777777">
            <w:pPr>
              <w:pStyle w:val="LTableTextAbt"/>
            </w:pPr>
            <w:r w:rsidRPr="00706853">
              <w:t>Trichloroethylene</w:t>
            </w:r>
          </w:p>
        </w:tc>
        <w:tc>
          <w:tcPr>
            <w:tcW w:w="26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035A4" w:rsidRPr="00EC54CD" w:rsidP="00CB1C05" w14:paraId="3E7FE20B" w14:textId="77777777">
            <w:pPr>
              <w:pStyle w:val="CTableTextAbt"/>
            </w:pPr>
            <w:r w:rsidRPr="00706853">
              <w:t>2%</w:t>
            </w:r>
          </w:p>
        </w:tc>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035A4" w:rsidRPr="00EC54CD" w:rsidP="00CB1C05" w14:paraId="4B0F994F" w14:textId="77777777">
            <w:pPr>
              <w:pStyle w:val="CTableTextAbt"/>
            </w:pPr>
            <w:r w:rsidRPr="00706853">
              <w:t>0%</w:t>
            </w:r>
          </w:p>
        </w:tc>
      </w:tr>
      <w:tr w14:paraId="3A6EB3C7" w14:textId="77777777" w:rsidTr="00E5555E">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E95801" w:rsidP="00CB1C05" w14:paraId="3A646EAA" w14:textId="77777777">
            <w:pPr>
              <w:pStyle w:val="LTableTextAbt"/>
            </w:pPr>
            <w:r w:rsidRPr="00E95801">
              <w:t>Acetone</w:t>
            </w:r>
          </w:p>
        </w:tc>
        <w:tc>
          <w:tcPr>
            <w:tcW w:w="2610" w:type="dxa"/>
            <w:tcBorders>
              <w:top w:val="single" w:sz="4" w:space="0" w:color="auto"/>
              <w:left w:val="single" w:sz="4" w:space="0" w:color="auto"/>
              <w:bottom w:val="single" w:sz="4" w:space="0" w:color="auto"/>
              <w:right w:val="single" w:sz="4" w:space="0" w:color="auto"/>
            </w:tcBorders>
          </w:tcPr>
          <w:p w:rsidR="00465F9D" w:rsidRPr="00EC54CD" w:rsidP="00CB1C05" w14:paraId="39F63B5C" w14:textId="77777777">
            <w:pPr>
              <w:pStyle w:val="CTableTextAbt"/>
            </w:pPr>
            <w:r w:rsidRPr="00EC54CD">
              <w:t>15%</w:t>
            </w:r>
          </w:p>
        </w:tc>
        <w:tc>
          <w:tcPr>
            <w:tcW w:w="2970" w:type="dxa"/>
            <w:tcBorders>
              <w:top w:val="single" w:sz="4" w:space="0" w:color="auto"/>
              <w:left w:val="single" w:sz="4" w:space="0" w:color="auto"/>
              <w:bottom w:val="single" w:sz="4" w:space="0" w:color="auto"/>
              <w:right w:val="single" w:sz="4" w:space="0" w:color="auto"/>
            </w:tcBorders>
          </w:tcPr>
          <w:p w:rsidR="00465F9D" w:rsidRPr="00EC54CD" w:rsidP="00CB1C05" w14:paraId="36501CD4" w14:textId="77777777">
            <w:pPr>
              <w:pStyle w:val="CTableTextAbt"/>
            </w:pPr>
            <w:r w:rsidRPr="00EC54CD">
              <w:t>28%</w:t>
            </w:r>
          </w:p>
        </w:tc>
      </w:tr>
      <w:tr w14:paraId="3FC2EAD7" w14:textId="77777777" w:rsidTr="00E5555E">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E95801" w:rsidP="00CB1C05" w14:paraId="43F3AD10" w14:textId="77777777">
            <w:pPr>
              <w:pStyle w:val="LTableTextAbt"/>
            </w:pPr>
            <w:r w:rsidRPr="00E95801">
              <w:t>Dibenzoate propanol</w:t>
            </w:r>
          </w:p>
        </w:tc>
        <w:tc>
          <w:tcPr>
            <w:tcW w:w="2610" w:type="dxa"/>
            <w:tcBorders>
              <w:top w:val="single" w:sz="4" w:space="0" w:color="auto"/>
              <w:left w:val="single" w:sz="4" w:space="0" w:color="auto"/>
              <w:bottom w:val="single" w:sz="4" w:space="0" w:color="auto"/>
              <w:right w:val="single" w:sz="4" w:space="0" w:color="auto"/>
            </w:tcBorders>
          </w:tcPr>
          <w:p w:rsidR="00465F9D" w:rsidRPr="00EC54CD" w:rsidP="00CB1C05" w14:paraId="76431B7F" w14:textId="77777777">
            <w:pPr>
              <w:pStyle w:val="CTableTextAbt"/>
            </w:pPr>
            <w:r w:rsidRPr="00EC54CD">
              <w:t>12%</w:t>
            </w:r>
          </w:p>
        </w:tc>
        <w:tc>
          <w:tcPr>
            <w:tcW w:w="2970" w:type="dxa"/>
            <w:tcBorders>
              <w:top w:val="single" w:sz="4" w:space="0" w:color="auto"/>
              <w:left w:val="single" w:sz="4" w:space="0" w:color="auto"/>
              <w:bottom w:val="single" w:sz="4" w:space="0" w:color="auto"/>
              <w:right w:val="single" w:sz="4" w:space="0" w:color="auto"/>
            </w:tcBorders>
          </w:tcPr>
          <w:p w:rsidR="00465F9D" w:rsidRPr="00EC54CD" w:rsidP="00CB1C05" w14:paraId="0782CB6E" w14:textId="77777777">
            <w:pPr>
              <w:pStyle w:val="CTableTextAbt"/>
            </w:pPr>
            <w:r w:rsidRPr="00EC54CD">
              <w:t>24%</w:t>
            </w:r>
          </w:p>
        </w:tc>
      </w:tr>
      <w:tr w14:paraId="643FA66C" w14:textId="77777777" w:rsidTr="00E5555E">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E95801" w:rsidP="00CB1C05" w14:paraId="33B81691" w14:textId="77777777">
            <w:pPr>
              <w:pStyle w:val="LTableTextAbt"/>
            </w:pPr>
            <w:r w:rsidRPr="00E95801">
              <w:t>Methyl acetate</w:t>
            </w:r>
          </w:p>
        </w:tc>
        <w:tc>
          <w:tcPr>
            <w:tcW w:w="2610" w:type="dxa"/>
            <w:tcBorders>
              <w:top w:val="single" w:sz="4" w:space="0" w:color="auto"/>
              <w:left w:val="single" w:sz="4" w:space="0" w:color="auto"/>
              <w:bottom w:val="single" w:sz="4" w:space="0" w:color="auto"/>
              <w:right w:val="single" w:sz="4" w:space="0" w:color="auto"/>
            </w:tcBorders>
          </w:tcPr>
          <w:p w:rsidR="00465F9D" w:rsidRPr="00EC54CD" w:rsidP="00CB1C05" w14:paraId="3846980F" w14:textId="77777777">
            <w:pPr>
              <w:pStyle w:val="CTableTextAbt"/>
            </w:pPr>
            <w:r w:rsidRPr="00EC54CD">
              <w:t>8%</w:t>
            </w:r>
          </w:p>
        </w:tc>
        <w:tc>
          <w:tcPr>
            <w:tcW w:w="2970" w:type="dxa"/>
            <w:tcBorders>
              <w:top w:val="single" w:sz="4" w:space="0" w:color="auto"/>
              <w:left w:val="single" w:sz="4" w:space="0" w:color="auto"/>
              <w:bottom w:val="single" w:sz="4" w:space="0" w:color="auto"/>
              <w:right w:val="single" w:sz="4" w:space="0" w:color="auto"/>
            </w:tcBorders>
          </w:tcPr>
          <w:p w:rsidR="00465F9D" w:rsidRPr="00EC54CD" w:rsidP="00CB1C05" w14:paraId="07445A0F" w14:textId="77777777">
            <w:pPr>
              <w:pStyle w:val="CTableTextAbt"/>
            </w:pPr>
            <w:r w:rsidRPr="00EC54CD">
              <w:t>15%</w:t>
            </w:r>
          </w:p>
        </w:tc>
      </w:tr>
      <w:tr w14:paraId="6459026F" w14:textId="77777777" w:rsidTr="00E5555E">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E95801" w:rsidP="00CB1C05" w14:paraId="78E0672E" w14:textId="77777777">
            <w:pPr>
              <w:pStyle w:val="LTableTextAbt"/>
            </w:pPr>
            <w:r w:rsidRPr="00E95801">
              <w:t>Toluene</w:t>
            </w:r>
          </w:p>
        </w:tc>
        <w:tc>
          <w:tcPr>
            <w:tcW w:w="2610" w:type="dxa"/>
            <w:tcBorders>
              <w:top w:val="single" w:sz="4" w:space="0" w:color="auto"/>
              <w:left w:val="single" w:sz="4" w:space="0" w:color="auto"/>
              <w:bottom w:val="single" w:sz="4" w:space="0" w:color="auto"/>
              <w:right w:val="single" w:sz="4" w:space="0" w:color="auto"/>
            </w:tcBorders>
          </w:tcPr>
          <w:p w:rsidR="00465F9D" w:rsidRPr="00EC54CD" w:rsidP="00CB1C05" w14:paraId="53E349C5" w14:textId="77777777">
            <w:pPr>
              <w:pStyle w:val="CTableTextAbt"/>
            </w:pPr>
            <w:r w:rsidRPr="00EC54CD">
              <w:t>7%</w:t>
            </w:r>
          </w:p>
        </w:tc>
        <w:tc>
          <w:tcPr>
            <w:tcW w:w="2970" w:type="dxa"/>
            <w:tcBorders>
              <w:top w:val="single" w:sz="4" w:space="0" w:color="auto"/>
              <w:left w:val="single" w:sz="4" w:space="0" w:color="auto"/>
              <w:bottom w:val="single" w:sz="4" w:space="0" w:color="auto"/>
              <w:right w:val="single" w:sz="4" w:space="0" w:color="auto"/>
            </w:tcBorders>
          </w:tcPr>
          <w:p w:rsidR="00465F9D" w:rsidRPr="00EC54CD" w:rsidP="00CB1C05" w14:paraId="5191E05C" w14:textId="77777777">
            <w:pPr>
              <w:pStyle w:val="CTableTextAbt"/>
            </w:pPr>
            <w:r w:rsidRPr="00EC54CD">
              <w:t>13%</w:t>
            </w:r>
          </w:p>
        </w:tc>
      </w:tr>
      <w:tr w14:paraId="6646AC56" w14:textId="77777777" w:rsidTr="00E5555E">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E95801" w:rsidP="00CB1C05" w14:paraId="45BF546F" w14:textId="77777777">
            <w:pPr>
              <w:pStyle w:val="LTableTextAbt"/>
            </w:pPr>
            <w:r w:rsidRPr="00E95801">
              <w:t>Cyclohexane</w:t>
            </w:r>
          </w:p>
        </w:tc>
        <w:tc>
          <w:tcPr>
            <w:tcW w:w="2610" w:type="dxa"/>
            <w:tcBorders>
              <w:top w:val="single" w:sz="4" w:space="0" w:color="auto"/>
              <w:left w:val="single" w:sz="4" w:space="0" w:color="auto"/>
              <w:bottom w:val="single" w:sz="4" w:space="0" w:color="auto"/>
              <w:right w:val="single" w:sz="4" w:space="0" w:color="auto"/>
            </w:tcBorders>
          </w:tcPr>
          <w:p w:rsidR="00465F9D" w:rsidRPr="00EC54CD" w:rsidP="00CB1C05" w14:paraId="581706AE" w14:textId="77777777">
            <w:pPr>
              <w:pStyle w:val="CTableTextAbt"/>
            </w:pPr>
            <w:r w:rsidRPr="00EC54CD">
              <w:t>4%</w:t>
            </w:r>
          </w:p>
        </w:tc>
        <w:tc>
          <w:tcPr>
            <w:tcW w:w="2970" w:type="dxa"/>
            <w:tcBorders>
              <w:top w:val="single" w:sz="4" w:space="0" w:color="auto"/>
              <w:left w:val="single" w:sz="4" w:space="0" w:color="auto"/>
              <w:bottom w:val="single" w:sz="4" w:space="0" w:color="auto"/>
              <w:right w:val="single" w:sz="4" w:space="0" w:color="auto"/>
            </w:tcBorders>
          </w:tcPr>
          <w:p w:rsidR="00465F9D" w:rsidRPr="00EC54CD" w:rsidP="00CB1C05" w14:paraId="066831AF" w14:textId="77777777">
            <w:pPr>
              <w:pStyle w:val="CTableTextAbt"/>
            </w:pPr>
            <w:r w:rsidRPr="00EC54CD">
              <w:t>8%</w:t>
            </w:r>
          </w:p>
        </w:tc>
      </w:tr>
      <w:tr w14:paraId="581379C9" w14:textId="77777777" w:rsidTr="00E5555E">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E95801" w:rsidP="00CB1C05" w14:paraId="404E4E10" w14:textId="77777777">
            <w:pPr>
              <w:pStyle w:val="LTableTextAbt"/>
            </w:pPr>
            <w:r w:rsidRPr="00E95801">
              <w:t>Other</w:t>
            </w:r>
          </w:p>
        </w:tc>
        <w:tc>
          <w:tcPr>
            <w:tcW w:w="2610" w:type="dxa"/>
            <w:tcBorders>
              <w:top w:val="single" w:sz="4" w:space="0" w:color="auto"/>
              <w:left w:val="single" w:sz="4" w:space="0" w:color="auto"/>
              <w:bottom w:val="single" w:sz="4" w:space="0" w:color="auto"/>
              <w:right w:val="single" w:sz="4" w:space="0" w:color="auto"/>
            </w:tcBorders>
          </w:tcPr>
          <w:p w:rsidR="00465F9D" w:rsidRPr="00EC54CD" w:rsidP="00CB1C05" w14:paraId="17158818" w14:textId="77777777">
            <w:pPr>
              <w:pStyle w:val="CTableTextAbt"/>
            </w:pPr>
            <w:r w:rsidRPr="00EC54CD">
              <w:t>6%</w:t>
            </w:r>
          </w:p>
        </w:tc>
        <w:tc>
          <w:tcPr>
            <w:tcW w:w="2970" w:type="dxa"/>
            <w:tcBorders>
              <w:top w:val="single" w:sz="4" w:space="0" w:color="auto"/>
              <w:left w:val="single" w:sz="4" w:space="0" w:color="auto"/>
              <w:bottom w:val="single" w:sz="4" w:space="0" w:color="auto"/>
              <w:right w:val="single" w:sz="4" w:space="0" w:color="auto"/>
            </w:tcBorders>
          </w:tcPr>
          <w:p w:rsidR="00465F9D" w:rsidRPr="00EC54CD" w:rsidP="00CB1C05" w14:paraId="3012B0C0" w14:textId="77777777">
            <w:pPr>
              <w:pStyle w:val="CTableTextAbt"/>
            </w:pPr>
            <w:r w:rsidRPr="00EC54CD">
              <w:t>12%</w:t>
            </w:r>
          </w:p>
        </w:tc>
      </w:tr>
      <w:tr w14:paraId="28D16740" w14:textId="77777777" w:rsidTr="00E5555E">
        <w:tblPrEx>
          <w:tblW w:w="7740" w:type="dxa"/>
          <w:jc w:val="center"/>
          <w:tblLook w:val="04A0"/>
        </w:tblPrEx>
        <w:trPr>
          <w:cantSplit/>
          <w:trHeight w:val="20"/>
          <w:jc w:val="center"/>
        </w:trPr>
        <w:tc>
          <w:tcPr>
            <w:tcW w:w="7740" w:type="dxa"/>
            <w:gridSpan w:val="3"/>
            <w:tcBorders>
              <w:top w:val="single" w:sz="4" w:space="0" w:color="auto"/>
              <w:left w:val="single" w:sz="4" w:space="0" w:color="auto"/>
              <w:bottom w:val="single" w:sz="4" w:space="0" w:color="auto"/>
              <w:right w:val="single" w:sz="4" w:space="0" w:color="auto"/>
            </w:tcBorders>
          </w:tcPr>
          <w:p w:rsidR="00465F9D" w:rsidRPr="00EC54CD" w:rsidP="00CB1C05" w14:paraId="7E33EB28" w14:textId="77777777">
            <w:pPr>
              <w:pStyle w:val="LTableTextAbt"/>
              <w:rPr>
                <w:sz w:val="21"/>
                <w:szCs w:val="21"/>
              </w:rPr>
            </w:pPr>
            <w:r w:rsidRPr="00E95801">
              <w:t>N</w:t>
            </w:r>
            <w:r w:rsidRPr="00E95801" w:rsidR="006B203E">
              <w:rPr>
                <w:szCs w:val="16"/>
              </w:rPr>
              <w:t>otes</w:t>
            </w:r>
            <w:r w:rsidRPr="00E95801">
              <w:rPr>
                <w:szCs w:val="16"/>
              </w:rPr>
              <w:t>: The figures shown here are based on a proxy chemical ranking procedure, which draws upon factors including concentration in the product and availability and quality of product reviews.</w:t>
            </w:r>
            <w:r w:rsidRPr="00E95801" w:rsidR="009173B1">
              <w:rPr>
                <w:szCs w:val="16"/>
              </w:rPr>
              <w:t xml:space="preserve"> Orange shading indicates </w:t>
            </w:r>
            <w:r w:rsidR="00843813">
              <w:rPr>
                <w:szCs w:val="16"/>
              </w:rPr>
              <w:t>PCE</w:t>
            </w:r>
            <w:r w:rsidRPr="00E95801" w:rsidR="009173B1">
              <w:rPr>
                <w:szCs w:val="16"/>
              </w:rPr>
              <w:t>. Grey shading indicates another one of the first 10 TSCA work plan chemicals.</w:t>
            </w:r>
          </w:p>
        </w:tc>
      </w:tr>
    </w:tbl>
    <w:p w:rsidR="00465F9D" w:rsidRPr="00EC54CD" w:rsidP="00CB1C05" w14:paraId="0472D6B3" w14:textId="77777777"/>
    <w:p w:rsidR="00465F9D" w:rsidRPr="00EC54CD" w:rsidP="00CB1C05" w14:paraId="44A33957" w14:textId="77777777">
      <w:pPr>
        <w:pStyle w:val="Heading3"/>
      </w:pPr>
      <w:bookmarkStart w:id="253" w:name="_Toc111035563"/>
      <w:bookmarkStart w:id="254" w:name="_Toc114061894"/>
      <w:r w:rsidRPr="00EC54CD">
        <w:t>Volatile Organic Compounds Content</w:t>
      </w:r>
      <w:bookmarkEnd w:id="253"/>
      <w:bookmarkEnd w:id="254"/>
    </w:p>
    <w:p w:rsidR="00465F9D" w:rsidRPr="00EC54CD" w:rsidP="00CB1C05" w14:paraId="44DB8DCE" w14:textId="77777777">
      <w:pPr>
        <w:pStyle w:val="BodyText"/>
      </w:pPr>
      <w:r w:rsidRPr="00EC54CD">
        <w:t>VOC information was reviewed in product SDSs</w:t>
      </w:r>
      <w:r w:rsidR="0019359D">
        <w:t>,</w:t>
      </w:r>
      <w:r w:rsidRPr="00EC54CD">
        <w:t xml:space="preserve"> and summarized findings are in </w:t>
      </w:r>
      <w:r w:rsidRPr="00EC54CD" w:rsidR="00D46673">
        <w:rPr>
          <w:color w:val="DA291C" w:themeColor="text2"/>
        </w:rPr>
        <w:fldChar w:fldCharType="begin" w:fldLock="1"/>
      </w:r>
      <w:r w:rsidRPr="00EC54CD" w:rsidR="00D46673">
        <w:instrText xml:space="preserve"> REF _Ref106184243 \h </w:instrText>
      </w:r>
      <w:r w:rsidRPr="00EC54CD" w:rsidR="0065459D">
        <w:rPr>
          <w:color w:val="DA291C" w:themeColor="text2"/>
        </w:rPr>
        <w:instrText xml:space="preserve"> \* MERGEFORMAT </w:instrText>
      </w:r>
      <w:r w:rsidRPr="00EC54CD" w:rsidR="00D46673">
        <w:rPr>
          <w:color w:val="DA291C" w:themeColor="text2"/>
        </w:rPr>
        <w:fldChar w:fldCharType="separate"/>
      </w:r>
      <w:r w:rsidRPr="00EC54CD" w:rsidR="0092222B">
        <w:t xml:space="preserve">Table </w:t>
      </w:r>
      <w:r w:rsidR="0092222B">
        <w:rPr>
          <w:noProof/>
        </w:rPr>
        <w:t>5</w:t>
      </w:r>
      <w:r w:rsidR="0092222B">
        <w:rPr>
          <w:noProof/>
        </w:rPr>
        <w:noBreakHyphen/>
        <w:t>7</w:t>
      </w:r>
      <w:r w:rsidRPr="00EC54CD" w:rsidR="00D46673">
        <w:fldChar w:fldCharType="end"/>
      </w:r>
      <w:r w:rsidRPr="00EC54CD" w:rsidR="00D46673">
        <w:t>.</w:t>
      </w:r>
      <w:r w:rsidRPr="00EC54CD">
        <w:t xml:space="preserve"> The VOC limit for mist spray adhesives is 30% in California and 65% for many other states. The VOC limit for general purpose adhesives is 10% for EPA and many states. A VOC limit for acrylic</w:t>
      </w:r>
      <w:r w:rsidR="00A07EB2">
        <w:t>-</w:t>
      </w:r>
      <w:r w:rsidRPr="00EC54CD">
        <w:t xml:space="preserve">specific adhesives was not identifiable </w:t>
      </w:r>
      <w:r w:rsidR="00A07EB2">
        <w:t>(</w:t>
      </w:r>
      <w:r w:rsidRPr="00EC54CD">
        <w:t>e.g., Weld On #3 Acrylic Plastic Cement</w:t>
      </w:r>
      <w:r w:rsidR="00A07EB2">
        <w:t>)</w:t>
      </w:r>
      <w:r w:rsidRPr="00EC54CD">
        <w:t xml:space="preserve">. </w:t>
      </w:r>
    </w:p>
    <w:p w:rsidR="00465F9D" w:rsidRPr="00EC54CD" w:rsidP="00CB1C05" w14:paraId="35DBF173" w14:textId="77777777">
      <w:pPr>
        <w:pStyle w:val="BodyText"/>
      </w:pPr>
      <w:r>
        <w:t xml:space="preserve">The product containing </w:t>
      </w:r>
      <w:r w:rsidR="00843813">
        <w:t>PCE</w:t>
      </w:r>
      <w:r>
        <w:t xml:space="preserve"> did not have VOC information in its SDS. </w:t>
      </w:r>
      <w:r w:rsidRPr="00EC54CD">
        <w:t>Two of the products containing methylene chloride and trichloroethylene had VOC content data available: 3M Hi-Strength Non-Flammable 98NF Bulk Adhesive (0 g/L) and Weld On #3 Acrylic Plastic Cement (</w:t>
      </w:r>
      <w:r w:rsidRPr="00EC54CD">
        <w:rPr>
          <w:color w:val="000000"/>
        </w:rPr>
        <w:t xml:space="preserve">&gt; </w:t>
      </w:r>
      <w:r w:rsidRPr="00EC54CD">
        <w:t xml:space="preserve">250 g/L). The 3M Hi-Strength Non-Flammable 98NF Bulk Adhesive product would meet the VOC limit for general purpose adhesives. Two alternative products had VOC content information: Loctite Professional Performance Spray Adhesive (38.8%), and 3M </w:t>
      </w:r>
      <w:r w:rsidRPr="00EC54CD">
        <w:rPr>
          <w:color w:val="000000"/>
        </w:rPr>
        <w:t xml:space="preserve">Scotch-Weld Low Odor Acrylic Adhesive DP8810N (59.4 g/L). The </w:t>
      </w:r>
      <w:r w:rsidRPr="00EC54CD">
        <w:t>Loctite Professional Performance Spray Adhesive would meet the VOC limit for spray adhesives in all states except California. VOC content information was not available for the other two alternative products (Gorilla and Homax).</w:t>
      </w:r>
    </w:p>
    <w:tbl>
      <w:tblPr>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70"/>
        <w:gridCol w:w="4752"/>
        <w:gridCol w:w="3600"/>
      </w:tblGrid>
      <w:tr w14:paraId="6731C908" w14:textId="77777777" w:rsidTr="0005430F">
        <w:tblPrEx>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522" w:type="dxa"/>
            <w:gridSpan w:val="3"/>
            <w:tcBorders>
              <w:top w:val="nil"/>
              <w:left w:val="nil"/>
              <w:bottom w:val="single" w:sz="4" w:space="0" w:color="auto"/>
              <w:right w:val="nil"/>
            </w:tcBorders>
            <w:shd w:val="clear" w:color="auto" w:fill="auto"/>
          </w:tcPr>
          <w:p w:rsidR="00465F9D" w:rsidRPr="00EC54CD" w:rsidP="00CB1C05" w14:paraId="51CAABE8" w14:textId="77777777">
            <w:pPr>
              <w:pStyle w:val="TableTitleA"/>
              <w:rPr>
                <w:rFonts w:cstheme="minorHAnsi"/>
                <w:sz w:val="21"/>
                <w:szCs w:val="21"/>
              </w:rPr>
            </w:pPr>
            <w:bookmarkStart w:id="255" w:name="_Ref106184243"/>
            <w:bookmarkStart w:id="256" w:name="_Toc107219258"/>
            <w:bookmarkStart w:id="257" w:name="_Toc121142553"/>
            <w:bookmarkStart w:id="258" w:name="_Toc165379547"/>
            <w:r w:rsidRPr="00EC54CD">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w:t>
            </w:r>
            <w:r w:rsidR="00BC4B5D">
              <w:rPr>
                <w:noProof/>
              </w:rPr>
              <w:fldChar w:fldCharType="end"/>
            </w:r>
            <w:bookmarkEnd w:id="255"/>
            <w:r w:rsidRPr="00EC54CD">
              <w:t xml:space="preserve">: VOC </w:t>
            </w:r>
            <w:r w:rsidRPr="00EC54CD" w:rsidR="001059D5">
              <w:t xml:space="preserve">Content </w:t>
            </w:r>
            <w:r w:rsidRPr="00EC54CD">
              <w:t xml:space="preserve">for </w:t>
            </w:r>
            <w:r w:rsidRPr="00EC54CD" w:rsidR="001059D5">
              <w:t xml:space="preserve">Adhesives Based </w:t>
            </w:r>
            <w:r w:rsidRPr="00EC54CD">
              <w:t xml:space="preserve">on </w:t>
            </w:r>
            <w:r w:rsidRPr="00EC54CD" w:rsidR="001059D5">
              <w:t xml:space="preserve">Information </w:t>
            </w:r>
            <w:r w:rsidRPr="00EC54CD">
              <w:t xml:space="preserve">in SDSs or </w:t>
            </w:r>
            <w:r w:rsidRPr="00EC54CD" w:rsidR="001059D5">
              <w:t>Technical Data Sheets</w:t>
            </w:r>
            <w:bookmarkEnd w:id="256"/>
            <w:bookmarkEnd w:id="257"/>
            <w:bookmarkEnd w:id="258"/>
          </w:p>
        </w:tc>
      </w:tr>
      <w:tr w14:paraId="4EE05CD4" w14:textId="77777777" w:rsidTr="0005430F">
        <w:tblPrEx>
          <w:tblW w:w="9522" w:type="dxa"/>
          <w:jc w:val="center"/>
          <w:tblLayout w:type="fixed"/>
          <w:tblLook w:val="04A0"/>
        </w:tblPrEx>
        <w:trPr>
          <w:cantSplit/>
          <w:trHeight w:val="20"/>
          <w:tblHeader/>
          <w:jc w:val="center"/>
        </w:trPr>
        <w:tc>
          <w:tcPr>
            <w:tcW w:w="1170"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7BFA2B5E" w14:textId="77777777">
            <w:pPr>
              <w:pStyle w:val="TableSubtitle"/>
            </w:pPr>
            <w:r w:rsidRPr="00EC54CD">
              <w:t>Supplier</w:t>
            </w:r>
          </w:p>
        </w:tc>
        <w:tc>
          <w:tcPr>
            <w:tcW w:w="4752"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475EB1D4" w14:textId="77777777">
            <w:pPr>
              <w:pStyle w:val="TableSubtitle"/>
            </w:pPr>
            <w:r w:rsidRPr="00EC54CD">
              <w:t>Product</w:t>
            </w:r>
          </w:p>
        </w:tc>
        <w:tc>
          <w:tcPr>
            <w:tcW w:w="3600"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16D8F573" w14:textId="77777777">
            <w:pPr>
              <w:pStyle w:val="TableSubtitle"/>
            </w:pPr>
            <w:r w:rsidRPr="00EC54CD">
              <w:t xml:space="preserve">VOC </w:t>
            </w:r>
          </w:p>
          <w:p w:rsidR="00465F9D" w:rsidRPr="00EC54CD" w:rsidP="00CB1C05" w14:paraId="1C4CF1AE" w14:textId="77777777">
            <w:pPr>
              <w:pStyle w:val="TableSubtitle"/>
            </w:pPr>
            <w:r w:rsidRPr="00EC54CD">
              <w:t>(% weight, g/L)</w:t>
            </w:r>
          </w:p>
        </w:tc>
      </w:tr>
      <w:tr w14:paraId="3DCB1467" w14:textId="77777777" w:rsidTr="0005430F">
        <w:tblPrEx>
          <w:tblW w:w="9522"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9126A7" w:rsidRPr="002653D9" w:rsidP="00CB1C05" w14:paraId="105608D6" w14:textId="77777777">
            <w:pPr>
              <w:pStyle w:val="LTableTextAbt"/>
            </w:pPr>
            <w:r w:rsidRPr="001C561A">
              <w:t>E6000</w:t>
            </w:r>
          </w:p>
        </w:tc>
        <w:tc>
          <w:tcPr>
            <w:tcW w:w="4752"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9126A7" w:rsidRPr="002653D9" w:rsidP="00CB1C05" w14:paraId="4F9DA8B9" w14:textId="77777777">
            <w:pPr>
              <w:pStyle w:val="LTableTextAbt"/>
            </w:pPr>
            <w:r w:rsidRPr="001C561A">
              <w:t xml:space="preserve">E6000 MV </w:t>
            </w:r>
            <w:r w:rsidRPr="001C561A" w:rsidR="00E03111">
              <w:t>Clear Industrial Strength Adhesive</w:t>
            </w:r>
          </w:p>
        </w:tc>
        <w:tc>
          <w:tcPr>
            <w:tcW w:w="36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9126A7" w:rsidRPr="002653D9" w:rsidP="00CB1C05" w14:paraId="6E5E96C6" w14:textId="77777777">
            <w:pPr>
              <w:pStyle w:val="LTableTextAbt"/>
            </w:pPr>
            <w:r w:rsidRPr="001C561A">
              <w:t>No information in SDS</w:t>
            </w:r>
          </w:p>
        </w:tc>
      </w:tr>
      <w:tr w14:paraId="577DB9A6" w14:textId="77777777" w:rsidTr="0005430F">
        <w:tblPrEx>
          <w:tblW w:w="9522"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F661BC" w:rsidRPr="00EC54CD" w:rsidP="00CB1C05" w14:paraId="32DA919B" w14:textId="77777777">
            <w:pPr>
              <w:pStyle w:val="LTableTextAbt"/>
            </w:pPr>
            <w:r w:rsidRPr="002653D9">
              <w:t xml:space="preserve">IPS </w:t>
            </w:r>
          </w:p>
        </w:tc>
        <w:tc>
          <w:tcPr>
            <w:tcW w:w="475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F661BC" w:rsidRPr="00EC54CD" w:rsidP="00CB1C05" w14:paraId="0610A727" w14:textId="77777777">
            <w:pPr>
              <w:pStyle w:val="LTableTextAbt"/>
            </w:pPr>
            <w:r w:rsidRPr="002653D9">
              <w:t>Weld On #3 Acrylic Plastic Cement</w:t>
            </w:r>
          </w:p>
        </w:tc>
        <w:tc>
          <w:tcPr>
            <w:tcW w:w="36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F661BC" w:rsidRPr="00EC54CD" w:rsidP="00CB1C05" w14:paraId="47E92D5A" w14:textId="77777777">
            <w:pPr>
              <w:pStyle w:val="LTableTextAbt"/>
            </w:pPr>
            <w:r w:rsidRPr="002653D9">
              <w:t>250 g/L</w:t>
            </w:r>
          </w:p>
        </w:tc>
      </w:tr>
      <w:tr w14:paraId="2C024F5D" w14:textId="77777777" w:rsidTr="0005430F">
        <w:tblPrEx>
          <w:tblW w:w="9522"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465F9D" w:rsidRPr="00EC54CD" w:rsidP="00CB1C05" w14:paraId="0D47FAFC" w14:textId="77777777">
            <w:pPr>
              <w:pStyle w:val="LTableTextAbt"/>
            </w:pPr>
            <w:r w:rsidRPr="00EC54CD">
              <w:t>3M</w:t>
            </w:r>
          </w:p>
        </w:tc>
        <w:tc>
          <w:tcPr>
            <w:tcW w:w="475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465F9D" w:rsidRPr="00EC54CD" w:rsidP="00CB1C05" w14:paraId="1D745BAF" w14:textId="77777777">
            <w:pPr>
              <w:pStyle w:val="LTableTextAbt"/>
            </w:pPr>
            <w:r w:rsidRPr="00EC54CD">
              <w:t>3M Hi-Strength Non-Flammable 98NF Bulk Adhesive</w:t>
            </w:r>
          </w:p>
        </w:tc>
        <w:tc>
          <w:tcPr>
            <w:tcW w:w="36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465F9D" w:rsidRPr="00EC54CD" w:rsidP="00CB1C05" w14:paraId="13EDFCA7" w14:textId="77777777">
            <w:pPr>
              <w:pStyle w:val="LTableTextAbt"/>
            </w:pPr>
            <w:r w:rsidRPr="00EC54CD">
              <w:t>VOC Less H</w:t>
            </w:r>
            <w:r w:rsidRPr="00C80687">
              <w:rPr>
                <w:vertAlign w:val="subscript"/>
              </w:rPr>
              <w:t>2</w:t>
            </w:r>
            <w:r w:rsidRPr="00EC54CD">
              <w:t>O &amp; Exempt Solvents: 0 g/L</w:t>
            </w:r>
          </w:p>
        </w:tc>
      </w:tr>
      <w:tr w14:paraId="76CFF04A" w14:textId="77777777" w:rsidTr="00E5555E">
        <w:tblPrEx>
          <w:tblW w:w="9522"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noWrap/>
          </w:tcPr>
          <w:p w:rsidR="00465F9D" w:rsidRPr="00EC54CD" w:rsidP="00CB1C05" w14:paraId="6FAB5B34" w14:textId="77777777">
            <w:pPr>
              <w:pStyle w:val="LTableTextAbt"/>
            </w:pPr>
            <w:r w:rsidRPr="00EC54CD">
              <w:t>3M</w:t>
            </w:r>
          </w:p>
        </w:tc>
        <w:tc>
          <w:tcPr>
            <w:tcW w:w="4752" w:type="dxa"/>
            <w:tcBorders>
              <w:top w:val="single" w:sz="4" w:space="0" w:color="auto"/>
              <w:left w:val="single" w:sz="4" w:space="0" w:color="auto"/>
              <w:bottom w:val="single" w:sz="4" w:space="0" w:color="auto"/>
              <w:right w:val="single" w:sz="4" w:space="0" w:color="auto"/>
            </w:tcBorders>
            <w:noWrap/>
          </w:tcPr>
          <w:p w:rsidR="00465F9D" w:rsidRPr="00EC54CD" w:rsidP="00CB1C05" w14:paraId="1BD6D17B" w14:textId="77777777">
            <w:pPr>
              <w:pStyle w:val="LTableTextAbt"/>
            </w:pPr>
            <w:r w:rsidRPr="00EC54CD">
              <w:t>Scotch-Weld Low Odor Acrylic Adhesive DP8810N</w:t>
            </w:r>
          </w:p>
        </w:tc>
        <w:tc>
          <w:tcPr>
            <w:tcW w:w="3600" w:type="dxa"/>
            <w:tcBorders>
              <w:top w:val="single" w:sz="4" w:space="0" w:color="auto"/>
              <w:left w:val="single" w:sz="4" w:space="0" w:color="auto"/>
              <w:bottom w:val="single" w:sz="4" w:space="0" w:color="auto"/>
              <w:right w:val="single" w:sz="4" w:space="0" w:color="auto"/>
            </w:tcBorders>
            <w:noWrap/>
          </w:tcPr>
          <w:p w:rsidR="00465F9D" w:rsidRPr="00EC54CD" w:rsidP="00CB1C05" w14:paraId="1B2F0B44" w14:textId="77777777">
            <w:pPr>
              <w:pStyle w:val="LTableTextAbt"/>
            </w:pPr>
            <w:r w:rsidRPr="00EC54CD">
              <w:t>59.4 g/L</w:t>
            </w:r>
          </w:p>
        </w:tc>
      </w:tr>
      <w:tr w14:paraId="076DECB9" w14:textId="77777777" w:rsidTr="00E5555E">
        <w:tblPrEx>
          <w:tblW w:w="9522"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224236C1" w14:textId="77777777">
            <w:pPr>
              <w:pStyle w:val="LTableTextAbt"/>
            </w:pPr>
            <w:r w:rsidRPr="00EC54CD">
              <w:t xml:space="preserve">Gorilla </w:t>
            </w:r>
          </w:p>
        </w:tc>
        <w:tc>
          <w:tcPr>
            <w:tcW w:w="4752"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613B44EE" w14:textId="77777777">
            <w:pPr>
              <w:pStyle w:val="LTableTextAbt"/>
            </w:pPr>
            <w:r w:rsidRPr="00EC54CD">
              <w:t>Heavy Duty Spray Adhesive</w:t>
            </w:r>
          </w:p>
        </w:tc>
        <w:tc>
          <w:tcPr>
            <w:tcW w:w="360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39D04EDB" w14:textId="77777777">
            <w:pPr>
              <w:pStyle w:val="LTableTextAbt"/>
            </w:pPr>
            <w:r w:rsidRPr="00EC54CD">
              <w:t>No information in SDS</w:t>
            </w:r>
          </w:p>
        </w:tc>
      </w:tr>
      <w:tr w14:paraId="3E0B4B21" w14:textId="77777777" w:rsidTr="00E5555E">
        <w:tblPrEx>
          <w:tblW w:w="9522"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1F1F1B6C" w14:textId="77777777">
            <w:pPr>
              <w:pStyle w:val="LTableTextAbt"/>
            </w:pPr>
            <w:r w:rsidRPr="00EC54CD">
              <w:t>Homax</w:t>
            </w:r>
          </w:p>
        </w:tc>
        <w:tc>
          <w:tcPr>
            <w:tcW w:w="4752"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076BCA24" w14:textId="77777777">
            <w:pPr>
              <w:pStyle w:val="LTableTextAbt"/>
            </w:pPr>
            <w:r w:rsidRPr="00EC54CD">
              <w:t>All Purpose Adhesive Industrial Strength Welder</w:t>
            </w:r>
          </w:p>
        </w:tc>
        <w:tc>
          <w:tcPr>
            <w:tcW w:w="360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4D367AA1" w14:textId="77777777">
            <w:pPr>
              <w:pStyle w:val="LTableTextAbt"/>
            </w:pPr>
            <w:r w:rsidRPr="00EC54CD">
              <w:t>No information in SDS</w:t>
            </w:r>
          </w:p>
        </w:tc>
      </w:tr>
      <w:tr w14:paraId="7DB5F55E" w14:textId="77777777" w:rsidTr="00E5555E">
        <w:tblPrEx>
          <w:tblW w:w="9522"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524E0642" w14:textId="77777777">
            <w:pPr>
              <w:pStyle w:val="LTableTextAbt"/>
            </w:pPr>
            <w:r w:rsidRPr="00EC54CD">
              <w:t>Henkel</w:t>
            </w:r>
          </w:p>
        </w:tc>
        <w:tc>
          <w:tcPr>
            <w:tcW w:w="4752"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1652E094" w14:textId="77777777">
            <w:pPr>
              <w:pStyle w:val="LTableTextAbt"/>
            </w:pPr>
            <w:r w:rsidRPr="00EC54CD">
              <w:t>Loctite Professional Performance Spray Adhesive</w:t>
            </w:r>
          </w:p>
        </w:tc>
        <w:tc>
          <w:tcPr>
            <w:tcW w:w="360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047E5600" w14:textId="77777777">
            <w:pPr>
              <w:pStyle w:val="LTableTextAbt"/>
            </w:pPr>
            <w:r w:rsidRPr="00EC54CD">
              <w:t>38.8%</w:t>
            </w:r>
          </w:p>
        </w:tc>
      </w:tr>
      <w:tr w14:paraId="4F49BA20" w14:textId="77777777" w:rsidTr="00E5555E">
        <w:tblPrEx>
          <w:tblW w:w="9522" w:type="dxa"/>
          <w:jc w:val="center"/>
          <w:tblLayout w:type="fixed"/>
          <w:tblLook w:val="04A0"/>
        </w:tblPrEx>
        <w:trPr>
          <w:cantSplit/>
          <w:trHeight w:val="20"/>
          <w:jc w:val="center"/>
        </w:trPr>
        <w:tc>
          <w:tcPr>
            <w:tcW w:w="9522" w:type="dxa"/>
            <w:gridSpan w:val="3"/>
            <w:tcBorders>
              <w:top w:val="single" w:sz="4" w:space="0" w:color="auto"/>
              <w:left w:val="single" w:sz="4" w:space="0" w:color="auto"/>
              <w:bottom w:val="single" w:sz="4" w:space="0" w:color="auto"/>
              <w:right w:val="single" w:sz="4" w:space="0" w:color="auto"/>
            </w:tcBorders>
            <w:noWrap/>
          </w:tcPr>
          <w:p w:rsidR="00F661BC" w:rsidRPr="00EC54CD" w:rsidP="00CB1C05" w14:paraId="48932044" w14:textId="77777777">
            <w:pPr>
              <w:pStyle w:val="LTableTextAbt"/>
            </w:pPr>
            <w:r w:rsidRPr="00E95801">
              <w:t xml:space="preserve">Note: </w:t>
            </w:r>
            <w:r w:rsidRPr="00E95801" w:rsidR="00964E1D">
              <w:rPr>
                <w:szCs w:val="16"/>
              </w:rPr>
              <w:t xml:space="preserve">Orange shaded rows indicate products that contain </w:t>
            </w:r>
            <w:r w:rsidR="00843813">
              <w:rPr>
                <w:szCs w:val="16"/>
              </w:rPr>
              <w:t>PCE</w:t>
            </w:r>
            <w:r w:rsidRPr="00E95801" w:rsidR="00964E1D">
              <w:rPr>
                <w:szCs w:val="16"/>
              </w:rPr>
              <w:t>.</w:t>
            </w:r>
            <w:r w:rsidRPr="00E95801">
              <w:rPr>
                <w:szCs w:val="16"/>
              </w:rPr>
              <w:t xml:space="preserve"> Grey shaded rows indicate products that contain another one of the first 10 TSCA work plan chemicals.</w:t>
            </w:r>
          </w:p>
        </w:tc>
      </w:tr>
    </w:tbl>
    <w:p w:rsidR="00465F9D" w:rsidRPr="00EC54CD" w:rsidP="00CB1C05" w14:paraId="5A764D44" w14:textId="77777777">
      <w:pPr>
        <w:pStyle w:val="BodyText"/>
        <w:rPr>
          <w:rFonts w:eastAsiaTheme="minorHAnsi"/>
        </w:rPr>
      </w:pPr>
    </w:p>
    <w:p w:rsidR="00465F9D" w:rsidRPr="00EC54CD" w:rsidP="00CB1C05" w14:paraId="077F1C46" w14:textId="77777777">
      <w:pPr>
        <w:pStyle w:val="Heading3"/>
      </w:pPr>
      <w:bookmarkStart w:id="259" w:name="_Toc111035564"/>
      <w:bookmarkStart w:id="260" w:name="_Toc114061895"/>
      <w:r w:rsidRPr="00EC54CD">
        <w:t>Fire Safety</w:t>
      </w:r>
      <w:bookmarkEnd w:id="259"/>
      <w:bookmarkEnd w:id="260"/>
    </w:p>
    <w:p w:rsidR="00465F9D" w:rsidRPr="00EC54CD" w:rsidP="00CB1C05" w14:paraId="326C527E" w14:textId="77777777">
      <w:pPr>
        <w:pStyle w:val="BodyText"/>
      </w:pPr>
      <w:r w:rsidRPr="00EC54CD">
        <w:t xml:space="preserve">Flash points and flammability ratings </w:t>
      </w:r>
      <w:r w:rsidRPr="00EC54CD" w:rsidR="009A20B4">
        <w:t xml:space="preserve">were reviewed </w:t>
      </w:r>
      <w:r w:rsidRPr="00EC54CD">
        <w:t>in product SDSs</w:t>
      </w:r>
      <w:r w:rsidR="00F434C2">
        <w:t>,</w:t>
      </w:r>
      <w:r w:rsidRPr="00EC54CD">
        <w:t xml:space="preserve"> and summarized findings are in </w:t>
      </w:r>
      <w:r w:rsidRPr="00EC54CD" w:rsidR="00D46673">
        <w:fldChar w:fldCharType="begin" w:fldLock="1"/>
      </w:r>
      <w:r w:rsidRPr="00EC54CD" w:rsidR="00D46673">
        <w:instrText xml:space="preserve"> REF _Ref106184267 \h </w:instrText>
      </w:r>
      <w:r w:rsidRPr="00EC54CD" w:rsidR="0065459D">
        <w:instrText xml:space="preserve"> \* MERGEFORMAT </w:instrText>
      </w:r>
      <w:r w:rsidRPr="00EC54CD" w:rsidR="00D46673">
        <w:fldChar w:fldCharType="separate"/>
      </w:r>
      <w:r w:rsidRPr="00EC54CD" w:rsidR="0092222B">
        <w:t xml:space="preserve">Table </w:t>
      </w:r>
      <w:r w:rsidR="0092222B">
        <w:rPr>
          <w:noProof/>
        </w:rPr>
        <w:t>5</w:t>
      </w:r>
      <w:r w:rsidR="0092222B">
        <w:rPr>
          <w:noProof/>
        </w:rPr>
        <w:noBreakHyphen/>
        <w:t>8</w:t>
      </w:r>
      <w:r w:rsidRPr="00EC54CD" w:rsidR="00D46673">
        <w:fldChar w:fldCharType="end"/>
      </w:r>
      <w:r w:rsidRPr="00EC54CD">
        <w:t xml:space="preserve">. </w:t>
      </w:r>
      <w:r w:rsidR="00C31E76">
        <w:t>The product</w:t>
      </w:r>
      <w:r w:rsidRPr="00EC54CD">
        <w:t xml:space="preserve"> containing </w:t>
      </w:r>
      <w:r w:rsidR="00843813">
        <w:t>PCE</w:t>
      </w:r>
      <w:r w:rsidR="009A20B4">
        <w:t xml:space="preserve"> </w:t>
      </w:r>
      <w:r w:rsidRPr="00EC54CD">
        <w:t>w</w:t>
      </w:r>
      <w:r w:rsidR="00C31E76">
        <w:t>as</w:t>
      </w:r>
      <w:r w:rsidRPr="00EC54CD">
        <w:t xml:space="preserve"> rated non-flammable. The alternative products were rated non-flammable, flammable, or extremely flammable. Restricting </w:t>
      </w:r>
      <w:r w:rsidR="00843813">
        <w:t>PCE</w:t>
      </w:r>
      <w:r w:rsidRPr="00EC54CD">
        <w:t xml:space="preserve"> in this product categories may limit non-flammable options currently on the market. However, this product review was limited, and other non-flammable adhesive options are likely to be available for other adhesive types.</w:t>
      </w:r>
    </w:p>
    <w:tbl>
      <w:tblPr>
        <w:tblW w:w="9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55"/>
        <w:gridCol w:w="4752"/>
        <w:gridCol w:w="1800"/>
        <w:gridCol w:w="2160"/>
      </w:tblGrid>
      <w:tr w14:paraId="665D483A" w14:textId="77777777" w:rsidTr="0005430F">
        <w:tblPrEx>
          <w:tblW w:w="9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67" w:type="dxa"/>
            <w:gridSpan w:val="4"/>
            <w:tcBorders>
              <w:top w:val="nil"/>
              <w:left w:val="nil"/>
              <w:bottom w:val="single" w:sz="4" w:space="0" w:color="auto"/>
              <w:right w:val="nil"/>
            </w:tcBorders>
            <w:shd w:val="clear" w:color="auto" w:fill="auto"/>
          </w:tcPr>
          <w:p w:rsidR="00465F9D" w:rsidRPr="00EC54CD" w:rsidP="00CB1C05" w14:paraId="00A573EF" w14:textId="77777777">
            <w:pPr>
              <w:pStyle w:val="TableTitleA"/>
              <w:rPr>
                <w:szCs w:val="20"/>
              </w:rPr>
            </w:pPr>
            <w:bookmarkStart w:id="261" w:name="_Ref106184267"/>
            <w:bookmarkStart w:id="262" w:name="_Toc107219259"/>
            <w:bookmarkStart w:id="263" w:name="_Toc121142554"/>
            <w:bookmarkStart w:id="264" w:name="_Toc165379548"/>
            <w:r w:rsidRPr="00EC54CD">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w:t>
            </w:r>
            <w:r w:rsidR="00BC4B5D">
              <w:rPr>
                <w:noProof/>
              </w:rPr>
              <w:fldChar w:fldCharType="end"/>
            </w:r>
            <w:bookmarkEnd w:id="261"/>
            <w:r w:rsidRPr="00EC54CD">
              <w:t xml:space="preserve">: Flash </w:t>
            </w:r>
            <w:r w:rsidRPr="00EC54CD" w:rsidR="00BF20C8">
              <w:t xml:space="preserve">Point </w:t>
            </w:r>
            <w:r w:rsidRPr="00EC54CD">
              <w:t xml:space="preserve">and </w:t>
            </w:r>
            <w:r w:rsidRPr="00EC54CD" w:rsidR="00BF20C8">
              <w:t xml:space="preserve">Flammability Ratings </w:t>
            </w:r>
            <w:r w:rsidRPr="00EC54CD">
              <w:t xml:space="preserve">for </w:t>
            </w:r>
            <w:r w:rsidRPr="00EC54CD" w:rsidR="00BF20C8">
              <w:t xml:space="preserve">Adhesives Based </w:t>
            </w:r>
            <w:r w:rsidRPr="00EC54CD">
              <w:t xml:space="preserve">on </w:t>
            </w:r>
            <w:r w:rsidRPr="00EC54CD" w:rsidR="00BF20C8">
              <w:t xml:space="preserve">Information </w:t>
            </w:r>
            <w:r w:rsidRPr="00EC54CD">
              <w:t xml:space="preserve">in SDSs or </w:t>
            </w:r>
            <w:r w:rsidRPr="00EC54CD" w:rsidR="00BF20C8">
              <w:t>Technical Data Sheets</w:t>
            </w:r>
            <w:bookmarkEnd w:id="262"/>
            <w:bookmarkEnd w:id="263"/>
            <w:bookmarkEnd w:id="264"/>
          </w:p>
        </w:tc>
      </w:tr>
      <w:tr w14:paraId="40986F26" w14:textId="77777777" w:rsidTr="0005430F">
        <w:tblPrEx>
          <w:tblW w:w="9967" w:type="dxa"/>
          <w:jc w:val="center"/>
          <w:tblLayout w:type="fixed"/>
          <w:tblLook w:val="04A0"/>
        </w:tblPrEx>
        <w:trPr>
          <w:cantSplit/>
          <w:trHeight w:val="20"/>
          <w:tblHeader/>
          <w:jc w:val="center"/>
        </w:trPr>
        <w:tc>
          <w:tcPr>
            <w:tcW w:w="1255"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23A8BFF3" w14:textId="77777777">
            <w:pPr>
              <w:pStyle w:val="TableSubtitle"/>
            </w:pPr>
            <w:r w:rsidRPr="00EC54CD">
              <w:t>Supplier</w:t>
            </w:r>
          </w:p>
        </w:tc>
        <w:tc>
          <w:tcPr>
            <w:tcW w:w="4752"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1BD89B48" w14:textId="77777777">
            <w:pPr>
              <w:pStyle w:val="TableSubtitle"/>
            </w:pPr>
            <w:r w:rsidRPr="00EC54CD">
              <w:t>Product</w:t>
            </w:r>
          </w:p>
        </w:tc>
        <w:tc>
          <w:tcPr>
            <w:tcW w:w="1800"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5FC9D001" w14:textId="77777777">
            <w:pPr>
              <w:pStyle w:val="TableSubtitle"/>
            </w:pPr>
            <w:r w:rsidRPr="00EC54CD">
              <w:t>Flash Point</w:t>
            </w:r>
          </w:p>
        </w:tc>
        <w:tc>
          <w:tcPr>
            <w:tcW w:w="2160" w:type="dxa"/>
            <w:tcBorders>
              <w:top w:val="single" w:sz="4" w:space="0" w:color="auto"/>
              <w:left w:val="single" w:sz="4" w:space="0" w:color="auto"/>
              <w:bottom w:val="single" w:sz="4" w:space="0" w:color="auto"/>
              <w:right w:val="single" w:sz="4" w:space="0" w:color="auto"/>
            </w:tcBorders>
            <w:shd w:val="clear" w:color="auto" w:fill="48A9C5"/>
          </w:tcPr>
          <w:p w:rsidR="00465F9D" w:rsidRPr="00EC54CD" w:rsidP="00CB1C05" w14:paraId="5C3D8EB4" w14:textId="77777777">
            <w:pPr>
              <w:pStyle w:val="TableSubtitle"/>
            </w:pPr>
            <w:r w:rsidRPr="00EC54CD">
              <w:t>Flammability Rating</w:t>
            </w:r>
          </w:p>
        </w:tc>
      </w:tr>
      <w:tr w14:paraId="70655A3B" w14:textId="77777777" w:rsidTr="0005430F">
        <w:tblPrEx>
          <w:tblW w:w="9967" w:type="dxa"/>
          <w:jc w:val="center"/>
          <w:tblLayout w:type="fixed"/>
          <w:tblLook w:val="04A0"/>
        </w:tblPrEx>
        <w:trPr>
          <w:cantSplit/>
          <w:trHeight w:val="20"/>
          <w:jc w:val="center"/>
        </w:trPr>
        <w:tc>
          <w:tcPr>
            <w:tcW w:w="1255"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B140AD" w:rsidRPr="00853686" w:rsidP="00CB1C05" w14:paraId="32ECE3E4" w14:textId="77777777">
            <w:pPr>
              <w:pStyle w:val="LTableTextAbt"/>
            </w:pPr>
            <w:r w:rsidRPr="000E7BF9">
              <w:t>E6000</w:t>
            </w:r>
          </w:p>
        </w:tc>
        <w:tc>
          <w:tcPr>
            <w:tcW w:w="4752"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B140AD" w:rsidRPr="00853686" w:rsidP="00CB1C05" w14:paraId="44EF688F" w14:textId="77777777">
            <w:pPr>
              <w:pStyle w:val="LTableTextAbt"/>
            </w:pPr>
            <w:r w:rsidRPr="000E7BF9">
              <w:t xml:space="preserve">E6000 MV </w:t>
            </w:r>
            <w:r w:rsidRPr="000E7BF9" w:rsidR="00E03111">
              <w:t>Clear Industrial Strength Adhesive</w:t>
            </w:r>
          </w:p>
        </w:tc>
        <w:tc>
          <w:tcPr>
            <w:tcW w:w="18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B140AD" w:rsidRPr="00853686" w:rsidP="00CB1C05" w14:paraId="2F8B21C6" w14:textId="77777777">
            <w:pPr>
              <w:pStyle w:val="LTableTextAbt"/>
            </w:pPr>
            <w:r w:rsidRPr="000E7BF9">
              <w:t>&gt;230</w:t>
            </w:r>
            <w:r w:rsidR="008147D0">
              <w:t xml:space="preserve"> °F</w:t>
            </w:r>
            <w:r w:rsidRPr="000E7BF9">
              <w:t xml:space="preserve">  (&gt;110</w:t>
            </w:r>
            <w:r w:rsidR="008147D0">
              <w:t xml:space="preserve"> °C</w:t>
            </w:r>
            <w:r w:rsidRPr="000E7BF9">
              <w:t>)</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B140AD" w:rsidRPr="00853686" w:rsidP="00CB1C05" w14:paraId="079B6B05" w14:textId="77777777">
            <w:pPr>
              <w:pStyle w:val="LTableTextAbt"/>
            </w:pPr>
            <w:r w:rsidRPr="000E7BF9">
              <w:t>Non-flammable</w:t>
            </w:r>
          </w:p>
        </w:tc>
      </w:tr>
      <w:tr w14:paraId="3630566A" w14:textId="77777777" w:rsidTr="0005430F">
        <w:tblPrEx>
          <w:tblW w:w="9967" w:type="dxa"/>
          <w:jc w:val="center"/>
          <w:tblLayout w:type="fixed"/>
          <w:tblLook w:val="04A0"/>
        </w:tblPrEx>
        <w:trPr>
          <w:cantSplit/>
          <w:trHeight w:val="20"/>
          <w:jc w:val="center"/>
        </w:trPr>
        <w:tc>
          <w:tcPr>
            <w:tcW w:w="125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42020A" w:rsidRPr="00EC54CD" w:rsidP="00CB1C05" w14:paraId="7B438B35" w14:textId="77777777">
            <w:pPr>
              <w:pStyle w:val="LTableTextAbt"/>
            </w:pPr>
            <w:r w:rsidRPr="00853686">
              <w:t xml:space="preserve">IPS </w:t>
            </w:r>
          </w:p>
        </w:tc>
        <w:tc>
          <w:tcPr>
            <w:tcW w:w="475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42020A" w:rsidRPr="00EC54CD" w:rsidP="00CB1C05" w14:paraId="6940612B" w14:textId="77777777">
            <w:pPr>
              <w:pStyle w:val="LTableTextAbt"/>
            </w:pPr>
            <w:r w:rsidRPr="00853686">
              <w:t>Weld On #3 Acrylic Plastic Cement</w:t>
            </w:r>
          </w:p>
        </w:tc>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42020A" w:rsidRPr="00EC54CD" w:rsidP="00CB1C05" w14:paraId="65DCA4A2" w14:textId="77777777">
            <w:pPr>
              <w:pStyle w:val="LTableTextAbt"/>
            </w:pPr>
            <w:r w:rsidRPr="00853686">
              <w:t>None</w:t>
            </w:r>
          </w:p>
        </w:tc>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42020A" w:rsidRPr="00EC54CD" w:rsidP="00CB1C05" w14:paraId="5CA4B7E9" w14:textId="77777777">
            <w:pPr>
              <w:pStyle w:val="LTableTextAbt"/>
            </w:pPr>
            <w:r w:rsidRPr="00853686">
              <w:t>Non-flammable</w:t>
            </w:r>
          </w:p>
        </w:tc>
      </w:tr>
      <w:tr w14:paraId="11702E11" w14:textId="77777777" w:rsidTr="0005430F">
        <w:tblPrEx>
          <w:tblW w:w="9967" w:type="dxa"/>
          <w:jc w:val="center"/>
          <w:tblLayout w:type="fixed"/>
          <w:tblLook w:val="04A0"/>
        </w:tblPrEx>
        <w:trPr>
          <w:cantSplit/>
          <w:trHeight w:val="20"/>
          <w:jc w:val="center"/>
        </w:trPr>
        <w:tc>
          <w:tcPr>
            <w:tcW w:w="125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465F9D" w:rsidRPr="00EC54CD" w:rsidP="00CB1C05" w14:paraId="776FE224" w14:textId="77777777">
            <w:pPr>
              <w:pStyle w:val="LTableTextAbt"/>
            </w:pPr>
            <w:r w:rsidRPr="00EC54CD">
              <w:t>3M</w:t>
            </w:r>
          </w:p>
        </w:tc>
        <w:tc>
          <w:tcPr>
            <w:tcW w:w="475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465F9D" w:rsidRPr="00EC54CD" w:rsidP="00CB1C05" w14:paraId="1A4383C7" w14:textId="77777777">
            <w:pPr>
              <w:pStyle w:val="LTableTextAbt"/>
            </w:pPr>
            <w:r w:rsidRPr="00EC54CD">
              <w:t>3M Hi-Strength Non-Flammable 98NF Bulk Adhesive</w:t>
            </w:r>
          </w:p>
        </w:tc>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465F9D" w:rsidRPr="00EC54CD" w:rsidP="00CB1C05" w14:paraId="2B233725" w14:textId="77777777">
            <w:pPr>
              <w:pStyle w:val="LTableTextAbt"/>
            </w:pPr>
            <w:r w:rsidRPr="00EC54CD">
              <w:t>No flash point</w:t>
            </w:r>
          </w:p>
        </w:tc>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465F9D" w:rsidRPr="00EC54CD" w:rsidP="00CB1C05" w14:paraId="010755B8" w14:textId="77777777">
            <w:pPr>
              <w:pStyle w:val="LTableTextAbt"/>
            </w:pPr>
            <w:r w:rsidRPr="00EC54CD">
              <w:t>Non-flammable</w:t>
            </w:r>
          </w:p>
        </w:tc>
      </w:tr>
      <w:tr w14:paraId="190230AA" w14:textId="77777777" w:rsidTr="00E5555E">
        <w:tblPrEx>
          <w:tblW w:w="9967" w:type="dxa"/>
          <w:jc w:val="center"/>
          <w:tblLayout w:type="fixed"/>
          <w:tblLook w:val="04A0"/>
        </w:tblPrEx>
        <w:trPr>
          <w:cantSplit/>
          <w:trHeight w:val="20"/>
          <w:jc w:val="center"/>
        </w:trPr>
        <w:tc>
          <w:tcPr>
            <w:tcW w:w="1255" w:type="dxa"/>
            <w:tcBorders>
              <w:top w:val="single" w:sz="4" w:space="0" w:color="auto"/>
              <w:left w:val="single" w:sz="4" w:space="0" w:color="auto"/>
              <w:bottom w:val="single" w:sz="4" w:space="0" w:color="auto"/>
              <w:right w:val="single" w:sz="4" w:space="0" w:color="auto"/>
            </w:tcBorders>
            <w:noWrap/>
          </w:tcPr>
          <w:p w:rsidR="00465F9D" w:rsidRPr="00EC54CD" w:rsidP="00CB1C05" w14:paraId="17A3FAD3" w14:textId="77777777">
            <w:pPr>
              <w:pStyle w:val="LTableTextAbt"/>
            </w:pPr>
            <w:r w:rsidRPr="00EC54CD">
              <w:t>3M</w:t>
            </w:r>
          </w:p>
        </w:tc>
        <w:tc>
          <w:tcPr>
            <w:tcW w:w="4752" w:type="dxa"/>
            <w:tcBorders>
              <w:top w:val="single" w:sz="4" w:space="0" w:color="auto"/>
              <w:left w:val="single" w:sz="4" w:space="0" w:color="auto"/>
              <w:bottom w:val="single" w:sz="4" w:space="0" w:color="auto"/>
              <w:right w:val="single" w:sz="4" w:space="0" w:color="auto"/>
            </w:tcBorders>
            <w:noWrap/>
          </w:tcPr>
          <w:p w:rsidR="00465F9D" w:rsidRPr="00EC54CD" w:rsidP="00CB1C05" w14:paraId="08DA3BEC" w14:textId="77777777">
            <w:pPr>
              <w:pStyle w:val="LTableTextAbt"/>
            </w:pPr>
            <w:r w:rsidRPr="00EC54CD">
              <w:t>Scotch-Weld Low Odor Acrylic Adhesive DP8810N</w:t>
            </w:r>
          </w:p>
        </w:tc>
        <w:tc>
          <w:tcPr>
            <w:tcW w:w="1800" w:type="dxa"/>
            <w:tcBorders>
              <w:top w:val="single" w:sz="4" w:space="0" w:color="auto"/>
              <w:left w:val="single" w:sz="4" w:space="0" w:color="auto"/>
              <w:bottom w:val="single" w:sz="4" w:space="0" w:color="auto"/>
              <w:right w:val="single" w:sz="4" w:space="0" w:color="auto"/>
            </w:tcBorders>
            <w:noWrap/>
          </w:tcPr>
          <w:p w:rsidR="00465F9D" w:rsidRPr="00EC54CD" w:rsidP="00CB1C05" w14:paraId="37397E9A" w14:textId="77777777">
            <w:pPr>
              <w:pStyle w:val="LTableTextAbt"/>
            </w:pPr>
            <w:r w:rsidRPr="00EC54CD">
              <w:t>&gt; 200 F</w:t>
            </w:r>
          </w:p>
        </w:tc>
        <w:tc>
          <w:tcPr>
            <w:tcW w:w="2160" w:type="dxa"/>
            <w:tcBorders>
              <w:top w:val="single" w:sz="4" w:space="0" w:color="auto"/>
              <w:left w:val="single" w:sz="4" w:space="0" w:color="auto"/>
              <w:bottom w:val="single" w:sz="4" w:space="0" w:color="auto"/>
              <w:right w:val="single" w:sz="4" w:space="0" w:color="auto"/>
            </w:tcBorders>
            <w:noWrap/>
          </w:tcPr>
          <w:p w:rsidR="00465F9D" w:rsidRPr="00EC54CD" w:rsidP="00CB1C05" w14:paraId="33BA9C12" w14:textId="77777777">
            <w:pPr>
              <w:pStyle w:val="LTableTextAbt"/>
            </w:pPr>
            <w:r w:rsidRPr="00EC54CD">
              <w:t>Non-flammable</w:t>
            </w:r>
          </w:p>
        </w:tc>
      </w:tr>
      <w:tr w14:paraId="779A7770" w14:textId="77777777" w:rsidTr="00E5555E">
        <w:tblPrEx>
          <w:tblW w:w="9967" w:type="dxa"/>
          <w:jc w:val="center"/>
          <w:tblLayout w:type="fixed"/>
          <w:tblLook w:val="04A0"/>
        </w:tblPrEx>
        <w:trPr>
          <w:cantSplit/>
          <w:trHeight w:val="20"/>
          <w:jc w:val="center"/>
        </w:trPr>
        <w:tc>
          <w:tcPr>
            <w:tcW w:w="1255"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0411A03C" w14:textId="77777777">
            <w:pPr>
              <w:pStyle w:val="LTableTextAbt"/>
            </w:pPr>
            <w:r w:rsidRPr="00EC54CD">
              <w:t xml:space="preserve">Gorilla </w:t>
            </w:r>
          </w:p>
        </w:tc>
        <w:tc>
          <w:tcPr>
            <w:tcW w:w="4752"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333CD34C" w14:textId="77777777">
            <w:pPr>
              <w:pStyle w:val="LTableTextAbt"/>
            </w:pPr>
            <w:r w:rsidRPr="00EC54CD">
              <w:t>Heavy Duty Spray Adhesive</w:t>
            </w:r>
          </w:p>
        </w:tc>
        <w:tc>
          <w:tcPr>
            <w:tcW w:w="180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3F82D89C" w14:textId="77777777">
            <w:pPr>
              <w:pStyle w:val="LTableTextAbt"/>
            </w:pPr>
            <w:r w:rsidRPr="00EC54CD">
              <w:t>-155</w:t>
            </w:r>
            <w:r w:rsidR="008147D0">
              <w:t xml:space="preserve"> °F</w:t>
            </w:r>
            <w:r w:rsidRPr="00EC54CD">
              <w:t xml:space="preserve"> (-104</w:t>
            </w:r>
            <w:r w:rsidR="008147D0">
              <w:t xml:space="preserve"> °C</w:t>
            </w:r>
            <w:r w:rsidRPr="00EC54CD">
              <w:t>)</w:t>
            </w:r>
          </w:p>
        </w:tc>
        <w:tc>
          <w:tcPr>
            <w:tcW w:w="216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19BCB5E3" w14:textId="77777777">
            <w:pPr>
              <w:pStyle w:val="LTableTextAbt"/>
            </w:pPr>
            <w:r w:rsidRPr="00EC54CD">
              <w:t>Extremely flammable</w:t>
            </w:r>
          </w:p>
        </w:tc>
      </w:tr>
      <w:tr w14:paraId="39DEB849" w14:textId="77777777" w:rsidTr="00E5555E">
        <w:tblPrEx>
          <w:tblW w:w="9967" w:type="dxa"/>
          <w:jc w:val="center"/>
          <w:tblLayout w:type="fixed"/>
          <w:tblLook w:val="04A0"/>
        </w:tblPrEx>
        <w:trPr>
          <w:cantSplit/>
          <w:trHeight w:val="20"/>
          <w:jc w:val="center"/>
        </w:trPr>
        <w:tc>
          <w:tcPr>
            <w:tcW w:w="1255"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7BE509CE" w14:textId="77777777">
            <w:pPr>
              <w:pStyle w:val="LTableTextAbt"/>
            </w:pPr>
            <w:r w:rsidRPr="00EC54CD">
              <w:t>Homax</w:t>
            </w:r>
          </w:p>
        </w:tc>
        <w:tc>
          <w:tcPr>
            <w:tcW w:w="4752"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1CB62970" w14:textId="77777777">
            <w:pPr>
              <w:pStyle w:val="LTableTextAbt"/>
            </w:pPr>
            <w:r w:rsidRPr="00EC54CD">
              <w:t>All Purpose Adhesive Industrial Strength Welder</w:t>
            </w:r>
          </w:p>
        </w:tc>
        <w:tc>
          <w:tcPr>
            <w:tcW w:w="180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13605C12" w14:textId="77777777">
            <w:pPr>
              <w:pStyle w:val="LTableTextAbt"/>
            </w:pPr>
            <w:r w:rsidRPr="00EC54CD">
              <w:t>45 °F (7</w:t>
            </w:r>
            <w:r w:rsidR="008147D0">
              <w:t xml:space="preserve"> °C</w:t>
            </w:r>
            <w:r w:rsidRPr="00EC54CD">
              <w:t>)</w:t>
            </w:r>
          </w:p>
        </w:tc>
        <w:tc>
          <w:tcPr>
            <w:tcW w:w="216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72B8E2B9" w14:textId="77777777">
            <w:pPr>
              <w:pStyle w:val="LTableTextAbt"/>
            </w:pPr>
            <w:r w:rsidRPr="00EC54CD">
              <w:t>Flammable</w:t>
            </w:r>
          </w:p>
        </w:tc>
      </w:tr>
      <w:tr w14:paraId="144B049A" w14:textId="77777777" w:rsidTr="00E5555E">
        <w:tblPrEx>
          <w:tblW w:w="9967" w:type="dxa"/>
          <w:jc w:val="center"/>
          <w:tblLayout w:type="fixed"/>
          <w:tblLook w:val="04A0"/>
        </w:tblPrEx>
        <w:trPr>
          <w:cantSplit/>
          <w:trHeight w:val="20"/>
          <w:jc w:val="center"/>
        </w:trPr>
        <w:tc>
          <w:tcPr>
            <w:tcW w:w="1255"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3050A3B5" w14:textId="77777777">
            <w:pPr>
              <w:pStyle w:val="LTableTextAbt"/>
            </w:pPr>
            <w:r w:rsidRPr="00EC54CD">
              <w:t>Henkel</w:t>
            </w:r>
          </w:p>
        </w:tc>
        <w:tc>
          <w:tcPr>
            <w:tcW w:w="4752"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20A532C5" w14:textId="77777777">
            <w:pPr>
              <w:pStyle w:val="LTableTextAbt"/>
            </w:pPr>
            <w:r w:rsidRPr="00EC54CD">
              <w:t>Loctite Professional Performance Spray Adhesive</w:t>
            </w:r>
          </w:p>
        </w:tc>
        <w:tc>
          <w:tcPr>
            <w:tcW w:w="180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7C996523" w14:textId="77777777">
            <w:pPr>
              <w:pStyle w:val="LTableTextAbt"/>
            </w:pPr>
            <w:r w:rsidRPr="00EC54CD">
              <w:t>-155</w:t>
            </w:r>
            <w:r w:rsidR="008147D0">
              <w:t xml:space="preserve"> °F</w:t>
            </w:r>
            <w:r w:rsidRPr="00EC54CD">
              <w:t xml:space="preserve"> (-104</w:t>
            </w:r>
            <w:r w:rsidR="008147D0">
              <w:t xml:space="preserve"> °C</w:t>
            </w:r>
            <w:r w:rsidRPr="00EC54CD">
              <w:t>)</w:t>
            </w:r>
          </w:p>
        </w:tc>
        <w:tc>
          <w:tcPr>
            <w:tcW w:w="2160" w:type="dxa"/>
            <w:tcBorders>
              <w:top w:val="single" w:sz="4" w:space="0" w:color="auto"/>
              <w:left w:val="single" w:sz="4" w:space="0" w:color="auto"/>
              <w:bottom w:val="single" w:sz="4" w:space="0" w:color="auto"/>
              <w:right w:val="single" w:sz="4" w:space="0" w:color="auto"/>
            </w:tcBorders>
            <w:noWrap/>
            <w:hideMark/>
          </w:tcPr>
          <w:p w:rsidR="00465F9D" w:rsidRPr="00EC54CD" w:rsidP="00CB1C05" w14:paraId="23C9EB0D" w14:textId="77777777">
            <w:pPr>
              <w:pStyle w:val="LTableTextAbt"/>
            </w:pPr>
            <w:r w:rsidRPr="00EC54CD">
              <w:t>Extremely flammable</w:t>
            </w:r>
          </w:p>
        </w:tc>
      </w:tr>
      <w:tr w14:paraId="156BF9CB" w14:textId="77777777" w:rsidTr="00E5555E">
        <w:tblPrEx>
          <w:tblW w:w="9967" w:type="dxa"/>
          <w:jc w:val="center"/>
          <w:tblLayout w:type="fixed"/>
          <w:tblLook w:val="04A0"/>
        </w:tblPrEx>
        <w:trPr>
          <w:cantSplit/>
          <w:trHeight w:val="20"/>
          <w:jc w:val="center"/>
        </w:trPr>
        <w:tc>
          <w:tcPr>
            <w:tcW w:w="9967" w:type="dxa"/>
            <w:gridSpan w:val="4"/>
            <w:tcBorders>
              <w:top w:val="single" w:sz="4" w:space="0" w:color="auto"/>
              <w:left w:val="single" w:sz="4" w:space="0" w:color="auto"/>
              <w:bottom w:val="single" w:sz="4" w:space="0" w:color="auto"/>
              <w:right w:val="single" w:sz="4" w:space="0" w:color="auto"/>
            </w:tcBorders>
            <w:noWrap/>
          </w:tcPr>
          <w:p w:rsidR="0042020A" w:rsidRPr="00EC54CD" w:rsidP="00CB1C05" w14:paraId="1CFC483C" w14:textId="77777777">
            <w:pPr>
              <w:pStyle w:val="LTableTextAbt"/>
            </w:pPr>
            <w:r w:rsidRPr="0042020A">
              <w:t xml:space="preserve">Note: </w:t>
            </w:r>
            <w:r w:rsidR="00964E1D">
              <w:t xml:space="preserve">Orange shaded rows indicate products that contain </w:t>
            </w:r>
            <w:r w:rsidR="00843813">
              <w:t>PCE</w:t>
            </w:r>
            <w:r w:rsidR="00964E1D">
              <w:t>.</w:t>
            </w:r>
            <w:r w:rsidRPr="0042020A">
              <w:t xml:space="preserve"> Grey shaded rows indicate products that contain another one of the first 10 TSCA work plan chemicals.</w:t>
            </w:r>
          </w:p>
        </w:tc>
      </w:tr>
    </w:tbl>
    <w:p w:rsidR="00465F9D" w:rsidRPr="00EC54CD" w:rsidP="00CB1C05" w14:paraId="6A5AABF9" w14:textId="77777777"/>
    <w:p w:rsidR="00465F9D" w:rsidRPr="00EC54CD" w:rsidP="00CB1C05" w14:paraId="33845762" w14:textId="77777777">
      <w:pPr>
        <w:pStyle w:val="Heading3"/>
      </w:pPr>
      <w:bookmarkStart w:id="265" w:name="_Toc111035565"/>
      <w:bookmarkStart w:id="266" w:name="_Toc114061896"/>
      <w:r w:rsidRPr="00EC54CD">
        <w:t>Pricing and Customer Reviews</w:t>
      </w:r>
      <w:bookmarkEnd w:id="265"/>
      <w:bookmarkEnd w:id="266"/>
    </w:p>
    <w:p w:rsidR="00465F9D" w:rsidRPr="00EC54CD" w:rsidP="00CB1C05" w14:paraId="771921F7" w14:textId="77777777">
      <w:pPr>
        <w:pStyle w:val="BodyText"/>
      </w:pPr>
      <w:r w:rsidRPr="00EC54CD">
        <w:t>Pricing and customer review information was assessed on publicly available websites in August 2021</w:t>
      </w:r>
      <w:r w:rsidR="009A5729">
        <w:t>,</w:t>
      </w:r>
      <w:r w:rsidRPr="00EC54CD">
        <w:t xml:space="preserve"> and a summary of the findings is in </w:t>
      </w:r>
      <w:r w:rsidRPr="00EC54CD" w:rsidR="00D46673">
        <w:fldChar w:fldCharType="begin" w:fldLock="1"/>
      </w:r>
      <w:r w:rsidRPr="00EC54CD" w:rsidR="00D46673">
        <w:instrText xml:space="preserve"> REF _Ref106184283 \h </w:instrText>
      </w:r>
      <w:r w:rsidRPr="00EC54CD" w:rsidR="0065459D">
        <w:instrText xml:space="preserve"> \* MERGEFORMAT </w:instrText>
      </w:r>
      <w:r w:rsidRPr="00EC54CD" w:rsidR="00D46673">
        <w:fldChar w:fldCharType="separate"/>
      </w:r>
      <w:r w:rsidRPr="00EC54CD" w:rsidR="0092222B">
        <w:t xml:space="preserve">Table </w:t>
      </w:r>
      <w:r w:rsidR="0092222B">
        <w:rPr>
          <w:noProof/>
        </w:rPr>
        <w:t>5</w:t>
      </w:r>
      <w:r w:rsidR="0092222B">
        <w:rPr>
          <w:noProof/>
        </w:rPr>
        <w:noBreakHyphen/>
        <w:t>9</w:t>
      </w:r>
      <w:r w:rsidRPr="00EC54CD" w:rsidR="00D46673">
        <w:fldChar w:fldCharType="end"/>
      </w:r>
      <w:r w:rsidRPr="00EC54CD">
        <w:t xml:space="preserve">. To assist in comparing prices across various products and product sizes, the prices were normalized to price per ounce. Reviewed products ranged widely in volume from two ounces (E6000 MV </w:t>
      </w:r>
      <w:r w:rsidRPr="00EC54CD" w:rsidR="00E03111">
        <w:t xml:space="preserve">Clear Industrial Strength Adhesive </w:t>
      </w:r>
      <w:r w:rsidRPr="00EC54CD">
        <w:t xml:space="preserve">and All Purpose Adhesive Industrial Strength Welder) to 54 gallons (3M Hi-Strength Non-Flammable 98NF Bulk Adhesive). </w:t>
      </w:r>
    </w:p>
    <w:p w:rsidR="00465F9D" w:rsidRPr="00EC54CD" w:rsidP="00CB1C05" w14:paraId="1A38F8FE" w14:textId="77777777">
      <w:pPr>
        <w:pStyle w:val="BodyText"/>
      </w:pPr>
      <w:r w:rsidRPr="00EC54CD">
        <w:t xml:space="preserve">Pricing for products containing </w:t>
      </w:r>
      <w:r w:rsidR="00843813">
        <w:t>PCE</w:t>
      </w:r>
      <w:r w:rsidRPr="00EC54CD">
        <w:t xml:space="preserve">, </w:t>
      </w:r>
      <w:r w:rsidRPr="00EC54CD" w:rsidR="004542CD">
        <w:t>m</w:t>
      </w:r>
      <w:r w:rsidRPr="00EC54CD">
        <w:t xml:space="preserve">ethylene </w:t>
      </w:r>
      <w:r w:rsidRPr="00EC54CD" w:rsidR="004542CD">
        <w:t>c</w:t>
      </w:r>
      <w:r w:rsidRPr="00EC54CD">
        <w:t>hloride</w:t>
      </w:r>
      <w:r w:rsidR="00E03111">
        <w:t>,</w:t>
      </w:r>
      <w:r w:rsidRPr="00EC54CD">
        <w:t xml:space="preserve"> and </w:t>
      </w:r>
      <w:r w:rsidRPr="00EC54CD" w:rsidR="004542CD">
        <w:t>t</w:t>
      </w:r>
      <w:r w:rsidRPr="00EC54CD">
        <w:t xml:space="preserve">richloroethylene ranged from $0.43 (3M Hi-Strength Non-Flammable 98NF Bulk Adhesive) to $4.24 per ounce. </w:t>
      </w:r>
      <w:r w:rsidR="00841416">
        <w:t xml:space="preserve">Note that the lowest priced product had a volume of 54 gallons. </w:t>
      </w:r>
      <w:r w:rsidRPr="00EC54CD">
        <w:t xml:space="preserve">Pricing for alternative products ranged from $0.68 (Heavy Duty Spray Adhesive) to $4.55 (All Purpose Adhesive Industrial Strength Welder) per ounce. The price range for alternative products had considerable overlap with products containing </w:t>
      </w:r>
      <w:r w:rsidR="00843813">
        <w:t>PCE</w:t>
      </w:r>
      <w:r w:rsidRPr="00EC54CD">
        <w:t xml:space="preserve">, </w:t>
      </w:r>
      <w:r w:rsidRPr="00EC54CD" w:rsidR="004542CD">
        <w:t>m</w:t>
      </w:r>
      <w:r w:rsidRPr="00EC54CD">
        <w:t xml:space="preserve">ethylene </w:t>
      </w:r>
      <w:r w:rsidRPr="00EC54CD" w:rsidR="004542CD">
        <w:t>c</w:t>
      </w:r>
      <w:r w:rsidRPr="00EC54CD">
        <w:t>hloride</w:t>
      </w:r>
      <w:r w:rsidR="00841416">
        <w:t>,</w:t>
      </w:r>
      <w:r w:rsidRPr="00EC54CD">
        <w:t xml:space="preserve"> and </w:t>
      </w:r>
      <w:r w:rsidRPr="00EC54CD" w:rsidR="004542CD">
        <w:t>t</w:t>
      </w:r>
      <w:r w:rsidRPr="00EC54CD">
        <w:t>richloroethylene.</w:t>
      </w:r>
    </w:p>
    <w:p w:rsidR="00465F9D" w:rsidRPr="00EC54CD" w:rsidP="00CB1C05" w14:paraId="16B4F048" w14:textId="77777777">
      <w:pPr>
        <w:pStyle w:val="BodyText"/>
      </w:pPr>
      <w:r w:rsidRPr="00EC54CD">
        <w:t xml:space="preserve">Two of the products containing </w:t>
      </w:r>
      <w:r w:rsidR="00843813">
        <w:t>PCE</w:t>
      </w:r>
      <w:r w:rsidRPr="00EC54CD">
        <w:t xml:space="preserve">, </w:t>
      </w:r>
      <w:r w:rsidRPr="00EC54CD" w:rsidR="004542CD">
        <w:t>m</w:t>
      </w:r>
      <w:r w:rsidRPr="00EC54CD">
        <w:t xml:space="preserve">ethylene </w:t>
      </w:r>
      <w:r w:rsidRPr="00EC54CD" w:rsidR="004542CD">
        <w:t>c</w:t>
      </w:r>
      <w:r w:rsidRPr="00EC54CD">
        <w:t>hloride</w:t>
      </w:r>
      <w:r w:rsidR="00841416">
        <w:t>,</w:t>
      </w:r>
      <w:r w:rsidRPr="00EC54CD">
        <w:t xml:space="preserve"> and </w:t>
      </w:r>
      <w:r w:rsidRPr="00EC54CD" w:rsidR="004542CD">
        <w:t>t</w:t>
      </w:r>
      <w:r w:rsidRPr="00EC54CD">
        <w:t xml:space="preserve">richloroethylene had reviews of 4.7 (E6000 MV clear industrial strength adhesive) and 4.6 (Weld On #3 Acrylic Plastic Cement) with an average rating around 4.7. Ratings for alternative products ranged from 3.5 to 5.0 with an average rating of 4.4. The average customer ratings for alternative products were slightly lower than those of products with </w:t>
      </w:r>
      <w:r w:rsidR="00843813">
        <w:t>PCE</w:t>
      </w:r>
      <w:r w:rsidRPr="00EC54CD">
        <w:t>. However, the average rating of alternative products was 4.4, indicating overall customer satisfaction with these products.</w:t>
      </w:r>
    </w:p>
    <w:p w:rsidR="00465F9D" w:rsidP="00CB1C05" w14:paraId="3672C2FD" w14:textId="77777777">
      <w:pPr>
        <w:pStyle w:val="BodyText"/>
        <w:rPr>
          <w:rFonts w:eastAsiaTheme="minorHAnsi"/>
        </w:rPr>
      </w:pPr>
    </w:p>
    <w:tbl>
      <w:tblPr>
        <w:tblW w:w="9864" w:type="dxa"/>
        <w:jc w:val="center"/>
        <w:tblLayout w:type="fixed"/>
        <w:tblLook w:val="04A0"/>
      </w:tblPr>
      <w:tblGrid>
        <w:gridCol w:w="1152"/>
        <w:gridCol w:w="2016"/>
        <w:gridCol w:w="3456"/>
        <w:gridCol w:w="900"/>
        <w:gridCol w:w="1170"/>
        <w:gridCol w:w="1170"/>
      </w:tblGrid>
      <w:tr w14:paraId="3A515DE9" w14:textId="77777777" w:rsidTr="00E604D0">
        <w:tblPrEx>
          <w:tblW w:w="9864" w:type="dxa"/>
          <w:jc w:val="center"/>
          <w:tblLayout w:type="fixed"/>
          <w:tblLook w:val="04A0"/>
        </w:tblPrEx>
        <w:trPr>
          <w:cantSplit/>
          <w:trHeight w:val="20"/>
          <w:tblHeader/>
          <w:jc w:val="center"/>
        </w:trPr>
        <w:tc>
          <w:tcPr>
            <w:tcW w:w="9864" w:type="dxa"/>
            <w:gridSpan w:val="6"/>
            <w:tcBorders>
              <w:bottom w:val="single" w:sz="4" w:space="0" w:color="auto"/>
            </w:tcBorders>
            <w:shd w:val="clear" w:color="auto" w:fill="auto"/>
            <w:noWrap/>
          </w:tcPr>
          <w:p w:rsidR="00F95E21" w:rsidRPr="00EC54CD" w:rsidP="00CB1C05" w14:paraId="6BAF2CAA" w14:textId="77777777">
            <w:pPr>
              <w:pStyle w:val="TableTitleA"/>
            </w:pPr>
            <w:bookmarkStart w:id="267" w:name="_Ref106184283"/>
            <w:bookmarkStart w:id="268" w:name="_Toc107219260"/>
            <w:bookmarkStart w:id="269" w:name="_Toc121142555"/>
            <w:bookmarkStart w:id="270" w:name="_Toc165379549"/>
            <w:r w:rsidRPr="00EC54CD">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9</w:t>
            </w:r>
            <w:r w:rsidR="00BC4B5D">
              <w:rPr>
                <w:noProof/>
              </w:rPr>
              <w:fldChar w:fldCharType="end"/>
            </w:r>
            <w:bookmarkEnd w:id="267"/>
            <w:r w:rsidRPr="00EC54CD">
              <w:t>: Pricing and Customer Review Information for Adhesives Based on Manufacturer and Retailer Web Pages</w:t>
            </w:r>
            <w:bookmarkEnd w:id="268"/>
            <w:bookmarkEnd w:id="269"/>
            <w:bookmarkEnd w:id="270"/>
          </w:p>
        </w:tc>
      </w:tr>
      <w:tr w14:paraId="7E877093" w14:textId="77777777" w:rsidTr="00E604D0">
        <w:tblPrEx>
          <w:tblW w:w="9864" w:type="dxa"/>
          <w:jc w:val="center"/>
          <w:tblLayout w:type="fixed"/>
          <w:tblLook w:val="04A0"/>
        </w:tblPrEx>
        <w:trPr>
          <w:cantSplit/>
          <w:trHeight w:val="20"/>
          <w:tblHeader/>
          <w:jc w:val="center"/>
        </w:trPr>
        <w:tc>
          <w:tcPr>
            <w:tcW w:w="1152" w:type="dxa"/>
            <w:tcBorders>
              <w:top w:val="single" w:sz="4" w:space="0" w:color="auto"/>
              <w:left w:val="single" w:sz="4" w:space="0" w:color="auto"/>
              <w:bottom w:val="single" w:sz="4" w:space="0" w:color="auto"/>
              <w:right w:val="single" w:sz="4" w:space="0" w:color="auto"/>
            </w:tcBorders>
            <w:shd w:val="clear" w:color="auto" w:fill="48A9C5"/>
            <w:noWrap/>
            <w:hideMark/>
          </w:tcPr>
          <w:p w:rsidR="00F95E21" w:rsidRPr="00EC54CD" w:rsidP="00CB1C05" w14:paraId="5E8C79B3" w14:textId="77777777">
            <w:pPr>
              <w:pStyle w:val="TableSubtitle"/>
            </w:pPr>
            <w:r w:rsidRPr="00EC54CD">
              <w:t>Supplier</w:t>
            </w:r>
          </w:p>
        </w:tc>
        <w:tc>
          <w:tcPr>
            <w:tcW w:w="2016" w:type="dxa"/>
            <w:tcBorders>
              <w:top w:val="single" w:sz="4" w:space="0" w:color="auto"/>
              <w:left w:val="single" w:sz="4" w:space="0" w:color="auto"/>
              <w:bottom w:val="single" w:sz="4" w:space="0" w:color="auto"/>
              <w:right w:val="single" w:sz="4" w:space="0" w:color="auto"/>
            </w:tcBorders>
            <w:shd w:val="clear" w:color="auto" w:fill="48A9C5"/>
            <w:noWrap/>
            <w:hideMark/>
          </w:tcPr>
          <w:p w:rsidR="00F95E21" w:rsidRPr="00EC54CD" w:rsidP="00CB1C05" w14:paraId="4E25C1DC" w14:textId="77777777">
            <w:pPr>
              <w:pStyle w:val="TableSubtitle"/>
            </w:pPr>
            <w:r w:rsidRPr="00EC54CD">
              <w:t>Product</w:t>
            </w:r>
          </w:p>
        </w:tc>
        <w:tc>
          <w:tcPr>
            <w:tcW w:w="3456" w:type="dxa"/>
            <w:tcBorders>
              <w:top w:val="single" w:sz="4" w:space="0" w:color="auto"/>
              <w:left w:val="single" w:sz="4" w:space="0" w:color="auto"/>
              <w:bottom w:val="single" w:sz="4" w:space="0" w:color="auto"/>
              <w:right w:val="single" w:sz="4" w:space="0" w:color="auto"/>
            </w:tcBorders>
            <w:shd w:val="clear" w:color="auto" w:fill="48A9C5"/>
            <w:noWrap/>
            <w:hideMark/>
          </w:tcPr>
          <w:p w:rsidR="00F95E21" w:rsidRPr="00EC54CD" w:rsidP="00CB1C05" w14:paraId="198AFC1A" w14:textId="77777777">
            <w:pPr>
              <w:pStyle w:val="TableSubtitle"/>
            </w:pPr>
            <w:r w:rsidRPr="00EC54CD">
              <w:t>Retail information</w:t>
            </w:r>
          </w:p>
        </w:tc>
        <w:tc>
          <w:tcPr>
            <w:tcW w:w="900" w:type="dxa"/>
            <w:tcBorders>
              <w:top w:val="single" w:sz="4" w:space="0" w:color="auto"/>
              <w:left w:val="single" w:sz="4" w:space="0" w:color="auto"/>
              <w:bottom w:val="single" w:sz="4" w:space="0" w:color="auto"/>
              <w:right w:val="single" w:sz="4" w:space="0" w:color="auto"/>
            </w:tcBorders>
            <w:shd w:val="clear" w:color="auto" w:fill="48A9C5"/>
            <w:hideMark/>
          </w:tcPr>
          <w:p w:rsidR="00F95E21" w:rsidRPr="00EC54CD" w:rsidP="00CB1C05" w14:paraId="03F6297F" w14:textId="77777777">
            <w:pPr>
              <w:pStyle w:val="TableSubtitle"/>
            </w:pPr>
            <w:r w:rsidRPr="00EC54CD">
              <w:t>Price per oun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F95E21" w:rsidRPr="00EC54CD" w:rsidP="00CB1C05" w14:paraId="15A29B85" w14:textId="77777777">
            <w:pPr>
              <w:pStyle w:val="TableSubtitle"/>
            </w:pPr>
            <w:r w:rsidRPr="00EC54CD">
              <w:t>Customer ratings (out of 5)</w:t>
            </w:r>
          </w:p>
        </w:tc>
        <w:tc>
          <w:tcPr>
            <w:tcW w:w="1170" w:type="dxa"/>
            <w:tcBorders>
              <w:top w:val="single" w:sz="4" w:space="0" w:color="auto"/>
              <w:left w:val="single" w:sz="4" w:space="0" w:color="auto"/>
              <w:bottom w:val="single" w:sz="4" w:space="0" w:color="auto"/>
              <w:right w:val="single" w:sz="4" w:space="0" w:color="auto"/>
            </w:tcBorders>
            <w:shd w:val="clear" w:color="auto" w:fill="48A9C5"/>
            <w:hideMark/>
          </w:tcPr>
          <w:p w:rsidR="00F95E21" w:rsidRPr="00EC54CD" w:rsidP="00CB1C05" w14:paraId="1A350181" w14:textId="77777777">
            <w:pPr>
              <w:pStyle w:val="TableSubtitle"/>
            </w:pPr>
            <w:r w:rsidRPr="00EC54CD">
              <w:t xml:space="preserve">Number of customer reviews </w:t>
            </w:r>
          </w:p>
        </w:tc>
      </w:tr>
      <w:tr w14:paraId="1900A903" w14:textId="77777777" w:rsidTr="00E604D0">
        <w:tblPrEx>
          <w:tblW w:w="9864" w:type="dxa"/>
          <w:jc w:val="center"/>
          <w:tblLayout w:type="fixed"/>
          <w:tblLook w:val="04A0"/>
        </w:tblPrEx>
        <w:trPr>
          <w:cantSplit/>
          <w:trHeight w:val="20"/>
          <w:jc w:val="center"/>
        </w:trPr>
        <w:tc>
          <w:tcPr>
            <w:tcW w:w="1152"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F95E21" w:rsidRPr="007F2375" w:rsidP="00CB1C05" w14:paraId="2CF6B8E1" w14:textId="77777777">
            <w:pPr>
              <w:pStyle w:val="LTableTextAbt"/>
            </w:pPr>
            <w:r w:rsidRPr="00E747BC">
              <w:t>E6000</w:t>
            </w:r>
          </w:p>
        </w:tc>
        <w:tc>
          <w:tcPr>
            <w:tcW w:w="2016"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F95E21" w:rsidRPr="007F2375" w:rsidP="00CB1C05" w14:paraId="101F64C9" w14:textId="77777777">
            <w:pPr>
              <w:pStyle w:val="LTableTextAbt"/>
            </w:pPr>
            <w:r w:rsidRPr="00E747BC">
              <w:t>E6000 MV clear industrial strength adhesive</w:t>
            </w:r>
          </w:p>
        </w:tc>
        <w:tc>
          <w:tcPr>
            <w:tcW w:w="3456"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F95E21" w:rsidRPr="0042020A" w:rsidP="00CB1C05" w14:paraId="1F6A2CB7" w14:textId="77777777">
            <w:pPr>
              <w:rPr>
                <w:rFonts w:eastAsiaTheme="minorHAnsi"/>
                <w:bCs/>
                <w:color w:val="000000"/>
                <w:sz w:val="18"/>
              </w:rPr>
            </w:pPr>
            <w:r w:rsidRPr="00E5555E">
              <w:rPr>
                <w:sz w:val="18"/>
                <w:szCs w:val="16"/>
              </w:rPr>
              <w:t>https://www.homedepot.com/p/E6000-2-fl-oz-Clear-Adhesive-237032/203279322</w:t>
            </w:r>
          </w:p>
        </w:tc>
        <w:tc>
          <w:tcPr>
            <w:tcW w:w="9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F95E21" w:rsidRPr="003954BD" w:rsidP="00CB1C05" w14:paraId="47423D13" w14:textId="77777777">
            <w:pPr>
              <w:pStyle w:val="CTableTextAbt"/>
            </w:pPr>
            <w:r w:rsidRPr="00E35C6F">
              <w:t>$4.24</w:t>
            </w:r>
          </w:p>
        </w:tc>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F95E21" w:rsidRPr="003954BD" w:rsidP="00CB1C05" w14:paraId="532DDE83" w14:textId="77777777">
            <w:pPr>
              <w:pStyle w:val="CTableTextAbt"/>
            </w:pPr>
            <w:r w:rsidRPr="00E35C6F">
              <w:t>4.7</w:t>
            </w:r>
          </w:p>
        </w:tc>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F95E21" w:rsidRPr="003954BD" w:rsidP="00CB1C05" w14:paraId="21BE34EA" w14:textId="77777777">
            <w:pPr>
              <w:pStyle w:val="CTableTextAbt"/>
            </w:pPr>
            <w:r w:rsidRPr="00E35C6F">
              <w:t>4,523</w:t>
            </w:r>
          </w:p>
        </w:tc>
      </w:tr>
      <w:tr w14:paraId="4269FE0A" w14:textId="77777777" w:rsidTr="00E604D0">
        <w:tblPrEx>
          <w:tblW w:w="9864" w:type="dxa"/>
          <w:jc w:val="center"/>
          <w:tblLayout w:type="fixed"/>
          <w:tblLook w:val="04A0"/>
        </w:tblPrEx>
        <w:trPr>
          <w:cantSplit/>
          <w:trHeight w:val="20"/>
          <w:jc w:val="center"/>
        </w:trPr>
        <w:tc>
          <w:tcPr>
            <w:tcW w:w="115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49608DD0" w14:textId="77777777">
            <w:pPr>
              <w:pStyle w:val="LTableTextAbt"/>
            </w:pPr>
            <w:r w:rsidRPr="007F2375">
              <w:t xml:space="preserve">IPS </w:t>
            </w:r>
          </w:p>
        </w:tc>
        <w:tc>
          <w:tcPr>
            <w:tcW w:w="201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182D4778" w14:textId="77777777">
            <w:pPr>
              <w:pStyle w:val="LTableTextAbt"/>
            </w:pPr>
            <w:r w:rsidRPr="007F2375">
              <w:t>Weld On #3 Acrylic Plastic Cement</w:t>
            </w:r>
          </w:p>
        </w:tc>
        <w:tc>
          <w:tcPr>
            <w:tcW w:w="345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42020A" w:rsidP="00CB1C05" w14:paraId="1C1B9772" w14:textId="77777777">
            <w:pPr>
              <w:rPr>
                <w:rFonts w:eastAsiaTheme="minorHAnsi"/>
                <w:bCs/>
                <w:color w:val="000000"/>
                <w:sz w:val="18"/>
              </w:rPr>
            </w:pPr>
            <w:r w:rsidRPr="0042020A">
              <w:rPr>
                <w:rFonts w:eastAsiaTheme="minorHAnsi"/>
                <w:bCs/>
                <w:color w:val="000000"/>
                <w:sz w:val="18"/>
              </w:rPr>
              <w:t>https://www.amazon.com/Weld-Acrylic-Plastic-Cement-Applicator/dp/B0149IG548</w:t>
            </w:r>
          </w:p>
        </w:tc>
        <w:tc>
          <w:tcPr>
            <w:tcW w:w="9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F95E21" w:rsidRPr="00EC54CD" w:rsidP="00CB1C05" w14:paraId="698DA383" w14:textId="77777777">
            <w:pPr>
              <w:pStyle w:val="CTableTextAbt"/>
            </w:pPr>
            <w:r w:rsidRPr="003954BD">
              <w:t>$4.22</w:t>
            </w:r>
          </w:p>
        </w:tc>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79C6D425" w14:textId="77777777">
            <w:pPr>
              <w:pStyle w:val="CTableTextAbt"/>
            </w:pPr>
            <w:r w:rsidRPr="003954BD">
              <w:t>4.6</w:t>
            </w:r>
          </w:p>
        </w:tc>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5BC57D6F" w14:textId="77777777">
            <w:pPr>
              <w:pStyle w:val="CTableTextAbt"/>
            </w:pPr>
            <w:r w:rsidRPr="003954BD">
              <w:t>826</w:t>
            </w:r>
          </w:p>
        </w:tc>
      </w:tr>
      <w:tr w14:paraId="19DFC3C9" w14:textId="77777777" w:rsidTr="00E604D0">
        <w:tblPrEx>
          <w:tblW w:w="9864" w:type="dxa"/>
          <w:jc w:val="center"/>
          <w:tblLayout w:type="fixed"/>
          <w:tblLook w:val="04A0"/>
        </w:tblPrEx>
        <w:trPr>
          <w:cantSplit/>
          <w:trHeight w:val="20"/>
          <w:jc w:val="center"/>
        </w:trPr>
        <w:tc>
          <w:tcPr>
            <w:tcW w:w="115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7743A2FE" w14:textId="77777777">
            <w:pPr>
              <w:pStyle w:val="LTableTextAbt"/>
            </w:pPr>
            <w:r w:rsidRPr="00EC54CD">
              <w:t>3M</w:t>
            </w:r>
          </w:p>
        </w:tc>
        <w:tc>
          <w:tcPr>
            <w:tcW w:w="201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78D0D08C" w14:textId="77777777">
            <w:pPr>
              <w:pStyle w:val="LTableTextAbt"/>
            </w:pPr>
            <w:r w:rsidRPr="00EC54CD">
              <w:t>3M Hi-Strength Non-Flammable 98NF Bulk Spray Adhesive</w:t>
            </w:r>
          </w:p>
        </w:tc>
        <w:tc>
          <w:tcPr>
            <w:tcW w:w="345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7DDD88CF" w14:textId="77777777">
            <w:pPr>
              <w:pStyle w:val="LTableTextAbt"/>
            </w:pPr>
            <w:hyperlink r:id="rId31" w:history="1">
              <w:r w:rsidRPr="00EC54CD" w:rsidR="004F366B">
                <w:t>https://www.amazon.com/3M-Scotch-Weld-98NF-Spray-Adhesive/dp/B0046VQQBG</w:t>
              </w:r>
            </w:hyperlink>
          </w:p>
        </w:tc>
        <w:tc>
          <w:tcPr>
            <w:tcW w:w="9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F95E21" w:rsidRPr="00EC54CD" w:rsidP="00CB1C05" w14:paraId="36D67A71" w14:textId="77777777">
            <w:pPr>
              <w:pStyle w:val="CTableTextAbt"/>
            </w:pPr>
            <w:r w:rsidRPr="00EC54CD">
              <w:t>$0.43</w:t>
            </w:r>
          </w:p>
        </w:tc>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5D2403A9" w14:textId="77777777">
            <w:pPr>
              <w:pStyle w:val="CTableTextAbt"/>
            </w:pPr>
            <w:r w:rsidRPr="00EC54CD">
              <w:t>None</w:t>
            </w:r>
          </w:p>
        </w:tc>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F95E21" w:rsidRPr="00EC54CD" w:rsidP="00CB1C05" w14:paraId="49AD5697" w14:textId="77777777">
            <w:pPr>
              <w:pStyle w:val="CTableTextAbt"/>
            </w:pPr>
            <w:r w:rsidRPr="00EC54CD">
              <w:t>None</w:t>
            </w:r>
          </w:p>
        </w:tc>
      </w:tr>
      <w:tr w14:paraId="43593AA0" w14:textId="77777777" w:rsidTr="00E604D0">
        <w:tblPrEx>
          <w:tblW w:w="9864" w:type="dxa"/>
          <w:jc w:val="center"/>
          <w:tblLayout w:type="fixed"/>
          <w:tblLook w:val="04A0"/>
        </w:tblPrEx>
        <w:trPr>
          <w:cantSplit/>
          <w:trHeight w:val="20"/>
          <w:jc w:val="center"/>
        </w:trPr>
        <w:tc>
          <w:tcPr>
            <w:tcW w:w="1152"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3866C332" w14:textId="77777777">
            <w:pPr>
              <w:pStyle w:val="LTableTextAbt"/>
            </w:pPr>
            <w:r w:rsidRPr="00EC54CD">
              <w:t>3M</w:t>
            </w:r>
          </w:p>
        </w:tc>
        <w:tc>
          <w:tcPr>
            <w:tcW w:w="201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595B3273" w14:textId="77777777">
            <w:pPr>
              <w:pStyle w:val="LTableTextAbt"/>
            </w:pPr>
            <w:r w:rsidRPr="00EC54CD">
              <w:t>Scotch-Weld Low Odor Acrylic Adhesive DP8810N</w:t>
            </w:r>
          </w:p>
        </w:tc>
        <w:tc>
          <w:tcPr>
            <w:tcW w:w="345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1AAB4517" w14:textId="77777777">
            <w:pPr>
              <w:pStyle w:val="LTableTextAbt"/>
            </w:pPr>
            <w:hyperlink r:id="rId32" w:history="1">
              <w:r w:rsidRPr="00EC54CD" w:rsidR="004F366B">
                <w:t>https://www.amazon.com/3M-Scotch-Weld-Acrylic-Adhesive-DP8810NS/dp/B00IOQ6W0E</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F95E21" w:rsidRPr="00EC54CD" w:rsidP="00CB1C05" w14:paraId="378638A1" w14:textId="77777777">
            <w:pPr>
              <w:pStyle w:val="CTableTextAbt"/>
            </w:pPr>
            <w:r w:rsidRPr="00EC54CD">
              <w:t>$1.13</w:t>
            </w:r>
          </w:p>
        </w:tc>
        <w:tc>
          <w:tcPr>
            <w:tcW w:w="1170" w:type="dxa"/>
            <w:tcBorders>
              <w:top w:val="single" w:sz="4" w:space="0" w:color="auto"/>
              <w:left w:val="single" w:sz="4" w:space="0" w:color="auto"/>
              <w:bottom w:val="single" w:sz="4" w:space="0" w:color="auto"/>
              <w:right w:val="single" w:sz="4" w:space="0" w:color="auto"/>
            </w:tcBorders>
          </w:tcPr>
          <w:p w:rsidR="00F95E21" w:rsidRPr="00EC54CD" w:rsidP="00CB1C05" w14:paraId="333757F3" w14:textId="77777777">
            <w:pPr>
              <w:pStyle w:val="CTableTextAbt"/>
            </w:pPr>
            <w:r w:rsidRPr="00EC54CD">
              <w:t>5.0</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6D35C87C" w14:textId="77777777">
            <w:pPr>
              <w:pStyle w:val="CTableTextAbt"/>
            </w:pPr>
            <w:r w:rsidRPr="00EC54CD">
              <w:t>2</w:t>
            </w:r>
          </w:p>
        </w:tc>
      </w:tr>
      <w:tr w14:paraId="0A509F8E" w14:textId="77777777" w:rsidTr="00E604D0">
        <w:tblPrEx>
          <w:tblW w:w="9864" w:type="dxa"/>
          <w:jc w:val="center"/>
          <w:tblLayout w:type="fixed"/>
          <w:tblLook w:val="04A0"/>
        </w:tblPrEx>
        <w:trPr>
          <w:cantSplit/>
          <w:trHeight w:val="20"/>
          <w:jc w:val="center"/>
        </w:trPr>
        <w:tc>
          <w:tcPr>
            <w:tcW w:w="1152"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512AF673" w14:textId="77777777">
            <w:pPr>
              <w:pStyle w:val="LTableTextAbt"/>
            </w:pPr>
            <w:r w:rsidRPr="00EC54CD">
              <w:t xml:space="preserve">Gorilla </w:t>
            </w:r>
          </w:p>
        </w:tc>
        <w:tc>
          <w:tcPr>
            <w:tcW w:w="201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783D69F3" w14:textId="77777777">
            <w:pPr>
              <w:pStyle w:val="LTableTextAbt"/>
            </w:pPr>
            <w:r w:rsidRPr="00EC54CD">
              <w:t>Heavy Duty Spray Adhesive</w:t>
            </w:r>
          </w:p>
        </w:tc>
        <w:tc>
          <w:tcPr>
            <w:tcW w:w="345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671676C0" w14:textId="77777777">
            <w:pPr>
              <w:pStyle w:val="LTableTextAbt"/>
            </w:pPr>
            <w:hyperlink r:id="rId33" w:history="1">
              <w:r w:rsidRPr="00EC54CD" w:rsidR="004F366B">
                <w:t>https://www.amazon.com/dp/B0752XM8VN</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F95E21" w:rsidRPr="00EC54CD" w:rsidP="00CB1C05" w14:paraId="63D69E1B" w14:textId="77777777">
            <w:pPr>
              <w:pStyle w:val="CTableTextAbt"/>
            </w:pPr>
            <w:r w:rsidRPr="00EC54CD">
              <w:t>$0.68</w:t>
            </w:r>
          </w:p>
        </w:tc>
        <w:tc>
          <w:tcPr>
            <w:tcW w:w="1170" w:type="dxa"/>
            <w:tcBorders>
              <w:top w:val="single" w:sz="4" w:space="0" w:color="auto"/>
              <w:left w:val="single" w:sz="4" w:space="0" w:color="auto"/>
              <w:bottom w:val="single" w:sz="4" w:space="0" w:color="auto"/>
              <w:right w:val="single" w:sz="4" w:space="0" w:color="auto"/>
            </w:tcBorders>
          </w:tcPr>
          <w:p w:rsidR="00F95E21" w:rsidRPr="00EC54CD" w:rsidP="00CB1C05" w14:paraId="3B7C6367" w14:textId="77777777">
            <w:pPr>
              <w:pStyle w:val="CTableTextAbt"/>
            </w:pPr>
            <w:r w:rsidRPr="00EC54CD">
              <w:t>4.5</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2DFE27FB" w14:textId="77777777">
            <w:pPr>
              <w:pStyle w:val="CTableTextAbt"/>
            </w:pPr>
            <w:r w:rsidRPr="00EC54CD">
              <w:t>5,390</w:t>
            </w:r>
          </w:p>
        </w:tc>
      </w:tr>
      <w:tr w14:paraId="3D17BB2A" w14:textId="77777777" w:rsidTr="00E604D0">
        <w:tblPrEx>
          <w:tblW w:w="9864" w:type="dxa"/>
          <w:jc w:val="center"/>
          <w:tblLayout w:type="fixed"/>
          <w:tblLook w:val="04A0"/>
        </w:tblPrEx>
        <w:trPr>
          <w:cantSplit/>
          <w:trHeight w:val="20"/>
          <w:jc w:val="center"/>
        </w:trPr>
        <w:tc>
          <w:tcPr>
            <w:tcW w:w="1152"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5205B61E" w14:textId="77777777">
            <w:pPr>
              <w:pStyle w:val="LTableTextAbt"/>
            </w:pPr>
            <w:r w:rsidRPr="00EC54CD">
              <w:t>Homax</w:t>
            </w:r>
          </w:p>
        </w:tc>
        <w:tc>
          <w:tcPr>
            <w:tcW w:w="201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40288B31" w14:textId="77777777">
            <w:pPr>
              <w:pStyle w:val="LTableTextAbt"/>
            </w:pPr>
            <w:r w:rsidRPr="00EC54CD">
              <w:t>All Purpose Adhesive Industrial Strength Welder</w:t>
            </w:r>
          </w:p>
        </w:tc>
        <w:tc>
          <w:tcPr>
            <w:tcW w:w="345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6E70BF06" w14:textId="77777777">
            <w:pPr>
              <w:pStyle w:val="LTableTextAbt"/>
            </w:pPr>
            <w:hyperlink r:id="rId34" w:history="1">
              <w:r w:rsidRPr="00EC54CD" w:rsidR="004F366B">
                <w:t>https://www.amazon.com/Purpose-Adhesive-Industrial-Strength-Welder/dp/B074M7BW62</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F95E21" w:rsidRPr="00EC54CD" w:rsidP="00CB1C05" w14:paraId="765D3C6B" w14:textId="77777777">
            <w:pPr>
              <w:pStyle w:val="CTableTextAbt"/>
            </w:pPr>
            <w:r w:rsidRPr="00EC54CD">
              <w:t>$4.55</w:t>
            </w:r>
          </w:p>
        </w:tc>
        <w:tc>
          <w:tcPr>
            <w:tcW w:w="1170" w:type="dxa"/>
            <w:tcBorders>
              <w:top w:val="single" w:sz="4" w:space="0" w:color="auto"/>
              <w:left w:val="single" w:sz="4" w:space="0" w:color="auto"/>
              <w:bottom w:val="single" w:sz="4" w:space="0" w:color="auto"/>
              <w:right w:val="single" w:sz="4" w:space="0" w:color="auto"/>
            </w:tcBorders>
          </w:tcPr>
          <w:p w:rsidR="00F95E21" w:rsidRPr="00EC54CD" w:rsidP="00CB1C05" w14:paraId="71E3BCCB" w14:textId="77777777">
            <w:pPr>
              <w:pStyle w:val="CTableTextAbt"/>
            </w:pPr>
            <w:r w:rsidRPr="00EC54CD">
              <w:t>4.7</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48CEB58D" w14:textId="77777777">
            <w:pPr>
              <w:pStyle w:val="CTableTextAbt"/>
            </w:pPr>
            <w:r w:rsidRPr="00EC54CD">
              <w:t>170</w:t>
            </w:r>
          </w:p>
        </w:tc>
      </w:tr>
      <w:tr w14:paraId="432F6FA4" w14:textId="77777777" w:rsidTr="00E604D0">
        <w:tblPrEx>
          <w:tblW w:w="9864" w:type="dxa"/>
          <w:jc w:val="center"/>
          <w:tblLayout w:type="fixed"/>
          <w:tblLook w:val="04A0"/>
        </w:tblPrEx>
        <w:trPr>
          <w:cantSplit/>
          <w:trHeight w:val="20"/>
          <w:jc w:val="center"/>
        </w:trPr>
        <w:tc>
          <w:tcPr>
            <w:tcW w:w="1152"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52740509" w14:textId="77777777">
            <w:pPr>
              <w:pStyle w:val="LTableTextAbt"/>
            </w:pPr>
            <w:r w:rsidRPr="00EC54CD">
              <w:t>Henkel</w:t>
            </w:r>
          </w:p>
        </w:tc>
        <w:tc>
          <w:tcPr>
            <w:tcW w:w="201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47F20EC0" w14:textId="77777777">
            <w:pPr>
              <w:pStyle w:val="LTableTextAbt"/>
            </w:pPr>
            <w:r w:rsidRPr="00EC54CD">
              <w:t>Loctite Professional Performance Spray Adhesive</w:t>
            </w:r>
          </w:p>
        </w:tc>
        <w:tc>
          <w:tcPr>
            <w:tcW w:w="3456"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2C2CA57B" w14:textId="77777777">
            <w:pPr>
              <w:pStyle w:val="LTableTextAbt"/>
            </w:pPr>
            <w:hyperlink r:id="rId35" w:history="1">
              <w:r w:rsidRPr="00EC54CD" w:rsidR="004F366B">
                <w:t>https://www.homedepot.com/p/Loctite-Professional-Performance-13-5-oz-Spray-Adhesive-1629134/205506865</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F95E21" w:rsidRPr="00EC54CD" w:rsidP="00CB1C05" w14:paraId="47D52F55" w14:textId="77777777">
            <w:pPr>
              <w:pStyle w:val="CTableTextAbt"/>
            </w:pPr>
            <w:r w:rsidRPr="00EC54CD">
              <w:t>$0.73</w:t>
            </w:r>
          </w:p>
        </w:tc>
        <w:tc>
          <w:tcPr>
            <w:tcW w:w="1170" w:type="dxa"/>
            <w:tcBorders>
              <w:top w:val="single" w:sz="4" w:space="0" w:color="auto"/>
              <w:left w:val="single" w:sz="4" w:space="0" w:color="auto"/>
              <w:bottom w:val="single" w:sz="4" w:space="0" w:color="auto"/>
              <w:right w:val="single" w:sz="4" w:space="0" w:color="auto"/>
            </w:tcBorders>
          </w:tcPr>
          <w:p w:rsidR="00F95E21" w:rsidRPr="00EC54CD" w:rsidP="00CB1C05" w14:paraId="5885ACF0" w14:textId="77777777">
            <w:pPr>
              <w:pStyle w:val="CTableTextAbt"/>
            </w:pPr>
            <w:r w:rsidRPr="00EC54CD">
              <w:t>3.5</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1B4863F5" w14:textId="77777777">
            <w:pPr>
              <w:pStyle w:val="CTableTextAbt"/>
            </w:pPr>
            <w:r w:rsidRPr="00EC54CD">
              <w:t>10</w:t>
            </w:r>
          </w:p>
        </w:tc>
      </w:tr>
      <w:tr w14:paraId="1CC112C9" w14:textId="77777777" w:rsidTr="00E604D0">
        <w:tblPrEx>
          <w:tblW w:w="9864" w:type="dxa"/>
          <w:jc w:val="center"/>
          <w:tblLayout w:type="fixed"/>
          <w:tblLook w:val="04A0"/>
        </w:tblPrEx>
        <w:trPr>
          <w:cantSplit/>
          <w:trHeight w:val="20"/>
          <w:jc w:val="center"/>
        </w:trPr>
        <w:tc>
          <w:tcPr>
            <w:tcW w:w="9864" w:type="dxa"/>
            <w:gridSpan w:val="6"/>
            <w:tcBorders>
              <w:top w:val="single" w:sz="4" w:space="0" w:color="auto"/>
              <w:left w:val="single" w:sz="4" w:space="0" w:color="auto"/>
              <w:bottom w:val="single" w:sz="4" w:space="0" w:color="auto"/>
              <w:right w:val="single" w:sz="4" w:space="0" w:color="auto"/>
            </w:tcBorders>
            <w:shd w:val="clear" w:color="auto" w:fill="auto"/>
          </w:tcPr>
          <w:p w:rsidR="00F95E21" w:rsidRPr="00EC54CD" w:rsidP="00CB1C05" w14:paraId="0DDAC4EB" w14:textId="77777777">
            <w:pPr>
              <w:pStyle w:val="LTableTextAbt"/>
            </w:pPr>
            <w:r w:rsidRPr="00E95801">
              <w:t xml:space="preserve">Note: </w:t>
            </w:r>
            <w:r w:rsidRPr="00E95801">
              <w:rPr>
                <w:szCs w:val="16"/>
              </w:rPr>
              <w:t xml:space="preserve">Orange shaded rows indicate products that contain </w:t>
            </w:r>
            <w:r>
              <w:rPr>
                <w:szCs w:val="16"/>
              </w:rPr>
              <w:t>PCE</w:t>
            </w:r>
            <w:r w:rsidRPr="00E95801">
              <w:rPr>
                <w:szCs w:val="16"/>
              </w:rPr>
              <w:t>. Grey shaded rows indicate products that contain another one of the first 10 TSCA work plan chemicals.</w:t>
            </w:r>
          </w:p>
        </w:tc>
      </w:tr>
    </w:tbl>
    <w:p w:rsidR="00F95E21" w:rsidRPr="00EC54CD" w:rsidP="00CB1C05" w14:paraId="35FA7154" w14:textId="77777777">
      <w:pPr>
        <w:pStyle w:val="BodyText"/>
        <w:rPr>
          <w:rFonts w:eastAsiaTheme="minorHAnsi"/>
        </w:rPr>
      </w:pPr>
    </w:p>
    <w:p w:rsidR="00465F9D" w:rsidRPr="00EC54CD" w:rsidP="00CB1C05" w14:paraId="63DA61DB" w14:textId="77777777">
      <w:pPr>
        <w:pStyle w:val="Heading3"/>
      </w:pPr>
      <w:bookmarkStart w:id="271" w:name="_Toc111035566"/>
      <w:bookmarkStart w:id="272" w:name="_Toc114061897"/>
      <w:r w:rsidRPr="00EC54CD">
        <w:t>Conclusion</w:t>
      </w:r>
      <w:bookmarkEnd w:id="271"/>
      <w:bookmarkEnd w:id="272"/>
    </w:p>
    <w:p w:rsidR="00465F9D" w:rsidP="00CB1C05" w14:paraId="4BE8ED31" w14:textId="77777777">
      <w:pPr>
        <w:pStyle w:val="BodyText"/>
        <w:rPr>
          <w:rFonts w:eastAsiaTheme="minorHAnsi"/>
        </w:rPr>
      </w:pPr>
      <w:r w:rsidRPr="00EC54CD">
        <w:t>The market review of adhesives was limited to three representative types of adhesives. The review included one product containing</w:t>
      </w:r>
      <w:r w:rsidR="00C15678">
        <w:t xml:space="preserve"> </w:t>
      </w:r>
      <w:r w:rsidR="00843813">
        <w:t>PCE</w:t>
      </w:r>
      <w:r w:rsidR="00C15678">
        <w:t>, one product containing</w:t>
      </w:r>
      <w:r w:rsidRPr="00EC54CD">
        <w:t xml:space="preserve"> methylene chloride, one product containing both trichloroethylene and methylene chloride, and </w:t>
      </w:r>
      <w:r w:rsidRPr="00EC54CD" w:rsidR="00BE5726">
        <w:t>several</w:t>
      </w:r>
      <w:r w:rsidRPr="00EC54CD">
        <w:t xml:space="preserve"> products containing alternative solvents. At least one alternative product would meet the VOC limit for spray adhesives in all states except California. Restricting </w:t>
      </w:r>
      <w:r w:rsidR="00843813">
        <w:t>PCE</w:t>
      </w:r>
      <w:r w:rsidRPr="00EC54CD">
        <w:t xml:space="preserve"> in the adhesives reviewed here may potentially limit non-flammable options currently on the market. However, the product review was limited, and other non-flammable adhesive options may be available. In addition, the review did not include non-solvent-based adhesive technologies which may be adopted through a process change. The price range for alternative products had considerable overlap with products containing </w:t>
      </w:r>
      <w:r w:rsidR="00843813">
        <w:t>PCE</w:t>
      </w:r>
      <w:r w:rsidRPr="00EC54CD">
        <w:t xml:space="preserve">. </w:t>
      </w:r>
      <w:r w:rsidRPr="00EC54CD">
        <w:rPr>
          <w:rFonts w:eastAsiaTheme="minorHAnsi"/>
        </w:rPr>
        <w:t xml:space="preserve">Average customer ratings of alternative products were slightly </w:t>
      </w:r>
      <w:r w:rsidRPr="00C31E76">
        <w:rPr>
          <w:rFonts w:eastAsiaTheme="minorHAnsi"/>
        </w:rPr>
        <w:t xml:space="preserve">lower than that of products containing a </w:t>
      </w:r>
      <w:r w:rsidR="00843813">
        <w:rPr>
          <w:rFonts w:eastAsiaTheme="minorHAnsi"/>
        </w:rPr>
        <w:t>PCE</w:t>
      </w:r>
      <w:r w:rsidRPr="00C31E76">
        <w:rPr>
          <w:rFonts w:eastAsiaTheme="minorHAnsi"/>
        </w:rPr>
        <w:t xml:space="preserve">. Customer satisfaction was still high for alternative product ratings, as average ratings were 4.4 out of 5 stars. </w:t>
      </w:r>
    </w:p>
    <w:p w:rsidR="00382988" w:rsidRPr="00C31E76" w:rsidP="00CB1C05" w14:paraId="41E05A73" w14:textId="77777777">
      <w:pPr>
        <w:pStyle w:val="BodyText"/>
        <w:rPr>
          <w:rFonts w:eastAsiaTheme="minorHAnsi"/>
        </w:rPr>
      </w:pPr>
      <w:r>
        <w:t xml:space="preserve">Note that </w:t>
      </w:r>
      <w:r w:rsidR="00C13FF5">
        <w:t>t</w:t>
      </w:r>
      <w:r>
        <w:t>here may be some safety-critical applications, such as adhesives used in aviation, where alternatives would need to undergo extensive safety reviews and testing before they could replace the PCE adhesives.</w:t>
      </w:r>
    </w:p>
    <w:p w:rsidR="00796AC2" w:rsidP="00CB1C05" w14:paraId="56FACBF6" w14:textId="77777777">
      <w:pPr>
        <w:pStyle w:val="Heading2"/>
      </w:pPr>
      <w:bookmarkStart w:id="273" w:name="_Ref112429694"/>
      <w:bookmarkStart w:id="274" w:name="_Toc114061898"/>
      <w:bookmarkStart w:id="275" w:name="_Toc165378727"/>
      <w:bookmarkStart w:id="276" w:name="_Ref106723892"/>
      <w:bookmarkStart w:id="277" w:name="_Ref106724160"/>
      <w:bookmarkStart w:id="278" w:name="_Toc111035567"/>
      <w:bookmarkStart w:id="279" w:name="_Toc111037065"/>
      <w:r w:rsidRPr="00EC54CD">
        <w:t>Glues, Sealants, Adhesives, and Caulks:</w:t>
      </w:r>
      <w:r w:rsidRPr="0054243E">
        <w:t xml:space="preserve"> </w:t>
      </w:r>
      <w:r>
        <w:t>Sealants</w:t>
      </w:r>
      <w:bookmarkEnd w:id="273"/>
      <w:bookmarkEnd w:id="274"/>
      <w:bookmarkEnd w:id="275"/>
    </w:p>
    <w:p w:rsidR="00796AC2" w:rsidP="00CB1C05" w14:paraId="6E6F8291" w14:textId="77777777">
      <w:r>
        <w:t>The terms "caulk" and "sealant" are often used interchangeable</w:t>
      </w:r>
      <w:r w:rsidR="001E1FFB">
        <w:t xml:space="preserve"> since</w:t>
      </w:r>
      <w:r>
        <w:t xml:space="preserve"> both are used for sealing joints and gaps. The key difference is that caulks are more rigid when cured than sealants. Therefore, sealants provide more elasticity and water resistance for applications with weather fluctuation and high moisture levels </w:t>
      </w:r>
      <w:r w:rsidRPr="00607453">
        <w:t>(</w:t>
      </w:r>
      <w:hyperlink w:anchor="_ENREF_33" w:tooltip="Oatey, 2021 #32" w:history="1">
        <w:r w:rsidR="00414172">
          <w:fldChar w:fldCharType="begin" w:fldLock="1"/>
        </w:r>
        <w:r w:rsidR="00414172">
          <w:instrText xml:space="preserve"> ADDIN EN.CITE &lt;EndNote&gt;&lt;Cite&gt;&lt;Author&gt;Oatey&lt;/Author&gt;&lt;Year&gt;2021&lt;/Year&gt;&lt;RecNum&gt;32&lt;/RecNum&gt;&lt;DisplayText&gt;Oatey 2021&lt;/DisplayText&gt;&lt;record&gt;&lt;rec-number&gt;32&lt;/rec-number&gt;&lt;foreign-keys&gt;&lt;key app="EN" db-id="52wf2wf0o0rv01e9dzo52td80t0590tp2fwd" timestamp="1714499636"&gt;32&lt;/key&gt;&lt;/foreign-keys&gt;&lt;ref-type name="Web Page"&gt;12&lt;/ref-type&gt;&lt;contributors&gt;&lt;authors&gt;&lt;author&gt;Oatey,&lt;/author&gt;&lt;/authors&gt;&lt;/contributors&gt;&lt;titles&gt;&lt;title&gt;HOW TO CHOOSE THE RIGHT CAULK OR SEALANT&lt;/title&gt;&lt;/titles&gt;&lt;dates&gt;&lt;year&gt;2021&lt;/year&gt;&lt;/dates&gt;&lt;urls&gt;&lt;related-urls&gt;&lt;url&gt;https://www.oatey.ca/faqs-blog-videos-case-studies/blog/how-choose-right-caulk-or-sealant&lt;/url&gt;&lt;/related-urls&gt;&lt;/urls&gt;&lt;custom2&gt;March 19th, 2021&lt;/custom2&gt;&lt;/record&gt;&lt;/Cite&gt;&lt;/EndNote&gt;</w:instrText>
        </w:r>
        <w:r w:rsidR="00414172">
          <w:fldChar w:fldCharType="separate"/>
        </w:r>
        <w:r w:rsidR="00414172">
          <w:rPr>
            <w:noProof/>
          </w:rPr>
          <w:t>Oatey 2021</w:t>
        </w:r>
        <w:r w:rsidR="00414172">
          <w:fldChar w:fldCharType="end"/>
        </w:r>
      </w:hyperlink>
      <w:r w:rsidRPr="00607453">
        <w:t>).</w:t>
      </w:r>
      <w:r>
        <w:t xml:space="preserve"> </w:t>
      </w:r>
    </w:p>
    <w:p w:rsidR="00796AC2" w:rsidRPr="00D22309" w:rsidP="00CB1C05" w14:paraId="46F0EB96" w14:textId="77777777">
      <w:r>
        <w:t>Sealants are used to block passage of fluids, dusts, sound</w:t>
      </w:r>
      <w:r w:rsidR="00540DC5">
        <w:t>,</w:t>
      </w:r>
      <w:r>
        <w:t xml:space="preserve"> or heat in materials. Sealants can be permanent or temporary but are not considered adhesives. Sealants are classified as chemically reactive, physically reactive, or non-reactive, and offer different properties based on their classification. They are often sold in squeeze tubes or cartridges in sizes ranging from 5 ounces to 10 ounces. This is a broad category with many products designed for specific applications; th</w:t>
      </w:r>
      <w:r w:rsidR="00C15678">
        <w:t>e</w:t>
      </w:r>
      <w:r>
        <w:t xml:space="preserve"> review selected a variety of products designed for gutters, doors and windows, gaskets, or concrete and masonry.</w:t>
      </w:r>
    </w:p>
    <w:p w:rsidR="00796AC2" w:rsidP="00CB1C05" w14:paraId="238ABD86" w14:textId="77777777">
      <w:pPr>
        <w:pStyle w:val="Heading3"/>
      </w:pPr>
      <w:bookmarkStart w:id="280" w:name="_Toc114061899"/>
      <w:r w:rsidRPr="00D5798A">
        <w:t>Solvent Ingredients</w:t>
      </w:r>
      <w:bookmarkEnd w:id="280"/>
    </w:p>
    <w:p w:rsidR="00796AC2" w:rsidRPr="00A66DA0" w:rsidP="00CB1C05" w14:paraId="1C9583F7" w14:textId="77777777">
      <w:r>
        <w:t xml:space="preserve">The review included one product containing </w:t>
      </w:r>
      <w:r w:rsidR="00C15678">
        <w:t>methylene chloride</w:t>
      </w:r>
      <w:r>
        <w:t xml:space="preserve"> and two products containing </w:t>
      </w:r>
      <w:r w:rsidR="00843813">
        <w:t>PCE</w:t>
      </w:r>
      <w:r w:rsidRPr="0045613A">
        <w:t xml:space="preserve">. </w:t>
      </w:r>
      <w:r>
        <w:t>EPA</w:t>
      </w:r>
      <w:r w:rsidRPr="0045613A">
        <w:t xml:space="preserve"> also reviewed four products containing a</w:t>
      </w:r>
      <w:r>
        <w:t>lternative solvents</w:t>
      </w:r>
      <w:r w:rsidRPr="0045613A">
        <w:t xml:space="preserve"> including</w:t>
      </w:r>
      <w:r>
        <w:t xml:space="preserve"> benzene, x</w:t>
      </w:r>
      <w:r w:rsidRPr="0045613A">
        <w:t xml:space="preserve">ylenes, </w:t>
      </w:r>
      <w:r>
        <w:t xml:space="preserve">PCBTF, Stoddard </w:t>
      </w:r>
      <w:r w:rsidR="003031BF">
        <w:t>s</w:t>
      </w:r>
      <w:r>
        <w:t>olvent</w:t>
      </w:r>
      <w:r w:rsidR="00540DC5">
        <w:t>,</w:t>
      </w:r>
      <w:r>
        <w:t xml:space="preserve"> and petroleum distillates</w:t>
      </w:r>
      <w:r w:rsidRPr="00F95E21">
        <w:t xml:space="preserve">. </w:t>
      </w:r>
      <w:r w:rsidRPr="00F95E21">
        <w:fldChar w:fldCharType="begin" w:fldLock="1"/>
      </w:r>
      <w:r w:rsidRPr="00F95E21">
        <w:instrText xml:space="preserve"> REF _Ref111116113 \h </w:instrText>
      </w:r>
      <w:r w:rsidR="00F95E21">
        <w:instrText xml:space="preserve"> \* MERGEFORMAT </w:instrText>
      </w:r>
      <w:r w:rsidRPr="00F95E21">
        <w:fldChar w:fldCharType="separate"/>
      </w:r>
      <w:r w:rsidRPr="00703524" w:rsidR="0092222B">
        <w:t xml:space="preserve">Table </w:t>
      </w:r>
      <w:r w:rsidR="0092222B">
        <w:rPr>
          <w:noProof/>
        </w:rPr>
        <w:t>5</w:t>
      </w:r>
      <w:r w:rsidR="0092222B">
        <w:rPr>
          <w:noProof/>
        </w:rPr>
        <w:noBreakHyphen/>
        <w:t>10</w:t>
      </w:r>
      <w:r w:rsidRPr="00F95E21">
        <w:fldChar w:fldCharType="end"/>
      </w:r>
      <w:r w:rsidRPr="00F95E21">
        <w:t xml:space="preserve"> shows</w:t>
      </w:r>
      <w:r>
        <w:t xml:space="preserve"> the list of products reviewed for this report and their major solvent ingredients.</w:t>
      </w:r>
    </w:p>
    <w:tbl>
      <w:tblPr>
        <w:tblW w:w="9990" w:type="dxa"/>
        <w:jc w:val="center"/>
        <w:tblLayout w:type="fixed"/>
        <w:tblLook w:val="04A0"/>
      </w:tblPr>
      <w:tblGrid>
        <w:gridCol w:w="1170"/>
        <w:gridCol w:w="1620"/>
        <w:gridCol w:w="2160"/>
        <w:gridCol w:w="1296"/>
        <w:gridCol w:w="2304"/>
        <w:gridCol w:w="1440"/>
      </w:tblGrid>
      <w:tr w14:paraId="6F96BFD5" w14:textId="77777777" w:rsidTr="00E604D0">
        <w:tblPrEx>
          <w:tblW w:w="9990" w:type="dxa"/>
          <w:jc w:val="center"/>
          <w:tblLayout w:type="fixed"/>
          <w:tblLook w:val="04A0"/>
        </w:tblPrEx>
        <w:trPr>
          <w:cantSplit/>
          <w:trHeight w:val="20"/>
          <w:tblHeader/>
          <w:jc w:val="center"/>
        </w:trPr>
        <w:tc>
          <w:tcPr>
            <w:tcW w:w="9990" w:type="dxa"/>
            <w:gridSpan w:val="6"/>
            <w:tcBorders>
              <w:bottom w:val="single" w:sz="4" w:space="0" w:color="auto"/>
            </w:tcBorders>
            <w:shd w:val="clear" w:color="auto" w:fill="auto"/>
            <w:vAlign w:val="center"/>
          </w:tcPr>
          <w:p w:rsidR="00703524" w:rsidRPr="00F824B6" w:rsidP="00CB1C05" w14:paraId="2EF45CBE" w14:textId="77777777">
            <w:pPr>
              <w:pStyle w:val="TableTitleA"/>
              <w:rPr>
                <w:rFonts w:asciiTheme="minorHAnsi" w:hAnsiTheme="minorHAnsi" w:cstheme="minorHAnsi"/>
                <w:b/>
                <w:bCs/>
                <w:color w:val="000000"/>
              </w:rPr>
            </w:pPr>
            <w:bookmarkStart w:id="281" w:name="_Ref111116113"/>
            <w:bookmarkStart w:id="282" w:name="_Toc121142556"/>
            <w:bookmarkStart w:id="283" w:name="_Toc165379550"/>
            <w:r w:rsidRPr="00703524">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0</w:t>
            </w:r>
            <w:r w:rsidR="00BC4B5D">
              <w:rPr>
                <w:noProof/>
              </w:rPr>
              <w:fldChar w:fldCharType="end"/>
            </w:r>
            <w:bookmarkEnd w:id="281"/>
            <w:r w:rsidRPr="00703524">
              <w:t>: Safety Data Sheets and Solvent Ingredients with Concentrations of 5</w:t>
            </w:r>
            <w:r w:rsidRPr="00703524">
              <w:rPr>
                <w:rFonts w:hint="eastAsia"/>
              </w:rPr>
              <w:t> </w:t>
            </w:r>
            <w:r w:rsidRPr="00703524">
              <w:t>Percent or Higher for Reviewed Sealants</w:t>
            </w:r>
            <w:bookmarkEnd w:id="282"/>
            <w:bookmarkEnd w:id="283"/>
          </w:p>
        </w:tc>
      </w:tr>
      <w:tr w14:paraId="71E61370" w14:textId="77777777" w:rsidTr="00E604D0">
        <w:tblPrEx>
          <w:tblW w:w="9990" w:type="dxa"/>
          <w:jc w:val="center"/>
          <w:tblLayout w:type="fixed"/>
          <w:tblLook w:val="04A0"/>
        </w:tblPrEx>
        <w:trPr>
          <w:cantSplit/>
          <w:trHeight w:val="20"/>
          <w:tblHeader/>
          <w:jc w:val="center"/>
        </w:trPr>
        <w:tc>
          <w:tcPr>
            <w:tcW w:w="117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703524" w:rsidRPr="00F824B6" w:rsidP="00CB1C05" w14:paraId="054A5448" w14:textId="77777777">
            <w:pPr>
              <w:pStyle w:val="TableSubtitle"/>
            </w:pPr>
            <w:r w:rsidRPr="00F824B6">
              <w:t>Supplier</w:t>
            </w:r>
          </w:p>
        </w:tc>
        <w:tc>
          <w:tcPr>
            <w:tcW w:w="1620" w:type="dxa"/>
            <w:tcBorders>
              <w:top w:val="single" w:sz="4" w:space="0" w:color="auto"/>
              <w:left w:val="nil"/>
              <w:bottom w:val="single" w:sz="4" w:space="0" w:color="auto"/>
              <w:right w:val="single" w:sz="4" w:space="0" w:color="auto"/>
            </w:tcBorders>
            <w:shd w:val="clear" w:color="auto" w:fill="48A9C5"/>
            <w:vAlign w:val="center"/>
            <w:hideMark/>
          </w:tcPr>
          <w:p w:rsidR="00703524" w:rsidRPr="00F824B6" w:rsidP="00CB1C05" w14:paraId="0F8FF20D" w14:textId="77777777">
            <w:pPr>
              <w:pStyle w:val="TableSubtitle"/>
            </w:pPr>
            <w:r w:rsidRPr="00F824B6">
              <w:t>Product</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703524" w:rsidRPr="00F824B6" w:rsidP="00CB1C05" w14:paraId="2045906D" w14:textId="77777777">
            <w:pPr>
              <w:pStyle w:val="TableSubtitle"/>
            </w:pPr>
            <w:r w:rsidRPr="00F824B6">
              <w:t>SDS</w:t>
            </w:r>
          </w:p>
        </w:tc>
        <w:tc>
          <w:tcPr>
            <w:tcW w:w="1296" w:type="dxa"/>
            <w:tcBorders>
              <w:top w:val="single" w:sz="4" w:space="0" w:color="auto"/>
              <w:left w:val="nil"/>
              <w:bottom w:val="single" w:sz="4" w:space="0" w:color="auto"/>
              <w:right w:val="single" w:sz="4" w:space="0" w:color="auto"/>
            </w:tcBorders>
            <w:shd w:val="clear" w:color="auto" w:fill="48A9C5"/>
            <w:vAlign w:val="center"/>
            <w:hideMark/>
          </w:tcPr>
          <w:p w:rsidR="00703524" w:rsidRPr="00F824B6" w:rsidP="00CB1C05" w14:paraId="27C265D0" w14:textId="77777777">
            <w:pPr>
              <w:pStyle w:val="TableSubtitle"/>
            </w:pPr>
            <w:r w:rsidRPr="00F824B6">
              <w:t>SDS date</w:t>
            </w:r>
          </w:p>
        </w:tc>
        <w:tc>
          <w:tcPr>
            <w:tcW w:w="2304" w:type="dxa"/>
            <w:tcBorders>
              <w:top w:val="single" w:sz="4" w:space="0" w:color="auto"/>
              <w:left w:val="nil"/>
              <w:bottom w:val="single" w:sz="4" w:space="0" w:color="auto"/>
              <w:right w:val="single" w:sz="4" w:space="0" w:color="auto"/>
            </w:tcBorders>
            <w:shd w:val="clear" w:color="auto" w:fill="48A9C5"/>
            <w:vAlign w:val="center"/>
            <w:hideMark/>
          </w:tcPr>
          <w:p w:rsidR="00703524" w:rsidRPr="00F824B6" w:rsidP="00CB1C05" w14:paraId="67C8A996" w14:textId="77777777">
            <w:pPr>
              <w:pStyle w:val="TableSubtitle"/>
            </w:pPr>
            <w:r w:rsidRPr="00F824B6">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703524" w:rsidRPr="00F824B6" w:rsidP="00CB1C05" w14:paraId="181ED535" w14:textId="77777777">
            <w:pPr>
              <w:pStyle w:val="TableSubtitle"/>
            </w:pPr>
            <w:r w:rsidRPr="00F824B6">
              <w:t>Concentration (%)</w:t>
            </w:r>
          </w:p>
        </w:tc>
      </w:tr>
      <w:tr w14:paraId="6EB3FA52" w14:textId="77777777" w:rsidTr="00E604D0">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2284B0F1" w14:textId="77777777">
            <w:pPr>
              <w:pStyle w:val="LTableTextAbt"/>
            </w:pPr>
            <w:r w:rsidRPr="0054243E">
              <w:t>Amerimax Home Products, Inc.</w:t>
            </w:r>
          </w:p>
        </w:tc>
        <w:tc>
          <w:tcPr>
            <w:tcW w:w="162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5784CDC3" w14:textId="77777777">
            <w:pPr>
              <w:pStyle w:val="LTableTextAbt"/>
            </w:pPr>
            <w:r w:rsidRPr="0054243E">
              <w:t>AMERIMAX® SeamerMate® Professional Grade Permanent Gutter Seal Gray</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1CD6A53B" w14:textId="77777777">
            <w:pPr>
              <w:pStyle w:val="LTableTextAbt"/>
            </w:pPr>
            <w:r w:rsidRPr="0054243E">
              <w:t>https://images.homedepot-static.com/catalog/pdfImages/ef/ef514f3d-2e47-4d05-8089-fbe122799797.pdf</w:t>
            </w:r>
          </w:p>
        </w:tc>
        <w:tc>
          <w:tcPr>
            <w:tcW w:w="1296"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718D97C8" w14:textId="77777777">
            <w:pPr>
              <w:pStyle w:val="LTableTextAbt"/>
            </w:pPr>
            <w:r w:rsidRPr="0054243E">
              <w:t>01 May 2015</w:t>
            </w:r>
          </w:p>
        </w:tc>
        <w:tc>
          <w:tcPr>
            <w:tcW w:w="2304" w:type="dxa"/>
            <w:tcBorders>
              <w:top w:val="single" w:sz="4" w:space="0" w:color="auto"/>
              <w:left w:val="nil"/>
              <w:bottom w:val="single" w:sz="4" w:space="0" w:color="auto"/>
              <w:right w:val="single" w:sz="4" w:space="0" w:color="auto"/>
            </w:tcBorders>
            <w:shd w:val="clear" w:color="auto" w:fill="F1AD7A" w:themeFill="accent2" w:themeFillTint="99"/>
          </w:tcPr>
          <w:p w:rsidR="00703524" w:rsidRPr="0054243E" w:rsidP="00CB1C05" w14:paraId="6004BB35" w14:textId="77777777">
            <w:pPr>
              <w:pStyle w:val="LTableTextAbt"/>
            </w:pPr>
            <w:r w:rsidRPr="0054243E">
              <w:t>P</w:t>
            </w:r>
            <w:r>
              <w:t>erchloroethyl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703524" w:rsidRPr="0054243E" w:rsidP="00CB1C05" w14:paraId="308EBB4B" w14:textId="77777777">
            <w:pPr>
              <w:pStyle w:val="CTableTextAbt"/>
            </w:pPr>
            <w:r w:rsidRPr="0054243E">
              <w:t>≥50 - &lt;75</w:t>
            </w:r>
          </w:p>
        </w:tc>
      </w:tr>
      <w:tr w14:paraId="6C972B71" w14:textId="77777777" w:rsidTr="00E604D0">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0996FFF9" w14:textId="77777777">
            <w:pPr>
              <w:pStyle w:val="LTableTextAbt"/>
            </w:pPr>
            <w:r w:rsidRPr="0054243E">
              <w:t>Geocel Products Group</w:t>
            </w:r>
          </w:p>
        </w:tc>
        <w:tc>
          <w:tcPr>
            <w:tcW w:w="162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00E6A164" w14:textId="77777777">
            <w:pPr>
              <w:pStyle w:val="LTableTextAbt"/>
            </w:pPr>
            <w:r w:rsidRPr="0054243E">
              <w:t>Geocel® Instant Gutter Seal Gutter &amp; Narrow Seam Sealant Aluminum Gray</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2ACA3A11" w14:textId="77777777">
            <w:pPr>
              <w:pStyle w:val="LTableTextAbt"/>
            </w:pPr>
            <w:r w:rsidRPr="0054243E">
              <w:t>https://www.paintdocs.com/docs/webPDF.jsp?SITEID=GEOCEL&amp;prodno=GC29102&amp;doctype=SDS</w:t>
            </w:r>
          </w:p>
        </w:tc>
        <w:tc>
          <w:tcPr>
            <w:tcW w:w="1296"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03524" w:rsidRPr="0054243E" w:rsidP="00CB1C05" w14:paraId="2B22759F" w14:textId="77777777">
            <w:pPr>
              <w:pStyle w:val="LTableTextAbt"/>
            </w:pPr>
            <w:r w:rsidRPr="0054243E">
              <w:t>16 January 2021</w:t>
            </w:r>
          </w:p>
        </w:tc>
        <w:tc>
          <w:tcPr>
            <w:tcW w:w="2304" w:type="dxa"/>
            <w:tcBorders>
              <w:top w:val="single" w:sz="4" w:space="0" w:color="auto"/>
              <w:left w:val="nil"/>
              <w:bottom w:val="single" w:sz="4" w:space="0" w:color="auto"/>
              <w:right w:val="single" w:sz="4" w:space="0" w:color="auto"/>
            </w:tcBorders>
            <w:shd w:val="clear" w:color="auto" w:fill="F1AD7A" w:themeFill="accent2" w:themeFillTint="99"/>
          </w:tcPr>
          <w:p w:rsidR="00703524" w:rsidRPr="0054243E" w:rsidP="00CB1C05" w14:paraId="640712C3" w14:textId="77777777">
            <w:pPr>
              <w:pStyle w:val="LTableTextAbt"/>
            </w:pPr>
            <w:r w:rsidRPr="0054243E">
              <w:t>P</w:t>
            </w:r>
            <w:r>
              <w:t>erchloroethyl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703524" w:rsidRPr="0054243E" w:rsidP="00CB1C05" w14:paraId="7E67BBA9" w14:textId="77777777">
            <w:pPr>
              <w:pStyle w:val="CTableTextAbt"/>
            </w:pPr>
            <w:r w:rsidRPr="0054243E">
              <w:t>50</w:t>
            </w:r>
          </w:p>
        </w:tc>
      </w:tr>
      <w:tr w14:paraId="2EB31B96" w14:textId="77777777" w:rsidTr="00E604D0">
        <w:tblPrEx>
          <w:tblW w:w="9990" w:type="dxa"/>
          <w:jc w:val="center"/>
          <w:tblLayout w:type="fixed"/>
          <w:tblLook w:val="04A0"/>
        </w:tblPrEx>
        <w:trPr>
          <w:cantSplit/>
          <w:trHeight w:val="20"/>
          <w:jc w:val="center"/>
        </w:trPr>
        <w:tc>
          <w:tcPr>
            <w:tcW w:w="117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7E6A815D" w14:textId="77777777">
            <w:pPr>
              <w:pStyle w:val="LTableTextAbt"/>
            </w:pPr>
            <w:r w:rsidRPr="0054243E">
              <w:t>ITW Permatex</w:t>
            </w:r>
          </w:p>
          <w:p w:rsidR="00703524" w:rsidRPr="0054243E" w:rsidP="00CB1C05" w14:paraId="56F1BB9A" w14:textId="77777777">
            <w:pPr>
              <w:pStyle w:val="LTableTextAbt"/>
            </w:pPr>
            <w:r w:rsidRPr="0054243E">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12B6F5AA" w14:textId="77777777">
            <w:pPr>
              <w:pStyle w:val="LTableTextAbt"/>
            </w:pPr>
            <w:r w:rsidRPr="0054243E">
              <w:t>PX 101MA Copper Gasket Sealant</w:t>
            </w:r>
          </w:p>
          <w:p w:rsidR="00703524" w:rsidRPr="0054243E" w:rsidP="00CB1C05" w14:paraId="0FFB31C2" w14:textId="77777777">
            <w:pPr>
              <w:pStyle w:val="LTableTextAbt"/>
            </w:pPr>
            <w:r w:rsidRPr="0054243E">
              <w:t> </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32B09F64" w14:textId="77777777">
            <w:pPr>
              <w:pStyle w:val="LTableTextAbt"/>
            </w:pPr>
            <w:hyperlink r:id="rId36" w:history="1">
              <w:r w:rsidRPr="0054243E" w:rsidR="004F366B">
                <w:t>http://www.permatex.com/wp-content/uploads/tech_docs/sds/01_USA-English/80697.pdf</w:t>
              </w:r>
            </w:hyperlink>
          </w:p>
        </w:tc>
        <w:tc>
          <w:tcPr>
            <w:tcW w:w="1296"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3CDF96D8" w14:textId="77777777">
            <w:pPr>
              <w:pStyle w:val="LTableTextAbt"/>
            </w:pPr>
            <w:r w:rsidRPr="0054243E">
              <w:t>06 February 2019</w:t>
            </w:r>
          </w:p>
          <w:p w:rsidR="00703524" w:rsidRPr="0054243E" w:rsidP="00CB1C05" w14:paraId="68AABC4D" w14:textId="77777777">
            <w:pPr>
              <w:pStyle w:val="LTableTextAbt"/>
            </w:pPr>
            <w:r w:rsidRPr="0054243E">
              <w:t> </w:t>
            </w:r>
          </w:p>
          <w:p w:rsidR="00703524" w:rsidRPr="0054243E" w:rsidP="00CB1C05" w14:paraId="7906BC06"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12681B28" w14:textId="77777777">
            <w:pPr>
              <w:pStyle w:val="LTableTextAbt"/>
            </w:pPr>
            <w:r>
              <w:t>Methylene Chlorid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3EE69371" w14:textId="77777777">
            <w:pPr>
              <w:pStyle w:val="CTableTextAbt"/>
            </w:pPr>
            <w:r w:rsidRPr="0054243E">
              <w:t>10 - 30</w:t>
            </w:r>
          </w:p>
        </w:tc>
      </w:tr>
      <w:tr w14:paraId="7AD26918" w14:textId="77777777" w:rsidTr="00E604D0">
        <w:tblPrEx>
          <w:tblW w:w="9990" w:type="dxa"/>
          <w:jc w:val="center"/>
          <w:tblLayout w:type="fixed"/>
          <w:tblLook w:val="04A0"/>
        </w:tblPrEx>
        <w:trPr>
          <w:cantSplit/>
          <w:trHeight w:val="20"/>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2836128D"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3D726285" w14:textId="77777777">
            <w:pPr>
              <w:pStyle w:val="LTableTextAbt"/>
            </w:pPr>
          </w:p>
        </w:tc>
        <w:tc>
          <w:tcPr>
            <w:tcW w:w="216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683A641A" w14:textId="77777777">
            <w:pPr>
              <w:pStyle w:val="LTableTextAbt"/>
            </w:pPr>
          </w:p>
        </w:tc>
        <w:tc>
          <w:tcPr>
            <w:tcW w:w="1296"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231F26D8"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7D21E76F" w14:textId="77777777">
            <w:pPr>
              <w:pStyle w:val="LTableTextAbt"/>
            </w:pPr>
            <w:r w:rsidRPr="0054243E">
              <w:t>Aceto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18B88BA8" w14:textId="77777777">
            <w:pPr>
              <w:pStyle w:val="CTableTextAbt"/>
            </w:pPr>
            <w:r w:rsidRPr="0054243E">
              <w:t>10 - 30</w:t>
            </w:r>
          </w:p>
        </w:tc>
      </w:tr>
      <w:tr w14:paraId="0AEEF46A" w14:textId="77777777" w:rsidTr="00E604D0">
        <w:tblPrEx>
          <w:tblW w:w="9990" w:type="dxa"/>
          <w:jc w:val="center"/>
          <w:tblLayout w:type="fixed"/>
          <w:tblLook w:val="04A0"/>
        </w:tblPrEx>
        <w:trPr>
          <w:cantSplit/>
          <w:trHeight w:val="20"/>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7516BF57"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04B7761A" w14:textId="77777777">
            <w:pPr>
              <w:pStyle w:val="LTableTextAbt"/>
            </w:pPr>
          </w:p>
        </w:tc>
        <w:tc>
          <w:tcPr>
            <w:tcW w:w="216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0D3A82EA" w14:textId="77777777">
            <w:pPr>
              <w:pStyle w:val="LTableTextAbt"/>
            </w:pPr>
          </w:p>
        </w:tc>
        <w:tc>
          <w:tcPr>
            <w:tcW w:w="1296"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18BCF8B8"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249E56AE" w14:textId="77777777">
            <w:pPr>
              <w:pStyle w:val="LTableTextAbt"/>
            </w:pPr>
            <w:r w:rsidRPr="0054243E">
              <w:t>Ethyl acetat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69700EA6" w14:textId="77777777">
            <w:pPr>
              <w:pStyle w:val="CTableTextAbt"/>
            </w:pPr>
            <w:r w:rsidRPr="0054243E">
              <w:t>3 - 7</w:t>
            </w:r>
          </w:p>
        </w:tc>
      </w:tr>
      <w:tr w14:paraId="5AE59A39" w14:textId="77777777" w:rsidTr="00E604D0">
        <w:tblPrEx>
          <w:tblW w:w="9990" w:type="dxa"/>
          <w:jc w:val="center"/>
          <w:tblLayout w:type="fixed"/>
          <w:tblLook w:val="04A0"/>
        </w:tblPrEx>
        <w:trPr>
          <w:cantSplit/>
          <w:trHeight w:val="20"/>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0C232E86"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3CBC7E02" w14:textId="77777777">
            <w:pPr>
              <w:pStyle w:val="LTableTextAbt"/>
            </w:pPr>
          </w:p>
        </w:tc>
        <w:tc>
          <w:tcPr>
            <w:tcW w:w="2160"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263AD677" w14:textId="77777777">
            <w:pPr>
              <w:pStyle w:val="LTableTextAbt"/>
            </w:pPr>
          </w:p>
        </w:tc>
        <w:tc>
          <w:tcPr>
            <w:tcW w:w="1296"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03524" w:rsidRPr="0054243E" w:rsidP="00CB1C05" w14:paraId="3A424E80"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1CCA51FA" w14:textId="77777777">
            <w:pPr>
              <w:pStyle w:val="LTableTextAbt"/>
            </w:pPr>
            <w:r w:rsidRPr="0054243E">
              <w:t>Solvent Naphtha</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703524" w:rsidRPr="0054243E" w:rsidP="00CB1C05" w14:paraId="18B7B69E" w14:textId="77777777">
            <w:pPr>
              <w:pStyle w:val="CTableTextAbt"/>
            </w:pPr>
            <w:r w:rsidRPr="0054243E">
              <w:t>1 - 5</w:t>
            </w:r>
          </w:p>
        </w:tc>
      </w:tr>
      <w:tr w14:paraId="5C0C9331" w14:textId="77777777" w:rsidTr="00E604D0">
        <w:tblPrEx>
          <w:tblW w:w="9990" w:type="dxa"/>
          <w:jc w:val="center"/>
          <w:tblLayout w:type="fixed"/>
          <w:tblLook w:val="04A0"/>
        </w:tblPrEx>
        <w:trPr>
          <w:cantSplit/>
          <w:trHeight w:val="20"/>
          <w:jc w:val="center"/>
        </w:trPr>
        <w:tc>
          <w:tcPr>
            <w:tcW w:w="1170"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355A59D8" w14:textId="77777777">
            <w:pPr>
              <w:pStyle w:val="LTableTextAbt"/>
            </w:pPr>
            <w:r w:rsidRPr="0054243E">
              <w:t>OSI</w:t>
            </w:r>
          </w:p>
          <w:p w:rsidR="00703524" w:rsidRPr="0054243E" w:rsidP="00CB1C05" w14:paraId="663584D7" w14:textId="77777777">
            <w:pPr>
              <w:pStyle w:val="LTableTextAbt"/>
            </w:pPr>
            <w:r w:rsidRPr="0054243E">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2E360FFC" w14:textId="77777777">
            <w:pPr>
              <w:pStyle w:val="LTableTextAbt"/>
            </w:pPr>
            <w:r w:rsidRPr="0054243E">
              <w:t>OSI GS121 Clear Synthetic Polymer Gutter Sealant</w:t>
            </w:r>
          </w:p>
          <w:p w:rsidR="00703524" w:rsidRPr="0054243E" w:rsidP="00CB1C05" w14:paraId="6B101541" w14:textId="77777777">
            <w:pPr>
              <w:pStyle w:val="LTableTextAbt"/>
            </w:pPr>
            <w:r w:rsidRPr="0054243E">
              <w:t>  </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630C4F3B" w14:textId="77777777">
            <w:pPr>
              <w:pStyle w:val="LTableTextAbt"/>
            </w:pPr>
            <w:hyperlink r:id="rId37" w:history="1">
              <w:r w:rsidRPr="0054243E" w:rsidR="004F366B">
                <w:t>https://images.thdstatic.com/catalog/pdfImages/ef/ef67d334-e411-47cf-80ca-552684ba1083.pdf</w:t>
              </w:r>
            </w:hyperlink>
          </w:p>
        </w:tc>
        <w:tc>
          <w:tcPr>
            <w:tcW w:w="1296"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6A486492" w14:textId="77777777">
            <w:pPr>
              <w:pStyle w:val="LTableTextAbt"/>
            </w:pPr>
            <w:r w:rsidRPr="0054243E">
              <w:t>28 October 2014</w:t>
            </w:r>
          </w:p>
          <w:p w:rsidR="00703524" w:rsidRPr="0054243E" w:rsidP="00CB1C05" w14:paraId="76472295" w14:textId="77777777">
            <w:pPr>
              <w:pStyle w:val="LTableTextAbt"/>
            </w:pPr>
            <w:r w:rsidRPr="0054243E">
              <w:t>  </w:t>
            </w:r>
          </w:p>
        </w:tc>
        <w:tc>
          <w:tcPr>
            <w:tcW w:w="2304" w:type="dxa"/>
            <w:tcBorders>
              <w:top w:val="single" w:sz="4" w:space="0" w:color="auto"/>
              <w:left w:val="nil"/>
              <w:bottom w:val="single" w:sz="4" w:space="0" w:color="auto"/>
              <w:right w:val="single" w:sz="4" w:space="0" w:color="auto"/>
            </w:tcBorders>
            <w:shd w:val="clear" w:color="auto" w:fill="auto"/>
          </w:tcPr>
          <w:p w:rsidR="00703524" w:rsidRPr="0054243E" w:rsidP="00CB1C05" w14:paraId="22069D66" w14:textId="77777777">
            <w:pPr>
              <w:pStyle w:val="LTableTextAbt"/>
            </w:pPr>
            <w:r w:rsidRPr="0054243E">
              <w:t>Benzene, ethenyl-, polymer with (1- methylethenyl)benzene, hydrogenated</w:t>
            </w:r>
          </w:p>
        </w:tc>
        <w:tc>
          <w:tcPr>
            <w:tcW w:w="1440" w:type="dxa"/>
            <w:tcBorders>
              <w:top w:val="single" w:sz="4" w:space="0" w:color="auto"/>
              <w:left w:val="nil"/>
              <w:bottom w:val="single" w:sz="4" w:space="0" w:color="auto"/>
              <w:right w:val="single" w:sz="4" w:space="0" w:color="auto"/>
            </w:tcBorders>
            <w:shd w:val="clear" w:color="auto" w:fill="auto"/>
          </w:tcPr>
          <w:p w:rsidR="00703524" w:rsidRPr="0054243E" w:rsidP="00CB1C05" w14:paraId="72D121DA" w14:textId="77777777">
            <w:pPr>
              <w:pStyle w:val="CTableTextAbt"/>
            </w:pPr>
            <w:r w:rsidRPr="0054243E">
              <w:t>10 - 30</w:t>
            </w:r>
          </w:p>
        </w:tc>
      </w:tr>
      <w:tr w14:paraId="5D9D4E89" w14:textId="77777777" w:rsidTr="00E604D0">
        <w:tblPrEx>
          <w:tblW w:w="9990" w:type="dxa"/>
          <w:jc w:val="center"/>
          <w:tblLayout w:type="fixed"/>
          <w:tblLook w:val="04A0"/>
        </w:tblPrEx>
        <w:trPr>
          <w:cantSplit/>
          <w:trHeight w:val="20"/>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6977A753"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2E5B03E7" w14:textId="77777777">
            <w:pPr>
              <w:pStyle w:val="LTableTextAbt"/>
            </w:pPr>
          </w:p>
        </w:tc>
        <w:tc>
          <w:tcPr>
            <w:tcW w:w="216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74B18C35" w14:textId="77777777">
            <w:pPr>
              <w:pStyle w:val="LTableTextAbt"/>
            </w:pPr>
          </w:p>
        </w:tc>
        <w:tc>
          <w:tcPr>
            <w:tcW w:w="1296"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5A5CBE8B"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auto"/>
          </w:tcPr>
          <w:p w:rsidR="00703524" w:rsidRPr="0054243E" w:rsidP="00CB1C05" w14:paraId="3306CCEA" w14:textId="77777777">
            <w:pPr>
              <w:pStyle w:val="LTableTextAbt"/>
            </w:pPr>
            <w:r w:rsidRPr="0054243E">
              <w:t>Xylenes</w:t>
            </w:r>
          </w:p>
        </w:tc>
        <w:tc>
          <w:tcPr>
            <w:tcW w:w="1440" w:type="dxa"/>
            <w:tcBorders>
              <w:top w:val="single" w:sz="4" w:space="0" w:color="auto"/>
              <w:left w:val="nil"/>
              <w:bottom w:val="single" w:sz="4" w:space="0" w:color="auto"/>
              <w:right w:val="single" w:sz="4" w:space="0" w:color="auto"/>
            </w:tcBorders>
            <w:shd w:val="clear" w:color="auto" w:fill="auto"/>
          </w:tcPr>
          <w:p w:rsidR="00703524" w:rsidRPr="0054243E" w:rsidP="00CB1C05" w14:paraId="26EFEE7F" w14:textId="77777777">
            <w:pPr>
              <w:pStyle w:val="CTableTextAbt"/>
            </w:pPr>
            <w:r w:rsidRPr="0054243E">
              <w:t>10 - 30</w:t>
            </w:r>
          </w:p>
        </w:tc>
      </w:tr>
      <w:tr w14:paraId="31E845F9" w14:textId="77777777" w:rsidTr="00E604D0">
        <w:tblPrEx>
          <w:tblW w:w="9990" w:type="dxa"/>
          <w:jc w:val="center"/>
          <w:tblLayout w:type="fixed"/>
          <w:tblLook w:val="04A0"/>
        </w:tblPrEx>
        <w:trPr>
          <w:cantSplit/>
          <w:trHeight w:val="20"/>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76DAB3C9"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3F3013F1" w14:textId="77777777">
            <w:pPr>
              <w:pStyle w:val="LTableTextAbt"/>
            </w:pPr>
          </w:p>
        </w:tc>
        <w:tc>
          <w:tcPr>
            <w:tcW w:w="216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3279CA03" w14:textId="77777777">
            <w:pPr>
              <w:pStyle w:val="LTableTextAbt"/>
            </w:pPr>
          </w:p>
        </w:tc>
        <w:tc>
          <w:tcPr>
            <w:tcW w:w="1296"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0547972E"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auto"/>
          </w:tcPr>
          <w:p w:rsidR="00703524" w:rsidRPr="0054243E" w:rsidP="00CB1C05" w14:paraId="267F7B22" w14:textId="77777777">
            <w:pPr>
              <w:pStyle w:val="LTableTextAbt"/>
            </w:pPr>
            <w:r w:rsidRPr="0054243E">
              <w:t>Stoddard solvent, &lt;0.1% Benzene</w:t>
            </w:r>
          </w:p>
        </w:tc>
        <w:tc>
          <w:tcPr>
            <w:tcW w:w="1440" w:type="dxa"/>
            <w:tcBorders>
              <w:top w:val="single" w:sz="4" w:space="0" w:color="auto"/>
              <w:left w:val="nil"/>
              <w:bottom w:val="single" w:sz="4" w:space="0" w:color="auto"/>
              <w:right w:val="single" w:sz="4" w:space="0" w:color="auto"/>
            </w:tcBorders>
            <w:shd w:val="clear" w:color="auto" w:fill="auto"/>
          </w:tcPr>
          <w:p w:rsidR="00703524" w:rsidRPr="0054243E" w:rsidP="00CB1C05" w14:paraId="03A37C68" w14:textId="77777777">
            <w:pPr>
              <w:pStyle w:val="CTableTextAbt"/>
            </w:pPr>
            <w:r w:rsidRPr="0054243E">
              <w:t>10 - 30</w:t>
            </w:r>
          </w:p>
        </w:tc>
      </w:tr>
      <w:tr w14:paraId="06D0BD83" w14:textId="77777777" w:rsidTr="00E604D0">
        <w:tblPrEx>
          <w:tblW w:w="9990" w:type="dxa"/>
          <w:jc w:val="center"/>
          <w:tblLayout w:type="fixed"/>
          <w:tblLook w:val="04A0"/>
        </w:tblPrEx>
        <w:trPr>
          <w:cantSplit/>
          <w:trHeight w:val="20"/>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36D13108"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1252D601" w14:textId="77777777">
            <w:pPr>
              <w:pStyle w:val="LTableTextAbt"/>
            </w:pPr>
          </w:p>
        </w:tc>
        <w:tc>
          <w:tcPr>
            <w:tcW w:w="2160"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0EE88C87" w14:textId="77777777">
            <w:pPr>
              <w:pStyle w:val="LTableTextAbt"/>
            </w:pPr>
          </w:p>
        </w:tc>
        <w:tc>
          <w:tcPr>
            <w:tcW w:w="1296" w:type="dxa"/>
            <w:vMerge/>
            <w:tcBorders>
              <w:top w:val="single" w:sz="4" w:space="0" w:color="auto"/>
              <w:left w:val="single" w:sz="4" w:space="0" w:color="auto"/>
              <w:bottom w:val="single" w:sz="4" w:space="0" w:color="auto"/>
              <w:right w:val="single" w:sz="4" w:space="0" w:color="auto"/>
            </w:tcBorders>
            <w:shd w:val="clear" w:color="auto" w:fill="auto"/>
          </w:tcPr>
          <w:p w:rsidR="00703524" w:rsidRPr="0054243E" w:rsidP="00CB1C05" w14:paraId="0A63D84F"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auto"/>
          </w:tcPr>
          <w:p w:rsidR="00703524" w:rsidRPr="0054243E" w:rsidP="00CB1C05" w14:paraId="336E0A32" w14:textId="77777777">
            <w:pPr>
              <w:pStyle w:val="LTableTextAbt"/>
            </w:pPr>
            <w:r w:rsidRPr="0054243E">
              <w:t>Ethylbenzene</w:t>
            </w:r>
          </w:p>
        </w:tc>
        <w:tc>
          <w:tcPr>
            <w:tcW w:w="1440" w:type="dxa"/>
            <w:tcBorders>
              <w:top w:val="single" w:sz="4" w:space="0" w:color="auto"/>
              <w:left w:val="nil"/>
              <w:bottom w:val="single" w:sz="4" w:space="0" w:color="auto"/>
              <w:right w:val="single" w:sz="4" w:space="0" w:color="auto"/>
            </w:tcBorders>
            <w:shd w:val="clear" w:color="auto" w:fill="auto"/>
          </w:tcPr>
          <w:p w:rsidR="00703524" w:rsidRPr="0054243E" w:rsidP="00CB1C05" w14:paraId="1F89DC2F" w14:textId="77777777">
            <w:pPr>
              <w:pStyle w:val="CTableTextAbt"/>
            </w:pPr>
            <w:r w:rsidRPr="0054243E">
              <w:t>5 -- 10</w:t>
            </w:r>
          </w:p>
        </w:tc>
      </w:tr>
      <w:tr w14:paraId="6B880447" w14:textId="77777777" w:rsidTr="00E604D0">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1102F42E" w14:textId="77777777">
            <w:pPr>
              <w:pStyle w:val="LTableTextAbt"/>
            </w:pPr>
            <w:r w:rsidRPr="00F824B6">
              <w:t>DAP</w:t>
            </w:r>
          </w:p>
          <w:p w:rsidR="00703524" w:rsidRPr="00F824B6" w:rsidP="00CB1C05" w14:paraId="395E34EB" w14:textId="77777777">
            <w:pPr>
              <w:pStyle w:val="LTableTextAbt"/>
            </w:pPr>
            <w:r w:rsidRPr="00F824B6">
              <w:t> </w:t>
            </w:r>
          </w:p>
          <w:p w:rsidR="00703524" w:rsidRPr="00F824B6" w:rsidP="00CB1C05" w14:paraId="6E20FBA7" w14:textId="77777777">
            <w:pPr>
              <w:pStyle w:val="LTableTextAbt"/>
            </w:pPr>
            <w:r w:rsidRPr="00F824B6">
              <w:t> </w:t>
            </w:r>
          </w:p>
          <w:p w:rsidR="00703524" w:rsidRPr="00F824B6" w:rsidP="00CB1C05" w14:paraId="02631F2C" w14:textId="77777777">
            <w:pPr>
              <w:pStyle w:val="LTableTextAbt"/>
            </w:pPr>
            <w:r w:rsidRPr="00F824B6">
              <w: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2FAF84DF" w14:textId="77777777">
            <w:pPr>
              <w:pStyle w:val="LTableTextAbt"/>
            </w:pPr>
            <w:r w:rsidRPr="00F824B6">
              <w:t>Dynaflex 230 Window, Door, &amp; Trim Sealant</w:t>
            </w:r>
          </w:p>
          <w:p w:rsidR="00703524" w:rsidRPr="00F824B6" w:rsidP="00CB1C05" w14:paraId="7B892717" w14:textId="77777777">
            <w:pPr>
              <w:pStyle w:val="LTableTextAbt"/>
            </w:pPr>
            <w:r w:rsidRPr="00F824B6">
              <w:t> </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703524" w:rsidRPr="00B853BF" w:rsidP="00CB1C05" w14:paraId="57ADAA85" w14:textId="77777777">
            <w:pPr>
              <w:pStyle w:val="LTableTextAbt"/>
            </w:pPr>
            <w:hyperlink r:id="rId38" w:history="1">
              <w:r w:rsidRPr="00B853BF" w:rsidR="004F366B">
                <w:t>https://images.thdstatic.com/catalog/pdfImages/bf/bf8c1582-9e86-47eb-8e5f-2b6ae1984b5a.pdf</w:t>
              </w:r>
            </w:hyperlink>
          </w:p>
        </w:tc>
        <w:tc>
          <w:tcPr>
            <w:tcW w:w="1296" w:type="dxa"/>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3C739240" w14:textId="77777777">
            <w:pPr>
              <w:pStyle w:val="LTableTextAbt"/>
            </w:pPr>
            <w:r w:rsidRPr="00F824B6">
              <w:t>23 October 2018</w:t>
            </w:r>
          </w:p>
        </w:tc>
        <w:tc>
          <w:tcPr>
            <w:tcW w:w="2304" w:type="dxa"/>
            <w:tcBorders>
              <w:top w:val="single" w:sz="4" w:space="0" w:color="auto"/>
              <w:left w:val="nil"/>
              <w:bottom w:val="single" w:sz="4" w:space="0" w:color="auto"/>
              <w:right w:val="single" w:sz="4" w:space="0" w:color="auto"/>
            </w:tcBorders>
            <w:shd w:val="clear" w:color="auto" w:fill="auto"/>
          </w:tcPr>
          <w:p w:rsidR="00703524" w:rsidRPr="00F824B6" w:rsidP="00CB1C05" w14:paraId="38BE643D" w14:textId="77777777">
            <w:pPr>
              <w:pStyle w:val="LTableTextAbt"/>
            </w:pPr>
            <w:r w:rsidRPr="00F824B6">
              <w:t>Petroleum distillates</w:t>
            </w:r>
          </w:p>
        </w:tc>
        <w:tc>
          <w:tcPr>
            <w:tcW w:w="1440" w:type="dxa"/>
            <w:tcBorders>
              <w:top w:val="single" w:sz="4" w:space="0" w:color="auto"/>
              <w:left w:val="nil"/>
              <w:bottom w:val="single" w:sz="4" w:space="0" w:color="auto"/>
              <w:right w:val="single" w:sz="4" w:space="0" w:color="auto"/>
            </w:tcBorders>
            <w:shd w:val="clear" w:color="auto" w:fill="auto"/>
          </w:tcPr>
          <w:p w:rsidR="00703524" w:rsidRPr="00F824B6" w:rsidP="00CB1C05" w14:paraId="7B183A78" w14:textId="77777777">
            <w:pPr>
              <w:pStyle w:val="CTableTextAbt"/>
            </w:pPr>
            <w:r w:rsidRPr="00F824B6">
              <w:t>1 - 5</w:t>
            </w:r>
          </w:p>
        </w:tc>
      </w:tr>
      <w:tr w14:paraId="55876DD5" w14:textId="77777777" w:rsidTr="00E604D0">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5C190D34" w14:textId="77777777">
            <w:pPr>
              <w:pStyle w:val="LTableTextAbt"/>
            </w:pPr>
            <w:r w:rsidRPr="00F824B6">
              <w:t>Loctite</w:t>
            </w:r>
          </w:p>
          <w:p w:rsidR="00703524" w:rsidRPr="00F824B6" w:rsidP="00CB1C05" w14:paraId="481C7602" w14:textId="77777777">
            <w:pPr>
              <w:pStyle w:val="LTableTextAbt"/>
            </w:pPr>
            <w:r w:rsidRPr="00F824B6">
              <w: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06E7F6B5" w14:textId="77777777">
            <w:pPr>
              <w:pStyle w:val="LTableTextAbt"/>
            </w:pPr>
            <w:r w:rsidRPr="00F824B6">
              <w:t>PL S10 Concrete Crack and Masonry Polyurethane Sealant</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703524" w:rsidRPr="00B853BF" w:rsidP="00CB1C05" w14:paraId="0BF03847" w14:textId="77777777">
            <w:pPr>
              <w:pStyle w:val="LTableTextAbt"/>
            </w:pPr>
            <w:hyperlink r:id="rId39" w:history="1">
              <w:r w:rsidRPr="00B853BF" w:rsidR="004F366B">
                <w:t>https://images.thdstatic.com/catalog/pdfImages/90/90c9a532-dcfb-4cfd-8ca5-327f298a32ce.pdf</w:t>
              </w:r>
            </w:hyperlink>
          </w:p>
        </w:tc>
        <w:tc>
          <w:tcPr>
            <w:tcW w:w="1296" w:type="dxa"/>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19ABA9F4" w14:textId="77777777">
            <w:pPr>
              <w:pStyle w:val="LTableTextAbt"/>
            </w:pPr>
            <w:r w:rsidRPr="00F824B6">
              <w:t>28 October 2014</w:t>
            </w:r>
          </w:p>
          <w:p w:rsidR="00703524" w:rsidRPr="00F824B6" w:rsidP="00CB1C05" w14:paraId="69A3A4EB" w14:textId="77777777">
            <w:pPr>
              <w:pStyle w:val="LTableTextAbt"/>
            </w:pPr>
            <w:r w:rsidRPr="00F824B6">
              <w:t> </w:t>
            </w:r>
          </w:p>
        </w:tc>
        <w:tc>
          <w:tcPr>
            <w:tcW w:w="2304" w:type="dxa"/>
            <w:tcBorders>
              <w:top w:val="single" w:sz="4" w:space="0" w:color="auto"/>
              <w:left w:val="nil"/>
              <w:bottom w:val="single" w:sz="4" w:space="0" w:color="auto"/>
              <w:right w:val="single" w:sz="4" w:space="0" w:color="auto"/>
            </w:tcBorders>
            <w:shd w:val="clear" w:color="auto" w:fill="auto"/>
          </w:tcPr>
          <w:p w:rsidR="00703524" w:rsidRPr="00F824B6" w:rsidP="00CB1C05" w14:paraId="45FABCD0" w14:textId="77777777">
            <w:pPr>
              <w:pStyle w:val="LTableTextAbt"/>
            </w:pPr>
            <w:r w:rsidRPr="00F824B6">
              <w:t>Petroleum distillates</w:t>
            </w:r>
          </w:p>
        </w:tc>
        <w:tc>
          <w:tcPr>
            <w:tcW w:w="1440" w:type="dxa"/>
            <w:tcBorders>
              <w:top w:val="single" w:sz="4" w:space="0" w:color="auto"/>
              <w:left w:val="nil"/>
              <w:bottom w:val="single" w:sz="4" w:space="0" w:color="auto"/>
              <w:right w:val="single" w:sz="4" w:space="0" w:color="auto"/>
            </w:tcBorders>
            <w:shd w:val="clear" w:color="auto" w:fill="auto"/>
          </w:tcPr>
          <w:p w:rsidR="00703524" w:rsidRPr="00F824B6" w:rsidP="00CB1C05" w14:paraId="3F2A518D" w14:textId="77777777">
            <w:pPr>
              <w:pStyle w:val="CTableTextAbt"/>
            </w:pPr>
            <w:r w:rsidRPr="00F824B6">
              <w:t>1 - 5</w:t>
            </w:r>
          </w:p>
        </w:tc>
      </w:tr>
      <w:tr w14:paraId="647005FF" w14:textId="77777777" w:rsidTr="00E604D0">
        <w:tblPrEx>
          <w:tblW w:w="9990" w:type="dxa"/>
          <w:jc w:val="center"/>
          <w:tblLayout w:type="fixed"/>
          <w:tblLook w:val="04A0"/>
        </w:tblPrEx>
        <w:trPr>
          <w:cantSplit/>
          <w:trHeight w:val="20"/>
          <w:jc w:val="center"/>
        </w:trPr>
        <w:tc>
          <w:tcPr>
            <w:tcW w:w="1170"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478D5587" w14:textId="77777777">
            <w:pPr>
              <w:pStyle w:val="LTableTextAbt"/>
            </w:pPr>
            <w:r w:rsidRPr="00F824B6">
              <w:t>OSI</w:t>
            </w:r>
          </w:p>
          <w:p w:rsidR="00703524" w:rsidRPr="00F824B6" w:rsidP="00CB1C05" w14:paraId="1416EB05" w14:textId="77777777">
            <w:pPr>
              <w:pStyle w:val="LTableTextAbt"/>
            </w:pPr>
            <w:r w:rsidRPr="00F824B6">
              <w:t> </w:t>
            </w:r>
          </w:p>
          <w:p w:rsidR="00703524" w:rsidRPr="00F824B6" w:rsidP="00CB1C05" w14:paraId="4E42E386" w14:textId="77777777">
            <w:pPr>
              <w:pStyle w:val="LTableTextAbt"/>
            </w:pPr>
            <w:r w:rsidRPr="00F824B6">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771F7B2C" w14:textId="77777777">
            <w:pPr>
              <w:pStyle w:val="LTableTextAbt"/>
            </w:pPr>
            <w:r w:rsidRPr="00F824B6">
              <w:t>Quad Window, Door, and Siding VOC Advanced Formula Sealant</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B853BF" w:rsidP="00CB1C05" w14:paraId="0DC52B9E" w14:textId="77777777">
            <w:pPr>
              <w:pStyle w:val="LTableTextAbt"/>
            </w:pPr>
            <w:hyperlink r:id="rId40" w:history="1">
              <w:r w:rsidRPr="00B853BF" w:rsidR="004F366B">
                <w:t>https://images.thdstatic.com/catalog/pdfImages/e4/e4c70688-06bd-4830-b68c-c021c0d9d7ce.pdf</w:t>
              </w:r>
            </w:hyperlink>
          </w:p>
        </w:tc>
        <w:tc>
          <w:tcPr>
            <w:tcW w:w="1296" w:type="dxa"/>
            <w:vMerge w:val="restart"/>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6026FDC6" w14:textId="77777777">
            <w:pPr>
              <w:pStyle w:val="LTableTextAbt"/>
            </w:pPr>
            <w:r w:rsidRPr="00F824B6">
              <w:t>13 October 2014</w:t>
            </w:r>
          </w:p>
          <w:p w:rsidR="00703524" w:rsidRPr="00F824B6" w:rsidP="00CB1C05" w14:paraId="52E289AB" w14:textId="77777777">
            <w:pPr>
              <w:pStyle w:val="LTableTextAbt"/>
            </w:pPr>
            <w:r w:rsidRPr="00F824B6">
              <w:t> </w:t>
            </w:r>
          </w:p>
          <w:p w:rsidR="00703524" w:rsidRPr="00F824B6" w:rsidP="00CB1C05" w14:paraId="57C83ECF" w14:textId="77777777">
            <w:pPr>
              <w:pStyle w:val="LTableTextAbt"/>
            </w:pPr>
            <w:r w:rsidRPr="00F824B6">
              <w:t> </w:t>
            </w:r>
          </w:p>
        </w:tc>
        <w:tc>
          <w:tcPr>
            <w:tcW w:w="2304" w:type="dxa"/>
            <w:tcBorders>
              <w:top w:val="single" w:sz="4" w:space="0" w:color="auto"/>
              <w:left w:val="nil"/>
              <w:bottom w:val="single" w:sz="4" w:space="0" w:color="auto"/>
              <w:right w:val="single" w:sz="4" w:space="0" w:color="auto"/>
            </w:tcBorders>
            <w:shd w:val="clear" w:color="auto" w:fill="auto"/>
          </w:tcPr>
          <w:p w:rsidR="00703524" w:rsidRPr="00F824B6" w:rsidP="00CB1C05" w14:paraId="381E754C" w14:textId="77777777">
            <w:pPr>
              <w:pStyle w:val="LTableTextAbt"/>
            </w:pPr>
            <w:r w:rsidRPr="00F824B6">
              <w:t>PCBTF</w:t>
            </w:r>
          </w:p>
        </w:tc>
        <w:tc>
          <w:tcPr>
            <w:tcW w:w="1440" w:type="dxa"/>
            <w:tcBorders>
              <w:top w:val="single" w:sz="4" w:space="0" w:color="auto"/>
              <w:left w:val="nil"/>
              <w:bottom w:val="single" w:sz="4" w:space="0" w:color="auto"/>
              <w:right w:val="single" w:sz="4" w:space="0" w:color="auto"/>
            </w:tcBorders>
            <w:shd w:val="clear" w:color="auto" w:fill="auto"/>
          </w:tcPr>
          <w:p w:rsidR="00703524" w:rsidRPr="00F824B6" w:rsidP="00CB1C05" w14:paraId="0386C63F" w14:textId="77777777">
            <w:pPr>
              <w:pStyle w:val="CTableTextAbt"/>
            </w:pPr>
            <w:r w:rsidRPr="00F824B6">
              <w:t>10 - 30</w:t>
            </w:r>
          </w:p>
        </w:tc>
      </w:tr>
      <w:tr w14:paraId="5F31EDB9" w14:textId="77777777" w:rsidTr="00E604D0">
        <w:tblPrEx>
          <w:tblW w:w="9990" w:type="dxa"/>
          <w:jc w:val="center"/>
          <w:tblLayout w:type="fixed"/>
          <w:tblLook w:val="04A0"/>
        </w:tblPrEx>
        <w:trPr>
          <w:cantSplit/>
          <w:trHeight w:val="20"/>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38A300CC"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606260EF" w14:textId="77777777">
            <w:pPr>
              <w:pStyle w:val="LTableTextAbt"/>
            </w:pPr>
          </w:p>
        </w:tc>
        <w:tc>
          <w:tcPr>
            <w:tcW w:w="2160"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392D8DF6" w14:textId="77777777">
            <w:pPr>
              <w:pStyle w:val="LTableTextAbt"/>
              <w:rPr>
                <w:color w:val="0563C1"/>
                <w:u w:val="single"/>
              </w:rPr>
            </w:pPr>
          </w:p>
        </w:tc>
        <w:tc>
          <w:tcPr>
            <w:tcW w:w="1296"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23ABE7BE" w14:textId="77777777">
            <w:pPr>
              <w:pStyle w:val="LTableTextAbt"/>
            </w:pPr>
          </w:p>
        </w:tc>
        <w:tc>
          <w:tcPr>
            <w:tcW w:w="2304" w:type="dxa"/>
            <w:tcBorders>
              <w:top w:val="single" w:sz="4" w:space="0" w:color="auto"/>
              <w:left w:val="nil"/>
              <w:bottom w:val="single" w:sz="4" w:space="0" w:color="auto"/>
              <w:right w:val="single" w:sz="4" w:space="0" w:color="auto"/>
            </w:tcBorders>
            <w:shd w:val="clear" w:color="auto" w:fill="auto"/>
          </w:tcPr>
          <w:p w:rsidR="00703524" w:rsidRPr="00F824B6" w:rsidP="00CB1C05" w14:paraId="14E6218B" w14:textId="77777777">
            <w:pPr>
              <w:pStyle w:val="LTableTextAbt"/>
            </w:pPr>
            <w:r w:rsidRPr="00F824B6">
              <w:t>Aliphatic hydrocarbon</w:t>
            </w:r>
          </w:p>
        </w:tc>
        <w:tc>
          <w:tcPr>
            <w:tcW w:w="1440" w:type="dxa"/>
            <w:tcBorders>
              <w:top w:val="single" w:sz="4" w:space="0" w:color="auto"/>
              <w:left w:val="nil"/>
              <w:bottom w:val="single" w:sz="4" w:space="0" w:color="auto"/>
              <w:right w:val="single" w:sz="4" w:space="0" w:color="auto"/>
            </w:tcBorders>
            <w:shd w:val="clear" w:color="auto" w:fill="auto"/>
          </w:tcPr>
          <w:p w:rsidR="00703524" w:rsidRPr="00F824B6" w:rsidP="00CB1C05" w14:paraId="5BA189D7" w14:textId="77777777">
            <w:pPr>
              <w:pStyle w:val="CTableTextAbt"/>
            </w:pPr>
            <w:r w:rsidRPr="00F824B6">
              <w:t>10 - 30</w:t>
            </w:r>
          </w:p>
        </w:tc>
      </w:tr>
      <w:tr w14:paraId="67F8D5E1" w14:textId="77777777" w:rsidTr="00E604D0">
        <w:tblPrEx>
          <w:tblW w:w="9990" w:type="dxa"/>
          <w:jc w:val="center"/>
          <w:tblLayout w:type="fixed"/>
          <w:tblLook w:val="04A0"/>
        </w:tblPrEx>
        <w:trPr>
          <w:cantSplit/>
          <w:trHeight w:val="242"/>
          <w:jc w:val="center"/>
        </w:trPr>
        <w:tc>
          <w:tcPr>
            <w:tcW w:w="1170"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1979AC46" w14:textId="77777777">
            <w:pPr>
              <w:rPr>
                <w:rFonts w:asciiTheme="minorHAnsi" w:hAnsiTheme="minorHAnsi" w:cstheme="minorHAnsi"/>
                <w:color w:val="000000"/>
                <w:sz w:val="20"/>
              </w:rPr>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6BD2B9A4" w14:textId="77777777">
            <w:pPr>
              <w:rPr>
                <w:rFonts w:asciiTheme="minorHAnsi" w:hAnsiTheme="minorHAnsi" w:cstheme="minorHAnsi"/>
                <w:color w:val="000000"/>
                <w:sz w:val="20"/>
              </w:rPr>
            </w:pPr>
          </w:p>
        </w:tc>
        <w:tc>
          <w:tcPr>
            <w:tcW w:w="2160"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0E28BBF9" w14:textId="77777777">
            <w:pPr>
              <w:rPr>
                <w:rFonts w:asciiTheme="minorHAnsi" w:hAnsiTheme="minorHAnsi" w:cstheme="minorHAnsi"/>
                <w:color w:val="0563C1"/>
                <w:sz w:val="20"/>
                <w:u w:val="single"/>
              </w:rPr>
            </w:pPr>
          </w:p>
        </w:tc>
        <w:tc>
          <w:tcPr>
            <w:tcW w:w="1296" w:type="dxa"/>
            <w:vMerge/>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4BBFE871" w14:textId="77777777">
            <w:pPr>
              <w:rPr>
                <w:rFonts w:asciiTheme="minorHAnsi" w:hAnsiTheme="minorHAnsi" w:cstheme="minorHAnsi"/>
                <w:color w:val="000000"/>
                <w:sz w:val="20"/>
              </w:rPr>
            </w:pPr>
          </w:p>
        </w:tc>
        <w:tc>
          <w:tcPr>
            <w:tcW w:w="2304" w:type="dxa"/>
            <w:tcBorders>
              <w:top w:val="single" w:sz="4" w:space="0" w:color="auto"/>
              <w:left w:val="nil"/>
              <w:bottom w:val="single" w:sz="4" w:space="0" w:color="auto"/>
              <w:right w:val="single" w:sz="4" w:space="0" w:color="auto"/>
            </w:tcBorders>
            <w:shd w:val="clear" w:color="auto" w:fill="auto"/>
          </w:tcPr>
          <w:p w:rsidR="00703524" w:rsidRPr="00F824B6" w:rsidP="00CB1C05" w14:paraId="1C451E9B" w14:textId="77777777">
            <w:pPr>
              <w:pStyle w:val="LTableTextAbt"/>
            </w:pPr>
            <w:r w:rsidRPr="00F824B6">
              <w:t>Xylenes</w:t>
            </w:r>
          </w:p>
        </w:tc>
        <w:tc>
          <w:tcPr>
            <w:tcW w:w="1440" w:type="dxa"/>
            <w:tcBorders>
              <w:top w:val="single" w:sz="4" w:space="0" w:color="auto"/>
              <w:left w:val="nil"/>
              <w:bottom w:val="single" w:sz="4" w:space="0" w:color="auto"/>
              <w:right w:val="single" w:sz="4" w:space="0" w:color="auto"/>
            </w:tcBorders>
            <w:shd w:val="clear" w:color="auto" w:fill="auto"/>
          </w:tcPr>
          <w:p w:rsidR="00703524" w:rsidRPr="00F824B6" w:rsidP="00CB1C05" w14:paraId="22B3D4D6" w14:textId="77777777">
            <w:pPr>
              <w:pStyle w:val="CTableTextAbt"/>
            </w:pPr>
            <w:r w:rsidRPr="00F824B6">
              <w:t>1 - 5</w:t>
            </w:r>
          </w:p>
        </w:tc>
      </w:tr>
      <w:tr w14:paraId="29FCC95E" w14:textId="77777777" w:rsidTr="00E604D0">
        <w:tblPrEx>
          <w:tblW w:w="9990" w:type="dxa"/>
          <w:jc w:val="center"/>
          <w:tblLayout w:type="fixed"/>
          <w:tblLook w:val="04A0"/>
        </w:tblPrEx>
        <w:trPr>
          <w:cantSplit/>
          <w:trHeight w:val="20"/>
          <w:jc w:val="center"/>
        </w:trPr>
        <w:tc>
          <w:tcPr>
            <w:tcW w:w="9990" w:type="dxa"/>
            <w:gridSpan w:val="6"/>
            <w:tcBorders>
              <w:top w:val="single" w:sz="4" w:space="0" w:color="auto"/>
              <w:left w:val="single" w:sz="4" w:space="0" w:color="auto"/>
              <w:bottom w:val="single" w:sz="4" w:space="0" w:color="auto"/>
              <w:right w:val="single" w:sz="4" w:space="0" w:color="auto"/>
            </w:tcBorders>
            <w:shd w:val="clear" w:color="auto" w:fill="auto"/>
          </w:tcPr>
          <w:p w:rsidR="00703524" w:rsidRPr="00F824B6" w:rsidP="00CB1C05" w14:paraId="50320529" w14:textId="77777777">
            <w:pPr>
              <w:pStyle w:val="LTableTextAbt"/>
            </w:pPr>
            <w:r w:rsidRPr="00A10BCA">
              <w:t xml:space="preserve">Note: Orange shaded rows indicate products that contain </w:t>
            </w:r>
            <w:r>
              <w:t>PCE</w:t>
            </w:r>
            <w:r w:rsidRPr="00A10BCA">
              <w:t>. Grey shaded rows indicate products that contain another one of the first 10 TSCA work plan chemicals.</w:t>
            </w:r>
          </w:p>
        </w:tc>
      </w:tr>
    </w:tbl>
    <w:p w:rsidR="00703524" w:rsidP="00CB1C05" w14:paraId="61C5DBF6" w14:textId="77777777"/>
    <w:p w:rsidR="00F95E21" w:rsidP="00CB1C05" w14:paraId="7E944AC6" w14:textId="77777777"/>
    <w:p w:rsidR="00796AC2" w:rsidRPr="00A66DA0" w:rsidP="00CB1C05" w14:paraId="1A05890A" w14:textId="77777777">
      <w:r>
        <w:fldChar w:fldCharType="begin" w:fldLock="1"/>
      </w:r>
      <w:r>
        <w:instrText xml:space="preserve"> REF _Ref111116199 \h </w:instrText>
      </w:r>
      <w:r>
        <w:fldChar w:fldCharType="separate"/>
      </w:r>
      <w:r w:rsidRPr="00EE2445" w:rsidR="0092222B">
        <w:t xml:space="preserve">Table </w:t>
      </w:r>
      <w:r w:rsidR="0092222B">
        <w:rPr>
          <w:noProof/>
        </w:rPr>
        <w:t>5</w:t>
      </w:r>
      <w:r w:rsidR="0092222B">
        <w:noBreakHyphen/>
      </w:r>
      <w:r w:rsidR="0092222B">
        <w:rPr>
          <w:noProof/>
        </w:rPr>
        <w:t>11</w:t>
      </w:r>
      <w:r>
        <w:fldChar w:fldCharType="end"/>
      </w:r>
      <w:r>
        <w:t xml:space="preserve"> </w:t>
      </w:r>
      <w:r w:rsidRPr="00D65D96">
        <w:t xml:space="preserve">shows the anticipated, approximate market share percentage of primary solvents in products estimated using the chemical ranking procedure. </w:t>
      </w:r>
      <w:r>
        <w:t xml:space="preserve">The current market share percentage for </w:t>
      </w:r>
      <w:r w:rsidR="00843813">
        <w:t>PCE</w:t>
      </w:r>
      <w:r>
        <w:t xml:space="preserve"> may be skewed higher since there are many more products without </w:t>
      </w:r>
      <w:r w:rsidR="00843813">
        <w:t>PCE</w:t>
      </w:r>
      <w:r>
        <w:t xml:space="preserve"> that were not included in the review. </w:t>
      </w:r>
      <w:r w:rsidRPr="00D65D96">
        <w:t xml:space="preserve">After </w:t>
      </w:r>
      <w:r>
        <w:t xml:space="preserve">potential chemical </w:t>
      </w:r>
      <w:r w:rsidRPr="00D65D96">
        <w:t>restrictions</w:t>
      </w:r>
      <w:r>
        <w:t>, it is anticipated that acetone and petroleum-based chemicals will be the most used solvents in sealant products.</w:t>
      </w:r>
    </w:p>
    <w:tbl>
      <w:tblPr>
        <w:tblW w:w="7560" w:type="dxa"/>
        <w:jc w:val="center"/>
        <w:tblLook w:val="04A0"/>
      </w:tblPr>
      <w:tblGrid>
        <w:gridCol w:w="2160"/>
        <w:gridCol w:w="2610"/>
        <w:gridCol w:w="2790"/>
      </w:tblGrid>
      <w:tr w14:paraId="48CCFEE0" w14:textId="77777777" w:rsidTr="00E5555E">
        <w:tblPrEx>
          <w:tblW w:w="7560" w:type="dxa"/>
          <w:jc w:val="center"/>
          <w:tblLook w:val="04A0"/>
        </w:tblPrEx>
        <w:trPr>
          <w:cantSplit/>
          <w:trHeight w:val="20"/>
          <w:tblHeader/>
          <w:jc w:val="center"/>
        </w:trPr>
        <w:tc>
          <w:tcPr>
            <w:tcW w:w="7560" w:type="dxa"/>
            <w:gridSpan w:val="3"/>
            <w:tcBorders>
              <w:bottom w:val="single" w:sz="4" w:space="0" w:color="auto"/>
            </w:tcBorders>
            <w:shd w:val="clear" w:color="auto" w:fill="auto"/>
          </w:tcPr>
          <w:p w:rsidR="00796AC2" w:rsidRPr="00BD464D" w:rsidP="00CB1C05" w14:paraId="616708E4" w14:textId="77777777">
            <w:pPr>
              <w:pStyle w:val="TableTitleA"/>
              <w:rPr>
                <w:b/>
                <w:bCs/>
                <w:sz w:val="21"/>
                <w:szCs w:val="21"/>
              </w:rPr>
            </w:pPr>
            <w:bookmarkStart w:id="284" w:name="_Ref111116199"/>
            <w:bookmarkStart w:id="285" w:name="_Toc121142557"/>
            <w:bookmarkStart w:id="286" w:name="_Toc165379551"/>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1</w:t>
            </w:r>
            <w:r w:rsidR="00BC4B5D">
              <w:rPr>
                <w:noProof/>
              </w:rPr>
              <w:fldChar w:fldCharType="end"/>
            </w:r>
            <w:bookmarkEnd w:id="284"/>
            <w:r w:rsidRPr="00EE2445">
              <w:t>:</w:t>
            </w:r>
            <w:r>
              <w:t xml:space="preserve"> </w:t>
            </w:r>
            <w:r w:rsidRPr="00F642E2">
              <w:t xml:space="preserve">Estimated </w:t>
            </w:r>
            <w:r w:rsidRPr="00F642E2" w:rsidR="003031BF">
              <w:t>Percentage Sha</w:t>
            </w:r>
            <w:r w:rsidRPr="00F642E2">
              <w:t xml:space="preserve">re of </w:t>
            </w:r>
            <w:r w:rsidRPr="00F642E2" w:rsidR="003031BF">
              <w:t xml:space="preserve">Solvent Ingredients </w:t>
            </w:r>
            <w:r w:rsidRPr="00F642E2">
              <w:t xml:space="preserve">for </w:t>
            </w:r>
            <w:r w:rsidRPr="00F642E2" w:rsidR="003031BF">
              <w:t>Reviewed Sealants</w:t>
            </w:r>
            <w:bookmarkEnd w:id="285"/>
            <w:bookmarkEnd w:id="286"/>
          </w:p>
        </w:tc>
      </w:tr>
      <w:tr w14:paraId="4066C1F8" w14:textId="77777777" w:rsidTr="0001636D">
        <w:tblPrEx>
          <w:tblW w:w="7560" w:type="dxa"/>
          <w:jc w:val="center"/>
          <w:tblLook w:val="04A0"/>
        </w:tblPrEx>
        <w:trPr>
          <w:cantSplit/>
          <w:trHeight w:val="20"/>
          <w:tblHeader/>
          <w:jc w:val="center"/>
        </w:trPr>
        <w:tc>
          <w:tcPr>
            <w:tcW w:w="2160" w:type="dxa"/>
            <w:tcBorders>
              <w:top w:val="single" w:sz="4" w:space="0" w:color="auto"/>
              <w:left w:val="single" w:sz="4" w:space="0" w:color="auto"/>
              <w:bottom w:val="single" w:sz="4" w:space="0" w:color="auto"/>
              <w:right w:val="single" w:sz="4" w:space="0" w:color="auto"/>
            </w:tcBorders>
            <w:shd w:val="clear" w:color="auto" w:fill="48A9C5"/>
          </w:tcPr>
          <w:p w:rsidR="00796AC2" w:rsidRPr="00BD464D" w:rsidP="00CB1C05" w14:paraId="7B5AAE5D" w14:textId="77777777">
            <w:pPr>
              <w:pStyle w:val="TableSubtitle"/>
            </w:pPr>
            <w:r w:rsidRPr="00BD464D">
              <w:t>Solvent</w:t>
            </w:r>
          </w:p>
        </w:tc>
        <w:tc>
          <w:tcPr>
            <w:tcW w:w="2610" w:type="dxa"/>
            <w:tcBorders>
              <w:top w:val="single" w:sz="4" w:space="0" w:color="auto"/>
              <w:left w:val="single" w:sz="4" w:space="0" w:color="auto"/>
              <w:bottom w:val="single" w:sz="4" w:space="0" w:color="auto"/>
              <w:right w:val="single" w:sz="4" w:space="0" w:color="auto"/>
            </w:tcBorders>
            <w:shd w:val="clear" w:color="auto" w:fill="48A9C5"/>
          </w:tcPr>
          <w:p w:rsidR="00796AC2" w:rsidRPr="00BD464D" w:rsidP="00CB1C05" w14:paraId="60E02191" w14:textId="77777777">
            <w:pPr>
              <w:pStyle w:val="TableSubtitle"/>
            </w:pPr>
            <w:r w:rsidRPr="00BD464D">
              <w:t>Current market share</w:t>
            </w:r>
          </w:p>
        </w:tc>
        <w:tc>
          <w:tcPr>
            <w:tcW w:w="2790" w:type="dxa"/>
            <w:tcBorders>
              <w:top w:val="single" w:sz="4" w:space="0" w:color="auto"/>
              <w:left w:val="single" w:sz="4" w:space="0" w:color="auto"/>
              <w:bottom w:val="single" w:sz="4" w:space="0" w:color="auto"/>
              <w:right w:val="single" w:sz="4" w:space="0" w:color="auto"/>
            </w:tcBorders>
            <w:shd w:val="clear" w:color="auto" w:fill="48A9C5"/>
          </w:tcPr>
          <w:p w:rsidR="00796AC2" w:rsidRPr="00BD464D" w:rsidP="00CB1C05" w14:paraId="11749437" w14:textId="77777777">
            <w:pPr>
              <w:pStyle w:val="TableSubtitle"/>
            </w:pPr>
            <w:r>
              <w:t>Projections for replacement products</w:t>
            </w:r>
          </w:p>
        </w:tc>
      </w:tr>
      <w:tr w14:paraId="3B3D04D7" w14:textId="77777777" w:rsidTr="008B13F6">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BD464D" w:rsidP="00CB1C05" w14:paraId="412C2594" w14:textId="77777777">
            <w:pPr>
              <w:pStyle w:val="LTableTextAbt"/>
            </w:pPr>
            <w:r w:rsidRPr="00BD464D">
              <w:t>Perc</w:t>
            </w:r>
            <w:r>
              <w:t>hloroethylene</w:t>
            </w:r>
          </w:p>
        </w:tc>
        <w:tc>
          <w:tcPr>
            <w:tcW w:w="26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BD464D" w:rsidP="00CB1C05" w14:paraId="55AA7A7A" w14:textId="77777777">
            <w:pPr>
              <w:pStyle w:val="CTableTextAbt"/>
            </w:pPr>
            <w:r w:rsidRPr="00BD464D">
              <w:t>37%</w:t>
            </w:r>
          </w:p>
        </w:tc>
        <w:tc>
          <w:tcPr>
            <w:tcW w:w="27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BD464D" w:rsidP="00CB1C05" w14:paraId="082980C0" w14:textId="77777777">
            <w:pPr>
              <w:pStyle w:val="CTableTextAbt"/>
            </w:pPr>
            <w:r w:rsidRPr="00BD464D">
              <w:t>0%</w:t>
            </w:r>
          </w:p>
        </w:tc>
      </w:tr>
      <w:tr w14:paraId="3D04833F" w14:textId="77777777" w:rsidTr="008B13F6">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6AC2" w:rsidRPr="00BD464D" w:rsidP="00CB1C05" w14:paraId="2EEF83B3" w14:textId="77777777">
            <w:pPr>
              <w:pStyle w:val="LTableTextAbt"/>
            </w:pPr>
            <w:r>
              <w:t xml:space="preserve">Methylene </w:t>
            </w:r>
            <w:r w:rsidR="003031BF">
              <w:t>chloride</w:t>
            </w:r>
          </w:p>
        </w:tc>
        <w:tc>
          <w:tcPr>
            <w:tcW w:w="26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6AC2" w:rsidRPr="00BD464D" w:rsidP="00CB1C05" w14:paraId="359C2A77" w14:textId="77777777">
            <w:pPr>
              <w:pStyle w:val="CTableTextAbt"/>
            </w:pPr>
            <w:r w:rsidRPr="00BD464D">
              <w:t>10%</w:t>
            </w:r>
          </w:p>
        </w:tc>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6AC2" w:rsidRPr="00BD464D" w:rsidP="00CB1C05" w14:paraId="4315F929" w14:textId="77777777">
            <w:pPr>
              <w:pStyle w:val="CTableTextAbt"/>
            </w:pPr>
            <w:r w:rsidRPr="00BD464D">
              <w:t>0%</w:t>
            </w:r>
          </w:p>
        </w:tc>
      </w:tr>
      <w:tr w14:paraId="0D159491" w14:textId="77777777" w:rsidTr="0001636D">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796AC2" w:rsidRPr="00BD464D" w:rsidP="00CB1C05" w14:paraId="712BCA32" w14:textId="77777777">
            <w:pPr>
              <w:pStyle w:val="LTableTextAbt"/>
            </w:pPr>
            <w:r w:rsidRPr="00BD464D">
              <w:t>Acetone</w:t>
            </w:r>
          </w:p>
        </w:tc>
        <w:tc>
          <w:tcPr>
            <w:tcW w:w="2610" w:type="dxa"/>
            <w:tcBorders>
              <w:top w:val="single" w:sz="4" w:space="0" w:color="auto"/>
              <w:left w:val="single" w:sz="4" w:space="0" w:color="auto"/>
              <w:bottom w:val="single" w:sz="4" w:space="0" w:color="auto"/>
              <w:right w:val="single" w:sz="4" w:space="0" w:color="auto"/>
            </w:tcBorders>
          </w:tcPr>
          <w:p w:rsidR="00796AC2" w:rsidRPr="00BD464D" w:rsidP="00CB1C05" w14:paraId="37F8D6DA" w14:textId="77777777">
            <w:pPr>
              <w:pStyle w:val="CTableTextAbt"/>
            </w:pPr>
            <w:r w:rsidRPr="00BD464D">
              <w:t>10%</w:t>
            </w:r>
          </w:p>
        </w:tc>
        <w:tc>
          <w:tcPr>
            <w:tcW w:w="2790" w:type="dxa"/>
            <w:tcBorders>
              <w:top w:val="single" w:sz="4" w:space="0" w:color="auto"/>
              <w:left w:val="single" w:sz="4" w:space="0" w:color="auto"/>
              <w:bottom w:val="single" w:sz="4" w:space="0" w:color="auto"/>
              <w:right w:val="single" w:sz="4" w:space="0" w:color="auto"/>
            </w:tcBorders>
          </w:tcPr>
          <w:p w:rsidR="00796AC2" w:rsidRPr="00BD464D" w:rsidP="00CB1C05" w14:paraId="6057383E" w14:textId="77777777">
            <w:pPr>
              <w:pStyle w:val="CTableTextAbt"/>
            </w:pPr>
            <w:r w:rsidRPr="00BD464D">
              <w:t>19%</w:t>
            </w:r>
          </w:p>
        </w:tc>
      </w:tr>
      <w:tr w14:paraId="42F7FDCF" w14:textId="77777777" w:rsidTr="0001636D">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796AC2" w:rsidRPr="00BD464D" w:rsidP="00CB1C05" w14:paraId="0FF143B0" w14:textId="77777777">
            <w:pPr>
              <w:pStyle w:val="LTableTextAbt"/>
            </w:pPr>
            <w:r w:rsidRPr="00BD464D">
              <w:t>PCBTF</w:t>
            </w:r>
          </w:p>
        </w:tc>
        <w:tc>
          <w:tcPr>
            <w:tcW w:w="2610" w:type="dxa"/>
            <w:tcBorders>
              <w:top w:val="single" w:sz="4" w:space="0" w:color="auto"/>
              <w:left w:val="single" w:sz="4" w:space="0" w:color="auto"/>
              <w:bottom w:val="single" w:sz="4" w:space="0" w:color="auto"/>
              <w:right w:val="single" w:sz="4" w:space="0" w:color="auto"/>
            </w:tcBorders>
          </w:tcPr>
          <w:p w:rsidR="00796AC2" w:rsidRPr="00BD464D" w:rsidP="00CB1C05" w14:paraId="35BE7594" w14:textId="77777777">
            <w:pPr>
              <w:pStyle w:val="CTableTextAbt"/>
            </w:pPr>
            <w:r w:rsidRPr="00BD464D">
              <w:t>10%</w:t>
            </w:r>
          </w:p>
        </w:tc>
        <w:tc>
          <w:tcPr>
            <w:tcW w:w="2790" w:type="dxa"/>
            <w:tcBorders>
              <w:top w:val="single" w:sz="4" w:space="0" w:color="auto"/>
              <w:left w:val="single" w:sz="4" w:space="0" w:color="auto"/>
              <w:bottom w:val="single" w:sz="4" w:space="0" w:color="auto"/>
              <w:right w:val="single" w:sz="4" w:space="0" w:color="auto"/>
            </w:tcBorders>
          </w:tcPr>
          <w:p w:rsidR="00796AC2" w:rsidRPr="00BD464D" w:rsidP="00CB1C05" w14:paraId="66B182E8" w14:textId="77777777">
            <w:pPr>
              <w:pStyle w:val="CTableTextAbt"/>
            </w:pPr>
            <w:r w:rsidRPr="00BD464D">
              <w:t>19%</w:t>
            </w:r>
          </w:p>
        </w:tc>
      </w:tr>
      <w:tr w14:paraId="060763B1" w14:textId="77777777" w:rsidTr="0001636D">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796AC2" w:rsidRPr="00BD464D" w:rsidP="00CB1C05" w14:paraId="3ED0CDE2" w14:textId="77777777">
            <w:pPr>
              <w:pStyle w:val="LTableTextAbt"/>
            </w:pPr>
            <w:r w:rsidRPr="00BD464D">
              <w:t>Petroleum distillates</w:t>
            </w:r>
          </w:p>
        </w:tc>
        <w:tc>
          <w:tcPr>
            <w:tcW w:w="2610" w:type="dxa"/>
            <w:tcBorders>
              <w:top w:val="single" w:sz="4" w:space="0" w:color="auto"/>
              <w:left w:val="single" w:sz="4" w:space="0" w:color="auto"/>
              <w:bottom w:val="single" w:sz="4" w:space="0" w:color="auto"/>
              <w:right w:val="single" w:sz="4" w:space="0" w:color="auto"/>
            </w:tcBorders>
          </w:tcPr>
          <w:p w:rsidR="00796AC2" w:rsidRPr="00BD464D" w:rsidP="00CB1C05" w14:paraId="6B772F37" w14:textId="77777777">
            <w:pPr>
              <w:pStyle w:val="CTableTextAbt"/>
            </w:pPr>
            <w:r w:rsidRPr="00BD464D">
              <w:t>11%</w:t>
            </w:r>
          </w:p>
        </w:tc>
        <w:tc>
          <w:tcPr>
            <w:tcW w:w="2790" w:type="dxa"/>
            <w:tcBorders>
              <w:top w:val="single" w:sz="4" w:space="0" w:color="auto"/>
              <w:left w:val="single" w:sz="4" w:space="0" w:color="auto"/>
              <w:bottom w:val="single" w:sz="4" w:space="0" w:color="auto"/>
              <w:right w:val="single" w:sz="4" w:space="0" w:color="auto"/>
            </w:tcBorders>
          </w:tcPr>
          <w:p w:rsidR="00796AC2" w:rsidRPr="00BD464D" w:rsidP="00CB1C05" w14:paraId="565B4232" w14:textId="77777777">
            <w:pPr>
              <w:pStyle w:val="CTableTextAbt"/>
            </w:pPr>
            <w:r w:rsidRPr="00BD464D">
              <w:t>21%</w:t>
            </w:r>
          </w:p>
        </w:tc>
      </w:tr>
      <w:tr w14:paraId="73333398" w14:textId="77777777" w:rsidTr="0001636D">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796AC2" w:rsidRPr="00BD464D" w:rsidP="00CB1C05" w14:paraId="64882383" w14:textId="77777777">
            <w:pPr>
              <w:pStyle w:val="LTableTextAbt"/>
            </w:pPr>
            <w:r w:rsidRPr="00BD464D">
              <w:t>Xylene</w:t>
            </w:r>
          </w:p>
        </w:tc>
        <w:tc>
          <w:tcPr>
            <w:tcW w:w="2610" w:type="dxa"/>
            <w:tcBorders>
              <w:top w:val="single" w:sz="4" w:space="0" w:color="auto"/>
              <w:left w:val="single" w:sz="4" w:space="0" w:color="auto"/>
              <w:bottom w:val="single" w:sz="4" w:space="0" w:color="auto"/>
              <w:right w:val="single" w:sz="4" w:space="0" w:color="auto"/>
            </w:tcBorders>
          </w:tcPr>
          <w:p w:rsidR="00796AC2" w:rsidRPr="00BD464D" w:rsidP="00CB1C05" w14:paraId="55C74ADB" w14:textId="77777777">
            <w:pPr>
              <w:pStyle w:val="CTableTextAbt"/>
            </w:pPr>
            <w:r w:rsidRPr="00BD464D">
              <w:t>7%</w:t>
            </w:r>
          </w:p>
        </w:tc>
        <w:tc>
          <w:tcPr>
            <w:tcW w:w="2790" w:type="dxa"/>
            <w:tcBorders>
              <w:top w:val="single" w:sz="4" w:space="0" w:color="auto"/>
              <w:left w:val="single" w:sz="4" w:space="0" w:color="auto"/>
              <w:bottom w:val="single" w:sz="4" w:space="0" w:color="auto"/>
              <w:right w:val="single" w:sz="4" w:space="0" w:color="auto"/>
            </w:tcBorders>
          </w:tcPr>
          <w:p w:rsidR="00796AC2" w:rsidRPr="00BD464D" w:rsidP="00CB1C05" w14:paraId="598F8D79" w14:textId="77777777">
            <w:pPr>
              <w:pStyle w:val="CTableTextAbt"/>
            </w:pPr>
            <w:r w:rsidRPr="00BD464D">
              <w:t>13%</w:t>
            </w:r>
          </w:p>
        </w:tc>
      </w:tr>
      <w:tr w14:paraId="595FDB1F" w14:textId="77777777" w:rsidTr="0001636D">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796AC2" w:rsidRPr="00BD464D" w:rsidP="00CB1C05" w14:paraId="0E4F49DB" w14:textId="77777777">
            <w:pPr>
              <w:pStyle w:val="LTableTextAbt"/>
            </w:pPr>
            <w:r>
              <w:t>Ethylb</w:t>
            </w:r>
            <w:r w:rsidRPr="00BD464D">
              <w:t>enzene</w:t>
            </w:r>
          </w:p>
        </w:tc>
        <w:tc>
          <w:tcPr>
            <w:tcW w:w="2610" w:type="dxa"/>
            <w:tcBorders>
              <w:top w:val="single" w:sz="4" w:space="0" w:color="auto"/>
              <w:left w:val="single" w:sz="4" w:space="0" w:color="auto"/>
              <w:bottom w:val="single" w:sz="4" w:space="0" w:color="auto"/>
              <w:right w:val="single" w:sz="4" w:space="0" w:color="auto"/>
            </w:tcBorders>
          </w:tcPr>
          <w:p w:rsidR="00796AC2" w:rsidRPr="00BD464D" w:rsidP="00CB1C05" w14:paraId="12D0FEF3" w14:textId="77777777">
            <w:pPr>
              <w:pStyle w:val="CTableTextAbt"/>
            </w:pPr>
            <w:r w:rsidRPr="00BD464D">
              <w:t>6%</w:t>
            </w:r>
          </w:p>
        </w:tc>
        <w:tc>
          <w:tcPr>
            <w:tcW w:w="2790" w:type="dxa"/>
            <w:tcBorders>
              <w:top w:val="single" w:sz="4" w:space="0" w:color="auto"/>
              <w:left w:val="single" w:sz="4" w:space="0" w:color="auto"/>
              <w:bottom w:val="single" w:sz="4" w:space="0" w:color="auto"/>
              <w:right w:val="single" w:sz="4" w:space="0" w:color="auto"/>
            </w:tcBorders>
          </w:tcPr>
          <w:p w:rsidR="00796AC2" w:rsidRPr="00BD464D" w:rsidP="00CB1C05" w14:paraId="76D16014" w14:textId="77777777">
            <w:pPr>
              <w:pStyle w:val="CTableTextAbt"/>
            </w:pPr>
            <w:r w:rsidRPr="00BD464D">
              <w:t>11%</w:t>
            </w:r>
          </w:p>
        </w:tc>
      </w:tr>
      <w:tr w14:paraId="185E8C78" w14:textId="77777777" w:rsidTr="0001636D">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796AC2" w:rsidRPr="00BD464D" w:rsidP="00CB1C05" w14:paraId="4D6617D7" w14:textId="77777777">
            <w:pPr>
              <w:pStyle w:val="LTableTextAbt"/>
            </w:pPr>
            <w:r w:rsidRPr="00BD464D">
              <w:t>Stoddard solvent</w:t>
            </w:r>
          </w:p>
        </w:tc>
        <w:tc>
          <w:tcPr>
            <w:tcW w:w="2610" w:type="dxa"/>
            <w:tcBorders>
              <w:top w:val="single" w:sz="4" w:space="0" w:color="auto"/>
              <w:left w:val="single" w:sz="4" w:space="0" w:color="auto"/>
              <w:bottom w:val="single" w:sz="4" w:space="0" w:color="auto"/>
              <w:right w:val="single" w:sz="4" w:space="0" w:color="auto"/>
            </w:tcBorders>
          </w:tcPr>
          <w:p w:rsidR="00796AC2" w:rsidRPr="00BD464D" w:rsidP="00CB1C05" w14:paraId="60AD7C4E" w14:textId="77777777">
            <w:pPr>
              <w:pStyle w:val="CTableTextAbt"/>
            </w:pPr>
            <w:r w:rsidRPr="00BD464D">
              <w:t>6%</w:t>
            </w:r>
          </w:p>
        </w:tc>
        <w:tc>
          <w:tcPr>
            <w:tcW w:w="2790" w:type="dxa"/>
            <w:tcBorders>
              <w:top w:val="single" w:sz="4" w:space="0" w:color="auto"/>
              <w:left w:val="single" w:sz="4" w:space="0" w:color="auto"/>
              <w:bottom w:val="single" w:sz="4" w:space="0" w:color="auto"/>
              <w:right w:val="single" w:sz="4" w:space="0" w:color="auto"/>
            </w:tcBorders>
          </w:tcPr>
          <w:p w:rsidR="00796AC2" w:rsidRPr="00BD464D" w:rsidP="00CB1C05" w14:paraId="7A869712" w14:textId="77777777">
            <w:pPr>
              <w:pStyle w:val="CTableTextAbt"/>
            </w:pPr>
            <w:r w:rsidRPr="00BD464D">
              <w:t>11%</w:t>
            </w:r>
          </w:p>
        </w:tc>
      </w:tr>
      <w:tr w14:paraId="0D3D8BC4" w14:textId="77777777" w:rsidTr="0001636D">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796AC2" w:rsidRPr="00BD464D" w:rsidP="00CB1C05" w14:paraId="7E3FA60A" w14:textId="77777777">
            <w:pPr>
              <w:pStyle w:val="LTableTextAbt"/>
            </w:pPr>
            <w:r w:rsidRPr="00BD464D">
              <w:t xml:space="preserve">Other </w:t>
            </w:r>
          </w:p>
        </w:tc>
        <w:tc>
          <w:tcPr>
            <w:tcW w:w="2610" w:type="dxa"/>
            <w:tcBorders>
              <w:top w:val="single" w:sz="4" w:space="0" w:color="auto"/>
              <w:left w:val="single" w:sz="4" w:space="0" w:color="auto"/>
              <w:bottom w:val="single" w:sz="4" w:space="0" w:color="auto"/>
              <w:right w:val="single" w:sz="4" w:space="0" w:color="auto"/>
            </w:tcBorders>
          </w:tcPr>
          <w:p w:rsidR="00796AC2" w:rsidRPr="00BD464D" w:rsidP="00CB1C05" w14:paraId="6AD1D4A7" w14:textId="77777777">
            <w:pPr>
              <w:pStyle w:val="CTableTextAbt"/>
            </w:pPr>
            <w:r w:rsidRPr="00BD464D">
              <w:t>1%</w:t>
            </w:r>
          </w:p>
        </w:tc>
        <w:tc>
          <w:tcPr>
            <w:tcW w:w="2790" w:type="dxa"/>
            <w:tcBorders>
              <w:top w:val="single" w:sz="4" w:space="0" w:color="auto"/>
              <w:left w:val="single" w:sz="4" w:space="0" w:color="auto"/>
              <w:bottom w:val="single" w:sz="4" w:space="0" w:color="auto"/>
              <w:right w:val="single" w:sz="4" w:space="0" w:color="auto"/>
            </w:tcBorders>
          </w:tcPr>
          <w:p w:rsidR="00796AC2" w:rsidRPr="00BD464D" w:rsidP="00CB1C05" w14:paraId="0ED7F0CC" w14:textId="77777777">
            <w:pPr>
              <w:pStyle w:val="CTableTextAbt"/>
            </w:pPr>
            <w:r w:rsidRPr="00BD464D">
              <w:t>3%</w:t>
            </w:r>
          </w:p>
        </w:tc>
      </w:tr>
      <w:tr w14:paraId="453A0D49" w14:textId="77777777" w:rsidTr="00E5555E">
        <w:tblPrEx>
          <w:tblW w:w="7560" w:type="dxa"/>
          <w:jc w:val="center"/>
          <w:tblLook w:val="04A0"/>
        </w:tblPrEx>
        <w:trPr>
          <w:cantSplit/>
          <w:trHeight w:val="20"/>
          <w:jc w:val="center"/>
        </w:trPr>
        <w:tc>
          <w:tcPr>
            <w:tcW w:w="7560" w:type="dxa"/>
            <w:gridSpan w:val="3"/>
            <w:tcBorders>
              <w:top w:val="single" w:sz="4" w:space="0" w:color="auto"/>
              <w:left w:val="single" w:sz="4" w:space="0" w:color="auto"/>
              <w:bottom w:val="single" w:sz="4" w:space="0" w:color="auto"/>
              <w:right w:val="single" w:sz="4" w:space="0" w:color="auto"/>
            </w:tcBorders>
          </w:tcPr>
          <w:p w:rsidR="00796AC2" w:rsidRPr="004E2891" w:rsidP="00CB1C05" w14:paraId="0D27A6E3" w14:textId="77777777">
            <w:pPr>
              <w:pStyle w:val="LTableTextAbt"/>
            </w:pPr>
            <w:r w:rsidRPr="004E2891">
              <w:t xml:space="preserve">Notes: The figures shown here are based on a proxy chemical ranking procedure, which draws upon factors including concentration in the product and availability and quality of product reviews. Orange shading indicates </w:t>
            </w:r>
            <w:r w:rsidR="00843813">
              <w:t>PCE</w:t>
            </w:r>
            <w:r w:rsidRPr="004E2891">
              <w:t>. Grey shading indicates another one of the first 10 TSCA work plan chemicals.</w:t>
            </w:r>
          </w:p>
        </w:tc>
      </w:tr>
    </w:tbl>
    <w:p w:rsidR="00796AC2" w:rsidP="00CB1C05" w14:paraId="5F1C738C" w14:textId="77777777"/>
    <w:p w:rsidR="00796AC2" w:rsidP="00CB1C05" w14:paraId="6189AD61" w14:textId="77777777">
      <w:pPr>
        <w:pStyle w:val="Heading3"/>
      </w:pPr>
      <w:bookmarkStart w:id="287" w:name="_Toc114061900"/>
      <w:r w:rsidRPr="00D5798A">
        <w:t>Volatile Organic Compounds Content</w:t>
      </w:r>
      <w:bookmarkEnd w:id="287"/>
    </w:p>
    <w:p w:rsidR="00796AC2" w:rsidRPr="00A66DA0" w:rsidP="00CB1C05" w14:paraId="79CD552D" w14:textId="77777777">
      <w:r>
        <w:t>VOC information</w:t>
      </w:r>
      <w:r w:rsidR="00C15678">
        <w:t xml:space="preserve"> was reviewed</w:t>
      </w:r>
      <w:r>
        <w:t xml:space="preserve"> in product SDSs</w:t>
      </w:r>
      <w:r w:rsidR="00F434C2">
        <w:t>,</w:t>
      </w:r>
      <w:r>
        <w:t xml:space="preserve"> and summarized findings </w:t>
      </w:r>
      <w:r w:rsidR="00C15678">
        <w:t xml:space="preserve">are </w:t>
      </w:r>
      <w:r>
        <w:t xml:space="preserve">in </w:t>
      </w:r>
      <w:r>
        <w:fldChar w:fldCharType="begin" w:fldLock="1"/>
      </w:r>
      <w:r>
        <w:instrText xml:space="preserve"> REF _Ref111116362 \h </w:instrText>
      </w:r>
      <w:r>
        <w:fldChar w:fldCharType="separate"/>
      </w:r>
      <w:r w:rsidRPr="00EE2445" w:rsidR="0092222B">
        <w:t xml:space="preserve">Table </w:t>
      </w:r>
      <w:r w:rsidR="0092222B">
        <w:rPr>
          <w:noProof/>
        </w:rPr>
        <w:t>5</w:t>
      </w:r>
      <w:r w:rsidR="0092222B">
        <w:noBreakHyphen/>
      </w:r>
      <w:r w:rsidR="0092222B">
        <w:rPr>
          <w:noProof/>
        </w:rPr>
        <w:t>12</w:t>
      </w:r>
      <w:r>
        <w:fldChar w:fldCharType="end"/>
      </w:r>
      <w:r>
        <w:t>. The VOC limit for sealants in most U</w:t>
      </w:r>
      <w:r w:rsidR="00F434C2">
        <w:t>.</w:t>
      </w:r>
      <w:r>
        <w:t>S</w:t>
      </w:r>
      <w:r w:rsidR="00F434C2">
        <w:t>.</w:t>
      </w:r>
      <w:r>
        <w:t xml:space="preserve"> states is 4</w:t>
      </w:r>
      <w:r w:rsidR="00F434C2">
        <w:t xml:space="preserve"> percent </w:t>
      </w:r>
      <w:r>
        <w:t xml:space="preserve">by weight. The products containing </w:t>
      </w:r>
      <w:r w:rsidR="00843813">
        <w:t>PCE</w:t>
      </w:r>
      <w:r w:rsidR="00C15678">
        <w:t xml:space="preserve"> or methylene chloride</w:t>
      </w:r>
      <w:r>
        <w:t xml:space="preserve"> did not have VOC content information in their SDSs, likely because they are below the 4</w:t>
      </w:r>
      <w:r w:rsidR="00212618">
        <w:t xml:space="preserve"> percent </w:t>
      </w:r>
      <w:r>
        <w:t>limit. Three of the alternative products</w:t>
      </w:r>
      <w:r w:rsidRPr="00DC728D">
        <w:t xml:space="preserve"> </w:t>
      </w:r>
      <w:r w:rsidR="0086743B">
        <w:t>(</w:t>
      </w:r>
      <w:r w:rsidRPr="00DC728D">
        <w:t>Dynaflex 230</w:t>
      </w:r>
      <w:r w:rsidR="0086743B">
        <w:t>;</w:t>
      </w:r>
      <w:r>
        <w:t xml:space="preserve"> </w:t>
      </w:r>
      <w:r w:rsidRPr="00DC728D">
        <w:t>PL S10 Concrete Crack and Masonry Polyurethane Sealant</w:t>
      </w:r>
      <w:r w:rsidR="0086743B">
        <w:t>;</w:t>
      </w:r>
      <w:r>
        <w:t xml:space="preserve"> and </w:t>
      </w:r>
      <w:r w:rsidRPr="00DC728D">
        <w:t>Quad Window, Door, and Siding VOC Advanced Formula Sealant</w:t>
      </w:r>
      <w:r w:rsidR="0086743B">
        <w:t>)</w:t>
      </w:r>
      <w:r>
        <w:t xml:space="preserve"> had VOC content lower than the 4</w:t>
      </w:r>
      <w:r w:rsidR="0086743B">
        <w:t> percent</w:t>
      </w:r>
      <w:r>
        <w:t xml:space="preserve"> limit. </w:t>
      </w:r>
      <w:r w:rsidRPr="00F45748">
        <w:t>OSI GS121 Clear Synthetic Polymer Gutter Sealant</w:t>
      </w:r>
      <w:r>
        <w:t xml:space="preserve"> had the highest VOC </w:t>
      </w:r>
      <w:r w:rsidR="0086743B">
        <w:t xml:space="preserve">content </w:t>
      </w:r>
      <w:r>
        <w:t>at 37.2</w:t>
      </w:r>
      <w:r w:rsidR="0086743B">
        <w:t xml:space="preserve"> percent. </w:t>
      </w:r>
      <w:r>
        <w:t xml:space="preserve">Restricting use of </w:t>
      </w:r>
      <w:r w:rsidR="00843813">
        <w:t>PCE</w:t>
      </w:r>
      <w:r>
        <w:t xml:space="preserve"> in sealants is unlikely to affect availability of low VOC products, as there are alternative sealant products on the market with VOC percentage below the 4</w:t>
      </w:r>
      <w:r w:rsidR="00212618">
        <w:t xml:space="preserve"> percent </w:t>
      </w:r>
      <w:r>
        <w:t>limit.</w:t>
      </w:r>
    </w:p>
    <w:tbl>
      <w:tblPr>
        <w:tblW w:w="9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50"/>
        <w:gridCol w:w="5472"/>
        <w:gridCol w:w="2160"/>
      </w:tblGrid>
      <w:tr w14:paraId="02640E07" w14:textId="77777777" w:rsidTr="0005430F">
        <w:tblPrEx>
          <w:tblW w:w="9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82" w:type="dxa"/>
            <w:gridSpan w:val="3"/>
            <w:tcBorders>
              <w:top w:val="nil"/>
              <w:left w:val="nil"/>
              <w:bottom w:val="single" w:sz="4" w:space="0" w:color="auto"/>
              <w:right w:val="nil"/>
            </w:tcBorders>
            <w:shd w:val="clear" w:color="auto" w:fill="auto"/>
          </w:tcPr>
          <w:p w:rsidR="00796AC2" w:rsidRPr="004E2891" w:rsidP="00CB1C05" w14:paraId="5549919D" w14:textId="77777777">
            <w:pPr>
              <w:pStyle w:val="TableTitleA"/>
              <w:rPr>
                <w:sz w:val="22"/>
                <w:szCs w:val="18"/>
              </w:rPr>
            </w:pPr>
            <w:bookmarkStart w:id="288" w:name="_Ref111116362"/>
            <w:bookmarkStart w:id="289" w:name="_Toc121142558"/>
            <w:bookmarkStart w:id="290" w:name="_Toc165379552"/>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2</w:t>
            </w:r>
            <w:r w:rsidR="00BC4B5D">
              <w:rPr>
                <w:noProof/>
              </w:rPr>
              <w:fldChar w:fldCharType="end"/>
            </w:r>
            <w:bookmarkEnd w:id="288"/>
            <w:r w:rsidRPr="00EE2445">
              <w:t>:</w:t>
            </w:r>
            <w:r>
              <w:t xml:space="preserve"> </w:t>
            </w:r>
            <w:r w:rsidRPr="000A7F7E">
              <w:t xml:space="preserve">VOC </w:t>
            </w:r>
            <w:r w:rsidRPr="000A7F7E" w:rsidR="0016589D">
              <w:t xml:space="preserve">Content </w:t>
            </w:r>
            <w:r w:rsidRPr="000A7F7E">
              <w:t xml:space="preserve">for </w:t>
            </w:r>
            <w:r w:rsidRPr="000A7F7E" w:rsidR="0016589D">
              <w:t xml:space="preserve">Sealants Based </w:t>
            </w:r>
            <w:r w:rsidRPr="000A7F7E">
              <w:t xml:space="preserve">on </w:t>
            </w:r>
            <w:r w:rsidRPr="000A7F7E" w:rsidR="0016589D">
              <w:t xml:space="preserve">Information </w:t>
            </w:r>
            <w:r w:rsidRPr="000A7F7E">
              <w:t xml:space="preserve">in SDSs or </w:t>
            </w:r>
            <w:r w:rsidRPr="000A7F7E" w:rsidR="0016589D">
              <w:t>Technical Data Sheets</w:t>
            </w:r>
            <w:bookmarkEnd w:id="289"/>
            <w:bookmarkEnd w:id="290"/>
          </w:p>
        </w:tc>
      </w:tr>
      <w:tr w14:paraId="2BAACFA1" w14:textId="77777777" w:rsidTr="0005430F">
        <w:tblPrEx>
          <w:tblW w:w="9882" w:type="dxa"/>
          <w:jc w:val="center"/>
          <w:tblLayout w:type="fixed"/>
          <w:tblLook w:val="04A0"/>
        </w:tblPrEx>
        <w:trPr>
          <w:cantSplit/>
          <w:trHeight w:val="20"/>
          <w:tblHeader/>
          <w:jc w:val="center"/>
        </w:trPr>
        <w:tc>
          <w:tcPr>
            <w:tcW w:w="2250" w:type="dxa"/>
            <w:tcBorders>
              <w:top w:val="single" w:sz="4" w:space="0" w:color="auto"/>
              <w:left w:val="single" w:sz="4" w:space="0" w:color="auto"/>
              <w:bottom w:val="single" w:sz="4" w:space="0" w:color="auto"/>
              <w:right w:val="single" w:sz="4" w:space="0" w:color="auto"/>
            </w:tcBorders>
            <w:shd w:val="clear" w:color="auto" w:fill="48A9C5"/>
          </w:tcPr>
          <w:p w:rsidR="00796AC2" w:rsidRPr="00F824B6" w:rsidP="00CB1C05" w14:paraId="537ADBCA" w14:textId="77777777">
            <w:pPr>
              <w:pStyle w:val="TableSubtitle"/>
            </w:pPr>
            <w:r w:rsidRPr="00F824B6">
              <w:t>Supplier</w:t>
            </w:r>
          </w:p>
        </w:tc>
        <w:tc>
          <w:tcPr>
            <w:tcW w:w="5472" w:type="dxa"/>
            <w:tcBorders>
              <w:top w:val="single" w:sz="4" w:space="0" w:color="auto"/>
              <w:left w:val="single" w:sz="4" w:space="0" w:color="auto"/>
              <w:bottom w:val="single" w:sz="4" w:space="0" w:color="auto"/>
              <w:right w:val="single" w:sz="4" w:space="0" w:color="auto"/>
            </w:tcBorders>
            <w:shd w:val="clear" w:color="auto" w:fill="48A9C5"/>
          </w:tcPr>
          <w:p w:rsidR="00796AC2" w:rsidRPr="00F824B6" w:rsidP="00CB1C05" w14:paraId="2B4EA589" w14:textId="77777777">
            <w:pPr>
              <w:pStyle w:val="TableSubtitle"/>
            </w:pPr>
            <w:r w:rsidRPr="00F824B6">
              <w:t>Product</w:t>
            </w:r>
          </w:p>
        </w:tc>
        <w:tc>
          <w:tcPr>
            <w:tcW w:w="2160" w:type="dxa"/>
            <w:tcBorders>
              <w:top w:val="single" w:sz="4" w:space="0" w:color="auto"/>
              <w:left w:val="single" w:sz="4" w:space="0" w:color="auto"/>
              <w:bottom w:val="single" w:sz="4" w:space="0" w:color="auto"/>
              <w:right w:val="single" w:sz="4" w:space="0" w:color="auto"/>
            </w:tcBorders>
            <w:shd w:val="clear" w:color="auto" w:fill="48A9C5"/>
          </w:tcPr>
          <w:p w:rsidR="00796AC2" w:rsidRPr="00F824B6" w:rsidP="00CB1C05" w14:paraId="03313863" w14:textId="77777777">
            <w:pPr>
              <w:pStyle w:val="TableSubtitle"/>
            </w:pPr>
            <w:r w:rsidRPr="00F824B6">
              <w:t xml:space="preserve">VOC </w:t>
            </w:r>
          </w:p>
          <w:p w:rsidR="00796AC2" w:rsidRPr="00F824B6" w:rsidP="00CB1C05" w14:paraId="124CE99C" w14:textId="77777777">
            <w:pPr>
              <w:pStyle w:val="TableSubtitle"/>
            </w:pPr>
            <w:r w:rsidRPr="00F824B6">
              <w:t>(% weight, g/L)</w:t>
            </w:r>
          </w:p>
        </w:tc>
      </w:tr>
      <w:tr w14:paraId="77F451AB" w14:textId="77777777" w:rsidTr="0005430F">
        <w:tblPrEx>
          <w:tblW w:w="9882" w:type="dxa"/>
          <w:jc w:val="center"/>
          <w:tblLayout w:type="fixed"/>
          <w:tblLook w:val="04A0"/>
        </w:tblPrEx>
        <w:trPr>
          <w:cantSplit/>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52EC28AE" w14:textId="77777777">
            <w:pPr>
              <w:pStyle w:val="LTableTextAbt"/>
            </w:pPr>
            <w:r w:rsidRPr="00F824B6">
              <w:t>Amerimax Home Products, Inc.</w:t>
            </w:r>
          </w:p>
        </w:tc>
        <w:tc>
          <w:tcPr>
            <w:tcW w:w="5472"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48E18935" w14:textId="77777777">
            <w:pPr>
              <w:pStyle w:val="LTableTextAbt"/>
            </w:pPr>
            <w:r w:rsidRPr="00F824B6">
              <w:t>Amerimax SeamerMate Professional Grade Permanent Gutter Seal Gray</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0F59829C" w14:textId="77777777">
            <w:pPr>
              <w:pStyle w:val="LTableTextAbt"/>
            </w:pPr>
            <w:r w:rsidRPr="00F824B6">
              <w:t>No information in SDS</w:t>
            </w:r>
          </w:p>
        </w:tc>
      </w:tr>
      <w:tr w14:paraId="67CA39D3" w14:textId="77777777" w:rsidTr="0005430F">
        <w:tblPrEx>
          <w:tblW w:w="9882" w:type="dxa"/>
          <w:jc w:val="center"/>
          <w:tblLayout w:type="fixed"/>
          <w:tblLook w:val="04A0"/>
        </w:tblPrEx>
        <w:trPr>
          <w:cantSplit/>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72EDF365" w14:textId="77777777">
            <w:pPr>
              <w:pStyle w:val="LTableTextAbt"/>
            </w:pPr>
            <w:r w:rsidRPr="00F824B6">
              <w:t>Geocel Products Group</w:t>
            </w:r>
          </w:p>
        </w:tc>
        <w:tc>
          <w:tcPr>
            <w:tcW w:w="5472"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2D9F67A6" w14:textId="77777777">
            <w:pPr>
              <w:pStyle w:val="LTableTextAbt"/>
            </w:pPr>
            <w:r w:rsidRPr="00F824B6">
              <w:t>Geocel Instant Gutter Seal Gutter &amp; Narrow Seam Sealant Aluminum Gray</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57580BD1" w14:textId="77777777">
            <w:pPr>
              <w:pStyle w:val="LTableTextAbt"/>
            </w:pPr>
            <w:r w:rsidRPr="00F824B6">
              <w:t>No information in SDS</w:t>
            </w:r>
          </w:p>
        </w:tc>
      </w:tr>
      <w:tr w14:paraId="025F2DE3" w14:textId="77777777" w:rsidTr="0005430F">
        <w:tblPrEx>
          <w:tblW w:w="9882" w:type="dxa"/>
          <w:jc w:val="center"/>
          <w:tblLayout w:type="fixed"/>
          <w:tblLook w:val="04A0"/>
        </w:tblPrEx>
        <w:trPr>
          <w:cantSplit/>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8B13F6" w:rsidRPr="00F824B6" w:rsidP="00CB1C05" w14:paraId="541938E1" w14:textId="77777777">
            <w:pPr>
              <w:pStyle w:val="LTableTextAbt"/>
            </w:pPr>
            <w:r w:rsidRPr="000B29D3">
              <w:t>ITW Permatex</w:t>
            </w:r>
          </w:p>
        </w:tc>
        <w:tc>
          <w:tcPr>
            <w:tcW w:w="547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8B13F6" w:rsidRPr="008B13F6" w:rsidP="00CB1C05" w14:paraId="66A7F8C9" w14:textId="77777777">
            <w:pPr>
              <w:pStyle w:val="LTableTextAbt"/>
              <w:rPr>
                <w:lang w:val="fr-FR"/>
              </w:rPr>
            </w:pPr>
            <w:r w:rsidRPr="008B13F6">
              <w:rPr>
                <w:lang w:val="fr-FR"/>
              </w:rPr>
              <w:t>PX 101MA Copper Gasket Sealant</w:t>
            </w:r>
          </w:p>
        </w:tc>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8B13F6" w:rsidRPr="00F824B6" w:rsidP="00CB1C05" w14:paraId="55002A2F" w14:textId="77777777">
            <w:pPr>
              <w:pStyle w:val="LTableTextAbt"/>
            </w:pPr>
            <w:r w:rsidRPr="000B29D3">
              <w:t>No information</w:t>
            </w:r>
          </w:p>
        </w:tc>
      </w:tr>
      <w:tr w14:paraId="06CBEF5B" w14:textId="77777777" w:rsidTr="0005430F">
        <w:tblPrEx>
          <w:tblW w:w="9882" w:type="dxa"/>
          <w:jc w:val="center"/>
          <w:tblLayout w:type="fixed"/>
          <w:tblLook w:val="04A0"/>
        </w:tblPrEx>
        <w:trPr>
          <w:cantSplit/>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hideMark/>
          </w:tcPr>
          <w:p w:rsidR="00796AC2" w:rsidRPr="00F824B6" w:rsidP="00CB1C05" w14:paraId="187004A8" w14:textId="77777777">
            <w:pPr>
              <w:pStyle w:val="LTableTextAbt"/>
            </w:pPr>
            <w:r w:rsidRPr="00F824B6">
              <w:t>OSI</w:t>
            </w:r>
          </w:p>
        </w:tc>
        <w:tc>
          <w:tcPr>
            <w:tcW w:w="5472" w:type="dxa"/>
            <w:tcBorders>
              <w:top w:val="single" w:sz="4" w:space="0" w:color="auto"/>
              <w:left w:val="single" w:sz="4" w:space="0" w:color="auto"/>
              <w:bottom w:val="single" w:sz="4" w:space="0" w:color="auto"/>
              <w:right w:val="single" w:sz="4" w:space="0" w:color="auto"/>
            </w:tcBorders>
            <w:shd w:val="clear" w:color="auto" w:fill="auto"/>
            <w:noWrap/>
            <w:hideMark/>
          </w:tcPr>
          <w:p w:rsidR="00796AC2" w:rsidRPr="00F824B6" w:rsidP="00CB1C05" w14:paraId="1C6F5470" w14:textId="77777777">
            <w:pPr>
              <w:pStyle w:val="LTableTextAbt"/>
            </w:pPr>
            <w:r w:rsidRPr="00F824B6">
              <w:t>OSI GS121 Clear Synthetic Polymer Gutter Sealant</w:t>
            </w:r>
          </w:p>
        </w:tc>
        <w:tc>
          <w:tcPr>
            <w:tcW w:w="2160" w:type="dxa"/>
            <w:tcBorders>
              <w:top w:val="single" w:sz="4" w:space="0" w:color="auto"/>
              <w:left w:val="single" w:sz="4" w:space="0" w:color="auto"/>
              <w:bottom w:val="single" w:sz="4" w:space="0" w:color="auto"/>
              <w:right w:val="single" w:sz="4" w:space="0" w:color="auto"/>
            </w:tcBorders>
            <w:shd w:val="clear" w:color="auto" w:fill="auto"/>
            <w:noWrap/>
            <w:hideMark/>
          </w:tcPr>
          <w:p w:rsidR="00796AC2" w:rsidRPr="00F824B6" w:rsidP="00CB1C05" w14:paraId="76070807" w14:textId="77777777">
            <w:pPr>
              <w:pStyle w:val="LTableTextAbt"/>
            </w:pPr>
            <w:r w:rsidRPr="00F824B6">
              <w:t>37.2%, 337 g/l</w:t>
            </w:r>
          </w:p>
        </w:tc>
      </w:tr>
      <w:tr w14:paraId="41BFB544" w14:textId="77777777" w:rsidTr="00E5555E">
        <w:tblPrEx>
          <w:tblW w:w="9882" w:type="dxa"/>
          <w:jc w:val="center"/>
          <w:tblLayout w:type="fixed"/>
          <w:tblLook w:val="04A0"/>
        </w:tblPrEx>
        <w:trPr>
          <w:cantSplit/>
          <w:trHeight w:val="20"/>
          <w:jc w:val="center"/>
        </w:trPr>
        <w:tc>
          <w:tcPr>
            <w:tcW w:w="225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58AA1E72" w14:textId="77777777">
            <w:pPr>
              <w:pStyle w:val="LTableTextAbt"/>
            </w:pPr>
            <w:r w:rsidRPr="00F824B6">
              <w:t>DAP</w:t>
            </w:r>
          </w:p>
        </w:tc>
        <w:tc>
          <w:tcPr>
            <w:tcW w:w="5472"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115ED196" w14:textId="77777777">
            <w:pPr>
              <w:pStyle w:val="LTableTextAbt"/>
            </w:pPr>
            <w:r w:rsidRPr="00F824B6">
              <w:t>Dynaflex 230 Window, Door, &amp; Trim Sealant</w:t>
            </w:r>
          </w:p>
        </w:tc>
        <w:tc>
          <w:tcPr>
            <w:tcW w:w="216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7D9B169E" w14:textId="77777777">
            <w:pPr>
              <w:pStyle w:val="LTableTextAbt"/>
            </w:pPr>
            <w:r w:rsidRPr="00F824B6">
              <w:t>1.9%, 27 g/L</w:t>
            </w:r>
          </w:p>
        </w:tc>
      </w:tr>
      <w:tr w14:paraId="732CA3C3" w14:textId="77777777" w:rsidTr="00E5555E">
        <w:tblPrEx>
          <w:tblW w:w="9882" w:type="dxa"/>
          <w:jc w:val="center"/>
          <w:tblLayout w:type="fixed"/>
          <w:tblLook w:val="04A0"/>
        </w:tblPrEx>
        <w:trPr>
          <w:cantSplit/>
          <w:trHeight w:val="20"/>
          <w:jc w:val="center"/>
        </w:trPr>
        <w:tc>
          <w:tcPr>
            <w:tcW w:w="225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7299D3EE" w14:textId="77777777">
            <w:pPr>
              <w:pStyle w:val="LTableTextAbt"/>
            </w:pPr>
            <w:r w:rsidRPr="00F824B6">
              <w:t>Loctite</w:t>
            </w:r>
          </w:p>
        </w:tc>
        <w:tc>
          <w:tcPr>
            <w:tcW w:w="5472"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126456B0" w14:textId="77777777">
            <w:pPr>
              <w:pStyle w:val="LTableTextAbt"/>
            </w:pPr>
            <w:r w:rsidRPr="00F824B6">
              <w:t>PL S10 Concrete Crack and Masonry Polyurethane Sealant</w:t>
            </w:r>
          </w:p>
        </w:tc>
        <w:tc>
          <w:tcPr>
            <w:tcW w:w="216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2E5E4FEB" w14:textId="77777777">
            <w:pPr>
              <w:pStyle w:val="LTableTextAbt"/>
            </w:pPr>
            <w:r w:rsidRPr="00F824B6">
              <w:t>2.89%, 33 g/l</w:t>
            </w:r>
          </w:p>
        </w:tc>
      </w:tr>
      <w:tr w14:paraId="14CC5BE7" w14:textId="77777777" w:rsidTr="00E5555E">
        <w:tblPrEx>
          <w:tblW w:w="9882" w:type="dxa"/>
          <w:jc w:val="center"/>
          <w:tblLayout w:type="fixed"/>
          <w:tblLook w:val="04A0"/>
        </w:tblPrEx>
        <w:trPr>
          <w:cantSplit/>
          <w:trHeight w:val="20"/>
          <w:jc w:val="center"/>
        </w:trPr>
        <w:tc>
          <w:tcPr>
            <w:tcW w:w="225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1293754A" w14:textId="77777777">
            <w:pPr>
              <w:pStyle w:val="LTableTextAbt"/>
            </w:pPr>
            <w:r w:rsidRPr="00F824B6">
              <w:t>OSI</w:t>
            </w:r>
          </w:p>
        </w:tc>
        <w:tc>
          <w:tcPr>
            <w:tcW w:w="5472"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3E075EB1" w14:textId="77777777">
            <w:pPr>
              <w:pStyle w:val="LTableTextAbt"/>
            </w:pPr>
            <w:r w:rsidRPr="00F824B6">
              <w:t>Quad Window, Door, and Siding VOC Advanced Formula Sealant</w:t>
            </w:r>
          </w:p>
        </w:tc>
        <w:tc>
          <w:tcPr>
            <w:tcW w:w="216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3BC878BA" w14:textId="77777777">
            <w:pPr>
              <w:pStyle w:val="LTableTextAbt"/>
            </w:pPr>
            <w:r w:rsidRPr="00F824B6">
              <w:t>1.49%, 194 g/l</w:t>
            </w:r>
          </w:p>
        </w:tc>
      </w:tr>
      <w:tr w14:paraId="1B33E603" w14:textId="77777777" w:rsidTr="00E5555E">
        <w:tblPrEx>
          <w:tblW w:w="9882" w:type="dxa"/>
          <w:jc w:val="center"/>
          <w:tblLayout w:type="fixed"/>
          <w:tblLook w:val="04A0"/>
        </w:tblPrEx>
        <w:trPr>
          <w:cantSplit/>
          <w:trHeight w:val="20"/>
          <w:jc w:val="center"/>
        </w:trPr>
        <w:tc>
          <w:tcPr>
            <w:tcW w:w="9882" w:type="dxa"/>
            <w:gridSpan w:val="3"/>
            <w:tcBorders>
              <w:top w:val="single" w:sz="4" w:space="0" w:color="auto"/>
              <w:left w:val="single" w:sz="4" w:space="0" w:color="auto"/>
              <w:bottom w:val="single" w:sz="4" w:space="0" w:color="auto"/>
              <w:right w:val="single" w:sz="4" w:space="0" w:color="auto"/>
            </w:tcBorders>
            <w:noWrap/>
          </w:tcPr>
          <w:p w:rsidR="00796AC2" w:rsidRPr="00F824B6" w:rsidP="00CB1C05" w14:paraId="7EEE68B5" w14:textId="77777777">
            <w:pPr>
              <w:pStyle w:val="LTableTextAbt"/>
            </w:pPr>
            <w:r w:rsidRPr="00A10BCA">
              <w:t xml:space="preserve">Note: Orange shaded rows indicate products that contain </w:t>
            </w:r>
            <w:r w:rsidR="00843813">
              <w:t>PCE</w:t>
            </w:r>
            <w:r w:rsidRPr="00A10BCA">
              <w:t>. Grey shaded rows indicate products that contain another one of the first 10 TSCA work plan chemicals.</w:t>
            </w:r>
          </w:p>
        </w:tc>
      </w:tr>
    </w:tbl>
    <w:p w:rsidR="00796AC2" w:rsidP="00CB1C05" w14:paraId="310BB71D" w14:textId="77777777">
      <w:pPr>
        <w:rPr>
          <w:rFonts w:eastAsiaTheme="minorHAnsi"/>
        </w:rPr>
      </w:pPr>
    </w:p>
    <w:p w:rsidR="00796AC2" w:rsidRPr="00D5798A" w:rsidP="00CB1C05" w14:paraId="297CABF4" w14:textId="77777777">
      <w:pPr>
        <w:pStyle w:val="Heading3"/>
      </w:pPr>
      <w:bookmarkStart w:id="291" w:name="_Toc114061901"/>
      <w:r w:rsidRPr="00D5798A">
        <w:t>Fire Safety</w:t>
      </w:r>
      <w:bookmarkEnd w:id="291"/>
    </w:p>
    <w:p w:rsidR="00796AC2" w:rsidRPr="00A66DA0" w:rsidP="00CB1C05" w14:paraId="2EDD7001" w14:textId="77777777">
      <w:r>
        <w:t>EPA reviewed f</w:t>
      </w:r>
      <w:r w:rsidRPr="00A66DA0">
        <w:t>lash points and flammability ratings in</w:t>
      </w:r>
      <w:r>
        <w:t xml:space="preserve"> product</w:t>
      </w:r>
      <w:r w:rsidRPr="00A66DA0">
        <w:t xml:space="preserve"> SDSs and summarized </w:t>
      </w:r>
      <w:r>
        <w:t xml:space="preserve">findings </w:t>
      </w:r>
      <w:r w:rsidRPr="00A66DA0">
        <w:t xml:space="preserve">in </w:t>
      </w:r>
      <w:r>
        <w:fldChar w:fldCharType="begin" w:fldLock="1"/>
      </w:r>
      <w:r>
        <w:instrText xml:space="preserve"> REF _Ref111116348 \h </w:instrText>
      </w:r>
      <w:r>
        <w:fldChar w:fldCharType="separate"/>
      </w:r>
      <w:r w:rsidRPr="00EE2445" w:rsidR="0092222B">
        <w:t xml:space="preserve">Table </w:t>
      </w:r>
      <w:r w:rsidR="0092222B">
        <w:rPr>
          <w:noProof/>
        </w:rPr>
        <w:t>5</w:t>
      </w:r>
      <w:r w:rsidR="0092222B">
        <w:noBreakHyphen/>
      </w:r>
      <w:r w:rsidR="0092222B">
        <w:rPr>
          <w:noProof/>
        </w:rPr>
        <w:t>13</w:t>
      </w:r>
      <w:r>
        <w:fldChar w:fldCharType="end"/>
      </w:r>
      <w:r w:rsidRPr="00A66DA0">
        <w:t xml:space="preserve">. </w:t>
      </w:r>
      <w:r>
        <w:t xml:space="preserve">Two products had flammability ratings other than non-flammable, </w:t>
      </w:r>
      <w:r w:rsidRPr="00AC2044">
        <w:t>PX 101MA Copper Gasket Sealant</w:t>
      </w:r>
      <w:r>
        <w:t xml:space="preserve"> (</w:t>
      </w:r>
      <w:r w:rsidR="00EC1734">
        <w:t>methylene chloride</w:t>
      </w:r>
      <w:r>
        <w:t xml:space="preserve">) and </w:t>
      </w:r>
      <w:r w:rsidRPr="00AC2044">
        <w:t>OSI GS121 Clear Synthetic Polymer Gutter Sealant</w:t>
      </w:r>
      <w:r>
        <w:t xml:space="preserve"> (alternative solvent). </w:t>
      </w:r>
      <w:r w:rsidRPr="00AC2044">
        <w:t>Quad Window, Door, and Siding VOC Advanced Formula Sealant</w:t>
      </w:r>
      <w:r>
        <w:t xml:space="preserve"> is sold as a solid and does not have a flammability rating. All other products had a non-flammable rating. Based on </w:t>
      </w:r>
      <w:r w:rsidR="00EC1734">
        <w:t>the</w:t>
      </w:r>
      <w:r>
        <w:t xml:space="preserve"> product reviews, restricting </w:t>
      </w:r>
      <w:r w:rsidR="00843813">
        <w:t>PCE</w:t>
      </w:r>
      <w:r>
        <w:t xml:space="preserve"> in this product category is unlikely to affect availability of non-flammable products on the market.</w:t>
      </w:r>
    </w:p>
    <w:tbl>
      <w:tblPr>
        <w:tblW w:w="9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00"/>
        <w:gridCol w:w="3744"/>
        <w:gridCol w:w="2160"/>
        <w:gridCol w:w="2160"/>
      </w:tblGrid>
      <w:tr w14:paraId="3485AAA0" w14:textId="77777777" w:rsidTr="0001636D">
        <w:tblPrEx>
          <w:tblW w:w="9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64" w:type="dxa"/>
            <w:gridSpan w:val="4"/>
            <w:tcBorders>
              <w:top w:val="nil"/>
              <w:left w:val="nil"/>
              <w:right w:val="nil"/>
            </w:tcBorders>
            <w:shd w:val="clear" w:color="auto" w:fill="auto"/>
          </w:tcPr>
          <w:p w:rsidR="00796AC2" w:rsidRPr="00F824B6" w:rsidP="00CB1C05" w14:paraId="001EB155" w14:textId="77777777">
            <w:pPr>
              <w:pStyle w:val="TableTitleA"/>
              <w:rPr>
                <w:b/>
                <w:bCs/>
                <w:sz w:val="21"/>
                <w:szCs w:val="21"/>
              </w:rPr>
            </w:pPr>
            <w:bookmarkStart w:id="292" w:name="_Ref111116348"/>
            <w:bookmarkStart w:id="293" w:name="_Toc121142559"/>
            <w:bookmarkStart w:id="294" w:name="_Toc165379553"/>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3</w:t>
            </w:r>
            <w:r w:rsidR="00BC4B5D">
              <w:rPr>
                <w:noProof/>
              </w:rPr>
              <w:fldChar w:fldCharType="end"/>
            </w:r>
            <w:bookmarkEnd w:id="292"/>
            <w:r w:rsidRPr="00EE2445">
              <w:t>:</w:t>
            </w:r>
            <w:r>
              <w:t xml:space="preserve"> </w:t>
            </w:r>
            <w:r w:rsidRPr="004E2891">
              <w:t xml:space="preserve">Flash </w:t>
            </w:r>
            <w:r w:rsidRPr="004E2891" w:rsidR="006460BC">
              <w:t xml:space="preserve">Point </w:t>
            </w:r>
            <w:r w:rsidRPr="004E2891">
              <w:t xml:space="preserve">and </w:t>
            </w:r>
            <w:r w:rsidRPr="004E2891" w:rsidR="006460BC">
              <w:t xml:space="preserve">Flammability Ratings </w:t>
            </w:r>
            <w:r w:rsidRPr="004E2891">
              <w:t xml:space="preserve">for </w:t>
            </w:r>
            <w:r w:rsidRPr="004E2891" w:rsidR="006460BC">
              <w:t xml:space="preserve">Sealants Based </w:t>
            </w:r>
            <w:r w:rsidRPr="004E2891">
              <w:t xml:space="preserve">on </w:t>
            </w:r>
            <w:r w:rsidRPr="004E2891" w:rsidR="006460BC">
              <w:t xml:space="preserve">Information </w:t>
            </w:r>
            <w:r w:rsidRPr="004E2891">
              <w:t xml:space="preserve">in SDSs or </w:t>
            </w:r>
            <w:r w:rsidRPr="004E2891" w:rsidR="006460BC">
              <w:t>Technical Data Sheets</w:t>
            </w:r>
            <w:bookmarkEnd w:id="293"/>
            <w:bookmarkEnd w:id="294"/>
          </w:p>
        </w:tc>
      </w:tr>
      <w:tr w14:paraId="4873E6A5" w14:textId="77777777" w:rsidTr="0005430F">
        <w:tblPrEx>
          <w:tblW w:w="9864" w:type="dxa"/>
          <w:jc w:val="center"/>
          <w:tblLayout w:type="fixed"/>
          <w:tblLook w:val="04A0"/>
        </w:tblPrEx>
        <w:trPr>
          <w:cantSplit/>
          <w:trHeight w:val="20"/>
          <w:tblHeader/>
          <w:jc w:val="center"/>
        </w:trPr>
        <w:tc>
          <w:tcPr>
            <w:tcW w:w="1800" w:type="dxa"/>
            <w:tcBorders>
              <w:top w:val="single" w:sz="4" w:space="0" w:color="auto"/>
              <w:left w:val="single" w:sz="4" w:space="0" w:color="auto"/>
              <w:bottom w:val="single" w:sz="4" w:space="0" w:color="auto"/>
              <w:right w:val="single" w:sz="4" w:space="0" w:color="auto"/>
            </w:tcBorders>
            <w:shd w:val="clear" w:color="auto" w:fill="48A9C5"/>
          </w:tcPr>
          <w:p w:rsidR="00796AC2" w:rsidRPr="00F824B6" w:rsidP="00CB1C05" w14:paraId="06EF7E11" w14:textId="77777777">
            <w:pPr>
              <w:pStyle w:val="TableSubtitle"/>
            </w:pPr>
            <w:r w:rsidRPr="00F824B6">
              <w:t>Supplier</w:t>
            </w:r>
          </w:p>
        </w:tc>
        <w:tc>
          <w:tcPr>
            <w:tcW w:w="3744" w:type="dxa"/>
            <w:tcBorders>
              <w:top w:val="single" w:sz="4" w:space="0" w:color="auto"/>
              <w:left w:val="single" w:sz="4" w:space="0" w:color="auto"/>
              <w:bottom w:val="single" w:sz="4" w:space="0" w:color="auto"/>
              <w:right w:val="single" w:sz="4" w:space="0" w:color="auto"/>
            </w:tcBorders>
            <w:shd w:val="clear" w:color="auto" w:fill="48A9C5"/>
          </w:tcPr>
          <w:p w:rsidR="00796AC2" w:rsidRPr="00F824B6" w:rsidP="00CB1C05" w14:paraId="2CC40E0C" w14:textId="77777777">
            <w:pPr>
              <w:pStyle w:val="TableSubtitle"/>
            </w:pPr>
            <w:r w:rsidRPr="00F824B6">
              <w:t>Product</w:t>
            </w:r>
          </w:p>
        </w:tc>
        <w:tc>
          <w:tcPr>
            <w:tcW w:w="2160" w:type="dxa"/>
            <w:tcBorders>
              <w:left w:val="single" w:sz="4" w:space="0" w:color="auto"/>
            </w:tcBorders>
            <w:shd w:val="clear" w:color="auto" w:fill="48A9C5"/>
          </w:tcPr>
          <w:p w:rsidR="00796AC2" w:rsidRPr="00F824B6" w:rsidP="00CB1C05" w14:paraId="785B9ADA" w14:textId="77777777">
            <w:pPr>
              <w:pStyle w:val="TableSubtitle"/>
            </w:pPr>
            <w:r w:rsidRPr="00F824B6">
              <w:t>Flash Point</w:t>
            </w:r>
          </w:p>
        </w:tc>
        <w:tc>
          <w:tcPr>
            <w:tcW w:w="2160" w:type="dxa"/>
            <w:shd w:val="clear" w:color="auto" w:fill="48A9C5"/>
          </w:tcPr>
          <w:p w:rsidR="00796AC2" w:rsidRPr="00F824B6" w:rsidP="00CB1C05" w14:paraId="6D509BBF" w14:textId="77777777">
            <w:pPr>
              <w:pStyle w:val="TableSubtitle"/>
            </w:pPr>
            <w:r w:rsidRPr="00F824B6">
              <w:t>Flammability Rating</w:t>
            </w:r>
          </w:p>
        </w:tc>
      </w:tr>
      <w:tr w14:paraId="21D1DE16" w14:textId="77777777" w:rsidTr="0005430F">
        <w:tblPrEx>
          <w:tblW w:w="9864" w:type="dxa"/>
          <w:jc w:val="center"/>
          <w:tblLayout w:type="fixed"/>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21643650" w14:textId="77777777">
            <w:pPr>
              <w:pStyle w:val="LTableTextAbt"/>
            </w:pPr>
            <w:r w:rsidRPr="00F824B6">
              <w:t>Amerimax Home Products, Inc.</w:t>
            </w:r>
          </w:p>
        </w:tc>
        <w:tc>
          <w:tcPr>
            <w:tcW w:w="3744"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1C8463E5" w14:textId="77777777">
            <w:pPr>
              <w:pStyle w:val="LTableTextAbt"/>
            </w:pPr>
            <w:r w:rsidRPr="00F824B6">
              <w:t>AMERIMAX SeamerMate Professional Grade Permanent Gutter Seal Gray</w:t>
            </w:r>
          </w:p>
        </w:tc>
        <w:tc>
          <w:tcPr>
            <w:tcW w:w="2160" w:type="dxa"/>
            <w:tcBorders>
              <w:left w:val="single" w:sz="4" w:space="0" w:color="auto"/>
            </w:tcBorders>
            <w:shd w:val="clear" w:color="auto" w:fill="F1AD7A" w:themeFill="accent2" w:themeFillTint="99"/>
            <w:noWrap/>
            <w:hideMark/>
          </w:tcPr>
          <w:p w:rsidR="00796AC2" w:rsidRPr="00F824B6" w:rsidP="00CB1C05" w14:paraId="1DF910F3" w14:textId="77777777">
            <w:pPr>
              <w:pStyle w:val="LTableTextAbt"/>
            </w:pPr>
            <w:r w:rsidRPr="00F824B6">
              <w:t>&gt;199.9°F (&gt;93.3°C)</w:t>
            </w:r>
          </w:p>
        </w:tc>
        <w:tc>
          <w:tcPr>
            <w:tcW w:w="2160" w:type="dxa"/>
            <w:shd w:val="clear" w:color="auto" w:fill="F1AD7A" w:themeFill="accent2" w:themeFillTint="99"/>
            <w:noWrap/>
            <w:hideMark/>
          </w:tcPr>
          <w:p w:rsidR="00796AC2" w:rsidRPr="00F824B6" w:rsidP="00CB1C05" w14:paraId="770BFC10" w14:textId="77777777">
            <w:pPr>
              <w:pStyle w:val="LTableTextAbt"/>
            </w:pPr>
            <w:r w:rsidRPr="00F824B6">
              <w:t>Non-flammable</w:t>
            </w:r>
          </w:p>
        </w:tc>
      </w:tr>
      <w:tr w14:paraId="298E24D6" w14:textId="77777777" w:rsidTr="0005430F">
        <w:tblPrEx>
          <w:tblW w:w="9864" w:type="dxa"/>
          <w:jc w:val="center"/>
          <w:tblLayout w:type="fixed"/>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0B41B79B" w14:textId="77777777">
            <w:pPr>
              <w:pStyle w:val="LTableTextAbt"/>
            </w:pPr>
            <w:r w:rsidRPr="00F824B6">
              <w:t>Geocel Products Group</w:t>
            </w:r>
          </w:p>
        </w:tc>
        <w:tc>
          <w:tcPr>
            <w:tcW w:w="3744"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796AC2" w:rsidRPr="00F824B6" w:rsidP="00CB1C05" w14:paraId="732D5EF7" w14:textId="77777777">
            <w:pPr>
              <w:pStyle w:val="LTableTextAbt"/>
            </w:pPr>
            <w:r w:rsidRPr="00F824B6">
              <w:t>Geocel Instant Gutter Seal Gutter &amp; Narrow Seam Sealant Aluminum Gray</w:t>
            </w:r>
          </w:p>
        </w:tc>
        <w:tc>
          <w:tcPr>
            <w:tcW w:w="2160" w:type="dxa"/>
            <w:tcBorders>
              <w:left w:val="single" w:sz="4" w:space="0" w:color="auto"/>
            </w:tcBorders>
            <w:shd w:val="clear" w:color="auto" w:fill="F1AD7A" w:themeFill="accent2" w:themeFillTint="99"/>
            <w:noWrap/>
            <w:hideMark/>
          </w:tcPr>
          <w:p w:rsidR="00796AC2" w:rsidRPr="00F824B6" w:rsidP="00CB1C05" w14:paraId="2EA129A2" w14:textId="77777777">
            <w:pPr>
              <w:pStyle w:val="LTableTextAbt"/>
            </w:pPr>
            <w:r w:rsidRPr="0040374A">
              <w:t>No information in SDS</w:t>
            </w:r>
          </w:p>
        </w:tc>
        <w:tc>
          <w:tcPr>
            <w:tcW w:w="2160" w:type="dxa"/>
            <w:shd w:val="clear" w:color="auto" w:fill="F1AD7A" w:themeFill="accent2" w:themeFillTint="99"/>
            <w:noWrap/>
            <w:hideMark/>
          </w:tcPr>
          <w:p w:rsidR="00796AC2" w:rsidRPr="00F824B6" w:rsidP="00CB1C05" w14:paraId="77C70816" w14:textId="77777777">
            <w:pPr>
              <w:pStyle w:val="LTableTextAbt"/>
            </w:pPr>
            <w:r w:rsidRPr="0040374A">
              <w:t>No information in SDS</w:t>
            </w:r>
          </w:p>
        </w:tc>
      </w:tr>
      <w:tr w14:paraId="03B11A37" w14:textId="77777777" w:rsidTr="0005430F">
        <w:tblPrEx>
          <w:tblW w:w="9864" w:type="dxa"/>
          <w:jc w:val="center"/>
          <w:tblLayout w:type="fixed"/>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8B13F6" w:rsidRPr="00F824B6" w:rsidP="00CB1C05" w14:paraId="4D27EE7F" w14:textId="77777777">
            <w:pPr>
              <w:pStyle w:val="LTableTextAbt"/>
            </w:pPr>
            <w:r w:rsidRPr="00601165">
              <w:t>ITW Permatex</w:t>
            </w:r>
          </w:p>
        </w:tc>
        <w:tc>
          <w:tcPr>
            <w:tcW w:w="3744"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8B13F6" w:rsidRPr="008B13F6" w:rsidP="00CB1C05" w14:paraId="0FF5664A" w14:textId="77777777">
            <w:pPr>
              <w:pStyle w:val="LTableTextAbt"/>
              <w:rPr>
                <w:lang w:val="fr-FR"/>
              </w:rPr>
            </w:pPr>
            <w:r w:rsidRPr="008B13F6">
              <w:rPr>
                <w:lang w:val="fr-FR"/>
              </w:rPr>
              <w:t>PX 101MA Copper Gasket Sealant</w:t>
            </w:r>
          </w:p>
        </w:tc>
        <w:tc>
          <w:tcPr>
            <w:tcW w:w="2160" w:type="dxa"/>
            <w:tcBorders>
              <w:left w:val="single" w:sz="4" w:space="0" w:color="auto"/>
            </w:tcBorders>
            <w:shd w:val="clear" w:color="auto" w:fill="BFBFBF" w:themeFill="background1" w:themeFillShade="BF"/>
            <w:noWrap/>
          </w:tcPr>
          <w:p w:rsidR="008B13F6" w:rsidRPr="00F824B6" w:rsidP="00CB1C05" w14:paraId="5461EACA" w14:textId="77777777">
            <w:pPr>
              <w:pStyle w:val="LTableTextAbt"/>
            </w:pPr>
            <w:r w:rsidRPr="00601165">
              <w:t>-155°F (-104°C)</w:t>
            </w:r>
          </w:p>
        </w:tc>
        <w:tc>
          <w:tcPr>
            <w:tcW w:w="2160" w:type="dxa"/>
            <w:shd w:val="clear" w:color="auto" w:fill="BFBFBF" w:themeFill="background1" w:themeFillShade="BF"/>
            <w:noWrap/>
          </w:tcPr>
          <w:p w:rsidR="008B13F6" w:rsidRPr="00F824B6" w:rsidP="00CB1C05" w14:paraId="4B793347" w14:textId="77777777">
            <w:pPr>
              <w:pStyle w:val="LTableTextAbt"/>
            </w:pPr>
            <w:r w:rsidRPr="00601165">
              <w:t>Extremely flammable</w:t>
            </w:r>
          </w:p>
        </w:tc>
      </w:tr>
      <w:tr w14:paraId="02CB7C0A" w14:textId="77777777" w:rsidTr="0005430F">
        <w:tblPrEx>
          <w:tblW w:w="9864" w:type="dxa"/>
          <w:jc w:val="center"/>
          <w:tblLayout w:type="fixed"/>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auto"/>
            <w:noWrap/>
            <w:hideMark/>
          </w:tcPr>
          <w:p w:rsidR="00796AC2" w:rsidRPr="00F824B6" w:rsidP="00CB1C05" w14:paraId="3C476747" w14:textId="77777777">
            <w:pPr>
              <w:pStyle w:val="LTableTextAbt"/>
            </w:pPr>
            <w:r w:rsidRPr="00F824B6">
              <w:t>OSI</w:t>
            </w:r>
          </w:p>
        </w:tc>
        <w:tc>
          <w:tcPr>
            <w:tcW w:w="3744" w:type="dxa"/>
            <w:tcBorders>
              <w:top w:val="single" w:sz="4" w:space="0" w:color="auto"/>
              <w:left w:val="single" w:sz="4" w:space="0" w:color="auto"/>
              <w:bottom w:val="single" w:sz="4" w:space="0" w:color="auto"/>
              <w:right w:val="single" w:sz="4" w:space="0" w:color="auto"/>
            </w:tcBorders>
            <w:shd w:val="clear" w:color="auto" w:fill="auto"/>
            <w:noWrap/>
            <w:hideMark/>
          </w:tcPr>
          <w:p w:rsidR="00796AC2" w:rsidRPr="00F824B6" w:rsidP="00CB1C05" w14:paraId="1A51EA95" w14:textId="77777777">
            <w:pPr>
              <w:pStyle w:val="LTableTextAbt"/>
            </w:pPr>
            <w:r w:rsidRPr="00F824B6">
              <w:t>OSI GS121 Clear Synthetic Polymer Gutter Sealant</w:t>
            </w:r>
          </w:p>
        </w:tc>
        <w:tc>
          <w:tcPr>
            <w:tcW w:w="2160" w:type="dxa"/>
            <w:tcBorders>
              <w:left w:val="single" w:sz="4" w:space="0" w:color="auto"/>
            </w:tcBorders>
            <w:shd w:val="clear" w:color="auto" w:fill="auto"/>
            <w:noWrap/>
            <w:hideMark/>
          </w:tcPr>
          <w:p w:rsidR="00796AC2" w:rsidRPr="00F824B6" w:rsidP="00CB1C05" w14:paraId="53A11D29" w14:textId="77777777">
            <w:pPr>
              <w:pStyle w:val="LTableTextAbt"/>
            </w:pPr>
            <w:r w:rsidRPr="00F824B6">
              <w:t>80.01°F (26.67°C)</w:t>
            </w:r>
          </w:p>
        </w:tc>
        <w:tc>
          <w:tcPr>
            <w:tcW w:w="2160" w:type="dxa"/>
            <w:shd w:val="clear" w:color="auto" w:fill="auto"/>
            <w:noWrap/>
            <w:hideMark/>
          </w:tcPr>
          <w:p w:rsidR="00796AC2" w:rsidRPr="00F824B6" w:rsidP="00CB1C05" w14:paraId="66E88F39" w14:textId="77777777">
            <w:pPr>
              <w:pStyle w:val="LTableTextAbt"/>
            </w:pPr>
            <w:r w:rsidRPr="00F824B6">
              <w:t>Flammable</w:t>
            </w:r>
          </w:p>
        </w:tc>
      </w:tr>
      <w:tr w14:paraId="4E0ED53A" w14:textId="77777777" w:rsidTr="0005430F">
        <w:tblPrEx>
          <w:tblW w:w="9864" w:type="dxa"/>
          <w:jc w:val="center"/>
          <w:tblLayout w:type="fixed"/>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5362488C" w14:textId="77777777">
            <w:pPr>
              <w:pStyle w:val="LTableTextAbt"/>
            </w:pPr>
            <w:r w:rsidRPr="00F824B6">
              <w:t>DAP</w:t>
            </w:r>
          </w:p>
        </w:tc>
        <w:tc>
          <w:tcPr>
            <w:tcW w:w="3744"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7C86168C" w14:textId="77777777">
            <w:pPr>
              <w:pStyle w:val="LTableTextAbt"/>
            </w:pPr>
            <w:r w:rsidRPr="00F824B6">
              <w:t>Dynaflex 230 Window, Door, &amp; Trim Sealant</w:t>
            </w:r>
          </w:p>
        </w:tc>
        <w:tc>
          <w:tcPr>
            <w:tcW w:w="2160" w:type="dxa"/>
            <w:tcBorders>
              <w:left w:val="single" w:sz="4" w:space="0" w:color="auto"/>
            </w:tcBorders>
            <w:noWrap/>
            <w:hideMark/>
          </w:tcPr>
          <w:p w:rsidR="00796AC2" w:rsidRPr="00F824B6" w:rsidP="00CB1C05" w14:paraId="3F1BFB16" w14:textId="77777777">
            <w:pPr>
              <w:pStyle w:val="LTableTextAbt"/>
            </w:pPr>
            <w:r w:rsidRPr="00F824B6">
              <w:t>212°F (100°C)</w:t>
            </w:r>
          </w:p>
        </w:tc>
        <w:tc>
          <w:tcPr>
            <w:tcW w:w="2160" w:type="dxa"/>
            <w:noWrap/>
            <w:hideMark/>
          </w:tcPr>
          <w:p w:rsidR="00796AC2" w:rsidRPr="00F824B6" w:rsidP="00CB1C05" w14:paraId="2F7C4925" w14:textId="77777777">
            <w:pPr>
              <w:pStyle w:val="LTableTextAbt"/>
            </w:pPr>
            <w:r w:rsidRPr="00F824B6">
              <w:t>Non-flammable</w:t>
            </w:r>
          </w:p>
        </w:tc>
      </w:tr>
      <w:tr w14:paraId="21E848F4" w14:textId="77777777" w:rsidTr="0005430F">
        <w:tblPrEx>
          <w:tblW w:w="9864" w:type="dxa"/>
          <w:jc w:val="center"/>
          <w:tblLayout w:type="fixed"/>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2A16E22C" w14:textId="77777777">
            <w:pPr>
              <w:pStyle w:val="LTableTextAbt"/>
            </w:pPr>
            <w:r w:rsidRPr="00F824B6">
              <w:t>Loctite</w:t>
            </w:r>
          </w:p>
        </w:tc>
        <w:tc>
          <w:tcPr>
            <w:tcW w:w="3744"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4AEF6C21" w14:textId="77777777">
            <w:pPr>
              <w:pStyle w:val="LTableTextAbt"/>
            </w:pPr>
            <w:r w:rsidRPr="00F824B6">
              <w:t>PL S10 Concrete Crack and Masonry Polyurethane Sealant</w:t>
            </w:r>
          </w:p>
        </w:tc>
        <w:tc>
          <w:tcPr>
            <w:tcW w:w="2160" w:type="dxa"/>
            <w:tcBorders>
              <w:left w:val="single" w:sz="4" w:space="0" w:color="auto"/>
            </w:tcBorders>
            <w:noWrap/>
            <w:hideMark/>
          </w:tcPr>
          <w:p w:rsidR="00796AC2" w:rsidRPr="00F824B6" w:rsidP="00CB1C05" w14:paraId="5E140607" w14:textId="77777777">
            <w:pPr>
              <w:pStyle w:val="LTableTextAbt"/>
            </w:pPr>
            <w:r w:rsidRPr="00F824B6">
              <w:t xml:space="preserve"> 192.2°F (89°C)</w:t>
            </w:r>
          </w:p>
        </w:tc>
        <w:tc>
          <w:tcPr>
            <w:tcW w:w="2160" w:type="dxa"/>
            <w:noWrap/>
            <w:hideMark/>
          </w:tcPr>
          <w:p w:rsidR="00796AC2" w:rsidRPr="00F824B6" w:rsidP="00CB1C05" w14:paraId="413824CB" w14:textId="77777777">
            <w:pPr>
              <w:pStyle w:val="LTableTextAbt"/>
            </w:pPr>
            <w:r w:rsidRPr="00F824B6">
              <w:t>Non-flammable</w:t>
            </w:r>
          </w:p>
        </w:tc>
      </w:tr>
      <w:tr w14:paraId="148707A5" w14:textId="77777777" w:rsidTr="0005430F">
        <w:tblPrEx>
          <w:tblW w:w="9864" w:type="dxa"/>
          <w:jc w:val="center"/>
          <w:tblLayout w:type="fixed"/>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67437DDF" w14:textId="77777777">
            <w:pPr>
              <w:pStyle w:val="LTableTextAbt"/>
            </w:pPr>
            <w:r w:rsidRPr="00F824B6">
              <w:t>OSI</w:t>
            </w:r>
          </w:p>
        </w:tc>
        <w:tc>
          <w:tcPr>
            <w:tcW w:w="3744" w:type="dxa"/>
            <w:tcBorders>
              <w:top w:val="single" w:sz="4" w:space="0" w:color="auto"/>
              <w:left w:val="single" w:sz="4" w:space="0" w:color="auto"/>
              <w:bottom w:val="single" w:sz="4" w:space="0" w:color="auto"/>
              <w:right w:val="single" w:sz="4" w:space="0" w:color="auto"/>
            </w:tcBorders>
            <w:noWrap/>
            <w:hideMark/>
          </w:tcPr>
          <w:p w:rsidR="00796AC2" w:rsidRPr="00F824B6" w:rsidP="00CB1C05" w14:paraId="2340CDEC" w14:textId="77777777">
            <w:pPr>
              <w:pStyle w:val="LTableTextAbt"/>
            </w:pPr>
            <w:r w:rsidRPr="00F824B6">
              <w:t>Quad Window, Door, and Siding VOC Advanced Formula Sealant</w:t>
            </w:r>
          </w:p>
        </w:tc>
        <w:tc>
          <w:tcPr>
            <w:tcW w:w="2160" w:type="dxa"/>
            <w:tcBorders>
              <w:left w:val="single" w:sz="4" w:space="0" w:color="auto"/>
            </w:tcBorders>
            <w:noWrap/>
            <w:hideMark/>
          </w:tcPr>
          <w:p w:rsidR="00796AC2" w:rsidRPr="00F824B6" w:rsidP="00CB1C05" w14:paraId="08289E85" w14:textId="77777777">
            <w:pPr>
              <w:pStyle w:val="LTableTextAbt"/>
            </w:pPr>
            <w:r w:rsidRPr="00F824B6">
              <w:t>Product is a solid. Burn Rate:</w:t>
            </w:r>
            <w:r>
              <w:t xml:space="preserve"> </w:t>
            </w:r>
            <w:r w:rsidRPr="00F824B6">
              <w:t>&lt;2.2</w:t>
            </w:r>
            <w:r w:rsidR="00512F4D">
              <w:t> </w:t>
            </w:r>
            <w:r w:rsidRPr="00F824B6">
              <w:t>mm/sec</w:t>
            </w:r>
            <w:r>
              <w:t>ond</w:t>
            </w:r>
          </w:p>
        </w:tc>
        <w:tc>
          <w:tcPr>
            <w:tcW w:w="2160" w:type="dxa"/>
            <w:noWrap/>
            <w:hideMark/>
          </w:tcPr>
          <w:p w:rsidR="00796AC2" w:rsidRPr="00F824B6" w:rsidP="00CB1C05" w14:paraId="1956083F" w14:textId="77777777">
            <w:pPr>
              <w:pStyle w:val="LTableTextAbt"/>
            </w:pPr>
            <w:r w:rsidRPr="00F824B6">
              <w:t>No information in SDS</w:t>
            </w:r>
          </w:p>
        </w:tc>
      </w:tr>
      <w:tr w14:paraId="0F0CDBC9" w14:textId="77777777" w:rsidTr="00E5555E">
        <w:tblPrEx>
          <w:tblW w:w="9864" w:type="dxa"/>
          <w:jc w:val="center"/>
          <w:tblLayout w:type="fixed"/>
          <w:tblLook w:val="04A0"/>
        </w:tblPrEx>
        <w:trPr>
          <w:cantSplit/>
          <w:trHeight w:val="20"/>
          <w:jc w:val="center"/>
        </w:trPr>
        <w:tc>
          <w:tcPr>
            <w:tcW w:w="9864" w:type="dxa"/>
            <w:gridSpan w:val="4"/>
            <w:tcBorders>
              <w:top w:val="single" w:sz="4" w:space="0" w:color="auto"/>
              <w:left w:val="single" w:sz="4" w:space="0" w:color="auto"/>
              <w:bottom w:val="single" w:sz="4" w:space="0" w:color="auto"/>
              <w:right w:val="single" w:sz="4" w:space="0" w:color="auto"/>
            </w:tcBorders>
            <w:noWrap/>
          </w:tcPr>
          <w:p w:rsidR="00796AC2" w:rsidRPr="00F824B6" w:rsidP="00CB1C05" w14:paraId="1B3D059B"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796AC2" w:rsidRPr="00A66DA0" w:rsidP="00CB1C05" w14:paraId="7B5864A4" w14:textId="77777777"/>
    <w:p w:rsidR="00796AC2" w:rsidRPr="00D5798A" w:rsidP="00CB1C05" w14:paraId="0919D161" w14:textId="77777777">
      <w:pPr>
        <w:pStyle w:val="Heading3"/>
      </w:pPr>
      <w:bookmarkStart w:id="295" w:name="_Toc114061902"/>
      <w:r w:rsidRPr="00D5798A">
        <w:t>Pricing and Customer Reviews</w:t>
      </w:r>
      <w:bookmarkEnd w:id="295"/>
    </w:p>
    <w:p w:rsidR="00796AC2" w:rsidP="00CB1C05" w14:paraId="3E823BFF" w14:textId="77777777">
      <w:r>
        <w:t xml:space="preserve">Pricing </w:t>
      </w:r>
      <w:r w:rsidRPr="00A66DA0">
        <w:t xml:space="preserve">and customer review information </w:t>
      </w:r>
      <w:r>
        <w:t xml:space="preserve">was accessed </w:t>
      </w:r>
      <w:r w:rsidRPr="00A66DA0">
        <w:t>on publicly available websites in Ju</w:t>
      </w:r>
      <w:r>
        <w:t>ly</w:t>
      </w:r>
      <w:r w:rsidRPr="00A66DA0">
        <w:t xml:space="preserve"> 2021</w:t>
      </w:r>
      <w:r w:rsidR="00666656">
        <w:t>,</w:t>
      </w:r>
      <w:r w:rsidRPr="00A66DA0">
        <w:t xml:space="preserve"> and </w:t>
      </w:r>
      <w:r w:rsidR="00EC1734">
        <w:t xml:space="preserve">the </w:t>
      </w:r>
      <w:r w:rsidRPr="00A66DA0">
        <w:t>summarized</w:t>
      </w:r>
      <w:r>
        <w:t xml:space="preserve"> </w:t>
      </w:r>
      <w:r w:rsidRPr="00A66DA0">
        <w:t>findings</w:t>
      </w:r>
      <w:r w:rsidR="00EC1734">
        <w:t xml:space="preserve"> are</w:t>
      </w:r>
      <w:r w:rsidRPr="00A66DA0">
        <w:t xml:space="preserve"> in </w:t>
      </w:r>
      <w:r>
        <w:fldChar w:fldCharType="begin" w:fldLock="1"/>
      </w:r>
      <w:r>
        <w:instrText xml:space="preserve"> REF _Ref111116494 \h </w:instrText>
      </w:r>
      <w:r>
        <w:fldChar w:fldCharType="separate"/>
      </w:r>
      <w:r w:rsidRPr="00EE2445" w:rsidR="0092222B">
        <w:t xml:space="preserve">Table </w:t>
      </w:r>
      <w:r w:rsidR="0092222B">
        <w:rPr>
          <w:noProof/>
        </w:rPr>
        <w:t>5</w:t>
      </w:r>
      <w:r w:rsidR="0092222B">
        <w:noBreakHyphen/>
      </w:r>
      <w:r w:rsidR="0092222B">
        <w:rPr>
          <w:noProof/>
        </w:rPr>
        <w:t>14</w:t>
      </w:r>
      <w:r>
        <w:fldChar w:fldCharType="end"/>
      </w:r>
      <w:r w:rsidRPr="00A66DA0">
        <w:t xml:space="preserve">. </w:t>
      </w:r>
      <w:r>
        <w:t>To assist in comparing prices across</w:t>
      </w:r>
      <w:r w:rsidRPr="00A66DA0">
        <w:t xml:space="preserve"> various products </w:t>
      </w:r>
      <w:r w:rsidRPr="004B139D">
        <w:t xml:space="preserve">and product sizes, the prices were normalized to price per ounce. </w:t>
      </w:r>
      <w:r>
        <w:t xml:space="preserve">Products containing </w:t>
      </w:r>
      <w:r w:rsidR="00843813">
        <w:t>PCE</w:t>
      </w:r>
      <w:r>
        <w:t xml:space="preserve"> rang</w:t>
      </w:r>
      <w:r w:rsidR="00EC1734">
        <w:t>ed</w:t>
      </w:r>
      <w:r>
        <w:t xml:space="preserve"> from $0.80 per ounce to $1.35 per ounce. Alternative product pricing ranged from $0.49 per ounce to $0.78 per ounce. The pricing for all products containing </w:t>
      </w:r>
      <w:r w:rsidR="00843813">
        <w:t>PCE</w:t>
      </w:r>
      <w:r>
        <w:t xml:space="preserve"> </w:t>
      </w:r>
      <w:r w:rsidR="00E33EA3">
        <w:t xml:space="preserve">was </w:t>
      </w:r>
      <w:r>
        <w:t xml:space="preserve">higher than </w:t>
      </w:r>
      <w:r w:rsidR="00D60449">
        <w:t xml:space="preserve">for </w:t>
      </w:r>
      <w:r>
        <w:t>the alternative products.</w:t>
      </w:r>
    </w:p>
    <w:p w:rsidR="00796AC2" w:rsidP="00CB1C05" w14:paraId="25448399" w14:textId="77777777">
      <w:r>
        <w:t xml:space="preserve">All products considered in </w:t>
      </w:r>
      <w:r w:rsidR="008968E4">
        <w:t xml:space="preserve">the </w:t>
      </w:r>
      <w:r>
        <w:t xml:space="preserve">review had at least 80 customer ratings. The higher number of reviews allows for a more accurate understanding of consumer opinions. The products containing </w:t>
      </w:r>
      <w:r w:rsidR="00843813">
        <w:t>PCE</w:t>
      </w:r>
      <w:r w:rsidR="00EC1734">
        <w:t xml:space="preserve"> or methylene chloride</w:t>
      </w:r>
      <w:r>
        <w:t xml:space="preserve"> had customer ratings ranging from 4.3 (</w:t>
      </w:r>
      <w:r w:rsidRPr="00395D50">
        <w:t>Geocel Instant Gutter Seal Gutter &amp; Narrow Seam Sealant Aluminum Gray</w:t>
      </w:r>
      <w:r>
        <w:t>) to 4.7 (</w:t>
      </w:r>
      <w:r w:rsidRPr="00395D50">
        <w:t>PX 101MA Copper Gasket Sealant)</w:t>
      </w:r>
      <w:r>
        <w:t xml:space="preserve"> with an average customer rating of 4.5. Ratings for the products with alternative solvents ranged from 3.9 (</w:t>
      </w:r>
      <w:r w:rsidRPr="00395D50">
        <w:t>OSI GS121 Clear Synthetic Polymer Gutter Sealant</w:t>
      </w:r>
      <w:r>
        <w:t>) to 4.6 (</w:t>
      </w:r>
      <w:r w:rsidRPr="00395D50">
        <w:t>Quad Window, Door, and Siding VOC Advanced Formula Sealant</w:t>
      </w:r>
      <w:r>
        <w:t xml:space="preserve">), with </w:t>
      </w:r>
      <w:r w:rsidR="00997266">
        <w:t xml:space="preserve">an </w:t>
      </w:r>
      <w:r>
        <w:t xml:space="preserve">average customer rating of 4.2. Overall, the average rating of products containing an alternative solvent is lower than that of products containing a </w:t>
      </w:r>
      <w:r w:rsidR="00843813">
        <w:t>PCE</w:t>
      </w:r>
      <w:r>
        <w:t xml:space="preserve">. However, an average 4.2 rating indicates that customers are satisfied with their experience using alternative products. Based on the customer rating information reviewed, restricting </w:t>
      </w:r>
      <w:r w:rsidR="00843813">
        <w:t>PCE</w:t>
      </w:r>
      <w:r>
        <w:t xml:space="preserve"> in this product category is unlikely</w:t>
      </w:r>
      <w:r w:rsidR="00F434C2">
        <w:t xml:space="preserve"> </w:t>
      </w:r>
      <w:r>
        <w:t xml:space="preserve">to limit effective options on the market that work well for consumers. </w:t>
      </w:r>
    </w:p>
    <w:p w:rsidR="00796AC2" w:rsidRPr="00397DC0" w:rsidP="00CB1C05" w14:paraId="507955E1" w14:textId="77777777">
      <w:pPr>
        <w:pStyle w:val="Caption"/>
        <w:jc w:val="left"/>
      </w:pPr>
    </w:p>
    <w:tbl>
      <w:tblPr>
        <w:tblW w:w="10039" w:type="dxa"/>
        <w:jc w:val="center"/>
        <w:tblLayout w:type="fixed"/>
        <w:tblLook w:val="04A0"/>
      </w:tblPr>
      <w:tblGrid>
        <w:gridCol w:w="1165"/>
        <w:gridCol w:w="1980"/>
        <w:gridCol w:w="3690"/>
        <w:gridCol w:w="900"/>
        <w:gridCol w:w="1152"/>
        <w:gridCol w:w="1152"/>
      </w:tblGrid>
      <w:tr w14:paraId="130E4423" w14:textId="77777777" w:rsidTr="00E5555E">
        <w:tblPrEx>
          <w:tblW w:w="10039" w:type="dxa"/>
          <w:jc w:val="center"/>
          <w:tblLayout w:type="fixed"/>
          <w:tblLook w:val="04A0"/>
        </w:tblPrEx>
        <w:trPr>
          <w:cantSplit/>
          <w:trHeight w:val="20"/>
          <w:tblHeader/>
          <w:jc w:val="center"/>
        </w:trPr>
        <w:tc>
          <w:tcPr>
            <w:tcW w:w="10039" w:type="dxa"/>
            <w:gridSpan w:val="6"/>
            <w:tcBorders>
              <w:bottom w:val="single" w:sz="4" w:space="0" w:color="auto"/>
            </w:tcBorders>
            <w:shd w:val="clear" w:color="auto" w:fill="auto"/>
            <w:noWrap/>
          </w:tcPr>
          <w:p w:rsidR="00796AC2" w:rsidRPr="00F824B6" w:rsidP="00CB1C05" w14:paraId="59E075A6" w14:textId="77777777">
            <w:pPr>
              <w:pStyle w:val="TableTitleA"/>
              <w:rPr>
                <w:b/>
                <w:bCs/>
              </w:rPr>
            </w:pPr>
            <w:bookmarkStart w:id="296" w:name="_Ref111116494"/>
            <w:bookmarkStart w:id="297" w:name="_Toc121142560"/>
            <w:bookmarkStart w:id="298" w:name="_Toc165379554"/>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4</w:t>
            </w:r>
            <w:r w:rsidR="00BC4B5D">
              <w:rPr>
                <w:noProof/>
              </w:rPr>
              <w:fldChar w:fldCharType="end"/>
            </w:r>
            <w:bookmarkEnd w:id="296"/>
            <w:r w:rsidRPr="00EE2445">
              <w:t>:</w:t>
            </w:r>
            <w:r>
              <w:t xml:space="preserve"> </w:t>
            </w:r>
            <w:r w:rsidRPr="006C0B0F">
              <w:t xml:space="preserve">Pricing and </w:t>
            </w:r>
            <w:r w:rsidRPr="006C0B0F" w:rsidR="00997266">
              <w:t xml:space="preserve">Customer Review Information </w:t>
            </w:r>
            <w:r w:rsidRPr="006C0B0F">
              <w:t xml:space="preserve">for </w:t>
            </w:r>
            <w:r w:rsidRPr="006C0B0F" w:rsidR="00997266">
              <w:t xml:space="preserve">Sealants Based </w:t>
            </w:r>
            <w:r w:rsidRPr="006C0B0F">
              <w:t xml:space="preserve">on </w:t>
            </w:r>
            <w:r w:rsidRPr="006C0B0F" w:rsidR="00997266">
              <w:t xml:space="preserve">Manufacturer </w:t>
            </w:r>
            <w:r w:rsidRPr="006C0B0F">
              <w:t xml:space="preserve">and </w:t>
            </w:r>
            <w:r w:rsidRPr="006C0B0F" w:rsidR="00997266">
              <w:t>Retailer Web Pages</w:t>
            </w:r>
            <w:bookmarkEnd w:id="297"/>
            <w:bookmarkEnd w:id="298"/>
          </w:p>
        </w:tc>
      </w:tr>
      <w:tr w14:paraId="7D3A4107" w14:textId="77777777" w:rsidTr="0005430F">
        <w:tblPrEx>
          <w:tblW w:w="10039" w:type="dxa"/>
          <w:jc w:val="center"/>
          <w:tblLayout w:type="fixed"/>
          <w:tblLook w:val="04A0"/>
        </w:tblPrEx>
        <w:trPr>
          <w:cantSplit/>
          <w:trHeight w:val="20"/>
          <w:tblHeader/>
          <w:jc w:val="center"/>
        </w:trPr>
        <w:tc>
          <w:tcPr>
            <w:tcW w:w="1165" w:type="dxa"/>
            <w:tcBorders>
              <w:top w:val="single" w:sz="4" w:space="0" w:color="auto"/>
              <w:left w:val="single" w:sz="4" w:space="0" w:color="auto"/>
              <w:bottom w:val="single" w:sz="4" w:space="0" w:color="auto"/>
              <w:right w:val="single" w:sz="4" w:space="0" w:color="auto"/>
            </w:tcBorders>
            <w:shd w:val="clear" w:color="auto" w:fill="48A9C5"/>
            <w:noWrap/>
            <w:hideMark/>
          </w:tcPr>
          <w:p w:rsidR="00796AC2" w:rsidRPr="00F824B6" w:rsidP="00CB1C05" w14:paraId="2558BC99" w14:textId="77777777">
            <w:pPr>
              <w:pStyle w:val="TableSubtitle"/>
            </w:pPr>
            <w:r w:rsidRPr="00F824B6">
              <w:t>Supplier</w:t>
            </w:r>
          </w:p>
        </w:tc>
        <w:tc>
          <w:tcPr>
            <w:tcW w:w="1980" w:type="dxa"/>
            <w:tcBorders>
              <w:top w:val="single" w:sz="4" w:space="0" w:color="auto"/>
              <w:left w:val="single" w:sz="4" w:space="0" w:color="auto"/>
              <w:bottom w:val="single" w:sz="4" w:space="0" w:color="auto"/>
              <w:right w:val="single" w:sz="4" w:space="0" w:color="auto"/>
            </w:tcBorders>
            <w:shd w:val="clear" w:color="auto" w:fill="48A9C5"/>
            <w:noWrap/>
            <w:hideMark/>
          </w:tcPr>
          <w:p w:rsidR="00796AC2" w:rsidRPr="00F824B6" w:rsidP="00CB1C05" w14:paraId="5847F0CE" w14:textId="77777777">
            <w:pPr>
              <w:pStyle w:val="TableSubtitle"/>
            </w:pPr>
            <w:r w:rsidRPr="00F824B6">
              <w:t>Product</w:t>
            </w:r>
          </w:p>
        </w:tc>
        <w:tc>
          <w:tcPr>
            <w:tcW w:w="3690" w:type="dxa"/>
            <w:tcBorders>
              <w:top w:val="single" w:sz="4" w:space="0" w:color="auto"/>
              <w:left w:val="single" w:sz="4" w:space="0" w:color="auto"/>
              <w:bottom w:val="single" w:sz="4" w:space="0" w:color="auto"/>
              <w:right w:val="single" w:sz="4" w:space="0" w:color="auto"/>
            </w:tcBorders>
            <w:shd w:val="clear" w:color="auto" w:fill="48A9C5"/>
            <w:noWrap/>
            <w:hideMark/>
          </w:tcPr>
          <w:p w:rsidR="00796AC2" w:rsidRPr="00F824B6" w:rsidP="00CB1C05" w14:paraId="5AEDE3A7" w14:textId="77777777">
            <w:pPr>
              <w:pStyle w:val="TableSubtitle"/>
            </w:pPr>
            <w:r w:rsidRPr="00F824B6">
              <w:t>Retail information</w:t>
            </w:r>
          </w:p>
        </w:tc>
        <w:tc>
          <w:tcPr>
            <w:tcW w:w="900" w:type="dxa"/>
            <w:tcBorders>
              <w:top w:val="single" w:sz="4" w:space="0" w:color="auto"/>
              <w:left w:val="single" w:sz="4" w:space="0" w:color="auto"/>
              <w:bottom w:val="single" w:sz="4" w:space="0" w:color="auto"/>
              <w:right w:val="single" w:sz="4" w:space="0" w:color="auto"/>
            </w:tcBorders>
            <w:shd w:val="clear" w:color="auto" w:fill="48A9C5"/>
            <w:hideMark/>
          </w:tcPr>
          <w:p w:rsidR="00796AC2" w:rsidRPr="00F824B6" w:rsidP="00CB1C05" w14:paraId="73436F2E" w14:textId="77777777">
            <w:pPr>
              <w:pStyle w:val="TableSubtitle"/>
            </w:pPr>
            <w:r w:rsidRPr="00F824B6">
              <w:t>Price per ounce</w:t>
            </w:r>
          </w:p>
        </w:tc>
        <w:tc>
          <w:tcPr>
            <w:tcW w:w="1152" w:type="dxa"/>
            <w:tcBorders>
              <w:top w:val="single" w:sz="4" w:space="0" w:color="auto"/>
              <w:left w:val="single" w:sz="4" w:space="0" w:color="auto"/>
              <w:bottom w:val="single" w:sz="4" w:space="0" w:color="auto"/>
              <w:right w:val="single" w:sz="4" w:space="0" w:color="auto"/>
            </w:tcBorders>
            <w:shd w:val="clear" w:color="auto" w:fill="48A9C5"/>
            <w:hideMark/>
          </w:tcPr>
          <w:p w:rsidR="00796AC2" w:rsidRPr="00F824B6" w:rsidP="00CB1C05" w14:paraId="7D0D3F07" w14:textId="77777777">
            <w:pPr>
              <w:pStyle w:val="TableSubtitle"/>
            </w:pPr>
            <w:r w:rsidRPr="00F824B6">
              <w:t>Customer ratings (out of 5)</w:t>
            </w:r>
          </w:p>
        </w:tc>
        <w:tc>
          <w:tcPr>
            <w:tcW w:w="1152" w:type="dxa"/>
            <w:tcBorders>
              <w:top w:val="single" w:sz="4" w:space="0" w:color="auto"/>
              <w:left w:val="single" w:sz="4" w:space="0" w:color="auto"/>
              <w:bottom w:val="single" w:sz="4" w:space="0" w:color="auto"/>
              <w:right w:val="single" w:sz="4" w:space="0" w:color="auto"/>
            </w:tcBorders>
            <w:shd w:val="clear" w:color="auto" w:fill="48A9C5"/>
          </w:tcPr>
          <w:p w:rsidR="00796AC2" w:rsidRPr="00F824B6" w:rsidP="00CB1C05" w14:paraId="0037F18C" w14:textId="77777777">
            <w:pPr>
              <w:pStyle w:val="TableSubtitle"/>
            </w:pPr>
            <w:r w:rsidRPr="00F824B6">
              <w:t>Number of customer reviews</w:t>
            </w:r>
          </w:p>
        </w:tc>
      </w:tr>
      <w:tr w14:paraId="1E6019A8" w14:textId="77777777" w:rsidTr="0005430F">
        <w:tblPrEx>
          <w:tblW w:w="10039" w:type="dxa"/>
          <w:jc w:val="center"/>
          <w:tblLayout w:type="fixed"/>
          <w:tblLook w:val="04A0"/>
        </w:tblPrEx>
        <w:trPr>
          <w:cantSplit/>
          <w:trHeight w:val="20"/>
          <w:jc w:val="center"/>
        </w:trPr>
        <w:tc>
          <w:tcPr>
            <w:tcW w:w="116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3EDD9A16" w14:textId="77777777">
            <w:pPr>
              <w:pStyle w:val="LTableTextAbt"/>
            </w:pPr>
            <w:r w:rsidRPr="00F824B6">
              <w:t>Amerimax Home Products, Inc.</w:t>
            </w:r>
          </w:p>
        </w:tc>
        <w:tc>
          <w:tcPr>
            <w:tcW w:w="19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566D1F79" w14:textId="77777777">
            <w:pPr>
              <w:pStyle w:val="LTableTextAbt"/>
            </w:pPr>
            <w:r w:rsidRPr="00F824B6">
              <w:t>AMERIMAX SeamerMate Professional Grade Permanent Gutter Seal Gray</w:t>
            </w:r>
          </w:p>
        </w:tc>
        <w:tc>
          <w:tcPr>
            <w:tcW w:w="36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335D4ADC" w14:textId="77777777">
            <w:pPr>
              <w:pStyle w:val="LTableTextAbt"/>
            </w:pPr>
            <w:hyperlink r:id="rId41" w:history="1">
              <w:bookmarkStart w:id="299" w:name="_Toc83394540"/>
              <w:r w:rsidRPr="00BC1F5A" w:rsidR="004F366B">
                <w:t>https://www.homedepot.com/p/Amerimax-Home-Products-10-oz-Gutter-Sealant-85148/100011940</w:t>
              </w:r>
              <w:bookmarkEnd w:id="299"/>
            </w:hyperlink>
          </w:p>
        </w:tc>
        <w:tc>
          <w:tcPr>
            <w:tcW w:w="9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796AC2" w:rsidRPr="00F824B6" w:rsidP="00CB1C05" w14:paraId="1D0DB4F6" w14:textId="77777777">
            <w:pPr>
              <w:pStyle w:val="CTableTextAbt"/>
            </w:pPr>
            <w:r w:rsidRPr="00F824B6">
              <w:t>$0.80</w:t>
            </w:r>
          </w:p>
        </w:tc>
        <w:tc>
          <w:tcPr>
            <w:tcW w:w="1152"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31E40F72" w14:textId="77777777">
            <w:pPr>
              <w:pStyle w:val="CTableTextAbt"/>
            </w:pPr>
            <w:r w:rsidRPr="00F824B6">
              <w:t>4.4</w:t>
            </w:r>
          </w:p>
        </w:tc>
        <w:tc>
          <w:tcPr>
            <w:tcW w:w="1152"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1531463C" w14:textId="77777777">
            <w:pPr>
              <w:pStyle w:val="CTableTextAbt"/>
            </w:pPr>
            <w:r w:rsidRPr="00F824B6">
              <w:t>127</w:t>
            </w:r>
          </w:p>
        </w:tc>
      </w:tr>
      <w:tr w14:paraId="5CE1AEEA" w14:textId="77777777" w:rsidTr="0005430F">
        <w:tblPrEx>
          <w:tblW w:w="10039" w:type="dxa"/>
          <w:jc w:val="center"/>
          <w:tblLayout w:type="fixed"/>
          <w:tblLook w:val="04A0"/>
        </w:tblPrEx>
        <w:trPr>
          <w:cantSplit/>
          <w:trHeight w:val="20"/>
          <w:jc w:val="center"/>
        </w:trPr>
        <w:tc>
          <w:tcPr>
            <w:tcW w:w="116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67C4FBCD" w14:textId="77777777">
            <w:pPr>
              <w:pStyle w:val="LTableTextAbt"/>
            </w:pPr>
            <w:r w:rsidRPr="00F824B6">
              <w:t>Geocel Products Group</w:t>
            </w:r>
          </w:p>
        </w:tc>
        <w:tc>
          <w:tcPr>
            <w:tcW w:w="19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0AFCC30A" w14:textId="77777777">
            <w:pPr>
              <w:pStyle w:val="LTableTextAbt"/>
            </w:pPr>
            <w:r w:rsidRPr="00F824B6">
              <w:t>Geocel Instant Gutter Seal Gutter &amp; Narrow Seam Sealant Aluminum Gray</w:t>
            </w:r>
          </w:p>
        </w:tc>
        <w:tc>
          <w:tcPr>
            <w:tcW w:w="36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1DD308C3" w14:textId="77777777">
            <w:pPr>
              <w:pStyle w:val="LTableTextAbt"/>
            </w:pPr>
            <w:hyperlink r:id="rId42" w:history="1">
              <w:bookmarkStart w:id="300" w:name="_Toc83394541"/>
              <w:r w:rsidRPr="00BC1F5A" w:rsidR="004F366B">
                <w:t>https://www.amazon.com/Geocel-Corp-29102-Instant-Gutter/dp/B0007PNOBA</w:t>
              </w:r>
              <w:bookmarkEnd w:id="300"/>
            </w:hyperlink>
          </w:p>
        </w:tc>
        <w:tc>
          <w:tcPr>
            <w:tcW w:w="9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796AC2" w:rsidRPr="00F824B6" w:rsidP="00CB1C05" w14:paraId="4403E82C" w14:textId="77777777">
            <w:pPr>
              <w:pStyle w:val="CTableTextAbt"/>
            </w:pPr>
            <w:r w:rsidRPr="00F824B6">
              <w:t>$1.35</w:t>
            </w:r>
          </w:p>
        </w:tc>
        <w:tc>
          <w:tcPr>
            <w:tcW w:w="1152"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64EEB6D3" w14:textId="77777777">
            <w:pPr>
              <w:pStyle w:val="CTableTextAbt"/>
            </w:pPr>
            <w:r w:rsidRPr="00F824B6">
              <w:t>4.3</w:t>
            </w:r>
          </w:p>
        </w:tc>
        <w:tc>
          <w:tcPr>
            <w:tcW w:w="1152"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F824B6" w:rsidP="00CB1C05" w14:paraId="34E8AA80" w14:textId="77777777">
            <w:pPr>
              <w:pStyle w:val="CTableTextAbt"/>
            </w:pPr>
            <w:r w:rsidRPr="00F824B6">
              <w:t>80</w:t>
            </w:r>
          </w:p>
        </w:tc>
      </w:tr>
      <w:tr w14:paraId="769BC5D5" w14:textId="77777777" w:rsidTr="0005430F">
        <w:tblPrEx>
          <w:tblW w:w="10039" w:type="dxa"/>
          <w:jc w:val="center"/>
          <w:tblLayout w:type="fixed"/>
          <w:tblLook w:val="04A0"/>
        </w:tblPrEx>
        <w:trPr>
          <w:cantSplit/>
          <w:trHeight w:val="20"/>
          <w:jc w:val="center"/>
        </w:trPr>
        <w:tc>
          <w:tcPr>
            <w:tcW w:w="116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8B13F6" w:rsidRPr="00F824B6" w:rsidP="00CB1C05" w14:paraId="59002C9C" w14:textId="77777777">
            <w:pPr>
              <w:pStyle w:val="LTableTextAbt"/>
            </w:pPr>
            <w:r w:rsidRPr="006F2346">
              <w:t>ITW Permatex</w:t>
            </w:r>
          </w:p>
        </w:tc>
        <w:tc>
          <w:tcPr>
            <w:tcW w:w="19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8B13F6" w:rsidRPr="008B13F6" w:rsidP="00CB1C05" w14:paraId="76BC4232" w14:textId="77777777">
            <w:pPr>
              <w:pStyle w:val="LTableTextAbt"/>
              <w:rPr>
                <w:lang w:val="fr-FR"/>
              </w:rPr>
            </w:pPr>
            <w:r w:rsidRPr="008B13F6">
              <w:rPr>
                <w:lang w:val="fr-FR"/>
              </w:rPr>
              <w:t>PX 101MA Copper Gasket Sealant</w:t>
            </w:r>
          </w:p>
        </w:tc>
        <w:tc>
          <w:tcPr>
            <w:tcW w:w="36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8B13F6" w:rsidRPr="008B13F6" w:rsidP="00CB1C05" w14:paraId="2F447D17" w14:textId="77777777">
            <w:pPr>
              <w:pStyle w:val="LTableTextAbt"/>
              <w:rPr>
                <w:lang w:val="fr-FR"/>
              </w:rPr>
            </w:pPr>
            <w:hyperlink r:id="rId43" w:history="1">
              <w:r w:rsidRPr="0066074D" w:rsidR="00F434C2">
                <w:rPr>
                  <w:rStyle w:val="Hyperlink"/>
                  <w:lang w:val="fr-FR"/>
                </w:rPr>
                <w:t>https://www.amazon.com/Permatex-Gasket-Hi-Temp-Adhesive-Sealant/dp/B07KKN1NMT</w:t>
              </w:r>
            </w:hyperlink>
          </w:p>
        </w:tc>
        <w:tc>
          <w:tcPr>
            <w:tcW w:w="9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8B13F6" w:rsidRPr="008B13F6" w:rsidP="00CB1C05" w14:paraId="717F97D2" w14:textId="77777777">
            <w:pPr>
              <w:pStyle w:val="CTableTextAbt"/>
              <w:rPr>
                <w:lang w:val="fr-FR"/>
              </w:rPr>
            </w:pPr>
            <w:r w:rsidRPr="00466EE6">
              <w:t>$1.22</w:t>
            </w:r>
          </w:p>
        </w:tc>
        <w:tc>
          <w:tcPr>
            <w:tcW w:w="115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8B13F6" w:rsidRPr="008B13F6" w:rsidP="00CB1C05" w14:paraId="46F04388" w14:textId="77777777">
            <w:pPr>
              <w:pStyle w:val="CTableTextAbt"/>
              <w:rPr>
                <w:lang w:val="fr-FR"/>
              </w:rPr>
            </w:pPr>
            <w:r w:rsidRPr="00466EE6">
              <w:t>4.7</w:t>
            </w:r>
          </w:p>
        </w:tc>
        <w:tc>
          <w:tcPr>
            <w:tcW w:w="115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8B13F6" w:rsidRPr="008B13F6" w:rsidP="00CB1C05" w14:paraId="0A5B9625" w14:textId="77777777">
            <w:pPr>
              <w:pStyle w:val="CTableTextAbt"/>
              <w:rPr>
                <w:lang w:val="fr-FR"/>
              </w:rPr>
            </w:pPr>
            <w:r w:rsidRPr="00466EE6">
              <w:t>710</w:t>
            </w:r>
          </w:p>
        </w:tc>
      </w:tr>
      <w:tr w14:paraId="6932D670" w14:textId="77777777" w:rsidTr="00E5555E">
        <w:tblPrEx>
          <w:tblW w:w="10039" w:type="dxa"/>
          <w:jc w:val="center"/>
          <w:tblLayout w:type="fixed"/>
          <w:tblLook w:val="04A0"/>
        </w:tblPrEx>
        <w:trPr>
          <w:cantSplit/>
          <w:trHeight w:val="20"/>
          <w:jc w:val="center"/>
        </w:trPr>
        <w:tc>
          <w:tcPr>
            <w:tcW w:w="1165"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510165A7" w14:textId="77777777">
            <w:pPr>
              <w:pStyle w:val="LTableTextAbt"/>
            </w:pPr>
            <w:r w:rsidRPr="00F824B6">
              <w:t>OSI</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3DA59973" w14:textId="77777777">
            <w:pPr>
              <w:pStyle w:val="LTableTextAbt"/>
            </w:pPr>
            <w:r w:rsidRPr="00F824B6">
              <w:t>OSI GS121 Clear Synthetic Polymer Gutter Sealant</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14FCAC31" w14:textId="77777777">
            <w:pPr>
              <w:pStyle w:val="LTableTextAbt"/>
            </w:pPr>
            <w:hyperlink r:id="rId44" w:history="1">
              <w:bookmarkStart w:id="301" w:name="_Toc83394542"/>
              <w:r w:rsidRPr="00BC1F5A" w:rsidR="004F366B">
                <w:t>https://www.homedepot.com/p/OSI-GS121-10-fl-oz-Clear-Gutter-Sealant-1943973/303223987</w:t>
              </w:r>
              <w:bookmarkEnd w:id="301"/>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796AC2" w:rsidRPr="00F824B6" w:rsidP="00CB1C05" w14:paraId="3C669E5B" w14:textId="77777777">
            <w:pPr>
              <w:pStyle w:val="CTableTextAbt"/>
            </w:pPr>
            <w:r w:rsidRPr="00F824B6">
              <w:t>$0.70</w:t>
            </w:r>
          </w:p>
        </w:tc>
        <w:tc>
          <w:tcPr>
            <w:tcW w:w="1152"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47D5D8A2" w14:textId="77777777">
            <w:pPr>
              <w:pStyle w:val="CTableTextAbt"/>
            </w:pPr>
            <w:r w:rsidRPr="00F824B6">
              <w:t>3.9</w:t>
            </w:r>
          </w:p>
        </w:tc>
        <w:tc>
          <w:tcPr>
            <w:tcW w:w="1152" w:type="dxa"/>
            <w:tcBorders>
              <w:top w:val="single" w:sz="4" w:space="0" w:color="auto"/>
              <w:left w:val="single" w:sz="4" w:space="0" w:color="auto"/>
              <w:bottom w:val="single" w:sz="4" w:space="0" w:color="auto"/>
              <w:right w:val="single" w:sz="4" w:space="0" w:color="auto"/>
            </w:tcBorders>
          </w:tcPr>
          <w:p w:rsidR="00796AC2" w:rsidRPr="00F824B6" w:rsidP="00CB1C05" w14:paraId="71E494F1" w14:textId="77777777">
            <w:pPr>
              <w:pStyle w:val="CTableTextAbt"/>
            </w:pPr>
            <w:r w:rsidRPr="00F824B6">
              <w:t>123</w:t>
            </w:r>
          </w:p>
        </w:tc>
      </w:tr>
      <w:tr w14:paraId="320841DA" w14:textId="77777777" w:rsidTr="00E5555E">
        <w:tblPrEx>
          <w:tblW w:w="10039" w:type="dxa"/>
          <w:jc w:val="center"/>
          <w:tblLayout w:type="fixed"/>
          <w:tblLook w:val="04A0"/>
        </w:tblPrEx>
        <w:trPr>
          <w:cantSplit/>
          <w:trHeight w:val="20"/>
          <w:jc w:val="center"/>
        </w:trPr>
        <w:tc>
          <w:tcPr>
            <w:tcW w:w="1165"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5E596E50" w14:textId="77777777">
            <w:pPr>
              <w:pStyle w:val="LTableTextAbt"/>
            </w:pPr>
            <w:r w:rsidRPr="00F824B6">
              <w:t>DAP</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27E9D4EC" w14:textId="77777777">
            <w:pPr>
              <w:pStyle w:val="LTableTextAbt"/>
            </w:pPr>
            <w:r w:rsidRPr="00F824B6">
              <w:t>Dynaflex 230 Window, Door, &amp; Trim Sealant</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509A1DC0" w14:textId="77777777">
            <w:pPr>
              <w:pStyle w:val="LTableTextAbt"/>
            </w:pPr>
            <w:hyperlink r:id="rId45" w:history="1">
              <w:bookmarkStart w:id="302" w:name="_Toc83394543"/>
              <w:r w:rsidRPr="00BC1F5A" w:rsidR="004F366B">
                <w:t>https://www.homedepot.com/p/DAP-Dynaflex-230-10-1-oz-White-Premium-Elastomeric-Exterior-Interior-Window-Door-and-Trim-Sealant-18275/100035980</w:t>
              </w:r>
              <w:bookmarkEnd w:id="302"/>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796AC2" w:rsidRPr="00F824B6" w:rsidP="00CB1C05" w14:paraId="43743B8C" w14:textId="77777777">
            <w:pPr>
              <w:pStyle w:val="CTableTextAbt"/>
            </w:pPr>
            <w:r w:rsidRPr="00F824B6">
              <w:t>$0.49</w:t>
            </w:r>
          </w:p>
        </w:tc>
        <w:tc>
          <w:tcPr>
            <w:tcW w:w="1152"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5D1D39CE" w14:textId="77777777">
            <w:pPr>
              <w:pStyle w:val="CTableTextAbt"/>
            </w:pPr>
            <w:r w:rsidRPr="00F824B6">
              <w:t>4.2</w:t>
            </w:r>
          </w:p>
        </w:tc>
        <w:tc>
          <w:tcPr>
            <w:tcW w:w="1152" w:type="dxa"/>
            <w:tcBorders>
              <w:top w:val="single" w:sz="4" w:space="0" w:color="auto"/>
              <w:left w:val="single" w:sz="4" w:space="0" w:color="auto"/>
              <w:bottom w:val="single" w:sz="4" w:space="0" w:color="auto"/>
              <w:right w:val="single" w:sz="4" w:space="0" w:color="auto"/>
            </w:tcBorders>
          </w:tcPr>
          <w:p w:rsidR="00796AC2" w:rsidRPr="00F824B6" w:rsidP="00CB1C05" w14:paraId="453F8CC5" w14:textId="77777777">
            <w:pPr>
              <w:pStyle w:val="CTableTextAbt"/>
            </w:pPr>
            <w:r w:rsidRPr="00F824B6">
              <w:t>598</w:t>
            </w:r>
          </w:p>
        </w:tc>
      </w:tr>
      <w:tr w14:paraId="06BA6A94" w14:textId="77777777" w:rsidTr="00E5555E">
        <w:tblPrEx>
          <w:tblW w:w="10039" w:type="dxa"/>
          <w:jc w:val="center"/>
          <w:tblLayout w:type="fixed"/>
          <w:tblLook w:val="04A0"/>
        </w:tblPrEx>
        <w:trPr>
          <w:cantSplit/>
          <w:trHeight w:val="20"/>
          <w:jc w:val="center"/>
        </w:trPr>
        <w:tc>
          <w:tcPr>
            <w:tcW w:w="1165"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01D30B56" w14:textId="77777777">
            <w:pPr>
              <w:pStyle w:val="LTableTextAbt"/>
            </w:pPr>
            <w:r w:rsidRPr="00F824B6">
              <w:t>Loctite</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18668C21" w14:textId="77777777">
            <w:pPr>
              <w:pStyle w:val="LTableTextAbt"/>
            </w:pPr>
            <w:r w:rsidRPr="00F824B6">
              <w:t>PL S10 Concrete Crack and Masonry Polyurethane Sealant</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311A9613" w14:textId="77777777">
            <w:pPr>
              <w:pStyle w:val="LTableTextAbt"/>
            </w:pPr>
            <w:hyperlink r:id="rId46" w:history="1">
              <w:bookmarkStart w:id="303" w:name="_Toc83394544"/>
              <w:r w:rsidRPr="00BC1F5A" w:rsidR="004F366B">
                <w:t>https://www.homedepot.com/p/Loctite-PL-S10-10-fl-oz-Concrete-Crack-and-Masonry-Polyurethane-Sealant-1618522/203156788</w:t>
              </w:r>
              <w:bookmarkEnd w:id="303"/>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796AC2" w:rsidRPr="00F824B6" w:rsidP="00CB1C05" w14:paraId="63FC1757" w14:textId="77777777">
            <w:pPr>
              <w:pStyle w:val="CTableTextAbt"/>
            </w:pPr>
            <w:r w:rsidRPr="00F824B6">
              <w:t>$0.78</w:t>
            </w:r>
          </w:p>
        </w:tc>
        <w:tc>
          <w:tcPr>
            <w:tcW w:w="1152"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59184689" w14:textId="77777777">
            <w:pPr>
              <w:pStyle w:val="CTableTextAbt"/>
            </w:pPr>
            <w:r w:rsidRPr="00F824B6">
              <w:t>4.2</w:t>
            </w:r>
          </w:p>
        </w:tc>
        <w:tc>
          <w:tcPr>
            <w:tcW w:w="1152" w:type="dxa"/>
            <w:tcBorders>
              <w:top w:val="single" w:sz="4" w:space="0" w:color="auto"/>
              <w:left w:val="single" w:sz="4" w:space="0" w:color="auto"/>
              <w:bottom w:val="single" w:sz="4" w:space="0" w:color="auto"/>
              <w:right w:val="single" w:sz="4" w:space="0" w:color="auto"/>
            </w:tcBorders>
          </w:tcPr>
          <w:p w:rsidR="00796AC2" w:rsidRPr="00F824B6" w:rsidP="00CB1C05" w14:paraId="1356DF1F" w14:textId="77777777">
            <w:pPr>
              <w:pStyle w:val="CTableTextAbt"/>
            </w:pPr>
            <w:r w:rsidRPr="00F824B6">
              <w:t>354</w:t>
            </w:r>
          </w:p>
        </w:tc>
      </w:tr>
      <w:tr w14:paraId="1B28C5B0" w14:textId="77777777" w:rsidTr="00E5555E">
        <w:tblPrEx>
          <w:tblW w:w="10039" w:type="dxa"/>
          <w:jc w:val="center"/>
          <w:tblLayout w:type="fixed"/>
          <w:tblLook w:val="04A0"/>
        </w:tblPrEx>
        <w:trPr>
          <w:cantSplit/>
          <w:trHeight w:val="20"/>
          <w:jc w:val="center"/>
        </w:trPr>
        <w:tc>
          <w:tcPr>
            <w:tcW w:w="1165"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389759BA" w14:textId="77777777">
            <w:pPr>
              <w:pStyle w:val="LTableTextAbt"/>
            </w:pPr>
            <w:r w:rsidRPr="00F824B6">
              <w:t>OSI</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215A039F" w14:textId="77777777">
            <w:pPr>
              <w:pStyle w:val="LTableTextAbt"/>
            </w:pPr>
            <w:r w:rsidRPr="00F824B6">
              <w:t>Quad Window, Door, and Siding VOC Advanced Formula Sealant</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1549B671" w14:textId="77777777">
            <w:pPr>
              <w:pStyle w:val="LTableTextAbt"/>
            </w:pPr>
            <w:hyperlink r:id="rId47" w:history="1">
              <w:bookmarkStart w:id="304" w:name="_Toc83394545"/>
              <w:r w:rsidRPr="00BC1F5A" w:rsidR="004F366B">
                <w:t>https://www.homedepot.com/p/OSI-QUAD-Advanced-Formula-10-fl-oz-Brown-253-Exterior-Window-Door-and-Siding-Sealant-2012156/206156408</w:t>
              </w:r>
              <w:bookmarkEnd w:id="304"/>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796AC2" w:rsidRPr="00F824B6" w:rsidP="00CB1C05" w14:paraId="47E8D20F" w14:textId="77777777">
            <w:pPr>
              <w:pStyle w:val="CTableTextAbt"/>
            </w:pPr>
            <w:r w:rsidRPr="00F824B6">
              <w:t>$0.63</w:t>
            </w:r>
          </w:p>
        </w:tc>
        <w:tc>
          <w:tcPr>
            <w:tcW w:w="1152" w:type="dxa"/>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49CF6E74" w14:textId="77777777">
            <w:pPr>
              <w:pStyle w:val="CTableTextAbt"/>
            </w:pPr>
            <w:r w:rsidRPr="00F824B6">
              <w:t>4.6</w:t>
            </w:r>
          </w:p>
        </w:tc>
        <w:tc>
          <w:tcPr>
            <w:tcW w:w="1152" w:type="dxa"/>
            <w:tcBorders>
              <w:top w:val="single" w:sz="4" w:space="0" w:color="auto"/>
              <w:left w:val="single" w:sz="4" w:space="0" w:color="auto"/>
              <w:bottom w:val="single" w:sz="4" w:space="0" w:color="auto"/>
              <w:right w:val="single" w:sz="4" w:space="0" w:color="auto"/>
            </w:tcBorders>
          </w:tcPr>
          <w:p w:rsidR="00796AC2" w:rsidRPr="00F824B6" w:rsidP="00CB1C05" w14:paraId="35CD2C49" w14:textId="77777777">
            <w:pPr>
              <w:pStyle w:val="CTableTextAbt"/>
            </w:pPr>
            <w:r w:rsidRPr="00F824B6">
              <w:t>788</w:t>
            </w:r>
          </w:p>
        </w:tc>
      </w:tr>
      <w:tr w14:paraId="2D747E18" w14:textId="77777777" w:rsidTr="00E5555E">
        <w:tblPrEx>
          <w:tblW w:w="10039" w:type="dxa"/>
          <w:jc w:val="center"/>
          <w:tblLayout w:type="fixed"/>
          <w:tblLook w:val="04A0"/>
        </w:tblPrEx>
        <w:trPr>
          <w:cantSplit/>
          <w:trHeight w:val="20"/>
          <w:jc w:val="center"/>
        </w:trPr>
        <w:tc>
          <w:tcPr>
            <w:tcW w:w="10039" w:type="dxa"/>
            <w:gridSpan w:val="6"/>
            <w:tcBorders>
              <w:top w:val="single" w:sz="4" w:space="0" w:color="auto"/>
              <w:left w:val="single" w:sz="4" w:space="0" w:color="auto"/>
              <w:bottom w:val="single" w:sz="4" w:space="0" w:color="auto"/>
              <w:right w:val="single" w:sz="4" w:space="0" w:color="auto"/>
            </w:tcBorders>
            <w:shd w:val="clear" w:color="auto" w:fill="auto"/>
          </w:tcPr>
          <w:p w:rsidR="00796AC2" w:rsidRPr="00F824B6" w:rsidP="00CB1C05" w14:paraId="0634AA43"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796AC2" w:rsidP="00CB1C05" w14:paraId="69162992" w14:textId="77777777">
      <w:pPr>
        <w:rPr>
          <w:rFonts w:eastAsiaTheme="minorHAnsi"/>
        </w:rPr>
      </w:pPr>
    </w:p>
    <w:p w:rsidR="00796AC2" w:rsidP="00CB1C05" w14:paraId="1245B17D" w14:textId="77777777">
      <w:pPr>
        <w:pStyle w:val="Heading3"/>
      </w:pPr>
      <w:bookmarkStart w:id="305" w:name="_Toc114061903"/>
      <w:r w:rsidRPr="00D5798A">
        <w:t>Conclusion</w:t>
      </w:r>
      <w:bookmarkEnd w:id="305"/>
    </w:p>
    <w:p w:rsidR="00796AC2" w:rsidRPr="00EC1734" w:rsidP="00CB1C05" w14:paraId="16B6CE05" w14:textId="77777777">
      <w:r>
        <w:rPr>
          <w:rFonts w:eastAsiaTheme="minorHAnsi"/>
        </w:rPr>
        <w:t>The market review of sealants selected a sampling of products designed for a variety of applications and included a product containing</w:t>
      </w:r>
      <w:r w:rsidR="00EC1734">
        <w:rPr>
          <w:rFonts w:eastAsiaTheme="minorHAnsi"/>
        </w:rPr>
        <w:t xml:space="preserve"> methylene chloride</w:t>
      </w:r>
      <w:r>
        <w:rPr>
          <w:rFonts w:eastAsiaTheme="minorHAnsi"/>
        </w:rPr>
        <w:t xml:space="preserve">, two products containing </w:t>
      </w:r>
      <w:r w:rsidR="00843813">
        <w:rPr>
          <w:rFonts w:eastAsiaTheme="minorHAnsi"/>
        </w:rPr>
        <w:t>PCE</w:t>
      </w:r>
      <w:r>
        <w:rPr>
          <w:rFonts w:eastAsiaTheme="minorHAnsi"/>
        </w:rPr>
        <w:t xml:space="preserve">, and four products containing a variety of alternative solvents. </w:t>
      </w:r>
      <w:r w:rsidR="004515BF">
        <w:rPr>
          <w:rFonts w:eastAsiaTheme="minorHAnsi"/>
        </w:rPr>
        <w:t>This</w:t>
      </w:r>
      <w:r w:rsidR="00E33EA3">
        <w:rPr>
          <w:rFonts w:eastAsiaTheme="minorHAnsi"/>
        </w:rPr>
        <w:t xml:space="preserve"> review did not find</w:t>
      </w:r>
      <w:r w:rsidR="00856941">
        <w:rPr>
          <w:rFonts w:eastAsiaTheme="minorHAnsi"/>
        </w:rPr>
        <w:t xml:space="preserve"> </w:t>
      </w:r>
      <w:r w:rsidR="00E33EA3">
        <w:rPr>
          <w:rFonts w:eastAsiaTheme="minorHAnsi"/>
        </w:rPr>
        <w:t xml:space="preserve">any </w:t>
      </w:r>
      <w:r w:rsidR="00856941">
        <w:rPr>
          <w:rFonts w:eastAsiaTheme="minorHAnsi"/>
        </w:rPr>
        <w:t>b</w:t>
      </w:r>
      <w:r w:rsidR="00EC1734">
        <w:rPr>
          <w:rFonts w:eastAsiaTheme="minorHAnsi"/>
        </w:rPr>
        <w:t xml:space="preserve">arriers </w:t>
      </w:r>
      <w:r w:rsidR="00856941">
        <w:rPr>
          <w:rFonts w:eastAsiaTheme="minorHAnsi"/>
        </w:rPr>
        <w:t xml:space="preserve">related to </w:t>
      </w:r>
      <w:r>
        <w:rPr>
          <w:rFonts w:eastAsiaTheme="minorHAnsi"/>
        </w:rPr>
        <w:t xml:space="preserve">fire safety, pricing, or customer satisfaction that </w:t>
      </w:r>
      <w:r w:rsidR="009C3775">
        <w:rPr>
          <w:rFonts w:eastAsiaTheme="minorHAnsi"/>
        </w:rPr>
        <w:t xml:space="preserve">could </w:t>
      </w:r>
      <w:r>
        <w:rPr>
          <w:rFonts w:eastAsiaTheme="minorHAnsi"/>
        </w:rPr>
        <w:t xml:space="preserve">be caused by restricting use </w:t>
      </w:r>
      <w:r w:rsidR="00843813">
        <w:rPr>
          <w:rFonts w:eastAsiaTheme="minorHAnsi"/>
        </w:rPr>
        <w:t>PCE</w:t>
      </w:r>
      <w:r>
        <w:rPr>
          <w:rFonts w:eastAsiaTheme="minorHAnsi"/>
        </w:rPr>
        <w:t xml:space="preserve"> in this product category. VOCs were more difficult to compare, as none of the products containing </w:t>
      </w:r>
      <w:r w:rsidR="00843813">
        <w:rPr>
          <w:rFonts w:eastAsiaTheme="minorHAnsi"/>
        </w:rPr>
        <w:t>PCE</w:t>
      </w:r>
      <w:r>
        <w:rPr>
          <w:rFonts w:eastAsiaTheme="minorHAnsi"/>
        </w:rPr>
        <w:t xml:space="preserve"> had VOC information in their SDSs. However, most of the alternative products had VOC content lower than the 4</w:t>
      </w:r>
      <w:r w:rsidR="00212618">
        <w:rPr>
          <w:rFonts w:eastAsiaTheme="minorHAnsi"/>
        </w:rPr>
        <w:t xml:space="preserve"> percent </w:t>
      </w:r>
      <w:r>
        <w:rPr>
          <w:rFonts w:eastAsiaTheme="minorHAnsi"/>
        </w:rPr>
        <w:t xml:space="preserve">limit, showing that there are alternative low VOC options on the market. Most of the alternative products reviewed were rated non-flammable. </w:t>
      </w:r>
      <w:r>
        <w:t xml:space="preserve">The pricing for all products containing </w:t>
      </w:r>
      <w:r w:rsidR="00843813">
        <w:t>PCE</w:t>
      </w:r>
      <w:r w:rsidR="00EC1734">
        <w:t xml:space="preserve"> </w:t>
      </w:r>
      <w:r w:rsidR="00E33EA3">
        <w:t xml:space="preserve">was </w:t>
      </w:r>
      <w:r>
        <w:t xml:space="preserve">higher than </w:t>
      </w:r>
      <w:r w:rsidR="00E33EA3">
        <w:t xml:space="preserve">for </w:t>
      </w:r>
      <w:r>
        <w:t>the alternative products.</w:t>
      </w:r>
      <w:r w:rsidR="00EC1734">
        <w:t xml:space="preserve"> </w:t>
      </w:r>
      <w:r>
        <w:rPr>
          <w:rFonts w:eastAsiaTheme="minorHAnsi"/>
        </w:rPr>
        <w:t xml:space="preserve">Average customer ratings of alternative products were slightly lower than </w:t>
      </w:r>
      <w:r w:rsidR="00E33EA3">
        <w:rPr>
          <w:rFonts w:eastAsiaTheme="minorHAnsi"/>
        </w:rPr>
        <w:t xml:space="preserve">those </w:t>
      </w:r>
      <w:r>
        <w:rPr>
          <w:rFonts w:eastAsiaTheme="minorHAnsi"/>
        </w:rPr>
        <w:t xml:space="preserve">of products containing </w:t>
      </w:r>
      <w:r w:rsidR="00843813">
        <w:rPr>
          <w:rFonts w:eastAsiaTheme="minorHAnsi"/>
        </w:rPr>
        <w:t>PCE</w:t>
      </w:r>
      <w:r>
        <w:rPr>
          <w:rFonts w:eastAsiaTheme="minorHAnsi"/>
        </w:rPr>
        <w:t>. Customer satisfaction was still high for alternative product ratings, as average ratings were over 4 out of 5 stars.</w:t>
      </w:r>
    </w:p>
    <w:p w:rsidR="009E284F" w:rsidP="00CB1C05" w14:paraId="7E0A65D6" w14:textId="77777777">
      <w:pPr>
        <w:pStyle w:val="Heading2"/>
      </w:pPr>
      <w:bookmarkStart w:id="306" w:name="_Ref112429699"/>
      <w:bookmarkStart w:id="307" w:name="_Toc114061904"/>
      <w:bookmarkStart w:id="308" w:name="_Toc165378728"/>
      <w:r w:rsidRPr="00EC54CD">
        <w:t>Glues, Sealants, Adhesives, and Caulks:</w:t>
      </w:r>
      <w:r w:rsidRPr="0054243E">
        <w:t xml:space="preserve"> </w:t>
      </w:r>
      <w:r>
        <w:t>Caulk</w:t>
      </w:r>
      <w:bookmarkEnd w:id="306"/>
      <w:bookmarkEnd w:id="307"/>
      <w:bookmarkEnd w:id="308"/>
    </w:p>
    <w:p w:rsidR="0065537D" w:rsidRPr="00D22309" w:rsidP="00CB1C05" w14:paraId="6FF1C2A4" w14:textId="77777777">
      <w:r>
        <w:t xml:space="preserve">Caulks are waterproof materials made from a flexible polymer such as latex or rubber, used to fill and seal joints between building materials. They create a waterproof seal able to expand with changes in temperature. Caulks are sold in a variety of colors, including clear, white, almond, grey, and others. Caulks are typically sold in squeeze tubes around 5 ounces or in tubes designed for use in caulk guns, around 10 ounces. Many caulks are available in hardware stores for commercial use, though some caulks are marketed for industrial or professional use. The terms </w:t>
      </w:r>
      <w:r w:rsidR="00F434C2">
        <w:t>“</w:t>
      </w:r>
      <w:r>
        <w:t>caulk</w:t>
      </w:r>
      <w:r w:rsidR="00F434C2">
        <w:t>”</w:t>
      </w:r>
      <w:r>
        <w:t xml:space="preserve"> and </w:t>
      </w:r>
      <w:r w:rsidR="00F434C2">
        <w:t>“</w:t>
      </w:r>
      <w:r>
        <w:t>sealant</w:t>
      </w:r>
      <w:r w:rsidR="00F434C2">
        <w:t>”</w:t>
      </w:r>
      <w:r>
        <w:t xml:space="preserve"> are often used interchangeably</w:t>
      </w:r>
      <w:r w:rsidR="002469B8">
        <w:t xml:space="preserve"> since</w:t>
      </w:r>
      <w:r>
        <w:t xml:space="preserve"> both are used for sealing joints and gaps. The key difference is that caulks are more rigid when cured than sealants. Therefore, sealants provide more elasticity and water resistance for applications with weather fluctuation and high moisture levels </w:t>
      </w:r>
      <w:r w:rsidRPr="00F21FDB">
        <w:t>(</w:t>
      </w:r>
      <w:hyperlink w:anchor="_ENREF_33" w:tooltip="Oatey, 2021 #32" w:history="1">
        <w:r w:rsidR="00414172">
          <w:fldChar w:fldCharType="begin" w:fldLock="1"/>
        </w:r>
        <w:r w:rsidR="00414172">
          <w:instrText xml:space="preserve"> ADDIN EN.CITE &lt;EndNote&gt;&lt;Cite&gt;&lt;Author&gt;Oatey&lt;/Author&gt;&lt;Year&gt;2021&lt;/Year&gt;&lt;RecNum&gt;32&lt;/RecNum&gt;&lt;DisplayText&gt;Oatey 2021&lt;/DisplayText&gt;&lt;record&gt;&lt;rec-number&gt;32&lt;/rec-number&gt;&lt;foreign-keys&gt;&lt;key app="EN" db-id="52wf2wf0o0rv01e9dzo52td80t0590tp2fwd" timestamp="1714499636"&gt;32&lt;/key&gt;&lt;/foreign-keys&gt;&lt;ref-type name="Web Page"&gt;12&lt;/ref-type&gt;&lt;contributors&gt;&lt;authors&gt;&lt;author&gt;Oatey,&lt;/author&gt;&lt;/authors&gt;&lt;/contributors&gt;&lt;titles&gt;&lt;title&gt;HOW TO CHOOSE THE RIGHT CAULK OR SEALANT&lt;/title&gt;&lt;/titles&gt;&lt;dates&gt;&lt;year&gt;2021&lt;/year&gt;&lt;/dates&gt;&lt;urls&gt;&lt;related-urls&gt;&lt;url&gt;https://www.oatey.ca/faqs-blog-videos-case-studies/blog/how-choose-right-caulk-or-sealant&lt;/url&gt;&lt;/related-urls&gt;&lt;/urls&gt;&lt;custom2&gt;March 19th, 2021&lt;/custom2&gt;&lt;/record&gt;&lt;/Cite&gt;&lt;/EndNote&gt;</w:instrText>
        </w:r>
        <w:r w:rsidR="00414172">
          <w:fldChar w:fldCharType="separate"/>
        </w:r>
        <w:r w:rsidR="00414172">
          <w:rPr>
            <w:noProof/>
          </w:rPr>
          <w:t>Oatey 2021</w:t>
        </w:r>
        <w:r w:rsidR="00414172">
          <w:fldChar w:fldCharType="end"/>
        </w:r>
      </w:hyperlink>
      <w:r w:rsidRPr="00F21FDB">
        <w:t>)</w:t>
      </w:r>
      <w:r w:rsidR="00A909BC">
        <w:t>.</w:t>
      </w:r>
    </w:p>
    <w:p w:rsidR="0065537D" w:rsidP="00CB1C05" w14:paraId="28C5102E" w14:textId="77777777">
      <w:pPr>
        <w:pStyle w:val="Heading3"/>
      </w:pPr>
      <w:bookmarkStart w:id="309" w:name="_Toc114061905"/>
      <w:r w:rsidRPr="00D5798A">
        <w:t>Solvent Ingredients</w:t>
      </w:r>
      <w:bookmarkEnd w:id="309"/>
    </w:p>
    <w:p w:rsidR="0065537D" w:rsidP="00CB1C05" w14:paraId="2B0A7F44" w14:textId="77777777">
      <w:pPr>
        <w:rPr>
          <w:bCs/>
        </w:rPr>
      </w:pPr>
      <w:r>
        <w:t xml:space="preserve">The review included one product containing </w:t>
      </w:r>
      <w:r w:rsidR="00843813">
        <w:t>PCE</w:t>
      </w:r>
      <w:r>
        <w:t xml:space="preserve"> and six products </w:t>
      </w:r>
      <w:r w:rsidRPr="00FF3657">
        <w:t>containing alternative solvents, including toluene, petroleum distillates, and ethylene glycol</w:t>
      </w:r>
      <w:r>
        <w:t xml:space="preserve">. </w:t>
      </w:r>
      <w:r w:rsidR="00513C3D">
        <w:fldChar w:fldCharType="begin" w:fldLock="1"/>
      </w:r>
      <w:r w:rsidR="00513C3D">
        <w:instrText xml:space="preserve"> REF _Ref112414112 \h </w:instrText>
      </w:r>
      <w:r w:rsidR="00513C3D">
        <w:fldChar w:fldCharType="separate"/>
      </w:r>
      <w:r w:rsidRPr="00EE2445" w:rsidR="0092222B">
        <w:t xml:space="preserve">Table </w:t>
      </w:r>
      <w:r w:rsidR="0092222B">
        <w:rPr>
          <w:noProof/>
        </w:rPr>
        <w:t>5</w:t>
      </w:r>
      <w:r w:rsidR="0092222B">
        <w:noBreakHyphen/>
      </w:r>
      <w:r w:rsidR="0092222B">
        <w:rPr>
          <w:noProof/>
        </w:rPr>
        <w:t>15</w:t>
      </w:r>
      <w:r w:rsidR="00513C3D">
        <w:fldChar w:fldCharType="end"/>
      </w:r>
      <w:r w:rsidRPr="00FF3657">
        <w:t xml:space="preserve"> shows</w:t>
      </w:r>
      <w:r>
        <w:t xml:space="preserve"> the list of products reviewed and their primary solvent ingredients.</w:t>
      </w:r>
    </w:p>
    <w:tbl>
      <w:tblPr>
        <w:tblW w:w="9990" w:type="dxa"/>
        <w:jc w:val="center"/>
        <w:tblLayout w:type="fixed"/>
        <w:tblLook w:val="04A0"/>
      </w:tblPr>
      <w:tblGrid>
        <w:gridCol w:w="1170"/>
        <w:gridCol w:w="1620"/>
        <w:gridCol w:w="2304"/>
        <w:gridCol w:w="1440"/>
        <w:gridCol w:w="2016"/>
        <w:gridCol w:w="1440"/>
      </w:tblGrid>
      <w:tr w14:paraId="287330E3" w14:textId="77777777" w:rsidTr="0065537D">
        <w:tblPrEx>
          <w:tblW w:w="9990" w:type="dxa"/>
          <w:jc w:val="center"/>
          <w:tblLayout w:type="fixed"/>
          <w:tblLook w:val="04A0"/>
        </w:tblPrEx>
        <w:trPr>
          <w:cantSplit/>
          <w:trHeight w:val="20"/>
          <w:tblHeader/>
          <w:jc w:val="center"/>
        </w:trPr>
        <w:tc>
          <w:tcPr>
            <w:tcW w:w="9990" w:type="dxa"/>
            <w:gridSpan w:val="6"/>
            <w:tcBorders>
              <w:bottom w:val="single" w:sz="4" w:space="0" w:color="auto"/>
            </w:tcBorders>
            <w:shd w:val="clear" w:color="auto" w:fill="auto"/>
            <w:vAlign w:val="center"/>
          </w:tcPr>
          <w:p w:rsidR="0065537D" w:rsidRPr="00A10BCA" w:rsidP="00CB1C05" w14:paraId="4CC12347" w14:textId="77777777">
            <w:pPr>
              <w:pStyle w:val="TableTitleA"/>
            </w:pPr>
            <w:bookmarkStart w:id="310" w:name="_Ref112414112"/>
            <w:bookmarkStart w:id="311" w:name="_Toc121142561"/>
            <w:bookmarkStart w:id="312" w:name="_Toc165379555"/>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5</w:t>
            </w:r>
            <w:r w:rsidR="00BC4B5D">
              <w:rPr>
                <w:noProof/>
              </w:rPr>
              <w:fldChar w:fldCharType="end"/>
            </w:r>
            <w:bookmarkEnd w:id="310"/>
            <w:r w:rsidRPr="00EE2445">
              <w:t>:</w:t>
            </w:r>
            <w:r>
              <w:t xml:space="preserve"> </w:t>
            </w:r>
            <w:r w:rsidRPr="00F70A55">
              <w:t xml:space="preserve">Safety </w:t>
            </w:r>
            <w:r w:rsidRPr="00F70A55" w:rsidR="009E1E15">
              <w:t xml:space="preserve">Data Sheets </w:t>
            </w:r>
            <w:r w:rsidRPr="00F70A55">
              <w:t xml:space="preserve">and </w:t>
            </w:r>
            <w:r w:rsidRPr="00F70A55" w:rsidR="009E1E15">
              <w:t xml:space="preserve">Solvent Ingredients </w:t>
            </w:r>
            <w:r w:rsidRPr="00F70A55">
              <w:t xml:space="preserve">with </w:t>
            </w:r>
            <w:r w:rsidRPr="00F70A55" w:rsidR="009E1E15">
              <w:t xml:space="preserve">Concentrations </w:t>
            </w:r>
            <w:r w:rsidR="00035D56">
              <w:t xml:space="preserve">of </w:t>
            </w:r>
            <w:r w:rsidRPr="00F70A55">
              <w:t>5</w:t>
            </w:r>
            <w:r w:rsidR="00212618">
              <w:t xml:space="preserve"> Percent</w:t>
            </w:r>
            <w:r w:rsidRPr="00F70A55" w:rsidR="00212618">
              <w:t xml:space="preserve"> </w:t>
            </w:r>
            <w:r w:rsidRPr="00F70A55">
              <w:t xml:space="preserve">or </w:t>
            </w:r>
            <w:r w:rsidRPr="00F70A55" w:rsidR="009E1E15">
              <w:t>Higher</w:t>
            </w:r>
            <w:r>
              <w:br/>
            </w:r>
            <w:r w:rsidRPr="00F70A55">
              <w:t xml:space="preserve"> for </w:t>
            </w:r>
            <w:r w:rsidRPr="00F70A55" w:rsidR="009E1E15">
              <w:t>Reviewed Caulk Products</w:t>
            </w:r>
            <w:bookmarkEnd w:id="311"/>
            <w:bookmarkEnd w:id="312"/>
          </w:p>
        </w:tc>
      </w:tr>
      <w:tr w14:paraId="40D8206E" w14:textId="77777777" w:rsidTr="00513C3D">
        <w:tblPrEx>
          <w:tblW w:w="9990" w:type="dxa"/>
          <w:jc w:val="center"/>
          <w:tblLayout w:type="fixed"/>
          <w:tblLook w:val="04A0"/>
        </w:tblPrEx>
        <w:trPr>
          <w:cantSplit/>
          <w:trHeight w:val="20"/>
          <w:tblHeader/>
          <w:jc w:val="center"/>
        </w:trPr>
        <w:tc>
          <w:tcPr>
            <w:tcW w:w="117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65537D" w:rsidRPr="004A093C" w:rsidP="00CB1C05" w14:paraId="662742FD" w14:textId="77777777">
            <w:pPr>
              <w:pStyle w:val="TableSubtitle"/>
            </w:pPr>
            <w:r w:rsidRPr="004A093C">
              <w:t>Supplier</w:t>
            </w:r>
          </w:p>
        </w:tc>
        <w:tc>
          <w:tcPr>
            <w:tcW w:w="1620" w:type="dxa"/>
            <w:tcBorders>
              <w:top w:val="single" w:sz="4" w:space="0" w:color="auto"/>
              <w:left w:val="nil"/>
              <w:bottom w:val="single" w:sz="4" w:space="0" w:color="auto"/>
              <w:right w:val="single" w:sz="4" w:space="0" w:color="auto"/>
            </w:tcBorders>
            <w:shd w:val="clear" w:color="auto" w:fill="48A9C5"/>
            <w:vAlign w:val="center"/>
            <w:hideMark/>
          </w:tcPr>
          <w:p w:rsidR="0065537D" w:rsidRPr="004A093C" w:rsidP="00CB1C05" w14:paraId="0B41CB8A" w14:textId="77777777">
            <w:pPr>
              <w:pStyle w:val="TableSubtitle"/>
            </w:pPr>
            <w:r w:rsidRPr="004A093C">
              <w:t>Product</w:t>
            </w:r>
          </w:p>
        </w:tc>
        <w:tc>
          <w:tcPr>
            <w:tcW w:w="2304" w:type="dxa"/>
            <w:tcBorders>
              <w:top w:val="single" w:sz="4" w:space="0" w:color="auto"/>
              <w:left w:val="nil"/>
              <w:bottom w:val="single" w:sz="4" w:space="0" w:color="auto"/>
              <w:right w:val="single" w:sz="4" w:space="0" w:color="auto"/>
            </w:tcBorders>
            <w:shd w:val="clear" w:color="auto" w:fill="48A9C5"/>
            <w:vAlign w:val="center"/>
            <w:hideMark/>
          </w:tcPr>
          <w:p w:rsidR="0065537D" w:rsidRPr="004A093C" w:rsidP="00CB1C05" w14:paraId="762A289F" w14:textId="77777777">
            <w:pPr>
              <w:pStyle w:val="TableSubtitle"/>
            </w:pPr>
            <w:r w:rsidRPr="004A093C">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65537D" w:rsidRPr="004A093C" w:rsidP="00CB1C05" w14:paraId="4A656481" w14:textId="77777777">
            <w:pPr>
              <w:pStyle w:val="TableSubtitle"/>
            </w:pPr>
            <w:r w:rsidRPr="004A093C">
              <w:t>SDS date</w:t>
            </w:r>
          </w:p>
        </w:tc>
        <w:tc>
          <w:tcPr>
            <w:tcW w:w="2016" w:type="dxa"/>
            <w:tcBorders>
              <w:top w:val="single" w:sz="4" w:space="0" w:color="auto"/>
              <w:left w:val="nil"/>
              <w:bottom w:val="single" w:sz="4" w:space="0" w:color="auto"/>
              <w:right w:val="single" w:sz="4" w:space="0" w:color="auto"/>
            </w:tcBorders>
            <w:shd w:val="clear" w:color="auto" w:fill="48A9C5"/>
            <w:vAlign w:val="center"/>
            <w:hideMark/>
          </w:tcPr>
          <w:p w:rsidR="0065537D" w:rsidRPr="004A093C" w:rsidP="00CB1C05" w14:paraId="2ECD95BC" w14:textId="77777777">
            <w:pPr>
              <w:pStyle w:val="TableSubtitle"/>
            </w:pPr>
            <w:r w:rsidRPr="004A093C">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65537D" w:rsidRPr="004A093C" w:rsidP="00CB1C05" w14:paraId="1FF62437" w14:textId="77777777">
            <w:pPr>
              <w:pStyle w:val="TableSubtitle"/>
            </w:pPr>
            <w:r w:rsidRPr="004A093C">
              <w:t>Concentration (%)</w:t>
            </w:r>
          </w:p>
        </w:tc>
      </w:tr>
      <w:tr w14:paraId="4B7F03F1" w14:textId="77777777" w:rsidTr="00513C3D">
        <w:tblPrEx>
          <w:tblW w:w="9990" w:type="dxa"/>
          <w:jc w:val="center"/>
          <w:tblLayout w:type="fixed"/>
          <w:tblLook w:val="04A0"/>
        </w:tblPrEx>
        <w:trPr>
          <w:cantSplit/>
          <w:trHeight w:val="20"/>
          <w:jc w:val="center"/>
        </w:trPr>
        <w:tc>
          <w:tcPr>
            <w:tcW w:w="1170" w:type="dxa"/>
            <w:vMerge w:val="restart"/>
            <w:tcBorders>
              <w:top w:val="nil"/>
              <w:left w:val="single" w:sz="4" w:space="0" w:color="auto"/>
              <w:right w:val="single" w:sz="4" w:space="0" w:color="auto"/>
            </w:tcBorders>
            <w:shd w:val="clear" w:color="auto" w:fill="F1AD7A" w:themeFill="accent2" w:themeFillTint="99"/>
          </w:tcPr>
          <w:p w:rsidR="0065537D" w:rsidRPr="004A093C" w:rsidP="00CB1C05" w14:paraId="3E60FC9E" w14:textId="77777777">
            <w:pPr>
              <w:pStyle w:val="LTableTextAbt"/>
              <w:rPr>
                <w:rFonts w:asciiTheme="minorHAnsi" w:hAnsiTheme="minorHAnsi" w:cstheme="minorHAnsi"/>
                <w:sz w:val="20"/>
              </w:rPr>
            </w:pPr>
            <w:r w:rsidRPr="004A093C">
              <w:t>Sashco Inc.</w:t>
            </w:r>
          </w:p>
          <w:p w:rsidR="0065537D" w:rsidRPr="004A093C" w:rsidP="00CB1C05" w14:paraId="29C81F61" w14:textId="77777777">
            <w:pPr>
              <w:pStyle w:val="LTableTextAbt"/>
            </w:pPr>
            <w:r w:rsidRPr="004A093C">
              <w:t> </w:t>
            </w:r>
          </w:p>
        </w:tc>
        <w:tc>
          <w:tcPr>
            <w:tcW w:w="1620" w:type="dxa"/>
            <w:vMerge w:val="restart"/>
            <w:tcBorders>
              <w:top w:val="nil"/>
              <w:left w:val="single" w:sz="4" w:space="0" w:color="auto"/>
              <w:right w:val="single" w:sz="4" w:space="0" w:color="auto"/>
            </w:tcBorders>
            <w:shd w:val="clear" w:color="auto" w:fill="F1AD7A" w:themeFill="accent2" w:themeFillTint="99"/>
          </w:tcPr>
          <w:p w:rsidR="0065537D" w:rsidRPr="004A093C" w:rsidP="00CB1C05" w14:paraId="7D6887E1" w14:textId="77777777">
            <w:pPr>
              <w:pStyle w:val="LTableTextAbt"/>
              <w:rPr>
                <w:rFonts w:asciiTheme="minorHAnsi" w:hAnsiTheme="minorHAnsi" w:cstheme="minorHAnsi"/>
                <w:sz w:val="20"/>
              </w:rPr>
            </w:pPr>
            <w:r w:rsidRPr="004A093C">
              <w:t xml:space="preserve">Lexel white </w:t>
            </w:r>
            <w:r w:rsidRPr="004A093C">
              <w:rPr>
                <w:rFonts w:asciiTheme="minorHAnsi" w:hAnsiTheme="minorHAnsi" w:cstheme="minorHAnsi"/>
                <w:sz w:val="20"/>
              </w:rPr>
              <w:t>VOC compliant</w:t>
            </w:r>
          </w:p>
          <w:p w:rsidR="0065537D" w:rsidRPr="004A093C" w:rsidP="00CB1C05" w14:paraId="2E31B30F" w14:textId="77777777">
            <w:pPr>
              <w:pStyle w:val="LTableTextAbt"/>
            </w:pPr>
            <w:r w:rsidRPr="004A093C">
              <w:t> </w:t>
            </w:r>
          </w:p>
        </w:tc>
        <w:tc>
          <w:tcPr>
            <w:tcW w:w="2304" w:type="dxa"/>
            <w:vMerge w:val="restart"/>
            <w:tcBorders>
              <w:top w:val="single" w:sz="4" w:space="0" w:color="auto"/>
              <w:left w:val="single" w:sz="4" w:space="0" w:color="auto"/>
              <w:right w:val="single" w:sz="4" w:space="0" w:color="auto"/>
            </w:tcBorders>
            <w:shd w:val="clear" w:color="auto" w:fill="F1AD7A" w:themeFill="accent2" w:themeFillTint="99"/>
          </w:tcPr>
          <w:p w:rsidR="0065537D" w:rsidRPr="00B853BF" w:rsidP="00CB1C05" w14:paraId="43AF04B7" w14:textId="77777777">
            <w:pPr>
              <w:pStyle w:val="LTableTextAbt"/>
            </w:pPr>
            <w:hyperlink r:id="rId48" w:history="1">
              <w:bookmarkStart w:id="313" w:name="_Toc83394508"/>
              <w:r w:rsidRPr="00B853BF" w:rsidR="004F366B">
                <w:t>https://www.sashco.com/hi/pdfs/LexelWhiteVOC_SDS.pdf</w:t>
              </w:r>
              <w:bookmarkEnd w:id="313"/>
            </w:hyperlink>
          </w:p>
        </w:tc>
        <w:tc>
          <w:tcPr>
            <w:tcW w:w="1440" w:type="dxa"/>
            <w:vMerge w:val="restart"/>
            <w:tcBorders>
              <w:top w:val="nil"/>
              <w:left w:val="single" w:sz="4" w:space="0" w:color="auto"/>
              <w:right w:val="single" w:sz="4" w:space="0" w:color="auto"/>
            </w:tcBorders>
            <w:shd w:val="clear" w:color="auto" w:fill="F1AD7A" w:themeFill="accent2" w:themeFillTint="99"/>
          </w:tcPr>
          <w:p w:rsidR="0065537D" w:rsidRPr="004A093C" w:rsidP="00CB1C05" w14:paraId="2C54B826" w14:textId="77777777">
            <w:pPr>
              <w:pStyle w:val="LTableTextAbt"/>
              <w:rPr>
                <w:rFonts w:asciiTheme="minorHAnsi" w:hAnsiTheme="minorHAnsi" w:cstheme="minorHAnsi"/>
                <w:sz w:val="20"/>
              </w:rPr>
            </w:pPr>
            <w:r w:rsidRPr="004A093C">
              <w:t>28 August 2018</w:t>
            </w:r>
          </w:p>
          <w:p w:rsidR="0065537D" w:rsidRPr="004A093C" w:rsidP="00CB1C05" w14:paraId="49295136" w14:textId="77777777">
            <w:pPr>
              <w:pStyle w:val="LTableTextAbt"/>
            </w:pPr>
            <w:r w:rsidRPr="004A093C">
              <w:t> </w:t>
            </w:r>
          </w:p>
        </w:tc>
        <w:tc>
          <w:tcPr>
            <w:tcW w:w="2016"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511D626D" w14:textId="77777777">
            <w:pPr>
              <w:pStyle w:val="LTableTextAbt"/>
            </w:pPr>
            <w:r>
              <w:t>P</w:t>
            </w:r>
            <w:r w:rsidR="00513C3D">
              <w:t>erchloroethylene</w:t>
            </w:r>
          </w:p>
        </w:tc>
        <w:tc>
          <w:tcPr>
            <w:tcW w:w="1440"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6F55D952" w14:textId="77777777">
            <w:pPr>
              <w:pStyle w:val="CTableTextAbt"/>
            </w:pPr>
            <w:r w:rsidRPr="004A093C">
              <w:t xml:space="preserve">30 </w:t>
            </w:r>
            <w:r w:rsidR="00F434C2">
              <w:t>–</w:t>
            </w:r>
            <w:r w:rsidRPr="004A093C">
              <w:t xml:space="preserve"> 60</w:t>
            </w:r>
          </w:p>
        </w:tc>
      </w:tr>
      <w:tr w14:paraId="0FFCC150" w14:textId="77777777" w:rsidTr="00513C3D">
        <w:tblPrEx>
          <w:tblW w:w="999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F1AD7A" w:themeFill="accent2" w:themeFillTint="99"/>
          </w:tcPr>
          <w:p w:rsidR="0065537D" w:rsidRPr="004A093C" w:rsidP="00CB1C05" w14:paraId="62C716C8" w14:textId="77777777">
            <w:pPr>
              <w:pStyle w:val="LTableTextAbt"/>
            </w:pPr>
          </w:p>
        </w:tc>
        <w:tc>
          <w:tcPr>
            <w:tcW w:w="1620" w:type="dxa"/>
            <w:vMerge/>
            <w:tcBorders>
              <w:left w:val="single" w:sz="4" w:space="0" w:color="auto"/>
              <w:bottom w:val="single" w:sz="4" w:space="0" w:color="auto"/>
              <w:right w:val="single" w:sz="4" w:space="0" w:color="auto"/>
            </w:tcBorders>
            <w:shd w:val="clear" w:color="auto" w:fill="F1AD7A" w:themeFill="accent2" w:themeFillTint="99"/>
          </w:tcPr>
          <w:p w:rsidR="0065537D" w:rsidRPr="004A093C" w:rsidP="00CB1C05" w14:paraId="0AC1D585" w14:textId="77777777">
            <w:pPr>
              <w:pStyle w:val="LTableTextAbt"/>
            </w:pPr>
          </w:p>
        </w:tc>
        <w:tc>
          <w:tcPr>
            <w:tcW w:w="2304" w:type="dxa"/>
            <w:vMerge/>
            <w:tcBorders>
              <w:left w:val="single" w:sz="4" w:space="0" w:color="auto"/>
              <w:bottom w:val="single" w:sz="4" w:space="0" w:color="auto"/>
              <w:right w:val="single" w:sz="4" w:space="0" w:color="auto"/>
            </w:tcBorders>
            <w:shd w:val="clear" w:color="auto" w:fill="F1AD7A" w:themeFill="accent2" w:themeFillTint="99"/>
          </w:tcPr>
          <w:p w:rsidR="0065537D" w:rsidRPr="00B853BF" w:rsidP="00CB1C05" w14:paraId="49290125"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F1AD7A" w:themeFill="accent2" w:themeFillTint="99"/>
          </w:tcPr>
          <w:p w:rsidR="0065537D" w:rsidRPr="004A093C" w:rsidP="00CB1C05" w14:paraId="451DBA43" w14:textId="77777777">
            <w:pPr>
              <w:pStyle w:val="LTableTextAbt"/>
            </w:pPr>
          </w:p>
        </w:tc>
        <w:tc>
          <w:tcPr>
            <w:tcW w:w="2016"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207F83AB" w14:textId="77777777">
            <w:pPr>
              <w:pStyle w:val="LTableTextAbt"/>
            </w:pPr>
            <w:r w:rsidRPr="004A093C">
              <w:t>Naphtha (petroleum), hydrotreated light</w:t>
            </w:r>
          </w:p>
        </w:tc>
        <w:tc>
          <w:tcPr>
            <w:tcW w:w="1440"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56EAFD1A" w14:textId="77777777">
            <w:pPr>
              <w:pStyle w:val="CTableTextAbt"/>
            </w:pPr>
            <w:r w:rsidRPr="004A093C">
              <w:t xml:space="preserve">1 </w:t>
            </w:r>
            <w:r w:rsidR="00F434C2">
              <w:t>–</w:t>
            </w:r>
            <w:r w:rsidRPr="004A093C">
              <w:t xml:space="preserve"> 5</w:t>
            </w:r>
          </w:p>
        </w:tc>
      </w:tr>
      <w:tr w14:paraId="48B9D55C" w14:textId="77777777">
        <w:tblPrEx>
          <w:tblW w:w="9990" w:type="dxa"/>
          <w:jc w:val="center"/>
          <w:tblLayout w:type="fixed"/>
          <w:tblLook w:val="04A0"/>
        </w:tblPrEx>
        <w:trPr>
          <w:cantSplit/>
          <w:trHeight w:val="20"/>
          <w:jc w:val="center"/>
        </w:trPr>
        <w:tc>
          <w:tcPr>
            <w:tcW w:w="1170" w:type="dxa"/>
            <w:tcBorders>
              <w:top w:val="nil"/>
              <w:left w:val="single" w:sz="4" w:space="0" w:color="auto"/>
              <w:bottom w:val="single" w:sz="4" w:space="0" w:color="auto"/>
              <w:right w:val="single" w:sz="4" w:space="0" w:color="auto"/>
            </w:tcBorders>
            <w:shd w:val="clear" w:color="auto" w:fill="auto"/>
          </w:tcPr>
          <w:p w:rsidR="0065537D" w:rsidRPr="004A093C" w:rsidP="00CB1C05" w14:paraId="6E90DEFE" w14:textId="77777777">
            <w:pPr>
              <w:pStyle w:val="LTableTextAbt"/>
            </w:pPr>
            <w:r w:rsidRPr="004A093C">
              <w:t>Sashco Inc.</w:t>
            </w:r>
          </w:p>
        </w:tc>
        <w:tc>
          <w:tcPr>
            <w:tcW w:w="1620" w:type="dxa"/>
            <w:tcBorders>
              <w:top w:val="nil"/>
              <w:left w:val="single" w:sz="4" w:space="0" w:color="auto"/>
              <w:bottom w:val="single" w:sz="4" w:space="0" w:color="auto"/>
              <w:right w:val="single" w:sz="4" w:space="0" w:color="auto"/>
            </w:tcBorders>
            <w:shd w:val="clear" w:color="auto" w:fill="auto"/>
          </w:tcPr>
          <w:p w:rsidR="0065537D" w:rsidRPr="004A093C" w:rsidP="00CB1C05" w14:paraId="46C7BAAC" w14:textId="77777777">
            <w:pPr>
              <w:pStyle w:val="LTableTextAbt"/>
            </w:pPr>
            <w:r w:rsidRPr="004A093C">
              <w:t>Lexel clear paintable solvent caulk</w:t>
            </w:r>
          </w:p>
        </w:tc>
        <w:tc>
          <w:tcPr>
            <w:tcW w:w="2304" w:type="dxa"/>
            <w:tcBorders>
              <w:top w:val="single" w:sz="4" w:space="0" w:color="auto"/>
              <w:left w:val="single" w:sz="4" w:space="0" w:color="auto"/>
              <w:bottom w:val="single" w:sz="4" w:space="0" w:color="auto"/>
              <w:right w:val="single" w:sz="4" w:space="0" w:color="auto"/>
            </w:tcBorders>
            <w:shd w:val="clear" w:color="auto" w:fill="auto"/>
          </w:tcPr>
          <w:p w:rsidR="0065537D" w:rsidRPr="00B853BF" w:rsidP="00CB1C05" w14:paraId="775130D2" w14:textId="77777777">
            <w:pPr>
              <w:pStyle w:val="LTableTextAbt"/>
            </w:pPr>
            <w:hyperlink r:id="rId49" w:history="1">
              <w:bookmarkStart w:id="314" w:name="_Toc83394509"/>
              <w:r w:rsidRPr="00B853BF" w:rsidR="004F366B">
                <w:t>https://www.sashco.com/hi/pdfs/LXLClear_SDS.pdf</w:t>
              </w:r>
              <w:bookmarkEnd w:id="314"/>
            </w:hyperlink>
          </w:p>
        </w:tc>
        <w:tc>
          <w:tcPr>
            <w:tcW w:w="1440" w:type="dxa"/>
            <w:tcBorders>
              <w:top w:val="nil"/>
              <w:left w:val="single" w:sz="4" w:space="0" w:color="auto"/>
              <w:bottom w:val="single" w:sz="4" w:space="0" w:color="auto"/>
              <w:right w:val="single" w:sz="4" w:space="0" w:color="auto"/>
            </w:tcBorders>
            <w:shd w:val="clear" w:color="auto" w:fill="auto"/>
          </w:tcPr>
          <w:p w:rsidR="0065537D" w:rsidRPr="004A093C" w:rsidP="00CB1C05" w14:paraId="00CAEE6A" w14:textId="77777777">
            <w:pPr>
              <w:pStyle w:val="LTableTextAbt"/>
            </w:pPr>
            <w:r w:rsidRPr="004A093C">
              <w:t>19 June 2020</w:t>
            </w:r>
          </w:p>
        </w:tc>
        <w:tc>
          <w:tcPr>
            <w:tcW w:w="2016" w:type="dxa"/>
            <w:tcBorders>
              <w:top w:val="nil"/>
              <w:left w:val="nil"/>
              <w:bottom w:val="single" w:sz="4" w:space="0" w:color="auto"/>
              <w:right w:val="single" w:sz="4" w:space="0" w:color="auto"/>
            </w:tcBorders>
            <w:shd w:val="clear" w:color="auto" w:fill="auto"/>
          </w:tcPr>
          <w:p w:rsidR="0065537D" w:rsidRPr="004A093C" w:rsidP="00CB1C05" w14:paraId="04291162" w14:textId="77777777">
            <w:pPr>
              <w:pStyle w:val="LTableTextAbt"/>
            </w:pPr>
            <w:r w:rsidRPr="004A093C">
              <w:t>Toluene</w:t>
            </w:r>
          </w:p>
        </w:tc>
        <w:tc>
          <w:tcPr>
            <w:tcW w:w="1440" w:type="dxa"/>
            <w:tcBorders>
              <w:top w:val="nil"/>
              <w:left w:val="nil"/>
              <w:bottom w:val="single" w:sz="4" w:space="0" w:color="auto"/>
              <w:right w:val="single" w:sz="4" w:space="0" w:color="auto"/>
            </w:tcBorders>
            <w:shd w:val="clear" w:color="auto" w:fill="auto"/>
          </w:tcPr>
          <w:p w:rsidR="0065537D" w:rsidRPr="004A093C" w:rsidP="00CB1C05" w14:paraId="368C8AE9" w14:textId="77777777">
            <w:pPr>
              <w:pStyle w:val="CTableTextAbt"/>
            </w:pPr>
            <w:r w:rsidRPr="004A093C">
              <w:t xml:space="preserve">10 </w:t>
            </w:r>
            <w:r w:rsidR="00F434C2">
              <w:t>–</w:t>
            </w:r>
            <w:r w:rsidRPr="004A093C">
              <w:t xml:space="preserve"> 15</w:t>
            </w:r>
          </w:p>
        </w:tc>
      </w:tr>
      <w:tr w14:paraId="4DC0DEA0" w14:textId="77777777">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1C3AF44E" w14:textId="77777777">
            <w:pPr>
              <w:pStyle w:val="LTableTextAbt"/>
              <w:rPr>
                <w:rFonts w:asciiTheme="minorHAnsi" w:hAnsiTheme="minorHAnsi" w:cstheme="minorHAnsi"/>
                <w:sz w:val="20"/>
              </w:rPr>
            </w:pPr>
            <w:r w:rsidRPr="004A093C">
              <w:t>DAP</w:t>
            </w:r>
          </w:p>
          <w:p w:rsidR="0065537D" w:rsidRPr="004A093C" w:rsidP="00CB1C05" w14:paraId="1CBB0B90" w14:textId="77777777">
            <w:pPr>
              <w:pStyle w:val="LTableTextAbt"/>
              <w:rPr>
                <w:rFonts w:asciiTheme="minorHAnsi" w:hAnsiTheme="minorHAnsi" w:cstheme="minorHAnsi"/>
                <w:sz w:val="20"/>
              </w:rPr>
            </w:pPr>
            <w:r w:rsidRPr="004A093C">
              <w:t> </w:t>
            </w:r>
          </w:p>
          <w:p w:rsidR="0065537D" w:rsidRPr="004A093C" w:rsidP="00CB1C05" w14:paraId="4EB741C4" w14:textId="77777777">
            <w:pPr>
              <w:pStyle w:val="LTableTextAbt"/>
            </w:pPr>
            <w:r w:rsidRPr="004A093C">
              <w: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6762EDB8" w14:textId="77777777">
            <w:pPr>
              <w:pStyle w:val="LTableTextAbt"/>
            </w:pPr>
            <w:r w:rsidRPr="004A093C">
              <w:t>Alex Plus white paintable latex caulk</w:t>
            </w:r>
          </w:p>
        </w:tc>
        <w:tc>
          <w:tcPr>
            <w:tcW w:w="2304" w:type="dxa"/>
            <w:tcBorders>
              <w:top w:val="single" w:sz="4" w:space="0" w:color="auto"/>
              <w:left w:val="single" w:sz="4" w:space="0" w:color="auto"/>
              <w:bottom w:val="single" w:sz="4" w:space="0" w:color="auto"/>
              <w:right w:val="single" w:sz="4" w:space="0" w:color="auto"/>
            </w:tcBorders>
            <w:shd w:val="clear" w:color="auto" w:fill="auto"/>
          </w:tcPr>
          <w:p w:rsidR="0065537D" w:rsidRPr="00B853BF" w:rsidP="00CB1C05" w14:paraId="59468CCD" w14:textId="77777777">
            <w:pPr>
              <w:pStyle w:val="LTableTextAbt"/>
            </w:pPr>
            <w:hyperlink r:id="rId50" w:history="1">
              <w:bookmarkStart w:id="315" w:name="_Toc83394510"/>
              <w:r w:rsidRPr="00B853BF" w:rsidR="004F366B">
                <w:t>https://www.dap.com/media/3427/1000201english.pdf</w:t>
              </w:r>
              <w:bookmarkEnd w:id="315"/>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02946FF7" w14:textId="77777777">
            <w:pPr>
              <w:pStyle w:val="LTableTextAbt"/>
            </w:pPr>
            <w:r w:rsidRPr="004A093C">
              <w:t>23 October 2018</w:t>
            </w:r>
          </w:p>
        </w:tc>
        <w:tc>
          <w:tcPr>
            <w:tcW w:w="2016" w:type="dxa"/>
            <w:tcBorders>
              <w:top w:val="single" w:sz="4" w:space="0" w:color="auto"/>
              <w:left w:val="nil"/>
              <w:bottom w:val="single" w:sz="4" w:space="0" w:color="auto"/>
              <w:right w:val="single" w:sz="4" w:space="0" w:color="auto"/>
            </w:tcBorders>
            <w:shd w:val="clear" w:color="auto" w:fill="auto"/>
          </w:tcPr>
          <w:p w:rsidR="0065537D" w:rsidRPr="004A093C" w:rsidP="00CB1C05" w14:paraId="139801E4" w14:textId="77777777">
            <w:pPr>
              <w:pStyle w:val="LTableTextAbt"/>
            </w:pPr>
            <w:r w:rsidRPr="004A093C">
              <w:t>Petroleum distillates</w:t>
            </w:r>
          </w:p>
        </w:tc>
        <w:tc>
          <w:tcPr>
            <w:tcW w:w="1440" w:type="dxa"/>
            <w:tcBorders>
              <w:top w:val="single" w:sz="4" w:space="0" w:color="auto"/>
              <w:left w:val="nil"/>
              <w:bottom w:val="single" w:sz="4" w:space="0" w:color="auto"/>
              <w:right w:val="single" w:sz="4" w:space="0" w:color="auto"/>
            </w:tcBorders>
            <w:shd w:val="clear" w:color="auto" w:fill="auto"/>
          </w:tcPr>
          <w:p w:rsidR="0065537D" w:rsidRPr="004A093C" w:rsidP="00CB1C05" w14:paraId="498D5348" w14:textId="77777777">
            <w:pPr>
              <w:pStyle w:val="CTableTextAbt"/>
            </w:pPr>
            <w:r w:rsidRPr="004A093C">
              <w:t xml:space="preserve">1 </w:t>
            </w:r>
            <w:r w:rsidR="00F434C2">
              <w:t>–</w:t>
            </w:r>
            <w:r w:rsidRPr="004A093C">
              <w:t xml:space="preserve"> 5</w:t>
            </w:r>
          </w:p>
        </w:tc>
      </w:tr>
      <w:tr w14:paraId="6891568B" w14:textId="77777777">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7B29886C" w14:textId="77777777">
            <w:pPr>
              <w:pStyle w:val="LTableTextAbt"/>
            </w:pPr>
            <w:r w:rsidRPr="004A093C">
              <w:t>White Lightning</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03639172" w14:textId="77777777">
            <w:pPr>
              <w:pStyle w:val="LTableTextAbt"/>
            </w:pPr>
            <w:r w:rsidRPr="004A093C">
              <w:t>3006 Advanced formula all-purpose white paintable latex caulk</w:t>
            </w:r>
          </w:p>
        </w:tc>
        <w:tc>
          <w:tcPr>
            <w:tcW w:w="2304" w:type="dxa"/>
            <w:tcBorders>
              <w:top w:val="single" w:sz="4" w:space="0" w:color="auto"/>
              <w:left w:val="single" w:sz="4" w:space="0" w:color="auto"/>
              <w:bottom w:val="single" w:sz="4" w:space="0" w:color="auto"/>
              <w:right w:val="single" w:sz="4" w:space="0" w:color="auto"/>
            </w:tcBorders>
            <w:shd w:val="clear" w:color="auto" w:fill="auto"/>
          </w:tcPr>
          <w:p w:rsidR="0065537D" w:rsidRPr="00B853BF" w:rsidP="00CB1C05" w14:paraId="1DCF7FC8" w14:textId="77777777">
            <w:pPr>
              <w:pStyle w:val="LTableTextAbt"/>
            </w:pPr>
            <w:hyperlink r:id="rId51" w:history="1">
              <w:bookmarkStart w:id="316" w:name="_Toc83394511"/>
              <w:r w:rsidRPr="00B853BF" w:rsidR="004F366B">
                <w:t>https://www.paintdocs.com/docs/webPDF.jsp?SITEID=WHITELIGHT&amp;prodno=W12002010&amp;doctype=SDS&amp;lang=2</w:t>
              </w:r>
              <w:bookmarkEnd w:id="316"/>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3C65EC6E" w14:textId="77777777">
            <w:pPr>
              <w:pStyle w:val="LTableTextAbt"/>
            </w:pPr>
            <w:r w:rsidRPr="004A093C">
              <w:t>14 April 2021</w:t>
            </w:r>
          </w:p>
        </w:tc>
        <w:tc>
          <w:tcPr>
            <w:tcW w:w="2016" w:type="dxa"/>
            <w:tcBorders>
              <w:top w:val="single" w:sz="4" w:space="0" w:color="auto"/>
              <w:left w:val="nil"/>
              <w:bottom w:val="single" w:sz="4" w:space="0" w:color="auto"/>
              <w:right w:val="single" w:sz="4" w:space="0" w:color="auto"/>
            </w:tcBorders>
            <w:shd w:val="clear" w:color="auto" w:fill="auto"/>
          </w:tcPr>
          <w:p w:rsidR="0065537D" w:rsidRPr="004A093C" w:rsidP="00CB1C05" w14:paraId="2D2C0A75" w14:textId="77777777">
            <w:pPr>
              <w:pStyle w:val="LTableTextAbt"/>
            </w:pPr>
            <w:r w:rsidRPr="004A093C">
              <w:t>Ethylene glycol</w:t>
            </w:r>
          </w:p>
        </w:tc>
        <w:tc>
          <w:tcPr>
            <w:tcW w:w="1440" w:type="dxa"/>
            <w:tcBorders>
              <w:top w:val="single" w:sz="4" w:space="0" w:color="auto"/>
              <w:left w:val="nil"/>
              <w:bottom w:val="single" w:sz="4" w:space="0" w:color="auto"/>
              <w:right w:val="single" w:sz="4" w:space="0" w:color="auto"/>
            </w:tcBorders>
            <w:shd w:val="clear" w:color="auto" w:fill="auto"/>
          </w:tcPr>
          <w:p w:rsidR="0065537D" w:rsidRPr="004A093C" w:rsidP="00CB1C05" w14:paraId="0D9A03D2" w14:textId="77777777">
            <w:pPr>
              <w:pStyle w:val="CTableTextAbt"/>
            </w:pPr>
            <w:r w:rsidRPr="004A093C">
              <w:t>≤3</w:t>
            </w:r>
          </w:p>
        </w:tc>
      </w:tr>
      <w:tr w14:paraId="5B61B2ED" w14:textId="77777777">
        <w:tblPrEx>
          <w:tblW w:w="9990" w:type="dxa"/>
          <w:jc w:val="center"/>
          <w:tblLayout w:type="fixed"/>
          <w:tblLook w:val="04A0"/>
        </w:tblPrEx>
        <w:trPr>
          <w:cantSplit/>
          <w:trHeight w:val="20"/>
          <w:jc w:val="center"/>
        </w:trPr>
        <w:tc>
          <w:tcPr>
            <w:tcW w:w="1170" w:type="dxa"/>
            <w:tcBorders>
              <w:top w:val="nil"/>
              <w:left w:val="single" w:sz="4" w:space="0" w:color="auto"/>
              <w:right w:val="single" w:sz="4" w:space="0" w:color="auto"/>
            </w:tcBorders>
            <w:shd w:val="clear" w:color="auto" w:fill="auto"/>
          </w:tcPr>
          <w:p w:rsidR="0065537D" w:rsidRPr="004A093C" w:rsidP="00CB1C05" w14:paraId="2AB208BC" w14:textId="77777777">
            <w:pPr>
              <w:pStyle w:val="LTableTextAbt"/>
              <w:rPr>
                <w:rFonts w:asciiTheme="minorHAnsi" w:hAnsiTheme="minorHAnsi" w:cstheme="minorHAnsi"/>
                <w:sz w:val="20"/>
              </w:rPr>
            </w:pPr>
            <w:r w:rsidRPr="004A093C">
              <w:t>GE</w:t>
            </w:r>
          </w:p>
          <w:p w:rsidR="0065537D" w:rsidRPr="004A093C" w:rsidP="00CB1C05" w14:paraId="0B05DFE7" w14:textId="77777777">
            <w:pPr>
              <w:pStyle w:val="LTableTextAbt"/>
              <w:rPr>
                <w:rFonts w:asciiTheme="minorHAnsi" w:hAnsiTheme="minorHAnsi" w:cstheme="minorHAnsi"/>
                <w:sz w:val="20"/>
              </w:rPr>
            </w:pPr>
            <w:r w:rsidRPr="004A093C">
              <w:t> </w:t>
            </w:r>
          </w:p>
          <w:p w:rsidR="0065537D" w:rsidRPr="004A093C" w:rsidP="00CB1C05" w14:paraId="7B6B5EF5" w14:textId="77777777">
            <w:pPr>
              <w:pStyle w:val="LTableTextAbt"/>
            </w:pPr>
            <w:r w:rsidRPr="004A093C">
              <w:t> </w:t>
            </w:r>
          </w:p>
        </w:tc>
        <w:tc>
          <w:tcPr>
            <w:tcW w:w="1620" w:type="dxa"/>
            <w:tcBorders>
              <w:top w:val="nil"/>
              <w:left w:val="single" w:sz="4" w:space="0" w:color="auto"/>
              <w:right w:val="single" w:sz="4" w:space="0" w:color="auto"/>
            </w:tcBorders>
            <w:shd w:val="clear" w:color="auto" w:fill="auto"/>
          </w:tcPr>
          <w:p w:rsidR="0065537D" w:rsidRPr="004A093C" w:rsidP="00CB1C05" w14:paraId="6126C620" w14:textId="77777777">
            <w:pPr>
              <w:pStyle w:val="LTableTextAbt"/>
              <w:rPr>
                <w:rFonts w:asciiTheme="minorHAnsi" w:hAnsiTheme="minorHAnsi" w:cstheme="minorHAnsi"/>
                <w:sz w:val="20"/>
              </w:rPr>
            </w:pPr>
            <w:r w:rsidRPr="004A093C">
              <w:t>Paintable silicone supreme</w:t>
            </w:r>
          </w:p>
          <w:p w:rsidR="0065537D" w:rsidRPr="004A093C" w:rsidP="00CB1C05" w14:paraId="278BB3D6" w14:textId="77777777">
            <w:pPr>
              <w:pStyle w:val="LTableTextAbt"/>
              <w:rPr>
                <w:rFonts w:asciiTheme="minorHAnsi" w:hAnsiTheme="minorHAnsi" w:cstheme="minorHAnsi"/>
                <w:sz w:val="20"/>
              </w:rPr>
            </w:pPr>
            <w:r w:rsidRPr="004A093C">
              <w:t> </w:t>
            </w:r>
          </w:p>
          <w:p w:rsidR="0065537D" w:rsidRPr="004A093C" w:rsidP="00CB1C05" w14:paraId="357ED609" w14:textId="77777777">
            <w:pPr>
              <w:pStyle w:val="LTableTextAbt"/>
            </w:pPr>
            <w:r w:rsidRPr="004A093C">
              <w:t> </w:t>
            </w:r>
          </w:p>
        </w:tc>
        <w:tc>
          <w:tcPr>
            <w:tcW w:w="2304" w:type="dxa"/>
            <w:tcBorders>
              <w:top w:val="single" w:sz="4" w:space="0" w:color="auto"/>
              <w:left w:val="single" w:sz="4" w:space="0" w:color="auto"/>
              <w:right w:val="single" w:sz="4" w:space="0" w:color="auto"/>
            </w:tcBorders>
            <w:shd w:val="clear" w:color="auto" w:fill="auto"/>
          </w:tcPr>
          <w:p w:rsidR="0065537D" w:rsidRPr="00B853BF" w:rsidP="00CB1C05" w14:paraId="5DE5E113" w14:textId="77777777">
            <w:pPr>
              <w:pStyle w:val="LTableTextAbt"/>
            </w:pPr>
            <w:hyperlink r:id="rId52" w:history="1">
              <w:bookmarkStart w:id="317" w:name="_Toc83394512"/>
              <w:r w:rsidRPr="00B853BF" w:rsidR="004F366B">
                <w:t>https://sds.momentive.com/ehswww/testEbiz/e/result/report.jsp?P_LANGU=E&amp;P_SYS=1&amp;P_SSN=1841&amp;P_REP=00000000000000000006&amp;P_RES=1809&amp;winTitle=MSET%203.1</w:t>
              </w:r>
              <w:bookmarkEnd w:id="317"/>
            </w:hyperlink>
          </w:p>
        </w:tc>
        <w:tc>
          <w:tcPr>
            <w:tcW w:w="1440" w:type="dxa"/>
            <w:tcBorders>
              <w:top w:val="nil"/>
              <w:left w:val="single" w:sz="4" w:space="0" w:color="auto"/>
              <w:right w:val="single" w:sz="4" w:space="0" w:color="auto"/>
            </w:tcBorders>
            <w:shd w:val="clear" w:color="auto" w:fill="auto"/>
          </w:tcPr>
          <w:p w:rsidR="0065537D" w:rsidRPr="004A093C" w:rsidP="00CB1C05" w14:paraId="56F86C85" w14:textId="77777777">
            <w:pPr>
              <w:pStyle w:val="LTableTextAbt"/>
              <w:rPr>
                <w:rFonts w:asciiTheme="minorHAnsi" w:hAnsiTheme="minorHAnsi" w:cstheme="minorHAnsi"/>
                <w:sz w:val="20"/>
              </w:rPr>
            </w:pPr>
            <w:r w:rsidRPr="004A093C">
              <w:t>25 January 2019</w:t>
            </w:r>
          </w:p>
          <w:p w:rsidR="0065537D" w:rsidRPr="004A093C" w:rsidP="00CB1C05" w14:paraId="13680342" w14:textId="77777777">
            <w:pPr>
              <w:pStyle w:val="LTableTextAbt"/>
              <w:rPr>
                <w:rFonts w:asciiTheme="minorHAnsi" w:hAnsiTheme="minorHAnsi" w:cstheme="minorHAnsi"/>
                <w:sz w:val="20"/>
              </w:rPr>
            </w:pPr>
            <w:r w:rsidRPr="004A093C">
              <w:t> </w:t>
            </w:r>
          </w:p>
          <w:p w:rsidR="0065537D" w:rsidRPr="004A093C" w:rsidP="00CB1C05" w14:paraId="1851C5C2" w14:textId="77777777">
            <w:pPr>
              <w:pStyle w:val="LTableTextAbt"/>
            </w:pPr>
            <w:r w:rsidRPr="004A093C">
              <w:t> </w:t>
            </w:r>
          </w:p>
        </w:tc>
        <w:tc>
          <w:tcPr>
            <w:tcW w:w="2016" w:type="dxa"/>
            <w:tcBorders>
              <w:top w:val="nil"/>
              <w:left w:val="nil"/>
              <w:bottom w:val="single" w:sz="4" w:space="0" w:color="auto"/>
              <w:right w:val="single" w:sz="4" w:space="0" w:color="auto"/>
            </w:tcBorders>
            <w:shd w:val="clear" w:color="auto" w:fill="auto"/>
          </w:tcPr>
          <w:p w:rsidR="0065537D" w:rsidRPr="004A093C" w:rsidP="00CB1C05" w14:paraId="141C6198" w14:textId="77777777">
            <w:pPr>
              <w:pStyle w:val="LTableTextAbt"/>
            </w:pPr>
            <w:r w:rsidRPr="004A093C">
              <w:t>Distillates, petroleum, hydrotreated middle</w:t>
            </w:r>
          </w:p>
        </w:tc>
        <w:tc>
          <w:tcPr>
            <w:tcW w:w="1440" w:type="dxa"/>
            <w:tcBorders>
              <w:top w:val="nil"/>
              <w:left w:val="nil"/>
              <w:bottom w:val="single" w:sz="4" w:space="0" w:color="auto"/>
              <w:right w:val="single" w:sz="4" w:space="0" w:color="auto"/>
            </w:tcBorders>
            <w:shd w:val="clear" w:color="auto" w:fill="auto"/>
          </w:tcPr>
          <w:p w:rsidR="0065537D" w:rsidRPr="004A093C" w:rsidP="00CB1C05" w14:paraId="1FD8CDF3" w14:textId="77777777">
            <w:pPr>
              <w:pStyle w:val="CTableTextAbt"/>
            </w:pPr>
            <w:r w:rsidRPr="004A093C">
              <w:t>10 - &lt;20</w:t>
            </w:r>
          </w:p>
        </w:tc>
      </w:tr>
      <w:tr w14:paraId="0EC699BA" w14:textId="77777777">
        <w:tblPrEx>
          <w:tblW w:w="9990" w:type="dxa"/>
          <w:jc w:val="center"/>
          <w:tblLayout w:type="fixed"/>
          <w:tblLook w:val="04A0"/>
        </w:tblPrEx>
        <w:trPr>
          <w:cantSplit/>
          <w:trHeight w:val="20"/>
          <w:jc w:val="center"/>
        </w:trPr>
        <w:tc>
          <w:tcPr>
            <w:tcW w:w="1170" w:type="dxa"/>
            <w:tcBorders>
              <w:top w:val="single" w:sz="4" w:space="0" w:color="auto"/>
              <w:left w:val="single" w:sz="4" w:space="0" w:color="auto"/>
              <w:right w:val="single" w:sz="4" w:space="0" w:color="auto"/>
            </w:tcBorders>
            <w:shd w:val="clear" w:color="auto" w:fill="auto"/>
          </w:tcPr>
          <w:p w:rsidR="0065537D" w:rsidRPr="004A093C" w:rsidP="00CB1C05" w14:paraId="4E1A0B28" w14:textId="77777777">
            <w:pPr>
              <w:pStyle w:val="LTableTextAbt"/>
              <w:rPr>
                <w:rFonts w:asciiTheme="minorHAnsi" w:hAnsiTheme="minorHAnsi" w:cstheme="minorHAnsi"/>
                <w:sz w:val="20"/>
              </w:rPr>
            </w:pPr>
            <w:r w:rsidRPr="004A093C">
              <w:t>DAP</w:t>
            </w:r>
          </w:p>
          <w:p w:rsidR="0065537D" w:rsidRPr="004A093C" w:rsidP="00CB1C05" w14:paraId="582AEE4C" w14:textId="77777777">
            <w:pPr>
              <w:pStyle w:val="LTableTextAbt"/>
            </w:pPr>
            <w:r w:rsidRPr="004A093C">
              <w:t> </w:t>
            </w:r>
          </w:p>
        </w:tc>
        <w:tc>
          <w:tcPr>
            <w:tcW w:w="1620" w:type="dxa"/>
            <w:tcBorders>
              <w:top w:val="single" w:sz="4" w:space="0" w:color="auto"/>
              <w:left w:val="single" w:sz="4" w:space="0" w:color="auto"/>
              <w:right w:val="single" w:sz="4" w:space="0" w:color="auto"/>
            </w:tcBorders>
            <w:shd w:val="clear" w:color="auto" w:fill="auto"/>
          </w:tcPr>
          <w:p w:rsidR="0065537D" w:rsidRPr="004A093C" w:rsidP="00CB1C05" w14:paraId="0204C19D" w14:textId="77777777">
            <w:pPr>
              <w:pStyle w:val="LTableTextAbt"/>
              <w:rPr>
                <w:rFonts w:asciiTheme="minorHAnsi" w:hAnsiTheme="minorHAnsi" w:cstheme="minorHAnsi"/>
                <w:sz w:val="20"/>
              </w:rPr>
            </w:pPr>
            <w:r w:rsidRPr="004A093C">
              <w:t>Commercial kitchen 100% silicone caulk</w:t>
            </w:r>
          </w:p>
          <w:p w:rsidR="0065537D" w:rsidRPr="004A093C" w:rsidP="00CB1C05" w14:paraId="0B845C03" w14:textId="77777777">
            <w:pPr>
              <w:pStyle w:val="LTableTextAbt"/>
            </w:pPr>
            <w:r w:rsidRPr="004A093C">
              <w:t> </w:t>
            </w:r>
          </w:p>
        </w:tc>
        <w:tc>
          <w:tcPr>
            <w:tcW w:w="2304" w:type="dxa"/>
            <w:tcBorders>
              <w:top w:val="single" w:sz="4" w:space="0" w:color="auto"/>
              <w:left w:val="single" w:sz="4" w:space="0" w:color="auto"/>
              <w:right w:val="single" w:sz="4" w:space="0" w:color="auto"/>
            </w:tcBorders>
            <w:shd w:val="clear" w:color="auto" w:fill="auto"/>
          </w:tcPr>
          <w:p w:rsidR="0065537D" w:rsidRPr="00B853BF" w:rsidP="00CB1C05" w14:paraId="6FCA8680" w14:textId="77777777">
            <w:pPr>
              <w:pStyle w:val="LTableTextAbt"/>
            </w:pPr>
            <w:hyperlink r:id="rId53" w:history="1">
              <w:bookmarkStart w:id="318" w:name="_Toc83394513"/>
              <w:r w:rsidRPr="00B853BF" w:rsidR="004F366B">
                <w:t>https://gesealants.com/products/paintable-silicone-supreme-window-door-sealant/</w:t>
              </w:r>
              <w:bookmarkEnd w:id="318"/>
            </w:hyperlink>
          </w:p>
        </w:tc>
        <w:tc>
          <w:tcPr>
            <w:tcW w:w="1440" w:type="dxa"/>
            <w:tcBorders>
              <w:top w:val="single" w:sz="4" w:space="0" w:color="auto"/>
              <w:left w:val="single" w:sz="4" w:space="0" w:color="auto"/>
              <w:right w:val="single" w:sz="4" w:space="0" w:color="auto"/>
            </w:tcBorders>
            <w:shd w:val="clear" w:color="auto" w:fill="auto"/>
          </w:tcPr>
          <w:p w:rsidR="0065537D" w:rsidRPr="004A093C" w:rsidP="00CB1C05" w14:paraId="4796E22A" w14:textId="77777777">
            <w:pPr>
              <w:pStyle w:val="LTableTextAbt"/>
              <w:rPr>
                <w:rFonts w:asciiTheme="minorHAnsi" w:hAnsiTheme="minorHAnsi" w:cstheme="minorHAnsi"/>
                <w:sz w:val="20"/>
              </w:rPr>
            </w:pPr>
            <w:r w:rsidRPr="004A093C">
              <w:t>14 December 2018</w:t>
            </w:r>
          </w:p>
          <w:p w:rsidR="0065537D" w:rsidRPr="004A093C" w:rsidP="00CB1C05" w14:paraId="026F31C4" w14:textId="77777777">
            <w:pPr>
              <w:pStyle w:val="LTableTextAbt"/>
            </w:pPr>
            <w:r w:rsidRPr="004A093C">
              <w:t> </w:t>
            </w:r>
          </w:p>
        </w:tc>
        <w:tc>
          <w:tcPr>
            <w:tcW w:w="2016" w:type="dxa"/>
            <w:tcBorders>
              <w:top w:val="nil"/>
              <w:left w:val="nil"/>
              <w:bottom w:val="single" w:sz="4" w:space="0" w:color="auto"/>
              <w:right w:val="single" w:sz="4" w:space="0" w:color="auto"/>
            </w:tcBorders>
            <w:shd w:val="clear" w:color="auto" w:fill="auto"/>
          </w:tcPr>
          <w:p w:rsidR="0065537D" w:rsidRPr="004A093C" w:rsidP="00CB1C05" w14:paraId="7ED4CAC5" w14:textId="77777777">
            <w:pPr>
              <w:pStyle w:val="LTableTextAbt"/>
            </w:pPr>
            <w:r w:rsidRPr="004A093C">
              <w:t>Hydrotreated middle distillate</w:t>
            </w:r>
          </w:p>
        </w:tc>
        <w:tc>
          <w:tcPr>
            <w:tcW w:w="1440" w:type="dxa"/>
            <w:tcBorders>
              <w:top w:val="nil"/>
              <w:left w:val="nil"/>
              <w:bottom w:val="single" w:sz="4" w:space="0" w:color="auto"/>
              <w:right w:val="single" w:sz="4" w:space="0" w:color="auto"/>
            </w:tcBorders>
            <w:shd w:val="clear" w:color="auto" w:fill="auto"/>
          </w:tcPr>
          <w:p w:rsidR="0065537D" w:rsidRPr="004A093C" w:rsidP="00CB1C05" w14:paraId="4473EBF8" w14:textId="77777777">
            <w:pPr>
              <w:pStyle w:val="CTableTextAbt"/>
              <w:rPr>
                <w:rFonts w:asciiTheme="minorHAnsi" w:hAnsiTheme="minorHAnsi" w:cstheme="minorHAnsi"/>
                <w:sz w:val="20"/>
              </w:rPr>
            </w:pPr>
            <w:r w:rsidRPr="004A093C">
              <w:t> 3 – 7</w:t>
            </w:r>
          </w:p>
          <w:p w:rsidR="0065537D" w:rsidRPr="004A093C" w:rsidP="00CB1C05" w14:paraId="2E305200" w14:textId="77777777">
            <w:pPr>
              <w:pStyle w:val="CTableTextAbt"/>
            </w:pPr>
          </w:p>
        </w:tc>
      </w:tr>
      <w:tr w14:paraId="437C3030" w14:textId="77777777">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7404323C" w14:textId="77777777">
            <w:pPr>
              <w:pStyle w:val="LTableTextAbt"/>
              <w:rPr>
                <w:rFonts w:asciiTheme="minorHAnsi" w:hAnsiTheme="minorHAnsi" w:cstheme="minorHAnsi"/>
                <w:sz w:val="20"/>
              </w:rPr>
            </w:pPr>
            <w:r w:rsidRPr="004A093C">
              <w:t>GE</w:t>
            </w:r>
          </w:p>
          <w:p w:rsidR="0065537D" w:rsidRPr="004A093C" w:rsidP="00CB1C05" w14:paraId="60081471" w14:textId="77777777">
            <w:pPr>
              <w:pStyle w:val="LTableTextAbt"/>
              <w:rPr>
                <w:rFonts w:asciiTheme="minorHAnsi" w:hAnsiTheme="minorHAnsi" w:cstheme="minorHAnsi"/>
                <w:sz w:val="20"/>
              </w:rPr>
            </w:pPr>
            <w:r w:rsidRPr="004A093C">
              <w:t> </w:t>
            </w:r>
          </w:p>
          <w:p w:rsidR="0065537D" w:rsidRPr="004A093C" w:rsidP="00CB1C05" w14:paraId="31051B94" w14:textId="77777777">
            <w:pPr>
              <w:pStyle w:val="LTableTextAbt"/>
            </w:pPr>
            <w:r w:rsidRPr="004A093C">
              <w: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2BFFBF27" w14:textId="77777777">
            <w:pPr>
              <w:pStyle w:val="LTableTextAbt"/>
            </w:pPr>
            <w:r w:rsidRPr="004A093C">
              <w:t>All-purpose silicone sealant caulk clear</w:t>
            </w:r>
          </w:p>
        </w:tc>
        <w:tc>
          <w:tcPr>
            <w:tcW w:w="2304" w:type="dxa"/>
            <w:tcBorders>
              <w:top w:val="single" w:sz="4" w:space="0" w:color="auto"/>
              <w:left w:val="single" w:sz="4" w:space="0" w:color="auto"/>
              <w:bottom w:val="single" w:sz="4" w:space="0" w:color="auto"/>
              <w:right w:val="single" w:sz="4" w:space="0" w:color="auto"/>
            </w:tcBorders>
            <w:shd w:val="clear" w:color="auto" w:fill="auto"/>
          </w:tcPr>
          <w:p w:rsidR="0065537D" w:rsidRPr="00B853BF" w:rsidP="00CB1C05" w14:paraId="0D551276" w14:textId="77777777">
            <w:pPr>
              <w:pStyle w:val="LTableTextAbt"/>
            </w:pPr>
            <w:hyperlink r:id="rId54" w:history="1">
              <w:bookmarkStart w:id="319" w:name="_Toc83394514"/>
              <w:r w:rsidRPr="00B853BF" w:rsidR="004F366B">
                <w:t>https://gesealants.com/products/all-purpose-silicone-1-sealant/</w:t>
              </w:r>
              <w:bookmarkEnd w:id="319"/>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65537D" w:rsidRPr="004A093C" w:rsidP="00CB1C05" w14:paraId="13B203CC" w14:textId="77777777">
            <w:pPr>
              <w:pStyle w:val="LTableTextAbt"/>
              <w:rPr>
                <w:rFonts w:asciiTheme="minorHAnsi" w:hAnsiTheme="minorHAnsi" w:cstheme="minorHAnsi"/>
                <w:sz w:val="20"/>
              </w:rPr>
            </w:pPr>
            <w:r w:rsidRPr="004A093C">
              <w:t>25 August 2020</w:t>
            </w:r>
          </w:p>
          <w:p w:rsidR="0065537D" w:rsidRPr="004A093C" w:rsidP="00CB1C05" w14:paraId="2F48752A" w14:textId="77777777">
            <w:pPr>
              <w:pStyle w:val="LTableTextAbt"/>
              <w:rPr>
                <w:rFonts w:asciiTheme="minorHAnsi" w:hAnsiTheme="minorHAnsi" w:cstheme="minorHAnsi"/>
                <w:sz w:val="20"/>
              </w:rPr>
            </w:pPr>
            <w:r w:rsidRPr="004A093C">
              <w:t> </w:t>
            </w:r>
          </w:p>
          <w:p w:rsidR="0065537D" w:rsidRPr="004A093C" w:rsidP="00CB1C05" w14:paraId="09C38DC0" w14:textId="77777777">
            <w:pPr>
              <w:pStyle w:val="LTableTextAbt"/>
            </w:pPr>
            <w:r w:rsidRPr="004A093C">
              <w:t> </w:t>
            </w:r>
          </w:p>
        </w:tc>
        <w:tc>
          <w:tcPr>
            <w:tcW w:w="2016" w:type="dxa"/>
            <w:tcBorders>
              <w:top w:val="single" w:sz="4" w:space="0" w:color="auto"/>
              <w:left w:val="nil"/>
              <w:bottom w:val="single" w:sz="4" w:space="0" w:color="auto"/>
              <w:right w:val="single" w:sz="4" w:space="0" w:color="auto"/>
            </w:tcBorders>
            <w:shd w:val="clear" w:color="auto" w:fill="auto"/>
          </w:tcPr>
          <w:p w:rsidR="0065537D" w:rsidRPr="004A093C" w:rsidP="00CB1C05" w14:paraId="2E21A8C9" w14:textId="77777777">
            <w:pPr>
              <w:pStyle w:val="LTableTextAbt"/>
            </w:pPr>
            <w:r w:rsidRPr="004A093C">
              <w:t>Distillates, petroleum, hydrotreated middle</w:t>
            </w:r>
          </w:p>
        </w:tc>
        <w:tc>
          <w:tcPr>
            <w:tcW w:w="1440" w:type="dxa"/>
            <w:tcBorders>
              <w:top w:val="single" w:sz="4" w:space="0" w:color="auto"/>
              <w:left w:val="nil"/>
              <w:bottom w:val="single" w:sz="4" w:space="0" w:color="auto"/>
              <w:right w:val="single" w:sz="4" w:space="0" w:color="auto"/>
            </w:tcBorders>
            <w:shd w:val="clear" w:color="auto" w:fill="auto"/>
          </w:tcPr>
          <w:p w:rsidR="0065537D" w:rsidRPr="004A093C" w:rsidP="00CB1C05" w14:paraId="5C54FD09" w14:textId="77777777">
            <w:pPr>
              <w:pStyle w:val="CTableTextAbt"/>
            </w:pPr>
            <w:r w:rsidRPr="004A093C">
              <w:t>10 - &lt;15</w:t>
            </w:r>
          </w:p>
        </w:tc>
      </w:tr>
      <w:tr w14:paraId="69A2258E" w14:textId="77777777">
        <w:tblPrEx>
          <w:tblW w:w="9990" w:type="dxa"/>
          <w:jc w:val="center"/>
          <w:tblLayout w:type="fixed"/>
          <w:tblLook w:val="04A0"/>
        </w:tblPrEx>
        <w:trPr>
          <w:cantSplit/>
          <w:trHeight w:val="20"/>
          <w:jc w:val="center"/>
        </w:trPr>
        <w:tc>
          <w:tcPr>
            <w:tcW w:w="9990" w:type="dxa"/>
            <w:gridSpan w:val="6"/>
            <w:tcBorders>
              <w:top w:val="single" w:sz="4" w:space="0" w:color="auto"/>
              <w:left w:val="single" w:sz="4" w:space="0" w:color="auto"/>
              <w:bottom w:val="single" w:sz="4" w:space="0" w:color="auto"/>
              <w:right w:val="single" w:sz="4" w:space="0" w:color="auto"/>
            </w:tcBorders>
            <w:shd w:val="clear" w:color="auto" w:fill="auto"/>
          </w:tcPr>
          <w:p w:rsidR="0065537D" w:rsidRPr="00513C3D" w:rsidP="00CB1C05" w14:paraId="0E518D30" w14:textId="77777777">
            <w:pPr>
              <w:pStyle w:val="LTableTextAbt"/>
              <w:rPr>
                <w:rFonts w:asciiTheme="minorHAnsi" w:hAnsiTheme="minorHAnsi" w:cstheme="minorHAnsi"/>
              </w:rPr>
            </w:pPr>
            <w:r w:rsidRPr="00513C3D">
              <w:t xml:space="preserve">Note: Orange shaded rows indicate products that contain </w:t>
            </w:r>
            <w:r w:rsidR="00843813">
              <w:t>PCE</w:t>
            </w:r>
            <w:r w:rsidRPr="00513C3D">
              <w:t xml:space="preserve">. </w:t>
            </w:r>
          </w:p>
        </w:tc>
      </w:tr>
    </w:tbl>
    <w:p w:rsidR="0065537D" w:rsidP="00CB1C05" w14:paraId="0C879E7E" w14:textId="77777777"/>
    <w:p w:rsidR="0065537D" w:rsidRPr="00A66DA0" w:rsidP="00CB1C05" w14:paraId="49D7FC73" w14:textId="77777777">
      <w:r>
        <w:fldChar w:fldCharType="begin" w:fldLock="1"/>
      </w:r>
      <w:r>
        <w:instrText xml:space="preserve"> REF _Ref112414133 \h </w:instrText>
      </w:r>
      <w:r>
        <w:fldChar w:fldCharType="separate"/>
      </w:r>
      <w:r w:rsidRPr="00EE2445" w:rsidR="0092222B">
        <w:t xml:space="preserve">Table </w:t>
      </w:r>
      <w:r w:rsidR="0092222B">
        <w:rPr>
          <w:noProof/>
        </w:rPr>
        <w:t>5</w:t>
      </w:r>
      <w:r w:rsidR="0092222B">
        <w:noBreakHyphen/>
      </w:r>
      <w:r w:rsidR="0092222B">
        <w:rPr>
          <w:noProof/>
        </w:rPr>
        <w:t>16</w:t>
      </w:r>
      <w:r>
        <w:fldChar w:fldCharType="end"/>
      </w:r>
      <w:r>
        <w:t xml:space="preserve"> </w:t>
      </w:r>
      <w:r w:rsidRPr="00C45092">
        <w:t>shows the anticipated, approximate market share percentage of primary solvents in products estimated using the chemical ranking procedure.</w:t>
      </w:r>
      <w:r>
        <w:t xml:space="preserve"> It should be noted that only a small sample of products was reviewed</w:t>
      </w:r>
      <w:r w:rsidR="007E6269">
        <w:t>,</w:t>
      </w:r>
      <w:r>
        <w:t xml:space="preserve"> which may artificially skew the current market share toward the one product with </w:t>
      </w:r>
      <w:r w:rsidR="00843813">
        <w:t>PCE</w:t>
      </w:r>
      <w:r>
        <w:t>.</w:t>
      </w:r>
      <w:r w:rsidRPr="00C45092">
        <w:t xml:space="preserve"> After</w:t>
      </w:r>
      <w:r>
        <w:t xml:space="preserve"> restrictions, it is anticipated that petroleum-based chemicals and toluene will be the most used solvents in caulk products.</w:t>
      </w:r>
    </w:p>
    <w:tbl>
      <w:tblPr>
        <w:tblW w:w="7365" w:type="dxa"/>
        <w:jc w:val="center"/>
        <w:tblLook w:val="04A0"/>
      </w:tblPr>
      <w:tblGrid>
        <w:gridCol w:w="2695"/>
        <w:gridCol w:w="1705"/>
        <w:gridCol w:w="2965"/>
      </w:tblGrid>
      <w:tr w14:paraId="5E0DB05F" w14:textId="77777777" w:rsidTr="0065537D">
        <w:tblPrEx>
          <w:tblW w:w="7365" w:type="dxa"/>
          <w:jc w:val="center"/>
          <w:tblLook w:val="04A0"/>
        </w:tblPrEx>
        <w:trPr>
          <w:cantSplit/>
          <w:trHeight w:val="144"/>
          <w:tblHeader/>
          <w:jc w:val="center"/>
        </w:trPr>
        <w:tc>
          <w:tcPr>
            <w:tcW w:w="7365" w:type="dxa"/>
            <w:gridSpan w:val="3"/>
            <w:tcBorders>
              <w:bottom w:val="single" w:sz="4" w:space="0" w:color="auto"/>
            </w:tcBorders>
            <w:shd w:val="clear" w:color="auto" w:fill="auto"/>
          </w:tcPr>
          <w:p w:rsidR="0065537D" w:rsidRPr="004A093C" w:rsidP="00CB1C05" w14:paraId="7DFC95D9" w14:textId="77777777">
            <w:pPr>
              <w:pStyle w:val="TableTitleA"/>
              <w:rPr>
                <w:b/>
                <w:bCs/>
                <w:sz w:val="21"/>
                <w:szCs w:val="21"/>
              </w:rPr>
            </w:pPr>
            <w:bookmarkStart w:id="320" w:name="_Ref112414133"/>
            <w:bookmarkStart w:id="321" w:name="_Toc121142562"/>
            <w:bookmarkStart w:id="322" w:name="_Toc165379556"/>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6</w:t>
            </w:r>
            <w:r w:rsidR="00BC4B5D">
              <w:rPr>
                <w:noProof/>
              </w:rPr>
              <w:fldChar w:fldCharType="end"/>
            </w:r>
            <w:bookmarkEnd w:id="320"/>
            <w:r w:rsidRPr="00EE2445">
              <w:t>:</w:t>
            </w:r>
            <w:r>
              <w:t xml:space="preserve"> </w:t>
            </w:r>
            <w:r w:rsidRPr="006176E8">
              <w:t xml:space="preserve">Estimated </w:t>
            </w:r>
            <w:r w:rsidRPr="006176E8" w:rsidR="005D534D">
              <w:t xml:space="preserve">Percentage Share </w:t>
            </w:r>
            <w:r w:rsidRPr="006176E8">
              <w:t xml:space="preserve">of </w:t>
            </w:r>
            <w:r w:rsidRPr="006176E8" w:rsidR="005D534D">
              <w:t xml:space="preserve">Solvent Ingredients </w:t>
            </w:r>
            <w:r w:rsidRPr="006176E8">
              <w:t xml:space="preserve">for </w:t>
            </w:r>
            <w:r w:rsidRPr="006176E8" w:rsidR="005D534D">
              <w:t>Reviewed Caulk Products</w:t>
            </w:r>
            <w:bookmarkEnd w:id="321"/>
            <w:bookmarkEnd w:id="322"/>
          </w:p>
        </w:tc>
      </w:tr>
      <w:tr w14:paraId="0252675A" w14:textId="77777777" w:rsidTr="00513C3D">
        <w:tblPrEx>
          <w:tblW w:w="7365" w:type="dxa"/>
          <w:jc w:val="center"/>
          <w:tblLook w:val="04A0"/>
        </w:tblPrEx>
        <w:trPr>
          <w:cantSplit/>
          <w:trHeight w:val="144"/>
          <w:tblHeader/>
          <w:jc w:val="center"/>
        </w:trPr>
        <w:tc>
          <w:tcPr>
            <w:tcW w:w="2695" w:type="dxa"/>
            <w:tcBorders>
              <w:top w:val="single" w:sz="4" w:space="0" w:color="auto"/>
              <w:left w:val="single" w:sz="4" w:space="0" w:color="auto"/>
              <w:bottom w:val="single" w:sz="4" w:space="0" w:color="auto"/>
              <w:right w:val="single" w:sz="4" w:space="0" w:color="auto"/>
            </w:tcBorders>
            <w:shd w:val="clear" w:color="auto" w:fill="48A9C5"/>
          </w:tcPr>
          <w:p w:rsidR="0065537D" w:rsidRPr="004A093C" w:rsidP="00CB1C05" w14:paraId="4E34272B" w14:textId="77777777">
            <w:pPr>
              <w:pStyle w:val="TableSubtitle"/>
            </w:pPr>
            <w:r w:rsidRPr="004A093C">
              <w:t>Solvent</w:t>
            </w:r>
          </w:p>
        </w:tc>
        <w:tc>
          <w:tcPr>
            <w:tcW w:w="1705" w:type="dxa"/>
            <w:tcBorders>
              <w:top w:val="single" w:sz="4" w:space="0" w:color="auto"/>
              <w:left w:val="single" w:sz="4" w:space="0" w:color="auto"/>
              <w:bottom w:val="single" w:sz="4" w:space="0" w:color="auto"/>
              <w:right w:val="single" w:sz="4" w:space="0" w:color="auto"/>
            </w:tcBorders>
            <w:shd w:val="clear" w:color="auto" w:fill="48A9C5"/>
          </w:tcPr>
          <w:p w:rsidR="0065537D" w:rsidRPr="004A093C" w:rsidP="00CB1C05" w14:paraId="41CF83B9" w14:textId="77777777">
            <w:pPr>
              <w:pStyle w:val="TableSubtitle"/>
              <w:rPr>
                <w:b w:val="0"/>
                <w:bCs w:val="0"/>
                <w:sz w:val="21"/>
                <w:szCs w:val="21"/>
              </w:rPr>
            </w:pPr>
            <w:r w:rsidRPr="004A093C">
              <w:t>Caulk Products</w:t>
            </w:r>
          </w:p>
          <w:p w:rsidR="0065537D" w:rsidRPr="004A093C" w:rsidP="00CB1C05" w14:paraId="50FD27A6" w14:textId="77777777">
            <w:pPr>
              <w:pStyle w:val="TableSubtitle"/>
            </w:pPr>
            <w:r w:rsidRPr="004A093C">
              <w:t xml:space="preserve"> (current)</w:t>
            </w:r>
          </w:p>
        </w:tc>
        <w:tc>
          <w:tcPr>
            <w:tcW w:w="2965" w:type="dxa"/>
            <w:tcBorders>
              <w:top w:val="single" w:sz="4" w:space="0" w:color="auto"/>
              <w:left w:val="single" w:sz="4" w:space="0" w:color="auto"/>
              <w:bottom w:val="single" w:sz="4" w:space="0" w:color="auto"/>
              <w:right w:val="single" w:sz="4" w:space="0" w:color="auto"/>
            </w:tcBorders>
            <w:shd w:val="clear" w:color="auto" w:fill="48A9C5"/>
          </w:tcPr>
          <w:p w:rsidR="0065537D" w:rsidRPr="004A093C" w:rsidP="00CB1C05" w14:paraId="1AE6E42C" w14:textId="77777777">
            <w:pPr>
              <w:pStyle w:val="TableSubtitle"/>
              <w:rPr>
                <w:b w:val="0"/>
                <w:bCs w:val="0"/>
                <w:sz w:val="21"/>
                <w:szCs w:val="21"/>
              </w:rPr>
            </w:pPr>
            <w:r w:rsidRPr="004A093C">
              <w:t>Caulk products</w:t>
            </w:r>
          </w:p>
          <w:p w:rsidR="0065537D" w:rsidRPr="004A093C" w:rsidP="00CB1C05" w14:paraId="26CC2FCC" w14:textId="77777777">
            <w:pPr>
              <w:pStyle w:val="TableSubtitle"/>
            </w:pPr>
            <w:r w:rsidRPr="004A093C">
              <w:t>(projected after restrictions)</w:t>
            </w:r>
          </w:p>
        </w:tc>
      </w:tr>
      <w:tr w14:paraId="322B2F26" w14:textId="77777777" w:rsidTr="00513C3D">
        <w:tblPrEx>
          <w:tblW w:w="7365" w:type="dxa"/>
          <w:jc w:val="center"/>
          <w:tblLook w:val="04A0"/>
        </w:tblPrEx>
        <w:trPr>
          <w:cantSplit/>
          <w:trHeight w:val="144"/>
          <w:jc w:val="center"/>
        </w:trPr>
        <w:tc>
          <w:tcPr>
            <w:tcW w:w="269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5537D" w:rsidRPr="004A093C" w:rsidP="00CB1C05" w14:paraId="2E538AB0" w14:textId="77777777">
            <w:pPr>
              <w:pStyle w:val="LTableTextAbt"/>
            </w:pPr>
            <w:r>
              <w:t>P</w:t>
            </w:r>
            <w:r w:rsidR="00513C3D">
              <w:t>erchloroethylene</w:t>
            </w:r>
          </w:p>
        </w:tc>
        <w:tc>
          <w:tcPr>
            <w:tcW w:w="170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5537D" w:rsidRPr="004A093C" w:rsidP="00CB1C05" w14:paraId="55FC551C" w14:textId="77777777">
            <w:pPr>
              <w:pStyle w:val="CTableTextAbt"/>
            </w:pPr>
            <w:r w:rsidRPr="004A093C">
              <w:t>48%</w:t>
            </w:r>
          </w:p>
        </w:tc>
        <w:tc>
          <w:tcPr>
            <w:tcW w:w="296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5537D" w:rsidRPr="004A093C" w:rsidP="00CB1C05" w14:paraId="4C59F57A" w14:textId="77777777">
            <w:pPr>
              <w:pStyle w:val="CTableTextAbt"/>
            </w:pPr>
            <w:r w:rsidRPr="004A093C">
              <w:t>0%</w:t>
            </w:r>
          </w:p>
        </w:tc>
      </w:tr>
      <w:tr w14:paraId="66D81D35" w14:textId="77777777">
        <w:tblPrEx>
          <w:tblW w:w="7365" w:type="dxa"/>
          <w:jc w:val="center"/>
          <w:tblLook w:val="04A0"/>
        </w:tblPrEx>
        <w:trPr>
          <w:cantSplit/>
          <w:trHeight w:val="144"/>
          <w:jc w:val="center"/>
        </w:trPr>
        <w:tc>
          <w:tcPr>
            <w:tcW w:w="2695" w:type="dxa"/>
            <w:tcBorders>
              <w:top w:val="single" w:sz="4" w:space="0" w:color="auto"/>
              <w:left w:val="single" w:sz="4" w:space="0" w:color="auto"/>
              <w:bottom w:val="single" w:sz="4" w:space="0" w:color="auto"/>
              <w:right w:val="single" w:sz="4" w:space="0" w:color="auto"/>
            </w:tcBorders>
          </w:tcPr>
          <w:p w:rsidR="0065537D" w:rsidRPr="004A093C" w:rsidP="00CB1C05" w14:paraId="3DBC98E0" w14:textId="77777777">
            <w:pPr>
              <w:pStyle w:val="LTableTextAbt"/>
            </w:pPr>
            <w:r w:rsidRPr="004A093C">
              <w:t>Petroleum based chemical</w:t>
            </w:r>
          </w:p>
        </w:tc>
        <w:tc>
          <w:tcPr>
            <w:tcW w:w="1705" w:type="dxa"/>
            <w:tcBorders>
              <w:top w:val="single" w:sz="4" w:space="0" w:color="auto"/>
              <w:left w:val="single" w:sz="4" w:space="0" w:color="auto"/>
              <w:bottom w:val="single" w:sz="4" w:space="0" w:color="auto"/>
              <w:right w:val="single" w:sz="4" w:space="0" w:color="auto"/>
            </w:tcBorders>
          </w:tcPr>
          <w:p w:rsidR="0065537D" w:rsidRPr="004A093C" w:rsidP="00CB1C05" w14:paraId="07419B93" w14:textId="77777777">
            <w:pPr>
              <w:pStyle w:val="CTableTextAbt"/>
            </w:pPr>
            <w:r w:rsidRPr="004A093C">
              <w:t>41%</w:t>
            </w:r>
          </w:p>
        </w:tc>
        <w:tc>
          <w:tcPr>
            <w:tcW w:w="2965" w:type="dxa"/>
            <w:tcBorders>
              <w:top w:val="single" w:sz="4" w:space="0" w:color="auto"/>
              <w:left w:val="single" w:sz="4" w:space="0" w:color="auto"/>
              <w:bottom w:val="single" w:sz="4" w:space="0" w:color="auto"/>
              <w:right w:val="single" w:sz="4" w:space="0" w:color="auto"/>
            </w:tcBorders>
          </w:tcPr>
          <w:p w:rsidR="0065537D" w:rsidRPr="004A093C" w:rsidP="00CB1C05" w14:paraId="7AFA13D7" w14:textId="77777777">
            <w:pPr>
              <w:pStyle w:val="CTableTextAbt"/>
            </w:pPr>
            <w:r w:rsidRPr="004A093C">
              <w:t>80%</w:t>
            </w:r>
          </w:p>
        </w:tc>
      </w:tr>
      <w:tr w14:paraId="4E736924" w14:textId="77777777">
        <w:tblPrEx>
          <w:tblW w:w="7365" w:type="dxa"/>
          <w:jc w:val="center"/>
          <w:tblLook w:val="04A0"/>
        </w:tblPrEx>
        <w:trPr>
          <w:cantSplit/>
          <w:trHeight w:val="144"/>
          <w:jc w:val="center"/>
        </w:trPr>
        <w:tc>
          <w:tcPr>
            <w:tcW w:w="2695" w:type="dxa"/>
            <w:tcBorders>
              <w:top w:val="single" w:sz="4" w:space="0" w:color="auto"/>
              <w:left w:val="single" w:sz="4" w:space="0" w:color="auto"/>
              <w:bottom w:val="single" w:sz="4" w:space="0" w:color="auto"/>
              <w:right w:val="single" w:sz="4" w:space="0" w:color="auto"/>
            </w:tcBorders>
          </w:tcPr>
          <w:p w:rsidR="0065537D" w:rsidRPr="004A093C" w:rsidP="00CB1C05" w14:paraId="0BE56F12" w14:textId="77777777">
            <w:pPr>
              <w:pStyle w:val="LTableTextAbt"/>
            </w:pPr>
            <w:r w:rsidRPr="004A093C">
              <w:t>Toluene</w:t>
            </w:r>
          </w:p>
        </w:tc>
        <w:tc>
          <w:tcPr>
            <w:tcW w:w="1705" w:type="dxa"/>
            <w:tcBorders>
              <w:top w:val="single" w:sz="4" w:space="0" w:color="auto"/>
              <w:left w:val="single" w:sz="4" w:space="0" w:color="auto"/>
              <w:bottom w:val="single" w:sz="4" w:space="0" w:color="auto"/>
              <w:right w:val="single" w:sz="4" w:space="0" w:color="auto"/>
            </w:tcBorders>
          </w:tcPr>
          <w:p w:rsidR="0065537D" w:rsidRPr="004A093C" w:rsidP="00CB1C05" w14:paraId="7BE2BFD4" w14:textId="77777777">
            <w:pPr>
              <w:pStyle w:val="CTableTextAbt"/>
            </w:pPr>
            <w:r w:rsidRPr="004A093C">
              <w:t>8%</w:t>
            </w:r>
          </w:p>
        </w:tc>
        <w:tc>
          <w:tcPr>
            <w:tcW w:w="2965" w:type="dxa"/>
            <w:tcBorders>
              <w:top w:val="single" w:sz="4" w:space="0" w:color="auto"/>
              <w:left w:val="single" w:sz="4" w:space="0" w:color="auto"/>
              <w:bottom w:val="single" w:sz="4" w:space="0" w:color="auto"/>
              <w:right w:val="single" w:sz="4" w:space="0" w:color="auto"/>
            </w:tcBorders>
          </w:tcPr>
          <w:p w:rsidR="0065537D" w:rsidRPr="004A093C" w:rsidP="00CB1C05" w14:paraId="44E6345B" w14:textId="77777777">
            <w:pPr>
              <w:pStyle w:val="CTableTextAbt"/>
            </w:pPr>
            <w:r w:rsidRPr="004A093C">
              <w:t>16%</w:t>
            </w:r>
          </w:p>
        </w:tc>
      </w:tr>
      <w:tr w14:paraId="115F7F10" w14:textId="77777777">
        <w:tblPrEx>
          <w:tblW w:w="7365" w:type="dxa"/>
          <w:jc w:val="center"/>
          <w:tblLook w:val="04A0"/>
        </w:tblPrEx>
        <w:trPr>
          <w:cantSplit/>
          <w:trHeight w:val="144"/>
          <w:jc w:val="center"/>
        </w:trPr>
        <w:tc>
          <w:tcPr>
            <w:tcW w:w="2695" w:type="dxa"/>
            <w:tcBorders>
              <w:top w:val="single" w:sz="4" w:space="0" w:color="auto"/>
              <w:left w:val="single" w:sz="4" w:space="0" w:color="auto"/>
              <w:bottom w:val="single" w:sz="4" w:space="0" w:color="auto"/>
              <w:right w:val="single" w:sz="4" w:space="0" w:color="auto"/>
            </w:tcBorders>
          </w:tcPr>
          <w:p w:rsidR="0065537D" w:rsidRPr="004A093C" w:rsidP="00CB1C05" w14:paraId="3C955B00" w14:textId="77777777">
            <w:pPr>
              <w:pStyle w:val="LTableTextAbt"/>
            </w:pPr>
            <w:r w:rsidRPr="004A093C">
              <w:t>Ethylene glycol</w:t>
            </w:r>
          </w:p>
        </w:tc>
        <w:tc>
          <w:tcPr>
            <w:tcW w:w="1705" w:type="dxa"/>
            <w:tcBorders>
              <w:top w:val="single" w:sz="4" w:space="0" w:color="auto"/>
              <w:left w:val="single" w:sz="4" w:space="0" w:color="auto"/>
              <w:bottom w:val="single" w:sz="4" w:space="0" w:color="auto"/>
              <w:right w:val="single" w:sz="4" w:space="0" w:color="auto"/>
            </w:tcBorders>
          </w:tcPr>
          <w:p w:rsidR="0065537D" w:rsidRPr="004A093C" w:rsidP="00CB1C05" w14:paraId="48D0EF6F" w14:textId="77777777">
            <w:pPr>
              <w:pStyle w:val="CTableTextAbt"/>
            </w:pPr>
            <w:r w:rsidRPr="004A093C">
              <w:t>2%</w:t>
            </w:r>
          </w:p>
        </w:tc>
        <w:tc>
          <w:tcPr>
            <w:tcW w:w="2965" w:type="dxa"/>
            <w:tcBorders>
              <w:top w:val="single" w:sz="4" w:space="0" w:color="auto"/>
              <w:left w:val="single" w:sz="4" w:space="0" w:color="auto"/>
              <w:bottom w:val="single" w:sz="4" w:space="0" w:color="auto"/>
              <w:right w:val="single" w:sz="4" w:space="0" w:color="auto"/>
            </w:tcBorders>
          </w:tcPr>
          <w:p w:rsidR="0065537D" w:rsidRPr="004A093C" w:rsidP="00CB1C05" w14:paraId="127E4666" w14:textId="77777777">
            <w:pPr>
              <w:pStyle w:val="CTableTextAbt"/>
            </w:pPr>
            <w:r w:rsidRPr="004A093C">
              <w:t>4%</w:t>
            </w:r>
          </w:p>
        </w:tc>
      </w:tr>
      <w:tr w14:paraId="163AEFB3" w14:textId="77777777" w:rsidTr="00C80687">
        <w:tblPrEx>
          <w:tblW w:w="7365" w:type="dxa"/>
          <w:jc w:val="center"/>
          <w:tblLook w:val="04A0"/>
        </w:tblPrEx>
        <w:trPr>
          <w:cantSplit/>
          <w:trHeight w:val="144"/>
          <w:jc w:val="center"/>
        </w:trPr>
        <w:tc>
          <w:tcPr>
            <w:tcW w:w="7365" w:type="dxa"/>
            <w:gridSpan w:val="3"/>
            <w:tcBorders>
              <w:top w:val="single" w:sz="4" w:space="0" w:color="auto"/>
              <w:left w:val="single" w:sz="4" w:space="0" w:color="auto"/>
              <w:bottom w:val="single" w:sz="4" w:space="0" w:color="auto"/>
              <w:right w:val="single" w:sz="4" w:space="0" w:color="auto"/>
            </w:tcBorders>
          </w:tcPr>
          <w:p w:rsidR="0065537D" w:rsidRPr="004A093C" w:rsidP="00CB1C05" w14:paraId="179A51A5" w14:textId="77777777">
            <w:pPr>
              <w:pStyle w:val="LTableTextAbt"/>
              <w:rPr>
                <w:sz w:val="21"/>
                <w:szCs w:val="21"/>
              </w:rPr>
            </w:pPr>
            <w:r w:rsidRPr="00F70494">
              <w:t>N</w:t>
            </w:r>
            <w:r w:rsidR="00513C3D">
              <w:t>otes</w:t>
            </w:r>
            <w:r w:rsidRPr="00F70494">
              <w:t xml:space="preserve">: The figures shown here are based on a proxy chemical ranking procedure, which draws upon factors including concentration in the product and availability and quality of product reviews. </w:t>
            </w:r>
            <w:r w:rsidRPr="004E2891" w:rsidR="00513C3D">
              <w:rPr>
                <w:szCs w:val="18"/>
              </w:rPr>
              <w:t xml:space="preserve">Orange shading indicates </w:t>
            </w:r>
            <w:r w:rsidR="00843813">
              <w:rPr>
                <w:szCs w:val="18"/>
              </w:rPr>
              <w:t>PCE</w:t>
            </w:r>
            <w:r w:rsidRPr="004E2891" w:rsidR="00513C3D">
              <w:rPr>
                <w:szCs w:val="18"/>
              </w:rPr>
              <w:t>.</w:t>
            </w:r>
          </w:p>
        </w:tc>
      </w:tr>
    </w:tbl>
    <w:p w:rsidR="0065537D" w:rsidP="00CB1C05" w14:paraId="6E0A67D0" w14:textId="77777777"/>
    <w:p w:rsidR="0065537D" w:rsidP="00CB1C05" w14:paraId="203D82D6" w14:textId="77777777">
      <w:pPr>
        <w:pStyle w:val="Heading3"/>
      </w:pPr>
      <w:bookmarkStart w:id="323" w:name="_Toc114061906"/>
      <w:r w:rsidRPr="00D5798A">
        <w:t>Volatile Organic Compounds Content</w:t>
      </w:r>
      <w:bookmarkEnd w:id="323"/>
    </w:p>
    <w:p w:rsidR="0065537D" w:rsidRPr="00A66DA0" w:rsidP="00CB1C05" w14:paraId="72D11159" w14:textId="77777777">
      <w:r>
        <w:t xml:space="preserve">State VOC limitations were found for caulk products. VOC information </w:t>
      </w:r>
      <w:r w:rsidR="00460798">
        <w:t xml:space="preserve">was reviewed </w:t>
      </w:r>
      <w:r>
        <w:t xml:space="preserve">in product SDSs, and summarized findings </w:t>
      </w:r>
      <w:r w:rsidR="00460798">
        <w:t>are</w:t>
      </w:r>
      <w:r>
        <w:t xml:space="preserve"> in </w:t>
      </w:r>
      <w:r w:rsidR="00513C3D">
        <w:fldChar w:fldCharType="begin" w:fldLock="1"/>
      </w:r>
      <w:r w:rsidR="00513C3D">
        <w:instrText xml:space="preserve"> REF _Ref112414265 \h </w:instrText>
      </w:r>
      <w:r w:rsidR="00513C3D">
        <w:fldChar w:fldCharType="separate"/>
      </w:r>
      <w:r w:rsidRPr="00EE2445" w:rsidR="0092222B">
        <w:t xml:space="preserve">Table </w:t>
      </w:r>
      <w:r w:rsidR="0092222B">
        <w:rPr>
          <w:noProof/>
        </w:rPr>
        <w:t>5</w:t>
      </w:r>
      <w:r w:rsidR="0092222B">
        <w:noBreakHyphen/>
      </w:r>
      <w:r w:rsidR="0092222B">
        <w:rPr>
          <w:noProof/>
        </w:rPr>
        <w:t>17</w:t>
      </w:r>
      <w:r w:rsidR="00513C3D">
        <w:fldChar w:fldCharType="end"/>
      </w:r>
      <w:r>
        <w:t>. The VOC limit for caulks in most U</w:t>
      </w:r>
      <w:r w:rsidR="0071647A">
        <w:t>.</w:t>
      </w:r>
      <w:r>
        <w:t>S</w:t>
      </w:r>
      <w:r w:rsidR="0071647A">
        <w:t>.</w:t>
      </w:r>
      <w:r>
        <w:t xml:space="preserve"> states is 4</w:t>
      </w:r>
      <w:r w:rsidR="005D534D">
        <w:t> percent</w:t>
      </w:r>
      <w:r>
        <w:t xml:space="preserve"> by weight. The product containing </w:t>
      </w:r>
      <w:r w:rsidR="00843813">
        <w:t>PCE</w:t>
      </w:r>
      <w:r>
        <w:t>, Lexel white VOC compliant caulk, was marketed as VOC compliant, and contained 4</w:t>
      </w:r>
      <w:r w:rsidR="00501C5C">
        <w:t> percent</w:t>
      </w:r>
      <w:r>
        <w:t xml:space="preserve"> VOC</w:t>
      </w:r>
      <w:r w:rsidR="00501C5C">
        <w:t>s</w:t>
      </w:r>
      <w:r>
        <w:t>. At least one of the alternative products also had VOC</w:t>
      </w:r>
      <w:r w:rsidR="00501C5C">
        <w:t xml:space="preserve"> content</w:t>
      </w:r>
      <w:r>
        <w:t xml:space="preserve"> at or lower than the 4</w:t>
      </w:r>
      <w:r w:rsidR="00501C5C">
        <w:t xml:space="preserve"> percent limit </w:t>
      </w:r>
      <w:r>
        <w:t>(Commercial Kitchen 10</w:t>
      </w:r>
      <w:r w:rsidR="00364887">
        <w:t>0</w:t>
      </w:r>
      <w:r>
        <w:t>% Silicone Caulk, 3.1</w:t>
      </w:r>
      <w:r w:rsidR="00364887">
        <w:t xml:space="preserve"> percent). </w:t>
      </w:r>
      <w:r>
        <w:t>Lexel clear paintable solvent caulk had the highest VOC content, at 43</w:t>
      </w:r>
      <w:r w:rsidR="00364887">
        <w:t xml:space="preserve"> percent. </w:t>
      </w:r>
      <w:r>
        <w:t xml:space="preserve">The </w:t>
      </w:r>
      <w:r w:rsidRPr="00CB0499">
        <w:t>3006 Advanced formula all-purpose white paintable latex caulk</w:t>
      </w:r>
      <w:r>
        <w:t xml:space="preserve"> did not have VOC information, likely because it is a water-based product. If </w:t>
      </w:r>
      <w:r w:rsidR="00843813">
        <w:t>PCE</w:t>
      </w:r>
      <w:r>
        <w:t xml:space="preserve"> </w:t>
      </w:r>
      <w:r w:rsidR="00364887">
        <w:t xml:space="preserve">were </w:t>
      </w:r>
      <w:r>
        <w:t xml:space="preserve">restricted in caulks, </w:t>
      </w:r>
      <w:r w:rsidR="008A264A">
        <w:t xml:space="preserve">users could use </w:t>
      </w:r>
      <w:r w:rsidR="00FC3A57">
        <w:t xml:space="preserve">existing </w:t>
      </w:r>
      <w:r>
        <w:t>products on the market with VOC content at or lower than the 4</w:t>
      </w:r>
      <w:r w:rsidR="00364887">
        <w:t xml:space="preserve"> percent </w:t>
      </w:r>
      <w:r>
        <w:t>limit.</w:t>
      </w:r>
    </w:p>
    <w:tbl>
      <w:tblPr>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95"/>
        <w:gridCol w:w="5495"/>
        <w:gridCol w:w="2065"/>
      </w:tblGrid>
      <w:tr w14:paraId="09B16163" w14:textId="77777777" w:rsidTr="0065537D">
        <w:tblPrEx>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355" w:type="dxa"/>
            <w:gridSpan w:val="3"/>
            <w:tcBorders>
              <w:top w:val="nil"/>
              <w:left w:val="nil"/>
              <w:right w:val="nil"/>
            </w:tcBorders>
            <w:shd w:val="clear" w:color="auto" w:fill="auto"/>
          </w:tcPr>
          <w:p w:rsidR="0065537D" w:rsidRPr="004A093C" w:rsidP="00CB1C05" w14:paraId="599379B8" w14:textId="77777777">
            <w:pPr>
              <w:pStyle w:val="TableTitleA"/>
              <w:rPr>
                <w:b/>
                <w:bCs/>
                <w:sz w:val="21"/>
                <w:szCs w:val="21"/>
              </w:rPr>
            </w:pPr>
            <w:bookmarkStart w:id="324" w:name="_Ref112414265"/>
            <w:bookmarkStart w:id="325" w:name="_Toc121142563"/>
            <w:bookmarkStart w:id="326" w:name="_Toc165379557"/>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7</w:t>
            </w:r>
            <w:r w:rsidR="00BC4B5D">
              <w:rPr>
                <w:noProof/>
              </w:rPr>
              <w:fldChar w:fldCharType="end"/>
            </w:r>
            <w:bookmarkEnd w:id="324"/>
            <w:r w:rsidRPr="00EE2445">
              <w:t>:</w:t>
            </w:r>
            <w:r>
              <w:t xml:space="preserve"> </w:t>
            </w:r>
            <w:r w:rsidRPr="00E7468F">
              <w:t xml:space="preserve">VOC </w:t>
            </w:r>
            <w:r w:rsidRPr="00E7468F" w:rsidR="00401EEB">
              <w:t xml:space="preserve">Content </w:t>
            </w:r>
            <w:r w:rsidRPr="00E7468F">
              <w:t xml:space="preserve">for </w:t>
            </w:r>
            <w:r w:rsidRPr="00E7468F" w:rsidR="00401EEB">
              <w:t xml:space="preserve">Caulk Products Based </w:t>
            </w:r>
            <w:r w:rsidRPr="00E7468F">
              <w:t xml:space="preserve">on </w:t>
            </w:r>
            <w:r w:rsidRPr="00E7468F" w:rsidR="00401EEB">
              <w:t xml:space="preserve">Information </w:t>
            </w:r>
            <w:r w:rsidRPr="00E7468F">
              <w:t xml:space="preserve">in SDSs or </w:t>
            </w:r>
            <w:r w:rsidRPr="00E7468F" w:rsidR="00401EEB">
              <w:t>Technical Data Sheets</w:t>
            </w:r>
            <w:bookmarkEnd w:id="325"/>
            <w:bookmarkEnd w:id="326"/>
          </w:p>
        </w:tc>
      </w:tr>
      <w:tr w14:paraId="3AF22627" w14:textId="77777777" w:rsidTr="00513C3D">
        <w:tblPrEx>
          <w:tblW w:w="9355" w:type="dxa"/>
          <w:jc w:val="center"/>
          <w:tblLayout w:type="fixed"/>
          <w:tblLook w:val="04A0"/>
        </w:tblPrEx>
        <w:trPr>
          <w:cantSplit/>
          <w:trHeight w:val="20"/>
          <w:tblHeader/>
          <w:jc w:val="center"/>
        </w:trPr>
        <w:tc>
          <w:tcPr>
            <w:tcW w:w="1795" w:type="dxa"/>
            <w:shd w:val="clear" w:color="auto" w:fill="48A9C5"/>
          </w:tcPr>
          <w:p w:rsidR="0065537D" w:rsidRPr="004A093C" w:rsidP="00CB1C05" w14:paraId="74F1C8C3" w14:textId="77777777">
            <w:pPr>
              <w:pStyle w:val="TableSubtitle"/>
            </w:pPr>
            <w:r w:rsidRPr="004A093C">
              <w:t>Supplier</w:t>
            </w:r>
          </w:p>
        </w:tc>
        <w:tc>
          <w:tcPr>
            <w:tcW w:w="5495" w:type="dxa"/>
            <w:shd w:val="clear" w:color="auto" w:fill="48A9C5"/>
          </w:tcPr>
          <w:p w:rsidR="0065537D" w:rsidRPr="004A093C" w:rsidP="00CB1C05" w14:paraId="7AAFCAB6" w14:textId="77777777">
            <w:pPr>
              <w:pStyle w:val="TableSubtitle"/>
            </w:pPr>
            <w:r w:rsidRPr="004A093C">
              <w:t>Product</w:t>
            </w:r>
          </w:p>
        </w:tc>
        <w:tc>
          <w:tcPr>
            <w:tcW w:w="2065" w:type="dxa"/>
            <w:shd w:val="clear" w:color="auto" w:fill="48A9C5"/>
          </w:tcPr>
          <w:p w:rsidR="0065537D" w:rsidRPr="004A093C" w:rsidP="00CB1C05" w14:paraId="45009B48" w14:textId="77777777">
            <w:pPr>
              <w:pStyle w:val="TableSubtitle"/>
              <w:rPr>
                <w:b w:val="0"/>
                <w:bCs w:val="0"/>
                <w:sz w:val="21"/>
                <w:szCs w:val="21"/>
              </w:rPr>
            </w:pPr>
            <w:r w:rsidRPr="004A093C">
              <w:t xml:space="preserve">VOC </w:t>
            </w:r>
          </w:p>
          <w:p w:rsidR="0065537D" w:rsidRPr="004A093C" w:rsidP="00CB1C05" w14:paraId="4351FA0A" w14:textId="77777777">
            <w:pPr>
              <w:pStyle w:val="TableSubtitle"/>
            </w:pPr>
            <w:r w:rsidRPr="004A093C">
              <w:t>(% weight, g/L)</w:t>
            </w:r>
          </w:p>
        </w:tc>
      </w:tr>
      <w:tr w14:paraId="5C918006" w14:textId="77777777" w:rsidTr="00513C3D">
        <w:tblPrEx>
          <w:tblW w:w="9355" w:type="dxa"/>
          <w:jc w:val="center"/>
          <w:tblLayout w:type="fixed"/>
          <w:tblLook w:val="04A0"/>
        </w:tblPrEx>
        <w:trPr>
          <w:cantSplit/>
          <w:trHeight w:val="20"/>
          <w:jc w:val="center"/>
        </w:trPr>
        <w:tc>
          <w:tcPr>
            <w:tcW w:w="1795" w:type="dxa"/>
            <w:shd w:val="clear" w:color="auto" w:fill="F1AD7A" w:themeFill="accent2" w:themeFillTint="99"/>
            <w:hideMark/>
          </w:tcPr>
          <w:p w:rsidR="0065537D" w:rsidRPr="004A093C" w:rsidP="00CB1C05" w14:paraId="76AE7BCF" w14:textId="77777777">
            <w:pPr>
              <w:pStyle w:val="LTableTextAbt"/>
            </w:pPr>
            <w:r w:rsidRPr="004A093C">
              <w:t>Sashco Inc.</w:t>
            </w:r>
          </w:p>
        </w:tc>
        <w:tc>
          <w:tcPr>
            <w:tcW w:w="5495" w:type="dxa"/>
            <w:shd w:val="clear" w:color="auto" w:fill="F1AD7A" w:themeFill="accent2" w:themeFillTint="99"/>
            <w:hideMark/>
          </w:tcPr>
          <w:p w:rsidR="0065537D" w:rsidRPr="004A093C" w:rsidP="00CB1C05" w14:paraId="1ED0A5A5" w14:textId="77777777">
            <w:pPr>
              <w:pStyle w:val="LTableTextAbt"/>
            </w:pPr>
            <w:r w:rsidRPr="004A093C">
              <w:t>Lexel white VOC compliant caulk</w:t>
            </w:r>
          </w:p>
        </w:tc>
        <w:tc>
          <w:tcPr>
            <w:tcW w:w="2065" w:type="dxa"/>
            <w:shd w:val="clear" w:color="auto" w:fill="F1AD7A" w:themeFill="accent2" w:themeFillTint="99"/>
            <w:hideMark/>
          </w:tcPr>
          <w:p w:rsidR="0065537D" w:rsidRPr="004A093C" w:rsidP="00CB1C05" w14:paraId="456F5EB8" w14:textId="77777777">
            <w:pPr>
              <w:pStyle w:val="LTableTextAbt"/>
            </w:pPr>
            <w:r w:rsidRPr="004A093C">
              <w:t>4%</w:t>
            </w:r>
            <w:r>
              <w:t xml:space="preserve">, </w:t>
            </w:r>
            <w:r w:rsidRPr="004A093C">
              <w:t>40.7 g/L</w:t>
            </w:r>
          </w:p>
        </w:tc>
      </w:tr>
      <w:tr w14:paraId="681FFDB0" w14:textId="77777777" w:rsidTr="00513C3D">
        <w:tblPrEx>
          <w:tblW w:w="9355" w:type="dxa"/>
          <w:jc w:val="center"/>
          <w:tblLayout w:type="fixed"/>
          <w:tblLook w:val="04A0"/>
        </w:tblPrEx>
        <w:trPr>
          <w:cantSplit/>
          <w:trHeight w:val="20"/>
          <w:jc w:val="center"/>
        </w:trPr>
        <w:tc>
          <w:tcPr>
            <w:tcW w:w="1795" w:type="dxa"/>
            <w:hideMark/>
          </w:tcPr>
          <w:p w:rsidR="0065537D" w:rsidRPr="004A093C" w:rsidP="00CB1C05" w14:paraId="54E95572" w14:textId="77777777">
            <w:pPr>
              <w:pStyle w:val="LTableTextAbt"/>
            </w:pPr>
            <w:r w:rsidRPr="004A093C">
              <w:t>Sashco Inc.</w:t>
            </w:r>
          </w:p>
        </w:tc>
        <w:tc>
          <w:tcPr>
            <w:tcW w:w="5495" w:type="dxa"/>
            <w:hideMark/>
          </w:tcPr>
          <w:p w:rsidR="0065537D" w:rsidRPr="004A093C" w:rsidP="00CB1C05" w14:paraId="167FEC81" w14:textId="77777777">
            <w:pPr>
              <w:pStyle w:val="LTableTextAbt"/>
            </w:pPr>
            <w:r w:rsidRPr="004A093C">
              <w:t>Lexel clear paintable solvent caulk</w:t>
            </w:r>
          </w:p>
        </w:tc>
        <w:tc>
          <w:tcPr>
            <w:tcW w:w="2065" w:type="dxa"/>
            <w:hideMark/>
          </w:tcPr>
          <w:p w:rsidR="0065537D" w:rsidRPr="004A093C" w:rsidP="00CB1C05" w14:paraId="44A0CE88" w14:textId="77777777">
            <w:pPr>
              <w:pStyle w:val="LTableTextAbt"/>
            </w:pPr>
            <w:r w:rsidRPr="004A093C">
              <w:t>43%</w:t>
            </w:r>
            <w:r>
              <w:t xml:space="preserve">, </w:t>
            </w:r>
            <w:r w:rsidRPr="004A093C">
              <w:t>380 g/L</w:t>
            </w:r>
          </w:p>
        </w:tc>
      </w:tr>
      <w:tr w14:paraId="76D728E5" w14:textId="77777777" w:rsidTr="00513C3D">
        <w:tblPrEx>
          <w:tblW w:w="9355" w:type="dxa"/>
          <w:jc w:val="center"/>
          <w:tblLayout w:type="fixed"/>
          <w:tblLook w:val="04A0"/>
        </w:tblPrEx>
        <w:trPr>
          <w:cantSplit/>
          <w:trHeight w:val="20"/>
          <w:jc w:val="center"/>
        </w:trPr>
        <w:tc>
          <w:tcPr>
            <w:tcW w:w="1795" w:type="dxa"/>
            <w:hideMark/>
          </w:tcPr>
          <w:p w:rsidR="0065537D" w:rsidRPr="004A093C" w:rsidP="00CB1C05" w14:paraId="2E543150" w14:textId="77777777">
            <w:pPr>
              <w:pStyle w:val="LTableTextAbt"/>
            </w:pPr>
            <w:r w:rsidRPr="004A093C">
              <w:t>DAP</w:t>
            </w:r>
          </w:p>
        </w:tc>
        <w:tc>
          <w:tcPr>
            <w:tcW w:w="5495" w:type="dxa"/>
            <w:hideMark/>
          </w:tcPr>
          <w:p w:rsidR="0065537D" w:rsidRPr="004A093C" w:rsidP="00CB1C05" w14:paraId="6EF4A4E0" w14:textId="77777777">
            <w:pPr>
              <w:pStyle w:val="LTableTextAbt"/>
            </w:pPr>
            <w:r w:rsidRPr="004A093C">
              <w:t>Alex Plus white paintable latex caulk</w:t>
            </w:r>
          </w:p>
        </w:tc>
        <w:tc>
          <w:tcPr>
            <w:tcW w:w="2065" w:type="dxa"/>
            <w:hideMark/>
          </w:tcPr>
          <w:p w:rsidR="0065537D" w:rsidRPr="004A093C" w:rsidP="00CB1C05" w14:paraId="3A6604E9" w14:textId="77777777">
            <w:pPr>
              <w:pStyle w:val="LTableTextAbt"/>
            </w:pPr>
            <w:r w:rsidRPr="004A093C">
              <w:t>1.6%</w:t>
            </w:r>
            <w:r>
              <w:t xml:space="preserve">, </w:t>
            </w:r>
            <w:r w:rsidRPr="004A093C">
              <w:t>27 g/L,</w:t>
            </w:r>
          </w:p>
        </w:tc>
      </w:tr>
      <w:tr w14:paraId="252126F7" w14:textId="77777777" w:rsidTr="00513C3D">
        <w:tblPrEx>
          <w:tblW w:w="9355" w:type="dxa"/>
          <w:jc w:val="center"/>
          <w:tblLayout w:type="fixed"/>
          <w:tblLook w:val="04A0"/>
        </w:tblPrEx>
        <w:trPr>
          <w:cantSplit/>
          <w:trHeight w:val="20"/>
          <w:jc w:val="center"/>
        </w:trPr>
        <w:tc>
          <w:tcPr>
            <w:tcW w:w="1795" w:type="dxa"/>
            <w:hideMark/>
          </w:tcPr>
          <w:p w:rsidR="0065537D" w:rsidRPr="004A093C" w:rsidP="00CB1C05" w14:paraId="3748D99F" w14:textId="77777777">
            <w:pPr>
              <w:pStyle w:val="LTableTextAbt"/>
            </w:pPr>
            <w:r w:rsidRPr="004A093C">
              <w:t>White Lightning</w:t>
            </w:r>
          </w:p>
        </w:tc>
        <w:tc>
          <w:tcPr>
            <w:tcW w:w="5495" w:type="dxa"/>
            <w:hideMark/>
          </w:tcPr>
          <w:p w:rsidR="0065537D" w:rsidRPr="004A093C" w:rsidP="00CB1C05" w14:paraId="00D16921" w14:textId="77777777">
            <w:pPr>
              <w:pStyle w:val="LTableTextAbt"/>
            </w:pPr>
            <w:r w:rsidRPr="004A093C">
              <w:t>3006 Advanced formula all-purpose white paintable latex caulk</w:t>
            </w:r>
          </w:p>
        </w:tc>
        <w:tc>
          <w:tcPr>
            <w:tcW w:w="2065" w:type="dxa"/>
            <w:hideMark/>
          </w:tcPr>
          <w:p w:rsidR="0065537D" w:rsidRPr="004A093C" w:rsidP="00CB1C05" w14:paraId="7CBACB96" w14:textId="77777777">
            <w:pPr>
              <w:pStyle w:val="LTableTextAbt"/>
            </w:pPr>
            <w:r w:rsidRPr="004A093C">
              <w:t>No information</w:t>
            </w:r>
            <w:r w:rsidR="00513C3D">
              <w:t xml:space="preserve"> in SDS</w:t>
            </w:r>
          </w:p>
        </w:tc>
      </w:tr>
      <w:tr w14:paraId="140D4433" w14:textId="77777777" w:rsidTr="00513C3D">
        <w:tblPrEx>
          <w:tblW w:w="9355" w:type="dxa"/>
          <w:jc w:val="center"/>
          <w:tblLayout w:type="fixed"/>
          <w:tblLook w:val="04A0"/>
        </w:tblPrEx>
        <w:trPr>
          <w:cantSplit/>
          <w:trHeight w:val="20"/>
          <w:jc w:val="center"/>
        </w:trPr>
        <w:tc>
          <w:tcPr>
            <w:tcW w:w="1795" w:type="dxa"/>
            <w:hideMark/>
          </w:tcPr>
          <w:p w:rsidR="0065537D" w:rsidRPr="004A093C" w:rsidP="00CB1C05" w14:paraId="03E09F49" w14:textId="77777777">
            <w:pPr>
              <w:pStyle w:val="LTableTextAbt"/>
            </w:pPr>
            <w:r w:rsidRPr="004A093C">
              <w:t>GE</w:t>
            </w:r>
          </w:p>
        </w:tc>
        <w:tc>
          <w:tcPr>
            <w:tcW w:w="5495" w:type="dxa"/>
            <w:hideMark/>
          </w:tcPr>
          <w:p w:rsidR="0065537D" w:rsidRPr="004A093C" w:rsidP="00CB1C05" w14:paraId="5B4B66EB" w14:textId="77777777">
            <w:pPr>
              <w:pStyle w:val="LTableTextAbt"/>
            </w:pPr>
            <w:r w:rsidRPr="004A093C">
              <w:t>Paintable silicone supreme</w:t>
            </w:r>
          </w:p>
        </w:tc>
        <w:tc>
          <w:tcPr>
            <w:tcW w:w="2065" w:type="dxa"/>
            <w:hideMark/>
          </w:tcPr>
          <w:p w:rsidR="0065537D" w:rsidRPr="004A093C" w:rsidP="00CB1C05" w14:paraId="76B8366F" w14:textId="77777777">
            <w:pPr>
              <w:pStyle w:val="LTableTextAbt"/>
            </w:pPr>
            <w:r w:rsidRPr="004A093C">
              <w:t>40 g/L</w:t>
            </w:r>
          </w:p>
        </w:tc>
      </w:tr>
      <w:tr w14:paraId="154586FF" w14:textId="77777777" w:rsidTr="00513C3D">
        <w:tblPrEx>
          <w:tblW w:w="9355" w:type="dxa"/>
          <w:jc w:val="center"/>
          <w:tblLayout w:type="fixed"/>
          <w:tblLook w:val="04A0"/>
        </w:tblPrEx>
        <w:trPr>
          <w:cantSplit/>
          <w:trHeight w:val="20"/>
          <w:jc w:val="center"/>
        </w:trPr>
        <w:tc>
          <w:tcPr>
            <w:tcW w:w="1795" w:type="dxa"/>
            <w:hideMark/>
          </w:tcPr>
          <w:p w:rsidR="0065537D" w:rsidRPr="004A093C" w:rsidP="00CB1C05" w14:paraId="5BFE2660" w14:textId="77777777">
            <w:pPr>
              <w:pStyle w:val="LTableTextAbt"/>
            </w:pPr>
            <w:r w:rsidRPr="004A093C">
              <w:t>DAP</w:t>
            </w:r>
          </w:p>
        </w:tc>
        <w:tc>
          <w:tcPr>
            <w:tcW w:w="5495" w:type="dxa"/>
            <w:hideMark/>
          </w:tcPr>
          <w:p w:rsidR="0065537D" w:rsidRPr="004A093C" w:rsidP="00CB1C05" w14:paraId="40132683" w14:textId="77777777">
            <w:pPr>
              <w:pStyle w:val="LTableTextAbt"/>
            </w:pPr>
            <w:r w:rsidRPr="004A093C">
              <w:t>Commercial kitchen 100% silicone caulk</w:t>
            </w:r>
          </w:p>
        </w:tc>
        <w:tc>
          <w:tcPr>
            <w:tcW w:w="2065" w:type="dxa"/>
            <w:hideMark/>
          </w:tcPr>
          <w:p w:rsidR="0065537D" w:rsidRPr="004A093C" w:rsidP="00CB1C05" w14:paraId="39B9502C" w14:textId="77777777">
            <w:pPr>
              <w:pStyle w:val="LTableTextAbt"/>
              <w:rPr>
                <w:highlight w:val="yellow"/>
              </w:rPr>
            </w:pPr>
            <w:r w:rsidRPr="004A093C">
              <w:t>3.1%</w:t>
            </w:r>
            <w:r>
              <w:t xml:space="preserve">, </w:t>
            </w:r>
            <w:r w:rsidRPr="004A093C">
              <w:t>31 g/L</w:t>
            </w:r>
          </w:p>
        </w:tc>
      </w:tr>
      <w:tr w14:paraId="2A893D6C" w14:textId="77777777" w:rsidTr="00513C3D">
        <w:tblPrEx>
          <w:tblW w:w="9355" w:type="dxa"/>
          <w:jc w:val="center"/>
          <w:tblLayout w:type="fixed"/>
          <w:tblLook w:val="04A0"/>
        </w:tblPrEx>
        <w:trPr>
          <w:cantSplit/>
          <w:trHeight w:val="20"/>
          <w:jc w:val="center"/>
        </w:trPr>
        <w:tc>
          <w:tcPr>
            <w:tcW w:w="1795" w:type="dxa"/>
            <w:hideMark/>
          </w:tcPr>
          <w:p w:rsidR="0065537D" w:rsidRPr="004A093C" w:rsidP="00CB1C05" w14:paraId="2758A467" w14:textId="77777777">
            <w:pPr>
              <w:pStyle w:val="LTableTextAbt"/>
            </w:pPr>
            <w:r w:rsidRPr="004A093C">
              <w:t>GE</w:t>
            </w:r>
          </w:p>
        </w:tc>
        <w:tc>
          <w:tcPr>
            <w:tcW w:w="5495" w:type="dxa"/>
            <w:hideMark/>
          </w:tcPr>
          <w:p w:rsidR="0065537D" w:rsidRPr="004A093C" w:rsidP="00CB1C05" w14:paraId="0EA7CD00" w14:textId="77777777">
            <w:pPr>
              <w:pStyle w:val="LTableTextAbt"/>
            </w:pPr>
            <w:r w:rsidRPr="004A093C">
              <w:t>All-purpose silicone sealant caulk clear</w:t>
            </w:r>
          </w:p>
        </w:tc>
        <w:tc>
          <w:tcPr>
            <w:tcW w:w="2065" w:type="dxa"/>
            <w:hideMark/>
          </w:tcPr>
          <w:p w:rsidR="0065537D" w:rsidRPr="004A093C" w:rsidP="00CB1C05" w14:paraId="56703AB6" w14:textId="77777777">
            <w:pPr>
              <w:pStyle w:val="LTableTextAbt"/>
              <w:rPr>
                <w:highlight w:val="yellow"/>
              </w:rPr>
            </w:pPr>
            <w:r w:rsidRPr="004A093C">
              <w:t>36 g/L</w:t>
            </w:r>
          </w:p>
        </w:tc>
      </w:tr>
      <w:tr w14:paraId="7C4EF081" w14:textId="77777777">
        <w:tblPrEx>
          <w:tblW w:w="9355" w:type="dxa"/>
          <w:jc w:val="center"/>
          <w:tblLayout w:type="fixed"/>
          <w:tblLook w:val="04A0"/>
        </w:tblPrEx>
        <w:trPr>
          <w:cantSplit/>
          <w:trHeight w:val="20"/>
          <w:jc w:val="center"/>
        </w:trPr>
        <w:tc>
          <w:tcPr>
            <w:tcW w:w="9355" w:type="dxa"/>
            <w:gridSpan w:val="3"/>
          </w:tcPr>
          <w:p w:rsidR="00513C3D" w:rsidRPr="004A093C" w:rsidP="00CB1C05" w14:paraId="6E0621E3" w14:textId="77777777">
            <w:pPr>
              <w:pStyle w:val="LTableTextAbt"/>
              <w:rPr>
                <w:rFonts w:cs="Calibri"/>
                <w:sz w:val="21"/>
                <w:szCs w:val="21"/>
              </w:rPr>
            </w:pPr>
            <w:r w:rsidRPr="00513C3D">
              <w:t xml:space="preserve">Note: Orange shaded rows indicate products that contain </w:t>
            </w:r>
            <w:r w:rsidR="00843813">
              <w:t>PCE</w:t>
            </w:r>
            <w:r w:rsidRPr="00513C3D">
              <w:t>.</w:t>
            </w:r>
          </w:p>
        </w:tc>
      </w:tr>
    </w:tbl>
    <w:p w:rsidR="0065537D" w:rsidP="00CB1C05" w14:paraId="7B6D8C8E" w14:textId="77777777">
      <w:pPr>
        <w:rPr>
          <w:rFonts w:eastAsiaTheme="minorHAnsi"/>
        </w:rPr>
      </w:pPr>
    </w:p>
    <w:p w:rsidR="0065537D" w:rsidRPr="00D5798A" w:rsidP="00CB1C05" w14:paraId="34B621FE" w14:textId="77777777">
      <w:pPr>
        <w:pStyle w:val="Heading3"/>
      </w:pPr>
      <w:bookmarkStart w:id="327" w:name="_Toc114061907"/>
      <w:r w:rsidRPr="00D5798A">
        <w:t>Fire Safety</w:t>
      </w:r>
      <w:bookmarkEnd w:id="327"/>
    </w:p>
    <w:p w:rsidR="0065537D" w:rsidRPr="00A66DA0" w:rsidP="00CB1C05" w14:paraId="4A42D13C" w14:textId="77777777">
      <w:r>
        <w:t>F</w:t>
      </w:r>
      <w:r w:rsidRPr="00A66DA0">
        <w:t xml:space="preserve">lash points and flammability ratings </w:t>
      </w:r>
      <w:r>
        <w:t xml:space="preserve">were reviewed </w:t>
      </w:r>
      <w:r w:rsidRPr="00A66DA0">
        <w:t>in</w:t>
      </w:r>
      <w:r>
        <w:t xml:space="preserve"> product</w:t>
      </w:r>
      <w:r w:rsidRPr="00A66DA0">
        <w:t xml:space="preserve"> SDSs</w:t>
      </w:r>
      <w:r w:rsidR="00F434C2">
        <w:t>,</w:t>
      </w:r>
      <w:r w:rsidRPr="00A66DA0">
        <w:t xml:space="preserve"> and summarized </w:t>
      </w:r>
      <w:r>
        <w:t xml:space="preserve">findings are </w:t>
      </w:r>
      <w:r w:rsidRPr="00A66DA0">
        <w:t xml:space="preserve">in </w:t>
      </w:r>
      <w:r w:rsidR="00834CD3">
        <w:fldChar w:fldCharType="begin" w:fldLock="1"/>
      </w:r>
      <w:r w:rsidR="00834CD3">
        <w:instrText xml:space="preserve"> REF _Ref112414796 \h </w:instrText>
      </w:r>
      <w:r w:rsidR="00834CD3">
        <w:fldChar w:fldCharType="separate"/>
      </w:r>
      <w:r w:rsidRPr="00EE2445" w:rsidR="0092222B">
        <w:t xml:space="preserve">Table </w:t>
      </w:r>
      <w:r w:rsidR="0092222B">
        <w:rPr>
          <w:noProof/>
        </w:rPr>
        <w:t>5</w:t>
      </w:r>
      <w:r w:rsidR="0092222B">
        <w:noBreakHyphen/>
      </w:r>
      <w:r w:rsidR="0092222B">
        <w:rPr>
          <w:noProof/>
        </w:rPr>
        <w:t>18</w:t>
      </w:r>
      <w:r w:rsidR="00834CD3">
        <w:fldChar w:fldCharType="end"/>
      </w:r>
      <w:r w:rsidR="00834CD3">
        <w:t>.</w:t>
      </w:r>
      <w:r w:rsidRPr="00A66DA0">
        <w:t xml:space="preserve"> </w:t>
      </w:r>
      <w:r>
        <w:t xml:space="preserve">The two Sashco products, Lexel white VOC compliant caulk and Lexel clean paintable solvent caulk, were rated as flammable. All other products had a non-flammable rating (assuming the water-based </w:t>
      </w:r>
      <w:r w:rsidRPr="00CB0499">
        <w:t>3006 Advanced formula all-purpose white paintable latex caulk</w:t>
      </w:r>
      <w:r>
        <w:t xml:space="preserve"> is non-flammable). Based on </w:t>
      </w:r>
      <w:r w:rsidR="00AD0EA7">
        <w:t>the</w:t>
      </w:r>
      <w:r>
        <w:t xml:space="preserve"> product reviews, restricting </w:t>
      </w:r>
      <w:r w:rsidR="00843813">
        <w:t>PCE</w:t>
      </w:r>
      <w:r>
        <w:t xml:space="preserve"> in this product category is unlikely to affect availability of non-flammable products on the market.</w:t>
      </w:r>
    </w:p>
    <w:tbl>
      <w:tblPr>
        <w:tblW w:w="9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28"/>
        <w:gridCol w:w="3492"/>
        <w:gridCol w:w="1908"/>
        <w:gridCol w:w="2736"/>
      </w:tblGrid>
      <w:tr w14:paraId="404EA392" w14:textId="77777777" w:rsidTr="0065537D">
        <w:tblPrEx>
          <w:tblW w:w="9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64" w:type="dxa"/>
            <w:gridSpan w:val="4"/>
            <w:tcBorders>
              <w:top w:val="nil"/>
              <w:left w:val="nil"/>
              <w:right w:val="nil"/>
            </w:tcBorders>
            <w:shd w:val="clear" w:color="auto" w:fill="auto"/>
          </w:tcPr>
          <w:p w:rsidR="0065537D" w:rsidRPr="004A093C" w:rsidP="00CB1C05" w14:paraId="0061BAF9" w14:textId="77777777">
            <w:pPr>
              <w:pStyle w:val="TableTitleA"/>
              <w:rPr>
                <w:b/>
                <w:bCs/>
                <w:sz w:val="21"/>
                <w:szCs w:val="21"/>
              </w:rPr>
            </w:pPr>
            <w:bookmarkStart w:id="328" w:name="_Ref112414796"/>
            <w:bookmarkStart w:id="329" w:name="_Toc121142564"/>
            <w:bookmarkStart w:id="330" w:name="_Toc165379558"/>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8</w:t>
            </w:r>
            <w:r w:rsidR="00BC4B5D">
              <w:rPr>
                <w:noProof/>
              </w:rPr>
              <w:fldChar w:fldCharType="end"/>
            </w:r>
            <w:bookmarkEnd w:id="328"/>
            <w:r w:rsidRPr="00EE2445">
              <w:t>:</w:t>
            </w:r>
            <w:r>
              <w:t xml:space="preserve"> </w:t>
            </w:r>
            <w:r w:rsidRPr="00242DA6">
              <w:t xml:space="preserve">Flash </w:t>
            </w:r>
            <w:r w:rsidRPr="00242DA6" w:rsidR="00174C87">
              <w:t xml:space="preserve">Point </w:t>
            </w:r>
            <w:r w:rsidRPr="00242DA6">
              <w:t xml:space="preserve">and </w:t>
            </w:r>
            <w:r w:rsidRPr="00242DA6" w:rsidR="00174C87">
              <w:t xml:space="preserve">Flammability Ratings </w:t>
            </w:r>
            <w:r w:rsidRPr="00242DA6">
              <w:t xml:space="preserve">for </w:t>
            </w:r>
            <w:r w:rsidRPr="00242DA6" w:rsidR="00174C87">
              <w:t xml:space="preserve">Caulk Products Based </w:t>
            </w:r>
            <w:r w:rsidRPr="00242DA6">
              <w:t xml:space="preserve">on </w:t>
            </w:r>
            <w:r w:rsidRPr="00242DA6" w:rsidR="00174C87">
              <w:t xml:space="preserve">Information </w:t>
            </w:r>
            <w:r>
              <w:br/>
            </w:r>
            <w:r w:rsidRPr="00242DA6">
              <w:t xml:space="preserve">in SDSs or </w:t>
            </w:r>
            <w:r w:rsidRPr="00242DA6" w:rsidR="00174C87">
              <w:t>Technical Data Sheets</w:t>
            </w:r>
            <w:bookmarkEnd w:id="329"/>
            <w:bookmarkEnd w:id="330"/>
          </w:p>
        </w:tc>
      </w:tr>
      <w:tr w14:paraId="2599FF2C" w14:textId="77777777" w:rsidTr="001A403C">
        <w:tblPrEx>
          <w:tblW w:w="9864" w:type="dxa"/>
          <w:jc w:val="center"/>
          <w:tblLayout w:type="fixed"/>
          <w:tblLook w:val="04A0"/>
        </w:tblPrEx>
        <w:trPr>
          <w:cantSplit/>
          <w:trHeight w:val="20"/>
          <w:tblHeader/>
          <w:jc w:val="center"/>
        </w:trPr>
        <w:tc>
          <w:tcPr>
            <w:tcW w:w="1728" w:type="dxa"/>
            <w:shd w:val="clear" w:color="auto" w:fill="48A9C5"/>
          </w:tcPr>
          <w:p w:rsidR="0065537D" w:rsidRPr="004A093C" w:rsidP="00CB1C05" w14:paraId="23E5EBF6" w14:textId="77777777">
            <w:pPr>
              <w:pStyle w:val="TableSubtitle"/>
            </w:pPr>
            <w:r w:rsidRPr="004A093C">
              <w:t>Supplier</w:t>
            </w:r>
          </w:p>
        </w:tc>
        <w:tc>
          <w:tcPr>
            <w:tcW w:w="3492" w:type="dxa"/>
            <w:shd w:val="clear" w:color="auto" w:fill="48A9C5"/>
          </w:tcPr>
          <w:p w:rsidR="0065537D" w:rsidRPr="004A093C" w:rsidP="00CB1C05" w14:paraId="469A0F03" w14:textId="77777777">
            <w:pPr>
              <w:pStyle w:val="TableSubtitle"/>
            </w:pPr>
            <w:r w:rsidRPr="004A093C">
              <w:t>Product</w:t>
            </w:r>
          </w:p>
        </w:tc>
        <w:tc>
          <w:tcPr>
            <w:tcW w:w="1908" w:type="dxa"/>
            <w:shd w:val="clear" w:color="auto" w:fill="48A9C5"/>
          </w:tcPr>
          <w:p w:rsidR="0065537D" w:rsidRPr="004A093C" w:rsidP="00CB1C05" w14:paraId="1F3ECD58" w14:textId="77777777">
            <w:pPr>
              <w:pStyle w:val="TableSubtitle"/>
            </w:pPr>
            <w:r w:rsidRPr="004A093C">
              <w:t>Flash Point</w:t>
            </w:r>
          </w:p>
        </w:tc>
        <w:tc>
          <w:tcPr>
            <w:tcW w:w="2736" w:type="dxa"/>
            <w:shd w:val="clear" w:color="auto" w:fill="48A9C5"/>
          </w:tcPr>
          <w:p w:rsidR="0065537D" w:rsidRPr="004A093C" w:rsidP="00CB1C05" w14:paraId="475867FC" w14:textId="77777777">
            <w:pPr>
              <w:pStyle w:val="TableSubtitle"/>
            </w:pPr>
            <w:r w:rsidRPr="004A093C">
              <w:t>Flammability Rating</w:t>
            </w:r>
          </w:p>
        </w:tc>
      </w:tr>
      <w:tr w14:paraId="5846472A" w14:textId="77777777" w:rsidTr="001A403C">
        <w:tblPrEx>
          <w:tblW w:w="9864" w:type="dxa"/>
          <w:jc w:val="center"/>
          <w:tblLayout w:type="fixed"/>
          <w:tblLook w:val="04A0"/>
        </w:tblPrEx>
        <w:trPr>
          <w:cantSplit/>
          <w:trHeight w:val="20"/>
          <w:jc w:val="center"/>
        </w:trPr>
        <w:tc>
          <w:tcPr>
            <w:tcW w:w="1728" w:type="dxa"/>
            <w:shd w:val="clear" w:color="auto" w:fill="F1AD7A" w:themeFill="accent2" w:themeFillTint="99"/>
            <w:hideMark/>
          </w:tcPr>
          <w:p w:rsidR="0065537D" w:rsidRPr="004A093C" w:rsidP="00CB1C05" w14:paraId="1FDEFF8C" w14:textId="77777777">
            <w:pPr>
              <w:pStyle w:val="LTableTextAbt"/>
            </w:pPr>
            <w:r w:rsidRPr="004A093C">
              <w:t>Sashco Inc.</w:t>
            </w:r>
          </w:p>
        </w:tc>
        <w:tc>
          <w:tcPr>
            <w:tcW w:w="3492" w:type="dxa"/>
            <w:shd w:val="clear" w:color="auto" w:fill="F1AD7A" w:themeFill="accent2" w:themeFillTint="99"/>
            <w:hideMark/>
          </w:tcPr>
          <w:p w:rsidR="0065537D" w:rsidRPr="004A093C" w:rsidP="00CB1C05" w14:paraId="48FE590D" w14:textId="77777777">
            <w:pPr>
              <w:pStyle w:val="LTableTextAbt"/>
            </w:pPr>
            <w:r w:rsidRPr="004A093C">
              <w:t>Lexel white VOC compliant</w:t>
            </w:r>
          </w:p>
        </w:tc>
        <w:tc>
          <w:tcPr>
            <w:tcW w:w="1908" w:type="dxa"/>
            <w:shd w:val="clear" w:color="auto" w:fill="F1AD7A" w:themeFill="accent2" w:themeFillTint="99"/>
            <w:hideMark/>
          </w:tcPr>
          <w:p w:rsidR="0065537D" w:rsidRPr="004A093C" w:rsidP="00CB1C05" w14:paraId="60AB3497" w14:textId="77777777">
            <w:pPr>
              <w:pStyle w:val="LTableTextAbt"/>
            </w:pPr>
            <w:r w:rsidRPr="004A093C">
              <w:t>&gt;173 °F (78.3 °C)</w:t>
            </w:r>
          </w:p>
        </w:tc>
        <w:tc>
          <w:tcPr>
            <w:tcW w:w="2736" w:type="dxa"/>
            <w:shd w:val="clear" w:color="auto" w:fill="F1AD7A" w:themeFill="accent2" w:themeFillTint="99"/>
            <w:hideMark/>
          </w:tcPr>
          <w:p w:rsidR="0065537D" w:rsidRPr="004A093C" w:rsidP="00CB1C05" w14:paraId="230D8223" w14:textId="77777777">
            <w:pPr>
              <w:pStyle w:val="LTableTextAbt"/>
            </w:pPr>
            <w:r w:rsidRPr="004A093C">
              <w:t>Flammable (this rating is inconsistent with flash point data)</w:t>
            </w:r>
          </w:p>
        </w:tc>
      </w:tr>
      <w:tr w14:paraId="68E2F0AF" w14:textId="77777777" w:rsidTr="001A403C">
        <w:tblPrEx>
          <w:tblW w:w="9864" w:type="dxa"/>
          <w:jc w:val="center"/>
          <w:tblLayout w:type="fixed"/>
          <w:tblLook w:val="04A0"/>
        </w:tblPrEx>
        <w:trPr>
          <w:cantSplit/>
          <w:trHeight w:val="20"/>
          <w:jc w:val="center"/>
        </w:trPr>
        <w:tc>
          <w:tcPr>
            <w:tcW w:w="1728" w:type="dxa"/>
            <w:hideMark/>
          </w:tcPr>
          <w:p w:rsidR="0065537D" w:rsidRPr="004A093C" w:rsidP="00CB1C05" w14:paraId="1B24F6EB" w14:textId="77777777">
            <w:pPr>
              <w:pStyle w:val="LTableTextAbt"/>
            </w:pPr>
            <w:r w:rsidRPr="004A093C">
              <w:t>Sashco Inc.</w:t>
            </w:r>
          </w:p>
        </w:tc>
        <w:tc>
          <w:tcPr>
            <w:tcW w:w="3492" w:type="dxa"/>
            <w:hideMark/>
          </w:tcPr>
          <w:p w:rsidR="0065537D" w:rsidRPr="004A093C" w:rsidP="00CB1C05" w14:paraId="742154FB" w14:textId="77777777">
            <w:pPr>
              <w:pStyle w:val="LTableTextAbt"/>
            </w:pPr>
            <w:r w:rsidRPr="004A093C">
              <w:t>Lexel clear paintable solvent caulk</w:t>
            </w:r>
          </w:p>
        </w:tc>
        <w:tc>
          <w:tcPr>
            <w:tcW w:w="1908" w:type="dxa"/>
            <w:hideMark/>
          </w:tcPr>
          <w:p w:rsidR="0065537D" w:rsidRPr="004A093C" w:rsidP="00CB1C05" w14:paraId="3DC6298E" w14:textId="77777777">
            <w:pPr>
              <w:pStyle w:val="LTableTextAbt"/>
            </w:pPr>
            <w:r w:rsidRPr="004A093C">
              <w:t>48 °F</w:t>
            </w:r>
            <w:r w:rsidR="0040281D">
              <w:t xml:space="preserve"> </w:t>
            </w:r>
            <w:r w:rsidRPr="004A093C" w:rsidR="0040281D">
              <w:t>(</w:t>
            </w:r>
            <w:r w:rsidR="0040281D">
              <w:t>8.9</w:t>
            </w:r>
            <w:r w:rsidRPr="004A093C" w:rsidR="0040281D">
              <w:t>°C)</w:t>
            </w:r>
          </w:p>
        </w:tc>
        <w:tc>
          <w:tcPr>
            <w:tcW w:w="2736" w:type="dxa"/>
            <w:hideMark/>
          </w:tcPr>
          <w:p w:rsidR="0065537D" w:rsidRPr="004A093C" w:rsidP="00CB1C05" w14:paraId="7634F68A" w14:textId="77777777">
            <w:pPr>
              <w:pStyle w:val="LTableTextAbt"/>
            </w:pPr>
            <w:r w:rsidRPr="004A093C">
              <w:t>Flammable</w:t>
            </w:r>
          </w:p>
        </w:tc>
      </w:tr>
      <w:tr w14:paraId="1EECC6E3" w14:textId="77777777" w:rsidTr="001A403C">
        <w:tblPrEx>
          <w:tblW w:w="9864" w:type="dxa"/>
          <w:jc w:val="center"/>
          <w:tblLayout w:type="fixed"/>
          <w:tblLook w:val="04A0"/>
        </w:tblPrEx>
        <w:trPr>
          <w:cantSplit/>
          <w:trHeight w:val="20"/>
          <w:jc w:val="center"/>
        </w:trPr>
        <w:tc>
          <w:tcPr>
            <w:tcW w:w="1728" w:type="dxa"/>
            <w:hideMark/>
          </w:tcPr>
          <w:p w:rsidR="0065537D" w:rsidRPr="004A093C" w:rsidP="00CB1C05" w14:paraId="653860C8" w14:textId="77777777">
            <w:pPr>
              <w:pStyle w:val="LTableTextAbt"/>
            </w:pPr>
            <w:r w:rsidRPr="004A093C">
              <w:t>DAP</w:t>
            </w:r>
          </w:p>
        </w:tc>
        <w:tc>
          <w:tcPr>
            <w:tcW w:w="3492" w:type="dxa"/>
            <w:hideMark/>
          </w:tcPr>
          <w:p w:rsidR="0065537D" w:rsidRPr="004A093C" w:rsidP="00CB1C05" w14:paraId="3EE5D87C" w14:textId="77777777">
            <w:pPr>
              <w:pStyle w:val="LTableTextAbt"/>
            </w:pPr>
            <w:r w:rsidRPr="004A093C">
              <w:t>Alex Plus white paintable latex caulk</w:t>
            </w:r>
          </w:p>
        </w:tc>
        <w:tc>
          <w:tcPr>
            <w:tcW w:w="1908" w:type="dxa"/>
            <w:hideMark/>
          </w:tcPr>
          <w:p w:rsidR="0065537D" w:rsidRPr="004A093C" w:rsidP="00CB1C05" w14:paraId="12AEE23E" w14:textId="77777777">
            <w:pPr>
              <w:pStyle w:val="LTableTextAbt"/>
            </w:pPr>
            <w:r w:rsidRPr="004A093C">
              <w:t>212 °F (100°C)</w:t>
            </w:r>
          </w:p>
        </w:tc>
        <w:tc>
          <w:tcPr>
            <w:tcW w:w="2736" w:type="dxa"/>
            <w:hideMark/>
          </w:tcPr>
          <w:p w:rsidR="0065537D" w:rsidRPr="004A093C" w:rsidP="00CB1C05" w14:paraId="5A2A2C27" w14:textId="77777777">
            <w:pPr>
              <w:pStyle w:val="LTableTextAbt"/>
            </w:pPr>
            <w:r w:rsidRPr="004A093C">
              <w:t>Non-flammable</w:t>
            </w:r>
          </w:p>
        </w:tc>
      </w:tr>
      <w:tr w14:paraId="6883B3AF" w14:textId="77777777" w:rsidTr="001A403C">
        <w:tblPrEx>
          <w:tblW w:w="9864" w:type="dxa"/>
          <w:jc w:val="center"/>
          <w:tblLayout w:type="fixed"/>
          <w:tblLook w:val="04A0"/>
        </w:tblPrEx>
        <w:trPr>
          <w:cantSplit/>
          <w:trHeight w:val="20"/>
          <w:jc w:val="center"/>
        </w:trPr>
        <w:tc>
          <w:tcPr>
            <w:tcW w:w="1728" w:type="dxa"/>
            <w:hideMark/>
          </w:tcPr>
          <w:p w:rsidR="0065537D" w:rsidRPr="004A093C" w:rsidP="00CB1C05" w14:paraId="7C96A975" w14:textId="77777777">
            <w:pPr>
              <w:pStyle w:val="LTableTextAbt"/>
            </w:pPr>
            <w:r w:rsidRPr="004A093C">
              <w:t>White Lightning</w:t>
            </w:r>
          </w:p>
        </w:tc>
        <w:tc>
          <w:tcPr>
            <w:tcW w:w="3492" w:type="dxa"/>
            <w:hideMark/>
          </w:tcPr>
          <w:p w:rsidR="0065537D" w:rsidRPr="004A093C" w:rsidP="00CB1C05" w14:paraId="3AEFFA25" w14:textId="77777777">
            <w:pPr>
              <w:pStyle w:val="LTableTextAbt"/>
            </w:pPr>
            <w:r w:rsidRPr="004A093C">
              <w:t>3006 Advanced formula all-purpose white paintable latex caulk</w:t>
            </w:r>
          </w:p>
        </w:tc>
        <w:tc>
          <w:tcPr>
            <w:tcW w:w="1908" w:type="dxa"/>
            <w:hideMark/>
          </w:tcPr>
          <w:p w:rsidR="0065537D" w:rsidRPr="004A093C" w:rsidP="00CB1C05" w14:paraId="235C3509" w14:textId="77777777">
            <w:pPr>
              <w:pStyle w:val="LTableTextAbt"/>
            </w:pPr>
            <w:r w:rsidRPr="004A093C">
              <w:t>Not applicable</w:t>
            </w:r>
          </w:p>
        </w:tc>
        <w:tc>
          <w:tcPr>
            <w:tcW w:w="2736" w:type="dxa"/>
            <w:hideMark/>
          </w:tcPr>
          <w:p w:rsidR="0065537D" w:rsidRPr="004A093C" w:rsidP="00CB1C05" w14:paraId="236B5AB6" w14:textId="77777777">
            <w:pPr>
              <w:pStyle w:val="LTableTextAbt"/>
            </w:pPr>
            <w:r w:rsidRPr="004A093C">
              <w:t>Not applicable (water-based)</w:t>
            </w:r>
          </w:p>
        </w:tc>
      </w:tr>
      <w:tr w14:paraId="15B9AA9F" w14:textId="77777777" w:rsidTr="001A403C">
        <w:tblPrEx>
          <w:tblW w:w="9864" w:type="dxa"/>
          <w:jc w:val="center"/>
          <w:tblLayout w:type="fixed"/>
          <w:tblLook w:val="04A0"/>
        </w:tblPrEx>
        <w:trPr>
          <w:cantSplit/>
          <w:trHeight w:val="20"/>
          <w:jc w:val="center"/>
        </w:trPr>
        <w:tc>
          <w:tcPr>
            <w:tcW w:w="1728" w:type="dxa"/>
            <w:hideMark/>
          </w:tcPr>
          <w:p w:rsidR="0065537D" w:rsidRPr="004A093C" w:rsidP="00CB1C05" w14:paraId="1F9129ED" w14:textId="77777777">
            <w:pPr>
              <w:pStyle w:val="LTableTextAbt"/>
            </w:pPr>
            <w:r w:rsidRPr="004A093C">
              <w:t>GE</w:t>
            </w:r>
          </w:p>
        </w:tc>
        <w:tc>
          <w:tcPr>
            <w:tcW w:w="3492" w:type="dxa"/>
            <w:hideMark/>
          </w:tcPr>
          <w:p w:rsidR="0065537D" w:rsidRPr="004A093C" w:rsidP="00CB1C05" w14:paraId="1F022B69" w14:textId="77777777">
            <w:pPr>
              <w:pStyle w:val="LTableTextAbt"/>
            </w:pPr>
            <w:r w:rsidRPr="004A093C">
              <w:t>Paintable silicone supreme</w:t>
            </w:r>
          </w:p>
        </w:tc>
        <w:tc>
          <w:tcPr>
            <w:tcW w:w="1908" w:type="dxa"/>
            <w:hideMark/>
          </w:tcPr>
          <w:p w:rsidR="0065537D" w:rsidRPr="004A093C" w:rsidP="00CB1C05" w14:paraId="31482B78" w14:textId="77777777">
            <w:pPr>
              <w:pStyle w:val="LTableTextAbt"/>
            </w:pPr>
            <w:r w:rsidRPr="004A093C">
              <w:t>&gt;199 °F (&gt; 93 °C)</w:t>
            </w:r>
          </w:p>
        </w:tc>
        <w:tc>
          <w:tcPr>
            <w:tcW w:w="2736" w:type="dxa"/>
            <w:hideMark/>
          </w:tcPr>
          <w:p w:rsidR="0065537D" w:rsidRPr="004A093C" w:rsidP="00CB1C05" w14:paraId="38B869A5" w14:textId="77777777">
            <w:pPr>
              <w:pStyle w:val="LTableTextAbt"/>
            </w:pPr>
            <w:r w:rsidRPr="004A093C">
              <w:t>Non-flammable</w:t>
            </w:r>
          </w:p>
        </w:tc>
      </w:tr>
      <w:tr w14:paraId="4A6F80D8" w14:textId="77777777" w:rsidTr="001A403C">
        <w:tblPrEx>
          <w:tblW w:w="9864" w:type="dxa"/>
          <w:jc w:val="center"/>
          <w:tblLayout w:type="fixed"/>
          <w:tblLook w:val="04A0"/>
        </w:tblPrEx>
        <w:trPr>
          <w:cantSplit/>
          <w:trHeight w:val="20"/>
          <w:jc w:val="center"/>
        </w:trPr>
        <w:tc>
          <w:tcPr>
            <w:tcW w:w="1728" w:type="dxa"/>
            <w:hideMark/>
          </w:tcPr>
          <w:p w:rsidR="0065537D" w:rsidRPr="004A093C" w:rsidP="00CB1C05" w14:paraId="0ED35AC6" w14:textId="77777777">
            <w:pPr>
              <w:pStyle w:val="LTableTextAbt"/>
            </w:pPr>
            <w:r w:rsidRPr="004A093C">
              <w:t>DAP</w:t>
            </w:r>
          </w:p>
        </w:tc>
        <w:tc>
          <w:tcPr>
            <w:tcW w:w="3492" w:type="dxa"/>
            <w:hideMark/>
          </w:tcPr>
          <w:p w:rsidR="0065537D" w:rsidRPr="004A093C" w:rsidP="00CB1C05" w14:paraId="5D4E1C91" w14:textId="77777777">
            <w:pPr>
              <w:pStyle w:val="LTableTextAbt"/>
            </w:pPr>
            <w:r w:rsidRPr="004A093C">
              <w:t>Commercial kitchen 100% silicone caulk</w:t>
            </w:r>
          </w:p>
        </w:tc>
        <w:tc>
          <w:tcPr>
            <w:tcW w:w="1908" w:type="dxa"/>
            <w:hideMark/>
          </w:tcPr>
          <w:p w:rsidR="0065537D" w:rsidRPr="004A093C" w:rsidP="00CB1C05" w14:paraId="18AAE130" w14:textId="77777777">
            <w:pPr>
              <w:pStyle w:val="LTableTextAbt"/>
            </w:pPr>
            <w:r w:rsidRPr="004A093C">
              <w:t>No information</w:t>
            </w:r>
            <w:r w:rsidR="00EB0715">
              <w:t xml:space="preserve"> in SDS</w:t>
            </w:r>
          </w:p>
        </w:tc>
        <w:tc>
          <w:tcPr>
            <w:tcW w:w="2736" w:type="dxa"/>
            <w:hideMark/>
          </w:tcPr>
          <w:p w:rsidR="0065537D" w:rsidRPr="004A093C" w:rsidP="00CB1C05" w14:paraId="6E8DA13D" w14:textId="77777777">
            <w:pPr>
              <w:pStyle w:val="LTableTextAbt"/>
            </w:pPr>
            <w:r w:rsidRPr="004A093C">
              <w:t>Non-flammable</w:t>
            </w:r>
          </w:p>
        </w:tc>
      </w:tr>
      <w:tr w14:paraId="54B0EDF2" w14:textId="77777777" w:rsidTr="001A403C">
        <w:tblPrEx>
          <w:tblW w:w="9864" w:type="dxa"/>
          <w:jc w:val="center"/>
          <w:tblLayout w:type="fixed"/>
          <w:tblLook w:val="04A0"/>
        </w:tblPrEx>
        <w:trPr>
          <w:cantSplit/>
          <w:trHeight w:val="20"/>
          <w:jc w:val="center"/>
        </w:trPr>
        <w:tc>
          <w:tcPr>
            <w:tcW w:w="1728" w:type="dxa"/>
            <w:hideMark/>
          </w:tcPr>
          <w:p w:rsidR="0065537D" w:rsidRPr="004A093C" w:rsidP="00CB1C05" w14:paraId="32AEB6A9" w14:textId="77777777">
            <w:pPr>
              <w:pStyle w:val="LTableTextAbt"/>
            </w:pPr>
            <w:r w:rsidRPr="004A093C">
              <w:t>GE</w:t>
            </w:r>
          </w:p>
        </w:tc>
        <w:tc>
          <w:tcPr>
            <w:tcW w:w="3492" w:type="dxa"/>
            <w:hideMark/>
          </w:tcPr>
          <w:p w:rsidR="0065537D" w:rsidRPr="004A093C" w:rsidP="00CB1C05" w14:paraId="73A24337" w14:textId="77777777">
            <w:pPr>
              <w:pStyle w:val="LTableTextAbt"/>
            </w:pPr>
            <w:r w:rsidRPr="004A093C">
              <w:t>All-purpose silicone sealant caulk clear</w:t>
            </w:r>
          </w:p>
        </w:tc>
        <w:tc>
          <w:tcPr>
            <w:tcW w:w="1908" w:type="dxa"/>
            <w:hideMark/>
          </w:tcPr>
          <w:p w:rsidR="0065537D" w:rsidRPr="004A093C" w:rsidP="00CB1C05" w14:paraId="32F97C4F" w14:textId="77777777">
            <w:pPr>
              <w:pStyle w:val="LTableTextAbt"/>
            </w:pPr>
            <w:r w:rsidRPr="004A093C">
              <w:t>&gt;200 °F (&gt; 93.3 °C)</w:t>
            </w:r>
          </w:p>
        </w:tc>
        <w:tc>
          <w:tcPr>
            <w:tcW w:w="2736" w:type="dxa"/>
            <w:hideMark/>
          </w:tcPr>
          <w:p w:rsidR="0065537D" w:rsidRPr="004A093C" w:rsidP="00CB1C05" w14:paraId="2822A8C2" w14:textId="77777777">
            <w:pPr>
              <w:pStyle w:val="LTableTextAbt"/>
            </w:pPr>
            <w:r w:rsidRPr="004A093C">
              <w:t>Non-flammable</w:t>
            </w:r>
          </w:p>
        </w:tc>
      </w:tr>
      <w:tr w14:paraId="393204C4" w14:textId="77777777">
        <w:tblPrEx>
          <w:tblW w:w="9864" w:type="dxa"/>
          <w:jc w:val="center"/>
          <w:tblLayout w:type="fixed"/>
          <w:tblLook w:val="04A0"/>
        </w:tblPrEx>
        <w:trPr>
          <w:cantSplit/>
          <w:trHeight w:val="20"/>
          <w:jc w:val="center"/>
        </w:trPr>
        <w:tc>
          <w:tcPr>
            <w:tcW w:w="9864" w:type="dxa"/>
            <w:gridSpan w:val="4"/>
          </w:tcPr>
          <w:p w:rsidR="00834CD3" w:rsidRPr="004A093C" w:rsidP="00CB1C05" w14:paraId="22A54418" w14:textId="77777777">
            <w:pPr>
              <w:pStyle w:val="LTableTextAbt"/>
            </w:pPr>
            <w:r w:rsidRPr="00513C3D">
              <w:t xml:space="preserve">Note: Orange shaded rows indicate products that contain </w:t>
            </w:r>
            <w:r w:rsidR="00843813">
              <w:t>PCE</w:t>
            </w:r>
            <w:r w:rsidRPr="00513C3D">
              <w:t>.</w:t>
            </w:r>
          </w:p>
        </w:tc>
      </w:tr>
    </w:tbl>
    <w:p w:rsidR="0065537D" w:rsidRPr="00A66DA0" w:rsidP="00CB1C05" w14:paraId="4EEDA7F2" w14:textId="77777777"/>
    <w:p w:rsidR="0065537D" w:rsidRPr="00D5798A" w:rsidP="00CB1C05" w14:paraId="0E50D977" w14:textId="77777777">
      <w:pPr>
        <w:pStyle w:val="Heading3"/>
      </w:pPr>
      <w:bookmarkStart w:id="331" w:name="_Toc114061908"/>
      <w:r w:rsidRPr="00D5798A">
        <w:t>Pricing and Customer Reviews</w:t>
      </w:r>
      <w:bookmarkEnd w:id="331"/>
    </w:p>
    <w:p w:rsidR="0065537D" w:rsidP="00CB1C05" w14:paraId="4EB368F2" w14:textId="77777777">
      <w:r>
        <w:t>P</w:t>
      </w:r>
      <w:r w:rsidRPr="00A66DA0">
        <w:t xml:space="preserve">ricing and customer review information </w:t>
      </w:r>
      <w:r>
        <w:t xml:space="preserve">was accessed </w:t>
      </w:r>
      <w:r w:rsidRPr="00A66DA0">
        <w:t>on publicly available websites in Ju</w:t>
      </w:r>
      <w:r>
        <w:t>ly</w:t>
      </w:r>
      <w:r w:rsidRPr="00A66DA0">
        <w:t xml:space="preserve"> 2021</w:t>
      </w:r>
      <w:r w:rsidR="00174C87">
        <w:t>,</w:t>
      </w:r>
      <w:r w:rsidRPr="00A66DA0">
        <w:t xml:space="preserve"> and </w:t>
      </w:r>
      <w:r>
        <w:t xml:space="preserve">the </w:t>
      </w:r>
      <w:r w:rsidRPr="00A66DA0">
        <w:t xml:space="preserve">findings </w:t>
      </w:r>
      <w:r w:rsidR="00174C87">
        <w:t xml:space="preserve">are </w:t>
      </w:r>
      <w:r w:rsidRPr="00A66DA0" w:rsidR="00174C87">
        <w:t xml:space="preserve">summarized </w:t>
      </w:r>
      <w:r w:rsidRPr="00A66DA0">
        <w:t xml:space="preserve">in </w:t>
      </w:r>
      <w:r>
        <w:fldChar w:fldCharType="begin" w:fldLock="1"/>
      </w:r>
      <w:r>
        <w:instrText xml:space="preserve"> REF _Ref112420446 \h </w:instrText>
      </w:r>
      <w:r>
        <w:fldChar w:fldCharType="separate"/>
      </w:r>
      <w:r w:rsidRPr="00EE2445" w:rsidR="0092222B">
        <w:t xml:space="preserve">Table </w:t>
      </w:r>
      <w:r w:rsidR="0092222B">
        <w:rPr>
          <w:noProof/>
        </w:rPr>
        <w:t>5</w:t>
      </w:r>
      <w:r w:rsidR="0092222B">
        <w:noBreakHyphen/>
      </w:r>
      <w:r w:rsidR="0092222B">
        <w:rPr>
          <w:noProof/>
        </w:rPr>
        <w:t>19</w:t>
      </w:r>
      <w:r>
        <w:fldChar w:fldCharType="end"/>
      </w:r>
      <w:r w:rsidRPr="00A66DA0">
        <w:t xml:space="preserve">. </w:t>
      </w:r>
      <w:r>
        <w:t>To assist in comparing prices across</w:t>
      </w:r>
      <w:r w:rsidRPr="00A66DA0">
        <w:t xml:space="preserve"> various products </w:t>
      </w:r>
      <w:r w:rsidRPr="004B139D">
        <w:t>and product sizes, the prices were normalized to price per ounce. Lexel white VOC compl</w:t>
      </w:r>
      <w:r>
        <w:t xml:space="preserve">iant caulk containing </w:t>
      </w:r>
      <w:r w:rsidR="00843813">
        <w:t>PCE</w:t>
      </w:r>
      <w:r>
        <w:t xml:space="preserve"> was the most expensive product reviewed at $1.74 per ounce. Prices for alternative products ranged from </w:t>
      </w:r>
      <w:r w:rsidRPr="009A41B3">
        <w:t>$0.</w:t>
      </w:r>
      <w:r>
        <w:t>27</w:t>
      </w:r>
      <w:r w:rsidRPr="00CE5466">
        <w:t xml:space="preserve"> per ounce (</w:t>
      </w:r>
      <w:r w:rsidRPr="004B139D">
        <w:t>3006 Advanced formula all-purpose white paintable latex caulk</w:t>
      </w:r>
      <w:r w:rsidRPr="00CE5466">
        <w:t>) to $</w:t>
      </w:r>
      <w:r>
        <w:t>1</w:t>
      </w:r>
      <w:r w:rsidRPr="00CE5466">
        <w:t>.</w:t>
      </w:r>
      <w:r>
        <w:t>20</w:t>
      </w:r>
      <w:r w:rsidRPr="00CE5466">
        <w:t xml:space="preserve"> per ounce (</w:t>
      </w:r>
      <w:r w:rsidRPr="004B139D">
        <w:t>Commercial kitchen 100% silicone caulk</w:t>
      </w:r>
      <w:r w:rsidRPr="00CE5466">
        <w:t>).</w:t>
      </w:r>
      <w:r>
        <w:t xml:space="preserve"> All</w:t>
      </w:r>
      <w:r w:rsidRPr="003C2483">
        <w:t xml:space="preserve"> product</w:t>
      </w:r>
      <w:r>
        <w:t>s with alternative solvents had</w:t>
      </w:r>
      <w:r w:rsidRPr="003C2483">
        <w:t xml:space="preserve"> a </w:t>
      </w:r>
      <w:r>
        <w:t xml:space="preserve">lower price per ounce than the product containing </w:t>
      </w:r>
      <w:r w:rsidR="00843813">
        <w:t>PCE</w:t>
      </w:r>
      <w:r>
        <w:t>.</w:t>
      </w:r>
    </w:p>
    <w:p w:rsidR="0065537D" w:rsidRPr="00397DC0" w:rsidP="00CB1C05" w14:paraId="53CDE707" w14:textId="77777777">
      <w:r>
        <w:t xml:space="preserve">All products considered in </w:t>
      </w:r>
      <w:r w:rsidR="00821A9D">
        <w:t>the</w:t>
      </w:r>
      <w:r>
        <w:t xml:space="preserve"> review had at least 40 customer ratings. The higher number of reviews allows for a more accurate understanding of consumer opinions. The product with </w:t>
      </w:r>
      <w:r w:rsidR="00843813">
        <w:t>PCE</w:t>
      </w:r>
      <w:r>
        <w:t xml:space="preserve"> had a customer rating of 4.6 based on a 5</w:t>
      </w:r>
      <w:r w:rsidR="00BE5726">
        <w:t>-</w:t>
      </w:r>
      <w:r>
        <w:t>star rating system. Ratings for the products with alternative solvents ranged from 4.2 (</w:t>
      </w:r>
      <w:r w:rsidRPr="000853D2">
        <w:t>Alex Plus white paintable latex caulk</w:t>
      </w:r>
      <w:r>
        <w:t>) to 4.8 (All-</w:t>
      </w:r>
      <w:r w:rsidRPr="003C2483">
        <w:t>purpose silicone sealant caulk clear</w:t>
      </w:r>
      <w:r>
        <w:t xml:space="preserve">). The average customer rating for all alternative products was 4.6, </w:t>
      </w:r>
      <w:r w:rsidR="00493385">
        <w:t xml:space="preserve">the same as </w:t>
      </w:r>
      <w:r w:rsidR="0062199D">
        <w:t xml:space="preserve">the rating for </w:t>
      </w:r>
      <w:r>
        <w:t xml:space="preserve">the product containing </w:t>
      </w:r>
      <w:r w:rsidR="00843813">
        <w:t>PCE</w:t>
      </w:r>
      <w:r>
        <w:t xml:space="preserve">. Based on the customer rating information reviewed, products containing alternative solvents may have similar customer satisfaction </w:t>
      </w:r>
      <w:r w:rsidR="00493385">
        <w:t xml:space="preserve">to </w:t>
      </w:r>
      <w:r>
        <w:t xml:space="preserve">products containing </w:t>
      </w:r>
      <w:r w:rsidR="00843813">
        <w:t>PCE</w:t>
      </w:r>
      <w:r>
        <w:t xml:space="preserve">. </w:t>
      </w:r>
    </w:p>
    <w:tbl>
      <w:tblPr>
        <w:tblW w:w="10070" w:type="dxa"/>
        <w:jc w:val="center"/>
        <w:tblLayout w:type="fixed"/>
        <w:tblLook w:val="04A0"/>
      </w:tblPr>
      <w:tblGrid>
        <w:gridCol w:w="1165"/>
        <w:gridCol w:w="1890"/>
        <w:gridCol w:w="3780"/>
        <w:gridCol w:w="900"/>
        <w:gridCol w:w="1170"/>
        <w:gridCol w:w="1165"/>
      </w:tblGrid>
      <w:tr w14:paraId="27C9768D" w14:textId="77777777" w:rsidTr="0065537D">
        <w:tblPrEx>
          <w:tblW w:w="10070" w:type="dxa"/>
          <w:jc w:val="center"/>
          <w:tblLayout w:type="fixed"/>
          <w:tblLook w:val="04A0"/>
        </w:tblPrEx>
        <w:trPr>
          <w:cantSplit/>
          <w:trHeight w:val="20"/>
          <w:tblHeader/>
          <w:jc w:val="center"/>
        </w:trPr>
        <w:tc>
          <w:tcPr>
            <w:tcW w:w="10070" w:type="dxa"/>
            <w:gridSpan w:val="6"/>
            <w:tcBorders>
              <w:bottom w:val="single" w:sz="4" w:space="0" w:color="auto"/>
            </w:tcBorders>
            <w:shd w:val="clear" w:color="auto" w:fill="auto"/>
            <w:noWrap/>
          </w:tcPr>
          <w:p w:rsidR="0065537D" w:rsidRPr="004A093C" w:rsidP="00CB1C05" w14:paraId="1D24CC97" w14:textId="77777777">
            <w:pPr>
              <w:pStyle w:val="TableTitleA"/>
              <w:rPr>
                <w:b/>
              </w:rPr>
            </w:pPr>
            <w:bookmarkStart w:id="332" w:name="_Ref112420446"/>
            <w:bookmarkStart w:id="333" w:name="_Toc121142565"/>
            <w:bookmarkStart w:id="334" w:name="_Toc165379559"/>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9</w:t>
            </w:r>
            <w:r w:rsidR="00BC4B5D">
              <w:rPr>
                <w:noProof/>
              </w:rPr>
              <w:fldChar w:fldCharType="end"/>
            </w:r>
            <w:bookmarkEnd w:id="332"/>
            <w:r w:rsidRPr="00EE2445">
              <w:t>:</w:t>
            </w:r>
            <w:r>
              <w:t xml:space="preserve"> </w:t>
            </w:r>
            <w:r w:rsidRPr="00983F8E">
              <w:t xml:space="preserve">Pricing and </w:t>
            </w:r>
            <w:r w:rsidRPr="00983F8E" w:rsidR="00493385">
              <w:t xml:space="preserve">Customer Review Information </w:t>
            </w:r>
            <w:r w:rsidRPr="00983F8E">
              <w:t xml:space="preserve">for </w:t>
            </w:r>
            <w:r w:rsidRPr="00983F8E" w:rsidR="00493385">
              <w:t xml:space="preserve">Caulk Products Based </w:t>
            </w:r>
            <w:r w:rsidRPr="00983F8E">
              <w:t xml:space="preserve">on </w:t>
            </w:r>
            <w:r>
              <w:br/>
            </w:r>
            <w:r w:rsidRPr="00983F8E" w:rsidR="00493385">
              <w:t xml:space="preserve">Manufacturer </w:t>
            </w:r>
            <w:r w:rsidRPr="00983F8E">
              <w:t xml:space="preserve">and </w:t>
            </w:r>
            <w:r w:rsidRPr="00983F8E" w:rsidR="00493385">
              <w:t>Retailer Web Pages</w:t>
            </w:r>
            <w:bookmarkEnd w:id="333"/>
            <w:bookmarkEnd w:id="334"/>
          </w:p>
        </w:tc>
      </w:tr>
      <w:tr w14:paraId="64B88FDD" w14:textId="77777777" w:rsidTr="00513C3D">
        <w:tblPrEx>
          <w:tblW w:w="10070" w:type="dxa"/>
          <w:jc w:val="center"/>
          <w:tblLayout w:type="fixed"/>
          <w:tblLook w:val="04A0"/>
        </w:tblPrEx>
        <w:trPr>
          <w:cantSplit/>
          <w:trHeight w:val="20"/>
          <w:tblHeader/>
          <w:jc w:val="center"/>
        </w:trPr>
        <w:tc>
          <w:tcPr>
            <w:tcW w:w="1165" w:type="dxa"/>
            <w:tcBorders>
              <w:top w:val="single" w:sz="4" w:space="0" w:color="auto"/>
              <w:left w:val="single" w:sz="4" w:space="0" w:color="auto"/>
              <w:bottom w:val="single" w:sz="4" w:space="0" w:color="auto"/>
              <w:right w:val="single" w:sz="4" w:space="0" w:color="auto"/>
            </w:tcBorders>
            <w:shd w:val="clear" w:color="auto" w:fill="48A9C5"/>
            <w:noWrap/>
            <w:hideMark/>
          </w:tcPr>
          <w:p w:rsidR="0065537D" w:rsidRPr="004A093C" w:rsidP="00CB1C05" w14:paraId="76D5D3D0" w14:textId="77777777">
            <w:pPr>
              <w:pStyle w:val="TableSubtitle"/>
            </w:pPr>
            <w:r w:rsidRPr="004A093C">
              <w:t>Supplier</w:t>
            </w:r>
          </w:p>
        </w:tc>
        <w:tc>
          <w:tcPr>
            <w:tcW w:w="1890" w:type="dxa"/>
            <w:tcBorders>
              <w:top w:val="single" w:sz="4" w:space="0" w:color="auto"/>
              <w:left w:val="nil"/>
              <w:bottom w:val="single" w:sz="4" w:space="0" w:color="auto"/>
              <w:right w:val="single" w:sz="4" w:space="0" w:color="auto"/>
            </w:tcBorders>
            <w:shd w:val="clear" w:color="auto" w:fill="48A9C5"/>
            <w:noWrap/>
            <w:hideMark/>
          </w:tcPr>
          <w:p w:rsidR="0065537D" w:rsidRPr="004A093C" w:rsidP="00CB1C05" w14:paraId="042BD58B" w14:textId="77777777">
            <w:pPr>
              <w:pStyle w:val="TableSubtitle"/>
            </w:pPr>
            <w:r w:rsidRPr="004A093C">
              <w:t>Product</w:t>
            </w:r>
          </w:p>
        </w:tc>
        <w:tc>
          <w:tcPr>
            <w:tcW w:w="3780" w:type="dxa"/>
            <w:tcBorders>
              <w:top w:val="single" w:sz="4" w:space="0" w:color="auto"/>
              <w:left w:val="nil"/>
              <w:bottom w:val="single" w:sz="4" w:space="0" w:color="auto"/>
              <w:right w:val="single" w:sz="4" w:space="0" w:color="auto"/>
            </w:tcBorders>
            <w:shd w:val="clear" w:color="auto" w:fill="48A9C5"/>
            <w:noWrap/>
            <w:hideMark/>
          </w:tcPr>
          <w:p w:rsidR="0065537D" w:rsidRPr="004A093C" w:rsidP="00CB1C05" w14:paraId="20ABD618" w14:textId="77777777">
            <w:pPr>
              <w:pStyle w:val="TableSubtitle"/>
            </w:pPr>
            <w:r w:rsidRPr="004A093C">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65537D" w:rsidRPr="004A093C" w:rsidP="00CB1C05" w14:paraId="7B410AB7" w14:textId="77777777">
            <w:pPr>
              <w:pStyle w:val="TableSubtitle"/>
            </w:pPr>
            <w:r w:rsidRPr="004A093C">
              <w:t>Price per ounce</w:t>
            </w:r>
          </w:p>
        </w:tc>
        <w:tc>
          <w:tcPr>
            <w:tcW w:w="1170" w:type="dxa"/>
            <w:tcBorders>
              <w:top w:val="single" w:sz="4" w:space="0" w:color="auto"/>
              <w:left w:val="nil"/>
              <w:bottom w:val="single" w:sz="4" w:space="0" w:color="auto"/>
              <w:right w:val="single" w:sz="4" w:space="0" w:color="auto"/>
            </w:tcBorders>
            <w:shd w:val="clear" w:color="auto" w:fill="48A9C5"/>
            <w:hideMark/>
          </w:tcPr>
          <w:p w:rsidR="0065537D" w:rsidRPr="004A093C" w:rsidP="00CB1C05" w14:paraId="094510EF" w14:textId="77777777">
            <w:pPr>
              <w:pStyle w:val="TableSubtitle"/>
            </w:pPr>
            <w:r w:rsidRPr="004A093C">
              <w:t>Customer ratings (out of 5)</w:t>
            </w:r>
          </w:p>
        </w:tc>
        <w:tc>
          <w:tcPr>
            <w:tcW w:w="1165" w:type="dxa"/>
            <w:tcBorders>
              <w:top w:val="single" w:sz="4" w:space="0" w:color="auto"/>
              <w:left w:val="nil"/>
              <w:bottom w:val="single" w:sz="4" w:space="0" w:color="auto"/>
              <w:right w:val="single" w:sz="4" w:space="0" w:color="auto"/>
            </w:tcBorders>
            <w:shd w:val="clear" w:color="auto" w:fill="48A9C5"/>
            <w:hideMark/>
          </w:tcPr>
          <w:p w:rsidR="0065537D" w:rsidRPr="004A093C" w:rsidP="00CB1C05" w14:paraId="39A75D71" w14:textId="77777777">
            <w:pPr>
              <w:pStyle w:val="TableSubtitle"/>
            </w:pPr>
            <w:r w:rsidRPr="004A093C">
              <w:t>Number of customer reviews</w:t>
            </w:r>
          </w:p>
        </w:tc>
      </w:tr>
      <w:tr w14:paraId="1D75240F" w14:textId="77777777" w:rsidTr="00834CD3">
        <w:tblPrEx>
          <w:tblW w:w="10070"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F1AD7A" w:themeFill="accent2" w:themeFillTint="99"/>
          </w:tcPr>
          <w:p w:rsidR="0065537D" w:rsidRPr="004A093C" w:rsidP="00CB1C05" w14:paraId="17740CFF" w14:textId="77777777">
            <w:pPr>
              <w:pStyle w:val="LTableTextAbt"/>
            </w:pPr>
            <w:r w:rsidRPr="004A093C">
              <w:t>Sashco Inc.</w:t>
            </w:r>
          </w:p>
        </w:tc>
        <w:tc>
          <w:tcPr>
            <w:tcW w:w="1890"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5A2341D7" w14:textId="77777777">
            <w:pPr>
              <w:pStyle w:val="LTableTextAbt"/>
            </w:pPr>
            <w:r w:rsidRPr="004A093C">
              <w:t>Lexel white VOC compliant</w:t>
            </w:r>
          </w:p>
        </w:tc>
        <w:tc>
          <w:tcPr>
            <w:tcW w:w="3780"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15A1BF95" w14:textId="77777777">
            <w:pPr>
              <w:pStyle w:val="LTableTextAbt"/>
            </w:pPr>
            <w:hyperlink r:id="rId55" w:history="1">
              <w:bookmarkStart w:id="335" w:name="_Toc83394519"/>
              <w:r w:rsidRPr="00B853BF" w:rsidR="004F366B">
                <w:t>https://www.amazon.com/SASHCO-13080-Lexel-Synthetic-Rubber/dp/B00DU1O1UG</w:t>
              </w:r>
              <w:bookmarkEnd w:id="335"/>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65537D" w:rsidRPr="004A093C" w:rsidP="00CB1C05" w14:paraId="793F6EDF" w14:textId="77777777">
            <w:pPr>
              <w:pStyle w:val="CTableTextAbt"/>
            </w:pPr>
            <w:r w:rsidRPr="004A093C">
              <w:t>$1.74</w:t>
            </w:r>
          </w:p>
        </w:tc>
        <w:tc>
          <w:tcPr>
            <w:tcW w:w="1170"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118D669D" w14:textId="77777777">
            <w:pPr>
              <w:pStyle w:val="CTableTextAbt"/>
            </w:pPr>
            <w:r w:rsidRPr="004A093C">
              <w:t>4.6</w:t>
            </w:r>
          </w:p>
        </w:tc>
        <w:tc>
          <w:tcPr>
            <w:tcW w:w="1165" w:type="dxa"/>
            <w:tcBorders>
              <w:top w:val="nil"/>
              <w:left w:val="nil"/>
              <w:bottom w:val="single" w:sz="4" w:space="0" w:color="auto"/>
              <w:right w:val="single" w:sz="4" w:space="0" w:color="auto"/>
            </w:tcBorders>
            <w:shd w:val="clear" w:color="auto" w:fill="F1AD7A" w:themeFill="accent2" w:themeFillTint="99"/>
          </w:tcPr>
          <w:p w:rsidR="0065537D" w:rsidRPr="004A093C" w:rsidP="00CB1C05" w14:paraId="78A6436A" w14:textId="77777777">
            <w:pPr>
              <w:pStyle w:val="CTableTextAbt"/>
            </w:pPr>
            <w:r w:rsidRPr="004A093C">
              <w:t>60</w:t>
            </w:r>
          </w:p>
        </w:tc>
      </w:tr>
      <w:tr w14:paraId="2BD45D05" w14:textId="77777777">
        <w:tblPrEx>
          <w:tblW w:w="10070"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65537D" w:rsidRPr="004A093C" w:rsidP="00CB1C05" w14:paraId="31F51251" w14:textId="77777777">
            <w:pPr>
              <w:pStyle w:val="LTableTextAbt"/>
            </w:pPr>
            <w:r w:rsidRPr="004A093C">
              <w:t>Sashco Inc.</w:t>
            </w:r>
          </w:p>
        </w:tc>
        <w:tc>
          <w:tcPr>
            <w:tcW w:w="1890" w:type="dxa"/>
            <w:tcBorders>
              <w:top w:val="nil"/>
              <w:left w:val="nil"/>
              <w:bottom w:val="single" w:sz="4" w:space="0" w:color="auto"/>
              <w:right w:val="single" w:sz="4" w:space="0" w:color="auto"/>
            </w:tcBorders>
            <w:shd w:val="clear" w:color="auto" w:fill="auto"/>
          </w:tcPr>
          <w:p w:rsidR="0065537D" w:rsidRPr="004A093C" w:rsidP="00CB1C05" w14:paraId="21CC701D" w14:textId="77777777">
            <w:pPr>
              <w:pStyle w:val="LTableTextAbt"/>
            </w:pPr>
            <w:r w:rsidRPr="004A093C">
              <w:t>Lexel clear paintable solvent caulk</w:t>
            </w:r>
          </w:p>
        </w:tc>
        <w:tc>
          <w:tcPr>
            <w:tcW w:w="3780" w:type="dxa"/>
            <w:tcBorders>
              <w:top w:val="nil"/>
              <w:left w:val="nil"/>
              <w:bottom w:val="single" w:sz="4" w:space="0" w:color="auto"/>
              <w:right w:val="single" w:sz="4" w:space="0" w:color="auto"/>
            </w:tcBorders>
            <w:shd w:val="clear" w:color="auto" w:fill="auto"/>
          </w:tcPr>
          <w:p w:rsidR="0065537D" w:rsidRPr="004A093C" w:rsidP="00CB1C05" w14:paraId="3AF5D556" w14:textId="77777777">
            <w:pPr>
              <w:pStyle w:val="LTableTextAbt"/>
            </w:pPr>
            <w:hyperlink r:id="rId56" w:history="1">
              <w:bookmarkStart w:id="336" w:name="_Toc83394520"/>
              <w:r w:rsidRPr="00B853BF" w:rsidR="004F366B">
                <w:t>https://www.lowes.com/pd/Lexel-10-5-fl-oz-Clear-Paintable-Solvent-Caulk/4714985</w:t>
              </w:r>
              <w:bookmarkEnd w:id="336"/>
            </w:hyperlink>
          </w:p>
        </w:tc>
        <w:tc>
          <w:tcPr>
            <w:tcW w:w="900" w:type="dxa"/>
            <w:tcBorders>
              <w:top w:val="nil"/>
              <w:left w:val="nil"/>
              <w:bottom w:val="single" w:sz="4" w:space="0" w:color="auto"/>
              <w:right w:val="single" w:sz="4" w:space="0" w:color="auto"/>
            </w:tcBorders>
            <w:shd w:val="clear" w:color="auto" w:fill="auto"/>
            <w:noWrap/>
          </w:tcPr>
          <w:p w:rsidR="0065537D" w:rsidRPr="004A093C" w:rsidP="00CB1C05" w14:paraId="0406250E" w14:textId="77777777">
            <w:pPr>
              <w:pStyle w:val="CTableTextAbt"/>
            </w:pPr>
            <w:r w:rsidRPr="004A093C">
              <w:t>$0.93</w:t>
            </w:r>
          </w:p>
        </w:tc>
        <w:tc>
          <w:tcPr>
            <w:tcW w:w="1170" w:type="dxa"/>
            <w:tcBorders>
              <w:top w:val="nil"/>
              <w:left w:val="nil"/>
              <w:bottom w:val="single" w:sz="4" w:space="0" w:color="auto"/>
              <w:right w:val="single" w:sz="4" w:space="0" w:color="auto"/>
            </w:tcBorders>
            <w:shd w:val="clear" w:color="auto" w:fill="auto"/>
          </w:tcPr>
          <w:p w:rsidR="0065537D" w:rsidRPr="004A093C" w:rsidP="00CB1C05" w14:paraId="7AC83145" w14:textId="77777777">
            <w:pPr>
              <w:pStyle w:val="CTableTextAbt"/>
            </w:pPr>
            <w:r w:rsidRPr="004A093C">
              <w:t>4.6</w:t>
            </w:r>
          </w:p>
        </w:tc>
        <w:tc>
          <w:tcPr>
            <w:tcW w:w="1165" w:type="dxa"/>
            <w:tcBorders>
              <w:top w:val="nil"/>
              <w:left w:val="nil"/>
              <w:bottom w:val="single" w:sz="4" w:space="0" w:color="auto"/>
              <w:right w:val="single" w:sz="4" w:space="0" w:color="auto"/>
            </w:tcBorders>
            <w:shd w:val="clear" w:color="auto" w:fill="auto"/>
          </w:tcPr>
          <w:p w:rsidR="0065537D" w:rsidRPr="004A093C" w:rsidP="00CB1C05" w14:paraId="6D172431" w14:textId="77777777">
            <w:pPr>
              <w:pStyle w:val="CTableTextAbt"/>
            </w:pPr>
            <w:r w:rsidRPr="004A093C">
              <w:t>315</w:t>
            </w:r>
          </w:p>
        </w:tc>
      </w:tr>
      <w:tr w14:paraId="00070007" w14:textId="77777777">
        <w:tblPrEx>
          <w:tblW w:w="10070"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65537D" w:rsidRPr="004A093C" w:rsidP="00CB1C05" w14:paraId="0D014DFB" w14:textId="77777777">
            <w:pPr>
              <w:pStyle w:val="LTableTextAbt"/>
            </w:pPr>
            <w:r w:rsidRPr="004A093C">
              <w:t>DAP</w:t>
            </w:r>
          </w:p>
        </w:tc>
        <w:tc>
          <w:tcPr>
            <w:tcW w:w="1890" w:type="dxa"/>
            <w:tcBorders>
              <w:top w:val="nil"/>
              <w:left w:val="nil"/>
              <w:bottom w:val="single" w:sz="4" w:space="0" w:color="auto"/>
              <w:right w:val="single" w:sz="4" w:space="0" w:color="auto"/>
            </w:tcBorders>
            <w:shd w:val="clear" w:color="auto" w:fill="auto"/>
          </w:tcPr>
          <w:p w:rsidR="0065537D" w:rsidRPr="004A093C" w:rsidP="00CB1C05" w14:paraId="06193C67" w14:textId="77777777">
            <w:pPr>
              <w:pStyle w:val="LTableTextAbt"/>
            </w:pPr>
            <w:r w:rsidRPr="004A093C">
              <w:t>Alex Plus white paintable latex caulk</w:t>
            </w:r>
          </w:p>
        </w:tc>
        <w:tc>
          <w:tcPr>
            <w:tcW w:w="3780" w:type="dxa"/>
            <w:tcBorders>
              <w:top w:val="nil"/>
              <w:left w:val="nil"/>
              <w:bottom w:val="single" w:sz="4" w:space="0" w:color="auto"/>
              <w:right w:val="single" w:sz="4" w:space="0" w:color="auto"/>
            </w:tcBorders>
            <w:shd w:val="clear" w:color="auto" w:fill="auto"/>
          </w:tcPr>
          <w:p w:rsidR="0065537D" w:rsidRPr="004A093C" w:rsidP="00CB1C05" w14:paraId="112EE0F6" w14:textId="77777777">
            <w:pPr>
              <w:pStyle w:val="LTableTextAbt"/>
            </w:pPr>
            <w:hyperlink r:id="rId57" w:history="1">
              <w:bookmarkStart w:id="337" w:name="_Toc83394521"/>
              <w:r w:rsidRPr="00B853BF" w:rsidR="004F366B">
                <w:t>https://www.lowes.com/pd/DAP-Alex-Plus-10-1-oz-White-Paintable-Latex-Caulk/3053791</w:t>
              </w:r>
              <w:bookmarkEnd w:id="337"/>
            </w:hyperlink>
          </w:p>
        </w:tc>
        <w:tc>
          <w:tcPr>
            <w:tcW w:w="900" w:type="dxa"/>
            <w:tcBorders>
              <w:top w:val="nil"/>
              <w:left w:val="nil"/>
              <w:bottom w:val="single" w:sz="4" w:space="0" w:color="auto"/>
              <w:right w:val="single" w:sz="4" w:space="0" w:color="auto"/>
            </w:tcBorders>
            <w:shd w:val="clear" w:color="auto" w:fill="auto"/>
            <w:noWrap/>
          </w:tcPr>
          <w:p w:rsidR="0065537D" w:rsidRPr="004A093C" w:rsidP="00CB1C05" w14:paraId="4E78F0EB" w14:textId="77777777">
            <w:pPr>
              <w:pStyle w:val="CTableTextAbt"/>
            </w:pPr>
            <w:r w:rsidRPr="004A093C">
              <w:t>$0.28</w:t>
            </w:r>
          </w:p>
        </w:tc>
        <w:tc>
          <w:tcPr>
            <w:tcW w:w="1170" w:type="dxa"/>
            <w:tcBorders>
              <w:top w:val="nil"/>
              <w:left w:val="nil"/>
              <w:bottom w:val="single" w:sz="4" w:space="0" w:color="auto"/>
              <w:right w:val="single" w:sz="4" w:space="0" w:color="auto"/>
            </w:tcBorders>
            <w:shd w:val="clear" w:color="auto" w:fill="auto"/>
          </w:tcPr>
          <w:p w:rsidR="0065537D" w:rsidRPr="004A093C" w:rsidP="00CB1C05" w14:paraId="10BF4004" w14:textId="77777777">
            <w:pPr>
              <w:pStyle w:val="CTableTextAbt"/>
            </w:pPr>
            <w:r w:rsidRPr="004A093C">
              <w:t>4.4</w:t>
            </w:r>
          </w:p>
        </w:tc>
        <w:tc>
          <w:tcPr>
            <w:tcW w:w="1165" w:type="dxa"/>
            <w:tcBorders>
              <w:top w:val="nil"/>
              <w:left w:val="nil"/>
              <w:bottom w:val="single" w:sz="4" w:space="0" w:color="auto"/>
              <w:right w:val="single" w:sz="4" w:space="0" w:color="auto"/>
            </w:tcBorders>
            <w:shd w:val="clear" w:color="auto" w:fill="auto"/>
          </w:tcPr>
          <w:p w:rsidR="0065537D" w:rsidRPr="004A093C" w:rsidP="00CB1C05" w14:paraId="1407885C" w14:textId="77777777">
            <w:pPr>
              <w:pStyle w:val="CTableTextAbt"/>
            </w:pPr>
            <w:r w:rsidRPr="004A093C">
              <w:t>412</w:t>
            </w:r>
          </w:p>
        </w:tc>
      </w:tr>
      <w:tr w14:paraId="1EAD5156" w14:textId="77777777">
        <w:tblPrEx>
          <w:tblW w:w="10070"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65537D" w:rsidRPr="004A093C" w:rsidP="00CB1C05" w14:paraId="2798AE6A" w14:textId="77777777">
            <w:pPr>
              <w:pStyle w:val="LTableTextAbt"/>
            </w:pPr>
            <w:r w:rsidRPr="004A093C">
              <w:t>White Lightning</w:t>
            </w:r>
          </w:p>
        </w:tc>
        <w:tc>
          <w:tcPr>
            <w:tcW w:w="1890" w:type="dxa"/>
            <w:tcBorders>
              <w:top w:val="nil"/>
              <w:left w:val="nil"/>
              <w:bottom w:val="single" w:sz="4" w:space="0" w:color="auto"/>
              <w:right w:val="single" w:sz="4" w:space="0" w:color="auto"/>
            </w:tcBorders>
            <w:shd w:val="clear" w:color="auto" w:fill="auto"/>
          </w:tcPr>
          <w:p w:rsidR="0065537D" w:rsidRPr="004A093C" w:rsidP="00CB1C05" w14:paraId="2767CFE2" w14:textId="77777777">
            <w:pPr>
              <w:pStyle w:val="LTableTextAbt"/>
            </w:pPr>
            <w:r w:rsidRPr="004A093C">
              <w:t>3006 Advanced formula all-purpose white paintable latex caulk</w:t>
            </w:r>
          </w:p>
        </w:tc>
        <w:tc>
          <w:tcPr>
            <w:tcW w:w="3780" w:type="dxa"/>
            <w:tcBorders>
              <w:top w:val="nil"/>
              <w:left w:val="nil"/>
              <w:bottom w:val="single" w:sz="4" w:space="0" w:color="auto"/>
              <w:right w:val="single" w:sz="4" w:space="0" w:color="auto"/>
            </w:tcBorders>
            <w:shd w:val="clear" w:color="auto" w:fill="auto"/>
          </w:tcPr>
          <w:p w:rsidR="0065537D" w:rsidRPr="004A093C" w:rsidP="00CB1C05" w14:paraId="549EDB21" w14:textId="77777777">
            <w:pPr>
              <w:pStyle w:val="LTableTextAbt"/>
            </w:pPr>
            <w:hyperlink r:id="rId58" w:history="1">
              <w:bookmarkStart w:id="338" w:name="_Toc83394522"/>
              <w:r w:rsidRPr="00B853BF" w:rsidR="004F366B">
                <w:t>https://www.lowes.com/pd/White-Lightning-10-oz-Paintable-Caulk/1002702038</w:t>
              </w:r>
              <w:bookmarkEnd w:id="338"/>
            </w:hyperlink>
          </w:p>
        </w:tc>
        <w:tc>
          <w:tcPr>
            <w:tcW w:w="900" w:type="dxa"/>
            <w:tcBorders>
              <w:top w:val="nil"/>
              <w:left w:val="nil"/>
              <w:bottom w:val="single" w:sz="4" w:space="0" w:color="auto"/>
              <w:right w:val="single" w:sz="4" w:space="0" w:color="auto"/>
            </w:tcBorders>
            <w:shd w:val="clear" w:color="auto" w:fill="auto"/>
            <w:noWrap/>
          </w:tcPr>
          <w:p w:rsidR="0065537D" w:rsidRPr="004A093C" w:rsidP="00CB1C05" w14:paraId="6D496C82" w14:textId="77777777">
            <w:pPr>
              <w:pStyle w:val="CTableTextAbt"/>
            </w:pPr>
            <w:r w:rsidRPr="004A093C">
              <w:t>$0.27</w:t>
            </w:r>
          </w:p>
        </w:tc>
        <w:tc>
          <w:tcPr>
            <w:tcW w:w="1170" w:type="dxa"/>
            <w:tcBorders>
              <w:top w:val="nil"/>
              <w:left w:val="nil"/>
              <w:bottom w:val="single" w:sz="4" w:space="0" w:color="auto"/>
              <w:right w:val="single" w:sz="4" w:space="0" w:color="auto"/>
            </w:tcBorders>
            <w:shd w:val="clear" w:color="auto" w:fill="auto"/>
          </w:tcPr>
          <w:p w:rsidR="0065537D" w:rsidRPr="004A093C" w:rsidP="00CB1C05" w14:paraId="34D4AA2B" w14:textId="77777777">
            <w:pPr>
              <w:pStyle w:val="CTableTextAbt"/>
            </w:pPr>
            <w:r w:rsidRPr="004A093C">
              <w:t>4.5</w:t>
            </w:r>
          </w:p>
        </w:tc>
        <w:tc>
          <w:tcPr>
            <w:tcW w:w="1165" w:type="dxa"/>
            <w:tcBorders>
              <w:top w:val="nil"/>
              <w:left w:val="nil"/>
              <w:bottom w:val="single" w:sz="4" w:space="0" w:color="auto"/>
              <w:right w:val="single" w:sz="4" w:space="0" w:color="auto"/>
            </w:tcBorders>
            <w:shd w:val="clear" w:color="auto" w:fill="auto"/>
          </w:tcPr>
          <w:p w:rsidR="0065537D" w:rsidRPr="004A093C" w:rsidP="00CB1C05" w14:paraId="5D90FFAC" w14:textId="77777777">
            <w:pPr>
              <w:pStyle w:val="CTableTextAbt"/>
            </w:pPr>
            <w:r w:rsidRPr="004A093C">
              <w:t>46</w:t>
            </w:r>
          </w:p>
        </w:tc>
      </w:tr>
      <w:tr w14:paraId="1EE0A0D6" w14:textId="77777777">
        <w:tblPrEx>
          <w:tblW w:w="10070"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65537D" w:rsidRPr="004A093C" w:rsidP="00CB1C05" w14:paraId="7A1620A3" w14:textId="77777777">
            <w:pPr>
              <w:pStyle w:val="LTableTextAbt"/>
            </w:pPr>
            <w:r w:rsidRPr="004A093C">
              <w:t>GE</w:t>
            </w:r>
          </w:p>
        </w:tc>
        <w:tc>
          <w:tcPr>
            <w:tcW w:w="1890" w:type="dxa"/>
            <w:tcBorders>
              <w:top w:val="nil"/>
              <w:left w:val="nil"/>
              <w:bottom w:val="single" w:sz="4" w:space="0" w:color="auto"/>
              <w:right w:val="single" w:sz="4" w:space="0" w:color="auto"/>
            </w:tcBorders>
            <w:shd w:val="clear" w:color="auto" w:fill="auto"/>
          </w:tcPr>
          <w:p w:rsidR="0065537D" w:rsidRPr="004A093C" w:rsidP="00CB1C05" w14:paraId="3DEF0999" w14:textId="77777777">
            <w:pPr>
              <w:pStyle w:val="LTableTextAbt"/>
            </w:pPr>
            <w:r w:rsidRPr="004A093C">
              <w:t>Paintable silicone supreme</w:t>
            </w:r>
          </w:p>
        </w:tc>
        <w:tc>
          <w:tcPr>
            <w:tcW w:w="3780" w:type="dxa"/>
            <w:tcBorders>
              <w:top w:val="nil"/>
              <w:left w:val="nil"/>
              <w:bottom w:val="single" w:sz="4" w:space="0" w:color="auto"/>
              <w:right w:val="single" w:sz="4" w:space="0" w:color="auto"/>
            </w:tcBorders>
            <w:shd w:val="clear" w:color="auto" w:fill="auto"/>
          </w:tcPr>
          <w:p w:rsidR="0065537D" w:rsidRPr="004A093C" w:rsidP="00CB1C05" w14:paraId="164FFA24" w14:textId="77777777">
            <w:pPr>
              <w:pStyle w:val="LTableTextAbt"/>
            </w:pPr>
            <w:hyperlink r:id="rId59" w:history="1">
              <w:bookmarkStart w:id="339" w:name="_Toc83394523"/>
              <w:r w:rsidRPr="00B853BF" w:rsidR="004F366B">
                <w:t>https://www.lowes.com/pd/GE-Supreme-Paintable-Silicone-10-1-fl-oz-White-Paintable-Advanced-Sealant-Caulk/5001891831</w:t>
              </w:r>
              <w:bookmarkEnd w:id="339"/>
            </w:hyperlink>
          </w:p>
        </w:tc>
        <w:tc>
          <w:tcPr>
            <w:tcW w:w="900" w:type="dxa"/>
            <w:tcBorders>
              <w:top w:val="nil"/>
              <w:left w:val="nil"/>
              <w:bottom w:val="single" w:sz="4" w:space="0" w:color="auto"/>
              <w:right w:val="single" w:sz="4" w:space="0" w:color="auto"/>
            </w:tcBorders>
            <w:shd w:val="clear" w:color="auto" w:fill="auto"/>
            <w:noWrap/>
          </w:tcPr>
          <w:p w:rsidR="0065537D" w:rsidRPr="004A093C" w:rsidP="00CB1C05" w14:paraId="153BFC77" w14:textId="77777777">
            <w:pPr>
              <w:pStyle w:val="CTableTextAbt"/>
            </w:pPr>
            <w:r w:rsidRPr="004A093C">
              <w:t>$0.97</w:t>
            </w:r>
          </w:p>
        </w:tc>
        <w:tc>
          <w:tcPr>
            <w:tcW w:w="1170" w:type="dxa"/>
            <w:tcBorders>
              <w:top w:val="nil"/>
              <w:left w:val="nil"/>
              <w:bottom w:val="single" w:sz="4" w:space="0" w:color="auto"/>
              <w:right w:val="single" w:sz="4" w:space="0" w:color="auto"/>
            </w:tcBorders>
            <w:shd w:val="clear" w:color="auto" w:fill="auto"/>
          </w:tcPr>
          <w:p w:rsidR="0065537D" w:rsidRPr="004A093C" w:rsidP="00CB1C05" w14:paraId="39511C5A" w14:textId="77777777">
            <w:pPr>
              <w:pStyle w:val="CTableTextAbt"/>
            </w:pPr>
            <w:r w:rsidRPr="004A093C">
              <w:t>4.7</w:t>
            </w:r>
          </w:p>
        </w:tc>
        <w:tc>
          <w:tcPr>
            <w:tcW w:w="1165" w:type="dxa"/>
            <w:tcBorders>
              <w:top w:val="nil"/>
              <w:left w:val="nil"/>
              <w:bottom w:val="single" w:sz="4" w:space="0" w:color="auto"/>
              <w:right w:val="single" w:sz="4" w:space="0" w:color="auto"/>
            </w:tcBorders>
            <w:shd w:val="clear" w:color="auto" w:fill="auto"/>
          </w:tcPr>
          <w:p w:rsidR="0065537D" w:rsidRPr="004A093C" w:rsidP="00CB1C05" w14:paraId="77B9683B" w14:textId="77777777">
            <w:pPr>
              <w:pStyle w:val="CTableTextAbt"/>
            </w:pPr>
            <w:r w:rsidRPr="004A093C">
              <w:t>87</w:t>
            </w:r>
          </w:p>
        </w:tc>
      </w:tr>
      <w:tr w14:paraId="4C3021B3" w14:textId="77777777">
        <w:tblPrEx>
          <w:tblW w:w="10070"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65537D" w:rsidRPr="004A093C" w:rsidP="00CB1C05" w14:paraId="2A86FFE5" w14:textId="77777777">
            <w:pPr>
              <w:pStyle w:val="LTableTextAbt"/>
            </w:pPr>
            <w:r w:rsidRPr="004A093C">
              <w:t>DAP</w:t>
            </w:r>
          </w:p>
        </w:tc>
        <w:tc>
          <w:tcPr>
            <w:tcW w:w="1890" w:type="dxa"/>
            <w:tcBorders>
              <w:top w:val="nil"/>
              <w:left w:val="nil"/>
              <w:bottom w:val="single" w:sz="4" w:space="0" w:color="auto"/>
              <w:right w:val="single" w:sz="4" w:space="0" w:color="auto"/>
            </w:tcBorders>
            <w:shd w:val="clear" w:color="auto" w:fill="auto"/>
          </w:tcPr>
          <w:p w:rsidR="0065537D" w:rsidRPr="004A093C" w:rsidP="00CB1C05" w14:paraId="1813B8FA" w14:textId="77777777">
            <w:pPr>
              <w:pStyle w:val="LTableTextAbt"/>
            </w:pPr>
            <w:r w:rsidRPr="004A093C">
              <w:t>Commercial kitchen 100% silicone caulk</w:t>
            </w:r>
          </w:p>
        </w:tc>
        <w:tc>
          <w:tcPr>
            <w:tcW w:w="3780" w:type="dxa"/>
            <w:tcBorders>
              <w:top w:val="nil"/>
              <w:left w:val="nil"/>
              <w:bottom w:val="single" w:sz="4" w:space="0" w:color="auto"/>
              <w:right w:val="single" w:sz="4" w:space="0" w:color="auto"/>
            </w:tcBorders>
            <w:shd w:val="clear" w:color="auto" w:fill="auto"/>
          </w:tcPr>
          <w:p w:rsidR="0065537D" w:rsidRPr="004A093C" w:rsidP="00CB1C05" w14:paraId="47AC1EEB" w14:textId="77777777">
            <w:pPr>
              <w:pStyle w:val="LTableTextAbt"/>
            </w:pPr>
            <w:hyperlink r:id="rId60" w:history="1">
              <w:bookmarkStart w:id="340" w:name="_Toc83394524"/>
              <w:r w:rsidRPr="00B853BF" w:rsidR="004F366B">
                <w:t>https://www.amazon.com/DAP-7079808658-Commercial-Silicone-Building/dp/B00K5Y3S3W</w:t>
              </w:r>
              <w:bookmarkEnd w:id="340"/>
            </w:hyperlink>
          </w:p>
        </w:tc>
        <w:tc>
          <w:tcPr>
            <w:tcW w:w="900" w:type="dxa"/>
            <w:tcBorders>
              <w:top w:val="nil"/>
              <w:left w:val="nil"/>
              <w:bottom w:val="single" w:sz="4" w:space="0" w:color="auto"/>
              <w:right w:val="single" w:sz="4" w:space="0" w:color="auto"/>
            </w:tcBorders>
            <w:shd w:val="clear" w:color="auto" w:fill="auto"/>
            <w:noWrap/>
          </w:tcPr>
          <w:p w:rsidR="0065537D" w:rsidRPr="004A093C" w:rsidP="00CB1C05" w14:paraId="312AFDE1" w14:textId="77777777">
            <w:pPr>
              <w:pStyle w:val="CTableTextAbt"/>
            </w:pPr>
            <w:r w:rsidRPr="004A093C">
              <w:t>$1.20</w:t>
            </w:r>
          </w:p>
        </w:tc>
        <w:tc>
          <w:tcPr>
            <w:tcW w:w="1170" w:type="dxa"/>
            <w:tcBorders>
              <w:top w:val="nil"/>
              <w:left w:val="nil"/>
              <w:bottom w:val="single" w:sz="4" w:space="0" w:color="auto"/>
              <w:right w:val="single" w:sz="4" w:space="0" w:color="auto"/>
            </w:tcBorders>
            <w:shd w:val="clear" w:color="auto" w:fill="auto"/>
          </w:tcPr>
          <w:p w:rsidR="0065537D" w:rsidRPr="004A093C" w:rsidP="00CB1C05" w14:paraId="595A78C7" w14:textId="77777777">
            <w:pPr>
              <w:pStyle w:val="CTableTextAbt"/>
            </w:pPr>
            <w:r w:rsidRPr="004A093C">
              <w:t>4.7</w:t>
            </w:r>
          </w:p>
        </w:tc>
        <w:tc>
          <w:tcPr>
            <w:tcW w:w="1165" w:type="dxa"/>
            <w:tcBorders>
              <w:top w:val="nil"/>
              <w:left w:val="nil"/>
              <w:bottom w:val="single" w:sz="4" w:space="0" w:color="auto"/>
              <w:right w:val="single" w:sz="4" w:space="0" w:color="auto"/>
            </w:tcBorders>
            <w:shd w:val="clear" w:color="auto" w:fill="auto"/>
          </w:tcPr>
          <w:p w:rsidR="0065537D" w:rsidRPr="004A093C" w:rsidP="00CB1C05" w14:paraId="7ED8548A" w14:textId="77777777">
            <w:pPr>
              <w:pStyle w:val="CTableTextAbt"/>
            </w:pPr>
            <w:r w:rsidRPr="004A093C">
              <w:t>103</w:t>
            </w:r>
          </w:p>
        </w:tc>
      </w:tr>
      <w:tr w14:paraId="4DE9AF30" w14:textId="77777777">
        <w:tblPrEx>
          <w:tblW w:w="10070"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65537D" w:rsidRPr="004A093C" w:rsidP="00CB1C05" w14:paraId="6D89BBB2" w14:textId="77777777">
            <w:pPr>
              <w:pStyle w:val="LTableTextAbt"/>
            </w:pPr>
            <w:r w:rsidRPr="004A093C">
              <w:t>GE</w:t>
            </w:r>
          </w:p>
        </w:tc>
        <w:tc>
          <w:tcPr>
            <w:tcW w:w="1890" w:type="dxa"/>
            <w:tcBorders>
              <w:top w:val="nil"/>
              <w:left w:val="nil"/>
              <w:bottom w:val="single" w:sz="4" w:space="0" w:color="auto"/>
              <w:right w:val="single" w:sz="4" w:space="0" w:color="auto"/>
            </w:tcBorders>
            <w:shd w:val="clear" w:color="auto" w:fill="auto"/>
          </w:tcPr>
          <w:p w:rsidR="0065537D" w:rsidRPr="004A093C" w:rsidP="00CB1C05" w14:paraId="57F29C8A" w14:textId="77777777">
            <w:pPr>
              <w:pStyle w:val="LTableTextAbt"/>
            </w:pPr>
            <w:r w:rsidRPr="004A093C">
              <w:t>All-purpose silicone sealant caulk clear</w:t>
            </w:r>
          </w:p>
        </w:tc>
        <w:tc>
          <w:tcPr>
            <w:tcW w:w="3780" w:type="dxa"/>
            <w:tcBorders>
              <w:top w:val="nil"/>
              <w:left w:val="nil"/>
              <w:bottom w:val="single" w:sz="4" w:space="0" w:color="auto"/>
              <w:right w:val="single" w:sz="4" w:space="0" w:color="auto"/>
            </w:tcBorders>
            <w:shd w:val="clear" w:color="auto" w:fill="auto"/>
          </w:tcPr>
          <w:p w:rsidR="0065537D" w:rsidRPr="004A093C" w:rsidP="00CB1C05" w14:paraId="116C4429" w14:textId="77777777">
            <w:pPr>
              <w:pStyle w:val="LTableTextAbt"/>
            </w:pPr>
            <w:hyperlink r:id="rId61" w:history="1">
              <w:bookmarkStart w:id="341" w:name="_Toc83394525"/>
              <w:r w:rsidRPr="00B853BF" w:rsidR="004F366B">
                <w:t>https://www.lowes.com/pd/GE-All-Purpose-Silicone-1-10-1-oz-Clear-Silicone-Caulk/5001888135</w:t>
              </w:r>
              <w:bookmarkEnd w:id="341"/>
            </w:hyperlink>
          </w:p>
        </w:tc>
        <w:tc>
          <w:tcPr>
            <w:tcW w:w="900" w:type="dxa"/>
            <w:tcBorders>
              <w:top w:val="nil"/>
              <w:left w:val="nil"/>
              <w:bottom w:val="single" w:sz="4" w:space="0" w:color="auto"/>
              <w:right w:val="single" w:sz="4" w:space="0" w:color="auto"/>
            </w:tcBorders>
            <w:shd w:val="clear" w:color="auto" w:fill="auto"/>
            <w:noWrap/>
          </w:tcPr>
          <w:p w:rsidR="0065537D" w:rsidRPr="004A093C" w:rsidP="00CB1C05" w14:paraId="017F8D33" w14:textId="77777777">
            <w:pPr>
              <w:pStyle w:val="CTableTextAbt"/>
              <w:rPr>
                <w:sz w:val="20"/>
              </w:rPr>
            </w:pPr>
            <w:r w:rsidRPr="004A093C">
              <w:rPr>
                <w:sz w:val="20"/>
              </w:rPr>
              <w:t>$0.59</w:t>
            </w:r>
          </w:p>
        </w:tc>
        <w:tc>
          <w:tcPr>
            <w:tcW w:w="1170" w:type="dxa"/>
            <w:tcBorders>
              <w:top w:val="nil"/>
              <w:left w:val="nil"/>
              <w:bottom w:val="single" w:sz="4" w:space="0" w:color="auto"/>
              <w:right w:val="single" w:sz="4" w:space="0" w:color="auto"/>
            </w:tcBorders>
            <w:shd w:val="clear" w:color="auto" w:fill="auto"/>
          </w:tcPr>
          <w:p w:rsidR="0065537D" w:rsidRPr="004A093C" w:rsidP="00CB1C05" w14:paraId="155888C4" w14:textId="77777777">
            <w:pPr>
              <w:pStyle w:val="CTableTextAbt"/>
              <w:rPr>
                <w:sz w:val="20"/>
              </w:rPr>
            </w:pPr>
            <w:r w:rsidRPr="004A093C">
              <w:rPr>
                <w:sz w:val="20"/>
              </w:rPr>
              <w:t>4.8</w:t>
            </w:r>
          </w:p>
        </w:tc>
        <w:tc>
          <w:tcPr>
            <w:tcW w:w="1165" w:type="dxa"/>
            <w:tcBorders>
              <w:top w:val="nil"/>
              <w:left w:val="nil"/>
              <w:bottom w:val="single" w:sz="4" w:space="0" w:color="auto"/>
              <w:right w:val="single" w:sz="4" w:space="0" w:color="auto"/>
            </w:tcBorders>
            <w:shd w:val="clear" w:color="auto" w:fill="auto"/>
          </w:tcPr>
          <w:p w:rsidR="0065537D" w:rsidRPr="004A093C" w:rsidP="00CB1C05" w14:paraId="00837344" w14:textId="77777777">
            <w:pPr>
              <w:pStyle w:val="CTableTextAbt"/>
              <w:rPr>
                <w:sz w:val="20"/>
              </w:rPr>
            </w:pPr>
            <w:r w:rsidRPr="004A093C">
              <w:rPr>
                <w:sz w:val="20"/>
              </w:rPr>
              <w:t>722</w:t>
            </w:r>
          </w:p>
        </w:tc>
      </w:tr>
      <w:tr w14:paraId="2EB616A5" w14:textId="77777777" w:rsidTr="00834CD3">
        <w:tblPrEx>
          <w:tblW w:w="10070" w:type="dxa"/>
          <w:jc w:val="center"/>
          <w:tblLayout w:type="fixed"/>
          <w:tblLook w:val="04A0"/>
        </w:tblPrEx>
        <w:trPr>
          <w:cantSplit/>
          <w:trHeight w:val="20"/>
          <w:jc w:val="center"/>
        </w:trPr>
        <w:tc>
          <w:tcPr>
            <w:tcW w:w="10070" w:type="dxa"/>
            <w:gridSpan w:val="6"/>
            <w:tcBorders>
              <w:top w:val="single" w:sz="4" w:space="0" w:color="auto"/>
              <w:left w:val="single" w:sz="4" w:space="0" w:color="auto"/>
              <w:bottom w:val="single" w:sz="4" w:space="0" w:color="auto"/>
              <w:right w:val="single" w:sz="4" w:space="0" w:color="auto"/>
            </w:tcBorders>
            <w:shd w:val="clear" w:color="auto" w:fill="auto"/>
          </w:tcPr>
          <w:p w:rsidR="00834CD3" w:rsidRPr="004A093C" w:rsidP="00CB1C05" w14:paraId="18F29E78" w14:textId="77777777">
            <w:pPr>
              <w:pStyle w:val="LTableTextAbt"/>
              <w:rPr>
                <w:sz w:val="20"/>
              </w:rPr>
            </w:pPr>
            <w:r w:rsidRPr="00513C3D">
              <w:t xml:space="preserve">Note: Orange shaded rows indicate products that contain </w:t>
            </w:r>
            <w:r w:rsidR="00843813">
              <w:t>PCE</w:t>
            </w:r>
            <w:r w:rsidRPr="00513C3D">
              <w:t>.</w:t>
            </w:r>
          </w:p>
        </w:tc>
      </w:tr>
    </w:tbl>
    <w:p w:rsidR="0065537D" w:rsidP="00CB1C05" w14:paraId="1A8F827F" w14:textId="77777777">
      <w:pPr>
        <w:rPr>
          <w:rFonts w:eastAsiaTheme="minorHAnsi"/>
        </w:rPr>
      </w:pPr>
    </w:p>
    <w:p w:rsidR="0065537D" w:rsidP="00CB1C05" w14:paraId="0E8E11B7" w14:textId="77777777">
      <w:pPr>
        <w:pStyle w:val="Heading3"/>
      </w:pPr>
      <w:bookmarkStart w:id="342" w:name="_Toc114061909"/>
      <w:r w:rsidRPr="00D5798A">
        <w:t>Conclusion</w:t>
      </w:r>
      <w:bookmarkEnd w:id="342"/>
    </w:p>
    <w:p w:rsidR="00796AC2" w:rsidP="00CB1C05" w14:paraId="7B4A4935" w14:textId="77777777">
      <w:r>
        <w:rPr>
          <w:rFonts w:eastAsiaTheme="minorHAnsi"/>
        </w:rPr>
        <w:t>The</w:t>
      </w:r>
      <w:r w:rsidR="0065537D">
        <w:rPr>
          <w:rFonts w:eastAsiaTheme="minorHAnsi"/>
        </w:rPr>
        <w:t xml:space="preserve"> market review of caulks included a product containing </w:t>
      </w:r>
      <w:r w:rsidR="00843813">
        <w:rPr>
          <w:rFonts w:eastAsiaTheme="minorHAnsi"/>
        </w:rPr>
        <w:t>PCE</w:t>
      </w:r>
      <w:r w:rsidR="0065537D">
        <w:rPr>
          <w:rFonts w:eastAsiaTheme="minorHAnsi"/>
        </w:rPr>
        <w:t xml:space="preserve"> and a variety of alternative solvents. </w:t>
      </w:r>
      <w:r w:rsidR="004515BF">
        <w:rPr>
          <w:rFonts w:eastAsiaTheme="minorHAnsi"/>
        </w:rPr>
        <w:t xml:space="preserve">This review did not find any barriers related to </w:t>
      </w:r>
      <w:r w:rsidR="0065537D">
        <w:rPr>
          <w:rFonts w:eastAsiaTheme="minorHAnsi"/>
        </w:rPr>
        <w:t>VOC</w:t>
      </w:r>
      <w:r w:rsidR="004515BF">
        <w:rPr>
          <w:rFonts w:eastAsiaTheme="minorHAnsi"/>
        </w:rPr>
        <w:t xml:space="preserve"> content</w:t>
      </w:r>
      <w:r w:rsidR="0065537D">
        <w:rPr>
          <w:rFonts w:eastAsiaTheme="minorHAnsi"/>
        </w:rPr>
        <w:t xml:space="preserve">, fire safety, pricing, or customer satisfaction that </w:t>
      </w:r>
      <w:r w:rsidR="004515BF">
        <w:rPr>
          <w:rFonts w:eastAsiaTheme="minorHAnsi"/>
        </w:rPr>
        <w:t xml:space="preserve">could </w:t>
      </w:r>
      <w:r w:rsidR="0065537D">
        <w:rPr>
          <w:rFonts w:eastAsiaTheme="minorHAnsi"/>
        </w:rPr>
        <w:t xml:space="preserve">be caused by restricting use of </w:t>
      </w:r>
      <w:r w:rsidR="00843813">
        <w:rPr>
          <w:rFonts w:eastAsiaTheme="minorHAnsi"/>
        </w:rPr>
        <w:t>PCE</w:t>
      </w:r>
      <w:r w:rsidR="0065537D">
        <w:rPr>
          <w:rFonts w:eastAsiaTheme="minorHAnsi"/>
        </w:rPr>
        <w:t xml:space="preserve"> in this product category. Most of the alternative products had similar or lower VOC content compared to the product containing </w:t>
      </w:r>
      <w:r w:rsidR="00843813">
        <w:rPr>
          <w:rFonts w:eastAsiaTheme="minorHAnsi"/>
        </w:rPr>
        <w:t>PCE</w:t>
      </w:r>
      <w:r w:rsidR="0065537D">
        <w:rPr>
          <w:rFonts w:eastAsiaTheme="minorHAnsi"/>
        </w:rPr>
        <w:t>. The products containing at least 90</w:t>
      </w:r>
      <w:r w:rsidR="00493385">
        <w:rPr>
          <w:rFonts w:eastAsiaTheme="minorHAnsi"/>
        </w:rPr>
        <w:t xml:space="preserve"> percent </w:t>
      </w:r>
      <w:r w:rsidR="0065537D">
        <w:rPr>
          <w:rFonts w:eastAsiaTheme="minorHAnsi"/>
        </w:rPr>
        <w:t xml:space="preserve">water were likely to have low VOC content as well. Most of the products reviewed were rated non-flammable. </w:t>
      </w:r>
      <w:r w:rsidR="0065537D">
        <w:t>All</w:t>
      </w:r>
      <w:r w:rsidRPr="003C2483" w:rsidR="0065537D">
        <w:t xml:space="preserve"> product</w:t>
      </w:r>
      <w:r w:rsidR="0065537D">
        <w:t>s with alternative solvents had</w:t>
      </w:r>
      <w:r w:rsidRPr="003C2483" w:rsidR="0065537D">
        <w:t xml:space="preserve"> a </w:t>
      </w:r>
      <w:r w:rsidR="0065537D">
        <w:t xml:space="preserve">lower price per ounce than the product containing </w:t>
      </w:r>
      <w:r w:rsidR="00843813">
        <w:t>PCE</w:t>
      </w:r>
      <w:r w:rsidR="0065537D">
        <w:t xml:space="preserve">. </w:t>
      </w:r>
      <w:r w:rsidR="0065537D">
        <w:rPr>
          <w:rFonts w:eastAsiaTheme="minorHAnsi"/>
        </w:rPr>
        <w:t xml:space="preserve">Customer ratings were similar </w:t>
      </w:r>
      <w:r w:rsidR="002027B6">
        <w:rPr>
          <w:rFonts w:eastAsiaTheme="minorHAnsi"/>
        </w:rPr>
        <w:t xml:space="preserve">for </w:t>
      </w:r>
      <w:r w:rsidR="0065537D">
        <w:rPr>
          <w:rFonts w:eastAsiaTheme="minorHAnsi"/>
        </w:rPr>
        <w:t xml:space="preserve">the </w:t>
      </w:r>
      <w:r w:rsidR="00843813">
        <w:rPr>
          <w:rFonts w:eastAsiaTheme="minorHAnsi"/>
        </w:rPr>
        <w:t>PCE</w:t>
      </w:r>
      <w:r w:rsidR="0065537D">
        <w:rPr>
          <w:rFonts w:eastAsiaTheme="minorHAnsi"/>
        </w:rPr>
        <w:t xml:space="preserve"> product and products using alternative solvents.</w:t>
      </w:r>
    </w:p>
    <w:p w:rsidR="005B6015" w:rsidP="00CB1C05" w14:paraId="6BE76B24" w14:textId="77777777">
      <w:pPr>
        <w:pStyle w:val="Heading2"/>
      </w:pPr>
      <w:bookmarkStart w:id="343" w:name="_Toc111035573"/>
      <w:bookmarkStart w:id="344" w:name="_Toc111037066"/>
      <w:bookmarkStart w:id="345" w:name="_Ref112429703"/>
      <w:bookmarkStart w:id="346" w:name="_Ref112429806"/>
      <w:bookmarkStart w:id="347" w:name="_Toc114061910"/>
      <w:bookmarkStart w:id="348" w:name="_Toc165378729"/>
      <w:bookmarkEnd w:id="276"/>
      <w:bookmarkEnd w:id="277"/>
      <w:bookmarkEnd w:id="278"/>
      <w:bookmarkEnd w:id="279"/>
      <w:r w:rsidRPr="00B50EA2">
        <w:t>Liquid and Aerosol Cleaners and Degreasers:</w:t>
      </w:r>
      <w:bookmarkStart w:id="349" w:name="_Toc83394231"/>
      <w:bookmarkStart w:id="350" w:name="_Toc83397295"/>
      <w:r w:rsidRPr="005B6015">
        <w:t xml:space="preserve"> </w:t>
      </w:r>
      <w:r>
        <w:t>Automotive Air Conditioner Flush</w:t>
      </w:r>
      <w:bookmarkEnd w:id="343"/>
      <w:bookmarkEnd w:id="344"/>
      <w:bookmarkEnd w:id="345"/>
      <w:bookmarkEnd w:id="346"/>
      <w:bookmarkEnd w:id="347"/>
      <w:bookmarkEnd w:id="348"/>
      <w:bookmarkEnd w:id="349"/>
      <w:bookmarkEnd w:id="350"/>
    </w:p>
    <w:p w:rsidR="005B6015" w:rsidRPr="00D22309" w:rsidP="00CB1C05" w14:paraId="28062BB5" w14:textId="77777777">
      <w:r>
        <w:t>An a</w:t>
      </w:r>
      <w:r w:rsidRPr="00723CB9">
        <w:t xml:space="preserve">utomotive </w:t>
      </w:r>
      <w:r>
        <w:t>air conditioner (A/C) system f</w:t>
      </w:r>
      <w:r w:rsidRPr="00723CB9">
        <w:t>lush</w:t>
      </w:r>
      <w:r>
        <w:t xml:space="preserve"> clears contaminants that restrict the flow of refrigerants and oil in A/C systems that may lead to lower efficiency of the compressor. A specialized manifold</w:t>
      </w:r>
      <w:r w:rsidR="002027B6">
        <w:t xml:space="preserve"> is used</w:t>
      </w:r>
      <w:r>
        <w:t xml:space="preserve">, generally by trained technicians, to evacuate old fluid and inject new fluid. Flush fluids are sold for consumer and commercial use and sold in a wide range of volumes. Consumers may also purchase flush fluid as part of a kit with a "canister gun" included to replace used fluid. </w:t>
      </w:r>
      <w:r w:rsidR="00F01C6B">
        <w:t>C</w:t>
      </w:r>
      <w:r>
        <w:t>ontainers of flush fluid on the market that</w:t>
      </w:r>
      <w:r w:rsidR="00F01C6B">
        <w:t xml:space="preserve"> were evaluated</w:t>
      </w:r>
      <w:r>
        <w:t xml:space="preserve"> were sold independent</w:t>
      </w:r>
      <w:r w:rsidR="00D64ABF">
        <w:t>ly</w:t>
      </w:r>
      <w:r>
        <w:t xml:space="preserve"> of a kit.</w:t>
      </w:r>
    </w:p>
    <w:p w:rsidR="005B6015" w:rsidP="00CB1C05" w14:paraId="0FC77A53" w14:textId="77777777">
      <w:pPr>
        <w:pStyle w:val="Heading3"/>
      </w:pPr>
      <w:bookmarkStart w:id="351" w:name="_Toc111035574"/>
      <w:bookmarkStart w:id="352" w:name="_Toc114061911"/>
      <w:r w:rsidRPr="00D5798A">
        <w:t>Solvent Ingredients</w:t>
      </w:r>
      <w:bookmarkEnd w:id="351"/>
      <w:bookmarkEnd w:id="352"/>
    </w:p>
    <w:p w:rsidR="005B6015" w:rsidP="00CB1C05" w14:paraId="72AC8523" w14:textId="77777777">
      <w:r>
        <w:t>The</w:t>
      </w:r>
      <w:r w:rsidRPr="0045613A">
        <w:t xml:space="preserve"> review included one product containing </w:t>
      </w:r>
      <w:r>
        <w:t>1-</w:t>
      </w:r>
      <w:r w:rsidR="00811370">
        <w:t>b</w:t>
      </w:r>
      <w:r>
        <w:t>romopropane</w:t>
      </w:r>
      <w:r w:rsidRPr="0045613A">
        <w:t xml:space="preserve"> and </w:t>
      </w:r>
      <w:r>
        <w:t>one</w:t>
      </w:r>
      <w:r w:rsidRPr="0045613A">
        <w:t xml:space="preserve"> product</w:t>
      </w:r>
      <w:r>
        <w:t xml:space="preserve"> with</w:t>
      </w:r>
      <w:r w:rsidRPr="0045613A">
        <w:t xml:space="preserve"> </w:t>
      </w:r>
      <w:r w:rsidR="00843813">
        <w:t>PCE</w:t>
      </w:r>
      <w:r w:rsidRPr="0045613A">
        <w:t xml:space="preserve">. </w:t>
      </w:r>
      <w:r>
        <w:t>F</w:t>
      </w:r>
      <w:r w:rsidRPr="0045613A">
        <w:t xml:space="preserve">our products </w:t>
      </w:r>
      <w:r>
        <w:t xml:space="preserve">were also reviewed </w:t>
      </w:r>
      <w:r w:rsidRPr="0045613A">
        <w:t>containing a</w:t>
      </w:r>
      <w:r>
        <w:t>lternative solvents</w:t>
      </w:r>
      <w:r w:rsidRPr="0045613A">
        <w:t xml:space="preserve"> including </w:t>
      </w:r>
      <w:r>
        <w:t>d-l</w:t>
      </w:r>
      <w:r w:rsidRPr="00A277A0">
        <w:t>imonene</w:t>
      </w:r>
      <w:r>
        <w:t>, polyol ester, heptane, isopropyl alcohol, and petroleum distillates</w:t>
      </w:r>
      <w:r w:rsidRPr="0045613A">
        <w:t xml:space="preserve">. </w:t>
      </w:r>
      <w:r w:rsidR="00E95801">
        <w:fldChar w:fldCharType="begin" w:fldLock="1"/>
      </w:r>
      <w:r w:rsidR="00E95801">
        <w:instrText xml:space="preserve"> REF _Ref111039498 \h </w:instrText>
      </w:r>
      <w:r w:rsidR="00E95801">
        <w:fldChar w:fldCharType="separate"/>
      </w:r>
      <w:r w:rsidRPr="00C31E76" w:rsidR="0092222B">
        <w:t xml:space="preserve">Table </w:t>
      </w:r>
      <w:r w:rsidR="0092222B">
        <w:rPr>
          <w:noProof/>
        </w:rPr>
        <w:t>5</w:t>
      </w:r>
      <w:r w:rsidR="0092222B">
        <w:noBreakHyphen/>
      </w:r>
      <w:r w:rsidR="0092222B">
        <w:rPr>
          <w:noProof/>
        </w:rPr>
        <w:t>20</w:t>
      </w:r>
      <w:r w:rsidR="00E95801">
        <w:fldChar w:fldCharType="end"/>
      </w:r>
      <w:r w:rsidR="00E95801">
        <w:t xml:space="preserve"> </w:t>
      </w:r>
      <w:r>
        <w:t>shows the list of products reviewed and their primary solvent ingredients.</w:t>
      </w:r>
    </w:p>
    <w:tbl>
      <w:tblPr>
        <w:tblW w:w="10134" w:type="dxa"/>
        <w:jc w:val="center"/>
        <w:tblLayout w:type="fixed"/>
        <w:tblLook w:val="04A0"/>
      </w:tblPr>
      <w:tblGrid>
        <w:gridCol w:w="1440"/>
        <w:gridCol w:w="1620"/>
        <w:gridCol w:w="2520"/>
        <w:gridCol w:w="1152"/>
        <w:gridCol w:w="1872"/>
        <w:gridCol w:w="1530"/>
      </w:tblGrid>
      <w:tr w14:paraId="452364BA" w14:textId="77777777" w:rsidTr="00E604D0">
        <w:tblPrEx>
          <w:tblW w:w="10134" w:type="dxa"/>
          <w:jc w:val="center"/>
          <w:tblLayout w:type="fixed"/>
          <w:tblLook w:val="04A0"/>
        </w:tblPrEx>
        <w:trPr>
          <w:cantSplit/>
          <w:trHeight w:val="20"/>
          <w:tblHeader/>
          <w:jc w:val="center"/>
        </w:trPr>
        <w:tc>
          <w:tcPr>
            <w:tcW w:w="10134" w:type="dxa"/>
            <w:gridSpan w:val="6"/>
            <w:tcBorders>
              <w:bottom w:val="single" w:sz="4" w:space="0" w:color="auto"/>
            </w:tcBorders>
            <w:shd w:val="clear" w:color="auto" w:fill="auto"/>
            <w:vAlign w:val="center"/>
          </w:tcPr>
          <w:p w:rsidR="001815E8" w:rsidRPr="00FD73B7" w:rsidP="00CB1C05" w14:paraId="5F7C7863" w14:textId="77777777">
            <w:pPr>
              <w:pStyle w:val="TableTitleA"/>
            </w:pPr>
            <w:bookmarkStart w:id="353" w:name="_Ref111039498"/>
            <w:bookmarkStart w:id="354" w:name="_Toc121142566"/>
            <w:bookmarkStart w:id="355" w:name="_Toc165379560"/>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0</w:t>
            </w:r>
            <w:r w:rsidR="00BC4B5D">
              <w:rPr>
                <w:noProof/>
              </w:rPr>
              <w:fldChar w:fldCharType="end"/>
            </w:r>
            <w:bookmarkEnd w:id="353"/>
            <w:r w:rsidRPr="00C31E76">
              <w:t>:</w:t>
            </w:r>
            <w:r>
              <w:t xml:space="preserve"> </w:t>
            </w:r>
            <w:r w:rsidRPr="001C61DA">
              <w:t xml:space="preserve">Safety Data Sheets and Solvent Ingredients with Concentrations </w:t>
            </w:r>
            <w:r>
              <w:t xml:space="preserve">of </w:t>
            </w:r>
            <w:r w:rsidRPr="001C61DA">
              <w:t>5</w:t>
            </w:r>
            <w:r>
              <w:t> Percent</w:t>
            </w:r>
            <w:r w:rsidRPr="001C61DA">
              <w:t xml:space="preserve"> or Higher for Reviewed Automotive A/C Flush Products</w:t>
            </w:r>
            <w:bookmarkEnd w:id="354"/>
            <w:bookmarkEnd w:id="355"/>
          </w:p>
        </w:tc>
      </w:tr>
      <w:tr w14:paraId="024416F1" w14:textId="77777777" w:rsidTr="00E604D0">
        <w:tblPrEx>
          <w:tblW w:w="10134" w:type="dxa"/>
          <w:jc w:val="center"/>
          <w:tblLayout w:type="fixed"/>
          <w:tblLook w:val="04A0"/>
        </w:tblPrEx>
        <w:trPr>
          <w:cantSplit/>
          <w:trHeight w:val="20"/>
          <w:tblHeader/>
          <w:jc w:val="center"/>
        </w:trPr>
        <w:tc>
          <w:tcPr>
            <w:tcW w:w="14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1815E8" w:rsidRPr="00FD73B7" w:rsidP="00CB1C05" w14:paraId="79DC0996" w14:textId="77777777">
            <w:pPr>
              <w:pStyle w:val="TableSubtitle"/>
            </w:pPr>
            <w:r w:rsidRPr="00FD73B7">
              <w:t>Supplier</w:t>
            </w:r>
          </w:p>
        </w:tc>
        <w:tc>
          <w:tcPr>
            <w:tcW w:w="1620" w:type="dxa"/>
            <w:tcBorders>
              <w:top w:val="single" w:sz="4" w:space="0" w:color="auto"/>
              <w:left w:val="nil"/>
              <w:bottom w:val="single" w:sz="4" w:space="0" w:color="auto"/>
              <w:right w:val="single" w:sz="4" w:space="0" w:color="auto"/>
            </w:tcBorders>
            <w:shd w:val="clear" w:color="auto" w:fill="48A9C5"/>
            <w:vAlign w:val="center"/>
            <w:hideMark/>
          </w:tcPr>
          <w:p w:rsidR="001815E8" w:rsidRPr="00FD73B7" w:rsidP="00CB1C05" w14:paraId="0968AD6A" w14:textId="77777777">
            <w:pPr>
              <w:pStyle w:val="TableSubtitle"/>
            </w:pPr>
            <w:r w:rsidRPr="00FD73B7">
              <w:t>Product</w:t>
            </w:r>
          </w:p>
        </w:tc>
        <w:tc>
          <w:tcPr>
            <w:tcW w:w="2520" w:type="dxa"/>
            <w:tcBorders>
              <w:top w:val="single" w:sz="4" w:space="0" w:color="auto"/>
              <w:left w:val="nil"/>
              <w:bottom w:val="single" w:sz="4" w:space="0" w:color="auto"/>
              <w:right w:val="single" w:sz="4" w:space="0" w:color="auto"/>
            </w:tcBorders>
            <w:shd w:val="clear" w:color="auto" w:fill="48A9C5"/>
            <w:vAlign w:val="center"/>
            <w:hideMark/>
          </w:tcPr>
          <w:p w:rsidR="001815E8" w:rsidRPr="00FD73B7" w:rsidP="00CB1C05" w14:paraId="0FD180F8" w14:textId="77777777">
            <w:pPr>
              <w:pStyle w:val="TableSubtitle"/>
            </w:pPr>
            <w:r w:rsidRPr="00FD73B7">
              <w:t>SDS</w:t>
            </w:r>
          </w:p>
        </w:tc>
        <w:tc>
          <w:tcPr>
            <w:tcW w:w="1152" w:type="dxa"/>
            <w:tcBorders>
              <w:top w:val="single" w:sz="4" w:space="0" w:color="auto"/>
              <w:left w:val="nil"/>
              <w:bottom w:val="single" w:sz="4" w:space="0" w:color="auto"/>
              <w:right w:val="single" w:sz="4" w:space="0" w:color="auto"/>
            </w:tcBorders>
            <w:shd w:val="clear" w:color="auto" w:fill="48A9C5"/>
            <w:vAlign w:val="center"/>
            <w:hideMark/>
          </w:tcPr>
          <w:p w:rsidR="001815E8" w:rsidRPr="00FD73B7" w:rsidP="00CB1C05" w14:paraId="734D6C2D" w14:textId="77777777">
            <w:pPr>
              <w:pStyle w:val="TableSubtitle"/>
            </w:pPr>
            <w:r w:rsidRPr="00FD73B7">
              <w:t>SDS date</w:t>
            </w:r>
          </w:p>
        </w:tc>
        <w:tc>
          <w:tcPr>
            <w:tcW w:w="1872" w:type="dxa"/>
            <w:tcBorders>
              <w:top w:val="single" w:sz="4" w:space="0" w:color="auto"/>
              <w:left w:val="nil"/>
              <w:bottom w:val="single" w:sz="4" w:space="0" w:color="auto"/>
              <w:right w:val="single" w:sz="4" w:space="0" w:color="auto"/>
            </w:tcBorders>
            <w:shd w:val="clear" w:color="auto" w:fill="48A9C5"/>
            <w:vAlign w:val="center"/>
            <w:hideMark/>
          </w:tcPr>
          <w:p w:rsidR="001815E8" w:rsidRPr="00FD73B7" w:rsidP="00CB1C05" w14:paraId="7C3C027D" w14:textId="77777777">
            <w:pPr>
              <w:pStyle w:val="TableSubtitle"/>
            </w:pPr>
            <w:r w:rsidRPr="00FD73B7">
              <w:t>Solvent ingredients</w:t>
            </w:r>
          </w:p>
        </w:tc>
        <w:tc>
          <w:tcPr>
            <w:tcW w:w="1530" w:type="dxa"/>
            <w:tcBorders>
              <w:top w:val="single" w:sz="4" w:space="0" w:color="auto"/>
              <w:left w:val="nil"/>
              <w:bottom w:val="single" w:sz="4" w:space="0" w:color="auto"/>
              <w:right w:val="single" w:sz="4" w:space="0" w:color="auto"/>
            </w:tcBorders>
            <w:shd w:val="clear" w:color="auto" w:fill="48A9C5"/>
            <w:vAlign w:val="center"/>
            <w:hideMark/>
          </w:tcPr>
          <w:p w:rsidR="001815E8" w:rsidRPr="00FD73B7" w:rsidP="00CB1C05" w14:paraId="25387743" w14:textId="77777777">
            <w:pPr>
              <w:pStyle w:val="TableSubtitle"/>
            </w:pPr>
            <w:r w:rsidRPr="00FD73B7">
              <w:t>Concentration (%)</w:t>
            </w:r>
          </w:p>
        </w:tc>
      </w:tr>
      <w:tr w14:paraId="25DFE63E" w14:textId="77777777" w:rsidTr="00E604D0">
        <w:tblPrEx>
          <w:tblW w:w="10134" w:type="dxa"/>
          <w:jc w:val="center"/>
          <w:tblLayout w:type="fixed"/>
          <w:tblLook w:val="04A0"/>
        </w:tblPrEx>
        <w:trPr>
          <w:cantSplit/>
          <w:trHeight w:val="20"/>
          <w:jc w:val="center"/>
        </w:trPr>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1815E8" w:rsidRPr="00FD73B7" w:rsidP="00CB1C05" w14:paraId="0930C79D" w14:textId="77777777">
            <w:pPr>
              <w:pStyle w:val="LTableTextAbt"/>
            </w:pPr>
            <w:r w:rsidRPr="00FD73B7">
              <w:t>Mastercool</w:t>
            </w:r>
          </w:p>
        </w:tc>
        <w:tc>
          <w:tcPr>
            <w:tcW w:w="162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1815E8" w:rsidRPr="00FD73B7" w:rsidP="00CB1C05" w14:paraId="2F667E06" w14:textId="77777777">
            <w:pPr>
              <w:pStyle w:val="LTableTextAbt"/>
            </w:pPr>
            <w:r w:rsidRPr="00FD73B7">
              <w:t>A/C Flush Solvent 91049-128</w:t>
            </w:r>
          </w:p>
        </w:tc>
        <w:tc>
          <w:tcPr>
            <w:tcW w:w="252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1815E8" w:rsidRPr="009819D0" w:rsidP="00CB1C05" w14:paraId="09FD6831" w14:textId="77777777">
            <w:pPr>
              <w:pStyle w:val="LTableTextAbt"/>
            </w:pPr>
            <w:hyperlink r:id="rId62" w:history="1">
              <w:r w:rsidRPr="009819D0" w:rsidR="004F366B">
                <w:t>https://www.mastercool.com/wp-content/uploads/bsk-pdf-manager/2020/10/SDS-91049.pdf</w:t>
              </w:r>
            </w:hyperlink>
          </w:p>
        </w:tc>
        <w:tc>
          <w:tcPr>
            <w:tcW w:w="1152"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1815E8" w:rsidRPr="00FD73B7" w:rsidP="00CB1C05" w14:paraId="5992D6FC" w14:textId="77777777">
            <w:pPr>
              <w:pStyle w:val="LTableTextAbt"/>
            </w:pPr>
            <w:r w:rsidRPr="00FD73B7">
              <w:t>16 March 2020</w:t>
            </w:r>
          </w:p>
        </w:tc>
        <w:tc>
          <w:tcPr>
            <w:tcW w:w="1872" w:type="dxa"/>
            <w:tcBorders>
              <w:top w:val="single" w:sz="4" w:space="0" w:color="auto"/>
              <w:left w:val="nil"/>
              <w:bottom w:val="single" w:sz="4" w:space="0" w:color="auto"/>
              <w:right w:val="single" w:sz="4" w:space="0" w:color="auto"/>
            </w:tcBorders>
            <w:shd w:val="clear" w:color="auto" w:fill="F1AD7A" w:themeFill="accent2" w:themeFillTint="99"/>
          </w:tcPr>
          <w:p w:rsidR="001815E8" w:rsidRPr="00FD73B7" w:rsidP="00CB1C05" w14:paraId="714E660F" w14:textId="77777777">
            <w:pPr>
              <w:pStyle w:val="LTableTextAbt"/>
            </w:pPr>
            <w:r w:rsidRPr="00FD73B7">
              <w:t>P</w:t>
            </w:r>
            <w:r>
              <w:t>erchloroethylene</w:t>
            </w:r>
          </w:p>
        </w:tc>
        <w:tc>
          <w:tcPr>
            <w:tcW w:w="1530" w:type="dxa"/>
            <w:tcBorders>
              <w:top w:val="single" w:sz="4" w:space="0" w:color="auto"/>
              <w:left w:val="nil"/>
              <w:bottom w:val="single" w:sz="4" w:space="0" w:color="auto"/>
              <w:right w:val="single" w:sz="4" w:space="0" w:color="auto"/>
            </w:tcBorders>
            <w:shd w:val="clear" w:color="auto" w:fill="F1AD7A" w:themeFill="accent2" w:themeFillTint="99"/>
          </w:tcPr>
          <w:p w:rsidR="001815E8" w:rsidRPr="00FD73B7" w:rsidP="00CB1C05" w14:paraId="67AE542B" w14:textId="77777777">
            <w:pPr>
              <w:pStyle w:val="CTableTextAbt"/>
            </w:pPr>
            <w:r w:rsidRPr="00FD73B7">
              <w:t>5 - 7</w:t>
            </w:r>
          </w:p>
        </w:tc>
      </w:tr>
      <w:tr w14:paraId="49EEF4B5" w14:textId="77777777" w:rsidTr="00E604D0">
        <w:tblPrEx>
          <w:tblW w:w="10134" w:type="dxa"/>
          <w:jc w:val="center"/>
          <w:tblLayout w:type="fixed"/>
          <w:tblLook w:val="04A0"/>
        </w:tblPrEx>
        <w:trPr>
          <w:cantSplit/>
          <w:trHeight w:val="20"/>
          <w:jc w:val="center"/>
        </w:trPr>
        <w:tc>
          <w:tcPr>
            <w:tcW w:w="14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815E8" w:rsidRPr="00FD73B7" w:rsidP="00CB1C05" w14:paraId="19908C3A" w14:textId="77777777">
            <w:pPr>
              <w:pStyle w:val="LTableTextAbt"/>
            </w:pPr>
            <w:r w:rsidRPr="009855FF">
              <w:t>Johnsen's</w:t>
            </w:r>
          </w:p>
        </w:tc>
        <w:tc>
          <w:tcPr>
            <w:tcW w:w="162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815E8" w:rsidRPr="00FD73B7" w:rsidP="00CB1C05" w14:paraId="59604D48" w14:textId="77777777">
            <w:pPr>
              <w:pStyle w:val="LTableTextAbt"/>
            </w:pPr>
            <w:r w:rsidRPr="009855FF">
              <w:t>Premium A/C Flush Non- Flammable</w:t>
            </w:r>
          </w:p>
        </w:tc>
        <w:tc>
          <w:tcPr>
            <w:tcW w:w="2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815E8" w:rsidP="00CB1C05" w14:paraId="5E81B68B" w14:textId="77777777">
            <w:pPr>
              <w:pStyle w:val="LTableTextAbt"/>
            </w:pPr>
            <w:r w:rsidRPr="009855FF">
              <w:t>https://www.johnsens.com/content/products/sds/6644.pdf</w:t>
            </w:r>
          </w:p>
        </w:tc>
        <w:tc>
          <w:tcPr>
            <w:tcW w:w="115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815E8" w:rsidRPr="00FD73B7" w:rsidP="00CB1C05" w14:paraId="3144E836" w14:textId="77777777">
            <w:pPr>
              <w:pStyle w:val="LTableTextAbt"/>
            </w:pPr>
            <w:r w:rsidRPr="007209FF">
              <w:t>26 March 2012</w:t>
            </w:r>
          </w:p>
        </w:tc>
        <w:tc>
          <w:tcPr>
            <w:tcW w:w="1872" w:type="dxa"/>
            <w:tcBorders>
              <w:top w:val="single" w:sz="4" w:space="0" w:color="auto"/>
              <w:left w:val="nil"/>
              <w:bottom w:val="single" w:sz="4" w:space="0" w:color="auto"/>
              <w:right w:val="single" w:sz="4" w:space="0" w:color="auto"/>
            </w:tcBorders>
            <w:shd w:val="clear" w:color="auto" w:fill="BFBFBF" w:themeFill="background1" w:themeFillShade="BF"/>
          </w:tcPr>
          <w:p w:rsidR="001815E8" w:rsidRPr="00FD73B7" w:rsidP="00CB1C05" w14:paraId="3B8D20CE" w14:textId="77777777">
            <w:pPr>
              <w:pStyle w:val="LTableTextAbt"/>
            </w:pPr>
            <w:r w:rsidRPr="007209FF">
              <w:t>1-Bromopropane</w:t>
            </w:r>
          </w:p>
        </w:tc>
        <w:tc>
          <w:tcPr>
            <w:tcW w:w="1530" w:type="dxa"/>
            <w:tcBorders>
              <w:top w:val="single" w:sz="4" w:space="0" w:color="auto"/>
              <w:left w:val="nil"/>
              <w:bottom w:val="single" w:sz="4" w:space="0" w:color="auto"/>
              <w:right w:val="single" w:sz="4" w:space="0" w:color="auto"/>
            </w:tcBorders>
            <w:shd w:val="clear" w:color="auto" w:fill="BFBFBF" w:themeFill="background1" w:themeFillShade="BF"/>
          </w:tcPr>
          <w:p w:rsidR="001815E8" w:rsidRPr="00FD73B7" w:rsidP="00CB1C05" w14:paraId="303059BA" w14:textId="77777777">
            <w:pPr>
              <w:pStyle w:val="CTableTextAbt"/>
            </w:pPr>
            <w:r w:rsidRPr="007209FF">
              <w:t>&gt; 90</w:t>
            </w:r>
          </w:p>
        </w:tc>
      </w:tr>
      <w:tr w14:paraId="0B83FAB5" w14:textId="77777777" w:rsidTr="00E604D0">
        <w:tblPrEx>
          <w:tblW w:w="10134" w:type="dxa"/>
          <w:jc w:val="center"/>
          <w:tblLayout w:type="fixed"/>
          <w:tblLook w:val="04A0"/>
        </w:tblPrEx>
        <w:trPr>
          <w:cantSplit/>
          <w:trHeight w:val="2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6F2EB02C" w14:textId="77777777">
            <w:pPr>
              <w:pStyle w:val="LTableTextAbt"/>
            </w:pPr>
            <w:r w:rsidRPr="00FD73B7">
              <w:t>Interdynamics</w:t>
            </w:r>
          </w:p>
          <w:p w:rsidR="001815E8" w:rsidRPr="00FD73B7" w:rsidP="00CB1C05" w14:paraId="6D2981D1" w14:textId="77777777">
            <w:pPr>
              <w:pStyle w:val="LTableTextAbt"/>
            </w:pPr>
            <w:r w:rsidRPr="00FD73B7">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6C661640" w14:textId="77777777">
            <w:pPr>
              <w:pStyle w:val="LTableTextAbt"/>
            </w:pPr>
            <w:r w:rsidRPr="00FD73B7">
              <w:t>Certified A/C PRO® Power Clean &amp; Flush</w:t>
            </w:r>
          </w:p>
          <w:p w:rsidR="001815E8" w:rsidRPr="00FD73B7" w:rsidP="00CB1C05" w14:paraId="237081AC" w14:textId="77777777">
            <w:pPr>
              <w:pStyle w:val="LTableTextAbt"/>
            </w:pPr>
            <w:r w:rsidRPr="00FD73B7">
              <w:t> </w:t>
            </w:r>
          </w:p>
        </w:tc>
        <w:tc>
          <w:tcPr>
            <w:tcW w:w="252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9819D0" w:rsidP="00CB1C05" w14:paraId="2E2B7708" w14:textId="77777777">
            <w:pPr>
              <w:pStyle w:val="LTableTextAbt"/>
            </w:pPr>
            <w:hyperlink r:id="rId63" w:history="1">
              <w:r w:rsidRPr="009819D0" w:rsidR="004F366B">
                <w:t>http://cazierexcavating.com/wp-content/uploads/2019/01/MSDS-AC-Pro-Aerosol-Power-Clean-Flush.pdf</w:t>
              </w:r>
            </w:hyperlink>
          </w:p>
        </w:tc>
        <w:tc>
          <w:tcPr>
            <w:tcW w:w="1152"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548235B0" w14:textId="77777777">
            <w:pPr>
              <w:pStyle w:val="LTableTextAbt"/>
            </w:pPr>
            <w:r w:rsidRPr="00FD73B7">
              <w:t>20 June 2011</w:t>
            </w:r>
          </w:p>
          <w:p w:rsidR="001815E8" w:rsidRPr="00FD73B7" w:rsidP="00CB1C05" w14:paraId="22527B3A" w14:textId="77777777">
            <w:pPr>
              <w:pStyle w:val="LTableTextAbt"/>
            </w:pPr>
            <w:r w:rsidRPr="00FD73B7">
              <w:t> </w:t>
            </w:r>
          </w:p>
        </w:tc>
        <w:tc>
          <w:tcPr>
            <w:tcW w:w="1872" w:type="dxa"/>
            <w:tcBorders>
              <w:top w:val="single" w:sz="4" w:space="0" w:color="auto"/>
              <w:left w:val="nil"/>
              <w:bottom w:val="single" w:sz="4" w:space="0" w:color="auto"/>
              <w:right w:val="single" w:sz="4" w:space="0" w:color="auto"/>
            </w:tcBorders>
            <w:shd w:val="clear" w:color="auto" w:fill="auto"/>
          </w:tcPr>
          <w:p w:rsidR="001815E8" w:rsidRPr="00FD73B7" w:rsidP="00CB1C05" w14:paraId="514E3530" w14:textId="77777777">
            <w:pPr>
              <w:pStyle w:val="LTableTextAbt"/>
            </w:pPr>
            <w:r w:rsidRPr="00FD73B7">
              <w:t>D</w:t>
            </w:r>
            <w:r w:rsidR="00A86C96">
              <w:t>-</w:t>
            </w:r>
            <w:r w:rsidRPr="00FD73B7">
              <w:t>Limonene</w:t>
            </w:r>
          </w:p>
        </w:tc>
        <w:tc>
          <w:tcPr>
            <w:tcW w:w="1530" w:type="dxa"/>
            <w:tcBorders>
              <w:top w:val="single" w:sz="4" w:space="0" w:color="auto"/>
              <w:left w:val="nil"/>
              <w:bottom w:val="single" w:sz="4" w:space="0" w:color="auto"/>
              <w:right w:val="single" w:sz="4" w:space="0" w:color="auto"/>
            </w:tcBorders>
            <w:shd w:val="clear" w:color="auto" w:fill="auto"/>
          </w:tcPr>
          <w:p w:rsidR="001815E8" w:rsidRPr="00FD73B7" w:rsidP="00CB1C05" w14:paraId="405B5977" w14:textId="77777777">
            <w:pPr>
              <w:pStyle w:val="CTableTextAbt"/>
            </w:pPr>
            <w:r w:rsidRPr="00FD73B7">
              <w:t>&lt;25</w:t>
            </w:r>
          </w:p>
        </w:tc>
      </w:tr>
      <w:tr w14:paraId="4D5EA17E" w14:textId="77777777" w:rsidTr="00E604D0">
        <w:tblPrEx>
          <w:tblW w:w="10134" w:type="dxa"/>
          <w:jc w:val="center"/>
          <w:tblLayout w:type="fixed"/>
          <w:tblLook w:val="04A0"/>
        </w:tblPrEx>
        <w:trPr>
          <w:cantSplit/>
          <w:trHeight w:val="20"/>
          <w:jc w:val="center"/>
        </w:trPr>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6135A860"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628954AC" w14:textId="77777777">
            <w:pPr>
              <w:pStyle w:val="LTableTextAbt"/>
            </w:pPr>
          </w:p>
        </w:tc>
        <w:tc>
          <w:tcPr>
            <w:tcW w:w="252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4982369B" w14:textId="77777777">
            <w:pPr>
              <w:pStyle w:val="LTableTextAbt"/>
              <w:rPr>
                <w:color w:val="0563C1"/>
                <w:u w:val="single"/>
              </w:rPr>
            </w:pPr>
          </w:p>
        </w:tc>
        <w:tc>
          <w:tcPr>
            <w:tcW w:w="1152"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2375B645" w14:textId="77777777">
            <w:pPr>
              <w:pStyle w:val="LTableTextAbt"/>
            </w:pPr>
          </w:p>
        </w:tc>
        <w:tc>
          <w:tcPr>
            <w:tcW w:w="1872" w:type="dxa"/>
            <w:tcBorders>
              <w:top w:val="single" w:sz="4" w:space="0" w:color="auto"/>
              <w:left w:val="nil"/>
              <w:bottom w:val="single" w:sz="4" w:space="0" w:color="auto"/>
              <w:right w:val="single" w:sz="4" w:space="0" w:color="auto"/>
            </w:tcBorders>
            <w:shd w:val="clear" w:color="auto" w:fill="auto"/>
          </w:tcPr>
          <w:p w:rsidR="001815E8" w:rsidRPr="00FD73B7" w:rsidP="00CB1C05" w14:paraId="75DE465C" w14:textId="77777777">
            <w:pPr>
              <w:pStyle w:val="LTableTextAbt"/>
            </w:pPr>
            <w:r w:rsidRPr="00FD73B7">
              <w:t>Aliphatic Petroleum Distillate</w:t>
            </w:r>
          </w:p>
        </w:tc>
        <w:tc>
          <w:tcPr>
            <w:tcW w:w="1530" w:type="dxa"/>
            <w:tcBorders>
              <w:top w:val="single" w:sz="4" w:space="0" w:color="auto"/>
              <w:left w:val="nil"/>
              <w:bottom w:val="single" w:sz="4" w:space="0" w:color="auto"/>
              <w:right w:val="single" w:sz="4" w:space="0" w:color="auto"/>
            </w:tcBorders>
            <w:shd w:val="clear" w:color="auto" w:fill="auto"/>
          </w:tcPr>
          <w:p w:rsidR="001815E8" w:rsidRPr="00FD73B7" w:rsidP="00CB1C05" w14:paraId="6B3E3AB2" w14:textId="77777777">
            <w:pPr>
              <w:pStyle w:val="CTableTextAbt"/>
            </w:pPr>
            <w:r w:rsidRPr="00FD73B7">
              <w:t>&lt;75</w:t>
            </w:r>
          </w:p>
        </w:tc>
      </w:tr>
      <w:tr w14:paraId="77B04DE9" w14:textId="77777777" w:rsidTr="00E604D0">
        <w:tblPrEx>
          <w:tblW w:w="10134" w:type="dxa"/>
          <w:jc w:val="center"/>
          <w:tblLayout w:type="fixed"/>
          <w:tblLook w:val="04A0"/>
        </w:tblPrEx>
        <w:trPr>
          <w:cantSplit/>
          <w:trHeight w:val="20"/>
          <w:jc w:val="center"/>
        </w:trPr>
        <w:tc>
          <w:tcPr>
            <w:tcW w:w="1440" w:type="dxa"/>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42664F17" w14:textId="77777777">
            <w:pPr>
              <w:pStyle w:val="LTableTextAbt"/>
            </w:pPr>
            <w:r w:rsidRPr="00FD73B7">
              <w:t>FJC</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69F509E8" w14:textId="77777777">
            <w:pPr>
              <w:pStyle w:val="LTableTextAbt"/>
            </w:pPr>
            <w:r w:rsidRPr="00FD73B7">
              <w:t>FJC 2032 A/C Flush</w:t>
            </w:r>
          </w:p>
        </w:tc>
        <w:tc>
          <w:tcPr>
            <w:tcW w:w="2520" w:type="dxa"/>
            <w:tcBorders>
              <w:top w:val="single" w:sz="4" w:space="0" w:color="auto"/>
              <w:left w:val="single" w:sz="4" w:space="0" w:color="auto"/>
              <w:bottom w:val="single" w:sz="4" w:space="0" w:color="auto"/>
              <w:right w:val="single" w:sz="4" w:space="0" w:color="auto"/>
            </w:tcBorders>
            <w:shd w:val="clear" w:color="auto" w:fill="auto"/>
          </w:tcPr>
          <w:p w:rsidR="001815E8" w:rsidRPr="009819D0" w:rsidP="00CB1C05" w14:paraId="788A0057" w14:textId="77777777">
            <w:pPr>
              <w:pStyle w:val="LTableTextAbt"/>
            </w:pPr>
            <w:hyperlink r:id="rId64" w:history="1">
              <w:r w:rsidRPr="009819D0" w:rsidR="004F366B">
                <w:t>https://fjcinc.com/wp-content/uploads/2019/01/2032.pdf</w:t>
              </w:r>
            </w:hyperlink>
          </w:p>
        </w:tc>
        <w:tc>
          <w:tcPr>
            <w:tcW w:w="1152" w:type="dxa"/>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613BFB7F" w14:textId="77777777">
            <w:pPr>
              <w:pStyle w:val="LTableTextAbt"/>
            </w:pPr>
            <w:r w:rsidRPr="00FD73B7">
              <w:t>03 January 2019</w:t>
            </w:r>
          </w:p>
        </w:tc>
        <w:tc>
          <w:tcPr>
            <w:tcW w:w="1872" w:type="dxa"/>
            <w:tcBorders>
              <w:top w:val="single" w:sz="4" w:space="0" w:color="auto"/>
              <w:left w:val="nil"/>
              <w:bottom w:val="single" w:sz="4" w:space="0" w:color="auto"/>
              <w:right w:val="single" w:sz="4" w:space="0" w:color="auto"/>
            </w:tcBorders>
            <w:shd w:val="clear" w:color="auto" w:fill="auto"/>
          </w:tcPr>
          <w:p w:rsidR="001815E8" w:rsidRPr="00FD73B7" w:rsidP="00CB1C05" w14:paraId="552C1492" w14:textId="77777777">
            <w:pPr>
              <w:pStyle w:val="LTableTextAbt"/>
            </w:pPr>
            <w:r w:rsidRPr="00FD73B7">
              <w:t>Polyol ester</w:t>
            </w:r>
          </w:p>
        </w:tc>
        <w:tc>
          <w:tcPr>
            <w:tcW w:w="1530" w:type="dxa"/>
            <w:tcBorders>
              <w:top w:val="single" w:sz="4" w:space="0" w:color="auto"/>
              <w:left w:val="nil"/>
              <w:bottom w:val="single" w:sz="4" w:space="0" w:color="auto"/>
              <w:right w:val="single" w:sz="4" w:space="0" w:color="auto"/>
            </w:tcBorders>
            <w:shd w:val="clear" w:color="auto" w:fill="auto"/>
          </w:tcPr>
          <w:p w:rsidR="001815E8" w:rsidRPr="00FD73B7" w:rsidP="00CB1C05" w14:paraId="171E124A" w14:textId="77777777">
            <w:pPr>
              <w:pStyle w:val="CTableTextAbt"/>
            </w:pPr>
            <w:r w:rsidRPr="00FD73B7">
              <w:t>100</w:t>
            </w:r>
          </w:p>
        </w:tc>
      </w:tr>
      <w:tr w14:paraId="43E43FD2" w14:textId="77777777" w:rsidTr="00E604D0">
        <w:tblPrEx>
          <w:tblW w:w="10134" w:type="dxa"/>
          <w:jc w:val="center"/>
          <w:tblLayout w:type="fixed"/>
          <w:tblLook w:val="04A0"/>
        </w:tblPrEx>
        <w:trPr>
          <w:cantSplit/>
          <w:trHeight w:val="2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41A9EA37" w14:textId="77777777">
            <w:pPr>
              <w:pStyle w:val="LTableTextAbt"/>
            </w:pPr>
            <w:r w:rsidRPr="00FD73B7">
              <w:t>Four Seasons</w:t>
            </w:r>
          </w:p>
          <w:p w:rsidR="001815E8" w:rsidRPr="00FD73B7" w:rsidP="00CB1C05" w14:paraId="2E8B2283" w14:textId="77777777">
            <w:pPr>
              <w:pStyle w:val="LTableTextAbt"/>
            </w:pPr>
            <w:r w:rsidRPr="00FD73B7">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2AB7CFF6" w14:textId="77777777">
            <w:pPr>
              <w:pStyle w:val="LTableTextAbt"/>
            </w:pPr>
            <w:r w:rsidRPr="00FD73B7">
              <w:t>Super Flush 69994</w:t>
            </w:r>
          </w:p>
        </w:tc>
        <w:tc>
          <w:tcPr>
            <w:tcW w:w="252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9819D0" w:rsidP="00CB1C05" w14:paraId="68B1D812" w14:textId="77777777">
            <w:pPr>
              <w:pStyle w:val="LTableTextAbt"/>
            </w:pPr>
            <w:hyperlink r:id="rId65" w:history="1">
              <w:r w:rsidRPr="009819D0" w:rsidR="004F366B">
                <w:t>https://www.4s.com/media/3659/69994_sds_en.pdf</w:t>
              </w:r>
            </w:hyperlink>
          </w:p>
        </w:tc>
        <w:tc>
          <w:tcPr>
            <w:tcW w:w="1152"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09BB243A" w14:textId="77777777">
            <w:pPr>
              <w:pStyle w:val="LTableTextAbt"/>
            </w:pPr>
            <w:r w:rsidRPr="00FD73B7">
              <w:t>05 Aug 2015</w:t>
            </w:r>
          </w:p>
        </w:tc>
        <w:tc>
          <w:tcPr>
            <w:tcW w:w="1872" w:type="dxa"/>
            <w:tcBorders>
              <w:top w:val="single" w:sz="4" w:space="0" w:color="auto"/>
              <w:left w:val="nil"/>
              <w:bottom w:val="single" w:sz="4" w:space="0" w:color="auto"/>
              <w:right w:val="single" w:sz="4" w:space="0" w:color="auto"/>
            </w:tcBorders>
            <w:shd w:val="clear" w:color="auto" w:fill="auto"/>
          </w:tcPr>
          <w:p w:rsidR="001815E8" w:rsidRPr="00FD73B7" w:rsidP="00CB1C05" w14:paraId="6B6977F2" w14:textId="77777777">
            <w:pPr>
              <w:pStyle w:val="LTableTextAbt"/>
            </w:pPr>
            <w:r w:rsidRPr="00FD73B7">
              <w:t>Heptane</w:t>
            </w:r>
          </w:p>
        </w:tc>
        <w:tc>
          <w:tcPr>
            <w:tcW w:w="1530" w:type="dxa"/>
            <w:tcBorders>
              <w:top w:val="single" w:sz="4" w:space="0" w:color="auto"/>
              <w:left w:val="nil"/>
              <w:bottom w:val="single" w:sz="4" w:space="0" w:color="auto"/>
              <w:right w:val="single" w:sz="4" w:space="0" w:color="auto"/>
            </w:tcBorders>
            <w:shd w:val="clear" w:color="auto" w:fill="auto"/>
          </w:tcPr>
          <w:p w:rsidR="001815E8" w:rsidRPr="00FD73B7" w:rsidP="00CB1C05" w14:paraId="482B6591" w14:textId="77777777">
            <w:pPr>
              <w:pStyle w:val="CTableTextAbt"/>
            </w:pPr>
            <w:r w:rsidRPr="00FD73B7">
              <w:t>60 - 100</w:t>
            </w:r>
          </w:p>
        </w:tc>
      </w:tr>
      <w:tr w14:paraId="7C2E134A" w14:textId="77777777" w:rsidTr="00E604D0">
        <w:tblPrEx>
          <w:tblW w:w="10134" w:type="dxa"/>
          <w:jc w:val="center"/>
          <w:tblLayout w:type="fixed"/>
          <w:tblLook w:val="04A0"/>
        </w:tblPrEx>
        <w:trPr>
          <w:cantSplit/>
          <w:trHeight w:val="20"/>
          <w:jc w:val="center"/>
        </w:trPr>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26713475"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5FF625D3" w14:textId="77777777">
            <w:pPr>
              <w:pStyle w:val="LTableTextAbt"/>
            </w:pPr>
          </w:p>
        </w:tc>
        <w:tc>
          <w:tcPr>
            <w:tcW w:w="252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0115E7C6" w14:textId="77777777">
            <w:pPr>
              <w:pStyle w:val="LTableTextAbt"/>
              <w:rPr>
                <w:color w:val="0563C1"/>
                <w:u w:val="single"/>
              </w:rPr>
            </w:pPr>
          </w:p>
        </w:tc>
        <w:tc>
          <w:tcPr>
            <w:tcW w:w="1152"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40693B6C" w14:textId="77777777">
            <w:pPr>
              <w:pStyle w:val="LTableTextAbt"/>
            </w:pPr>
          </w:p>
        </w:tc>
        <w:tc>
          <w:tcPr>
            <w:tcW w:w="1872" w:type="dxa"/>
            <w:tcBorders>
              <w:top w:val="single" w:sz="4" w:space="0" w:color="auto"/>
              <w:left w:val="nil"/>
              <w:bottom w:val="single" w:sz="4" w:space="0" w:color="auto"/>
              <w:right w:val="single" w:sz="4" w:space="0" w:color="auto"/>
            </w:tcBorders>
            <w:shd w:val="clear" w:color="auto" w:fill="auto"/>
          </w:tcPr>
          <w:p w:rsidR="001815E8" w:rsidRPr="00FD73B7" w:rsidP="00CB1C05" w14:paraId="20196352" w14:textId="77777777">
            <w:pPr>
              <w:pStyle w:val="LTableTextAbt"/>
            </w:pPr>
            <w:r w:rsidRPr="00FD73B7">
              <w:t>Isopropyl alcohol</w:t>
            </w:r>
          </w:p>
        </w:tc>
        <w:tc>
          <w:tcPr>
            <w:tcW w:w="1530" w:type="dxa"/>
            <w:tcBorders>
              <w:top w:val="single" w:sz="4" w:space="0" w:color="auto"/>
              <w:left w:val="nil"/>
              <w:bottom w:val="single" w:sz="4" w:space="0" w:color="auto"/>
              <w:right w:val="single" w:sz="4" w:space="0" w:color="auto"/>
            </w:tcBorders>
            <w:shd w:val="clear" w:color="auto" w:fill="auto"/>
          </w:tcPr>
          <w:p w:rsidR="001815E8" w:rsidRPr="00FD73B7" w:rsidP="00CB1C05" w14:paraId="090411DD" w14:textId="77777777">
            <w:pPr>
              <w:pStyle w:val="CTableTextAbt"/>
            </w:pPr>
            <w:r w:rsidRPr="00FD73B7">
              <w:t>15 - 40</w:t>
            </w:r>
          </w:p>
        </w:tc>
      </w:tr>
      <w:tr w14:paraId="182579AB" w14:textId="77777777" w:rsidTr="00E604D0">
        <w:tblPrEx>
          <w:tblW w:w="10134" w:type="dxa"/>
          <w:jc w:val="center"/>
          <w:tblLayout w:type="fixed"/>
          <w:tblLook w:val="04A0"/>
        </w:tblPrEx>
        <w:trPr>
          <w:cantSplit/>
          <w:trHeight w:val="2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0EA6ED14" w14:textId="77777777">
            <w:pPr>
              <w:pStyle w:val="LTableTextAbt"/>
            </w:pPr>
            <w:r w:rsidRPr="00FD73B7">
              <w:t>Supercool</w:t>
            </w:r>
          </w:p>
          <w:p w:rsidR="001815E8" w:rsidRPr="00FD73B7" w:rsidP="00CB1C05" w14:paraId="34E1E106" w14:textId="77777777">
            <w:pPr>
              <w:pStyle w:val="LTableTextAbt"/>
            </w:pPr>
            <w:r w:rsidRPr="00FD73B7">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588264F7" w14:textId="77777777">
            <w:pPr>
              <w:pStyle w:val="LTableTextAbt"/>
            </w:pPr>
            <w:r w:rsidRPr="00FD73B7">
              <w:t>22779 Flash Flush</w:t>
            </w:r>
          </w:p>
        </w:tc>
        <w:tc>
          <w:tcPr>
            <w:tcW w:w="2520"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9819D0" w:rsidP="00CB1C05" w14:paraId="1D684401" w14:textId="77777777">
            <w:pPr>
              <w:pStyle w:val="LTableTextAbt"/>
            </w:pPr>
            <w:hyperlink r:id="rId66" w:history="1">
              <w:r w:rsidRPr="009819D0" w:rsidR="004F366B">
                <w:t>https://ehs.cranesville.com/msds.pdfs/MSDS(S081).pdf</w:t>
              </w:r>
            </w:hyperlink>
          </w:p>
        </w:tc>
        <w:tc>
          <w:tcPr>
            <w:tcW w:w="1152" w:type="dxa"/>
            <w:vMerge w:val="restart"/>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44059FE6" w14:textId="77777777">
            <w:pPr>
              <w:pStyle w:val="LTableTextAbt"/>
            </w:pPr>
            <w:r w:rsidRPr="00FD73B7">
              <w:t>29 October 2014</w:t>
            </w:r>
          </w:p>
        </w:tc>
        <w:tc>
          <w:tcPr>
            <w:tcW w:w="1872" w:type="dxa"/>
            <w:tcBorders>
              <w:top w:val="single" w:sz="4" w:space="0" w:color="auto"/>
              <w:left w:val="nil"/>
              <w:bottom w:val="single" w:sz="4" w:space="0" w:color="auto"/>
              <w:right w:val="single" w:sz="4" w:space="0" w:color="auto"/>
            </w:tcBorders>
            <w:shd w:val="clear" w:color="auto" w:fill="auto"/>
          </w:tcPr>
          <w:p w:rsidR="001815E8" w:rsidRPr="00FD73B7" w:rsidP="00CB1C05" w14:paraId="26D4039D" w14:textId="77777777">
            <w:pPr>
              <w:pStyle w:val="LTableTextAbt"/>
            </w:pPr>
            <w:r w:rsidRPr="00FD73B7">
              <w:t>Heptane</w:t>
            </w:r>
          </w:p>
        </w:tc>
        <w:tc>
          <w:tcPr>
            <w:tcW w:w="1530" w:type="dxa"/>
            <w:tcBorders>
              <w:top w:val="single" w:sz="4" w:space="0" w:color="auto"/>
              <w:left w:val="nil"/>
              <w:bottom w:val="single" w:sz="4" w:space="0" w:color="auto"/>
              <w:right w:val="single" w:sz="4" w:space="0" w:color="auto"/>
            </w:tcBorders>
            <w:shd w:val="clear" w:color="auto" w:fill="auto"/>
          </w:tcPr>
          <w:p w:rsidR="001815E8" w:rsidRPr="00FD73B7" w:rsidP="00CB1C05" w14:paraId="2E9B5555" w14:textId="77777777">
            <w:pPr>
              <w:pStyle w:val="CTableTextAbt"/>
            </w:pPr>
            <w:r w:rsidRPr="00FD73B7">
              <w:t>80 - 100</w:t>
            </w:r>
          </w:p>
        </w:tc>
      </w:tr>
      <w:tr w14:paraId="5F2D2EDE" w14:textId="77777777" w:rsidTr="00E604D0">
        <w:tblPrEx>
          <w:tblW w:w="10134" w:type="dxa"/>
          <w:jc w:val="center"/>
          <w:tblLayout w:type="fixed"/>
          <w:tblLook w:val="04A0"/>
        </w:tblPrEx>
        <w:trPr>
          <w:cantSplit/>
          <w:trHeight w:val="20"/>
          <w:jc w:val="center"/>
        </w:trPr>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70B95C27"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12112581" w14:textId="77777777">
            <w:pPr>
              <w:pStyle w:val="LTableTextAbt"/>
            </w:pPr>
          </w:p>
        </w:tc>
        <w:tc>
          <w:tcPr>
            <w:tcW w:w="2520"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36D8778B" w14:textId="77777777">
            <w:pPr>
              <w:pStyle w:val="LTableTextAbt"/>
              <w:rPr>
                <w:color w:val="0563C1"/>
                <w:u w:val="single"/>
              </w:rPr>
            </w:pPr>
          </w:p>
        </w:tc>
        <w:tc>
          <w:tcPr>
            <w:tcW w:w="1152" w:type="dxa"/>
            <w:vMerge/>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296ED362" w14:textId="77777777">
            <w:pPr>
              <w:pStyle w:val="LTableTextAbt"/>
            </w:pPr>
          </w:p>
        </w:tc>
        <w:tc>
          <w:tcPr>
            <w:tcW w:w="1872" w:type="dxa"/>
            <w:tcBorders>
              <w:top w:val="single" w:sz="4" w:space="0" w:color="auto"/>
              <w:left w:val="nil"/>
              <w:bottom w:val="single" w:sz="4" w:space="0" w:color="auto"/>
              <w:right w:val="single" w:sz="4" w:space="0" w:color="auto"/>
            </w:tcBorders>
            <w:shd w:val="clear" w:color="auto" w:fill="auto"/>
          </w:tcPr>
          <w:p w:rsidR="001815E8" w:rsidRPr="00FD73B7" w:rsidP="00CB1C05" w14:paraId="1BB01FCF" w14:textId="77777777">
            <w:pPr>
              <w:pStyle w:val="LTableTextAbt"/>
            </w:pPr>
            <w:r w:rsidRPr="00FD73B7">
              <w:t>Isopropyl alcohol</w:t>
            </w:r>
          </w:p>
        </w:tc>
        <w:tc>
          <w:tcPr>
            <w:tcW w:w="1530" w:type="dxa"/>
            <w:tcBorders>
              <w:top w:val="single" w:sz="4" w:space="0" w:color="auto"/>
              <w:left w:val="nil"/>
              <w:bottom w:val="single" w:sz="4" w:space="0" w:color="auto"/>
              <w:right w:val="single" w:sz="4" w:space="0" w:color="auto"/>
            </w:tcBorders>
            <w:shd w:val="clear" w:color="auto" w:fill="auto"/>
          </w:tcPr>
          <w:p w:rsidR="001815E8" w:rsidRPr="00FD73B7" w:rsidP="00CB1C05" w14:paraId="4EC10D6F" w14:textId="77777777">
            <w:pPr>
              <w:pStyle w:val="CTableTextAbt"/>
            </w:pPr>
            <w:r w:rsidRPr="00FD73B7">
              <w:t>10 - 20</w:t>
            </w:r>
          </w:p>
        </w:tc>
      </w:tr>
      <w:tr w14:paraId="3DCE8E09" w14:textId="77777777" w:rsidTr="00E604D0">
        <w:tblPrEx>
          <w:tblW w:w="10134" w:type="dxa"/>
          <w:jc w:val="center"/>
          <w:tblLayout w:type="fixed"/>
          <w:tblLook w:val="04A0"/>
        </w:tblPrEx>
        <w:trPr>
          <w:cantSplit/>
          <w:trHeight w:val="20"/>
          <w:jc w:val="center"/>
        </w:trPr>
        <w:tc>
          <w:tcPr>
            <w:tcW w:w="10134" w:type="dxa"/>
            <w:gridSpan w:val="6"/>
            <w:tcBorders>
              <w:top w:val="single" w:sz="4" w:space="0" w:color="auto"/>
              <w:left w:val="single" w:sz="4" w:space="0" w:color="auto"/>
              <w:bottom w:val="single" w:sz="4" w:space="0" w:color="auto"/>
              <w:right w:val="single" w:sz="4" w:space="0" w:color="auto"/>
            </w:tcBorders>
            <w:shd w:val="clear" w:color="auto" w:fill="auto"/>
          </w:tcPr>
          <w:p w:rsidR="001815E8" w:rsidRPr="00FD73B7" w:rsidP="00CB1C05" w14:paraId="636BE8CB" w14:textId="77777777">
            <w:pPr>
              <w:pStyle w:val="LTableTextAbt"/>
            </w:pPr>
            <w:r w:rsidRPr="00B06F71">
              <w:t xml:space="preserve">Note: </w:t>
            </w:r>
            <w:r>
              <w:t>Orange shaded rows indicate products that contain PCE.</w:t>
            </w:r>
            <w:r w:rsidRPr="00B06F71">
              <w:t xml:space="preserve"> Grey shaded rows indicate products that contain another one of the first 10 TSCA work plan chemicals.</w:t>
            </w:r>
          </w:p>
        </w:tc>
      </w:tr>
    </w:tbl>
    <w:p w:rsidR="001815E8" w:rsidP="00CB1C05" w14:paraId="382BC464" w14:textId="77777777"/>
    <w:p w:rsidR="005B6015" w:rsidRPr="00A66DA0" w:rsidP="00CB1C05" w14:paraId="0219F0FF" w14:textId="77777777">
      <w:r>
        <w:fldChar w:fldCharType="begin" w:fldLock="1"/>
      </w:r>
      <w:r>
        <w:instrText xml:space="preserve"> REF _Ref111039528 \h </w:instrText>
      </w:r>
      <w:r>
        <w:fldChar w:fldCharType="separate"/>
      </w:r>
      <w:r w:rsidRPr="00C31E76" w:rsidR="0092222B">
        <w:t xml:space="preserve">Table </w:t>
      </w:r>
      <w:r w:rsidR="0092222B">
        <w:rPr>
          <w:noProof/>
        </w:rPr>
        <w:t>5</w:t>
      </w:r>
      <w:r w:rsidR="0092222B">
        <w:noBreakHyphen/>
      </w:r>
      <w:r w:rsidR="0092222B">
        <w:rPr>
          <w:noProof/>
        </w:rPr>
        <w:t>21</w:t>
      </w:r>
      <w:r>
        <w:fldChar w:fldCharType="end"/>
      </w:r>
      <w:r>
        <w:t xml:space="preserve"> </w:t>
      </w:r>
      <w:r w:rsidRPr="007266B0">
        <w:t>shows the anticipated, approximate market share percentage of primary solvents in products estimated using the chemical ranking procedure. If restrictions</w:t>
      </w:r>
      <w:r>
        <w:t xml:space="preserve"> are placed on </w:t>
      </w:r>
      <w:r w:rsidR="00843813">
        <w:t>PCE</w:t>
      </w:r>
      <w:r>
        <w:t xml:space="preserve"> and 1</w:t>
      </w:r>
      <w:r w:rsidR="00811370">
        <w:noBreakHyphen/>
        <w:t>b</w:t>
      </w:r>
      <w:r>
        <w:t>romopropane, then heptane, polyol ester, and petroleum distillates would have the highest anticipated use.</w:t>
      </w:r>
    </w:p>
    <w:tbl>
      <w:tblPr>
        <w:tblW w:w="7830" w:type="dxa"/>
        <w:jc w:val="center"/>
        <w:tblLook w:val="04A0"/>
      </w:tblPr>
      <w:tblGrid>
        <w:gridCol w:w="2160"/>
        <w:gridCol w:w="2700"/>
        <w:gridCol w:w="2970"/>
      </w:tblGrid>
      <w:tr w14:paraId="66724C60" w14:textId="77777777" w:rsidTr="00E5555E">
        <w:tblPrEx>
          <w:tblW w:w="7830" w:type="dxa"/>
          <w:jc w:val="center"/>
          <w:tblLook w:val="04A0"/>
        </w:tblPrEx>
        <w:trPr>
          <w:cantSplit/>
          <w:tblHeader/>
          <w:jc w:val="center"/>
        </w:trPr>
        <w:tc>
          <w:tcPr>
            <w:tcW w:w="7830" w:type="dxa"/>
            <w:gridSpan w:val="3"/>
            <w:tcBorders>
              <w:bottom w:val="single" w:sz="4" w:space="0" w:color="auto"/>
            </w:tcBorders>
            <w:shd w:val="clear" w:color="auto" w:fill="auto"/>
          </w:tcPr>
          <w:p w:rsidR="00D027CA" w:rsidRPr="00C5726B" w:rsidP="00CB1C05" w14:paraId="383F10BF" w14:textId="77777777">
            <w:pPr>
              <w:pStyle w:val="TableTitleA"/>
            </w:pPr>
            <w:bookmarkStart w:id="356" w:name="_Ref111039528"/>
            <w:bookmarkStart w:id="357" w:name="_Toc121142567"/>
            <w:bookmarkStart w:id="358" w:name="_Toc165379561"/>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1</w:t>
            </w:r>
            <w:r w:rsidR="00BC4B5D">
              <w:rPr>
                <w:noProof/>
              </w:rPr>
              <w:fldChar w:fldCharType="end"/>
            </w:r>
            <w:bookmarkEnd w:id="356"/>
            <w:r w:rsidRPr="00C31E76">
              <w:t>:</w:t>
            </w:r>
            <w:r>
              <w:t xml:space="preserve"> </w:t>
            </w:r>
            <w:r w:rsidRPr="008767DA">
              <w:t xml:space="preserve">Estimated </w:t>
            </w:r>
            <w:r w:rsidRPr="008767DA" w:rsidR="00B438EE">
              <w:t xml:space="preserve">Percentage Share </w:t>
            </w:r>
            <w:r w:rsidRPr="008767DA">
              <w:t xml:space="preserve">of </w:t>
            </w:r>
            <w:r w:rsidRPr="008767DA" w:rsidR="00B438EE">
              <w:t xml:space="preserve">Solvent Ingredients </w:t>
            </w:r>
            <w:r w:rsidRPr="008767DA">
              <w:t xml:space="preserve">for </w:t>
            </w:r>
            <w:r w:rsidRPr="008767DA" w:rsidR="00B438EE">
              <w:t xml:space="preserve">Reviewed Automotive </w:t>
            </w:r>
            <w:r w:rsidRPr="008767DA">
              <w:t>A</w:t>
            </w:r>
            <w:r w:rsidRPr="008767DA" w:rsidR="00B438EE">
              <w:t>/</w:t>
            </w:r>
            <w:r w:rsidRPr="008767DA">
              <w:t xml:space="preserve">C </w:t>
            </w:r>
            <w:r w:rsidRPr="008767DA" w:rsidR="00B438EE">
              <w:t>Flush Products</w:t>
            </w:r>
            <w:bookmarkEnd w:id="357"/>
            <w:bookmarkEnd w:id="358"/>
          </w:p>
        </w:tc>
      </w:tr>
      <w:tr w14:paraId="7E3FF0CB" w14:textId="77777777" w:rsidTr="00D73762">
        <w:tblPrEx>
          <w:tblW w:w="7830" w:type="dxa"/>
          <w:jc w:val="center"/>
          <w:tblLook w:val="04A0"/>
        </w:tblPrEx>
        <w:trPr>
          <w:cantSplit/>
          <w:tblHeader/>
          <w:jc w:val="center"/>
        </w:trPr>
        <w:tc>
          <w:tcPr>
            <w:tcW w:w="2160" w:type="dxa"/>
            <w:tcBorders>
              <w:top w:val="single" w:sz="4" w:space="0" w:color="auto"/>
              <w:left w:val="single" w:sz="4" w:space="0" w:color="auto"/>
              <w:bottom w:val="single" w:sz="4" w:space="0" w:color="auto"/>
              <w:right w:val="single" w:sz="4" w:space="0" w:color="auto"/>
            </w:tcBorders>
            <w:shd w:val="clear" w:color="auto" w:fill="48A9C5"/>
          </w:tcPr>
          <w:p w:rsidR="005B6015" w:rsidRPr="00C5726B" w:rsidP="00CB1C05" w14:paraId="49E8D950" w14:textId="77777777">
            <w:pPr>
              <w:pStyle w:val="TableSubtitle"/>
            </w:pPr>
            <w:r w:rsidRPr="00C5726B">
              <w:t>Solvent</w:t>
            </w:r>
          </w:p>
        </w:tc>
        <w:tc>
          <w:tcPr>
            <w:tcW w:w="2700" w:type="dxa"/>
            <w:tcBorders>
              <w:top w:val="single" w:sz="4" w:space="0" w:color="auto"/>
              <w:left w:val="single" w:sz="4" w:space="0" w:color="auto"/>
              <w:bottom w:val="single" w:sz="4" w:space="0" w:color="auto"/>
              <w:right w:val="single" w:sz="4" w:space="0" w:color="auto"/>
            </w:tcBorders>
            <w:shd w:val="clear" w:color="auto" w:fill="48A9C5"/>
          </w:tcPr>
          <w:p w:rsidR="005B6015" w:rsidRPr="00C5726B" w:rsidP="00CB1C05" w14:paraId="04E5B51F" w14:textId="77777777">
            <w:pPr>
              <w:pStyle w:val="TableSubtitle"/>
            </w:pPr>
            <w:r w:rsidRPr="00C5726B">
              <w:t>Current market share</w:t>
            </w:r>
          </w:p>
        </w:tc>
        <w:tc>
          <w:tcPr>
            <w:tcW w:w="2970" w:type="dxa"/>
            <w:tcBorders>
              <w:top w:val="single" w:sz="4" w:space="0" w:color="auto"/>
              <w:left w:val="single" w:sz="4" w:space="0" w:color="auto"/>
              <w:bottom w:val="single" w:sz="4" w:space="0" w:color="auto"/>
              <w:right w:val="single" w:sz="4" w:space="0" w:color="auto"/>
            </w:tcBorders>
            <w:shd w:val="clear" w:color="auto" w:fill="48A9C5"/>
          </w:tcPr>
          <w:p w:rsidR="005B6015" w:rsidRPr="00C5726B" w:rsidP="00CB1C05" w14:paraId="7B621EAE" w14:textId="77777777">
            <w:pPr>
              <w:pStyle w:val="TableSubtitle"/>
            </w:pPr>
            <w:r>
              <w:t>Projections for replacement products</w:t>
            </w:r>
          </w:p>
        </w:tc>
      </w:tr>
      <w:tr w14:paraId="36311E91" w14:textId="77777777" w:rsidTr="0040374A">
        <w:tblPrEx>
          <w:tblW w:w="7830"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0374A" w:rsidRPr="00C5726B" w:rsidP="00CB1C05" w14:paraId="7605980D" w14:textId="77777777">
            <w:pPr>
              <w:pStyle w:val="LTableTextAbt"/>
            </w:pPr>
            <w:r w:rsidRPr="00557978">
              <w:t>Perchloroethylene</w:t>
            </w:r>
          </w:p>
        </w:tc>
        <w:tc>
          <w:tcPr>
            <w:tcW w:w="27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0374A" w:rsidRPr="00C5726B" w:rsidP="00CB1C05" w14:paraId="4FA711C0" w14:textId="77777777">
            <w:pPr>
              <w:pStyle w:val="CTableTextAbt"/>
            </w:pPr>
            <w:r w:rsidRPr="00557978">
              <w:t>2%</w:t>
            </w:r>
          </w:p>
        </w:tc>
        <w:tc>
          <w:tcPr>
            <w:tcW w:w="29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0374A" w:rsidRPr="00C5726B" w:rsidP="00CB1C05" w14:paraId="5760C34C" w14:textId="77777777">
            <w:pPr>
              <w:pStyle w:val="CTableTextAbt"/>
            </w:pPr>
            <w:r w:rsidRPr="00557978">
              <w:t>0%</w:t>
            </w:r>
          </w:p>
        </w:tc>
      </w:tr>
      <w:tr w14:paraId="2C51D867" w14:textId="77777777" w:rsidTr="0040374A">
        <w:tblPrEx>
          <w:tblW w:w="7830"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0374A" w:rsidRPr="00C5726B" w:rsidP="00CB1C05" w14:paraId="156E5FFE" w14:textId="77777777">
            <w:pPr>
              <w:pStyle w:val="LTableTextAbt"/>
            </w:pPr>
            <w:r w:rsidRPr="00CC75F7">
              <w:t>1-Bromopropan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0374A" w:rsidRPr="00C5726B" w:rsidP="00CB1C05" w14:paraId="46655968" w14:textId="77777777">
            <w:pPr>
              <w:pStyle w:val="CTableTextAbt"/>
            </w:pPr>
            <w:r w:rsidRPr="00CC75F7">
              <w:t>15%</w:t>
            </w:r>
          </w:p>
        </w:tc>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0374A" w:rsidRPr="00C5726B" w:rsidP="00CB1C05" w14:paraId="3923C538" w14:textId="77777777">
            <w:pPr>
              <w:pStyle w:val="CTableTextAbt"/>
            </w:pPr>
            <w:r w:rsidRPr="00CC75F7">
              <w:t>0%</w:t>
            </w:r>
          </w:p>
        </w:tc>
      </w:tr>
      <w:tr w14:paraId="4E21D775" w14:textId="77777777" w:rsidTr="004F0B02">
        <w:tblPrEx>
          <w:tblW w:w="7830"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5B6015" w:rsidRPr="00C5726B" w:rsidP="00CB1C05" w14:paraId="5AE79FD6" w14:textId="77777777">
            <w:pPr>
              <w:pStyle w:val="LTableTextAbt"/>
            </w:pPr>
            <w:r w:rsidRPr="00C5726B">
              <w:t>Heptane</w:t>
            </w:r>
          </w:p>
        </w:tc>
        <w:tc>
          <w:tcPr>
            <w:tcW w:w="2700" w:type="dxa"/>
            <w:tcBorders>
              <w:top w:val="single" w:sz="4" w:space="0" w:color="auto"/>
              <w:left w:val="single" w:sz="4" w:space="0" w:color="auto"/>
              <w:bottom w:val="single" w:sz="4" w:space="0" w:color="auto"/>
              <w:right w:val="single" w:sz="4" w:space="0" w:color="auto"/>
            </w:tcBorders>
          </w:tcPr>
          <w:p w:rsidR="005B6015" w:rsidRPr="00C5726B" w:rsidP="00CB1C05" w14:paraId="02EBCC55" w14:textId="77777777">
            <w:pPr>
              <w:pStyle w:val="CTableTextAbt"/>
            </w:pPr>
            <w:r w:rsidRPr="00C5726B">
              <w:t>31%</w:t>
            </w:r>
          </w:p>
        </w:tc>
        <w:tc>
          <w:tcPr>
            <w:tcW w:w="2970" w:type="dxa"/>
            <w:tcBorders>
              <w:top w:val="single" w:sz="4" w:space="0" w:color="auto"/>
              <w:left w:val="single" w:sz="4" w:space="0" w:color="auto"/>
              <w:bottom w:val="single" w:sz="4" w:space="0" w:color="auto"/>
              <w:right w:val="single" w:sz="4" w:space="0" w:color="auto"/>
            </w:tcBorders>
          </w:tcPr>
          <w:p w:rsidR="005B6015" w:rsidRPr="00C5726B" w:rsidP="00CB1C05" w14:paraId="2B0A8876" w14:textId="77777777">
            <w:pPr>
              <w:pStyle w:val="CTableTextAbt"/>
            </w:pPr>
            <w:r w:rsidRPr="00C5726B">
              <w:t>37%</w:t>
            </w:r>
          </w:p>
        </w:tc>
      </w:tr>
      <w:tr w14:paraId="35CB675E" w14:textId="77777777" w:rsidTr="004F0B02">
        <w:tblPrEx>
          <w:tblW w:w="7830"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5B6015" w:rsidRPr="00C5726B" w:rsidP="00CB1C05" w14:paraId="03538404" w14:textId="77777777">
            <w:pPr>
              <w:pStyle w:val="LTableTextAbt"/>
            </w:pPr>
            <w:r w:rsidRPr="00C5726B">
              <w:t>Polyol ester</w:t>
            </w:r>
          </w:p>
        </w:tc>
        <w:tc>
          <w:tcPr>
            <w:tcW w:w="2700" w:type="dxa"/>
            <w:tcBorders>
              <w:top w:val="single" w:sz="4" w:space="0" w:color="auto"/>
              <w:left w:val="single" w:sz="4" w:space="0" w:color="auto"/>
              <w:bottom w:val="single" w:sz="4" w:space="0" w:color="auto"/>
              <w:right w:val="single" w:sz="4" w:space="0" w:color="auto"/>
            </w:tcBorders>
          </w:tcPr>
          <w:p w:rsidR="005B6015" w:rsidRPr="00C5726B" w:rsidP="00CB1C05" w14:paraId="35FC3F22" w14:textId="77777777">
            <w:pPr>
              <w:pStyle w:val="CTableTextAbt"/>
            </w:pPr>
            <w:r w:rsidRPr="00C5726B">
              <w:t>25%</w:t>
            </w:r>
          </w:p>
        </w:tc>
        <w:tc>
          <w:tcPr>
            <w:tcW w:w="2970" w:type="dxa"/>
            <w:tcBorders>
              <w:top w:val="single" w:sz="4" w:space="0" w:color="auto"/>
              <w:left w:val="single" w:sz="4" w:space="0" w:color="auto"/>
              <w:bottom w:val="single" w:sz="4" w:space="0" w:color="auto"/>
              <w:right w:val="single" w:sz="4" w:space="0" w:color="auto"/>
            </w:tcBorders>
          </w:tcPr>
          <w:p w:rsidR="005B6015" w:rsidRPr="00C5726B" w:rsidP="00CB1C05" w14:paraId="290EBF3E" w14:textId="77777777">
            <w:pPr>
              <w:pStyle w:val="CTableTextAbt"/>
            </w:pPr>
            <w:r w:rsidRPr="00C5726B">
              <w:t>31%</w:t>
            </w:r>
          </w:p>
        </w:tc>
      </w:tr>
      <w:tr w14:paraId="32CD0210" w14:textId="77777777" w:rsidTr="004F0B02">
        <w:tblPrEx>
          <w:tblW w:w="7830"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5B6015" w:rsidRPr="00C5726B" w:rsidP="00CB1C05" w14:paraId="574963AE" w14:textId="77777777">
            <w:pPr>
              <w:pStyle w:val="LTableTextAbt"/>
            </w:pPr>
            <w:r w:rsidRPr="00C5726B">
              <w:t>Petroleum distillates</w:t>
            </w:r>
          </w:p>
        </w:tc>
        <w:tc>
          <w:tcPr>
            <w:tcW w:w="2700" w:type="dxa"/>
            <w:tcBorders>
              <w:top w:val="single" w:sz="4" w:space="0" w:color="auto"/>
              <w:left w:val="single" w:sz="4" w:space="0" w:color="auto"/>
              <w:bottom w:val="single" w:sz="4" w:space="0" w:color="auto"/>
              <w:right w:val="single" w:sz="4" w:space="0" w:color="auto"/>
            </w:tcBorders>
          </w:tcPr>
          <w:p w:rsidR="005B6015" w:rsidRPr="00C5726B" w:rsidP="00CB1C05" w14:paraId="3581DE95" w14:textId="77777777">
            <w:pPr>
              <w:pStyle w:val="CTableTextAbt"/>
            </w:pPr>
            <w:r w:rsidRPr="00C5726B">
              <w:t>15%</w:t>
            </w:r>
          </w:p>
        </w:tc>
        <w:tc>
          <w:tcPr>
            <w:tcW w:w="2970" w:type="dxa"/>
            <w:tcBorders>
              <w:top w:val="single" w:sz="4" w:space="0" w:color="auto"/>
              <w:left w:val="single" w:sz="4" w:space="0" w:color="auto"/>
              <w:bottom w:val="single" w:sz="4" w:space="0" w:color="auto"/>
              <w:right w:val="single" w:sz="4" w:space="0" w:color="auto"/>
            </w:tcBorders>
          </w:tcPr>
          <w:p w:rsidR="005B6015" w:rsidRPr="00C5726B" w:rsidP="00CB1C05" w14:paraId="5244C1D6" w14:textId="77777777">
            <w:pPr>
              <w:pStyle w:val="CTableTextAbt"/>
            </w:pPr>
            <w:r w:rsidRPr="00C5726B">
              <w:t>18%</w:t>
            </w:r>
          </w:p>
        </w:tc>
      </w:tr>
      <w:tr w14:paraId="2CA8D20F" w14:textId="77777777" w:rsidTr="004F0B02">
        <w:tblPrEx>
          <w:tblW w:w="7830"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5B6015" w:rsidRPr="00C5726B" w:rsidP="00CB1C05" w14:paraId="7DD4F90C" w14:textId="77777777">
            <w:pPr>
              <w:pStyle w:val="LTableTextAbt"/>
            </w:pPr>
            <w:r w:rsidRPr="00C5726B">
              <w:t>Isopropyl alcohol</w:t>
            </w:r>
          </w:p>
        </w:tc>
        <w:tc>
          <w:tcPr>
            <w:tcW w:w="2700" w:type="dxa"/>
            <w:tcBorders>
              <w:top w:val="single" w:sz="4" w:space="0" w:color="auto"/>
              <w:left w:val="single" w:sz="4" w:space="0" w:color="auto"/>
              <w:bottom w:val="single" w:sz="4" w:space="0" w:color="auto"/>
              <w:right w:val="single" w:sz="4" w:space="0" w:color="auto"/>
            </w:tcBorders>
          </w:tcPr>
          <w:p w:rsidR="005B6015" w:rsidRPr="00C5726B" w:rsidP="00CB1C05" w14:paraId="6E634E5F" w14:textId="77777777">
            <w:pPr>
              <w:pStyle w:val="CTableTextAbt"/>
            </w:pPr>
            <w:r w:rsidRPr="00C5726B">
              <w:t>6%</w:t>
            </w:r>
          </w:p>
        </w:tc>
        <w:tc>
          <w:tcPr>
            <w:tcW w:w="2970" w:type="dxa"/>
            <w:tcBorders>
              <w:top w:val="single" w:sz="4" w:space="0" w:color="auto"/>
              <w:left w:val="single" w:sz="4" w:space="0" w:color="auto"/>
              <w:bottom w:val="single" w:sz="4" w:space="0" w:color="auto"/>
              <w:right w:val="single" w:sz="4" w:space="0" w:color="auto"/>
            </w:tcBorders>
          </w:tcPr>
          <w:p w:rsidR="005B6015" w:rsidRPr="00C5726B" w:rsidP="00CB1C05" w14:paraId="72C28D04" w14:textId="77777777">
            <w:pPr>
              <w:pStyle w:val="CTableTextAbt"/>
            </w:pPr>
            <w:r w:rsidRPr="00C5726B">
              <w:t>8%</w:t>
            </w:r>
          </w:p>
        </w:tc>
      </w:tr>
      <w:tr w14:paraId="3A2F771B" w14:textId="77777777" w:rsidTr="004F0B02">
        <w:tblPrEx>
          <w:tblW w:w="7830"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5B6015" w:rsidRPr="00C5726B" w:rsidP="00CB1C05" w14:paraId="638F49D0" w14:textId="77777777">
            <w:pPr>
              <w:pStyle w:val="LTableTextAbt"/>
            </w:pPr>
            <w:r w:rsidRPr="00C5726B">
              <w:t>D-limonene</w:t>
            </w:r>
          </w:p>
        </w:tc>
        <w:tc>
          <w:tcPr>
            <w:tcW w:w="2700" w:type="dxa"/>
            <w:tcBorders>
              <w:top w:val="single" w:sz="4" w:space="0" w:color="auto"/>
              <w:left w:val="single" w:sz="4" w:space="0" w:color="auto"/>
              <w:bottom w:val="single" w:sz="4" w:space="0" w:color="auto"/>
              <w:right w:val="single" w:sz="4" w:space="0" w:color="auto"/>
            </w:tcBorders>
          </w:tcPr>
          <w:p w:rsidR="005B6015" w:rsidRPr="00C5726B" w:rsidP="00CB1C05" w14:paraId="0B0F8B87" w14:textId="77777777">
            <w:pPr>
              <w:pStyle w:val="CTableTextAbt"/>
            </w:pPr>
            <w:r w:rsidRPr="00C5726B">
              <w:t>5%</w:t>
            </w:r>
          </w:p>
        </w:tc>
        <w:tc>
          <w:tcPr>
            <w:tcW w:w="2970" w:type="dxa"/>
            <w:tcBorders>
              <w:top w:val="single" w:sz="4" w:space="0" w:color="auto"/>
              <w:left w:val="single" w:sz="4" w:space="0" w:color="auto"/>
              <w:bottom w:val="single" w:sz="4" w:space="0" w:color="auto"/>
              <w:right w:val="single" w:sz="4" w:space="0" w:color="auto"/>
            </w:tcBorders>
          </w:tcPr>
          <w:p w:rsidR="005B6015" w:rsidRPr="00C5726B" w:rsidP="00CB1C05" w14:paraId="6E688126" w14:textId="77777777">
            <w:pPr>
              <w:pStyle w:val="CTableTextAbt"/>
            </w:pPr>
            <w:r w:rsidRPr="00C5726B">
              <w:t>6%</w:t>
            </w:r>
          </w:p>
        </w:tc>
      </w:tr>
      <w:tr w14:paraId="74805C52" w14:textId="77777777" w:rsidTr="00E5555E">
        <w:tblPrEx>
          <w:tblW w:w="7830" w:type="dxa"/>
          <w:jc w:val="center"/>
          <w:tblLook w:val="04A0"/>
        </w:tblPrEx>
        <w:trPr>
          <w:cantSplit/>
          <w:trHeight w:val="144"/>
          <w:jc w:val="center"/>
        </w:trPr>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5B6015" w:rsidRPr="00D030A0" w:rsidP="00CB1C05" w14:paraId="49F91AA7" w14:textId="77777777">
            <w:pPr>
              <w:pStyle w:val="LTableTextAbt"/>
            </w:pPr>
            <w:r w:rsidRPr="00D030A0">
              <w:t>N</w:t>
            </w:r>
            <w:r w:rsidR="0040374A">
              <w:t>otes</w:t>
            </w:r>
            <w:r w:rsidRPr="00D030A0">
              <w:t xml:space="preserve">: The figures shown here are based on a proxy chemical ranking procedure, which draws upon factors including concentration in the product and availability and quality of product reviews. </w:t>
            </w:r>
            <w:r w:rsidRPr="00D030A0" w:rsidR="00D030A0">
              <w:t xml:space="preserve">Orange shading indicates </w:t>
            </w:r>
            <w:r w:rsidR="00843813">
              <w:t>PCE</w:t>
            </w:r>
            <w:r w:rsidRPr="00D030A0" w:rsidR="00D030A0">
              <w:t>. Grey shading indicates another one of the first 10 TSCA work plan chemicals.</w:t>
            </w:r>
          </w:p>
        </w:tc>
      </w:tr>
    </w:tbl>
    <w:p w:rsidR="005B6015" w:rsidP="00CB1C05" w14:paraId="7B62A5F4" w14:textId="77777777"/>
    <w:p w:rsidR="005B6015" w:rsidP="00CB1C05" w14:paraId="12857EB3" w14:textId="77777777">
      <w:pPr>
        <w:pStyle w:val="Heading3"/>
      </w:pPr>
      <w:bookmarkStart w:id="359" w:name="_Toc111035575"/>
      <w:bookmarkStart w:id="360" w:name="_Toc114061912"/>
      <w:r w:rsidRPr="00D5798A">
        <w:t>Volatile Organic Compounds Content</w:t>
      </w:r>
      <w:bookmarkEnd w:id="359"/>
      <w:bookmarkEnd w:id="360"/>
    </w:p>
    <w:p w:rsidR="00D027CA" w:rsidRPr="00D027CA" w:rsidP="00CB1C05" w14:paraId="265A52A6" w14:textId="77777777">
      <w:r>
        <w:t>V</w:t>
      </w:r>
      <w:r w:rsidR="005B6015">
        <w:t>OC information</w:t>
      </w:r>
      <w:r>
        <w:t xml:space="preserve"> was reviewed</w:t>
      </w:r>
      <w:r w:rsidR="005B6015">
        <w:t xml:space="preserve"> in product SDSs</w:t>
      </w:r>
      <w:r w:rsidR="00F434C2">
        <w:t>,</w:t>
      </w:r>
      <w:r w:rsidR="005B6015">
        <w:t xml:space="preserve"> and summarized findings</w:t>
      </w:r>
      <w:r>
        <w:t xml:space="preserve"> are</w:t>
      </w:r>
      <w:r w:rsidR="005B6015">
        <w:t xml:space="preserve"> in </w:t>
      </w:r>
      <w:r>
        <w:fldChar w:fldCharType="begin" w:fldLock="1"/>
      </w:r>
      <w:r>
        <w:instrText xml:space="preserve"> REF _Ref111186467 \h </w:instrText>
      </w:r>
      <w:r>
        <w:fldChar w:fldCharType="separate"/>
      </w:r>
      <w:r w:rsidRPr="00C31E76" w:rsidR="0092222B">
        <w:t xml:space="preserve">Table </w:t>
      </w:r>
      <w:r w:rsidR="0092222B">
        <w:rPr>
          <w:noProof/>
        </w:rPr>
        <w:t>5</w:t>
      </w:r>
      <w:r w:rsidR="0092222B">
        <w:noBreakHyphen/>
      </w:r>
      <w:r w:rsidR="0092222B">
        <w:rPr>
          <w:noProof/>
        </w:rPr>
        <w:t>22</w:t>
      </w:r>
      <w:r>
        <w:fldChar w:fldCharType="end"/>
      </w:r>
      <w:r w:rsidR="005B6015">
        <w:t xml:space="preserve">. </w:t>
      </w:r>
      <w:r w:rsidRPr="007266B0" w:rsidR="005B6015">
        <w:t xml:space="preserve">There is no VOC limit for automotive </w:t>
      </w:r>
      <w:r w:rsidR="005B6015">
        <w:t>A/C</w:t>
      </w:r>
      <w:r w:rsidRPr="007266B0" w:rsidR="005B6015">
        <w:t xml:space="preserve"> flush products in the </w:t>
      </w:r>
      <w:r w:rsidR="0071647A">
        <w:t>United States</w:t>
      </w:r>
      <w:r w:rsidRPr="007266B0" w:rsidR="005B6015">
        <w:t>. Out of the two</w:t>
      </w:r>
      <w:r w:rsidR="005B6015">
        <w:t xml:space="preserve"> products reviewed with </w:t>
      </w:r>
      <w:r>
        <w:t>1-</w:t>
      </w:r>
      <w:r w:rsidR="00124A45">
        <w:t>b</w:t>
      </w:r>
      <w:r>
        <w:t xml:space="preserve">romopropane and </w:t>
      </w:r>
      <w:r w:rsidR="00843813">
        <w:t>PCE</w:t>
      </w:r>
      <w:r w:rsidR="005B6015">
        <w:t xml:space="preserve">, only </w:t>
      </w:r>
      <w:r w:rsidRPr="00A82861" w:rsidR="005B6015">
        <w:rPr>
          <w:color w:val="000000"/>
        </w:rPr>
        <w:t>Premium A/C Flush Non-Flammable</w:t>
      </w:r>
      <w:r w:rsidR="005B6015">
        <w:rPr>
          <w:color w:val="000000"/>
        </w:rPr>
        <w:t xml:space="preserve"> containing 1</w:t>
      </w:r>
      <w:r w:rsidR="00124A45">
        <w:rPr>
          <w:color w:val="000000"/>
        </w:rPr>
        <w:noBreakHyphen/>
        <w:t>b</w:t>
      </w:r>
      <w:r w:rsidR="00E95801">
        <w:rPr>
          <w:color w:val="000000"/>
        </w:rPr>
        <w:t>romopropane</w:t>
      </w:r>
      <w:r w:rsidR="005B6015">
        <w:rPr>
          <w:color w:val="000000"/>
        </w:rPr>
        <w:t xml:space="preserve"> had VOC information in the SDS. The VOC content of this product was 100</w:t>
      </w:r>
      <w:r w:rsidR="00124A45">
        <w:rPr>
          <w:color w:val="000000"/>
        </w:rPr>
        <w:t> percent</w:t>
      </w:r>
      <w:r w:rsidR="005B6015">
        <w:rPr>
          <w:color w:val="000000"/>
        </w:rPr>
        <w:t xml:space="preserve">. VOC information was only available for two of the alternative products; both Super Flush 69994 and 22779 Flash Flush also </w:t>
      </w:r>
      <w:r w:rsidR="000E5B45">
        <w:rPr>
          <w:color w:val="000000"/>
        </w:rPr>
        <w:t xml:space="preserve">had </w:t>
      </w:r>
      <w:r w:rsidR="005B6015">
        <w:rPr>
          <w:color w:val="000000"/>
        </w:rPr>
        <w:t>100</w:t>
      </w:r>
      <w:r w:rsidR="00124A45">
        <w:rPr>
          <w:color w:val="000000"/>
        </w:rPr>
        <w:t> percent</w:t>
      </w:r>
      <w:r w:rsidR="000E5B45">
        <w:rPr>
          <w:color w:val="000000"/>
        </w:rPr>
        <w:t xml:space="preserve"> VOC content</w:t>
      </w:r>
      <w:r w:rsidR="00124A45">
        <w:rPr>
          <w:color w:val="000000"/>
        </w:rPr>
        <w:t xml:space="preserve">. </w:t>
      </w:r>
      <w:r w:rsidR="005B6015">
        <w:rPr>
          <w:color w:val="000000"/>
        </w:rPr>
        <w:t>If 1-</w:t>
      </w:r>
      <w:r w:rsidR="00124A45">
        <w:rPr>
          <w:color w:val="000000"/>
        </w:rPr>
        <w:t>b</w:t>
      </w:r>
      <w:r>
        <w:rPr>
          <w:color w:val="000000"/>
        </w:rPr>
        <w:t>romopropane</w:t>
      </w:r>
      <w:r w:rsidR="005B6015">
        <w:rPr>
          <w:color w:val="000000"/>
        </w:rPr>
        <w:t xml:space="preserve"> and </w:t>
      </w:r>
      <w:r w:rsidR="00843813">
        <w:rPr>
          <w:color w:val="000000"/>
        </w:rPr>
        <w:t>PCE</w:t>
      </w:r>
      <w:r w:rsidR="005B6015">
        <w:rPr>
          <w:color w:val="000000"/>
        </w:rPr>
        <w:t xml:space="preserve"> were to be restricted in this product category, it is unclear how the market may be affected in terms of low VOC products on the market, as a number of products lacked VOC information and others had 100</w:t>
      </w:r>
      <w:r w:rsidR="000E5B45">
        <w:rPr>
          <w:color w:val="000000"/>
        </w:rPr>
        <w:t xml:space="preserve"> percent </w:t>
      </w:r>
      <w:r w:rsidR="005B6015">
        <w:rPr>
          <w:color w:val="000000"/>
        </w:rPr>
        <w:t xml:space="preserve">VOC content. </w:t>
      </w:r>
    </w:p>
    <w:tbl>
      <w:tblPr>
        <w:tblW w:w="78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5"/>
        <w:gridCol w:w="3870"/>
        <w:gridCol w:w="2250"/>
      </w:tblGrid>
      <w:tr w14:paraId="0902C632" w14:textId="77777777" w:rsidTr="0005430F">
        <w:tblPrEx>
          <w:tblW w:w="78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7825" w:type="dxa"/>
            <w:gridSpan w:val="3"/>
            <w:tcBorders>
              <w:top w:val="nil"/>
              <w:left w:val="nil"/>
              <w:bottom w:val="single" w:sz="4" w:space="0" w:color="auto"/>
              <w:right w:val="nil"/>
            </w:tcBorders>
            <w:shd w:val="clear" w:color="auto" w:fill="auto"/>
          </w:tcPr>
          <w:p w:rsidR="00D027CA" w:rsidRPr="00FD73B7" w:rsidP="00CB1C05" w14:paraId="722177ED" w14:textId="77777777">
            <w:pPr>
              <w:pStyle w:val="TableTitleA"/>
            </w:pPr>
            <w:bookmarkStart w:id="361" w:name="_Ref111186467"/>
            <w:bookmarkStart w:id="362" w:name="_Toc121142568"/>
            <w:bookmarkStart w:id="363" w:name="_Toc165379562"/>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2</w:t>
            </w:r>
            <w:r w:rsidR="00BC4B5D">
              <w:rPr>
                <w:noProof/>
              </w:rPr>
              <w:fldChar w:fldCharType="end"/>
            </w:r>
            <w:bookmarkEnd w:id="361"/>
            <w:r w:rsidRPr="00C31E76">
              <w:t>:</w:t>
            </w:r>
            <w:r>
              <w:t xml:space="preserve"> </w:t>
            </w:r>
            <w:r w:rsidRPr="00D027CA">
              <w:t xml:space="preserve">VOC </w:t>
            </w:r>
            <w:r w:rsidRPr="00D027CA" w:rsidR="003043B2">
              <w:t xml:space="preserve">Content </w:t>
            </w:r>
            <w:r w:rsidRPr="00D027CA">
              <w:t xml:space="preserve">for </w:t>
            </w:r>
            <w:r w:rsidRPr="00D027CA" w:rsidR="003043B2">
              <w:t xml:space="preserve">Automotive A/C Flush Products Based </w:t>
            </w:r>
            <w:r w:rsidRPr="00D027CA">
              <w:t xml:space="preserve">on </w:t>
            </w:r>
            <w:r w:rsidRPr="00D027CA" w:rsidR="003043B2">
              <w:t xml:space="preserve">Information </w:t>
            </w:r>
            <w:r w:rsidRPr="00D027CA">
              <w:t xml:space="preserve">in SDSs or </w:t>
            </w:r>
            <w:r w:rsidRPr="00D027CA" w:rsidR="003043B2">
              <w:t>Technical Data Sheets</w:t>
            </w:r>
            <w:bookmarkEnd w:id="362"/>
            <w:bookmarkEnd w:id="363"/>
          </w:p>
        </w:tc>
      </w:tr>
      <w:tr w14:paraId="581A7E0D" w14:textId="77777777" w:rsidTr="0005430F">
        <w:tblPrEx>
          <w:tblW w:w="7825" w:type="dxa"/>
          <w:jc w:val="center"/>
          <w:tblLayout w:type="fixed"/>
          <w:tblLook w:val="04A0"/>
        </w:tblPrEx>
        <w:trPr>
          <w:cantSplit/>
          <w:trHeight w:val="20"/>
          <w:tblHeader/>
          <w:jc w:val="center"/>
        </w:trPr>
        <w:tc>
          <w:tcPr>
            <w:tcW w:w="1705" w:type="dxa"/>
            <w:tcBorders>
              <w:top w:val="single" w:sz="4" w:space="0" w:color="auto"/>
              <w:left w:val="single" w:sz="4" w:space="0" w:color="auto"/>
              <w:bottom w:val="single" w:sz="4" w:space="0" w:color="auto"/>
              <w:right w:val="single" w:sz="4" w:space="0" w:color="auto"/>
            </w:tcBorders>
            <w:shd w:val="clear" w:color="auto" w:fill="48A9C5"/>
          </w:tcPr>
          <w:p w:rsidR="005B6015" w:rsidRPr="00FD73B7" w:rsidP="00CB1C05" w14:paraId="4A7A32D2" w14:textId="77777777">
            <w:pPr>
              <w:pStyle w:val="TableSubtitle"/>
            </w:pPr>
            <w:r w:rsidRPr="00FD73B7">
              <w:t>Supplier</w:t>
            </w:r>
          </w:p>
        </w:tc>
        <w:tc>
          <w:tcPr>
            <w:tcW w:w="3870" w:type="dxa"/>
            <w:tcBorders>
              <w:top w:val="single" w:sz="4" w:space="0" w:color="auto"/>
              <w:left w:val="single" w:sz="4" w:space="0" w:color="auto"/>
              <w:bottom w:val="single" w:sz="4" w:space="0" w:color="auto"/>
              <w:right w:val="single" w:sz="4" w:space="0" w:color="auto"/>
            </w:tcBorders>
            <w:shd w:val="clear" w:color="auto" w:fill="48A9C5"/>
          </w:tcPr>
          <w:p w:rsidR="005B6015" w:rsidRPr="00FD73B7" w:rsidP="00CB1C05" w14:paraId="4CFC8724" w14:textId="77777777">
            <w:pPr>
              <w:pStyle w:val="TableSubtitle"/>
            </w:pPr>
            <w:r w:rsidRPr="00FD73B7">
              <w:t>Product</w:t>
            </w:r>
          </w:p>
        </w:tc>
        <w:tc>
          <w:tcPr>
            <w:tcW w:w="2250" w:type="dxa"/>
            <w:tcBorders>
              <w:top w:val="single" w:sz="4" w:space="0" w:color="auto"/>
              <w:left w:val="single" w:sz="4" w:space="0" w:color="auto"/>
              <w:bottom w:val="single" w:sz="4" w:space="0" w:color="auto"/>
              <w:right w:val="single" w:sz="4" w:space="0" w:color="auto"/>
            </w:tcBorders>
            <w:shd w:val="clear" w:color="auto" w:fill="48A9C5"/>
          </w:tcPr>
          <w:p w:rsidR="005B6015" w:rsidRPr="00FD73B7" w:rsidP="00CB1C05" w14:paraId="0ED95CA7" w14:textId="77777777">
            <w:pPr>
              <w:pStyle w:val="TableSubtitle"/>
            </w:pPr>
            <w:r w:rsidRPr="00FD73B7">
              <w:t xml:space="preserve">VOC </w:t>
            </w:r>
          </w:p>
          <w:p w:rsidR="005B6015" w:rsidRPr="00FD73B7" w:rsidP="00CB1C05" w14:paraId="43C42DB6" w14:textId="77777777">
            <w:pPr>
              <w:pStyle w:val="TableSubtitle"/>
            </w:pPr>
            <w:r w:rsidRPr="00FD73B7">
              <w:t>(% weight, g/L)</w:t>
            </w:r>
          </w:p>
        </w:tc>
      </w:tr>
      <w:tr w14:paraId="0874D6D0" w14:textId="77777777" w:rsidTr="0005430F">
        <w:tblPrEx>
          <w:tblW w:w="7825"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shd w:val="clear" w:color="auto" w:fill="F1AD7A" w:themeFill="accent2" w:themeFillTint="99"/>
            <w:hideMark/>
          </w:tcPr>
          <w:p w:rsidR="005B6015" w:rsidRPr="00FD73B7" w:rsidP="00CB1C05" w14:paraId="0B6297E3" w14:textId="77777777">
            <w:pPr>
              <w:pStyle w:val="LTableTextAbt"/>
            </w:pPr>
            <w:r w:rsidRPr="00FD73B7">
              <w:t>Mastercool</w:t>
            </w:r>
          </w:p>
        </w:tc>
        <w:tc>
          <w:tcPr>
            <w:tcW w:w="3870" w:type="dxa"/>
            <w:tcBorders>
              <w:top w:val="single" w:sz="4" w:space="0" w:color="auto"/>
              <w:left w:val="single" w:sz="4" w:space="0" w:color="auto"/>
              <w:bottom w:val="single" w:sz="4" w:space="0" w:color="auto"/>
              <w:right w:val="single" w:sz="4" w:space="0" w:color="auto"/>
            </w:tcBorders>
            <w:shd w:val="clear" w:color="auto" w:fill="F1AD7A" w:themeFill="accent2" w:themeFillTint="99"/>
            <w:hideMark/>
          </w:tcPr>
          <w:p w:rsidR="005B6015" w:rsidRPr="00FD73B7" w:rsidP="00CB1C05" w14:paraId="606986CD" w14:textId="77777777">
            <w:pPr>
              <w:pStyle w:val="LTableTextAbt"/>
            </w:pPr>
            <w:r w:rsidRPr="00FD73B7">
              <w:t>A/C Flush Solvent 91049-128</w:t>
            </w:r>
          </w:p>
        </w:tc>
        <w:tc>
          <w:tcPr>
            <w:tcW w:w="225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5B6015" w:rsidRPr="00FD73B7" w:rsidP="00CB1C05" w14:paraId="4B654E2C" w14:textId="77777777">
            <w:pPr>
              <w:pStyle w:val="LTableTextAbt"/>
            </w:pPr>
            <w:r w:rsidRPr="00FD73B7">
              <w:t>No information in SDS</w:t>
            </w:r>
          </w:p>
        </w:tc>
      </w:tr>
      <w:tr w14:paraId="5D9998C2" w14:textId="77777777" w:rsidTr="0005430F">
        <w:tblPrEx>
          <w:tblW w:w="7825"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D027CA" w:rsidRPr="00FD73B7" w:rsidP="00CB1C05" w14:paraId="0561A177" w14:textId="77777777">
            <w:pPr>
              <w:pStyle w:val="LTableTextAbt"/>
            </w:pPr>
            <w:r w:rsidRPr="00D671C1">
              <w:t>Johnsen</w:t>
            </w:r>
            <w:r>
              <w:t>’</w:t>
            </w:r>
            <w:r w:rsidRPr="00D671C1">
              <w:t>s</w:t>
            </w:r>
          </w:p>
        </w:tc>
        <w:tc>
          <w:tcPr>
            <w:tcW w:w="38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D027CA" w:rsidRPr="00FD73B7" w:rsidP="00CB1C05" w14:paraId="0D7BF2AE" w14:textId="77777777">
            <w:pPr>
              <w:pStyle w:val="LTableTextAbt"/>
            </w:pPr>
            <w:r w:rsidRPr="00D671C1">
              <w:t>Premium A/C Flush Non- Flammable</w:t>
            </w:r>
          </w:p>
        </w:tc>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D027CA" w:rsidRPr="00FD73B7" w:rsidP="00CB1C05" w14:paraId="6719A346" w14:textId="77777777">
            <w:pPr>
              <w:pStyle w:val="LTableTextAbt"/>
            </w:pPr>
            <w:r w:rsidRPr="00D671C1">
              <w:t>100%</w:t>
            </w:r>
          </w:p>
        </w:tc>
      </w:tr>
      <w:tr w14:paraId="5604FFB0" w14:textId="77777777" w:rsidTr="00E5555E">
        <w:tblPrEx>
          <w:tblW w:w="7825"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68862CA1" w14:textId="77777777">
            <w:pPr>
              <w:pStyle w:val="LTableTextAbt"/>
            </w:pPr>
            <w:r w:rsidRPr="00FD73B7">
              <w:t>Interdynamics</w:t>
            </w:r>
          </w:p>
        </w:tc>
        <w:tc>
          <w:tcPr>
            <w:tcW w:w="387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7E6B1ABD" w14:textId="77777777">
            <w:pPr>
              <w:pStyle w:val="LTableTextAbt"/>
            </w:pPr>
            <w:r w:rsidRPr="00FD73B7">
              <w:t>Certified A/C PRO Power Clean &amp; Flush</w:t>
            </w:r>
          </w:p>
        </w:tc>
        <w:tc>
          <w:tcPr>
            <w:tcW w:w="225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6DEDC755" w14:textId="77777777">
            <w:pPr>
              <w:pStyle w:val="LTableTextAbt"/>
            </w:pPr>
            <w:r w:rsidRPr="00FD73B7">
              <w:t>No information in SDS</w:t>
            </w:r>
          </w:p>
        </w:tc>
      </w:tr>
      <w:tr w14:paraId="02BE71B9" w14:textId="77777777" w:rsidTr="00E5555E">
        <w:tblPrEx>
          <w:tblW w:w="7825"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18D1EDDD" w14:textId="77777777">
            <w:pPr>
              <w:pStyle w:val="LTableTextAbt"/>
            </w:pPr>
            <w:r w:rsidRPr="00FD73B7">
              <w:t>FJC</w:t>
            </w:r>
          </w:p>
        </w:tc>
        <w:tc>
          <w:tcPr>
            <w:tcW w:w="387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489EF27A" w14:textId="77777777">
            <w:pPr>
              <w:pStyle w:val="LTableTextAbt"/>
            </w:pPr>
            <w:r w:rsidRPr="00FD73B7">
              <w:t>FJC 2032 A/C Flush</w:t>
            </w:r>
          </w:p>
        </w:tc>
        <w:tc>
          <w:tcPr>
            <w:tcW w:w="225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14C91F32" w14:textId="77777777">
            <w:pPr>
              <w:pStyle w:val="LTableTextAbt"/>
            </w:pPr>
            <w:r w:rsidRPr="00FD73B7">
              <w:t>Not applicable</w:t>
            </w:r>
          </w:p>
        </w:tc>
      </w:tr>
      <w:tr w14:paraId="46312D7F" w14:textId="77777777" w:rsidTr="00E5555E">
        <w:tblPrEx>
          <w:tblW w:w="7825"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5F1D6E4B" w14:textId="77777777">
            <w:pPr>
              <w:pStyle w:val="LTableTextAbt"/>
            </w:pPr>
            <w:r w:rsidRPr="00FD73B7">
              <w:t>Four Seasons</w:t>
            </w:r>
          </w:p>
        </w:tc>
        <w:tc>
          <w:tcPr>
            <w:tcW w:w="387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071D13E9" w14:textId="77777777">
            <w:pPr>
              <w:pStyle w:val="LTableTextAbt"/>
            </w:pPr>
            <w:r w:rsidRPr="00FD73B7">
              <w:t>Super Flush 69994</w:t>
            </w:r>
          </w:p>
        </w:tc>
        <w:tc>
          <w:tcPr>
            <w:tcW w:w="225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019181E7" w14:textId="77777777">
            <w:pPr>
              <w:pStyle w:val="LTableTextAbt"/>
            </w:pPr>
            <w:r w:rsidRPr="00FD73B7">
              <w:t>100%</w:t>
            </w:r>
          </w:p>
        </w:tc>
      </w:tr>
      <w:tr w14:paraId="47D10300" w14:textId="77777777" w:rsidTr="00E5555E">
        <w:tblPrEx>
          <w:tblW w:w="7825"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67AB2BEA" w14:textId="77777777">
            <w:pPr>
              <w:pStyle w:val="LTableTextAbt"/>
            </w:pPr>
            <w:r w:rsidRPr="00FD73B7">
              <w:t>Supercool</w:t>
            </w:r>
          </w:p>
        </w:tc>
        <w:tc>
          <w:tcPr>
            <w:tcW w:w="387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2CC09FF4" w14:textId="77777777">
            <w:pPr>
              <w:pStyle w:val="LTableTextAbt"/>
            </w:pPr>
            <w:r w:rsidRPr="00FD73B7">
              <w:t>22779 Flash Flush</w:t>
            </w:r>
          </w:p>
        </w:tc>
        <w:tc>
          <w:tcPr>
            <w:tcW w:w="2250" w:type="dxa"/>
            <w:tcBorders>
              <w:top w:val="single" w:sz="4" w:space="0" w:color="auto"/>
              <w:left w:val="single" w:sz="4" w:space="0" w:color="auto"/>
              <w:bottom w:val="single" w:sz="4" w:space="0" w:color="auto"/>
              <w:right w:val="single" w:sz="4" w:space="0" w:color="auto"/>
            </w:tcBorders>
            <w:noWrap/>
            <w:hideMark/>
          </w:tcPr>
          <w:p w:rsidR="005B6015" w:rsidRPr="00FD73B7" w:rsidP="00CB1C05" w14:paraId="74C5155A" w14:textId="77777777">
            <w:pPr>
              <w:pStyle w:val="LTableTextAbt"/>
            </w:pPr>
            <w:r w:rsidRPr="00FD73B7">
              <w:t>100%</w:t>
            </w:r>
          </w:p>
        </w:tc>
      </w:tr>
      <w:tr w14:paraId="43F355B6" w14:textId="77777777" w:rsidTr="00E5555E">
        <w:tblPrEx>
          <w:tblW w:w="7825" w:type="dxa"/>
          <w:jc w:val="center"/>
          <w:tblLayout w:type="fixed"/>
          <w:tblLook w:val="04A0"/>
        </w:tblPrEx>
        <w:trPr>
          <w:cantSplit/>
          <w:trHeight w:val="20"/>
          <w:jc w:val="center"/>
        </w:trPr>
        <w:tc>
          <w:tcPr>
            <w:tcW w:w="7825" w:type="dxa"/>
            <w:gridSpan w:val="3"/>
            <w:tcBorders>
              <w:top w:val="single" w:sz="4" w:space="0" w:color="auto"/>
              <w:left w:val="single" w:sz="4" w:space="0" w:color="auto"/>
              <w:bottom w:val="single" w:sz="4" w:space="0" w:color="auto"/>
              <w:right w:val="single" w:sz="4" w:space="0" w:color="auto"/>
            </w:tcBorders>
            <w:noWrap/>
          </w:tcPr>
          <w:p w:rsidR="00D027CA" w:rsidRPr="00FD73B7" w:rsidP="00CB1C05" w14:paraId="386CE0A8" w14:textId="77777777">
            <w:pPr>
              <w:pStyle w:val="LTableTextAbt"/>
            </w:pPr>
            <w:r w:rsidRPr="00B06F71">
              <w:t xml:space="preserve">Note: </w:t>
            </w:r>
            <w:r>
              <w:t xml:space="preserve">Orange shaded rows indicate products that contain </w:t>
            </w:r>
            <w:r w:rsidR="00843813">
              <w:t>PCE</w:t>
            </w:r>
            <w:r>
              <w:t>.</w:t>
            </w:r>
            <w:r w:rsidRPr="00B06F71">
              <w:t xml:space="preserve"> Grey shaded rows indicate products that contain another one of the first 10 TSCA work plan chemicals.</w:t>
            </w:r>
          </w:p>
        </w:tc>
      </w:tr>
    </w:tbl>
    <w:p w:rsidR="002115BF" w:rsidRPr="002115BF" w:rsidP="00CB1C05" w14:paraId="692C084C" w14:textId="77777777">
      <w:pPr>
        <w:pStyle w:val="BodyText"/>
        <w:rPr>
          <w:lang w:val="en-US"/>
        </w:rPr>
      </w:pPr>
    </w:p>
    <w:p w:rsidR="002115BF" w:rsidRPr="002115BF" w:rsidP="00CB1C05" w14:paraId="59473C00" w14:textId="77777777">
      <w:pPr>
        <w:pStyle w:val="Heading3"/>
      </w:pPr>
      <w:bookmarkStart w:id="364" w:name="_Toc111035576"/>
      <w:bookmarkStart w:id="365" w:name="_Toc114061913"/>
      <w:r w:rsidRPr="002115BF">
        <w:t>Fire Safety</w:t>
      </w:r>
      <w:bookmarkEnd w:id="364"/>
      <w:bookmarkEnd w:id="365"/>
    </w:p>
    <w:p w:rsidR="005B6015" w:rsidRPr="00A66DA0" w:rsidP="00CB1C05" w14:paraId="1CD5B786" w14:textId="77777777">
      <w:r>
        <w:t>EPA reviewed f</w:t>
      </w:r>
      <w:r w:rsidRPr="00A66DA0">
        <w:t>lash points and flammability ratings in</w:t>
      </w:r>
      <w:r>
        <w:t xml:space="preserve"> product</w:t>
      </w:r>
      <w:r w:rsidRPr="00A66DA0">
        <w:t xml:space="preserve"> SDSs and summarized </w:t>
      </w:r>
      <w:r>
        <w:t xml:space="preserve">findings </w:t>
      </w:r>
      <w:r w:rsidRPr="00A66DA0">
        <w:t xml:space="preserve">in </w:t>
      </w:r>
      <w:r w:rsidR="00F01C6B">
        <w:fldChar w:fldCharType="begin" w:fldLock="1"/>
      </w:r>
      <w:r w:rsidR="00F01C6B">
        <w:instrText xml:space="preserve"> REF _Ref111186531 \h </w:instrText>
      </w:r>
      <w:r w:rsidR="00F01C6B">
        <w:fldChar w:fldCharType="separate"/>
      </w:r>
      <w:r w:rsidRPr="00C31E76" w:rsidR="0092222B">
        <w:t xml:space="preserve">Table </w:t>
      </w:r>
      <w:r w:rsidR="0092222B">
        <w:rPr>
          <w:noProof/>
        </w:rPr>
        <w:t>5</w:t>
      </w:r>
      <w:r w:rsidR="0092222B">
        <w:noBreakHyphen/>
      </w:r>
      <w:r w:rsidR="0092222B">
        <w:rPr>
          <w:noProof/>
        </w:rPr>
        <w:t>23</w:t>
      </w:r>
      <w:r w:rsidR="00F01C6B">
        <w:fldChar w:fldCharType="end"/>
      </w:r>
      <w:r w:rsidRPr="00A66DA0">
        <w:t xml:space="preserve">. </w:t>
      </w:r>
      <w:r>
        <w:t xml:space="preserve">Both products containing </w:t>
      </w:r>
      <w:r w:rsidR="00F01C6B">
        <w:t>1-</w:t>
      </w:r>
      <w:r w:rsidR="00124A45">
        <w:t>b</w:t>
      </w:r>
      <w:r w:rsidR="00F01C6B">
        <w:t xml:space="preserve">romopropane and </w:t>
      </w:r>
      <w:r w:rsidR="00843813">
        <w:t>PCE</w:t>
      </w:r>
      <w:r>
        <w:t xml:space="preserve">, </w:t>
      </w:r>
      <w:r w:rsidRPr="00FE7FB7">
        <w:t>Premium A/C Flush Non- Flammable and A/C Flush Solvent 91049-128</w:t>
      </w:r>
      <w:r>
        <w:t>,</w:t>
      </w:r>
      <w:r w:rsidRPr="00FE7FB7">
        <w:t xml:space="preserve"> were non-flammable.</w:t>
      </w:r>
      <w:r>
        <w:t xml:space="preserve"> One of the alternative products, FJC 2032 A/C flush, was also non-flammable. The other three alternative products, </w:t>
      </w:r>
      <w:r w:rsidRPr="00FE7FB7">
        <w:t>Certified A/C PRO Power Clean &amp; Flush, Super Flush 69994, and 22779 Flash Flush</w:t>
      </w:r>
      <w:r>
        <w:t>,</w:t>
      </w:r>
      <w:r w:rsidRPr="00FE7FB7">
        <w:t xml:space="preserve"> were rated as combustible or flammable</w:t>
      </w:r>
      <w:r>
        <w:rPr>
          <w:color w:val="000000"/>
        </w:rPr>
        <w:t xml:space="preserve">. Restricting </w:t>
      </w:r>
      <w:r w:rsidR="00843813">
        <w:rPr>
          <w:color w:val="000000"/>
        </w:rPr>
        <w:t>PCE</w:t>
      </w:r>
      <w:r>
        <w:rPr>
          <w:color w:val="000000"/>
        </w:rPr>
        <w:t xml:space="preserve"> in this product category may leave products on the market with a variety of flammability ratings, including non-flammable. </w:t>
      </w:r>
    </w:p>
    <w:tbl>
      <w:tblPr>
        <w:tblW w:w="97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5"/>
        <w:gridCol w:w="3775"/>
        <w:gridCol w:w="2065"/>
        <w:gridCol w:w="2245"/>
      </w:tblGrid>
      <w:tr w14:paraId="4C561BE1" w14:textId="77777777" w:rsidTr="0005430F">
        <w:tblPrEx>
          <w:tblW w:w="97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790" w:type="dxa"/>
            <w:gridSpan w:val="4"/>
            <w:tcBorders>
              <w:top w:val="nil"/>
              <w:left w:val="nil"/>
              <w:bottom w:val="single" w:sz="4" w:space="0" w:color="auto"/>
              <w:right w:val="nil"/>
            </w:tcBorders>
            <w:shd w:val="clear" w:color="auto" w:fill="auto"/>
          </w:tcPr>
          <w:p w:rsidR="00D027CA" w:rsidRPr="007C78E0" w:rsidP="00CB1C05" w14:paraId="4DEE5C42" w14:textId="77777777">
            <w:pPr>
              <w:pStyle w:val="TableTitleA"/>
              <w:rPr>
                <w:b/>
                <w:bCs/>
                <w:sz w:val="21"/>
                <w:szCs w:val="21"/>
              </w:rPr>
            </w:pPr>
            <w:bookmarkStart w:id="366" w:name="_Ref111186531"/>
            <w:bookmarkStart w:id="367" w:name="_Toc121142569"/>
            <w:bookmarkStart w:id="368" w:name="_Toc165379563"/>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3</w:t>
            </w:r>
            <w:r w:rsidR="00BC4B5D">
              <w:rPr>
                <w:noProof/>
              </w:rPr>
              <w:fldChar w:fldCharType="end"/>
            </w:r>
            <w:bookmarkEnd w:id="366"/>
            <w:r w:rsidRPr="00C31E76">
              <w:t>:</w:t>
            </w:r>
            <w:r>
              <w:t xml:space="preserve"> </w:t>
            </w:r>
            <w:r w:rsidRPr="00A83835">
              <w:t xml:space="preserve">Flash </w:t>
            </w:r>
            <w:r w:rsidRPr="00A83835" w:rsidR="003043B2">
              <w:t xml:space="preserve">Point </w:t>
            </w:r>
            <w:r w:rsidRPr="00A83835">
              <w:t xml:space="preserve">and </w:t>
            </w:r>
            <w:r w:rsidRPr="00A83835" w:rsidR="003043B2">
              <w:t xml:space="preserve">Flammability Ratings </w:t>
            </w:r>
            <w:r w:rsidRPr="00A83835">
              <w:t xml:space="preserve">for </w:t>
            </w:r>
            <w:r w:rsidRPr="00A83835" w:rsidR="003043B2">
              <w:t xml:space="preserve">Automotive </w:t>
            </w:r>
            <w:r w:rsidRPr="00A83835">
              <w:t>A</w:t>
            </w:r>
            <w:r w:rsidRPr="00A83835" w:rsidR="003043B2">
              <w:t>/</w:t>
            </w:r>
            <w:r w:rsidRPr="00A83835">
              <w:t xml:space="preserve">C </w:t>
            </w:r>
            <w:r w:rsidRPr="00A83835" w:rsidR="003043B2">
              <w:t xml:space="preserve">Flush Products Based </w:t>
            </w:r>
            <w:r w:rsidRPr="00A83835">
              <w:t xml:space="preserve">on </w:t>
            </w:r>
            <w:r w:rsidRPr="00A83835">
              <w:br/>
            </w:r>
            <w:r w:rsidRPr="000E366D" w:rsidR="003043B2">
              <w:t xml:space="preserve">Information </w:t>
            </w:r>
            <w:r w:rsidRPr="000E366D">
              <w:t xml:space="preserve">in SDSs or </w:t>
            </w:r>
            <w:r w:rsidRPr="000E366D" w:rsidR="003043B2">
              <w:t>Technical Data Sheets</w:t>
            </w:r>
            <w:bookmarkEnd w:id="367"/>
            <w:bookmarkEnd w:id="368"/>
          </w:p>
        </w:tc>
      </w:tr>
      <w:tr w14:paraId="32978AE6" w14:textId="77777777" w:rsidTr="0005430F">
        <w:tblPrEx>
          <w:tblW w:w="9790" w:type="dxa"/>
          <w:jc w:val="center"/>
          <w:tblLayout w:type="fixed"/>
          <w:tblLook w:val="04A0"/>
        </w:tblPrEx>
        <w:trPr>
          <w:cantSplit/>
          <w:trHeight w:val="20"/>
          <w:tblHeader/>
          <w:jc w:val="center"/>
        </w:trPr>
        <w:tc>
          <w:tcPr>
            <w:tcW w:w="1705" w:type="dxa"/>
            <w:tcBorders>
              <w:top w:val="single" w:sz="4" w:space="0" w:color="auto"/>
              <w:left w:val="single" w:sz="4" w:space="0" w:color="auto"/>
              <w:bottom w:val="single" w:sz="4" w:space="0" w:color="auto"/>
              <w:right w:val="single" w:sz="4" w:space="0" w:color="auto"/>
            </w:tcBorders>
            <w:shd w:val="clear" w:color="auto" w:fill="48A9C5"/>
          </w:tcPr>
          <w:p w:rsidR="005B6015" w:rsidRPr="007C78E0" w:rsidP="00CB1C05" w14:paraId="1E7860A8" w14:textId="77777777">
            <w:pPr>
              <w:pStyle w:val="TableSubtitle"/>
            </w:pPr>
            <w:r w:rsidRPr="007C78E0">
              <w:t>Supplier</w:t>
            </w:r>
          </w:p>
        </w:tc>
        <w:tc>
          <w:tcPr>
            <w:tcW w:w="3775" w:type="dxa"/>
            <w:tcBorders>
              <w:top w:val="single" w:sz="4" w:space="0" w:color="auto"/>
              <w:left w:val="single" w:sz="4" w:space="0" w:color="auto"/>
              <w:bottom w:val="single" w:sz="4" w:space="0" w:color="auto"/>
              <w:right w:val="single" w:sz="4" w:space="0" w:color="auto"/>
            </w:tcBorders>
            <w:shd w:val="clear" w:color="auto" w:fill="48A9C5"/>
          </w:tcPr>
          <w:p w:rsidR="005B6015" w:rsidRPr="007C78E0" w:rsidP="00CB1C05" w14:paraId="0B20BF50" w14:textId="77777777">
            <w:pPr>
              <w:pStyle w:val="TableSubtitle"/>
            </w:pPr>
            <w:r w:rsidRPr="007C78E0">
              <w:t>Product</w:t>
            </w:r>
          </w:p>
        </w:tc>
        <w:tc>
          <w:tcPr>
            <w:tcW w:w="2065" w:type="dxa"/>
            <w:tcBorders>
              <w:top w:val="single" w:sz="4" w:space="0" w:color="auto"/>
              <w:left w:val="single" w:sz="4" w:space="0" w:color="auto"/>
              <w:bottom w:val="single" w:sz="4" w:space="0" w:color="auto"/>
              <w:right w:val="single" w:sz="4" w:space="0" w:color="auto"/>
            </w:tcBorders>
            <w:shd w:val="clear" w:color="auto" w:fill="48A9C5"/>
          </w:tcPr>
          <w:p w:rsidR="005B6015" w:rsidRPr="007C78E0" w:rsidP="00CB1C05" w14:paraId="02580EF9" w14:textId="77777777">
            <w:pPr>
              <w:pStyle w:val="TableSubtitle"/>
            </w:pPr>
            <w:r w:rsidRPr="007C78E0">
              <w:t>Flash Point</w:t>
            </w:r>
          </w:p>
        </w:tc>
        <w:tc>
          <w:tcPr>
            <w:tcW w:w="2245" w:type="dxa"/>
            <w:tcBorders>
              <w:top w:val="single" w:sz="4" w:space="0" w:color="auto"/>
              <w:left w:val="single" w:sz="4" w:space="0" w:color="auto"/>
              <w:bottom w:val="single" w:sz="4" w:space="0" w:color="auto"/>
              <w:right w:val="single" w:sz="4" w:space="0" w:color="auto"/>
            </w:tcBorders>
            <w:shd w:val="clear" w:color="auto" w:fill="48A9C5"/>
          </w:tcPr>
          <w:p w:rsidR="005B6015" w:rsidRPr="007C78E0" w:rsidP="00CB1C05" w14:paraId="07430EB3" w14:textId="77777777">
            <w:pPr>
              <w:pStyle w:val="TableSubtitle"/>
            </w:pPr>
            <w:r w:rsidRPr="007C78E0">
              <w:t>Flammability Rating</w:t>
            </w:r>
          </w:p>
        </w:tc>
      </w:tr>
      <w:tr w14:paraId="4F1013E6" w14:textId="77777777" w:rsidTr="0005430F">
        <w:tblPrEx>
          <w:tblW w:w="9790"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shd w:val="clear" w:color="auto" w:fill="F1AD7A" w:themeFill="accent2" w:themeFillTint="99"/>
            <w:hideMark/>
          </w:tcPr>
          <w:p w:rsidR="005B6015" w:rsidRPr="007C78E0" w:rsidP="00CB1C05" w14:paraId="7AB867EB" w14:textId="77777777">
            <w:pPr>
              <w:pStyle w:val="LTableTextAbt"/>
            </w:pPr>
            <w:r w:rsidRPr="007C78E0">
              <w:t>Mastercool</w:t>
            </w:r>
          </w:p>
        </w:tc>
        <w:tc>
          <w:tcPr>
            <w:tcW w:w="3775" w:type="dxa"/>
            <w:tcBorders>
              <w:top w:val="single" w:sz="4" w:space="0" w:color="auto"/>
              <w:left w:val="single" w:sz="4" w:space="0" w:color="auto"/>
              <w:bottom w:val="single" w:sz="4" w:space="0" w:color="auto"/>
              <w:right w:val="single" w:sz="4" w:space="0" w:color="auto"/>
            </w:tcBorders>
            <w:shd w:val="clear" w:color="auto" w:fill="F1AD7A" w:themeFill="accent2" w:themeFillTint="99"/>
            <w:hideMark/>
          </w:tcPr>
          <w:p w:rsidR="005B6015" w:rsidRPr="007C78E0" w:rsidP="00CB1C05" w14:paraId="0F77932E" w14:textId="77777777">
            <w:pPr>
              <w:pStyle w:val="LTableTextAbt"/>
            </w:pPr>
            <w:r w:rsidRPr="007C78E0">
              <w:t>A/C Flush Solvent 91049-128</w:t>
            </w:r>
          </w:p>
        </w:tc>
        <w:tc>
          <w:tcPr>
            <w:tcW w:w="2065"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5B6015" w:rsidRPr="007C78E0" w:rsidP="00CB1C05" w14:paraId="7955FDAF" w14:textId="77777777">
            <w:pPr>
              <w:pStyle w:val="LTableTextAbt"/>
            </w:pPr>
            <w:r w:rsidRPr="007C78E0">
              <w:t>171</w:t>
            </w:r>
            <w:r w:rsidR="008147D0">
              <w:t>°F</w:t>
            </w:r>
            <w:r w:rsidRPr="007C78E0">
              <w:t xml:space="preserve"> (77°C)</w:t>
            </w:r>
          </w:p>
        </w:tc>
        <w:tc>
          <w:tcPr>
            <w:tcW w:w="2245"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hideMark/>
          </w:tcPr>
          <w:p w:rsidR="005B6015" w:rsidRPr="007C78E0" w:rsidP="00CB1C05" w14:paraId="72F228B1" w14:textId="77777777">
            <w:pPr>
              <w:pStyle w:val="LTableTextAbt"/>
            </w:pPr>
            <w:r w:rsidRPr="007C78E0">
              <w:t>Non-flammable</w:t>
            </w:r>
          </w:p>
        </w:tc>
      </w:tr>
      <w:tr w14:paraId="59F1C710" w14:textId="77777777" w:rsidTr="0005430F">
        <w:tblPrEx>
          <w:tblW w:w="9790"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D027CA" w:rsidRPr="007C78E0" w:rsidP="00CB1C05" w14:paraId="36D8334D" w14:textId="77777777">
            <w:pPr>
              <w:pStyle w:val="LTableTextAbt"/>
            </w:pPr>
            <w:r w:rsidRPr="003E4123">
              <w:t>J</w:t>
            </w:r>
            <w:r w:rsidR="0005094C">
              <w:t>’</w:t>
            </w:r>
            <w:r w:rsidRPr="003E4123">
              <w:t>hnsen's</w:t>
            </w:r>
          </w:p>
        </w:tc>
        <w:tc>
          <w:tcPr>
            <w:tcW w:w="377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D027CA" w:rsidRPr="007C78E0" w:rsidP="00CB1C05" w14:paraId="1F34D529" w14:textId="77777777">
            <w:pPr>
              <w:pStyle w:val="LTableTextAbt"/>
            </w:pPr>
            <w:r w:rsidRPr="003E4123">
              <w:t>Premium A/C Flush Non-Flammable</w:t>
            </w:r>
          </w:p>
        </w:tc>
        <w:tc>
          <w:tcPr>
            <w:tcW w:w="206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D027CA" w:rsidRPr="007C78E0" w:rsidP="00CB1C05" w14:paraId="48E2449C" w14:textId="77777777">
            <w:pPr>
              <w:pStyle w:val="LTableTextAbt"/>
            </w:pPr>
            <w:r w:rsidRPr="003E4123">
              <w:t>None by ASTM D-93</w:t>
            </w:r>
          </w:p>
        </w:tc>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D027CA" w:rsidRPr="007C78E0" w:rsidP="00CB1C05" w14:paraId="2B6EEFC9" w14:textId="77777777">
            <w:pPr>
              <w:pStyle w:val="LTableTextAbt"/>
            </w:pPr>
            <w:r w:rsidRPr="003E4123">
              <w:t>Non-flammable</w:t>
            </w:r>
          </w:p>
        </w:tc>
      </w:tr>
      <w:tr w14:paraId="05E285AC" w14:textId="77777777" w:rsidTr="00E5555E">
        <w:tblPrEx>
          <w:tblW w:w="9790"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2B6E90DF" w14:textId="77777777">
            <w:pPr>
              <w:pStyle w:val="LTableTextAbt"/>
            </w:pPr>
            <w:r w:rsidRPr="007C78E0">
              <w:t>Interdynamics</w:t>
            </w:r>
          </w:p>
        </w:tc>
        <w:tc>
          <w:tcPr>
            <w:tcW w:w="377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4BB88F9B" w14:textId="77777777">
            <w:pPr>
              <w:pStyle w:val="LTableTextAbt"/>
            </w:pPr>
            <w:r w:rsidRPr="007C78E0">
              <w:t>Certified A/C PRO Power Clean &amp; Flush</w:t>
            </w:r>
          </w:p>
        </w:tc>
        <w:tc>
          <w:tcPr>
            <w:tcW w:w="206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026A09ED" w14:textId="77777777">
            <w:pPr>
              <w:pStyle w:val="LTableTextAbt"/>
            </w:pPr>
            <w:r w:rsidRPr="007C78E0">
              <w:t>120°F (48.8°C)</w:t>
            </w:r>
          </w:p>
        </w:tc>
        <w:tc>
          <w:tcPr>
            <w:tcW w:w="224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390B69B1" w14:textId="77777777">
            <w:pPr>
              <w:pStyle w:val="LTableTextAbt"/>
            </w:pPr>
            <w:r w:rsidRPr="007C78E0">
              <w:t>Combustible</w:t>
            </w:r>
          </w:p>
        </w:tc>
      </w:tr>
      <w:tr w14:paraId="39FDC1F6" w14:textId="77777777" w:rsidTr="00E5555E">
        <w:tblPrEx>
          <w:tblW w:w="9790"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5E2EBDD9" w14:textId="77777777">
            <w:pPr>
              <w:pStyle w:val="LTableTextAbt"/>
            </w:pPr>
            <w:r w:rsidRPr="007C78E0">
              <w:t>FJC</w:t>
            </w:r>
          </w:p>
        </w:tc>
        <w:tc>
          <w:tcPr>
            <w:tcW w:w="377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423607AC" w14:textId="77777777">
            <w:pPr>
              <w:pStyle w:val="LTableTextAbt"/>
            </w:pPr>
            <w:r w:rsidRPr="007C78E0">
              <w:t>FJC 2032 A/C Flush</w:t>
            </w:r>
          </w:p>
        </w:tc>
        <w:tc>
          <w:tcPr>
            <w:tcW w:w="206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2DD12328" w14:textId="77777777">
            <w:pPr>
              <w:pStyle w:val="LTableTextAbt"/>
            </w:pPr>
            <w:r w:rsidRPr="007C78E0">
              <w:t>&gt; 266°F (130°C)</w:t>
            </w:r>
          </w:p>
        </w:tc>
        <w:tc>
          <w:tcPr>
            <w:tcW w:w="224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4B3E8EEC" w14:textId="77777777">
            <w:pPr>
              <w:pStyle w:val="LTableTextAbt"/>
            </w:pPr>
            <w:r w:rsidRPr="007C78E0">
              <w:t>Non-flammable</w:t>
            </w:r>
          </w:p>
        </w:tc>
      </w:tr>
      <w:tr w14:paraId="274AB799" w14:textId="77777777" w:rsidTr="00E5555E">
        <w:tblPrEx>
          <w:tblW w:w="9790"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5706C61E" w14:textId="77777777">
            <w:pPr>
              <w:pStyle w:val="LTableTextAbt"/>
            </w:pPr>
            <w:r w:rsidRPr="007C78E0">
              <w:t>Four Seasons</w:t>
            </w:r>
          </w:p>
        </w:tc>
        <w:tc>
          <w:tcPr>
            <w:tcW w:w="377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39EB5F3D" w14:textId="77777777">
            <w:pPr>
              <w:pStyle w:val="LTableTextAbt"/>
            </w:pPr>
            <w:r w:rsidRPr="007C78E0">
              <w:t>Super Flush 69994</w:t>
            </w:r>
          </w:p>
        </w:tc>
        <w:tc>
          <w:tcPr>
            <w:tcW w:w="206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15B1880C" w14:textId="77777777">
            <w:pPr>
              <w:pStyle w:val="LTableTextAbt"/>
            </w:pPr>
            <w:r w:rsidRPr="007C78E0">
              <w:t>20°F (-6°C)</w:t>
            </w:r>
          </w:p>
        </w:tc>
        <w:tc>
          <w:tcPr>
            <w:tcW w:w="224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56BCE284" w14:textId="77777777">
            <w:pPr>
              <w:pStyle w:val="LTableTextAbt"/>
            </w:pPr>
            <w:r w:rsidRPr="007C78E0">
              <w:t>Flammable</w:t>
            </w:r>
          </w:p>
        </w:tc>
      </w:tr>
      <w:tr w14:paraId="6656AB11" w14:textId="77777777" w:rsidTr="00E5555E">
        <w:tblPrEx>
          <w:tblW w:w="9790" w:type="dxa"/>
          <w:jc w:val="center"/>
          <w:tblLayout w:type="fixed"/>
          <w:tblLook w:val="04A0"/>
        </w:tblPrEx>
        <w:trPr>
          <w:cantSplit/>
          <w:trHeight w:val="20"/>
          <w:jc w:val="center"/>
        </w:trPr>
        <w:tc>
          <w:tcPr>
            <w:tcW w:w="170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787233A8" w14:textId="77777777">
            <w:pPr>
              <w:pStyle w:val="LTableTextAbt"/>
            </w:pPr>
            <w:r w:rsidRPr="007C78E0">
              <w:t>Supercool</w:t>
            </w:r>
          </w:p>
        </w:tc>
        <w:tc>
          <w:tcPr>
            <w:tcW w:w="377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5034B462" w14:textId="77777777">
            <w:pPr>
              <w:pStyle w:val="LTableTextAbt"/>
            </w:pPr>
            <w:r w:rsidRPr="007C78E0">
              <w:t>22779 Flash Flush</w:t>
            </w:r>
          </w:p>
        </w:tc>
        <w:tc>
          <w:tcPr>
            <w:tcW w:w="206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10F8F34A" w14:textId="77777777">
            <w:pPr>
              <w:pStyle w:val="LTableTextAbt"/>
            </w:pPr>
            <w:r w:rsidRPr="007C78E0">
              <w:t>25°F (-4°C)</w:t>
            </w:r>
          </w:p>
        </w:tc>
        <w:tc>
          <w:tcPr>
            <w:tcW w:w="2245" w:type="dxa"/>
            <w:tcBorders>
              <w:top w:val="single" w:sz="4" w:space="0" w:color="auto"/>
              <w:left w:val="single" w:sz="4" w:space="0" w:color="auto"/>
              <w:bottom w:val="single" w:sz="4" w:space="0" w:color="auto"/>
              <w:right w:val="single" w:sz="4" w:space="0" w:color="auto"/>
            </w:tcBorders>
            <w:noWrap/>
            <w:hideMark/>
          </w:tcPr>
          <w:p w:rsidR="005B6015" w:rsidRPr="007C78E0" w:rsidP="00CB1C05" w14:paraId="399A0FA3" w14:textId="77777777">
            <w:pPr>
              <w:pStyle w:val="LTableTextAbt"/>
            </w:pPr>
            <w:r w:rsidRPr="007C78E0">
              <w:t>Flammable</w:t>
            </w:r>
          </w:p>
        </w:tc>
      </w:tr>
      <w:tr w14:paraId="26B83DBC" w14:textId="77777777" w:rsidTr="00E5555E">
        <w:tblPrEx>
          <w:tblW w:w="9790" w:type="dxa"/>
          <w:jc w:val="center"/>
          <w:tblLayout w:type="fixed"/>
          <w:tblLook w:val="04A0"/>
        </w:tblPrEx>
        <w:trPr>
          <w:cantSplit/>
          <w:trHeight w:val="20"/>
          <w:jc w:val="center"/>
        </w:trPr>
        <w:tc>
          <w:tcPr>
            <w:tcW w:w="9790" w:type="dxa"/>
            <w:gridSpan w:val="4"/>
            <w:tcBorders>
              <w:top w:val="single" w:sz="4" w:space="0" w:color="auto"/>
              <w:left w:val="single" w:sz="4" w:space="0" w:color="auto"/>
              <w:bottom w:val="single" w:sz="4" w:space="0" w:color="auto"/>
              <w:right w:val="single" w:sz="4" w:space="0" w:color="auto"/>
            </w:tcBorders>
            <w:noWrap/>
          </w:tcPr>
          <w:p w:rsidR="00D027CA" w:rsidRPr="007C78E0" w:rsidP="00CB1C05" w14:paraId="25ED96A0" w14:textId="77777777">
            <w:pPr>
              <w:rPr>
                <w:color w:val="000000"/>
                <w:sz w:val="21"/>
                <w:szCs w:val="21"/>
              </w:rPr>
            </w:pPr>
            <w:r w:rsidRPr="00D027CA">
              <w:rPr>
                <w:sz w:val="18"/>
                <w:szCs w:val="16"/>
              </w:rPr>
              <w:t xml:space="preserve">Note: Orange shaded rows indicate products that contain </w:t>
            </w:r>
            <w:r w:rsidR="00843813">
              <w:rPr>
                <w:sz w:val="18"/>
                <w:szCs w:val="16"/>
              </w:rPr>
              <w:t>PCE</w:t>
            </w:r>
            <w:r w:rsidRPr="00D027CA">
              <w:rPr>
                <w:sz w:val="18"/>
                <w:szCs w:val="16"/>
              </w:rPr>
              <w:t>. Grey shaded rows indicate products that contain another one of the first 10 TSCA work plan chemicals.</w:t>
            </w:r>
          </w:p>
        </w:tc>
      </w:tr>
    </w:tbl>
    <w:p w:rsidR="005B6015" w:rsidRPr="00A66DA0" w:rsidP="00CB1C05" w14:paraId="05252553" w14:textId="77777777"/>
    <w:p w:rsidR="005B6015" w:rsidRPr="00D5798A" w:rsidP="00CB1C05" w14:paraId="7D159453" w14:textId="77777777">
      <w:pPr>
        <w:pStyle w:val="Heading3"/>
      </w:pPr>
      <w:bookmarkStart w:id="369" w:name="_Toc111035577"/>
      <w:bookmarkStart w:id="370" w:name="_Toc114061914"/>
      <w:r w:rsidRPr="00D5798A">
        <w:t>Pricing and Customer Reviews</w:t>
      </w:r>
      <w:bookmarkEnd w:id="369"/>
      <w:bookmarkEnd w:id="370"/>
    </w:p>
    <w:p w:rsidR="005B6015" w:rsidP="00CB1C05" w14:paraId="3FE836AE" w14:textId="77777777">
      <w:r>
        <w:t>EPA</w:t>
      </w:r>
      <w:r w:rsidRPr="00A66DA0">
        <w:t xml:space="preserve"> accessed pricing and customer review information on publicly available websites in Ju</w:t>
      </w:r>
      <w:r>
        <w:t>ly</w:t>
      </w:r>
      <w:r w:rsidRPr="00A66DA0">
        <w:t xml:space="preserve"> 2021 and summarized </w:t>
      </w:r>
      <w:r>
        <w:t xml:space="preserve">the </w:t>
      </w:r>
      <w:r w:rsidRPr="00A66DA0">
        <w:t xml:space="preserve">findings in </w:t>
      </w:r>
      <w:r w:rsidR="00F01C6B">
        <w:fldChar w:fldCharType="begin" w:fldLock="1"/>
      </w:r>
      <w:r w:rsidR="00F01C6B">
        <w:instrText xml:space="preserve"> REF _Ref111186600 \h </w:instrText>
      </w:r>
      <w:r w:rsidR="00F01C6B">
        <w:fldChar w:fldCharType="separate"/>
      </w:r>
      <w:r w:rsidRPr="006F2CBB" w:rsidR="0092222B">
        <w:t xml:space="preserve">Table </w:t>
      </w:r>
      <w:r w:rsidR="0092222B">
        <w:rPr>
          <w:noProof/>
        </w:rPr>
        <w:t>5</w:t>
      </w:r>
      <w:r w:rsidR="0092222B">
        <w:noBreakHyphen/>
      </w:r>
      <w:r w:rsidR="0092222B">
        <w:rPr>
          <w:noProof/>
        </w:rPr>
        <w:t>24</w:t>
      </w:r>
      <w:r w:rsidR="00F01C6B">
        <w:fldChar w:fldCharType="end"/>
      </w:r>
      <w:r w:rsidRPr="00A66DA0">
        <w:t xml:space="preserve">. </w:t>
      </w:r>
      <w:r>
        <w:t>To assist in comparing prices across</w:t>
      </w:r>
      <w:r w:rsidRPr="00A66DA0">
        <w:t xml:space="preserve"> various products </w:t>
      </w:r>
      <w:r w:rsidRPr="004B139D">
        <w:t xml:space="preserve">and product sizes, the prices were normalized to price per ounce. </w:t>
      </w:r>
      <w:r>
        <w:t xml:space="preserve">Pricing for products containing </w:t>
      </w:r>
      <w:r w:rsidR="00F01C6B">
        <w:t>1</w:t>
      </w:r>
      <w:r w:rsidR="00124A45">
        <w:noBreakHyphen/>
        <w:t>b</w:t>
      </w:r>
      <w:r w:rsidR="00F01C6B">
        <w:t xml:space="preserve">romopropane or </w:t>
      </w:r>
      <w:r w:rsidR="00843813">
        <w:t>PCE</w:t>
      </w:r>
      <w:r>
        <w:t xml:space="preserve"> was slightly lower than </w:t>
      </w:r>
      <w:r w:rsidR="00472F32">
        <w:t xml:space="preserve">for </w:t>
      </w:r>
      <w:r>
        <w:t>alternative products, ranging from $0.27 per ounce (</w:t>
      </w:r>
      <w:r w:rsidRPr="00484E6A">
        <w:t>A/C Flush Solvent 91049-128</w:t>
      </w:r>
      <w:r>
        <w:t>) to $0.76 per ounce (</w:t>
      </w:r>
      <w:r w:rsidRPr="00484E6A">
        <w:t>Premium A/C Flush Non-Flammable)</w:t>
      </w:r>
      <w:r>
        <w:t>. Alternative product pricing ranged from $0.49 per ounce (</w:t>
      </w:r>
      <w:r w:rsidRPr="00305340">
        <w:t>22779 Flash Flush)</w:t>
      </w:r>
      <w:r>
        <w:t xml:space="preserve"> to $1.03 per ounce (</w:t>
      </w:r>
      <w:r w:rsidRPr="00305340">
        <w:t>Certified A/C PRO Power Clean &amp; Flush)</w:t>
      </w:r>
      <w:r>
        <w:t xml:space="preserve">. Alternative products reviewed in this report have a price range that overlaps with products containing </w:t>
      </w:r>
      <w:r w:rsidR="00843813">
        <w:t>PCE</w:t>
      </w:r>
      <w:r>
        <w:t>.</w:t>
      </w:r>
    </w:p>
    <w:p w:rsidR="005B6015" w:rsidP="00CB1C05" w14:paraId="4A8674DF" w14:textId="77777777">
      <w:r>
        <w:t xml:space="preserve">The product containing </w:t>
      </w:r>
      <w:r w:rsidR="00843813">
        <w:t>PCE</w:t>
      </w:r>
      <w:r>
        <w:t xml:space="preserve"> had an overall customer rating</w:t>
      </w:r>
      <w:r w:rsidR="00472F32">
        <w:t xml:space="preserve"> of</w:t>
      </w:r>
      <w:r>
        <w:t xml:space="preserve"> 3.9 (</w:t>
      </w:r>
      <w:r w:rsidRPr="00305340">
        <w:t>A/C Flush Solvent 91049-128</w:t>
      </w:r>
      <w:r>
        <w:t>). All the alternative products had at least 60 reviews and ratings ranging from 4.5 (</w:t>
      </w:r>
      <w:r w:rsidRPr="00305340">
        <w:t>Certified A/C PRO Power Clean &amp; Flush and FJC 2032 A/C Flush)</w:t>
      </w:r>
      <w:r>
        <w:t xml:space="preserve"> to 4.6 (</w:t>
      </w:r>
      <w:r w:rsidRPr="00305340">
        <w:t>Super Flush 69994 and 22779 Flash Flush</w:t>
      </w:r>
      <w:r>
        <w:t>) with an average rating of 4.6. The average rating of products containing an alternative solvent is higher than that of the product containing 1-</w:t>
      </w:r>
      <w:r w:rsidR="00124A45">
        <w:t>b</w:t>
      </w:r>
      <w:r>
        <w:t xml:space="preserve">romopropane or </w:t>
      </w:r>
      <w:r w:rsidR="00843813">
        <w:t>PCE</w:t>
      </w:r>
      <w:r>
        <w:t xml:space="preserve">. The average rating of alternative products was also over 4.5, indicating that customers were satisfied with their experiences using alternative products. Based on the customer rating information reviewed, restricting </w:t>
      </w:r>
      <w:r w:rsidR="00843813">
        <w:t>PCE</w:t>
      </w:r>
      <w:r>
        <w:t xml:space="preserve"> in this product category is unlikely to limit effective options on the market that work well for consumers. </w:t>
      </w:r>
    </w:p>
    <w:tbl>
      <w:tblPr>
        <w:tblW w:w="9885" w:type="dxa"/>
        <w:jc w:val="center"/>
        <w:tblLayout w:type="fixed"/>
        <w:tblLook w:val="04A0"/>
      </w:tblPr>
      <w:tblGrid>
        <w:gridCol w:w="1435"/>
        <w:gridCol w:w="1620"/>
        <w:gridCol w:w="3600"/>
        <w:gridCol w:w="900"/>
        <w:gridCol w:w="1165"/>
        <w:gridCol w:w="1165"/>
      </w:tblGrid>
      <w:tr w14:paraId="2C68E372" w14:textId="77777777" w:rsidTr="00E604D0">
        <w:tblPrEx>
          <w:tblW w:w="9885" w:type="dxa"/>
          <w:jc w:val="center"/>
          <w:tblLayout w:type="fixed"/>
          <w:tblLook w:val="04A0"/>
        </w:tblPrEx>
        <w:trPr>
          <w:cantSplit/>
          <w:trHeight w:val="615"/>
          <w:tblHeader/>
          <w:jc w:val="center"/>
        </w:trPr>
        <w:tc>
          <w:tcPr>
            <w:tcW w:w="9885" w:type="dxa"/>
            <w:gridSpan w:val="6"/>
            <w:tcBorders>
              <w:bottom w:val="single" w:sz="4" w:space="0" w:color="auto"/>
            </w:tcBorders>
            <w:shd w:val="clear" w:color="auto" w:fill="auto"/>
            <w:noWrap/>
          </w:tcPr>
          <w:p w:rsidR="006F2CBB" w:rsidP="00CB1C05" w14:paraId="233E69AD" w14:textId="77777777">
            <w:pPr>
              <w:pStyle w:val="TableTitleA"/>
              <w:rPr>
                <w:b/>
                <w:bCs/>
              </w:rPr>
            </w:pPr>
            <w:bookmarkStart w:id="371" w:name="_Ref111186600"/>
            <w:bookmarkStart w:id="372" w:name="_Toc121142570"/>
            <w:bookmarkStart w:id="373" w:name="_Toc165379564"/>
            <w:r w:rsidRPr="006F2CBB">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4</w:t>
            </w:r>
            <w:r w:rsidR="00BC4B5D">
              <w:rPr>
                <w:noProof/>
              </w:rPr>
              <w:fldChar w:fldCharType="end"/>
            </w:r>
            <w:bookmarkEnd w:id="371"/>
            <w:r w:rsidRPr="006F2CBB">
              <w:t xml:space="preserve">: Pricing and Customer Review Information for Automotive A/C Flush Products </w:t>
            </w:r>
            <w:r w:rsidRPr="006F2CBB">
              <w:br/>
              <w:t>Based on Manufacturer and Retailer Web Pages</w:t>
            </w:r>
            <w:bookmarkEnd w:id="372"/>
            <w:bookmarkEnd w:id="373"/>
          </w:p>
        </w:tc>
      </w:tr>
      <w:tr w14:paraId="268A854E" w14:textId="77777777" w:rsidTr="00E604D0">
        <w:tblPrEx>
          <w:tblW w:w="9885" w:type="dxa"/>
          <w:jc w:val="center"/>
          <w:tblLayout w:type="fixed"/>
          <w:tblLook w:val="04A0"/>
        </w:tblPrEx>
        <w:trPr>
          <w:cantSplit/>
          <w:trHeight w:val="615"/>
          <w:tblHeader/>
          <w:jc w:val="center"/>
        </w:trPr>
        <w:tc>
          <w:tcPr>
            <w:tcW w:w="1435" w:type="dxa"/>
            <w:tcBorders>
              <w:top w:val="single" w:sz="4" w:space="0" w:color="auto"/>
              <w:left w:val="single" w:sz="4" w:space="0" w:color="auto"/>
              <w:bottom w:val="single" w:sz="4" w:space="0" w:color="auto"/>
              <w:right w:val="single" w:sz="4" w:space="0" w:color="auto"/>
            </w:tcBorders>
            <w:shd w:val="clear" w:color="auto" w:fill="48A9C5"/>
            <w:noWrap/>
            <w:hideMark/>
          </w:tcPr>
          <w:p w:rsidR="006F2CBB" w:rsidRPr="009A41B3" w:rsidP="00CB1C05" w14:paraId="4EEA5ED6" w14:textId="77777777">
            <w:pPr>
              <w:pStyle w:val="TableSubtitle"/>
            </w:pPr>
            <w:r w:rsidRPr="009A41B3">
              <w:t>Supplier</w:t>
            </w:r>
          </w:p>
        </w:tc>
        <w:tc>
          <w:tcPr>
            <w:tcW w:w="1620" w:type="dxa"/>
            <w:tcBorders>
              <w:top w:val="single" w:sz="4" w:space="0" w:color="auto"/>
              <w:left w:val="single" w:sz="4" w:space="0" w:color="auto"/>
              <w:bottom w:val="single" w:sz="4" w:space="0" w:color="auto"/>
              <w:right w:val="single" w:sz="4" w:space="0" w:color="auto"/>
            </w:tcBorders>
            <w:shd w:val="clear" w:color="auto" w:fill="48A9C5"/>
            <w:noWrap/>
            <w:hideMark/>
          </w:tcPr>
          <w:p w:rsidR="006F2CBB" w:rsidRPr="009A41B3" w:rsidP="00CB1C05" w14:paraId="10450A17" w14:textId="77777777">
            <w:pPr>
              <w:pStyle w:val="TableSubtitle"/>
            </w:pPr>
            <w:r w:rsidRPr="009A41B3">
              <w:t>Product</w:t>
            </w:r>
          </w:p>
        </w:tc>
        <w:tc>
          <w:tcPr>
            <w:tcW w:w="3600" w:type="dxa"/>
            <w:tcBorders>
              <w:top w:val="single" w:sz="4" w:space="0" w:color="auto"/>
              <w:left w:val="single" w:sz="4" w:space="0" w:color="auto"/>
              <w:bottom w:val="single" w:sz="4" w:space="0" w:color="auto"/>
              <w:right w:val="single" w:sz="4" w:space="0" w:color="auto"/>
            </w:tcBorders>
            <w:shd w:val="clear" w:color="auto" w:fill="48A9C5"/>
            <w:noWrap/>
            <w:hideMark/>
          </w:tcPr>
          <w:p w:rsidR="006F2CBB" w:rsidRPr="007C78E0" w:rsidP="00CB1C05" w14:paraId="43A0DFBC" w14:textId="77777777">
            <w:pPr>
              <w:pStyle w:val="TableSubtitle"/>
            </w:pPr>
            <w:r w:rsidRPr="007C78E0">
              <w:t>Retail information</w:t>
            </w:r>
          </w:p>
        </w:tc>
        <w:tc>
          <w:tcPr>
            <w:tcW w:w="900" w:type="dxa"/>
            <w:tcBorders>
              <w:top w:val="single" w:sz="4" w:space="0" w:color="auto"/>
              <w:left w:val="single" w:sz="4" w:space="0" w:color="auto"/>
              <w:bottom w:val="single" w:sz="4" w:space="0" w:color="auto"/>
              <w:right w:val="single" w:sz="4" w:space="0" w:color="auto"/>
            </w:tcBorders>
            <w:shd w:val="clear" w:color="auto" w:fill="48A9C5"/>
            <w:hideMark/>
          </w:tcPr>
          <w:p w:rsidR="006F2CBB" w:rsidRPr="009A41B3" w:rsidP="00CB1C05" w14:paraId="0DB3FECD" w14:textId="77777777">
            <w:pPr>
              <w:pStyle w:val="TableSubtitle"/>
            </w:pPr>
            <w:r w:rsidRPr="009A41B3">
              <w:t>Price per ounce</w:t>
            </w:r>
          </w:p>
        </w:tc>
        <w:tc>
          <w:tcPr>
            <w:tcW w:w="1165" w:type="dxa"/>
            <w:tcBorders>
              <w:top w:val="single" w:sz="4" w:space="0" w:color="auto"/>
              <w:left w:val="single" w:sz="4" w:space="0" w:color="auto"/>
              <w:bottom w:val="single" w:sz="4" w:space="0" w:color="auto"/>
              <w:right w:val="single" w:sz="4" w:space="0" w:color="auto"/>
            </w:tcBorders>
            <w:shd w:val="clear" w:color="auto" w:fill="48A9C5"/>
            <w:hideMark/>
          </w:tcPr>
          <w:p w:rsidR="006F2CBB" w:rsidRPr="009A41B3" w:rsidP="00CB1C05" w14:paraId="4D42A73C" w14:textId="77777777">
            <w:pPr>
              <w:pStyle w:val="TableSubtitle"/>
            </w:pPr>
            <w:r w:rsidRPr="009A41B3">
              <w:t>Customer ratings</w:t>
            </w:r>
            <w:r>
              <w:t xml:space="preserve"> (out of 5)</w:t>
            </w:r>
          </w:p>
        </w:tc>
        <w:tc>
          <w:tcPr>
            <w:tcW w:w="1165" w:type="dxa"/>
            <w:tcBorders>
              <w:top w:val="single" w:sz="4" w:space="0" w:color="auto"/>
              <w:left w:val="single" w:sz="4" w:space="0" w:color="auto"/>
              <w:bottom w:val="single" w:sz="4" w:space="0" w:color="auto"/>
              <w:right w:val="single" w:sz="4" w:space="0" w:color="auto"/>
            </w:tcBorders>
            <w:shd w:val="clear" w:color="auto" w:fill="48A9C5"/>
          </w:tcPr>
          <w:p w:rsidR="006F2CBB" w:rsidRPr="009A41B3" w:rsidP="00CB1C05" w14:paraId="11167B72" w14:textId="77777777">
            <w:pPr>
              <w:pStyle w:val="TableSubtitle"/>
            </w:pPr>
            <w:r>
              <w:t>Number of customer reviews</w:t>
            </w:r>
          </w:p>
        </w:tc>
      </w:tr>
      <w:tr w14:paraId="30414859" w14:textId="77777777" w:rsidTr="00E604D0">
        <w:tblPrEx>
          <w:tblW w:w="9885" w:type="dxa"/>
          <w:jc w:val="center"/>
          <w:tblLayout w:type="fixed"/>
          <w:tblLook w:val="04A0"/>
        </w:tblPrEx>
        <w:trPr>
          <w:cantSplit/>
          <w:trHeight w:val="377"/>
          <w:jc w:val="center"/>
        </w:trPr>
        <w:tc>
          <w:tcPr>
            <w:tcW w:w="143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F2CBB" w:rsidRPr="00A82861" w:rsidP="00CB1C05" w14:paraId="2B28C05A" w14:textId="77777777">
            <w:pPr>
              <w:pStyle w:val="LTableTextAbt"/>
            </w:pPr>
            <w:r w:rsidRPr="00A82861">
              <w:t>Mastercool</w:t>
            </w:r>
          </w:p>
        </w:tc>
        <w:tc>
          <w:tcPr>
            <w:tcW w:w="162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F2CBB" w:rsidRPr="00A82861" w:rsidP="00CB1C05" w14:paraId="55680D51" w14:textId="77777777">
            <w:pPr>
              <w:pStyle w:val="LTableTextAbt"/>
            </w:pPr>
            <w:r w:rsidRPr="00A82861">
              <w:t>A/C Flush Solvent 91049-128</w:t>
            </w:r>
          </w:p>
        </w:tc>
        <w:tc>
          <w:tcPr>
            <w:tcW w:w="36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F2CBB" w:rsidRPr="009819D0" w:rsidP="00CB1C05" w14:paraId="13D3C75A" w14:textId="77777777">
            <w:pPr>
              <w:pStyle w:val="LTableTextAbt"/>
            </w:pPr>
            <w:hyperlink r:id="rId67" w:history="1">
              <w:r w:rsidRPr="009819D0" w:rsidR="004F366B">
                <w:t>https://www.amazon.com/Mastercool-91049-128-Yellow-Solvent-gallon/dp/B00RVZ6GC8</w:t>
              </w:r>
            </w:hyperlink>
          </w:p>
        </w:tc>
        <w:tc>
          <w:tcPr>
            <w:tcW w:w="90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6F2CBB" w:rsidRPr="00A82861" w:rsidP="00CB1C05" w14:paraId="3E9382E4" w14:textId="77777777">
            <w:pPr>
              <w:pStyle w:val="CTableTextAbt"/>
            </w:pPr>
            <w:r w:rsidRPr="00A82861">
              <w:t>$0.27</w:t>
            </w:r>
          </w:p>
        </w:tc>
        <w:tc>
          <w:tcPr>
            <w:tcW w:w="116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F2CBB" w:rsidRPr="00A82861" w:rsidP="00CB1C05" w14:paraId="3C112B56" w14:textId="77777777">
            <w:pPr>
              <w:pStyle w:val="CTableTextAbt"/>
            </w:pPr>
            <w:r w:rsidRPr="00A82861">
              <w:t>3.9</w:t>
            </w:r>
          </w:p>
        </w:tc>
        <w:tc>
          <w:tcPr>
            <w:tcW w:w="116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F2CBB" w:rsidRPr="00A82861" w:rsidP="00CB1C05" w14:paraId="79B85928" w14:textId="77777777">
            <w:pPr>
              <w:pStyle w:val="CTableTextAbt"/>
            </w:pPr>
            <w:r w:rsidRPr="00A82861">
              <w:t>9</w:t>
            </w:r>
          </w:p>
        </w:tc>
      </w:tr>
      <w:tr w14:paraId="5BE923AB" w14:textId="77777777" w:rsidTr="00E604D0">
        <w:tblPrEx>
          <w:tblW w:w="9885" w:type="dxa"/>
          <w:jc w:val="center"/>
          <w:tblLayout w:type="fixed"/>
          <w:tblLook w:val="04A0"/>
        </w:tblPrEx>
        <w:trPr>
          <w:cantSplit/>
          <w:trHeight w:val="377"/>
          <w:jc w:val="center"/>
        </w:trPr>
        <w:tc>
          <w:tcPr>
            <w:tcW w:w="143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F2CBB" w:rsidRPr="00A82861" w:rsidP="00CB1C05" w14:paraId="538138B3" w14:textId="77777777">
            <w:pPr>
              <w:pStyle w:val="LTableTextAbt"/>
            </w:pPr>
            <w:r w:rsidRPr="00BB7EA5">
              <w:t>Johnsen's</w:t>
            </w:r>
          </w:p>
        </w:tc>
        <w:tc>
          <w:tcPr>
            <w:tcW w:w="162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F2CBB" w:rsidRPr="00A82861" w:rsidP="00CB1C05" w14:paraId="1F6917FA" w14:textId="77777777">
            <w:pPr>
              <w:pStyle w:val="LTableTextAbt"/>
            </w:pPr>
            <w:r w:rsidRPr="00BB7EA5">
              <w:t>Premium A/C Flush Non- Flammable</w:t>
            </w:r>
          </w:p>
        </w:tc>
        <w:tc>
          <w:tcPr>
            <w:tcW w:w="36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F2CBB" w:rsidP="00CB1C05" w14:paraId="1DC98958" w14:textId="77777777">
            <w:pPr>
              <w:pStyle w:val="LTableTextAbt"/>
            </w:pPr>
            <w:r w:rsidRPr="00BB7EA5">
              <w:t>https://www.amazon.com/Johnsens-6644-Premium-Non-Flammable-Complete/dp/B00C874TN2/</w:t>
            </w:r>
          </w:p>
        </w:tc>
        <w:tc>
          <w:tcPr>
            <w:tcW w:w="9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6F2CBB" w:rsidRPr="00A82861" w:rsidP="00CB1C05" w14:paraId="57A6BF4C" w14:textId="77777777">
            <w:pPr>
              <w:pStyle w:val="CTableTextAbt"/>
            </w:pPr>
            <w:r w:rsidRPr="00AA6C9A">
              <w:t>$0.76</w:t>
            </w:r>
          </w:p>
        </w:tc>
        <w:tc>
          <w:tcPr>
            <w:tcW w:w="116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F2CBB" w:rsidRPr="00A82861" w:rsidP="00CB1C05" w14:paraId="3305A7A5" w14:textId="77777777">
            <w:pPr>
              <w:pStyle w:val="CTableTextAbt"/>
            </w:pPr>
            <w:r>
              <w:t>N</w:t>
            </w:r>
            <w:r w:rsidRPr="00AA6C9A">
              <w:t>one</w:t>
            </w:r>
          </w:p>
        </w:tc>
        <w:tc>
          <w:tcPr>
            <w:tcW w:w="116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F2CBB" w:rsidRPr="00A82861" w:rsidP="00CB1C05" w14:paraId="7AFD2108" w14:textId="77777777">
            <w:pPr>
              <w:pStyle w:val="CTableTextAbt"/>
            </w:pPr>
            <w:r>
              <w:t>N</w:t>
            </w:r>
            <w:r w:rsidRPr="00AA6C9A">
              <w:t>one</w:t>
            </w:r>
          </w:p>
        </w:tc>
      </w:tr>
      <w:tr w14:paraId="32D462A0" w14:textId="77777777" w:rsidTr="00E604D0">
        <w:tblPrEx>
          <w:tblW w:w="9885" w:type="dxa"/>
          <w:jc w:val="center"/>
          <w:tblLayout w:type="fixed"/>
          <w:tblLook w:val="04A0"/>
        </w:tblPrEx>
        <w:trPr>
          <w:cantSplit/>
          <w:trHeight w:val="377"/>
          <w:jc w:val="center"/>
        </w:trPr>
        <w:tc>
          <w:tcPr>
            <w:tcW w:w="1435"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1A0A4964" w14:textId="77777777">
            <w:pPr>
              <w:pStyle w:val="LTableTextAbt"/>
            </w:pPr>
            <w:r w:rsidRPr="00A82861">
              <w:t>Interdynamics</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17AE34E2" w14:textId="77777777">
            <w:pPr>
              <w:pStyle w:val="LTableTextAbt"/>
            </w:pPr>
            <w:r w:rsidRPr="00A82861">
              <w:t>Certified A/C PRO Power Clean &amp; Flush</w:t>
            </w:r>
          </w:p>
        </w:tc>
        <w:tc>
          <w:tcPr>
            <w:tcW w:w="3600" w:type="dxa"/>
            <w:tcBorders>
              <w:top w:val="single" w:sz="4" w:space="0" w:color="auto"/>
              <w:left w:val="single" w:sz="4" w:space="0" w:color="auto"/>
              <w:bottom w:val="single" w:sz="4" w:space="0" w:color="auto"/>
              <w:right w:val="single" w:sz="4" w:space="0" w:color="auto"/>
            </w:tcBorders>
            <w:shd w:val="clear" w:color="auto" w:fill="auto"/>
          </w:tcPr>
          <w:p w:rsidR="006F2CBB" w:rsidRPr="009819D0" w:rsidP="00CB1C05" w14:paraId="112F7462" w14:textId="77777777">
            <w:pPr>
              <w:pStyle w:val="LTableTextAbt"/>
            </w:pPr>
            <w:hyperlink r:id="rId68" w:history="1">
              <w:r w:rsidRPr="009819D0" w:rsidR="004F366B">
                <w:t>https://shop.advanceautoparts.com/p/interdynamics-certified-a-c-pro-power-clean-flush-1.06-lbs.-ca-compliant-ca-1/7010021-p</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6F2CBB" w:rsidRPr="00A82861" w:rsidP="00CB1C05" w14:paraId="64908281" w14:textId="77777777">
            <w:pPr>
              <w:pStyle w:val="CTableTextAbt"/>
            </w:pPr>
            <w:r w:rsidRPr="00A82861">
              <w:t>$1.03</w:t>
            </w:r>
          </w:p>
        </w:tc>
        <w:tc>
          <w:tcPr>
            <w:tcW w:w="1165"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16EB83D4" w14:textId="77777777">
            <w:pPr>
              <w:pStyle w:val="CTableTextAbt"/>
            </w:pPr>
            <w:r w:rsidRPr="00A82861">
              <w:t>4.5</w:t>
            </w:r>
          </w:p>
        </w:tc>
        <w:tc>
          <w:tcPr>
            <w:tcW w:w="1165" w:type="dxa"/>
            <w:tcBorders>
              <w:top w:val="single" w:sz="4" w:space="0" w:color="auto"/>
              <w:left w:val="single" w:sz="4" w:space="0" w:color="auto"/>
              <w:bottom w:val="single" w:sz="4" w:space="0" w:color="auto"/>
              <w:right w:val="single" w:sz="4" w:space="0" w:color="auto"/>
            </w:tcBorders>
          </w:tcPr>
          <w:p w:rsidR="006F2CBB" w:rsidRPr="00A82861" w:rsidP="00CB1C05" w14:paraId="642D243F" w14:textId="77777777">
            <w:pPr>
              <w:pStyle w:val="CTableTextAbt"/>
            </w:pPr>
            <w:r w:rsidRPr="00A82861">
              <w:t>66</w:t>
            </w:r>
          </w:p>
        </w:tc>
      </w:tr>
      <w:tr w14:paraId="74C678AA" w14:textId="77777777" w:rsidTr="00E604D0">
        <w:tblPrEx>
          <w:tblW w:w="9885" w:type="dxa"/>
          <w:jc w:val="center"/>
          <w:tblLayout w:type="fixed"/>
          <w:tblLook w:val="04A0"/>
        </w:tblPrEx>
        <w:trPr>
          <w:cantSplit/>
          <w:trHeight w:val="377"/>
          <w:jc w:val="center"/>
        </w:trPr>
        <w:tc>
          <w:tcPr>
            <w:tcW w:w="1435" w:type="dxa"/>
            <w:tcBorders>
              <w:top w:val="single" w:sz="4" w:space="0" w:color="auto"/>
              <w:left w:val="single" w:sz="4" w:space="0" w:color="auto"/>
              <w:bottom w:val="single" w:sz="4" w:space="0" w:color="auto"/>
              <w:right w:val="single" w:sz="4" w:space="0" w:color="auto"/>
            </w:tcBorders>
            <w:shd w:val="clear" w:color="auto" w:fill="auto"/>
          </w:tcPr>
          <w:p w:rsidR="006F2CBB" w:rsidRPr="009819D0" w:rsidP="00CB1C05" w14:paraId="18D85085" w14:textId="77777777">
            <w:pPr>
              <w:pStyle w:val="LTableTextAbt"/>
            </w:pPr>
            <w:r w:rsidRPr="009819D0">
              <w:t>FJC</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6F2CBB" w:rsidRPr="009819D0" w:rsidP="00CB1C05" w14:paraId="3D95C13A" w14:textId="77777777">
            <w:pPr>
              <w:pStyle w:val="LTableTextAbt"/>
            </w:pPr>
            <w:r w:rsidRPr="009819D0">
              <w:t>FJC 2032 A/C Flush</w:t>
            </w:r>
          </w:p>
        </w:tc>
        <w:tc>
          <w:tcPr>
            <w:tcW w:w="3600" w:type="dxa"/>
            <w:tcBorders>
              <w:top w:val="single" w:sz="4" w:space="0" w:color="auto"/>
              <w:left w:val="single" w:sz="4" w:space="0" w:color="auto"/>
              <w:bottom w:val="single" w:sz="4" w:space="0" w:color="auto"/>
              <w:right w:val="single" w:sz="4" w:space="0" w:color="auto"/>
            </w:tcBorders>
            <w:shd w:val="clear" w:color="auto" w:fill="auto"/>
          </w:tcPr>
          <w:p w:rsidR="006F2CBB" w:rsidRPr="009819D0" w:rsidP="00CB1C05" w14:paraId="3522AFC7" w14:textId="77777777">
            <w:pPr>
              <w:pStyle w:val="LTableTextAbt"/>
            </w:pPr>
            <w:hyperlink r:id="rId69" w:history="1">
              <w:r w:rsidRPr="009819D0" w:rsidR="004F366B">
                <w:t>https://www.amazon.com/FJC-2032-Flush-fl-oz/dp/B000HTNPLU</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6F2CBB" w:rsidRPr="009819D0" w:rsidP="00CB1C05" w14:paraId="0EBE39BE" w14:textId="77777777">
            <w:pPr>
              <w:pStyle w:val="CTableTextAbt"/>
            </w:pPr>
            <w:r w:rsidRPr="009819D0">
              <w:t>$0.59</w:t>
            </w:r>
          </w:p>
        </w:tc>
        <w:tc>
          <w:tcPr>
            <w:tcW w:w="1165" w:type="dxa"/>
            <w:tcBorders>
              <w:top w:val="single" w:sz="4" w:space="0" w:color="auto"/>
              <w:left w:val="single" w:sz="4" w:space="0" w:color="auto"/>
              <w:bottom w:val="single" w:sz="4" w:space="0" w:color="auto"/>
              <w:right w:val="single" w:sz="4" w:space="0" w:color="auto"/>
            </w:tcBorders>
            <w:shd w:val="clear" w:color="auto" w:fill="auto"/>
          </w:tcPr>
          <w:p w:rsidR="006F2CBB" w:rsidRPr="009819D0" w:rsidP="00CB1C05" w14:paraId="32B9D656" w14:textId="77777777">
            <w:pPr>
              <w:pStyle w:val="CTableTextAbt"/>
            </w:pPr>
            <w:r w:rsidRPr="009819D0">
              <w:t>4.5</w:t>
            </w:r>
          </w:p>
        </w:tc>
        <w:tc>
          <w:tcPr>
            <w:tcW w:w="1165" w:type="dxa"/>
            <w:tcBorders>
              <w:top w:val="single" w:sz="4" w:space="0" w:color="auto"/>
              <w:left w:val="single" w:sz="4" w:space="0" w:color="auto"/>
              <w:bottom w:val="single" w:sz="4" w:space="0" w:color="auto"/>
              <w:right w:val="single" w:sz="4" w:space="0" w:color="auto"/>
            </w:tcBorders>
          </w:tcPr>
          <w:p w:rsidR="006F2CBB" w:rsidRPr="009819D0" w:rsidP="00CB1C05" w14:paraId="1E607072" w14:textId="77777777">
            <w:pPr>
              <w:pStyle w:val="CTableTextAbt"/>
            </w:pPr>
            <w:r w:rsidRPr="009819D0">
              <w:t>253</w:t>
            </w:r>
          </w:p>
        </w:tc>
      </w:tr>
      <w:tr w14:paraId="6DEB5B65" w14:textId="77777777" w:rsidTr="00E604D0">
        <w:tblPrEx>
          <w:tblW w:w="9885" w:type="dxa"/>
          <w:jc w:val="center"/>
          <w:tblLayout w:type="fixed"/>
          <w:tblLook w:val="04A0"/>
        </w:tblPrEx>
        <w:trPr>
          <w:cantSplit/>
          <w:trHeight w:val="377"/>
          <w:jc w:val="center"/>
        </w:trPr>
        <w:tc>
          <w:tcPr>
            <w:tcW w:w="1435"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7D0FF4E2" w14:textId="77777777">
            <w:pPr>
              <w:pStyle w:val="LTableTextAbt"/>
            </w:pPr>
            <w:r w:rsidRPr="00A82861">
              <w:t>Four Seasons</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68328E4A" w14:textId="77777777">
            <w:pPr>
              <w:pStyle w:val="LTableTextAbt"/>
            </w:pPr>
            <w:r w:rsidRPr="00A82861">
              <w:t>Super Flush 69994</w:t>
            </w:r>
          </w:p>
        </w:tc>
        <w:tc>
          <w:tcPr>
            <w:tcW w:w="3600" w:type="dxa"/>
            <w:tcBorders>
              <w:top w:val="single" w:sz="4" w:space="0" w:color="auto"/>
              <w:left w:val="single" w:sz="4" w:space="0" w:color="auto"/>
              <w:bottom w:val="single" w:sz="4" w:space="0" w:color="auto"/>
              <w:right w:val="single" w:sz="4" w:space="0" w:color="auto"/>
            </w:tcBorders>
            <w:shd w:val="clear" w:color="auto" w:fill="auto"/>
          </w:tcPr>
          <w:p w:rsidR="006F2CBB" w:rsidRPr="009819D0" w:rsidP="00CB1C05" w14:paraId="7689A763" w14:textId="77777777">
            <w:pPr>
              <w:pStyle w:val="LTableTextAbt"/>
            </w:pPr>
            <w:hyperlink r:id="rId70" w:history="1">
              <w:r w:rsidRPr="009819D0" w:rsidR="004F366B">
                <w:t>https://www.amazon.com/Four-Seasons-69994-Super-Solvent/dp/B004AEQSE4</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6F2CBB" w:rsidRPr="00A82861" w:rsidP="00CB1C05" w14:paraId="19E7807F" w14:textId="77777777">
            <w:pPr>
              <w:pStyle w:val="CTableTextAbt"/>
            </w:pPr>
            <w:r w:rsidRPr="00A82861">
              <w:t>$0.56</w:t>
            </w:r>
          </w:p>
        </w:tc>
        <w:tc>
          <w:tcPr>
            <w:tcW w:w="1165"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6139419B" w14:textId="77777777">
            <w:pPr>
              <w:pStyle w:val="CTableTextAbt"/>
            </w:pPr>
            <w:r w:rsidRPr="00A82861">
              <w:t>4.6</w:t>
            </w:r>
          </w:p>
        </w:tc>
        <w:tc>
          <w:tcPr>
            <w:tcW w:w="1165" w:type="dxa"/>
            <w:tcBorders>
              <w:top w:val="single" w:sz="4" w:space="0" w:color="auto"/>
              <w:left w:val="single" w:sz="4" w:space="0" w:color="auto"/>
              <w:bottom w:val="single" w:sz="4" w:space="0" w:color="auto"/>
              <w:right w:val="single" w:sz="4" w:space="0" w:color="auto"/>
            </w:tcBorders>
          </w:tcPr>
          <w:p w:rsidR="006F2CBB" w:rsidRPr="00A82861" w:rsidP="00CB1C05" w14:paraId="6C96BD5C" w14:textId="77777777">
            <w:pPr>
              <w:pStyle w:val="CTableTextAbt"/>
            </w:pPr>
            <w:r w:rsidRPr="00A82861">
              <w:t>206</w:t>
            </w:r>
          </w:p>
        </w:tc>
      </w:tr>
      <w:tr w14:paraId="5BC068CC" w14:textId="77777777" w:rsidTr="00E604D0">
        <w:tblPrEx>
          <w:tblW w:w="9885" w:type="dxa"/>
          <w:jc w:val="center"/>
          <w:tblLayout w:type="fixed"/>
          <w:tblLook w:val="04A0"/>
        </w:tblPrEx>
        <w:trPr>
          <w:cantSplit/>
          <w:trHeight w:val="377"/>
          <w:jc w:val="center"/>
        </w:trPr>
        <w:tc>
          <w:tcPr>
            <w:tcW w:w="1435"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791E1DF6" w14:textId="77777777">
            <w:pPr>
              <w:pStyle w:val="LTableTextAbt"/>
            </w:pPr>
            <w:r w:rsidRPr="00A82861">
              <w:t>Supercool</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13705258" w14:textId="77777777">
            <w:pPr>
              <w:pStyle w:val="LTableTextAbt"/>
            </w:pPr>
            <w:r w:rsidRPr="00A82861">
              <w:t>22779 Flash Flush</w:t>
            </w:r>
          </w:p>
        </w:tc>
        <w:tc>
          <w:tcPr>
            <w:tcW w:w="3600" w:type="dxa"/>
            <w:tcBorders>
              <w:top w:val="single" w:sz="4" w:space="0" w:color="auto"/>
              <w:left w:val="single" w:sz="4" w:space="0" w:color="auto"/>
              <w:bottom w:val="single" w:sz="4" w:space="0" w:color="auto"/>
              <w:right w:val="single" w:sz="4" w:space="0" w:color="auto"/>
            </w:tcBorders>
            <w:shd w:val="clear" w:color="auto" w:fill="auto"/>
          </w:tcPr>
          <w:p w:rsidR="006F2CBB" w:rsidRPr="009819D0" w:rsidP="00CB1C05" w14:paraId="5713A3B4" w14:textId="77777777">
            <w:pPr>
              <w:pStyle w:val="LTableTextAbt"/>
            </w:pPr>
            <w:hyperlink r:id="rId71" w:history="1">
              <w:r w:rsidRPr="009819D0" w:rsidR="004F366B">
                <w:t>https://www.amazon.com/TSI-Supercool-22779-Solvent-Based-Gallon/dp/B00SQUIUV2</w:t>
              </w:r>
            </w:hyperlink>
          </w:p>
        </w:tc>
        <w:tc>
          <w:tcPr>
            <w:tcW w:w="900" w:type="dxa"/>
            <w:tcBorders>
              <w:top w:val="single" w:sz="4" w:space="0" w:color="auto"/>
              <w:left w:val="single" w:sz="4" w:space="0" w:color="auto"/>
              <w:bottom w:val="single" w:sz="4" w:space="0" w:color="auto"/>
              <w:right w:val="single" w:sz="4" w:space="0" w:color="auto"/>
            </w:tcBorders>
            <w:shd w:val="clear" w:color="auto" w:fill="auto"/>
            <w:noWrap/>
          </w:tcPr>
          <w:p w:rsidR="006F2CBB" w:rsidRPr="00A82861" w:rsidP="00CB1C05" w14:paraId="277C10E6" w14:textId="77777777">
            <w:pPr>
              <w:pStyle w:val="CTableTextAbt"/>
            </w:pPr>
            <w:r w:rsidRPr="00A82861">
              <w:t>$0.49</w:t>
            </w:r>
          </w:p>
        </w:tc>
        <w:tc>
          <w:tcPr>
            <w:tcW w:w="1165" w:type="dxa"/>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5DA11F98" w14:textId="77777777">
            <w:pPr>
              <w:pStyle w:val="CTableTextAbt"/>
            </w:pPr>
            <w:r w:rsidRPr="00A82861">
              <w:t>4.6</w:t>
            </w:r>
          </w:p>
        </w:tc>
        <w:tc>
          <w:tcPr>
            <w:tcW w:w="1165" w:type="dxa"/>
            <w:tcBorders>
              <w:top w:val="single" w:sz="4" w:space="0" w:color="auto"/>
              <w:left w:val="single" w:sz="4" w:space="0" w:color="auto"/>
              <w:bottom w:val="single" w:sz="4" w:space="0" w:color="auto"/>
              <w:right w:val="single" w:sz="4" w:space="0" w:color="auto"/>
            </w:tcBorders>
          </w:tcPr>
          <w:p w:rsidR="006F2CBB" w:rsidRPr="00A82861" w:rsidP="00CB1C05" w14:paraId="0945F479" w14:textId="77777777">
            <w:pPr>
              <w:pStyle w:val="CTableTextAbt"/>
            </w:pPr>
            <w:r w:rsidRPr="00A82861">
              <w:t>79</w:t>
            </w:r>
          </w:p>
        </w:tc>
      </w:tr>
      <w:tr w14:paraId="1D5C044D" w14:textId="77777777" w:rsidTr="00E604D0">
        <w:tblPrEx>
          <w:tblW w:w="9885" w:type="dxa"/>
          <w:jc w:val="center"/>
          <w:tblLayout w:type="fixed"/>
          <w:tblLook w:val="04A0"/>
        </w:tblPrEx>
        <w:trPr>
          <w:cantSplit/>
          <w:trHeight w:val="377"/>
          <w:jc w:val="center"/>
        </w:trPr>
        <w:tc>
          <w:tcPr>
            <w:tcW w:w="9885" w:type="dxa"/>
            <w:gridSpan w:val="6"/>
            <w:tcBorders>
              <w:top w:val="single" w:sz="4" w:space="0" w:color="auto"/>
              <w:left w:val="single" w:sz="4" w:space="0" w:color="auto"/>
              <w:bottom w:val="single" w:sz="4" w:space="0" w:color="auto"/>
              <w:right w:val="single" w:sz="4" w:space="0" w:color="auto"/>
            </w:tcBorders>
            <w:shd w:val="clear" w:color="auto" w:fill="auto"/>
          </w:tcPr>
          <w:p w:rsidR="006F2CBB" w:rsidRPr="00A82861" w:rsidP="00CB1C05" w14:paraId="7F8145B4" w14:textId="77777777">
            <w:pPr>
              <w:pStyle w:val="LTableTextAbt"/>
              <w:rPr>
                <w:sz w:val="20"/>
              </w:rPr>
            </w:pPr>
            <w:r w:rsidRPr="00937F5B">
              <w:t xml:space="preserve">Note: Orange shaded rows indicate products that contain </w:t>
            </w:r>
            <w:r>
              <w:t>PCE</w:t>
            </w:r>
            <w:r w:rsidRPr="00937F5B">
              <w:t>. Grey shaded rows indicate products that contain another one of the first 10 TSCA work plan chemicals.</w:t>
            </w:r>
          </w:p>
        </w:tc>
      </w:tr>
    </w:tbl>
    <w:p w:rsidR="005B6015" w:rsidP="00CB1C05" w14:paraId="6E1DC5D4" w14:textId="77777777"/>
    <w:p w:rsidR="005B6015" w:rsidP="00CB1C05" w14:paraId="073B3747" w14:textId="77777777">
      <w:pPr>
        <w:pStyle w:val="Heading3"/>
      </w:pPr>
      <w:bookmarkStart w:id="374" w:name="_Toc111035578"/>
      <w:bookmarkStart w:id="375" w:name="_Toc114061915"/>
      <w:r w:rsidRPr="00D5798A">
        <w:t>Conclusion</w:t>
      </w:r>
      <w:bookmarkEnd w:id="374"/>
      <w:bookmarkEnd w:id="375"/>
    </w:p>
    <w:p w:rsidR="005B6015" w:rsidRPr="00113D9B" w:rsidP="00CB1C05" w14:paraId="05C44995" w14:textId="77777777">
      <w:r>
        <w:rPr>
          <w:rFonts w:eastAsiaTheme="minorHAnsi"/>
        </w:rPr>
        <w:t xml:space="preserve">The market review of automotive A/C flush products included </w:t>
      </w:r>
      <w:r w:rsidRPr="0045613A">
        <w:t xml:space="preserve">one product containing </w:t>
      </w:r>
      <w:r>
        <w:t>1</w:t>
      </w:r>
      <w:r w:rsidR="00124A45">
        <w:noBreakHyphen/>
        <w:t>b</w:t>
      </w:r>
      <w:r w:rsidR="00AF6D37">
        <w:t>romopropane</w:t>
      </w:r>
      <w:r>
        <w:t>, one</w:t>
      </w:r>
      <w:r w:rsidRPr="0045613A">
        <w:t xml:space="preserve"> product</w:t>
      </w:r>
      <w:r>
        <w:t xml:space="preserve"> with</w:t>
      </w:r>
      <w:r w:rsidRPr="0045613A">
        <w:t xml:space="preserve"> </w:t>
      </w:r>
      <w:r w:rsidR="00843813">
        <w:t>PCE</w:t>
      </w:r>
      <w:r>
        <w:rPr>
          <w:rFonts w:eastAsiaTheme="minorHAnsi"/>
        </w:rPr>
        <w:t xml:space="preserve">, and four products containing a variety of alternative solvents. </w:t>
      </w:r>
      <w:r w:rsidR="004515BF">
        <w:rPr>
          <w:rFonts w:eastAsiaTheme="minorHAnsi"/>
        </w:rPr>
        <w:t xml:space="preserve">This review did not find any barriers </w:t>
      </w:r>
      <w:r>
        <w:rPr>
          <w:rFonts w:eastAsiaTheme="minorHAnsi"/>
        </w:rPr>
        <w:t xml:space="preserve">related to pricing or customer satisfaction that </w:t>
      </w:r>
      <w:r w:rsidR="004515BF">
        <w:rPr>
          <w:rFonts w:eastAsiaTheme="minorHAnsi"/>
        </w:rPr>
        <w:t xml:space="preserve">could </w:t>
      </w:r>
      <w:r>
        <w:rPr>
          <w:rFonts w:eastAsiaTheme="minorHAnsi"/>
        </w:rPr>
        <w:t xml:space="preserve">be caused by restricting use </w:t>
      </w:r>
      <w:r w:rsidR="00AF6D37">
        <w:rPr>
          <w:rFonts w:eastAsiaTheme="minorHAnsi"/>
        </w:rPr>
        <w:t xml:space="preserve">of </w:t>
      </w:r>
      <w:r w:rsidR="00843813">
        <w:rPr>
          <w:rFonts w:eastAsiaTheme="minorHAnsi"/>
        </w:rPr>
        <w:t>PCE</w:t>
      </w:r>
      <w:r>
        <w:rPr>
          <w:rFonts w:eastAsiaTheme="minorHAnsi"/>
        </w:rPr>
        <w:t xml:space="preserve"> in this product category. Comparing VOC content for products with and without </w:t>
      </w:r>
      <w:r w:rsidR="00843813">
        <w:rPr>
          <w:rFonts w:eastAsiaTheme="minorHAnsi"/>
        </w:rPr>
        <w:t>PCE</w:t>
      </w:r>
      <w:r>
        <w:rPr>
          <w:rFonts w:eastAsiaTheme="minorHAnsi"/>
        </w:rPr>
        <w:t xml:space="preserve"> was somewhat difficult. Only one product containing </w:t>
      </w:r>
      <w:r w:rsidR="00AF6D37">
        <w:rPr>
          <w:rFonts w:eastAsiaTheme="minorHAnsi"/>
        </w:rPr>
        <w:t>1-</w:t>
      </w:r>
      <w:r w:rsidR="00124A45">
        <w:rPr>
          <w:rFonts w:eastAsiaTheme="minorHAnsi"/>
        </w:rPr>
        <w:t>b</w:t>
      </w:r>
      <w:r w:rsidR="00AF6D37">
        <w:rPr>
          <w:rFonts w:eastAsiaTheme="minorHAnsi"/>
        </w:rPr>
        <w:t>romopropane</w:t>
      </w:r>
      <w:r>
        <w:rPr>
          <w:rFonts w:eastAsiaTheme="minorHAnsi"/>
        </w:rPr>
        <w:t xml:space="preserve"> had VOC information in </w:t>
      </w:r>
      <w:r w:rsidR="00DC473C">
        <w:rPr>
          <w:rFonts w:eastAsiaTheme="minorHAnsi"/>
        </w:rPr>
        <w:t xml:space="preserve">its </w:t>
      </w:r>
      <w:r>
        <w:rPr>
          <w:rFonts w:eastAsiaTheme="minorHAnsi"/>
        </w:rPr>
        <w:t>SDS, measuring 100</w:t>
      </w:r>
      <w:r w:rsidR="00124A45">
        <w:rPr>
          <w:rFonts w:eastAsiaTheme="minorHAnsi"/>
        </w:rPr>
        <w:t> percent</w:t>
      </w:r>
      <w:r>
        <w:rPr>
          <w:rFonts w:eastAsiaTheme="minorHAnsi"/>
        </w:rPr>
        <w:t>. Two alternative products also had 100</w:t>
      </w:r>
      <w:r w:rsidR="00124A45">
        <w:rPr>
          <w:rFonts w:eastAsiaTheme="minorHAnsi"/>
        </w:rPr>
        <w:t> percent</w:t>
      </w:r>
      <w:r>
        <w:rPr>
          <w:rFonts w:eastAsiaTheme="minorHAnsi"/>
        </w:rPr>
        <w:t xml:space="preserve"> VOC content. The other products reviewed did not have VOC information in their SDSs. One of the alternative products was rated non-flammable, indicating some market share of alternative non-flammable products. </w:t>
      </w:r>
      <w:r>
        <w:t xml:space="preserve">Alternative products reviewed in this report have a price range that overlaps with products containing </w:t>
      </w:r>
      <w:r w:rsidR="00843813">
        <w:t>PCE</w:t>
      </w:r>
      <w:r>
        <w:t xml:space="preserve">. </w:t>
      </w:r>
      <w:r>
        <w:rPr>
          <w:rFonts w:eastAsiaTheme="minorHAnsi"/>
        </w:rPr>
        <w:t xml:space="preserve">The average customer rating of alternative products was higher than the rating for the one product containing </w:t>
      </w:r>
      <w:r w:rsidR="00843813">
        <w:rPr>
          <w:rFonts w:eastAsiaTheme="minorHAnsi"/>
        </w:rPr>
        <w:t>PCE</w:t>
      </w:r>
      <w:r>
        <w:rPr>
          <w:rFonts w:eastAsiaTheme="minorHAnsi"/>
        </w:rPr>
        <w:t xml:space="preserve"> with reviews. Customer satisfaction was high for alternative product ratings, as average ratings were between 4.5 and 4.6 out of 5 stars. Therefore, A/C flush product alternatives are expected to have satisfactory efficacy and price, and at least one commercially available product with comparable VOC </w:t>
      </w:r>
      <w:r w:rsidR="00DC473C">
        <w:rPr>
          <w:rFonts w:eastAsiaTheme="minorHAnsi"/>
        </w:rPr>
        <w:t xml:space="preserve">content </w:t>
      </w:r>
      <w:r>
        <w:rPr>
          <w:rFonts w:eastAsiaTheme="minorHAnsi"/>
        </w:rPr>
        <w:t>and flammability.</w:t>
      </w:r>
    </w:p>
    <w:p w:rsidR="00F00777" w:rsidRPr="006C444A" w:rsidP="00CB1C05" w14:paraId="564781BD" w14:textId="77777777">
      <w:pPr>
        <w:pStyle w:val="Heading2"/>
      </w:pPr>
      <w:bookmarkStart w:id="376" w:name="_Toc111035579"/>
      <w:bookmarkStart w:id="377" w:name="_Toc111037067"/>
      <w:bookmarkStart w:id="378" w:name="_Ref112429706"/>
      <w:bookmarkStart w:id="379" w:name="_Ref112429823"/>
      <w:bookmarkStart w:id="380" w:name="_Toc114061916"/>
      <w:bookmarkStart w:id="381" w:name="_Toc165378730"/>
      <w:r w:rsidRPr="00B50EA2">
        <w:t>Liquid and Aerosol Cleaners and Degreasers:</w:t>
      </w:r>
      <w:r>
        <w:t xml:space="preserve"> </w:t>
      </w:r>
      <w:bookmarkStart w:id="382" w:name="_Toc83394237"/>
      <w:bookmarkStart w:id="383" w:name="_Toc83397296"/>
      <w:r w:rsidRPr="006C444A">
        <w:t>Auto Parts Degreasers</w:t>
      </w:r>
      <w:bookmarkEnd w:id="376"/>
      <w:bookmarkEnd w:id="377"/>
      <w:bookmarkEnd w:id="378"/>
      <w:bookmarkEnd w:id="379"/>
      <w:bookmarkEnd w:id="380"/>
      <w:bookmarkEnd w:id="381"/>
      <w:bookmarkEnd w:id="382"/>
      <w:bookmarkEnd w:id="383"/>
    </w:p>
    <w:p w:rsidR="00F00777" w:rsidRPr="009F23D7" w:rsidP="00CB1C05" w14:paraId="10491ABC" w14:textId="77777777">
      <w:r>
        <w:t>Auto parts degreasers are used to clean buildup and grime off automotive parts, including engines, intake valves, throttles</w:t>
      </w:r>
      <w:r w:rsidR="00DC473C">
        <w:t>,</w:t>
      </w:r>
      <w:r>
        <w:t xml:space="preserve"> and more. Products are available in a range of volumes for commercial and consumer use and are sold as aerosols or liquids. </w:t>
      </w:r>
      <w:r w:rsidR="004E0E52">
        <w:t>A</w:t>
      </w:r>
      <w:r>
        <w:t>erosol products ranging from 10 to 20 ounces</w:t>
      </w:r>
      <w:r w:rsidR="004E0E52">
        <w:t xml:space="preserve"> were reviewed in the report</w:t>
      </w:r>
      <w:r>
        <w:t xml:space="preserve">. It is important to note that users also have the option to switch to non-aerosol products, although </w:t>
      </w:r>
      <w:r w:rsidR="004E0E52">
        <w:t>they were not reviewed</w:t>
      </w:r>
      <w:r>
        <w:t xml:space="preserve">. </w:t>
      </w:r>
    </w:p>
    <w:p w:rsidR="00F00777" w:rsidP="00CB1C05" w14:paraId="5F93676D" w14:textId="77777777">
      <w:pPr>
        <w:pStyle w:val="Heading3"/>
      </w:pPr>
      <w:bookmarkStart w:id="384" w:name="_Toc111035580"/>
      <w:bookmarkStart w:id="385" w:name="_Toc114061917"/>
      <w:r w:rsidRPr="00D5798A">
        <w:t>Solvent Ingredients</w:t>
      </w:r>
      <w:bookmarkEnd w:id="384"/>
      <w:bookmarkEnd w:id="385"/>
      <w:r>
        <w:tab/>
      </w:r>
    </w:p>
    <w:p w:rsidR="00F00777" w:rsidP="00CB1C05" w14:paraId="34F3A53A" w14:textId="77777777">
      <w:r>
        <w:t>The</w:t>
      </w:r>
      <w:r w:rsidRPr="001957B2">
        <w:t xml:space="preserve"> review included one product with </w:t>
      </w:r>
      <w:r w:rsidR="00843813">
        <w:t>PCE</w:t>
      </w:r>
      <w:r w:rsidRPr="001957B2">
        <w:t xml:space="preserve"> (Electric Motor Cleaner</w:t>
      </w:r>
      <w:r w:rsidRPr="001957B2" w:rsidR="002D38AB">
        <w:t>)</w:t>
      </w:r>
      <w:r w:rsidR="00FA7AD2">
        <w:t>. Six</w:t>
      </w:r>
      <w:r w:rsidRPr="001957B2">
        <w:t xml:space="preserve"> alternative products</w:t>
      </w:r>
      <w:r w:rsidR="0032165B">
        <w:t xml:space="preserve"> were also reviewed</w:t>
      </w:r>
      <w:r w:rsidRPr="001957B2">
        <w:t xml:space="preserve"> containing alternative organic solvents, including acetone, toluene, petroleum distillates, and others, as well as one aqueous product. </w:t>
      </w:r>
      <w:r w:rsidR="0032165B">
        <w:fldChar w:fldCharType="begin" w:fldLock="1"/>
      </w:r>
      <w:r w:rsidR="0032165B">
        <w:instrText xml:space="preserve"> REF _Ref111034787 \h </w:instrText>
      </w:r>
      <w:r w:rsidR="0032165B">
        <w:fldChar w:fldCharType="separate"/>
      </w:r>
      <w:r w:rsidRPr="000239F4" w:rsidR="0092222B">
        <w:t xml:space="preserve">Table </w:t>
      </w:r>
      <w:r w:rsidR="0092222B">
        <w:rPr>
          <w:noProof/>
        </w:rPr>
        <w:t>5</w:t>
      </w:r>
      <w:r w:rsidR="0092222B">
        <w:noBreakHyphen/>
      </w:r>
      <w:r w:rsidR="0092222B">
        <w:rPr>
          <w:noProof/>
        </w:rPr>
        <w:t>25</w:t>
      </w:r>
      <w:r w:rsidR="0032165B">
        <w:fldChar w:fldCharType="end"/>
      </w:r>
      <w:r w:rsidR="0032165B">
        <w:t xml:space="preserve"> </w:t>
      </w:r>
      <w:r w:rsidRPr="001957B2">
        <w:t>shows the list of products reviewed for this report and their primary solvent ingredients.</w:t>
      </w:r>
    </w:p>
    <w:tbl>
      <w:tblPr>
        <w:tblW w:w="10221" w:type="dxa"/>
        <w:jc w:val="center"/>
        <w:tblLayout w:type="fixed"/>
        <w:tblLook w:val="04A0"/>
      </w:tblPr>
      <w:tblGrid>
        <w:gridCol w:w="1576"/>
        <w:gridCol w:w="1720"/>
        <w:gridCol w:w="2304"/>
        <w:gridCol w:w="1440"/>
        <w:gridCol w:w="1728"/>
        <w:gridCol w:w="1453"/>
      </w:tblGrid>
      <w:tr w14:paraId="14D3DCFE" w14:textId="77777777" w:rsidTr="00E604D0">
        <w:tblPrEx>
          <w:tblW w:w="10221" w:type="dxa"/>
          <w:jc w:val="center"/>
          <w:tblLayout w:type="fixed"/>
          <w:tblLook w:val="04A0"/>
        </w:tblPrEx>
        <w:trPr>
          <w:cantSplit/>
          <w:trHeight w:val="20"/>
          <w:tblHeader/>
          <w:jc w:val="center"/>
        </w:trPr>
        <w:tc>
          <w:tcPr>
            <w:tcW w:w="10221" w:type="dxa"/>
            <w:gridSpan w:val="6"/>
            <w:tcBorders>
              <w:bottom w:val="single" w:sz="4" w:space="0" w:color="auto"/>
            </w:tcBorders>
            <w:shd w:val="clear" w:color="auto" w:fill="auto"/>
            <w:vAlign w:val="center"/>
          </w:tcPr>
          <w:p w:rsidR="000239F4" w:rsidRPr="000239F4" w:rsidP="00CB1C05" w14:paraId="021679BE" w14:textId="77777777">
            <w:pPr>
              <w:pStyle w:val="TableTitleA"/>
            </w:pPr>
            <w:bookmarkStart w:id="386" w:name="_Ref111034787"/>
            <w:bookmarkStart w:id="387" w:name="_Toc121142571"/>
            <w:bookmarkStart w:id="388" w:name="_Toc165379565"/>
            <w:r w:rsidRPr="000239F4">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5</w:t>
            </w:r>
            <w:r w:rsidR="00BC4B5D">
              <w:rPr>
                <w:noProof/>
              </w:rPr>
              <w:fldChar w:fldCharType="end"/>
            </w:r>
            <w:bookmarkEnd w:id="386"/>
            <w:r w:rsidRPr="000239F4">
              <w:t>: Safety Data Sheets and Solvent Ingredients with Concentrations of 5 Percent or Higher</w:t>
            </w:r>
            <w:bookmarkEnd w:id="387"/>
            <w:bookmarkEnd w:id="388"/>
            <w:r w:rsidRPr="000239F4">
              <w:t xml:space="preserve"> </w:t>
            </w:r>
          </w:p>
          <w:p w:rsidR="000239F4" w:rsidRPr="008B64CA" w:rsidP="00CB1C05" w14:paraId="33490F11" w14:textId="77777777">
            <w:pPr>
              <w:pStyle w:val="TableTitleA"/>
              <w:rPr>
                <w:b/>
                <w:bCs/>
                <w:color w:val="000000"/>
              </w:rPr>
            </w:pPr>
            <w:r w:rsidRPr="000239F4">
              <w:t>for Reviewed Auto Parts Degreasers</w:t>
            </w:r>
          </w:p>
        </w:tc>
      </w:tr>
      <w:tr w14:paraId="396A7314" w14:textId="77777777" w:rsidTr="00E604D0">
        <w:tblPrEx>
          <w:tblW w:w="10221" w:type="dxa"/>
          <w:jc w:val="center"/>
          <w:tblLayout w:type="fixed"/>
          <w:tblLook w:val="04A0"/>
        </w:tblPrEx>
        <w:trPr>
          <w:cantSplit/>
          <w:trHeight w:val="20"/>
          <w:tblHeader/>
          <w:jc w:val="center"/>
        </w:trPr>
        <w:tc>
          <w:tcPr>
            <w:tcW w:w="1576"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0239F4" w:rsidRPr="008B64CA" w:rsidP="00CB1C05" w14:paraId="1ED1B047" w14:textId="77777777">
            <w:pPr>
              <w:pStyle w:val="TableSubtitle"/>
            </w:pPr>
            <w:r w:rsidRPr="008B64CA">
              <w:t>Supplier</w:t>
            </w:r>
          </w:p>
        </w:tc>
        <w:tc>
          <w:tcPr>
            <w:tcW w:w="172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0239F4" w:rsidRPr="008B64CA" w:rsidP="00CB1C05" w14:paraId="6D644984" w14:textId="77777777">
            <w:pPr>
              <w:pStyle w:val="TableSubtitle"/>
            </w:pPr>
            <w:r w:rsidRPr="008B64CA">
              <w:t>Product</w:t>
            </w:r>
          </w:p>
        </w:tc>
        <w:tc>
          <w:tcPr>
            <w:tcW w:w="2304"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0239F4" w:rsidRPr="008B64CA" w:rsidP="00CB1C05" w14:paraId="3B652FDC" w14:textId="77777777">
            <w:pPr>
              <w:pStyle w:val="TableSubtitle"/>
            </w:pPr>
            <w:r w:rsidRPr="008B64CA">
              <w:t>SDS</w:t>
            </w:r>
          </w:p>
        </w:tc>
        <w:tc>
          <w:tcPr>
            <w:tcW w:w="14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0239F4" w:rsidRPr="008B64CA" w:rsidP="00CB1C05" w14:paraId="33E9DBC5" w14:textId="77777777">
            <w:pPr>
              <w:pStyle w:val="TableSubtitle"/>
            </w:pPr>
            <w:r w:rsidRPr="008B64CA">
              <w:t>SDS date</w:t>
            </w:r>
          </w:p>
        </w:tc>
        <w:tc>
          <w:tcPr>
            <w:tcW w:w="1728"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0239F4" w:rsidRPr="008B64CA" w:rsidP="00CB1C05" w14:paraId="2DA0EE08" w14:textId="77777777">
            <w:pPr>
              <w:pStyle w:val="TableSubtitle"/>
            </w:pPr>
            <w:r w:rsidRPr="00397DC0">
              <w:t>Solvent ingredients</w:t>
            </w:r>
          </w:p>
        </w:tc>
        <w:tc>
          <w:tcPr>
            <w:tcW w:w="14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0239F4" w:rsidRPr="008B64CA" w:rsidP="00CB1C05" w14:paraId="11D87E1A" w14:textId="77777777">
            <w:pPr>
              <w:pStyle w:val="TableSubtitle"/>
            </w:pPr>
            <w:r w:rsidRPr="008B64CA">
              <w:t>Concentration (%)</w:t>
            </w:r>
          </w:p>
        </w:tc>
      </w:tr>
      <w:tr w14:paraId="046D7F15" w14:textId="77777777" w:rsidTr="00E604D0">
        <w:tblPrEx>
          <w:tblW w:w="10221" w:type="dxa"/>
          <w:jc w:val="center"/>
          <w:tblLayout w:type="fixed"/>
          <w:tblLook w:val="04A0"/>
        </w:tblPrEx>
        <w:trPr>
          <w:cantSplit/>
          <w:trHeight w:val="20"/>
          <w:jc w:val="center"/>
        </w:trPr>
        <w:tc>
          <w:tcPr>
            <w:tcW w:w="1576"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0239F4" w:rsidRPr="003D589E" w:rsidP="00CB1C05" w14:paraId="43CD929E" w14:textId="77777777">
            <w:pPr>
              <w:pStyle w:val="LTableTextAbt"/>
            </w:pPr>
            <w:r w:rsidRPr="003D589E">
              <w:t>Penray</w:t>
            </w:r>
          </w:p>
        </w:tc>
        <w:tc>
          <w:tcPr>
            <w:tcW w:w="172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0239F4" w:rsidRPr="003D589E" w:rsidP="00CB1C05" w14:paraId="407E94C2" w14:textId="77777777">
            <w:pPr>
              <w:pStyle w:val="LTableTextAbt"/>
            </w:pPr>
            <w:r w:rsidRPr="003D589E">
              <w:t>Electric Motor Cleaner</w:t>
            </w:r>
          </w:p>
        </w:tc>
        <w:tc>
          <w:tcPr>
            <w:tcW w:w="2304"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0239F4" w:rsidRPr="00A83835" w:rsidP="00CB1C05" w14:paraId="531DBCC1" w14:textId="77777777">
            <w:pPr>
              <w:pStyle w:val="LTableTextAbt"/>
            </w:pPr>
            <w:hyperlink r:id="rId72" w:history="1">
              <w:r w:rsidRPr="00A83835" w:rsidR="004F366B">
                <w:t>https://penray.com/wp-content/uploads/2020/05/1000039937.pdf</w:t>
              </w:r>
            </w:hyperlink>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0239F4" w:rsidRPr="003D589E" w:rsidP="00CB1C05" w14:paraId="36DF0FA1" w14:textId="77777777">
            <w:pPr>
              <w:pStyle w:val="LTableTextAbt"/>
            </w:pPr>
            <w:r w:rsidRPr="003D589E">
              <w:t>31 May 2014</w:t>
            </w:r>
          </w:p>
        </w:tc>
        <w:tc>
          <w:tcPr>
            <w:tcW w:w="1728"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0239F4" w:rsidRPr="003D589E" w:rsidP="00CB1C05" w14:paraId="26677353" w14:textId="77777777">
            <w:pPr>
              <w:pStyle w:val="LTableTextAbt"/>
            </w:pPr>
            <w:r>
              <w:t>Perchloroethylene</w:t>
            </w:r>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0239F4" w:rsidRPr="003D589E" w:rsidP="00CB1C05" w14:paraId="69BFF6D7" w14:textId="77777777">
            <w:pPr>
              <w:pStyle w:val="CTableTextAbt"/>
            </w:pPr>
            <w:r w:rsidRPr="003D589E">
              <w:t>60 - 100</w:t>
            </w:r>
          </w:p>
        </w:tc>
      </w:tr>
      <w:tr w14:paraId="78755417" w14:textId="77777777" w:rsidTr="00E604D0">
        <w:tblPrEx>
          <w:tblW w:w="10221" w:type="dxa"/>
          <w:jc w:val="center"/>
          <w:tblLayout w:type="fixed"/>
          <w:tblLook w:val="04A0"/>
        </w:tblPrEx>
        <w:trPr>
          <w:cantSplit/>
          <w:trHeight w:val="20"/>
          <w:jc w:val="center"/>
        </w:trPr>
        <w:tc>
          <w:tcPr>
            <w:tcW w:w="1576"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7B10E76" w14:textId="77777777">
            <w:pPr>
              <w:pStyle w:val="LTableTextAbt"/>
            </w:pPr>
            <w:r w:rsidRPr="003D589E">
              <w:t>Gumout </w:t>
            </w:r>
          </w:p>
        </w:tc>
        <w:tc>
          <w:tcPr>
            <w:tcW w:w="172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E84A9CB" w14:textId="77777777">
            <w:pPr>
              <w:pStyle w:val="LTableTextAbt"/>
            </w:pPr>
            <w:r w:rsidRPr="003D589E">
              <w:t>Regane Parts Cleaner Degreaser 540001</w:t>
            </w:r>
          </w:p>
        </w:tc>
        <w:tc>
          <w:tcPr>
            <w:tcW w:w="2304"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A83835" w:rsidP="00CB1C05" w14:paraId="2272C45D" w14:textId="77777777">
            <w:pPr>
              <w:pStyle w:val="LTableTextAbt"/>
            </w:pPr>
            <w:hyperlink r:id="rId73" w:history="1">
              <w:r w:rsidRPr="00A83835" w:rsidR="004F366B">
                <w:t>https://3enoro1q5ve12ubndv13jkpk-wpengine.netdna-ssl.com/wp-content/uploads/2017/05/540001-Gumout-Regane-Auto-Parts-Cleaner-Degreaser.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7E3E1AD" w14:textId="77777777">
            <w:pPr>
              <w:pStyle w:val="LTableTextAbt"/>
            </w:pPr>
            <w:r w:rsidRPr="003D589E">
              <w:t>13 May 2015 </w:t>
            </w: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C558508" w14:textId="77777777">
            <w:pPr>
              <w:pStyle w:val="LTableTextAbt"/>
            </w:pPr>
            <w:r w:rsidRPr="003D589E">
              <w:t>Acetone</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7DD8649" w14:textId="77777777">
            <w:pPr>
              <w:pStyle w:val="CTableTextAbt"/>
            </w:pPr>
            <w:r w:rsidRPr="003D589E">
              <w:t>60 - 100</w:t>
            </w:r>
          </w:p>
        </w:tc>
      </w:tr>
      <w:tr w14:paraId="0CE10810" w14:textId="77777777" w:rsidTr="00E604D0">
        <w:tblPrEx>
          <w:tblW w:w="10221" w:type="dxa"/>
          <w:jc w:val="center"/>
          <w:tblLayout w:type="fixed"/>
          <w:tblLook w:val="04A0"/>
        </w:tblPrEx>
        <w:trPr>
          <w:cantSplit/>
          <w:trHeight w:val="20"/>
          <w:jc w:val="center"/>
        </w:trPr>
        <w:tc>
          <w:tcPr>
            <w:tcW w:w="1576"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4827F1B0" w14:textId="77777777">
            <w:pPr>
              <w:pStyle w:val="LTableTextAbt"/>
            </w:pPr>
          </w:p>
        </w:tc>
        <w:tc>
          <w:tcPr>
            <w:tcW w:w="172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F6FC62D" w14:textId="77777777">
            <w:pPr>
              <w:pStyle w:val="LTableTextAbt"/>
            </w:pPr>
          </w:p>
        </w:tc>
        <w:tc>
          <w:tcPr>
            <w:tcW w:w="2304"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E129300"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99E3AFE" w14:textId="77777777">
            <w:pPr>
              <w:pStyle w:val="LTableTextAbt"/>
            </w:pP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64A13DD" w14:textId="77777777">
            <w:pPr>
              <w:pStyle w:val="LTableTextAbt"/>
            </w:pPr>
            <w:r w:rsidRPr="003D589E">
              <w:t>Toluene</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12E8ED37" w14:textId="77777777">
            <w:pPr>
              <w:pStyle w:val="CTableTextAbt"/>
            </w:pPr>
            <w:r w:rsidRPr="003D589E">
              <w:t>5- 10</w:t>
            </w:r>
          </w:p>
        </w:tc>
      </w:tr>
      <w:tr w14:paraId="702A8676" w14:textId="77777777" w:rsidTr="00E604D0">
        <w:tblPrEx>
          <w:tblW w:w="10221" w:type="dxa"/>
          <w:jc w:val="center"/>
          <w:tblLayout w:type="fixed"/>
          <w:tblLook w:val="04A0"/>
        </w:tblPrEx>
        <w:trPr>
          <w:cantSplit/>
          <w:trHeight w:val="20"/>
          <w:jc w:val="center"/>
        </w:trPr>
        <w:tc>
          <w:tcPr>
            <w:tcW w:w="1576"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FFF0051" w14:textId="77777777">
            <w:pPr>
              <w:pStyle w:val="LTableTextAbt"/>
            </w:pPr>
            <w:r w:rsidRPr="003D589E">
              <w:t>Blumenthal Brands Integrated LLC</w:t>
            </w:r>
          </w:p>
        </w:tc>
        <w:tc>
          <w:tcPr>
            <w:tcW w:w="172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4BBE73C" w14:textId="77777777">
            <w:pPr>
              <w:pStyle w:val="LTableTextAbt"/>
            </w:pPr>
            <w:r w:rsidRPr="003D589E">
              <w:t>Instant Parts Cleaner And Degreaser Ultra Fast Dry PCD14T</w:t>
            </w:r>
          </w:p>
        </w:tc>
        <w:tc>
          <w:tcPr>
            <w:tcW w:w="2304"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A83835" w:rsidP="00CB1C05" w14:paraId="17A2D166" w14:textId="77777777">
            <w:pPr>
              <w:pStyle w:val="LTableTextAbt"/>
            </w:pPr>
            <w:hyperlink r:id="rId74" w:history="1">
              <w:r w:rsidRPr="00A83835" w:rsidR="004F366B">
                <w:t>https://solvewithb.com/sds/PCD14T_EN.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C47FF68" w14:textId="77777777">
            <w:pPr>
              <w:pStyle w:val="LTableTextAbt"/>
            </w:pPr>
            <w:r w:rsidRPr="003D589E">
              <w:t>31 May 2020</w:t>
            </w: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11E3250" w14:textId="77777777">
            <w:pPr>
              <w:pStyle w:val="LTableTextAbt"/>
            </w:pPr>
            <w:r w:rsidRPr="003D589E">
              <w:t>Acetone</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E7D18BB" w14:textId="77777777">
            <w:pPr>
              <w:pStyle w:val="CTableTextAbt"/>
            </w:pPr>
            <w:r w:rsidRPr="003D589E">
              <w:t>80 - &lt;90</w:t>
            </w:r>
          </w:p>
        </w:tc>
      </w:tr>
      <w:tr w14:paraId="5F1E94B9" w14:textId="77777777" w:rsidTr="00E604D0">
        <w:tblPrEx>
          <w:tblW w:w="10221" w:type="dxa"/>
          <w:jc w:val="center"/>
          <w:tblLayout w:type="fixed"/>
          <w:tblLook w:val="04A0"/>
        </w:tblPrEx>
        <w:trPr>
          <w:cantSplit/>
          <w:trHeight w:val="20"/>
          <w:jc w:val="center"/>
        </w:trPr>
        <w:tc>
          <w:tcPr>
            <w:tcW w:w="1576"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A75567A" w14:textId="77777777">
            <w:pPr>
              <w:pStyle w:val="LTableTextAbt"/>
            </w:pPr>
          </w:p>
        </w:tc>
        <w:tc>
          <w:tcPr>
            <w:tcW w:w="172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28358AA" w14:textId="77777777">
            <w:pPr>
              <w:pStyle w:val="LTableTextAbt"/>
            </w:pPr>
          </w:p>
        </w:tc>
        <w:tc>
          <w:tcPr>
            <w:tcW w:w="2304" w:type="dxa"/>
            <w:vMerge/>
            <w:tcBorders>
              <w:top w:val="single" w:sz="4" w:space="0" w:color="auto"/>
              <w:left w:val="single" w:sz="4" w:space="0" w:color="auto"/>
              <w:bottom w:val="single" w:sz="4" w:space="0" w:color="auto"/>
              <w:right w:val="single" w:sz="4" w:space="0" w:color="auto"/>
            </w:tcBorders>
            <w:shd w:val="clear" w:color="auto" w:fill="auto"/>
          </w:tcPr>
          <w:p w:rsidR="000239F4" w:rsidP="00CB1C05" w14:paraId="33ED6380" w14:textId="77777777">
            <w:pPr>
              <w:pStyle w:val="LTableTextAbt"/>
              <w:rPr>
                <w:rStyle w:val="Heading3Char"/>
                <w:sz w:val="20"/>
                <w:szCs w:val="20"/>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50EF526" w14:textId="77777777">
            <w:pPr>
              <w:pStyle w:val="LTableTextAbt"/>
            </w:pP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19DF8FDE" w14:textId="77777777">
            <w:pPr>
              <w:pStyle w:val="LTableTextAbt"/>
            </w:pPr>
            <w:r>
              <w:t>Heptanes (cyclic and linear)</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09F020E" w14:textId="77777777">
            <w:pPr>
              <w:pStyle w:val="CTableTextAbt"/>
            </w:pPr>
            <w:r>
              <w:t>5 - &lt;10</w:t>
            </w:r>
          </w:p>
        </w:tc>
      </w:tr>
      <w:tr w14:paraId="7427998A" w14:textId="77777777" w:rsidTr="00E604D0">
        <w:tblPrEx>
          <w:tblW w:w="10221" w:type="dxa"/>
          <w:jc w:val="center"/>
          <w:tblLayout w:type="fixed"/>
          <w:tblLook w:val="04A0"/>
        </w:tblPrEx>
        <w:trPr>
          <w:cantSplit/>
          <w:trHeight w:val="20"/>
          <w:jc w:val="center"/>
        </w:trPr>
        <w:tc>
          <w:tcPr>
            <w:tcW w:w="1576"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33C5B8B" w14:textId="77777777">
            <w:pPr>
              <w:pStyle w:val="LTableTextAbt"/>
              <w:rPr>
                <w:sz w:val="20"/>
              </w:rPr>
            </w:pPr>
            <w:r w:rsidRPr="003D589E">
              <w:t>CRC</w:t>
            </w:r>
          </w:p>
          <w:p w:rsidR="000239F4" w:rsidRPr="003D589E" w:rsidP="00CB1C05" w14:paraId="2D90B146" w14:textId="77777777">
            <w:pPr>
              <w:pStyle w:val="LTableTextAbt"/>
              <w:rPr>
                <w:sz w:val="20"/>
              </w:rPr>
            </w:pPr>
            <w:r w:rsidRPr="003D589E">
              <w:t> </w:t>
            </w:r>
          </w:p>
          <w:p w:rsidR="000239F4" w:rsidRPr="003D589E" w:rsidP="00CB1C05" w14:paraId="22ED92BD" w14:textId="77777777">
            <w:pPr>
              <w:pStyle w:val="LTableTextAbt"/>
              <w:rPr>
                <w:sz w:val="20"/>
              </w:rPr>
            </w:pPr>
            <w:r w:rsidRPr="003D589E">
              <w:t> </w:t>
            </w:r>
          </w:p>
          <w:p w:rsidR="000239F4" w:rsidRPr="003D589E" w:rsidP="00CB1C05" w14:paraId="0F231B01" w14:textId="77777777">
            <w:pPr>
              <w:pStyle w:val="LTableTextAbt"/>
            </w:pPr>
            <w:r w:rsidRPr="003D589E">
              <w:t> </w:t>
            </w:r>
          </w:p>
        </w:tc>
        <w:tc>
          <w:tcPr>
            <w:tcW w:w="172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0CFADA2" w14:textId="77777777">
            <w:pPr>
              <w:pStyle w:val="LTableTextAbt"/>
              <w:rPr>
                <w:sz w:val="20"/>
              </w:rPr>
            </w:pPr>
            <w:r w:rsidRPr="003D589E">
              <w:t>GDI IVD Intake Valve And Turbo Cleaner</w:t>
            </w:r>
          </w:p>
          <w:p w:rsidR="000239F4" w:rsidRPr="003D589E" w:rsidP="00CB1C05" w14:paraId="4A450980" w14:textId="77777777">
            <w:pPr>
              <w:pStyle w:val="LTableTextAbt"/>
              <w:rPr>
                <w:sz w:val="20"/>
              </w:rPr>
            </w:pPr>
            <w:r w:rsidRPr="003D589E">
              <w:t> </w:t>
            </w:r>
          </w:p>
          <w:p w:rsidR="000239F4" w:rsidRPr="003D589E" w:rsidP="00CB1C05" w14:paraId="558A51AF" w14:textId="77777777">
            <w:pPr>
              <w:pStyle w:val="LTableTextAbt"/>
              <w:rPr>
                <w:sz w:val="20"/>
              </w:rPr>
            </w:pPr>
            <w:r w:rsidRPr="003D589E">
              <w:t> </w:t>
            </w:r>
          </w:p>
          <w:p w:rsidR="000239F4" w:rsidRPr="003D589E" w:rsidP="00CB1C05" w14:paraId="366C8CC7" w14:textId="77777777">
            <w:pPr>
              <w:pStyle w:val="LTableTextAbt"/>
            </w:pPr>
            <w:r w:rsidRPr="003D589E">
              <w:t> </w:t>
            </w:r>
          </w:p>
        </w:tc>
        <w:tc>
          <w:tcPr>
            <w:tcW w:w="2304"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A83835" w:rsidP="00CB1C05" w14:paraId="7D617ED6" w14:textId="77777777">
            <w:pPr>
              <w:pStyle w:val="LTableTextAbt"/>
            </w:pPr>
            <w:hyperlink r:id="rId75" w:history="1">
              <w:r w:rsidRPr="00A83835" w:rsidR="004F366B">
                <w:t>http://docs.crcindustries.com/msds/1003763E.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04BE210" w14:textId="77777777">
            <w:pPr>
              <w:pStyle w:val="LTableTextAbt"/>
              <w:rPr>
                <w:sz w:val="20"/>
              </w:rPr>
            </w:pPr>
            <w:r w:rsidRPr="003D589E">
              <w:t>28 August 2019</w:t>
            </w:r>
          </w:p>
          <w:p w:rsidR="000239F4" w:rsidRPr="003D589E" w:rsidP="00CB1C05" w14:paraId="1A2C3F48" w14:textId="77777777">
            <w:pPr>
              <w:pStyle w:val="LTableTextAbt"/>
              <w:rPr>
                <w:sz w:val="20"/>
              </w:rPr>
            </w:pPr>
            <w:r w:rsidRPr="003D589E">
              <w:t> </w:t>
            </w:r>
          </w:p>
          <w:p w:rsidR="000239F4" w:rsidRPr="003D589E" w:rsidP="00CB1C05" w14:paraId="2E845ADD" w14:textId="77777777">
            <w:pPr>
              <w:pStyle w:val="LTableTextAbt"/>
              <w:rPr>
                <w:sz w:val="20"/>
              </w:rPr>
            </w:pPr>
            <w:r w:rsidRPr="003D589E">
              <w:t> </w:t>
            </w:r>
          </w:p>
          <w:p w:rsidR="000239F4" w:rsidRPr="003D589E" w:rsidP="00CB1C05" w14:paraId="269EA27C" w14:textId="77777777">
            <w:pPr>
              <w:pStyle w:val="LTableTextAbt"/>
            </w:pPr>
            <w:r w:rsidRPr="003D589E">
              <w:t> </w:t>
            </w: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ECC2C7D" w14:textId="77777777">
            <w:pPr>
              <w:pStyle w:val="LTableTextAbt"/>
            </w:pPr>
            <w:r w:rsidRPr="003D589E">
              <w:t>Liquefied petroleum gas</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9D38F26" w14:textId="77777777">
            <w:pPr>
              <w:pStyle w:val="CTableTextAbt"/>
            </w:pPr>
            <w:r w:rsidRPr="003D589E">
              <w:t>30 -</w:t>
            </w:r>
            <w:r>
              <w:t xml:space="preserve"> </w:t>
            </w:r>
            <w:r w:rsidRPr="003D589E">
              <w:t>40</w:t>
            </w:r>
          </w:p>
        </w:tc>
      </w:tr>
      <w:tr w14:paraId="5C243E51" w14:textId="77777777" w:rsidTr="00E604D0">
        <w:tblPrEx>
          <w:tblW w:w="10221" w:type="dxa"/>
          <w:jc w:val="center"/>
          <w:tblLayout w:type="fixed"/>
          <w:tblLook w:val="04A0"/>
        </w:tblPrEx>
        <w:trPr>
          <w:cantSplit/>
          <w:trHeight w:val="20"/>
          <w:jc w:val="center"/>
        </w:trPr>
        <w:tc>
          <w:tcPr>
            <w:tcW w:w="1576"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E3A4330" w14:textId="77777777">
            <w:pPr>
              <w:pStyle w:val="LTableTextAbt"/>
            </w:pPr>
          </w:p>
        </w:tc>
        <w:tc>
          <w:tcPr>
            <w:tcW w:w="172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C304C40" w14:textId="77777777">
            <w:pPr>
              <w:pStyle w:val="LTableTextAbt"/>
            </w:pPr>
          </w:p>
        </w:tc>
        <w:tc>
          <w:tcPr>
            <w:tcW w:w="2304"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3E9F57D"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17B85C4" w14:textId="77777777">
            <w:pPr>
              <w:pStyle w:val="LTableTextAbt"/>
            </w:pP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AC7835F" w14:textId="77777777">
            <w:pPr>
              <w:pStyle w:val="LTableTextAbt"/>
            </w:pPr>
            <w:r w:rsidRPr="003D589E">
              <w:t>Distillates (petroleum), hydrodesulfurized middle</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307C52F" w14:textId="77777777">
            <w:pPr>
              <w:pStyle w:val="CTableTextAbt"/>
            </w:pPr>
            <w:r w:rsidRPr="003D589E">
              <w:t>20 - 30</w:t>
            </w:r>
          </w:p>
        </w:tc>
      </w:tr>
      <w:tr w14:paraId="68C5C5AC" w14:textId="77777777" w:rsidTr="00E604D0">
        <w:tblPrEx>
          <w:tblW w:w="10221" w:type="dxa"/>
          <w:jc w:val="center"/>
          <w:tblLayout w:type="fixed"/>
          <w:tblLook w:val="04A0"/>
        </w:tblPrEx>
        <w:trPr>
          <w:cantSplit/>
          <w:trHeight w:val="20"/>
          <w:jc w:val="center"/>
        </w:trPr>
        <w:tc>
          <w:tcPr>
            <w:tcW w:w="1576"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57783A4" w14:textId="77777777">
            <w:pPr>
              <w:pStyle w:val="LTableTextAbt"/>
            </w:pPr>
          </w:p>
        </w:tc>
        <w:tc>
          <w:tcPr>
            <w:tcW w:w="172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5020FBC" w14:textId="77777777">
            <w:pPr>
              <w:pStyle w:val="LTableTextAbt"/>
            </w:pPr>
          </w:p>
        </w:tc>
        <w:tc>
          <w:tcPr>
            <w:tcW w:w="2304"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B225B2A"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010391E" w14:textId="77777777">
            <w:pPr>
              <w:pStyle w:val="LTableTextAbt"/>
            </w:pP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96C0C16" w14:textId="77777777">
            <w:pPr>
              <w:pStyle w:val="LTableTextAbt"/>
            </w:pPr>
            <w:r w:rsidRPr="003D589E">
              <w:t>Distillates (petroleum), hydrotreated light</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4118A02D" w14:textId="77777777">
            <w:pPr>
              <w:pStyle w:val="CTableTextAbt"/>
            </w:pPr>
            <w:r w:rsidRPr="003D589E">
              <w:t>20 - 30</w:t>
            </w:r>
          </w:p>
        </w:tc>
      </w:tr>
      <w:tr w14:paraId="050A6F3F" w14:textId="77777777" w:rsidTr="00E604D0">
        <w:tblPrEx>
          <w:tblW w:w="10221" w:type="dxa"/>
          <w:jc w:val="center"/>
          <w:tblLayout w:type="fixed"/>
          <w:tblLook w:val="04A0"/>
        </w:tblPrEx>
        <w:trPr>
          <w:cantSplit/>
          <w:trHeight w:val="20"/>
          <w:jc w:val="center"/>
        </w:trPr>
        <w:tc>
          <w:tcPr>
            <w:tcW w:w="1576"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63D43D6" w14:textId="77777777">
            <w:pPr>
              <w:pStyle w:val="LTableTextAbt"/>
            </w:pPr>
            <w:r w:rsidRPr="003D589E">
              <w:t>CRC</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7600EE1" w14:textId="77777777">
            <w:pPr>
              <w:pStyle w:val="LTableTextAbt"/>
            </w:pPr>
            <w:r w:rsidRPr="003D589E">
              <w:t>Throttle Body And Air Intake Cleaner</w:t>
            </w:r>
          </w:p>
        </w:tc>
        <w:tc>
          <w:tcPr>
            <w:tcW w:w="2304" w:type="dxa"/>
            <w:tcBorders>
              <w:top w:val="single" w:sz="4" w:space="0" w:color="auto"/>
              <w:left w:val="single" w:sz="4" w:space="0" w:color="auto"/>
              <w:bottom w:val="single" w:sz="4" w:space="0" w:color="auto"/>
              <w:right w:val="single" w:sz="4" w:space="0" w:color="auto"/>
            </w:tcBorders>
            <w:shd w:val="clear" w:color="auto" w:fill="auto"/>
          </w:tcPr>
          <w:p w:rsidR="000239F4" w:rsidRPr="00A83835" w:rsidP="00CB1C05" w14:paraId="3B27B909" w14:textId="77777777">
            <w:pPr>
              <w:pStyle w:val="LTableTextAbt"/>
            </w:pPr>
            <w:hyperlink r:id="rId76" w:history="1">
              <w:r w:rsidRPr="00A83835" w:rsidR="004F366B">
                <w:t>http://docs.crcindustries.com/msds/1003688E.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DF26C4D" w14:textId="77777777">
            <w:pPr>
              <w:pStyle w:val="LTableTextAbt"/>
            </w:pPr>
            <w:r w:rsidRPr="003D589E">
              <w:t>22 August 2017</w:t>
            </w: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831C49A" w14:textId="77777777">
            <w:pPr>
              <w:pStyle w:val="LTableTextAbt"/>
            </w:pPr>
            <w:r w:rsidRPr="003D589E">
              <w:t>Acetone</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85020E4" w14:textId="77777777">
            <w:pPr>
              <w:pStyle w:val="CTableTextAbt"/>
            </w:pPr>
            <w:r w:rsidRPr="003D589E">
              <w:t>80 - 90</w:t>
            </w:r>
          </w:p>
        </w:tc>
      </w:tr>
      <w:tr w14:paraId="76907336" w14:textId="77777777" w:rsidTr="00E604D0">
        <w:tblPrEx>
          <w:tblW w:w="10221" w:type="dxa"/>
          <w:jc w:val="center"/>
          <w:tblLayout w:type="fixed"/>
          <w:tblLook w:val="04A0"/>
        </w:tblPrEx>
        <w:trPr>
          <w:cantSplit/>
          <w:trHeight w:val="20"/>
          <w:jc w:val="center"/>
        </w:trPr>
        <w:tc>
          <w:tcPr>
            <w:tcW w:w="1576"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C5A8200" w14:textId="77777777">
            <w:pPr>
              <w:pStyle w:val="LTableTextAbt"/>
              <w:rPr>
                <w:sz w:val="20"/>
              </w:rPr>
            </w:pPr>
            <w:r w:rsidRPr="003D589E">
              <w:t>CRC</w:t>
            </w:r>
          </w:p>
          <w:p w:rsidR="000239F4" w:rsidRPr="003D589E" w:rsidP="00CB1C05" w14:paraId="373A2A18" w14:textId="77777777">
            <w:pPr>
              <w:pStyle w:val="LTableTextAbt"/>
              <w:rPr>
                <w:sz w:val="20"/>
              </w:rPr>
            </w:pPr>
            <w:r w:rsidRPr="003D589E">
              <w:t> </w:t>
            </w:r>
          </w:p>
          <w:p w:rsidR="000239F4" w:rsidRPr="003D589E" w:rsidP="00CB1C05" w14:paraId="4D6DAA5E" w14:textId="77777777">
            <w:pPr>
              <w:pStyle w:val="LTableTextAbt"/>
            </w:pPr>
            <w:r w:rsidRPr="003D589E">
              <w:t> </w:t>
            </w:r>
          </w:p>
        </w:tc>
        <w:tc>
          <w:tcPr>
            <w:tcW w:w="172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32DB537" w14:textId="77777777">
            <w:pPr>
              <w:pStyle w:val="LTableTextAbt"/>
            </w:pPr>
            <w:r w:rsidRPr="003D589E">
              <w:t>Heavy Duty Pro-Strength Degreaser All Purpose Water-Based Degreaser</w:t>
            </w:r>
          </w:p>
        </w:tc>
        <w:tc>
          <w:tcPr>
            <w:tcW w:w="2304"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A83835" w:rsidP="00CB1C05" w14:paraId="0B8DA306" w14:textId="77777777">
            <w:pPr>
              <w:pStyle w:val="LTableTextAbt"/>
            </w:pPr>
            <w:hyperlink r:id="rId77" w:history="1">
              <w:r w:rsidRPr="00A83835" w:rsidR="004F366B">
                <w:t>http://docs.crcindustries.com/msds/1003816E.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3B3DED1" w14:textId="77777777">
            <w:pPr>
              <w:pStyle w:val="LTableTextAbt"/>
              <w:rPr>
                <w:sz w:val="20"/>
              </w:rPr>
            </w:pPr>
            <w:r w:rsidRPr="003D589E">
              <w:t>12 September 2019</w:t>
            </w:r>
          </w:p>
          <w:p w:rsidR="000239F4" w:rsidRPr="003D589E" w:rsidP="00CB1C05" w14:paraId="3677ED41" w14:textId="77777777">
            <w:pPr>
              <w:pStyle w:val="LTableTextAbt"/>
              <w:rPr>
                <w:sz w:val="20"/>
              </w:rPr>
            </w:pPr>
            <w:r w:rsidRPr="003D589E">
              <w:t> </w:t>
            </w:r>
          </w:p>
          <w:p w:rsidR="000239F4" w:rsidRPr="003D589E" w:rsidP="00CB1C05" w14:paraId="31D5B267" w14:textId="77777777">
            <w:pPr>
              <w:pStyle w:val="LTableTextAbt"/>
            </w:pPr>
            <w:r w:rsidRPr="003D589E">
              <w:t> </w:t>
            </w: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E29E073" w14:textId="77777777">
            <w:pPr>
              <w:pStyle w:val="LTableTextAbt"/>
            </w:pPr>
            <w:r w:rsidRPr="003D589E">
              <w:t>Water</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7947D1C" w14:textId="77777777">
            <w:pPr>
              <w:pStyle w:val="CTableTextAbt"/>
            </w:pPr>
            <w:r w:rsidRPr="003D589E">
              <w:t>70 - 80</w:t>
            </w:r>
          </w:p>
        </w:tc>
      </w:tr>
      <w:tr w14:paraId="2BBA0350" w14:textId="77777777" w:rsidTr="00E604D0">
        <w:tblPrEx>
          <w:tblW w:w="10221" w:type="dxa"/>
          <w:jc w:val="center"/>
          <w:tblLayout w:type="fixed"/>
          <w:tblLook w:val="04A0"/>
        </w:tblPrEx>
        <w:trPr>
          <w:cantSplit/>
          <w:trHeight w:val="20"/>
          <w:jc w:val="center"/>
        </w:trPr>
        <w:tc>
          <w:tcPr>
            <w:tcW w:w="1576"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1EA0C8DE" w14:textId="77777777">
            <w:pPr>
              <w:pStyle w:val="LTableTextAbt"/>
            </w:pPr>
          </w:p>
        </w:tc>
        <w:tc>
          <w:tcPr>
            <w:tcW w:w="172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1946B602" w14:textId="77777777">
            <w:pPr>
              <w:pStyle w:val="LTableTextAbt"/>
            </w:pPr>
          </w:p>
        </w:tc>
        <w:tc>
          <w:tcPr>
            <w:tcW w:w="2304"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48C11789"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2B0AE13" w14:textId="77777777">
            <w:pPr>
              <w:pStyle w:val="LTableTextAbt"/>
            </w:pP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F12D76F" w14:textId="77777777">
            <w:pPr>
              <w:pStyle w:val="LTableTextAbt"/>
            </w:pPr>
            <w:r w:rsidRPr="003D589E">
              <w:t>2-butoxyethanol</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0DF9092" w14:textId="77777777">
            <w:pPr>
              <w:pStyle w:val="CTableTextAbt"/>
            </w:pPr>
            <w:r w:rsidRPr="003D589E">
              <w:t>3- 5</w:t>
            </w:r>
          </w:p>
        </w:tc>
      </w:tr>
      <w:tr w14:paraId="35E22793" w14:textId="77777777" w:rsidTr="00E604D0">
        <w:tblPrEx>
          <w:tblW w:w="10221" w:type="dxa"/>
          <w:jc w:val="center"/>
          <w:tblLayout w:type="fixed"/>
          <w:tblLook w:val="04A0"/>
        </w:tblPrEx>
        <w:trPr>
          <w:cantSplit/>
          <w:trHeight w:val="20"/>
          <w:jc w:val="center"/>
        </w:trPr>
        <w:tc>
          <w:tcPr>
            <w:tcW w:w="1576"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1A1DD87A" w14:textId="77777777">
            <w:pPr>
              <w:pStyle w:val="LTableTextAbt"/>
            </w:pPr>
          </w:p>
        </w:tc>
        <w:tc>
          <w:tcPr>
            <w:tcW w:w="172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06066D95" w14:textId="77777777">
            <w:pPr>
              <w:pStyle w:val="LTableTextAbt"/>
            </w:pPr>
          </w:p>
        </w:tc>
        <w:tc>
          <w:tcPr>
            <w:tcW w:w="2304"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FA69584"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4C2BF1E" w14:textId="77777777">
            <w:pPr>
              <w:pStyle w:val="LTableTextAbt"/>
            </w:pP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E2ADDC1" w14:textId="77777777">
            <w:pPr>
              <w:pStyle w:val="LTableTextAbt"/>
            </w:pPr>
            <w:r w:rsidRPr="003D589E">
              <w:t>Alcohols, C9-11, ethoxylated</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D8A18B1" w14:textId="77777777">
            <w:pPr>
              <w:pStyle w:val="CTableTextAbt"/>
            </w:pPr>
            <w:r w:rsidRPr="003D589E">
              <w:t>3- 5</w:t>
            </w:r>
          </w:p>
        </w:tc>
      </w:tr>
      <w:tr w14:paraId="53D6C958" w14:textId="77777777" w:rsidTr="00E604D0">
        <w:tblPrEx>
          <w:tblW w:w="10221" w:type="dxa"/>
          <w:jc w:val="center"/>
          <w:tblLayout w:type="fixed"/>
          <w:tblLook w:val="04A0"/>
        </w:tblPrEx>
        <w:trPr>
          <w:cantSplit/>
          <w:trHeight w:val="20"/>
          <w:jc w:val="center"/>
        </w:trPr>
        <w:tc>
          <w:tcPr>
            <w:tcW w:w="1576"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4015142F" w14:textId="77777777">
            <w:pPr>
              <w:pStyle w:val="LTableTextAbt"/>
              <w:rPr>
                <w:sz w:val="20"/>
              </w:rPr>
            </w:pPr>
            <w:r w:rsidRPr="003D589E">
              <w:t>Blumenthal Brands Integrat</w:t>
            </w:r>
            <w:r w:rsidRPr="003D589E">
              <w:rPr>
                <w:sz w:val="20"/>
              </w:rPr>
              <w:t>ed LLC</w:t>
            </w:r>
          </w:p>
          <w:p w:rsidR="000239F4" w:rsidRPr="003D589E" w:rsidP="00CB1C05" w14:paraId="03B42A7E" w14:textId="77777777">
            <w:pPr>
              <w:pStyle w:val="LTableTextAbt"/>
            </w:pPr>
            <w:r w:rsidRPr="003D589E">
              <w:t> </w:t>
            </w:r>
          </w:p>
        </w:tc>
        <w:tc>
          <w:tcPr>
            <w:tcW w:w="172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1CEC7F7" w14:textId="77777777">
            <w:pPr>
              <w:pStyle w:val="LTableTextAbt"/>
              <w:rPr>
                <w:sz w:val="20"/>
              </w:rPr>
            </w:pPr>
            <w:r w:rsidRPr="003D589E">
              <w:t>Gunk</w:t>
            </w:r>
            <w:r w:rsidRPr="003D589E">
              <w:rPr>
                <w:sz w:val="20"/>
              </w:rPr>
              <w:t xml:space="preserve"> Engine Brite Engine Degreaser</w:t>
            </w:r>
          </w:p>
          <w:p w:rsidR="000239F4" w:rsidRPr="003D589E" w:rsidP="00CB1C05" w14:paraId="64DA1E4D" w14:textId="77777777">
            <w:pPr>
              <w:pStyle w:val="LTableTextAbt"/>
            </w:pPr>
            <w:r w:rsidRPr="003D589E">
              <w:t> </w:t>
            </w:r>
          </w:p>
        </w:tc>
        <w:tc>
          <w:tcPr>
            <w:tcW w:w="2304"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A83835" w:rsidP="00CB1C05" w14:paraId="1EC96C6E" w14:textId="77777777">
            <w:pPr>
              <w:pStyle w:val="LTableTextAbt"/>
            </w:pPr>
            <w:hyperlink r:id="rId78" w:history="1">
              <w:r w:rsidRPr="00A83835" w:rsidR="004F366B">
                <w:t>https://solvewithb.com/sds/EB1CA_EN.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051867D" w14:textId="77777777">
            <w:pPr>
              <w:pStyle w:val="LTableTextAbt"/>
              <w:rPr>
                <w:sz w:val="20"/>
              </w:rPr>
            </w:pPr>
            <w:r w:rsidRPr="003D589E">
              <w:t>13</w:t>
            </w:r>
            <w:r>
              <w:rPr>
                <w:sz w:val="20"/>
              </w:rPr>
              <w:t xml:space="preserve"> </w:t>
            </w:r>
            <w:r w:rsidRPr="003D589E">
              <w:rPr>
                <w:sz w:val="20"/>
              </w:rPr>
              <w:t>April 2020</w:t>
            </w:r>
          </w:p>
          <w:p w:rsidR="000239F4" w:rsidRPr="003D589E" w:rsidP="00CB1C05" w14:paraId="42A12AAC" w14:textId="77777777">
            <w:pPr>
              <w:pStyle w:val="LTableTextAbt"/>
            </w:pPr>
            <w:r w:rsidRPr="003D589E">
              <w:t> </w:t>
            </w: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3BEEEA57" w14:textId="77777777">
            <w:pPr>
              <w:pStyle w:val="LTableTextAbt"/>
            </w:pPr>
            <w:r w:rsidRPr="003D589E">
              <w:t>Distillates (petroleum), hydrotreated light</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57A0EDFC" w14:textId="77777777">
            <w:pPr>
              <w:pStyle w:val="CTableTextAbt"/>
            </w:pPr>
            <w:r w:rsidRPr="003D589E">
              <w:t>40 - &lt;50</w:t>
            </w:r>
          </w:p>
        </w:tc>
      </w:tr>
      <w:tr w14:paraId="21A21898" w14:textId="77777777" w:rsidTr="00E604D0">
        <w:tblPrEx>
          <w:tblW w:w="10221" w:type="dxa"/>
          <w:jc w:val="center"/>
          <w:tblLayout w:type="fixed"/>
          <w:tblLook w:val="04A0"/>
        </w:tblPrEx>
        <w:trPr>
          <w:cantSplit/>
          <w:trHeight w:val="20"/>
          <w:jc w:val="center"/>
        </w:trPr>
        <w:tc>
          <w:tcPr>
            <w:tcW w:w="1576"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1F704EA" w14:textId="77777777">
            <w:pPr>
              <w:pStyle w:val="LTableTextAbt"/>
            </w:pPr>
          </w:p>
        </w:tc>
        <w:tc>
          <w:tcPr>
            <w:tcW w:w="172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C847DF2" w14:textId="77777777">
            <w:pPr>
              <w:pStyle w:val="LTableTextAbt"/>
            </w:pPr>
          </w:p>
        </w:tc>
        <w:tc>
          <w:tcPr>
            <w:tcW w:w="2304"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71E066FB" w14:textId="77777777">
            <w:pPr>
              <w:pStyle w:val="LTableTextAbt"/>
              <w:rPr>
                <w:color w:val="0563C1"/>
                <w:u w:val="single"/>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48DBA29E" w14:textId="77777777">
            <w:pPr>
              <w:pStyle w:val="LTableTextAbt"/>
            </w:pPr>
          </w:p>
        </w:tc>
        <w:tc>
          <w:tcPr>
            <w:tcW w:w="1728"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2CFA75EB" w14:textId="77777777">
            <w:pPr>
              <w:pStyle w:val="LTableTextAbt"/>
            </w:pPr>
            <w:r w:rsidRPr="003D589E">
              <w:t>Petroleum distillate aliphatic</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1F8A8F24" w14:textId="77777777">
            <w:pPr>
              <w:pStyle w:val="CTableTextAbt"/>
            </w:pPr>
            <w:r w:rsidRPr="003D589E">
              <w:t>20 - &lt;30</w:t>
            </w:r>
          </w:p>
        </w:tc>
      </w:tr>
      <w:tr w14:paraId="39656E58" w14:textId="77777777" w:rsidTr="00E604D0">
        <w:tblPrEx>
          <w:tblW w:w="10221" w:type="dxa"/>
          <w:jc w:val="center"/>
          <w:tblLayout w:type="fixed"/>
          <w:tblLook w:val="04A0"/>
        </w:tblPrEx>
        <w:trPr>
          <w:cantSplit/>
          <w:trHeight w:val="20"/>
          <w:jc w:val="center"/>
        </w:trPr>
        <w:tc>
          <w:tcPr>
            <w:tcW w:w="10208" w:type="dxa"/>
            <w:gridSpan w:val="6"/>
            <w:tcBorders>
              <w:top w:val="single" w:sz="4" w:space="0" w:color="auto"/>
              <w:left w:val="single" w:sz="4" w:space="0" w:color="auto"/>
              <w:bottom w:val="single" w:sz="4" w:space="0" w:color="auto"/>
              <w:right w:val="single" w:sz="4" w:space="0" w:color="auto"/>
            </w:tcBorders>
            <w:shd w:val="clear" w:color="auto" w:fill="auto"/>
          </w:tcPr>
          <w:p w:rsidR="000239F4" w:rsidRPr="003D589E" w:rsidP="00CB1C05" w14:paraId="629641C1" w14:textId="77777777">
            <w:pPr>
              <w:pStyle w:val="LTableTextAbt"/>
            </w:pPr>
            <w:r w:rsidRPr="00937F5B">
              <w:rPr>
                <w:szCs w:val="18"/>
              </w:rPr>
              <w:t xml:space="preserve">Note: Orange shaded rows indicate products that contain </w:t>
            </w:r>
            <w:r>
              <w:rPr>
                <w:szCs w:val="18"/>
              </w:rPr>
              <w:t>PCE</w:t>
            </w:r>
            <w:r w:rsidRPr="00937F5B">
              <w:rPr>
                <w:szCs w:val="18"/>
              </w:rPr>
              <w:t>. Grey shaded rows indicate products that contain another one of the first 10 TSCA work plan chemicals.</w:t>
            </w:r>
          </w:p>
        </w:tc>
      </w:tr>
    </w:tbl>
    <w:p w:rsidR="000239F4" w:rsidP="00CB1C05" w14:paraId="0346E8A9" w14:textId="77777777"/>
    <w:p w:rsidR="00F00777" w:rsidP="00CB1C05" w14:paraId="525841D5" w14:textId="77777777">
      <w:r>
        <w:fldChar w:fldCharType="begin" w:fldLock="1"/>
      </w:r>
      <w:r>
        <w:instrText xml:space="preserve"> REF _Ref111034914 \h </w:instrText>
      </w:r>
      <w:r>
        <w:fldChar w:fldCharType="separate"/>
      </w:r>
      <w:r w:rsidRPr="00C31E76" w:rsidR="0092222B">
        <w:t xml:space="preserve">Table </w:t>
      </w:r>
      <w:r w:rsidR="0092222B">
        <w:rPr>
          <w:noProof/>
        </w:rPr>
        <w:t>5</w:t>
      </w:r>
      <w:r w:rsidR="0092222B">
        <w:noBreakHyphen/>
      </w:r>
      <w:r w:rsidR="0092222B">
        <w:rPr>
          <w:noProof/>
        </w:rPr>
        <w:t>26</w:t>
      </w:r>
      <w:r>
        <w:fldChar w:fldCharType="end"/>
      </w:r>
      <w:r>
        <w:t xml:space="preserve"> </w:t>
      </w:r>
      <w:r w:rsidRPr="00114FEE">
        <w:t>shows the anticipated, approximate market share percentage of primary solvents in products estimated using the chemical ranking procedure. If restrictions</w:t>
      </w:r>
      <w:r>
        <w:t xml:space="preserve"> were implemented for </w:t>
      </w:r>
      <w:r w:rsidR="00843813">
        <w:t>PCE</w:t>
      </w:r>
      <w:r w:rsidRPr="00FC3D77">
        <w:t>, then it is anticipated that acetone and petroleum distillates would be the most prevalent</w:t>
      </w:r>
      <w:r w:rsidRPr="00B252B1">
        <w:t xml:space="preserve"> solvent</w:t>
      </w:r>
      <w:r>
        <w:t>s</w:t>
      </w:r>
      <w:r w:rsidRPr="00B252B1">
        <w:t xml:space="preserve"> used in replacement products</w:t>
      </w:r>
      <w:r>
        <w:t xml:space="preserve">. </w:t>
      </w:r>
    </w:p>
    <w:p w:rsidR="00F00777" w:rsidRPr="00A66DA0" w:rsidP="00CB1C05" w14:paraId="1EE26931" w14:textId="77777777"/>
    <w:tbl>
      <w:tblPr>
        <w:tblW w:w="8720" w:type="dxa"/>
        <w:jc w:val="center"/>
        <w:tblLook w:val="04A0"/>
      </w:tblPr>
      <w:tblGrid>
        <w:gridCol w:w="2875"/>
        <w:gridCol w:w="2695"/>
        <w:gridCol w:w="3150"/>
      </w:tblGrid>
      <w:tr w14:paraId="2AE5F2F9" w14:textId="77777777" w:rsidTr="00E5555E">
        <w:tblPrEx>
          <w:tblW w:w="8720" w:type="dxa"/>
          <w:jc w:val="center"/>
          <w:tblLook w:val="04A0"/>
        </w:tblPrEx>
        <w:trPr>
          <w:cantSplit/>
          <w:tblHeader/>
          <w:jc w:val="center"/>
        </w:trPr>
        <w:tc>
          <w:tcPr>
            <w:tcW w:w="8720" w:type="dxa"/>
            <w:gridSpan w:val="3"/>
            <w:tcBorders>
              <w:bottom w:val="single" w:sz="4" w:space="0" w:color="auto"/>
            </w:tcBorders>
            <w:shd w:val="clear" w:color="auto" w:fill="auto"/>
          </w:tcPr>
          <w:p w:rsidR="00AE4F74" w:rsidRPr="0032165B" w:rsidP="00CB1C05" w14:paraId="6EEA3AFD" w14:textId="77777777">
            <w:pPr>
              <w:pStyle w:val="TableTitleA"/>
              <w:rPr>
                <w:sz w:val="22"/>
                <w:szCs w:val="20"/>
              </w:rPr>
            </w:pPr>
            <w:bookmarkStart w:id="389" w:name="_Ref111034914"/>
            <w:bookmarkStart w:id="390" w:name="_Toc121142572"/>
            <w:bookmarkStart w:id="391" w:name="_Toc165379566"/>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6</w:t>
            </w:r>
            <w:r w:rsidR="00BC4B5D">
              <w:rPr>
                <w:noProof/>
              </w:rPr>
              <w:fldChar w:fldCharType="end"/>
            </w:r>
            <w:bookmarkEnd w:id="389"/>
            <w:r w:rsidRPr="00C31E76">
              <w:t>:</w:t>
            </w:r>
            <w:r>
              <w:t xml:space="preserve"> </w:t>
            </w:r>
            <w:r w:rsidRPr="00C962A1">
              <w:t xml:space="preserve">Estimated </w:t>
            </w:r>
            <w:r w:rsidRPr="00C962A1" w:rsidR="00D375EC">
              <w:t>Percentage Share</w:t>
            </w:r>
            <w:r w:rsidRPr="00C962A1">
              <w:t xml:space="preserve"> of </w:t>
            </w:r>
            <w:r w:rsidRPr="00C962A1" w:rsidR="00D375EC">
              <w:t xml:space="preserve">Solvent Ingredients </w:t>
            </w:r>
            <w:r w:rsidRPr="00C962A1">
              <w:t xml:space="preserve">for </w:t>
            </w:r>
            <w:r w:rsidRPr="00C962A1" w:rsidR="00D375EC">
              <w:t>Reviewed Auto Parts Degreasers</w:t>
            </w:r>
            <w:bookmarkEnd w:id="390"/>
            <w:bookmarkEnd w:id="391"/>
          </w:p>
        </w:tc>
      </w:tr>
      <w:tr w14:paraId="534C7AA2" w14:textId="77777777" w:rsidTr="0032165B">
        <w:tblPrEx>
          <w:tblW w:w="8720" w:type="dxa"/>
          <w:jc w:val="center"/>
          <w:tblLook w:val="04A0"/>
        </w:tblPrEx>
        <w:trPr>
          <w:cantSplit/>
          <w:tblHeader/>
          <w:jc w:val="center"/>
        </w:trPr>
        <w:tc>
          <w:tcPr>
            <w:tcW w:w="2875" w:type="dxa"/>
            <w:tcBorders>
              <w:top w:val="single" w:sz="4" w:space="0" w:color="auto"/>
              <w:left w:val="single" w:sz="4" w:space="0" w:color="auto"/>
              <w:bottom w:val="single" w:sz="4" w:space="0" w:color="auto"/>
              <w:right w:val="single" w:sz="4" w:space="0" w:color="auto"/>
            </w:tcBorders>
            <w:shd w:val="clear" w:color="auto" w:fill="48A9C5"/>
          </w:tcPr>
          <w:p w:rsidR="00F00777" w:rsidRPr="00C5726B" w:rsidP="00CB1C05" w14:paraId="52A7060F" w14:textId="77777777">
            <w:pPr>
              <w:pStyle w:val="TableSubtitle"/>
            </w:pPr>
            <w:r w:rsidRPr="00C5726B">
              <w:t>Solvent</w:t>
            </w:r>
          </w:p>
        </w:tc>
        <w:tc>
          <w:tcPr>
            <w:tcW w:w="2695" w:type="dxa"/>
            <w:tcBorders>
              <w:top w:val="single" w:sz="4" w:space="0" w:color="auto"/>
              <w:left w:val="single" w:sz="4" w:space="0" w:color="auto"/>
              <w:bottom w:val="single" w:sz="4" w:space="0" w:color="auto"/>
              <w:right w:val="single" w:sz="4" w:space="0" w:color="auto"/>
            </w:tcBorders>
            <w:shd w:val="clear" w:color="auto" w:fill="48A9C5"/>
          </w:tcPr>
          <w:p w:rsidR="00F00777" w:rsidRPr="00C5726B" w:rsidP="00CB1C05" w14:paraId="6CA051DA" w14:textId="77777777">
            <w:pPr>
              <w:pStyle w:val="TableSubtitle"/>
            </w:pPr>
            <w:r w:rsidRPr="00C5726B">
              <w:t>Current market share</w:t>
            </w:r>
          </w:p>
        </w:tc>
        <w:tc>
          <w:tcPr>
            <w:tcW w:w="3150" w:type="dxa"/>
            <w:tcBorders>
              <w:top w:val="single" w:sz="4" w:space="0" w:color="auto"/>
              <w:left w:val="single" w:sz="4" w:space="0" w:color="auto"/>
              <w:bottom w:val="single" w:sz="4" w:space="0" w:color="auto"/>
              <w:right w:val="single" w:sz="4" w:space="0" w:color="auto"/>
            </w:tcBorders>
            <w:shd w:val="clear" w:color="auto" w:fill="48A9C5"/>
          </w:tcPr>
          <w:p w:rsidR="00F00777" w:rsidRPr="00C5726B" w:rsidP="00CB1C05" w14:paraId="5D710151" w14:textId="77777777">
            <w:pPr>
              <w:pStyle w:val="TableSubtitle"/>
            </w:pPr>
            <w:r>
              <w:t>Projections for replacement products</w:t>
            </w:r>
          </w:p>
        </w:tc>
      </w:tr>
      <w:tr w14:paraId="53E6CB9E" w14:textId="77777777" w:rsidTr="0040374A">
        <w:tblPrEx>
          <w:tblW w:w="8720" w:type="dxa"/>
          <w:jc w:val="center"/>
          <w:tblLook w:val="04A0"/>
        </w:tblPrEx>
        <w:trPr>
          <w:cantSplit/>
          <w:jc w:val="center"/>
        </w:trPr>
        <w:tc>
          <w:tcPr>
            <w:tcW w:w="287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0374A" w:rsidRPr="00C5726B" w:rsidP="00CB1C05" w14:paraId="38097C82" w14:textId="77777777">
            <w:pPr>
              <w:pStyle w:val="LTableTextAbt"/>
            </w:pPr>
            <w:r w:rsidRPr="00A67AE7">
              <w:t>Perchloroethylene</w:t>
            </w:r>
          </w:p>
        </w:tc>
        <w:tc>
          <w:tcPr>
            <w:tcW w:w="269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0374A" w:rsidRPr="00C5726B" w:rsidP="00CB1C05" w14:paraId="5EFA5108" w14:textId="77777777">
            <w:pPr>
              <w:pStyle w:val="CTableTextAbt"/>
            </w:pPr>
            <w:r w:rsidRPr="00A67AE7">
              <w:t>14%</w:t>
            </w:r>
          </w:p>
        </w:tc>
        <w:tc>
          <w:tcPr>
            <w:tcW w:w="315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0374A" w:rsidRPr="00C5726B" w:rsidP="00CB1C05" w14:paraId="44037686" w14:textId="77777777">
            <w:pPr>
              <w:pStyle w:val="CTableTextAbt"/>
            </w:pPr>
            <w:r w:rsidRPr="00A67AE7">
              <w:t>0%</w:t>
            </w:r>
          </w:p>
        </w:tc>
      </w:tr>
      <w:tr w14:paraId="77A0B1D9" w14:textId="77777777">
        <w:tblPrEx>
          <w:tblW w:w="8720" w:type="dxa"/>
          <w:jc w:val="center"/>
          <w:tblLook w:val="04A0"/>
        </w:tblPrEx>
        <w:trPr>
          <w:cantSplit/>
          <w:jc w:val="center"/>
        </w:trPr>
        <w:tc>
          <w:tcPr>
            <w:tcW w:w="2875" w:type="dxa"/>
            <w:tcBorders>
              <w:top w:val="single" w:sz="4" w:space="0" w:color="auto"/>
              <w:left w:val="single" w:sz="4" w:space="0" w:color="auto"/>
              <w:bottom w:val="single" w:sz="4" w:space="0" w:color="auto"/>
              <w:right w:val="single" w:sz="4" w:space="0" w:color="auto"/>
            </w:tcBorders>
          </w:tcPr>
          <w:p w:rsidR="00F00777" w:rsidRPr="00C5726B" w:rsidP="00CB1C05" w14:paraId="581E5D8A" w14:textId="77777777">
            <w:pPr>
              <w:pStyle w:val="LTableTextAbt"/>
            </w:pPr>
            <w:r w:rsidRPr="00C5726B">
              <w:t>Acetone</w:t>
            </w:r>
          </w:p>
        </w:tc>
        <w:tc>
          <w:tcPr>
            <w:tcW w:w="2695" w:type="dxa"/>
            <w:tcBorders>
              <w:top w:val="single" w:sz="4" w:space="0" w:color="auto"/>
              <w:left w:val="single" w:sz="4" w:space="0" w:color="auto"/>
              <w:bottom w:val="single" w:sz="4" w:space="0" w:color="auto"/>
              <w:right w:val="single" w:sz="4" w:space="0" w:color="auto"/>
            </w:tcBorders>
          </w:tcPr>
          <w:p w:rsidR="00F00777" w:rsidRPr="00C5726B" w:rsidP="00CB1C05" w14:paraId="1FF75B9D" w14:textId="77777777">
            <w:pPr>
              <w:pStyle w:val="CTableTextAbt"/>
            </w:pPr>
            <w:r w:rsidRPr="00C5726B">
              <w:t>36%</w:t>
            </w:r>
          </w:p>
        </w:tc>
        <w:tc>
          <w:tcPr>
            <w:tcW w:w="3150" w:type="dxa"/>
            <w:tcBorders>
              <w:top w:val="single" w:sz="4" w:space="0" w:color="auto"/>
              <w:left w:val="single" w:sz="4" w:space="0" w:color="auto"/>
              <w:bottom w:val="single" w:sz="4" w:space="0" w:color="auto"/>
              <w:right w:val="single" w:sz="4" w:space="0" w:color="auto"/>
            </w:tcBorders>
          </w:tcPr>
          <w:p w:rsidR="00F00777" w:rsidRPr="00C5726B" w:rsidP="00CB1C05" w14:paraId="6F825FC3" w14:textId="77777777">
            <w:pPr>
              <w:pStyle w:val="CTableTextAbt"/>
            </w:pPr>
            <w:r w:rsidRPr="00C5726B">
              <w:t>42%</w:t>
            </w:r>
          </w:p>
        </w:tc>
      </w:tr>
      <w:tr w14:paraId="71397075" w14:textId="77777777">
        <w:tblPrEx>
          <w:tblW w:w="8720" w:type="dxa"/>
          <w:jc w:val="center"/>
          <w:tblLook w:val="04A0"/>
        </w:tblPrEx>
        <w:trPr>
          <w:cantSplit/>
          <w:jc w:val="center"/>
        </w:trPr>
        <w:tc>
          <w:tcPr>
            <w:tcW w:w="2875" w:type="dxa"/>
            <w:tcBorders>
              <w:top w:val="single" w:sz="4" w:space="0" w:color="auto"/>
              <w:left w:val="single" w:sz="4" w:space="0" w:color="auto"/>
              <w:bottom w:val="single" w:sz="4" w:space="0" w:color="auto"/>
              <w:right w:val="single" w:sz="4" w:space="0" w:color="auto"/>
            </w:tcBorders>
          </w:tcPr>
          <w:p w:rsidR="00F00777" w:rsidRPr="00C5726B" w:rsidP="00CB1C05" w14:paraId="6AD3D554" w14:textId="77777777">
            <w:pPr>
              <w:pStyle w:val="LTableTextAbt"/>
            </w:pPr>
            <w:r w:rsidRPr="00C5726B">
              <w:t>Petroleum distillates</w:t>
            </w:r>
          </w:p>
        </w:tc>
        <w:tc>
          <w:tcPr>
            <w:tcW w:w="2695" w:type="dxa"/>
            <w:tcBorders>
              <w:top w:val="single" w:sz="4" w:space="0" w:color="auto"/>
              <w:left w:val="single" w:sz="4" w:space="0" w:color="auto"/>
              <w:bottom w:val="single" w:sz="4" w:space="0" w:color="auto"/>
              <w:right w:val="single" w:sz="4" w:space="0" w:color="auto"/>
            </w:tcBorders>
          </w:tcPr>
          <w:p w:rsidR="00F00777" w:rsidRPr="00C5726B" w:rsidP="00CB1C05" w14:paraId="5BABEF53" w14:textId="77777777">
            <w:pPr>
              <w:pStyle w:val="CTableTextAbt"/>
            </w:pPr>
            <w:r w:rsidRPr="00C5726B">
              <w:t>24%</w:t>
            </w:r>
          </w:p>
        </w:tc>
        <w:tc>
          <w:tcPr>
            <w:tcW w:w="3150" w:type="dxa"/>
            <w:tcBorders>
              <w:top w:val="single" w:sz="4" w:space="0" w:color="auto"/>
              <w:left w:val="single" w:sz="4" w:space="0" w:color="auto"/>
              <w:bottom w:val="single" w:sz="4" w:space="0" w:color="auto"/>
              <w:right w:val="single" w:sz="4" w:space="0" w:color="auto"/>
            </w:tcBorders>
          </w:tcPr>
          <w:p w:rsidR="00F00777" w:rsidRPr="00C5726B" w:rsidP="00CB1C05" w14:paraId="6E092E13" w14:textId="77777777">
            <w:pPr>
              <w:pStyle w:val="CTableTextAbt"/>
            </w:pPr>
            <w:r w:rsidRPr="00C5726B">
              <w:t>28%</w:t>
            </w:r>
          </w:p>
        </w:tc>
      </w:tr>
      <w:tr w14:paraId="0FACF51F" w14:textId="77777777">
        <w:tblPrEx>
          <w:tblW w:w="8720" w:type="dxa"/>
          <w:jc w:val="center"/>
          <w:tblLook w:val="04A0"/>
        </w:tblPrEx>
        <w:trPr>
          <w:cantSplit/>
          <w:jc w:val="center"/>
        </w:trPr>
        <w:tc>
          <w:tcPr>
            <w:tcW w:w="2875" w:type="dxa"/>
            <w:tcBorders>
              <w:top w:val="single" w:sz="4" w:space="0" w:color="auto"/>
              <w:left w:val="single" w:sz="4" w:space="0" w:color="auto"/>
              <w:bottom w:val="single" w:sz="4" w:space="0" w:color="auto"/>
              <w:right w:val="single" w:sz="4" w:space="0" w:color="auto"/>
            </w:tcBorders>
          </w:tcPr>
          <w:p w:rsidR="00F00777" w:rsidRPr="00C5726B" w:rsidP="00CB1C05" w14:paraId="439C2586" w14:textId="77777777">
            <w:pPr>
              <w:pStyle w:val="LTableTextAbt"/>
            </w:pPr>
            <w:r w:rsidRPr="00C5726B">
              <w:t>Water</w:t>
            </w:r>
          </w:p>
        </w:tc>
        <w:tc>
          <w:tcPr>
            <w:tcW w:w="2695" w:type="dxa"/>
            <w:tcBorders>
              <w:top w:val="single" w:sz="4" w:space="0" w:color="auto"/>
              <w:left w:val="single" w:sz="4" w:space="0" w:color="auto"/>
              <w:bottom w:val="single" w:sz="4" w:space="0" w:color="auto"/>
              <w:right w:val="single" w:sz="4" w:space="0" w:color="auto"/>
            </w:tcBorders>
          </w:tcPr>
          <w:p w:rsidR="00F00777" w:rsidRPr="00C5726B" w:rsidP="00CB1C05" w14:paraId="58586A9B" w14:textId="77777777">
            <w:pPr>
              <w:pStyle w:val="CTableTextAbt"/>
            </w:pPr>
            <w:r w:rsidRPr="00C5726B">
              <w:t>14%</w:t>
            </w:r>
          </w:p>
        </w:tc>
        <w:tc>
          <w:tcPr>
            <w:tcW w:w="3150" w:type="dxa"/>
            <w:tcBorders>
              <w:top w:val="single" w:sz="4" w:space="0" w:color="auto"/>
              <w:left w:val="single" w:sz="4" w:space="0" w:color="auto"/>
              <w:bottom w:val="single" w:sz="4" w:space="0" w:color="auto"/>
              <w:right w:val="single" w:sz="4" w:space="0" w:color="auto"/>
            </w:tcBorders>
          </w:tcPr>
          <w:p w:rsidR="00F00777" w:rsidRPr="00C5726B" w:rsidP="00CB1C05" w14:paraId="52FEAFD9" w14:textId="77777777">
            <w:pPr>
              <w:pStyle w:val="CTableTextAbt"/>
            </w:pPr>
            <w:r w:rsidRPr="00C5726B">
              <w:t>16%</w:t>
            </w:r>
          </w:p>
        </w:tc>
      </w:tr>
      <w:tr w14:paraId="5E2B62F6" w14:textId="77777777">
        <w:tblPrEx>
          <w:tblW w:w="8720" w:type="dxa"/>
          <w:jc w:val="center"/>
          <w:tblLook w:val="04A0"/>
        </w:tblPrEx>
        <w:trPr>
          <w:cantSplit/>
          <w:jc w:val="center"/>
        </w:trPr>
        <w:tc>
          <w:tcPr>
            <w:tcW w:w="2875" w:type="dxa"/>
            <w:tcBorders>
              <w:top w:val="single" w:sz="4" w:space="0" w:color="auto"/>
              <w:left w:val="single" w:sz="4" w:space="0" w:color="auto"/>
              <w:bottom w:val="single" w:sz="4" w:space="0" w:color="auto"/>
              <w:right w:val="single" w:sz="4" w:space="0" w:color="auto"/>
            </w:tcBorders>
          </w:tcPr>
          <w:p w:rsidR="00F00777" w:rsidRPr="00C5726B" w:rsidP="00CB1C05" w14:paraId="79445F34" w14:textId="77777777">
            <w:pPr>
              <w:pStyle w:val="LTableTextAbt"/>
            </w:pPr>
            <w:r w:rsidRPr="00C5726B">
              <w:t>Alcohols, C9-11, ethoxylated</w:t>
            </w:r>
          </w:p>
        </w:tc>
        <w:tc>
          <w:tcPr>
            <w:tcW w:w="2695" w:type="dxa"/>
            <w:tcBorders>
              <w:top w:val="single" w:sz="4" w:space="0" w:color="auto"/>
              <w:left w:val="single" w:sz="4" w:space="0" w:color="auto"/>
              <w:bottom w:val="single" w:sz="4" w:space="0" w:color="auto"/>
              <w:right w:val="single" w:sz="4" w:space="0" w:color="auto"/>
            </w:tcBorders>
          </w:tcPr>
          <w:p w:rsidR="00F00777" w:rsidRPr="00C5726B" w:rsidP="00CB1C05" w14:paraId="4F054FE4" w14:textId="77777777">
            <w:pPr>
              <w:pStyle w:val="CTableTextAbt"/>
            </w:pPr>
            <w:r w:rsidRPr="00C5726B">
              <w:t>11%</w:t>
            </w:r>
          </w:p>
        </w:tc>
        <w:tc>
          <w:tcPr>
            <w:tcW w:w="3150" w:type="dxa"/>
            <w:tcBorders>
              <w:top w:val="single" w:sz="4" w:space="0" w:color="auto"/>
              <w:left w:val="single" w:sz="4" w:space="0" w:color="auto"/>
              <w:bottom w:val="single" w:sz="4" w:space="0" w:color="auto"/>
              <w:right w:val="single" w:sz="4" w:space="0" w:color="auto"/>
            </w:tcBorders>
          </w:tcPr>
          <w:p w:rsidR="00F00777" w:rsidRPr="00C5726B" w:rsidP="00CB1C05" w14:paraId="19D6BD5D" w14:textId="77777777">
            <w:pPr>
              <w:pStyle w:val="CTableTextAbt"/>
            </w:pPr>
            <w:r w:rsidRPr="00C5726B">
              <w:t>12%</w:t>
            </w:r>
          </w:p>
        </w:tc>
      </w:tr>
      <w:tr w14:paraId="379B6F47" w14:textId="77777777">
        <w:tblPrEx>
          <w:tblW w:w="8720" w:type="dxa"/>
          <w:jc w:val="center"/>
          <w:tblLook w:val="04A0"/>
        </w:tblPrEx>
        <w:trPr>
          <w:cantSplit/>
          <w:jc w:val="center"/>
        </w:trPr>
        <w:tc>
          <w:tcPr>
            <w:tcW w:w="2875" w:type="dxa"/>
            <w:tcBorders>
              <w:top w:val="single" w:sz="4" w:space="0" w:color="auto"/>
              <w:left w:val="single" w:sz="4" w:space="0" w:color="auto"/>
              <w:bottom w:val="single" w:sz="4" w:space="0" w:color="auto"/>
              <w:right w:val="single" w:sz="4" w:space="0" w:color="auto"/>
            </w:tcBorders>
          </w:tcPr>
          <w:p w:rsidR="00F00777" w:rsidRPr="00C5726B" w:rsidP="00CB1C05" w14:paraId="418070D4" w14:textId="77777777">
            <w:pPr>
              <w:pStyle w:val="LTableTextAbt"/>
            </w:pPr>
            <w:r w:rsidRPr="00C5726B">
              <w:t>Other</w:t>
            </w:r>
          </w:p>
        </w:tc>
        <w:tc>
          <w:tcPr>
            <w:tcW w:w="2695" w:type="dxa"/>
            <w:tcBorders>
              <w:top w:val="single" w:sz="4" w:space="0" w:color="auto"/>
              <w:left w:val="single" w:sz="4" w:space="0" w:color="auto"/>
              <w:bottom w:val="single" w:sz="4" w:space="0" w:color="auto"/>
              <w:right w:val="single" w:sz="4" w:space="0" w:color="auto"/>
            </w:tcBorders>
          </w:tcPr>
          <w:p w:rsidR="00F00777" w:rsidRPr="00C5726B" w:rsidP="00CB1C05" w14:paraId="77753959" w14:textId="77777777">
            <w:pPr>
              <w:pStyle w:val="CTableTextAbt"/>
            </w:pPr>
            <w:r w:rsidRPr="00C5726B">
              <w:t>1%</w:t>
            </w:r>
          </w:p>
        </w:tc>
        <w:tc>
          <w:tcPr>
            <w:tcW w:w="3150" w:type="dxa"/>
            <w:tcBorders>
              <w:top w:val="single" w:sz="4" w:space="0" w:color="auto"/>
              <w:left w:val="single" w:sz="4" w:space="0" w:color="auto"/>
              <w:bottom w:val="single" w:sz="4" w:space="0" w:color="auto"/>
              <w:right w:val="single" w:sz="4" w:space="0" w:color="auto"/>
            </w:tcBorders>
          </w:tcPr>
          <w:p w:rsidR="00F00777" w:rsidRPr="00C5726B" w:rsidP="00CB1C05" w14:paraId="6725FE58" w14:textId="77777777">
            <w:pPr>
              <w:pStyle w:val="CTableTextAbt"/>
            </w:pPr>
            <w:r w:rsidRPr="00C5726B">
              <w:t>2%</w:t>
            </w:r>
          </w:p>
        </w:tc>
      </w:tr>
      <w:tr w14:paraId="2AA8C37B" w14:textId="77777777" w:rsidTr="00E5555E">
        <w:tblPrEx>
          <w:tblW w:w="8720" w:type="dxa"/>
          <w:jc w:val="center"/>
          <w:tblLook w:val="04A0"/>
        </w:tblPrEx>
        <w:trPr>
          <w:cantSplit/>
          <w:trHeight w:val="288"/>
          <w:jc w:val="center"/>
        </w:trPr>
        <w:tc>
          <w:tcPr>
            <w:tcW w:w="8720" w:type="dxa"/>
            <w:gridSpan w:val="3"/>
            <w:tcBorders>
              <w:top w:val="single" w:sz="4" w:space="0" w:color="auto"/>
              <w:left w:val="single" w:sz="4" w:space="0" w:color="auto"/>
              <w:bottom w:val="single" w:sz="4" w:space="0" w:color="auto"/>
              <w:right w:val="single" w:sz="4" w:space="0" w:color="auto"/>
            </w:tcBorders>
          </w:tcPr>
          <w:p w:rsidR="00F00777" w:rsidRPr="00E05775" w:rsidP="00CB1C05" w14:paraId="6108D38D" w14:textId="77777777">
            <w:pPr>
              <w:spacing w:before="100" w:beforeAutospacing="1" w:after="100" w:afterAutospacing="1"/>
              <w:rPr>
                <w:sz w:val="18"/>
                <w:szCs w:val="18"/>
              </w:rPr>
            </w:pPr>
            <w:r w:rsidRPr="00E05775">
              <w:rPr>
                <w:color w:val="000000"/>
                <w:sz w:val="18"/>
                <w:szCs w:val="18"/>
              </w:rPr>
              <w:t>N</w:t>
            </w:r>
            <w:r w:rsidRPr="00E05775" w:rsidR="00E05775">
              <w:rPr>
                <w:color w:val="000000"/>
                <w:sz w:val="18"/>
                <w:szCs w:val="18"/>
              </w:rPr>
              <w:t>otes</w:t>
            </w:r>
            <w:r w:rsidRPr="00E05775">
              <w:rPr>
                <w:color w:val="000000"/>
                <w:sz w:val="18"/>
                <w:szCs w:val="18"/>
              </w:rPr>
              <w:t xml:space="preserve">: The figures shown here are based on a proxy chemical ranking procedure, which draws upon factors including concentration in the product and availability and quality of product reviews. </w:t>
            </w:r>
            <w:r w:rsidRPr="00E05775" w:rsidR="0032165B">
              <w:rPr>
                <w:sz w:val="18"/>
                <w:szCs w:val="18"/>
              </w:rPr>
              <w:t xml:space="preserve">Orange shading indicates </w:t>
            </w:r>
            <w:r w:rsidR="00843813">
              <w:rPr>
                <w:sz w:val="18"/>
                <w:szCs w:val="18"/>
              </w:rPr>
              <w:t>PCE</w:t>
            </w:r>
            <w:r w:rsidRPr="00E05775" w:rsidR="0032165B">
              <w:rPr>
                <w:sz w:val="18"/>
                <w:szCs w:val="18"/>
              </w:rPr>
              <w:t>. Grey shading indicates another one of the first 10 TSCA work plan chemicals.</w:t>
            </w:r>
          </w:p>
        </w:tc>
      </w:tr>
    </w:tbl>
    <w:p w:rsidR="00F00777" w:rsidP="00CB1C05" w14:paraId="276017CF" w14:textId="77777777"/>
    <w:p w:rsidR="00F00777" w:rsidP="00CB1C05" w14:paraId="2C7E16AC" w14:textId="77777777">
      <w:pPr>
        <w:pStyle w:val="Heading3"/>
      </w:pPr>
      <w:bookmarkStart w:id="392" w:name="_Toc111035581"/>
      <w:bookmarkStart w:id="393" w:name="_Toc114061918"/>
      <w:r w:rsidRPr="00D5798A">
        <w:t>Volatile Organic Compounds Content</w:t>
      </w:r>
      <w:bookmarkEnd w:id="392"/>
      <w:bookmarkEnd w:id="393"/>
    </w:p>
    <w:p w:rsidR="00F00777" w:rsidRPr="004E0E52" w:rsidP="00CB1C05" w14:paraId="7C38A058" w14:textId="77777777">
      <w:pPr>
        <w:rPr>
          <w:b/>
        </w:rPr>
      </w:pPr>
      <w:r>
        <w:t>VOC information</w:t>
      </w:r>
      <w:r w:rsidR="004E0E52">
        <w:t xml:space="preserve"> was reviewed</w:t>
      </w:r>
      <w:r>
        <w:t xml:space="preserve"> in product SDSs</w:t>
      </w:r>
      <w:r w:rsidR="00234DF5">
        <w:t>,</w:t>
      </w:r>
      <w:r>
        <w:t xml:space="preserve"> and summarized findings</w:t>
      </w:r>
      <w:r w:rsidR="004E0E52">
        <w:t xml:space="preserve"> are</w:t>
      </w:r>
      <w:r>
        <w:t xml:space="preserve"> in </w:t>
      </w:r>
      <w:r w:rsidR="00802990">
        <w:fldChar w:fldCharType="begin" w:fldLock="1"/>
      </w:r>
      <w:r w:rsidR="00802990">
        <w:instrText xml:space="preserve"> REF _Ref111035508 \h </w:instrText>
      </w:r>
      <w:r w:rsidR="00802990">
        <w:fldChar w:fldCharType="separate"/>
      </w:r>
      <w:r w:rsidRPr="00C31E76" w:rsidR="0092222B">
        <w:t xml:space="preserve">Table </w:t>
      </w:r>
      <w:r w:rsidR="0092222B">
        <w:rPr>
          <w:noProof/>
        </w:rPr>
        <w:t>5</w:t>
      </w:r>
      <w:r w:rsidR="0092222B">
        <w:noBreakHyphen/>
      </w:r>
      <w:r w:rsidR="0092222B">
        <w:rPr>
          <w:noProof/>
        </w:rPr>
        <w:t>27</w:t>
      </w:r>
      <w:r w:rsidR="00802990">
        <w:fldChar w:fldCharType="end"/>
      </w:r>
      <w:r w:rsidRPr="002D00D0">
        <w:t>.</w:t>
      </w:r>
      <w:r>
        <w:t xml:space="preserve"> </w:t>
      </w:r>
      <w:r w:rsidR="004E0E52">
        <w:t xml:space="preserve">A </w:t>
      </w:r>
      <w:r>
        <w:t>75</w:t>
      </w:r>
      <w:r w:rsidR="00305887">
        <w:t> percent</w:t>
      </w:r>
      <w:r>
        <w:t xml:space="preserve"> VOC content limit set by EPA</w:t>
      </w:r>
      <w:r w:rsidR="004E0E52">
        <w:t xml:space="preserve"> was identified</w:t>
      </w:r>
      <w:r>
        <w:t xml:space="preserve"> for all engine degreasers, which are sold in the category of auto parts degreasers. </w:t>
      </w:r>
      <w:r w:rsidR="002D38AB">
        <w:t>Several</w:t>
      </w:r>
      <w:r>
        <w:t xml:space="preserve"> states also have regulatory VOC limits for aerosol (10–35</w:t>
      </w:r>
      <w:r w:rsidR="002E6ECE">
        <w:t> percent</w:t>
      </w:r>
      <w:r>
        <w:t>) and non-aerosol (5</w:t>
      </w:r>
      <w:r w:rsidR="002E6ECE">
        <w:t> percent</w:t>
      </w:r>
      <w:r>
        <w:t xml:space="preserve">) degreasers. </w:t>
      </w:r>
      <w:r w:rsidRPr="0039033B">
        <w:t>Electric Motor Cleaner</w:t>
      </w:r>
      <w:r>
        <w:t xml:space="preserve"> (containing </w:t>
      </w:r>
      <w:r w:rsidR="00843813">
        <w:t>PCE</w:t>
      </w:r>
      <w:r>
        <w:t xml:space="preserve">) did not have VOC information in the SDS, </w:t>
      </w:r>
      <w:r w:rsidR="002E6ECE">
        <w:t xml:space="preserve">but </w:t>
      </w:r>
      <w:r>
        <w:rPr>
          <w:color w:val="000000"/>
        </w:rPr>
        <w:t>it is likely to have low VOC content since it contains 60–100</w:t>
      </w:r>
      <w:r w:rsidR="002E6ECE">
        <w:rPr>
          <w:color w:val="000000"/>
        </w:rPr>
        <w:t> percent</w:t>
      </w:r>
      <w:r>
        <w:rPr>
          <w:color w:val="000000"/>
        </w:rPr>
        <w:t xml:space="preserve"> </w:t>
      </w:r>
      <w:r w:rsidR="00843813">
        <w:rPr>
          <w:color w:val="000000"/>
        </w:rPr>
        <w:t>PCE</w:t>
      </w:r>
      <w:r>
        <w:t>.</w:t>
      </w:r>
      <w:r w:rsidRPr="002D00D0">
        <w:t xml:space="preserve"> </w:t>
      </w:r>
      <w:r>
        <w:t>Five of the alternative products had VOC content under 10</w:t>
      </w:r>
      <w:r w:rsidR="002E6ECE">
        <w:t> percent</w:t>
      </w:r>
      <w:r>
        <w:t>. GDI IVD Intake Valve and Turbo Cleaner had the highest VOC content at 50.8</w:t>
      </w:r>
      <w:r w:rsidR="002E6ECE">
        <w:t> percent</w:t>
      </w:r>
      <w:r>
        <w:t xml:space="preserve">. Restricting use of </w:t>
      </w:r>
      <w:r w:rsidR="00843813">
        <w:t>PCE</w:t>
      </w:r>
      <w:r>
        <w:t xml:space="preserve"> in auto parts degreasers is unlikely to limit low VOC products, as most of the alternative aerosol products reviewed met the regulatory VOC limits for EPA and states. </w:t>
      </w:r>
    </w:p>
    <w:tbl>
      <w:tblPr>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50"/>
        <w:gridCol w:w="3955"/>
        <w:gridCol w:w="3330"/>
      </w:tblGrid>
      <w:tr w14:paraId="0B864E2B" w14:textId="77777777" w:rsidTr="00AE4F74">
        <w:tblPrEx>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535" w:type="dxa"/>
            <w:gridSpan w:val="3"/>
            <w:tcBorders>
              <w:top w:val="nil"/>
              <w:left w:val="nil"/>
              <w:right w:val="nil"/>
            </w:tcBorders>
            <w:shd w:val="clear" w:color="auto" w:fill="auto"/>
          </w:tcPr>
          <w:p w:rsidR="00AE4F74" w:rsidRPr="00DE585B" w:rsidP="00CB1C05" w14:paraId="236C4456" w14:textId="77777777">
            <w:pPr>
              <w:pStyle w:val="TableTitleA"/>
              <w:rPr>
                <w:sz w:val="22"/>
                <w:szCs w:val="20"/>
              </w:rPr>
            </w:pPr>
            <w:bookmarkStart w:id="394" w:name="_Ref111035508"/>
            <w:bookmarkStart w:id="395" w:name="_Toc121142573"/>
            <w:bookmarkStart w:id="396" w:name="_Toc165379567"/>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7</w:t>
            </w:r>
            <w:r w:rsidR="00BC4B5D">
              <w:rPr>
                <w:noProof/>
              </w:rPr>
              <w:fldChar w:fldCharType="end"/>
            </w:r>
            <w:bookmarkEnd w:id="394"/>
            <w:r w:rsidRPr="00C31E76">
              <w:t>:</w:t>
            </w:r>
            <w:r>
              <w:t xml:space="preserve"> </w:t>
            </w:r>
            <w:r w:rsidRPr="00672832">
              <w:t xml:space="preserve">VOC </w:t>
            </w:r>
            <w:r w:rsidRPr="00672832" w:rsidR="00EA4F4C">
              <w:t xml:space="preserve">Content </w:t>
            </w:r>
            <w:r w:rsidRPr="00672832">
              <w:t xml:space="preserve">for </w:t>
            </w:r>
            <w:r w:rsidRPr="00672832" w:rsidR="00EA4F4C">
              <w:t xml:space="preserve">Auto Parts Degreasers Based </w:t>
            </w:r>
            <w:r w:rsidRPr="00672832">
              <w:t xml:space="preserve">on </w:t>
            </w:r>
            <w:r w:rsidRPr="00672832" w:rsidR="00EA4F4C">
              <w:t xml:space="preserve">Information </w:t>
            </w:r>
            <w:r w:rsidRPr="00672832">
              <w:t xml:space="preserve">in SDSs or </w:t>
            </w:r>
            <w:r w:rsidRPr="00672832" w:rsidR="00EA4F4C">
              <w:t>Technical Data Sheets</w:t>
            </w:r>
            <w:bookmarkEnd w:id="395"/>
            <w:bookmarkEnd w:id="396"/>
          </w:p>
        </w:tc>
      </w:tr>
      <w:tr w14:paraId="2AFE470C" w14:textId="77777777" w:rsidTr="00DE585B">
        <w:tblPrEx>
          <w:tblW w:w="9535" w:type="dxa"/>
          <w:jc w:val="center"/>
          <w:tblLayout w:type="fixed"/>
          <w:tblLook w:val="04A0"/>
        </w:tblPrEx>
        <w:trPr>
          <w:cantSplit/>
          <w:trHeight w:val="20"/>
          <w:tblHeader/>
          <w:jc w:val="center"/>
        </w:trPr>
        <w:tc>
          <w:tcPr>
            <w:tcW w:w="2250" w:type="dxa"/>
            <w:shd w:val="clear" w:color="auto" w:fill="48A9C5"/>
          </w:tcPr>
          <w:p w:rsidR="00F00777" w:rsidRPr="00E456EE" w:rsidP="00CB1C05" w14:paraId="3A718091" w14:textId="77777777">
            <w:pPr>
              <w:pStyle w:val="TableSubtitle"/>
            </w:pPr>
            <w:r w:rsidRPr="00E456EE">
              <w:t>Supplier</w:t>
            </w:r>
          </w:p>
        </w:tc>
        <w:tc>
          <w:tcPr>
            <w:tcW w:w="3955" w:type="dxa"/>
            <w:shd w:val="clear" w:color="auto" w:fill="48A9C5"/>
          </w:tcPr>
          <w:p w:rsidR="00F00777" w:rsidRPr="00E456EE" w:rsidP="00CB1C05" w14:paraId="2F5E1650" w14:textId="77777777">
            <w:pPr>
              <w:pStyle w:val="TableSubtitle"/>
            </w:pPr>
            <w:r w:rsidRPr="00E456EE">
              <w:t>Product</w:t>
            </w:r>
          </w:p>
        </w:tc>
        <w:tc>
          <w:tcPr>
            <w:tcW w:w="3330" w:type="dxa"/>
            <w:shd w:val="clear" w:color="auto" w:fill="48A9C5"/>
          </w:tcPr>
          <w:p w:rsidR="00F00777" w:rsidRPr="00E456EE" w:rsidP="00CB1C05" w14:paraId="478ADA85" w14:textId="77777777">
            <w:pPr>
              <w:pStyle w:val="TableSubtitle"/>
              <w:rPr>
                <w:b w:val="0"/>
                <w:bCs w:val="0"/>
                <w:sz w:val="21"/>
                <w:szCs w:val="21"/>
              </w:rPr>
            </w:pPr>
            <w:r w:rsidRPr="00E456EE">
              <w:t xml:space="preserve">VOC </w:t>
            </w:r>
          </w:p>
          <w:p w:rsidR="00F00777" w:rsidRPr="00E456EE" w:rsidP="00CB1C05" w14:paraId="34EE09E4" w14:textId="77777777">
            <w:pPr>
              <w:pStyle w:val="TableSubtitle"/>
            </w:pPr>
            <w:r w:rsidRPr="00E456EE">
              <w:t>(% weight, g/L)</w:t>
            </w:r>
          </w:p>
        </w:tc>
      </w:tr>
      <w:tr w14:paraId="347A8E21" w14:textId="77777777" w:rsidTr="00802990">
        <w:tblPrEx>
          <w:tblW w:w="9535" w:type="dxa"/>
          <w:jc w:val="center"/>
          <w:tblLayout w:type="fixed"/>
          <w:tblLook w:val="04A0"/>
        </w:tblPrEx>
        <w:trPr>
          <w:cantSplit/>
          <w:trHeight w:val="20"/>
          <w:jc w:val="center"/>
        </w:trPr>
        <w:tc>
          <w:tcPr>
            <w:tcW w:w="2250" w:type="dxa"/>
            <w:shd w:val="clear" w:color="auto" w:fill="F1AD7A" w:themeFill="accent2" w:themeFillTint="99"/>
            <w:noWrap/>
            <w:hideMark/>
          </w:tcPr>
          <w:p w:rsidR="00F00777" w:rsidRPr="0040374A" w:rsidP="00CB1C05" w14:paraId="77F85B51" w14:textId="77777777">
            <w:pPr>
              <w:pStyle w:val="LTableTextAbt"/>
            </w:pPr>
            <w:r w:rsidRPr="00E456EE">
              <w:t>Penray</w:t>
            </w:r>
          </w:p>
        </w:tc>
        <w:tc>
          <w:tcPr>
            <w:tcW w:w="3955" w:type="dxa"/>
            <w:shd w:val="clear" w:color="auto" w:fill="F1AD7A" w:themeFill="accent2" w:themeFillTint="99"/>
            <w:noWrap/>
            <w:hideMark/>
          </w:tcPr>
          <w:p w:rsidR="00F00777" w:rsidRPr="0040374A" w:rsidP="00CB1C05" w14:paraId="0DD428F7" w14:textId="77777777">
            <w:pPr>
              <w:pStyle w:val="LTableTextAbt"/>
            </w:pPr>
            <w:r w:rsidRPr="00E456EE">
              <w:t>Electric Motor Cleaner</w:t>
            </w:r>
          </w:p>
        </w:tc>
        <w:tc>
          <w:tcPr>
            <w:tcW w:w="3330" w:type="dxa"/>
            <w:shd w:val="clear" w:color="auto" w:fill="F1AD7A" w:themeFill="accent2" w:themeFillTint="99"/>
            <w:noWrap/>
            <w:hideMark/>
          </w:tcPr>
          <w:p w:rsidR="00F00777" w:rsidRPr="0040374A" w:rsidP="00CB1C05" w14:paraId="1F344CFF" w14:textId="77777777">
            <w:pPr>
              <w:pStyle w:val="LTableTextAbt"/>
            </w:pPr>
            <w:r w:rsidRPr="00E456EE">
              <w:t xml:space="preserve">No </w:t>
            </w:r>
            <w:r w:rsidRPr="0040374A">
              <w:t>information in SDS; likely low VOC content since 60–100% PCE</w:t>
            </w:r>
          </w:p>
        </w:tc>
      </w:tr>
      <w:tr w14:paraId="13AB7BDC" w14:textId="77777777">
        <w:tblPrEx>
          <w:tblW w:w="9535" w:type="dxa"/>
          <w:jc w:val="center"/>
          <w:tblLayout w:type="fixed"/>
          <w:tblLook w:val="04A0"/>
        </w:tblPrEx>
        <w:trPr>
          <w:cantSplit/>
          <w:trHeight w:val="20"/>
          <w:jc w:val="center"/>
        </w:trPr>
        <w:tc>
          <w:tcPr>
            <w:tcW w:w="2250" w:type="dxa"/>
            <w:noWrap/>
            <w:hideMark/>
          </w:tcPr>
          <w:p w:rsidR="00F00777" w:rsidRPr="00E456EE" w:rsidP="00CB1C05" w14:paraId="5CAB6A5E" w14:textId="77777777">
            <w:pPr>
              <w:pStyle w:val="LTableTextAbt"/>
              <w:rPr>
                <w:sz w:val="21"/>
                <w:szCs w:val="21"/>
              </w:rPr>
            </w:pPr>
            <w:r w:rsidRPr="00E456EE">
              <w:t xml:space="preserve">Gumout </w:t>
            </w:r>
          </w:p>
        </w:tc>
        <w:tc>
          <w:tcPr>
            <w:tcW w:w="3955" w:type="dxa"/>
            <w:noWrap/>
            <w:hideMark/>
          </w:tcPr>
          <w:p w:rsidR="00F00777" w:rsidRPr="00E456EE" w:rsidP="00CB1C05" w14:paraId="371C84F2" w14:textId="77777777">
            <w:pPr>
              <w:pStyle w:val="LTableTextAbt"/>
              <w:rPr>
                <w:sz w:val="21"/>
                <w:szCs w:val="21"/>
              </w:rPr>
            </w:pPr>
            <w:r w:rsidRPr="00E456EE">
              <w:t>Regane Parts Cleaner Degreaser 540001</w:t>
            </w:r>
          </w:p>
        </w:tc>
        <w:tc>
          <w:tcPr>
            <w:tcW w:w="3330" w:type="dxa"/>
            <w:hideMark/>
          </w:tcPr>
          <w:p w:rsidR="00F00777" w:rsidRPr="00E456EE" w:rsidP="00CB1C05" w14:paraId="5C2507DC" w14:textId="77777777">
            <w:pPr>
              <w:pStyle w:val="LTableTextAbt"/>
              <w:rPr>
                <w:sz w:val="21"/>
                <w:szCs w:val="21"/>
              </w:rPr>
            </w:pPr>
            <w:r w:rsidRPr="00E456EE">
              <w:t>9.50%</w:t>
            </w:r>
          </w:p>
        </w:tc>
      </w:tr>
      <w:tr w14:paraId="222AA108" w14:textId="77777777">
        <w:tblPrEx>
          <w:tblW w:w="9535" w:type="dxa"/>
          <w:jc w:val="center"/>
          <w:tblLayout w:type="fixed"/>
          <w:tblLook w:val="04A0"/>
        </w:tblPrEx>
        <w:trPr>
          <w:cantSplit/>
          <w:trHeight w:val="20"/>
          <w:jc w:val="center"/>
        </w:trPr>
        <w:tc>
          <w:tcPr>
            <w:tcW w:w="2250" w:type="dxa"/>
            <w:noWrap/>
            <w:hideMark/>
          </w:tcPr>
          <w:p w:rsidR="00F00777" w:rsidRPr="00E456EE" w:rsidP="00CB1C05" w14:paraId="34BB60D8" w14:textId="77777777">
            <w:pPr>
              <w:pStyle w:val="LTableTextAbt"/>
              <w:rPr>
                <w:sz w:val="21"/>
                <w:szCs w:val="21"/>
              </w:rPr>
            </w:pPr>
            <w:r w:rsidRPr="00E456EE">
              <w:t>Blumenthal Brands Integrated LLC</w:t>
            </w:r>
          </w:p>
        </w:tc>
        <w:tc>
          <w:tcPr>
            <w:tcW w:w="3955" w:type="dxa"/>
            <w:noWrap/>
            <w:hideMark/>
          </w:tcPr>
          <w:p w:rsidR="00F00777" w:rsidRPr="00E456EE" w:rsidP="00CB1C05" w14:paraId="137F019C" w14:textId="77777777">
            <w:pPr>
              <w:pStyle w:val="LTableTextAbt"/>
              <w:rPr>
                <w:sz w:val="21"/>
                <w:szCs w:val="21"/>
              </w:rPr>
            </w:pPr>
            <w:r w:rsidRPr="00E456EE">
              <w:t>Instant Parts Cleaner And Degreaser Ultra Fast Dry PCD14T</w:t>
            </w:r>
          </w:p>
        </w:tc>
        <w:tc>
          <w:tcPr>
            <w:tcW w:w="3330" w:type="dxa"/>
            <w:hideMark/>
          </w:tcPr>
          <w:p w:rsidR="00F00777" w:rsidRPr="00E456EE" w:rsidP="00CB1C05" w14:paraId="0A6D678F" w14:textId="77777777">
            <w:pPr>
              <w:pStyle w:val="LTableTextAbt"/>
              <w:rPr>
                <w:sz w:val="21"/>
                <w:szCs w:val="21"/>
              </w:rPr>
            </w:pPr>
            <w:r w:rsidRPr="00E456EE">
              <w:t xml:space="preserve">&lt; 8% </w:t>
            </w:r>
            <w:r w:rsidRPr="00E456EE">
              <w:rPr>
                <w:sz w:val="21"/>
                <w:szCs w:val="21"/>
              </w:rPr>
              <w:t>estimated</w:t>
            </w:r>
          </w:p>
        </w:tc>
      </w:tr>
      <w:tr w14:paraId="3E78293C" w14:textId="77777777">
        <w:tblPrEx>
          <w:tblW w:w="9535" w:type="dxa"/>
          <w:jc w:val="center"/>
          <w:tblLayout w:type="fixed"/>
          <w:tblLook w:val="04A0"/>
        </w:tblPrEx>
        <w:trPr>
          <w:cantSplit/>
          <w:trHeight w:val="20"/>
          <w:jc w:val="center"/>
        </w:trPr>
        <w:tc>
          <w:tcPr>
            <w:tcW w:w="2250" w:type="dxa"/>
            <w:noWrap/>
            <w:hideMark/>
          </w:tcPr>
          <w:p w:rsidR="00F00777" w:rsidRPr="00E456EE" w:rsidP="00CB1C05" w14:paraId="58707FB4" w14:textId="77777777">
            <w:pPr>
              <w:pStyle w:val="LTableTextAbt"/>
              <w:rPr>
                <w:sz w:val="21"/>
                <w:szCs w:val="21"/>
              </w:rPr>
            </w:pPr>
            <w:r w:rsidRPr="00E456EE">
              <w:t>CRC</w:t>
            </w:r>
          </w:p>
        </w:tc>
        <w:tc>
          <w:tcPr>
            <w:tcW w:w="3955" w:type="dxa"/>
            <w:noWrap/>
            <w:hideMark/>
          </w:tcPr>
          <w:p w:rsidR="00F00777" w:rsidRPr="00E456EE" w:rsidP="00CB1C05" w14:paraId="6EE00763" w14:textId="77777777">
            <w:pPr>
              <w:pStyle w:val="LTableTextAbt"/>
              <w:rPr>
                <w:sz w:val="21"/>
                <w:szCs w:val="21"/>
              </w:rPr>
            </w:pPr>
            <w:r w:rsidRPr="00E456EE">
              <w:t>GDI IVD Intake Valve And Turbo Cleaner</w:t>
            </w:r>
          </w:p>
        </w:tc>
        <w:tc>
          <w:tcPr>
            <w:tcW w:w="3330" w:type="dxa"/>
            <w:hideMark/>
          </w:tcPr>
          <w:p w:rsidR="00F00777" w:rsidRPr="00E456EE" w:rsidP="00CB1C05" w14:paraId="2388497E" w14:textId="77777777">
            <w:pPr>
              <w:pStyle w:val="LTableTextAbt"/>
              <w:rPr>
                <w:sz w:val="21"/>
                <w:szCs w:val="21"/>
              </w:rPr>
            </w:pPr>
            <w:r w:rsidRPr="00E456EE">
              <w:t>50.8%, 440.4 g/L</w:t>
            </w:r>
          </w:p>
        </w:tc>
      </w:tr>
      <w:tr w14:paraId="0899BEC0" w14:textId="77777777">
        <w:tblPrEx>
          <w:tblW w:w="9535" w:type="dxa"/>
          <w:jc w:val="center"/>
          <w:tblLayout w:type="fixed"/>
          <w:tblLook w:val="04A0"/>
        </w:tblPrEx>
        <w:trPr>
          <w:cantSplit/>
          <w:trHeight w:val="20"/>
          <w:jc w:val="center"/>
        </w:trPr>
        <w:tc>
          <w:tcPr>
            <w:tcW w:w="2250" w:type="dxa"/>
            <w:noWrap/>
            <w:hideMark/>
          </w:tcPr>
          <w:p w:rsidR="00F00777" w:rsidRPr="00E456EE" w:rsidP="00CB1C05" w14:paraId="22D2C10F" w14:textId="77777777">
            <w:pPr>
              <w:pStyle w:val="LTableTextAbt"/>
              <w:rPr>
                <w:sz w:val="21"/>
                <w:szCs w:val="21"/>
              </w:rPr>
            </w:pPr>
            <w:r w:rsidRPr="00E456EE">
              <w:t>CRC</w:t>
            </w:r>
          </w:p>
        </w:tc>
        <w:tc>
          <w:tcPr>
            <w:tcW w:w="3955" w:type="dxa"/>
            <w:noWrap/>
            <w:hideMark/>
          </w:tcPr>
          <w:p w:rsidR="00F00777" w:rsidRPr="00E456EE" w:rsidP="00CB1C05" w14:paraId="0A452343" w14:textId="77777777">
            <w:pPr>
              <w:pStyle w:val="LTableTextAbt"/>
              <w:rPr>
                <w:sz w:val="21"/>
                <w:szCs w:val="21"/>
              </w:rPr>
            </w:pPr>
            <w:r w:rsidRPr="00E456EE">
              <w:t>Throttle Body And Air Intake Cleaner</w:t>
            </w:r>
          </w:p>
        </w:tc>
        <w:tc>
          <w:tcPr>
            <w:tcW w:w="3330" w:type="dxa"/>
            <w:noWrap/>
            <w:hideMark/>
          </w:tcPr>
          <w:p w:rsidR="00F00777" w:rsidRPr="00E456EE" w:rsidP="00CB1C05" w14:paraId="19666768" w14:textId="77777777">
            <w:pPr>
              <w:pStyle w:val="LTableTextAbt"/>
              <w:rPr>
                <w:sz w:val="21"/>
                <w:szCs w:val="21"/>
              </w:rPr>
            </w:pPr>
            <w:r w:rsidRPr="00E456EE">
              <w:t>9.1%</w:t>
            </w:r>
          </w:p>
        </w:tc>
      </w:tr>
      <w:tr w14:paraId="768CCE3D" w14:textId="77777777">
        <w:tblPrEx>
          <w:tblW w:w="9535" w:type="dxa"/>
          <w:jc w:val="center"/>
          <w:tblLayout w:type="fixed"/>
          <w:tblLook w:val="04A0"/>
        </w:tblPrEx>
        <w:trPr>
          <w:cantSplit/>
          <w:trHeight w:val="20"/>
          <w:jc w:val="center"/>
        </w:trPr>
        <w:tc>
          <w:tcPr>
            <w:tcW w:w="2250" w:type="dxa"/>
            <w:noWrap/>
            <w:hideMark/>
          </w:tcPr>
          <w:p w:rsidR="00F00777" w:rsidRPr="00E456EE" w:rsidP="00CB1C05" w14:paraId="0D37878C" w14:textId="77777777">
            <w:pPr>
              <w:pStyle w:val="LTableTextAbt"/>
              <w:rPr>
                <w:sz w:val="21"/>
                <w:szCs w:val="21"/>
              </w:rPr>
            </w:pPr>
            <w:r w:rsidRPr="00E456EE">
              <w:t>CRC</w:t>
            </w:r>
          </w:p>
        </w:tc>
        <w:tc>
          <w:tcPr>
            <w:tcW w:w="3955" w:type="dxa"/>
            <w:noWrap/>
            <w:hideMark/>
          </w:tcPr>
          <w:p w:rsidR="00F00777" w:rsidRPr="00E456EE" w:rsidP="00CB1C05" w14:paraId="2657B764" w14:textId="77777777">
            <w:pPr>
              <w:pStyle w:val="LTableTextAbt"/>
              <w:rPr>
                <w:sz w:val="21"/>
                <w:szCs w:val="21"/>
              </w:rPr>
            </w:pPr>
            <w:r w:rsidRPr="00E456EE">
              <w:t>Heavy Duty Pro-Strength Degreaser All Purpose Water-Based Degreaser</w:t>
            </w:r>
          </w:p>
        </w:tc>
        <w:tc>
          <w:tcPr>
            <w:tcW w:w="3330" w:type="dxa"/>
            <w:noWrap/>
            <w:hideMark/>
          </w:tcPr>
          <w:p w:rsidR="00F00777" w:rsidRPr="00E456EE" w:rsidP="00CB1C05" w14:paraId="0E232D48" w14:textId="77777777">
            <w:pPr>
              <w:pStyle w:val="LTableTextAbt"/>
              <w:rPr>
                <w:sz w:val="21"/>
                <w:szCs w:val="21"/>
              </w:rPr>
            </w:pPr>
            <w:r w:rsidRPr="00E456EE">
              <w:t>9.7%</w:t>
            </w:r>
          </w:p>
        </w:tc>
      </w:tr>
      <w:tr w14:paraId="5F19518F" w14:textId="77777777">
        <w:tblPrEx>
          <w:tblW w:w="9535" w:type="dxa"/>
          <w:jc w:val="center"/>
          <w:tblLayout w:type="fixed"/>
          <w:tblLook w:val="04A0"/>
        </w:tblPrEx>
        <w:trPr>
          <w:cantSplit/>
          <w:trHeight w:val="20"/>
          <w:jc w:val="center"/>
        </w:trPr>
        <w:tc>
          <w:tcPr>
            <w:tcW w:w="2250" w:type="dxa"/>
            <w:noWrap/>
            <w:hideMark/>
          </w:tcPr>
          <w:p w:rsidR="00F00777" w:rsidRPr="00A10BCA" w:rsidP="00CB1C05" w14:paraId="12D0E503" w14:textId="77777777">
            <w:pPr>
              <w:pStyle w:val="LTableTextAbt"/>
            </w:pPr>
            <w:r w:rsidRPr="00E456EE">
              <w:t>Blumenthal Brands Integrated LLC</w:t>
            </w:r>
          </w:p>
        </w:tc>
        <w:tc>
          <w:tcPr>
            <w:tcW w:w="3955" w:type="dxa"/>
            <w:noWrap/>
            <w:hideMark/>
          </w:tcPr>
          <w:p w:rsidR="00F00777" w:rsidRPr="00A10BCA" w:rsidP="00CB1C05" w14:paraId="72EE5876" w14:textId="77777777">
            <w:pPr>
              <w:pStyle w:val="LTableTextAbt"/>
            </w:pPr>
            <w:r w:rsidRPr="00E456EE">
              <w:t>Gunk Engine Brite</w:t>
            </w:r>
            <w:r w:rsidRPr="00A10BCA">
              <w:t xml:space="preserve"> Engine Degreaser</w:t>
            </w:r>
          </w:p>
        </w:tc>
        <w:tc>
          <w:tcPr>
            <w:tcW w:w="3330" w:type="dxa"/>
            <w:noWrap/>
            <w:hideMark/>
          </w:tcPr>
          <w:p w:rsidR="00F00777" w:rsidRPr="00A10BCA" w:rsidP="00CB1C05" w14:paraId="3CC4A5CC" w14:textId="77777777">
            <w:pPr>
              <w:pStyle w:val="LTableTextAbt"/>
            </w:pPr>
            <w:r w:rsidRPr="00E456EE">
              <w:t>8.9%</w:t>
            </w:r>
          </w:p>
        </w:tc>
      </w:tr>
      <w:tr w14:paraId="58DC0F49" w14:textId="77777777" w:rsidTr="0001636D">
        <w:tblPrEx>
          <w:tblW w:w="9535" w:type="dxa"/>
          <w:jc w:val="center"/>
          <w:tblLayout w:type="fixed"/>
          <w:tblLook w:val="04A0"/>
        </w:tblPrEx>
        <w:trPr>
          <w:cantSplit/>
          <w:trHeight w:val="20"/>
          <w:jc w:val="center"/>
        </w:trPr>
        <w:tc>
          <w:tcPr>
            <w:tcW w:w="9535" w:type="dxa"/>
            <w:gridSpan w:val="3"/>
            <w:noWrap/>
          </w:tcPr>
          <w:p w:rsidR="00DE585B" w:rsidRPr="00E456EE" w:rsidP="00CB1C05" w14:paraId="695ABB9B" w14:textId="77777777">
            <w:pPr>
              <w:rPr>
                <w:color w:val="000000"/>
                <w:sz w:val="21"/>
                <w:szCs w:val="21"/>
              </w:rPr>
            </w:pPr>
            <w:r w:rsidRPr="00937F5B">
              <w:rPr>
                <w:color w:val="000000"/>
                <w:sz w:val="18"/>
                <w:szCs w:val="18"/>
              </w:rPr>
              <w:t xml:space="preserve">Note: Orange shaded rows indicate products that contain </w:t>
            </w:r>
            <w:r w:rsidR="00843813">
              <w:rPr>
                <w:color w:val="000000"/>
                <w:sz w:val="18"/>
                <w:szCs w:val="18"/>
              </w:rPr>
              <w:t>PCE</w:t>
            </w:r>
            <w:r w:rsidRPr="00937F5B">
              <w:rPr>
                <w:color w:val="000000"/>
                <w:sz w:val="18"/>
                <w:szCs w:val="18"/>
              </w:rPr>
              <w:t>. Grey shaded rows indicate products that contain another one of the first 10 TSCA work plan chemicals.</w:t>
            </w:r>
          </w:p>
        </w:tc>
      </w:tr>
    </w:tbl>
    <w:p w:rsidR="00F00777" w:rsidRPr="00A66DA0" w:rsidP="00CB1C05" w14:paraId="0D434587" w14:textId="77777777">
      <w:pPr>
        <w:tabs>
          <w:tab w:val="left" w:pos="-720"/>
        </w:tabs>
        <w:autoSpaceDE w:val="0"/>
        <w:autoSpaceDN w:val="0"/>
        <w:adjustRightInd w:val="0"/>
        <w:contextualSpacing/>
      </w:pPr>
    </w:p>
    <w:p w:rsidR="00F00777" w:rsidP="00CB1C05" w14:paraId="68CF15FF" w14:textId="77777777">
      <w:pPr>
        <w:pStyle w:val="Heading3"/>
      </w:pPr>
      <w:bookmarkStart w:id="397" w:name="_Toc111035582"/>
      <w:bookmarkStart w:id="398" w:name="_Toc114061919"/>
      <w:r w:rsidRPr="00D5798A">
        <w:t>Fire Safety</w:t>
      </w:r>
      <w:bookmarkEnd w:id="397"/>
      <w:bookmarkEnd w:id="398"/>
    </w:p>
    <w:p w:rsidR="00F00777" w:rsidP="00CB1C05" w14:paraId="6B8BBC30" w14:textId="77777777">
      <w:r>
        <w:t>F</w:t>
      </w:r>
      <w:r w:rsidRPr="00A66DA0">
        <w:t>lash points and flammability ratings</w:t>
      </w:r>
      <w:r>
        <w:t xml:space="preserve"> were reviewed</w:t>
      </w:r>
      <w:r w:rsidRPr="00A66DA0">
        <w:t xml:space="preserve"> in</w:t>
      </w:r>
      <w:r>
        <w:t xml:space="preserve"> product</w:t>
      </w:r>
      <w:r w:rsidRPr="00A66DA0">
        <w:t xml:space="preserve"> SDSs</w:t>
      </w:r>
      <w:r w:rsidR="002B5039">
        <w:t>,</w:t>
      </w:r>
      <w:r w:rsidRPr="00A66DA0">
        <w:t xml:space="preserve"> and </w:t>
      </w:r>
      <w:r>
        <w:t xml:space="preserve">the </w:t>
      </w:r>
      <w:r w:rsidRPr="00A66DA0">
        <w:t xml:space="preserve">summarized </w:t>
      </w:r>
      <w:r>
        <w:t xml:space="preserve">findings are </w:t>
      </w:r>
      <w:r w:rsidRPr="00A66DA0">
        <w:t xml:space="preserve">in </w:t>
      </w:r>
      <w:r w:rsidR="001364B4">
        <w:fldChar w:fldCharType="begin" w:fldLock="1"/>
      </w:r>
      <w:r w:rsidR="001364B4">
        <w:instrText xml:space="preserve"> REF _Ref111035674 \h </w:instrText>
      </w:r>
      <w:r w:rsidR="001364B4">
        <w:fldChar w:fldCharType="separate"/>
      </w:r>
      <w:r w:rsidRPr="00C31E76" w:rsidR="0092222B">
        <w:t xml:space="preserve">Table </w:t>
      </w:r>
      <w:r w:rsidR="0092222B">
        <w:rPr>
          <w:noProof/>
        </w:rPr>
        <w:t>5</w:t>
      </w:r>
      <w:r w:rsidR="0092222B">
        <w:noBreakHyphen/>
      </w:r>
      <w:r w:rsidR="0092222B">
        <w:rPr>
          <w:noProof/>
        </w:rPr>
        <w:t>28</w:t>
      </w:r>
      <w:r w:rsidR="001364B4">
        <w:fldChar w:fldCharType="end"/>
      </w:r>
      <w:r w:rsidRPr="00A66DA0">
        <w:t>.</w:t>
      </w:r>
      <w:r>
        <w:t xml:space="preserve"> </w:t>
      </w:r>
      <w:r w:rsidRPr="0039033B">
        <w:t>Electric Motor Cleaner</w:t>
      </w:r>
      <w:r>
        <w:t xml:space="preserve"> was rated non-flammable. Three of the alternative products were rated non-flammable</w:t>
      </w:r>
      <w:r w:rsidR="002B5039">
        <w:t>,</w:t>
      </w:r>
      <w:r>
        <w:t xml:space="preserve"> and three were rated extremely flammable. Though the review included a </w:t>
      </w:r>
      <w:r w:rsidR="002D38AB">
        <w:t>few</w:t>
      </w:r>
      <w:r>
        <w:t xml:space="preserve"> alternative products rated as extremely flammable, there were non-flammable alternatives on the market. It is unlikely that the restriction of </w:t>
      </w:r>
      <w:r w:rsidR="00843813">
        <w:t>PCE</w:t>
      </w:r>
      <w:r>
        <w:t xml:space="preserve"> will limit availability of non-flammable auto parts degreasers on the market.</w:t>
      </w:r>
    </w:p>
    <w:tbl>
      <w:tblPr>
        <w:tblW w:w="9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50"/>
        <w:gridCol w:w="3325"/>
        <w:gridCol w:w="1980"/>
        <w:gridCol w:w="2250"/>
      </w:tblGrid>
      <w:tr w14:paraId="4DE51E1A" w14:textId="77777777" w:rsidTr="00AE4F74">
        <w:tblPrEx>
          <w:tblW w:w="9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05" w:type="dxa"/>
            <w:gridSpan w:val="4"/>
            <w:tcBorders>
              <w:top w:val="nil"/>
              <w:left w:val="nil"/>
              <w:right w:val="nil"/>
            </w:tcBorders>
            <w:shd w:val="clear" w:color="auto" w:fill="auto"/>
          </w:tcPr>
          <w:p w:rsidR="00AE4F74" w:rsidRPr="009332E0" w:rsidP="00CB1C05" w14:paraId="6ABF747F" w14:textId="77777777">
            <w:pPr>
              <w:pStyle w:val="TableTitleA"/>
              <w:rPr>
                <w:b/>
                <w:bCs/>
                <w:sz w:val="21"/>
                <w:szCs w:val="21"/>
              </w:rPr>
            </w:pPr>
            <w:bookmarkStart w:id="399" w:name="_Ref111035674"/>
            <w:bookmarkStart w:id="400" w:name="_Toc121142574"/>
            <w:bookmarkStart w:id="401" w:name="_Toc165379568"/>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8</w:t>
            </w:r>
            <w:r w:rsidR="00BC4B5D">
              <w:rPr>
                <w:noProof/>
              </w:rPr>
              <w:fldChar w:fldCharType="end"/>
            </w:r>
            <w:bookmarkEnd w:id="399"/>
            <w:r w:rsidRPr="00C31E76">
              <w:t>:</w:t>
            </w:r>
            <w:r>
              <w:t xml:space="preserve"> </w:t>
            </w:r>
            <w:r w:rsidRPr="001D2D8E">
              <w:t xml:space="preserve">Flash </w:t>
            </w:r>
            <w:r w:rsidRPr="001D2D8E" w:rsidR="002B5039">
              <w:t xml:space="preserve">Point </w:t>
            </w:r>
            <w:r w:rsidRPr="001D2D8E">
              <w:t xml:space="preserve">and </w:t>
            </w:r>
            <w:r w:rsidRPr="001D2D8E" w:rsidR="002B5039">
              <w:t xml:space="preserve">Flammability Ratings </w:t>
            </w:r>
            <w:r w:rsidRPr="001D2D8E">
              <w:t xml:space="preserve">for </w:t>
            </w:r>
            <w:r w:rsidRPr="001D2D8E" w:rsidR="002B5039">
              <w:t xml:space="preserve">Auto Parts Degreasers Based </w:t>
            </w:r>
            <w:r w:rsidRPr="001D2D8E">
              <w:t xml:space="preserve">on </w:t>
            </w:r>
            <w:r>
              <w:br/>
            </w:r>
            <w:r w:rsidRPr="001D2D8E" w:rsidR="002B5039">
              <w:t xml:space="preserve">Information </w:t>
            </w:r>
            <w:r w:rsidRPr="001D2D8E">
              <w:t xml:space="preserve">in SDSs or </w:t>
            </w:r>
            <w:r w:rsidRPr="001D2D8E" w:rsidR="002B5039">
              <w:t>Technical Data Sheets</w:t>
            </w:r>
            <w:bookmarkEnd w:id="400"/>
            <w:bookmarkEnd w:id="401"/>
          </w:p>
        </w:tc>
      </w:tr>
      <w:tr w14:paraId="45523D53" w14:textId="77777777" w:rsidTr="003D33DE">
        <w:tblPrEx>
          <w:tblW w:w="9805" w:type="dxa"/>
          <w:jc w:val="center"/>
          <w:tblLayout w:type="fixed"/>
          <w:tblLook w:val="04A0"/>
        </w:tblPrEx>
        <w:trPr>
          <w:cantSplit/>
          <w:trHeight w:val="20"/>
          <w:tblHeader/>
          <w:jc w:val="center"/>
        </w:trPr>
        <w:tc>
          <w:tcPr>
            <w:tcW w:w="2250" w:type="dxa"/>
            <w:shd w:val="clear" w:color="auto" w:fill="48A9C5"/>
          </w:tcPr>
          <w:p w:rsidR="00F00777" w:rsidRPr="009332E0" w:rsidP="00CB1C05" w14:paraId="69C0AFD9" w14:textId="77777777">
            <w:pPr>
              <w:pStyle w:val="TableSubtitle"/>
            </w:pPr>
            <w:r w:rsidRPr="009332E0">
              <w:t>Supplier</w:t>
            </w:r>
          </w:p>
        </w:tc>
        <w:tc>
          <w:tcPr>
            <w:tcW w:w="3325" w:type="dxa"/>
            <w:shd w:val="clear" w:color="auto" w:fill="48A9C5"/>
          </w:tcPr>
          <w:p w:rsidR="00F00777" w:rsidRPr="009332E0" w:rsidP="00CB1C05" w14:paraId="202700F5" w14:textId="77777777">
            <w:pPr>
              <w:pStyle w:val="TableSubtitle"/>
            </w:pPr>
            <w:r w:rsidRPr="009332E0">
              <w:t>Product</w:t>
            </w:r>
          </w:p>
        </w:tc>
        <w:tc>
          <w:tcPr>
            <w:tcW w:w="1980" w:type="dxa"/>
            <w:shd w:val="clear" w:color="auto" w:fill="48A9C5"/>
          </w:tcPr>
          <w:p w:rsidR="00F00777" w:rsidRPr="009332E0" w:rsidP="00CB1C05" w14:paraId="135C8AC7" w14:textId="77777777">
            <w:pPr>
              <w:pStyle w:val="TableSubtitle"/>
            </w:pPr>
            <w:r w:rsidRPr="009332E0">
              <w:t>Flash Point</w:t>
            </w:r>
          </w:p>
        </w:tc>
        <w:tc>
          <w:tcPr>
            <w:tcW w:w="2250" w:type="dxa"/>
            <w:shd w:val="clear" w:color="auto" w:fill="48A9C5"/>
          </w:tcPr>
          <w:p w:rsidR="00F00777" w:rsidRPr="009332E0" w:rsidP="00CB1C05" w14:paraId="6044AA9D" w14:textId="77777777">
            <w:pPr>
              <w:pStyle w:val="TableSubtitle"/>
            </w:pPr>
            <w:r w:rsidRPr="009332E0">
              <w:t>Flammability Rating</w:t>
            </w:r>
          </w:p>
        </w:tc>
      </w:tr>
      <w:tr w14:paraId="21D1D423" w14:textId="77777777" w:rsidTr="003D33DE">
        <w:tblPrEx>
          <w:tblW w:w="9805" w:type="dxa"/>
          <w:jc w:val="center"/>
          <w:tblLayout w:type="fixed"/>
          <w:tblLook w:val="04A0"/>
        </w:tblPrEx>
        <w:trPr>
          <w:cantSplit/>
          <w:trHeight w:val="20"/>
          <w:jc w:val="center"/>
        </w:trPr>
        <w:tc>
          <w:tcPr>
            <w:tcW w:w="2250" w:type="dxa"/>
            <w:shd w:val="clear" w:color="auto" w:fill="F1AD7A" w:themeFill="accent2" w:themeFillTint="99"/>
            <w:noWrap/>
            <w:hideMark/>
          </w:tcPr>
          <w:p w:rsidR="00F00777" w:rsidRPr="009332E0" w:rsidP="00CB1C05" w14:paraId="7F076F64" w14:textId="77777777">
            <w:pPr>
              <w:pStyle w:val="LTableTextAbt"/>
            </w:pPr>
            <w:r w:rsidRPr="009332E0">
              <w:t>Penray</w:t>
            </w:r>
          </w:p>
        </w:tc>
        <w:tc>
          <w:tcPr>
            <w:tcW w:w="3325" w:type="dxa"/>
            <w:shd w:val="clear" w:color="auto" w:fill="F1AD7A" w:themeFill="accent2" w:themeFillTint="99"/>
            <w:noWrap/>
            <w:hideMark/>
          </w:tcPr>
          <w:p w:rsidR="00F00777" w:rsidRPr="009332E0" w:rsidP="00CB1C05" w14:paraId="5B495227" w14:textId="77777777">
            <w:pPr>
              <w:pStyle w:val="LTableTextAbt"/>
            </w:pPr>
            <w:r w:rsidRPr="009332E0">
              <w:t>Electric Motor Cleaner</w:t>
            </w:r>
          </w:p>
        </w:tc>
        <w:tc>
          <w:tcPr>
            <w:tcW w:w="1980" w:type="dxa"/>
            <w:shd w:val="clear" w:color="auto" w:fill="F1AD7A" w:themeFill="accent2" w:themeFillTint="99"/>
            <w:noWrap/>
            <w:hideMark/>
          </w:tcPr>
          <w:p w:rsidR="00F00777" w:rsidRPr="009332E0" w:rsidP="00CB1C05" w14:paraId="26E181B4" w14:textId="77777777">
            <w:pPr>
              <w:pStyle w:val="LTableTextAbt"/>
            </w:pPr>
            <w:r w:rsidRPr="001A403C">
              <w:t>No information in SDS</w:t>
            </w:r>
          </w:p>
        </w:tc>
        <w:tc>
          <w:tcPr>
            <w:tcW w:w="2250" w:type="dxa"/>
            <w:shd w:val="clear" w:color="auto" w:fill="F1AD7A" w:themeFill="accent2" w:themeFillTint="99"/>
            <w:noWrap/>
            <w:hideMark/>
          </w:tcPr>
          <w:p w:rsidR="00F00777" w:rsidRPr="009332E0" w:rsidP="00CB1C05" w14:paraId="3439A092" w14:textId="77777777">
            <w:pPr>
              <w:pStyle w:val="LTableTextAbt"/>
            </w:pPr>
            <w:r w:rsidRPr="009332E0">
              <w:t>Non-flammable</w:t>
            </w:r>
          </w:p>
        </w:tc>
      </w:tr>
      <w:tr w14:paraId="3B5B4DBA" w14:textId="77777777">
        <w:tblPrEx>
          <w:tblW w:w="9805" w:type="dxa"/>
          <w:jc w:val="center"/>
          <w:tblLayout w:type="fixed"/>
          <w:tblLook w:val="04A0"/>
        </w:tblPrEx>
        <w:trPr>
          <w:cantSplit/>
          <w:trHeight w:val="20"/>
          <w:jc w:val="center"/>
        </w:trPr>
        <w:tc>
          <w:tcPr>
            <w:tcW w:w="2250" w:type="dxa"/>
            <w:noWrap/>
            <w:hideMark/>
          </w:tcPr>
          <w:p w:rsidR="00F00777" w:rsidRPr="009332E0" w:rsidP="00CB1C05" w14:paraId="09C4070E" w14:textId="77777777">
            <w:pPr>
              <w:pStyle w:val="LTableTextAbt"/>
            </w:pPr>
            <w:r w:rsidRPr="009332E0">
              <w:t xml:space="preserve">Gumout </w:t>
            </w:r>
          </w:p>
        </w:tc>
        <w:tc>
          <w:tcPr>
            <w:tcW w:w="3325" w:type="dxa"/>
            <w:noWrap/>
            <w:hideMark/>
          </w:tcPr>
          <w:p w:rsidR="00F00777" w:rsidRPr="009332E0" w:rsidP="00CB1C05" w14:paraId="404F4A60" w14:textId="77777777">
            <w:pPr>
              <w:pStyle w:val="LTableTextAbt"/>
            </w:pPr>
            <w:r w:rsidRPr="009332E0">
              <w:t>Regane Parts Cleaner Degreaser 540001</w:t>
            </w:r>
          </w:p>
        </w:tc>
        <w:tc>
          <w:tcPr>
            <w:tcW w:w="1980" w:type="dxa"/>
            <w:noWrap/>
            <w:hideMark/>
          </w:tcPr>
          <w:p w:rsidR="00F00777" w:rsidRPr="009332E0" w:rsidP="00CB1C05" w14:paraId="3CE517BF" w14:textId="77777777">
            <w:pPr>
              <w:pStyle w:val="LTableTextAbt"/>
            </w:pPr>
            <w:r w:rsidRPr="009332E0">
              <w:t>-4 °F (-20 °C)</w:t>
            </w:r>
          </w:p>
        </w:tc>
        <w:tc>
          <w:tcPr>
            <w:tcW w:w="2250" w:type="dxa"/>
            <w:noWrap/>
            <w:hideMark/>
          </w:tcPr>
          <w:p w:rsidR="00F00777" w:rsidRPr="009332E0" w:rsidP="00CB1C05" w14:paraId="3BCCD02E" w14:textId="77777777">
            <w:pPr>
              <w:pStyle w:val="LTableTextAbt"/>
            </w:pPr>
            <w:r w:rsidRPr="009332E0">
              <w:t>Extremely flammable</w:t>
            </w:r>
          </w:p>
        </w:tc>
      </w:tr>
      <w:tr w14:paraId="73073970" w14:textId="77777777">
        <w:tblPrEx>
          <w:tblW w:w="9805" w:type="dxa"/>
          <w:jc w:val="center"/>
          <w:tblLayout w:type="fixed"/>
          <w:tblLook w:val="04A0"/>
        </w:tblPrEx>
        <w:trPr>
          <w:cantSplit/>
          <w:trHeight w:val="20"/>
          <w:jc w:val="center"/>
        </w:trPr>
        <w:tc>
          <w:tcPr>
            <w:tcW w:w="2250" w:type="dxa"/>
            <w:noWrap/>
            <w:hideMark/>
          </w:tcPr>
          <w:p w:rsidR="00F00777" w:rsidRPr="009332E0" w:rsidP="00CB1C05" w14:paraId="38C1AA51" w14:textId="77777777">
            <w:pPr>
              <w:pStyle w:val="LTableTextAbt"/>
            </w:pPr>
            <w:r w:rsidRPr="009332E0">
              <w:t>Blumenthal Brands Integrated LLC</w:t>
            </w:r>
          </w:p>
        </w:tc>
        <w:tc>
          <w:tcPr>
            <w:tcW w:w="3325" w:type="dxa"/>
            <w:noWrap/>
            <w:hideMark/>
          </w:tcPr>
          <w:p w:rsidR="00F00777" w:rsidRPr="009332E0" w:rsidP="00CB1C05" w14:paraId="78AFC5C8" w14:textId="77777777">
            <w:pPr>
              <w:pStyle w:val="LTableTextAbt"/>
            </w:pPr>
            <w:r w:rsidRPr="009332E0">
              <w:t>Instant Parts Cleaner And Degreaser Ultra Fast Dry PCD14T</w:t>
            </w:r>
          </w:p>
        </w:tc>
        <w:tc>
          <w:tcPr>
            <w:tcW w:w="1980" w:type="dxa"/>
            <w:noWrap/>
            <w:hideMark/>
          </w:tcPr>
          <w:p w:rsidR="00F00777" w:rsidRPr="009332E0" w:rsidP="00CB1C05" w14:paraId="0A437A21" w14:textId="77777777">
            <w:pPr>
              <w:pStyle w:val="LTableTextAbt"/>
            </w:pPr>
            <w:r w:rsidRPr="009332E0">
              <w:t>4 °F (-15.6°C)</w:t>
            </w:r>
          </w:p>
        </w:tc>
        <w:tc>
          <w:tcPr>
            <w:tcW w:w="2250" w:type="dxa"/>
            <w:noWrap/>
            <w:hideMark/>
          </w:tcPr>
          <w:p w:rsidR="00F00777" w:rsidRPr="009332E0" w:rsidP="00CB1C05" w14:paraId="59B0E9D3" w14:textId="77777777">
            <w:pPr>
              <w:pStyle w:val="LTableTextAbt"/>
            </w:pPr>
            <w:r w:rsidRPr="009332E0">
              <w:t>Extremely flammable</w:t>
            </w:r>
          </w:p>
        </w:tc>
      </w:tr>
      <w:tr w14:paraId="0CD100DA" w14:textId="77777777">
        <w:tblPrEx>
          <w:tblW w:w="9805" w:type="dxa"/>
          <w:jc w:val="center"/>
          <w:tblLayout w:type="fixed"/>
          <w:tblLook w:val="04A0"/>
        </w:tblPrEx>
        <w:trPr>
          <w:cantSplit/>
          <w:trHeight w:val="20"/>
          <w:jc w:val="center"/>
        </w:trPr>
        <w:tc>
          <w:tcPr>
            <w:tcW w:w="2250" w:type="dxa"/>
            <w:noWrap/>
            <w:hideMark/>
          </w:tcPr>
          <w:p w:rsidR="00F00777" w:rsidRPr="009332E0" w:rsidP="00CB1C05" w14:paraId="77336C34" w14:textId="77777777">
            <w:pPr>
              <w:pStyle w:val="LTableTextAbt"/>
            </w:pPr>
            <w:r w:rsidRPr="009332E0">
              <w:t>CRC</w:t>
            </w:r>
          </w:p>
        </w:tc>
        <w:tc>
          <w:tcPr>
            <w:tcW w:w="3325" w:type="dxa"/>
            <w:noWrap/>
            <w:hideMark/>
          </w:tcPr>
          <w:p w:rsidR="00F00777" w:rsidRPr="009332E0" w:rsidP="00CB1C05" w14:paraId="0ACB0419" w14:textId="77777777">
            <w:pPr>
              <w:pStyle w:val="LTableTextAbt"/>
            </w:pPr>
            <w:r w:rsidRPr="009332E0">
              <w:t>GDI IVD Intake Valve And Turbo Cleaner</w:t>
            </w:r>
          </w:p>
        </w:tc>
        <w:tc>
          <w:tcPr>
            <w:tcW w:w="1980" w:type="dxa"/>
            <w:noWrap/>
            <w:hideMark/>
          </w:tcPr>
          <w:p w:rsidR="00F00777" w:rsidRPr="009332E0" w:rsidP="00CB1C05" w14:paraId="2968FAA4" w14:textId="77777777">
            <w:pPr>
              <w:pStyle w:val="LTableTextAbt"/>
            </w:pPr>
            <w:r w:rsidRPr="009332E0">
              <w:t>187 °F (86 °C)</w:t>
            </w:r>
          </w:p>
        </w:tc>
        <w:tc>
          <w:tcPr>
            <w:tcW w:w="2250" w:type="dxa"/>
            <w:noWrap/>
            <w:hideMark/>
          </w:tcPr>
          <w:p w:rsidR="00F00777" w:rsidRPr="009332E0" w:rsidP="00CB1C05" w14:paraId="3B642AF6" w14:textId="77777777">
            <w:pPr>
              <w:pStyle w:val="LTableTextAbt"/>
            </w:pPr>
            <w:r w:rsidRPr="009332E0">
              <w:t>Non-flammable</w:t>
            </w:r>
          </w:p>
        </w:tc>
      </w:tr>
      <w:tr w14:paraId="619A3F87" w14:textId="77777777">
        <w:tblPrEx>
          <w:tblW w:w="9805" w:type="dxa"/>
          <w:jc w:val="center"/>
          <w:tblLayout w:type="fixed"/>
          <w:tblLook w:val="04A0"/>
        </w:tblPrEx>
        <w:trPr>
          <w:cantSplit/>
          <w:trHeight w:val="20"/>
          <w:jc w:val="center"/>
        </w:trPr>
        <w:tc>
          <w:tcPr>
            <w:tcW w:w="2250" w:type="dxa"/>
            <w:noWrap/>
            <w:hideMark/>
          </w:tcPr>
          <w:p w:rsidR="00F00777" w:rsidRPr="009332E0" w:rsidP="00CB1C05" w14:paraId="491A6ABC" w14:textId="77777777">
            <w:pPr>
              <w:pStyle w:val="LTableTextAbt"/>
            </w:pPr>
            <w:r w:rsidRPr="009332E0">
              <w:t>CRC</w:t>
            </w:r>
          </w:p>
        </w:tc>
        <w:tc>
          <w:tcPr>
            <w:tcW w:w="3325" w:type="dxa"/>
            <w:noWrap/>
            <w:hideMark/>
          </w:tcPr>
          <w:p w:rsidR="00F00777" w:rsidRPr="009332E0" w:rsidP="00CB1C05" w14:paraId="157D8956" w14:textId="77777777">
            <w:pPr>
              <w:pStyle w:val="LTableTextAbt"/>
            </w:pPr>
            <w:r w:rsidRPr="009332E0">
              <w:t>Throttle Body And Air Intake Cleaner</w:t>
            </w:r>
          </w:p>
        </w:tc>
        <w:tc>
          <w:tcPr>
            <w:tcW w:w="1980" w:type="dxa"/>
            <w:noWrap/>
            <w:hideMark/>
          </w:tcPr>
          <w:p w:rsidR="00F00777" w:rsidRPr="009332E0" w:rsidP="00CB1C05" w14:paraId="0C0A7652" w14:textId="77777777">
            <w:pPr>
              <w:pStyle w:val="LTableTextAbt"/>
            </w:pPr>
            <w:r w:rsidRPr="009332E0">
              <w:t>&lt; 0 °F (&lt; -17.8 °C)</w:t>
            </w:r>
          </w:p>
        </w:tc>
        <w:tc>
          <w:tcPr>
            <w:tcW w:w="2250" w:type="dxa"/>
            <w:noWrap/>
            <w:hideMark/>
          </w:tcPr>
          <w:p w:rsidR="00F00777" w:rsidRPr="009332E0" w:rsidP="00CB1C05" w14:paraId="0869E59C" w14:textId="77777777">
            <w:pPr>
              <w:pStyle w:val="LTableTextAbt"/>
            </w:pPr>
            <w:r w:rsidRPr="009332E0">
              <w:t>Extremely flammable</w:t>
            </w:r>
          </w:p>
        </w:tc>
      </w:tr>
      <w:tr w14:paraId="50611AFB" w14:textId="77777777">
        <w:tblPrEx>
          <w:tblW w:w="9805" w:type="dxa"/>
          <w:jc w:val="center"/>
          <w:tblLayout w:type="fixed"/>
          <w:tblLook w:val="04A0"/>
        </w:tblPrEx>
        <w:trPr>
          <w:cantSplit/>
          <w:trHeight w:val="20"/>
          <w:jc w:val="center"/>
        </w:trPr>
        <w:tc>
          <w:tcPr>
            <w:tcW w:w="2250" w:type="dxa"/>
            <w:noWrap/>
            <w:hideMark/>
          </w:tcPr>
          <w:p w:rsidR="00F00777" w:rsidRPr="009332E0" w:rsidP="00CB1C05" w14:paraId="7583FE2C" w14:textId="77777777">
            <w:pPr>
              <w:pStyle w:val="LTableTextAbt"/>
            </w:pPr>
            <w:r w:rsidRPr="009332E0">
              <w:t>CRC</w:t>
            </w:r>
          </w:p>
        </w:tc>
        <w:tc>
          <w:tcPr>
            <w:tcW w:w="3325" w:type="dxa"/>
            <w:noWrap/>
            <w:hideMark/>
          </w:tcPr>
          <w:p w:rsidR="00F00777" w:rsidRPr="009332E0" w:rsidP="00CB1C05" w14:paraId="63BADFE8" w14:textId="77777777">
            <w:pPr>
              <w:pStyle w:val="LTableTextAbt"/>
            </w:pPr>
            <w:r w:rsidRPr="009332E0">
              <w:t>Heavy Duty Pro-Strength Degreaser All Purpose Water-Based Degreaser</w:t>
            </w:r>
          </w:p>
        </w:tc>
        <w:tc>
          <w:tcPr>
            <w:tcW w:w="1980" w:type="dxa"/>
            <w:noWrap/>
            <w:hideMark/>
          </w:tcPr>
          <w:p w:rsidR="00F00777" w:rsidRPr="009332E0" w:rsidP="00CB1C05" w14:paraId="132CC64A" w14:textId="77777777">
            <w:pPr>
              <w:pStyle w:val="LTableTextAbt"/>
            </w:pPr>
            <w:r w:rsidRPr="009332E0">
              <w:t>None</w:t>
            </w:r>
          </w:p>
        </w:tc>
        <w:tc>
          <w:tcPr>
            <w:tcW w:w="2250" w:type="dxa"/>
            <w:noWrap/>
            <w:hideMark/>
          </w:tcPr>
          <w:p w:rsidR="00F00777" w:rsidRPr="009332E0" w:rsidP="00CB1C05" w14:paraId="37BFB3CA" w14:textId="77777777">
            <w:pPr>
              <w:pStyle w:val="LTableTextAbt"/>
            </w:pPr>
            <w:r w:rsidRPr="009332E0">
              <w:t>Non-flammable</w:t>
            </w:r>
          </w:p>
        </w:tc>
      </w:tr>
      <w:tr w14:paraId="2730FFCF" w14:textId="77777777">
        <w:tblPrEx>
          <w:tblW w:w="9805" w:type="dxa"/>
          <w:jc w:val="center"/>
          <w:tblLayout w:type="fixed"/>
          <w:tblLook w:val="04A0"/>
        </w:tblPrEx>
        <w:trPr>
          <w:cantSplit/>
          <w:trHeight w:val="20"/>
          <w:jc w:val="center"/>
        </w:trPr>
        <w:tc>
          <w:tcPr>
            <w:tcW w:w="2250" w:type="dxa"/>
            <w:noWrap/>
            <w:hideMark/>
          </w:tcPr>
          <w:p w:rsidR="00F00777" w:rsidRPr="009332E0" w:rsidP="00CB1C05" w14:paraId="3854FDC7" w14:textId="77777777">
            <w:pPr>
              <w:pStyle w:val="LTableTextAbt"/>
            </w:pPr>
            <w:r w:rsidRPr="009332E0">
              <w:t>Blumenthal Brands Integrated LLC</w:t>
            </w:r>
          </w:p>
        </w:tc>
        <w:tc>
          <w:tcPr>
            <w:tcW w:w="3325" w:type="dxa"/>
            <w:noWrap/>
            <w:hideMark/>
          </w:tcPr>
          <w:p w:rsidR="00F00777" w:rsidRPr="009332E0" w:rsidP="00CB1C05" w14:paraId="2F989908" w14:textId="77777777">
            <w:pPr>
              <w:pStyle w:val="LTableTextAbt"/>
            </w:pPr>
            <w:r w:rsidRPr="009332E0">
              <w:t>Gunk Engine Brite Engine Degreaser</w:t>
            </w:r>
          </w:p>
        </w:tc>
        <w:tc>
          <w:tcPr>
            <w:tcW w:w="1980" w:type="dxa"/>
            <w:noWrap/>
            <w:hideMark/>
          </w:tcPr>
          <w:p w:rsidR="00F00777" w:rsidRPr="009332E0" w:rsidP="00CB1C05" w14:paraId="0C33844D" w14:textId="77777777">
            <w:pPr>
              <w:pStyle w:val="LTableTextAbt"/>
            </w:pPr>
            <w:r w:rsidRPr="009332E0">
              <w:t>473 °F (244.8 °C)</w:t>
            </w:r>
          </w:p>
        </w:tc>
        <w:tc>
          <w:tcPr>
            <w:tcW w:w="2250" w:type="dxa"/>
            <w:noWrap/>
            <w:hideMark/>
          </w:tcPr>
          <w:p w:rsidR="00F00777" w:rsidRPr="009332E0" w:rsidP="00CB1C05" w14:paraId="2F6740E3" w14:textId="77777777">
            <w:pPr>
              <w:pStyle w:val="LTableTextAbt"/>
            </w:pPr>
            <w:r w:rsidRPr="009332E0">
              <w:t>Non-flammable</w:t>
            </w:r>
          </w:p>
        </w:tc>
      </w:tr>
      <w:tr w14:paraId="2F04949E" w14:textId="77777777" w:rsidTr="0001636D">
        <w:tblPrEx>
          <w:tblW w:w="9805" w:type="dxa"/>
          <w:jc w:val="center"/>
          <w:tblLayout w:type="fixed"/>
          <w:tblLook w:val="04A0"/>
        </w:tblPrEx>
        <w:trPr>
          <w:cantSplit/>
          <w:trHeight w:val="20"/>
          <w:jc w:val="center"/>
        </w:trPr>
        <w:tc>
          <w:tcPr>
            <w:tcW w:w="9805" w:type="dxa"/>
            <w:gridSpan w:val="4"/>
            <w:noWrap/>
          </w:tcPr>
          <w:p w:rsidR="003D33DE" w:rsidRPr="009332E0" w:rsidP="00CB1C05" w14:paraId="1DD27CA5" w14:textId="77777777">
            <w:pPr>
              <w:rPr>
                <w:color w:val="000000"/>
                <w:sz w:val="21"/>
                <w:szCs w:val="21"/>
              </w:rPr>
            </w:pPr>
            <w:r w:rsidRPr="00937F5B">
              <w:rPr>
                <w:color w:val="000000"/>
                <w:sz w:val="18"/>
                <w:szCs w:val="18"/>
              </w:rPr>
              <w:t xml:space="preserve">Note: Orange shaded rows indicate products that contain </w:t>
            </w:r>
            <w:r w:rsidR="00843813">
              <w:rPr>
                <w:color w:val="000000"/>
                <w:sz w:val="18"/>
                <w:szCs w:val="18"/>
              </w:rPr>
              <w:t>PCE</w:t>
            </w:r>
            <w:r w:rsidRPr="00937F5B">
              <w:rPr>
                <w:color w:val="000000"/>
                <w:sz w:val="18"/>
                <w:szCs w:val="18"/>
              </w:rPr>
              <w:t>. Grey shaded rows indicate products that contain another one of the first 10 TSCA work plan chemicals.</w:t>
            </w:r>
          </w:p>
        </w:tc>
      </w:tr>
    </w:tbl>
    <w:p w:rsidR="00F00777" w:rsidP="00CB1C05" w14:paraId="5DC64099" w14:textId="77777777">
      <w:pPr>
        <w:rPr>
          <w:rFonts w:eastAsiaTheme="minorHAnsi"/>
        </w:rPr>
      </w:pPr>
    </w:p>
    <w:p w:rsidR="00F00777" w:rsidP="00CB1C05" w14:paraId="19A90733" w14:textId="77777777">
      <w:pPr>
        <w:pStyle w:val="Heading3"/>
      </w:pPr>
      <w:bookmarkStart w:id="402" w:name="_Toc111035583"/>
      <w:bookmarkStart w:id="403" w:name="_Toc114061920"/>
      <w:r w:rsidRPr="00D5798A">
        <w:t>Pricing and Customer Reviews</w:t>
      </w:r>
      <w:bookmarkEnd w:id="402"/>
      <w:bookmarkEnd w:id="403"/>
    </w:p>
    <w:p w:rsidR="00F00777" w:rsidP="00CB1C05" w14:paraId="0485EC4C" w14:textId="77777777">
      <w:r>
        <w:t>P</w:t>
      </w:r>
      <w:r w:rsidRPr="00A66DA0">
        <w:t>ricing and customer review information</w:t>
      </w:r>
      <w:r>
        <w:t xml:space="preserve"> was accessed</w:t>
      </w:r>
      <w:r w:rsidRPr="00A66DA0">
        <w:t xml:space="preserve"> on publicly available websites in </w:t>
      </w:r>
      <w:r>
        <w:t>August</w:t>
      </w:r>
      <w:r w:rsidRPr="00A66DA0">
        <w:t xml:space="preserve"> 2021</w:t>
      </w:r>
      <w:r w:rsidR="002B5039">
        <w:t>,</w:t>
      </w:r>
      <w:r w:rsidRPr="00A66DA0">
        <w:t xml:space="preserve"> and </w:t>
      </w:r>
      <w:r w:rsidR="00BC296E">
        <w:t xml:space="preserve">the </w:t>
      </w:r>
      <w:r w:rsidRPr="00A66DA0">
        <w:t>summarized</w:t>
      </w:r>
      <w:r>
        <w:t xml:space="preserve"> </w:t>
      </w:r>
      <w:r w:rsidRPr="00A66DA0">
        <w:t xml:space="preserve">findings </w:t>
      </w:r>
      <w:r w:rsidR="00BC296E">
        <w:t xml:space="preserve">are </w:t>
      </w:r>
      <w:r w:rsidRPr="00A66DA0">
        <w:t xml:space="preserve">in </w:t>
      </w:r>
      <w:r w:rsidR="001364B4">
        <w:fldChar w:fldCharType="begin" w:fldLock="1"/>
      </w:r>
      <w:r w:rsidR="001364B4">
        <w:instrText xml:space="preserve"> REF _Ref111035736 \h </w:instrText>
      </w:r>
      <w:r w:rsidR="001364B4">
        <w:fldChar w:fldCharType="separate"/>
      </w:r>
      <w:r w:rsidRPr="00C31E76" w:rsidR="0092222B">
        <w:t xml:space="preserve">Table </w:t>
      </w:r>
      <w:r w:rsidR="0092222B">
        <w:rPr>
          <w:noProof/>
        </w:rPr>
        <w:t>5</w:t>
      </w:r>
      <w:r w:rsidR="0092222B">
        <w:noBreakHyphen/>
      </w:r>
      <w:r w:rsidR="0092222B">
        <w:rPr>
          <w:noProof/>
        </w:rPr>
        <w:t>29</w:t>
      </w:r>
      <w:r w:rsidR="001364B4">
        <w:fldChar w:fldCharType="end"/>
      </w:r>
      <w:r w:rsidRPr="00A66DA0">
        <w:t xml:space="preserve">. </w:t>
      </w:r>
      <w:r>
        <w:t>To assist in comparing prices across</w:t>
      </w:r>
      <w:r w:rsidRPr="00A66DA0">
        <w:t xml:space="preserve"> various products and product sizes, the prices were normalized to price per ounce</w:t>
      </w:r>
      <w:r>
        <w:t xml:space="preserve">. </w:t>
      </w:r>
      <w:r w:rsidRPr="0039033B">
        <w:t>Electric Motor Cleaner</w:t>
      </w:r>
      <w:r>
        <w:t xml:space="preserve"> cost $3.25 per ounce. Prices for alternatives ranged from $0.20 (</w:t>
      </w:r>
      <w:r w:rsidRPr="00C22D3D">
        <w:t>Gunk Engine Brite Engine Degreaser</w:t>
      </w:r>
      <w:r>
        <w:t>) to $1.54 (</w:t>
      </w:r>
      <w:r w:rsidRPr="00C22D3D">
        <w:t>GDI IVD Intake Valve and Turbo Cleaner</w:t>
      </w:r>
      <w:r>
        <w:t xml:space="preserve">) per ounce. The prices for alternative products were all lower than the price of the product containing </w:t>
      </w:r>
      <w:r w:rsidR="00843813">
        <w:t>PCE</w:t>
      </w:r>
      <w:r>
        <w:t xml:space="preserve"> based on </w:t>
      </w:r>
      <w:r w:rsidR="00BC296E">
        <w:t>the</w:t>
      </w:r>
      <w:r>
        <w:t xml:space="preserve"> product review. </w:t>
      </w:r>
    </w:p>
    <w:p w:rsidR="00F00777" w:rsidP="00CB1C05" w14:paraId="20C6DF00" w14:textId="77777777">
      <w:r>
        <w:t xml:space="preserve">All the reviewed products had customer ratings, though </w:t>
      </w:r>
      <w:r w:rsidRPr="0039033B">
        <w:t>Electric Motor Cleaner</w:t>
      </w:r>
      <w:r>
        <w:t xml:space="preserve"> had fewer than 10 reviews. </w:t>
      </w:r>
      <w:r w:rsidRPr="0039033B">
        <w:t>Electric Motor Cleaner</w:t>
      </w:r>
      <w:r>
        <w:t xml:space="preserve"> was rated 3.5, and the average rating for alternative products was 4.6. Customer satisfaction is unlikely to be affected by restrictions on </w:t>
      </w:r>
      <w:r w:rsidR="00843813">
        <w:t>PCE</w:t>
      </w:r>
      <w:r>
        <w:t>, as average ratings for alternative products were higher and close to 5 out of 5.</w:t>
      </w:r>
    </w:p>
    <w:tbl>
      <w:tblPr>
        <w:tblW w:w="9980" w:type="dxa"/>
        <w:jc w:val="center"/>
        <w:tblLayout w:type="fixed"/>
        <w:tblLook w:val="04A0"/>
      </w:tblPr>
      <w:tblGrid>
        <w:gridCol w:w="1345"/>
        <w:gridCol w:w="1728"/>
        <w:gridCol w:w="3780"/>
        <w:gridCol w:w="810"/>
        <w:gridCol w:w="1152"/>
        <w:gridCol w:w="1165"/>
      </w:tblGrid>
      <w:tr w14:paraId="44ED4BC3" w14:textId="77777777" w:rsidTr="00AE4F74">
        <w:tblPrEx>
          <w:tblW w:w="9980" w:type="dxa"/>
          <w:jc w:val="center"/>
          <w:tblLayout w:type="fixed"/>
          <w:tblLook w:val="04A0"/>
        </w:tblPrEx>
        <w:trPr>
          <w:trHeight w:val="20"/>
          <w:tblHeader/>
          <w:jc w:val="center"/>
        </w:trPr>
        <w:tc>
          <w:tcPr>
            <w:tcW w:w="9980" w:type="dxa"/>
            <w:gridSpan w:val="6"/>
            <w:tcBorders>
              <w:bottom w:val="single" w:sz="4" w:space="0" w:color="auto"/>
            </w:tcBorders>
            <w:shd w:val="clear" w:color="auto" w:fill="auto"/>
            <w:noWrap/>
          </w:tcPr>
          <w:p w:rsidR="00AE4F74" w:rsidRPr="009A41B3" w:rsidP="00CB1C05" w14:paraId="0865D01B" w14:textId="77777777">
            <w:pPr>
              <w:pStyle w:val="TableTitleA"/>
              <w:rPr>
                <w:b/>
              </w:rPr>
            </w:pPr>
            <w:bookmarkStart w:id="404" w:name="_Ref111035736"/>
            <w:bookmarkStart w:id="405" w:name="_Toc121142575"/>
            <w:bookmarkStart w:id="406" w:name="_Toc165379569"/>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9</w:t>
            </w:r>
            <w:r w:rsidR="00BC4B5D">
              <w:rPr>
                <w:noProof/>
              </w:rPr>
              <w:fldChar w:fldCharType="end"/>
            </w:r>
            <w:bookmarkEnd w:id="404"/>
            <w:r w:rsidRPr="00C31E76">
              <w:t>:</w:t>
            </w:r>
            <w:r>
              <w:t xml:space="preserve"> </w:t>
            </w:r>
            <w:r w:rsidRPr="000F21EC">
              <w:t xml:space="preserve">Pricing and </w:t>
            </w:r>
            <w:r w:rsidRPr="000F21EC" w:rsidR="001763BC">
              <w:t xml:space="preserve">Customer Review Information </w:t>
            </w:r>
            <w:r w:rsidRPr="000F21EC">
              <w:t xml:space="preserve">for </w:t>
            </w:r>
            <w:r w:rsidRPr="000F21EC" w:rsidR="001763BC">
              <w:t xml:space="preserve">Auto Parts Degreasers Based </w:t>
            </w:r>
            <w:r w:rsidRPr="000F21EC">
              <w:t xml:space="preserve">on </w:t>
            </w:r>
            <w:r>
              <w:br/>
            </w:r>
            <w:r w:rsidRPr="000F21EC" w:rsidR="001763BC">
              <w:t xml:space="preserve">Manufacturer </w:t>
            </w:r>
            <w:r w:rsidRPr="000F21EC">
              <w:t xml:space="preserve">and </w:t>
            </w:r>
            <w:r w:rsidRPr="000F21EC" w:rsidR="001763BC">
              <w:t>Retailer Web Pages</w:t>
            </w:r>
            <w:bookmarkEnd w:id="405"/>
            <w:bookmarkEnd w:id="406"/>
          </w:p>
        </w:tc>
      </w:tr>
      <w:tr w14:paraId="4DCAC636" w14:textId="77777777" w:rsidTr="001364B4">
        <w:tblPrEx>
          <w:tblW w:w="9980" w:type="dxa"/>
          <w:jc w:val="center"/>
          <w:tblLayout w:type="fixed"/>
          <w:tblLook w:val="04A0"/>
        </w:tblPrEx>
        <w:trPr>
          <w:trHeight w:val="20"/>
          <w:tblHeader/>
          <w:jc w:val="cent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F00777" w:rsidRPr="009A41B3" w:rsidP="00CB1C05" w14:paraId="5E805B45" w14:textId="77777777">
            <w:pPr>
              <w:pStyle w:val="TableSubtitle"/>
            </w:pPr>
            <w:r w:rsidRPr="009A41B3">
              <w:t>Supplier</w:t>
            </w:r>
          </w:p>
        </w:tc>
        <w:tc>
          <w:tcPr>
            <w:tcW w:w="1728" w:type="dxa"/>
            <w:tcBorders>
              <w:top w:val="single" w:sz="4" w:space="0" w:color="auto"/>
              <w:left w:val="nil"/>
              <w:bottom w:val="single" w:sz="4" w:space="0" w:color="auto"/>
              <w:right w:val="single" w:sz="4" w:space="0" w:color="auto"/>
            </w:tcBorders>
            <w:shd w:val="clear" w:color="auto" w:fill="48A9C5"/>
            <w:noWrap/>
            <w:hideMark/>
          </w:tcPr>
          <w:p w:rsidR="00F00777" w:rsidRPr="009A41B3" w:rsidP="00CB1C05" w14:paraId="7D3A4153" w14:textId="77777777">
            <w:pPr>
              <w:pStyle w:val="TableSubtitle"/>
            </w:pPr>
            <w:r w:rsidRPr="009A41B3">
              <w:t>Product</w:t>
            </w:r>
          </w:p>
        </w:tc>
        <w:tc>
          <w:tcPr>
            <w:tcW w:w="3780" w:type="dxa"/>
            <w:tcBorders>
              <w:top w:val="single" w:sz="4" w:space="0" w:color="auto"/>
              <w:left w:val="nil"/>
              <w:bottom w:val="single" w:sz="4" w:space="0" w:color="auto"/>
              <w:right w:val="single" w:sz="4" w:space="0" w:color="auto"/>
            </w:tcBorders>
            <w:shd w:val="clear" w:color="auto" w:fill="48A9C5"/>
            <w:noWrap/>
            <w:hideMark/>
          </w:tcPr>
          <w:p w:rsidR="00F00777" w:rsidRPr="009A41B3" w:rsidP="00CB1C05" w14:paraId="3EE9167F" w14:textId="77777777">
            <w:pPr>
              <w:pStyle w:val="TableSubtitle"/>
            </w:pPr>
            <w:r w:rsidRPr="009A41B3">
              <w:t>Retail information</w:t>
            </w:r>
          </w:p>
        </w:tc>
        <w:tc>
          <w:tcPr>
            <w:tcW w:w="810" w:type="dxa"/>
            <w:tcBorders>
              <w:top w:val="single" w:sz="4" w:space="0" w:color="auto"/>
              <w:left w:val="nil"/>
              <w:bottom w:val="single" w:sz="4" w:space="0" w:color="auto"/>
              <w:right w:val="single" w:sz="4" w:space="0" w:color="auto"/>
            </w:tcBorders>
            <w:shd w:val="clear" w:color="auto" w:fill="48A9C5"/>
            <w:hideMark/>
          </w:tcPr>
          <w:p w:rsidR="00F00777" w:rsidRPr="009A41B3" w:rsidP="00CB1C05" w14:paraId="0F10DE08" w14:textId="77777777">
            <w:pPr>
              <w:pStyle w:val="TableSubtitle"/>
            </w:pPr>
            <w:r w:rsidRPr="009A41B3">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F00777" w:rsidRPr="009A41B3" w:rsidP="00CB1C05" w14:paraId="15228EDC" w14:textId="77777777">
            <w:pPr>
              <w:pStyle w:val="TableSubtitle"/>
            </w:pPr>
            <w:r w:rsidRPr="009A41B3">
              <w:t>Customer ratings</w:t>
            </w:r>
            <w:r>
              <w:t xml:space="preserve"> (out of 5)</w:t>
            </w:r>
          </w:p>
        </w:tc>
        <w:tc>
          <w:tcPr>
            <w:tcW w:w="1165" w:type="dxa"/>
            <w:tcBorders>
              <w:top w:val="single" w:sz="4" w:space="0" w:color="auto"/>
              <w:left w:val="nil"/>
              <w:bottom w:val="single" w:sz="4" w:space="0" w:color="auto"/>
              <w:right w:val="single" w:sz="4" w:space="0" w:color="auto"/>
            </w:tcBorders>
            <w:shd w:val="clear" w:color="auto" w:fill="48A9C5"/>
          </w:tcPr>
          <w:p w:rsidR="00F00777" w:rsidRPr="009A41B3" w:rsidP="00CB1C05" w14:paraId="69CF3901" w14:textId="77777777">
            <w:pPr>
              <w:pStyle w:val="TableSubtitle"/>
            </w:pPr>
            <w:r w:rsidRPr="009A41B3">
              <w:t xml:space="preserve">Number of customer reviews </w:t>
            </w:r>
          </w:p>
        </w:tc>
      </w:tr>
      <w:tr w14:paraId="22EF4000" w14:textId="77777777" w:rsidTr="001364B4">
        <w:tblPrEx>
          <w:tblW w:w="9980" w:type="dxa"/>
          <w:jc w:val="center"/>
          <w:tblLayout w:type="fixed"/>
          <w:tblLook w:val="04A0"/>
        </w:tblPrEx>
        <w:trPr>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F00777" w:rsidRPr="00390D96" w:rsidP="00CB1C05" w14:paraId="7722E034" w14:textId="77777777">
            <w:pPr>
              <w:pStyle w:val="LTableTextAbt"/>
            </w:pPr>
            <w:r w:rsidRPr="00390D96">
              <w:t>Penray</w:t>
            </w:r>
          </w:p>
        </w:tc>
        <w:tc>
          <w:tcPr>
            <w:tcW w:w="1728" w:type="dxa"/>
            <w:tcBorders>
              <w:top w:val="nil"/>
              <w:left w:val="nil"/>
              <w:bottom w:val="single" w:sz="4" w:space="0" w:color="auto"/>
              <w:right w:val="single" w:sz="4" w:space="0" w:color="auto"/>
            </w:tcBorders>
            <w:shd w:val="clear" w:color="auto" w:fill="F1AD7A" w:themeFill="accent2" w:themeFillTint="99"/>
          </w:tcPr>
          <w:p w:rsidR="00F00777" w:rsidRPr="00390D96" w:rsidP="00CB1C05" w14:paraId="10001BE3" w14:textId="77777777">
            <w:pPr>
              <w:pStyle w:val="LTableTextAbt"/>
            </w:pPr>
            <w:r w:rsidRPr="00390D96">
              <w:t>Electric Motor Cleaner</w:t>
            </w:r>
          </w:p>
        </w:tc>
        <w:tc>
          <w:tcPr>
            <w:tcW w:w="3780" w:type="dxa"/>
            <w:tcBorders>
              <w:top w:val="nil"/>
              <w:left w:val="nil"/>
              <w:bottom w:val="single" w:sz="4" w:space="0" w:color="auto"/>
              <w:right w:val="single" w:sz="4" w:space="0" w:color="auto"/>
            </w:tcBorders>
            <w:shd w:val="clear" w:color="auto" w:fill="F1AD7A" w:themeFill="accent2" w:themeFillTint="99"/>
          </w:tcPr>
          <w:p w:rsidR="00F00777" w:rsidRPr="00390D96" w:rsidP="00CB1C05" w14:paraId="6F3A83A4" w14:textId="77777777">
            <w:pPr>
              <w:pStyle w:val="LTableTextAbt"/>
            </w:pPr>
            <w:hyperlink r:id="rId79" w:history="1">
              <w:r w:rsidRPr="003453D5" w:rsidR="004F366B">
                <w:t>https://www.amazon.com/Penray-7014-Electric-Motor-Cleaner/dp/B00DDMQIKS</w:t>
              </w:r>
            </w:hyperlink>
          </w:p>
        </w:tc>
        <w:tc>
          <w:tcPr>
            <w:tcW w:w="810" w:type="dxa"/>
            <w:tcBorders>
              <w:top w:val="nil"/>
              <w:left w:val="nil"/>
              <w:bottom w:val="single" w:sz="4" w:space="0" w:color="auto"/>
              <w:right w:val="single" w:sz="4" w:space="0" w:color="auto"/>
            </w:tcBorders>
            <w:shd w:val="clear" w:color="auto" w:fill="F1AD7A" w:themeFill="accent2" w:themeFillTint="99"/>
            <w:noWrap/>
          </w:tcPr>
          <w:p w:rsidR="00F00777" w:rsidRPr="00390D96" w:rsidP="00CB1C05" w14:paraId="32D922EA" w14:textId="77777777">
            <w:pPr>
              <w:pStyle w:val="CTableTextAbt"/>
            </w:pPr>
            <w:r w:rsidRPr="00390D96">
              <w:t>$3.15</w:t>
            </w:r>
          </w:p>
        </w:tc>
        <w:tc>
          <w:tcPr>
            <w:tcW w:w="1152" w:type="dxa"/>
            <w:tcBorders>
              <w:top w:val="nil"/>
              <w:left w:val="nil"/>
              <w:bottom w:val="single" w:sz="4" w:space="0" w:color="auto"/>
              <w:right w:val="single" w:sz="4" w:space="0" w:color="auto"/>
            </w:tcBorders>
            <w:shd w:val="clear" w:color="auto" w:fill="F1AD7A" w:themeFill="accent2" w:themeFillTint="99"/>
          </w:tcPr>
          <w:p w:rsidR="00F00777" w:rsidRPr="00390D96" w:rsidP="00CB1C05" w14:paraId="4F1D3A0E" w14:textId="77777777">
            <w:pPr>
              <w:pStyle w:val="CTableTextAbt"/>
            </w:pPr>
            <w:r w:rsidRPr="00390D96">
              <w:t>3.5</w:t>
            </w:r>
          </w:p>
        </w:tc>
        <w:tc>
          <w:tcPr>
            <w:tcW w:w="1165" w:type="dxa"/>
            <w:tcBorders>
              <w:top w:val="single" w:sz="4" w:space="0" w:color="auto"/>
              <w:left w:val="nil"/>
              <w:bottom w:val="single" w:sz="4" w:space="0" w:color="auto"/>
              <w:right w:val="single" w:sz="4" w:space="0" w:color="auto"/>
            </w:tcBorders>
            <w:shd w:val="clear" w:color="auto" w:fill="F1AD7A" w:themeFill="accent2" w:themeFillTint="99"/>
          </w:tcPr>
          <w:p w:rsidR="00F00777" w:rsidRPr="00390D96" w:rsidP="00CB1C05" w14:paraId="2F491D21" w14:textId="77777777">
            <w:pPr>
              <w:pStyle w:val="CTableTextAbt"/>
            </w:pPr>
            <w:r w:rsidRPr="00390D96">
              <w:t>5</w:t>
            </w:r>
          </w:p>
        </w:tc>
      </w:tr>
      <w:tr w14:paraId="6DB9C62C" w14:textId="77777777">
        <w:tblPrEx>
          <w:tblW w:w="9980" w:type="dxa"/>
          <w:jc w:val="center"/>
          <w:tblLayout w:type="fixed"/>
          <w:tblLook w:val="04A0"/>
        </w:tblPrEx>
        <w:trPr>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F00777" w:rsidRPr="00390D96" w:rsidP="00CB1C05" w14:paraId="4F76FEA4" w14:textId="77777777">
            <w:pPr>
              <w:pStyle w:val="LTableTextAbt"/>
            </w:pPr>
            <w:r w:rsidRPr="00390D96">
              <w:t xml:space="preserve">Gumout </w:t>
            </w:r>
          </w:p>
        </w:tc>
        <w:tc>
          <w:tcPr>
            <w:tcW w:w="1728" w:type="dxa"/>
            <w:tcBorders>
              <w:top w:val="nil"/>
              <w:left w:val="nil"/>
              <w:bottom w:val="single" w:sz="4" w:space="0" w:color="auto"/>
              <w:right w:val="single" w:sz="4" w:space="0" w:color="auto"/>
            </w:tcBorders>
            <w:shd w:val="clear" w:color="auto" w:fill="auto"/>
          </w:tcPr>
          <w:p w:rsidR="00F00777" w:rsidRPr="00390D96" w:rsidP="00CB1C05" w14:paraId="2313ADBA" w14:textId="77777777">
            <w:pPr>
              <w:pStyle w:val="LTableTextAbt"/>
            </w:pPr>
            <w:r w:rsidRPr="00390D96">
              <w:t>Regane Parts Cleaner Degreaser 540001</w:t>
            </w:r>
          </w:p>
        </w:tc>
        <w:tc>
          <w:tcPr>
            <w:tcW w:w="3780" w:type="dxa"/>
            <w:tcBorders>
              <w:top w:val="nil"/>
              <w:left w:val="nil"/>
              <w:bottom w:val="single" w:sz="4" w:space="0" w:color="auto"/>
              <w:right w:val="single" w:sz="4" w:space="0" w:color="auto"/>
            </w:tcBorders>
            <w:shd w:val="clear" w:color="auto" w:fill="auto"/>
          </w:tcPr>
          <w:p w:rsidR="00F00777" w:rsidRPr="00390D96" w:rsidP="00CB1C05" w14:paraId="44FC6B5F" w14:textId="77777777">
            <w:pPr>
              <w:pStyle w:val="LTableTextAbt"/>
            </w:pPr>
            <w:hyperlink r:id="rId80" w:history="1">
              <w:r w:rsidRPr="003453D5" w:rsidR="004F366B">
                <w:t>https://www.autozone.com/miscellaneous-cleaners-and-degreasers/cleaner-degreaser/gumout-parts-cleaner-aerosol-spray-16oz/848343_0_0</w:t>
              </w:r>
            </w:hyperlink>
          </w:p>
        </w:tc>
        <w:tc>
          <w:tcPr>
            <w:tcW w:w="810" w:type="dxa"/>
            <w:tcBorders>
              <w:top w:val="nil"/>
              <w:left w:val="nil"/>
              <w:bottom w:val="single" w:sz="4" w:space="0" w:color="auto"/>
              <w:right w:val="single" w:sz="4" w:space="0" w:color="auto"/>
            </w:tcBorders>
            <w:shd w:val="clear" w:color="auto" w:fill="auto"/>
            <w:noWrap/>
          </w:tcPr>
          <w:p w:rsidR="00F00777" w:rsidRPr="00390D96" w:rsidP="00CB1C05" w14:paraId="22AFFB32" w14:textId="77777777">
            <w:pPr>
              <w:pStyle w:val="CTableTextAbt"/>
            </w:pPr>
            <w:r w:rsidRPr="00390D96">
              <w:t>$0.47</w:t>
            </w:r>
          </w:p>
        </w:tc>
        <w:tc>
          <w:tcPr>
            <w:tcW w:w="1152" w:type="dxa"/>
            <w:tcBorders>
              <w:top w:val="nil"/>
              <w:left w:val="nil"/>
              <w:bottom w:val="single" w:sz="4" w:space="0" w:color="auto"/>
              <w:right w:val="single" w:sz="4" w:space="0" w:color="auto"/>
            </w:tcBorders>
            <w:shd w:val="clear" w:color="auto" w:fill="auto"/>
          </w:tcPr>
          <w:p w:rsidR="00F00777" w:rsidRPr="00390D96" w:rsidP="00CB1C05" w14:paraId="54448547" w14:textId="77777777">
            <w:pPr>
              <w:pStyle w:val="CTableTextAbt"/>
            </w:pPr>
            <w:r w:rsidRPr="00390D96">
              <w:t>4.7</w:t>
            </w:r>
          </w:p>
        </w:tc>
        <w:tc>
          <w:tcPr>
            <w:tcW w:w="1165" w:type="dxa"/>
            <w:tcBorders>
              <w:top w:val="single" w:sz="4" w:space="0" w:color="auto"/>
              <w:left w:val="nil"/>
              <w:bottom w:val="single" w:sz="4" w:space="0" w:color="auto"/>
              <w:right w:val="single" w:sz="4" w:space="0" w:color="auto"/>
            </w:tcBorders>
          </w:tcPr>
          <w:p w:rsidR="00F00777" w:rsidRPr="00390D96" w:rsidP="00CB1C05" w14:paraId="63B9E602" w14:textId="77777777">
            <w:pPr>
              <w:pStyle w:val="CTableTextAbt"/>
            </w:pPr>
            <w:r w:rsidRPr="00390D96">
              <w:t>26</w:t>
            </w:r>
          </w:p>
        </w:tc>
      </w:tr>
      <w:tr w14:paraId="5A2EBC23" w14:textId="77777777">
        <w:tblPrEx>
          <w:tblW w:w="9980" w:type="dxa"/>
          <w:jc w:val="center"/>
          <w:tblLayout w:type="fixed"/>
          <w:tblLook w:val="04A0"/>
        </w:tblPrEx>
        <w:trPr>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F00777" w:rsidRPr="00390D96" w:rsidP="00CB1C05" w14:paraId="0AF471F6" w14:textId="77777777">
            <w:pPr>
              <w:pStyle w:val="LTableTextAbt"/>
            </w:pPr>
            <w:r w:rsidRPr="00390D96">
              <w:t>Blumenthal Brands Integrated LLC</w:t>
            </w:r>
          </w:p>
        </w:tc>
        <w:tc>
          <w:tcPr>
            <w:tcW w:w="1728" w:type="dxa"/>
            <w:tcBorders>
              <w:top w:val="nil"/>
              <w:left w:val="nil"/>
              <w:bottom w:val="single" w:sz="4" w:space="0" w:color="auto"/>
              <w:right w:val="single" w:sz="4" w:space="0" w:color="auto"/>
            </w:tcBorders>
            <w:shd w:val="clear" w:color="auto" w:fill="auto"/>
          </w:tcPr>
          <w:p w:rsidR="00F00777" w:rsidRPr="00390D96" w:rsidP="00CB1C05" w14:paraId="5EC4941A" w14:textId="77777777">
            <w:pPr>
              <w:pStyle w:val="LTableTextAbt"/>
            </w:pPr>
            <w:r w:rsidRPr="00390D96">
              <w:t>Instant Parts Cleaner And Degreaser Ultra Fast Dry PCD14T</w:t>
            </w:r>
          </w:p>
        </w:tc>
        <w:tc>
          <w:tcPr>
            <w:tcW w:w="3780" w:type="dxa"/>
            <w:tcBorders>
              <w:top w:val="nil"/>
              <w:left w:val="nil"/>
              <w:bottom w:val="single" w:sz="4" w:space="0" w:color="auto"/>
              <w:right w:val="single" w:sz="4" w:space="0" w:color="auto"/>
            </w:tcBorders>
            <w:shd w:val="clear" w:color="auto" w:fill="auto"/>
          </w:tcPr>
          <w:p w:rsidR="00F00777" w:rsidRPr="00390D96" w:rsidP="00CB1C05" w14:paraId="367289F4" w14:textId="77777777">
            <w:pPr>
              <w:pStyle w:val="LTableTextAbt"/>
            </w:pPr>
            <w:hyperlink r:id="rId81" w:history="1">
              <w:r w:rsidRPr="003453D5" w:rsidR="004F366B">
                <w:t>https://www.amazon.com/Gunk-PCD14T-Instant-Cleaner-Fluid_Ounces/dp/B0776NTS62</w:t>
              </w:r>
            </w:hyperlink>
          </w:p>
        </w:tc>
        <w:tc>
          <w:tcPr>
            <w:tcW w:w="810" w:type="dxa"/>
            <w:tcBorders>
              <w:top w:val="nil"/>
              <w:left w:val="nil"/>
              <w:bottom w:val="single" w:sz="4" w:space="0" w:color="auto"/>
              <w:right w:val="single" w:sz="4" w:space="0" w:color="auto"/>
            </w:tcBorders>
            <w:shd w:val="clear" w:color="auto" w:fill="auto"/>
            <w:noWrap/>
          </w:tcPr>
          <w:p w:rsidR="00F00777" w:rsidRPr="00390D96" w:rsidP="00CB1C05" w14:paraId="63232DAE" w14:textId="77777777">
            <w:pPr>
              <w:pStyle w:val="CTableTextAbt"/>
            </w:pPr>
            <w:r w:rsidRPr="00390D96">
              <w:t>$1.21</w:t>
            </w:r>
          </w:p>
        </w:tc>
        <w:tc>
          <w:tcPr>
            <w:tcW w:w="1152" w:type="dxa"/>
            <w:tcBorders>
              <w:top w:val="nil"/>
              <w:left w:val="nil"/>
              <w:bottom w:val="single" w:sz="4" w:space="0" w:color="auto"/>
              <w:right w:val="single" w:sz="4" w:space="0" w:color="auto"/>
            </w:tcBorders>
            <w:shd w:val="clear" w:color="auto" w:fill="auto"/>
          </w:tcPr>
          <w:p w:rsidR="00F00777" w:rsidRPr="00390D96" w:rsidP="00CB1C05" w14:paraId="579C5675" w14:textId="77777777">
            <w:pPr>
              <w:pStyle w:val="CTableTextAbt"/>
            </w:pPr>
            <w:r w:rsidRPr="00390D96">
              <w:t>4.2</w:t>
            </w:r>
          </w:p>
        </w:tc>
        <w:tc>
          <w:tcPr>
            <w:tcW w:w="1165" w:type="dxa"/>
            <w:tcBorders>
              <w:top w:val="single" w:sz="4" w:space="0" w:color="auto"/>
              <w:left w:val="nil"/>
              <w:bottom w:val="single" w:sz="4" w:space="0" w:color="auto"/>
              <w:right w:val="single" w:sz="4" w:space="0" w:color="auto"/>
            </w:tcBorders>
          </w:tcPr>
          <w:p w:rsidR="00F00777" w:rsidRPr="00390D96" w:rsidP="00CB1C05" w14:paraId="23ADB613" w14:textId="77777777">
            <w:pPr>
              <w:pStyle w:val="CTableTextAbt"/>
            </w:pPr>
            <w:r w:rsidRPr="00390D96">
              <w:t>28</w:t>
            </w:r>
          </w:p>
        </w:tc>
      </w:tr>
      <w:tr w14:paraId="5D5B2D23" w14:textId="77777777">
        <w:tblPrEx>
          <w:tblW w:w="9980" w:type="dxa"/>
          <w:jc w:val="center"/>
          <w:tblLayout w:type="fixed"/>
          <w:tblLook w:val="04A0"/>
        </w:tblPrEx>
        <w:trPr>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F00777" w:rsidRPr="00390D96" w:rsidP="00CB1C05" w14:paraId="4DF45E42" w14:textId="77777777">
            <w:pPr>
              <w:pStyle w:val="LTableTextAbt"/>
            </w:pPr>
            <w:r w:rsidRPr="00390D96">
              <w:t>CRC</w:t>
            </w:r>
          </w:p>
        </w:tc>
        <w:tc>
          <w:tcPr>
            <w:tcW w:w="1728" w:type="dxa"/>
            <w:tcBorders>
              <w:top w:val="nil"/>
              <w:left w:val="nil"/>
              <w:bottom w:val="single" w:sz="4" w:space="0" w:color="auto"/>
              <w:right w:val="single" w:sz="4" w:space="0" w:color="auto"/>
            </w:tcBorders>
            <w:shd w:val="clear" w:color="auto" w:fill="auto"/>
          </w:tcPr>
          <w:p w:rsidR="00F00777" w:rsidRPr="00390D96" w:rsidP="00CB1C05" w14:paraId="32D0F81F" w14:textId="77777777">
            <w:pPr>
              <w:pStyle w:val="LTableTextAbt"/>
            </w:pPr>
            <w:r w:rsidRPr="00390D96">
              <w:t>GDI IVD Intake Valve And Turbo Cleaner</w:t>
            </w:r>
          </w:p>
        </w:tc>
        <w:tc>
          <w:tcPr>
            <w:tcW w:w="3780" w:type="dxa"/>
            <w:tcBorders>
              <w:top w:val="nil"/>
              <w:left w:val="nil"/>
              <w:bottom w:val="single" w:sz="4" w:space="0" w:color="auto"/>
              <w:right w:val="single" w:sz="4" w:space="0" w:color="auto"/>
            </w:tcBorders>
            <w:shd w:val="clear" w:color="auto" w:fill="auto"/>
          </w:tcPr>
          <w:p w:rsidR="00F00777" w:rsidRPr="00390D96" w:rsidP="00CB1C05" w14:paraId="15CB978E" w14:textId="77777777">
            <w:pPr>
              <w:pStyle w:val="LTableTextAbt"/>
            </w:pPr>
            <w:hyperlink r:id="rId82" w:history="1">
              <w:r w:rsidRPr="003453D5" w:rsidR="004F366B">
                <w:t>https://www.amazon.com/CRC-05319-Intake-Valve-Cleaner/dp/B00PHNQKR2</w:t>
              </w:r>
            </w:hyperlink>
          </w:p>
        </w:tc>
        <w:tc>
          <w:tcPr>
            <w:tcW w:w="810" w:type="dxa"/>
            <w:tcBorders>
              <w:top w:val="nil"/>
              <w:left w:val="nil"/>
              <w:bottom w:val="single" w:sz="4" w:space="0" w:color="auto"/>
              <w:right w:val="single" w:sz="4" w:space="0" w:color="auto"/>
            </w:tcBorders>
            <w:shd w:val="clear" w:color="auto" w:fill="auto"/>
            <w:noWrap/>
          </w:tcPr>
          <w:p w:rsidR="00F00777" w:rsidRPr="00390D96" w:rsidP="00CB1C05" w14:paraId="3E81D157" w14:textId="77777777">
            <w:pPr>
              <w:pStyle w:val="CTableTextAbt"/>
            </w:pPr>
            <w:r w:rsidRPr="00390D96">
              <w:t>$1.54</w:t>
            </w:r>
          </w:p>
        </w:tc>
        <w:tc>
          <w:tcPr>
            <w:tcW w:w="1152" w:type="dxa"/>
            <w:tcBorders>
              <w:top w:val="nil"/>
              <w:left w:val="nil"/>
              <w:bottom w:val="single" w:sz="4" w:space="0" w:color="auto"/>
              <w:right w:val="single" w:sz="4" w:space="0" w:color="auto"/>
            </w:tcBorders>
            <w:shd w:val="clear" w:color="auto" w:fill="auto"/>
          </w:tcPr>
          <w:p w:rsidR="00F00777" w:rsidRPr="00390D96" w:rsidP="00CB1C05" w14:paraId="1548DDA3" w14:textId="77777777">
            <w:pPr>
              <w:pStyle w:val="CTableTextAbt"/>
            </w:pPr>
            <w:r w:rsidRPr="00390D96">
              <w:t>4.6</w:t>
            </w:r>
          </w:p>
        </w:tc>
        <w:tc>
          <w:tcPr>
            <w:tcW w:w="1165" w:type="dxa"/>
            <w:tcBorders>
              <w:top w:val="single" w:sz="4" w:space="0" w:color="auto"/>
              <w:left w:val="nil"/>
              <w:bottom w:val="single" w:sz="4" w:space="0" w:color="auto"/>
              <w:right w:val="single" w:sz="4" w:space="0" w:color="auto"/>
            </w:tcBorders>
          </w:tcPr>
          <w:p w:rsidR="00F00777" w:rsidRPr="00390D96" w:rsidP="00CB1C05" w14:paraId="276B6054" w14:textId="77777777">
            <w:pPr>
              <w:pStyle w:val="CTableTextAbt"/>
            </w:pPr>
            <w:r w:rsidRPr="00390D96">
              <w:t>707</w:t>
            </w:r>
          </w:p>
        </w:tc>
      </w:tr>
      <w:tr w14:paraId="1038C9E8" w14:textId="77777777">
        <w:tblPrEx>
          <w:tblW w:w="9980" w:type="dxa"/>
          <w:jc w:val="center"/>
          <w:tblLayout w:type="fixed"/>
          <w:tblLook w:val="04A0"/>
        </w:tblPrEx>
        <w:trPr>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F00777" w:rsidRPr="00390D96" w:rsidP="00CB1C05" w14:paraId="0DDF8184" w14:textId="77777777">
            <w:pPr>
              <w:pStyle w:val="LTableTextAbt"/>
            </w:pPr>
            <w:r w:rsidRPr="00390D96">
              <w:t>CRC</w:t>
            </w:r>
          </w:p>
        </w:tc>
        <w:tc>
          <w:tcPr>
            <w:tcW w:w="1728" w:type="dxa"/>
            <w:tcBorders>
              <w:top w:val="nil"/>
              <w:left w:val="nil"/>
              <w:bottom w:val="single" w:sz="4" w:space="0" w:color="auto"/>
              <w:right w:val="single" w:sz="4" w:space="0" w:color="auto"/>
            </w:tcBorders>
            <w:shd w:val="clear" w:color="auto" w:fill="auto"/>
          </w:tcPr>
          <w:p w:rsidR="00F00777" w:rsidRPr="00390D96" w:rsidP="00CB1C05" w14:paraId="52786AB6" w14:textId="77777777">
            <w:pPr>
              <w:pStyle w:val="LTableTextAbt"/>
            </w:pPr>
            <w:r w:rsidRPr="00390D96">
              <w:t>Throttle Body And Air Intake Cleaner</w:t>
            </w:r>
          </w:p>
        </w:tc>
        <w:tc>
          <w:tcPr>
            <w:tcW w:w="3780" w:type="dxa"/>
            <w:tcBorders>
              <w:top w:val="nil"/>
              <w:left w:val="nil"/>
              <w:bottom w:val="single" w:sz="4" w:space="0" w:color="auto"/>
              <w:right w:val="single" w:sz="4" w:space="0" w:color="auto"/>
            </w:tcBorders>
            <w:shd w:val="clear" w:color="auto" w:fill="auto"/>
          </w:tcPr>
          <w:p w:rsidR="00F00777" w:rsidRPr="00390D96" w:rsidP="00CB1C05" w14:paraId="70A2A613" w14:textId="77777777">
            <w:pPr>
              <w:pStyle w:val="LTableTextAbt"/>
            </w:pPr>
            <w:hyperlink r:id="rId83" w:history="1">
              <w:r w:rsidRPr="003453D5" w:rsidR="004F366B">
                <w:t>https://www.amazon.com/CRC-05078-Throttle-Air-Intake-Cleaner/dp/B000M8PYO2</w:t>
              </w:r>
            </w:hyperlink>
          </w:p>
        </w:tc>
        <w:tc>
          <w:tcPr>
            <w:tcW w:w="810" w:type="dxa"/>
            <w:tcBorders>
              <w:top w:val="nil"/>
              <w:left w:val="nil"/>
              <w:bottom w:val="single" w:sz="4" w:space="0" w:color="auto"/>
              <w:right w:val="single" w:sz="4" w:space="0" w:color="auto"/>
            </w:tcBorders>
            <w:shd w:val="clear" w:color="auto" w:fill="auto"/>
            <w:noWrap/>
          </w:tcPr>
          <w:p w:rsidR="00F00777" w:rsidRPr="00390D96" w:rsidP="00CB1C05" w14:paraId="2ACA1E90" w14:textId="77777777">
            <w:pPr>
              <w:pStyle w:val="CTableTextAbt"/>
            </w:pPr>
            <w:r w:rsidRPr="00390D96">
              <w:t>$0.83</w:t>
            </w:r>
          </w:p>
        </w:tc>
        <w:tc>
          <w:tcPr>
            <w:tcW w:w="1152" w:type="dxa"/>
            <w:tcBorders>
              <w:top w:val="nil"/>
              <w:left w:val="nil"/>
              <w:bottom w:val="single" w:sz="4" w:space="0" w:color="auto"/>
              <w:right w:val="single" w:sz="4" w:space="0" w:color="auto"/>
            </w:tcBorders>
            <w:shd w:val="clear" w:color="auto" w:fill="auto"/>
          </w:tcPr>
          <w:p w:rsidR="00F00777" w:rsidRPr="00390D96" w:rsidP="00CB1C05" w14:paraId="2703574D" w14:textId="77777777">
            <w:pPr>
              <w:pStyle w:val="CTableTextAbt"/>
            </w:pPr>
            <w:r w:rsidRPr="00390D96">
              <w:t>4.8</w:t>
            </w:r>
          </w:p>
        </w:tc>
        <w:tc>
          <w:tcPr>
            <w:tcW w:w="1165" w:type="dxa"/>
            <w:tcBorders>
              <w:top w:val="single" w:sz="4" w:space="0" w:color="auto"/>
              <w:left w:val="nil"/>
              <w:bottom w:val="single" w:sz="4" w:space="0" w:color="auto"/>
              <w:right w:val="single" w:sz="4" w:space="0" w:color="auto"/>
            </w:tcBorders>
          </w:tcPr>
          <w:p w:rsidR="00F00777" w:rsidRPr="00390D96" w:rsidP="00CB1C05" w14:paraId="4638E868" w14:textId="77777777">
            <w:pPr>
              <w:pStyle w:val="CTableTextAbt"/>
            </w:pPr>
            <w:r w:rsidRPr="00390D96">
              <w:t>1024</w:t>
            </w:r>
          </w:p>
        </w:tc>
      </w:tr>
      <w:tr w14:paraId="0752F70F" w14:textId="77777777">
        <w:tblPrEx>
          <w:tblW w:w="9980" w:type="dxa"/>
          <w:jc w:val="center"/>
          <w:tblLayout w:type="fixed"/>
          <w:tblLook w:val="04A0"/>
        </w:tblPrEx>
        <w:trPr>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F00777" w:rsidRPr="00390D96" w:rsidP="00CB1C05" w14:paraId="6DA680E0" w14:textId="77777777">
            <w:pPr>
              <w:pStyle w:val="LTableTextAbt"/>
            </w:pPr>
            <w:r w:rsidRPr="00390D96">
              <w:t>CRC</w:t>
            </w:r>
          </w:p>
        </w:tc>
        <w:tc>
          <w:tcPr>
            <w:tcW w:w="1728" w:type="dxa"/>
            <w:tcBorders>
              <w:top w:val="nil"/>
              <w:left w:val="nil"/>
              <w:bottom w:val="single" w:sz="4" w:space="0" w:color="auto"/>
              <w:right w:val="single" w:sz="4" w:space="0" w:color="auto"/>
            </w:tcBorders>
            <w:shd w:val="clear" w:color="auto" w:fill="auto"/>
          </w:tcPr>
          <w:p w:rsidR="00F00777" w:rsidRPr="00390D96" w:rsidP="00CB1C05" w14:paraId="27AB090A" w14:textId="77777777">
            <w:pPr>
              <w:pStyle w:val="LTableTextAbt"/>
            </w:pPr>
            <w:r w:rsidRPr="00390D96">
              <w:t>Heavy Duty Pro-Strength Degreaser All Purpose Water-Based Degreaser</w:t>
            </w:r>
          </w:p>
        </w:tc>
        <w:tc>
          <w:tcPr>
            <w:tcW w:w="3780" w:type="dxa"/>
            <w:tcBorders>
              <w:top w:val="nil"/>
              <w:left w:val="nil"/>
              <w:bottom w:val="single" w:sz="4" w:space="0" w:color="auto"/>
              <w:right w:val="single" w:sz="4" w:space="0" w:color="auto"/>
            </w:tcBorders>
            <w:shd w:val="clear" w:color="auto" w:fill="auto"/>
          </w:tcPr>
          <w:p w:rsidR="00F00777" w:rsidRPr="00390D96" w:rsidP="00CB1C05" w14:paraId="67867B41" w14:textId="77777777">
            <w:pPr>
              <w:pStyle w:val="LTableTextAbt"/>
            </w:pPr>
            <w:hyperlink r:id="rId84" w:history="1">
              <w:r w:rsidRPr="003453D5" w:rsidR="004F366B">
                <w:t>https://www.autozone.com/miscellaneous-cleaners-and-degreasers/cleaner-degreaser/p/crc-heavy-duty-pro-strength-degreaser-20oz/943143_0_0</w:t>
              </w:r>
            </w:hyperlink>
          </w:p>
        </w:tc>
        <w:tc>
          <w:tcPr>
            <w:tcW w:w="810" w:type="dxa"/>
            <w:tcBorders>
              <w:top w:val="nil"/>
              <w:left w:val="nil"/>
              <w:bottom w:val="single" w:sz="4" w:space="0" w:color="auto"/>
              <w:right w:val="single" w:sz="4" w:space="0" w:color="auto"/>
            </w:tcBorders>
            <w:shd w:val="clear" w:color="auto" w:fill="auto"/>
            <w:noWrap/>
          </w:tcPr>
          <w:p w:rsidR="00F00777" w:rsidRPr="00390D96" w:rsidP="00CB1C05" w14:paraId="2D33566A" w14:textId="77777777">
            <w:pPr>
              <w:pStyle w:val="CTableTextAbt"/>
            </w:pPr>
            <w:r w:rsidRPr="00390D96">
              <w:t>$0.35</w:t>
            </w:r>
          </w:p>
        </w:tc>
        <w:tc>
          <w:tcPr>
            <w:tcW w:w="1152" w:type="dxa"/>
            <w:tcBorders>
              <w:top w:val="nil"/>
              <w:left w:val="nil"/>
              <w:bottom w:val="single" w:sz="4" w:space="0" w:color="auto"/>
              <w:right w:val="single" w:sz="4" w:space="0" w:color="auto"/>
            </w:tcBorders>
            <w:shd w:val="clear" w:color="auto" w:fill="auto"/>
          </w:tcPr>
          <w:p w:rsidR="00F00777" w:rsidRPr="00390D96" w:rsidP="00CB1C05" w14:paraId="2586E645" w14:textId="77777777">
            <w:pPr>
              <w:pStyle w:val="CTableTextAbt"/>
            </w:pPr>
            <w:r w:rsidRPr="00390D96">
              <w:t>4.8</w:t>
            </w:r>
          </w:p>
        </w:tc>
        <w:tc>
          <w:tcPr>
            <w:tcW w:w="1165" w:type="dxa"/>
            <w:tcBorders>
              <w:top w:val="single" w:sz="4" w:space="0" w:color="auto"/>
              <w:left w:val="nil"/>
              <w:bottom w:val="single" w:sz="4" w:space="0" w:color="auto"/>
              <w:right w:val="single" w:sz="4" w:space="0" w:color="auto"/>
            </w:tcBorders>
          </w:tcPr>
          <w:p w:rsidR="00F00777" w:rsidRPr="00390D96" w:rsidP="00CB1C05" w14:paraId="433C9CAA" w14:textId="77777777">
            <w:pPr>
              <w:pStyle w:val="CTableTextAbt"/>
            </w:pPr>
            <w:r w:rsidRPr="00390D96">
              <w:t>29</w:t>
            </w:r>
          </w:p>
        </w:tc>
      </w:tr>
      <w:tr w14:paraId="77BCFB33" w14:textId="77777777" w:rsidTr="00E13AC6">
        <w:tblPrEx>
          <w:tblW w:w="9980" w:type="dxa"/>
          <w:jc w:val="center"/>
          <w:tblLayout w:type="fixed"/>
          <w:tblLook w:val="04A0"/>
        </w:tblPrEx>
        <w:trPr>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F00777" w:rsidRPr="00390D96" w:rsidP="00CB1C05" w14:paraId="14DCB100" w14:textId="77777777">
            <w:pPr>
              <w:pStyle w:val="LTableTextAbt"/>
            </w:pPr>
            <w:r w:rsidRPr="00390D96">
              <w:t>Blumenthal Brands Integrated LLC</w:t>
            </w:r>
          </w:p>
        </w:tc>
        <w:tc>
          <w:tcPr>
            <w:tcW w:w="1728" w:type="dxa"/>
            <w:tcBorders>
              <w:top w:val="nil"/>
              <w:left w:val="nil"/>
              <w:bottom w:val="single" w:sz="4" w:space="0" w:color="auto"/>
              <w:right w:val="single" w:sz="4" w:space="0" w:color="auto"/>
            </w:tcBorders>
            <w:shd w:val="clear" w:color="auto" w:fill="auto"/>
          </w:tcPr>
          <w:p w:rsidR="00F00777" w:rsidRPr="00390D96" w:rsidP="00CB1C05" w14:paraId="717F0977" w14:textId="77777777">
            <w:pPr>
              <w:pStyle w:val="LTableTextAbt"/>
            </w:pPr>
            <w:r w:rsidRPr="00390D96">
              <w:t>Gunk Engine Brite Engine Degreaser</w:t>
            </w:r>
          </w:p>
        </w:tc>
        <w:tc>
          <w:tcPr>
            <w:tcW w:w="3780" w:type="dxa"/>
            <w:tcBorders>
              <w:top w:val="nil"/>
              <w:left w:val="nil"/>
              <w:bottom w:val="single" w:sz="4" w:space="0" w:color="auto"/>
              <w:right w:val="single" w:sz="4" w:space="0" w:color="auto"/>
            </w:tcBorders>
            <w:shd w:val="clear" w:color="auto" w:fill="auto"/>
          </w:tcPr>
          <w:p w:rsidR="00F00777" w:rsidRPr="00390D96" w:rsidP="00CB1C05" w14:paraId="319B0A79" w14:textId="77777777">
            <w:pPr>
              <w:pStyle w:val="LTableTextAbt"/>
            </w:pPr>
            <w:hyperlink r:id="rId85" w:history="1">
              <w:r w:rsidRPr="003453D5" w:rsidR="004F366B">
                <w:t>https://www.walmart.com/ip/GUNK-Original-Engine-Degreaser-15-oz/16816129</w:t>
              </w:r>
            </w:hyperlink>
          </w:p>
        </w:tc>
        <w:tc>
          <w:tcPr>
            <w:tcW w:w="810" w:type="dxa"/>
            <w:tcBorders>
              <w:top w:val="nil"/>
              <w:left w:val="nil"/>
              <w:bottom w:val="single" w:sz="4" w:space="0" w:color="auto"/>
              <w:right w:val="single" w:sz="4" w:space="0" w:color="auto"/>
            </w:tcBorders>
            <w:shd w:val="clear" w:color="auto" w:fill="auto"/>
            <w:noWrap/>
          </w:tcPr>
          <w:p w:rsidR="00F00777" w:rsidRPr="00390D96" w:rsidP="00CB1C05" w14:paraId="23EDA1B2" w14:textId="77777777">
            <w:pPr>
              <w:pStyle w:val="CTableTextAbt"/>
            </w:pPr>
            <w:r w:rsidRPr="00390D96">
              <w:t>$0.20</w:t>
            </w:r>
          </w:p>
        </w:tc>
        <w:tc>
          <w:tcPr>
            <w:tcW w:w="1152" w:type="dxa"/>
            <w:tcBorders>
              <w:top w:val="nil"/>
              <w:left w:val="nil"/>
              <w:bottom w:val="single" w:sz="4" w:space="0" w:color="auto"/>
              <w:right w:val="single" w:sz="4" w:space="0" w:color="auto"/>
            </w:tcBorders>
            <w:shd w:val="clear" w:color="auto" w:fill="auto"/>
          </w:tcPr>
          <w:p w:rsidR="00F00777" w:rsidRPr="00390D96" w:rsidP="00CB1C05" w14:paraId="6E60E60E" w14:textId="77777777">
            <w:pPr>
              <w:pStyle w:val="CTableTextAbt"/>
            </w:pPr>
            <w:r w:rsidRPr="00390D96">
              <w:t>4.6</w:t>
            </w:r>
          </w:p>
        </w:tc>
        <w:tc>
          <w:tcPr>
            <w:tcW w:w="1165" w:type="dxa"/>
            <w:tcBorders>
              <w:top w:val="single" w:sz="4" w:space="0" w:color="auto"/>
              <w:left w:val="nil"/>
              <w:bottom w:val="single" w:sz="4" w:space="0" w:color="auto"/>
              <w:right w:val="single" w:sz="4" w:space="0" w:color="auto"/>
            </w:tcBorders>
          </w:tcPr>
          <w:p w:rsidR="00F00777" w:rsidRPr="00390D96" w:rsidP="00CB1C05" w14:paraId="1666905D" w14:textId="77777777">
            <w:pPr>
              <w:pStyle w:val="CTableTextAbt"/>
            </w:pPr>
            <w:r w:rsidRPr="00390D96">
              <w:t>47</w:t>
            </w:r>
          </w:p>
        </w:tc>
      </w:tr>
      <w:tr w14:paraId="4FECDBE4" w14:textId="77777777" w:rsidTr="00E13AC6">
        <w:tblPrEx>
          <w:tblW w:w="9980" w:type="dxa"/>
          <w:jc w:val="center"/>
          <w:tblLayout w:type="fixed"/>
          <w:tblLook w:val="04A0"/>
        </w:tblPrEx>
        <w:trPr>
          <w:trHeight w:val="20"/>
          <w:jc w:val="center"/>
        </w:trPr>
        <w:tc>
          <w:tcPr>
            <w:tcW w:w="9980" w:type="dxa"/>
            <w:gridSpan w:val="6"/>
            <w:tcBorders>
              <w:top w:val="single" w:sz="4" w:space="0" w:color="auto"/>
              <w:left w:val="single" w:sz="4" w:space="0" w:color="auto"/>
              <w:bottom w:val="single" w:sz="4" w:space="0" w:color="auto"/>
              <w:right w:val="single" w:sz="4" w:space="0" w:color="auto"/>
            </w:tcBorders>
            <w:shd w:val="clear" w:color="auto" w:fill="auto"/>
          </w:tcPr>
          <w:p w:rsidR="00E13AC6" w:rsidRPr="00390D96" w:rsidP="00CB1C05" w14:paraId="27FDD54E"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F00777" w:rsidRPr="00397DC0" w:rsidP="00CB1C05" w14:paraId="4CBC8967" w14:textId="77777777">
      <w:pPr>
        <w:tabs>
          <w:tab w:val="left" w:pos="-720"/>
        </w:tabs>
        <w:autoSpaceDE w:val="0"/>
        <w:autoSpaceDN w:val="0"/>
        <w:adjustRightInd w:val="0"/>
        <w:contextualSpacing/>
      </w:pPr>
    </w:p>
    <w:p w:rsidR="00F00777" w:rsidP="00CB1C05" w14:paraId="77F00A82" w14:textId="77777777">
      <w:pPr>
        <w:pStyle w:val="Heading3"/>
      </w:pPr>
      <w:bookmarkStart w:id="407" w:name="_Toc111035584"/>
      <w:bookmarkStart w:id="408" w:name="_Toc114061921"/>
      <w:r w:rsidRPr="00D5798A">
        <w:t>Conclusion</w:t>
      </w:r>
      <w:bookmarkEnd w:id="407"/>
      <w:bookmarkEnd w:id="408"/>
    </w:p>
    <w:p w:rsidR="00F34D8F" w:rsidP="00CB1C05" w14:paraId="4ED0121D" w14:textId="77777777">
      <w:pPr>
        <w:pStyle w:val="BodyText"/>
      </w:pPr>
      <w:r>
        <w:rPr>
          <w:rFonts w:eastAsiaTheme="minorHAnsi"/>
        </w:rPr>
        <w:t>The</w:t>
      </w:r>
      <w:r w:rsidRPr="000860EA" w:rsidR="00F00777">
        <w:rPr>
          <w:rFonts w:eastAsiaTheme="minorHAnsi"/>
        </w:rPr>
        <w:t xml:space="preserve"> </w:t>
      </w:r>
      <w:r w:rsidR="00F00777">
        <w:rPr>
          <w:rFonts w:eastAsiaTheme="minorHAnsi"/>
        </w:rPr>
        <w:t xml:space="preserve">limited </w:t>
      </w:r>
      <w:r w:rsidRPr="000860EA" w:rsidR="00F00777">
        <w:rPr>
          <w:rFonts w:eastAsiaTheme="minorHAnsi"/>
        </w:rPr>
        <w:t xml:space="preserve">market review of </w:t>
      </w:r>
      <w:r w:rsidR="00F00777">
        <w:rPr>
          <w:rFonts w:eastAsiaTheme="minorHAnsi"/>
        </w:rPr>
        <w:t>auto parts degreasers</w:t>
      </w:r>
      <w:r w:rsidRPr="000860EA" w:rsidR="00F00777">
        <w:rPr>
          <w:rFonts w:eastAsiaTheme="minorHAnsi"/>
        </w:rPr>
        <w:t xml:space="preserve"> </w:t>
      </w:r>
      <w:r w:rsidR="00F00777">
        <w:rPr>
          <w:rFonts w:eastAsiaTheme="minorHAnsi"/>
        </w:rPr>
        <w:t xml:space="preserve">included one product containing </w:t>
      </w:r>
      <w:r w:rsidR="00843813">
        <w:t>PCE</w:t>
      </w:r>
      <w:r w:rsidR="00F00777">
        <w:t xml:space="preserve"> and six products containing alternative solvents.</w:t>
      </w:r>
      <w:r w:rsidR="00BC296E">
        <w:t xml:space="preserve"> </w:t>
      </w:r>
      <w:r w:rsidR="004515BF">
        <w:rPr>
          <w:rFonts w:eastAsiaTheme="minorHAnsi"/>
        </w:rPr>
        <w:t xml:space="preserve">This review did not find any barriers related to </w:t>
      </w:r>
      <w:r w:rsidR="00F00777">
        <w:t xml:space="preserve">VOC content, fire safety, price, or customer satisfaction that may be caused by restricting use of </w:t>
      </w:r>
      <w:r w:rsidR="00843813">
        <w:t>PCE</w:t>
      </w:r>
      <w:r w:rsidR="00F00777">
        <w:t xml:space="preserve"> in this product category. Five of the alternative products were under 10</w:t>
      </w:r>
      <w:r w:rsidR="001763BC">
        <w:t xml:space="preserve"> percent </w:t>
      </w:r>
      <w:r w:rsidR="00F00777">
        <w:t>VOC, meeting all of the regulatory VOC limits.</w:t>
      </w:r>
      <w:r w:rsidR="00BC296E">
        <w:t xml:space="preserve"> </w:t>
      </w:r>
      <w:r w:rsidR="00F00777">
        <w:t>VOC content</w:t>
      </w:r>
      <w:r w:rsidR="00BC296E">
        <w:t xml:space="preserve"> could not be compared</w:t>
      </w:r>
      <w:r w:rsidR="00F00777">
        <w:t xml:space="preserve"> between the </w:t>
      </w:r>
      <w:r w:rsidR="00843813">
        <w:t>PCE</w:t>
      </w:r>
      <w:r w:rsidR="00F00777">
        <w:t xml:space="preserve"> product and alternatives due to lack of VOC information for </w:t>
      </w:r>
      <w:r w:rsidRPr="0039033B" w:rsidR="00F00777">
        <w:t>Electric Motor Cleaner</w:t>
      </w:r>
      <w:r w:rsidR="00F00777">
        <w:t xml:space="preserve">. Three of the alternative products reviewed were rated non-flammable. The prices for alternative products were all lower than the price of the product containing </w:t>
      </w:r>
      <w:r w:rsidR="00843813">
        <w:t>PCE</w:t>
      </w:r>
      <w:r w:rsidR="00F00777">
        <w:t xml:space="preserve"> based on </w:t>
      </w:r>
      <w:r w:rsidR="00BC296E">
        <w:t>the</w:t>
      </w:r>
      <w:r w:rsidR="00F00777">
        <w:t xml:space="preserve"> product review. The average rating for alternative products was 4.6, suggesting </w:t>
      </w:r>
      <w:r w:rsidR="00B369ED">
        <w:t xml:space="preserve">overall </w:t>
      </w:r>
      <w:r w:rsidR="00F00777">
        <w:t>customer satisf</w:t>
      </w:r>
      <w:r w:rsidR="00B369ED">
        <w:t>action</w:t>
      </w:r>
      <w:r w:rsidR="00F00777">
        <w:t xml:space="preserve"> with these products.</w:t>
      </w:r>
    </w:p>
    <w:p w:rsidR="00FB54D9" w:rsidRPr="00DB1642" w:rsidP="00CB1C05" w14:paraId="1F53CA2A" w14:textId="77777777">
      <w:pPr>
        <w:pStyle w:val="Heading2"/>
      </w:pPr>
      <w:bookmarkStart w:id="409" w:name="_Toc111037068"/>
      <w:bookmarkStart w:id="410" w:name="_Ref112429710"/>
      <w:bookmarkStart w:id="411" w:name="_Ref112429829"/>
      <w:bookmarkStart w:id="412" w:name="_Toc114061922"/>
      <w:bookmarkStart w:id="413" w:name="_Toc165378731"/>
      <w:r w:rsidRPr="00B50EA2">
        <w:t>Liquid and Aerosol Cleaners and Degreasers:</w:t>
      </w:r>
      <w:bookmarkStart w:id="414" w:name="_Toc83397297"/>
      <w:r w:rsidRPr="00FB54D9">
        <w:t xml:space="preserve"> </w:t>
      </w:r>
      <w:r w:rsidRPr="007D3DBA">
        <w:t>Brake Cleaning Products</w:t>
      </w:r>
      <w:bookmarkEnd w:id="409"/>
      <w:bookmarkEnd w:id="410"/>
      <w:bookmarkEnd w:id="411"/>
      <w:bookmarkEnd w:id="412"/>
      <w:bookmarkEnd w:id="413"/>
      <w:bookmarkEnd w:id="414"/>
    </w:p>
    <w:p w:rsidR="00FB54D9" w:rsidRPr="00E329BF" w:rsidP="00CB1C05" w14:paraId="6C7F68C0" w14:textId="77777777">
      <w:r>
        <w:t>Brake</w:t>
      </w:r>
      <w:r w:rsidRPr="00E329BF">
        <w:t xml:space="preserve"> cleaning products are used </w:t>
      </w:r>
      <w:r w:rsidRPr="00E329BF">
        <w:rPr>
          <w:shd w:val="clear" w:color="auto" w:fill="FFFFFF"/>
        </w:rPr>
        <w:t xml:space="preserve">to clean </w:t>
      </w:r>
      <w:r>
        <w:rPr>
          <w:shd w:val="clear" w:color="auto" w:fill="FFFFFF"/>
        </w:rPr>
        <w:t>contaminants</w:t>
      </w:r>
      <w:r w:rsidRPr="00E329BF">
        <w:rPr>
          <w:shd w:val="clear" w:color="auto" w:fill="FFFFFF"/>
        </w:rPr>
        <w:t xml:space="preserve"> </w:t>
      </w:r>
      <w:r>
        <w:rPr>
          <w:shd w:val="clear" w:color="auto" w:fill="FFFFFF"/>
        </w:rPr>
        <w:t>(</w:t>
      </w:r>
      <w:r w:rsidR="001763BC">
        <w:rPr>
          <w:shd w:val="clear" w:color="auto" w:fill="FFFFFF"/>
        </w:rPr>
        <w:t xml:space="preserve">e.g., </w:t>
      </w:r>
      <w:r>
        <w:rPr>
          <w:shd w:val="clear" w:color="auto" w:fill="FFFFFF"/>
        </w:rPr>
        <w:t xml:space="preserve">brake fluid, brake dust, dirt, grease, oil) </w:t>
      </w:r>
      <w:r w:rsidRPr="00E329BF">
        <w:rPr>
          <w:shd w:val="clear" w:color="auto" w:fill="FFFFFF"/>
        </w:rPr>
        <w:t xml:space="preserve">off brake pads, linings, drums, </w:t>
      </w:r>
      <w:r>
        <w:rPr>
          <w:shd w:val="clear" w:color="auto" w:fill="FFFFFF"/>
        </w:rPr>
        <w:t>calipers, clutches</w:t>
      </w:r>
      <w:r w:rsidR="001763BC">
        <w:rPr>
          <w:shd w:val="clear" w:color="auto" w:fill="FFFFFF"/>
        </w:rPr>
        <w:t>,</w:t>
      </w:r>
      <w:r>
        <w:rPr>
          <w:shd w:val="clear" w:color="auto" w:fill="FFFFFF"/>
        </w:rPr>
        <w:t xml:space="preserve"> </w:t>
      </w:r>
      <w:r w:rsidRPr="00E329BF">
        <w:rPr>
          <w:shd w:val="clear" w:color="auto" w:fill="FFFFFF"/>
        </w:rPr>
        <w:t>and cylinders.</w:t>
      </w:r>
      <w:r w:rsidRPr="00E329BF">
        <w:t xml:space="preserve"> </w:t>
      </w:r>
      <w:r>
        <w:t>Many brake cleaning products are provided in aerosol form and are sprayed on the brake elements to be cleaned. The products can also be used for "off label" cleaning such as hard</w:t>
      </w:r>
      <w:r w:rsidR="00905A70">
        <w:t>-</w:t>
      </w:r>
      <w:r>
        <w:t>to</w:t>
      </w:r>
      <w:r w:rsidR="00905A70">
        <w:t>-</w:t>
      </w:r>
      <w:r>
        <w:t>reach engine parts.</w:t>
      </w:r>
      <w:r w:rsidRPr="00600E78">
        <w:t xml:space="preserve"> </w:t>
      </w:r>
      <w:r>
        <w:t xml:space="preserve">Aqueous brake cleaning systems are also available. These include ultrasonic washers as well as enzymatic (bio-based) washers. Ultrasonic washers use an aqueous cleaner with cavitation bubbles. Enzymatic washers use microbes to break down </w:t>
      </w:r>
      <w:r w:rsidRPr="00A2683C">
        <w:t xml:space="preserve">contaminants </w:t>
      </w:r>
      <w:r w:rsidR="002D38AB">
        <w:t>(</w:t>
      </w:r>
      <w:hyperlink w:anchor="_ENREF_41" w:tooltip="Pacific Northwest Pollution Prevention Resource Center (PPRC), 2021 #33" w:history="1">
        <w:r w:rsidR="00414172">
          <w:fldChar w:fldCharType="begin" w:fldLock="1"/>
        </w:r>
        <w:r w:rsidR="00414172">
          <w:instrText xml:space="preserve"> ADDIN EN.CITE &lt;EndNote&gt;&lt;Cite ExcludeAuth="1"&gt;&lt;Author&gt;Pacific Northwest Pollution Prevention Resource Center (PPRC)&lt;/Author&gt;&lt;Year&gt;2021&lt;/Year&gt;&lt;RecNum&gt;33&lt;/RecNum&gt;&lt;Prefix&gt;PPRC &lt;/Prefix&gt;&lt;DisplayText&gt;PPRC 2021&lt;/DisplayText&gt;&lt;record&gt;&lt;rec-number&gt;33&lt;/rec-number&gt;&lt;foreign-keys&gt;&lt;key app="EN" db-id="52wf2wf0o0rv01e9dzo52td80t0590tp2fwd" timestamp="1714499636"&gt;33&lt;/key&gt;&lt;/foreign-keys&gt;&lt;ref-type name="Generic"&gt;13&lt;/ref-type&gt;&lt;contributors&gt;&lt;authors&gt;&lt;author&gt;Pacific Northwest Pollution Prevention Resource Center (PPRC),&lt;/author&gt;&lt;/authors&gt;&lt;/contributors&gt;&lt;titles&gt;&lt;title&gt;Less Toxic Auto Repair: Degrease with Aqueous&lt;/title&gt;&lt;/titles&gt;&lt;dates&gt;&lt;year&gt;2021&lt;/year&gt;&lt;/dates&gt;&lt;urls&gt;&lt;related-urls&gt;&lt;url&gt;https://pprc.org/2021/pprc/less-toxic-auto-degrease-with-aqueous/&lt;/url&gt;&lt;/related-urls&gt;&lt;/urls&gt;&lt;/record&gt;&lt;/Cite&gt;&lt;/EndNote&gt;</w:instrText>
        </w:r>
        <w:r w:rsidR="00414172">
          <w:fldChar w:fldCharType="separate"/>
        </w:r>
        <w:r w:rsidR="00414172">
          <w:rPr>
            <w:noProof/>
          </w:rPr>
          <w:t>PPRC 2021</w:t>
        </w:r>
        <w:r w:rsidR="00414172">
          <w:fldChar w:fldCharType="end"/>
        </w:r>
      </w:hyperlink>
      <w:r w:rsidR="002D38AB">
        <w:t>)</w:t>
      </w:r>
      <w:r w:rsidRPr="00A2683C" w:rsidR="00367FB8">
        <w:t>.</w:t>
      </w:r>
    </w:p>
    <w:p w:rsidR="00FB54D9" w:rsidP="00CB1C05" w14:paraId="6EE27021" w14:textId="77777777">
      <w:r w:rsidRPr="627097FE">
        <w:t>Brake cleaning products are sold to both do-it-yourself retail consumers and commercial customers. Packaging sizes available include 14 ounces, 19 ounces, 1 gallon, 5 gallon</w:t>
      </w:r>
      <w:r w:rsidR="00226D96">
        <w:t>s,</w:t>
      </w:r>
      <w:r w:rsidRPr="627097FE">
        <w:t xml:space="preserve"> and 55 gallons</w:t>
      </w:r>
      <w:r>
        <w:t xml:space="preserve">. In general, the products in package sizes such as 14 </w:t>
      </w:r>
      <w:r w:rsidRPr="627097FE">
        <w:t>ounces</w:t>
      </w:r>
      <w:r>
        <w:t xml:space="preserve"> and 19 </w:t>
      </w:r>
      <w:r w:rsidRPr="627097FE">
        <w:t>ounces</w:t>
      </w:r>
      <w:r>
        <w:t xml:space="preserve"> are in aerosol format with a propellant such as carbon dioxide, and the larger package sizes such as </w:t>
      </w:r>
      <w:r w:rsidRPr="627097FE">
        <w:t>1 gallon, 5 gallon</w:t>
      </w:r>
      <w:r w:rsidR="00226D96">
        <w:t>s,</w:t>
      </w:r>
      <w:r w:rsidRPr="627097FE">
        <w:t xml:space="preserve"> and 55 gallons</w:t>
      </w:r>
      <w:r>
        <w:t xml:space="preserve"> are in liquid form and do not contain a propellant. The larger package sizes are less expensive per application and can be used by shops that conduct a high volume of brake cleaning jobs. A barrel pump can be used to extract the brake cleaning fluid from the 55</w:t>
      </w:r>
      <w:r w:rsidR="00FC6F7E">
        <w:t>-</w:t>
      </w:r>
      <w:r>
        <w:t xml:space="preserve">gallon barrel and then used to fill pressurized handheld sprayers. </w:t>
      </w:r>
      <w:r w:rsidRPr="627097FE">
        <w:t xml:space="preserve"> </w:t>
      </w:r>
      <w:r>
        <w:t xml:space="preserve">Both aqueous and solvent based brake </w:t>
      </w:r>
      <w:r w:rsidRPr="00E329BF">
        <w:rPr>
          <w:rFonts w:cstheme="minorHAnsi"/>
        </w:rPr>
        <w:t xml:space="preserve">cleaning products are </w:t>
      </w:r>
      <w:r>
        <w:t>also available in large stationary and mobile units.</w:t>
      </w:r>
    </w:p>
    <w:p w:rsidR="00FB54D9" w:rsidRPr="00CD5430" w:rsidP="00CB1C05" w14:paraId="7FF48EDB" w14:textId="77777777">
      <w:pPr>
        <w:rPr>
          <w:rFonts w:cstheme="minorHAnsi"/>
        </w:rPr>
      </w:pPr>
      <w:r w:rsidRPr="0058513E">
        <w:t xml:space="preserve">TURI worked with </w:t>
      </w:r>
      <w:r w:rsidR="00226D96">
        <w:t xml:space="preserve">the auto shop program of </w:t>
      </w:r>
      <w:r w:rsidRPr="0058513E">
        <w:t xml:space="preserve">a Massachusetts technical high school to eliminate their use of an aerosol brake </w:t>
      </w:r>
      <w:r>
        <w:t xml:space="preserve">cleaning product containing </w:t>
      </w:r>
      <w:r w:rsidR="00C547D5">
        <w:t>per</w:t>
      </w:r>
      <w:r w:rsidR="00C17F00">
        <w:t>c</w:t>
      </w:r>
      <w:r w:rsidR="00C547D5">
        <w:t>hloroethylene</w:t>
      </w:r>
      <w:r w:rsidRPr="0058513E">
        <w:t xml:space="preserve">. The school switched to a </w:t>
      </w:r>
      <w:r>
        <w:t>"</w:t>
      </w:r>
      <w:r w:rsidRPr="0058513E">
        <w:t>SmartWasher</w:t>
      </w:r>
      <w:r>
        <w:t>"</w:t>
      </w:r>
      <w:r w:rsidRPr="0058513E">
        <w:t xml:space="preserve"> system with </w:t>
      </w:r>
      <w:r>
        <w:t>"</w:t>
      </w:r>
      <w:r w:rsidRPr="0058513E">
        <w:t>OzzyJuice</w:t>
      </w:r>
      <w:r>
        <w:t>"</w:t>
      </w:r>
      <w:r w:rsidRPr="0058513E">
        <w:t xml:space="preserve"> degreasing solution. The washing system cleans parts using a particulate trap and a degreasing solution in a parts washer. The particulate trap catches the large particles washed off the car parts. The degreasing solution contains microbes that break down oils and gr</w:t>
      </w:r>
      <w:r>
        <w:t xml:space="preserve">eases washed off the car parts. </w:t>
      </w:r>
      <w:r w:rsidRPr="0058513E">
        <w:t>This approach (though not necessarily using the same brand of washing equipment) is a practical option for many auto shops</w:t>
      </w:r>
      <w:r>
        <w:t xml:space="preserve"> </w:t>
      </w:r>
      <w:r w:rsidR="00F63C85">
        <w:t>(</w:t>
      </w:r>
      <w:hyperlink w:anchor="_ENREF_52" w:tooltip="Toxics Use Reduction Institute (TURI), 2019 #34" w:history="1">
        <w:r w:rsidRPr="00F63C85" w:rsidR="00414172">
          <w:fldChar w:fldCharType="begin" w:fldLock="1"/>
        </w:r>
        <w:r w:rsidR="00414172">
          <w:instrText xml:space="preserve"> ADDIN EN.CITE &lt;EndNote&gt;&lt;Cite ExcludeAuth="1"&gt;&lt;Author&gt;Toxics Use Reduction Institute (TURI)&lt;/Author&gt;&lt;Year&gt;2019&lt;/Year&gt;&lt;RecNum&gt;34&lt;/RecNum&gt;&lt;Prefix&gt;TURI &lt;/Prefix&gt;&lt;DisplayText&gt;TURI 2019&lt;/DisplayText&gt;&lt;record&gt;&lt;rec-number&gt;34&lt;/rec-number&gt;&lt;foreign-keys&gt;&lt;key app="EN" db-id="52wf2wf0o0rv01e9dzo52td80t0590tp2fwd" timestamp="1714499636"&gt;34&lt;/key&gt;&lt;/foreign-keys&gt;&lt;ref-type name="Generic"&gt;13&lt;/ref-type&gt;&lt;contributors&gt;&lt;authors&gt;&lt;author&gt;Toxics Use Reduction Institute (TURI),&lt;/author&gt;&lt;/authors&gt;&lt;/contributors&gt;&lt;titles&gt;&lt;title&gt;Assabet Valley Technical High School Auto Technology Program Switches to Bio-Based Degreasers&lt;/title&gt;&lt;/titles&gt;&lt;dates&gt;&lt;year&gt;2019&lt;/year&gt;&lt;/dates&gt;&lt;urls&gt;&lt;related-urls&gt;&lt;url&gt;https://www.turi.org/content/download/12144/190342/file/Case%20Study.%20Assabet.%202019.pdf&lt;/url&gt;&lt;/related-urls&gt;&lt;/urls&gt;&lt;/record&gt;&lt;/Cite&gt;&lt;/EndNote&gt;</w:instrText>
        </w:r>
        <w:r w:rsidRPr="00F63C85" w:rsidR="00414172">
          <w:fldChar w:fldCharType="separate"/>
        </w:r>
        <w:r w:rsidRPr="00F63C85" w:rsidR="00414172">
          <w:rPr>
            <w:noProof/>
          </w:rPr>
          <w:t>TURI 2019</w:t>
        </w:r>
        <w:r w:rsidRPr="00F63C85" w:rsidR="00414172">
          <w:fldChar w:fldCharType="end"/>
        </w:r>
      </w:hyperlink>
      <w:r w:rsidR="00F63C85">
        <w:t>).</w:t>
      </w:r>
      <w:r>
        <w:t xml:space="preserve"> In another example, an auto shop in Oregon switched from a chlorinated solvent-based brake cleaner to an ultrasonic cleaning system using an all-purpose cleaner certified under EPA's Safer Choice program. In addition to health and environmental benefits, TURI </w:t>
      </w:r>
      <w:r w:rsidRPr="00A2683C">
        <w:t xml:space="preserve">found that the change improved efficiency and yielded substantial financial savings </w:t>
      </w:r>
      <w:r w:rsidR="002D38AB">
        <w:t>(</w:t>
      </w:r>
      <w:hyperlink w:anchor="_ENREF_42" w:tooltip="Pacific Northwest Pollution Prevention Resource Center, 2021 #35" w:history="1">
        <w:r w:rsidR="00414172">
          <w:rPr>
            <w:rFonts w:cstheme="minorHAnsi"/>
          </w:rPr>
          <w:fldChar w:fldCharType="begin" w:fldLock="1"/>
        </w:r>
        <w:r w:rsidR="00414172">
          <w:rPr>
            <w:rFonts w:cstheme="minorHAnsi"/>
          </w:rPr>
          <w:instrText xml:space="preserve"> ADDIN EN.CITE &lt;EndNote&gt;&lt;Cite ExcludeAuth="1"&gt;&lt;Author&gt;Pacific Northwest Pollution Prevention Resource Center&lt;/Author&gt;&lt;Year&gt;2021&lt;/Year&gt;&lt;RecNum&gt;35&lt;/RecNum&gt;&lt;Prefix&gt;PPRC &lt;/Prefix&gt;&lt;DisplayText&gt;PPRC 2021&lt;/DisplayText&gt;&lt;record&gt;&lt;rec-number&gt;35&lt;/rec-number&gt;&lt;foreign-keys&gt;&lt;key app="EN" db-id="52wf2wf0o0rv01e9dzo52td80t0590tp2fwd" timestamp="1714499636"&gt;35&lt;/key&gt;&lt;/foreign-keys&gt;&lt;ref-type name="Generic"&gt;13&lt;/ref-type&gt;&lt;contributors&gt;&lt;authors&gt;&lt;author&gt;Pacific Northwest Pollution Prevention Resource Center, (PPRC),&lt;/author&gt;&lt;/authors&gt;&lt;/contributors&gt;&lt;titles&gt;&lt;title&gt;Ultrasonic Aqueous Parts Cleaning in Auto Repair&lt;/title&gt;&lt;/titles&gt;&lt;dates&gt;&lt;year&gt;2021&lt;/year&gt;&lt;/dates&gt;&lt;urls&gt;&lt;related-urls&gt;&lt;url&gt;https://secureservercdn.net/50.62.88.87/gzr.ca7.myftpupload.com/wp-content/uploads/2021/04/UltrasonicPartsCleaning4-21-2.pdf&lt;/url&gt;&lt;/related-urls&gt;&lt;/urls&gt;&lt;/record&gt;&lt;/Cite&gt;&lt;/EndNote&gt;</w:instrText>
        </w:r>
        <w:r w:rsidR="00414172">
          <w:rPr>
            <w:rFonts w:cstheme="minorHAnsi"/>
          </w:rPr>
          <w:fldChar w:fldCharType="separate"/>
        </w:r>
        <w:r w:rsidR="00414172">
          <w:rPr>
            <w:rFonts w:cstheme="minorHAnsi"/>
            <w:noProof/>
          </w:rPr>
          <w:t>PPRC 2021</w:t>
        </w:r>
        <w:r w:rsidR="00414172">
          <w:rPr>
            <w:rFonts w:cstheme="minorHAnsi"/>
          </w:rPr>
          <w:fldChar w:fldCharType="end"/>
        </w:r>
      </w:hyperlink>
      <w:r w:rsidR="002D38AB">
        <w:t>)</w:t>
      </w:r>
      <w:r w:rsidRPr="00A2683C" w:rsidR="00CC5E1C">
        <w:rPr>
          <w:rFonts w:cstheme="minorHAnsi"/>
        </w:rPr>
        <w:t>.</w:t>
      </w:r>
      <w:r>
        <w:rPr>
          <w:rFonts w:cstheme="minorHAnsi"/>
        </w:rPr>
        <w:t xml:space="preserve"> </w:t>
      </w:r>
      <w:r>
        <w:t xml:space="preserve">The aqueous system significantly reduced labor time required for cleaning. Additional case study information is available from the Minnesota Technical Assistance Program </w:t>
      </w:r>
      <w:r w:rsidR="00A75D4A">
        <w:t>(</w:t>
      </w:r>
      <w:hyperlink w:anchor="_ENREF_29" w:tooltip="Minnesota Technical Assistance Program (MnTAP), 2017 #36" w:history="1">
        <w:r w:rsidRPr="00A75D4A" w:rsidR="00414172">
          <w:fldChar w:fldCharType="begin" w:fldLock="1"/>
        </w:r>
        <w:r w:rsidR="00414172">
          <w:instrText xml:space="preserve"> ADDIN EN.CITE &lt;EndNote&gt;&lt;Cite ExcludeAuth="1"&gt;&lt;Author&gt;Minnesota Technical Assistance Program (MnTAP)&lt;/Author&gt;&lt;Year&gt;2017&lt;/Year&gt;&lt;RecNum&gt;36&lt;/RecNum&gt;&lt;Prefix&gt;MnTAP &lt;/Prefix&gt;&lt;DisplayText&gt;MnTAP 2017&lt;/DisplayText&gt;&lt;record&gt;&lt;rec-number&gt;36&lt;/rec-number&gt;&lt;foreign-keys&gt;&lt;key app="EN" db-id="52wf2wf0o0rv01e9dzo52td80t0590tp2fwd" timestamp="1714499636"&gt;36&lt;/key&gt;&lt;/foreign-keys&gt;&lt;ref-type name="Generic"&gt;13&lt;/ref-type&gt;&lt;contributors&gt;&lt;authors&gt;&lt;author&gt;Minnesota Technical Assistance Program (MnTAP),&lt;/author&gt;&lt;/authors&gt;&lt;/contributors&gt;&lt;titles&gt;&lt;title&gt;LEECH LAKE BAND OF OJIBWE-SAFER DEGREASING PRODUCTS&lt;/title&gt;&lt;/titles&gt;&lt;dates&gt;&lt;year&gt;2017&lt;/year&gt;&lt;/dates&gt;&lt;urls&gt;&lt;related-urls&gt;&lt;url&gt;http://www.mntap.umn.edu/wp-content/uploads/simple-file-list/Air/Degreasing/Leech-Lake-Case-Study.pdf&lt;/url&gt;&lt;/related-urls&gt;&lt;/urls&gt;&lt;/record&gt;&lt;/Cite&gt;&lt;/EndNote&gt;</w:instrText>
        </w:r>
        <w:r w:rsidRPr="00A75D4A" w:rsidR="00414172">
          <w:fldChar w:fldCharType="separate"/>
        </w:r>
        <w:r w:rsidRPr="00A75D4A" w:rsidR="00414172">
          <w:rPr>
            <w:noProof/>
          </w:rPr>
          <w:t>MnTAP 2017</w:t>
        </w:r>
        <w:r w:rsidRPr="00A75D4A" w:rsidR="00414172">
          <w:fldChar w:fldCharType="end"/>
        </w:r>
      </w:hyperlink>
      <w:r w:rsidR="00A75D4A">
        <w:t>).</w:t>
      </w:r>
    </w:p>
    <w:p w:rsidR="00FB54D9" w:rsidRPr="007E316B" w:rsidP="00CB1C05" w14:paraId="641964E9" w14:textId="77777777">
      <w:pPr>
        <w:pStyle w:val="Default"/>
      </w:pPr>
    </w:p>
    <w:p w:rsidR="00FB54D9" w:rsidRPr="00DB1642" w:rsidP="00CB1C05" w14:paraId="3D413A80" w14:textId="77777777">
      <w:pPr>
        <w:pStyle w:val="Heading3"/>
      </w:pPr>
      <w:bookmarkStart w:id="415" w:name="_Toc114061923"/>
      <w:r>
        <w:t>Solvent Ingredients</w:t>
      </w:r>
      <w:bookmarkEnd w:id="415"/>
    </w:p>
    <w:p w:rsidR="00FB54D9" w:rsidP="00CB1C05" w14:paraId="0A6E2402" w14:textId="77777777">
      <w:r>
        <w:t>The most common solvents found as primary ingredients in brake cleaning</w:t>
      </w:r>
      <w:r w:rsidRPr="00DB1642">
        <w:t xml:space="preserve"> </w:t>
      </w:r>
      <w:r>
        <w:t xml:space="preserve">products are </w:t>
      </w:r>
      <w:r w:rsidR="00843813">
        <w:t>PCE</w:t>
      </w:r>
      <w:r>
        <w:t xml:space="preserve"> for chlorinated </w:t>
      </w:r>
      <w:r w:rsidRPr="00D557FB">
        <w:t xml:space="preserve">products and acetone for non-chlorinated products. One brake cleaning product containing </w:t>
      </w:r>
      <w:r w:rsidR="00C547D5">
        <w:t>methylene chloride</w:t>
      </w:r>
      <w:r w:rsidRPr="00D557FB">
        <w:t xml:space="preserve"> was found. A variety of non-chlorinated co-solvents are also used </w:t>
      </w:r>
      <w:r w:rsidR="006C3294">
        <w:t xml:space="preserve">(e.g., </w:t>
      </w:r>
      <w:r w:rsidRPr="00D557FB">
        <w:t>xylene, heptane, ethyl benzene, cyclohexane, methanol, toluene, and methy</w:t>
      </w:r>
      <w:r w:rsidRPr="00965BC7">
        <w:t>l acetate</w:t>
      </w:r>
      <w:r w:rsidR="006C3294">
        <w:t>)</w:t>
      </w:r>
      <w:r w:rsidRPr="00965BC7">
        <w:t xml:space="preserve">. </w:t>
      </w:r>
      <w:r w:rsidR="00035D56">
        <w:t xml:space="preserve">Auto shops often rely on one vendor for all their product needs when possible, or staff bring in </w:t>
      </w:r>
      <w:r w:rsidR="00F649EC">
        <w:t>t</w:t>
      </w:r>
      <w:r w:rsidR="00035D56">
        <w:t>heir products of c</w:t>
      </w:r>
      <w:r w:rsidR="00F649EC">
        <w:t>h</w:t>
      </w:r>
      <w:r w:rsidR="00035D56">
        <w:t xml:space="preserve">oice. </w:t>
      </w:r>
      <w:r>
        <w:t xml:space="preserve">Certain alternative solvents used in brake cleaners have been regrettable substitutions and the source of serious adverse health effects in workers </w:t>
      </w:r>
      <w:r w:rsidR="00CC5E1C">
        <w:t>(</w:t>
      </w:r>
      <w:hyperlink w:anchor="_ENREF_101" w:tooltip="University of California Berkeley (UCB), 2010 #37" w:history="1">
        <w:r w:rsidRPr="00CC5E1C" w:rsidR="00414172">
          <w:fldChar w:fldCharType="begin" w:fldLock="1"/>
        </w:r>
        <w:r w:rsidR="00414172">
          <w:instrText xml:space="preserve"> ADDIN EN.CITE &lt;EndNote&gt;&lt;Cite ExcludeAuth="1"&gt;&lt;Author&gt;University of California Berkeley (UCB)&lt;/Author&gt;&lt;Year&gt;2010&lt;/Year&gt;&lt;RecNum&gt;37&lt;/RecNum&gt;&lt;Prefix&gt;UCB &lt;/Prefix&gt;&lt;DisplayText&gt;UCB 2010&lt;/DisplayText&gt;&lt;record&gt;&lt;rec-number&gt;37&lt;/rec-number&gt;&lt;foreign-keys&gt;&lt;key app="EN" db-id="52wf2wf0o0rv01e9dzo52td80t0590tp2fwd" timestamp="1714499636"&gt;37&lt;/key&gt;&lt;/foreign-keys&gt;&lt;ref-type name="Generic"&gt;13&lt;/ref-type&gt;&lt;contributors&gt;&lt;authors&gt;&lt;author&gt;University of California Berkeley (UCB),&lt;/author&gt;&lt;/authors&gt;&lt;/contributors&gt;&lt;titles&gt;&lt;title&gt;Perspectives: Preventing Toxic Exposures Workplace Lessons In Safer Alternatives&lt;/title&gt;&lt;/titles&gt;&lt;dates&gt;&lt;year&gt;2010&lt;/year&gt;&lt;/dates&gt;&lt;urls&gt;&lt;related-urls&gt;&lt;url&gt;http://healthresearchforaction.org/sites/default/files/PDF_PERSPECTIVES_PrevToxicExp_FNL_0.pdf&lt;/url&gt;&lt;/related-urls&gt;&lt;/urls&gt;&lt;/record&gt;&lt;/Cite&gt;&lt;/EndNote&gt;</w:instrText>
        </w:r>
        <w:r w:rsidRPr="00CC5E1C" w:rsidR="00414172">
          <w:fldChar w:fldCharType="separate"/>
        </w:r>
        <w:r w:rsidRPr="00CC5E1C" w:rsidR="00414172">
          <w:rPr>
            <w:noProof/>
          </w:rPr>
          <w:t>UCB 2010</w:t>
        </w:r>
        <w:r w:rsidRPr="00CC5E1C" w:rsidR="00414172">
          <w:fldChar w:fldCharType="end"/>
        </w:r>
      </w:hyperlink>
      <w:r w:rsidR="00CC5E1C">
        <w:t>)</w:t>
      </w:r>
      <w:r>
        <w:t xml:space="preserve">. </w:t>
      </w:r>
      <w:r w:rsidRPr="007D3DBA">
        <w:rPr>
          <w:rFonts w:cstheme="minorHAnsi"/>
          <w:shd w:val="clear" w:color="auto" w:fill="FFFFFF"/>
        </w:rPr>
        <w:t>California</w:t>
      </w:r>
      <w:r w:rsidRPr="007D3DBA">
        <w:rPr>
          <w:shd w:val="clear" w:color="auto" w:fill="FFFFFF"/>
        </w:rPr>
        <w:t> and </w:t>
      </w:r>
      <w:r w:rsidRPr="007D3DBA">
        <w:rPr>
          <w:rFonts w:cstheme="minorHAnsi"/>
          <w:shd w:val="clear" w:color="auto" w:fill="FFFFFF"/>
        </w:rPr>
        <w:t>New Jersey</w:t>
      </w:r>
      <w:r>
        <w:rPr>
          <w:rFonts w:cstheme="minorHAnsi"/>
          <w:shd w:val="clear" w:color="auto" w:fill="FFFFFF"/>
        </w:rPr>
        <w:t xml:space="preserve"> have banned the use of chlorinated brake cleaning products. </w:t>
      </w:r>
      <w:r w:rsidR="00C547D5">
        <w:fldChar w:fldCharType="begin" w:fldLock="1"/>
      </w:r>
      <w:r w:rsidR="00C547D5">
        <w:rPr>
          <w:rFonts w:cstheme="minorHAnsi"/>
          <w:shd w:val="clear" w:color="auto" w:fill="FFFFFF"/>
        </w:rPr>
        <w:instrText xml:space="preserve"> REF _Ref111190248 \h </w:instrText>
      </w:r>
      <w:r w:rsidR="00C547D5">
        <w:fldChar w:fldCharType="separate"/>
      </w:r>
      <w:r w:rsidRPr="00F2635B" w:rsidR="0092222B">
        <w:t xml:space="preserve">Table </w:t>
      </w:r>
      <w:r w:rsidR="0092222B">
        <w:rPr>
          <w:noProof/>
        </w:rPr>
        <w:t>5</w:t>
      </w:r>
      <w:r w:rsidR="0092222B">
        <w:noBreakHyphen/>
      </w:r>
      <w:r w:rsidR="0092222B">
        <w:rPr>
          <w:noProof/>
        </w:rPr>
        <w:t>30</w:t>
      </w:r>
      <w:r w:rsidR="00C547D5">
        <w:fldChar w:fldCharType="end"/>
      </w:r>
      <w:r w:rsidR="00C547D5">
        <w:t xml:space="preserve"> </w:t>
      </w:r>
      <w:r w:rsidRPr="007D3DBA">
        <w:t>shows the list of products reviewed for this report and their primary solvent ingredients.</w:t>
      </w:r>
      <w:r>
        <w:t xml:space="preserve"> </w:t>
      </w:r>
    </w:p>
    <w:p w:rsidR="00200706" w:rsidP="00CB1C05" w14:paraId="3E681C98" w14:textId="77777777"/>
    <w:tbl>
      <w:tblPr>
        <w:tblW w:w="100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70"/>
        <w:gridCol w:w="1800"/>
        <w:gridCol w:w="2970"/>
        <w:gridCol w:w="1080"/>
        <w:gridCol w:w="1620"/>
        <w:gridCol w:w="1399"/>
      </w:tblGrid>
      <w:tr w14:paraId="02112176" w14:textId="77777777" w:rsidTr="00E604D0">
        <w:tblPrEx>
          <w:tblW w:w="100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360"/>
          <w:tblHeader/>
          <w:jc w:val="center"/>
        </w:trPr>
        <w:tc>
          <w:tcPr>
            <w:tcW w:w="10039" w:type="dxa"/>
            <w:gridSpan w:val="6"/>
            <w:tcBorders>
              <w:top w:val="nil"/>
              <w:left w:val="nil"/>
              <w:right w:val="nil"/>
            </w:tcBorders>
            <w:shd w:val="clear" w:color="auto" w:fill="auto"/>
          </w:tcPr>
          <w:p w:rsidR="00F2635B" w:rsidRPr="00F2635B" w:rsidP="00CB1C05" w14:paraId="3B1DD214" w14:textId="77777777">
            <w:pPr>
              <w:pStyle w:val="TableTitleA"/>
            </w:pPr>
            <w:bookmarkStart w:id="416" w:name="_Ref111190248"/>
            <w:bookmarkStart w:id="417" w:name="_Toc121142576"/>
            <w:bookmarkStart w:id="418" w:name="_Toc165379570"/>
            <w:r w:rsidRPr="00F2635B">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0</w:t>
            </w:r>
            <w:r w:rsidR="00BC4B5D">
              <w:rPr>
                <w:noProof/>
              </w:rPr>
              <w:fldChar w:fldCharType="end"/>
            </w:r>
            <w:bookmarkEnd w:id="416"/>
            <w:r w:rsidRPr="00F2635B">
              <w:t xml:space="preserve">: Safety Data Sheets and Solvent Ingredients with Concentrations of 5 Percent or Higher </w:t>
            </w:r>
            <w:r w:rsidRPr="00F2635B">
              <w:br/>
              <w:t>for Reviewed Brake Cleaning Products</w:t>
            </w:r>
            <w:bookmarkEnd w:id="417"/>
            <w:bookmarkEnd w:id="418"/>
          </w:p>
        </w:tc>
      </w:tr>
      <w:tr w14:paraId="2F36CD98" w14:textId="77777777" w:rsidTr="00E604D0">
        <w:tblPrEx>
          <w:tblW w:w="10039" w:type="dxa"/>
          <w:jc w:val="center"/>
          <w:tblLayout w:type="fixed"/>
          <w:tblLook w:val="04A0"/>
        </w:tblPrEx>
        <w:trPr>
          <w:cantSplit/>
          <w:trHeight w:val="20"/>
          <w:tblHeader/>
          <w:jc w:val="center"/>
        </w:trPr>
        <w:tc>
          <w:tcPr>
            <w:tcW w:w="1170" w:type="dxa"/>
            <w:shd w:val="clear" w:color="auto" w:fill="48A9C5"/>
          </w:tcPr>
          <w:p w:rsidR="00F2635B" w:rsidRPr="00A57CF8" w:rsidP="00CB1C05" w14:paraId="663D5753" w14:textId="77777777">
            <w:pPr>
              <w:pStyle w:val="TableSubtitle"/>
            </w:pPr>
            <w:r w:rsidRPr="00A57CF8">
              <w:t>Supplier</w:t>
            </w:r>
          </w:p>
        </w:tc>
        <w:tc>
          <w:tcPr>
            <w:tcW w:w="1800" w:type="dxa"/>
            <w:shd w:val="clear" w:color="auto" w:fill="48A9C5"/>
          </w:tcPr>
          <w:p w:rsidR="00F2635B" w:rsidRPr="00A57CF8" w:rsidP="00CB1C05" w14:paraId="5A4BF27B" w14:textId="77777777">
            <w:pPr>
              <w:pStyle w:val="TableSubtitle"/>
            </w:pPr>
            <w:r w:rsidRPr="00A57CF8">
              <w:t>Product</w:t>
            </w:r>
          </w:p>
        </w:tc>
        <w:tc>
          <w:tcPr>
            <w:tcW w:w="2970" w:type="dxa"/>
            <w:shd w:val="clear" w:color="auto" w:fill="48A9C5"/>
          </w:tcPr>
          <w:p w:rsidR="00F2635B" w:rsidRPr="00A57CF8" w:rsidP="00CB1C05" w14:paraId="2EA235AC" w14:textId="77777777">
            <w:pPr>
              <w:pStyle w:val="TableSubtitle"/>
            </w:pPr>
            <w:r w:rsidRPr="00A57CF8">
              <w:t>SDS</w:t>
            </w:r>
          </w:p>
        </w:tc>
        <w:tc>
          <w:tcPr>
            <w:tcW w:w="1080" w:type="dxa"/>
            <w:shd w:val="clear" w:color="auto" w:fill="48A9C5"/>
          </w:tcPr>
          <w:p w:rsidR="00F2635B" w:rsidRPr="00A57CF8" w:rsidP="00CB1C05" w14:paraId="1FF1CAEC" w14:textId="77777777">
            <w:pPr>
              <w:pStyle w:val="TableSubtitle"/>
            </w:pPr>
            <w:r w:rsidRPr="00A57CF8">
              <w:t>SDS Date</w:t>
            </w:r>
          </w:p>
        </w:tc>
        <w:tc>
          <w:tcPr>
            <w:tcW w:w="1620" w:type="dxa"/>
            <w:shd w:val="clear" w:color="auto" w:fill="48A9C5"/>
          </w:tcPr>
          <w:p w:rsidR="00F2635B" w:rsidRPr="00A57CF8" w:rsidP="00CB1C05" w14:paraId="1A02857F" w14:textId="77777777">
            <w:pPr>
              <w:pStyle w:val="TableSubtitle"/>
            </w:pPr>
            <w:r w:rsidRPr="00A57CF8">
              <w:t>Solvent ingredients</w:t>
            </w:r>
          </w:p>
        </w:tc>
        <w:tc>
          <w:tcPr>
            <w:tcW w:w="1399" w:type="dxa"/>
            <w:shd w:val="clear" w:color="auto" w:fill="48A9C5"/>
          </w:tcPr>
          <w:p w:rsidR="00F2635B" w:rsidRPr="00A57CF8" w:rsidP="00CB1C05" w14:paraId="6DC810BB" w14:textId="77777777">
            <w:pPr>
              <w:pStyle w:val="TableSubtitle"/>
            </w:pPr>
            <w:r w:rsidRPr="00A57CF8">
              <w:t>Concentration (%)</w:t>
            </w:r>
          </w:p>
        </w:tc>
      </w:tr>
      <w:tr w14:paraId="0511507C" w14:textId="77777777" w:rsidTr="00E604D0">
        <w:tblPrEx>
          <w:tblW w:w="10039" w:type="dxa"/>
          <w:jc w:val="center"/>
          <w:tblLayout w:type="fixed"/>
          <w:tblLook w:val="04A0"/>
        </w:tblPrEx>
        <w:trPr>
          <w:cantSplit/>
          <w:trHeight w:val="20"/>
          <w:jc w:val="center"/>
        </w:trPr>
        <w:tc>
          <w:tcPr>
            <w:tcW w:w="1170" w:type="dxa"/>
            <w:vMerge w:val="restart"/>
            <w:shd w:val="clear" w:color="auto" w:fill="F1AD7A" w:themeFill="accent2" w:themeFillTint="99"/>
          </w:tcPr>
          <w:p w:rsidR="00F2635B" w:rsidRPr="00A57CF8" w:rsidP="00CB1C05" w14:paraId="647A1D34" w14:textId="77777777">
            <w:pPr>
              <w:pStyle w:val="LTableTextAbt"/>
            </w:pPr>
            <w:r w:rsidRPr="00A57CF8">
              <w:t>Berryman</w:t>
            </w:r>
          </w:p>
        </w:tc>
        <w:tc>
          <w:tcPr>
            <w:tcW w:w="1800" w:type="dxa"/>
            <w:vMerge w:val="restart"/>
            <w:shd w:val="clear" w:color="auto" w:fill="F1AD7A" w:themeFill="accent2" w:themeFillTint="99"/>
          </w:tcPr>
          <w:p w:rsidR="00F2635B" w:rsidRPr="00A57CF8" w:rsidP="00CB1C05" w14:paraId="3BBF3DB1" w14:textId="77777777">
            <w:pPr>
              <w:pStyle w:val="LTableTextAbt"/>
              <w:rPr>
                <w:shd w:val="clear" w:color="auto" w:fill="FFFFFF"/>
              </w:rPr>
            </w:pPr>
            <w:r w:rsidRPr="00A57CF8">
              <w:t>Brake Parts Cleaner 5C-4 1420</w:t>
            </w:r>
          </w:p>
        </w:tc>
        <w:tc>
          <w:tcPr>
            <w:tcW w:w="2970" w:type="dxa"/>
            <w:vMerge w:val="restart"/>
            <w:shd w:val="clear" w:color="auto" w:fill="F1AD7A" w:themeFill="accent2" w:themeFillTint="99"/>
          </w:tcPr>
          <w:p w:rsidR="00F2635B" w:rsidRPr="003453D5" w:rsidP="00CB1C05" w14:paraId="32AE750F" w14:textId="77777777">
            <w:pPr>
              <w:pStyle w:val="LTableTextAbt"/>
            </w:pPr>
            <w:hyperlink r:id="rId86" w:history="1">
              <w:r w:rsidRPr="003453D5" w:rsidR="004F366B">
                <w:t>https://www.berrymanproducts.com/assets/5C-4-aerosol-1420-SDS.pdf</w:t>
              </w:r>
            </w:hyperlink>
          </w:p>
        </w:tc>
        <w:tc>
          <w:tcPr>
            <w:tcW w:w="1080" w:type="dxa"/>
            <w:vMerge w:val="restart"/>
            <w:shd w:val="clear" w:color="auto" w:fill="F1AD7A" w:themeFill="accent2" w:themeFillTint="99"/>
          </w:tcPr>
          <w:p w:rsidR="00F2635B" w:rsidRPr="00A57CF8" w:rsidP="00CB1C05" w14:paraId="69CD9E68" w14:textId="77777777">
            <w:pPr>
              <w:pStyle w:val="LTableTextAbt"/>
            </w:pPr>
            <w:r w:rsidRPr="00A57CF8">
              <w:t>28 May 2015</w:t>
            </w:r>
          </w:p>
          <w:p w:rsidR="00F2635B" w:rsidRPr="00A57CF8" w:rsidP="00CB1C05" w14:paraId="1042F372" w14:textId="77777777">
            <w:pPr>
              <w:pStyle w:val="LTableTextAbt"/>
            </w:pPr>
          </w:p>
        </w:tc>
        <w:tc>
          <w:tcPr>
            <w:tcW w:w="1620" w:type="dxa"/>
            <w:shd w:val="clear" w:color="auto" w:fill="F1AD7A" w:themeFill="accent2" w:themeFillTint="99"/>
          </w:tcPr>
          <w:p w:rsidR="00F2635B" w:rsidRPr="00A57CF8" w:rsidP="00CB1C05" w14:paraId="738212F6" w14:textId="77777777">
            <w:pPr>
              <w:pStyle w:val="LTableTextAbt"/>
            </w:pPr>
            <w:r>
              <w:t>Methylene Chloride</w:t>
            </w:r>
          </w:p>
        </w:tc>
        <w:tc>
          <w:tcPr>
            <w:tcW w:w="1399" w:type="dxa"/>
            <w:shd w:val="clear" w:color="auto" w:fill="F1AD7A" w:themeFill="accent2" w:themeFillTint="99"/>
          </w:tcPr>
          <w:p w:rsidR="00F2635B" w:rsidRPr="00A57CF8" w:rsidP="00CB1C05" w14:paraId="601E4A32" w14:textId="77777777">
            <w:pPr>
              <w:pStyle w:val="CTableTextAbt"/>
            </w:pPr>
            <w:r w:rsidRPr="00A57CF8">
              <w:t>60 - 70</w:t>
            </w:r>
          </w:p>
        </w:tc>
      </w:tr>
      <w:tr w14:paraId="351EE36B" w14:textId="77777777" w:rsidTr="00E604D0">
        <w:tblPrEx>
          <w:tblW w:w="10039" w:type="dxa"/>
          <w:jc w:val="center"/>
          <w:tblLayout w:type="fixed"/>
          <w:tblLook w:val="04A0"/>
        </w:tblPrEx>
        <w:trPr>
          <w:cantSplit/>
          <w:trHeight w:val="20"/>
          <w:jc w:val="center"/>
        </w:trPr>
        <w:tc>
          <w:tcPr>
            <w:tcW w:w="1170" w:type="dxa"/>
            <w:vMerge/>
            <w:shd w:val="clear" w:color="auto" w:fill="F1AD7A" w:themeFill="accent2" w:themeFillTint="99"/>
          </w:tcPr>
          <w:p w:rsidR="00F2635B" w:rsidRPr="00A57CF8" w:rsidP="00CB1C05" w14:paraId="0449633E" w14:textId="77777777">
            <w:pPr>
              <w:pStyle w:val="LTableTextAbt"/>
            </w:pPr>
          </w:p>
        </w:tc>
        <w:tc>
          <w:tcPr>
            <w:tcW w:w="1800" w:type="dxa"/>
            <w:vMerge/>
            <w:shd w:val="clear" w:color="auto" w:fill="F1AD7A" w:themeFill="accent2" w:themeFillTint="99"/>
          </w:tcPr>
          <w:p w:rsidR="00F2635B" w:rsidRPr="00A57CF8" w:rsidP="00CB1C05" w14:paraId="0E70EBDC" w14:textId="77777777">
            <w:pPr>
              <w:pStyle w:val="LTableTextAbt"/>
              <w:rPr>
                <w:shd w:val="clear" w:color="auto" w:fill="FFFFFF"/>
              </w:rPr>
            </w:pPr>
          </w:p>
        </w:tc>
        <w:tc>
          <w:tcPr>
            <w:tcW w:w="2970" w:type="dxa"/>
            <w:vMerge/>
            <w:shd w:val="clear" w:color="auto" w:fill="F1AD7A" w:themeFill="accent2" w:themeFillTint="99"/>
          </w:tcPr>
          <w:p w:rsidR="00F2635B" w:rsidRPr="00A57CF8" w:rsidP="00CB1C05" w14:paraId="1D152274" w14:textId="77777777">
            <w:pPr>
              <w:pStyle w:val="LTableTextAbt"/>
              <w:rPr>
                <w:rStyle w:val="Heading3Char"/>
                <w:sz w:val="20"/>
                <w:szCs w:val="20"/>
              </w:rPr>
            </w:pPr>
          </w:p>
        </w:tc>
        <w:tc>
          <w:tcPr>
            <w:tcW w:w="1080" w:type="dxa"/>
            <w:vMerge/>
            <w:shd w:val="clear" w:color="auto" w:fill="F1AD7A" w:themeFill="accent2" w:themeFillTint="99"/>
          </w:tcPr>
          <w:p w:rsidR="00F2635B" w:rsidRPr="00A57CF8" w:rsidP="00CB1C05" w14:paraId="4ED77336" w14:textId="77777777">
            <w:pPr>
              <w:pStyle w:val="LTableTextAbt"/>
            </w:pPr>
          </w:p>
        </w:tc>
        <w:tc>
          <w:tcPr>
            <w:tcW w:w="1620" w:type="dxa"/>
            <w:shd w:val="clear" w:color="auto" w:fill="F1AD7A" w:themeFill="accent2" w:themeFillTint="99"/>
          </w:tcPr>
          <w:p w:rsidR="00F2635B" w:rsidRPr="00A57CF8" w:rsidP="00CB1C05" w14:paraId="3A6BCBDD" w14:textId="77777777">
            <w:pPr>
              <w:pStyle w:val="LTableTextAbt"/>
            </w:pPr>
            <w:r w:rsidRPr="00A57CF8">
              <w:t>Toluene</w:t>
            </w:r>
          </w:p>
        </w:tc>
        <w:tc>
          <w:tcPr>
            <w:tcW w:w="1399" w:type="dxa"/>
            <w:shd w:val="clear" w:color="auto" w:fill="F1AD7A" w:themeFill="accent2" w:themeFillTint="99"/>
          </w:tcPr>
          <w:p w:rsidR="00F2635B" w:rsidRPr="00A57CF8" w:rsidP="00CB1C05" w14:paraId="5478B0AE" w14:textId="77777777">
            <w:pPr>
              <w:pStyle w:val="CTableTextAbt"/>
            </w:pPr>
            <w:r w:rsidRPr="00A57CF8">
              <w:t>15 - 25</w:t>
            </w:r>
          </w:p>
        </w:tc>
      </w:tr>
      <w:tr w14:paraId="50A84B8B" w14:textId="77777777" w:rsidTr="00E604D0">
        <w:tblPrEx>
          <w:tblW w:w="10039" w:type="dxa"/>
          <w:jc w:val="center"/>
          <w:tblLayout w:type="fixed"/>
          <w:tblLook w:val="04A0"/>
        </w:tblPrEx>
        <w:trPr>
          <w:cantSplit/>
          <w:trHeight w:val="20"/>
          <w:jc w:val="center"/>
        </w:trPr>
        <w:tc>
          <w:tcPr>
            <w:tcW w:w="1170" w:type="dxa"/>
            <w:vMerge/>
            <w:shd w:val="clear" w:color="auto" w:fill="F1AD7A" w:themeFill="accent2" w:themeFillTint="99"/>
          </w:tcPr>
          <w:p w:rsidR="00F2635B" w:rsidRPr="00A57CF8" w:rsidP="00CB1C05" w14:paraId="7D076266" w14:textId="77777777">
            <w:pPr>
              <w:pStyle w:val="LTableTextAbt"/>
            </w:pPr>
          </w:p>
        </w:tc>
        <w:tc>
          <w:tcPr>
            <w:tcW w:w="1800" w:type="dxa"/>
            <w:vMerge/>
            <w:shd w:val="clear" w:color="auto" w:fill="F1AD7A" w:themeFill="accent2" w:themeFillTint="99"/>
          </w:tcPr>
          <w:p w:rsidR="00F2635B" w:rsidRPr="00A57CF8" w:rsidP="00CB1C05" w14:paraId="1F56DDCA" w14:textId="77777777">
            <w:pPr>
              <w:pStyle w:val="LTableTextAbt"/>
              <w:rPr>
                <w:shd w:val="clear" w:color="auto" w:fill="FFFFFF"/>
              </w:rPr>
            </w:pPr>
          </w:p>
        </w:tc>
        <w:tc>
          <w:tcPr>
            <w:tcW w:w="2970" w:type="dxa"/>
            <w:vMerge/>
            <w:shd w:val="clear" w:color="auto" w:fill="F1AD7A" w:themeFill="accent2" w:themeFillTint="99"/>
          </w:tcPr>
          <w:p w:rsidR="00F2635B" w:rsidRPr="00A57CF8" w:rsidP="00CB1C05" w14:paraId="6287563D" w14:textId="77777777">
            <w:pPr>
              <w:pStyle w:val="LTableTextAbt"/>
              <w:rPr>
                <w:rStyle w:val="Heading3Char"/>
                <w:sz w:val="20"/>
                <w:szCs w:val="20"/>
              </w:rPr>
            </w:pPr>
          </w:p>
        </w:tc>
        <w:tc>
          <w:tcPr>
            <w:tcW w:w="1080" w:type="dxa"/>
            <w:vMerge/>
            <w:shd w:val="clear" w:color="auto" w:fill="F1AD7A" w:themeFill="accent2" w:themeFillTint="99"/>
          </w:tcPr>
          <w:p w:rsidR="00F2635B" w:rsidRPr="00A57CF8" w:rsidP="00CB1C05" w14:paraId="7D04436A" w14:textId="77777777">
            <w:pPr>
              <w:pStyle w:val="LTableTextAbt"/>
            </w:pPr>
          </w:p>
        </w:tc>
        <w:tc>
          <w:tcPr>
            <w:tcW w:w="1620" w:type="dxa"/>
            <w:shd w:val="clear" w:color="auto" w:fill="F1AD7A" w:themeFill="accent2" w:themeFillTint="99"/>
          </w:tcPr>
          <w:p w:rsidR="00F2635B" w:rsidRPr="00A57CF8" w:rsidP="00CB1C05" w14:paraId="279B30DF" w14:textId="77777777">
            <w:pPr>
              <w:pStyle w:val="LTableTextAbt"/>
            </w:pPr>
            <w:r w:rsidRPr="00A57CF8">
              <w:t>P</w:t>
            </w:r>
            <w:r>
              <w:t>erchloroethylene</w:t>
            </w:r>
          </w:p>
        </w:tc>
        <w:tc>
          <w:tcPr>
            <w:tcW w:w="1399" w:type="dxa"/>
            <w:shd w:val="clear" w:color="auto" w:fill="F1AD7A" w:themeFill="accent2" w:themeFillTint="99"/>
          </w:tcPr>
          <w:p w:rsidR="00F2635B" w:rsidRPr="00A57CF8" w:rsidP="00CB1C05" w14:paraId="07AE9C21" w14:textId="77777777">
            <w:pPr>
              <w:pStyle w:val="CTableTextAbt"/>
            </w:pPr>
            <w:r w:rsidRPr="00A57CF8">
              <w:t>10 - 15</w:t>
            </w:r>
          </w:p>
        </w:tc>
      </w:tr>
      <w:tr w14:paraId="28C62665" w14:textId="77777777" w:rsidTr="00E604D0">
        <w:tblPrEx>
          <w:tblW w:w="10039" w:type="dxa"/>
          <w:jc w:val="center"/>
          <w:tblLayout w:type="fixed"/>
          <w:tblLook w:val="04A0"/>
        </w:tblPrEx>
        <w:trPr>
          <w:cantSplit/>
          <w:trHeight w:val="20"/>
          <w:jc w:val="center"/>
        </w:trPr>
        <w:tc>
          <w:tcPr>
            <w:tcW w:w="1170" w:type="dxa"/>
            <w:shd w:val="clear" w:color="auto" w:fill="F1AD7A" w:themeFill="accent2" w:themeFillTint="99"/>
          </w:tcPr>
          <w:p w:rsidR="00F2635B" w:rsidRPr="00A57CF8" w:rsidP="00CB1C05" w14:paraId="6366FE1E" w14:textId="77777777">
            <w:pPr>
              <w:pStyle w:val="LTableTextAbt"/>
            </w:pPr>
            <w:r w:rsidRPr="00A57CF8">
              <w:t>CRC</w:t>
            </w:r>
          </w:p>
        </w:tc>
        <w:tc>
          <w:tcPr>
            <w:tcW w:w="1800" w:type="dxa"/>
            <w:shd w:val="clear" w:color="auto" w:fill="F1AD7A" w:themeFill="accent2" w:themeFillTint="99"/>
          </w:tcPr>
          <w:p w:rsidR="00F2635B" w:rsidRPr="00A57CF8" w:rsidP="00CB1C05" w14:paraId="012FB0F3" w14:textId="77777777">
            <w:pPr>
              <w:pStyle w:val="LTableTextAbt"/>
            </w:pPr>
            <w:r w:rsidRPr="00A57CF8">
              <w:t>Brake Parts Cleaner Brakleen 05089</w:t>
            </w:r>
          </w:p>
        </w:tc>
        <w:tc>
          <w:tcPr>
            <w:tcW w:w="2970" w:type="dxa"/>
            <w:shd w:val="clear" w:color="auto" w:fill="F1AD7A" w:themeFill="accent2" w:themeFillTint="99"/>
          </w:tcPr>
          <w:p w:rsidR="00F2635B" w:rsidRPr="003453D5" w:rsidP="00CB1C05" w14:paraId="1DA40AE9" w14:textId="77777777">
            <w:pPr>
              <w:pStyle w:val="LTableTextAbt"/>
            </w:pPr>
            <w:hyperlink r:id="rId87" w:history="1">
              <w:r w:rsidRPr="003453D5" w:rsidR="004F366B">
                <w:t>http://docs.crcindustries.com/msds/1003707E.pdf</w:t>
              </w:r>
            </w:hyperlink>
          </w:p>
        </w:tc>
        <w:tc>
          <w:tcPr>
            <w:tcW w:w="1080" w:type="dxa"/>
            <w:shd w:val="clear" w:color="auto" w:fill="F1AD7A" w:themeFill="accent2" w:themeFillTint="99"/>
          </w:tcPr>
          <w:p w:rsidR="00F2635B" w:rsidRPr="00A57CF8" w:rsidP="00CB1C05" w14:paraId="39433BB4" w14:textId="77777777">
            <w:pPr>
              <w:pStyle w:val="LTableTextAbt"/>
            </w:pPr>
            <w:r w:rsidRPr="00A57CF8">
              <w:t>15 September 2020</w:t>
            </w:r>
          </w:p>
        </w:tc>
        <w:tc>
          <w:tcPr>
            <w:tcW w:w="1620" w:type="dxa"/>
            <w:shd w:val="clear" w:color="auto" w:fill="F1AD7A" w:themeFill="accent2" w:themeFillTint="99"/>
          </w:tcPr>
          <w:p w:rsidR="00F2635B" w:rsidRPr="00A57CF8" w:rsidP="00CB1C05" w14:paraId="63562A10" w14:textId="77777777">
            <w:pPr>
              <w:pStyle w:val="LTableTextAbt"/>
            </w:pPr>
            <w:r w:rsidRPr="00A57CF8">
              <w:t>P</w:t>
            </w:r>
            <w:r>
              <w:t>erchloroethylene</w:t>
            </w:r>
          </w:p>
        </w:tc>
        <w:tc>
          <w:tcPr>
            <w:tcW w:w="1399" w:type="dxa"/>
            <w:shd w:val="clear" w:color="auto" w:fill="F1AD7A" w:themeFill="accent2" w:themeFillTint="99"/>
          </w:tcPr>
          <w:p w:rsidR="00F2635B" w:rsidRPr="00A57CF8" w:rsidP="00CB1C05" w14:paraId="7B989CD9" w14:textId="77777777">
            <w:pPr>
              <w:pStyle w:val="CTableTextAbt"/>
            </w:pPr>
            <w:r w:rsidRPr="00A57CF8">
              <w:t>90 - 100</w:t>
            </w:r>
          </w:p>
        </w:tc>
      </w:tr>
      <w:tr w14:paraId="24FED29C" w14:textId="77777777" w:rsidTr="00E604D0">
        <w:tblPrEx>
          <w:tblW w:w="10039" w:type="dxa"/>
          <w:jc w:val="center"/>
          <w:tblLayout w:type="fixed"/>
          <w:tblLook w:val="04A0"/>
        </w:tblPrEx>
        <w:trPr>
          <w:cantSplit/>
          <w:trHeight w:val="20"/>
          <w:jc w:val="center"/>
        </w:trPr>
        <w:tc>
          <w:tcPr>
            <w:tcW w:w="1170" w:type="dxa"/>
            <w:vMerge w:val="restart"/>
          </w:tcPr>
          <w:p w:rsidR="00F2635B" w:rsidRPr="00A57CF8" w:rsidP="00CB1C05" w14:paraId="54BBCA61" w14:textId="77777777">
            <w:pPr>
              <w:pStyle w:val="LTableTextAbt"/>
            </w:pPr>
            <w:r w:rsidRPr="00A57CF8">
              <w:t>3M</w:t>
            </w:r>
          </w:p>
        </w:tc>
        <w:tc>
          <w:tcPr>
            <w:tcW w:w="1800" w:type="dxa"/>
            <w:vMerge w:val="restart"/>
          </w:tcPr>
          <w:p w:rsidR="00F2635B" w:rsidRPr="00A57CF8" w:rsidP="00CB1C05" w14:paraId="434FD556" w14:textId="77777777">
            <w:pPr>
              <w:pStyle w:val="LTableTextAbt"/>
              <w:rPr>
                <w:shd w:val="clear" w:color="auto" w:fill="FFFFFF"/>
              </w:rPr>
            </w:pPr>
            <w:r w:rsidRPr="00A57CF8">
              <w:rPr>
                <w:shd w:val="clear" w:color="auto" w:fill="FFFFFF"/>
              </w:rPr>
              <w:t>High Power Brake Cleaner 08880</w:t>
            </w:r>
          </w:p>
        </w:tc>
        <w:tc>
          <w:tcPr>
            <w:tcW w:w="2970" w:type="dxa"/>
            <w:vMerge w:val="restart"/>
          </w:tcPr>
          <w:p w:rsidR="00F2635B" w:rsidRPr="003453D5" w:rsidP="00CB1C05" w14:paraId="68B825DF" w14:textId="77777777">
            <w:pPr>
              <w:pStyle w:val="LTableTextAbt"/>
            </w:pPr>
            <w:hyperlink r:id="rId88" w:history="1">
              <w:r w:rsidRPr="003453D5" w:rsidR="004F366B">
                <w:t>https://multimedia.3m.com/mws/mediawebserver?mwsId=SSSSSuUn_zu8l00xm82UPY_1lv70k17zHvu9lxtD7SSSSSS--</w:t>
              </w:r>
            </w:hyperlink>
          </w:p>
        </w:tc>
        <w:tc>
          <w:tcPr>
            <w:tcW w:w="1080" w:type="dxa"/>
            <w:vMerge w:val="restart"/>
          </w:tcPr>
          <w:p w:rsidR="00F2635B" w:rsidRPr="00A57CF8" w:rsidP="00CB1C05" w14:paraId="7B91CFD9" w14:textId="77777777">
            <w:pPr>
              <w:pStyle w:val="LTableTextAbt"/>
            </w:pPr>
            <w:r w:rsidRPr="00A57CF8">
              <w:t>24 June 2020</w:t>
            </w:r>
          </w:p>
          <w:p w:rsidR="00F2635B" w:rsidRPr="00A57CF8" w:rsidP="00CB1C05" w14:paraId="23DFB0FE" w14:textId="77777777">
            <w:pPr>
              <w:pStyle w:val="LTableTextAbt"/>
            </w:pPr>
          </w:p>
        </w:tc>
        <w:tc>
          <w:tcPr>
            <w:tcW w:w="1620" w:type="dxa"/>
          </w:tcPr>
          <w:p w:rsidR="00F2635B" w:rsidRPr="00A57CF8" w:rsidP="00CB1C05" w14:paraId="5795CF2C" w14:textId="77777777">
            <w:pPr>
              <w:pStyle w:val="LTableTextAbt"/>
            </w:pPr>
            <w:r w:rsidRPr="00A57CF8">
              <w:t>Heptane</w:t>
            </w:r>
          </w:p>
        </w:tc>
        <w:tc>
          <w:tcPr>
            <w:tcW w:w="1399" w:type="dxa"/>
          </w:tcPr>
          <w:p w:rsidR="00F2635B" w:rsidRPr="00A57CF8" w:rsidP="00CB1C05" w14:paraId="2939AF17" w14:textId="77777777">
            <w:pPr>
              <w:pStyle w:val="CTableTextAbt"/>
            </w:pPr>
            <w:r w:rsidRPr="00A57CF8">
              <w:t>50 - 60</w:t>
            </w:r>
          </w:p>
        </w:tc>
      </w:tr>
      <w:tr w14:paraId="626F6F6D" w14:textId="77777777" w:rsidTr="00E604D0">
        <w:tblPrEx>
          <w:tblW w:w="10039" w:type="dxa"/>
          <w:jc w:val="center"/>
          <w:tblLayout w:type="fixed"/>
          <w:tblLook w:val="04A0"/>
        </w:tblPrEx>
        <w:trPr>
          <w:cantSplit/>
          <w:trHeight w:val="20"/>
          <w:jc w:val="center"/>
        </w:trPr>
        <w:tc>
          <w:tcPr>
            <w:tcW w:w="1170" w:type="dxa"/>
            <w:vMerge/>
          </w:tcPr>
          <w:p w:rsidR="00F2635B" w:rsidRPr="00A57CF8" w:rsidP="00CB1C05" w14:paraId="5EE26890" w14:textId="77777777">
            <w:pPr>
              <w:pStyle w:val="LTableTextAbt"/>
            </w:pPr>
          </w:p>
        </w:tc>
        <w:tc>
          <w:tcPr>
            <w:tcW w:w="1800" w:type="dxa"/>
            <w:vMerge/>
          </w:tcPr>
          <w:p w:rsidR="00F2635B" w:rsidRPr="00A57CF8" w:rsidP="00CB1C05" w14:paraId="2ED23780" w14:textId="77777777">
            <w:pPr>
              <w:pStyle w:val="LTableTextAbt"/>
              <w:rPr>
                <w:shd w:val="clear" w:color="auto" w:fill="FFFFFF"/>
              </w:rPr>
            </w:pPr>
          </w:p>
        </w:tc>
        <w:tc>
          <w:tcPr>
            <w:tcW w:w="2970" w:type="dxa"/>
            <w:vMerge/>
          </w:tcPr>
          <w:p w:rsidR="00F2635B" w:rsidRPr="00A57CF8" w:rsidP="00CB1C05" w14:paraId="51A80583" w14:textId="77777777">
            <w:pPr>
              <w:pStyle w:val="LTableTextAbt"/>
            </w:pPr>
          </w:p>
        </w:tc>
        <w:tc>
          <w:tcPr>
            <w:tcW w:w="1080" w:type="dxa"/>
            <w:vMerge/>
          </w:tcPr>
          <w:p w:rsidR="00F2635B" w:rsidRPr="00A57CF8" w:rsidP="00CB1C05" w14:paraId="35E84E87" w14:textId="77777777">
            <w:pPr>
              <w:pStyle w:val="LTableTextAbt"/>
            </w:pPr>
          </w:p>
        </w:tc>
        <w:tc>
          <w:tcPr>
            <w:tcW w:w="1620" w:type="dxa"/>
          </w:tcPr>
          <w:p w:rsidR="00F2635B" w:rsidRPr="00A57CF8" w:rsidP="00CB1C05" w14:paraId="2C196603" w14:textId="77777777">
            <w:pPr>
              <w:pStyle w:val="LTableTextAbt"/>
            </w:pPr>
            <w:r w:rsidRPr="00A57CF8">
              <w:t>Xylene</w:t>
            </w:r>
          </w:p>
        </w:tc>
        <w:tc>
          <w:tcPr>
            <w:tcW w:w="1399" w:type="dxa"/>
          </w:tcPr>
          <w:p w:rsidR="00F2635B" w:rsidRPr="00A57CF8" w:rsidP="00CB1C05" w14:paraId="656B5A2D" w14:textId="77777777">
            <w:pPr>
              <w:pStyle w:val="CTableTextAbt"/>
            </w:pPr>
            <w:r w:rsidRPr="00A57CF8">
              <w:t>15 - 30</w:t>
            </w:r>
          </w:p>
        </w:tc>
      </w:tr>
      <w:tr w14:paraId="481DF228" w14:textId="77777777" w:rsidTr="00E604D0">
        <w:tblPrEx>
          <w:tblW w:w="10039" w:type="dxa"/>
          <w:jc w:val="center"/>
          <w:tblLayout w:type="fixed"/>
          <w:tblLook w:val="04A0"/>
        </w:tblPrEx>
        <w:trPr>
          <w:cantSplit/>
          <w:trHeight w:val="20"/>
          <w:jc w:val="center"/>
        </w:trPr>
        <w:tc>
          <w:tcPr>
            <w:tcW w:w="1170" w:type="dxa"/>
            <w:vMerge/>
          </w:tcPr>
          <w:p w:rsidR="00F2635B" w:rsidRPr="00A57CF8" w:rsidP="00CB1C05" w14:paraId="681284D5" w14:textId="77777777">
            <w:pPr>
              <w:pStyle w:val="LTableTextAbt"/>
            </w:pPr>
          </w:p>
        </w:tc>
        <w:tc>
          <w:tcPr>
            <w:tcW w:w="1800" w:type="dxa"/>
            <w:vMerge/>
          </w:tcPr>
          <w:p w:rsidR="00F2635B" w:rsidRPr="00A57CF8" w:rsidP="00CB1C05" w14:paraId="297ED039" w14:textId="77777777">
            <w:pPr>
              <w:pStyle w:val="LTableTextAbt"/>
              <w:rPr>
                <w:shd w:val="clear" w:color="auto" w:fill="FFFFFF"/>
              </w:rPr>
            </w:pPr>
          </w:p>
        </w:tc>
        <w:tc>
          <w:tcPr>
            <w:tcW w:w="2970" w:type="dxa"/>
            <w:vMerge/>
          </w:tcPr>
          <w:p w:rsidR="00F2635B" w:rsidRPr="00A57CF8" w:rsidP="00CB1C05" w14:paraId="0106E351" w14:textId="77777777">
            <w:pPr>
              <w:pStyle w:val="LTableTextAbt"/>
            </w:pPr>
          </w:p>
        </w:tc>
        <w:tc>
          <w:tcPr>
            <w:tcW w:w="1080" w:type="dxa"/>
            <w:vMerge/>
          </w:tcPr>
          <w:p w:rsidR="00F2635B" w:rsidRPr="00A57CF8" w:rsidP="00CB1C05" w14:paraId="004B4E48" w14:textId="77777777">
            <w:pPr>
              <w:pStyle w:val="LTableTextAbt"/>
            </w:pPr>
          </w:p>
        </w:tc>
        <w:tc>
          <w:tcPr>
            <w:tcW w:w="1620" w:type="dxa"/>
          </w:tcPr>
          <w:p w:rsidR="00F2635B" w:rsidRPr="00A57CF8" w:rsidP="00CB1C05" w14:paraId="6406C7F1" w14:textId="77777777">
            <w:pPr>
              <w:pStyle w:val="LTableTextAbt"/>
            </w:pPr>
            <w:r w:rsidRPr="00A57CF8">
              <w:t>Ethyl benzene</w:t>
            </w:r>
          </w:p>
        </w:tc>
        <w:tc>
          <w:tcPr>
            <w:tcW w:w="1399" w:type="dxa"/>
          </w:tcPr>
          <w:p w:rsidR="00F2635B" w:rsidRPr="00A57CF8" w:rsidP="00CB1C05" w14:paraId="73315F32" w14:textId="77777777">
            <w:pPr>
              <w:pStyle w:val="CTableTextAbt"/>
            </w:pPr>
            <w:r w:rsidRPr="00A57CF8">
              <w:t>1 – 11</w:t>
            </w:r>
          </w:p>
        </w:tc>
      </w:tr>
      <w:tr w14:paraId="3E670C99" w14:textId="77777777" w:rsidTr="00E604D0">
        <w:tblPrEx>
          <w:tblW w:w="10039" w:type="dxa"/>
          <w:jc w:val="center"/>
          <w:tblLayout w:type="fixed"/>
          <w:tblLook w:val="04A0"/>
        </w:tblPrEx>
        <w:trPr>
          <w:cantSplit/>
          <w:trHeight w:val="20"/>
          <w:jc w:val="center"/>
        </w:trPr>
        <w:tc>
          <w:tcPr>
            <w:tcW w:w="1170" w:type="dxa"/>
            <w:vMerge/>
          </w:tcPr>
          <w:p w:rsidR="00F2635B" w:rsidRPr="00A57CF8" w:rsidP="00CB1C05" w14:paraId="3FDFBF13" w14:textId="77777777">
            <w:pPr>
              <w:pStyle w:val="LTableTextAbt"/>
            </w:pPr>
          </w:p>
        </w:tc>
        <w:tc>
          <w:tcPr>
            <w:tcW w:w="1800" w:type="dxa"/>
            <w:vMerge/>
          </w:tcPr>
          <w:p w:rsidR="00F2635B" w:rsidRPr="00A57CF8" w:rsidP="00CB1C05" w14:paraId="05B20DE1" w14:textId="77777777">
            <w:pPr>
              <w:pStyle w:val="LTableTextAbt"/>
              <w:rPr>
                <w:shd w:val="clear" w:color="auto" w:fill="FFFFFF"/>
              </w:rPr>
            </w:pPr>
          </w:p>
        </w:tc>
        <w:tc>
          <w:tcPr>
            <w:tcW w:w="2970" w:type="dxa"/>
            <w:vMerge/>
          </w:tcPr>
          <w:p w:rsidR="00F2635B" w:rsidRPr="00A57CF8" w:rsidP="00CB1C05" w14:paraId="1ACB1947" w14:textId="77777777">
            <w:pPr>
              <w:pStyle w:val="LTableTextAbt"/>
            </w:pPr>
          </w:p>
        </w:tc>
        <w:tc>
          <w:tcPr>
            <w:tcW w:w="1080" w:type="dxa"/>
            <w:vMerge/>
          </w:tcPr>
          <w:p w:rsidR="00F2635B" w:rsidRPr="00A57CF8" w:rsidP="00CB1C05" w14:paraId="7C957688" w14:textId="77777777">
            <w:pPr>
              <w:pStyle w:val="LTableTextAbt"/>
            </w:pPr>
          </w:p>
        </w:tc>
        <w:tc>
          <w:tcPr>
            <w:tcW w:w="1620" w:type="dxa"/>
          </w:tcPr>
          <w:p w:rsidR="00F2635B" w:rsidRPr="00A57CF8" w:rsidP="00CB1C05" w14:paraId="0CF13306" w14:textId="77777777">
            <w:pPr>
              <w:pStyle w:val="LTableTextAbt"/>
            </w:pPr>
            <w:r w:rsidRPr="00A57CF8">
              <w:t>Methanol</w:t>
            </w:r>
          </w:p>
        </w:tc>
        <w:tc>
          <w:tcPr>
            <w:tcW w:w="1399" w:type="dxa"/>
          </w:tcPr>
          <w:p w:rsidR="00F2635B" w:rsidRPr="00A57CF8" w:rsidP="00CB1C05" w14:paraId="1C3F2B26" w14:textId="77777777">
            <w:pPr>
              <w:pStyle w:val="CTableTextAbt"/>
            </w:pPr>
            <w:r w:rsidRPr="00A57CF8">
              <w:t>5 - 10</w:t>
            </w:r>
          </w:p>
        </w:tc>
      </w:tr>
      <w:tr w14:paraId="7A81B9C6" w14:textId="77777777" w:rsidTr="00E604D0">
        <w:tblPrEx>
          <w:tblW w:w="10039" w:type="dxa"/>
          <w:jc w:val="center"/>
          <w:tblLayout w:type="fixed"/>
          <w:tblLook w:val="04A0"/>
        </w:tblPrEx>
        <w:trPr>
          <w:cantSplit/>
          <w:trHeight w:val="20"/>
          <w:jc w:val="center"/>
        </w:trPr>
        <w:tc>
          <w:tcPr>
            <w:tcW w:w="1170" w:type="dxa"/>
            <w:vMerge w:val="restart"/>
          </w:tcPr>
          <w:p w:rsidR="00F2635B" w:rsidRPr="00A57CF8" w:rsidP="00CB1C05" w14:paraId="125B217A" w14:textId="77777777">
            <w:pPr>
              <w:pStyle w:val="LTableTextAbt"/>
            </w:pPr>
            <w:r w:rsidRPr="00A57CF8">
              <w:t>Kelly-Heartt</w:t>
            </w:r>
          </w:p>
        </w:tc>
        <w:tc>
          <w:tcPr>
            <w:tcW w:w="1800" w:type="dxa"/>
            <w:vMerge w:val="restart"/>
          </w:tcPr>
          <w:p w:rsidR="00F2635B" w:rsidRPr="00A57CF8" w:rsidP="00CB1C05" w14:paraId="4D1FFB45" w14:textId="77777777">
            <w:pPr>
              <w:pStyle w:val="LTableTextAbt"/>
              <w:rPr>
                <w:shd w:val="clear" w:color="auto" w:fill="FFFFFF"/>
              </w:rPr>
            </w:pPr>
            <w:r w:rsidRPr="00A57CF8">
              <w:rPr>
                <w:shd w:val="clear" w:color="auto" w:fill="FFFFFF"/>
              </w:rPr>
              <w:t xml:space="preserve">True- guard Brake Cleaner </w:t>
            </w:r>
          </w:p>
        </w:tc>
        <w:tc>
          <w:tcPr>
            <w:tcW w:w="2970" w:type="dxa"/>
            <w:vMerge w:val="restart"/>
          </w:tcPr>
          <w:p w:rsidR="00F2635B" w:rsidRPr="003453D5" w:rsidP="00CB1C05" w14:paraId="5EF75783" w14:textId="77777777">
            <w:pPr>
              <w:pStyle w:val="LTableTextAbt"/>
            </w:pPr>
            <w:hyperlink r:id="rId89" w:history="1">
              <w:r w:rsidRPr="003453D5" w:rsidR="004F366B">
                <w:t>https://s3.us-east-2.amazonaws.com/keller-heartt-assets/Data+Sheets/TRUEGARD/Truegard%20%20Brake%20Cleaner.pdf</w:t>
              </w:r>
            </w:hyperlink>
          </w:p>
        </w:tc>
        <w:tc>
          <w:tcPr>
            <w:tcW w:w="1080" w:type="dxa"/>
            <w:vMerge w:val="restart"/>
          </w:tcPr>
          <w:p w:rsidR="00F2635B" w:rsidRPr="00A57CF8" w:rsidP="00CB1C05" w14:paraId="51E52770" w14:textId="77777777">
            <w:pPr>
              <w:pStyle w:val="LTableTextAbt"/>
            </w:pPr>
            <w:r w:rsidRPr="00A57CF8">
              <w:t>12 November 2014</w:t>
            </w:r>
          </w:p>
        </w:tc>
        <w:tc>
          <w:tcPr>
            <w:tcW w:w="1620" w:type="dxa"/>
          </w:tcPr>
          <w:p w:rsidR="00F2635B" w:rsidRPr="00A57CF8" w:rsidP="00CB1C05" w14:paraId="5F26CE46" w14:textId="77777777">
            <w:pPr>
              <w:pStyle w:val="LTableTextAbt"/>
            </w:pPr>
            <w:r w:rsidRPr="00A57CF8">
              <w:t>Naphtha</w:t>
            </w:r>
          </w:p>
        </w:tc>
        <w:tc>
          <w:tcPr>
            <w:tcW w:w="1399" w:type="dxa"/>
          </w:tcPr>
          <w:p w:rsidR="00F2635B" w:rsidRPr="00A57CF8" w:rsidP="00CB1C05" w14:paraId="6EC4446B" w14:textId="77777777">
            <w:pPr>
              <w:pStyle w:val="CTableTextAbt"/>
            </w:pPr>
            <w:r w:rsidRPr="00A57CF8">
              <w:t>75 - 100</w:t>
            </w:r>
          </w:p>
        </w:tc>
      </w:tr>
      <w:tr w14:paraId="6136D77B" w14:textId="77777777" w:rsidTr="00E604D0">
        <w:tblPrEx>
          <w:tblW w:w="10039" w:type="dxa"/>
          <w:jc w:val="center"/>
          <w:tblLayout w:type="fixed"/>
          <w:tblLook w:val="04A0"/>
        </w:tblPrEx>
        <w:trPr>
          <w:cantSplit/>
          <w:trHeight w:val="20"/>
          <w:jc w:val="center"/>
        </w:trPr>
        <w:tc>
          <w:tcPr>
            <w:tcW w:w="1170" w:type="dxa"/>
            <w:vMerge/>
          </w:tcPr>
          <w:p w:rsidR="00F2635B" w:rsidRPr="00A57CF8" w:rsidP="00CB1C05" w14:paraId="5DC0D957" w14:textId="77777777">
            <w:pPr>
              <w:pStyle w:val="LTableTextAbt"/>
            </w:pPr>
          </w:p>
        </w:tc>
        <w:tc>
          <w:tcPr>
            <w:tcW w:w="1800" w:type="dxa"/>
            <w:vMerge/>
          </w:tcPr>
          <w:p w:rsidR="00F2635B" w:rsidRPr="00A57CF8" w:rsidP="00CB1C05" w14:paraId="4A5EB48C" w14:textId="77777777">
            <w:pPr>
              <w:pStyle w:val="LTableTextAbt"/>
              <w:rPr>
                <w:shd w:val="clear" w:color="auto" w:fill="FFFFFF"/>
              </w:rPr>
            </w:pPr>
          </w:p>
        </w:tc>
        <w:tc>
          <w:tcPr>
            <w:tcW w:w="2970" w:type="dxa"/>
            <w:vMerge/>
          </w:tcPr>
          <w:p w:rsidR="00F2635B" w:rsidRPr="00A57CF8" w:rsidP="00CB1C05" w14:paraId="2E4145D0" w14:textId="77777777">
            <w:pPr>
              <w:pStyle w:val="LTableTextAbt"/>
            </w:pPr>
          </w:p>
        </w:tc>
        <w:tc>
          <w:tcPr>
            <w:tcW w:w="1080" w:type="dxa"/>
            <w:vMerge/>
          </w:tcPr>
          <w:p w:rsidR="00F2635B" w:rsidRPr="00A57CF8" w:rsidP="00CB1C05" w14:paraId="19200612" w14:textId="77777777">
            <w:pPr>
              <w:pStyle w:val="LTableTextAbt"/>
            </w:pPr>
          </w:p>
        </w:tc>
        <w:tc>
          <w:tcPr>
            <w:tcW w:w="1620" w:type="dxa"/>
          </w:tcPr>
          <w:p w:rsidR="00F2635B" w:rsidRPr="00A57CF8" w:rsidP="00CB1C05" w14:paraId="7C959B48" w14:textId="77777777">
            <w:pPr>
              <w:pStyle w:val="LTableTextAbt"/>
            </w:pPr>
            <w:r w:rsidRPr="00A57CF8">
              <w:t>Ethanol</w:t>
            </w:r>
          </w:p>
        </w:tc>
        <w:tc>
          <w:tcPr>
            <w:tcW w:w="1399" w:type="dxa"/>
          </w:tcPr>
          <w:p w:rsidR="00F2635B" w:rsidRPr="00A57CF8" w:rsidP="00CB1C05" w14:paraId="12730295" w14:textId="77777777">
            <w:pPr>
              <w:pStyle w:val="CTableTextAbt"/>
            </w:pPr>
            <w:r w:rsidRPr="00A57CF8">
              <w:t>2.5 - 10</w:t>
            </w:r>
          </w:p>
        </w:tc>
      </w:tr>
      <w:tr w14:paraId="22AE6BDF" w14:textId="77777777" w:rsidTr="00E604D0">
        <w:tblPrEx>
          <w:tblW w:w="10039" w:type="dxa"/>
          <w:jc w:val="center"/>
          <w:tblLayout w:type="fixed"/>
          <w:tblLook w:val="04A0"/>
        </w:tblPrEx>
        <w:trPr>
          <w:cantSplit/>
          <w:trHeight w:val="20"/>
          <w:jc w:val="center"/>
        </w:trPr>
        <w:tc>
          <w:tcPr>
            <w:tcW w:w="1170" w:type="dxa"/>
          </w:tcPr>
          <w:p w:rsidR="00F2635B" w:rsidRPr="00A57CF8" w:rsidP="00CB1C05" w14:paraId="0FF58338" w14:textId="77777777">
            <w:pPr>
              <w:pStyle w:val="LTableTextAbt"/>
            </w:pPr>
            <w:r w:rsidRPr="00A57CF8">
              <w:t>3M</w:t>
            </w:r>
          </w:p>
        </w:tc>
        <w:tc>
          <w:tcPr>
            <w:tcW w:w="1800" w:type="dxa"/>
          </w:tcPr>
          <w:p w:rsidR="00F2635B" w:rsidRPr="00A57CF8" w:rsidP="00CB1C05" w14:paraId="58B7C6A5" w14:textId="77777777">
            <w:pPr>
              <w:pStyle w:val="LTableTextAbt"/>
              <w:rPr>
                <w:shd w:val="clear" w:color="auto" w:fill="FFFFFF"/>
              </w:rPr>
            </w:pPr>
            <w:r w:rsidRPr="00A57CF8">
              <w:rPr>
                <w:shd w:val="clear" w:color="auto" w:fill="FFFFFF"/>
              </w:rPr>
              <w:t>High Power Brake Cleaner 08180</w:t>
            </w:r>
          </w:p>
        </w:tc>
        <w:tc>
          <w:tcPr>
            <w:tcW w:w="2970" w:type="dxa"/>
          </w:tcPr>
          <w:p w:rsidR="00F2635B" w:rsidRPr="003453D5" w:rsidP="00CB1C05" w14:paraId="1D4C96D6" w14:textId="77777777">
            <w:pPr>
              <w:pStyle w:val="LTableTextAbt"/>
            </w:pPr>
            <w:hyperlink r:id="rId90" w:history="1">
              <w:r w:rsidRPr="003453D5" w:rsidR="004F366B">
                <w:t>https://multimedia.3m.com/mws/mediawebserver?mwsId=SSSSSuUn_zu8l00xm8_SmxtG4v70k17zHvu9lxtD7SSSSSS</w:t>
              </w:r>
            </w:hyperlink>
          </w:p>
        </w:tc>
        <w:tc>
          <w:tcPr>
            <w:tcW w:w="1080" w:type="dxa"/>
          </w:tcPr>
          <w:p w:rsidR="00F2635B" w:rsidRPr="00A57CF8" w:rsidP="00CB1C05" w14:paraId="1E4362FD" w14:textId="77777777">
            <w:pPr>
              <w:pStyle w:val="LTableTextAbt"/>
            </w:pPr>
            <w:r w:rsidRPr="00A57CF8">
              <w:t>23 May 2018</w:t>
            </w:r>
          </w:p>
          <w:p w:rsidR="00F2635B" w:rsidRPr="00A57CF8" w:rsidP="00CB1C05" w14:paraId="1A39562F" w14:textId="77777777">
            <w:pPr>
              <w:pStyle w:val="LTableTextAbt"/>
            </w:pPr>
          </w:p>
        </w:tc>
        <w:tc>
          <w:tcPr>
            <w:tcW w:w="1620" w:type="dxa"/>
          </w:tcPr>
          <w:p w:rsidR="00F2635B" w:rsidRPr="00A57CF8" w:rsidP="00CB1C05" w14:paraId="24AC0D7C" w14:textId="77777777">
            <w:pPr>
              <w:pStyle w:val="LTableTextAbt"/>
            </w:pPr>
            <w:r w:rsidRPr="00A57CF8">
              <w:t>Acetone</w:t>
            </w:r>
          </w:p>
        </w:tc>
        <w:tc>
          <w:tcPr>
            <w:tcW w:w="1399" w:type="dxa"/>
          </w:tcPr>
          <w:p w:rsidR="00F2635B" w:rsidRPr="00A57CF8" w:rsidP="00CB1C05" w14:paraId="778E21AA" w14:textId="77777777">
            <w:pPr>
              <w:pStyle w:val="CTableTextAbt"/>
            </w:pPr>
            <w:r w:rsidRPr="00A57CF8">
              <w:t>40 - 70</w:t>
            </w:r>
          </w:p>
        </w:tc>
      </w:tr>
      <w:tr w14:paraId="7FFAA11E" w14:textId="77777777" w:rsidTr="00E604D0">
        <w:tblPrEx>
          <w:tblW w:w="10039" w:type="dxa"/>
          <w:jc w:val="center"/>
          <w:tblLayout w:type="fixed"/>
          <w:tblLook w:val="04A0"/>
        </w:tblPrEx>
        <w:trPr>
          <w:cantSplit/>
          <w:trHeight w:val="20"/>
          <w:jc w:val="center"/>
        </w:trPr>
        <w:tc>
          <w:tcPr>
            <w:tcW w:w="1170" w:type="dxa"/>
          </w:tcPr>
          <w:p w:rsidR="00F2635B" w:rsidRPr="00A57CF8" w:rsidP="00CB1C05" w14:paraId="186D2042" w14:textId="77777777">
            <w:pPr>
              <w:pStyle w:val="LTableTextAbt"/>
            </w:pPr>
            <w:r w:rsidRPr="00A57CF8">
              <w:t>3M</w:t>
            </w:r>
          </w:p>
        </w:tc>
        <w:tc>
          <w:tcPr>
            <w:tcW w:w="1800" w:type="dxa"/>
          </w:tcPr>
          <w:p w:rsidR="00F2635B" w:rsidRPr="00A57CF8" w:rsidP="00CB1C05" w14:paraId="2D7B3A14" w14:textId="77777777">
            <w:pPr>
              <w:pStyle w:val="LTableTextAbt"/>
              <w:rPr>
                <w:rFonts w:asciiTheme="minorHAnsi" w:hAnsiTheme="minorHAnsi"/>
                <w:shd w:val="clear" w:color="auto" w:fill="FFFFFF"/>
              </w:rPr>
            </w:pPr>
            <w:r w:rsidRPr="00A57CF8">
              <w:rPr>
                <w:rFonts w:asciiTheme="minorHAnsi" w:hAnsiTheme="minorHAnsi"/>
                <w:shd w:val="clear" w:color="auto" w:fill="FFFFFF"/>
              </w:rPr>
              <w:t>High Power Brake Cleaner 08179</w:t>
            </w:r>
          </w:p>
        </w:tc>
        <w:tc>
          <w:tcPr>
            <w:tcW w:w="2970" w:type="dxa"/>
          </w:tcPr>
          <w:p w:rsidR="00F2635B" w:rsidRPr="003453D5" w:rsidP="00CB1C05" w14:paraId="6B6FCA49" w14:textId="77777777">
            <w:pPr>
              <w:pStyle w:val="LTableTextAbt"/>
            </w:pPr>
            <w:hyperlink r:id="rId91" w:history="1">
              <w:r w:rsidRPr="003453D5" w:rsidR="004F366B">
                <w:t>https://multimedia.3m.com/mws/mediawebserver?mwsId=SSSSSuUn_zu8l00xm8_ZMYt9Pv70k17zHvu9lxtD7SSSSSS--</w:t>
              </w:r>
            </w:hyperlink>
          </w:p>
        </w:tc>
        <w:tc>
          <w:tcPr>
            <w:tcW w:w="1080" w:type="dxa"/>
          </w:tcPr>
          <w:p w:rsidR="00F2635B" w:rsidRPr="00A57CF8" w:rsidP="00CB1C05" w14:paraId="3AB03520" w14:textId="77777777">
            <w:pPr>
              <w:pStyle w:val="LTableTextAbt"/>
            </w:pPr>
            <w:r w:rsidRPr="00A57CF8">
              <w:t>4 March 2020</w:t>
            </w:r>
          </w:p>
        </w:tc>
        <w:tc>
          <w:tcPr>
            <w:tcW w:w="1620" w:type="dxa"/>
          </w:tcPr>
          <w:p w:rsidR="00F2635B" w:rsidRPr="00A57CF8" w:rsidP="00CB1C05" w14:paraId="14F2E7F7" w14:textId="77777777">
            <w:pPr>
              <w:pStyle w:val="LTableTextAbt"/>
            </w:pPr>
            <w:r w:rsidRPr="00A57CF8">
              <w:t>Acetone</w:t>
            </w:r>
          </w:p>
        </w:tc>
        <w:tc>
          <w:tcPr>
            <w:tcW w:w="1399" w:type="dxa"/>
          </w:tcPr>
          <w:p w:rsidR="00F2635B" w:rsidRPr="00A57CF8" w:rsidP="00CB1C05" w14:paraId="45B9B251" w14:textId="77777777">
            <w:pPr>
              <w:pStyle w:val="CTableTextAbt"/>
            </w:pPr>
            <w:r w:rsidRPr="00A57CF8">
              <w:t>60 - 100</w:t>
            </w:r>
          </w:p>
        </w:tc>
      </w:tr>
      <w:tr w14:paraId="495CA1A3" w14:textId="77777777" w:rsidTr="00E604D0">
        <w:tblPrEx>
          <w:tblW w:w="10039" w:type="dxa"/>
          <w:jc w:val="center"/>
          <w:tblLayout w:type="fixed"/>
          <w:tblLook w:val="04A0"/>
        </w:tblPrEx>
        <w:trPr>
          <w:cantSplit/>
          <w:trHeight w:val="20"/>
          <w:jc w:val="center"/>
        </w:trPr>
        <w:tc>
          <w:tcPr>
            <w:tcW w:w="1170" w:type="dxa"/>
          </w:tcPr>
          <w:p w:rsidR="00F2635B" w:rsidRPr="00A57CF8" w:rsidP="00CB1C05" w14:paraId="4D03F7FB" w14:textId="77777777">
            <w:pPr>
              <w:pStyle w:val="LTableTextAbt"/>
            </w:pPr>
            <w:r w:rsidRPr="00A57CF8">
              <w:t>CRC</w:t>
            </w:r>
          </w:p>
        </w:tc>
        <w:tc>
          <w:tcPr>
            <w:tcW w:w="1800" w:type="dxa"/>
          </w:tcPr>
          <w:p w:rsidR="00F2635B" w:rsidRPr="00A57CF8" w:rsidP="00CB1C05" w14:paraId="2C4D2A3B" w14:textId="77777777">
            <w:pPr>
              <w:pStyle w:val="LTableTextAbt"/>
              <w:rPr>
                <w:rFonts w:asciiTheme="minorHAnsi" w:hAnsiTheme="minorHAnsi"/>
              </w:rPr>
            </w:pPr>
            <w:r w:rsidRPr="00A57CF8">
              <w:rPr>
                <w:rFonts w:asciiTheme="minorHAnsi" w:hAnsiTheme="minorHAnsi"/>
              </w:rPr>
              <w:t>Non-Chlorinated Brake Parts Cleaner Brakleen 05054</w:t>
            </w:r>
          </w:p>
        </w:tc>
        <w:tc>
          <w:tcPr>
            <w:tcW w:w="2970" w:type="dxa"/>
          </w:tcPr>
          <w:p w:rsidR="00F2635B" w:rsidRPr="003453D5" w:rsidP="00CB1C05" w14:paraId="2759EF4E" w14:textId="77777777">
            <w:pPr>
              <w:pStyle w:val="LTableTextAbt"/>
            </w:pPr>
            <w:hyperlink r:id="rId92" w:history="1">
              <w:r w:rsidRPr="003453D5" w:rsidR="004F366B">
                <w:t>https://docs.crcindustries.com/msds/1003670E.pdf</w:t>
              </w:r>
            </w:hyperlink>
          </w:p>
          <w:p w:rsidR="00F2635B" w:rsidRPr="003453D5" w:rsidP="00CB1C05" w14:paraId="403E3CF5" w14:textId="77777777">
            <w:pPr>
              <w:pStyle w:val="LTableTextAbt"/>
            </w:pPr>
          </w:p>
        </w:tc>
        <w:tc>
          <w:tcPr>
            <w:tcW w:w="1080" w:type="dxa"/>
          </w:tcPr>
          <w:p w:rsidR="00F2635B" w:rsidRPr="00A57CF8" w:rsidP="00CB1C05" w14:paraId="2EB550A2" w14:textId="77777777">
            <w:pPr>
              <w:pStyle w:val="LTableTextAbt"/>
            </w:pPr>
            <w:r w:rsidRPr="00A57CF8">
              <w:t>4 October 2017</w:t>
            </w:r>
          </w:p>
          <w:p w:rsidR="00F2635B" w:rsidRPr="00A57CF8" w:rsidP="00CB1C05" w14:paraId="7CE31138" w14:textId="77777777">
            <w:pPr>
              <w:pStyle w:val="LTableTextAbt"/>
            </w:pPr>
          </w:p>
        </w:tc>
        <w:tc>
          <w:tcPr>
            <w:tcW w:w="1620" w:type="dxa"/>
          </w:tcPr>
          <w:p w:rsidR="00F2635B" w:rsidRPr="00A57CF8" w:rsidP="00CB1C05" w14:paraId="2E187E4A" w14:textId="77777777">
            <w:pPr>
              <w:pStyle w:val="LTableTextAbt"/>
            </w:pPr>
            <w:r w:rsidRPr="00A57CF8">
              <w:t>Acetone</w:t>
            </w:r>
          </w:p>
        </w:tc>
        <w:tc>
          <w:tcPr>
            <w:tcW w:w="1399" w:type="dxa"/>
          </w:tcPr>
          <w:p w:rsidR="00F2635B" w:rsidRPr="00A57CF8" w:rsidP="00CB1C05" w14:paraId="7CB1BAEA" w14:textId="77777777">
            <w:pPr>
              <w:pStyle w:val="CTableTextAbt"/>
            </w:pPr>
            <w:r w:rsidRPr="00A57CF8">
              <w:t>80 - 90</w:t>
            </w:r>
          </w:p>
        </w:tc>
      </w:tr>
      <w:tr w14:paraId="0C2BBFC3" w14:textId="77777777" w:rsidTr="00E604D0">
        <w:tblPrEx>
          <w:tblW w:w="10039" w:type="dxa"/>
          <w:jc w:val="center"/>
          <w:tblLayout w:type="fixed"/>
          <w:tblLook w:val="04A0"/>
        </w:tblPrEx>
        <w:trPr>
          <w:cantSplit/>
          <w:trHeight w:val="20"/>
          <w:jc w:val="center"/>
        </w:trPr>
        <w:tc>
          <w:tcPr>
            <w:tcW w:w="1170" w:type="dxa"/>
          </w:tcPr>
          <w:p w:rsidR="00F2635B" w:rsidRPr="00A57CF8" w:rsidP="00CB1C05" w14:paraId="01B1C329" w14:textId="77777777">
            <w:pPr>
              <w:pStyle w:val="LTableTextAbt"/>
            </w:pPr>
            <w:r w:rsidRPr="00A57CF8">
              <w:t>CRC</w:t>
            </w:r>
          </w:p>
        </w:tc>
        <w:tc>
          <w:tcPr>
            <w:tcW w:w="1800" w:type="dxa"/>
          </w:tcPr>
          <w:p w:rsidR="00F2635B" w:rsidRPr="00A57CF8" w:rsidP="00CB1C05" w14:paraId="1B98A050" w14:textId="77777777">
            <w:pPr>
              <w:pStyle w:val="LTableTextAbt"/>
              <w:rPr>
                <w:rFonts w:asciiTheme="minorHAnsi" w:hAnsiTheme="minorHAnsi"/>
              </w:rPr>
            </w:pPr>
            <w:r w:rsidRPr="00A57CF8">
              <w:rPr>
                <w:rFonts w:asciiTheme="minorHAnsi" w:hAnsiTheme="minorHAnsi"/>
              </w:rPr>
              <w:t>Ozzy Juice SW-4 Heavy Duty Degreasing Solution</w:t>
            </w:r>
          </w:p>
        </w:tc>
        <w:tc>
          <w:tcPr>
            <w:tcW w:w="2970" w:type="dxa"/>
          </w:tcPr>
          <w:p w:rsidR="00F2635B" w:rsidRPr="00A57CF8" w:rsidP="00CB1C05" w14:paraId="494ADB2E" w14:textId="77777777">
            <w:pPr>
              <w:pStyle w:val="LTableTextAbt"/>
            </w:pPr>
            <w:r w:rsidRPr="00A57CF8">
              <w:t>http://docs.crcindustries.com/msds/1004853E.pdf</w:t>
            </w:r>
          </w:p>
        </w:tc>
        <w:tc>
          <w:tcPr>
            <w:tcW w:w="1080" w:type="dxa"/>
          </w:tcPr>
          <w:p w:rsidR="00F2635B" w:rsidRPr="00A57CF8" w:rsidP="00CB1C05" w14:paraId="57C75471" w14:textId="77777777">
            <w:pPr>
              <w:pStyle w:val="LTableTextAbt"/>
            </w:pPr>
            <w:r w:rsidRPr="00A57CF8">
              <w:t>5 May 2020</w:t>
            </w:r>
          </w:p>
          <w:p w:rsidR="00F2635B" w:rsidRPr="00A57CF8" w:rsidP="00CB1C05" w14:paraId="14FF6000" w14:textId="77777777">
            <w:pPr>
              <w:pStyle w:val="LTableTextAbt"/>
            </w:pPr>
          </w:p>
        </w:tc>
        <w:tc>
          <w:tcPr>
            <w:tcW w:w="1620" w:type="dxa"/>
          </w:tcPr>
          <w:p w:rsidR="00F2635B" w:rsidRPr="00A57CF8" w:rsidP="00CB1C05" w14:paraId="24129786" w14:textId="77777777">
            <w:pPr>
              <w:pStyle w:val="LTableTextAbt"/>
            </w:pPr>
            <w:r w:rsidRPr="00A57CF8">
              <w:t>Water</w:t>
            </w:r>
          </w:p>
        </w:tc>
        <w:tc>
          <w:tcPr>
            <w:tcW w:w="1399" w:type="dxa"/>
          </w:tcPr>
          <w:p w:rsidR="00F2635B" w:rsidRPr="00A57CF8" w:rsidP="00CB1C05" w14:paraId="784BBA01" w14:textId="77777777">
            <w:pPr>
              <w:pStyle w:val="CTableTextAbt"/>
            </w:pPr>
            <w:r w:rsidRPr="00A57CF8">
              <w:t>90 - 100</w:t>
            </w:r>
          </w:p>
        </w:tc>
      </w:tr>
      <w:tr w14:paraId="0F051919" w14:textId="77777777" w:rsidTr="00E604D0">
        <w:tblPrEx>
          <w:tblW w:w="10039" w:type="dxa"/>
          <w:jc w:val="center"/>
          <w:tblLayout w:type="fixed"/>
          <w:tblLook w:val="04A0"/>
        </w:tblPrEx>
        <w:trPr>
          <w:cantSplit/>
          <w:trHeight w:val="20"/>
          <w:jc w:val="center"/>
        </w:trPr>
        <w:tc>
          <w:tcPr>
            <w:tcW w:w="10039" w:type="dxa"/>
            <w:gridSpan w:val="6"/>
          </w:tcPr>
          <w:p w:rsidR="00F2635B" w:rsidRPr="00A57CF8" w:rsidP="00CB1C05" w14:paraId="05685803" w14:textId="77777777">
            <w:pPr>
              <w:pStyle w:val="LTableTextAbt"/>
            </w:pPr>
            <w:r w:rsidRPr="00937F5B">
              <w:rPr>
                <w:szCs w:val="18"/>
              </w:rPr>
              <w:t xml:space="preserve">Note: Orange shaded rows indicate products that contain </w:t>
            </w:r>
            <w:r>
              <w:rPr>
                <w:szCs w:val="18"/>
              </w:rPr>
              <w:t>PCE</w:t>
            </w:r>
            <w:r w:rsidRPr="00937F5B">
              <w:rPr>
                <w:szCs w:val="18"/>
              </w:rPr>
              <w:t>. Grey shaded rows indicate products that contain another one of the first 10 TSCA work plan chemicals.</w:t>
            </w:r>
          </w:p>
        </w:tc>
      </w:tr>
    </w:tbl>
    <w:p w:rsidR="00FB54D9" w:rsidP="00CB1C05" w14:paraId="51A09BCA" w14:textId="77777777"/>
    <w:p w:rsidR="00FB54D9" w:rsidP="00CB1C05" w14:paraId="198567B5" w14:textId="77777777">
      <w:r>
        <w:fldChar w:fldCharType="begin" w:fldLock="1"/>
      </w:r>
      <w:r>
        <w:instrText xml:space="preserve"> REF _Ref111190339 \h </w:instrText>
      </w:r>
      <w:r>
        <w:fldChar w:fldCharType="separate"/>
      </w:r>
      <w:r w:rsidRPr="00C31E76" w:rsidR="0092222B">
        <w:t xml:space="preserve">Table </w:t>
      </w:r>
      <w:r w:rsidR="0092222B">
        <w:rPr>
          <w:noProof/>
        </w:rPr>
        <w:t>5</w:t>
      </w:r>
      <w:r w:rsidR="0092222B">
        <w:noBreakHyphen/>
      </w:r>
      <w:r w:rsidR="0092222B">
        <w:rPr>
          <w:noProof/>
        </w:rPr>
        <w:t>31</w:t>
      </w:r>
      <w:r>
        <w:fldChar w:fldCharType="end"/>
      </w:r>
      <w:r>
        <w:t xml:space="preserve"> </w:t>
      </w:r>
      <w:r w:rsidRPr="008338B9">
        <w:t>shows the anticipated, approximate market share percentage of primary solvents in products estimated using the chemical ranking procedure. If</w:t>
      </w:r>
      <w:r w:rsidRPr="00785EA6">
        <w:t xml:space="preserve"> restrictions</w:t>
      </w:r>
      <w:r w:rsidRPr="0009199A">
        <w:t xml:space="preserve"> were implemented for</w:t>
      </w:r>
      <w:r>
        <w:t xml:space="preserve"> </w:t>
      </w:r>
      <w:r w:rsidR="00843813">
        <w:t>PCE</w:t>
      </w:r>
      <w:r>
        <w:t>,</w:t>
      </w:r>
      <w:r w:rsidRPr="0009199A">
        <w:t xml:space="preserve"> t</w:t>
      </w:r>
      <w:r>
        <w:t xml:space="preserve">hen it is anticipated that acetone and water </w:t>
      </w:r>
      <w:r w:rsidRPr="0009199A">
        <w:t>would be the most prevalent solvent</w:t>
      </w:r>
      <w:r>
        <w:t>s</w:t>
      </w:r>
      <w:r w:rsidRPr="0009199A">
        <w:t xml:space="preserve"> used in replacement products</w:t>
      </w:r>
      <w:r>
        <w:t>. There are several solvents used in alternative products that contain GreenScreen Benchmark 1 chemicals such as toluene, xylene, and naphtha. In the past, hexane has been in used in alternative products and has been responsible for severe cases of occupational disease and disability when used in brake cleaners</w:t>
      </w:r>
      <w:r w:rsidR="003D3338">
        <w:t xml:space="preserve"> </w:t>
      </w:r>
      <w:r w:rsidR="00943F62">
        <w:t>(</w:t>
      </w:r>
      <w:hyperlink w:anchor="_ENREF_101" w:tooltip="University of California Berkeley (UCB), 2010 #37" w:history="1">
        <w:r w:rsidR="00414172">
          <w:fldChar w:fldCharType="begin" w:fldLock="1"/>
        </w:r>
        <w:r w:rsidR="00414172">
          <w:instrText xml:space="preserve"> ADDIN EN.CITE &lt;EndNote&gt;&lt;Cite ExcludeAuth="1"&gt;&lt;Author&gt;University of California Berkeley (UCB)&lt;/Author&gt;&lt;Year&gt;2010&lt;/Year&gt;&lt;RecNum&gt;37&lt;/RecNum&gt;&lt;Prefix&gt;UCB &lt;/Prefix&gt;&lt;DisplayText&gt;UCB 2010&lt;/DisplayText&gt;&lt;record&gt;&lt;rec-number&gt;37&lt;/rec-number&gt;&lt;foreign-keys&gt;&lt;key app="EN" db-id="52wf2wf0o0rv01e9dzo52td80t0590tp2fwd" timestamp="1714499636"&gt;37&lt;/key&gt;&lt;/foreign-keys&gt;&lt;ref-type name="Generic"&gt;13&lt;/ref-type&gt;&lt;contributors&gt;&lt;authors&gt;&lt;author&gt;University of California Berkeley (UCB),&lt;/author&gt;&lt;/authors&gt;&lt;/contributors&gt;&lt;titles&gt;&lt;title&gt;Perspectives: Preventing Toxic Exposures Workplace Lessons In Safer Alternatives&lt;/title&gt;&lt;/titles&gt;&lt;dates&gt;&lt;year&gt;2010&lt;/year&gt;&lt;/dates&gt;&lt;urls&gt;&lt;related-urls&gt;&lt;url&gt;http://healthresearchforaction.org/sites/default/files/PDF_PERSPECTIVES_PrevToxicExp_FNL_0.pdf&lt;/url&gt;&lt;/related-urls&gt;&lt;/urls&gt;&lt;/record&gt;&lt;/Cite&gt;&lt;/EndNote&gt;</w:instrText>
        </w:r>
        <w:r w:rsidR="00414172">
          <w:fldChar w:fldCharType="separate"/>
        </w:r>
        <w:r w:rsidR="00414172">
          <w:rPr>
            <w:noProof/>
          </w:rPr>
          <w:t>UCB 2010</w:t>
        </w:r>
        <w:r w:rsidR="00414172">
          <w:fldChar w:fldCharType="end"/>
        </w:r>
      </w:hyperlink>
      <w:r w:rsidR="00943F62">
        <w:t>)</w:t>
      </w:r>
      <w:r w:rsidR="00FB6BA4">
        <w:t>.</w:t>
      </w:r>
      <w:r>
        <w:rPr>
          <w:rFonts w:asciiTheme="minorHAnsi" w:hAnsiTheme="minorHAnsi" w:cstheme="minorHAnsi"/>
          <w:szCs w:val="22"/>
        </w:rPr>
        <w:t xml:space="preserve"> </w:t>
      </w:r>
      <w:r>
        <w:t xml:space="preserve">These </w:t>
      </w:r>
      <w:r w:rsidR="008D7879">
        <w:t>Benchmark 1</w:t>
      </w:r>
      <w:r>
        <w:t xml:space="preserve"> solvents are potential regrettable substitutions for </w:t>
      </w:r>
      <w:r w:rsidR="00843813">
        <w:t>PCE</w:t>
      </w:r>
      <w:r>
        <w:t>. There are numerous commercially available alternative products for brake cleaning products without Benchmark 1 solv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05"/>
        <w:gridCol w:w="2340"/>
        <w:gridCol w:w="2250"/>
      </w:tblGrid>
      <w:tr w14:paraId="41913024" w14:textId="77777777" w:rsidTr="00D773A7">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095" w:type="dxa"/>
            <w:gridSpan w:val="3"/>
            <w:tcBorders>
              <w:top w:val="nil"/>
              <w:left w:val="nil"/>
              <w:right w:val="nil"/>
            </w:tcBorders>
            <w:shd w:val="clear" w:color="auto" w:fill="auto"/>
          </w:tcPr>
          <w:p w:rsidR="00D773A7" w:rsidRPr="00041A43" w:rsidP="00CB1C05" w14:paraId="2DE83DA2" w14:textId="77777777">
            <w:pPr>
              <w:pStyle w:val="TableTitleA"/>
              <w:rPr>
                <w:b/>
                <w:bCs/>
                <w:sz w:val="21"/>
                <w:szCs w:val="21"/>
              </w:rPr>
            </w:pPr>
            <w:bookmarkStart w:id="419" w:name="_Ref111190339"/>
            <w:bookmarkStart w:id="420" w:name="_Toc121142577"/>
            <w:bookmarkStart w:id="421" w:name="_Toc165379571"/>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1</w:t>
            </w:r>
            <w:r w:rsidR="00BC4B5D">
              <w:rPr>
                <w:noProof/>
              </w:rPr>
              <w:fldChar w:fldCharType="end"/>
            </w:r>
            <w:bookmarkEnd w:id="419"/>
            <w:r w:rsidRPr="00C31E76">
              <w:t>:</w:t>
            </w:r>
            <w:r>
              <w:t xml:space="preserve"> </w:t>
            </w:r>
            <w:r w:rsidRPr="00821B53">
              <w:t xml:space="preserve">Estimated </w:t>
            </w:r>
            <w:r w:rsidRPr="00821B53" w:rsidR="008D7879">
              <w:t xml:space="preserve">Percentage Share </w:t>
            </w:r>
            <w:r w:rsidRPr="00821B53">
              <w:t xml:space="preserve">of </w:t>
            </w:r>
            <w:r w:rsidRPr="00821B53" w:rsidR="008D7879">
              <w:t xml:space="preserve">Solvent Ingredients </w:t>
            </w:r>
            <w:r w:rsidRPr="00821B53">
              <w:t xml:space="preserve">for </w:t>
            </w:r>
            <w:r w:rsidRPr="00821B53" w:rsidR="008D7879">
              <w:t>Reviewed Brake Cleaning Products</w:t>
            </w:r>
            <w:bookmarkEnd w:id="420"/>
            <w:bookmarkEnd w:id="421"/>
          </w:p>
        </w:tc>
      </w:tr>
      <w:tr w14:paraId="6EF8CE5F" w14:textId="77777777" w:rsidTr="00D773A7">
        <w:tblPrEx>
          <w:tblW w:w="0" w:type="auto"/>
          <w:jc w:val="center"/>
          <w:tblLook w:val="04A0"/>
        </w:tblPrEx>
        <w:trPr>
          <w:cantSplit/>
          <w:trHeight w:val="20"/>
          <w:tblHeader/>
          <w:jc w:val="center"/>
        </w:trPr>
        <w:tc>
          <w:tcPr>
            <w:tcW w:w="3505" w:type="dxa"/>
            <w:shd w:val="clear" w:color="auto" w:fill="48A9C5"/>
          </w:tcPr>
          <w:p w:rsidR="00B73283" w:rsidRPr="00041A43" w:rsidP="00CB1C05" w14:paraId="79F0A912" w14:textId="77777777">
            <w:pPr>
              <w:pStyle w:val="TableSubtitle"/>
            </w:pPr>
            <w:r w:rsidRPr="00041A43">
              <w:t>Ingredient</w:t>
            </w:r>
          </w:p>
        </w:tc>
        <w:tc>
          <w:tcPr>
            <w:tcW w:w="2340" w:type="dxa"/>
            <w:shd w:val="clear" w:color="auto" w:fill="48A9C5"/>
          </w:tcPr>
          <w:p w:rsidR="00B73283" w:rsidRPr="00041A43" w:rsidP="00CB1C05" w14:paraId="20930922" w14:textId="77777777">
            <w:pPr>
              <w:pStyle w:val="TableSubtitle"/>
            </w:pPr>
            <w:r w:rsidRPr="00C5726B">
              <w:t>Current market share</w:t>
            </w:r>
          </w:p>
        </w:tc>
        <w:tc>
          <w:tcPr>
            <w:tcW w:w="2250" w:type="dxa"/>
            <w:shd w:val="clear" w:color="auto" w:fill="48A9C5"/>
          </w:tcPr>
          <w:p w:rsidR="00B73283" w:rsidRPr="00041A43" w:rsidP="00CB1C05" w14:paraId="43D21EEA" w14:textId="77777777">
            <w:pPr>
              <w:pStyle w:val="TableSubtitle"/>
            </w:pPr>
            <w:r>
              <w:t>Projections for replacement products</w:t>
            </w:r>
          </w:p>
        </w:tc>
      </w:tr>
      <w:tr w14:paraId="48A8C593" w14:textId="77777777" w:rsidTr="00D773A7">
        <w:tblPrEx>
          <w:tblW w:w="0" w:type="auto"/>
          <w:jc w:val="center"/>
          <w:tblLook w:val="04A0"/>
        </w:tblPrEx>
        <w:trPr>
          <w:cantSplit/>
          <w:trHeight w:val="20"/>
          <w:jc w:val="center"/>
        </w:trPr>
        <w:tc>
          <w:tcPr>
            <w:tcW w:w="3505" w:type="dxa"/>
            <w:shd w:val="clear" w:color="auto" w:fill="F1AD7A" w:themeFill="accent2" w:themeFillTint="99"/>
          </w:tcPr>
          <w:p w:rsidR="00FB54D9" w:rsidRPr="00041A43" w:rsidP="00CB1C05" w14:paraId="5A120AC5" w14:textId="77777777">
            <w:pPr>
              <w:pStyle w:val="LTableTextAbt"/>
            </w:pPr>
            <w:r w:rsidRPr="00041A43">
              <w:t>P</w:t>
            </w:r>
            <w:r w:rsidR="00D773A7">
              <w:t>erchloroethylene</w:t>
            </w:r>
          </w:p>
        </w:tc>
        <w:tc>
          <w:tcPr>
            <w:tcW w:w="2340" w:type="dxa"/>
            <w:shd w:val="clear" w:color="auto" w:fill="F1AD7A" w:themeFill="accent2" w:themeFillTint="99"/>
          </w:tcPr>
          <w:p w:rsidR="00FB54D9" w:rsidRPr="00041A43" w:rsidP="00CB1C05" w14:paraId="013415F1" w14:textId="77777777">
            <w:pPr>
              <w:pStyle w:val="CTableTextAbt"/>
            </w:pPr>
            <w:r w:rsidRPr="00041A43">
              <w:t>22%</w:t>
            </w:r>
          </w:p>
        </w:tc>
        <w:tc>
          <w:tcPr>
            <w:tcW w:w="2250" w:type="dxa"/>
            <w:shd w:val="clear" w:color="auto" w:fill="F1AD7A" w:themeFill="accent2" w:themeFillTint="99"/>
          </w:tcPr>
          <w:p w:rsidR="00FB54D9" w:rsidRPr="00041A43" w:rsidP="00CB1C05" w14:paraId="463A6105" w14:textId="77777777">
            <w:pPr>
              <w:pStyle w:val="CTableTextAbt"/>
            </w:pPr>
            <w:r w:rsidRPr="00041A43">
              <w:t>0%</w:t>
            </w:r>
          </w:p>
        </w:tc>
      </w:tr>
      <w:tr w14:paraId="5AE544BF" w14:textId="77777777" w:rsidTr="00D773A7">
        <w:tblPrEx>
          <w:tblW w:w="0" w:type="auto"/>
          <w:jc w:val="center"/>
          <w:tblLook w:val="04A0"/>
        </w:tblPrEx>
        <w:trPr>
          <w:cantSplit/>
          <w:trHeight w:val="20"/>
          <w:jc w:val="center"/>
        </w:trPr>
        <w:tc>
          <w:tcPr>
            <w:tcW w:w="3505" w:type="dxa"/>
            <w:shd w:val="clear" w:color="auto" w:fill="BFBFBF" w:themeFill="background1" w:themeFillShade="BF"/>
          </w:tcPr>
          <w:p w:rsidR="00FB54D9" w:rsidRPr="00041A43" w:rsidP="00CB1C05" w14:paraId="0DB065A8" w14:textId="77777777">
            <w:pPr>
              <w:pStyle w:val="LTableTextAbt"/>
            </w:pPr>
            <w:r>
              <w:t>Methylene Chloride</w:t>
            </w:r>
          </w:p>
        </w:tc>
        <w:tc>
          <w:tcPr>
            <w:tcW w:w="2340" w:type="dxa"/>
            <w:shd w:val="clear" w:color="auto" w:fill="BFBFBF" w:themeFill="background1" w:themeFillShade="BF"/>
          </w:tcPr>
          <w:p w:rsidR="00FB54D9" w:rsidRPr="00041A43" w:rsidP="00CB1C05" w14:paraId="43389BEC" w14:textId="77777777">
            <w:pPr>
              <w:pStyle w:val="CTableTextAbt"/>
            </w:pPr>
            <w:r w:rsidRPr="00041A43">
              <w:t>12%</w:t>
            </w:r>
          </w:p>
        </w:tc>
        <w:tc>
          <w:tcPr>
            <w:tcW w:w="2250" w:type="dxa"/>
            <w:shd w:val="clear" w:color="auto" w:fill="BFBFBF" w:themeFill="background1" w:themeFillShade="BF"/>
          </w:tcPr>
          <w:p w:rsidR="00FB54D9" w:rsidRPr="00041A43" w:rsidP="00CB1C05" w14:paraId="6DC287EB" w14:textId="77777777">
            <w:pPr>
              <w:pStyle w:val="CTableTextAbt"/>
            </w:pPr>
            <w:r w:rsidRPr="00041A43">
              <w:t>0%</w:t>
            </w:r>
          </w:p>
        </w:tc>
      </w:tr>
      <w:tr w14:paraId="3761337C" w14:textId="77777777" w:rsidTr="0001636D">
        <w:tblPrEx>
          <w:tblW w:w="0" w:type="auto"/>
          <w:jc w:val="center"/>
          <w:tblLook w:val="04A0"/>
        </w:tblPrEx>
        <w:trPr>
          <w:cantSplit/>
          <w:trHeight w:val="20"/>
          <w:jc w:val="center"/>
        </w:trPr>
        <w:tc>
          <w:tcPr>
            <w:tcW w:w="3505" w:type="dxa"/>
          </w:tcPr>
          <w:p w:rsidR="001A403C" w:rsidRPr="00041A43" w:rsidP="00CB1C05" w14:paraId="288B2F53" w14:textId="77777777">
            <w:pPr>
              <w:pStyle w:val="LTableTextAbt"/>
            </w:pPr>
            <w:r w:rsidRPr="00302940">
              <w:t>Acetone</w:t>
            </w:r>
          </w:p>
        </w:tc>
        <w:tc>
          <w:tcPr>
            <w:tcW w:w="2340" w:type="dxa"/>
          </w:tcPr>
          <w:p w:rsidR="001A403C" w:rsidRPr="00041A43" w:rsidP="00CB1C05" w14:paraId="7EA3581E" w14:textId="77777777">
            <w:pPr>
              <w:pStyle w:val="CTableTextAbt"/>
            </w:pPr>
            <w:r w:rsidRPr="00302940">
              <w:t>31%</w:t>
            </w:r>
          </w:p>
        </w:tc>
        <w:tc>
          <w:tcPr>
            <w:tcW w:w="2250" w:type="dxa"/>
          </w:tcPr>
          <w:p w:rsidR="001A403C" w:rsidRPr="00041A43" w:rsidP="00CB1C05" w14:paraId="5B78765A" w14:textId="77777777">
            <w:pPr>
              <w:pStyle w:val="CTableTextAbt"/>
            </w:pPr>
            <w:r w:rsidRPr="00302940">
              <w:t>47%</w:t>
            </w:r>
          </w:p>
        </w:tc>
      </w:tr>
      <w:tr w14:paraId="43A78A88" w14:textId="77777777" w:rsidTr="0001636D">
        <w:tblPrEx>
          <w:tblW w:w="0" w:type="auto"/>
          <w:jc w:val="center"/>
          <w:tblLook w:val="04A0"/>
        </w:tblPrEx>
        <w:trPr>
          <w:cantSplit/>
          <w:trHeight w:val="20"/>
          <w:jc w:val="center"/>
        </w:trPr>
        <w:tc>
          <w:tcPr>
            <w:tcW w:w="3505" w:type="dxa"/>
          </w:tcPr>
          <w:p w:rsidR="00FB54D9" w:rsidRPr="00041A43" w:rsidP="00CB1C05" w14:paraId="2700FF41" w14:textId="77777777">
            <w:pPr>
              <w:pStyle w:val="LTableTextAbt"/>
            </w:pPr>
            <w:r w:rsidRPr="00041A43">
              <w:t>Water</w:t>
            </w:r>
          </w:p>
        </w:tc>
        <w:tc>
          <w:tcPr>
            <w:tcW w:w="2340" w:type="dxa"/>
          </w:tcPr>
          <w:p w:rsidR="00FB54D9" w:rsidRPr="00041A43" w:rsidP="00CB1C05" w14:paraId="6C4D26F8" w14:textId="77777777">
            <w:pPr>
              <w:pStyle w:val="CTableTextAbt"/>
            </w:pPr>
            <w:r w:rsidRPr="00041A43">
              <w:t>10%</w:t>
            </w:r>
          </w:p>
        </w:tc>
        <w:tc>
          <w:tcPr>
            <w:tcW w:w="2250" w:type="dxa"/>
          </w:tcPr>
          <w:p w:rsidR="00FB54D9" w:rsidRPr="00041A43" w:rsidP="00CB1C05" w14:paraId="66DCE76F" w14:textId="77777777">
            <w:pPr>
              <w:pStyle w:val="CTableTextAbt"/>
            </w:pPr>
            <w:r w:rsidRPr="00041A43">
              <w:t>16%</w:t>
            </w:r>
          </w:p>
        </w:tc>
      </w:tr>
      <w:tr w14:paraId="594E8427" w14:textId="77777777" w:rsidTr="0001636D">
        <w:tblPrEx>
          <w:tblW w:w="0" w:type="auto"/>
          <w:jc w:val="center"/>
          <w:tblLook w:val="04A0"/>
        </w:tblPrEx>
        <w:trPr>
          <w:cantSplit/>
          <w:trHeight w:val="20"/>
          <w:jc w:val="center"/>
        </w:trPr>
        <w:tc>
          <w:tcPr>
            <w:tcW w:w="3505" w:type="dxa"/>
          </w:tcPr>
          <w:p w:rsidR="00FB54D9" w:rsidRPr="00041A43" w:rsidP="00CB1C05" w14:paraId="0D7A4AE4" w14:textId="77777777">
            <w:pPr>
              <w:pStyle w:val="LTableTextAbt"/>
            </w:pPr>
            <w:r w:rsidRPr="00041A43">
              <w:t xml:space="preserve">Naphtha </w:t>
            </w:r>
          </w:p>
        </w:tc>
        <w:tc>
          <w:tcPr>
            <w:tcW w:w="2340" w:type="dxa"/>
          </w:tcPr>
          <w:p w:rsidR="00FB54D9" w:rsidRPr="00041A43" w:rsidP="00CB1C05" w14:paraId="2797CB3F" w14:textId="77777777">
            <w:pPr>
              <w:pStyle w:val="CTableTextAbt"/>
            </w:pPr>
            <w:r w:rsidRPr="00041A43">
              <w:t>9%</w:t>
            </w:r>
          </w:p>
        </w:tc>
        <w:tc>
          <w:tcPr>
            <w:tcW w:w="2250" w:type="dxa"/>
          </w:tcPr>
          <w:p w:rsidR="00FB54D9" w:rsidRPr="00041A43" w:rsidP="00CB1C05" w14:paraId="055CEF21" w14:textId="77777777">
            <w:pPr>
              <w:pStyle w:val="CTableTextAbt"/>
            </w:pPr>
            <w:r w:rsidRPr="00041A43">
              <w:t>13%</w:t>
            </w:r>
          </w:p>
        </w:tc>
      </w:tr>
      <w:tr w14:paraId="183FC66B" w14:textId="77777777" w:rsidTr="0001636D">
        <w:tblPrEx>
          <w:tblW w:w="0" w:type="auto"/>
          <w:jc w:val="center"/>
          <w:tblLook w:val="04A0"/>
        </w:tblPrEx>
        <w:trPr>
          <w:cantSplit/>
          <w:trHeight w:val="20"/>
          <w:jc w:val="center"/>
        </w:trPr>
        <w:tc>
          <w:tcPr>
            <w:tcW w:w="3505" w:type="dxa"/>
          </w:tcPr>
          <w:p w:rsidR="00FB54D9" w:rsidRPr="00041A43" w:rsidP="00CB1C05" w14:paraId="3430AABB" w14:textId="77777777">
            <w:pPr>
              <w:pStyle w:val="LTableTextAbt"/>
            </w:pPr>
            <w:r w:rsidRPr="00041A43">
              <w:t>Heptane, branched, cyclic, and linear</w:t>
            </w:r>
          </w:p>
        </w:tc>
        <w:tc>
          <w:tcPr>
            <w:tcW w:w="2340" w:type="dxa"/>
          </w:tcPr>
          <w:p w:rsidR="00FB54D9" w:rsidRPr="00041A43" w:rsidP="00CB1C05" w14:paraId="4A128440" w14:textId="77777777">
            <w:pPr>
              <w:pStyle w:val="CTableTextAbt"/>
            </w:pPr>
            <w:r w:rsidRPr="00041A43">
              <w:t>6%</w:t>
            </w:r>
          </w:p>
        </w:tc>
        <w:tc>
          <w:tcPr>
            <w:tcW w:w="2250" w:type="dxa"/>
          </w:tcPr>
          <w:p w:rsidR="00FB54D9" w:rsidRPr="00041A43" w:rsidP="00CB1C05" w14:paraId="43686D8E" w14:textId="77777777">
            <w:pPr>
              <w:pStyle w:val="CTableTextAbt"/>
            </w:pPr>
            <w:r w:rsidRPr="00041A43">
              <w:t>9%</w:t>
            </w:r>
          </w:p>
        </w:tc>
      </w:tr>
      <w:tr w14:paraId="7103F7B9" w14:textId="77777777" w:rsidTr="0001636D">
        <w:tblPrEx>
          <w:tblW w:w="0" w:type="auto"/>
          <w:jc w:val="center"/>
          <w:tblLook w:val="04A0"/>
        </w:tblPrEx>
        <w:trPr>
          <w:cantSplit/>
          <w:trHeight w:val="20"/>
          <w:jc w:val="center"/>
        </w:trPr>
        <w:tc>
          <w:tcPr>
            <w:tcW w:w="3505" w:type="dxa"/>
          </w:tcPr>
          <w:p w:rsidR="00FB54D9" w:rsidRPr="00041A43" w:rsidP="00CB1C05" w14:paraId="61ABA493" w14:textId="77777777">
            <w:pPr>
              <w:pStyle w:val="LTableTextAbt"/>
            </w:pPr>
            <w:r w:rsidRPr="00041A43">
              <w:t xml:space="preserve">Xylene </w:t>
            </w:r>
          </w:p>
        </w:tc>
        <w:tc>
          <w:tcPr>
            <w:tcW w:w="2340" w:type="dxa"/>
          </w:tcPr>
          <w:p w:rsidR="00FB54D9" w:rsidRPr="00041A43" w:rsidP="00CB1C05" w14:paraId="10D593F7" w14:textId="77777777">
            <w:pPr>
              <w:pStyle w:val="CTableTextAbt"/>
            </w:pPr>
            <w:r w:rsidRPr="00041A43">
              <w:t>3%</w:t>
            </w:r>
          </w:p>
        </w:tc>
        <w:tc>
          <w:tcPr>
            <w:tcW w:w="2250" w:type="dxa"/>
          </w:tcPr>
          <w:p w:rsidR="00FB54D9" w:rsidRPr="00041A43" w:rsidP="00CB1C05" w14:paraId="6C9A282B" w14:textId="77777777">
            <w:pPr>
              <w:pStyle w:val="CTableTextAbt"/>
            </w:pPr>
            <w:r w:rsidRPr="00041A43">
              <w:t>4%</w:t>
            </w:r>
          </w:p>
        </w:tc>
      </w:tr>
      <w:tr w14:paraId="21F254E0" w14:textId="77777777" w:rsidTr="0001636D">
        <w:tblPrEx>
          <w:tblW w:w="0" w:type="auto"/>
          <w:jc w:val="center"/>
          <w:tblLook w:val="04A0"/>
        </w:tblPrEx>
        <w:trPr>
          <w:cantSplit/>
          <w:trHeight w:val="20"/>
          <w:jc w:val="center"/>
        </w:trPr>
        <w:tc>
          <w:tcPr>
            <w:tcW w:w="3505" w:type="dxa"/>
          </w:tcPr>
          <w:p w:rsidR="00FB54D9" w:rsidRPr="00041A43" w:rsidP="00CB1C05" w14:paraId="40436905" w14:textId="77777777">
            <w:pPr>
              <w:pStyle w:val="LTableTextAbt"/>
            </w:pPr>
            <w:r w:rsidRPr="00041A43">
              <w:t>Toluene</w:t>
            </w:r>
          </w:p>
        </w:tc>
        <w:tc>
          <w:tcPr>
            <w:tcW w:w="2340" w:type="dxa"/>
          </w:tcPr>
          <w:p w:rsidR="00FB54D9" w:rsidRPr="00041A43" w:rsidP="00CB1C05" w14:paraId="7520C58C" w14:textId="77777777">
            <w:pPr>
              <w:pStyle w:val="CTableTextAbt"/>
            </w:pPr>
            <w:r w:rsidRPr="00041A43">
              <w:t>3%</w:t>
            </w:r>
          </w:p>
        </w:tc>
        <w:tc>
          <w:tcPr>
            <w:tcW w:w="2250" w:type="dxa"/>
          </w:tcPr>
          <w:p w:rsidR="00FB54D9" w:rsidRPr="00041A43" w:rsidP="00CB1C05" w14:paraId="054778CF" w14:textId="77777777">
            <w:pPr>
              <w:pStyle w:val="CTableTextAbt"/>
            </w:pPr>
            <w:r w:rsidRPr="00041A43">
              <w:t>4%</w:t>
            </w:r>
          </w:p>
        </w:tc>
      </w:tr>
      <w:tr w14:paraId="6CECE399" w14:textId="77777777" w:rsidTr="0001636D">
        <w:tblPrEx>
          <w:tblW w:w="0" w:type="auto"/>
          <w:jc w:val="center"/>
          <w:tblLook w:val="04A0"/>
        </w:tblPrEx>
        <w:trPr>
          <w:cantSplit/>
          <w:trHeight w:val="20"/>
          <w:jc w:val="center"/>
        </w:trPr>
        <w:tc>
          <w:tcPr>
            <w:tcW w:w="3505" w:type="dxa"/>
          </w:tcPr>
          <w:p w:rsidR="00FB54D9" w:rsidRPr="00041A43" w:rsidP="00CB1C05" w14:paraId="68AEC746" w14:textId="77777777">
            <w:pPr>
              <w:pStyle w:val="LTableTextAbt"/>
            </w:pPr>
            <w:r w:rsidRPr="00041A43">
              <w:t xml:space="preserve">All other solvents </w:t>
            </w:r>
          </w:p>
        </w:tc>
        <w:tc>
          <w:tcPr>
            <w:tcW w:w="2340" w:type="dxa"/>
          </w:tcPr>
          <w:p w:rsidR="00FB54D9" w:rsidRPr="00041A43" w:rsidP="00CB1C05" w14:paraId="141FC796" w14:textId="77777777">
            <w:pPr>
              <w:pStyle w:val="CTableTextAbt"/>
            </w:pPr>
            <w:r w:rsidRPr="00041A43">
              <w:t>4%</w:t>
            </w:r>
          </w:p>
        </w:tc>
        <w:tc>
          <w:tcPr>
            <w:tcW w:w="2250" w:type="dxa"/>
          </w:tcPr>
          <w:p w:rsidR="00FB54D9" w:rsidRPr="00041A43" w:rsidP="00CB1C05" w14:paraId="22388256" w14:textId="77777777">
            <w:pPr>
              <w:pStyle w:val="CTableTextAbt"/>
            </w:pPr>
            <w:r w:rsidRPr="00041A43">
              <w:t>7%</w:t>
            </w:r>
          </w:p>
        </w:tc>
      </w:tr>
      <w:tr w14:paraId="107481F1" w14:textId="77777777" w:rsidTr="0001636D">
        <w:tblPrEx>
          <w:tblW w:w="0" w:type="auto"/>
          <w:jc w:val="center"/>
          <w:tblLook w:val="04A0"/>
        </w:tblPrEx>
        <w:trPr>
          <w:cantSplit/>
          <w:trHeight w:val="20"/>
          <w:jc w:val="center"/>
        </w:trPr>
        <w:tc>
          <w:tcPr>
            <w:tcW w:w="8095" w:type="dxa"/>
            <w:gridSpan w:val="3"/>
          </w:tcPr>
          <w:p w:rsidR="00D773A7" w:rsidRPr="00E05775" w:rsidP="00CB1C05" w14:paraId="56E453ED" w14:textId="77777777">
            <w:pPr>
              <w:rPr>
                <w:sz w:val="18"/>
                <w:szCs w:val="18"/>
              </w:rPr>
            </w:pPr>
            <w:r w:rsidRPr="00E05775">
              <w:rPr>
                <w:sz w:val="18"/>
                <w:szCs w:val="18"/>
              </w:rPr>
              <w:t>Note</w:t>
            </w:r>
            <w:r w:rsidRPr="00E05775" w:rsidR="00E05775">
              <w:rPr>
                <w:sz w:val="18"/>
                <w:szCs w:val="18"/>
              </w:rPr>
              <w:t>s</w:t>
            </w:r>
            <w:r w:rsidRPr="00E05775">
              <w:rPr>
                <w:sz w:val="18"/>
                <w:szCs w:val="18"/>
              </w:rPr>
              <w:t>:</w:t>
            </w:r>
            <w:r w:rsidRPr="00E05775" w:rsidR="00E05775">
              <w:rPr>
                <w:sz w:val="18"/>
                <w:szCs w:val="18"/>
              </w:rPr>
              <w:t xml:space="preserve"> </w:t>
            </w:r>
            <w:r w:rsidRPr="00E05775" w:rsidR="00E05775">
              <w:rPr>
                <w:color w:val="000000"/>
                <w:sz w:val="18"/>
                <w:szCs w:val="18"/>
              </w:rPr>
              <w:t xml:space="preserve">The figures shown here are based on a proxy chemical ranking procedure, which draws upon factors including concentration in the product and availability and quality of product reviews. </w:t>
            </w:r>
            <w:r w:rsidRPr="00E05775">
              <w:rPr>
                <w:sz w:val="18"/>
                <w:szCs w:val="18"/>
              </w:rPr>
              <w:t xml:space="preserve">Orange shading indicates </w:t>
            </w:r>
            <w:r w:rsidR="00843813">
              <w:rPr>
                <w:sz w:val="18"/>
                <w:szCs w:val="18"/>
              </w:rPr>
              <w:t>PCE</w:t>
            </w:r>
            <w:r w:rsidRPr="00E05775">
              <w:rPr>
                <w:sz w:val="18"/>
                <w:szCs w:val="18"/>
              </w:rPr>
              <w:t>. Grey shading indicates another one of the first 10 TSCA work plan chemicals</w:t>
            </w:r>
          </w:p>
        </w:tc>
      </w:tr>
    </w:tbl>
    <w:p w:rsidR="00FB54D9" w:rsidP="00CB1C05" w14:paraId="60A9C208" w14:textId="77777777"/>
    <w:p w:rsidR="00FB54D9" w:rsidRPr="007D3DBA" w:rsidP="00CB1C05" w14:paraId="6B8591AF" w14:textId="77777777">
      <w:pPr>
        <w:pStyle w:val="Heading3"/>
      </w:pPr>
      <w:bookmarkStart w:id="422" w:name="_Toc114061924"/>
      <w:r w:rsidRPr="007D3DBA">
        <w:t xml:space="preserve">Volatile </w:t>
      </w:r>
      <w:r>
        <w:t>Organic Compounds Content</w:t>
      </w:r>
      <w:bookmarkEnd w:id="422"/>
    </w:p>
    <w:p w:rsidR="00FB54D9" w:rsidRPr="00F5688F" w:rsidP="00CB1C05" w14:paraId="7E32CC2C" w14:textId="77777777">
      <w:r w:rsidRPr="00F5688F">
        <w:t xml:space="preserve">VOC regulations for </w:t>
      </w:r>
      <w:r>
        <w:t>brake</w:t>
      </w:r>
      <w:r w:rsidRPr="00F5688F">
        <w:t xml:space="preserve"> cleaning products are present at the state and regional level, but not at the federal level</w:t>
      </w:r>
      <w:r>
        <w:t xml:space="preserve">. </w:t>
      </w:r>
      <w:r w:rsidRPr="00F5688F">
        <w:t>The VOC regulations are not present in all states, but mostly for states covered by OTC and a few other states such as California</w:t>
      </w:r>
      <w:r>
        <w:t xml:space="preserve">. </w:t>
      </w:r>
      <w:r w:rsidRPr="00F5688F">
        <w:t xml:space="preserve">There </w:t>
      </w:r>
      <w:r>
        <w:t>are</w:t>
      </w:r>
      <w:r w:rsidRPr="00F5688F">
        <w:t xml:space="preserve"> four different levels of VOC requirements for </w:t>
      </w:r>
      <w:r>
        <w:t>brake</w:t>
      </w:r>
      <w:r w:rsidRPr="00F5688F">
        <w:t xml:space="preserve"> cleaning </w:t>
      </w:r>
      <w:r w:rsidRPr="00FB250C">
        <w:t xml:space="preserve">products </w:t>
      </w:r>
      <w:r w:rsidRPr="00FB250C" w:rsidR="00FB250C">
        <w:t>(</w:t>
      </w:r>
      <w:hyperlink w:anchor="_ENREF_25" w:tooltip="ISSA, 2019 #38" w:history="1">
        <w:r w:rsidRPr="00FB250C" w:rsidR="00414172">
          <w:fldChar w:fldCharType="begin" w:fldLock="1"/>
        </w:r>
        <w:r w:rsidR="00414172">
          <w:instrText xml:space="preserve"> ADDIN EN.CITE &lt;EndNote&gt;&lt;Cite&gt;&lt;Author&gt;ISSA&lt;/Author&gt;&lt;Year&gt;2019&lt;/Year&gt;&lt;RecNum&gt;38&lt;/RecNum&gt;&lt;DisplayText&gt;ISSA 2019&lt;/DisplayText&gt;&lt;record&gt;&lt;rec-number&gt;38&lt;/rec-number&gt;&lt;foreign-keys&gt;&lt;key app="EN" db-id="52wf2wf0o0rv01e9dzo52td80t0590tp2fwd" timestamp="1714499636"&gt;38&lt;/key&gt;&lt;/foreign-keys&gt;&lt;ref-type name="Generic"&gt;13&lt;/ref-type&gt;&lt;contributors&gt;&lt;authors&gt;&lt;author&gt;ISSA,&lt;/author&gt;&lt;/authors&gt;&lt;/contributors&gt;&lt;titles&gt;&lt;title&gt;Summary of State and Federal VOC Limitations for Institutional and Consumer Products&lt;/title&gt;&lt;/titles&gt;&lt;dates&gt;&lt;year&gt;2019&lt;/year&gt;&lt;/dates&gt;&lt;urls&gt;&lt;related-urls&gt;&lt;url&gt;https://www.issa.com/wp-content/uploads/VOC_Limits_Summary_19.pdf&lt;/url&gt;&lt;/related-urls&gt;&lt;/urls&gt;&lt;/record&gt;&lt;/Cite&gt;&lt;/EndNote&gt;</w:instrText>
        </w:r>
        <w:r w:rsidRPr="00FB250C" w:rsidR="00414172">
          <w:fldChar w:fldCharType="separate"/>
        </w:r>
        <w:r w:rsidRPr="00FB250C" w:rsidR="00414172">
          <w:rPr>
            <w:noProof/>
          </w:rPr>
          <w:t>ISSA 2019</w:t>
        </w:r>
        <w:r w:rsidRPr="00FB250C" w:rsidR="00414172">
          <w:fldChar w:fldCharType="end"/>
        </w:r>
      </w:hyperlink>
      <w:r w:rsidRPr="00FB250C" w:rsidR="00FB250C">
        <w:t>)</w:t>
      </w:r>
      <w:r w:rsidR="00FB250C">
        <w:t>:</w:t>
      </w:r>
    </w:p>
    <w:p w:rsidR="00FB54D9" w:rsidRPr="00427583" w:rsidP="00CB1C05" w14:paraId="7DCFBFDF" w14:textId="77777777">
      <w:pPr>
        <w:pStyle w:val="ListParagraph"/>
        <w:numPr>
          <w:ilvl w:val="0"/>
          <w:numId w:val="8"/>
        </w:numPr>
      </w:pPr>
      <w:r w:rsidRPr="00427583">
        <w:t xml:space="preserve">States with no VOC requirements </w:t>
      </w:r>
    </w:p>
    <w:p w:rsidR="00FB54D9" w:rsidRPr="00427583" w:rsidP="00CB1C05" w14:paraId="2600D303" w14:textId="77777777">
      <w:pPr>
        <w:pStyle w:val="ListParagraph"/>
        <w:numPr>
          <w:ilvl w:val="0"/>
          <w:numId w:val="8"/>
        </w:numPr>
      </w:pPr>
      <w:r w:rsidRPr="00427583">
        <w:t>States with a VOC limit of 45</w:t>
      </w:r>
      <w:r w:rsidR="008D7879">
        <w:t> percent</w:t>
      </w:r>
      <w:r w:rsidRPr="00427583">
        <w:t xml:space="preserve"> by weight such as Massachusetts, Illinois, Ohio, and New York</w:t>
      </w:r>
    </w:p>
    <w:p w:rsidR="00FB54D9" w:rsidRPr="00427583" w:rsidP="00CB1C05" w14:paraId="08ABDD74" w14:textId="77777777">
      <w:pPr>
        <w:pStyle w:val="ListParagraph"/>
        <w:numPr>
          <w:ilvl w:val="0"/>
          <w:numId w:val="8"/>
        </w:numPr>
      </w:pPr>
      <w:r w:rsidRPr="00427583">
        <w:t>States with a VOC limit of 10</w:t>
      </w:r>
      <w:r w:rsidR="008D7879">
        <w:t> percent</w:t>
      </w:r>
      <w:r w:rsidRPr="00427583">
        <w:t xml:space="preserve"> by weight such as California, Connecticut, and Delaware</w:t>
      </w:r>
    </w:p>
    <w:p w:rsidR="00FB54D9" w:rsidP="00CB1C05" w14:paraId="445B69EE" w14:textId="77777777">
      <w:pPr>
        <w:pStyle w:val="ListParagraph"/>
        <w:numPr>
          <w:ilvl w:val="0"/>
          <w:numId w:val="8"/>
        </w:numPr>
      </w:pPr>
      <w:r w:rsidRPr="00427583">
        <w:t>South Coast region of California with a VOC limit of 25 g/L per Rule 1171</w:t>
      </w:r>
    </w:p>
    <w:p w:rsidR="00427583" w:rsidRPr="00427583" w:rsidP="00CB1C05" w14:paraId="01FBB18C" w14:textId="77777777">
      <w:pPr>
        <w:pStyle w:val="ListParagraph"/>
        <w:numPr>
          <w:ilvl w:val="0"/>
          <w:numId w:val="0"/>
        </w:numPr>
        <w:ind w:left="720"/>
      </w:pPr>
    </w:p>
    <w:p w:rsidR="00FB54D9" w:rsidP="00CB1C05" w14:paraId="2FD6F26C" w14:textId="77777777">
      <w:r>
        <w:fldChar w:fldCharType="begin" w:fldLock="1"/>
      </w:r>
      <w:r>
        <w:instrText xml:space="preserve"> REF _Ref111190507 \h </w:instrText>
      </w:r>
      <w:r>
        <w:fldChar w:fldCharType="separate"/>
      </w:r>
      <w:r w:rsidRPr="00C31E76" w:rsidR="0092222B">
        <w:t xml:space="preserve">Table </w:t>
      </w:r>
      <w:r w:rsidR="0092222B">
        <w:rPr>
          <w:noProof/>
        </w:rPr>
        <w:t>5</w:t>
      </w:r>
      <w:r w:rsidR="0092222B">
        <w:noBreakHyphen/>
      </w:r>
      <w:r w:rsidR="0092222B">
        <w:rPr>
          <w:noProof/>
        </w:rPr>
        <w:t>32</w:t>
      </w:r>
      <w:r>
        <w:fldChar w:fldCharType="end"/>
      </w:r>
      <w:r>
        <w:t xml:space="preserve"> lists the VOC content for several brake</w:t>
      </w:r>
      <w:r w:rsidRPr="00F5688F">
        <w:t xml:space="preserve"> cleaning products</w:t>
      </w:r>
      <w:r>
        <w:t xml:space="preserve">, based on information provided in the SDS. </w:t>
      </w:r>
    </w:p>
    <w:tbl>
      <w:tblPr>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50"/>
        <w:gridCol w:w="4950"/>
        <w:gridCol w:w="1620"/>
      </w:tblGrid>
      <w:tr w14:paraId="0D9D3F6A" w14:textId="77777777" w:rsidTr="00E05775">
        <w:tblPrEx>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7920" w:type="dxa"/>
            <w:gridSpan w:val="3"/>
            <w:tcBorders>
              <w:top w:val="nil"/>
              <w:left w:val="nil"/>
              <w:right w:val="nil"/>
            </w:tcBorders>
            <w:shd w:val="clear" w:color="auto" w:fill="auto"/>
          </w:tcPr>
          <w:p w:rsidR="00E05775" w:rsidRPr="00A57CF8" w:rsidP="00CB1C05" w14:paraId="641ED34E" w14:textId="77777777">
            <w:pPr>
              <w:pStyle w:val="TableTitleA"/>
              <w:rPr>
                <w:sz w:val="21"/>
                <w:szCs w:val="21"/>
              </w:rPr>
            </w:pPr>
            <w:bookmarkStart w:id="423" w:name="_Ref111190507"/>
            <w:bookmarkStart w:id="424" w:name="_Toc121142578"/>
            <w:bookmarkStart w:id="425" w:name="_Toc165379572"/>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2</w:t>
            </w:r>
            <w:r w:rsidR="00BC4B5D">
              <w:rPr>
                <w:noProof/>
              </w:rPr>
              <w:fldChar w:fldCharType="end"/>
            </w:r>
            <w:bookmarkEnd w:id="423"/>
            <w:r w:rsidRPr="00C31E76">
              <w:t>:</w:t>
            </w:r>
            <w:r>
              <w:t xml:space="preserve"> </w:t>
            </w:r>
            <w:r w:rsidRPr="004E66E9">
              <w:t>VOC Content for Brake Cleaning Products</w:t>
            </w:r>
            <w:bookmarkEnd w:id="424"/>
            <w:bookmarkEnd w:id="425"/>
          </w:p>
        </w:tc>
      </w:tr>
      <w:tr w14:paraId="7D80EFB4" w14:textId="77777777" w:rsidTr="008F5EBE">
        <w:tblPrEx>
          <w:tblW w:w="7920" w:type="dxa"/>
          <w:jc w:val="center"/>
          <w:tblLayout w:type="fixed"/>
          <w:tblLook w:val="04A0"/>
        </w:tblPrEx>
        <w:trPr>
          <w:cantSplit/>
          <w:trHeight w:val="20"/>
          <w:tblHeader/>
          <w:jc w:val="center"/>
        </w:trPr>
        <w:tc>
          <w:tcPr>
            <w:tcW w:w="1350" w:type="dxa"/>
            <w:shd w:val="clear" w:color="auto" w:fill="48A9C5"/>
          </w:tcPr>
          <w:p w:rsidR="00FB54D9" w:rsidRPr="00A57CF8" w:rsidP="00CB1C05" w14:paraId="64968472" w14:textId="77777777">
            <w:pPr>
              <w:pStyle w:val="TableSubtitle"/>
            </w:pPr>
            <w:r w:rsidRPr="00A57CF8">
              <w:t>Supplier</w:t>
            </w:r>
          </w:p>
        </w:tc>
        <w:tc>
          <w:tcPr>
            <w:tcW w:w="4950" w:type="dxa"/>
            <w:shd w:val="clear" w:color="auto" w:fill="48A9C5"/>
          </w:tcPr>
          <w:p w:rsidR="00FB54D9" w:rsidRPr="00A57CF8" w:rsidP="00CB1C05" w14:paraId="7D63F96E" w14:textId="77777777">
            <w:pPr>
              <w:pStyle w:val="TableSubtitle"/>
            </w:pPr>
            <w:r w:rsidRPr="00A57CF8">
              <w:t>Product</w:t>
            </w:r>
          </w:p>
        </w:tc>
        <w:tc>
          <w:tcPr>
            <w:tcW w:w="1620" w:type="dxa"/>
            <w:shd w:val="clear" w:color="auto" w:fill="48A9C5"/>
          </w:tcPr>
          <w:p w:rsidR="00FB54D9" w:rsidRPr="00A57CF8" w:rsidP="00CB1C05" w14:paraId="7F64E000" w14:textId="77777777">
            <w:pPr>
              <w:pStyle w:val="TableSubtitle"/>
            </w:pPr>
            <w:r w:rsidRPr="00A57CF8">
              <w:t xml:space="preserve">VOC </w:t>
            </w:r>
          </w:p>
          <w:p w:rsidR="00FB54D9" w:rsidRPr="00A57CF8" w:rsidP="00CB1C05" w14:paraId="5BF267B2" w14:textId="77777777">
            <w:pPr>
              <w:pStyle w:val="TableSubtitle"/>
            </w:pPr>
            <w:r w:rsidRPr="00A57CF8">
              <w:t>(% weight)</w:t>
            </w:r>
          </w:p>
        </w:tc>
      </w:tr>
      <w:tr w14:paraId="3DDD0317" w14:textId="77777777" w:rsidTr="008F5EBE">
        <w:tblPrEx>
          <w:tblW w:w="7920" w:type="dxa"/>
          <w:jc w:val="center"/>
          <w:tblLayout w:type="fixed"/>
          <w:tblLook w:val="04A0"/>
        </w:tblPrEx>
        <w:trPr>
          <w:cantSplit/>
          <w:trHeight w:val="20"/>
          <w:jc w:val="center"/>
        </w:trPr>
        <w:tc>
          <w:tcPr>
            <w:tcW w:w="1350" w:type="dxa"/>
            <w:shd w:val="clear" w:color="auto" w:fill="F1AD7A" w:themeFill="accent2" w:themeFillTint="99"/>
          </w:tcPr>
          <w:p w:rsidR="00FB54D9" w:rsidRPr="00A57CF8" w:rsidP="00CB1C05" w14:paraId="5678B6A3" w14:textId="77777777">
            <w:pPr>
              <w:pStyle w:val="LTableTextAbt"/>
            </w:pPr>
            <w:r w:rsidRPr="00A57CF8">
              <w:t>Berryman</w:t>
            </w:r>
          </w:p>
        </w:tc>
        <w:tc>
          <w:tcPr>
            <w:tcW w:w="4950" w:type="dxa"/>
            <w:shd w:val="clear" w:color="auto" w:fill="F1AD7A" w:themeFill="accent2" w:themeFillTint="99"/>
          </w:tcPr>
          <w:p w:rsidR="00FB54D9" w:rsidRPr="00A57CF8" w:rsidP="00CB1C05" w14:paraId="70037AEE" w14:textId="77777777">
            <w:pPr>
              <w:pStyle w:val="LTableTextAbt"/>
              <w:rPr>
                <w:color w:val="333333"/>
              </w:rPr>
            </w:pPr>
            <w:r w:rsidRPr="00A57CF8">
              <w:rPr>
                <w:color w:val="333333"/>
              </w:rPr>
              <w:t>Brake Parts Cleaner 5C-4 1420</w:t>
            </w:r>
          </w:p>
        </w:tc>
        <w:tc>
          <w:tcPr>
            <w:tcW w:w="1620" w:type="dxa"/>
            <w:shd w:val="clear" w:color="auto" w:fill="F1AD7A" w:themeFill="accent2" w:themeFillTint="99"/>
          </w:tcPr>
          <w:p w:rsidR="00FB54D9" w:rsidRPr="00A57CF8" w:rsidP="00CB1C05" w14:paraId="508FF5FE" w14:textId="77777777">
            <w:pPr>
              <w:pStyle w:val="LTableTextAbt"/>
            </w:pPr>
            <w:r w:rsidRPr="00A57CF8">
              <w:t>21%</w:t>
            </w:r>
          </w:p>
        </w:tc>
      </w:tr>
      <w:tr w14:paraId="77762273" w14:textId="77777777" w:rsidTr="008F5EBE">
        <w:tblPrEx>
          <w:tblW w:w="7920" w:type="dxa"/>
          <w:jc w:val="center"/>
          <w:tblLayout w:type="fixed"/>
          <w:tblLook w:val="04A0"/>
        </w:tblPrEx>
        <w:trPr>
          <w:cantSplit/>
          <w:trHeight w:val="20"/>
          <w:jc w:val="center"/>
        </w:trPr>
        <w:tc>
          <w:tcPr>
            <w:tcW w:w="1350" w:type="dxa"/>
            <w:shd w:val="clear" w:color="auto" w:fill="F1AD7A" w:themeFill="accent2" w:themeFillTint="99"/>
          </w:tcPr>
          <w:p w:rsidR="00FB54D9" w:rsidRPr="00A57CF8" w:rsidP="00CB1C05" w14:paraId="62CC5FD2" w14:textId="77777777">
            <w:pPr>
              <w:pStyle w:val="LTableTextAbt"/>
            </w:pPr>
            <w:r w:rsidRPr="00A57CF8">
              <w:t>CRC</w:t>
            </w:r>
          </w:p>
        </w:tc>
        <w:tc>
          <w:tcPr>
            <w:tcW w:w="4950" w:type="dxa"/>
            <w:shd w:val="clear" w:color="auto" w:fill="F1AD7A" w:themeFill="accent2" w:themeFillTint="99"/>
          </w:tcPr>
          <w:p w:rsidR="00FB54D9" w:rsidRPr="00A57CF8" w:rsidP="00CB1C05" w14:paraId="5584ECA8" w14:textId="77777777">
            <w:pPr>
              <w:pStyle w:val="LTableTextAbt"/>
              <w:rPr>
                <w:color w:val="333333"/>
              </w:rPr>
            </w:pPr>
            <w:r w:rsidRPr="00A57CF8">
              <w:rPr>
                <w:color w:val="333333"/>
              </w:rPr>
              <w:t>Brake Parts Cleaner Brakleen 05089</w:t>
            </w:r>
          </w:p>
        </w:tc>
        <w:tc>
          <w:tcPr>
            <w:tcW w:w="1620" w:type="dxa"/>
            <w:shd w:val="clear" w:color="auto" w:fill="F1AD7A" w:themeFill="accent2" w:themeFillTint="99"/>
          </w:tcPr>
          <w:p w:rsidR="00FB54D9" w:rsidRPr="00A57CF8" w:rsidP="00CB1C05" w14:paraId="6777BC0D" w14:textId="77777777">
            <w:pPr>
              <w:pStyle w:val="LTableTextAbt"/>
            </w:pPr>
            <w:r w:rsidRPr="00A57CF8">
              <w:t>0%</w:t>
            </w:r>
          </w:p>
        </w:tc>
      </w:tr>
      <w:tr w14:paraId="4D1C2CC0" w14:textId="77777777" w:rsidTr="0001636D">
        <w:tblPrEx>
          <w:tblW w:w="7920" w:type="dxa"/>
          <w:jc w:val="center"/>
          <w:tblLayout w:type="fixed"/>
          <w:tblLook w:val="04A0"/>
        </w:tblPrEx>
        <w:trPr>
          <w:cantSplit/>
          <w:trHeight w:val="20"/>
          <w:jc w:val="center"/>
        </w:trPr>
        <w:tc>
          <w:tcPr>
            <w:tcW w:w="1350" w:type="dxa"/>
          </w:tcPr>
          <w:p w:rsidR="00FB54D9" w:rsidRPr="00A57CF8" w:rsidP="00CB1C05" w14:paraId="0A148CEB" w14:textId="77777777">
            <w:pPr>
              <w:pStyle w:val="LTableTextAbt"/>
            </w:pPr>
            <w:r w:rsidRPr="00A57CF8">
              <w:t>3M</w:t>
            </w:r>
          </w:p>
        </w:tc>
        <w:tc>
          <w:tcPr>
            <w:tcW w:w="4950" w:type="dxa"/>
          </w:tcPr>
          <w:p w:rsidR="00FB54D9" w:rsidRPr="00A57CF8" w:rsidP="00CB1C05" w14:paraId="516EBFA7" w14:textId="77777777">
            <w:pPr>
              <w:pStyle w:val="LTableTextAbt"/>
              <w:rPr>
                <w:color w:val="333333"/>
              </w:rPr>
            </w:pPr>
            <w:r w:rsidRPr="00A57CF8">
              <w:rPr>
                <w:shd w:val="clear" w:color="auto" w:fill="FFFFFF"/>
              </w:rPr>
              <w:t>High Power Brake Cleaner 08179</w:t>
            </w:r>
          </w:p>
        </w:tc>
        <w:tc>
          <w:tcPr>
            <w:tcW w:w="1620" w:type="dxa"/>
          </w:tcPr>
          <w:p w:rsidR="00FB54D9" w:rsidRPr="00A57CF8" w:rsidP="00CB1C05" w14:paraId="20BB50EC" w14:textId="77777777">
            <w:pPr>
              <w:pStyle w:val="LTableTextAbt"/>
            </w:pPr>
            <w:r w:rsidRPr="00A57CF8">
              <w:t>9%</w:t>
            </w:r>
          </w:p>
        </w:tc>
      </w:tr>
      <w:tr w14:paraId="3429B49C" w14:textId="77777777" w:rsidTr="0001636D">
        <w:tblPrEx>
          <w:tblW w:w="7920" w:type="dxa"/>
          <w:jc w:val="center"/>
          <w:tblLayout w:type="fixed"/>
          <w:tblLook w:val="04A0"/>
        </w:tblPrEx>
        <w:trPr>
          <w:cantSplit/>
          <w:trHeight w:val="20"/>
          <w:jc w:val="center"/>
        </w:trPr>
        <w:tc>
          <w:tcPr>
            <w:tcW w:w="1350" w:type="dxa"/>
          </w:tcPr>
          <w:p w:rsidR="00FB54D9" w:rsidRPr="00A57CF8" w:rsidP="00CB1C05" w14:paraId="4CED925F" w14:textId="77777777">
            <w:pPr>
              <w:pStyle w:val="LTableTextAbt"/>
            </w:pPr>
            <w:r w:rsidRPr="00A57CF8">
              <w:t>CRC</w:t>
            </w:r>
          </w:p>
        </w:tc>
        <w:tc>
          <w:tcPr>
            <w:tcW w:w="4950" w:type="dxa"/>
          </w:tcPr>
          <w:p w:rsidR="00FB54D9" w:rsidRPr="00A57CF8" w:rsidP="00CB1C05" w14:paraId="5115316F" w14:textId="77777777">
            <w:pPr>
              <w:pStyle w:val="LTableTextAbt"/>
            </w:pPr>
            <w:r w:rsidRPr="00A57CF8">
              <w:t>Non-Chlorinated Brake Parts Cleaner Brakleen 05054</w:t>
            </w:r>
          </w:p>
        </w:tc>
        <w:tc>
          <w:tcPr>
            <w:tcW w:w="1620" w:type="dxa"/>
          </w:tcPr>
          <w:p w:rsidR="00FB54D9" w:rsidRPr="00A57CF8" w:rsidP="00CB1C05" w14:paraId="351650E2" w14:textId="77777777">
            <w:pPr>
              <w:pStyle w:val="LTableTextAbt"/>
            </w:pPr>
            <w:r w:rsidRPr="00A57CF8">
              <w:t>9.2%</w:t>
            </w:r>
          </w:p>
        </w:tc>
      </w:tr>
      <w:tr w14:paraId="66697440" w14:textId="77777777" w:rsidTr="0001636D">
        <w:tblPrEx>
          <w:tblW w:w="7920" w:type="dxa"/>
          <w:jc w:val="center"/>
          <w:tblLayout w:type="fixed"/>
          <w:tblLook w:val="04A0"/>
        </w:tblPrEx>
        <w:trPr>
          <w:cantSplit/>
          <w:trHeight w:val="20"/>
          <w:jc w:val="center"/>
        </w:trPr>
        <w:tc>
          <w:tcPr>
            <w:tcW w:w="1350" w:type="dxa"/>
          </w:tcPr>
          <w:p w:rsidR="00FB54D9" w:rsidRPr="00A57CF8" w:rsidP="00CB1C05" w14:paraId="3F029B97" w14:textId="77777777">
            <w:pPr>
              <w:pStyle w:val="LTableTextAbt"/>
            </w:pPr>
            <w:r w:rsidRPr="00A57CF8">
              <w:t>3M</w:t>
            </w:r>
          </w:p>
        </w:tc>
        <w:tc>
          <w:tcPr>
            <w:tcW w:w="4950" w:type="dxa"/>
          </w:tcPr>
          <w:p w:rsidR="00FB54D9" w:rsidRPr="00A57CF8" w:rsidP="00CB1C05" w14:paraId="6217BE4E" w14:textId="77777777">
            <w:pPr>
              <w:pStyle w:val="LTableTextAbt"/>
              <w:rPr>
                <w:shd w:val="clear" w:color="auto" w:fill="FFFFFF"/>
              </w:rPr>
            </w:pPr>
            <w:r w:rsidRPr="00A57CF8">
              <w:rPr>
                <w:shd w:val="clear" w:color="auto" w:fill="FFFFFF"/>
              </w:rPr>
              <w:t>High Power Brake Cleaner 08180</w:t>
            </w:r>
          </w:p>
        </w:tc>
        <w:tc>
          <w:tcPr>
            <w:tcW w:w="1620" w:type="dxa"/>
          </w:tcPr>
          <w:p w:rsidR="00FB54D9" w:rsidRPr="00A57CF8" w:rsidP="00CB1C05" w14:paraId="43EC96FE" w14:textId="77777777">
            <w:pPr>
              <w:pStyle w:val="LTableTextAbt"/>
            </w:pPr>
            <w:r w:rsidRPr="00A57CF8">
              <w:t>43.2%</w:t>
            </w:r>
          </w:p>
        </w:tc>
      </w:tr>
      <w:tr w14:paraId="21312306" w14:textId="77777777" w:rsidTr="0001636D">
        <w:tblPrEx>
          <w:tblW w:w="7920" w:type="dxa"/>
          <w:jc w:val="center"/>
          <w:tblLayout w:type="fixed"/>
          <w:tblLook w:val="04A0"/>
        </w:tblPrEx>
        <w:trPr>
          <w:cantSplit/>
          <w:trHeight w:val="20"/>
          <w:jc w:val="center"/>
        </w:trPr>
        <w:tc>
          <w:tcPr>
            <w:tcW w:w="1350" w:type="dxa"/>
          </w:tcPr>
          <w:p w:rsidR="00FB54D9" w:rsidRPr="00A57CF8" w:rsidP="00CB1C05" w14:paraId="769D9D41" w14:textId="77777777">
            <w:pPr>
              <w:pStyle w:val="LTableTextAbt"/>
            </w:pPr>
            <w:r w:rsidRPr="00A57CF8">
              <w:t>3M</w:t>
            </w:r>
          </w:p>
        </w:tc>
        <w:tc>
          <w:tcPr>
            <w:tcW w:w="4950" w:type="dxa"/>
          </w:tcPr>
          <w:p w:rsidR="00FB54D9" w:rsidRPr="00A57CF8" w:rsidP="00CB1C05" w14:paraId="17A6B6EF" w14:textId="77777777">
            <w:pPr>
              <w:pStyle w:val="LTableTextAbt"/>
              <w:rPr>
                <w:shd w:val="clear" w:color="auto" w:fill="FFFFFF"/>
              </w:rPr>
            </w:pPr>
            <w:r w:rsidRPr="00A57CF8">
              <w:rPr>
                <w:shd w:val="clear" w:color="auto" w:fill="FFFFFF"/>
              </w:rPr>
              <w:t>High Power Brake Cleaner 08880</w:t>
            </w:r>
          </w:p>
        </w:tc>
        <w:tc>
          <w:tcPr>
            <w:tcW w:w="1620" w:type="dxa"/>
          </w:tcPr>
          <w:p w:rsidR="00FB54D9" w:rsidRPr="00A57CF8" w:rsidP="00CB1C05" w14:paraId="71C4AD16" w14:textId="77777777">
            <w:pPr>
              <w:pStyle w:val="LTableTextAbt"/>
            </w:pPr>
            <w:r w:rsidRPr="00A57CF8">
              <w:t>96%</w:t>
            </w:r>
          </w:p>
        </w:tc>
      </w:tr>
      <w:tr w14:paraId="6A3A6C0B" w14:textId="77777777" w:rsidTr="0001636D">
        <w:tblPrEx>
          <w:tblW w:w="7920" w:type="dxa"/>
          <w:jc w:val="center"/>
          <w:tblLayout w:type="fixed"/>
          <w:tblLook w:val="04A0"/>
        </w:tblPrEx>
        <w:trPr>
          <w:cantSplit/>
          <w:trHeight w:val="20"/>
          <w:jc w:val="center"/>
        </w:trPr>
        <w:tc>
          <w:tcPr>
            <w:tcW w:w="7920" w:type="dxa"/>
            <w:gridSpan w:val="3"/>
          </w:tcPr>
          <w:p w:rsidR="008F5EBE" w:rsidRPr="00A57CF8" w:rsidP="00CB1C05" w14:paraId="751964BC"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FB54D9" w:rsidRPr="00942BB6" w:rsidP="00CB1C05" w14:paraId="5E4FC3A0" w14:textId="77777777">
      <w:r>
        <w:t xml:space="preserve">          </w:t>
      </w:r>
    </w:p>
    <w:p w:rsidR="00FB54D9" w:rsidRPr="009A2542" w:rsidP="00CB1C05" w14:paraId="3510C4F7" w14:textId="77777777">
      <w:pPr>
        <w:rPr>
          <w:b/>
        </w:rPr>
      </w:pPr>
      <w:r>
        <w:t>Non-chlorinated brake</w:t>
      </w:r>
      <w:r w:rsidRPr="00942BB6">
        <w:t xml:space="preserve"> cleaning products </w:t>
      </w:r>
      <w:r>
        <w:t>are commercially available</w:t>
      </w:r>
      <w:r w:rsidRPr="00942BB6">
        <w:t xml:space="preserve"> to </w:t>
      </w:r>
      <w:r>
        <w:t>satisfy the various</w:t>
      </w:r>
      <w:r w:rsidRPr="00942BB6">
        <w:t xml:space="preserve"> VOC </w:t>
      </w:r>
      <w:r>
        <w:t xml:space="preserve">regional and </w:t>
      </w:r>
      <w:r w:rsidRPr="00942BB6">
        <w:t>state regulations</w:t>
      </w:r>
      <w:r>
        <w:rPr>
          <w:b/>
          <w:bCs/>
        </w:rPr>
        <w:t xml:space="preserve">. </w:t>
      </w:r>
      <w:r w:rsidRPr="00942BB6">
        <w:t>For example, the</w:t>
      </w:r>
      <w:r w:rsidRPr="00942BB6">
        <w:rPr>
          <w:color w:val="000000"/>
          <w:spacing w:val="-5"/>
        </w:rPr>
        <w:t> </w:t>
      </w:r>
      <w:r>
        <w:rPr>
          <w:color w:val="000000"/>
          <w:spacing w:val="-5"/>
        </w:rPr>
        <w:t xml:space="preserve">3M </w:t>
      </w:r>
      <w:r w:rsidRPr="00582D5F">
        <w:rPr>
          <w:shd w:val="clear" w:color="auto" w:fill="FFFFFF"/>
        </w:rPr>
        <w:t>High Power Brake Cleaner 08180</w:t>
      </w:r>
      <w:r>
        <w:rPr>
          <w:shd w:val="clear" w:color="auto" w:fill="FFFFFF"/>
        </w:rPr>
        <w:t xml:space="preserve"> </w:t>
      </w:r>
      <w:r w:rsidRPr="00582D5F">
        <w:t>prod</w:t>
      </w:r>
      <w:r w:rsidRPr="00942BB6">
        <w:t xml:space="preserve">uct </w:t>
      </w:r>
      <w:r>
        <w:t xml:space="preserve">has </w:t>
      </w:r>
      <w:r w:rsidRPr="00942BB6">
        <w:t xml:space="preserve">VOC content </w:t>
      </w:r>
      <w:r>
        <w:t>of 43.2</w:t>
      </w:r>
      <w:r w:rsidR="008D7879">
        <w:t> percent</w:t>
      </w:r>
      <w:r>
        <w:t xml:space="preserve"> by weight and would satisfy </w:t>
      </w:r>
      <w:r w:rsidRPr="00582D5F">
        <w:t xml:space="preserve">the </w:t>
      </w:r>
      <w:r>
        <w:t>s</w:t>
      </w:r>
      <w:r w:rsidRPr="00582D5F">
        <w:t>tate</w:t>
      </w:r>
      <w:r w:rsidR="0069563E">
        <w:t xml:space="preserve"> regulation</w:t>
      </w:r>
      <w:r w:rsidRPr="00582D5F">
        <w:t xml:space="preserve">s </w:t>
      </w:r>
      <w:r>
        <w:t>requiring</w:t>
      </w:r>
      <w:r w:rsidRPr="00582D5F">
        <w:t xml:space="preserve"> a VOC limit of 45</w:t>
      </w:r>
      <w:r w:rsidR="008D7879">
        <w:t> percent</w:t>
      </w:r>
      <w:r w:rsidRPr="00582D5F">
        <w:t xml:space="preserve"> by weight. </w:t>
      </w:r>
      <w:r>
        <w:t xml:space="preserve">Also, </w:t>
      </w:r>
      <w:r w:rsidRPr="00942BB6">
        <w:t>the</w:t>
      </w:r>
      <w:r w:rsidRPr="00942BB6">
        <w:rPr>
          <w:color w:val="000000"/>
          <w:spacing w:val="-5"/>
        </w:rPr>
        <w:t> </w:t>
      </w:r>
      <w:r>
        <w:rPr>
          <w:color w:val="000000"/>
          <w:spacing w:val="-5"/>
        </w:rPr>
        <w:t xml:space="preserve">3M </w:t>
      </w:r>
      <w:r w:rsidRPr="00582D5F">
        <w:rPr>
          <w:shd w:val="clear" w:color="auto" w:fill="FFFFFF"/>
        </w:rPr>
        <w:t>High Power Brake Cleaner 08</w:t>
      </w:r>
      <w:r>
        <w:rPr>
          <w:shd w:val="clear" w:color="auto" w:fill="FFFFFF"/>
        </w:rPr>
        <w:t xml:space="preserve">179 </w:t>
      </w:r>
      <w:r w:rsidRPr="00582D5F">
        <w:t>prod</w:t>
      </w:r>
      <w:r w:rsidRPr="00942BB6">
        <w:t xml:space="preserve">uct </w:t>
      </w:r>
      <w:r>
        <w:t xml:space="preserve">has </w:t>
      </w:r>
      <w:r w:rsidRPr="00942BB6">
        <w:t xml:space="preserve">VOC content </w:t>
      </w:r>
      <w:r>
        <w:t>of 9</w:t>
      </w:r>
      <w:r w:rsidR="008D7879">
        <w:t> percent</w:t>
      </w:r>
      <w:r>
        <w:t xml:space="preserve"> and would satisfy </w:t>
      </w:r>
      <w:r w:rsidRPr="00582D5F">
        <w:t xml:space="preserve">the </w:t>
      </w:r>
      <w:r>
        <w:t>s</w:t>
      </w:r>
      <w:r w:rsidRPr="00582D5F">
        <w:t>tate</w:t>
      </w:r>
      <w:r w:rsidR="0069563E">
        <w:t xml:space="preserve"> regulation</w:t>
      </w:r>
      <w:r w:rsidRPr="00582D5F">
        <w:t xml:space="preserve">s </w:t>
      </w:r>
      <w:r>
        <w:t>requiring</w:t>
      </w:r>
      <w:r w:rsidRPr="00582D5F">
        <w:t xml:space="preserve"> a VOC limit of </w:t>
      </w:r>
      <w:r>
        <w:t>10</w:t>
      </w:r>
      <w:r w:rsidR="008D7879">
        <w:t> percent</w:t>
      </w:r>
      <w:r w:rsidRPr="00582D5F">
        <w:t xml:space="preserve"> by weight</w:t>
      </w:r>
      <w:r>
        <w:rPr>
          <w:b/>
          <w:bCs/>
        </w:rPr>
        <w:t xml:space="preserve">. </w:t>
      </w:r>
      <w:r w:rsidRPr="00582D5F">
        <w:t>This redu</w:t>
      </w:r>
      <w:r w:rsidRPr="00942BB6">
        <w:t>ced</w:t>
      </w:r>
      <w:r w:rsidRPr="00604E3A">
        <w:t xml:space="preserve"> VOC content is a result of the product being </w:t>
      </w:r>
      <w:r>
        <w:t>composed</w:t>
      </w:r>
      <w:r w:rsidRPr="00604E3A">
        <w:t xml:space="preserve"> of a significant percentage of a VOC exempt solvent</w:t>
      </w:r>
      <w:r>
        <w:t xml:space="preserve"> – in this case acetone</w:t>
      </w:r>
      <w:r w:rsidRPr="00604E3A">
        <w:t>.</w:t>
      </w:r>
    </w:p>
    <w:p w:rsidR="00FB54D9" w:rsidRPr="002C302E" w:rsidP="00CB1C05" w14:paraId="5F610A86" w14:textId="77777777">
      <w:r w:rsidRPr="002C302E">
        <w:t xml:space="preserve">If </w:t>
      </w:r>
      <w:r w:rsidR="00843813">
        <w:t>PCE</w:t>
      </w:r>
      <w:r w:rsidRPr="002C302E">
        <w:t xml:space="preserve"> were</w:t>
      </w:r>
      <w:r w:rsidRPr="00604E3A">
        <w:t xml:space="preserve"> restricted from </w:t>
      </w:r>
      <w:r>
        <w:t>brake</w:t>
      </w:r>
      <w:r w:rsidRPr="00942BB6">
        <w:t xml:space="preserve"> cleaning </w:t>
      </w:r>
      <w:r w:rsidRPr="00604E3A">
        <w:t>products, there should not be any barriers to att</w:t>
      </w:r>
      <w:r>
        <w:t>a</w:t>
      </w:r>
      <w:r w:rsidRPr="00604E3A">
        <w:t xml:space="preserve">ining VOC compliant products since </w:t>
      </w:r>
      <w:r>
        <w:t xml:space="preserve">several </w:t>
      </w:r>
      <w:r w:rsidR="00843813">
        <w:t>PCE</w:t>
      </w:r>
      <w:r w:rsidRPr="004A595A">
        <w:t xml:space="preserve"> free commercially available products </w:t>
      </w:r>
      <w:r w:rsidR="0069563E">
        <w:t xml:space="preserve">are </w:t>
      </w:r>
      <w:r w:rsidRPr="004A595A">
        <w:t>already using VOC exempt solvents</w:t>
      </w:r>
      <w:r>
        <w:t>. Acetone seems to be the VOC exempt solvent of choice for brake</w:t>
      </w:r>
      <w:r w:rsidRPr="00942BB6">
        <w:t xml:space="preserve"> cleaning </w:t>
      </w:r>
      <w:r w:rsidRPr="00604E3A">
        <w:t>products</w:t>
      </w:r>
      <w:r>
        <w:t>. Therefore, if VOC exemption limits are further tightened in the future for brake</w:t>
      </w:r>
      <w:r w:rsidRPr="00942BB6">
        <w:t xml:space="preserve"> cleaning </w:t>
      </w:r>
      <w:r w:rsidRPr="00604E3A">
        <w:t>products</w:t>
      </w:r>
      <w:r>
        <w:t>, then the concentration of acetone in products will likely increase.</w:t>
      </w:r>
    </w:p>
    <w:p w:rsidR="00FB54D9" w:rsidRPr="007D3DBA" w:rsidP="00CB1C05" w14:paraId="28DDABDF" w14:textId="77777777">
      <w:pPr>
        <w:pStyle w:val="Heading3"/>
      </w:pPr>
      <w:bookmarkStart w:id="426" w:name="_Toc114061925"/>
      <w:r w:rsidRPr="007D3DBA">
        <w:t>Fire Safety</w:t>
      </w:r>
      <w:bookmarkEnd w:id="426"/>
    </w:p>
    <w:p w:rsidR="00FB54D9" w:rsidP="00CB1C05" w14:paraId="5B1740C8" w14:textId="77777777">
      <w:r>
        <w:t xml:space="preserve">The flash point and flammability ratings are provided in </w:t>
      </w:r>
      <w:r w:rsidR="0038335D">
        <w:fldChar w:fldCharType="begin" w:fldLock="1"/>
      </w:r>
      <w:r w:rsidR="0038335D">
        <w:instrText xml:space="preserve"> REF _Ref111037265 \h </w:instrText>
      </w:r>
      <w:r w:rsidR="0038335D">
        <w:fldChar w:fldCharType="separate"/>
      </w:r>
      <w:r w:rsidRPr="00C31E76" w:rsidR="0092222B">
        <w:t xml:space="preserve">Table </w:t>
      </w:r>
      <w:r w:rsidR="0092222B">
        <w:rPr>
          <w:noProof/>
        </w:rPr>
        <w:t>5</w:t>
      </w:r>
      <w:r w:rsidR="0092222B">
        <w:noBreakHyphen/>
      </w:r>
      <w:r w:rsidR="0092222B">
        <w:rPr>
          <w:noProof/>
        </w:rPr>
        <w:t>33</w:t>
      </w:r>
      <w:r w:rsidR="0038335D">
        <w:fldChar w:fldCharType="end"/>
      </w:r>
      <w:r w:rsidR="0038335D">
        <w:t xml:space="preserve"> </w:t>
      </w:r>
      <w:r>
        <w:t>for non-aqueous brake cleaning products.</w:t>
      </w:r>
    </w:p>
    <w:tbl>
      <w:tblPr>
        <w:tblW w:w="8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5"/>
        <w:gridCol w:w="3690"/>
        <w:gridCol w:w="1525"/>
        <w:gridCol w:w="2160"/>
      </w:tblGrid>
      <w:tr w14:paraId="48D65035" w14:textId="77777777" w:rsidTr="009A2542">
        <w:tblPrEx>
          <w:tblW w:w="8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8720" w:type="dxa"/>
            <w:gridSpan w:val="4"/>
            <w:tcBorders>
              <w:top w:val="nil"/>
              <w:left w:val="nil"/>
              <w:right w:val="nil"/>
            </w:tcBorders>
            <w:shd w:val="clear" w:color="auto" w:fill="auto"/>
          </w:tcPr>
          <w:p w:rsidR="009A2542" w:rsidRPr="00A57CF8" w:rsidP="00CB1C05" w14:paraId="261D3065" w14:textId="77777777">
            <w:pPr>
              <w:pStyle w:val="TableTitleA"/>
              <w:rPr>
                <w:sz w:val="21"/>
                <w:szCs w:val="21"/>
              </w:rPr>
            </w:pPr>
            <w:bookmarkStart w:id="427" w:name="_Ref111037265"/>
            <w:bookmarkStart w:id="428" w:name="_Toc121142579"/>
            <w:bookmarkStart w:id="429" w:name="_Toc165379573"/>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3</w:t>
            </w:r>
            <w:r w:rsidR="00BC4B5D">
              <w:rPr>
                <w:noProof/>
              </w:rPr>
              <w:fldChar w:fldCharType="end"/>
            </w:r>
            <w:bookmarkEnd w:id="427"/>
            <w:r w:rsidRPr="00C31E76">
              <w:t>:</w:t>
            </w:r>
            <w:r>
              <w:t xml:space="preserve"> </w:t>
            </w:r>
            <w:r w:rsidRPr="000D66F0">
              <w:t xml:space="preserve">Flash Point and Flammability Ratings for </w:t>
            </w:r>
            <w:r w:rsidRPr="000D66F0" w:rsidR="0069563E">
              <w:t>Non-Aqueous Products</w:t>
            </w:r>
            <w:bookmarkEnd w:id="428"/>
            <w:bookmarkEnd w:id="429"/>
          </w:p>
        </w:tc>
      </w:tr>
      <w:tr w14:paraId="29038447" w14:textId="77777777" w:rsidTr="009A2542">
        <w:tblPrEx>
          <w:tblW w:w="8720" w:type="dxa"/>
          <w:jc w:val="center"/>
          <w:tblLayout w:type="fixed"/>
          <w:tblLook w:val="04A0"/>
        </w:tblPrEx>
        <w:trPr>
          <w:cantSplit/>
          <w:trHeight w:val="20"/>
          <w:tblHeader/>
          <w:jc w:val="center"/>
        </w:trPr>
        <w:tc>
          <w:tcPr>
            <w:tcW w:w="1345" w:type="dxa"/>
            <w:shd w:val="clear" w:color="auto" w:fill="48A9C5"/>
          </w:tcPr>
          <w:p w:rsidR="00FB54D9" w:rsidRPr="00A57CF8" w:rsidP="00CB1C05" w14:paraId="60CFDFF6" w14:textId="77777777">
            <w:pPr>
              <w:pStyle w:val="TableSubtitle"/>
            </w:pPr>
            <w:r w:rsidRPr="00A57CF8">
              <w:t>Supplier</w:t>
            </w:r>
          </w:p>
        </w:tc>
        <w:tc>
          <w:tcPr>
            <w:tcW w:w="3690" w:type="dxa"/>
            <w:shd w:val="clear" w:color="auto" w:fill="48A9C5"/>
          </w:tcPr>
          <w:p w:rsidR="00FB54D9" w:rsidRPr="00A57CF8" w:rsidP="00CB1C05" w14:paraId="21CFD0FD" w14:textId="77777777">
            <w:pPr>
              <w:pStyle w:val="TableSubtitle"/>
            </w:pPr>
            <w:r w:rsidRPr="00A57CF8">
              <w:t>Product</w:t>
            </w:r>
          </w:p>
        </w:tc>
        <w:tc>
          <w:tcPr>
            <w:tcW w:w="1525" w:type="dxa"/>
            <w:shd w:val="clear" w:color="auto" w:fill="48A9C5"/>
          </w:tcPr>
          <w:p w:rsidR="00FB54D9" w:rsidRPr="00A57CF8" w:rsidP="00CB1C05" w14:paraId="3C912D9C" w14:textId="77777777">
            <w:pPr>
              <w:pStyle w:val="TableSubtitle"/>
            </w:pPr>
            <w:r w:rsidRPr="00A57CF8">
              <w:t>Flash point</w:t>
            </w:r>
          </w:p>
        </w:tc>
        <w:tc>
          <w:tcPr>
            <w:tcW w:w="2160" w:type="dxa"/>
            <w:shd w:val="clear" w:color="auto" w:fill="48A9C5"/>
          </w:tcPr>
          <w:p w:rsidR="00FB54D9" w:rsidRPr="00A57CF8" w:rsidP="00CB1C05" w14:paraId="288FA040" w14:textId="77777777">
            <w:pPr>
              <w:pStyle w:val="TableSubtitle"/>
            </w:pPr>
            <w:r w:rsidRPr="00A57CF8">
              <w:t>Flammability rating</w:t>
            </w:r>
          </w:p>
        </w:tc>
      </w:tr>
      <w:tr w14:paraId="0C897A4D" w14:textId="77777777" w:rsidTr="009A2542">
        <w:tblPrEx>
          <w:tblW w:w="8720" w:type="dxa"/>
          <w:jc w:val="center"/>
          <w:tblLayout w:type="fixed"/>
          <w:tblLook w:val="04A0"/>
        </w:tblPrEx>
        <w:trPr>
          <w:cantSplit/>
          <w:trHeight w:val="20"/>
          <w:jc w:val="center"/>
        </w:trPr>
        <w:tc>
          <w:tcPr>
            <w:tcW w:w="1345" w:type="dxa"/>
            <w:shd w:val="clear" w:color="auto" w:fill="F1AD7A" w:themeFill="accent2" w:themeFillTint="99"/>
          </w:tcPr>
          <w:p w:rsidR="00FB54D9" w:rsidRPr="00A57CF8" w:rsidP="00CB1C05" w14:paraId="06F66725" w14:textId="77777777">
            <w:pPr>
              <w:pStyle w:val="LTableTextAbt"/>
            </w:pPr>
            <w:r w:rsidRPr="00A57CF8">
              <w:t>Berryman</w:t>
            </w:r>
          </w:p>
        </w:tc>
        <w:tc>
          <w:tcPr>
            <w:tcW w:w="3690" w:type="dxa"/>
            <w:shd w:val="clear" w:color="auto" w:fill="F1AD7A" w:themeFill="accent2" w:themeFillTint="99"/>
          </w:tcPr>
          <w:p w:rsidR="00FB54D9" w:rsidRPr="00A57CF8" w:rsidP="00CB1C05" w14:paraId="35DFB7A1" w14:textId="77777777">
            <w:pPr>
              <w:pStyle w:val="LTableTextAbt"/>
              <w:rPr>
                <w:color w:val="333333"/>
              </w:rPr>
            </w:pPr>
            <w:r w:rsidRPr="00A57CF8">
              <w:rPr>
                <w:color w:val="333333"/>
              </w:rPr>
              <w:t>Brake Parts Cleaner 5C-4 1420</w:t>
            </w:r>
          </w:p>
        </w:tc>
        <w:tc>
          <w:tcPr>
            <w:tcW w:w="1525" w:type="dxa"/>
            <w:shd w:val="clear" w:color="auto" w:fill="F1AD7A" w:themeFill="accent2" w:themeFillTint="99"/>
          </w:tcPr>
          <w:p w:rsidR="00FB54D9" w:rsidRPr="00A57CF8" w:rsidP="00CB1C05" w14:paraId="62947660" w14:textId="77777777">
            <w:pPr>
              <w:pStyle w:val="LTableTextAbt"/>
            </w:pPr>
            <w:r w:rsidRPr="00A57CF8">
              <w:t>None</w:t>
            </w:r>
          </w:p>
        </w:tc>
        <w:tc>
          <w:tcPr>
            <w:tcW w:w="2160" w:type="dxa"/>
            <w:shd w:val="clear" w:color="auto" w:fill="F1AD7A" w:themeFill="accent2" w:themeFillTint="99"/>
          </w:tcPr>
          <w:p w:rsidR="00FB54D9" w:rsidRPr="00A57CF8" w:rsidP="00CB1C05" w14:paraId="748E2760" w14:textId="77777777">
            <w:pPr>
              <w:pStyle w:val="LTableTextAbt"/>
            </w:pPr>
            <w:r w:rsidRPr="00A57CF8">
              <w:t>Non-flammable</w:t>
            </w:r>
          </w:p>
        </w:tc>
      </w:tr>
      <w:tr w14:paraId="7FCF0596" w14:textId="77777777" w:rsidTr="009A2542">
        <w:tblPrEx>
          <w:tblW w:w="8720" w:type="dxa"/>
          <w:jc w:val="center"/>
          <w:tblLayout w:type="fixed"/>
          <w:tblLook w:val="04A0"/>
        </w:tblPrEx>
        <w:trPr>
          <w:cantSplit/>
          <w:trHeight w:val="20"/>
          <w:jc w:val="center"/>
        </w:trPr>
        <w:tc>
          <w:tcPr>
            <w:tcW w:w="1345" w:type="dxa"/>
            <w:shd w:val="clear" w:color="auto" w:fill="F1AD7A" w:themeFill="accent2" w:themeFillTint="99"/>
          </w:tcPr>
          <w:p w:rsidR="00FB54D9" w:rsidRPr="00A57CF8" w:rsidP="00CB1C05" w14:paraId="11258928" w14:textId="77777777">
            <w:pPr>
              <w:pStyle w:val="LTableTextAbt"/>
            </w:pPr>
            <w:r w:rsidRPr="00A57CF8">
              <w:t>CRC</w:t>
            </w:r>
          </w:p>
        </w:tc>
        <w:tc>
          <w:tcPr>
            <w:tcW w:w="3690" w:type="dxa"/>
            <w:shd w:val="clear" w:color="auto" w:fill="F1AD7A" w:themeFill="accent2" w:themeFillTint="99"/>
          </w:tcPr>
          <w:p w:rsidR="00FB54D9" w:rsidRPr="00A57CF8" w:rsidP="00CB1C05" w14:paraId="680B8B4F" w14:textId="77777777">
            <w:pPr>
              <w:pStyle w:val="LTableTextAbt"/>
              <w:rPr>
                <w:color w:val="333333"/>
              </w:rPr>
            </w:pPr>
            <w:r w:rsidRPr="00A57CF8">
              <w:rPr>
                <w:color w:val="333333"/>
              </w:rPr>
              <w:t>Brake Parts Cleaner Brakleen 05089</w:t>
            </w:r>
          </w:p>
        </w:tc>
        <w:tc>
          <w:tcPr>
            <w:tcW w:w="1525" w:type="dxa"/>
            <w:shd w:val="clear" w:color="auto" w:fill="F1AD7A" w:themeFill="accent2" w:themeFillTint="99"/>
          </w:tcPr>
          <w:p w:rsidR="00FB54D9" w:rsidRPr="00A57CF8" w:rsidP="00CB1C05" w14:paraId="1DEC565A" w14:textId="77777777">
            <w:pPr>
              <w:pStyle w:val="LTableTextAbt"/>
            </w:pPr>
            <w:r w:rsidRPr="00A57CF8">
              <w:t>None</w:t>
            </w:r>
          </w:p>
        </w:tc>
        <w:tc>
          <w:tcPr>
            <w:tcW w:w="2160" w:type="dxa"/>
            <w:shd w:val="clear" w:color="auto" w:fill="F1AD7A" w:themeFill="accent2" w:themeFillTint="99"/>
          </w:tcPr>
          <w:p w:rsidR="00FB54D9" w:rsidRPr="00A57CF8" w:rsidP="00CB1C05" w14:paraId="0EB98FD1" w14:textId="77777777">
            <w:pPr>
              <w:pStyle w:val="LTableTextAbt"/>
            </w:pPr>
            <w:r w:rsidRPr="00A57CF8">
              <w:t>Non-flammable</w:t>
            </w:r>
          </w:p>
        </w:tc>
      </w:tr>
      <w:tr w14:paraId="784C304C" w14:textId="77777777" w:rsidTr="00F6640B">
        <w:tblPrEx>
          <w:tblW w:w="8720" w:type="dxa"/>
          <w:jc w:val="center"/>
          <w:tblLayout w:type="fixed"/>
          <w:tblLook w:val="04A0"/>
        </w:tblPrEx>
        <w:trPr>
          <w:cantSplit/>
          <w:trHeight w:val="20"/>
          <w:jc w:val="center"/>
        </w:trPr>
        <w:tc>
          <w:tcPr>
            <w:tcW w:w="1345" w:type="dxa"/>
          </w:tcPr>
          <w:p w:rsidR="00FB54D9" w:rsidRPr="00A57CF8" w:rsidP="00CB1C05" w14:paraId="44164254" w14:textId="77777777">
            <w:pPr>
              <w:pStyle w:val="LTableTextAbt"/>
            </w:pPr>
            <w:r w:rsidRPr="00A57CF8">
              <w:t>3M</w:t>
            </w:r>
          </w:p>
        </w:tc>
        <w:tc>
          <w:tcPr>
            <w:tcW w:w="3690" w:type="dxa"/>
          </w:tcPr>
          <w:p w:rsidR="00FB54D9" w:rsidRPr="0069563E" w:rsidP="00CB1C05" w14:paraId="24FB6DA7" w14:textId="77777777">
            <w:pPr>
              <w:pStyle w:val="LTableTextAbt"/>
              <w:rPr>
                <w:rFonts w:asciiTheme="majorBidi" w:hAnsiTheme="majorBidi" w:cstheme="majorBidi"/>
                <w:spacing w:val="-5"/>
              </w:rPr>
            </w:pPr>
            <w:r w:rsidRPr="0069563E">
              <w:rPr>
                <w:rFonts w:asciiTheme="majorBidi" w:hAnsiTheme="majorBidi" w:cstheme="majorBidi"/>
                <w:shd w:val="clear" w:color="auto" w:fill="FFFFFF"/>
              </w:rPr>
              <w:t>High Power Brake Cleaner 08180</w:t>
            </w:r>
          </w:p>
        </w:tc>
        <w:tc>
          <w:tcPr>
            <w:tcW w:w="1525" w:type="dxa"/>
          </w:tcPr>
          <w:p w:rsidR="00FB54D9" w:rsidRPr="00A57CF8" w:rsidP="00CB1C05" w14:paraId="5CAA710A" w14:textId="77777777">
            <w:pPr>
              <w:pStyle w:val="LTableTextAbt"/>
            </w:pPr>
            <w:r w:rsidRPr="00A57CF8">
              <w:t>≥ -156 F</w:t>
            </w:r>
          </w:p>
        </w:tc>
        <w:tc>
          <w:tcPr>
            <w:tcW w:w="2160" w:type="dxa"/>
          </w:tcPr>
          <w:p w:rsidR="00FB54D9" w:rsidRPr="00A57CF8" w:rsidP="00CB1C05" w14:paraId="11BF7084" w14:textId="77777777">
            <w:pPr>
              <w:pStyle w:val="LTableTextAbt"/>
            </w:pPr>
            <w:r w:rsidRPr="00A57CF8">
              <w:t>Extremely Flammable</w:t>
            </w:r>
          </w:p>
        </w:tc>
      </w:tr>
      <w:tr w14:paraId="03CC3F0A" w14:textId="77777777" w:rsidTr="00F6640B">
        <w:tblPrEx>
          <w:tblW w:w="8720" w:type="dxa"/>
          <w:jc w:val="center"/>
          <w:tblLayout w:type="fixed"/>
          <w:tblLook w:val="04A0"/>
        </w:tblPrEx>
        <w:trPr>
          <w:cantSplit/>
          <w:trHeight w:val="20"/>
          <w:jc w:val="center"/>
        </w:trPr>
        <w:tc>
          <w:tcPr>
            <w:tcW w:w="1345" w:type="dxa"/>
          </w:tcPr>
          <w:p w:rsidR="00FB54D9" w:rsidRPr="00A57CF8" w:rsidP="00CB1C05" w14:paraId="1DE5C43B" w14:textId="77777777">
            <w:pPr>
              <w:pStyle w:val="LTableTextAbt"/>
            </w:pPr>
            <w:r w:rsidRPr="00A57CF8">
              <w:t>CRC</w:t>
            </w:r>
          </w:p>
        </w:tc>
        <w:tc>
          <w:tcPr>
            <w:tcW w:w="3690" w:type="dxa"/>
          </w:tcPr>
          <w:p w:rsidR="00FB54D9" w:rsidRPr="0069563E" w:rsidP="00CB1C05" w14:paraId="12A5BF36" w14:textId="77777777">
            <w:pPr>
              <w:pStyle w:val="LTableTextAbt"/>
              <w:rPr>
                <w:rFonts w:asciiTheme="majorBidi" w:hAnsiTheme="majorBidi" w:cstheme="majorBidi"/>
              </w:rPr>
            </w:pPr>
            <w:r w:rsidRPr="0069563E">
              <w:rPr>
                <w:rFonts w:asciiTheme="majorBidi" w:hAnsiTheme="majorBidi" w:cstheme="majorBidi"/>
              </w:rPr>
              <w:t>Non-Chlorinated Brake Parts Cleaner Brakleen 05054</w:t>
            </w:r>
          </w:p>
        </w:tc>
        <w:tc>
          <w:tcPr>
            <w:tcW w:w="1525" w:type="dxa"/>
          </w:tcPr>
          <w:p w:rsidR="00FB54D9" w:rsidRPr="00A57CF8" w:rsidP="00CB1C05" w14:paraId="7BA541CC" w14:textId="77777777">
            <w:pPr>
              <w:pStyle w:val="LTableTextAbt"/>
            </w:pPr>
            <w:r w:rsidRPr="00A57CF8">
              <w:t>&lt; 0 F</w:t>
            </w:r>
          </w:p>
        </w:tc>
        <w:tc>
          <w:tcPr>
            <w:tcW w:w="2160" w:type="dxa"/>
          </w:tcPr>
          <w:p w:rsidR="00FB54D9" w:rsidRPr="00A57CF8" w:rsidP="00CB1C05" w14:paraId="0DDA1E62" w14:textId="77777777">
            <w:pPr>
              <w:pStyle w:val="LTableTextAbt"/>
            </w:pPr>
            <w:r w:rsidRPr="00A57CF8">
              <w:t>Extremely Flammable</w:t>
            </w:r>
          </w:p>
        </w:tc>
      </w:tr>
      <w:tr w14:paraId="41374722" w14:textId="77777777" w:rsidTr="00F6640B">
        <w:tblPrEx>
          <w:tblW w:w="8720" w:type="dxa"/>
          <w:jc w:val="center"/>
          <w:tblLayout w:type="fixed"/>
          <w:tblLook w:val="04A0"/>
        </w:tblPrEx>
        <w:trPr>
          <w:cantSplit/>
          <w:trHeight w:val="20"/>
          <w:jc w:val="center"/>
        </w:trPr>
        <w:tc>
          <w:tcPr>
            <w:tcW w:w="1345" w:type="dxa"/>
          </w:tcPr>
          <w:p w:rsidR="00FB54D9" w:rsidRPr="00A57CF8" w:rsidP="00CB1C05" w14:paraId="4D9B2744" w14:textId="77777777">
            <w:pPr>
              <w:pStyle w:val="LTableTextAbt"/>
            </w:pPr>
            <w:r w:rsidRPr="00A57CF8">
              <w:t>3M</w:t>
            </w:r>
          </w:p>
        </w:tc>
        <w:tc>
          <w:tcPr>
            <w:tcW w:w="3690" w:type="dxa"/>
          </w:tcPr>
          <w:p w:rsidR="00FB54D9" w:rsidRPr="00A57CF8" w:rsidP="00CB1C05" w14:paraId="543E443A" w14:textId="77777777">
            <w:pPr>
              <w:pStyle w:val="LTableTextAbt"/>
              <w:rPr>
                <w:shd w:val="clear" w:color="auto" w:fill="FFFFFF"/>
              </w:rPr>
            </w:pPr>
            <w:r w:rsidRPr="00A57CF8">
              <w:rPr>
                <w:shd w:val="clear" w:color="auto" w:fill="FFFFFF"/>
              </w:rPr>
              <w:t>High Power Brake Cleaner 08179</w:t>
            </w:r>
          </w:p>
        </w:tc>
        <w:tc>
          <w:tcPr>
            <w:tcW w:w="1525" w:type="dxa"/>
          </w:tcPr>
          <w:p w:rsidR="00FB54D9" w:rsidRPr="00A57CF8" w:rsidP="00CB1C05" w14:paraId="73CC4DD1" w14:textId="77777777">
            <w:pPr>
              <w:pStyle w:val="LTableTextAbt"/>
            </w:pPr>
            <w:r w:rsidRPr="00A57CF8">
              <w:t>&gt; 0 F</w:t>
            </w:r>
          </w:p>
        </w:tc>
        <w:tc>
          <w:tcPr>
            <w:tcW w:w="2160" w:type="dxa"/>
          </w:tcPr>
          <w:p w:rsidR="00FB54D9" w:rsidRPr="00A57CF8" w:rsidP="00CB1C05" w14:paraId="7FD24894" w14:textId="77777777">
            <w:pPr>
              <w:pStyle w:val="LTableTextAbt"/>
            </w:pPr>
            <w:r w:rsidRPr="00A57CF8">
              <w:t>Extremely Flammable</w:t>
            </w:r>
          </w:p>
        </w:tc>
      </w:tr>
      <w:tr w14:paraId="508AFFA4" w14:textId="77777777" w:rsidTr="00F6640B">
        <w:tblPrEx>
          <w:tblW w:w="8720" w:type="dxa"/>
          <w:jc w:val="center"/>
          <w:tblLayout w:type="fixed"/>
          <w:tblLook w:val="04A0"/>
        </w:tblPrEx>
        <w:trPr>
          <w:cantSplit/>
          <w:trHeight w:val="20"/>
          <w:jc w:val="center"/>
        </w:trPr>
        <w:tc>
          <w:tcPr>
            <w:tcW w:w="1345" w:type="dxa"/>
          </w:tcPr>
          <w:p w:rsidR="00FB54D9" w:rsidRPr="00A57CF8" w:rsidP="00CB1C05" w14:paraId="00B0B674" w14:textId="77777777">
            <w:pPr>
              <w:pStyle w:val="LTableTextAbt"/>
            </w:pPr>
            <w:r w:rsidRPr="00A57CF8">
              <w:t>3M</w:t>
            </w:r>
          </w:p>
        </w:tc>
        <w:tc>
          <w:tcPr>
            <w:tcW w:w="3690" w:type="dxa"/>
          </w:tcPr>
          <w:p w:rsidR="00FB54D9" w:rsidRPr="00A57CF8" w:rsidP="00CB1C05" w14:paraId="16541E1D" w14:textId="77777777">
            <w:pPr>
              <w:pStyle w:val="LTableTextAbt"/>
              <w:rPr>
                <w:shd w:val="clear" w:color="auto" w:fill="FFFFFF"/>
              </w:rPr>
            </w:pPr>
            <w:r w:rsidRPr="00A57CF8">
              <w:rPr>
                <w:shd w:val="clear" w:color="auto" w:fill="FFFFFF"/>
              </w:rPr>
              <w:t>High Power Brake Cleaner 08880</w:t>
            </w:r>
          </w:p>
        </w:tc>
        <w:tc>
          <w:tcPr>
            <w:tcW w:w="1525" w:type="dxa"/>
          </w:tcPr>
          <w:p w:rsidR="00FB54D9" w:rsidRPr="00A57CF8" w:rsidP="00CB1C05" w14:paraId="34140B30" w14:textId="77777777">
            <w:pPr>
              <w:pStyle w:val="LTableTextAbt"/>
            </w:pPr>
            <w:r w:rsidRPr="00A57CF8">
              <w:t>≥ 15 F</w:t>
            </w:r>
          </w:p>
        </w:tc>
        <w:tc>
          <w:tcPr>
            <w:tcW w:w="2160" w:type="dxa"/>
          </w:tcPr>
          <w:p w:rsidR="00FB54D9" w:rsidRPr="00A57CF8" w:rsidP="00CB1C05" w14:paraId="7FFE0ECE" w14:textId="77777777">
            <w:pPr>
              <w:pStyle w:val="LTableTextAbt"/>
            </w:pPr>
            <w:r w:rsidRPr="00A57CF8">
              <w:t>Extremely Flammable</w:t>
            </w:r>
          </w:p>
        </w:tc>
      </w:tr>
      <w:tr w14:paraId="223D2B10" w14:textId="77777777" w:rsidTr="0001636D">
        <w:tblPrEx>
          <w:tblW w:w="8720" w:type="dxa"/>
          <w:jc w:val="center"/>
          <w:tblLayout w:type="fixed"/>
          <w:tblLook w:val="04A0"/>
        </w:tblPrEx>
        <w:trPr>
          <w:cantSplit/>
          <w:trHeight w:val="20"/>
          <w:jc w:val="center"/>
        </w:trPr>
        <w:tc>
          <w:tcPr>
            <w:tcW w:w="8720" w:type="dxa"/>
            <w:gridSpan w:val="4"/>
          </w:tcPr>
          <w:p w:rsidR="00426D61" w:rsidRPr="00A57CF8" w:rsidP="00CB1C05" w14:paraId="7F7E101D"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FB54D9" w:rsidRPr="00604E3A" w:rsidP="00CB1C05" w14:paraId="1FA9C87A" w14:textId="77777777"/>
    <w:p w:rsidR="00FB54D9" w:rsidRPr="003D56EF" w:rsidP="00CB1C05" w14:paraId="4F7CA49F" w14:textId="77777777">
      <w:r>
        <w:rPr>
          <w:color w:val="000000"/>
        </w:rPr>
        <w:t>Methylene chloride</w:t>
      </w:r>
      <w:r w:rsidRPr="00604E3A">
        <w:rPr>
          <w:color w:val="000000"/>
        </w:rPr>
        <w:t xml:space="preserve"> </w:t>
      </w:r>
      <w:r>
        <w:rPr>
          <w:color w:val="000000"/>
        </w:rPr>
        <w:t xml:space="preserve">and </w:t>
      </w:r>
      <w:r w:rsidR="00843813">
        <w:rPr>
          <w:color w:val="000000"/>
        </w:rPr>
        <w:t>PCE</w:t>
      </w:r>
      <w:r>
        <w:rPr>
          <w:color w:val="000000"/>
        </w:rPr>
        <w:t xml:space="preserve"> are</w:t>
      </w:r>
      <w:r w:rsidRPr="00604E3A">
        <w:rPr>
          <w:color w:val="000000"/>
        </w:rPr>
        <w:t xml:space="preserve"> non-flammable</w:t>
      </w:r>
      <w:r>
        <w:rPr>
          <w:color w:val="000000"/>
        </w:rPr>
        <w:t xml:space="preserve"> solvents, and </w:t>
      </w:r>
      <w:r>
        <w:t>brake cleaning products</w:t>
      </w:r>
      <w:r w:rsidRPr="00604E3A">
        <w:t xml:space="preserve"> using high concentrations of </w:t>
      </w:r>
      <w:r>
        <w:t xml:space="preserve">these solvents </w:t>
      </w:r>
      <w:r w:rsidRPr="00604E3A">
        <w:t xml:space="preserve">are </w:t>
      </w:r>
      <w:r>
        <w:t xml:space="preserve">typically </w:t>
      </w:r>
      <w:r w:rsidRPr="00604E3A">
        <w:t>non-flammable</w:t>
      </w:r>
      <w:r>
        <w:t>. Most</w:t>
      </w:r>
      <w:r w:rsidRPr="00604E3A">
        <w:t xml:space="preserve"> solvents used as alternatives to </w:t>
      </w:r>
      <w:r>
        <w:t>methylene chloride</w:t>
      </w:r>
      <w:r w:rsidRPr="00604E3A">
        <w:t xml:space="preserve"> </w:t>
      </w:r>
      <w:r>
        <w:t xml:space="preserve">and </w:t>
      </w:r>
      <w:r w:rsidR="00843813">
        <w:t>PCE</w:t>
      </w:r>
      <w:r>
        <w:t xml:space="preserve"> </w:t>
      </w:r>
      <w:r w:rsidRPr="00604E3A">
        <w:t xml:space="preserve">in </w:t>
      </w:r>
      <w:r>
        <w:t>brake cleaning products</w:t>
      </w:r>
      <w:r w:rsidRPr="00604E3A">
        <w:t xml:space="preserve"> have</w:t>
      </w:r>
      <w:r>
        <w:t xml:space="preserve"> low</w:t>
      </w:r>
      <w:r w:rsidRPr="00604E3A">
        <w:t xml:space="preserve"> flash points</w:t>
      </w:r>
      <w:r w:rsidR="00A57773">
        <w:t>,</w:t>
      </w:r>
      <w:r w:rsidRPr="00604E3A">
        <w:t xml:space="preserve"> and their use result</w:t>
      </w:r>
      <w:r>
        <w:t>s</w:t>
      </w:r>
      <w:r w:rsidRPr="00604E3A">
        <w:t xml:space="preserve"> in products that are </w:t>
      </w:r>
      <w:r>
        <w:t xml:space="preserve">extremely </w:t>
      </w:r>
      <w:r w:rsidRPr="00604E3A">
        <w:t xml:space="preserve">flammable (flash point </w:t>
      </w:r>
      <w:r>
        <w:t>less</w:t>
      </w:r>
      <w:r w:rsidRPr="00604E3A">
        <w:t xml:space="preserve"> than </w:t>
      </w:r>
      <w:r>
        <w:t>2</w:t>
      </w:r>
      <w:r w:rsidRPr="00604E3A">
        <w:t>0</w:t>
      </w:r>
      <w:r w:rsidR="00A57773">
        <w:t>°</w:t>
      </w:r>
      <w:r w:rsidRPr="00604E3A">
        <w:t>F)</w:t>
      </w:r>
      <w:r>
        <w:t xml:space="preserve">. </w:t>
      </w:r>
      <w:r w:rsidRPr="00604E3A">
        <w:t xml:space="preserve">For example, the </w:t>
      </w:r>
      <w:r>
        <w:t xml:space="preserve">CRC Brake Parts Cleaner 05054 </w:t>
      </w:r>
      <w:r w:rsidRPr="00604E3A">
        <w:t xml:space="preserve">has a flash point </w:t>
      </w:r>
      <w:r w:rsidR="00A57773">
        <w:t>less than</w:t>
      </w:r>
      <w:r>
        <w:t xml:space="preserve"> 0</w:t>
      </w:r>
      <w:r w:rsidR="00A57773">
        <w:t>°</w:t>
      </w:r>
      <w:r>
        <w:t>F and has an "extremely flammable" rating. Aqueous brake cleaners, on the other hand, eliminate this flammability concern.</w:t>
      </w:r>
    </w:p>
    <w:p w:rsidR="00FB54D9" w:rsidP="00CB1C05" w14:paraId="7BC4395B" w14:textId="77777777">
      <w:r w:rsidRPr="00307562">
        <w:t xml:space="preserve">Since the non-chlorinated brake cleaning products commercially available are extremely </w:t>
      </w:r>
      <w:r>
        <w:t>flammable</w:t>
      </w:r>
      <w:r w:rsidRPr="00307562">
        <w:t>, there is a potential barrier to replac</w:t>
      </w:r>
      <w:r w:rsidR="00A57773">
        <w:t>ing</w:t>
      </w:r>
      <w:r w:rsidRPr="00307562">
        <w:t xml:space="preserve"> </w:t>
      </w:r>
      <w:r w:rsidR="00427583">
        <w:t xml:space="preserve">methylene chloride and </w:t>
      </w:r>
      <w:r w:rsidR="00843813">
        <w:t>PCE</w:t>
      </w:r>
      <w:r w:rsidR="00427583">
        <w:t xml:space="preserve"> </w:t>
      </w:r>
      <w:r w:rsidRPr="00307562">
        <w:t>based products in aerosol brake cleaning applications based upon fire safety requirements.</w:t>
      </w:r>
      <w:r w:rsidRPr="00FD4515">
        <w:t xml:space="preserve"> </w:t>
      </w:r>
      <w:r>
        <w:t>However, non-aerosol products do not pose the same fire safety concerns and are also effective.</w:t>
      </w:r>
    </w:p>
    <w:p w:rsidR="00FB54D9" w:rsidRPr="007D3DBA" w:rsidP="00CB1C05" w14:paraId="31D950D8" w14:textId="77777777">
      <w:pPr>
        <w:pStyle w:val="Heading3"/>
      </w:pPr>
      <w:bookmarkStart w:id="430" w:name="_Toc114061926"/>
      <w:r>
        <w:t>Removal Time</w:t>
      </w:r>
      <w:bookmarkEnd w:id="430"/>
    </w:p>
    <w:p w:rsidR="00FB54D9" w:rsidP="00CB1C05" w14:paraId="78FF40D0" w14:textId="77777777">
      <w:r>
        <w:t>The brake cleaning</w:t>
      </w:r>
      <w:r w:rsidRPr="00DB1642">
        <w:t xml:space="preserve"> </w:t>
      </w:r>
      <w:r>
        <w:t xml:space="preserve">products must either </w:t>
      </w:r>
      <w:r w:rsidRPr="00DB1642">
        <w:t xml:space="preserve">dissolve </w:t>
      </w:r>
      <w:r>
        <w:t>and wash away the target contaminants or sufficiently s</w:t>
      </w:r>
      <w:r w:rsidRPr="00DB1642">
        <w:t xml:space="preserve">often </w:t>
      </w:r>
      <w:r>
        <w:t xml:space="preserve">the target material so that it can be </w:t>
      </w:r>
      <w:r w:rsidRPr="00DB1642">
        <w:t>remov</w:t>
      </w:r>
      <w:r>
        <w:t>ed</w:t>
      </w:r>
      <w:r w:rsidRPr="00DB1642">
        <w:t xml:space="preserve"> with</w:t>
      </w:r>
      <w:r>
        <w:t xml:space="preserve"> a brush, microfiber cloth</w:t>
      </w:r>
      <w:r w:rsidR="00A57773">
        <w:t>,</w:t>
      </w:r>
      <w:r>
        <w:t xml:space="preserve"> or rag. Removal time is the amount of time required for the target contaminants to either dissolve or be softened by continual spraying of the aerosol product onto the target contaminants. </w:t>
      </w:r>
      <w:r w:rsidRPr="00F1385D">
        <w:t xml:space="preserve">In general, the faster the </w:t>
      </w:r>
      <w:r>
        <w:t>brake cleaning</w:t>
      </w:r>
      <w:r w:rsidRPr="00DB1642">
        <w:t xml:space="preserve"> </w:t>
      </w:r>
      <w:r w:rsidRPr="00F1385D">
        <w:t xml:space="preserve">product works, the faster the </w:t>
      </w:r>
      <w:r>
        <w:t>brake cleaning</w:t>
      </w:r>
      <w:r w:rsidRPr="00F1385D">
        <w:t xml:space="preserve"> project</w:t>
      </w:r>
      <w:r>
        <w:t xml:space="preserve"> will be </w:t>
      </w:r>
      <w:r w:rsidR="00E3576A">
        <w:t>finished,</w:t>
      </w:r>
      <w:r>
        <w:t xml:space="preserve"> and the less </w:t>
      </w:r>
      <w:r w:rsidR="00A57773">
        <w:t xml:space="preserve">the </w:t>
      </w:r>
      <w:r>
        <w:t>amount of cleaner fluid required to complete the project. Two major factors that affect removal time are: 1) the efficiency of the brake cleaning solvents to dissolve the brake residue, and 2)</w:t>
      </w:r>
      <w:r w:rsidR="00A57773">
        <w:t> </w:t>
      </w:r>
      <w:r>
        <w:t>the power of the spray emitted by the product. There is no publicly available information to evaluate spraying power for the various brake cleaning</w:t>
      </w:r>
      <w:r w:rsidRPr="00DB1642">
        <w:t xml:space="preserve"> </w:t>
      </w:r>
      <w:r>
        <w:t>products.</w:t>
      </w:r>
    </w:p>
    <w:p w:rsidR="00FB54D9" w:rsidP="00CB1C05" w14:paraId="73665D4D" w14:textId="77777777">
      <w:r>
        <w:t xml:space="preserve">3M has provided </w:t>
      </w:r>
      <w:r w:rsidRPr="00455A13">
        <w:t>results for a comparison of removal time performance for two of its products and an unnamed competitor product</w:t>
      </w:r>
      <w:r w:rsidR="00E3576A">
        <w:t xml:space="preserve"> (</w:t>
      </w:r>
      <w:hyperlink w:anchor="_ENREF_1" w:tooltip="3M, 2021 #39" w:history="1">
        <w:r w:rsidRPr="00E3576A" w:rsidR="00414172">
          <w:fldChar w:fldCharType="begin" w:fldLock="1"/>
        </w:r>
        <w:r w:rsidR="00414172">
          <w:instrText xml:space="preserve"> ADDIN EN.CITE &lt;EndNote&gt;&lt;Cite&gt;&lt;Author&gt;3M&lt;/Author&gt;&lt;Year&gt;2021&lt;/Year&gt;&lt;RecNum&gt;39&lt;/RecNum&gt;&lt;DisplayText&gt;3M 2021&lt;/DisplayText&gt;&lt;record&gt;&lt;rec-number&gt;39&lt;/rec-number&gt;&lt;foreign-keys&gt;&lt;key app="EN" db-id="52wf2wf0o0rv01e9dzo52td80t0590tp2fwd" timestamp="1714499636"&gt;39&lt;/key&gt;&lt;/foreign-keys&gt;&lt;ref-type name="Online Multimedia"&gt;48&lt;/ref-type&gt;&lt;contributors&gt;&lt;authors&gt;&lt;author&gt;3M,&lt;/author&gt;&lt;/authors&gt;&lt;/contributors&gt;&lt;titles&gt;&lt;title&gt;3M 08179 High Power Brake Cleaner - 14 oz. (12 Pack)&lt;/title&gt;&lt;/titles&gt;&lt;dates&gt;&lt;year&gt;2021&lt;/year&gt;&lt;/dates&gt;&lt;urls&gt;&lt;related-urls&gt;&lt;url&gt;https://www.amazon.com/vdp/91f06c44c3174ced9e21f24856d02177&lt;/url&gt;&lt;/related-urls&gt;&lt;/urls&gt;&lt;/record&gt;&lt;/Cite&gt;&lt;/EndNote&gt;</w:instrText>
        </w:r>
        <w:r w:rsidRPr="00E3576A" w:rsidR="00414172">
          <w:fldChar w:fldCharType="separate"/>
        </w:r>
        <w:r w:rsidRPr="00E3576A" w:rsidR="00414172">
          <w:rPr>
            <w:noProof/>
          </w:rPr>
          <w:t>3M 2021</w:t>
        </w:r>
        <w:r w:rsidRPr="00E3576A" w:rsidR="00414172">
          <w:fldChar w:fldCharType="end"/>
        </w:r>
      </w:hyperlink>
      <w:r w:rsidR="00E3576A">
        <w:t>)</w:t>
      </w:r>
      <w:r w:rsidR="00FE7B11">
        <w:t>.</w:t>
      </w:r>
      <w:r w:rsidRPr="00455A13">
        <w:t xml:space="preserve"> The test was conducted for aerosol brake cleaning products used with oil as the target contaminant on a</w:t>
      </w:r>
      <w:r>
        <w:t xml:space="preserve"> metal substrate. The removal time performance results are provided in </w:t>
      </w:r>
      <w:r w:rsidR="00D30DDB">
        <w:fldChar w:fldCharType="begin" w:fldLock="1"/>
      </w:r>
      <w:r w:rsidR="00D30DDB">
        <w:instrText xml:space="preserve"> REF _Ref111190701 \h </w:instrText>
      </w:r>
      <w:r w:rsidR="00D30DDB">
        <w:fldChar w:fldCharType="separate"/>
      </w:r>
      <w:r w:rsidRPr="00C31E76" w:rsidR="0092222B">
        <w:t xml:space="preserve">Table </w:t>
      </w:r>
      <w:r w:rsidR="0092222B">
        <w:rPr>
          <w:noProof/>
        </w:rPr>
        <w:t>5</w:t>
      </w:r>
      <w:r w:rsidR="0092222B">
        <w:noBreakHyphen/>
      </w:r>
      <w:r w:rsidR="0092222B">
        <w:rPr>
          <w:noProof/>
        </w:rPr>
        <w:t>34</w:t>
      </w:r>
      <w:r w:rsidR="00D30DDB">
        <w:fldChar w:fldCharType="end"/>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0"/>
        <w:gridCol w:w="2876"/>
        <w:gridCol w:w="2076"/>
        <w:gridCol w:w="1768"/>
      </w:tblGrid>
      <w:tr w14:paraId="26FAC8AF" w14:textId="77777777" w:rsidTr="00404F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990" w:type="dxa"/>
            <w:gridSpan w:val="4"/>
            <w:tcBorders>
              <w:top w:val="nil"/>
              <w:left w:val="nil"/>
              <w:right w:val="nil"/>
            </w:tcBorders>
            <w:shd w:val="clear" w:color="auto" w:fill="auto"/>
          </w:tcPr>
          <w:p w:rsidR="00404FF9" w:rsidRPr="007F6ED7" w:rsidP="00CB1C05" w14:paraId="391648FC" w14:textId="77777777">
            <w:pPr>
              <w:pStyle w:val="TableTitleA"/>
              <w:rPr>
                <w:sz w:val="21"/>
                <w:szCs w:val="21"/>
              </w:rPr>
            </w:pPr>
            <w:bookmarkStart w:id="431" w:name="_Ref111190701"/>
            <w:bookmarkStart w:id="432" w:name="_Toc121142580"/>
            <w:bookmarkStart w:id="433" w:name="_Toc165379574"/>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4</w:t>
            </w:r>
            <w:r w:rsidR="00BC4B5D">
              <w:rPr>
                <w:noProof/>
              </w:rPr>
              <w:fldChar w:fldCharType="end"/>
            </w:r>
            <w:bookmarkEnd w:id="431"/>
            <w:r w:rsidRPr="00C31E76">
              <w:t>:</w:t>
            </w:r>
            <w:r>
              <w:t xml:space="preserve"> </w:t>
            </w:r>
            <w:r w:rsidRPr="00EE32F4">
              <w:t>Removal Time Performance</w:t>
            </w:r>
            <w:bookmarkEnd w:id="432"/>
            <w:bookmarkEnd w:id="433"/>
          </w:p>
        </w:tc>
      </w:tr>
      <w:tr w14:paraId="489D4F6E" w14:textId="77777777" w:rsidTr="00404FF9">
        <w:tblPrEx>
          <w:tblW w:w="0" w:type="auto"/>
          <w:jc w:val="center"/>
          <w:tblLook w:val="04A0"/>
        </w:tblPrEx>
        <w:trPr>
          <w:cantSplit/>
          <w:trHeight w:val="20"/>
          <w:tblHeader/>
          <w:jc w:val="center"/>
        </w:trPr>
        <w:tc>
          <w:tcPr>
            <w:tcW w:w="2270" w:type="dxa"/>
            <w:shd w:val="clear" w:color="auto" w:fill="48A9C5"/>
          </w:tcPr>
          <w:p w:rsidR="00FB54D9" w:rsidRPr="007F6ED7" w:rsidP="00CB1C05" w14:paraId="7DF1B2F1" w14:textId="77777777">
            <w:pPr>
              <w:pStyle w:val="TableSubtitle"/>
            </w:pPr>
            <w:r w:rsidRPr="007F6ED7">
              <w:t>Supplier</w:t>
            </w:r>
          </w:p>
        </w:tc>
        <w:tc>
          <w:tcPr>
            <w:tcW w:w="2876" w:type="dxa"/>
            <w:shd w:val="clear" w:color="auto" w:fill="48A9C5"/>
          </w:tcPr>
          <w:p w:rsidR="00FB54D9" w:rsidRPr="007F6ED7" w:rsidP="00CB1C05" w14:paraId="3C6AD1CB" w14:textId="77777777">
            <w:pPr>
              <w:pStyle w:val="TableSubtitle"/>
            </w:pPr>
            <w:r w:rsidRPr="007F6ED7">
              <w:t>Product</w:t>
            </w:r>
          </w:p>
        </w:tc>
        <w:tc>
          <w:tcPr>
            <w:tcW w:w="2076" w:type="dxa"/>
            <w:shd w:val="clear" w:color="auto" w:fill="48A9C5"/>
          </w:tcPr>
          <w:p w:rsidR="00FB54D9" w:rsidRPr="007F6ED7" w:rsidP="00CB1C05" w14:paraId="68FF3787" w14:textId="77777777">
            <w:pPr>
              <w:pStyle w:val="TableSubtitle"/>
            </w:pPr>
            <w:r w:rsidRPr="007F6ED7">
              <w:t>VOC Content</w:t>
            </w:r>
          </w:p>
        </w:tc>
        <w:tc>
          <w:tcPr>
            <w:tcW w:w="1768" w:type="dxa"/>
            <w:shd w:val="clear" w:color="auto" w:fill="48A9C5"/>
          </w:tcPr>
          <w:p w:rsidR="00FB54D9" w:rsidRPr="007F6ED7" w:rsidP="00CB1C05" w14:paraId="22022DA1" w14:textId="77777777">
            <w:pPr>
              <w:pStyle w:val="TableSubtitle"/>
            </w:pPr>
            <w:r w:rsidRPr="007F6ED7">
              <w:t>Removal Time</w:t>
            </w:r>
          </w:p>
        </w:tc>
      </w:tr>
      <w:tr w14:paraId="628632A2" w14:textId="77777777" w:rsidTr="00404FF9">
        <w:tblPrEx>
          <w:tblW w:w="0" w:type="auto"/>
          <w:jc w:val="center"/>
          <w:tblLook w:val="04A0"/>
        </w:tblPrEx>
        <w:trPr>
          <w:cantSplit/>
          <w:trHeight w:val="20"/>
          <w:jc w:val="center"/>
        </w:trPr>
        <w:tc>
          <w:tcPr>
            <w:tcW w:w="2270" w:type="dxa"/>
          </w:tcPr>
          <w:p w:rsidR="00FB54D9" w:rsidRPr="007F6ED7" w:rsidP="00CB1C05" w14:paraId="55FD15E9" w14:textId="77777777">
            <w:pPr>
              <w:pStyle w:val="LTableTextAbt"/>
            </w:pPr>
            <w:r w:rsidRPr="007F6ED7">
              <w:t>3M</w:t>
            </w:r>
          </w:p>
        </w:tc>
        <w:tc>
          <w:tcPr>
            <w:tcW w:w="2876" w:type="dxa"/>
          </w:tcPr>
          <w:p w:rsidR="00FB54D9" w:rsidRPr="007F6ED7" w:rsidP="00CB1C05" w14:paraId="693E7B83" w14:textId="77777777">
            <w:pPr>
              <w:pStyle w:val="LTableTextAbt"/>
              <w:rPr>
                <w:rFonts w:cstheme="minorHAnsi"/>
                <w:shd w:val="clear" w:color="auto" w:fill="FFFFFF"/>
              </w:rPr>
            </w:pPr>
            <w:r w:rsidRPr="007F6ED7">
              <w:rPr>
                <w:rFonts w:cstheme="minorHAnsi"/>
                <w:shd w:val="clear" w:color="auto" w:fill="FFFFFF"/>
              </w:rPr>
              <w:t>High Power Brake Cleaner 08880</w:t>
            </w:r>
          </w:p>
        </w:tc>
        <w:tc>
          <w:tcPr>
            <w:tcW w:w="2076" w:type="dxa"/>
          </w:tcPr>
          <w:p w:rsidR="00FB54D9" w:rsidRPr="007F6ED7" w:rsidP="00CB1C05" w14:paraId="1D1531B3" w14:textId="77777777">
            <w:pPr>
              <w:pStyle w:val="LTableTextAbt"/>
            </w:pPr>
            <w:r w:rsidRPr="007F6ED7">
              <w:t>96%</w:t>
            </w:r>
          </w:p>
        </w:tc>
        <w:tc>
          <w:tcPr>
            <w:tcW w:w="1768" w:type="dxa"/>
          </w:tcPr>
          <w:p w:rsidR="00FB54D9" w:rsidRPr="007F6ED7" w:rsidP="00CB1C05" w14:paraId="51206316" w14:textId="77777777">
            <w:pPr>
              <w:pStyle w:val="LTableTextAbt"/>
            </w:pPr>
            <w:r w:rsidRPr="007F6ED7">
              <w:t>4 seconds</w:t>
            </w:r>
          </w:p>
        </w:tc>
      </w:tr>
      <w:tr w14:paraId="0AB51FF9" w14:textId="77777777" w:rsidTr="00404FF9">
        <w:tblPrEx>
          <w:tblW w:w="0" w:type="auto"/>
          <w:jc w:val="center"/>
          <w:tblLook w:val="04A0"/>
        </w:tblPrEx>
        <w:trPr>
          <w:cantSplit/>
          <w:trHeight w:val="20"/>
          <w:jc w:val="center"/>
        </w:trPr>
        <w:tc>
          <w:tcPr>
            <w:tcW w:w="2270" w:type="dxa"/>
          </w:tcPr>
          <w:p w:rsidR="00FB54D9" w:rsidRPr="007F6ED7" w:rsidP="00CB1C05" w14:paraId="5151636B" w14:textId="77777777">
            <w:pPr>
              <w:pStyle w:val="LTableTextAbt"/>
            </w:pPr>
            <w:r w:rsidRPr="007F6ED7">
              <w:t>3M</w:t>
            </w:r>
          </w:p>
        </w:tc>
        <w:tc>
          <w:tcPr>
            <w:tcW w:w="2876" w:type="dxa"/>
          </w:tcPr>
          <w:p w:rsidR="00FB54D9" w:rsidRPr="007F6ED7" w:rsidP="00CB1C05" w14:paraId="3A5FCF4C" w14:textId="77777777">
            <w:pPr>
              <w:pStyle w:val="LTableTextAbt"/>
              <w:rPr>
                <w:rFonts w:cstheme="minorHAnsi"/>
                <w:shd w:val="clear" w:color="auto" w:fill="FFFFFF"/>
              </w:rPr>
            </w:pPr>
            <w:r w:rsidRPr="007F6ED7">
              <w:rPr>
                <w:rFonts w:cstheme="minorHAnsi"/>
                <w:shd w:val="clear" w:color="auto" w:fill="FFFFFF"/>
              </w:rPr>
              <w:t>High Power Brake Cleaner 08179</w:t>
            </w:r>
          </w:p>
        </w:tc>
        <w:tc>
          <w:tcPr>
            <w:tcW w:w="2076" w:type="dxa"/>
          </w:tcPr>
          <w:p w:rsidR="00FB54D9" w:rsidRPr="007F6ED7" w:rsidP="00CB1C05" w14:paraId="08A05EC5" w14:textId="77777777">
            <w:pPr>
              <w:pStyle w:val="LTableTextAbt"/>
            </w:pPr>
            <w:r w:rsidRPr="007F6ED7">
              <w:t>10%</w:t>
            </w:r>
          </w:p>
        </w:tc>
        <w:tc>
          <w:tcPr>
            <w:tcW w:w="1768" w:type="dxa"/>
          </w:tcPr>
          <w:p w:rsidR="00FB54D9" w:rsidRPr="007F6ED7" w:rsidP="00CB1C05" w14:paraId="0B605BF9" w14:textId="77777777">
            <w:pPr>
              <w:pStyle w:val="LTableTextAbt"/>
            </w:pPr>
            <w:r w:rsidRPr="007F6ED7">
              <w:t>20 seconds</w:t>
            </w:r>
          </w:p>
        </w:tc>
      </w:tr>
      <w:tr w14:paraId="03D979FE" w14:textId="77777777" w:rsidTr="00404FF9">
        <w:tblPrEx>
          <w:tblW w:w="0" w:type="auto"/>
          <w:jc w:val="center"/>
          <w:tblLook w:val="04A0"/>
        </w:tblPrEx>
        <w:trPr>
          <w:cantSplit/>
          <w:trHeight w:val="20"/>
          <w:jc w:val="center"/>
        </w:trPr>
        <w:tc>
          <w:tcPr>
            <w:tcW w:w="2270" w:type="dxa"/>
          </w:tcPr>
          <w:p w:rsidR="00FB54D9" w:rsidRPr="007F6ED7" w:rsidP="00CB1C05" w14:paraId="619855FE" w14:textId="77777777">
            <w:pPr>
              <w:pStyle w:val="LTableTextAbt"/>
            </w:pPr>
            <w:r w:rsidRPr="007F6ED7">
              <w:t>Unnamed 3M competitor</w:t>
            </w:r>
          </w:p>
        </w:tc>
        <w:tc>
          <w:tcPr>
            <w:tcW w:w="2876" w:type="dxa"/>
          </w:tcPr>
          <w:p w:rsidR="00FB54D9" w:rsidRPr="007F6ED7" w:rsidP="00CB1C05" w14:paraId="2C27D681" w14:textId="77777777">
            <w:pPr>
              <w:pStyle w:val="LTableTextAbt"/>
            </w:pPr>
            <w:r w:rsidRPr="007F6ED7">
              <w:t>Unnamed 3M competitor product</w:t>
            </w:r>
          </w:p>
        </w:tc>
        <w:tc>
          <w:tcPr>
            <w:tcW w:w="2076" w:type="dxa"/>
          </w:tcPr>
          <w:p w:rsidR="00FB54D9" w:rsidRPr="007F6ED7" w:rsidP="00CB1C05" w14:paraId="0F5CD58E" w14:textId="77777777">
            <w:pPr>
              <w:pStyle w:val="LTableTextAbt"/>
            </w:pPr>
            <w:r w:rsidRPr="007F6ED7">
              <w:t>Not provided</w:t>
            </w:r>
          </w:p>
        </w:tc>
        <w:tc>
          <w:tcPr>
            <w:tcW w:w="1768" w:type="dxa"/>
          </w:tcPr>
          <w:p w:rsidR="00FB54D9" w:rsidRPr="007F6ED7" w:rsidP="00CB1C05" w14:paraId="77794F05" w14:textId="77777777">
            <w:pPr>
              <w:pStyle w:val="LTableTextAbt"/>
            </w:pPr>
            <w:r w:rsidRPr="007F6ED7">
              <w:t>70 seconds</w:t>
            </w:r>
          </w:p>
        </w:tc>
      </w:tr>
    </w:tbl>
    <w:p w:rsidR="00FB54D9" w:rsidP="00CB1C05" w14:paraId="4929AC76" w14:textId="77777777">
      <w:pPr>
        <w:rPr>
          <w:highlight w:val="white"/>
        </w:rPr>
      </w:pPr>
    </w:p>
    <w:p w:rsidR="00FB54D9" w:rsidRPr="0039405B" w:rsidP="00CB1C05" w14:paraId="5ECA04A1" w14:textId="77777777">
      <w:r>
        <w:t>To provide additional insight into any possible barriers related to removal time,</w:t>
      </w:r>
      <w:r>
        <w:rPr>
          <w:highlight w:val="white"/>
        </w:rPr>
        <w:t xml:space="preserve"> </w:t>
      </w:r>
      <w:r w:rsidRPr="00FD2DCF">
        <w:t xml:space="preserve">the HSP theory (See Appendix B: Hansen Solubility Parameters) can be used to predict which solvents </w:t>
      </w:r>
      <w:r w:rsidRPr="0039405B">
        <w:rPr>
          <w:highlight w:val="white"/>
        </w:rPr>
        <w:t xml:space="preserve">will be able to quickly dissolve </w:t>
      </w:r>
      <w:r>
        <w:rPr>
          <w:highlight w:val="white"/>
        </w:rPr>
        <w:t xml:space="preserve">and/or soften the </w:t>
      </w:r>
      <w:r w:rsidRPr="0039405B">
        <w:rPr>
          <w:highlight w:val="white"/>
        </w:rPr>
        <w:t>target solutes</w:t>
      </w:r>
      <w:r w:rsidRPr="0039405B">
        <w:t xml:space="preserve">. </w:t>
      </w:r>
      <w:r>
        <w:t xml:space="preserve">Since </w:t>
      </w:r>
      <w:r w:rsidR="003B664C">
        <w:t xml:space="preserve">data on </w:t>
      </w:r>
      <w:r>
        <w:t>brake contaminant removal time and the power of the spray emitted from the product are typically not available for brake cleaning</w:t>
      </w:r>
      <w:r w:rsidRPr="00DB1642">
        <w:t xml:space="preserve"> </w:t>
      </w:r>
      <w:r>
        <w:t xml:space="preserve">products, the </w:t>
      </w:r>
      <w:r w:rsidRPr="0039405B">
        <w:t xml:space="preserve">HSP theory </w:t>
      </w:r>
      <w:r>
        <w:t xml:space="preserve">for quantifying solvent efficiency </w:t>
      </w:r>
      <w:r w:rsidRPr="0039405B">
        <w:t xml:space="preserve">was used as </w:t>
      </w:r>
      <w:r>
        <w:t>the sole s</w:t>
      </w:r>
      <w:r w:rsidRPr="0039405B">
        <w:t xml:space="preserve">urrogate to estimate </w:t>
      </w:r>
      <w:r>
        <w:t xml:space="preserve">contaminant </w:t>
      </w:r>
      <w:r w:rsidRPr="0039405B">
        <w:t>removal time</w:t>
      </w:r>
      <w:r>
        <w:t xml:space="preserve">. </w:t>
      </w:r>
      <w:r w:rsidRPr="0039405B">
        <w:t xml:space="preserve"> </w:t>
      </w:r>
    </w:p>
    <w:p w:rsidR="00FB54D9" w:rsidP="00CB1C05" w14:paraId="0720858F" w14:textId="77777777">
      <w:pPr>
        <w:rPr>
          <w:shd w:val="clear" w:color="auto" w:fill="FFFFFF"/>
        </w:rPr>
      </w:pPr>
      <w:r>
        <w:t>The brake contam</w:t>
      </w:r>
      <w:r w:rsidR="0005094C">
        <w:t>i</w:t>
      </w:r>
      <w:r>
        <w:t xml:space="preserve">nants that need to be cleaned primarily consist of </w:t>
      </w:r>
      <w:r>
        <w:rPr>
          <w:shd w:val="clear" w:color="auto" w:fill="FFFFFF"/>
        </w:rPr>
        <w:t>brake fluid, brake dust (including asbestos), dirt, grease</w:t>
      </w:r>
      <w:r w:rsidR="003B664C">
        <w:rPr>
          <w:shd w:val="clear" w:color="auto" w:fill="FFFFFF"/>
        </w:rPr>
        <w:t>,</w:t>
      </w:r>
      <w:r>
        <w:rPr>
          <w:shd w:val="clear" w:color="auto" w:fill="FFFFFF"/>
        </w:rPr>
        <w:t xml:space="preserve"> and lubricating oil. The dirt and dust are often found within the brake fluid, grease, and lubricating oil and will rinse away when the brake fluid, grease, and lubricating oil are dissolved or softened. Therefore, </w:t>
      </w:r>
      <w:r w:rsidR="00913073">
        <w:rPr>
          <w:shd w:val="clear" w:color="auto" w:fill="FFFFFF"/>
        </w:rPr>
        <w:t xml:space="preserve">this analysis </w:t>
      </w:r>
      <w:r>
        <w:rPr>
          <w:shd w:val="clear" w:color="auto" w:fill="FFFFFF"/>
        </w:rPr>
        <w:t xml:space="preserve">will focus on dissolving or softening the brake fluid, grease, and lubricating oil used on brake systems. </w:t>
      </w:r>
    </w:p>
    <w:p w:rsidR="00FB54D9" w:rsidRPr="007D3DBA" w:rsidP="00CB1C05" w14:paraId="05B0761A" w14:textId="77777777">
      <w:r>
        <w:t>T</w:t>
      </w:r>
      <w:r w:rsidRPr="00E312D6">
        <w:t>riethylene glycol monobutyl ether</w:t>
      </w:r>
      <w:r>
        <w:rPr>
          <w:shd w:val="clear" w:color="auto" w:fill="FFFFFF"/>
        </w:rPr>
        <w:t xml:space="preserve"> appears to be the most common primary ingredient for DOT 3 brake fluids that are used in most modern cars and trucks since they work well with </w:t>
      </w:r>
      <w:r w:rsidR="00751897">
        <w:rPr>
          <w:shd w:val="clear" w:color="auto" w:fill="FFFFFF"/>
        </w:rPr>
        <w:t xml:space="preserve">anti-lock </w:t>
      </w:r>
      <w:r>
        <w:rPr>
          <w:shd w:val="clear" w:color="auto" w:fill="FFFFFF"/>
        </w:rPr>
        <w:t>brak</w:t>
      </w:r>
      <w:r w:rsidR="00751897">
        <w:rPr>
          <w:shd w:val="clear" w:color="auto" w:fill="FFFFFF"/>
        </w:rPr>
        <w:t>ing</w:t>
      </w:r>
      <w:r>
        <w:rPr>
          <w:shd w:val="clear" w:color="auto" w:fill="FFFFFF"/>
        </w:rPr>
        <w:t xml:space="preserve"> systems. </w:t>
      </w:r>
      <w:r w:rsidR="00D30DDB">
        <w:rPr>
          <w:shd w:val="clear" w:color="auto" w:fill="FFFFFF"/>
        </w:rPr>
        <w:fldChar w:fldCharType="begin" w:fldLock="1"/>
      </w:r>
      <w:r w:rsidR="00D30DDB">
        <w:rPr>
          <w:shd w:val="clear" w:color="auto" w:fill="FFFFFF"/>
        </w:rPr>
        <w:instrText xml:space="preserve"> REF _Ref111190765 \h </w:instrText>
      </w:r>
      <w:r w:rsidR="00D30DDB">
        <w:rPr>
          <w:shd w:val="clear" w:color="auto" w:fill="FFFFFF"/>
        </w:rPr>
        <w:fldChar w:fldCharType="separate"/>
      </w:r>
      <w:r w:rsidRPr="00C31E76" w:rsidR="0092222B">
        <w:t xml:space="preserve">Table </w:t>
      </w:r>
      <w:r w:rsidR="0092222B">
        <w:rPr>
          <w:noProof/>
        </w:rPr>
        <w:t>5</w:t>
      </w:r>
      <w:r w:rsidR="0092222B">
        <w:noBreakHyphen/>
      </w:r>
      <w:r w:rsidR="0092222B">
        <w:rPr>
          <w:noProof/>
        </w:rPr>
        <w:t>35</w:t>
      </w:r>
      <w:r w:rsidR="00D30DDB">
        <w:rPr>
          <w:shd w:val="clear" w:color="auto" w:fill="FFFFFF"/>
        </w:rPr>
        <w:fldChar w:fldCharType="end"/>
      </w:r>
      <w:r w:rsidR="00D30DDB">
        <w:rPr>
          <w:shd w:val="clear" w:color="auto" w:fill="FFFFFF"/>
        </w:rPr>
        <w:t xml:space="preserve"> </w:t>
      </w:r>
      <w:r>
        <w:rPr>
          <w:shd w:val="clear" w:color="auto" w:fill="FFFFFF"/>
        </w:rPr>
        <w:t xml:space="preserve">has a listing of brake fluid products and the </w:t>
      </w:r>
      <w:r w:rsidRPr="001C4ED9">
        <w:rPr>
          <w:shd w:val="clear" w:color="auto" w:fill="FFFFFF"/>
        </w:rPr>
        <w:t xml:space="preserve">concentration of </w:t>
      </w:r>
      <w:r w:rsidRPr="00200F1F">
        <w:t>triethylene glycol monobutyl ether</w:t>
      </w:r>
      <w:r>
        <w:t xml:space="preserve">. For each of the brake fluid products listed in </w:t>
      </w:r>
      <w:r w:rsidR="00D30DDB">
        <w:fldChar w:fldCharType="begin" w:fldLock="1"/>
      </w:r>
      <w:r w:rsidR="00D30DDB">
        <w:instrText xml:space="preserve"> REF _Ref111190765 \h </w:instrText>
      </w:r>
      <w:r w:rsidR="00D30DDB">
        <w:fldChar w:fldCharType="separate"/>
      </w:r>
      <w:r w:rsidRPr="00C31E76" w:rsidR="0092222B">
        <w:t xml:space="preserve">Table </w:t>
      </w:r>
      <w:r w:rsidR="0092222B">
        <w:rPr>
          <w:noProof/>
        </w:rPr>
        <w:t>5</w:t>
      </w:r>
      <w:r w:rsidR="0092222B">
        <w:noBreakHyphen/>
      </w:r>
      <w:r w:rsidR="0092222B">
        <w:rPr>
          <w:noProof/>
        </w:rPr>
        <w:t>35</w:t>
      </w:r>
      <w:r w:rsidR="00D30DDB">
        <w:fldChar w:fldCharType="end"/>
      </w:r>
      <w:r>
        <w:t>, t</w:t>
      </w:r>
      <w:r w:rsidRPr="00E312D6">
        <w:t>riethylene glycol monobutyl ether</w:t>
      </w:r>
      <w:r>
        <w:t xml:space="preserve"> was listed in the </w:t>
      </w:r>
      <w:r w:rsidR="00751897">
        <w:t>SDS</w:t>
      </w:r>
      <w:r>
        <w:t xml:space="preserve"> as the ingredient with the highest concentration, and therefore the HSP value for this chemical was used to represent the HSP value for brake fluids. The HSP value for </w:t>
      </w:r>
      <w:r w:rsidRPr="00E312D6">
        <w:t>triethylene glycol monobutyl ether</w:t>
      </w:r>
      <w:r>
        <w:t xml:space="preserve"> was found to be 16.2, 6.1, 9.1, based upon using its </w:t>
      </w:r>
      <w:r w:rsidRPr="00312797" w:rsidR="00312797">
        <w:t>simplified molecular-input line-entry system</w:t>
      </w:r>
      <w:r w:rsidR="00312797">
        <w:t xml:space="preserve"> (</w:t>
      </w:r>
      <w:r>
        <w:t>SMILES</w:t>
      </w:r>
      <w:r w:rsidR="00312797">
        <w:t>)</w:t>
      </w:r>
      <w:r>
        <w:t xml:space="preserve"> chemical structure notation with the Hansen Solubility Parameters in Practice software. </w:t>
      </w:r>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5"/>
        <w:gridCol w:w="1800"/>
        <w:gridCol w:w="4770"/>
        <w:gridCol w:w="1980"/>
      </w:tblGrid>
      <w:tr w14:paraId="2DA6221A" w14:textId="77777777" w:rsidTr="00404FF9">
        <w:tblPrEx>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88"/>
          <w:tblHeader/>
          <w:jc w:val="center"/>
        </w:trPr>
        <w:tc>
          <w:tcPr>
            <w:tcW w:w="9895" w:type="dxa"/>
            <w:gridSpan w:val="4"/>
            <w:tcBorders>
              <w:top w:val="nil"/>
              <w:left w:val="nil"/>
              <w:right w:val="nil"/>
            </w:tcBorders>
            <w:shd w:val="clear" w:color="auto" w:fill="auto"/>
          </w:tcPr>
          <w:p w:rsidR="00404FF9" w:rsidRPr="0027044D" w:rsidP="00CB1C05" w14:paraId="5DAF6AEE" w14:textId="77777777">
            <w:pPr>
              <w:pStyle w:val="TableTitleA"/>
              <w:rPr>
                <w:rFonts w:cstheme="minorHAnsi"/>
                <w:b/>
                <w:sz w:val="21"/>
                <w:szCs w:val="21"/>
              </w:rPr>
            </w:pPr>
            <w:bookmarkStart w:id="434" w:name="_Ref111190765"/>
            <w:bookmarkStart w:id="435" w:name="_Toc121142581"/>
            <w:bookmarkStart w:id="436" w:name="_Toc165379575"/>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5</w:t>
            </w:r>
            <w:r w:rsidR="00BC4B5D">
              <w:rPr>
                <w:noProof/>
              </w:rPr>
              <w:fldChar w:fldCharType="end"/>
            </w:r>
            <w:bookmarkEnd w:id="434"/>
            <w:r w:rsidRPr="00C31E76">
              <w:t>:</w:t>
            </w:r>
            <w:r>
              <w:t xml:space="preserve"> </w:t>
            </w:r>
            <w:r w:rsidRPr="00EB0131">
              <w:t>Brake Fluid Product Ingredients</w:t>
            </w:r>
            <w:bookmarkEnd w:id="435"/>
            <w:bookmarkEnd w:id="436"/>
          </w:p>
        </w:tc>
      </w:tr>
      <w:tr w14:paraId="4E394C94" w14:textId="77777777" w:rsidTr="00404FF9">
        <w:tblPrEx>
          <w:tblW w:w="9895" w:type="dxa"/>
          <w:jc w:val="center"/>
          <w:tblLayout w:type="fixed"/>
          <w:tblLook w:val="04A0"/>
        </w:tblPrEx>
        <w:trPr>
          <w:cantSplit/>
          <w:trHeight w:val="288"/>
          <w:tblHeader/>
          <w:jc w:val="center"/>
        </w:trPr>
        <w:tc>
          <w:tcPr>
            <w:tcW w:w="1345" w:type="dxa"/>
            <w:shd w:val="clear" w:color="auto" w:fill="48A9C5"/>
          </w:tcPr>
          <w:p w:rsidR="00FB54D9" w:rsidRPr="0027044D" w:rsidP="00CB1C05" w14:paraId="5976F9AA" w14:textId="77777777">
            <w:pPr>
              <w:pStyle w:val="TableSubtitle"/>
            </w:pPr>
            <w:r w:rsidRPr="0027044D">
              <w:t>Supplier</w:t>
            </w:r>
          </w:p>
        </w:tc>
        <w:tc>
          <w:tcPr>
            <w:tcW w:w="1800" w:type="dxa"/>
            <w:shd w:val="clear" w:color="auto" w:fill="48A9C5"/>
          </w:tcPr>
          <w:p w:rsidR="00FB54D9" w:rsidRPr="0027044D" w:rsidP="00CB1C05" w14:paraId="4454CDC4" w14:textId="77777777">
            <w:pPr>
              <w:pStyle w:val="TableSubtitle"/>
            </w:pPr>
            <w:r w:rsidRPr="0027044D">
              <w:t>Product</w:t>
            </w:r>
          </w:p>
        </w:tc>
        <w:tc>
          <w:tcPr>
            <w:tcW w:w="4770" w:type="dxa"/>
            <w:shd w:val="clear" w:color="auto" w:fill="48A9C5"/>
          </w:tcPr>
          <w:p w:rsidR="00FB54D9" w:rsidRPr="0027044D" w:rsidP="00CB1C05" w14:paraId="0466BE56" w14:textId="77777777">
            <w:pPr>
              <w:pStyle w:val="TableSubtitle"/>
            </w:pPr>
            <w:r w:rsidRPr="0027044D">
              <w:t>Safety Data Sheet</w:t>
            </w:r>
          </w:p>
        </w:tc>
        <w:tc>
          <w:tcPr>
            <w:tcW w:w="1980" w:type="dxa"/>
            <w:shd w:val="clear" w:color="auto" w:fill="48A9C5"/>
          </w:tcPr>
          <w:p w:rsidR="00FB54D9" w:rsidRPr="0027044D" w:rsidP="00CB1C05" w14:paraId="74A08C75" w14:textId="77777777">
            <w:pPr>
              <w:pStyle w:val="TableSubtitle"/>
            </w:pPr>
            <w:r w:rsidRPr="0027044D">
              <w:t>Concentration of Triethylene glycol monobutyl ether</w:t>
            </w:r>
          </w:p>
        </w:tc>
      </w:tr>
      <w:tr w14:paraId="779C3ED5" w14:textId="77777777" w:rsidTr="00404FF9">
        <w:tblPrEx>
          <w:tblW w:w="9895" w:type="dxa"/>
          <w:jc w:val="center"/>
          <w:tblLayout w:type="fixed"/>
          <w:tblLook w:val="04A0"/>
        </w:tblPrEx>
        <w:trPr>
          <w:cantSplit/>
          <w:trHeight w:val="288"/>
          <w:jc w:val="center"/>
        </w:trPr>
        <w:tc>
          <w:tcPr>
            <w:tcW w:w="1345" w:type="dxa"/>
          </w:tcPr>
          <w:p w:rsidR="00FB54D9" w:rsidRPr="0027044D" w:rsidP="00CB1C05" w14:paraId="073BAF26" w14:textId="77777777">
            <w:pPr>
              <w:pStyle w:val="LTableTextAbt"/>
            </w:pPr>
            <w:r w:rsidRPr="0027044D">
              <w:t>Chevron</w:t>
            </w:r>
          </w:p>
        </w:tc>
        <w:tc>
          <w:tcPr>
            <w:tcW w:w="1800" w:type="dxa"/>
          </w:tcPr>
          <w:p w:rsidR="00FB54D9" w:rsidRPr="0027044D" w:rsidP="00CB1C05" w14:paraId="17BAEF11" w14:textId="77777777">
            <w:pPr>
              <w:pStyle w:val="LTableTextAbt"/>
            </w:pPr>
            <w:r w:rsidRPr="0027044D">
              <w:t>Brake and Clutch Fluid DOT 3, 4</w:t>
            </w:r>
          </w:p>
        </w:tc>
        <w:tc>
          <w:tcPr>
            <w:tcW w:w="4770" w:type="dxa"/>
          </w:tcPr>
          <w:p w:rsidR="0005094C" w:rsidRPr="00FA64DC" w:rsidP="00CB1C05" w14:paraId="797223BB" w14:textId="77777777">
            <w:pPr>
              <w:pStyle w:val="LTableTextAbt"/>
              <w:rPr>
                <w:rStyle w:val="Hyperlink"/>
              </w:rPr>
            </w:pPr>
            <w:r w:rsidRPr="0027044D">
              <w:t>March 11,</w:t>
            </w:r>
            <w:r>
              <w:fldChar w:fldCharType="begin" w:fldLock="1"/>
            </w:r>
            <w:r w:rsidR="006A6F02">
              <w:instrText>HYPERLINK "C:\\Users\\amonroe\\AppData\\Local\\Microsoft\\Windows\\INetCache\\Content.Outlook\\HYZEIE0O\\2021https:\\cglapps.chevron.com\\sdspds\\SDSDetailPage.aspx?docDataId=428068&amp;docForm"</w:instrText>
            </w:r>
            <w:r>
              <w:fldChar w:fldCharType="separate"/>
            </w:r>
            <w:r w:rsidRPr="00FA64DC">
              <w:rPr>
                <w:rStyle w:val="Hyperlink"/>
              </w:rPr>
              <w:t xml:space="preserve"> 2021</w:t>
            </w:r>
          </w:p>
          <w:p w:rsidR="00FB54D9" w:rsidRPr="00692BAB" w:rsidP="00CB1C05" w14:paraId="2AD1C4DB" w14:textId="77777777">
            <w:pPr>
              <w:pStyle w:val="LTableTextAbt"/>
            </w:pPr>
            <w:r w:rsidRPr="00FA64DC">
              <w:rPr>
                <w:rStyle w:val="Hyperlink"/>
              </w:rPr>
              <w:t>https://cglapps.chevron.com/sdspds/SDSDetailPage.aspx?docDataId=428068&amp;docForm</w:t>
            </w:r>
            <w:r>
              <w:fldChar w:fldCharType="end"/>
            </w:r>
            <w:r w:rsidRPr="003453D5">
              <w:t>at=PDF</w:t>
            </w:r>
          </w:p>
        </w:tc>
        <w:tc>
          <w:tcPr>
            <w:tcW w:w="1980" w:type="dxa"/>
          </w:tcPr>
          <w:p w:rsidR="00FB54D9" w:rsidRPr="0027044D" w:rsidP="00CB1C05" w14:paraId="4C79CC37" w14:textId="77777777">
            <w:pPr>
              <w:pStyle w:val="LTableTextAbt"/>
            </w:pPr>
            <w:r w:rsidRPr="0027044D">
              <w:t>20 – 30%</w:t>
            </w:r>
          </w:p>
        </w:tc>
      </w:tr>
      <w:tr w14:paraId="3BD3E5FA" w14:textId="77777777" w:rsidTr="00404FF9">
        <w:tblPrEx>
          <w:tblW w:w="9895" w:type="dxa"/>
          <w:jc w:val="center"/>
          <w:tblLayout w:type="fixed"/>
          <w:tblLook w:val="04A0"/>
        </w:tblPrEx>
        <w:trPr>
          <w:cantSplit/>
          <w:trHeight w:val="288"/>
          <w:jc w:val="center"/>
        </w:trPr>
        <w:tc>
          <w:tcPr>
            <w:tcW w:w="1345" w:type="dxa"/>
          </w:tcPr>
          <w:p w:rsidR="00FB54D9" w:rsidRPr="0027044D" w:rsidP="00CB1C05" w14:paraId="40235DF3" w14:textId="77777777">
            <w:pPr>
              <w:pStyle w:val="LTableTextAbt"/>
            </w:pPr>
            <w:r w:rsidRPr="0027044D">
              <w:t>NAPA</w:t>
            </w:r>
          </w:p>
        </w:tc>
        <w:tc>
          <w:tcPr>
            <w:tcW w:w="1800" w:type="dxa"/>
          </w:tcPr>
          <w:p w:rsidR="00FB54D9" w:rsidRPr="0027044D" w:rsidP="00CB1C05" w14:paraId="27D814C3" w14:textId="77777777">
            <w:pPr>
              <w:pStyle w:val="LTableTextAbt"/>
            </w:pPr>
            <w:r w:rsidRPr="0027044D">
              <w:t>Duty DOT 3 Brake Fluid</w:t>
            </w:r>
          </w:p>
        </w:tc>
        <w:tc>
          <w:tcPr>
            <w:tcW w:w="4770" w:type="dxa"/>
          </w:tcPr>
          <w:p w:rsidR="00FB54D9" w:rsidRPr="0027044D" w:rsidP="00CB1C05" w14:paraId="27A13C61" w14:textId="77777777">
            <w:pPr>
              <w:pStyle w:val="LTableTextAbt"/>
            </w:pPr>
            <w:r w:rsidRPr="0027044D">
              <w:t>April 2, 2015</w:t>
            </w:r>
          </w:p>
          <w:p w:rsidR="00FB54D9" w:rsidRPr="0027044D" w:rsidP="00CB1C05" w14:paraId="6F963046" w14:textId="77777777">
            <w:pPr>
              <w:pStyle w:val="LTableTextAbt"/>
            </w:pPr>
            <w:hyperlink r:id="rId93" w:history="1">
              <w:r w:rsidRPr="003453D5" w:rsidR="004F366B">
                <w:t>https://ebpaving.com/wp-content/uploads/2013/09/Brake-fluid-DOT-3.pdf</w:t>
              </w:r>
            </w:hyperlink>
          </w:p>
        </w:tc>
        <w:tc>
          <w:tcPr>
            <w:tcW w:w="1980" w:type="dxa"/>
          </w:tcPr>
          <w:p w:rsidR="00FB54D9" w:rsidRPr="0027044D" w:rsidP="00CB1C05" w14:paraId="6FC6E1DE" w14:textId="77777777">
            <w:pPr>
              <w:pStyle w:val="LTableTextAbt"/>
            </w:pPr>
            <w:r w:rsidRPr="0027044D">
              <w:t>5 – 50%</w:t>
            </w:r>
          </w:p>
        </w:tc>
      </w:tr>
      <w:tr w14:paraId="61895FFB" w14:textId="77777777" w:rsidTr="00404FF9">
        <w:tblPrEx>
          <w:tblW w:w="9895" w:type="dxa"/>
          <w:jc w:val="center"/>
          <w:tblLayout w:type="fixed"/>
          <w:tblLook w:val="04A0"/>
        </w:tblPrEx>
        <w:trPr>
          <w:cantSplit/>
          <w:trHeight w:val="288"/>
          <w:jc w:val="center"/>
        </w:trPr>
        <w:tc>
          <w:tcPr>
            <w:tcW w:w="1345" w:type="dxa"/>
          </w:tcPr>
          <w:p w:rsidR="00FB54D9" w:rsidRPr="0027044D" w:rsidP="00CB1C05" w14:paraId="4B2A8A0D" w14:textId="77777777">
            <w:pPr>
              <w:pStyle w:val="LTableTextAbt"/>
            </w:pPr>
            <w:r w:rsidRPr="0027044D">
              <w:t>STP</w:t>
            </w:r>
          </w:p>
        </w:tc>
        <w:tc>
          <w:tcPr>
            <w:tcW w:w="1800" w:type="dxa"/>
          </w:tcPr>
          <w:p w:rsidR="00FB54D9" w:rsidRPr="0027044D" w:rsidP="00CB1C05" w14:paraId="39FEF395" w14:textId="77777777">
            <w:pPr>
              <w:pStyle w:val="LTableTextAbt"/>
            </w:pPr>
            <w:r w:rsidRPr="0027044D">
              <w:t>Heavy Duty Brake Fluid DOT 3</w:t>
            </w:r>
          </w:p>
        </w:tc>
        <w:tc>
          <w:tcPr>
            <w:tcW w:w="4770" w:type="dxa"/>
          </w:tcPr>
          <w:p w:rsidR="00FB54D9" w:rsidRPr="0027044D" w:rsidP="00CB1C05" w14:paraId="04D37353" w14:textId="77777777">
            <w:pPr>
              <w:pStyle w:val="LTableTextAbt"/>
            </w:pPr>
            <w:r w:rsidRPr="0027044D">
              <w:t>January 30, 2018</w:t>
            </w:r>
          </w:p>
          <w:p w:rsidR="00FB54D9" w:rsidRPr="0027044D" w:rsidP="00CB1C05" w14:paraId="3EFBE29C" w14:textId="77777777">
            <w:pPr>
              <w:pStyle w:val="LTableTextAbt"/>
            </w:pPr>
            <w:hyperlink r:id="rId94" w:history="1">
              <w:r w:rsidRPr="003453D5" w:rsidR="004F366B">
                <w:t>https://www.stp.com/sites/default/files/STP%C2%AE-Heavy-Duty-Brake-Fluid-DOT-3-32oz-SDS.pdf</w:t>
              </w:r>
            </w:hyperlink>
          </w:p>
        </w:tc>
        <w:tc>
          <w:tcPr>
            <w:tcW w:w="1980" w:type="dxa"/>
          </w:tcPr>
          <w:p w:rsidR="00FB54D9" w:rsidRPr="0027044D" w:rsidP="00CB1C05" w14:paraId="603161FF" w14:textId="77777777">
            <w:pPr>
              <w:pStyle w:val="LTableTextAbt"/>
            </w:pPr>
            <w:r w:rsidRPr="0027044D">
              <w:t>23 – 35%</w:t>
            </w:r>
          </w:p>
        </w:tc>
      </w:tr>
    </w:tbl>
    <w:p w:rsidR="00FB54D9" w:rsidP="00CB1C05" w14:paraId="6E34130C" w14:textId="77777777">
      <w:pPr>
        <w:spacing w:line="360" w:lineRule="auto"/>
        <w:rPr>
          <w:rFonts w:cstheme="minorHAnsi"/>
        </w:rPr>
      </w:pPr>
    </w:p>
    <w:p w:rsidR="00FB54D9" w:rsidP="00CB1C05" w14:paraId="5ECB9EA8" w14:textId="77777777">
      <w:r>
        <w:fldChar w:fldCharType="begin" w:fldLock="1"/>
      </w:r>
      <w:r>
        <w:instrText xml:space="preserve"> REF _Ref111190822 \h </w:instrText>
      </w:r>
      <w:r>
        <w:fldChar w:fldCharType="separate"/>
      </w:r>
      <w:r w:rsidRPr="00C31E76" w:rsidR="0092222B">
        <w:t xml:space="preserve">Table </w:t>
      </w:r>
      <w:r w:rsidR="0092222B">
        <w:rPr>
          <w:noProof/>
        </w:rPr>
        <w:t>5</w:t>
      </w:r>
      <w:r w:rsidR="0092222B">
        <w:noBreakHyphen/>
      </w:r>
      <w:r w:rsidR="0092222B">
        <w:rPr>
          <w:noProof/>
        </w:rPr>
        <w:t>36</w:t>
      </w:r>
      <w:r>
        <w:fldChar w:fldCharType="end"/>
      </w:r>
      <w:r>
        <w:t xml:space="preserve"> lists some lubricating oil products used for brake systems. The petroleum distillates used for these types of products are often a mixture of heavy, naphthenic hydrocarbons. For example, CAS number 64742-52-5 is a mixture of heavy, naphthenic hydrocarbons in the range of C20 to C50. Since CAS number 64742-52-5 is a variable mixture of hydrocarbons, it does not have a specific HSP value. Therefore, the HSP value of cyclotriacontane (C30) was used as a surrogate for lubricating oil products. The </w:t>
      </w:r>
      <w:r w:rsidR="00312797">
        <w:t>HSP value</w:t>
      </w:r>
      <w:r>
        <w:t xml:space="preserve"> for cyclotriacontane was found to be 17.5, 0.1, 0.1, based upon using its SMILES chemical structure notation with the Hansen Solubility Parameters in Practice software. </w:t>
      </w:r>
    </w:p>
    <w:tbl>
      <w:tblPr>
        <w:tblW w:w="99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75"/>
        <w:gridCol w:w="1440"/>
        <w:gridCol w:w="5592"/>
        <w:gridCol w:w="1890"/>
      </w:tblGrid>
      <w:tr w14:paraId="41087171" w14:textId="77777777" w:rsidTr="00404FF9">
        <w:tblPrEx>
          <w:tblW w:w="99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144"/>
          <w:jc w:val="center"/>
        </w:trPr>
        <w:tc>
          <w:tcPr>
            <w:tcW w:w="9997" w:type="dxa"/>
            <w:gridSpan w:val="4"/>
            <w:tcBorders>
              <w:top w:val="nil"/>
              <w:left w:val="nil"/>
              <w:right w:val="nil"/>
            </w:tcBorders>
            <w:shd w:val="clear" w:color="auto" w:fill="auto"/>
          </w:tcPr>
          <w:p w:rsidR="00404FF9" w:rsidRPr="002F53FF" w:rsidP="00CB1C05" w14:paraId="44927111" w14:textId="77777777">
            <w:pPr>
              <w:pStyle w:val="TableTitleA"/>
              <w:rPr>
                <w:rFonts w:cstheme="minorHAnsi"/>
                <w:b/>
                <w:sz w:val="21"/>
                <w:szCs w:val="21"/>
              </w:rPr>
            </w:pPr>
            <w:bookmarkStart w:id="437" w:name="_Ref111190822"/>
            <w:bookmarkStart w:id="438" w:name="_Toc121142582"/>
            <w:bookmarkStart w:id="439" w:name="_Toc165379576"/>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6</w:t>
            </w:r>
            <w:r w:rsidR="00BC4B5D">
              <w:rPr>
                <w:noProof/>
              </w:rPr>
              <w:fldChar w:fldCharType="end"/>
            </w:r>
            <w:bookmarkEnd w:id="437"/>
            <w:r w:rsidRPr="00C31E76">
              <w:t>:</w:t>
            </w:r>
            <w:r>
              <w:t xml:space="preserve"> </w:t>
            </w:r>
            <w:r w:rsidRPr="009F4246">
              <w:t>Lubricating Oil Products Use for Braking Systems</w:t>
            </w:r>
            <w:bookmarkEnd w:id="438"/>
            <w:bookmarkEnd w:id="439"/>
          </w:p>
        </w:tc>
      </w:tr>
      <w:tr w14:paraId="06FCC29F" w14:textId="77777777" w:rsidTr="00404FF9">
        <w:tblPrEx>
          <w:tblW w:w="9997" w:type="dxa"/>
          <w:jc w:val="center"/>
          <w:tblLayout w:type="fixed"/>
          <w:tblLook w:val="04A0"/>
        </w:tblPrEx>
        <w:trPr>
          <w:cantSplit/>
          <w:trHeight w:val="144"/>
          <w:jc w:val="center"/>
        </w:trPr>
        <w:tc>
          <w:tcPr>
            <w:tcW w:w="1075" w:type="dxa"/>
            <w:shd w:val="clear" w:color="auto" w:fill="48A9C5"/>
          </w:tcPr>
          <w:p w:rsidR="00FB54D9" w:rsidRPr="002F53FF" w:rsidP="00CB1C05" w14:paraId="7BF4D4D6" w14:textId="77777777">
            <w:pPr>
              <w:pStyle w:val="TableSubtitle"/>
            </w:pPr>
            <w:r w:rsidRPr="002F53FF">
              <w:t>Supplier</w:t>
            </w:r>
          </w:p>
        </w:tc>
        <w:tc>
          <w:tcPr>
            <w:tcW w:w="1440" w:type="dxa"/>
            <w:shd w:val="clear" w:color="auto" w:fill="48A9C5"/>
          </w:tcPr>
          <w:p w:rsidR="00FB54D9" w:rsidRPr="002F53FF" w:rsidP="00CB1C05" w14:paraId="7A961F4F" w14:textId="77777777">
            <w:pPr>
              <w:pStyle w:val="TableSubtitle"/>
            </w:pPr>
            <w:r w:rsidRPr="002F53FF">
              <w:t>Product</w:t>
            </w:r>
          </w:p>
        </w:tc>
        <w:tc>
          <w:tcPr>
            <w:tcW w:w="5592" w:type="dxa"/>
            <w:shd w:val="clear" w:color="auto" w:fill="48A9C5"/>
          </w:tcPr>
          <w:p w:rsidR="00FB54D9" w:rsidRPr="002F53FF" w:rsidP="00CB1C05" w14:paraId="6C3C066B" w14:textId="77777777">
            <w:pPr>
              <w:pStyle w:val="TableSubtitle"/>
            </w:pPr>
            <w:r w:rsidRPr="002F53FF">
              <w:t>Safety Data Sheet</w:t>
            </w:r>
          </w:p>
        </w:tc>
        <w:tc>
          <w:tcPr>
            <w:tcW w:w="1890" w:type="dxa"/>
            <w:shd w:val="clear" w:color="auto" w:fill="48A9C5"/>
          </w:tcPr>
          <w:p w:rsidR="00FB54D9" w:rsidRPr="002F53FF" w:rsidP="00CB1C05" w14:paraId="55CF264A" w14:textId="77777777">
            <w:pPr>
              <w:pStyle w:val="TableSubtitle"/>
            </w:pPr>
            <w:r w:rsidRPr="002F53FF">
              <w:t>Petroleum</w:t>
            </w:r>
            <w:r>
              <w:t>-</w:t>
            </w:r>
            <w:r w:rsidRPr="002F53FF">
              <w:t>based ingredient</w:t>
            </w:r>
          </w:p>
        </w:tc>
      </w:tr>
      <w:tr w14:paraId="167C737A" w14:textId="77777777" w:rsidTr="0001636D">
        <w:tblPrEx>
          <w:tblW w:w="9997" w:type="dxa"/>
          <w:jc w:val="center"/>
          <w:tblLayout w:type="fixed"/>
          <w:tblLook w:val="04A0"/>
        </w:tblPrEx>
        <w:trPr>
          <w:cantSplit/>
          <w:trHeight w:val="144"/>
          <w:jc w:val="center"/>
        </w:trPr>
        <w:tc>
          <w:tcPr>
            <w:tcW w:w="1075" w:type="dxa"/>
          </w:tcPr>
          <w:p w:rsidR="00FB54D9" w:rsidRPr="002F53FF" w:rsidP="00CB1C05" w14:paraId="29C30A28" w14:textId="77777777">
            <w:pPr>
              <w:pStyle w:val="LTableTextAbt"/>
            </w:pPr>
            <w:r w:rsidRPr="002F53FF">
              <w:t>3M</w:t>
            </w:r>
          </w:p>
        </w:tc>
        <w:tc>
          <w:tcPr>
            <w:tcW w:w="1440" w:type="dxa"/>
          </w:tcPr>
          <w:p w:rsidR="00FB54D9" w:rsidRPr="002F53FF" w:rsidP="00CB1C05" w14:paraId="3A696371" w14:textId="77777777">
            <w:pPr>
              <w:pStyle w:val="LTableTextAbt"/>
            </w:pPr>
            <w:r w:rsidRPr="002F53FF">
              <w:t>Anti S</w:t>
            </w:r>
            <w:r>
              <w:t>ei</w:t>
            </w:r>
            <w:r w:rsidRPr="002F53FF">
              <w:t>ze Brake Lube</w:t>
            </w:r>
          </w:p>
        </w:tc>
        <w:tc>
          <w:tcPr>
            <w:tcW w:w="5592" w:type="dxa"/>
          </w:tcPr>
          <w:p w:rsidR="0005094C" w:rsidRPr="00FA64DC" w:rsidP="00CB1C05" w14:paraId="7818C7C1" w14:textId="77777777">
            <w:pPr>
              <w:pStyle w:val="LTableTextAbt"/>
              <w:rPr>
                <w:rStyle w:val="Hyperlink"/>
              </w:rPr>
            </w:pPr>
            <w:r w:rsidRPr="002F53FF">
              <w:t>December 20,</w:t>
            </w:r>
            <w:r>
              <w:fldChar w:fldCharType="begin" w:fldLock="1"/>
            </w:r>
            <w:r w:rsidR="006A6F02">
              <w:instrText>HYPERLINK "C:\\Users\\amonroe\\AppData\\Local\\Microsoft\\Windows\\INetCache\\Content.Outlook\\HYZEIE0O\\2017https:\\multimedia.3m.com\\mws\\mediawebserver?mwsId=SSSSSuUn_zu8lZNUMYtx5x21Nv70k17zHvu9lxtD7SS"</w:instrText>
            </w:r>
            <w:r>
              <w:fldChar w:fldCharType="separate"/>
            </w:r>
            <w:r w:rsidRPr="00FA64DC">
              <w:rPr>
                <w:rStyle w:val="Hyperlink"/>
              </w:rPr>
              <w:t xml:space="preserve"> 2017</w:t>
            </w:r>
          </w:p>
          <w:p w:rsidR="00FB54D9" w:rsidRPr="002F53FF" w:rsidP="00CB1C05" w14:paraId="69B431EB" w14:textId="77777777">
            <w:pPr>
              <w:pStyle w:val="LTableTextAbt"/>
            </w:pPr>
            <w:r w:rsidRPr="00FA64DC">
              <w:rPr>
                <w:rStyle w:val="Hyperlink"/>
              </w:rPr>
              <w:t>https://multimedia.3m.com/mws/mediawebserver?mwsId=SSSSSuUn_zu8lZNUMYtx5x21Nv70k17zHvu9lxtD7SS</w:t>
            </w:r>
            <w:r>
              <w:fldChar w:fldCharType="end"/>
            </w:r>
            <w:bookmarkStart w:id="440" w:name="_Toc83394275"/>
            <w:r w:rsidRPr="003453D5">
              <w:t>SSSS--</w:t>
            </w:r>
            <w:bookmarkEnd w:id="440"/>
          </w:p>
        </w:tc>
        <w:tc>
          <w:tcPr>
            <w:tcW w:w="1890" w:type="dxa"/>
          </w:tcPr>
          <w:p w:rsidR="00FB54D9" w:rsidRPr="002F53FF" w:rsidP="00CB1C05" w14:paraId="40EBF97C" w14:textId="77777777">
            <w:pPr>
              <w:pStyle w:val="LTableTextAbt"/>
            </w:pPr>
            <w:r w:rsidRPr="002F53FF">
              <w:t xml:space="preserve">Heavy naphthenic 64641-96-4 </w:t>
            </w:r>
          </w:p>
          <w:p w:rsidR="00FB54D9" w:rsidRPr="002F53FF" w:rsidP="00CB1C05" w14:paraId="37CEE037" w14:textId="77777777">
            <w:pPr>
              <w:pStyle w:val="LTableTextAbt"/>
            </w:pPr>
            <w:r w:rsidRPr="002F53FF">
              <w:t>(30 – 60%)</w:t>
            </w:r>
          </w:p>
        </w:tc>
      </w:tr>
      <w:tr w14:paraId="28641F18" w14:textId="77777777" w:rsidTr="0001636D">
        <w:tblPrEx>
          <w:tblW w:w="9997" w:type="dxa"/>
          <w:jc w:val="center"/>
          <w:tblLayout w:type="fixed"/>
          <w:tblLook w:val="04A0"/>
        </w:tblPrEx>
        <w:trPr>
          <w:cantSplit/>
          <w:trHeight w:val="144"/>
          <w:jc w:val="center"/>
        </w:trPr>
        <w:tc>
          <w:tcPr>
            <w:tcW w:w="1075" w:type="dxa"/>
          </w:tcPr>
          <w:p w:rsidR="00FB54D9" w:rsidRPr="002F53FF" w:rsidP="00CB1C05" w14:paraId="3F66CC76" w14:textId="77777777">
            <w:pPr>
              <w:pStyle w:val="LTableTextAbt"/>
            </w:pPr>
            <w:r w:rsidRPr="002F53FF">
              <w:t>Dynatex</w:t>
            </w:r>
          </w:p>
        </w:tc>
        <w:tc>
          <w:tcPr>
            <w:tcW w:w="1440" w:type="dxa"/>
          </w:tcPr>
          <w:p w:rsidR="00FB54D9" w:rsidRPr="002F53FF" w:rsidP="00CB1C05" w14:paraId="65BEAD19" w14:textId="77777777">
            <w:pPr>
              <w:pStyle w:val="LTableTextAbt"/>
            </w:pPr>
            <w:r w:rsidRPr="002F53FF">
              <w:t>Brake &amp; Caliper Lubricant</w:t>
            </w:r>
          </w:p>
        </w:tc>
        <w:tc>
          <w:tcPr>
            <w:tcW w:w="5592" w:type="dxa"/>
          </w:tcPr>
          <w:p w:rsidR="0005094C" w:rsidRPr="00FA64DC" w:rsidP="00CB1C05" w14:paraId="5F0376F1" w14:textId="77777777">
            <w:pPr>
              <w:pStyle w:val="LTableTextAbt"/>
              <w:rPr>
                <w:rStyle w:val="Hyperlink"/>
              </w:rPr>
            </w:pPr>
            <w:r w:rsidRPr="002F53FF">
              <w:t>October 30,</w:t>
            </w:r>
            <w:r>
              <w:fldChar w:fldCharType="begin" w:fldLock="1"/>
            </w:r>
            <w:r w:rsidR="006A6F02">
              <w:instrText>HYPERLINK "C:\\Users\\amonroe\\AppData\\Local\\Microsoft\\Windows\\INetCache\\Content.Outlook\\HYZEIE0O\\2019https:\\accumetricinc.com\\uplimg\\dynatex\\MSDS\\1434"</w:instrText>
            </w:r>
            <w:r>
              <w:fldChar w:fldCharType="separate"/>
            </w:r>
            <w:r w:rsidRPr="00FA64DC">
              <w:rPr>
                <w:rStyle w:val="Hyperlink"/>
              </w:rPr>
              <w:t xml:space="preserve"> 2019</w:t>
            </w:r>
          </w:p>
          <w:p w:rsidR="00FB54D9" w:rsidRPr="002F53FF" w:rsidP="00CB1C05" w14:paraId="22F6D3BE" w14:textId="77777777">
            <w:pPr>
              <w:pStyle w:val="LTableTextAbt"/>
            </w:pPr>
            <w:r w:rsidRPr="00FA64DC">
              <w:rPr>
                <w:rStyle w:val="Hyperlink"/>
              </w:rPr>
              <w:t>https://accumetricinc.com/uplimg/dynatex/MSDS/1434</w:t>
            </w:r>
            <w:r>
              <w:fldChar w:fldCharType="end"/>
            </w:r>
            <w:bookmarkStart w:id="441" w:name="_Toc83394276"/>
            <w:r w:rsidRPr="003453D5">
              <w:t>93.pdf</w:t>
            </w:r>
            <w:bookmarkEnd w:id="441"/>
          </w:p>
        </w:tc>
        <w:tc>
          <w:tcPr>
            <w:tcW w:w="1890" w:type="dxa"/>
          </w:tcPr>
          <w:p w:rsidR="00FB54D9" w:rsidRPr="002F53FF" w:rsidP="00CB1C05" w14:paraId="7225F1D8" w14:textId="77777777">
            <w:pPr>
              <w:pStyle w:val="LTableTextAbt"/>
            </w:pPr>
            <w:r w:rsidRPr="002F53FF">
              <w:t>Heavy naphthenic</w:t>
            </w:r>
          </w:p>
          <w:p w:rsidR="00FB54D9" w:rsidRPr="002F53FF" w:rsidP="00CB1C05" w14:paraId="34BBD2CC" w14:textId="77777777">
            <w:pPr>
              <w:pStyle w:val="LTableTextAbt"/>
            </w:pPr>
            <w:r w:rsidRPr="002F53FF">
              <w:t xml:space="preserve">64742-52-5 </w:t>
            </w:r>
          </w:p>
          <w:p w:rsidR="00FB54D9" w:rsidRPr="002F53FF" w:rsidP="00CB1C05" w14:paraId="2492A22B" w14:textId="77777777">
            <w:pPr>
              <w:pStyle w:val="LTableTextAbt"/>
            </w:pPr>
            <w:r w:rsidRPr="002F53FF">
              <w:t>(60 – 80%)</w:t>
            </w:r>
          </w:p>
        </w:tc>
      </w:tr>
    </w:tbl>
    <w:p w:rsidR="00FB54D9" w:rsidP="00CB1C05" w14:paraId="24099C89" w14:textId="77777777">
      <w:pPr>
        <w:tabs>
          <w:tab w:val="left" w:pos="-720"/>
        </w:tabs>
        <w:autoSpaceDE w:val="0"/>
        <w:autoSpaceDN w:val="0"/>
        <w:adjustRightInd w:val="0"/>
        <w:spacing w:line="360" w:lineRule="auto"/>
        <w:rPr>
          <w:rFonts w:cstheme="minorHAnsi"/>
        </w:rPr>
      </w:pPr>
    </w:p>
    <w:p w:rsidR="00FB54D9" w:rsidP="00CB1C05" w14:paraId="1FC6EBD1" w14:textId="77777777">
      <w:r>
        <w:fldChar w:fldCharType="begin" w:fldLock="1"/>
      </w:r>
      <w:r>
        <w:instrText xml:space="preserve"> REF _Ref111190873 \h </w:instrText>
      </w:r>
      <w:r>
        <w:fldChar w:fldCharType="separate"/>
      </w:r>
      <w:r w:rsidRPr="00C31E76" w:rsidR="0092222B">
        <w:t xml:space="preserve">Table </w:t>
      </w:r>
      <w:r w:rsidR="0092222B">
        <w:rPr>
          <w:noProof/>
        </w:rPr>
        <w:t>5</w:t>
      </w:r>
      <w:r w:rsidR="0092222B">
        <w:noBreakHyphen/>
      </w:r>
      <w:r w:rsidR="0092222B">
        <w:rPr>
          <w:noProof/>
        </w:rPr>
        <w:t>37</w:t>
      </w:r>
      <w:r>
        <w:fldChar w:fldCharType="end"/>
      </w:r>
      <w:r>
        <w:t xml:space="preserve"> lists some grease products used for brake systems and their ingredients. </w:t>
      </w:r>
    </w:p>
    <w:tbl>
      <w:tblPr>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52"/>
        <w:gridCol w:w="1584"/>
        <w:gridCol w:w="5040"/>
        <w:gridCol w:w="2160"/>
      </w:tblGrid>
      <w:tr w14:paraId="2B81DBAC" w14:textId="77777777" w:rsidTr="00404FF9">
        <w:tblPrEx>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144"/>
          <w:tblHeader/>
          <w:jc w:val="center"/>
        </w:trPr>
        <w:tc>
          <w:tcPr>
            <w:tcW w:w="9936" w:type="dxa"/>
            <w:gridSpan w:val="4"/>
            <w:tcBorders>
              <w:top w:val="nil"/>
              <w:left w:val="nil"/>
              <w:right w:val="nil"/>
            </w:tcBorders>
            <w:shd w:val="clear" w:color="auto" w:fill="auto"/>
          </w:tcPr>
          <w:p w:rsidR="00404FF9" w:rsidRPr="00C04B68" w:rsidP="00CB1C05" w14:paraId="2D5185AC" w14:textId="77777777">
            <w:pPr>
              <w:pStyle w:val="TableTitleA"/>
            </w:pPr>
            <w:bookmarkStart w:id="442" w:name="_Ref111190873"/>
            <w:bookmarkStart w:id="443" w:name="_Toc121142583"/>
            <w:bookmarkStart w:id="444" w:name="_Toc165379577"/>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7</w:t>
            </w:r>
            <w:r w:rsidR="00BC4B5D">
              <w:rPr>
                <w:noProof/>
              </w:rPr>
              <w:fldChar w:fldCharType="end"/>
            </w:r>
            <w:bookmarkEnd w:id="442"/>
            <w:r w:rsidRPr="00C31E76">
              <w:t>:</w:t>
            </w:r>
            <w:r>
              <w:t xml:space="preserve"> </w:t>
            </w:r>
            <w:r w:rsidRPr="00F759D6">
              <w:t>Grease Products Use</w:t>
            </w:r>
            <w:r>
              <w:t>d</w:t>
            </w:r>
            <w:r w:rsidRPr="00F759D6">
              <w:t xml:space="preserve"> for Braking Systems</w:t>
            </w:r>
            <w:bookmarkEnd w:id="443"/>
            <w:bookmarkEnd w:id="444"/>
          </w:p>
        </w:tc>
      </w:tr>
      <w:tr w14:paraId="6FD9CAE1" w14:textId="77777777" w:rsidTr="00404FF9">
        <w:tblPrEx>
          <w:tblW w:w="9936" w:type="dxa"/>
          <w:jc w:val="center"/>
          <w:tblLayout w:type="fixed"/>
          <w:tblLook w:val="04A0"/>
        </w:tblPrEx>
        <w:trPr>
          <w:cantSplit/>
          <w:trHeight w:val="144"/>
          <w:tblHeader/>
          <w:jc w:val="center"/>
        </w:trPr>
        <w:tc>
          <w:tcPr>
            <w:tcW w:w="1152" w:type="dxa"/>
            <w:shd w:val="clear" w:color="auto" w:fill="48A9C5"/>
          </w:tcPr>
          <w:p w:rsidR="00FB54D9" w:rsidRPr="00C04B68" w:rsidP="00CB1C05" w14:paraId="2FD51433" w14:textId="77777777">
            <w:pPr>
              <w:pStyle w:val="TableSubtitle"/>
            </w:pPr>
            <w:r w:rsidRPr="00C04B68">
              <w:t>Supplier</w:t>
            </w:r>
          </w:p>
        </w:tc>
        <w:tc>
          <w:tcPr>
            <w:tcW w:w="1584" w:type="dxa"/>
            <w:shd w:val="clear" w:color="auto" w:fill="48A9C5"/>
          </w:tcPr>
          <w:p w:rsidR="00FB54D9" w:rsidRPr="00C04B68" w:rsidP="00CB1C05" w14:paraId="1C74C3A5" w14:textId="77777777">
            <w:pPr>
              <w:pStyle w:val="TableSubtitle"/>
            </w:pPr>
            <w:r w:rsidRPr="00C04B68">
              <w:t>Product</w:t>
            </w:r>
          </w:p>
        </w:tc>
        <w:tc>
          <w:tcPr>
            <w:tcW w:w="5040" w:type="dxa"/>
            <w:shd w:val="clear" w:color="auto" w:fill="48A9C5"/>
          </w:tcPr>
          <w:p w:rsidR="00FB54D9" w:rsidRPr="00C04B68" w:rsidP="00CB1C05" w14:paraId="46823F9F" w14:textId="77777777">
            <w:pPr>
              <w:pStyle w:val="TableSubtitle"/>
            </w:pPr>
            <w:r w:rsidRPr="00C04B68">
              <w:t>Safety Data Sheet</w:t>
            </w:r>
          </w:p>
        </w:tc>
        <w:tc>
          <w:tcPr>
            <w:tcW w:w="2160" w:type="dxa"/>
            <w:shd w:val="clear" w:color="auto" w:fill="48A9C5"/>
          </w:tcPr>
          <w:p w:rsidR="00FB54D9" w:rsidRPr="00C04B68" w:rsidP="00CB1C05" w14:paraId="0DCF96D3" w14:textId="77777777">
            <w:pPr>
              <w:pStyle w:val="TableSubtitle"/>
            </w:pPr>
            <w:r w:rsidRPr="00C04B68">
              <w:t>Petroleum based ingredient</w:t>
            </w:r>
          </w:p>
        </w:tc>
      </w:tr>
      <w:tr w14:paraId="341DA383" w14:textId="77777777" w:rsidTr="00404FF9">
        <w:tblPrEx>
          <w:tblW w:w="9936" w:type="dxa"/>
          <w:jc w:val="center"/>
          <w:tblLayout w:type="fixed"/>
          <w:tblLook w:val="04A0"/>
        </w:tblPrEx>
        <w:trPr>
          <w:cantSplit/>
          <w:trHeight w:val="144"/>
          <w:jc w:val="center"/>
        </w:trPr>
        <w:tc>
          <w:tcPr>
            <w:tcW w:w="1152" w:type="dxa"/>
          </w:tcPr>
          <w:p w:rsidR="00FB54D9" w:rsidRPr="00C04B68" w:rsidP="00CB1C05" w14:paraId="11491CB7" w14:textId="77777777">
            <w:pPr>
              <w:pStyle w:val="LTableTextAbt"/>
            </w:pPr>
            <w:r w:rsidRPr="00C04B68">
              <w:t>CRC</w:t>
            </w:r>
          </w:p>
        </w:tc>
        <w:tc>
          <w:tcPr>
            <w:tcW w:w="1584" w:type="dxa"/>
          </w:tcPr>
          <w:p w:rsidR="00FB54D9" w:rsidRPr="00C04B68" w:rsidP="00CB1C05" w14:paraId="3CDF5F70" w14:textId="77777777">
            <w:pPr>
              <w:pStyle w:val="LTableTextAbt"/>
            </w:pPr>
            <w:r w:rsidRPr="00C04B68">
              <w:t>Heavy Duty Drum Brake Wheel Bearing Grease</w:t>
            </w:r>
          </w:p>
        </w:tc>
        <w:tc>
          <w:tcPr>
            <w:tcW w:w="5040" w:type="dxa"/>
          </w:tcPr>
          <w:p w:rsidR="0005094C" w:rsidRPr="00FA64DC" w:rsidP="00CB1C05" w14:paraId="605D260D" w14:textId="77777777">
            <w:pPr>
              <w:pStyle w:val="LTableTextAbt"/>
              <w:rPr>
                <w:rStyle w:val="Hyperlink"/>
              </w:rPr>
            </w:pPr>
            <w:r w:rsidRPr="00C04B68">
              <w:t>August 13,</w:t>
            </w:r>
            <w:r>
              <w:fldChar w:fldCharType="begin" w:fldLock="1"/>
            </w:r>
            <w:r w:rsidR="006A6F02">
              <w:instrText>HYPERLINK "C:\\Users\\amonroe\\AppData\\Local\\Microsoft\\Windows\\INetCache\\Content.Outlook\\HYZEIE0O\\2015https:\\img2.fastenal.com\\infp360pmm\\medias\\docus\\162\\SDS86600"</w:instrText>
            </w:r>
            <w:r>
              <w:fldChar w:fldCharType="separate"/>
            </w:r>
            <w:r w:rsidRPr="00FA64DC">
              <w:rPr>
                <w:rStyle w:val="Hyperlink"/>
              </w:rPr>
              <w:t xml:space="preserve"> 2015</w:t>
            </w:r>
          </w:p>
          <w:p w:rsidR="00FB54D9" w:rsidRPr="00C04B68" w:rsidP="00CB1C05" w14:paraId="70899CCF" w14:textId="77777777">
            <w:pPr>
              <w:pStyle w:val="LTableTextAbt"/>
            </w:pPr>
            <w:r w:rsidRPr="00FA64DC">
              <w:rPr>
                <w:rStyle w:val="Hyperlink"/>
              </w:rPr>
              <w:t>https://img2.fastenal.com/infp360pmm/medias/docus/162/SDS86600</w:t>
            </w:r>
            <w:r>
              <w:fldChar w:fldCharType="end"/>
            </w:r>
            <w:bookmarkStart w:id="445" w:name="_Toc83394278"/>
            <w:r w:rsidRPr="003453D5">
              <w:t>14.pdf</w:t>
            </w:r>
            <w:bookmarkEnd w:id="445"/>
          </w:p>
        </w:tc>
        <w:tc>
          <w:tcPr>
            <w:tcW w:w="2160" w:type="dxa"/>
          </w:tcPr>
          <w:p w:rsidR="00FB54D9" w:rsidRPr="00C04B68" w:rsidP="00CB1C05" w14:paraId="6A51941A" w14:textId="77777777">
            <w:pPr>
              <w:pStyle w:val="LTableTextAbt"/>
            </w:pPr>
            <w:r w:rsidRPr="00C04B68">
              <w:t>Heavy naphthenic</w:t>
            </w:r>
          </w:p>
          <w:p w:rsidR="00FB54D9" w:rsidRPr="00C04B68" w:rsidP="00CB1C05" w14:paraId="56ABA0A8" w14:textId="77777777">
            <w:pPr>
              <w:pStyle w:val="LTableTextAbt"/>
            </w:pPr>
            <w:r w:rsidRPr="00C04B68">
              <w:t>64742-52-5 (60 – 70%)</w:t>
            </w:r>
          </w:p>
          <w:p w:rsidR="00FB54D9" w:rsidRPr="00C04B68" w:rsidP="00CB1C05" w14:paraId="113F2680" w14:textId="77777777">
            <w:pPr>
              <w:pStyle w:val="LTableTextAbt"/>
              <w:rPr>
                <w:rFonts w:cstheme="minorHAnsi"/>
                <w:sz w:val="12"/>
                <w:szCs w:val="12"/>
              </w:rPr>
            </w:pPr>
          </w:p>
          <w:p w:rsidR="00FB54D9" w:rsidRPr="00C04B68" w:rsidP="00CB1C05" w14:paraId="3EB4AB55" w14:textId="77777777">
            <w:pPr>
              <w:pStyle w:val="LTableTextAbt"/>
            </w:pPr>
            <w:r w:rsidRPr="00C04B68">
              <w:t>Heavy paraffinic 64742-65-0 (20 – 30%)</w:t>
            </w:r>
          </w:p>
        </w:tc>
      </w:tr>
      <w:tr w14:paraId="41F3B874" w14:textId="77777777" w:rsidTr="00404FF9">
        <w:tblPrEx>
          <w:tblW w:w="9936" w:type="dxa"/>
          <w:jc w:val="center"/>
          <w:tblLayout w:type="fixed"/>
          <w:tblLook w:val="04A0"/>
        </w:tblPrEx>
        <w:trPr>
          <w:cantSplit/>
          <w:trHeight w:val="144"/>
          <w:jc w:val="center"/>
        </w:trPr>
        <w:tc>
          <w:tcPr>
            <w:tcW w:w="1152" w:type="dxa"/>
          </w:tcPr>
          <w:p w:rsidR="00FB54D9" w:rsidRPr="00C04B68" w:rsidP="00CB1C05" w14:paraId="7016A4F0" w14:textId="77777777">
            <w:pPr>
              <w:pStyle w:val="LTableTextAbt"/>
            </w:pPr>
            <w:r w:rsidRPr="00C04B68">
              <w:t>Plews/ Edelmann</w:t>
            </w:r>
          </w:p>
        </w:tc>
        <w:tc>
          <w:tcPr>
            <w:tcW w:w="1584" w:type="dxa"/>
          </w:tcPr>
          <w:p w:rsidR="00FB54D9" w:rsidRPr="00C04B68" w:rsidP="00CB1C05" w14:paraId="2FC28EEA" w14:textId="77777777">
            <w:pPr>
              <w:pStyle w:val="LTableTextAbt"/>
            </w:pPr>
            <w:r w:rsidRPr="00C04B68">
              <w:t>Lubrimatic Disc/Drum Brake Wheel Bearing Grease</w:t>
            </w:r>
          </w:p>
        </w:tc>
        <w:tc>
          <w:tcPr>
            <w:tcW w:w="5040" w:type="dxa"/>
          </w:tcPr>
          <w:p w:rsidR="00FB54D9" w:rsidRPr="00C04B68" w:rsidP="00CB1C05" w14:paraId="55F16712" w14:textId="77777777">
            <w:pPr>
              <w:pStyle w:val="LTableTextAbt"/>
            </w:pPr>
            <w:r w:rsidRPr="00C04B68">
              <w:t>January 18, 2010</w:t>
            </w:r>
          </w:p>
          <w:p w:rsidR="00FB54D9" w:rsidRPr="00C04B68" w:rsidP="00CB1C05" w14:paraId="290C02FE" w14:textId="77777777">
            <w:pPr>
              <w:pStyle w:val="LTableTextAbt"/>
            </w:pPr>
            <w:hyperlink r:id="rId95" w:history="1">
              <w:bookmarkStart w:id="446" w:name="_Toc83394279"/>
              <w:r w:rsidRPr="003453D5" w:rsidR="004F366B">
                <w:t>https://bishopsorchards.com/wp-content/uploads/2017/06/LUBRIMATIC-DISCDRUM-BRAKE-WHEEL-BEARING-www.msdsxchange.com_english_show_msds.cfm_filepath_GENERALPDF_PRESECTION1_1256448.pdf</w:t>
              </w:r>
              <w:bookmarkEnd w:id="446"/>
            </w:hyperlink>
          </w:p>
        </w:tc>
        <w:tc>
          <w:tcPr>
            <w:tcW w:w="2160" w:type="dxa"/>
          </w:tcPr>
          <w:p w:rsidR="00FB54D9" w:rsidRPr="00C04B68" w:rsidP="00CB1C05" w14:paraId="4CDBA1DD" w14:textId="77777777">
            <w:pPr>
              <w:pStyle w:val="LTableTextAbt"/>
            </w:pPr>
            <w:r w:rsidRPr="00C04B68">
              <w:t>Heavy naphthenic</w:t>
            </w:r>
          </w:p>
          <w:p w:rsidR="00FB54D9" w:rsidRPr="00C04B68" w:rsidP="00CB1C05" w14:paraId="20DD8217" w14:textId="77777777">
            <w:pPr>
              <w:pStyle w:val="LTableTextAbt"/>
            </w:pPr>
            <w:r w:rsidRPr="00C04B68">
              <w:t>64742-52-5 (30 – 50%)</w:t>
            </w:r>
          </w:p>
          <w:p w:rsidR="00FB54D9" w:rsidRPr="00C04B68" w:rsidP="00CB1C05" w14:paraId="6CD467EC" w14:textId="77777777">
            <w:pPr>
              <w:pStyle w:val="LTableTextAbt"/>
              <w:rPr>
                <w:rFonts w:cstheme="minorHAnsi"/>
                <w:sz w:val="12"/>
                <w:szCs w:val="12"/>
              </w:rPr>
            </w:pPr>
          </w:p>
          <w:p w:rsidR="00FB54D9" w:rsidRPr="00C04B68" w:rsidP="00CB1C05" w14:paraId="2BA3B216" w14:textId="77777777">
            <w:pPr>
              <w:pStyle w:val="LTableTextAbt"/>
            </w:pPr>
            <w:r w:rsidRPr="00C04B68">
              <w:t>Heavy paraffinic 64741-88-4 (10 – 30%)</w:t>
            </w:r>
          </w:p>
        </w:tc>
      </w:tr>
    </w:tbl>
    <w:p w:rsidR="00FB54D9" w:rsidP="00CB1C05" w14:paraId="3DF81867" w14:textId="77777777"/>
    <w:p w:rsidR="00FB54D9" w:rsidP="00CB1C05" w14:paraId="71CCEE39" w14:textId="77777777">
      <w:r>
        <w:t>The petroleum distillates used for grease products are often a mixture of heavy, naphthenic hydrocarbons and heavy</w:t>
      </w:r>
      <w:r w:rsidR="00882C51">
        <w:t>,</w:t>
      </w:r>
      <w:r>
        <w:t xml:space="preserve"> paraffinic hydrocarbons. For example, CAS number 64741-88-4 is a mixture of heavy, paraffinic hydrocarbons in the range of C20 to C50. Therefore, the HSP value of triacontane (C30) was used as a surrogate for heavy</w:t>
      </w:r>
      <w:r w:rsidR="00882C51">
        <w:t>,</w:t>
      </w:r>
      <w:r>
        <w:t xml:space="preserve"> paraffinic hydrocarbons. The </w:t>
      </w:r>
      <w:r w:rsidR="00882C51">
        <w:t>HSP value</w:t>
      </w:r>
      <w:r>
        <w:t xml:space="preserve"> for triacontane was found to be 16.0, 0.1, 0.1, based upon using its SMILES chemical structure notation with the Hansen Solubility Parameters in Practice software. The HSP value for </w:t>
      </w:r>
      <w:r w:rsidR="00A56567">
        <w:t>c</w:t>
      </w:r>
      <w:r>
        <w:t>yclotriacont</w:t>
      </w:r>
      <w:r w:rsidR="00A038A4">
        <w:t>an</w:t>
      </w:r>
      <w:r>
        <w:t>e was used as a surrogate for heavy</w:t>
      </w:r>
      <w:r w:rsidR="00882C51">
        <w:t>,</w:t>
      </w:r>
      <w:r>
        <w:t xml:space="preserve"> naphthenic hydrocarbon</w:t>
      </w:r>
      <w:r w:rsidR="00A038A4">
        <w:t xml:space="preserve">. </w:t>
      </w:r>
      <w:r w:rsidR="002D2472">
        <w:t>The for</w:t>
      </w:r>
      <w:r>
        <w:t xml:space="preserve">mulation ratio for grease products is approximately </w:t>
      </w:r>
      <w:r w:rsidR="00882C51">
        <w:t xml:space="preserve">two </w:t>
      </w:r>
      <w:r>
        <w:t xml:space="preserve">parts heavy, naphthenic hydrocarbons to </w:t>
      </w:r>
      <w:r w:rsidR="00882C51">
        <w:t xml:space="preserve">one </w:t>
      </w:r>
      <w:r>
        <w:t xml:space="preserve">part heavy, paraffinic hydrocarbons. The HSP value (17.0, 0.1, 0.1) used to represent grease products is calculated in </w:t>
      </w:r>
      <w:r w:rsidR="00D30DDB">
        <w:fldChar w:fldCharType="begin" w:fldLock="1"/>
      </w:r>
      <w:r w:rsidR="00D30DDB">
        <w:instrText xml:space="preserve"> REF _Ref111190915 \h </w:instrText>
      </w:r>
      <w:r w:rsidR="00D30DDB">
        <w:fldChar w:fldCharType="separate"/>
      </w:r>
      <w:r w:rsidRPr="00C31E76" w:rsidR="0092222B">
        <w:t xml:space="preserve">Table </w:t>
      </w:r>
      <w:r w:rsidR="0092222B">
        <w:rPr>
          <w:noProof/>
        </w:rPr>
        <w:t>5</w:t>
      </w:r>
      <w:r w:rsidR="0092222B">
        <w:noBreakHyphen/>
      </w:r>
      <w:r w:rsidR="0092222B">
        <w:rPr>
          <w:noProof/>
        </w:rPr>
        <w:t>38</w:t>
      </w:r>
      <w:r w:rsidR="00D30DDB">
        <w:fldChar w:fldCharType="end"/>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64"/>
        <w:gridCol w:w="1524"/>
        <w:gridCol w:w="1353"/>
        <w:gridCol w:w="1352"/>
        <w:gridCol w:w="1352"/>
        <w:gridCol w:w="1645"/>
      </w:tblGrid>
      <w:tr w14:paraId="5A193377" w14:textId="77777777" w:rsidTr="00404F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990" w:type="dxa"/>
            <w:gridSpan w:val="6"/>
            <w:tcBorders>
              <w:top w:val="nil"/>
              <w:left w:val="nil"/>
              <w:right w:val="nil"/>
            </w:tcBorders>
            <w:shd w:val="clear" w:color="auto" w:fill="auto"/>
          </w:tcPr>
          <w:p w:rsidR="00404FF9" w:rsidRPr="00C04B68" w:rsidP="00CB1C05" w14:paraId="5DDBF37F" w14:textId="77777777">
            <w:pPr>
              <w:pStyle w:val="TableTitleA"/>
              <w:rPr>
                <w:rFonts w:cstheme="minorHAnsi"/>
                <w:b/>
                <w:sz w:val="21"/>
                <w:szCs w:val="21"/>
              </w:rPr>
            </w:pPr>
            <w:bookmarkStart w:id="447" w:name="_Ref111190915"/>
            <w:bookmarkStart w:id="448" w:name="_Toc121142584"/>
            <w:bookmarkStart w:id="449" w:name="_Toc165379578"/>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8</w:t>
            </w:r>
            <w:r w:rsidR="00BC4B5D">
              <w:rPr>
                <w:noProof/>
              </w:rPr>
              <w:fldChar w:fldCharType="end"/>
            </w:r>
            <w:bookmarkEnd w:id="447"/>
            <w:r w:rsidRPr="00C31E76">
              <w:t>:</w:t>
            </w:r>
            <w:r>
              <w:t xml:space="preserve"> </w:t>
            </w:r>
            <w:r w:rsidRPr="00765573">
              <w:t>HSP Calculation for Grease Products</w:t>
            </w:r>
            <w:bookmarkEnd w:id="448"/>
            <w:bookmarkEnd w:id="449"/>
          </w:p>
        </w:tc>
      </w:tr>
      <w:tr w14:paraId="153E00E4" w14:textId="77777777" w:rsidTr="00404FF9">
        <w:tblPrEx>
          <w:tblW w:w="0" w:type="auto"/>
          <w:jc w:val="center"/>
          <w:tblLook w:val="04A0"/>
        </w:tblPrEx>
        <w:trPr>
          <w:cantSplit/>
          <w:trHeight w:val="20"/>
          <w:tblHeader/>
          <w:jc w:val="center"/>
        </w:trPr>
        <w:tc>
          <w:tcPr>
            <w:tcW w:w="1764" w:type="dxa"/>
            <w:shd w:val="clear" w:color="auto" w:fill="48A9C5"/>
          </w:tcPr>
          <w:p w:rsidR="00FB54D9" w:rsidRPr="00C04B68" w:rsidP="00CB1C05" w14:paraId="13D83E64" w14:textId="77777777">
            <w:pPr>
              <w:pStyle w:val="TableSubtitle"/>
            </w:pPr>
            <w:r w:rsidRPr="00C04B68">
              <w:t>Chemical</w:t>
            </w:r>
          </w:p>
        </w:tc>
        <w:tc>
          <w:tcPr>
            <w:tcW w:w="1524" w:type="dxa"/>
            <w:shd w:val="clear" w:color="auto" w:fill="48A9C5"/>
          </w:tcPr>
          <w:p w:rsidR="00FB54D9" w:rsidRPr="00C04B68" w:rsidP="00CB1C05" w14:paraId="69DE33DA" w14:textId="77777777">
            <w:pPr>
              <w:pStyle w:val="TableSubtitle"/>
            </w:pPr>
            <w:r w:rsidRPr="00C04B68">
              <w:t>CAS</w:t>
            </w:r>
          </w:p>
        </w:tc>
        <w:tc>
          <w:tcPr>
            <w:tcW w:w="1353" w:type="dxa"/>
            <w:shd w:val="clear" w:color="auto" w:fill="48A9C5"/>
          </w:tcPr>
          <w:p w:rsidR="00FB54D9" w:rsidRPr="00C04B68" w:rsidP="00CB1C05" w14:paraId="0C7834E0" w14:textId="77777777">
            <w:pPr>
              <w:pStyle w:val="TableSubtitle"/>
            </w:pPr>
            <w:r w:rsidRPr="00C04B68">
              <w:t>Dispersion Force</w:t>
            </w:r>
          </w:p>
        </w:tc>
        <w:tc>
          <w:tcPr>
            <w:tcW w:w="1352" w:type="dxa"/>
            <w:shd w:val="clear" w:color="auto" w:fill="48A9C5"/>
          </w:tcPr>
          <w:p w:rsidR="00FB54D9" w:rsidRPr="00C04B68" w:rsidP="00CB1C05" w14:paraId="7A912075" w14:textId="77777777">
            <w:pPr>
              <w:pStyle w:val="TableSubtitle"/>
            </w:pPr>
            <w:r w:rsidRPr="00C04B68">
              <w:t>Polar Force</w:t>
            </w:r>
          </w:p>
        </w:tc>
        <w:tc>
          <w:tcPr>
            <w:tcW w:w="1352" w:type="dxa"/>
            <w:shd w:val="clear" w:color="auto" w:fill="48A9C5"/>
          </w:tcPr>
          <w:p w:rsidR="00FB54D9" w:rsidRPr="00C04B68" w:rsidP="00CB1C05" w14:paraId="2C97135A" w14:textId="77777777">
            <w:pPr>
              <w:pStyle w:val="TableSubtitle"/>
            </w:pPr>
            <w:r w:rsidRPr="00C04B68">
              <w:t>Hydrogen Bonding Force</w:t>
            </w:r>
          </w:p>
        </w:tc>
        <w:tc>
          <w:tcPr>
            <w:tcW w:w="1645" w:type="dxa"/>
            <w:shd w:val="clear" w:color="auto" w:fill="48A9C5"/>
          </w:tcPr>
          <w:p w:rsidR="00FB54D9" w:rsidRPr="00C04B68" w:rsidP="00CB1C05" w14:paraId="3ACE3E6F" w14:textId="77777777">
            <w:pPr>
              <w:pStyle w:val="TableSubtitle"/>
            </w:pPr>
            <w:r w:rsidRPr="00C04B68">
              <w:t>Concentration</w:t>
            </w:r>
          </w:p>
        </w:tc>
      </w:tr>
      <w:tr w14:paraId="0DA6D529" w14:textId="77777777" w:rsidTr="00404FF9">
        <w:tblPrEx>
          <w:tblW w:w="0" w:type="auto"/>
          <w:jc w:val="center"/>
          <w:tblLook w:val="04A0"/>
        </w:tblPrEx>
        <w:trPr>
          <w:cantSplit/>
          <w:trHeight w:val="20"/>
          <w:jc w:val="center"/>
        </w:trPr>
        <w:tc>
          <w:tcPr>
            <w:tcW w:w="1764" w:type="dxa"/>
            <w:vAlign w:val="bottom"/>
          </w:tcPr>
          <w:p w:rsidR="00FB54D9" w:rsidRPr="00C04B68" w:rsidP="00CB1C05" w14:paraId="06B4F922" w14:textId="77777777">
            <w:pPr>
              <w:pStyle w:val="LTableTextAbt"/>
              <w:rPr>
                <w:rFonts w:cstheme="minorHAnsi"/>
              </w:rPr>
            </w:pPr>
            <w:r w:rsidRPr="00C04B68">
              <w:t>Cyclotriacontane</w:t>
            </w:r>
          </w:p>
        </w:tc>
        <w:tc>
          <w:tcPr>
            <w:tcW w:w="1524" w:type="dxa"/>
          </w:tcPr>
          <w:p w:rsidR="00FB54D9" w:rsidRPr="00C04B68" w:rsidP="00CB1C05" w14:paraId="67C639B5" w14:textId="77777777">
            <w:pPr>
              <w:pStyle w:val="LTableTextAbt"/>
              <w:rPr>
                <w:rFonts w:cstheme="minorHAnsi"/>
              </w:rPr>
            </w:pPr>
            <w:r w:rsidRPr="00C04B68">
              <w:t>297-35-8</w:t>
            </w:r>
          </w:p>
        </w:tc>
        <w:tc>
          <w:tcPr>
            <w:tcW w:w="1353" w:type="dxa"/>
          </w:tcPr>
          <w:p w:rsidR="00FB54D9" w:rsidRPr="00C04B68" w:rsidP="00CB1C05" w14:paraId="3AA0C2F9" w14:textId="77777777">
            <w:pPr>
              <w:pStyle w:val="LTableTextAbt"/>
              <w:rPr>
                <w:rFonts w:cstheme="minorHAnsi"/>
              </w:rPr>
            </w:pPr>
            <w:r w:rsidRPr="00C04B68">
              <w:t>17.5</w:t>
            </w:r>
          </w:p>
        </w:tc>
        <w:tc>
          <w:tcPr>
            <w:tcW w:w="1352" w:type="dxa"/>
          </w:tcPr>
          <w:p w:rsidR="00FB54D9" w:rsidRPr="00C04B68" w:rsidP="00CB1C05" w14:paraId="4464ABB7" w14:textId="77777777">
            <w:pPr>
              <w:pStyle w:val="LTableTextAbt"/>
              <w:rPr>
                <w:rFonts w:cstheme="minorHAnsi"/>
              </w:rPr>
            </w:pPr>
            <w:r w:rsidRPr="00C04B68">
              <w:t>0.1</w:t>
            </w:r>
          </w:p>
        </w:tc>
        <w:tc>
          <w:tcPr>
            <w:tcW w:w="1352" w:type="dxa"/>
          </w:tcPr>
          <w:p w:rsidR="00FB54D9" w:rsidRPr="00C04B68" w:rsidP="00CB1C05" w14:paraId="651C5C7A" w14:textId="77777777">
            <w:pPr>
              <w:pStyle w:val="LTableTextAbt"/>
              <w:rPr>
                <w:rFonts w:cstheme="minorHAnsi"/>
              </w:rPr>
            </w:pPr>
            <w:r w:rsidRPr="00C04B68">
              <w:t>0.1</w:t>
            </w:r>
          </w:p>
        </w:tc>
        <w:tc>
          <w:tcPr>
            <w:tcW w:w="1645" w:type="dxa"/>
          </w:tcPr>
          <w:p w:rsidR="00FB54D9" w:rsidRPr="00C04B68" w:rsidP="00CB1C05" w14:paraId="0C149BBA" w14:textId="77777777">
            <w:pPr>
              <w:pStyle w:val="LTableTextAbt"/>
              <w:rPr>
                <w:rFonts w:cstheme="minorHAnsi"/>
              </w:rPr>
            </w:pPr>
            <w:r w:rsidRPr="00C04B68">
              <w:t>67%</w:t>
            </w:r>
          </w:p>
        </w:tc>
      </w:tr>
      <w:tr w14:paraId="7BDA3D9D" w14:textId="77777777" w:rsidTr="00404FF9">
        <w:tblPrEx>
          <w:tblW w:w="0" w:type="auto"/>
          <w:jc w:val="center"/>
          <w:tblLook w:val="04A0"/>
        </w:tblPrEx>
        <w:trPr>
          <w:cantSplit/>
          <w:trHeight w:val="20"/>
          <w:jc w:val="center"/>
        </w:trPr>
        <w:tc>
          <w:tcPr>
            <w:tcW w:w="1764" w:type="dxa"/>
            <w:vAlign w:val="bottom"/>
          </w:tcPr>
          <w:p w:rsidR="00FB54D9" w:rsidRPr="00C04B68" w:rsidP="00CB1C05" w14:paraId="544C4E46" w14:textId="77777777">
            <w:pPr>
              <w:pStyle w:val="LTableTextAbt"/>
              <w:rPr>
                <w:rFonts w:cstheme="minorHAnsi"/>
              </w:rPr>
            </w:pPr>
            <w:r w:rsidRPr="00C04B68">
              <w:t>Triacontane</w:t>
            </w:r>
          </w:p>
        </w:tc>
        <w:tc>
          <w:tcPr>
            <w:tcW w:w="1524" w:type="dxa"/>
          </w:tcPr>
          <w:p w:rsidR="00FB54D9" w:rsidRPr="00C04B68" w:rsidP="00CB1C05" w14:paraId="0E63BF1B" w14:textId="77777777">
            <w:pPr>
              <w:pStyle w:val="LTableTextAbt"/>
              <w:rPr>
                <w:rFonts w:cstheme="minorHAnsi"/>
              </w:rPr>
            </w:pPr>
            <w:r w:rsidRPr="00C04B68">
              <w:t>638-68-6</w:t>
            </w:r>
          </w:p>
        </w:tc>
        <w:tc>
          <w:tcPr>
            <w:tcW w:w="1353" w:type="dxa"/>
          </w:tcPr>
          <w:p w:rsidR="00FB54D9" w:rsidRPr="00C04B68" w:rsidP="00CB1C05" w14:paraId="23A722F6" w14:textId="77777777">
            <w:pPr>
              <w:pStyle w:val="LTableTextAbt"/>
              <w:rPr>
                <w:rFonts w:cstheme="minorHAnsi"/>
              </w:rPr>
            </w:pPr>
            <w:r w:rsidRPr="00C04B68">
              <w:t>16</w:t>
            </w:r>
          </w:p>
        </w:tc>
        <w:tc>
          <w:tcPr>
            <w:tcW w:w="1352" w:type="dxa"/>
          </w:tcPr>
          <w:p w:rsidR="00FB54D9" w:rsidRPr="00C04B68" w:rsidP="00CB1C05" w14:paraId="5DF4FB07" w14:textId="77777777">
            <w:pPr>
              <w:pStyle w:val="LTableTextAbt"/>
              <w:rPr>
                <w:rFonts w:cstheme="minorHAnsi"/>
              </w:rPr>
            </w:pPr>
            <w:r w:rsidRPr="00C04B68">
              <w:t>0.1</w:t>
            </w:r>
          </w:p>
        </w:tc>
        <w:tc>
          <w:tcPr>
            <w:tcW w:w="1352" w:type="dxa"/>
          </w:tcPr>
          <w:p w:rsidR="00FB54D9" w:rsidRPr="00C04B68" w:rsidP="00CB1C05" w14:paraId="1A4F1635" w14:textId="77777777">
            <w:pPr>
              <w:pStyle w:val="LTableTextAbt"/>
              <w:rPr>
                <w:rFonts w:cstheme="minorHAnsi"/>
              </w:rPr>
            </w:pPr>
            <w:r w:rsidRPr="00C04B68">
              <w:t>0.1</w:t>
            </w:r>
          </w:p>
        </w:tc>
        <w:tc>
          <w:tcPr>
            <w:tcW w:w="1645" w:type="dxa"/>
          </w:tcPr>
          <w:p w:rsidR="00FB54D9" w:rsidRPr="00C04B68" w:rsidP="00CB1C05" w14:paraId="6713C0D9" w14:textId="77777777">
            <w:pPr>
              <w:pStyle w:val="LTableTextAbt"/>
              <w:rPr>
                <w:rFonts w:cstheme="minorHAnsi"/>
              </w:rPr>
            </w:pPr>
            <w:r w:rsidRPr="00C04B68">
              <w:t>33%</w:t>
            </w:r>
          </w:p>
        </w:tc>
      </w:tr>
      <w:tr w14:paraId="1B9FB8FB" w14:textId="77777777" w:rsidTr="00404FF9">
        <w:tblPrEx>
          <w:tblW w:w="0" w:type="auto"/>
          <w:jc w:val="center"/>
          <w:tblLook w:val="04A0"/>
        </w:tblPrEx>
        <w:trPr>
          <w:cantSplit/>
          <w:trHeight w:val="20"/>
          <w:jc w:val="center"/>
        </w:trPr>
        <w:tc>
          <w:tcPr>
            <w:tcW w:w="1764" w:type="dxa"/>
          </w:tcPr>
          <w:p w:rsidR="00FB54D9" w:rsidRPr="00C04B68" w:rsidP="00CB1C05" w14:paraId="7E7AA8BE" w14:textId="77777777">
            <w:pPr>
              <w:pStyle w:val="LTableTextAbt"/>
              <w:rPr>
                <w:rFonts w:cstheme="minorHAnsi"/>
              </w:rPr>
            </w:pPr>
            <w:r w:rsidRPr="00C04B68">
              <w:rPr>
                <w:rFonts w:cstheme="minorHAnsi"/>
              </w:rPr>
              <w:t>Grease blend</w:t>
            </w:r>
          </w:p>
        </w:tc>
        <w:tc>
          <w:tcPr>
            <w:tcW w:w="1524" w:type="dxa"/>
          </w:tcPr>
          <w:p w:rsidR="00FB54D9" w:rsidRPr="00C04B68" w:rsidP="00CB1C05" w14:paraId="42A872D7" w14:textId="77777777">
            <w:pPr>
              <w:pStyle w:val="LTableTextAbt"/>
              <w:rPr>
                <w:rFonts w:cstheme="minorHAnsi"/>
              </w:rPr>
            </w:pPr>
          </w:p>
        </w:tc>
        <w:tc>
          <w:tcPr>
            <w:tcW w:w="1353" w:type="dxa"/>
          </w:tcPr>
          <w:p w:rsidR="00FB54D9" w:rsidRPr="00C04B68" w:rsidP="00CB1C05" w14:paraId="534A78A6" w14:textId="77777777">
            <w:pPr>
              <w:pStyle w:val="LTableTextAbt"/>
              <w:rPr>
                <w:rFonts w:cstheme="minorHAnsi"/>
              </w:rPr>
            </w:pPr>
            <w:r w:rsidRPr="00C04B68">
              <w:rPr>
                <w:rFonts w:cstheme="minorHAnsi"/>
              </w:rPr>
              <w:t>17.0</w:t>
            </w:r>
          </w:p>
        </w:tc>
        <w:tc>
          <w:tcPr>
            <w:tcW w:w="1352" w:type="dxa"/>
          </w:tcPr>
          <w:p w:rsidR="00FB54D9" w:rsidRPr="00C04B68" w:rsidP="00CB1C05" w14:paraId="6B034A46" w14:textId="77777777">
            <w:pPr>
              <w:pStyle w:val="LTableTextAbt"/>
              <w:rPr>
                <w:rFonts w:cstheme="minorHAnsi"/>
              </w:rPr>
            </w:pPr>
            <w:r w:rsidRPr="00C04B68">
              <w:rPr>
                <w:rFonts w:cstheme="minorHAnsi"/>
              </w:rPr>
              <w:t>0.1</w:t>
            </w:r>
          </w:p>
        </w:tc>
        <w:tc>
          <w:tcPr>
            <w:tcW w:w="1352" w:type="dxa"/>
          </w:tcPr>
          <w:p w:rsidR="00FB54D9" w:rsidRPr="00C04B68" w:rsidP="00CB1C05" w14:paraId="784554B0" w14:textId="77777777">
            <w:pPr>
              <w:pStyle w:val="LTableTextAbt"/>
              <w:rPr>
                <w:rFonts w:cstheme="minorHAnsi"/>
              </w:rPr>
            </w:pPr>
            <w:r w:rsidRPr="00C04B68">
              <w:rPr>
                <w:rFonts w:cstheme="minorHAnsi"/>
              </w:rPr>
              <w:t>0.1</w:t>
            </w:r>
          </w:p>
        </w:tc>
        <w:tc>
          <w:tcPr>
            <w:tcW w:w="1645" w:type="dxa"/>
          </w:tcPr>
          <w:p w:rsidR="00FB54D9" w:rsidRPr="00C04B68" w:rsidP="00CB1C05" w14:paraId="16CEEE7C" w14:textId="77777777">
            <w:pPr>
              <w:pStyle w:val="LTableTextAbt"/>
              <w:rPr>
                <w:rFonts w:cstheme="minorHAnsi"/>
              </w:rPr>
            </w:pPr>
          </w:p>
        </w:tc>
      </w:tr>
    </w:tbl>
    <w:p w:rsidR="00FB54D9" w:rsidP="00CB1C05" w14:paraId="598835EC" w14:textId="77777777">
      <w:pPr>
        <w:tabs>
          <w:tab w:val="left" w:pos="-720"/>
        </w:tabs>
        <w:autoSpaceDE w:val="0"/>
        <w:autoSpaceDN w:val="0"/>
        <w:adjustRightInd w:val="0"/>
        <w:spacing w:line="360" w:lineRule="auto"/>
        <w:rPr>
          <w:rFonts w:cstheme="minorHAnsi"/>
        </w:rPr>
      </w:pPr>
    </w:p>
    <w:p w:rsidR="00FB54D9" w:rsidRPr="00404FF9" w:rsidP="00CB1C05" w14:paraId="5989762D" w14:textId="77777777">
      <w:pPr>
        <w:rPr>
          <w:shd w:val="clear" w:color="auto" w:fill="FFFFFF"/>
        </w:rPr>
      </w:pPr>
      <w:r>
        <w:t>T</w:t>
      </w:r>
      <w:r w:rsidRPr="00B9033B">
        <w:t>he HSP value (16.</w:t>
      </w:r>
      <w:r>
        <w:t>9, 2.1, 3.1</w:t>
      </w:r>
      <w:r w:rsidRPr="00B9033B">
        <w:t xml:space="preserve">) for the </w:t>
      </w:r>
      <w:r>
        <w:t xml:space="preserve">overall brake contaminant is calculated in </w:t>
      </w:r>
      <w:r w:rsidR="007059B9">
        <w:fldChar w:fldCharType="begin" w:fldLock="1"/>
      </w:r>
      <w:r w:rsidR="007059B9">
        <w:instrText xml:space="preserve"> REF _Ref111190950 \h </w:instrText>
      </w:r>
      <w:r w:rsidR="007059B9">
        <w:fldChar w:fldCharType="separate"/>
      </w:r>
      <w:r w:rsidRPr="00C31E76" w:rsidR="0092222B">
        <w:t xml:space="preserve">Table </w:t>
      </w:r>
      <w:r w:rsidR="0092222B">
        <w:rPr>
          <w:noProof/>
        </w:rPr>
        <w:t>5</w:t>
      </w:r>
      <w:r w:rsidR="0092222B">
        <w:noBreakHyphen/>
      </w:r>
      <w:r w:rsidR="0092222B">
        <w:rPr>
          <w:noProof/>
        </w:rPr>
        <w:t>39</w:t>
      </w:r>
      <w:r w:rsidR="007059B9">
        <w:fldChar w:fldCharType="end"/>
      </w:r>
      <w:r>
        <w:t xml:space="preserve">. It is assumed that the brake contaminant is composed of equal parts </w:t>
      </w:r>
      <w:r>
        <w:rPr>
          <w:shd w:val="clear" w:color="auto" w:fill="FFFFFF"/>
        </w:rPr>
        <w:t>brake fluid, grease, and lubricating oi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95"/>
        <w:gridCol w:w="1270"/>
        <w:gridCol w:w="1353"/>
        <w:gridCol w:w="1353"/>
        <w:gridCol w:w="1694"/>
      </w:tblGrid>
      <w:tr w14:paraId="2CA882CB" w14:textId="77777777" w:rsidTr="00404F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7465" w:type="dxa"/>
            <w:gridSpan w:val="5"/>
            <w:tcBorders>
              <w:top w:val="nil"/>
              <w:left w:val="nil"/>
              <w:right w:val="nil"/>
            </w:tcBorders>
            <w:shd w:val="clear" w:color="auto" w:fill="auto"/>
          </w:tcPr>
          <w:p w:rsidR="00404FF9" w:rsidRPr="00C04B68" w:rsidP="00CB1C05" w14:paraId="09877537" w14:textId="77777777">
            <w:pPr>
              <w:pStyle w:val="TableTitleA"/>
              <w:rPr>
                <w:rFonts w:cstheme="minorHAnsi"/>
                <w:b/>
                <w:sz w:val="21"/>
                <w:szCs w:val="21"/>
              </w:rPr>
            </w:pPr>
            <w:bookmarkStart w:id="450" w:name="_Ref111190950"/>
            <w:bookmarkStart w:id="451" w:name="_Toc121142585"/>
            <w:bookmarkStart w:id="452" w:name="_Toc165379579"/>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9</w:t>
            </w:r>
            <w:r w:rsidR="00BC4B5D">
              <w:rPr>
                <w:noProof/>
              </w:rPr>
              <w:fldChar w:fldCharType="end"/>
            </w:r>
            <w:bookmarkEnd w:id="450"/>
            <w:r w:rsidRPr="00C31E76">
              <w:t>:</w:t>
            </w:r>
            <w:r>
              <w:t xml:space="preserve"> </w:t>
            </w:r>
            <w:r w:rsidR="00A827FD">
              <w:t xml:space="preserve">HSP Calculation for </w:t>
            </w:r>
            <w:r w:rsidRPr="000F1CEF">
              <w:t>Brake Contaminant</w:t>
            </w:r>
            <w:r w:rsidR="00A827FD">
              <w:t>s</w:t>
            </w:r>
            <w:bookmarkEnd w:id="451"/>
            <w:bookmarkEnd w:id="452"/>
          </w:p>
        </w:tc>
      </w:tr>
      <w:tr w14:paraId="67BCC737" w14:textId="77777777" w:rsidTr="00404FF9">
        <w:tblPrEx>
          <w:tblW w:w="0" w:type="auto"/>
          <w:jc w:val="center"/>
          <w:tblLook w:val="04A0"/>
        </w:tblPrEx>
        <w:trPr>
          <w:cantSplit/>
          <w:trHeight w:val="20"/>
          <w:tblHeader/>
          <w:jc w:val="center"/>
        </w:trPr>
        <w:tc>
          <w:tcPr>
            <w:tcW w:w="1795" w:type="dxa"/>
            <w:shd w:val="clear" w:color="auto" w:fill="48A9C5"/>
          </w:tcPr>
          <w:p w:rsidR="00FB54D9" w:rsidRPr="00C04B68" w:rsidP="00CB1C05" w14:paraId="57AE67FB" w14:textId="77777777">
            <w:pPr>
              <w:pStyle w:val="TableSubtitle"/>
            </w:pPr>
            <w:r w:rsidRPr="00C04B68">
              <w:t>Chemical</w:t>
            </w:r>
          </w:p>
        </w:tc>
        <w:tc>
          <w:tcPr>
            <w:tcW w:w="1270" w:type="dxa"/>
            <w:shd w:val="clear" w:color="auto" w:fill="48A9C5"/>
          </w:tcPr>
          <w:p w:rsidR="00FB54D9" w:rsidRPr="00C04B68" w:rsidP="00CB1C05" w14:paraId="58D7F7E7" w14:textId="77777777">
            <w:pPr>
              <w:pStyle w:val="TableSubtitle"/>
            </w:pPr>
            <w:r w:rsidRPr="00C04B68">
              <w:t>Dispersion Force</w:t>
            </w:r>
          </w:p>
        </w:tc>
        <w:tc>
          <w:tcPr>
            <w:tcW w:w="1353" w:type="dxa"/>
            <w:shd w:val="clear" w:color="auto" w:fill="48A9C5"/>
          </w:tcPr>
          <w:p w:rsidR="00FB54D9" w:rsidRPr="00C04B68" w:rsidP="00CB1C05" w14:paraId="704E2C16" w14:textId="77777777">
            <w:pPr>
              <w:pStyle w:val="TableSubtitle"/>
            </w:pPr>
            <w:r w:rsidRPr="00C04B68">
              <w:t>Polar Force</w:t>
            </w:r>
          </w:p>
        </w:tc>
        <w:tc>
          <w:tcPr>
            <w:tcW w:w="1353" w:type="dxa"/>
            <w:shd w:val="clear" w:color="auto" w:fill="48A9C5"/>
          </w:tcPr>
          <w:p w:rsidR="00FB54D9" w:rsidRPr="00C04B68" w:rsidP="00CB1C05" w14:paraId="01FE39AA" w14:textId="77777777">
            <w:pPr>
              <w:pStyle w:val="TableSubtitle"/>
            </w:pPr>
            <w:r w:rsidRPr="00C04B68">
              <w:t>Hydrogen Bonding Force</w:t>
            </w:r>
          </w:p>
        </w:tc>
        <w:tc>
          <w:tcPr>
            <w:tcW w:w="1694" w:type="dxa"/>
            <w:shd w:val="clear" w:color="auto" w:fill="48A9C5"/>
          </w:tcPr>
          <w:p w:rsidR="00FB54D9" w:rsidRPr="00C04B68" w:rsidP="00CB1C05" w14:paraId="10F6D101" w14:textId="77777777">
            <w:pPr>
              <w:pStyle w:val="TableSubtitle"/>
            </w:pPr>
            <w:r w:rsidRPr="00C04B68">
              <w:t>Concentration</w:t>
            </w:r>
          </w:p>
        </w:tc>
      </w:tr>
      <w:tr w14:paraId="0A8E204B" w14:textId="77777777" w:rsidTr="0001636D">
        <w:tblPrEx>
          <w:tblW w:w="0" w:type="auto"/>
          <w:jc w:val="center"/>
          <w:tblLook w:val="04A0"/>
        </w:tblPrEx>
        <w:trPr>
          <w:cantSplit/>
          <w:trHeight w:val="20"/>
          <w:jc w:val="center"/>
        </w:trPr>
        <w:tc>
          <w:tcPr>
            <w:tcW w:w="1795" w:type="dxa"/>
            <w:vAlign w:val="bottom"/>
          </w:tcPr>
          <w:p w:rsidR="00FB54D9" w:rsidRPr="00C04B68" w:rsidP="00CB1C05" w14:paraId="50336E22" w14:textId="77777777">
            <w:pPr>
              <w:pStyle w:val="LTableTextAbt"/>
              <w:rPr>
                <w:rFonts w:cstheme="minorHAnsi"/>
              </w:rPr>
            </w:pPr>
            <w:r w:rsidRPr="00C04B68">
              <w:t>Brake fluid</w:t>
            </w:r>
          </w:p>
        </w:tc>
        <w:tc>
          <w:tcPr>
            <w:tcW w:w="1270" w:type="dxa"/>
          </w:tcPr>
          <w:p w:rsidR="00FB54D9" w:rsidRPr="00C04B68" w:rsidP="00CB1C05" w14:paraId="6014F06E" w14:textId="77777777">
            <w:pPr>
              <w:pStyle w:val="CTableTextAbt"/>
              <w:rPr>
                <w:rFonts w:cstheme="minorHAnsi"/>
              </w:rPr>
            </w:pPr>
            <w:r w:rsidRPr="00C04B68">
              <w:t>16.2</w:t>
            </w:r>
          </w:p>
        </w:tc>
        <w:tc>
          <w:tcPr>
            <w:tcW w:w="1353" w:type="dxa"/>
          </w:tcPr>
          <w:p w:rsidR="00FB54D9" w:rsidRPr="00C04B68" w:rsidP="00CB1C05" w14:paraId="1E58A340" w14:textId="77777777">
            <w:pPr>
              <w:pStyle w:val="CTableTextAbt"/>
              <w:rPr>
                <w:rFonts w:cstheme="minorHAnsi"/>
              </w:rPr>
            </w:pPr>
            <w:r w:rsidRPr="00C04B68">
              <w:t>6.1</w:t>
            </w:r>
          </w:p>
        </w:tc>
        <w:tc>
          <w:tcPr>
            <w:tcW w:w="1353" w:type="dxa"/>
          </w:tcPr>
          <w:p w:rsidR="00FB54D9" w:rsidRPr="00C04B68" w:rsidP="00CB1C05" w14:paraId="497B8852" w14:textId="77777777">
            <w:pPr>
              <w:pStyle w:val="CTableTextAbt"/>
              <w:rPr>
                <w:rFonts w:cstheme="minorHAnsi"/>
              </w:rPr>
            </w:pPr>
            <w:r w:rsidRPr="00C04B68">
              <w:t>9.1</w:t>
            </w:r>
          </w:p>
        </w:tc>
        <w:tc>
          <w:tcPr>
            <w:tcW w:w="1694" w:type="dxa"/>
          </w:tcPr>
          <w:p w:rsidR="00FB54D9" w:rsidRPr="00C04B68" w:rsidP="00CB1C05" w14:paraId="232982DD" w14:textId="77777777">
            <w:pPr>
              <w:pStyle w:val="CTableTextAbt"/>
              <w:rPr>
                <w:rFonts w:cstheme="minorHAnsi"/>
              </w:rPr>
            </w:pPr>
            <w:r w:rsidRPr="00C04B68">
              <w:t>33.3%</w:t>
            </w:r>
          </w:p>
        </w:tc>
      </w:tr>
      <w:tr w14:paraId="59C5489C" w14:textId="77777777" w:rsidTr="0001636D">
        <w:tblPrEx>
          <w:tblW w:w="0" w:type="auto"/>
          <w:jc w:val="center"/>
          <w:tblLook w:val="04A0"/>
        </w:tblPrEx>
        <w:trPr>
          <w:cantSplit/>
          <w:trHeight w:val="20"/>
          <w:jc w:val="center"/>
        </w:trPr>
        <w:tc>
          <w:tcPr>
            <w:tcW w:w="1795" w:type="dxa"/>
            <w:vAlign w:val="bottom"/>
          </w:tcPr>
          <w:p w:rsidR="00FB54D9" w:rsidRPr="00C04B68" w:rsidP="00CB1C05" w14:paraId="0979A614" w14:textId="77777777">
            <w:pPr>
              <w:pStyle w:val="LTableTextAbt"/>
            </w:pPr>
            <w:r w:rsidRPr="00C04B68">
              <w:t>Lubricating oil</w:t>
            </w:r>
          </w:p>
        </w:tc>
        <w:tc>
          <w:tcPr>
            <w:tcW w:w="1270" w:type="dxa"/>
          </w:tcPr>
          <w:p w:rsidR="00FB54D9" w:rsidRPr="00C04B68" w:rsidP="00CB1C05" w14:paraId="1AE51606" w14:textId="77777777">
            <w:pPr>
              <w:pStyle w:val="CTableTextAbt"/>
            </w:pPr>
            <w:r w:rsidRPr="00C04B68">
              <w:t>17.5</w:t>
            </w:r>
          </w:p>
        </w:tc>
        <w:tc>
          <w:tcPr>
            <w:tcW w:w="1353" w:type="dxa"/>
          </w:tcPr>
          <w:p w:rsidR="00FB54D9" w:rsidRPr="00C04B68" w:rsidP="00CB1C05" w14:paraId="618AA5F7" w14:textId="77777777">
            <w:pPr>
              <w:pStyle w:val="CTableTextAbt"/>
            </w:pPr>
            <w:r w:rsidRPr="00C04B68">
              <w:t>0.1</w:t>
            </w:r>
          </w:p>
        </w:tc>
        <w:tc>
          <w:tcPr>
            <w:tcW w:w="1353" w:type="dxa"/>
          </w:tcPr>
          <w:p w:rsidR="00FB54D9" w:rsidRPr="00C04B68" w:rsidP="00CB1C05" w14:paraId="1F0DE101" w14:textId="77777777">
            <w:pPr>
              <w:pStyle w:val="CTableTextAbt"/>
            </w:pPr>
            <w:r w:rsidRPr="00C04B68">
              <w:t>0.1</w:t>
            </w:r>
          </w:p>
        </w:tc>
        <w:tc>
          <w:tcPr>
            <w:tcW w:w="1694" w:type="dxa"/>
          </w:tcPr>
          <w:p w:rsidR="00FB54D9" w:rsidRPr="00C04B68" w:rsidP="00CB1C05" w14:paraId="727DA8E5" w14:textId="77777777">
            <w:pPr>
              <w:pStyle w:val="CTableTextAbt"/>
            </w:pPr>
            <w:r w:rsidRPr="00C04B68">
              <w:t>33.3%</w:t>
            </w:r>
          </w:p>
        </w:tc>
      </w:tr>
      <w:tr w14:paraId="6BA901B2" w14:textId="77777777" w:rsidTr="0001636D">
        <w:tblPrEx>
          <w:tblW w:w="0" w:type="auto"/>
          <w:jc w:val="center"/>
          <w:tblLook w:val="04A0"/>
        </w:tblPrEx>
        <w:trPr>
          <w:cantSplit/>
          <w:trHeight w:val="20"/>
          <w:jc w:val="center"/>
        </w:trPr>
        <w:tc>
          <w:tcPr>
            <w:tcW w:w="1795" w:type="dxa"/>
            <w:vAlign w:val="bottom"/>
          </w:tcPr>
          <w:p w:rsidR="00FB54D9" w:rsidRPr="00C04B68" w:rsidP="00CB1C05" w14:paraId="007F6669" w14:textId="77777777">
            <w:pPr>
              <w:pStyle w:val="LTableTextAbt"/>
              <w:rPr>
                <w:rFonts w:cstheme="minorHAnsi"/>
              </w:rPr>
            </w:pPr>
            <w:r w:rsidRPr="00C04B68">
              <w:t>Grease</w:t>
            </w:r>
          </w:p>
        </w:tc>
        <w:tc>
          <w:tcPr>
            <w:tcW w:w="1270" w:type="dxa"/>
          </w:tcPr>
          <w:p w:rsidR="00FB54D9" w:rsidRPr="00C04B68" w:rsidP="00CB1C05" w14:paraId="3288868A" w14:textId="77777777">
            <w:pPr>
              <w:pStyle w:val="CTableTextAbt"/>
              <w:rPr>
                <w:rFonts w:cstheme="minorHAnsi"/>
              </w:rPr>
            </w:pPr>
            <w:r w:rsidRPr="00C04B68">
              <w:t>17</w:t>
            </w:r>
          </w:p>
        </w:tc>
        <w:tc>
          <w:tcPr>
            <w:tcW w:w="1353" w:type="dxa"/>
          </w:tcPr>
          <w:p w:rsidR="00FB54D9" w:rsidRPr="00C04B68" w:rsidP="00CB1C05" w14:paraId="3A9E1F0C" w14:textId="77777777">
            <w:pPr>
              <w:pStyle w:val="CTableTextAbt"/>
              <w:rPr>
                <w:rFonts w:cstheme="minorHAnsi"/>
              </w:rPr>
            </w:pPr>
            <w:r w:rsidRPr="00C04B68">
              <w:t>0.1</w:t>
            </w:r>
          </w:p>
        </w:tc>
        <w:tc>
          <w:tcPr>
            <w:tcW w:w="1353" w:type="dxa"/>
          </w:tcPr>
          <w:p w:rsidR="00FB54D9" w:rsidRPr="00C04B68" w:rsidP="00CB1C05" w14:paraId="5F19D634" w14:textId="77777777">
            <w:pPr>
              <w:pStyle w:val="CTableTextAbt"/>
              <w:rPr>
                <w:rFonts w:cstheme="minorHAnsi"/>
              </w:rPr>
            </w:pPr>
            <w:r w:rsidRPr="00C04B68">
              <w:t>0.1</w:t>
            </w:r>
          </w:p>
        </w:tc>
        <w:tc>
          <w:tcPr>
            <w:tcW w:w="1694" w:type="dxa"/>
          </w:tcPr>
          <w:p w:rsidR="00FB54D9" w:rsidRPr="00C04B68" w:rsidP="00CB1C05" w14:paraId="7D3B6BF1" w14:textId="77777777">
            <w:pPr>
              <w:pStyle w:val="CTableTextAbt"/>
              <w:rPr>
                <w:rFonts w:cstheme="minorHAnsi"/>
              </w:rPr>
            </w:pPr>
            <w:r w:rsidRPr="00C04B68">
              <w:t>33.3%</w:t>
            </w:r>
          </w:p>
        </w:tc>
      </w:tr>
      <w:tr w14:paraId="23562B91" w14:textId="77777777" w:rsidTr="0001636D">
        <w:tblPrEx>
          <w:tblW w:w="0" w:type="auto"/>
          <w:jc w:val="center"/>
          <w:tblLook w:val="04A0"/>
        </w:tblPrEx>
        <w:trPr>
          <w:cantSplit/>
          <w:trHeight w:val="20"/>
          <w:jc w:val="center"/>
        </w:trPr>
        <w:tc>
          <w:tcPr>
            <w:tcW w:w="1795" w:type="dxa"/>
            <w:vAlign w:val="bottom"/>
          </w:tcPr>
          <w:p w:rsidR="00FB54D9" w:rsidRPr="00C04B68" w:rsidP="00CB1C05" w14:paraId="4DB30153" w14:textId="77777777">
            <w:pPr>
              <w:pStyle w:val="LTableTextAbt"/>
              <w:rPr>
                <w:rFonts w:cstheme="minorHAnsi"/>
              </w:rPr>
            </w:pPr>
            <w:r w:rsidRPr="00C04B68">
              <w:t>Blend</w:t>
            </w:r>
          </w:p>
        </w:tc>
        <w:tc>
          <w:tcPr>
            <w:tcW w:w="1270" w:type="dxa"/>
          </w:tcPr>
          <w:p w:rsidR="00FB54D9" w:rsidRPr="00C04B68" w:rsidP="00CB1C05" w14:paraId="6746AA23" w14:textId="77777777">
            <w:pPr>
              <w:pStyle w:val="CTableTextAbt"/>
              <w:rPr>
                <w:rFonts w:cstheme="minorHAnsi"/>
              </w:rPr>
            </w:pPr>
            <w:r w:rsidRPr="00C04B68">
              <w:t>16.9</w:t>
            </w:r>
          </w:p>
        </w:tc>
        <w:tc>
          <w:tcPr>
            <w:tcW w:w="1353" w:type="dxa"/>
          </w:tcPr>
          <w:p w:rsidR="00FB54D9" w:rsidRPr="00C04B68" w:rsidP="00CB1C05" w14:paraId="1CF9EA84" w14:textId="77777777">
            <w:pPr>
              <w:pStyle w:val="CTableTextAbt"/>
              <w:rPr>
                <w:rFonts w:cstheme="minorHAnsi"/>
              </w:rPr>
            </w:pPr>
            <w:r w:rsidRPr="00C04B68">
              <w:t>2.1</w:t>
            </w:r>
          </w:p>
        </w:tc>
        <w:tc>
          <w:tcPr>
            <w:tcW w:w="1353" w:type="dxa"/>
          </w:tcPr>
          <w:p w:rsidR="00FB54D9" w:rsidRPr="00C04B68" w:rsidP="00CB1C05" w14:paraId="3AA68FB6" w14:textId="77777777">
            <w:pPr>
              <w:pStyle w:val="CTableTextAbt"/>
              <w:rPr>
                <w:rFonts w:cstheme="minorHAnsi"/>
              </w:rPr>
            </w:pPr>
            <w:r w:rsidRPr="00C04B68">
              <w:t>3.1</w:t>
            </w:r>
          </w:p>
        </w:tc>
        <w:tc>
          <w:tcPr>
            <w:tcW w:w="1694" w:type="dxa"/>
          </w:tcPr>
          <w:p w:rsidR="00FB54D9" w:rsidRPr="00C04B68" w:rsidP="00CB1C05" w14:paraId="22E41714" w14:textId="77777777">
            <w:pPr>
              <w:pStyle w:val="CTableTextAbt"/>
              <w:rPr>
                <w:rFonts w:cstheme="minorHAnsi"/>
              </w:rPr>
            </w:pPr>
            <w:r w:rsidRPr="00C04B68">
              <w:t>100%</w:t>
            </w:r>
          </w:p>
        </w:tc>
      </w:tr>
    </w:tbl>
    <w:p w:rsidR="00FB54D9" w:rsidP="00CB1C05" w14:paraId="3BD21039" w14:textId="77777777">
      <w:pPr>
        <w:tabs>
          <w:tab w:val="left" w:pos="-720"/>
        </w:tabs>
        <w:autoSpaceDE w:val="0"/>
        <w:autoSpaceDN w:val="0"/>
        <w:adjustRightInd w:val="0"/>
        <w:spacing w:line="360" w:lineRule="auto"/>
        <w:rPr>
          <w:rFonts w:cstheme="minorHAnsi"/>
        </w:rPr>
      </w:pPr>
    </w:p>
    <w:p w:rsidR="00FB54D9" w:rsidRPr="007D3DBA" w:rsidP="00CB1C05" w14:paraId="04C53D8B" w14:textId="77777777">
      <w:r w:rsidRPr="00B9033B">
        <w:t>For the purposes of this report, the HSP value (16.</w:t>
      </w:r>
      <w:r>
        <w:t>9</w:t>
      </w:r>
      <w:r w:rsidRPr="00B9033B">
        <w:t xml:space="preserve">, </w:t>
      </w:r>
      <w:r>
        <w:t>2.1</w:t>
      </w:r>
      <w:r w:rsidRPr="00B9033B">
        <w:t>, 3.</w:t>
      </w:r>
      <w:r>
        <w:t>1</w:t>
      </w:r>
      <w:r w:rsidRPr="00B9033B">
        <w:t xml:space="preserve">) for </w:t>
      </w:r>
      <w:r>
        <w:rPr>
          <w:shd w:val="clear" w:color="auto" w:fill="FFFFFF"/>
        </w:rPr>
        <w:t xml:space="preserve">brake contaminants </w:t>
      </w:r>
      <w:r w:rsidRPr="00B9033B">
        <w:rPr>
          <w:shd w:val="clear" w:color="auto" w:fill="FFFFFF"/>
        </w:rPr>
        <w:t xml:space="preserve">was used as the target </w:t>
      </w:r>
      <w:r>
        <w:rPr>
          <w:shd w:val="clear" w:color="auto" w:fill="FFFFFF"/>
        </w:rPr>
        <w:t xml:space="preserve">solute HSP </w:t>
      </w:r>
      <w:r w:rsidRPr="00B9033B">
        <w:rPr>
          <w:shd w:val="clear" w:color="auto" w:fill="FFFFFF"/>
        </w:rPr>
        <w:t>value for an effective brake cleaner</w:t>
      </w:r>
      <w:r>
        <w:rPr>
          <w:shd w:val="clear" w:color="auto" w:fill="FFFFFF"/>
        </w:rPr>
        <w:t xml:space="preserve">. </w:t>
      </w:r>
      <w:r>
        <w:t xml:space="preserve">The HSP </w:t>
      </w:r>
      <w:r w:rsidR="00A827FD">
        <w:t xml:space="preserve">values </w:t>
      </w:r>
      <w:r>
        <w:t xml:space="preserve">for several products are provided in </w:t>
      </w:r>
      <w:r w:rsidR="007059B9">
        <w:fldChar w:fldCharType="begin" w:fldLock="1"/>
      </w:r>
      <w:r w:rsidR="007059B9">
        <w:instrText xml:space="preserve"> REF _Ref111190973 \h </w:instrText>
      </w:r>
      <w:r w:rsidR="007059B9">
        <w:fldChar w:fldCharType="separate"/>
      </w:r>
      <w:r w:rsidRPr="00C31E76" w:rsidR="0092222B">
        <w:t xml:space="preserve">Table </w:t>
      </w:r>
      <w:r w:rsidR="0092222B">
        <w:rPr>
          <w:noProof/>
        </w:rPr>
        <w:t>5</w:t>
      </w:r>
      <w:r w:rsidR="0092222B">
        <w:noBreakHyphen/>
      </w:r>
      <w:r w:rsidR="0092222B">
        <w:rPr>
          <w:noProof/>
        </w:rPr>
        <w:t>40</w:t>
      </w:r>
      <w:r w:rsidR="007059B9">
        <w:fldChar w:fldCharType="end"/>
      </w:r>
      <w:r>
        <w:t>. The HSP distance between the different brake cleaning</w:t>
      </w:r>
      <w:r w:rsidRPr="00DB1642">
        <w:t xml:space="preserve"> </w:t>
      </w:r>
      <w:r>
        <w:t>products and the brake contaminants is also provided. The smaller the HSP distance to the brake contaminants, the better the anticipated removal time perfor</w:t>
      </w:r>
      <w:r w:rsidRPr="00FD2DCF">
        <w:t>mance. HSP calculations are provided in Appendix B.</w:t>
      </w:r>
    </w:p>
    <w:tbl>
      <w:tblPr>
        <w:tblW w:w="9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5"/>
        <w:gridCol w:w="4855"/>
        <w:gridCol w:w="1471"/>
        <w:gridCol w:w="2191"/>
      </w:tblGrid>
      <w:tr w14:paraId="4DEBCDAD" w14:textId="77777777" w:rsidTr="00404FF9">
        <w:tblPrEx>
          <w:tblW w:w="9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62" w:type="dxa"/>
            <w:gridSpan w:val="4"/>
            <w:tcBorders>
              <w:top w:val="nil"/>
              <w:left w:val="nil"/>
              <w:right w:val="nil"/>
            </w:tcBorders>
            <w:shd w:val="clear" w:color="auto" w:fill="auto"/>
          </w:tcPr>
          <w:p w:rsidR="00404FF9" w:rsidRPr="00A57CF8" w:rsidP="00CB1C05" w14:paraId="1DD6A104" w14:textId="77777777">
            <w:pPr>
              <w:pStyle w:val="TableTitleA"/>
              <w:rPr>
                <w:sz w:val="21"/>
                <w:szCs w:val="21"/>
              </w:rPr>
            </w:pPr>
            <w:bookmarkStart w:id="453" w:name="_Ref111190973"/>
            <w:bookmarkStart w:id="454" w:name="_Toc121142586"/>
            <w:bookmarkStart w:id="455" w:name="_Toc165379580"/>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0</w:t>
            </w:r>
            <w:r w:rsidR="00BC4B5D">
              <w:rPr>
                <w:noProof/>
              </w:rPr>
              <w:fldChar w:fldCharType="end"/>
            </w:r>
            <w:bookmarkEnd w:id="453"/>
            <w:r>
              <w:t xml:space="preserve">: </w:t>
            </w:r>
            <w:r w:rsidRPr="00460BE7">
              <w:t>HSP Values for Brake Cleaning Products</w:t>
            </w:r>
            <w:bookmarkEnd w:id="454"/>
            <w:bookmarkEnd w:id="455"/>
          </w:p>
        </w:tc>
      </w:tr>
      <w:tr w14:paraId="7AB37F67" w14:textId="77777777" w:rsidTr="00404FF9">
        <w:tblPrEx>
          <w:tblW w:w="9862" w:type="dxa"/>
          <w:jc w:val="center"/>
          <w:tblLayout w:type="fixed"/>
          <w:tblLook w:val="04A0"/>
        </w:tblPrEx>
        <w:trPr>
          <w:cantSplit/>
          <w:trHeight w:val="20"/>
          <w:tblHeader/>
          <w:jc w:val="center"/>
        </w:trPr>
        <w:tc>
          <w:tcPr>
            <w:tcW w:w="1345" w:type="dxa"/>
            <w:shd w:val="clear" w:color="auto" w:fill="48A9C5"/>
          </w:tcPr>
          <w:p w:rsidR="00FB54D9" w:rsidRPr="00A57CF8" w:rsidP="00CB1C05" w14:paraId="6A3E3AAA" w14:textId="77777777">
            <w:pPr>
              <w:pStyle w:val="TableSubtitle"/>
            </w:pPr>
            <w:r w:rsidRPr="00A57CF8">
              <w:t>Supplier</w:t>
            </w:r>
          </w:p>
        </w:tc>
        <w:tc>
          <w:tcPr>
            <w:tcW w:w="4855" w:type="dxa"/>
            <w:shd w:val="clear" w:color="auto" w:fill="48A9C5"/>
          </w:tcPr>
          <w:p w:rsidR="00FB54D9" w:rsidRPr="00A57CF8" w:rsidP="00CB1C05" w14:paraId="705D7D46" w14:textId="77777777">
            <w:pPr>
              <w:pStyle w:val="TableSubtitle"/>
            </w:pPr>
            <w:r w:rsidRPr="00A57CF8">
              <w:t>Product</w:t>
            </w:r>
          </w:p>
        </w:tc>
        <w:tc>
          <w:tcPr>
            <w:tcW w:w="1471" w:type="dxa"/>
            <w:shd w:val="clear" w:color="auto" w:fill="48A9C5"/>
          </w:tcPr>
          <w:p w:rsidR="00FB54D9" w:rsidRPr="00A57CF8" w:rsidP="00CB1C05" w14:paraId="4D9BC763" w14:textId="77777777">
            <w:pPr>
              <w:pStyle w:val="TableSubtitle"/>
            </w:pPr>
            <w:r w:rsidRPr="00A57CF8">
              <w:t>HSP</w:t>
            </w:r>
          </w:p>
        </w:tc>
        <w:tc>
          <w:tcPr>
            <w:tcW w:w="2191" w:type="dxa"/>
            <w:shd w:val="clear" w:color="auto" w:fill="48A9C5"/>
          </w:tcPr>
          <w:p w:rsidR="00FB54D9" w:rsidRPr="00A57CF8" w:rsidP="00CB1C05" w14:paraId="6C3CFC9A" w14:textId="77777777">
            <w:pPr>
              <w:pStyle w:val="TableSubtitle"/>
            </w:pPr>
            <w:r w:rsidRPr="00A57CF8">
              <w:t>HSP Distance to Brake Contaminants</w:t>
            </w:r>
          </w:p>
        </w:tc>
      </w:tr>
      <w:tr w14:paraId="5914E902"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532B7C24" w14:textId="77777777">
            <w:pPr>
              <w:pStyle w:val="LTableTextAbt"/>
            </w:pPr>
            <w:r w:rsidRPr="003D34C9">
              <w:t>3M</w:t>
            </w:r>
          </w:p>
        </w:tc>
        <w:tc>
          <w:tcPr>
            <w:tcW w:w="4855" w:type="dxa"/>
          </w:tcPr>
          <w:p w:rsidR="00FB54D9" w:rsidRPr="003D34C9" w:rsidP="00CB1C05" w14:paraId="4646564E" w14:textId="77777777">
            <w:pPr>
              <w:pStyle w:val="LTableTextAbt"/>
              <w:rPr>
                <w:shd w:val="clear" w:color="auto" w:fill="FFFFFF"/>
              </w:rPr>
            </w:pPr>
            <w:r w:rsidRPr="003D34C9">
              <w:rPr>
                <w:shd w:val="clear" w:color="auto" w:fill="FFFFFF"/>
              </w:rPr>
              <w:t>High Power Brake Cleaner 08880</w:t>
            </w:r>
          </w:p>
        </w:tc>
        <w:tc>
          <w:tcPr>
            <w:tcW w:w="1471" w:type="dxa"/>
          </w:tcPr>
          <w:p w:rsidR="00FB54D9" w:rsidRPr="003D34C9" w:rsidP="00CB1C05" w14:paraId="1369D763" w14:textId="77777777">
            <w:pPr>
              <w:pStyle w:val="LTableTextAbt"/>
            </w:pPr>
            <w:r w:rsidRPr="003D34C9">
              <w:t>16.0, 1.5, 3.0</w:t>
            </w:r>
          </w:p>
        </w:tc>
        <w:tc>
          <w:tcPr>
            <w:tcW w:w="2191" w:type="dxa"/>
          </w:tcPr>
          <w:p w:rsidR="00FB54D9" w:rsidRPr="003D34C9" w:rsidP="00CB1C05" w14:paraId="5E78BDC4" w14:textId="77777777">
            <w:pPr>
              <w:pStyle w:val="LTableTextAbt"/>
            </w:pPr>
            <w:r w:rsidRPr="003D34C9">
              <w:t>1.9</w:t>
            </w:r>
          </w:p>
        </w:tc>
      </w:tr>
      <w:tr w14:paraId="67519B7C"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123BE5A5" w14:textId="77777777">
            <w:pPr>
              <w:pStyle w:val="LTableTextAbt"/>
            </w:pPr>
            <w:r w:rsidRPr="003D34C9">
              <w:t>Kelly-Heartt</w:t>
            </w:r>
          </w:p>
        </w:tc>
        <w:tc>
          <w:tcPr>
            <w:tcW w:w="4855" w:type="dxa"/>
          </w:tcPr>
          <w:p w:rsidR="00FB54D9" w:rsidRPr="003D34C9" w:rsidP="00CB1C05" w14:paraId="1EE59E58" w14:textId="77777777">
            <w:pPr>
              <w:pStyle w:val="LTableTextAbt"/>
              <w:rPr>
                <w:shd w:val="clear" w:color="auto" w:fill="FFFFFF"/>
              </w:rPr>
            </w:pPr>
            <w:r w:rsidRPr="003D34C9">
              <w:rPr>
                <w:shd w:val="clear" w:color="auto" w:fill="FFFFFF"/>
              </w:rPr>
              <w:t>True-</w:t>
            </w:r>
            <w:r w:rsidR="00062736">
              <w:rPr>
                <w:shd w:val="clear" w:color="auto" w:fill="FFFFFF"/>
              </w:rPr>
              <w:t>G</w:t>
            </w:r>
            <w:r w:rsidRPr="003D34C9">
              <w:rPr>
                <w:shd w:val="clear" w:color="auto" w:fill="FFFFFF"/>
              </w:rPr>
              <w:t xml:space="preserve">uard Brake Cleaner </w:t>
            </w:r>
          </w:p>
        </w:tc>
        <w:tc>
          <w:tcPr>
            <w:tcW w:w="1471" w:type="dxa"/>
          </w:tcPr>
          <w:p w:rsidR="00FB54D9" w:rsidRPr="003D34C9" w:rsidP="00CB1C05" w14:paraId="69F860AC" w14:textId="77777777">
            <w:pPr>
              <w:pStyle w:val="LTableTextAbt"/>
            </w:pPr>
            <w:r w:rsidRPr="003D34C9">
              <w:t>15.5, 0.9, 1.9</w:t>
            </w:r>
          </w:p>
        </w:tc>
        <w:tc>
          <w:tcPr>
            <w:tcW w:w="2191" w:type="dxa"/>
          </w:tcPr>
          <w:p w:rsidR="00FB54D9" w:rsidRPr="003D34C9" w:rsidP="00CB1C05" w14:paraId="78A183FE" w14:textId="77777777">
            <w:pPr>
              <w:pStyle w:val="LTableTextAbt"/>
            </w:pPr>
            <w:r w:rsidRPr="003D34C9">
              <w:t>3.3</w:t>
            </w:r>
          </w:p>
        </w:tc>
      </w:tr>
      <w:tr w14:paraId="10949F4B"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40C6D9C2" w14:textId="77777777">
            <w:pPr>
              <w:pStyle w:val="LTableTextAbt"/>
            </w:pPr>
            <w:r w:rsidRPr="003D34C9">
              <w:t>Berryman</w:t>
            </w:r>
          </w:p>
        </w:tc>
        <w:tc>
          <w:tcPr>
            <w:tcW w:w="4855" w:type="dxa"/>
          </w:tcPr>
          <w:p w:rsidR="00FB54D9" w:rsidRPr="003D34C9" w:rsidP="00CB1C05" w14:paraId="279CCF07" w14:textId="77777777">
            <w:pPr>
              <w:pStyle w:val="LTableTextAbt"/>
              <w:rPr>
                <w:shd w:val="clear" w:color="auto" w:fill="FFFFFF"/>
              </w:rPr>
            </w:pPr>
            <w:r w:rsidRPr="003D34C9">
              <w:rPr>
                <w:shd w:val="clear" w:color="auto" w:fill="FFFFFF"/>
              </w:rPr>
              <w:t>Brake Parts Cleaner 5C-4 1420</w:t>
            </w:r>
          </w:p>
        </w:tc>
        <w:tc>
          <w:tcPr>
            <w:tcW w:w="1471" w:type="dxa"/>
          </w:tcPr>
          <w:p w:rsidR="00FB54D9" w:rsidRPr="003D34C9" w:rsidP="00CB1C05" w14:paraId="45BF1A6E" w14:textId="77777777">
            <w:pPr>
              <w:pStyle w:val="LTableTextAbt"/>
            </w:pPr>
            <w:r w:rsidRPr="003D34C9">
              <w:t>17.4, 5.9, 5.0</w:t>
            </w:r>
          </w:p>
        </w:tc>
        <w:tc>
          <w:tcPr>
            <w:tcW w:w="2191" w:type="dxa"/>
          </w:tcPr>
          <w:p w:rsidR="00FB54D9" w:rsidRPr="003D34C9" w:rsidP="00CB1C05" w14:paraId="4F65D476" w14:textId="77777777">
            <w:pPr>
              <w:pStyle w:val="LTableTextAbt"/>
            </w:pPr>
            <w:r w:rsidRPr="003D34C9">
              <w:t>4.4</w:t>
            </w:r>
          </w:p>
        </w:tc>
      </w:tr>
      <w:tr w14:paraId="094DF55F"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30AFAD5B" w14:textId="77777777">
            <w:pPr>
              <w:pStyle w:val="LTableTextAbt"/>
            </w:pPr>
            <w:r w:rsidRPr="003D34C9">
              <w:t>3M</w:t>
            </w:r>
          </w:p>
        </w:tc>
        <w:tc>
          <w:tcPr>
            <w:tcW w:w="4855" w:type="dxa"/>
          </w:tcPr>
          <w:p w:rsidR="00FB54D9" w:rsidRPr="003D34C9" w:rsidP="00CB1C05" w14:paraId="5E9A3CDF" w14:textId="77777777">
            <w:pPr>
              <w:pStyle w:val="LTableTextAbt"/>
              <w:rPr>
                <w:shd w:val="clear" w:color="auto" w:fill="FFFFFF"/>
              </w:rPr>
            </w:pPr>
            <w:r w:rsidRPr="003D34C9">
              <w:rPr>
                <w:shd w:val="clear" w:color="auto" w:fill="FFFFFF"/>
              </w:rPr>
              <w:t>High Power Brake Cleaner 08180</w:t>
            </w:r>
          </w:p>
        </w:tc>
        <w:tc>
          <w:tcPr>
            <w:tcW w:w="1471" w:type="dxa"/>
          </w:tcPr>
          <w:p w:rsidR="00FB54D9" w:rsidRPr="003D34C9" w:rsidP="00CB1C05" w14:paraId="5E1E156B" w14:textId="77777777">
            <w:pPr>
              <w:pStyle w:val="LTableTextAbt"/>
            </w:pPr>
            <w:r w:rsidRPr="003D34C9">
              <w:t>15.4, 6.4, 4.5</w:t>
            </w:r>
          </w:p>
        </w:tc>
        <w:tc>
          <w:tcPr>
            <w:tcW w:w="2191" w:type="dxa"/>
          </w:tcPr>
          <w:p w:rsidR="00FB54D9" w:rsidRPr="003D34C9" w:rsidP="00CB1C05" w14:paraId="4328A4FA" w14:textId="77777777">
            <w:pPr>
              <w:pStyle w:val="LTableTextAbt"/>
            </w:pPr>
            <w:r w:rsidRPr="003D34C9">
              <w:t>5.4</w:t>
            </w:r>
          </w:p>
        </w:tc>
      </w:tr>
      <w:tr w14:paraId="1357099A"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0ECAFC3B" w14:textId="77777777">
            <w:pPr>
              <w:pStyle w:val="LTableTextAbt"/>
            </w:pPr>
            <w:r w:rsidRPr="003D34C9">
              <w:t>CRC</w:t>
            </w:r>
          </w:p>
        </w:tc>
        <w:tc>
          <w:tcPr>
            <w:tcW w:w="4855" w:type="dxa"/>
          </w:tcPr>
          <w:p w:rsidR="00FB54D9" w:rsidRPr="003D34C9" w:rsidP="00CB1C05" w14:paraId="1C3B1830" w14:textId="77777777">
            <w:pPr>
              <w:pStyle w:val="LTableTextAbt"/>
            </w:pPr>
            <w:r w:rsidRPr="003D34C9">
              <w:t>Brake Parts Cleaner Brakleen 05089</w:t>
            </w:r>
          </w:p>
        </w:tc>
        <w:tc>
          <w:tcPr>
            <w:tcW w:w="1471" w:type="dxa"/>
          </w:tcPr>
          <w:p w:rsidR="00FB54D9" w:rsidRPr="003D34C9" w:rsidP="00CB1C05" w14:paraId="221B981F" w14:textId="77777777">
            <w:pPr>
              <w:pStyle w:val="LTableTextAbt"/>
            </w:pPr>
            <w:r w:rsidRPr="003D34C9">
              <w:t>18.3, 5.7, 0.0</w:t>
            </w:r>
          </w:p>
        </w:tc>
        <w:tc>
          <w:tcPr>
            <w:tcW w:w="2191" w:type="dxa"/>
          </w:tcPr>
          <w:p w:rsidR="00FB54D9" w:rsidRPr="003D34C9" w:rsidP="00CB1C05" w14:paraId="17A796F6" w14:textId="77777777">
            <w:pPr>
              <w:pStyle w:val="LTableTextAbt"/>
            </w:pPr>
            <w:r w:rsidRPr="003D34C9">
              <w:t>5.5</w:t>
            </w:r>
          </w:p>
        </w:tc>
      </w:tr>
      <w:tr w14:paraId="56BAC743"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0D180F32" w14:textId="77777777">
            <w:pPr>
              <w:pStyle w:val="LTableTextAbt"/>
            </w:pPr>
            <w:r w:rsidRPr="003D34C9">
              <w:t>3M</w:t>
            </w:r>
          </w:p>
        </w:tc>
        <w:tc>
          <w:tcPr>
            <w:tcW w:w="4855" w:type="dxa"/>
          </w:tcPr>
          <w:p w:rsidR="00FB54D9" w:rsidRPr="003D34C9" w:rsidP="00CB1C05" w14:paraId="6F0BB81E" w14:textId="77777777">
            <w:pPr>
              <w:pStyle w:val="LTableTextAbt"/>
              <w:rPr>
                <w:shd w:val="clear" w:color="auto" w:fill="FFFFFF"/>
              </w:rPr>
            </w:pPr>
            <w:r w:rsidRPr="003D34C9">
              <w:rPr>
                <w:shd w:val="clear" w:color="auto" w:fill="FFFFFF"/>
              </w:rPr>
              <w:t>High Power Brake Cleaner 08179</w:t>
            </w:r>
          </w:p>
        </w:tc>
        <w:tc>
          <w:tcPr>
            <w:tcW w:w="1471" w:type="dxa"/>
          </w:tcPr>
          <w:p w:rsidR="00FB54D9" w:rsidRPr="003D34C9" w:rsidP="00CB1C05" w14:paraId="2FA357A0" w14:textId="77777777">
            <w:pPr>
              <w:pStyle w:val="LTableTextAbt"/>
            </w:pPr>
            <w:r w:rsidRPr="003D34C9">
              <w:t>15.6, 8.9, 6.1</w:t>
            </w:r>
          </w:p>
        </w:tc>
        <w:tc>
          <w:tcPr>
            <w:tcW w:w="2191" w:type="dxa"/>
          </w:tcPr>
          <w:p w:rsidR="00FB54D9" w:rsidRPr="003D34C9" w:rsidP="00CB1C05" w14:paraId="2865715D" w14:textId="77777777">
            <w:pPr>
              <w:pStyle w:val="LTableTextAbt"/>
            </w:pPr>
            <w:r w:rsidRPr="003D34C9">
              <w:t>7.9</w:t>
            </w:r>
          </w:p>
        </w:tc>
      </w:tr>
      <w:tr w14:paraId="64CE934F"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567B444F" w14:textId="77777777">
            <w:pPr>
              <w:pStyle w:val="LTableTextAbt"/>
            </w:pPr>
            <w:r w:rsidRPr="003D34C9">
              <w:t>CRC</w:t>
            </w:r>
          </w:p>
        </w:tc>
        <w:tc>
          <w:tcPr>
            <w:tcW w:w="4855" w:type="dxa"/>
          </w:tcPr>
          <w:p w:rsidR="00FB54D9" w:rsidRPr="003D34C9" w:rsidP="00CB1C05" w14:paraId="51F864EA" w14:textId="77777777">
            <w:pPr>
              <w:pStyle w:val="LTableTextAbt"/>
            </w:pPr>
            <w:r w:rsidRPr="003D34C9">
              <w:t>Non-Chlorinated Brake Parts Cleaner Brakleen 05054</w:t>
            </w:r>
          </w:p>
        </w:tc>
        <w:tc>
          <w:tcPr>
            <w:tcW w:w="1471" w:type="dxa"/>
          </w:tcPr>
          <w:p w:rsidR="00FB54D9" w:rsidRPr="003D34C9" w:rsidP="00CB1C05" w14:paraId="41443329" w14:textId="77777777">
            <w:pPr>
              <w:pStyle w:val="LTableTextAbt"/>
            </w:pPr>
            <w:r w:rsidRPr="003D34C9">
              <w:t>15.5, 9.4, 6.3</w:t>
            </w:r>
          </w:p>
        </w:tc>
        <w:tc>
          <w:tcPr>
            <w:tcW w:w="2191" w:type="dxa"/>
          </w:tcPr>
          <w:p w:rsidR="00FB54D9" w:rsidRPr="003D34C9" w:rsidP="00CB1C05" w14:paraId="706B70AD" w14:textId="77777777">
            <w:pPr>
              <w:pStyle w:val="LTableTextAbt"/>
            </w:pPr>
            <w:r w:rsidRPr="003D34C9">
              <w:t>8.5</w:t>
            </w:r>
          </w:p>
        </w:tc>
      </w:tr>
      <w:tr w14:paraId="3A84A371" w14:textId="77777777" w:rsidTr="0001636D">
        <w:tblPrEx>
          <w:tblW w:w="9862" w:type="dxa"/>
          <w:jc w:val="center"/>
          <w:tblLayout w:type="fixed"/>
          <w:tblLook w:val="04A0"/>
        </w:tblPrEx>
        <w:trPr>
          <w:cantSplit/>
          <w:trHeight w:val="20"/>
          <w:jc w:val="center"/>
        </w:trPr>
        <w:tc>
          <w:tcPr>
            <w:tcW w:w="1345" w:type="dxa"/>
          </w:tcPr>
          <w:p w:rsidR="00FB54D9" w:rsidRPr="003D34C9" w:rsidP="00CB1C05" w14:paraId="63F61E48" w14:textId="77777777">
            <w:pPr>
              <w:pStyle w:val="LTableTextAbt"/>
            </w:pPr>
            <w:r w:rsidRPr="003D34C9">
              <w:t>CRC</w:t>
            </w:r>
          </w:p>
        </w:tc>
        <w:tc>
          <w:tcPr>
            <w:tcW w:w="4855" w:type="dxa"/>
          </w:tcPr>
          <w:p w:rsidR="00FB54D9" w:rsidRPr="003D34C9" w:rsidP="00CB1C05" w14:paraId="73F48F2A" w14:textId="77777777">
            <w:pPr>
              <w:pStyle w:val="LTableTextAbt"/>
            </w:pPr>
            <w:r w:rsidRPr="003D34C9">
              <w:t>Ozzy Juice SW-4 Heavy Duty Degreasing Solution</w:t>
            </w:r>
          </w:p>
        </w:tc>
        <w:tc>
          <w:tcPr>
            <w:tcW w:w="1471" w:type="dxa"/>
          </w:tcPr>
          <w:p w:rsidR="00FB54D9" w:rsidRPr="003D34C9" w:rsidP="00CB1C05" w14:paraId="08252464" w14:textId="77777777">
            <w:pPr>
              <w:pStyle w:val="LTableTextAbt"/>
            </w:pPr>
            <w:r w:rsidRPr="003D34C9">
              <w:t>15.5, 16, 42.3</w:t>
            </w:r>
          </w:p>
        </w:tc>
        <w:tc>
          <w:tcPr>
            <w:tcW w:w="2191" w:type="dxa"/>
          </w:tcPr>
          <w:p w:rsidR="00FB54D9" w:rsidRPr="003D34C9" w:rsidP="00CB1C05" w14:paraId="13F1B39F" w14:textId="77777777">
            <w:pPr>
              <w:pStyle w:val="LTableTextAbt"/>
            </w:pPr>
            <w:r w:rsidRPr="003D34C9">
              <w:t>41.7</w:t>
            </w:r>
          </w:p>
        </w:tc>
      </w:tr>
    </w:tbl>
    <w:p w:rsidR="00FB54D9" w:rsidRPr="003D34C9" w:rsidP="00CB1C05" w14:paraId="0D7F073C" w14:textId="77777777"/>
    <w:p w:rsidR="00FB54D9" w:rsidP="00CB1C05" w14:paraId="5D4552D3" w14:textId="77777777">
      <w:r>
        <w:t>In general, the lower the VOC content of non-chlorinated products, the greater the HSP distance from the brake contaminants. However, this depends upon the solvents used in the formulation.</w:t>
      </w:r>
    </w:p>
    <w:p w:rsidR="00FB54D9" w:rsidP="00CB1C05" w14:paraId="4787542D" w14:textId="77777777">
      <w:r>
        <w:t xml:space="preserve">The </w:t>
      </w:r>
      <w:r w:rsidR="00843813">
        <w:t>PCE</w:t>
      </w:r>
      <w:r>
        <w:t xml:space="preserve"> and </w:t>
      </w:r>
      <w:r w:rsidRPr="00B9033B">
        <w:t xml:space="preserve">methylene-chloride-based products </w:t>
      </w:r>
      <w:r>
        <w:t xml:space="preserve">have a range of HSP distances between 4.4 to 5.5. </w:t>
      </w:r>
      <w:r w:rsidRPr="00B9033B">
        <w:t xml:space="preserve">There are </w:t>
      </w:r>
      <w:r>
        <w:t>non-chlorinated brake</w:t>
      </w:r>
      <w:r w:rsidRPr="00B9033B">
        <w:t xml:space="preserve"> cleaning products </w:t>
      </w:r>
      <w:r>
        <w:t xml:space="preserve">(3M 08880 and 3M 08180) </w:t>
      </w:r>
      <w:r w:rsidRPr="00B9033B">
        <w:t xml:space="preserve">commercially available </w:t>
      </w:r>
      <w:r>
        <w:t xml:space="preserve">with HSP values </w:t>
      </w:r>
      <w:r w:rsidRPr="00B9033B">
        <w:t xml:space="preserve">that </w:t>
      </w:r>
      <w:r>
        <w:t>predict similar</w:t>
      </w:r>
      <w:r w:rsidRPr="00B9033B">
        <w:t xml:space="preserve"> </w:t>
      </w:r>
      <w:r>
        <w:t xml:space="preserve">or better </w:t>
      </w:r>
      <w:r w:rsidRPr="00B9033B">
        <w:t xml:space="preserve">removal </w:t>
      </w:r>
      <w:r>
        <w:t>time</w:t>
      </w:r>
      <w:r w:rsidRPr="00B9033B">
        <w:t xml:space="preserve"> </w:t>
      </w:r>
      <w:r>
        <w:t xml:space="preserve">compared </w:t>
      </w:r>
      <w:r w:rsidRPr="00B9033B">
        <w:t xml:space="preserve">to </w:t>
      </w:r>
      <w:r w:rsidR="00843813">
        <w:t>PCE</w:t>
      </w:r>
      <w:r>
        <w:t xml:space="preserve"> and </w:t>
      </w:r>
      <w:r w:rsidRPr="00B9033B">
        <w:t>methylene-chloride-based products</w:t>
      </w:r>
      <w:r w:rsidRPr="001957B2">
        <w:t xml:space="preserve">. If </w:t>
      </w:r>
      <w:r w:rsidR="00843813">
        <w:t>PCE</w:t>
      </w:r>
      <w:r w:rsidRPr="001957B2">
        <w:t xml:space="preserve"> and </w:t>
      </w:r>
      <w:r w:rsidR="007059B9">
        <w:t>methylene chloride</w:t>
      </w:r>
      <w:r w:rsidRPr="001957B2">
        <w:t xml:space="preserve"> were restricted from brake cleaning products, there should not be barriers due to removal time.</w:t>
      </w:r>
      <w:r>
        <w:t xml:space="preserve"> </w:t>
      </w:r>
    </w:p>
    <w:p w:rsidR="00FB54D9" w:rsidRPr="007D3DBA" w:rsidP="00CB1C05" w14:paraId="2DB50EED" w14:textId="77777777">
      <w:pPr>
        <w:pStyle w:val="Heading3"/>
      </w:pPr>
      <w:bookmarkStart w:id="456" w:name="_Toc114061927"/>
      <w:r>
        <w:t>Drying Time</w:t>
      </w:r>
      <w:bookmarkEnd w:id="456"/>
      <w:r>
        <w:t xml:space="preserve"> </w:t>
      </w:r>
    </w:p>
    <w:p w:rsidR="00FB54D9" w:rsidP="00CB1C05" w14:paraId="160A6601" w14:textId="77777777">
      <w:pPr>
        <w:rPr>
          <w:rFonts w:cstheme="minorHAnsi"/>
          <w:shd w:val="clear" w:color="auto" w:fill="FFFFFF"/>
        </w:rPr>
      </w:pPr>
      <w:r>
        <w:t xml:space="preserve">After the brake parts have been cleaned, they can either be air dried </w:t>
      </w:r>
      <w:r w:rsidR="00062736">
        <w:t xml:space="preserve">or </w:t>
      </w:r>
      <w:r>
        <w:t xml:space="preserve">wiped dry with a clean rag, or the brake job </w:t>
      </w:r>
      <w:r w:rsidR="00062736">
        <w:t xml:space="preserve">can be completed </w:t>
      </w:r>
      <w:r>
        <w:t xml:space="preserve">with the surface still wet. Fast drying can be an advantage for shops that prefer a dry surface before completing the brake job. Fast drying time also implies rapid evaporation of the solvents into the work space, with potential consequences for occupational exposures. </w:t>
      </w:r>
      <w:r w:rsidRPr="00B95EF7">
        <w:rPr>
          <w:rFonts w:cstheme="minorHAnsi"/>
        </w:rPr>
        <w:t xml:space="preserve">Many </w:t>
      </w:r>
      <w:r>
        <w:rPr>
          <w:rFonts w:cstheme="minorHAnsi"/>
        </w:rPr>
        <w:t>brake</w:t>
      </w:r>
      <w:r w:rsidRPr="00B95EF7">
        <w:rPr>
          <w:rFonts w:cstheme="minorHAnsi"/>
        </w:rPr>
        <w:t xml:space="preserve"> cleaning products tout </w:t>
      </w:r>
      <w:r w:rsidR="00062736">
        <w:rPr>
          <w:rFonts w:cstheme="minorHAnsi"/>
        </w:rPr>
        <w:t xml:space="preserve">their </w:t>
      </w:r>
      <w:r w:rsidRPr="00B95EF7">
        <w:rPr>
          <w:rFonts w:cstheme="minorHAnsi"/>
        </w:rPr>
        <w:t>fast drying time</w:t>
      </w:r>
      <w:r>
        <w:rPr>
          <w:rFonts w:cstheme="minorHAnsi"/>
        </w:rPr>
        <w:t xml:space="preserve">. </w:t>
      </w:r>
      <w:r w:rsidRPr="00B95EF7">
        <w:rPr>
          <w:rFonts w:cstheme="minorHAnsi"/>
        </w:rPr>
        <w:t>For example, the Cyclo C111 non-ch</w:t>
      </w:r>
      <w:r>
        <w:rPr>
          <w:rFonts w:cstheme="minorHAnsi"/>
        </w:rPr>
        <w:t>l</w:t>
      </w:r>
      <w:r w:rsidRPr="00B95EF7">
        <w:rPr>
          <w:rFonts w:cstheme="minorHAnsi"/>
        </w:rPr>
        <w:t xml:space="preserve">orinated </w:t>
      </w:r>
      <w:r>
        <w:rPr>
          <w:rFonts w:cstheme="minorHAnsi"/>
        </w:rPr>
        <w:t>brake</w:t>
      </w:r>
      <w:r w:rsidRPr="00B95EF7">
        <w:rPr>
          <w:rFonts w:cstheme="minorHAnsi"/>
        </w:rPr>
        <w:t xml:space="preserve"> cleaning product has a reported dry time of 6 seconds. (Cyclo, 2021)</w:t>
      </w:r>
      <w:r w:rsidR="00062736">
        <w:rPr>
          <w:rFonts w:cstheme="minorHAnsi"/>
        </w:rPr>
        <w:t>,</w:t>
      </w:r>
      <w:r w:rsidRPr="00B95EF7">
        <w:rPr>
          <w:rFonts w:cstheme="minorHAnsi"/>
          <w:shd w:val="clear" w:color="auto" w:fill="FFFFFF"/>
        </w:rPr>
        <w:t xml:space="preserve"> </w:t>
      </w:r>
      <w:r>
        <w:rPr>
          <w:rFonts w:cstheme="minorHAnsi"/>
          <w:shd w:val="clear" w:color="auto" w:fill="FFFFFF"/>
        </w:rPr>
        <w:t>The Cyclo C111 product is composed of 30–40</w:t>
      </w:r>
      <w:r w:rsidR="008D7879">
        <w:rPr>
          <w:rFonts w:cstheme="minorHAnsi"/>
          <w:shd w:val="clear" w:color="auto" w:fill="FFFFFF"/>
        </w:rPr>
        <w:t> percent</w:t>
      </w:r>
      <w:r>
        <w:rPr>
          <w:rFonts w:cstheme="minorHAnsi"/>
          <w:shd w:val="clear" w:color="auto" w:fill="FFFFFF"/>
        </w:rPr>
        <w:t xml:space="preserve"> toluene, 30–40</w:t>
      </w:r>
      <w:r w:rsidR="008D7879">
        <w:rPr>
          <w:rFonts w:cstheme="minorHAnsi"/>
          <w:shd w:val="clear" w:color="auto" w:fill="FFFFFF"/>
        </w:rPr>
        <w:t> percent</w:t>
      </w:r>
      <w:r>
        <w:rPr>
          <w:rFonts w:cstheme="minorHAnsi"/>
          <w:shd w:val="clear" w:color="auto" w:fill="FFFFFF"/>
        </w:rPr>
        <w:t xml:space="preserve"> heptane, and 20–30</w:t>
      </w:r>
      <w:r w:rsidR="008D7879">
        <w:rPr>
          <w:rFonts w:cstheme="minorHAnsi"/>
          <w:shd w:val="clear" w:color="auto" w:fill="FFFFFF"/>
        </w:rPr>
        <w:t> percent</w:t>
      </w:r>
      <w:r>
        <w:rPr>
          <w:rFonts w:cstheme="minorHAnsi"/>
          <w:shd w:val="clear" w:color="auto" w:fill="FFFFFF"/>
        </w:rPr>
        <w:t xml:space="preserve"> acetone (Cyclo, 2007).</w:t>
      </w:r>
    </w:p>
    <w:p w:rsidR="00FB54D9" w:rsidRPr="00404FF9" w:rsidP="00CB1C05" w14:paraId="27F7E7EA" w14:textId="77777777">
      <w:pPr>
        <w:rPr>
          <w:color w:val="000000"/>
          <w:shd w:val="clear" w:color="auto" w:fill="FFFFFF"/>
        </w:rPr>
      </w:pPr>
      <w:r w:rsidRPr="00404FF9">
        <w:t>Relative evaporation rate is the rate at which a material will evaporate compared to the rate of vaporization of a specific known material. This quantity is a ratio, and it is unitless. The relative evaporation rate</w:t>
      </w:r>
      <w:r w:rsidRPr="00B95EF7">
        <w:rPr>
          <w:color w:val="000000"/>
          <w:shd w:val="clear" w:color="auto" w:fill="FFFFFF"/>
        </w:rPr>
        <w:t xml:space="preserve"> of solvents </w:t>
      </w:r>
      <w:r>
        <w:rPr>
          <w:color w:val="000000"/>
          <w:shd w:val="clear" w:color="auto" w:fill="FFFFFF"/>
        </w:rPr>
        <w:t>is often</w:t>
      </w:r>
      <w:r w:rsidRPr="00B95EF7">
        <w:rPr>
          <w:color w:val="000000"/>
          <w:shd w:val="clear" w:color="auto" w:fill="FFFFFF"/>
        </w:rPr>
        <w:t xml:space="preserve"> compared to the evaporation rate of butyl acetate</w:t>
      </w:r>
      <w:r>
        <w:rPr>
          <w:color w:val="000000"/>
          <w:shd w:val="clear" w:color="auto" w:fill="FFFFFF"/>
        </w:rPr>
        <w:t>,</w:t>
      </w:r>
      <w:r w:rsidRPr="00B95EF7">
        <w:rPr>
          <w:color w:val="000000"/>
          <w:shd w:val="clear" w:color="auto" w:fill="FFFFFF"/>
        </w:rPr>
        <w:t xml:space="preserve"> which </w:t>
      </w:r>
      <w:r>
        <w:rPr>
          <w:color w:val="000000"/>
          <w:shd w:val="clear" w:color="auto" w:fill="FFFFFF"/>
        </w:rPr>
        <w:t>has a value of</w:t>
      </w:r>
      <w:r w:rsidRPr="00B95EF7">
        <w:rPr>
          <w:color w:val="000000"/>
          <w:shd w:val="clear" w:color="auto" w:fill="FFFFFF"/>
        </w:rPr>
        <w:t xml:space="preserve"> 100</w:t>
      </w:r>
      <w:r>
        <w:rPr>
          <w:color w:val="000000"/>
          <w:shd w:val="clear" w:color="auto" w:fill="FFFFFF"/>
        </w:rPr>
        <w:t xml:space="preserve">. </w:t>
      </w:r>
      <w:r w:rsidRPr="00B95EF7">
        <w:rPr>
          <w:color w:val="000000"/>
          <w:shd w:val="clear" w:color="auto" w:fill="FFFFFF"/>
        </w:rPr>
        <w:t>As point</w:t>
      </w:r>
      <w:r>
        <w:rPr>
          <w:color w:val="000000"/>
          <w:shd w:val="clear" w:color="auto" w:fill="FFFFFF"/>
        </w:rPr>
        <w:t>s</w:t>
      </w:r>
      <w:r w:rsidRPr="00B95EF7">
        <w:rPr>
          <w:color w:val="000000"/>
          <w:shd w:val="clear" w:color="auto" w:fill="FFFFFF"/>
        </w:rPr>
        <w:t xml:space="preserve"> of reference, </w:t>
      </w:r>
      <w:r>
        <w:rPr>
          <w:color w:val="000000"/>
          <w:shd w:val="clear" w:color="auto" w:fill="FFFFFF"/>
        </w:rPr>
        <w:t>xylene has a</w:t>
      </w:r>
      <w:r w:rsidRPr="00B95EF7">
        <w:rPr>
          <w:color w:val="000000"/>
          <w:shd w:val="clear" w:color="auto" w:fill="FFFFFF"/>
        </w:rPr>
        <w:t xml:space="preserve"> relative evaporation rate of </w:t>
      </w:r>
      <w:r>
        <w:rPr>
          <w:color w:val="000000"/>
          <w:shd w:val="clear" w:color="auto" w:fill="FFFFFF"/>
        </w:rPr>
        <w:t>7</w:t>
      </w:r>
      <w:r w:rsidRPr="00B95EF7">
        <w:rPr>
          <w:color w:val="000000"/>
          <w:shd w:val="clear" w:color="auto" w:fill="FFFFFF"/>
        </w:rPr>
        <w:t>0</w:t>
      </w:r>
      <w:r>
        <w:rPr>
          <w:color w:val="000000"/>
          <w:shd w:val="clear" w:color="auto" w:fill="FFFFFF"/>
        </w:rPr>
        <w:t xml:space="preserve"> and is slower to evaporate than butyl acetate, and acetone has a </w:t>
      </w:r>
      <w:r w:rsidRPr="00B95EF7">
        <w:rPr>
          <w:color w:val="000000"/>
          <w:shd w:val="clear" w:color="auto" w:fill="FFFFFF"/>
        </w:rPr>
        <w:t>relative evaporation rate</w:t>
      </w:r>
      <w:r>
        <w:rPr>
          <w:color w:val="000000"/>
          <w:shd w:val="clear" w:color="auto" w:fill="FFFFFF"/>
        </w:rPr>
        <w:t xml:space="preserve"> of 630 and evaporates approximately </w:t>
      </w:r>
      <w:r w:rsidR="00062736">
        <w:rPr>
          <w:color w:val="000000"/>
          <w:shd w:val="clear" w:color="auto" w:fill="FFFFFF"/>
        </w:rPr>
        <w:t xml:space="preserve">six </w:t>
      </w:r>
      <w:r>
        <w:rPr>
          <w:color w:val="000000"/>
          <w:shd w:val="clear" w:color="auto" w:fill="FFFFFF"/>
        </w:rPr>
        <w:t xml:space="preserve">times as fast as butyl acetate. </w:t>
      </w:r>
    </w:p>
    <w:p w:rsidR="00FB54D9" w:rsidRPr="00404FF9" w:rsidP="00CB1C05" w14:paraId="6C88D4A5" w14:textId="77777777">
      <w:pPr>
        <w:rPr>
          <w:color w:val="000000"/>
          <w:shd w:val="clear" w:color="auto" w:fill="FFFFFF"/>
        </w:rPr>
      </w:pPr>
      <w:r w:rsidRPr="00B95EF7">
        <w:t xml:space="preserve">To better understand the potential drying time for the various </w:t>
      </w:r>
      <w:r>
        <w:t>brake</w:t>
      </w:r>
      <w:r w:rsidRPr="00B95EF7">
        <w:t xml:space="preserve"> cleaning products, the relative evaporation rate</w:t>
      </w:r>
      <w:r>
        <w:t>s</w:t>
      </w:r>
      <w:r w:rsidRPr="00B95EF7">
        <w:t xml:space="preserve"> for </w:t>
      </w:r>
      <w:r w:rsidRPr="00183F79">
        <w:t xml:space="preserve">individual solvents are presented in </w:t>
      </w:r>
      <w:r w:rsidR="007059B9">
        <w:fldChar w:fldCharType="begin" w:fldLock="1"/>
      </w:r>
      <w:r w:rsidR="007059B9">
        <w:instrText xml:space="preserve"> REF _Ref111191106 \h </w:instrText>
      </w:r>
      <w:r w:rsidR="007059B9">
        <w:fldChar w:fldCharType="separate"/>
      </w:r>
      <w:r w:rsidRPr="00C31E76" w:rsidR="0092222B">
        <w:t xml:space="preserve">Table </w:t>
      </w:r>
      <w:r w:rsidR="0092222B">
        <w:rPr>
          <w:noProof/>
        </w:rPr>
        <w:t>5</w:t>
      </w:r>
      <w:r w:rsidR="0092222B">
        <w:noBreakHyphen/>
      </w:r>
      <w:r w:rsidR="0092222B">
        <w:rPr>
          <w:noProof/>
        </w:rPr>
        <w:t>41</w:t>
      </w:r>
      <w:r w:rsidR="007059B9">
        <w:fldChar w:fldCharType="end"/>
      </w:r>
      <w:r w:rsidRPr="00183F79">
        <w:t>. If a solvent blend is used</w:t>
      </w:r>
      <w:r w:rsidRPr="00B95EF7">
        <w:t xml:space="preserve"> for the formulation of a product, then each solvent will evaporate at its own </w:t>
      </w:r>
      <w:r w:rsidRPr="00B95EF7">
        <w:rPr>
          <w:color w:val="000000"/>
          <w:shd w:val="clear" w:color="auto" w:fill="FFFFFF"/>
        </w:rPr>
        <w:t>relative evaporation rate</w:t>
      </w:r>
      <w:r>
        <w:rPr>
          <w:color w:val="000000"/>
          <w:shd w:val="clear" w:color="auto" w:fill="FFFFFF"/>
        </w:rPr>
        <w:t xml:space="preserve">. </w:t>
      </w:r>
      <w:r w:rsidRPr="00B95EF7">
        <w:rPr>
          <w:color w:val="000000"/>
          <w:shd w:val="clear" w:color="auto" w:fill="FFFFFF"/>
        </w:rPr>
        <w:t xml:space="preserve">Therefore, the solvent </w:t>
      </w:r>
      <w:r>
        <w:rPr>
          <w:color w:val="000000"/>
          <w:shd w:val="clear" w:color="auto" w:fill="FFFFFF"/>
        </w:rPr>
        <w:t xml:space="preserve">(including water) </w:t>
      </w:r>
      <w:r w:rsidRPr="00B95EF7">
        <w:rPr>
          <w:color w:val="000000"/>
          <w:shd w:val="clear" w:color="auto" w:fill="FFFFFF"/>
        </w:rPr>
        <w:t xml:space="preserve">with the lowest relative evaporation rate </w:t>
      </w:r>
      <w:r>
        <w:rPr>
          <w:color w:val="000000"/>
          <w:shd w:val="clear" w:color="auto" w:fill="FFFFFF"/>
        </w:rPr>
        <w:t xml:space="preserve">within a formulation </w:t>
      </w:r>
      <w:r w:rsidRPr="00B95EF7">
        <w:rPr>
          <w:color w:val="000000"/>
          <w:shd w:val="clear" w:color="auto" w:fill="FFFFFF"/>
        </w:rPr>
        <w:t>will determine the drying time for a solvent blend formulated produ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35"/>
        <w:gridCol w:w="1980"/>
      </w:tblGrid>
      <w:tr w14:paraId="78A60B26" w14:textId="77777777" w:rsidTr="00404F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4315" w:type="dxa"/>
            <w:gridSpan w:val="2"/>
            <w:tcBorders>
              <w:top w:val="nil"/>
              <w:left w:val="nil"/>
              <w:right w:val="nil"/>
            </w:tcBorders>
            <w:shd w:val="clear" w:color="auto" w:fill="auto"/>
          </w:tcPr>
          <w:p w:rsidR="00404FF9" w:rsidRPr="00183F79" w:rsidP="00CB1C05" w14:paraId="5852B992" w14:textId="77777777">
            <w:pPr>
              <w:pStyle w:val="TableTitleA"/>
              <w:rPr>
                <w:rFonts w:cstheme="minorHAnsi"/>
                <w:b/>
                <w:bCs/>
                <w:sz w:val="21"/>
                <w:szCs w:val="21"/>
              </w:rPr>
            </w:pPr>
            <w:bookmarkStart w:id="457" w:name="_Ref111191106"/>
            <w:bookmarkStart w:id="458" w:name="_Toc121142587"/>
            <w:bookmarkStart w:id="459" w:name="_Toc165379581"/>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1</w:t>
            </w:r>
            <w:r w:rsidR="00BC4B5D">
              <w:rPr>
                <w:noProof/>
              </w:rPr>
              <w:fldChar w:fldCharType="end"/>
            </w:r>
            <w:bookmarkEnd w:id="457"/>
            <w:r>
              <w:t xml:space="preserve">: </w:t>
            </w:r>
            <w:r w:rsidRPr="006C78D6">
              <w:t>Relative Evaporation Rate</w:t>
            </w:r>
            <w:bookmarkEnd w:id="458"/>
            <w:bookmarkEnd w:id="459"/>
          </w:p>
        </w:tc>
      </w:tr>
      <w:tr w14:paraId="47CD7C8B" w14:textId="77777777" w:rsidTr="00404FF9">
        <w:tblPrEx>
          <w:tblW w:w="0" w:type="auto"/>
          <w:jc w:val="center"/>
          <w:tblLook w:val="04A0"/>
        </w:tblPrEx>
        <w:trPr>
          <w:cantSplit/>
          <w:trHeight w:val="20"/>
          <w:tblHeader/>
          <w:jc w:val="center"/>
        </w:trPr>
        <w:tc>
          <w:tcPr>
            <w:tcW w:w="2335" w:type="dxa"/>
            <w:shd w:val="clear" w:color="auto" w:fill="48A9C5"/>
          </w:tcPr>
          <w:p w:rsidR="00FB54D9" w:rsidRPr="00183F79" w:rsidP="00CB1C05" w14:paraId="1506AD57" w14:textId="77777777">
            <w:pPr>
              <w:pStyle w:val="TableSubtitle"/>
            </w:pPr>
            <w:r w:rsidRPr="00183F79">
              <w:t>Solvent</w:t>
            </w:r>
          </w:p>
        </w:tc>
        <w:tc>
          <w:tcPr>
            <w:tcW w:w="1980" w:type="dxa"/>
            <w:shd w:val="clear" w:color="auto" w:fill="48A9C5"/>
          </w:tcPr>
          <w:p w:rsidR="00FB54D9" w:rsidRPr="00183F79" w:rsidP="00CB1C05" w14:paraId="3C3491E3" w14:textId="77777777">
            <w:pPr>
              <w:pStyle w:val="TableSubtitle"/>
            </w:pPr>
            <w:r w:rsidRPr="00183F79">
              <w:t>Relative Evaporation Rate</w:t>
            </w:r>
          </w:p>
        </w:tc>
      </w:tr>
      <w:tr w14:paraId="41962C2E" w14:textId="77777777" w:rsidTr="0001636D">
        <w:tblPrEx>
          <w:tblW w:w="0" w:type="auto"/>
          <w:jc w:val="center"/>
          <w:tblLook w:val="04A0"/>
        </w:tblPrEx>
        <w:trPr>
          <w:cantSplit/>
          <w:trHeight w:val="20"/>
          <w:jc w:val="center"/>
        </w:trPr>
        <w:tc>
          <w:tcPr>
            <w:tcW w:w="2335" w:type="dxa"/>
          </w:tcPr>
          <w:p w:rsidR="00FB54D9" w:rsidRPr="00183F79" w:rsidP="00CB1C05" w14:paraId="312FBA7C" w14:textId="77777777">
            <w:pPr>
              <w:pStyle w:val="LTableTextAbt"/>
            </w:pPr>
            <w:r w:rsidRPr="00183F79">
              <w:t>D-limonene</w:t>
            </w:r>
          </w:p>
        </w:tc>
        <w:tc>
          <w:tcPr>
            <w:tcW w:w="1980" w:type="dxa"/>
          </w:tcPr>
          <w:p w:rsidR="00FB54D9" w:rsidRPr="00183F79" w:rsidP="00CB1C05" w14:paraId="0F1206A9" w14:textId="77777777">
            <w:pPr>
              <w:pStyle w:val="CTableTextAbt"/>
            </w:pPr>
            <w:r w:rsidRPr="00183F79">
              <w:t>12</w:t>
            </w:r>
          </w:p>
        </w:tc>
      </w:tr>
      <w:tr w14:paraId="00A32470" w14:textId="77777777" w:rsidTr="0001636D">
        <w:tblPrEx>
          <w:tblW w:w="0" w:type="auto"/>
          <w:jc w:val="center"/>
          <w:tblLook w:val="04A0"/>
        </w:tblPrEx>
        <w:trPr>
          <w:cantSplit/>
          <w:trHeight w:val="20"/>
          <w:jc w:val="center"/>
        </w:trPr>
        <w:tc>
          <w:tcPr>
            <w:tcW w:w="2335" w:type="dxa"/>
          </w:tcPr>
          <w:p w:rsidR="00FB54D9" w:rsidRPr="00183F79" w:rsidP="00CB1C05" w14:paraId="3929AFB0" w14:textId="77777777">
            <w:pPr>
              <w:pStyle w:val="LTableTextAbt"/>
            </w:pPr>
            <w:r w:rsidRPr="00183F79">
              <w:t>Water</w:t>
            </w:r>
          </w:p>
        </w:tc>
        <w:tc>
          <w:tcPr>
            <w:tcW w:w="1980" w:type="dxa"/>
          </w:tcPr>
          <w:p w:rsidR="00FB54D9" w:rsidRPr="00183F79" w:rsidP="00CB1C05" w14:paraId="0F45B7A6" w14:textId="77777777">
            <w:pPr>
              <w:pStyle w:val="CTableTextAbt"/>
            </w:pPr>
            <w:r w:rsidRPr="00183F79">
              <w:t>30</w:t>
            </w:r>
          </w:p>
        </w:tc>
      </w:tr>
      <w:tr w14:paraId="04E75B9C" w14:textId="77777777" w:rsidTr="0001636D">
        <w:tblPrEx>
          <w:tblW w:w="0" w:type="auto"/>
          <w:jc w:val="center"/>
          <w:tblLook w:val="04A0"/>
        </w:tblPrEx>
        <w:trPr>
          <w:cantSplit/>
          <w:trHeight w:val="20"/>
          <w:jc w:val="center"/>
        </w:trPr>
        <w:tc>
          <w:tcPr>
            <w:tcW w:w="2335" w:type="dxa"/>
          </w:tcPr>
          <w:p w:rsidR="00FB54D9" w:rsidRPr="00183F79" w:rsidP="00CB1C05" w14:paraId="0DB99AF5" w14:textId="77777777">
            <w:pPr>
              <w:pStyle w:val="LTableTextAbt"/>
            </w:pPr>
            <w:r w:rsidRPr="00183F79">
              <w:t>Xylene</w:t>
            </w:r>
          </w:p>
        </w:tc>
        <w:tc>
          <w:tcPr>
            <w:tcW w:w="1980" w:type="dxa"/>
          </w:tcPr>
          <w:p w:rsidR="00FB54D9" w:rsidRPr="00183F79" w:rsidP="00CB1C05" w14:paraId="247A5A4F" w14:textId="77777777">
            <w:pPr>
              <w:pStyle w:val="CTableTextAbt"/>
            </w:pPr>
            <w:r w:rsidRPr="00183F79">
              <w:t>70</w:t>
            </w:r>
          </w:p>
        </w:tc>
      </w:tr>
      <w:tr w14:paraId="7258FD93" w14:textId="77777777" w:rsidTr="0001636D">
        <w:tblPrEx>
          <w:tblW w:w="0" w:type="auto"/>
          <w:jc w:val="center"/>
          <w:tblLook w:val="04A0"/>
        </w:tblPrEx>
        <w:trPr>
          <w:cantSplit/>
          <w:trHeight w:val="20"/>
          <w:jc w:val="center"/>
        </w:trPr>
        <w:tc>
          <w:tcPr>
            <w:tcW w:w="2335" w:type="dxa"/>
          </w:tcPr>
          <w:p w:rsidR="00FB54D9" w:rsidRPr="00183F79" w:rsidP="00CB1C05" w14:paraId="3AB235C5" w14:textId="77777777">
            <w:pPr>
              <w:pStyle w:val="LTableTextAbt"/>
            </w:pPr>
            <w:r w:rsidRPr="00183F79">
              <w:t>P</w:t>
            </w:r>
            <w:r w:rsidR="00404FF9">
              <w:t>erchloroethylene</w:t>
            </w:r>
          </w:p>
        </w:tc>
        <w:tc>
          <w:tcPr>
            <w:tcW w:w="1980" w:type="dxa"/>
          </w:tcPr>
          <w:p w:rsidR="00FB54D9" w:rsidRPr="00183F79" w:rsidP="00CB1C05" w14:paraId="61C58A56" w14:textId="77777777">
            <w:pPr>
              <w:pStyle w:val="CTableTextAbt"/>
            </w:pPr>
            <w:r w:rsidRPr="00183F79">
              <w:t>87</w:t>
            </w:r>
          </w:p>
        </w:tc>
      </w:tr>
      <w:tr w14:paraId="18D76169" w14:textId="77777777" w:rsidTr="0001636D">
        <w:tblPrEx>
          <w:tblW w:w="0" w:type="auto"/>
          <w:jc w:val="center"/>
          <w:tblLook w:val="04A0"/>
        </w:tblPrEx>
        <w:trPr>
          <w:cantSplit/>
          <w:trHeight w:val="20"/>
          <w:jc w:val="center"/>
        </w:trPr>
        <w:tc>
          <w:tcPr>
            <w:tcW w:w="2335" w:type="dxa"/>
          </w:tcPr>
          <w:p w:rsidR="00FB54D9" w:rsidRPr="00183F79" w:rsidP="00CB1C05" w14:paraId="5B04E5AA" w14:textId="77777777">
            <w:pPr>
              <w:pStyle w:val="LTableTextAbt"/>
            </w:pPr>
            <w:r w:rsidRPr="00183F79">
              <w:t>Ethyl benzene</w:t>
            </w:r>
          </w:p>
        </w:tc>
        <w:tc>
          <w:tcPr>
            <w:tcW w:w="1980" w:type="dxa"/>
          </w:tcPr>
          <w:p w:rsidR="00FB54D9" w:rsidRPr="00183F79" w:rsidP="00CB1C05" w14:paraId="65EB8EEF" w14:textId="77777777">
            <w:pPr>
              <w:pStyle w:val="CTableTextAbt"/>
            </w:pPr>
            <w:r w:rsidRPr="00183F79">
              <w:t>89</w:t>
            </w:r>
          </w:p>
        </w:tc>
      </w:tr>
      <w:tr w14:paraId="62493787" w14:textId="77777777" w:rsidTr="0001636D">
        <w:tblPrEx>
          <w:tblW w:w="0" w:type="auto"/>
          <w:jc w:val="center"/>
          <w:tblLook w:val="04A0"/>
        </w:tblPrEx>
        <w:trPr>
          <w:cantSplit/>
          <w:trHeight w:val="20"/>
          <w:jc w:val="center"/>
        </w:trPr>
        <w:tc>
          <w:tcPr>
            <w:tcW w:w="2335" w:type="dxa"/>
          </w:tcPr>
          <w:p w:rsidR="00FB54D9" w:rsidRPr="00183F79" w:rsidP="00CB1C05" w14:paraId="19C0B2EB" w14:textId="77777777">
            <w:pPr>
              <w:pStyle w:val="LTableTextAbt"/>
            </w:pPr>
            <w:r w:rsidRPr="00183F79">
              <w:t>Toluene</w:t>
            </w:r>
          </w:p>
        </w:tc>
        <w:tc>
          <w:tcPr>
            <w:tcW w:w="1980" w:type="dxa"/>
          </w:tcPr>
          <w:p w:rsidR="00FB54D9" w:rsidRPr="00183F79" w:rsidP="00CB1C05" w14:paraId="109C9693" w14:textId="77777777">
            <w:pPr>
              <w:pStyle w:val="CTableTextAbt"/>
            </w:pPr>
            <w:r w:rsidRPr="00183F79">
              <w:t>190</w:t>
            </w:r>
          </w:p>
        </w:tc>
      </w:tr>
      <w:tr w14:paraId="28207C59" w14:textId="77777777" w:rsidTr="0001636D">
        <w:tblPrEx>
          <w:tblW w:w="0" w:type="auto"/>
          <w:jc w:val="center"/>
          <w:tblLook w:val="04A0"/>
        </w:tblPrEx>
        <w:trPr>
          <w:cantSplit/>
          <w:trHeight w:val="20"/>
          <w:jc w:val="center"/>
        </w:trPr>
        <w:tc>
          <w:tcPr>
            <w:tcW w:w="2335" w:type="dxa"/>
          </w:tcPr>
          <w:p w:rsidR="00FB54D9" w:rsidRPr="00183F79" w:rsidP="00CB1C05" w14:paraId="2DE423BD" w14:textId="77777777">
            <w:pPr>
              <w:pStyle w:val="LTableTextAbt"/>
            </w:pPr>
            <w:r w:rsidRPr="00183F79">
              <w:t>Methanol</w:t>
            </w:r>
          </w:p>
        </w:tc>
        <w:tc>
          <w:tcPr>
            <w:tcW w:w="1980" w:type="dxa"/>
          </w:tcPr>
          <w:p w:rsidR="00FB54D9" w:rsidRPr="00183F79" w:rsidP="00CB1C05" w14:paraId="243BE081" w14:textId="77777777">
            <w:pPr>
              <w:pStyle w:val="CTableTextAbt"/>
            </w:pPr>
            <w:r w:rsidRPr="00183F79">
              <w:t>300</w:t>
            </w:r>
          </w:p>
        </w:tc>
      </w:tr>
      <w:tr w14:paraId="749FE370" w14:textId="77777777" w:rsidTr="0001636D">
        <w:tblPrEx>
          <w:tblW w:w="0" w:type="auto"/>
          <w:jc w:val="center"/>
          <w:tblLook w:val="04A0"/>
        </w:tblPrEx>
        <w:trPr>
          <w:cantSplit/>
          <w:trHeight w:val="20"/>
          <w:jc w:val="center"/>
        </w:trPr>
        <w:tc>
          <w:tcPr>
            <w:tcW w:w="2335" w:type="dxa"/>
          </w:tcPr>
          <w:p w:rsidR="00FB54D9" w:rsidRPr="00183F79" w:rsidP="00CB1C05" w14:paraId="014F20C0" w14:textId="77777777">
            <w:pPr>
              <w:pStyle w:val="LTableTextAbt"/>
            </w:pPr>
            <w:r w:rsidRPr="00183F79">
              <w:t>Methyl cyclohexane</w:t>
            </w:r>
          </w:p>
        </w:tc>
        <w:tc>
          <w:tcPr>
            <w:tcW w:w="1980" w:type="dxa"/>
          </w:tcPr>
          <w:p w:rsidR="00FB54D9" w:rsidRPr="00183F79" w:rsidP="00CB1C05" w14:paraId="53A824FD" w14:textId="77777777">
            <w:pPr>
              <w:pStyle w:val="CTableTextAbt"/>
            </w:pPr>
            <w:r w:rsidRPr="00183F79">
              <w:t>300</w:t>
            </w:r>
          </w:p>
        </w:tc>
      </w:tr>
      <w:tr w14:paraId="3BB37B20" w14:textId="77777777" w:rsidTr="0001636D">
        <w:tblPrEx>
          <w:tblW w:w="0" w:type="auto"/>
          <w:jc w:val="center"/>
          <w:tblLook w:val="04A0"/>
        </w:tblPrEx>
        <w:trPr>
          <w:cantSplit/>
          <w:trHeight w:val="20"/>
          <w:jc w:val="center"/>
        </w:trPr>
        <w:tc>
          <w:tcPr>
            <w:tcW w:w="2335" w:type="dxa"/>
          </w:tcPr>
          <w:p w:rsidR="00FB54D9" w:rsidRPr="00183F79" w:rsidP="00CB1C05" w14:paraId="34E529B6" w14:textId="77777777">
            <w:pPr>
              <w:pStyle w:val="LTableTextAbt"/>
            </w:pPr>
            <w:r>
              <w:t>T</w:t>
            </w:r>
            <w:r w:rsidR="00404FF9">
              <w:t>richloroethylene</w:t>
            </w:r>
          </w:p>
        </w:tc>
        <w:tc>
          <w:tcPr>
            <w:tcW w:w="1980" w:type="dxa"/>
          </w:tcPr>
          <w:p w:rsidR="00FB54D9" w:rsidRPr="00183F79" w:rsidP="00CB1C05" w14:paraId="567E05DB" w14:textId="77777777">
            <w:pPr>
              <w:pStyle w:val="CTableTextAbt"/>
            </w:pPr>
            <w:r w:rsidRPr="00183F79">
              <w:t>308</w:t>
            </w:r>
          </w:p>
        </w:tc>
      </w:tr>
      <w:tr w14:paraId="51DF0625" w14:textId="77777777" w:rsidTr="0001636D">
        <w:tblPrEx>
          <w:tblW w:w="0" w:type="auto"/>
          <w:jc w:val="center"/>
          <w:tblLook w:val="04A0"/>
        </w:tblPrEx>
        <w:trPr>
          <w:cantSplit/>
          <w:trHeight w:val="20"/>
          <w:jc w:val="center"/>
        </w:trPr>
        <w:tc>
          <w:tcPr>
            <w:tcW w:w="2335" w:type="dxa"/>
          </w:tcPr>
          <w:p w:rsidR="00FB54D9" w:rsidRPr="00183F79" w:rsidP="00CB1C05" w14:paraId="6F8748EC" w14:textId="77777777">
            <w:pPr>
              <w:pStyle w:val="LTableTextAbt"/>
            </w:pPr>
            <w:r w:rsidRPr="00183F79">
              <w:t>Heptane</w:t>
            </w:r>
          </w:p>
        </w:tc>
        <w:tc>
          <w:tcPr>
            <w:tcW w:w="1980" w:type="dxa"/>
          </w:tcPr>
          <w:p w:rsidR="00FB54D9" w:rsidRPr="00183F79" w:rsidP="00CB1C05" w14:paraId="34057ED2" w14:textId="77777777">
            <w:pPr>
              <w:pStyle w:val="CTableTextAbt"/>
            </w:pPr>
            <w:r w:rsidRPr="00183F79">
              <w:t>390</w:t>
            </w:r>
          </w:p>
        </w:tc>
      </w:tr>
      <w:tr w14:paraId="120A4BA9" w14:textId="77777777" w:rsidTr="0001636D">
        <w:tblPrEx>
          <w:tblW w:w="0" w:type="auto"/>
          <w:jc w:val="center"/>
          <w:tblLook w:val="04A0"/>
        </w:tblPrEx>
        <w:trPr>
          <w:cantSplit/>
          <w:trHeight w:val="20"/>
          <w:jc w:val="center"/>
        </w:trPr>
        <w:tc>
          <w:tcPr>
            <w:tcW w:w="2335" w:type="dxa"/>
          </w:tcPr>
          <w:p w:rsidR="00FB54D9" w:rsidRPr="00183F79" w:rsidP="00CB1C05" w14:paraId="73FB9AB2" w14:textId="77777777">
            <w:pPr>
              <w:pStyle w:val="LTableTextAbt"/>
            </w:pPr>
            <w:r w:rsidRPr="00183F79">
              <w:t>Cyclohexane</w:t>
            </w:r>
          </w:p>
        </w:tc>
        <w:tc>
          <w:tcPr>
            <w:tcW w:w="1980" w:type="dxa"/>
          </w:tcPr>
          <w:p w:rsidR="00FB54D9" w:rsidRPr="00183F79" w:rsidP="00CB1C05" w14:paraId="166A9607" w14:textId="77777777">
            <w:pPr>
              <w:pStyle w:val="CTableTextAbt"/>
            </w:pPr>
            <w:r w:rsidRPr="00183F79">
              <w:t>560</w:t>
            </w:r>
          </w:p>
        </w:tc>
      </w:tr>
      <w:tr w14:paraId="63345E99" w14:textId="77777777" w:rsidTr="0001636D">
        <w:tblPrEx>
          <w:tblW w:w="0" w:type="auto"/>
          <w:jc w:val="center"/>
          <w:tblLook w:val="04A0"/>
        </w:tblPrEx>
        <w:trPr>
          <w:cantSplit/>
          <w:trHeight w:val="20"/>
          <w:jc w:val="center"/>
        </w:trPr>
        <w:tc>
          <w:tcPr>
            <w:tcW w:w="2335" w:type="dxa"/>
          </w:tcPr>
          <w:p w:rsidR="00FB54D9" w:rsidRPr="00183F79" w:rsidP="00CB1C05" w14:paraId="30053FF4" w14:textId="77777777">
            <w:pPr>
              <w:pStyle w:val="LTableTextAbt"/>
            </w:pPr>
            <w:r w:rsidRPr="00183F79">
              <w:t>Acetone</w:t>
            </w:r>
          </w:p>
        </w:tc>
        <w:tc>
          <w:tcPr>
            <w:tcW w:w="1980" w:type="dxa"/>
          </w:tcPr>
          <w:p w:rsidR="00FB54D9" w:rsidRPr="00183F79" w:rsidP="00CB1C05" w14:paraId="547337E6" w14:textId="77777777">
            <w:pPr>
              <w:pStyle w:val="CTableTextAbt"/>
            </w:pPr>
            <w:r w:rsidRPr="00183F79">
              <w:t>630</w:t>
            </w:r>
          </w:p>
        </w:tc>
      </w:tr>
      <w:tr w14:paraId="7690C2D8" w14:textId="77777777" w:rsidTr="0001636D">
        <w:tblPrEx>
          <w:tblW w:w="0" w:type="auto"/>
          <w:jc w:val="center"/>
          <w:tblLook w:val="04A0"/>
        </w:tblPrEx>
        <w:trPr>
          <w:cantSplit/>
          <w:trHeight w:val="20"/>
          <w:jc w:val="center"/>
        </w:trPr>
        <w:tc>
          <w:tcPr>
            <w:tcW w:w="2335" w:type="dxa"/>
          </w:tcPr>
          <w:p w:rsidR="00FB54D9" w:rsidRPr="00183F79" w:rsidP="00CB1C05" w14:paraId="6B1E10EF" w14:textId="77777777">
            <w:pPr>
              <w:pStyle w:val="LTableTextAbt"/>
            </w:pPr>
            <w:r w:rsidRPr="00183F79">
              <w:t>Hexane</w:t>
            </w:r>
          </w:p>
        </w:tc>
        <w:tc>
          <w:tcPr>
            <w:tcW w:w="1980" w:type="dxa"/>
          </w:tcPr>
          <w:p w:rsidR="00FB54D9" w:rsidRPr="00183F79" w:rsidP="00CB1C05" w14:paraId="7B7C9C9A" w14:textId="77777777">
            <w:pPr>
              <w:pStyle w:val="CTableTextAbt"/>
            </w:pPr>
            <w:r w:rsidRPr="00183F79">
              <w:t>830</w:t>
            </w:r>
          </w:p>
        </w:tc>
      </w:tr>
      <w:tr w14:paraId="49753D67" w14:textId="77777777" w:rsidTr="0001636D">
        <w:tblPrEx>
          <w:tblW w:w="0" w:type="auto"/>
          <w:jc w:val="center"/>
          <w:tblLook w:val="04A0"/>
        </w:tblPrEx>
        <w:trPr>
          <w:cantSplit/>
          <w:trHeight w:val="20"/>
          <w:jc w:val="center"/>
        </w:trPr>
        <w:tc>
          <w:tcPr>
            <w:tcW w:w="2335" w:type="dxa"/>
          </w:tcPr>
          <w:p w:rsidR="00FB54D9" w:rsidRPr="00183F79" w:rsidP="00CB1C05" w14:paraId="2A8FBEE6" w14:textId="77777777">
            <w:pPr>
              <w:pStyle w:val="LTableTextAbt"/>
            </w:pPr>
            <w:r w:rsidRPr="00183F79">
              <w:t>Methyl acetate</w:t>
            </w:r>
          </w:p>
        </w:tc>
        <w:tc>
          <w:tcPr>
            <w:tcW w:w="1980" w:type="dxa"/>
          </w:tcPr>
          <w:p w:rsidR="00FB54D9" w:rsidRPr="00183F79" w:rsidP="00CB1C05" w14:paraId="679B3CB8" w14:textId="77777777">
            <w:pPr>
              <w:pStyle w:val="CTableTextAbt"/>
            </w:pPr>
            <w:r w:rsidRPr="00183F79">
              <w:t>1,180</w:t>
            </w:r>
          </w:p>
        </w:tc>
      </w:tr>
      <w:tr w14:paraId="15C4CBCC" w14:textId="77777777" w:rsidTr="0001636D">
        <w:tblPrEx>
          <w:tblW w:w="0" w:type="auto"/>
          <w:jc w:val="center"/>
          <w:tblLook w:val="04A0"/>
        </w:tblPrEx>
        <w:trPr>
          <w:cantSplit/>
          <w:trHeight w:val="20"/>
          <w:jc w:val="center"/>
        </w:trPr>
        <w:tc>
          <w:tcPr>
            <w:tcW w:w="2335" w:type="dxa"/>
          </w:tcPr>
          <w:p w:rsidR="00FB54D9" w:rsidRPr="00183F79" w:rsidP="00CB1C05" w14:paraId="31C17B1A" w14:textId="77777777">
            <w:pPr>
              <w:pStyle w:val="LTableTextAbt"/>
            </w:pPr>
            <w:r>
              <w:t>Methylene Chloride</w:t>
            </w:r>
          </w:p>
        </w:tc>
        <w:tc>
          <w:tcPr>
            <w:tcW w:w="1980" w:type="dxa"/>
          </w:tcPr>
          <w:p w:rsidR="00FB54D9" w:rsidRPr="00183F79" w:rsidP="00CB1C05" w14:paraId="669C5063" w14:textId="77777777">
            <w:pPr>
              <w:pStyle w:val="CTableTextAbt"/>
            </w:pPr>
            <w:r w:rsidRPr="00183F79">
              <w:t>1,450</w:t>
            </w:r>
          </w:p>
        </w:tc>
      </w:tr>
    </w:tbl>
    <w:p w:rsidR="00FB54D9" w:rsidP="00CB1C05" w14:paraId="39CAFED1" w14:textId="77777777">
      <w:pPr>
        <w:rPr>
          <w:highlight w:val="yellow"/>
        </w:rPr>
      </w:pPr>
    </w:p>
    <w:p w:rsidR="00FB54D9" w:rsidP="00CB1C05" w14:paraId="3B9E6A1F" w14:textId="77777777">
      <w:r>
        <w:t>PCE</w:t>
      </w:r>
      <w:r w:rsidRPr="00A8220A">
        <w:t xml:space="preserve"> has a relative evaporation rate of 87.</w:t>
      </w:r>
      <w:r>
        <w:t xml:space="preserve"> </w:t>
      </w:r>
      <w:r w:rsidRPr="00A8220A">
        <w:t xml:space="preserve">If </w:t>
      </w:r>
      <w:r>
        <w:t>PCE</w:t>
      </w:r>
      <w:r w:rsidRPr="00A8220A">
        <w:t xml:space="preserve"> </w:t>
      </w:r>
      <w:r w:rsidR="00062736">
        <w:t>were</w:t>
      </w:r>
      <w:r w:rsidRPr="00A8220A" w:rsidR="00062736">
        <w:t xml:space="preserve"> </w:t>
      </w:r>
      <w:r w:rsidRPr="00A8220A">
        <w:t>restricted from brake cleaning products, there should not be any barriers to attaining faster drying times since alternative solvents have faster drying times.</w:t>
      </w:r>
    </w:p>
    <w:p w:rsidR="00FB54D9" w:rsidP="00CB1C05" w14:paraId="475A0B11" w14:textId="77777777">
      <w:r>
        <w:t xml:space="preserve">Methylene chloride has a relative evaporation rate of 1,450, and all commonly used solvents in brake cleaning products have a lower relative evaporation rate than methylene chloride. The Cyclo C111 non-chlorinated product dries in 6 seconds, so the additional drying time compared to methylene chloride would only be a few seconds. </w:t>
      </w:r>
      <w:r w:rsidRPr="002C302E">
        <w:t>If</w:t>
      </w:r>
      <w:r>
        <w:t xml:space="preserve"> methylene chloride </w:t>
      </w:r>
      <w:r w:rsidR="008B2C96">
        <w:t xml:space="preserve">were </w:t>
      </w:r>
      <w:r w:rsidRPr="00604E3A">
        <w:t xml:space="preserve">restricted from </w:t>
      </w:r>
      <w:r>
        <w:t>brake cleaning</w:t>
      </w:r>
      <w:r w:rsidRPr="00DB1642">
        <w:t xml:space="preserve"> </w:t>
      </w:r>
      <w:r w:rsidRPr="00604E3A">
        <w:t xml:space="preserve">products, </w:t>
      </w:r>
      <w:r>
        <w:t xml:space="preserve">it is not anticipated that drying times </w:t>
      </w:r>
      <w:r w:rsidR="008B2C96">
        <w:t xml:space="preserve">would present a barrier </w:t>
      </w:r>
      <w:r>
        <w:t xml:space="preserve">since </w:t>
      </w:r>
      <w:r w:rsidR="00843813">
        <w:t>PCE</w:t>
      </w:r>
      <w:r>
        <w:t xml:space="preserve"> and acetone are currently the predominant solvents used in brake cleaning products</w:t>
      </w:r>
      <w:r w:rsidR="008B2C96">
        <w:t>,</w:t>
      </w:r>
      <w:r>
        <w:t xml:space="preserve"> and products with both types of solvents receive high customer satisfaction ratings. </w:t>
      </w:r>
    </w:p>
    <w:p w:rsidR="00FB54D9" w:rsidRPr="007D3DBA" w:rsidP="00CB1C05" w14:paraId="646762EA" w14:textId="77777777">
      <w:pPr>
        <w:pStyle w:val="Heading3"/>
      </w:pPr>
      <w:bookmarkStart w:id="460" w:name="_Toc114061928"/>
      <w:r>
        <w:t xml:space="preserve">Performance Factor: </w:t>
      </w:r>
      <w:r w:rsidRPr="007D3DBA">
        <w:t>No Damage to Substrate Material</w:t>
      </w:r>
      <w:bookmarkEnd w:id="460"/>
    </w:p>
    <w:p w:rsidR="00FB54D9" w:rsidRPr="009D42D3" w:rsidP="00CB1C05" w14:paraId="6D4A9FBE" w14:textId="77777777">
      <w:r w:rsidRPr="00715A18">
        <w:t>The product should not stain, discolor, or alter the substrate or corrode a metal substrate</w:t>
      </w:r>
      <w:r>
        <w:t xml:space="preserve">. </w:t>
      </w:r>
      <w:r w:rsidRPr="00715A18">
        <w:t xml:space="preserve">In general, the chlorinated and non-chlorinated </w:t>
      </w:r>
      <w:r>
        <w:t>brake</w:t>
      </w:r>
      <w:r w:rsidRPr="00715A18">
        <w:t xml:space="preserve"> cleaning products are marketed as being compatible with braking systems</w:t>
      </w:r>
      <w:r w:rsidR="008B2C96">
        <w:t>’</w:t>
      </w:r>
      <w:r w:rsidRPr="00715A18">
        <w:t xml:space="preserve"> substrate materials. If </w:t>
      </w:r>
      <w:r w:rsidR="00843813">
        <w:t>PCE</w:t>
      </w:r>
      <w:r w:rsidRPr="00715A18">
        <w:t xml:space="preserve"> and </w:t>
      </w:r>
      <w:r w:rsidR="007059B9">
        <w:t>methylene chloride</w:t>
      </w:r>
      <w:r w:rsidRPr="00715A18">
        <w:t xml:space="preserve"> were restricted from </w:t>
      </w:r>
      <w:r>
        <w:t>brake</w:t>
      </w:r>
      <w:r w:rsidRPr="00715A18">
        <w:t xml:space="preserve"> cleaning products, </w:t>
      </w:r>
      <w:r w:rsidRPr="002D2472" w:rsidR="002D2472">
        <w:t>there should not be any barriers to replacing these products with non-chlorinated alternatives, including water-based products, potential damage to substrate material.</w:t>
      </w:r>
      <w:r>
        <w:t xml:space="preserve"> </w:t>
      </w:r>
    </w:p>
    <w:p w:rsidR="00FB54D9" w:rsidP="00CB1C05" w14:paraId="62DF3C13" w14:textId="77777777">
      <w:pPr>
        <w:pStyle w:val="Heading3"/>
      </w:pPr>
      <w:bookmarkStart w:id="461" w:name="_Toc114061929"/>
      <w:r>
        <w:t xml:space="preserve">Irritating </w:t>
      </w:r>
      <w:r w:rsidRPr="00FC2A4C">
        <w:t>Odor</w:t>
      </w:r>
      <w:bookmarkEnd w:id="461"/>
      <w:r w:rsidRPr="00DB1642">
        <w:t xml:space="preserve"> </w:t>
      </w:r>
    </w:p>
    <w:p w:rsidR="00FB54D9" w:rsidP="00CB1C05" w14:paraId="29108F14" w14:textId="77777777">
      <w:r>
        <w:rPr>
          <w:rFonts w:cstheme="minorHAnsi"/>
        </w:rPr>
        <w:t xml:space="preserve">Brake cleaning </w:t>
      </w:r>
      <w:r w:rsidRPr="00DB1642">
        <w:rPr>
          <w:rFonts w:cstheme="minorHAnsi"/>
        </w:rPr>
        <w:t>product</w:t>
      </w:r>
      <w:r>
        <w:rPr>
          <w:rFonts w:cstheme="minorHAnsi"/>
        </w:rPr>
        <w:t>s that emit</w:t>
      </w:r>
      <w:r w:rsidRPr="00DB1642">
        <w:rPr>
          <w:rFonts w:cstheme="minorHAnsi"/>
        </w:rPr>
        <w:t xml:space="preserve"> strong </w:t>
      </w:r>
      <w:r>
        <w:rPr>
          <w:rFonts w:cstheme="minorHAnsi"/>
        </w:rPr>
        <w:t xml:space="preserve">and/or irritating </w:t>
      </w:r>
      <w:r w:rsidRPr="00DB1642">
        <w:rPr>
          <w:rFonts w:cstheme="minorHAnsi"/>
        </w:rPr>
        <w:t>odors</w:t>
      </w:r>
      <w:r>
        <w:rPr>
          <w:rFonts w:cstheme="minorHAnsi"/>
        </w:rPr>
        <w:t xml:space="preserve"> may be unpleasant</w:t>
      </w:r>
      <w:r w:rsidRPr="00DB1642">
        <w:rPr>
          <w:rFonts w:cstheme="minorHAnsi"/>
        </w:rPr>
        <w:t xml:space="preserve"> to the user</w:t>
      </w:r>
      <w:r>
        <w:rPr>
          <w:rFonts w:cstheme="minorHAnsi"/>
        </w:rPr>
        <w:t xml:space="preserve">. </w:t>
      </w:r>
      <w:r>
        <w:t xml:space="preserve">It should be noted that products containing hazardous solvents should be used with proper ventilation and personal protective equipment. Further, the unpleasant odor of hazardous solvents can serve as a warning of inhalation exposure to the hazardous solvent. </w:t>
      </w:r>
      <w:r>
        <w:rPr>
          <w:rFonts w:cstheme="minorHAnsi"/>
        </w:rPr>
        <w:t xml:space="preserve">Each solvent has an odor detection threshold and a concentration level that becomes irritating to humans. </w:t>
      </w:r>
      <w:r w:rsidR="007059B9">
        <w:rPr>
          <w:rFonts w:cstheme="minorHAnsi"/>
        </w:rPr>
        <w:fldChar w:fldCharType="begin" w:fldLock="1"/>
      </w:r>
      <w:r w:rsidR="007059B9">
        <w:rPr>
          <w:rFonts w:cstheme="minorHAnsi"/>
        </w:rPr>
        <w:instrText xml:space="preserve"> REF _Ref111191203 \h </w:instrText>
      </w:r>
      <w:r w:rsidR="007059B9">
        <w:rPr>
          <w:rFonts w:cstheme="minorHAnsi"/>
        </w:rPr>
        <w:fldChar w:fldCharType="separate"/>
      </w:r>
      <w:r w:rsidRPr="00C31E76" w:rsidR="0092222B">
        <w:t xml:space="preserve">Table </w:t>
      </w:r>
      <w:r w:rsidR="0092222B">
        <w:rPr>
          <w:noProof/>
        </w:rPr>
        <w:t>5</w:t>
      </w:r>
      <w:r w:rsidR="0092222B">
        <w:noBreakHyphen/>
      </w:r>
      <w:r w:rsidR="0092222B">
        <w:rPr>
          <w:noProof/>
        </w:rPr>
        <w:t>42</w:t>
      </w:r>
      <w:r w:rsidR="007059B9">
        <w:rPr>
          <w:rFonts w:cstheme="minorHAnsi"/>
        </w:rPr>
        <w:fldChar w:fldCharType="end"/>
      </w:r>
      <w:r w:rsidR="007059B9">
        <w:rPr>
          <w:rFonts w:cstheme="minorHAnsi"/>
        </w:rPr>
        <w:t xml:space="preserve"> </w:t>
      </w:r>
      <w:r>
        <w:rPr>
          <w:rFonts w:cstheme="minorHAnsi"/>
        </w:rPr>
        <w:t xml:space="preserve">provides a listing of odor detection thresholds and irritating concentration levels for common solvents and solvents used in brake cleaning products </w:t>
      </w:r>
      <w:r w:rsidR="00051407">
        <w:rPr>
          <w:rFonts w:cstheme="minorHAnsi"/>
        </w:rPr>
        <w:t>(</w:t>
      </w:r>
      <w:hyperlink w:anchor="_ENREF_46" w:tooltip="Ruth, 1986 #40" w:history="1">
        <w:r w:rsidRPr="00051407" w:rsidR="00414172">
          <w:rPr>
            <w:rFonts w:cstheme="minorHAnsi"/>
          </w:rPr>
          <w:fldChar w:fldCharType="begin" w:fldLock="1"/>
        </w:r>
        <w:r w:rsidR="00414172">
          <w:rPr>
            <w:rFonts w:cstheme="minorHAnsi"/>
          </w:rPr>
          <w:instrText xml:space="preserve"> ADDIN EN.CITE &lt;EndNote&gt;&lt;Cite&gt;&lt;Author&gt;Ruth&lt;/Author&gt;&lt;Year&gt;1986&lt;/Year&gt;&lt;RecNum&gt;40&lt;/RecNum&gt;&lt;DisplayText&gt;Ruth 1986&lt;/DisplayText&gt;&lt;record&gt;&lt;rec-number&gt;40&lt;/rec-number&gt;&lt;foreign-keys&gt;&lt;key app="EN" db-id="52wf2wf0o0rv01e9dzo52td80t0590tp2fwd" timestamp="1714499636"&gt;40&lt;/key&gt;&lt;/foreign-keys&gt;&lt;ref-type name="Journal Article"&gt;17&lt;/ref-type&gt;&lt;contributors&gt;&lt;authors&gt;&lt;author&gt;Ruth, J H &lt;/author&gt;&lt;/authors&gt;&lt;/contributors&gt;&lt;titles&gt;&lt;title&gt;Odor thresholds and irritation levels of several chemical substances: a review&lt;/title&gt;&lt;secondary-title&gt;American Industrial Hygiene Association journal,&lt;/secondary-title&gt;&lt;/titles&gt;&lt;periodical&gt;&lt;full-title&gt;American Industrial Hygiene Association journal,&lt;/full-title&gt;&lt;/periodical&gt;&lt;pages&gt;A142–A151&lt;/pages&gt;&lt;volume&gt;47&lt;/volume&gt;&lt;number&gt;3&lt;/number&gt;&lt;dates&gt;&lt;year&gt;1986&lt;/year&gt;&lt;/dates&gt;&lt;urls&gt;&lt;related-urls&gt;&lt;url&gt;https://pubmed.ncbi.nlm.nih.gov/3706135/&lt;/url&gt;&lt;/related-urls&gt;&lt;/urls&gt;&lt;electronic-resource-num&gt;https://doi.org/10.1080/15298668691389595&lt;/electronic-resource-num&gt;&lt;/record&gt;&lt;/Cite&gt;&lt;/EndNote&gt;</w:instrText>
        </w:r>
        <w:r w:rsidRPr="00051407" w:rsidR="00414172">
          <w:rPr>
            <w:rFonts w:cstheme="minorHAnsi"/>
          </w:rPr>
          <w:fldChar w:fldCharType="separate"/>
        </w:r>
        <w:r w:rsidRPr="00051407" w:rsidR="00414172">
          <w:rPr>
            <w:rFonts w:cstheme="minorHAnsi"/>
            <w:noProof/>
          </w:rPr>
          <w:t>Ruth 1986</w:t>
        </w:r>
        <w:r w:rsidRPr="00051407" w:rsidR="00414172">
          <w:rPr>
            <w:rFonts w:cstheme="minorHAnsi"/>
          </w:rPr>
          <w:fldChar w:fldCharType="end"/>
        </w:r>
      </w:hyperlink>
      <w:r w:rsidR="00051407">
        <w:rPr>
          <w:rFonts w:cstheme="minorHAnsi"/>
        </w:rPr>
        <w:t>)</w:t>
      </w:r>
      <w:r w:rsidR="00E301E6">
        <w:rPr>
          <w:rFonts w:cstheme="minorHAnsi"/>
        </w:rPr>
        <w:t>.</w:t>
      </w:r>
      <w:r>
        <w:rPr>
          <w:rFonts w:cstheme="minorHAnsi"/>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0"/>
        <w:gridCol w:w="2520"/>
        <w:gridCol w:w="2610"/>
      </w:tblGrid>
      <w:tr w14:paraId="6F128237" w14:textId="77777777" w:rsidTr="00EF6FC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144"/>
          <w:tblHeader/>
          <w:jc w:val="center"/>
        </w:trPr>
        <w:tc>
          <w:tcPr>
            <w:tcW w:w="7200" w:type="dxa"/>
            <w:gridSpan w:val="3"/>
            <w:tcBorders>
              <w:top w:val="nil"/>
              <w:left w:val="nil"/>
              <w:right w:val="nil"/>
            </w:tcBorders>
            <w:shd w:val="clear" w:color="auto" w:fill="auto"/>
          </w:tcPr>
          <w:p w:rsidR="00EF6FC9" w:rsidRPr="00EF6FC9" w:rsidP="00CB1C05" w14:paraId="7B4DB480" w14:textId="77777777">
            <w:pPr>
              <w:pStyle w:val="TableTitleA"/>
            </w:pPr>
            <w:bookmarkStart w:id="462" w:name="_Ref111191203"/>
            <w:bookmarkStart w:id="463" w:name="_Toc121142588"/>
            <w:bookmarkStart w:id="464" w:name="_Toc165379582"/>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2</w:t>
            </w:r>
            <w:r w:rsidR="00BC4B5D">
              <w:rPr>
                <w:noProof/>
              </w:rPr>
              <w:fldChar w:fldCharType="end"/>
            </w:r>
            <w:bookmarkEnd w:id="462"/>
            <w:r>
              <w:t xml:space="preserve">: </w:t>
            </w:r>
            <w:r w:rsidRPr="000F0D27">
              <w:t>Low Odor Detection Threshold and Irritating Concentrations of Solvents</w:t>
            </w:r>
            <w:bookmarkEnd w:id="463"/>
            <w:bookmarkEnd w:id="464"/>
          </w:p>
        </w:tc>
      </w:tr>
      <w:tr w14:paraId="175E24B8" w14:textId="77777777" w:rsidTr="00EF6FC9">
        <w:tblPrEx>
          <w:tblW w:w="0" w:type="auto"/>
          <w:jc w:val="center"/>
          <w:tblLook w:val="04A0"/>
        </w:tblPrEx>
        <w:trPr>
          <w:cantSplit/>
          <w:trHeight w:val="144"/>
          <w:tblHeader/>
          <w:jc w:val="center"/>
        </w:trPr>
        <w:tc>
          <w:tcPr>
            <w:tcW w:w="2070" w:type="dxa"/>
            <w:shd w:val="clear" w:color="auto" w:fill="48A9C5"/>
          </w:tcPr>
          <w:p w:rsidR="00FB54D9" w:rsidRPr="00183F79" w:rsidP="00CB1C05" w14:paraId="341A7197" w14:textId="77777777">
            <w:pPr>
              <w:pStyle w:val="TableSubtitle"/>
            </w:pPr>
            <w:r w:rsidRPr="00183F79">
              <w:t>Solvent</w:t>
            </w:r>
          </w:p>
        </w:tc>
        <w:tc>
          <w:tcPr>
            <w:tcW w:w="2520" w:type="dxa"/>
            <w:shd w:val="clear" w:color="auto" w:fill="48A9C5"/>
          </w:tcPr>
          <w:p w:rsidR="00FB54D9" w:rsidRPr="00183F79" w:rsidP="00CB1C05" w14:paraId="75848033" w14:textId="77777777">
            <w:pPr>
              <w:pStyle w:val="TableSubtitle"/>
            </w:pPr>
            <w:r w:rsidRPr="00183F79">
              <w:t>Lowest Odor Detection Threshold Concentration (mg/m</w:t>
            </w:r>
            <w:r w:rsidRPr="00183F79">
              <w:rPr>
                <w:vertAlign w:val="superscript"/>
              </w:rPr>
              <w:t>3</w:t>
            </w:r>
            <w:r w:rsidRPr="00183F79">
              <w:t>)</w:t>
            </w:r>
          </w:p>
        </w:tc>
        <w:tc>
          <w:tcPr>
            <w:tcW w:w="2610" w:type="dxa"/>
            <w:shd w:val="clear" w:color="auto" w:fill="48A9C5"/>
          </w:tcPr>
          <w:p w:rsidR="00FB54D9" w:rsidRPr="00183F79" w:rsidP="00CB1C05" w14:paraId="77371644" w14:textId="77777777">
            <w:pPr>
              <w:pStyle w:val="TableSubtitle"/>
            </w:pPr>
            <w:r w:rsidRPr="00183F79">
              <w:t>Irritating Concentration (mg/m</w:t>
            </w:r>
            <w:r w:rsidRPr="00183F79">
              <w:rPr>
                <w:vertAlign w:val="superscript"/>
              </w:rPr>
              <w:t>3</w:t>
            </w:r>
            <w:r w:rsidRPr="00183F79">
              <w:t>)</w:t>
            </w:r>
          </w:p>
        </w:tc>
      </w:tr>
      <w:tr w14:paraId="27F1D820" w14:textId="77777777" w:rsidTr="0001636D">
        <w:tblPrEx>
          <w:tblW w:w="0" w:type="auto"/>
          <w:jc w:val="center"/>
          <w:tblLook w:val="04A0"/>
        </w:tblPrEx>
        <w:trPr>
          <w:cantSplit/>
          <w:trHeight w:val="144"/>
          <w:jc w:val="center"/>
        </w:trPr>
        <w:tc>
          <w:tcPr>
            <w:tcW w:w="2070" w:type="dxa"/>
          </w:tcPr>
          <w:p w:rsidR="00FB54D9" w:rsidRPr="00183F79" w:rsidP="00CB1C05" w14:paraId="11B35D9F" w14:textId="77777777">
            <w:pPr>
              <w:pStyle w:val="LTableTextAbt"/>
            </w:pPr>
            <w:r w:rsidRPr="00183F79">
              <w:t>Hydrogen sulfide</w:t>
            </w:r>
          </w:p>
        </w:tc>
        <w:tc>
          <w:tcPr>
            <w:tcW w:w="2520" w:type="dxa"/>
          </w:tcPr>
          <w:p w:rsidR="00FB54D9" w:rsidRPr="00183F79" w:rsidP="00CB1C05" w14:paraId="291B47C6" w14:textId="77777777">
            <w:pPr>
              <w:pStyle w:val="CTableTextAbt"/>
            </w:pPr>
            <w:r w:rsidRPr="00183F79">
              <w:t>0.0007</w:t>
            </w:r>
          </w:p>
        </w:tc>
        <w:tc>
          <w:tcPr>
            <w:tcW w:w="2610" w:type="dxa"/>
          </w:tcPr>
          <w:p w:rsidR="00FB54D9" w:rsidRPr="00183F79" w:rsidP="00CB1C05" w14:paraId="169D3473" w14:textId="77777777">
            <w:pPr>
              <w:pStyle w:val="CTableTextAbt"/>
            </w:pPr>
            <w:r w:rsidRPr="00183F79">
              <w:t>14</w:t>
            </w:r>
          </w:p>
        </w:tc>
      </w:tr>
      <w:tr w14:paraId="58379CBF" w14:textId="77777777" w:rsidTr="0001636D">
        <w:tblPrEx>
          <w:tblW w:w="0" w:type="auto"/>
          <w:jc w:val="center"/>
          <w:tblLook w:val="04A0"/>
        </w:tblPrEx>
        <w:trPr>
          <w:cantSplit/>
          <w:trHeight w:val="144"/>
          <w:jc w:val="center"/>
        </w:trPr>
        <w:tc>
          <w:tcPr>
            <w:tcW w:w="2070" w:type="dxa"/>
          </w:tcPr>
          <w:p w:rsidR="00FB54D9" w:rsidRPr="00183F79" w:rsidP="00CB1C05" w14:paraId="03FD0DE2" w14:textId="77777777">
            <w:pPr>
              <w:pStyle w:val="LTableTextAbt"/>
            </w:pPr>
            <w:r w:rsidRPr="00183F79">
              <w:t>Acetic acid</w:t>
            </w:r>
          </w:p>
        </w:tc>
        <w:tc>
          <w:tcPr>
            <w:tcW w:w="2520" w:type="dxa"/>
          </w:tcPr>
          <w:p w:rsidR="00FB54D9" w:rsidRPr="00183F79" w:rsidP="00CB1C05" w14:paraId="1E0A4ACE" w14:textId="77777777">
            <w:pPr>
              <w:pStyle w:val="CTableTextAbt"/>
            </w:pPr>
            <w:r w:rsidRPr="00183F79">
              <w:t>2.5</w:t>
            </w:r>
          </w:p>
        </w:tc>
        <w:tc>
          <w:tcPr>
            <w:tcW w:w="2610" w:type="dxa"/>
          </w:tcPr>
          <w:p w:rsidR="00FB54D9" w:rsidRPr="00183F79" w:rsidP="00CB1C05" w14:paraId="0BE4810E" w14:textId="77777777">
            <w:pPr>
              <w:pStyle w:val="CTableTextAbt"/>
            </w:pPr>
            <w:r w:rsidRPr="00183F79">
              <w:t>25</w:t>
            </w:r>
          </w:p>
        </w:tc>
      </w:tr>
      <w:tr w14:paraId="178ED12A" w14:textId="77777777" w:rsidTr="0001636D">
        <w:tblPrEx>
          <w:tblW w:w="0" w:type="auto"/>
          <w:jc w:val="center"/>
          <w:tblLook w:val="04A0"/>
        </w:tblPrEx>
        <w:trPr>
          <w:cantSplit/>
          <w:trHeight w:val="144"/>
          <w:jc w:val="center"/>
        </w:trPr>
        <w:tc>
          <w:tcPr>
            <w:tcW w:w="2070" w:type="dxa"/>
          </w:tcPr>
          <w:p w:rsidR="00FB54D9" w:rsidRPr="00183F79" w:rsidP="00CB1C05" w14:paraId="68854119" w14:textId="77777777">
            <w:pPr>
              <w:pStyle w:val="LTableTextAbt"/>
            </w:pPr>
            <w:r w:rsidRPr="00183F79">
              <w:t>Formic acid</w:t>
            </w:r>
          </w:p>
        </w:tc>
        <w:tc>
          <w:tcPr>
            <w:tcW w:w="2520" w:type="dxa"/>
          </w:tcPr>
          <w:p w:rsidR="00FB54D9" w:rsidRPr="00183F79" w:rsidP="00CB1C05" w14:paraId="5B1F43A2" w14:textId="77777777">
            <w:pPr>
              <w:pStyle w:val="CTableTextAbt"/>
            </w:pPr>
            <w:r w:rsidRPr="00183F79">
              <w:t>0.045</w:t>
            </w:r>
          </w:p>
        </w:tc>
        <w:tc>
          <w:tcPr>
            <w:tcW w:w="2610" w:type="dxa"/>
          </w:tcPr>
          <w:p w:rsidR="00FB54D9" w:rsidRPr="00183F79" w:rsidP="00CB1C05" w14:paraId="597278BD" w14:textId="77777777">
            <w:pPr>
              <w:pStyle w:val="CTableTextAbt"/>
            </w:pPr>
            <w:r w:rsidRPr="00183F79">
              <w:t>27</w:t>
            </w:r>
          </w:p>
        </w:tc>
      </w:tr>
      <w:tr w14:paraId="7D20688E" w14:textId="77777777" w:rsidTr="0001636D">
        <w:tblPrEx>
          <w:tblW w:w="0" w:type="auto"/>
          <w:jc w:val="center"/>
          <w:tblLook w:val="04A0"/>
        </w:tblPrEx>
        <w:trPr>
          <w:cantSplit/>
          <w:trHeight w:val="144"/>
          <w:jc w:val="center"/>
        </w:trPr>
        <w:tc>
          <w:tcPr>
            <w:tcW w:w="2070" w:type="dxa"/>
          </w:tcPr>
          <w:p w:rsidR="00FB54D9" w:rsidRPr="00183F79" w:rsidP="00CB1C05" w14:paraId="5CFAFE50" w14:textId="77777777">
            <w:pPr>
              <w:pStyle w:val="LTableTextAbt"/>
            </w:pPr>
            <w:r w:rsidRPr="00183F79">
              <w:t>Naphthalene</w:t>
            </w:r>
          </w:p>
        </w:tc>
        <w:tc>
          <w:tcPr>
            <w:tcW w:w="2520" w:type="dxa"/>
          </w:tcPr>
          <w:p w:rsidR="00FB54D9" w:rsidRPr="00183F79" w:rsidP="00CB1C05" w14:paraId="23FB3CE6" w14:textId="77777777">
            <w:pPr>
              <w:pStyle w:val="CTableTextAbt"/>
            </w:pPr>
            <w:r w:rsidRPr="00183F79">
              <w:t>1.5</w:t>
            </w:r>
          </w:p>
        </w:tc>
        <w:tc>
          <w:tcPr>
            <w:tcW w:w="2610" w:type="dxa"/>
          </w:tcPr>
          <w:p w:rsidR="00FB54D9" w:rsidRPr="00183F79" w:rsidP="00CB1C05" w14:paraId="785C045D" w14:textId="77777777">
            <w:pPr>
              <w:pStyle w:val="CTableTextAbt"/>
            </w:pPr>
            <w:r w:rsidRPr="00183F79">
              <w:t>75</w:t>
            </w:r>
          </w:p>
        </w:tc>
      </w:tr>
      <w:tr w14:paraId="08BA76A7" w14:textId="77777777" w:rsidTr="0001636D">
        <w:tblPrEx>
          <w:tblW w:w="0" w:type="auto"/>
          <w:jc w:val="center"/>
          <w:tblLook w:val="04A0"/>
        </w:tblPrEx>
        <w:trPr>
          <w:cantSplit/>
          <w:trHeight w:val="144"/>
          <w:jc w:val="center"/>
        </w:trPr>
        <w:tc>
          <w:tcPr>
            <w:tcW w:w="2070" w:type="dxa"/>
          </w:tcPr>
          <w:p w:rsidR="00FB54D9" w:rsidRPr="00183F79" w:rsidP="00CB1C05" w14:paraId="5F580AB1" w14:textId="77777777">
            <w:pPr>
              <w:pStyle w:val="LTableTextAbt"/>
            </w:pPr>
            <w:r w:rsidRPr="00183F79">
              <w:t>Xylene</w:t>
            </w:r>
          </w:p>
        </w:tc>
        <w:tc>
          <w:tcPr>
            <w:tcW w:w="2520" w:type="dxa"/>
          </w:tcPr>
          <w:p w:rsidR="00FB54D9" w:rsidRPr="00183F79" w:rsidP="00CB1C05" w14:paraId="4F9F12EC" w14:textId="77777777">
            <w:pPr>
              <w:pStyle w:val="CTableTextAbt"/>
            </w:pPr>
            <w:r w:rsidRPr="00183F79">
              <w:t>0.35</w:t>
            </w:r>
          </w:p>
        </w:tc>
        <w:tc>
          <w:tcPr>
            <w:tcW w:w="2610" w:type="dxa"/>
          </w:tcPr>
          <w:p w:rsidR="00FB54D9" w:rsidRPr="00183F79" w:rsidP="00CB1C05" w14:paraId="24A5D3C8" w14:textId="77777777">
            <w:pPr>
              <w:pStyle w:val="CTableTextAbt"/>
            </w:pPr>
            <w:r w:rsidRPr="00183F79">
              <w:t>435</w:t>
            </w:r>
          </w:p>
        </w:tc>
      </w:tr>
      <w:tr w14:paraId="22F6803B" w14:textId="77777777" w:rsidTr="0001636D">
        <w:tblPrEx>
          <w:tblW w:w="0" w:type="auto"/>
          <w:jc w:val="center"/>
          <w:tblLook w:val="04A0"/>
        </w:tblPrEx>
        <w:trPr>
          <w:cantSplit/>
          <w:trHeight w:val="144"/>
          <w:jc w:val="center"/>
        </w:trPr>
        <w:tc>
          <w:tcPr>
            <w:tcW w:w="2070" w:type="dxa"/>
          </w:tcPr>
          <w:p w:rsidR="00FB54D9" w:rsidRPr="00183F79" w:rsidP="00CB1C05" w14:paraId="746693B8" w14:textId="77777777">
            <w:pPr>
              <w:pStyle w:val="LTableTextAbt"/>
            </w:pPr>
            <w:r w:rsidRPr="00183F79">
              <w:t>Acetone</w:t>
            </w:r>
          </w:p>
        </w:tc>
        <w:tc>
          <w:tcPr>
            <w:tcW w:w="2520" w:type="dxa"/>
          </w:tcPr>
          <w:p w:rsidR="00FB54D9" w:rsidRPr="00183F79" w:rsidP="00CB1C05" w14:paraId="1E3DFCBF" w14:textId="77777777">
            <w:pPr>
              <w:pStyle w:val="CTableTextAbt"/>
            </w:pPr>
            <w:r w:rsidRPr="00183F79">
              <w:t>47.5</w:t>
            </w:r>
          </w:p>
        </w:tc>
        <w:tc>
          <w:tcPr>
            <w:tcW w:w="2610" w:type="dxa"/>
          </w:tcPr>
          <w:p w:rsidR="00FB54D9" w:rsidRPr="00183F79" w:rsidP="00CB1C05" w14:paraId="4B15EB73" w14:textId="77777777">
            <w:pPr>
              <w:pStyle w:val="CTableTextAbt"/>
            </w:pPr>
            <w:r w:rsidRPr="00183F79">
              <w:t>475</w:t>
            </w:r>
          </w:p>
        </w:tc>
      </w:tr>
      <w:tr w14:paraId="0A977BE3" w14:textId="77777777" w:rsidTr="0001636D">
        <w:tblPrEx>
          <w:tblW w:w="0" w:type="auto"/>
          <w:jc w:val="center"/>
          <w:tblLook w:val="04A0"/>
        </w:tblPrEx>
        <w:trPr>
          <w:cantSplit/>
          <w:trHeight w:val="144"/>
          <w:jc w:val="center"/>
        </w:trPr>
        <w:tc>
          <w:tcPr>
            <w:tcW w:w="2070" w:type="dxa"/>
          </w:tcPr>
          <w:p w:rsidR="00FB54D9" w:rsidRPr="00183F79" w:rsidP="00CB1C05" w14:paraId="65A22F06" w14:textId="77777777">
            <w:pPr>
              <w:pStyle w:val="LTableTextAbt"/>
            </w:pPr>
            <w:r w:rsidRPr="00183F79">
              <w:t>Toluene</w:t>
            </w:r>
          </w:p>
        </w:tc>
        <w:tc>
          <w:tcPr>
            <w:tcW w:w="2520" w:type="dxa"/>
          </w:tcPr>
          <w:p w:rsidR="00FB54D9" w:rsidRPr="00183F79" w:rsidP="00CB1C05" w14:paraId="19F2DFFC" w14:textId="77777777">
            <w:pPr>
              <w:pStyle w:val="CTableTextAbt"/>
            </w:pPr>
            <w:r w:rsidRPr="00183F79">
              <w:t>8.0</w:t>
            </w:r>
          </w:p>
        </w:tc>
        <w:tc>
          <w:tcPr>
            <w:tcW w:w="2610" w:type="dxa"/>
          </w:tcPr>
          <w:p w:rsidR="00FB54D9" w:rsidRPr="00183F79" w:rsidP="00CB1C05" w14:paraId="1587821E" w14:textId="77777777">
            <w:pPr>
              <w:pStyle w:val="CTableTextAbt"/>
            </w:pPr>
            <w:r w:rsidRPr="00183F79">
              <w:t>750</w:t>
            </w:r>
          </w:p>
        </w:tc>
      </w:tr>
      <w:tr w14:paraId="4A9C8E74" w14:textId="77777777" w:rsidTr="0001636D">
        <w:tblPrEx>
          <w:tblW w:w="0" w:type="auto"/>
          <w:jc w:val="center"/>
          <w:tblLook w:val="04A0"/>
        </w:tblPrEx>
        <w:trPr>
          <w:cantSplit/>
          <w:trHeight w:val="144"/>
          <w:jc w:val="center"/>
        </w:trPr>
        <w:tc>
          <w:tcPr>
            <w:tcW w:w="2070" w:type="dxa"/>
          </w:tcPr>
          <w:p w:rsidR="00FB54D9" w:rsidRPr="00183F79" w:rsidP="00CB1C05" w14:paraId="707875C6" w14:textId="77777777">
            <w:pPr>
              <w:pStyle w:val="LTableTextAbt"/>
            </w:pPr>
            <w:r>
              <w:t>T</w:t>
            </w:r>
            <w:r w:rsidR="00AC201B">
              <w:t>richloroethylene</w:t>
            </w:r>
          </w:p>
        </w:tc>
        <w:tc>
          <w:tcPr>
            <w:tcW w:w="2520" w:type="dxa"/>
          </w:tcPr>
          <w:p w:rsidR="00FB54D9" w:rsidRPr="00183F79" w:rsidP="00CB1C05" w14:paraId="584B239D" w14:textId="77777777">
            <w:pPr>
              <w:pStyle w:val="CTableTextAbt"/>
            </w:pPr>
            <w:r w:rsidRPr="00183F79">
              <w:t>1.1</w:t>
            </w:r>
          </w:p>
        </w:tc>
        <w:tc>
          <w:tcPr>
            <w:tcW w:w="2610" w:type="dxa"/>
          </w:tcPr>
          <w:p w:rsidR="00FB54D9" w:rsidRPr="00183F79" w:rsidP="00CB1C05" w14:paraId="55A23372" w14:textId="77777777">
            <w:pPr>
              <w:pStyle w:val="CTableTextAbt"/>
            </w:pPr>
            <w:r w:rsidRPr="00183F79">
              <w:t>864</w:t>
            </w:r>
          </w:p>
        </w:tc>
      </w:tr>
      <w:tr w14:paraId="5B34BCF3" w14:textId="77777777" w:rsidTr="0001636D">
        <w:tblPrEx>
          <w:tblW w:w="0" w:type="auto"/>
          <w:jc w:val="center"/>
          <w:tblLook w:val="04A0"/>
        </w:tblPrEx>
        <w:trPr>
          <w:cantSplit/>
          <w:trHeight w:val="144"/>
          <w:jc w:val="center"/>
        </w:trPr>
        <w:tc>
          <w:tcPr>
            <w:tcW w:w="2070" w:type="dxa"/>
          </w:tcPr>
          <w:p w:rsidR="00FB54D9" w:rsidRPr="00183F79" w:rsidP="00CB1C05" w14:paraId="7311E383" w14:textId="77777777">
            <w:pPr>
              <w:pStyle w:val="LTableTextAbt"/>
            </w:pPr>
            <w:r w:rsidRPr="00183F79">
              <w:t>Ethyl benzene</w:t>
            </w:r>
          </w:p>
        </w:tc>
        <w:tc>
          <w:tcPr>
            <w:tcW w:w="2520" w:type="dxa"/>
          </w:tcPr>
          <w:p w:rsidR="00FB54D9" w:rsidRPr="00183F79" w:rsidP="00CB1C05" w14:paraId="1051FD99" w14:textId="77777777">
            <w:pPr>
              <w:pStyle w:val="CTableTextAbt"/>
            </w:pPr>
            <w:r w:rsidRPr="00183F79">
              <w:t>8.7</w:t>
            </w:r>
          </w:p>
        </w:tc>
        <w:tc>
          <w:tcPr>
            <w:tcW w:w="2610" w:type="dxa"/>
          </w:tcPr>
          <w:p w:rsidR="00FB54D9" w:rsidRPr="00183F79" w:rsidP="00CB1C05" w14:paraId="347A845D" w14:textId="77777777">
            <w:pPr>
              <w:pStyle w:val="CTableTextAbt"/>
            </w:pPr>
            <w:r w:rsidRPr="00183F79">
              <w:t>870</w:t>
            </w:r>
          </w:p>
        </w:tc>
      </w:tr>
      <w:tr w14:paraId="1706EC01" w14:textId="77777777" w:rsidTr="0001636D">
        <w:tblPrEx>
          <w:tblW w:w="0" w:type="auto"/>
          <w:jc w:val="center"/>
          <w:tblLook w:val="04A0"/>
        </w:tblPrEx>
        <w:trPr>
          <w:cantSplit/>
          <w:trHeight w:val="144"/>
          <w:jc w:val="center"/>
        </w:trPr>
        <w:tc>
          <w:tcPr>
            <w:tcW w:w="2070" w:type="dxa"/>
          </w:tcPr>
          <w:p w:rsidR="00FB54D9" w:rsidRPr="00183F79" w:rsidP="00CB1C05" w14:paraId="114195F7" w14:textId="77777777">
            <w:pPr>
              <w:pStyle w:val="LTableTextAbt"/>
            </w:pPr>
            <w:r w:rsidRPr="00183F79">
              <w:t>Cyclohexane</w:t>
            </w:r>
          </w:p>
        </w:tc>
        <w:tc>
          <w:tcPr>
            <w:tcW w:w="2520" w:type="dxa"/>
          </w:tcPr>
          <w:p w:rsidR="00FB54D9" w:rsidRPr="00183F79" w:rsidP="00CB1C05" w14:paraId="1C22D67C" w14:textId="77777777">
            <w:pPr>
              <w:pStyle w:val="CTableTextAbt"/>
            </w:pPr>
            <w:r w:rsidRPr="00183F79">
              <w:t>1.4</w:t>
            </w:r>
          </w:p>
        </w:tc>
        <w:tc>
          <w:tcPr>
            <w:tcW w:w="2610" w:type="dxa"/>
          </w:tcPr>
          <w:p w:rsidR="00FB54D9" w:rsidRPr="00183F79" w:rsidP="00CB1C05" w14:paraId="7F8B1DE6" w14:textId="77777777">
            <w:pPr>
              <w:pStyle w:val="CTableTextAbt"/>
            </w:pPr>
            <w:r w:rsidRPr="00183F79">
              <w:t>1,050</w:t>
            </w:r>
          </w:p>
        </w:tc>
      </w:tr>
      <w:tr w14:paraId="422F5204" w14:textId="77777777" w:rsidTr="0001636D">
        <w:tblPrEx>
          <w:tblW w:w="0" w:type="auto"/>
          <w:jc w:val="center"/>
          <w:tblLook w:val="04A0"/>
        </w:tblPrEx>
        <w:trPr>
          <w:cantSplit/>
          <w:trHeight w:val="144"/>
          <w:jc w:val="center"/>
        </w:trPr>
        <w:tc>
          <w:tcPr>
            <w:tcW w:w="2070" w:type="dxa"/>
          </w:tcPr>
          <w:p w:rsidR="00FB54D9" w:rsidRPr="00183F79" w:rsidP="00CB1C05" w14:paraId="7F98A81E" w14:textId="77777777">
            <w:pPr>
              <w:pStyle w:val="LTableTextAbt"/>
            </w:pPr>
            <w:r w:rsidRPr="00183F79">
              <w:t>P</w:t>
            </w:r>
            <w:r w:rsidR="00AC201B">
              <w:t>erchloroethylene</w:t>
            </w:r>
          </w:p>
        </w:tc>
        <w:tc>
          <w:tcPr>
            <w:tcW w:w="2520" w:type="dxa"/>
          </w:tcPr>
          <w:p w:rsidR="00FB54D9" w:rsidRPr="00183F79" w:rsidP="00CB1C05" w14:paraId="1E768B39" w14:textId="77777777">
            <w:pPr>
              <w:pStyle w:val="CTableTextAbt"/>
            </w:pPr>
            <w:r w:rsidRPr="00183F79">
              <w:t>31.4</w:t>
            </w:r>
          </w:p>
        </w:tc>
        <w:tc>
          <w:tcPr>
            <w:tcW w:w="2610" w:type="dxa"/>
          </w:tcPr>
          <w:p w:rsidR="00FB54D9" w:rsidRPr="00183F79" w:rsidP="00CB1C05" w14:paraId="44C7DB27" w14:textId="77777777">
            <w:pPr>
              <w:pStyle w:val="CTableTextAbt"/>
            </w:pPr>
            <w:r w:rsidRPr="00183F79">
              <w:t>1,340</w:t>
            </w:r>
          </w:p>
        </w:tc>
      </w:tr>
      <w:tr w14:paraId="5DEF2818" w14:textId="77777777" w:rsidTr="0001636D">
        <w:tblPrEx>
          <w:tblW w:w="0" w:type="auto"/>
          <w:jc w:val="center"/>
          <w:tblLook w:val="04A0"/>
        </w:tblPrEx>
        <w:trPr>
          <w:cantSplit/>
          <w:trHeight w:val="144"/>
          <w:jc w:val="center"/>
        </w:trPr>
        <w:tc>
          <w:tcPr>
            <w:tcW w:w="2070" w:type="dxa"/>
          </w:tcPr>
          <w:p w:rsidR="00FB54D9" w:rsidRPr="00183F79" w:rsidP="00CB1C05" w14:paraId="2C6A3E0B" w14:textId="77777777">
            <w:pPr>
              <w:pStyle w:val="LTableTextAbt"/>
            </w:pPr>
            <w:r>
              <w:t>Methylene Chloride</w:t>
            </w:r>
          </w:p>
        </w:tc>
        <w:tc>
          <w:tcPr>
            <w:tcW w:w="2520" w:type="dxa"/>
          </w:tcPr>
          <w:p w:rsidR="00FB54D9" w:rsidRPr="00183F79" w:rsidP="00CB1C05" w14:paraId="02DAF6A1" w14:textId="77777777">
            <w:pPr>
              <w:pStyle w:val="CTableTextAbt"/>
            </w:pPr>
            <w:r w:rsidRPr="00183F79">
              <w:t>540</w:t>
            </w:r>
          </w:p>
        </w:tc>
        <w:tc>
          <w:tcPr>
            <w:tcW w:w="2610" w:type="dxa"/>
          </w:tcPr>
          <w:p w:rsidR="00FB54D9" w:rsidRPr="00183F79" w:rsidP="00CB1C05" w14:paraId="25342EAB" w14:textId="77777777">
            <w:pPr>
              <w:pStyle w:val="CTableTextAbt"/>
            </w:pPr>
            <w:r w:rsidRPr="00183F79">
              <w:t>8,280</w:t>
            </w:r>
          </w:p>
        </w:tc>
      </w:tr>
      <w:tr w14:paraId="5332490A" w14:textId="77777777" w:rsidTr="0001636D">
        <w:tblPrEx>
          <w:tblW w:w="0" w:type="auto"/>
          <w:jc w:val="center"/>
          <w:tblLook w:val="04A0"/>
        </w:tblPrEx>
        <w:trPr>
          <w:cantSplit/>
          <w:trHeight w:val="144"/>
          <w:jc w:val="center"/>
        </w:trPr>
        <w:tc>
          <w:tcPr>
            <w:tcW w:w="2070" w:type="dxa"/>
          </w:tcPr>
          <w:p w:rsidR="00FB54D9" w:rsidRPr="00183F79" w:rsidP="00CB1C05" w14:paraId="3AE2069F" w14:textId="77777777">
            <w:pPr>
              <w:pStyle w:val="LTableTextAbt"/>
            </w:pPr>
            <w:r w:rsidRPr="00183F79">
              <w:t>Methanol</w:t>
            </w:r>
          </w:p>
        </w:tc>
        <w:tc>
          <w:tcPr>
            <w:tcW w:w="2520" w:type="dxa"/>
          </w:tcPr>
          <w:p w:rsidR="00FB54D9" w:rsidRPr="00183F79" w:rsidP="00CB1C05" w14:paraId="0C24DCCE" w14:textId="77777777">
            <w:pPr>
              <w:pStyle w:val="CTableTextAbt"/>
            </w:pPr>
            <w:r w:rsidRPr="00183F79">
              <w:t>13.1</w:t>
            </w:r>
          </w:p>
        </w:tc>
        <w:tc>
          <w:tcPr>
            <w:tcW w:w="2610" w:type="dxa"/>
          </w:tcPr>
          <w:p w:rsidR="00FB54D9" w:rsidRPr="00183F79" w:rsidP="00CB1C05" w14:paraId="7D37728B" w14:textId="77777777">
            <w:pPr>
              <w:pStyle w:val="CTableTextAbt"/>
            </w:pPr>
            <w:r w:rsidRPr="00183F79">
              <w:t>22,875</w:t>
            </w:r>
          </w:p>
        </w:tc>
      </w:tr>
      <w:tr w14:paraId="5173ED08" w14:textId="77777777" w:rsidTr="0001636D">
        <w:tblPrEx>
          <w:tblW w:w="0" w:type="auto"/>
          <w:jc w:val="center"/>
          <w:tblLook w:val="04A0"/>
        </w:tblPrEx>
        <w:trPr>
          <w:cantSplit/>
          <w:trHeight w:val="144"/>
          <w:jc w:val="center"/>
        </w:trPr>
        <w:tc>
          <w:tcPr>
            <w:tcW w:w="2070" w:type="dxa"/>
          </w:tcPr>
          <w:p w:rsidR="00FB54D9" w:rsidRPr="00183F79" w:rsidP="00CB1C05" w14:paraId="4B28D8ED" w14:textId="77777777">
            <w:pPr>
              <w:pStyle w:val="LTableTextAbt"/>
            </w:pPr>
            <w:r w:rsidRPr="00183F79">
              <w:t>Methyl acetate</w:t>
            </w:r>
          </w:p>
        </w:tc>
        <w:tc>
          <w:tcPr>
            <w:tcW w:w="2520" w:type="dxa"/>
          </w:tcPr>
          <w:p w:rsidR="00FB54D9" w:rsidRPr="00183F79" w:rsidP="00CB1C05" w14:paraId="7916E332" w14:textId="77777777">
            <w:pPr>
              <w:pStyle w:val="CTableTextAbt"/>
            </w:pPr>
            <w:r w:rsidRPr="00183F79">
              <w:t>610</w:t>
            </w:r>
          </w:p>
        </w:tc>
        <w:tc>
          <w:tcPr>
            <w:tcW w:w="2610" w:type="dxa"/>
          </w:tcPr>
          <w:p w:rsidR="00FB54D9" w:rsidRPr="00183F79" w:rsidP="00CB1C05" w14:paraId="7E16F2F7" w14:textId="77777777">
            <w:pPr>
              <w:pStyle w:val="CTableTextAbt"/>
            </w:pPr>
            <w:r w:rsidRPr="00183F79">
              <w:t>30,497</w:t>
            </w:r>
          </w:p>
        </w:tc>
      </w:tr>
    </w:tbl>
    <w:p w:rsidR="00FB54D9" w:rsidP="00CB1C05" w14:paraId="67593D1F" w14:textId="77777777"/>
    <w:p w:rsidR="00FB54D9" w:rsidP="00CB1C05" w14:paraId="658AB9B5" w14:textId="77777777">
      <w:r>
        <w:t xml:space="preserve">Solvents with low irritating concentration levels (such as below 100 </w:t>
      </w:r>
      <w:r w:rsidRPr="00113175">
        <w:t>mg/m</w:t>
      </w:r>
      <w:r w:rsidRPr="00113175">
        <w:rPr>
          <w:vertAlign w:val="superscript"/>
        </w:rPr>
        <w:t>3</w:t>
      </w:r>
      <w:r w:rsidRPr="00B85516">
        <w:t>)</w:t>
      </w:r>
      <w:r>
        <w:t>, such as hydrogen sulfide, acetic acid, and formic acid</w:t>
      </w:r>
      <w:r w:rsidR="00EC33FD">
        <w:t>, are often considered strong and offensive</w:t>
      </w:r>
      <w:r>
        <w:t xml:space="preserve">. </w:t>
      </w:r>
    </w:p>
    <w:p w:rsidR="00FB54D9" w:rsidP="00CB1C05" w14:paraId="160340BA" w14:textId="77777777">
      <w:r w:rsidRPr="00DF4149">
        <w:t xml:space="preserve">The </w:t>
      </w:r>
      <w:r>
        <w:t>low</w:t>
      </w:r>
      <w:r w:rsidR="00EC33FD">
        <w:t>est</w:t>
      </w:r>
      <w:r>
        <w:t xml:space="preserve"> odor detection levels and </w:t>
      </w:r>
      <w:r w:rsidRPr="00DF4149">
        <w:t>irritating concentration level</w:t>
      </w:r>
      <w:r>
        <w:t>s were</w:t>
      </w:r>
      <w:r w:rsidRPr="00DF4149">
        <w:t xml:space="preserve"> not found </w:t>
      </w:r>
      <w:r>
        <w:t xml:space="preserve">in the literature </w:t>
      </w:r>
      <w:r w:rsidRPr="00DF4149">
        <w:t xml:space="preserve">for many solvents used in </w:t>
      </w:r>
      <w:r>
        <w:t>brake cleaning products</w:t>
      </w:r>
      <w:r w:rsidRPr="00DF4149">
        <w:t xml:space="preserve"> such as</w:t>
      </w:r>
      <w:r>
        <w:t xml:space="preserve"> d-limonene and naphtha. </w:t>
      </w:r>
      <w:r w:rsidRPr="00DF4149">
        <w:t>However, the</w:t>
      </w:r>
      <w:r>
        <w:t xml:space="preserve">se odor </w:t>
      </w:r>
      <w:r w:rsidRPr="00DF4149">
        <w:t>level</w:t>
      </w:r>
      <w:r>
        <w:t>s were</w:t>
      </w:r>
      <w:r w:rsidRPr="00DF4149">
        <w:t xml:space="preserve"> found for many other solvents used in </w:t>
      </w:r>
      <w:r>
        <w:t>brake cleaning products</w:t>
      </w:r>
      <w:r w:rsidRPr="00DF4149">
        <w:t xml:space="preserve"> such as xylene, acetone, ethyl benzene, cyclohexane,</w:t>
      </w:r>
      <w:r>
        <w:t xml:space="preserve"> methanol, toluene,</w:t>
      </w:r>
      <w:r w:rsidRPr="00DF4149">
        <w:t xml:space="preserve"> and</w:t>
      </w:r>
      <w:r>
        <w:t xml:space="preserve"> methyl acetate.  The range of odor detection levels for these solvents was </w:t>
      </w:r>
      <w:r w:rsidR="0053167F">
        <w:t xml:space="preserve">from </w:t>
      </w:r>
      <w:r>
        <w:t xml:space="preserve">0.35 </w:t>
      </w:r>
      <w:r w:rsidRPr="00113175">
        <w:t>mg/m</w:t>
      </w:r>
      <w:r w:rsidRPr="00113175">
        <w:rPr>
          <w:vertAlign w:val="superscript"/>
        </w:rPr>
        <w:t>3</w:t>
      </w:r>
      <w:r>
        <w:t xml:space="preserve"> </w:t>
      </w:r>
      <w:r w:rsidR="0053167F">
        <w:t xml:space="preserve">(xylene) </w:t>
      </w:r>
      <w:r>
        <w:t xml:space="preserve">to 610 </w:t>
      </w:r>
      <w:r w:rsidRPr="00113175">
        <w:t>mg/m</w:t>
      </w:r>
      <w:r w:rsidRPr="00113175">
        <w:rPr>
          <w:vertAlign w:val="superscript"/>
        </w:rPr>
        <w:t>3</w:t>
      </w:r>
      <w:r w:rsidRPr="0053167F" w:rsidR="0053167F">
        <w:t xml:space="preserve"> </w:t>
      </w:r>
      <w:r w:rsidR="0053167F">
        <w:t>(methyl acetate</w:t>
      </w:r>
      <w:r>
        <w:t>). T</w:t>
      </w:r>
      <w:r w:rsidRPr="00DF4149">
        <w:t xml:space="preserve">he </w:t>
      </w:r>
      <w:r>
        <w:t xml:space="preserve">range of </w:t>
      </w:r>
      <w:r w:rsidRPr="00DF4149">
        <w:t>irritating concentration le</w:t>
      </w:r>
      <w:r>
        <w:t xml:space="preserve">vels for these solvents was 435 </w:t>
      </w:r>
      <w:r w:rsidRPr="00113175">
        <w:t>mg/m</w:t>
      </w:r>
      <w:r w:rsidRPr="00113175">
        <w:rPr>
          <w:vertAlign w:val="superscript"/>
        </w:rPr>
        <w:t>3</w:t>
      </w:r>
      <w:r w:rsidRPr="0053167F" w:rsidR="0053167F">
        <w:t xml:space="preserve"> </w:t>
      </w:r>
      <w:r w:rsidR="0053167F">
        <w:t>(</w:t>
      </w:r>
      <w:r w:rsidRPr="00DF4149" w:rsidR="0053167F">
        <w:t>xylene</w:t>
      </w:r>
      <w:r>
        <w:t xml:space="preserve">) to 30,497 </w:t>
      </w:r>
      <w:r w:rsidRPr="00113175">
        <w:t>mg/m</w:t>
      </w:r>
      <w:r w:rsidRPr="00113175">
        <w:rPr>
          <w:vertAlign w:val="superscript"/>
        </w:rPr>
        <w:t>3</w:t>
      </w:r>
      <w:r w:rsidRPr="0053167F" w:rsidR="0053167F">
        <w:t xml:space="preserve"> </w:t>
      </w:r>
      <w:r w:rsidR="0053167F">
        <w:t>(methyl acetate</w:t>
      </w:r>
      <w:r>
        <w:t xml:space="preserve">). </w:t>
      </w:r>
    </w:p>
    <w:p w:rsidR="00FB54D9" w:rsidP="00CB1C05" w14:paraId="15D6EF99" w14:textId="77777777">
      <w:r>
        <w:t xml:space="preserve">Some brake cleaner solvents such as xylene have lower odor detection and </w:t>
      </w:r>
      <w:r w:rsidRPr="00DF4149">
        <w:t>irritating concentration level</w:t>
      </w:r>
      <w:r>
        <w:t xml:space="preserve">s than </w:t>
      </w:r>
      <w:r w:rsidR="00843813">
        <w:t>PCE</w:t>
      </w:r>
      <w:r>
        <w:t xml:space="preserve">. Some solvents such as methyl acetate have higher odor detection and </w:t>
      </w:r>
      <w:r w:rsidRPr="00DF4149">
        <w:t>irritating concentration level</w:t>
      </w:r>
      <w:r>
        <w:t xml:space="preserve">s than </w:t>
      </w:r>
      <w:r w:rsidR="00843813">
        <w:t>PCE</w:t>
      </w:r>
      <w:r>
        <w:t>.</w:t>
      </w:r>
      <w:r w:rsidR="00665D13">
        <w:t xml:space="preserve"> </w:t>
      </w:r>
      <w:r>
        <w:t xml:space="preserve">Acetone </w:t>
      </w:r>
      <w:r w:rsidRPr="00D51B75">
        <w:t>provide</w:t>
      </w:r>
      <w:r>
        <w:t>s</w:t>
      </w:r>
      <w:r w:rsidRPr="00D51B75">
        <w:t xml:space="preserve"> a comparable odor </w:t>
      </w:r>
      <w:r>
        <w:t>detection threshold and irritating concentration</w:t>
      </w:r>
      <w:r w:rsidRPr="00D51B75">
        <w:t xml:space="preserve"> to</w:t>
      </w:r>
      <w:r>
        <w:t xml:space="preserve"> </w:t>
      </w:r>
      <w:r w:rsidR="00843813">
        <w:t>PCE</w:t>
      </w:r>
      <w:r>
        <w:t>. Therefore, i</w:t>
      </w:r>
      <w:r w:rsidRPr="00D51B75">
        <w:t xml:space="preserve">f </w:t>
      </w:r>
      <w:r w:rsidR="00843813">
        <w:t>PCE</w:t>
      </w:r>
      <w:r w:rsidRPr="00D51B75">
        <w:t xml:space="preserve"> </w:t>
      </w:r>
      <w:r w:rsidR="0053167F">
        <w:t>were</w:t>
      </w:r>
      <w:r w:rsidRPr="00D51B75" w:rsidR="0053167F">
        <w:t xml:space="preserve"> </w:t>
      </w:r>
      <w:r w:rsidRPr="00D51B75">
        <w:t>restricted from</w:t>
      </w:r>
      <w:r w:rsidRPr="00261C53">
        <w:t xml:space="preserve"> </w:t>
      </w:r>
      <w:r>
        <w:t>brake cleaning products</w:t>
      </w:r>
      <w:r w:rsidRPr="00D51B75">
        <w:t xml:space="preserve">, there should not be any </w:t>
      </w:r>
      <w:r>
        <w:t>barriers</w:t>
      </w:r>
      <w:r w:rsidRPr="00D51B75">
        <w:t xml:space="preserve"> to replac</w:t>
      </w:r>
      <w:r w:rsidR="0053167F">
        <w:t>ing</w:t>
      </w:r>
      <w:r w:rsidRPr="00D51B75">
        <w:t xml:space="preserve"> the </w:t>
      </w:r>
      <w:r w:rsidR="00843813">
        <w:t>PCE</w:t>
      </w:r>
      <w:r w:rsidRPr="00FD4515">
        <w:t xml:space="preserve"> product based upon odor requirements. </w:t>
      </w:r>
    </w:p>
    <w:p w:rsidR="00FB54D9" w:rsidP="00CB1C05" w14:paraId="71B273C1" w14:textId="77777777">
      <w:pPr>
        <w:pStyle w:val="Heading3"/>
      </w:pPr>
      <w:bookmarkStart w:id="465" w:name="_Toc114061930"/>
      <w:r>
        <w:t>Pricing and Customer Reviews</w:t>
      </w:r>
      <w:bookmarkEnd w:id="465"/>
    </w:p>
    <w:p w:rsidR="00FB54D9" w:rsidP="00CB1C05" w14:paraId="660FB5A3" w14:textId="77777777">
      <w:r>
        <w:t xml:space="preserve">Pricing and customer review information was accessed on publicly available websites during February 2021, and the findings are summarized in </w:t>
      </w:r>
      <w:r>
        <w:fldChar w:fldCharType="begin" w:fldLock="1"/>
      </w:r>
      <w:r>
        <w:instrText xml:space="preserve"> REF _Ref111191321 \h </w:instrText>
      </w:r>
      <w:r>
        <w:fldChar w:fldCharType="separate"/>
      </w:r>
      <w:r w:rsidRPr="00FF0452" w:rsidR="0092222B">
        <w:t xml:space="preserve">Table </w:t>
      </w:r>
      <w:r w:rsidR="0092222B">
        <w:rPr>
          <w:noProof/>
        </w:rPr>
        <w:t>5</w:t>
      </w:r>
      <w:r w:rsidR="0092222B">
        <w:noBreakHyphen/>
      </w:r>
      <w:r w:rsidR="0092222B">
        <w:rPr>
          <w:noProof/>
        </w:rPr>
        <w:t>43</w:t>
      </w:r>
      <w:r>
        <w:fldChar w:fldCharType="end"/>
      </w:r>
      <w:r>
        <w:t xml:space="preserve">. To assist in comparing prices across various products and product sizes, the prices were normalized to price per ounce. </w:t>
      </w:r>
    </w:p>
    <w:p w:rsidR="00FB54D9" w:rsidP="00CB1C05" w14:paraId="03B8183E" w14:textId="77777777">
      <w:r>
        <w:fldChar w:fldCharType="begin" w:fldLock="1"/>
      </w:r>
      <w:r>
        <w:instrText xml:space="preserve"> REF _Ref111191321 \h </w:instrText>
      </w:r>
      <w:r>
        <w:fldChar w:fldCharType="separate"/>
      </w:r>
      <w:r w:rsidRPr="00FF0452" w:rsidR="0092222B">
        <w:t xml:space="preserve">Table </w:t>
      </w:r>
      <w:r w:rsidR="0092222B">
        <w:rPr>
          <w:noProof/>
        </w:rPr>
        <w:t>5</w:t>
      </w:r>
      <w:r w:rsidR="0092222B">
        <w:noBreakHyphen/>
      </w:r>
      <w:r w:rsidR="0092222B">
        <w:rPr>
          <w:noProof/>
        </w:rPr>
        <w:t>43</w:t>
      </w:r>
      <w:r>
        <w:fldChar w:fldCharType="end"/>
      </w:r>
      <w:r>
        <w:t xml:space="preserve"> provides a representative, but not exhaustive, listing of commercially available </w:t>
      </w:r>
      <w:r>
        <w:rPr>
          <w:rFonts w:cstheme="minorHAnsi"/>
        </w:rPr>
        <w:t xml:space="preserve">brake cleaning </w:t>
      </w:r>
      <w:r>
        <w:t>products, including the supplier name, product name, URL for product information, customer reviews, and pricing information. A high level of customer satisfaction was achieved for both chlorinated and non-chlorinated brake cleaning products based on customer ratings of 4.6 or higher using a 5-star rating system.</w:t>
      </w:r>
    </w:p>
    <w:tbl>
      <w:tblPr>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65"/>
        <w:gridCol w:w="1872"/>
        <w:gridCol w:w="3744"/>
        <w:gridCol w:w="1139"/>
        <w:gridCol w:w="1021"/>
        <w:gridCol w:w="1152"/>
      </w:tblGrid>
      <w:tr w14:paraId="73208E3F" w14:textId="77777777" w:rsidTr="00E604D0">
        <w:tblPrEx>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93" w:type="dxa"/>
            <w:gridSpan w:val="6"/>
            <w:tcBorders>
              <w:top w:val="nil"/>
              <w:left w:val="nil"/>
              <w:right w:val="nil"/>
            </w:tcBorders>
            <w:shd w:val="clear" w:color="auto" w:fill="auto"/>
          </w:tcPr>
          <w:p w:rsidR="00FF0452" w:rsidRPr="00FF0452" w:rsidP="00CB1C05" w14:paraId="4886B6D3" w14:textId="77777777">
            <w:pPr>
              <w:pStyle w:val="TableTitleA"/>
              <w:rPr>
                <w:sz w:val="21"/>
                <w:szCs w:val="21"/>
              </w:rPr>
            </w:pPr>
            <w:bookmarkStart w:id="466" w:name="_Ref111191321"/>
            <w:bookmarkStart w:id="467" w:name="_Toc121142589"/>
            <w:bookmarkStart w:id="468" w:name="_Toc165379583"/>
            <w:r w:rsidRPr="00FF0452">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3</w:t>
            </w:r>
            <w:r w:rsidR="00BC4B5D">
              <w:rPr>
                <w:noProof/>
              </w:rPr>
              <w:fldChar w:fldCharType="end"/>
            </w:r>
            <w:bookmarkEnd w:id="466"/>
            <w:r w:rsidRPr="00FF0452">
              <w:t>: Commercially Available Brake Cleaning Products</w:t>
            </w:r>
            <w:bookmarkEnd w:id="467"/>
            <w:bookmarkEnd w:id="468"/>
          </w:p>
        </w:tc>
      </w:tr>
      <w:tr w14:paraId="06511A34" w14:textId="77777777" w:rsidTr="00E604D0">
        <w:tblPrEx>
          <w:tblW w:w="10093" w:type="dxa"/>
          <w:jc w:val="center"/>
          <w:tblLayout w:type="fixed"/>
          <w:tblLook w:val="04A0"/>
        </w:tblPrEx>
        <w:trPr>
          <w:cantSplit/>
          <w:trHeight w:val="20"/>
          <w:tblHeader/>
          <w:jc w:val="center"/>
        </w:trPr>
        <w:tc>
          <w:tcPr>
            <w:tcW w:w="1165" w:type="dxa"/>
            <w:shd w:val="clear" w:color="auto" w:fill="48A9C5"/>
          </w:tcPr>
          <w:p w:rsidR="00FF0452" w:rsidRPr="00A57CF8" w:rsidP="00CB1C05" w14:paraId="42FDFFAC" w14:textId="77777777">
            <w:pPr>
              <w:pStyle w:val="TableSubtitle"/>
            </w:pPr>
            <w:r w:rsidRPr="00A57CF8">
              <w:t>Supplier</w:t>
            </w:r>
          </w:p>
        </w:tc>
        <w:tc>
          <w:tcPr>
            <w:tcW w:w="1872" w:type="dxa"/>
            <w:shd w:val="clear" w:color="auto" w:fill="48A9C5"/>
          </w:tcPr>
          <w:p w:rsidR="00FF0452" w:rsidRPr="00A57CF8" w:rsidP="00CB1C05" w14:paraId="25463BD5" w14:textId="77777777">
            <w:pPr>
              <w:pStyle w:val="TableSubtitle"/>
            </w:pPr>
            <w:r w:rsidRPr="00A57CF8">
              <w:t>Product</w:t>
            </w:r>
          </w:p>
        </w:tc>
        <w:tc>
          <w:tcPr>
            <w:tcW w:w="3744" w:type="dxa"/>
            <w:shd w:val="clear" w:color="auto" w:fill="48A9C5"/>
          </w:tcPr>
          <w:p w:rsidR="00FF0452" w:rsidRPr="00A57CF8" w:rsidP="00CB1C05" w14:paraId="127225C3" w14:textId="77777777">
            <w:pPr>
              <w:pStyle w:val="TableSubtitle"/>
            </w:pPr>
            <w:r w:rsidRPr="00A57CF8">
              <w:t>Product Information</w:t>
            </w:r>
          </w:p>
        </w:tc>
        <w:tc>
          <w:tcPr>
            <w:tcW w:w="1139" w:type="dxa"/>
            <w:shd w:val="clear" w:color="auto" w:fill="48A9C5"/>
          </w:tcPr>
          <w:p w:rsidR="00FF0452" w:rsidRPr="00A57CF8" w:rsidP="00CB1C05" w14:paraId="401F52FA" w14:textId="77777777">
            <w:pPr>
              <w:pStyle w:val="TableSubtitle"/>
            </w:pPr>
            <w:r w:rsidRPr="00A57CF8">
              <w:t>Price per ounce</w:t>
            </w:r>
          </w:p>
        </w:tc>
        <w:tc>
          <w:tcPr>
            <w:tcW w:w="1021" w:type="dxa"/>
            <w:shd w:val="clear" w:color="auto" w:fill="48A9C5"/>
          </w:tcPr>
          <w:p w:rsidR="00FF0452" w:rsidRPr="00A57CF8" w:rsidP="00CB1C05" w14:paraId="0CBF0FF3" w14:textId="77777777">
            <w:pPr>
              <w:pStyle w:val="TableSubtitle"/>
            </w:pPr>
            <w:r w:rsidRPr="00A57CF8">
              <w:t>Customer rating</w:t>
            </w:r>
          </w:p>
        </w:tc>
        <w:tc>
          <w:tcPr>
            <w:tcW w:w="1152" w:type="dxa"/>
            <w:shd w:val="clear" w:color="auto" w:fill="48A9C5"/>
          </w:tcPr>
          <w:p w:rsidR="00FF0452" w:rsidRPr="00A57CF8" w:rsidP="00CB1C05" w14:paraId="18D38990" w14:textId="77777777">
            <w:pPr>
              <w:pStyle w:val="TableSubtitle"/>
            </w:pPr>
            <w:r w:rsidRPr="00A57CF8">
              <w:t>Customer reviews</w:t>
            </w:r>
          </w:p>
        </w:tc>
      </w:tr>
      <w:tr w14:paraId="1C815916" w14:textId="77777777" w:rsidTr="00E604D0">
        <w:tblPrEx>
          <w:tblW w:w="10093" w:type="dxa"/>
          <w:jc w:val="center"/>
          <w:tblLayout w:type="fixed"/>
          <w:tblLook w:val="04A0"/>
        </w:tblPrEx>
        <w:trPr>
          <w:cantSplit/>
          <w:trHeight w:val="20"/>
          <w:jc w:val="center"/>
        </w:trPr>
        <w:tc>
          <w:tcPr>
            <w:tcW w:w="1165" w:type="dxa"/>
            <w:shd w:val="clear" w:color="auto" w:fill="F1AD7A" w:themeFill="accent2" w:themeFillTint="99"/>
          </w:tcPr>
          <w:p w:rsidR="00FF0452" w:rsidRPr="00A57CF8" w:rsidP="00CB1C05" w14:paraId="7066FBE7" w14:textId="77777777">
            <w:pPr>
              <w:pStyle w:val="LTableTextAbt"/>
            </w:pPr>
            <w:r w:rsidRPr="00A57CF8">
              <w:t>Berryman</w:t>
            </w:r>
          </w:p>
        </w:tc>
        <w:tc>
          <w:tcPr>
            <w:tcW w:w="1872" w:type="dxa"/>
            <w:shd w:val="clear" w:color="auto" w:fill="F1AD7A" w:themeFill="accent2" w:themeFillTint="99"/>
          </w:tcPr>
          <w:p w:rsidR="00FF0452" w:rsidRPr="00A57CF8" w:rsidP="00CB1C05" w14:paraId="39DAC3E8" w14:textId="77777777">
            <w:pPr>
              <w:pStyle w:val="LTableTextAbt"/>
            </w:pPr>
            <w:r w:rsidRPr="00A57CF8">
              <w:t>Brake Parts Cleaner 5C-4 1420</w:t>
            </w:r>
          </w:p>
        </w:tc>
        <w:tc>
          <w:tcPr>
            <w:tcW w:w="3744" w:type="dxa"/>
            <w:shd w:val="clear" w:color="auto" w:fill="F1AD7A" w:themeFill="accent2" w:themeFillTint="99"/>
          </w:tcPr>
          <w:p w:rsidR="00FF0452" w:rsidRPr="00A57CF8" w:rsidP="00CB1C05" w14:paraId="189A5FD8" w14:textId="77777777">
            <w:pPr>
              <w:pStyle w:val="LTableTextAbt"/>
              <w:rPr>
                <w:rStyle w:val="Heading3Char"/>
                <w:rFonts w:asciiTheme="minorHAnsi" w:hAnsiTheme="minorHAnsi"/>
                <w:sz w:val="21"/>
                <w:szCs w:val="21"/>
              </w:rPr>
            </w:pPr>
            <w:r w:rsidRPr="00A57CF8">
              <w:t>https://www.amazon.com/Berryman-1420-Brake-Cleaner-Compliant/dp/B0002JM886</w:t>
            </w:r>
          </w:p>
        </w:tc>
        <w:tc>
          <w:tcPr>
            <w:tcW w:w="1139" w:type="dxa"/>
            <w:shd w:val="clear" w:color="auto" w:fill="F1AD7A" w:themeFill="accent2" w:themeFillTint="99"/>
          </w:tcPr>
          <w:p w:rsidR="00FF0452" w:rsidRPr="00A57CF8" w:rsidP="00CB1C05" w14:paraId="755B9CA9" w14:textId="77777777">
            <w:pPr>
              <w:pStyle w:val="CTableTextAbt"/>
            </w:pPr>
            <w:r w:rsidRPr="00A57CF8">
              <w:t>$0.55</w:t>
            </w:r>
          </w:p>
        </w:tc>
        <w:tc>
          <w:tcPr>
            <w:tcW w:w="1021" w:type="dxa"/>
            <w:shd w:val="clear" w:color="auto" w:fill="F1AD7A" w:themeFill="accent2" w:themeFillTint="99"/>
          </w:tcPr>
          <w:p w:rsidR="00FF0452" w:rsidRPr="00A57CF8" w:rsidP="00CB1C05" w14:paraId="5695EC44" w14:textId="77777777">
            <w:pPr>
              <w:pStyle w:val="CTableTextAbt"/>
              <w:rPr>
                <w:spacing w:val="-5"/>
              </w:rPr>
            </w:pPr>
            <w:r w:rsidRPr="00A57CF8">
              <w:t>5</w:t>
            </w:r>
          </w:p>
        </w:tc>
        <w:tc>
          <w:tcPr>
            <w:tcW w:w="1152" w:type="dxa"/>
            <w:shd w:val="clear" w:color="auto" w:fill="F1AD7A" w:themeFill="accent2" w:themeFillTint="99"/>
          </w:tcPr>
          <w:p w:rsidR="00FF0452" w:rsidRPr="00A57CF8" w:rsidP="00CB1C05" w14:paraId="5095C3B2" w14:textId="77777777">
            <w:pPr>
              <w:pStyle w:val="CTableTextAbt"/>
            </w:pPr>
            <w:r w:rsidRPr="00A57CF8">
              <w:t>4</w:t>
            </w:r>
          </w:p>
        </w:tc>
      </w:tr>
      <w:tr w14:paraId="394DAD65" w14:textId="77777777" w:rsidTr="00E604D0">
        <w:tblPrEx>
          <w:tblW w:w="10093" w:type="dxa"/>
          <w:jc w:val="center"/>
          <w:tblLayout w:type="fixed"/>
          <w:tblLook w:val="04A0"/>
        </w:tblPrEx>
        <w:trPr>
          <w:cantSplit/>
          <w:trHeight w:val="20"/>
          <w:jc w:val="center"/>
        </w:trPr>
        <w:tc>
          <w:tcPr>
            <w:tcW w:w="1165" w:type="dxa"/>
            <w:vMerge w:val="restart"/>
            <w:shd w:val="clear" w:color="auto" w:fill="F1AD7A" w:themeFill="accent2" w:themeFillTint="99"/>
          </w:tcPr>
          <w:p w:rsidR="00FF0452" w:rsidRPr="00A57CF8" w:rsidP="00CB1C05" w14:paraId="2943572B" w14:textId="77777777">
            <w:pPr>
              <w:pStyle w:val="LTableTextAbt"/>
            </w:pPr>
            <w:r w:rsidRPr="00A57CF8">
              <w:t>CRC</w:t>
            </w:r>
          </w:p>
        </w:tc>
        <w:tc>
          <w:tcPr>
            <w:tcW w:w="1872" w:type="dxa"/>
            <w:vMerge w:val="restart"/>
            <w:shd w:val="clear" w:color="auto" w:fill="F1AD7A" w:themeFill="accent2" w:themeFillTint="99"/>
          </w:tcPr>
          <w:p w:rsidR="00FF0452" w:rsidRPr="00A57CF8" w:rsidP="00CB1C05" w14:paraId="1773CC9D" w14:textId="77777777">
            <w:pPr>
              <w:pStyle w:val="LTableTextAbt"/>
            </w:pPr>
            <w:r w:rsidRPr="00A57CF8">
              <w:t>Brake Parts Cleaner Brakleen 05089</w:t>
            </w:r>
          </w:p>
        </w:tc>
        <w:tc>
          <w:tcPr>
            <w:tcW w:w="3744" w:type="dxa"/>
            <w:shd w:val="clear" w:color="auto" w:fill="F1AD7A" w:themeFill="accent2" w:themeFillTint="99"/>
          </w:tcPr>
          <w:p w:rsidR="00FF0452" w:rsidRPr="00A57CF8" w:rsidP="00CB1C05" w14:paraId="507D5B28" w14:textId="77777777">
            <w:pPr>
              <w:pStyle w:val="LTableTextAbt"/>
            </w:pPr>
            <w:hyperlink r:id="rId96" w:history="1">
              <w:r w:rsidRPr="00E34091" w:rsidR="004F366B">
                <w:t>https://www.homedepot.com/p/CRC-19-oz-Brake-Parts-Cleaner-Brakleen-05089/205021970</w:t>
              </w:r>
            </w:hyperlink>
          </w:p>
        </w:tc>
        <w:tc>
          <w:tcPr>
            <w:tcW w:w="1139" w:type="dxa"/>
            <w:shd w:val="clear" w:color="auto" w:fill="F1AD7A" w:themeFill="accent2" w:themeFillTint="99"/>
          </w:tcPr>
          <w:p w:rsidR="00FF0452" w:rsidRPr="00A57CF8" w:rsidP="00CB1C05" w14:paraId="741EE93E" w14:textId="77777777">
            <w:pPr>
              <w:pStyle w:val="CTableTextAbt"/>
            </w:pPr>
            <w:r w:rsidRPr="00A57CF8">
              <w:t>$0.26</w:t>
            </w:r>
          </w:p>
        </w:tc>
        <w:tc>
          <w:tcPr>
            <w:tcW w:w="1021" w:type="dxa"/>
            <w:shd w:val="clear" w:color="auto" w:fill="F1AD7A" w:themeFill="accent2" w:themeFillTint="99"/>
          </w:tcPr>
          <w:p w:rsidR="00FF0452" w:rsidRPr="00A57CF8" w:rsidP="00CB1C05" w14:paraId="60E6D5F3" w14:textId="77777777">
            <w:pPr>
              <w:pStyle w:val="CTableTextAbt"/>
              <w:rPr>
                <w:spacing w:val="-5"/>
              </w:rPr>
            </w:pPr>
            <w:r w:rsidRPr="00A57CF8">
              <w:rPr>
                <w:spacing w:val="-5"/>
              </w:rPr>
              <w:t>4.8</w:t>
            </w:r>
          </w:p>
        </w:tc>
        <w:tc>
          <w:tcPr>
            <w:tcW w:w="1152" w:type="dxa"/>
            <w:shd w:val="clear" w:color="auto" w:fill="F1AD7A" w:themeFill="accent2" w:themeFillTint="99"/>
          </w:tcPr>
          <w:p w:rsidR="00FF0452" w:rsidRPr="00A57CF8" w:rsidP="00CB1C05" w14:paraId="12AAB0CF" w14:textId="77777777">
            <w:pPr>
              <w:pStyle w:val="CTableTextAbt"/>
            </w:pPr>
            <w:r w:rsidRPr="00A57CF8">
              <w:t>15</w:t>
            </w:r>
          </w:p>
        </w:tc>
      </w:tr>
      <w:tr w14:paraId="08BAD4A1" w14:textId="77777777" w:rsidTr="00E604D0">
        <w:tblPrEx>
          <w:tblW w:w="10093" w:type="dxa"/>
          <w:jc w:val="center"/>
          <w:tblLayout w:type="fixed"/>
          <w:tblLook w:val="04A0"/>
        </w:tblPrEx>
        <w:trPr>
          <w:cantSplit/>
          <w:trHeight w:val="20"/>
          <w:jc w:val="center"/>
        </w:trPr>
        <w:tc>
          <w:tcPr>
            <w:tcW w:w="1165" w:type="dxa"/>
            <w:vMerge/>
            <w:shd w:val="clear" w:color="auto" w:fill="F1AD7A" w:themeFill="accent2" w:themeFillTint="99"/>
          </w:tcPr>
          <w:p w:rsidR="00FF0452" w:rsidRPr="00A57CF8" w:rsidP="00CB1C05" w14:paraId="7401DE5E" w14:textId="77777777">
            <w:pPr>
              <w:pStyle w:val="LTableTextAbt"/>
            </w:pPr>
          </w:p>
        </w:tc>
        <w:tc>
          <w:tcPr>
            <w:tcW w:w="1872" w:type="dxa"/>
            <w:vMerge/>
            <w:shd w:val="clear" w:color="auto" w:fill="F1AD7A" w:themeFill="accent2" w:themeFillTint="99"/>
          </w:tcPr>
          <w:p w:rsidR="00FF0452" w:rsidRPr="00A57CF8" w:rsidP="00CB1C05" w14:paraId="06BCC4D2" w14:textId="77777777">
            <w:pPr>
              <w:pStyle w:val="LTableTextAbt"/>
              <w:rPr>
                <w:color w:val="333333"/>
              </w:rPr>
            </w:pPr>
          </w:p>
        </w:tc>
        <w:tc>
          <w:tcPr>
            <w:tcW w:w="3744" w:type="dxa"/>
            <w:shd w:val="clear" w:color="auto" w:fill="F1AD7A" w:themeFill="accent2" w:themeFillTint="99"/>
          </w:tcPr>
          <w:p w:rsidR="00FF0452" w:rsidRPr="00E34091" w:rsidP="00CB1C05" w14:paraId="12D76BC2" w14:textId="77777777">
            <w:pPr>
              <w:pStyle w:val="LTableTextAbt"/>
            </w:pPr>
            <w:hyperlink r:id="rId97" w:history="1">
              <w:r w:rsidRPr="00E34091" w:rsidR="004F366B">
                <w:t>https://www.amazon.com/CRC-05089-BRAKLEEN-Brake-Cleaner/dp/B000LDR9HI</w:t>
              </w:r>
            </w:hyperlink>
          </w:p>
        </w:tc>
        <w:tc>
          <w:tcPr>
            <w:tcW w:w="1139" w:type="dxa"/>
            <w:shd w:val="clear" w:color="auto" w:fill="F1AD7A" w:themeFill="accent2" w:themeFillTint="99"/>
          </w:tcPr>
          <w:p w:rsidR="00FF0452" w:rsidRPr="00A57CF8" w:rsidP="00CB1C05" w14:paraId="6D4D9F2E" w14:textId="77777777">
            <w:pPr>
              <w:pStyle w:val="CTableTextAbt"/>
            </w:pPr>
            <w:r w:rsidRPr="00A57CF8">
              <w:t>$0.21</w:t>
            </w:r>
          </w:p>
        </w:tc>
        <w:tc>
          <w:tcPr>
            <w:tcW w:w="1021" w:type="dxa"/>
            <w:shd w:val="clear" w:color="auto" w:fill="F1AD7A" w:themeFill="accent2" w:themeFillTint="99"/>
          </w:tcPr>
          <w:p w:rsidR="00FF0452" w:rsidRPr="00A57CF8" w:rsidP="00CB1C05" w14:paraId="55E0A045" w14:textId="77777777">
            <w:pPr>
              <w:pStyle w:val="CTableTextAbt"/>
              <w:rPr>
                <w:spacing w:val="-5"/>
              </w:rPr>
            </w:pPr>
            <w:r w:rsidRPr="00A57CF8">
              <w:rPr>
                <w:spacing w:val="-5"/>
              </w:rPr>
              <w:t>4.8</w:t>
            </w:r>
          </w:p>
        </w:tc>
        <w:tc>
          <w:tcPr>
            <w:tcW w:w="1152" w:type="dxa"/>
            <w:shd w:val="clear" w:color="auto" w:fill="F1AD7A" w:themeFill="accent2" w:themeFillTint="99"/>
          </w:tcPr>
          <w:p w:rsidR="00FF0452" w:rsidRPr="00A57CF8" w:rsidP="00CB1C05" w14:paraId="25715AF3" w14:textId="77777777">
            <w:pPr>
              <w:pStyle w:val="CTableTextAbt"/>
              <w:rPr>
                <w:spacing w:val="-5"/>
              </w:rPr>
            </w:pPr>
            <w:r w:rsidRPr="00A57CF8">
              <w:rPr>
                <w:spacing w:val="-5"/>
              </w:rPr>
              <w:t xml:space="preserve"> </w:t>
            </w:r>
            <w:r w:rsidRPr="00A57CF8">
              <w:t>9,081</w:t>
            </w:r>
          </w:p>
        </w:tc>
      </w:tr>
      <w:tr w14:paraId="045EDD7E" w14:textId="77777777" w:rsidTr="00E604D0">
        <w:tblPrEx>
          <w:tblW w:w="10093" w:type="dxa"/>
          <w:jc w:val="center"/>
          <w:tblLayout w:type="fixed"/>
          <w:tblLook w:val="04A0"/>
        </w:tblPrEx>
        <w:trPr>
          <w:cantSplit/>
          <w:trHeight w:val="20"/>
          <w:jc w:val="center"/>
        </w:trPr>
        <w:tc>
          <w:tcPr>
            <w:tcW w:w="1165" w:type="dxa"/>
            <w:vMerge/>
            <w:shd w:val="clear" w:color="auto" w:fill="F1AD7A" w:themeFill="accent2" w:themeFillTint="99"/>
          </w:tcPr>
          <w:p w:rsidR="00FF0452" w:rsidRPr="00A57CF8" w:rsidP="00CB1C05" w14:paraId="027BC862" w14:textId="77777777">
            <w:pPr>
              <w:pStyle w:val="LTableTextAbt"/>
            </w:pPr>
          </w:p>
        </w:tc>
        <w:tc>
          <w:tcPr>
            <w:tcW w:w="1872" w:type="dxa"/>
            <w:vMerge/>
            <w:shd w:val="clear" w:color="auto" w:fill="F1AD7A" w:themeFill="accent2" w:themeFillTint="99"/>
          </w:tcPr>
          <w:p w:rsidR="00FF0452" w:rsidRPr="00A57CF8" w:rsidP="00CB1C05" w14:paraId="61C30B4D" w14:textId="77777777">
            <w:pPr>
              <w:pStyle w:val="LTableTextAbt"/>
              <w:rPr>
                <w:color w:val="333333"/>
              </w:rPr>
            </w:pPr>
          </w:p>
        </w:tc>
        <w:tc>
          <w:tcPr>
            <w:tcW w:w="3744" w:type="dxa"/>
            <w:shd w:val="clear" w:color="auto" w:fill="F1AD7A" w:themeFill="accent2" w:themeFillTint="99"/>
          </w:tcPr>
          <w:p w:rsidR="00FF0452" w:rsidRPr="00E34091" w:rsidP="00CB1C05" w14:paraId="12956F8E" w14:textId="77777777">
            <w:pPr>
              <w:pStyle w:val="LTableTextAbt"/>
            </w:pPr>
            <w:hyperlink r:id="rId98" w:history="1">
              <w:r w:rsidRPr="00E34091" w:rsidR="004F366B">
                <w:t>https://www.grainger.com/product/5YK77</w:t>
              </w:r>
            </w:hyperlink>
          </w:p>
        </w:tc>
        <w:tc>
          <w:tcPr>
            <w:tcW w:w="1139" w:type="dxa"/>
            <w:shd w:val="clear" w:color="auto" w:fill="F1AD7A" w:themeFill="accent2" w:themeFillTint="99"/>
          </w:tcPr>
          <w:p w:rsidR="00FF0452" w:rsidRPr="00A57CF8" w:rsidP="00CB1C05" w14:paraId="09E55841" w14:textId="77777777">
            <w:pPr>
              <w:pStyle w:val="CTableTextAbt"/>
            </w:pPr>
            <w:r w:rsidRPr="00A57CF8">
              <w:t>$0.41</w:t>
            </w:r>
          </w:p>
        </w:tc>
        <w:tc>
          <w:tcPr>
            <w:tcW w:w="1021" w:type="dxa"/>
            <w:shd w:val="clear" w:color="auto" w:fill="F1AD7A" w:themeFill="accent2" w:themeFillTint="99"/>
          </w:tcPr>
          <w:p w:rsidR="00FF0452" w:rsidRPr="00A57CF8" w:rsidP="00CB1C05" w14:paraId="3E777BE5" w14:textId="77777777">
            <w:pPr>
              <w:pStyle w:val="CTableTextAbt"/>
              <w:rPr>
                <w:spacing w:val="-5"/>
              </w:rPr>
            </w:pPr>
            <w:r w:rsidRPr="00A57CF8">
              <w:t>None</w:t>
            </w:r>
          </w:p>
        </w:tc>
        <w:tc>
          <w:tcPr>
            <w:tcW w:w="1152" w:type="dxa"/>
            <w:shd w:val="clear" w:color="auto" w:fill="F1AD7A" w:themeFill="accent2" w:themeFillTint="99"/>
          </w:tcPr>
          <w:p w:rsidR="00FF0452" w:rsidRPr="00A57CF8" w:rsidP="00CB1C05" w14:paraId="08D8E892" w14:textId="77777777">
            <w:pPr>
              <w:pStyle w:val="CTableTextAbt"/>
              <w:rPr>
                <w:spacing w:val="-5"/>
              </w:rPr>
            </w:pPr>
            <w:r w:rsidRPr="00A57CF8">
              <w:t>None</w:t>
            </w:r>
          </w:p>
        </w:tc>
      </w:tr>
      <w:tr w14:paraId="714B0E8C" w14:textId="77777777" w:rsidTr="00E604D0">
        <w:tblPrEx>
          <w:tblW w:w="10093" w:type="dxa"/>
          <w:jc w:val="center"/>
          <w:tblLayout w:type="fixed"/>
          <w:tblLook w:val="04A0"/>
        </w:tblPrEx>
        <w:trPr>
          <w:cantSplit/>
          <w:trHeight w:val="20"/>
          <w:jc w:val="center"/>
        </w:trPr>
        <w:tc>
          <w:tcPr>
            <w:tcW w:w="1165" w:type="dxa"/>
            <w:vMerge w:val="restart"/>
          </w:tcPr>
          <w:p w:rsidR="00FF0452" w:rsidRPr="00A57CF8" w:rsidP="00CB1C05" w14:paraId="4663E3F2" w14:textId="77777777">
            <w:pPr>
              <w:pStyle w:val="LTableTextAbt"/>
            </w:pPr>
            <w:r w:rsidRPr="00A57CF8">
              <w:t>CRC</w:t>
            </w:r>
          </w:p>
        </w:tc>
        <w:tc>
          <w:tcPr>
            <w:tcW w:w="1872" w:type="dxa"/>
            <w:vMerge w:val="restart"/>
          </w:tcPr>
          <w:p w:rsidR="00FF0452" w:rsidRPr="00A57CF8" w:rsidP="00CB1C05" w14:paraId="012C8519" w14:textId="77777777">
            <w:pPr>
              <w:pStyle w:val="LTableTextAbt"/>
            </w:pPr>
            <w:r w:rsidRPr="00A57CF8">
              <w:t>Non-Chlorinated Brake Parts Cleaner Brakleen 05054</w:t>
            </w:r>
          </w:p>
        </w:tc>
        <w:tc>
          <w:tcPr>
            <w:tcW w:w="3744" w:type="dxa"/>
          </w:tcPr>
          <w:p w:rsidR="00FF0452" w:rsidRPr="00A57CF8" w:rsidP="00CB1C05" w14:paraId="23FABCD1" w14:textId="77777777">
            <w:pPr>
              <w:pStyle w:val="LTableTextAbt"/>
            </w:pPr>
            <w:hyperlink r:id="rId99" w:history="1">
              <w:r w:rsidRPr="00E34091" w:rsidR="004F366B">
                <w:t>https://www.homedepot.com/p/CRC-14-fl-oz-Non-Chlorinated-Brake-Parts-Cleaner-Brakleen-05054/205021971</w:t>
              </w:r>
            </w:hyperlink>
          </w:p>
        </w:tc>
        <w:tc>
          <w:tcPr>
            <w:tcW w:w="1139" w:type="dxa"/>
          </w:tcPr>
          <w:p w:rsidR="00FF0452" w:rsidRPr="00A57CF8" w:rsidP="00CB1C05" w14:paraId="652A6242" w14:textId="77777777">
            <w:pPr>
              <w:pStyle w:val="CTableTextAbt"/>
            </w:pPr>
            <w:r w:rsidRPr="00A57CF8">
              <w:t>$0.30</w:t>
            </w:r>
          </w:p>
          <w:p w:rsidR="00FF0452" w:rsidRPr="00A57CF8" w:rsidP="00CB1C05" w14:paraId="26087C7F" w14:textId="77777777">
            <w:pPr>
              <w:pStyle w:val="CTableTextAbt"/>
              <w:rPr>
                <w:color w:val="333333"/>
              </w:rPr>
            </w:pPr>
          </w:p>
        </w:tc>
        <w:tc>
          <w:tcPr>
            <w:tcW w:w="1021" w:type="dxa"/>
          </w:tcPr>
          <w:p w:rsidR="00FF0452" w:rsidRPr="00A57CF8" w:rsidP="00CB1C05" w14:paraId="2E9CCF55" w14:textId="77777777">
            <w:pPr>
              <w:pStyle w:val="CTableTextAbt"/>
              <w:rPr>
                <w:color w:val="333333"/>
              </w:rPr>
            </w:pPr>
            <w:r w:rsidRPr="00A57CF8">
              <w:rPr>
                <w:color w:val="333333"/>
              </w:rPr>
              <w:t>5</w:t>
            </w:r>
          </w:p>
        </w:tc>
        <w:tc>
          <w:tcPr>
            <w:tcW w:w="1152" w:type="dxa"/>
          </w:tcPr>
          <w:p w:rsidR="00FF0452" w:rsidRPr="00A57CF8" w:rsidP="00CB1C05" w14:paraId="50CAB663" w14:textId="77777777">
            <w:pPr>
              <w:pStyle w:val="CTableTextAbt"/>
              <w:rPr>
                <w:color w:val="333333"/>
                <w:sz w:val="21"/>
                <w:szCs w:val="21"/>
              </w:rPr>
            </w:pPr>
            <w:r w:rsidRPr="00A57CF8">
              <w:rPr>
                <w:color w:val="333333"/>
              </w:rPr>
              <w:t>4</w:t>
            </w:r>
          </w:p>
          <w:p w:rsidR="00FF0452" w:rsidRPr="00A57CF8" w:rsidP="00CB1C05" w14:paraId="0BC3CAE3" w14:textId="77777777">
            <w:pPr>
              <w:pStyle w:val="CTableTextAbt"/>
            </w:pPr>
          </w:p>
        </w:tc>
      </w:tr>
      <w:tr w14:paraId="515EF091" w14:textId="77777777" w:rsidTr="00E604D0">
        <w:tblPrEx>
          <w:tblW w:w="10093" w:type="dxa"/>
          <w:jc w:val="center"/>
          <w:tblLayout w:type="fixed"/>
          <w:tblLook w:val="04A0"/>
        </w:tblPrEx>
        <w:trPr>
          <w:cantSplit/>
          <w:trHeight w:val="20"/>
          <w:jc w:val="center"/>
        </w:trPr>
        <w:tc>
          <w:tcPr>
            <w:tcW w:w="1165" w:type="dxa"/>
            <w:vMerge/>
          </w:tcPr>
          <w:p w:rsidR="00FF0452" w:rsidRPr="00A57CF8" w:rsidP="00CB1C05" w14:paraId="677A17E1" w14:textId="77777777">
            <w:pPr>
              <w:pStyle w:val="LTableTextAbt"/>
            </w:pPr>
          </w:p>
        </w:tc>
        <w:tc>
          <w:tcPr>
            <w:tcW w:w="1872" w:type="dxa"/>
            <w:vMerge/>
          </w:tcPr>
          <w:p w:rsidR="00FF0452" w:rsidRPr="00A57CF8" w:rsidP="00CB1C05" w14:paraId="51F2F8DD" w14:textId="77777777">
            <w:pPr>
              <w:pStyle w:val="LTableTextAbt"/>
            </w:pPr>
          </w:p>
        </w:tc>
        <w:tc>
          <w:tcPr>
            <w:tcW w:w="3744" w:type="dxa"/>
          </w:tcPr>
          <w:p w:rsidR="00FF0452" w:rsidRPr="00E34091" w:rsidP="00CB1C05" w14:paraId="7142263A" w14:textId="77777777">
            <w:pPr>
              <w:pStyle w:val="LTableTextAbt"/>
            </w:pPr>
            <w:hyperlink r:id="rId100" w:history="1">
              <w:r w:rsidRPr="00E34091" w:rsidR="004F366B">
                <w:t>https://www.amazon.com/CRC-05084-BRAKLEEN-Brake-Cleaner-Non-Chlorinated-14/dp/B000BXKZUQ</w:t>
              </w:r>
            </w:hyperlink>
          </w:p>
        </w:tc>
        <w:tc>
          <w:tcPr>
            <w:tcW w:w="1139" w:type="dxa"/>
          </w:tcPr>
          <w:p w:rsidR="00FF0452" w:rsidRPr="00A57CF8" w:rsidP="00CB1C05" w14:paraId="11C16726" w14:textId="77777777">
            <w:pPr>
              <w:pStyle w:val="CTableTextAbt"/>
            </w:pPr>
            <w:r w:rsidRPr="00A57CF8">
              <w:t>$0.70</w:t>
            </w:r>
          </w:p>
        </w:tc>
        <w:tc>
          <w:tcPr>
            <w:tcW w:w="1021" w:type="dxa"/>
          </w:tcPr>
          <w:p w:rsidR="00FF0452" w:rsidRPr="00A57CF8" w:rsidP="00CB1C05" w14:paraId="439EDBD2" w14:textId="77777777">
            <w:pPr>
              <w:pStyle w:val="CTableTextAbt"/>
              <w:rPr>
                <w:color w:val="333333"/>
              </w:rPr>
            </w:pPr>
            <w:r w:rsidRPr="00A57CF8">
              <w:rPr>
                <w:color w:val="333333"/>
              </w:rPr>
              <w:t>4.7</w:t>
            </w:r>
          </w:p>
        </w:tc>
        <w:tc>
          <w:tcPr>
            <w:tcW w:w="1152" w:type="dxa"/>
          </w:tcPr>
          <w:p w:rsidR="00FF0452" w:rsidRPr="00A57CF8" w:rsidP="00CB1C05" w14:paraId="4063D7EA" w14:textId="77777777">
            <w:pPr>
              <w:pStyle w:val="CTableTextAbt"/>
              <w:rPr>
                <w:color w:val="333333"/>
              </w:rPr>
            </w:pPr>
            <w:r w:rsidRPr="00A57CF8">
              <w:rPr>
                <w:color w:val="333333"/>
              </w:rPr>
              <w:t>666</w:t>
            </w:r>
          </w:p>
        </w:tc>
      </w:tr>
      <w:tr w14:paraId="0B265831" w14:textId="77777777" w:rsidTr="00E604D0">
        <w:tblPrEx>
          <w:tblW w:w="10093" w:type="dxa"/>
          <w:jc w:val="center"/>
          <w:tblLayout w:type="fixed"/>
          <w:tblLook w:val="04A0"/>
        </w:tblPrEx>
        <w:trPr>
          <w:cantSplit/>
          <w:trHeight w:val="20"/>
          <w:jc w:val="center"/>
        </w:trPr>
        <w:tc>
          <w:tcPr>
            <w:tcW w:w="1165" w:type="dxa"/>
            <w:vMerge w:val="restart"/>
          </w:tcPr>
          <w:p w:rsidR="00FF0452" w:rsidRPr="00A57CF8" w:rsidP="00CB1C05" w14:paraId="423FCC3C" w14:textId="77777777">
            <w:pPr>
              <w:pStyle w:val="LTableTextAbt"/>
            </w:pPr>
            <w:r w:rsidRPr="00A57CF8">
              <w:t>3M</w:t>
            </w:r>
          </w:p>
        </w:tc>
        <w:tc>
          <w:tcPr>
            <w:tcW w:w="1872" w:type="dxa"/>
            <w:vMerge w:val="restart"/>
          </w:tcPr>
          <w:p w:rsidR="00FF0452" w:rsidRPr="00A57CF8" w:rsidP="00CB1C05" w14:paraId="248AE04E" w14:textId="77777777">
            <w:pPr>
              <w:pStyle w:val="LTableTextAbt"/>
              <w:rPr>
                <w:shd w:val="clear" w:color="auto" w:fill="FFFFFF"/>
              </w:rPr>
            </w:pPr>
            <w:r w:rsidRPr="00A57CF8">
              <w:rPr>
                <w:shd w:val="clear" w:color="auto" w:fill="FFFFFF"/>
              </w:rPr>
              <w:t>High Power Brake Cleaner 08880</w:t>
            </w:r>
          </w:p>
        </w:tc>
        <w:tc>
          <w:tcPr>
            <w:tcW w:w="3744" w:type="dxa"/>
          </w:tcPr>
          <w:p w:rsidR="00FF0452" w:rsidRPr="00A57CF8" w:rsidP="00CB1C05" w14:paraId="7ECBE740" w14:textId="77777777">
            <w:pPr>
              <w:pStyle w:val="LTableTextAbt"/>
            </w:pPr>
            <w:hyperlink r:id="rId101" w:history="1">
              <w:r w:rsidRPr="00E34091" w:rsidR="004F366B">
                <w:t>https://www.amazon.com/3M-08880-Power-Brake-Cleaner/dp/B0002FU44K/ref=sr_1_3?dchild=1&amp;keywords=3m+brake+cleaner+08880&amp;qid=1612798683&amp;sr=8-3</w:t>
              </w:r>
            </w:hyperlink>
          </w:p>
        </w:tc>
        <w:tc>
          <w:tcPr>
            <w:tcW w:w="1139" w:type="dxa"/>
          </w:tcPr>
          <w:p w:rsidR="00FF0452" w:rsidRPr="00A57CF8" w:rsidP="00CB1C05" w14:paraId="6F737710" w14:textId="77777777">
            <w:pPr>
              <w:pStyle w:val="CTableTextAbt"/>
              <w:rPr>
                <w:lang w:val="pt-PT"/>
              </w:rPr>
            </w:pPr>
            <w:r w:rsidRPr="00A57CF8">
              <w:rPr>
                <w:lang w:val="pt-PT"/>
              </w:rPr>
              <w:t>$0.62</w:t>
            </w:r>
          </w:p>
          <w:p w:rsidR="00FF0452" w:rsidRPr="00A57CF8" w:rsidP="00CB1C05" w14:paraId="3BAB818C" w14:textId="77777777">
            <w:pPr>
              <w:pStyle w:val="CTableTextAbt"/>
            </w:pPr>
          </w:p>
        </w:tc>
        <w:tc>
          <w:tcPr>
            <w:tcW w:w="1021" w:type="dxa"/>
          </w:tcPr>
          <w:p w:rsidR="00FF0452" w:rsidRPr="00A57CF8" w:rsidP="00CB1C05" w14:paraId="3D959E84" w14:textId="77777777">
            <w:pPr>
              <w:pStyle w:val="CTableTextAbt"/>
            </w:pPr>
            <w:r w:rsidRPr="00A57CF8">
              <w:t>4.6</w:t>
            </w:r>
          </w:p>
        </w:tc>
        <w:tc>
          <w:tcPr>
            <w:tcW w:w="1152" w:type="dxa"/>
          </w:tcPr>
          <w:p w:rsidR="00FF0452" w:rsidRPr="00A57CF8" w:rsidP="00CB1C05" w14:paraId="2FEF12CF" w14:textId="77777777">
            <w:pPr>
              <w:pStyle w:val="CTableTextAbt"/>
            </w:pPr>
            <w:r w:rsidRPr="00A57CF8">
              <w:t>480</w:t>
            </w:r>
          </w:p>
          <w:p w:rsidR="00FF0452" w:rsidRPr="00A57CF8" w:rsidP="00CB1C05" w14:paraId="01B15569" w14:textId="77777777">
            <w:pPr>
              <w:pStyle w:val="CTableTextAbt"/>
            </w:pPr>
          </w:p>
        </w:tc>
      </w:tr>
      <w:tr w14:paraId="76C1680C" w14:textId="77777777" w:rsidTr="00E604D0">
        <w:tblPrEx>
          <w:tblW w:w="10093" w:type="dxa"/>
          <w:jc w:val="center"/>
          <w:tblLayout w:type="fixed"/>
          <w:tblLook w:val="04A0"/>
        </w:tblPrEx>
        <w:trPr>
          <w:cantSplit/>
          <w:trHeight w:val="20"/>
          <w:jc w:val="center"/>
        </w:trPr>
        <w:tc>
          <w:tcPr>
            <w:tcW w:w="1165" w:type="dxa"/>
            <w:vMerge/>
          </w:tcPr>
          <w:p w:rsidR="00FF0452" w:rsidRPr="00A57CF8" w:rsidP="00CB1C05" w14:paraId="5912085F" w14:textId="77777777">
            <w:pPr>
              <w:pStyle w:val="LTableTextAbt"/>
            </w:pPr>
          </w:p>
        </w:tc>
        <w:tc>
          <w:tcPr>
            <w:tcW w:w="1872" w:type="dxa"/>
            <w:vMerge/>
          </w:tcPr>
          <w:p w:rsidR="00FF0452" w:rsidRPr="00A57CF8" w:rsidP="00CB1C05" w14:paraId="23D81AAB" w14:textId="77777777">
            <w:pPr>
              <w:pStyle w:val="LTableTextAbt"/>
              <w:rPr>
                <w:shd w:val="clear" w:color="auto" w:fill="FFFFFF"/>
              </w:rPr>
            </w:pPr>
          </w:p>
        </w:tc>
        <w:tc>
          <w:tcPr>
            <w:tcW w:w="3744" w:type="dxa"/>
          </w:tcPr>
          <w:p w:rsidR="00FF0452" w:rsidRPr="00E34091" w:rsidP="00CB1C05" w14:paraId="3483C779" w14:textId="77777777">
            <w:pPr>
              <w:pStyle w:val="LTableTextAbt"/>
            </w:pPr>
            <w:hyperlink r:id="rId102" w:history="1">
              <w:r w:rsidRPr="00E34091" w:rsidR="004F366B">
                <w:t>https://shop.advanceautoparts.com/p/3m-high-power-brake-cleaner-14-oz-08880/7670001-P</w:t>
              </w:r>
            </w:hyperlink>
          </w:p>
        </w:tc>
        <w:tc>
          <w:tcPr>
            <w:tcW w:w="1139" w:type="dxa"/>
          </w:tcPr>
          <w:p w:rsidR="00FF0452" w:rsidRPr="00A57CF8" w:rsidP="00CB1C05" w14:paraId="3E882D05" w14:textId="77777777">
            <w:pPr>
              <w:pStyle w:val="CTableTextAbt"/>
            </w:pPr>
            <w:r w:rsidRPr="00A57CF8">
              <w:t xml:space="preserve">$0.39 Regular, </w:t>
            </w:r>
          </w:p>
          <w:p w:rsidR="00FF0452" w:rsidRPr="00A57CF8" w:rsidP="00CB1C05" w14:paraId="0933FE46" w14:textId="77777777">
            <w:pPr>
              <w:pStyle w:val="CTableTextAbt"/>
            </w:pPr>
            <w:r w:rsidRPr="00A57CF8">
              <w:t>$0.25</w:t>
            </w:r>
          </w:p>
          <w:p w:rsidR="00FF0452" w:rsidRPr="00A57CF8" w:rsidP="00CB1C05" w14:paraId="2AAE74A9" w14:textId="77777777">
            <w:pPr>
              <w:pStyle w:val="CTableTextAbt"/>
              <w:rPr>
                <w:lang w:val="pt-PT"/>
              </w:rPr>
            </w:pPr>
            <w:r w:rsidRPr="00A57CF8">
              <w:t>Sale</w:t>
            </w:r>
          </w:p>
        </w:tc>
        <w:tc>
          <w:tcPr>
            <w:tcW w:w="1021" w:type="dxa"/>
          </w:tcPr>
          <w:p w:rsidR="00FF0452" w:rsidRPr="00A57CF8" w:rsidP="00CB1C05" w14:paraId="01BE37D6" w14:textId="77777777">
            <w:pPr>
              <w:pStyle w:val="CTableTextAbt"/>
            </w:pPr>
            <w:r w:rsidRPr="00A57CF8">
              <w:t>4.9</w:t>
            </w:r>
          </w:p>
        </w:tc>
        <w:tc>
          <w:tcPr>
            <w:tcW w:w="1152" w:type="dxa"/>
          </w:tcPr>
          <w:p w:rsidR="00FF0452" w:rsidRPr="00A57CF8" w:rsidP="00CB1C05" w14:paraId="7970C84F" w14:textId="77777777">
            <w:pPr>
              <w:pStyle w:val="CTableTextAbt"/>
            </w:pPr>
            <w:r w:rsidRPr="00A57CF8">
              <w:t>63</w:t>
            </w:r>
          </w:p>
        </w:tc>
      </w:tr>
      <w:tr w14:paraId="36CA23CF" w14:textId="77777777" w:rsidTr="00E604D0">
        <w:tblPrEx>
          <w:tblW w:w="10093" w:type="dxa"/>
          <w:jc w:val="center"/>
          <w:tblLayout w:type="fixed"/>
          <w:tblLook w:val="04A0"/>
        </w:tblPrEx>
        <w:trPr>
          <w:cantSplit/>
          <w:trHeight w:val="20"/>
          <w:jc w:val="center"/>
        </w:trPr>
        <w:tc>
          <w:tcPr>
            <w:tcW w:w="1165" w:type="dxa"/>
          </w:tcPr>
          <w:p w:rsidR="00FF0452" w:rsidRPr="00A57CF8" w:rsidP="00CB1C05" w14:paraId="74C1941C" w14:textId="77777777">
            <w:pPr>
              <w:pStyle w:val="LTableTextAbt"/>
            </w:pPr>
            <w:r w:rsidRPr="00A57CF8">
              <w:t>3M</w:t>
            </w:r>
          </w:p>
        </w:tc>
        <w:tc>
          <w:tcPr>
            <w:tcW w:w="1872" w:type="dxa"/>
          </w:tcPr>
          <w:p w:rsidR="00FF0452" w:rsidRPr="00A57CF8" w:rsidP="00CB1C05" w14:paraId="415BEAD6" w14:textId="77777777">
            <w:pPr>
              <w:pStyle w:val="LTableTextAbt"/>
              <w:rPr>
                <w:shd w:val="clear" w:color="auto" w:fill="FFFFFF"/>
              </w:rPr>
            </w:pPr>
            <w:r w:rsidRPr="00A57CF8">
              <w:rPr>
                <w:shd w:val="clear" w:color="auto" w:fill="FFFFFF"/>
              </w:rPr>
              <w:t>High Power Brake Cleaner 08180</w:t>
            </w:r>
          </w:p>
        </w:tc>
        <w:tc>
          <w:tcPr>
            <w:tcW w:w="3744" w:type="dxa"/>
          </w:tcPr>
          <w:p w:rsidR="00FF0452" w:rsidRPr="00A57CF8" w:rsidP="00CB1C05" w14:paraId="7E4CE689" w14:textId="77777777">
            <w:pPr>
              <w:pStyle w:val="LTableTextAbt"/>
            </w:pPr>
            <w:hyperlink r:id="rId103" w:history="1">
              <w:r w:rsidRPr="00E34091" w:rsidR="004F366B">
                <w:t>https://www.amazon.com/3M-08180-Power-Brake-Cleaner/dp/B002WQHY9K</w:t>
              </w:r>
            </w:hyperlink>
          </w:p>
        </w:tc>
        <w:tc>
          <w:tcPr>
            <w:tcW w:w="1139" w:type="dxa"/>
          </w:tcPr>
          <w:p w:rsidR="00FF0452" w:rsidRPr="00A57CF8" w:rsidP="00CB1C05" w14:paraId="67350AF5" w14:textId="77777777">
            <w:pPr>
              <w:pStyle w:val="CTableTextAbt"/>
            </w:pPr>
            <w:r w:rsidRPr="00A57CF8">
              <w:t>$0.62</w:t>
            </w:r>
          </w:p>
        </w:tc>
        <w:tc>
          <w:tcPr>
            <w:tcW w:w="1021" w:type="dxa"/>
          </w:tcPr>
          <w:p w:rsidR="00FF0452" w:rsidRPr="00A57CF8" w:rsidP="00CB1C05" w14:paraId="78F23623" w14:textId="77777777">
            <w:pPr>
              <w:pStyle w:val="CTableTextAbt"/>
            </w:pPr>
            <w:r w:rsidRPr="00A57CF8">
              <w:t>4.6</w:t>
            </w:r>
          </w:p>
        </w:tc>
        <w:tc>
          <w:tcPr>
            <w:tcW w:w="1152" w:type="dxa"/>
          </w:tcPr>
          <w:p w:rsidR="00FF0452" w:rsidRPr="00A57CF8" w:rsidP="00CB1C05" w14:paraId="7F13D472" w14:textId="77777777">
            <w:pPr>
              <w:pStyle w:val="CTableTextAbt"/>
            </w:pPr>
            <w:r w:rsidRPr="00A57CF8">
              <w:t>480</w:t>
            </w:r>
          </w:p>
        </w:tc>
      </w:tr>
      <w:tr w14:paraId="30FC3240" w14:textId="77777777" w:rsidTr="00E604D0">
        <w:tblPrEx>
          <w:tblW w:w="10093" w:type="dxa"/>
          <w:jc w:val="center"/>
          <w:tblLayout w:type="fixed"/>
          <w:tblLook w:val="04A0"/>
        </w:tblPrEx>
        <w:trPr>
          <w:cantSplit/>
          <w:trHeight w:val="20"/>
          <w:jc w:val="center"/>
        </w:trPr>
        <w:tc>
          <w:tcPr>
            <w:tcW w:w="1165" w:type="dxa"/>
          </w:tcPr>
          <w:p w:rsidR="00FF0452" w:rsidRPr="00A57CF8" w:rsidP="00CB1C05" w14:paraId="03CC8290" w14:textId="77777777">
            <w:pPr>
              <w:pStyle w:val="LTableTextAbt"/>
            </w:pPr>
            <w:r w:rsidRPr="00A57CF8">
              <w:t>3M</w:t>
            </w:r>
          </w:p>
        </w:tc>
        <w:tc>
          <w:tcPr>
            <w:tcW w:w="1872" w:type="dxa"/>
          </w:tcPr>
          <w:p w:rsidR="00FF0452" w:rsidRPr="00A57CF8" w:rsidP="00CB1C05" w14:paraId="57B970EE" w14:textId="77777777">
            <w:pPr>
              <w:pStyle w:val="LTableTextAbt"/>
              <w:rPr>
                <w:spacing w:val="-5"/>
              </w:rPr>
            </w:pPr>
            <w:r w:rsidRPr="00A57CF8">
              <w:rPr>
                <w:shd w:val="clear" w:color="auto" w:fill="FFFFFF"/>
              </w:rPr>
              <w:t>High Power Brake Cleaner 08179</w:t>
            </w:r>
          </w:p>
        </w:tc>
        <w:tc>
          <w:tcPr>
            <w:tcW w:w="3744" w:type="dxa"/>
          </w:tcPr>
          <w:p w:rsidR="00FF0452" w:rsidRPr="00A57CF8" w:rsidP="00CB1C05" w14:paraId="002E3128" w14:textId="77777777">
            <w:pPr>
              <w:pStyle w:val="LTableTextAbt"/>
            </w:pPr>
            <w:hyperlink r:id="rId104" w:history="1">
              <w:r w:rsidRPr="00E34091" w:rsidR="004F366B">
                <w:t>https://www.amazon.com/3M-08179-Power-Brake-Cleaner/dp/B005RNCZ4E</w:t>
              </w:r>
            </w:hyperlink>
          </w:p>
        </w:tc>
        <w:tc>
          <w:tcPr>
            <w:tcW w:w="1139" w:type="dxa"/>
          </w:tcPr>
          <w:p w:rsidR="00FF0452" w:rsidRPr="00A57CF8" w:rsidP="00CB1C05" w14:paraId="07208514" w14:textId="77777777">
            <w:pPr>
              <w:pStyle w:val="CTableTextAbt"/>
            </w:pPr>
            <w:r w:rsidRPr="00A57CF8">
              <w:t>$0.71</w:t>
            </w:r>
          </w:p>
        </w:tc>
        <w:tc>
          <w:tcPr>
            <w:tcW w:w="1021" w:type="dxa"/>
          </w:tcPr>
          <w:p w:rsidR="00FF0452" w:rsidRPr="00A57CF8" w:rsidP="00CB1C05" w14:paraId="059E16EE" w14:textId="77777777">
            <w:pPr>
              <w:pStyle w:val="CTableTextAbt"/>
            </w:pPr>
            <w:r w:rsidRPr="00A57CF8">
              <w:t>4.6</w:t>
            </w:r>
          </w:p>
        </w:tc>
        <w:tc>
          <w:tcPr>
            <w:tcW w:w="1152" w:type="dxa"/>
          </w:tcPr>
          <w:p w:rsidR="00FF0452" w:rsidRPr="00A57CF8" w:rsidP="00CB1C05" w14:paraId="1CE24EF8" w14:textId="77777777">
            <w:pPr>
              <w:pStyle w:val="CTableTextAbt"/>
            </w:pPr>
            <w:r w:rsidRPr="00A57CF8">
              <w:t>480</w:t>
            </w:r>
          </w:p>
        </w:tc>
      </w:tr>
      <w:tr w14:paraId="51FBA680" w14:textId="77777777" w:rsidTr="00E604D0">
        <w:tblPrEx>
          <w:tblW w:w="10093" w:type="dxa"/>
          <w:jc w:val="center"/>
          <w:tblLayout w:type="fixed"/>
          <w:tblLook w:val="04A0"/>
        </w:tblPrEx>
        <w:trPr>
          <w:cantSplit/>
          <w:trHeight w:val="20"/>
          <w:jc w:val="center"/>
        </w:trPr>
        <w:tc>
          <w:tcPr>
            <w:tcW w:w="1165" w:type="dxa"/>
          </w:tcPr>
          <w:p w:rsidR="00FF0452" w:rsidRPr="00A57CF8" w:rsidP="00CB1C05" w14:paraId="56209000" w14:textId="77777777">
            <w:pPr>
              <w:pStyle w:val="LTableTextAbt"/>
            </w:pPr>
            <w:r w:rsidRPr="00A57CF8">
              <w:t>Kelly-Heartt</w:t>
            </w:r>
          </w:p>
        </w:tc>
        <w:tc>
          <w:tcPr>
            <w:tcW w:w="1872" w:type="dxa"/>
          </w:tcPr>
          <w:p w:rsidR="00FF0452" w:rsidRPr="00A57CF8" w:rsidP="00CB1C05" w14:paraId="3A41262B" w14:textId="77777777">
            <w:pPr>
              <w:pStyle w:val="LTableTextAbt"/>
              <w:rPr>
                <w:shd w:val="clear" w:color="auto" w:fill="FFFFFF"/>
              </w:rPr>
            </w:pPr>
            <w:r w:rsidRPr="00A57CF8">
              <w:rPr>
                <w:shd w:val="clear" w:color="auto" w:fill="FFFFFF"/>
              </w:rPr>
              <w:t xml:space="preserve">True- guard Brake Cleaner </w:t>
            </w:r>
          </w:p>
        </w:tc>
        <w:tc>
          <w:tcPr>
            <w:tcW w:w="3744" w:type="dxa"/>
          </w:tcPr>
          <w:p w:rsidR="00FF0452" w:rsidRPr="00A57CF8" w:rsidP="00CB1C05" w14:paraId="7062151D" w14:textId="77777777">
            <w:pPr>
              <w:pStyle w:val="LTableTextAbt"/>
            </w:pPr>
            <w:hyperlink r:id="rId105" w:history="1">
              <w:r w:rsidRPr="00E34091" w:rsidR="004F366B">
                <w:t>https://www.amazon.com/TRUEGARD-Brake-Cleaner-55-Gallon-Drum/dp/B01LW6L1CS</w:t>
              </w:r>
            </w:hyperlink>
          </w:p>
        </w:tc>
        <w:tc>
          <w:tcPr>
            <w:tcW w:w="1139" w:type="dxa"/>
          </w:tcPr>
          <w:p w:rsidR="00FF0452" w:rsidRPr="00A57CF8" w:rsidP="00CB1C05" w14:paraId="7DD0DD09" w14:textId="77777777">
            <w:pPr>
              <w:pStyle w:val="CTableTextAbt"/>
            </w:pPr>
            <w:r w:rsidRPr="00A57CF8">
              <w:t>$0.08</w:t>
            </w:r>
          </w:p>
        </w:tc>
        <w:tc>
          <w:tcPr>
            <w:tcW w:w="1021" w:type="dxa"/>
          </w:tcPr>
          <w:p w:rsidR="00FF0452" w:rsidRPr="00A57CF8" w:rsidP="00CB1C05" w14:paraId="50BCAADD" w14:textId="77777777">
            <w:pPr>
              <w:pStyle w:val="CTableTextAbt"/>
            </w:pPr>
            <w:r w:rsidRPr="00A57CF8">
              <w:t>4.5</w:t>
            </w:r>
          </w:p>
        </w:tc>
        <w:tc>
          <w:tcPr>
            <w:tcW w:w="1152" w:type="dxa"/>
          </w:tcPr>
          <w:p w:rsidR="00FF0452" w:rsidRPr="00A57CF8" w:rsidP="00CB1C05" w14:paraId="70F3BF37" w14:textId="77777777">
            <w:pPr>
              <w:pStyle w:val="CTableTextAbt"/>
            </w:pPr>
            <w:r w:rsidRPr="00A57CF8">
              <w:t>8</w:t>
            </w:r>
          </w:p>
        </w:tc>
      </w:tr>
      <w:tr w14:paraId="5F84E079" w14:textId="77777777" w:rsidTr="00E604D0">
        <w:tblPrEx>
          <w:tblW w:w="10093" w:type="dxa"/>
          <w:jc w:val="center"/>
          <w:tblLayout w:type="fixed"/>
          <w:tblLook w:val="04A0"/>
        </w:tblPrEx>
        <w:trPr>
          <w:cantSplit/>
          <w:trHeight w:val="20"/>
          <w:jc w:val="center"/>
        </w:trPr>
        <w:tc>
          <w:tcPr>
            <w:tcW w:w="1165" w:type="dxa"/>
          </w:tcPr>
          <w:p w:rsidR="00FF0452" w:rsidRPr="00A57CF8" w:rsidP="00CB1C05" w14:paraId="3E2F70B7" w14:textId="77777777">
            <w:pPr>
              <w:pStyle w:val="LTableTextAbt"/>
            </w:pPr>
            <w:r w:rsidRPr="00A57CF8">
              <w:t>CRC</w:t>
            </w:r>
          </w:p>
        </w:tc>
        <w:tc>
          <w:tcPr>
            <w:tcW w:w="1872" w:type="dxa"/>
          </w:tcPr>
          <w:p w:rsidR="00FF0452" w:rsidRPr="00A57CF8" w:rsidP="00CB1C05" w14:paraId="3D03EBC1" w14:textId="77777777">
            <w:pPr>
              <w:pStyle w:val="LTableTextAbt"/>
              <w:rPr>
                <w:shd w:val="clear" w:color="auto" w:fill="FFFFFF"/>
              </w:rPr>
            </w:pPr>
            <w:r w:rsidRPr="00A57CF8">
              <w:rPr>
                <w:shd w:val="clear" w:color="auto" w:fill="FFFFFF"/>
              </w:rPr>
              <w:t>14740 SW-23 Smart Washer Mobile SW-4 Ozzyjuice</w:t>
            </w:r>
          </w:p>
        </w:tc>
        <w:tc>
          <w:tcPr>
            <w:tcW w:w="3744" w:type="dxa"/>
          </w:tcPr>
          <w:p w:rsidR="00FF0452" w:rsidRPr="00A57CF8" w:rsidP="00CB1C05" w14:paraId="5A782BB2" w14:textId="77777777">
            <w:pPr>
              <w:pStyle w:val="LTableTextAbt"/>
            </w:pPr>
            <w:hyperlink r:id="rId106" w:history="1">
              <w:r w:rsidRPr="00E34091" w:rsidR="004F366B">
                <w:t>https://www.amazon.com/CRC-14740-Gallon-Smart-Washer/dp/B01AP9UXEI</w:t>
              </w:r>
            </w:hyperlink>
          </w:p>
        </w:tc>
        <w:tc>
          <w:tcPr>
            <w:tcW w:w="1139" w:type="dxa"/>
          </w:tcPr>
          <w:p w:rsidR="00FF0452" w:rsidRPr="00A57CF8" w:rsidP="00CB1C05" w14:paraId="4F312AAC" w14:textId="77777777">
            <w:pPr>
              <w:pStyle w:val="CTableTextAbt"/>
            </w:pPr>
            <w:r w:rsidRPr="00A57CF8">
              <w:t>$1,673</w:t>
            </w:r>
          </w:p>
          <w:p w:rsidR="00FF0452" w:rsidRPr="00A57CF8" w:rsidP="00CB1C05" w14:paraId="2C3EEE9D" w14:textId="77777777">
            <w:pPr>
              <w:pStyle w:val="CTableTextAbt"/>
            </w:pPr>
            <w:r w:rsidRPr="00A57CF8">
              <w:t>Reusable system</w:t>
            </w:r>
          </w:p>
        </w:tc>
        <w:tc>
          <w:tcPr>
            <w:tcW w:w="1021" w:type="dxa"/>
          </w:tcPr>
          <w:p w:rsidR="00FF0452" w:rsidRPr="00A57CF8" w:rsidP="00CB1C05" w14:paraId="0554C69E" w14:textId="77777777">
            <w:pPr>
              <w:pStyle w:val="CTableTextAbt"/>
            </w:pPr>
            <w:r w:rsidRPr="00A57CF8">
              <w:t>4.3</w:t>
            </w:r>
          </w:p>
        </w:tc>
        <w:tc>
          <w:tcPr>
            <w:tcW w:w="1152" w:type="dxa"/>
          </w:tcPr>
          <w:p w:rsidR="00FF0452" w:rsidRPr="00A57CF8" w:rsidP="00CB1C05" w14:paraId="20545D1D" w14:textId="77777777">
            <w:pPr>
              <w:pStyle w:val="CTableTextAbt"/>
            </w:pPr>
            <w:r w:rsidRPr="00A57CF8">
              <w:t>5</w:t>
            </w:r>
          </w:p>
        </w:tc>
      </w:tr>
      <w:tr w14:paraId="4AB54C80" w14:textId="77777777" w:rsidTr="00E604D0">
        <w:tblPrEx>
          <w:tblW w:w="10093" w:type="dxa"/>
          <w:jc w:val="center"/>
          <w:tblLayout w:type="fixed"/>
          <w:tblLook w:val="04A0"/>
        </w:tblPrEx>
        <w:trPr>
          <w:cantSplit/>
          <w:trHeight w:val="20"/>
          <w:jc w:val="center"/>
        </w:trPr>
        <w:tc>
          <w:tcPr>
            <w:tcW w:w="10093" w:type="dxa"/>
            <w:gridSpan w:val="6"/>
          </w:tcPr>
          <w:p w:rsidR="00FF0452" w:rsidRPr="00A57CF8" w:rsidP="00CB1C05" w14:paraId="07A471FB" w14:textId="77777777">
            <w:pPr>
              <w:pStyle w:val="LTableTextAbt"/>
            </w:pPr>
            <w:r w:rsidRPr="00937F5B">
              <w:rPr>
                <w:szCs w:val="18"/>
              </w:rPr>
              <w:t xml:space="preserve">Note: Orange shaded rows indicate products that contain </w:t>
            </w:r>
            <w:r>
              <w:rPr>
                <w:szCs w:val="18"/>
              </w:rPr>
              <w:t>PCE</w:t>
            </w:r>
            <w:r w:rsidRPr="00937F5B">
              <w:rPr>
                <w:szCs w:val="18"/>
              </w:rPr>
              <w:t>. Grey shaded rows indicate products that contain another one of the first 10 TSCA work plan chemicals.</w:t>
            </w:r>
          </w:p>
        </w:tc>
      </w:tr>
    </w:tbl>
    <w:p w:rsidR="0099084F" w:rsidP="00CB1C05" w14:paraId="2844ABAF" w14:textId="77777777">
      <w:pPr>
        <w:pStyle w:val="BodyText"/>
      </w:pPr>
    </w:p>
    <w:p w:rsidR="00FB54D9" w:rsidRPr="0082745E" w:rsidP="00CB1C05" w14:paraId="6D7B229A" w14:textId="77777777">
      <w:pPr>
        <w:pStyle w:val="BodyText"/>
      </w:pPr>
      <w:r w:rsidRPr="0082745E">
        <w:t xml:space="preserve">The CRC </w:t>
      </w:r>
      <w:r w:rsidRPr="0082745E">
        <w:rPr>
          <w:rFonts w:cstheme="minorHAnsi"/>
        </w:rPr>
        <w:t>brake cleaning product</w:t>
      </w:r>
      <w:r w:rsidRPr="0082745E">
        <w:t xml:space="preserve"> containing </w:t>
      </w:r>
      <w:r w:rsidR="00843813">
        <w:t>PCE</w:t>
      </w:r>
      <w:r w:rsidRPr="0082745E">
        <w:t xml:space="preserve"> has a price range of $0.21 per ounce (Amazon) to $0.41 per ounce (Grainger). The Berryman </w:t>
      </w:r>
      <w:r w:rsidRPr="0082745E">
        <w:rPr>
          <w:rFonts w:cstheme="minorHAnsi"/>
        </w:rPr>
        <w:t>brake cleaning product</w:t>
      </w:r>
      <w:r w:rsidRPr="0082745E">
        <w:t xml:space="preserve"> containing </w:t>
      </w:r>
      <w:r w:rsidR="00665D13">
        <w:t>methylene chloride</w:t>
      </w:r>
      <w:r w:rsidRPr="0082745E">
        <w:t xml:space="preserve"> has a price of $0.55 per ounce</w:t>
      </w:r>
      <w:r>
        <w:t xml:space="preserve">. </w:t>
      </w:r>
      <w:r w:rsidRPr="0082745E">
        <w:t>The non-chlorinated</w:t>
      </w:r>
      <w:r>
        <w:t>, solvent-based</w:t>
      </w:r>
      <w:r w:rsidRPr="0082745E">
        <w:t xml:space="preserve"> </w:t>
      </w:r>
      <w:r w:rsidRPr="0082745E">
        <w:rPr>
          <w:rFonts w:cstheme="minorHAnsi"/>
        </w:rPr>
        <w:t>brake cleaning products</w:t>
      </w:r>
      <w:r w:rsidRPr="0082745E">
        <w:t xml:space="preserve"> have a price range of $0.25 per ounce to $0.71 per ounce</w:t>
      </w:r>
      <w:r>
        <w:t xml:space="preserve">. </w:t>
      </w:r>
      <w:r w:rsidRPr="0082745E">
        <w:t xml:space="preserve">The </w:t>
      </w:r>
      <w:r>
        <w:t xml:space="preserve">reusable </w:t>
      </w:r>
      <w:r w:rsidRPr="0082745E">
        <w:t>aqueous brake cleaning product CRC 14740</w:t>
      </w:r>
      <w:r>
        <w:t xml:space="preserve"> </w:t>
      </w:r>
      <w:r w:rsidR="00850124">
        <w:t xml:space="preserve">is </w:t>
      </w:r>
      <w:r>
        <w:t xml:space="preserve">non-aerosol and </w:t>
      </w:r>
      <w:r w:rsidRPr="0082745E">
        <w:t xml:space="preserve">requires a heating element since the </w:t>
      </w:r>
      <w:r w:rsidRPr="00200F1F">
        <w:t>Ozzy juice temperature must be maintained at 105–115</w:t>
      </w:r>
      <w:r w:rsidR="00A02079">
        <w:t>°</w:t>
      </w:r>
      <w:r w:rsidRPr="00200F1F">
        <w:t>F</w:t>
      </w:r>
      <w:r>
        <w:t xml:space="preserve">. </w:t>
      </w:r>
      <w:r w:rsidRPr="00200F1F">
        <w:t>An OzzyMat is used as a filter and needs to be changed every 30 days</w:t>
      </w:r>
      <w:r>
        <w:t xml:space="preserve">. </w:t>
      </w:r>
      <w:r w:rsidRPr="00200F1F">
        <w:t>A price per ounce for the aqueous system was not calculated</w:t>
      </w:r>
      <w:r>
        <w:t xml:space="preserve">, but case studies by TURI and other state programs have documented overall savings at auto shops that shifted to this system. </w:t>
      </w:r>
    </w:p>
    <w:p w:rsidR="00FB54D9" w:rsidRPr="00DB1642" w:rsidP="00CB1C05" w14:paraId="27EB5978" w14:textId="77777777">
      <w:pPr>
        <w:pStyle w:val="BodyText"/>
      </w:pPr>
      <w:r>
        <w:t xml:space="preserve">Since at least one non-chlorinated </w:t>
      </w:r>
      <w:r>
        <w:rPr>
          <w:rFonts w:cstheme="minorHAnsi"/>
        </w:rPr>
        <w:t>brake cleaning product (3M 08880)</w:t>
      </w:r>
      <w:r>
        <w:t xml:space="preserve"> </w:t>
      </w:r>
      <w:r w:rsidR="00A02079">
        <w:t xml:space="preserve">that is high performing (in terms of removal time) </w:t>
      </w:r>
      <w:r>
        <w:t xml:space="preserve">has a price level in the range of products containing </w:t>
      </w:r>
      <w:r w:rsidR="00665D13">
        <w:t>methylene chloride</w:t>
      </w:r>
      <w:r>
        <w:t xml:space="preserve"> or</w:t>
      </w:r>
      <w:r w:rsidR="00665D13">
        <w:t xml:space="preserve"> </w:t>
      </w:r>
      <w:r w:rsidR="00843813">
        <w:t>PCE</w:t>
      </w:r>
      <w:r>
        <w:t xml:space="preserve">, there does not appear to be a </w:t>
      </w:r>
      <w:r w:rsidR="00987CEB">
        <w:t xml:space="preserve">cost </w:t>
      </w:r>
      <w:r>
        <w:t xml:space="preserve">barrier </w:t>
      </w:r>
      <w:r w:rsidR="00987CEB">
        <w:t>to</w:t>
      </w:r>
      <w:r>
        <w:t xml:space="preserve"> restricting the use of </w:t>
      </w:r>
      <w:r w:rsidR="00665D13">
        <w:t>methylene chloride</w:t>
      </w:r>
      <w:r>
        <w:t xml:space="preserve"> and </w:t>
      </w:r>
      <w:r w:rsidR="00843813">
        <w:t>PCE</w:t>
      </w:r>
      <w:r>
        <w:t xml:space="preserve"> brake cleaning products. </w:t>
      </w:r>
    </w:p>
    <w:p w:rsidR="00FB54D9" w:rsidP="00CB1C05" w14:paraId="0AD41D40" w14:textId="77777777">
      <w:pPr>
        <w:pStyle w:val="Heading3"/>
      </w:pPr>
      <w:bookmarkStart w:id="469" w:name="_Toc114061931"/>
      <w:r>
        <w:t>Conclusion</w:t>
      </w:r>
      <w:bookmarkEnd w:id="469"/>
    </w:p>
    <w:p w:rsidR="00FB54D9" w:rsidP="00CB1C05" w14:paraId="0672CCC3" w14:textId="77777777">
      <w:r>
        <w:t xml:space="preserve">There are alternative brake cleaners available in both aerosol and non-aerosol forms that perform the tasks needed for brake cleaning. </w:t>
      </w:r>
      <w:r w:rsidRPr="00604E3A">
        <w:t>Based upon this limited evaluation of the current market for</w:t>
      </w:r>
      <w:r w:rsidRPr="29B6084D">
        <w:t xml:space="preserve"> brake cleaning products</w:t>
      </w:r>
      <w:r w:rsidRPr="00604E3A">
        <w:t xml:space="preserve">, it appears that there </w:t>
      </w:r>
      <w:r>
        <w:t xml:space="preserve">is a potential fire safety </w:t>
      </w:r>
      <w:r w:rsidRPr="00604E3A">
        <w:t xml:space="preserve">barrier to moving from </w:t>
      </w:r>
      <w:r w:rsidR="00843813">
        <w:t>PCE</w:t>
      </w:r>
      <w:r>
        <w:t xml:space="preserve"> or </w:t>
      </w:r>
      <w:r w:rsidR="00665D13">
        <w:t>methylene-chloride</w:t>
      </w:r>
      <w:r>
        <w:t xml:space="preserve">-based </w:t>
      </w:r>
      <w:r w:rsidRPr="29B6084D">
        <w:t>brake cleaning products</w:t>
      </w:r>
      <w:r>
        <w:t xml:space="preserve"> to alternative solvent-based aerosol products, although non-aerosol and aqueous products provide alternatives </w:t>
      </w:r>
      <w:r w:rsidR="00987CEB">
        <w:t xml:space="preserve">that offer </w:t>
      </w:r>
      <w:r>
        <w:t xml:space="preserve">greater fire safety and prevent worker inhalation of asbestos, still present in some brakes and clutches, or other dusts that become airborne during the brake cleaning process. </w:t>
      </w:r>
    </w:p>
    <w:p w:rsidR="007A3CE7" w:rsidP="00CB1C05" w14:paraId="7D260444" w14:textId="77777777">
      <w:pPr>
        <w:pStyle w:val="Heading2"/>
      </w:pPr>
      <w:bookmarkStart w:id="470" w:name="_Ref112429712"/>
      <w:bookmarkStart w:id="471" w:name="_Toc114061932"/>
      <w:bookmarkStart w:id="472" w:name="_Toc165378732"/>
      <w:r w:rsidRPr="00B50EA2">
        <w:t>Liquid and Aerosol Cleaners and Degreasers:</w:t>
      </w:r>
      <w:bookmarkStart w:id="473" w:name="_Toc83394337"/>
      <w:bookmarkStart w:id="474" w:name="_Toc83397300"/>
      <w:r w:rsidRPr="007A3CE7">
        <w:t xml:space="preserve"> </w:t>
      </w:r>
      <w:r>
        <w:t>Electronics Degreasers</w:t>
      </w:r>
      <w:bookmarkEnd w:id="470"/>
      <w:bookmarkEnd w:id="471"/>
      <w:bookmarkEnd w:id="472"/>
      <w:bookmarkEnd w:id="473"/>
      <w:bookmarkEnd w:id="474"/>
    </w:p>
    <w:p w:rsidR="007A3CE7" w:rsidP="00CB1C05" w14:paraId="367EA415" w14:textId="77777777">
      <w:r>
        <w:t xml:space="preserve">Electronic degreasers and cleaners are used to remove soil, grease, oils, oxides, and handling contamination from electronics. These degreasers are made to be used on more delicate electrical contacts, conductive connectors, switches, and other components used in electronics. The products reviewed in this report are in aerosol form in volumes around 15 ounces and </w:t>
      </w:r>
      <w:r w:rsidR="00987CEB">
        <w:t xml:space="preserve">are </w:t>
      </w:r>
      <w:r>
        <w:t xml:space="preserve">available for consumer purchase. There are other industrial electronic degreasers on the market, but they were not included in this review. </w:t>
      </w:r>
    </w:p>
    <w:p w:rsidR="007A3CE7" w:rsidP="00CB1C05" w14:paraId="33698B60" w14:textId="77777777">
      <w:pPr>
        <w:pStyle w:val="Heading3"/>
      </w:pPr>
      <w:bookmarkStart w:id="475" w:name="_Toc114061933"/>
      <w:r w:rsidRPr="00D5798A">
        <w:t>Solvent Ingredients</w:t>
      </w:r>
      <w:bookmarkEnd w:id="475"/>
    </w:p>
    <w:p w:rsidR="007A3CE7" w:rsidP="00CB1C05" w14:paraId="7314C23B" w14:textId="77777777">
      <w:r>
        <w:t>The</w:t>
      </w:r>
      <w:r w:rsidRPr="0000082A">
        <w:t xml:space="preserve"> review </w:t>
      </w:r>
      <w:r>
        <w:t xml:space="preserve">included three products with </w:t>
      </w:r>
      <w:r w:rsidR="00843813">
        <w:t>PCE</w:t>
      </w:r>
      <w:r>
        <w:t>, and one with 1-</w:t>
      </w:r>
      <w:r w:rsidR="00124A45">
        <w:t>b</w:t>
      </w:r>
      <w:r>
        <w:t>romopropane</w:t>
      </w:r>
      <w:r w:rsidRPr="0000082A">
        <w:t>.</w:t>
      </w:r>
      <w:r>
        <w:t xml:space="preserve"> Five</w:t>
      </w:r>
      <w:r w:rsidRPr="0000082A">
        <w:t xml:space="preserve"> products containing alternative solvents</w:t>
      </w:r>
      <w:r>
        <w:t xml:space="preserve"> were also included</w:t>
      </w:r>
      <w:r w:rsidRPr="0000082A">
        <w:t>, including</w:t>
      </w:r>
      <w:r>
        <w:t xml:space="preserve"> t</w:t>
      </w:r>
      <w:r w:rsidRPr="00EC6F81">
        <w:t>rans-</w:t>
      </w:r>
      <w:r w:rsidR="00A038A4">
        <w:t>1,2-</w:t>
      </w:r>
      <w:r>
        <w:t>d</w:t>
      </w:r>
      <w:r w:rsidRPr="00EC6F81">
        <w:t>ichloroethylene</w:t>
      </w:r>
      <w:r>
        <w:t xml:space="preserve"> (trans</w:t>
      </w:r>
      <w:r w:rsidR="00A038A4">
        <w:t>-</w:t>
      </w:r>
      <w:r>
        <w:t>DCE), ethanol, petroleum distillates, isohexane, and others</w:t>
      </w:r>
      <w:r w:rsidRPr="000C0A5A">
        <w:t xml:space="preserve">. </w:t>
      </w:r>
      <w:r>
        <w:fldChar w:fldCharType="begin" w:fldLock="1"/>
      </w:r>
      <w:r>
        <w:instrText xml:space="preserve"> REF _Ref111198532 \h </w:instrText>
      </w:r>
      <w:r>
        <w:fldChar w:fldCharType="separate"/>
      </w:r>
      <w:r w:rsidRPr="00773C48" w:rsidR="0092222B">
        <w:t xml:space="preserve">Table </w:t>
      </w:r>
      <w:r w:rsidR="0092222B">
        <w:rPr>
          <w:noProof/>
        </w:rPr>
        <w:t>5</w:t>
      </w:r>
      <w:r w:rsidR="0092222B">
        <w:noBreakHyphen/>
      </w:r>
      <w:r w:rsidR="0092222B">
        <w:rPr>
          <w:noProof/>
        </w:rPr>
        <w:t>44</w:t>
      </w:r>
      <w:r>
        <w:fldChar w:fldCharType="end"/>
      </w:r>
      <w:r>
        <w:t xml:space="preserve"> shows the list of products reviewed for this report and their primary solvent ingredients.</w:t>
      </w:r>
    </w:p>
    <w:tbl>
      <w:tblPr>
        <w:tblW w:w="10080" w:type="dxa"/>
        <w:jc w:val="center"/>
        <w:tblLayout w:type="fixed"/>
        <w:tblLook w:val="04A0"/>
      </w:tblPr>
      <w:tblGrid>
        <w:gridCol w:w="1340"/>
        <w:gridCol w:w="1720"/>
        <w:gridCol w:w="2160"/>
        <w:gridCol w:w="1440"/>
        <w:gridCol w:w="1980"/>
        <w:gridCol w:w="1440"/>
      </w:tblGrid>
      <w:tr w14:paraId="3302FFC3" w14:textId="77777777" w:rsidTr="00E604D0">
        <w:tblPrEx>
          <w:tblW w:w="10080" w:type="dxa"/>
          <w:jc w:val="center"/>
          <w:tblLayout w:type="fixed"/>
          <w:tblLook w:val="04A0"/>
        </w:tblPrEx>
        <w:trPr>
          <w:cantSplit/>
          <w:trHeight w:val="20"/>
          <w:tblHeader/>
          <w:jc w:val="center"/>
        </w:trPr>
        <w:tc>
          <w:tcPr>
            <w:tcW w:w="10080" w:type="dxa"/>
            <w:gridSpan w:val="6"/>
            <w:tcBorders>
              <w:bottom w:val="single" w:sz="4" w:space="0" w:color="auto"/>
            </w:tcBorders>
            <w:shd w:val="clear" w:color="auto" w:fill="auto"/>
            <w:vAlign w:val="center"/>
          </w:tcPr>
          <w:p w:rsidR="00773C48" w:rsidRPr="00773C48" w:rsidP="00CB1C05" w14:paraId="7E6C41E6" w14:textId="77777777">
            <w:pPr>
              <w:pStyle w:val="TableTitleA"/>
            </w:pPr>
            <w:bookmarkStart w:id="476" w:name="_Ref111198532"/>
            <w:bookmarkStart w:id="477" w:name="_Toc121142590"/>
            <w:bookmarkStart w:id="478" w:name="_Toc165379584"/>
            <w:r w:rsidRPr="00773C48">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4</w:t>
            </w:r>
            <w:r w:rsidR="00BC4B5D">
              <w:rPr>
                <w:noProof/>
              </w:rPr>
              <w:fldChar w:fldCharType="end"/>
            </w:r>
            <w:bookmarkEnd w:id="476"/>
            <w:r w:rsidRPr="00773C48">
              <w:t>: Safety Data Sheets and Solvent Ingredients with Concentrations of 5 Percent or Higher</w:t>
            </w:r>
            <w:bookmarkEnd w:id="477"/>
            <w:bookmarkEnd w:id="478"/>
            <w:r w:rsidRPr="00773C48">
              <w:t xml:space="preserve"> </w:t>
            </w:r>
          </w:p>
          <w:p w:rsidR="00773C48" w:rsidRPr="009D5582" w:rsidP="00CB1C05" w14:paraId="1A29071F" w14:textId="77777777">
            <w:pPr>
              <w:pStyle w:val="TableTitleA"/>
              <w:rPr>
                <w:b/>
                <w:bCs/>
                <w:color w:val="000000"/>
              </w:rPr>
            </w:pPr>
            <w:r w:rsidRPr="00773C48">
              <w:t>for Reviewed Electronics Degreasers</w:t>
            </w:r>
          </w:p>
        </w:tc>
      </w:tr>
      <w:tr w14:paraId="28213A0B" w14:textId="77777777" w:rsidTr="00E604D0">
        <w:tblPrEx>
          <w:tblW w:w="10080"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773C48" w:rsidRPr="009D5582" w:rsidP="00CB1C05" w14:paraId="151AAAF8" w14:textId="77777777">
            <w:pPr>
              <w:pStyle w:val="TableSubtitle"/>
            </w:pPr>
            <w:r w:rsidRPr="009D5582">
              <w:t>Supplier</w:t>
            </w:r>
          </w:p>
        </w:tc>
        <w:tc>
          <w:tcPr>
            <w:tcW w:w="1720" w:type="dxa"/>
            <w:tcBorders>
              <w:top w:val="single" w:sz="4" w:space="0" w:color="auto"/>
              <w:left w:val="nil"/>
              <w:bottom w:val="single" w:sz="4" w:space="0" w:color="auto"/>
              <w:right w:val="single" w:sz="4" w:space="0" w:color="auto"/>
            </w:tcBorders>
            <w:shd w:val="clear" w:color="auto" w:fill="48A9C5"/>
            <w:vAlign w:val="center"/>
            <w:hideMark/>
          </w:tcPr>
          <w:p w:rsidR="00773C48" w:rsidRPr="009D5582" w:rsidP="00CB1C05" w14:paraId="3B1D9861" w14:textId="77777777">
            <w:pPr>
              <w:pStyle w:val="TableSubtitle"/>
            </w:pPr>
            <w:r w:rsidRPr="009D5582">
              <w:t>Product</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773C48" w:rsidRPr="009D5582" w:rsidP="00CB1C05" w14:paraId="796B821F" w14:textId="77777777">
            <w:pPr>
              <w:pStyle w:val="TableSubtitle"/>
            </w:pPr>
            <w:r w:rsidRPr="009D5582">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773C48" w:rsidRPr="009D5582" w:rsidP="00CB1C05" w14:paraId="2C6BEB01" w14:textId="77777777">
            <w:pPr>
              <w:pStyle w:val="TableSubtitle"/>
            </w:pPr>
            <w:r w:rsidRPr="009D5582">
              <w:t>SDS date</w:t>
            </w:r>
          </w:p>
        </w:tc>
        <w:tc>
          <w:tcPr>
            <w:tcW w:w="1980" w:type="dxa"/>
            <w:tcBorders>
              <w:top w:val="single" w:sz="4" w:space="0" w:color="auto"/>
              <w:left w:val="nil"/>
              <w:bottom w:val="single" w:sz="4" w:space="0" w:color="auto"/>
              <w:right w:val="single" w:sz="4" w:space="0" w:color="auto"/>
            </w:tcBorders>
            <w:shd w:val="clear" w:color="auto" w:fill="48A9C5"/>
            <w:vAlign w:val="center"/>
            <w:hideMark/>
          </w:tcPr>
          <w:p w:rsidR="00773C48" w:rsidRPr="009D5582" w:rsidP="00CB1C05" w14:paraId="43235610" w14:textId="77777777">
            <w:pPr>
              <w:pStyle w:val="TableSubtitle"/>
            </w:pPr>
            <w:r w:rsidRPr="009D5582">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773C48" w:rsidRPr="009D5582" w:rsidP="00CB1C05" w14:paraId="3DA96F57" w14:textId="77777777">
            <w:pPr>
              <w:pStyle w:val="TableSubtitle"/>
            </w:pPr>
            <w:r w:rsidRPr="009D5582">
              <w:t>Concentration (%)</w:t>
            </w:r>
          </w:p>
        </w:tc>
      </w:tr>
      <w:tr w14:paraId="72673F23" w14:textId="77777777" w:rsidTr="00E604D0">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1DBC7EE1" w14:textId="77777777">
            <w:pPr>
              <w:pStyle w:val="LTableTextAbt"/>
            </w:pPr>
            <w:r w:rsidRPr="009D5582">
              <w:t>CRC</w:t>
            </w:r>
          </w:p>
        </w:tc>
        <w:tc>
          <w:tcPr>
            <w:tcW w:w="172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635C5122" w14:textId="77777777">
            <w:pPr>
              <w:pStyle w:val="LTableTextAbt"/>
            </w:pPr>
            <w:r w:rsidRPr="009D5582">
              <w:t>Lectra Clean Heavy Duty Electrical Parts Degreaser</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73C48" w:rsidRPr="00E34091" w:rsidP="00CB1C05" w14:paraId="67A1658F" w14:textId="77777777">
            <w:pPr>
              <w:pStyle w:val="LTableTextAbt"/>
            </w:pPr>
            <w:hyperlink r:id="rId107" w:history="1">
              <w:r w:rsidRPr="00E34091" w:rsidR="004F366B">
                <w:t>http://docs.crcindustries.com/msds/1003177E.pdf</w:t>
              </w:r>
            </w:hyperlink>
          </w:p>
        </w:tc>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35C2017B" w14:textId="77777777">
            <w:pPr>
              <w:pStyle w:val="LTableTextAbt"/>
            </w:pPr>
            <w:r w:rsidRPr="009D5582">
              <w:t>01 November 2017</w:t>
            </w:r>
          </w:p>
        </w:tc>
        <w:tc>
          <w:tcPr>
            <w:tcW w:w="1980" w:type="dxa"/>
            <w:tcBorders>
              <w:top w:val="nil"/>
              <w:left w:val="nil"/>
              <w:bottom w:val="single" w:sz="4" w:space="0" w:color="auto"/>
              <w:right w:val="single" w:sz="4" w:space="0" w:color="auto"/>
            </w:tcBorders>
            <w:shd w:val="clear" w:color="auto" w:fill="F1AD7A" w:themeFill="accent2" w:themeFillTint="99"/>
          </w:tcPr>
          <w:p w:rsidR="00773C48" w:rsidRPr="009D5582" w:rsidP="00CB1C05" w14:paraId="6EBFA00D" w14:textId="77777777">
            <w:pPr>
              <w:pStyle w:val="LTableTextAbt"/>
            </w:pPr>
            <w:r>
              <w:t>Perchloroethylene</w:t>
            </w:r>
          </w:p>
        </w:tc>
        <w:tc>
          <w:tcPr>
            <w:tcW w:w="1440" w:type="dxa"/>
            <w:tcBorders>
              <w:top w:val="nil"/>
              <w:left w:val="nil"/>
              <w:bottom w:val="single" w:sz="4" w:space="0" w:color="auto"/>
              <w:right w:val="single" w:sz="4" w:space="0" w:color="auto"/>
            </w:tcBorders>
            <w:shd w:val="clear" w:color="auto" w:fill="F1AD7A" w:themeFill="accent2" w:themeFillTint="99"/>
          </w:tcPr>
          <w:p w:rsidR="00773C48" w:rsidRPr="009D5582" w:rsidP="00CB1C05" w14:paraId="486C00CB" w14:textId="77777777">
            <w:pPr>
              <w:pStyle w:val="CTableTextAbt"/>
            </w:pPr>
            <w:r w:rsidRPr="009D5582">
              <w:t>90 - 100</w:t>
            </w:r>
          </w:p>
        </w:tc>
      </w:tr>
      <w:tr w14:paraId="3B3EECB1" w14:textId="77777777" w:rsidTr="00E604D0">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7DEE2848" w14:textId="77777777">
            <w:pPr>
              <w:pStyle w:val="LTableTextAbt"/>
            </w:pPr>
            <w:r w:rsidRPr="009D5582">
              <w:t>CRC</w:t>
            </w:r>
          </w:p>
        </w:tc>
        <w:tc>
          <w:tcPr>
            <w:tcW w:w="172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348C5B0D" w14:textId="77777777">
            <w:pPr>
              <w:pStyle w:val="LTableTextAbt"/>
            </w:pPr>
            <w:r w:rsidRPr="009D5582">
              <w:t>Electrical Parts Cleaner</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73C48" w:rsidRPr="00E34091" w:rsidP="00CB1C05" w14:paraId="078DD62C" w14:textId="77777777">
            <w:pPr>
              <w:pStyle w:val="LTableTextAbt"/>
            </w:pPr>
            <w:hyperlink r:id="rId108" w:history="1">
              <w:r w:rsidRPr="00E34091" w:rsidR="004F366B">
                <w:t>http://docs.crcindustries.com/msds/1003236E.pdf</w:t>
              </w:r>
            </w:hyperlink>
          </w:p>
        </w:tc>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675DFE4B" w14:textId="77777777">
            <w:pPr>
              <w:pStyle w:val="LTableTextAbt"/>
            </w:pPr>
            <w:r w:rsidRPr="009D5582">
              <w:t>25 October 2017</w:t>
            </w:r>
          </w:p>
        </w:tc>
        <w:tc>
          <w:tcPr>
            <w:tcW w:w="1980" w:type="dxa"/>
            <w:tcBorders>
              <w:top w:val="nil"/>
              <w:left w:val="nil"/>
              <w:bottom w:val="single" w:sz="4" w:space="0" w:color="auto"/>
              <w:right w:val="single" w:sz="4" w:space="0" w:color="auto"/>
            </w:tcBorders>
            <w:shd w:val="clear" w:color="auto" w:fill="F1AD7A" w:themeFill="accent2" w:themeFillTint="99"/>
          </w:tcPr>
          <w:p w:rsidR="00773C48" w:rsidRPr="009D5582" w:rsidP="00CB1C05" w14:paraId="1BF178D0" w14:textId="77777777">
            <w:pPr>
              <w:pStyle w:val="LTableTextAbt"/>
            </w:pPr>
            <w:r>
              <w:t>Perchloroethylene</w:t>
            </w:r>
          </w:p>
        </w:tc>
        <w:tc>
          <w:tcPr>
            <w:tcW w:w="1440" w:type="dxa"/>
            <w:tcBorders>
              <w:top w:val="nil"/>
              <w:left w:val="nil"/>
              <w:bottom w:val="single" w:sz="4" w:space="0" w:color="auto"/>
              <w:right w:val="single" w:sz="4" w:space="0" w:color="auto"/>
            </w:tcBorders>
            <w:shd w:val="clear" w:color="auto" w:fill="F1AD7A" w:themeFill="accent2" w:themeFillTint="99"/>
          </w:tcPr>
          <w:p w:rsidR="00773C48" w:rsidRPr="009D5582" w:rsidP="00CB1C05" w14:paraId="19B476D1" w14:textId="77777777">
            <w:pPr>
              <w:pStyle w:val="CTableTextAbt"/>
            </w:pPr>
            <w:r w:rsidRPr="009D5582">
              <w:t>90 - 100</w:t>
            </w:r>
          </w:p>
        </w:tc>
      </w:tr>
      <w:tr w14:paraId="32FE37B1" w14:textId="77777777" w:rsidTr="00E604D0">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780B280D" w14:textId="77777777">
            <w:pPr>
              <w:pStyle w:val="LTableTextAbt"/>
            </w:pPr>
            <w:r w:rsidRPr="009D5582">
              <w:t>CRC</w:t>
            </w:r>
          </w:p>
        </w:tc>
        <w:tc>
          <w:tcPr>
            <w:tcW w:w="172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5F0C6E30" w14:textId="77777777">
            <w:pPr>
              <w:pStyle w:val="LTableTextAbt"/>
            </w:pPr>
            <w:r w:rsidRPr="009D5582">
              <w:t>Lectra Motive Electric Parts Cleaner</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73C48" w:rsidRPr="00E34091" w:rsidP="00CB1C05" w14:paraId="7AEBFDD4" w14:textId="77777777">
            <w:pPr>
              <w:pStyle w:val="LTableTextAbt"/>
            </w:pPr>
            <w:hyperlink r:id="rId109" w:history="1">
              <w:r w:rsidRPr="00E34091" w:rsidR="004F366B">
                <w:t>http://docs.crcindustries.com/msds/1003634E.pdf</w:t>
              </w:r>
            </w:hyperlink>
          </w:p>
        </w:tc>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773C48" w:rsidRPr="009D5582" w:rsidP="00CB1C05" w14:paraId="4A75986A" w14:textId="77777777">
            <w:pPr>
              <w:pStyle w:val="LTableTextAbt"/>
            </w:pPr>
            <w:r w:rsidRPr="009D5582">
              <w:t>30 June 2021</w:t>
            </w:r>
          </w:p>
        </w:tc>
        <w:tc>
          <w:tcPr>
            <w:tcW w:w="1980" w:type="dxa"/>
            <w:tcBorders>
              <w:top w:val="nil"/>
              <w:left w:val="nil"/>
              <w:bottom w:val="single" w:sz="4" w:space="0" w:color="auto"/>
              <w:right w:val="single" w:sz="4" w:space="0" w:color="auto"/>
            </w:tcBorders>
            <w:shd w:val="clear" w:color="auto" w:fill="F1AD7A" w:themeFill="accent2" w:themeFillTint="99"/>
          </w:tcPr>
          <w:p w:rsidR="00773C48" w:rsidRPr="009D5582" w:rsidP="00CB1C05" w14:paraId="1C64F1A7" w14:textId="77777777">
            <w:pPr>
              <w:pStyle w:val="LTableTextAbt"/>
            </w:pPr>
            <w:r>
              <w:t>Perchloroethylene</w:t>
            </w:r>
          </w:p>
        </w:tc>
        <w:tc>
          <w:tcPr>
            <w:tcW w:w="1440" w:type="dxa"/>
            <w:tcBorders>
              <w:top w:val="nil"/>
              <w:left w:val="nil"/>
              <w:bottom w:val="single" w:sz="4" w:space="0" w:color="auto"/>
              <w:right w:val="single" w:sz="4" w:space="0" w:color="auto"/>
            </w:tcBorders>
            <w:shd w:val="clear" w:color="auto" w:fill="F1AD7A" w:themeFill="accent2" w:themeFillTint="99"/>
          </w:tcPr>
          <w:p w:rsidR="00773C48" w:rsidRPr="009D5582" w:rsidP="00CB1C05" w14:paraId="679750A8" w14:textId="77777777">
            <w:pPr>
              <w:pStyle w:val="CTableTextAbt"/>
            </w:pPr>
            <w:r w:rsidRPr="009D5582">
              <w:t>90 - 100</w:t>
            </w:r>
          </w:p>
        </w:tc>
      </w:tr>
      <w:tr w14:paraId="05D2A1FF"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BFBFBF" w:themeFill="background1" w:themeFillShade="BF"/>
          </w:tcPr>
          <w:p w:rsidR="00773C48" w:rsidRPr="009D5582" w:rsidP="00CB1C05" w14:paraId="5DAB420A" w14:textId="77777777">
            <w:pPr>
              <w:pStyle w:val="LTableTextAbt"/>
            </w:pPr>
            <w:r w:rsidRPr="009D5582">
              <w:t>ITW Pro Brands</w:t>
            </w:r>
          </w:p>
          <w:p w:rsidR="00773C48" w:rsidRPr="009D5582" w:rsidP="00CB1C05" w14:paraId="0E115114" w14:textId="77777777">
            <w:pPr>
              <w:pStyle w:val="LTableTextAbt"/>
            </w:pPr>
            <w:r w:rsidRPr="009D5582">
              <w:t> </w:t>
            </w:r>
          </w:p>
        </w:tc>
        <w:tc>
          <w:tcPr>
            <w:tcW w:w="1720" w:type="dxa"/>
            <w:vMerge w:val="restart"/>
            <w:tcBorders>
              <w:top w:val="nil"/>
              <w:left w:val="single" w:sz="4" w:space="0" w:color="auto"/>
              <w:right w:val="single" w:sz="4" w:space="0" w:color="auto"/>
            </w:tcBorders>
            <w:shd w:val="clear" w:color="auto" w:fill="BFBFBF" w:themeFill="background1" w:themeFillShade="BF"/>
          </w:tcPr>
          <w:p w:rsidR="00773C48" w:rsidRPr="009D5582" w:rsidP="00CB1C05" w14:paraId="49601EC4" w14:textId="77777777">
            <w:pPr>
              <w:pStyle w:val="LTableTextAbt"/>
            </w:pPr>
            <w:r w:rsidRPr="009D5582">
              <w:t>LPS NoFlash NU</w:t>
            </w:r>
          </w:p>
          <w:p w:rsidR="00773C48" w:rsidRPr="009D5582" w:rsidP="00CB1C05" w14:paraId="07892F61" w14:textId="77777777">
            <w:pPr>
              <w:pStyle w:val="LTableTextAbt"/>
            </w:pPr>
            <w:r w:rsidRPr="009D5582">
              <w:t> </w:t>
            </w:r>
          </w:p>
        </w:tc>
        <w:tc>
          <w:tcPr>
            <w:tcW w:w="2160" w:type="dxa"/>
            <w:vMerge w:val="restart"/>
            <w:tcBorders>
              <w:top w:val="single" w:sz="4" w:space="0" w:color="auto"/>
              <w:left w:val="single" w:sz="4" w:space="0" w:color="auto"/>
              <w:right w:val="single" w:sz="4" w:space="0" w:color="auto"/>
            </w:tcBorders>
            <w:shd w:val="clear" w:color="auto" w:fill="BFBFBF" w:themeFill="background1" w:themeFillShade="BF"/>
          </w:tcPr>
          <w:p w:rsidR="00773C48" w:rsidRPr="00E34091" w:rsidP="00CB1C05" w14:paraId="34EB5E7A" w14:textId="77777777">
            <w:pPr>
              <w:pStyle w:val="LTableTextAbt"/>
            </w:pPr>
            <w:hyperlink r:id="rId110" w:history="1">
              <w:r w:rsidRPr="00E34091" w:rsidR="004F366B">
                <w:t>https://www.itwprobrands.com/sds-results?sds-term=noflash</w:t>
              </w:r>
            </w:hyperlink>
          </w:p>
        </w:tc>
        <w:tc>
          <w:tcPr>
            <w:tcW w:w="1440" w:type="dxa"/>
            <w:vMerge w:val="restart"/>
            <w:tcBorders>
              <w:top w:val="nil"/>
              <w:left w:val="single" w:sz="4" w:space="0" w:color="auto"/>
              <w:right w:val="single" w:sz="4" w:space="0" w:color="auto"/>
            </w:tcBorders>
            <w:shd w:val="clear" w:color="auto" w:fill="BFBFBF" w:themeFill="background1" w:themeFillShade="BF"/>
          </w:tcPr>
          <w:p w:rsidR="00773C48" w:rsidRPr="009D5582" w:rsidP="00CB1C05" w14:paraId="449437AD" w14:textId="77777777">
            <w:pPr>
              <w:pStyle w:val="LTableTextAbt"/>
            </w:pPr>
            <w:r w:rsidRPr="009D5582">
              <w:t>13 February 2018</w:t>
            </w:r>
          </w:p>
          <w:p w:rsidR="00773C48" w:rsidRPr="009D5582" w:rsidP="00CB1C05" w14:paraId="0528BB06" w14:textId="77777777">
            <w:pPr>
              <w:pStyle w:val="LTableTextAbt"/>
            </w:pPr>
            <w:r w:rsidRPr="009D5582">
              <w:t> </w:t>
            </w:r>
          </w:p>
        </w:tc>
        <w:tc>
          <w:tcPr>
            <w:tcW w:w="1980" w:type="dxa"/>
            <w:tcBorders>
              <w:top w:val="nil"/>
              <w:left w:val="nil"/>
              <w:bottom w:val="single" w:sz="4" w:space="0" w:color="auto"/>
              <w:right w:val="single" w:sz="4" w:space="0" w:color="auto"/>
            </w:tcBorders>
            <w:shd w:val="clear" w:color="auto" w:fill="BFBFBF" w:themeFill="background1" w:themeFillShade="BF"/>
          </w:tcPr>
          <w:p w:rsidR="00773C48" w:rsidRPr="009D5582" w:rsidP="00CB1C05" w14:paraId="069B7A20" w14:textId="77777777">
            <w:pPr>
              <w:pStyle w:val="LTableTextAbt"/>
            </w:pPr>
            <w:r>
              <w:t>1-Bromopropane</w:t>
            </w:r>
          </w:p>
        </w:tc>
        <w:tc>
          <w:tcPr>
            <w:tcW w:w="1440" w:type="dxa"/>
            <w:tcBorders>
              <w:top w:val="nil"/>
              <w:left w:val="nil"/>
              <w:bottom w:val="single" w:sz="4" w:space="0" w:color="auto"/>
              <w:right w:val="single" w:sz="4" w:space="0" w:color="auto"/>
            </w:tcBorders>
            <w:shd w:val="clear" w:color="auto" w:fill="BFBFBF" w:themeFill="background1" w:themeFillShade="BF"/>
          </w:tcPr>
          <w:p w:rsidR="00773C48" w:rsidRPr="009D5582" w:rsidP="00CB1C05" w14:paraId="15A8BFCC" w14:textId="77777777">
            <w:pPr>
              <w:pStyle w:val="CTableTextAbt"/>
            </w:pPr>
            <w:r w:rsidRPr="009D5582">
              <w:t>60 - 70</w:t>
            </w:r>
          </w:p>
        </w:tc>
      </w:tr>
      <w:tr w14:paraId="607BB1D8"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773C48" w:rsidRPr="009D5582" w:rsidP="00CB1C05" w14:paraId="7C9D5F8B"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BFBFBF" w:themeFill="background1" w:themeFillShade="BF"/>
          </w:tcPr>
          <w:p w:rsidR="00773C48" w:rsidRPr="009D5582" w:rsidP="00CB1C05" w14:paraId="3C674245"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BFBFBF" w:themeFill="background1" w:themeFillShade="BF"/>
          </w:tcPr>
          <w:p w:rsidR="00773C48" w:rsidRPr="009D5582" w:rsidP="00CB1C05" w14:paraId="606624C2"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BFBFBF" w:themeFill="background1" w:themeFillShade="BF"/>
          </w:tcPr>
          <w:p w:rsidR="00773C48" w:rsidRPr="009D5582" w:rsidP="00CB1C05" w14:paraId="499D228F" w14:textId="77777777">
            <w:pPr>
              <w:pStyle w:val="LTableTextAbt"/>
            </w:pPr>
          </w:p>
        </w:tc>
        <w:tc>
          <w:tcPr>
            <w:tcW w:w="1980" w:type="dxa"/>
            <w:tcBorders>
              <w:top w:val="nil"/>
              <w:left w:val="nil"/>
              <w:bottom w:val="single" w:sz="4" w:space="0" w:color="auto"/>
              <w:right w:val="single" w:sz="4" w:space="0" w:color="auto"/>
            </w:tcBorders>
            <w:shd w:val="clear" w:color="auto" w:fill="BFBFBF" w:themeFill="background1" w:themeFillShade="BF"/>
          </w:tcPr>
          <w:p w:rsidR="00773C48" w:rsidRPr="009D5582" w:rsidP="00CB1C05" w14:paraId="2C4399FF" w14:textId="77777777">
            <w:pPr>
              <w:pStyle w:val="LTableTextAbt"/>
            </w:pPr>
            <w:r w:rsidRPr="009D5582">
              <w:t>Ethane, 1,1,1,2-tetrafluoro-(hfc-134a)</w:t>
            </w:r>
          </w:p>
        </w:tc>
        <w:tc>
          <w:tcPr>
            <w:tcW w:w="1440" w:type="dxa"/>
            <w:tcBorders>
              <w:top w:val="nil"/>
              <w:left w:val="nil"/>
              <w:bottom w:val="single" w:sz="4" w:space="0" w:color="auto"/>
              <w:right w:val="single" w:sz="4" w:space="0" w:color="auto"/>
            </w:tcBorders>
            <w:shd w:val="clear" w:color="auto" w:fill="BFBFBF" w:themeFill="background1" w:themeFillShade="BF"/>
          </w:tcPr>
          <w:p w:rsidR="00773C48" w:rsidRPr="009D5582" w:rsidP="00CB1C05" w14:paraId="3877A181" w14:textId="77777777">
            <w:pPr>
              <w:pStyle w:val="CTableTextAbt"/>
            </w:pPr>
            <w:r w:rsidRPr="009D5582">
              <w:t>30 - 40</w:t>
            </w:r>
          </w:p>
        </w:tc>
      </w:tr>
      <w:tr w14:paraId="7B42EF9C"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773C48" w:rsidRPr="009D5582" w:rsidP="00CB1C05" w14:paraId="04629F76" w14:textId="77777777">
            <w:pPr>
              <w:pStyle w:val="LTableTextAbt"/>
            </w:pPr>
            <w:r w:rsidRPr="009D5582">
              <w:t>3M</w:t>
            </w:r>
          </w:p>
          <w:p w:rsidR="00773C48" w:rsidRPr="009D5582" w:rsidP="00CB1C05" w14:paraId="568C2C3C" w14:textId="77777777">
            <w:pPr>
              <w:pStyle w:val="LTableTextAbt"/>
            </w:pPr>
            <w:r w:rsidRPr="009D5582">
              <w:t> </w:t>
            </w:r>
          </w:p>
          <w:p w:rsidR="00773C48" w:rsidRPr="009D5582" w:rsidP="00CB1C05" w14:paraId="5A89E6BE" w14:textId="77777777">
            <w:pPr>
              <w:pStyle w:val="LTableTextAbt"/>
            </w:pPr>
            <w:r w:rsidRPr="009D5582">
              <w:t> </w:t>
            </w:r>
          </w:p>
        </w:tc>
        <w:tc>
          <w:tcPr>
            <w:tcW w:w="1720" w:type="dxa"/>
            <w:vMerge w:val="restart"/>
            <w:tcBorders>
              <w:top w:val="nil"/>
              <w:left w:val="single" w:sz="4" w:space="0" w:color="auto"/>
              <w:right w:val="single" w:sz="4" w:space="0" w:color="auto"/>
            </w:tcBorders>
            <w:shd w:val="clear" w:color="auto" w:fill="auto"/>
          </w:tcPr>
          <w:p w:rsidR="00773C48" w:rsidRPr="009D5582" w:rsidP="00CB1C05" w14:paraId="7765E4E8" w14:textId="77777777">
            <w:pPr>
              <w:pStyle w:val="LTableTextAbt"/>
            </w:pPr>
            <w:r w:rsidRPr="009D5582">
              <w:t>Novec Electronic Degreaser</w:t>
            </w:r>
            <w:r w:rsidRPr="000715DA" w:rsidR="00662ADA">
              <w:rPr>
                <w:vertAlign w:val="superscript"/>
              </w:rPr>
              <w:t>1</w:t>
            </w:r>
          </w:p>
          <w:p w:rsidR="00773C48" w:rsidRPr="009D5582" w:rsidP="00CB1C05" w14:paraId="1B0B88FA" w14:textId="77777777">
            <w:pPr>
              <w:pStyle w:val="LTableTextAbt"/>
            </w:pPr>
            <w:r w:rsidRPr="009D5582">
              <w:t> </w:t>
            </w:r>
          </w:p>
          <w:p w:rsidR="00773C48" w:rsidRPr="009D5582" w:rsidP="00CB1C05" w14:paraId="2492997E" w14:textId="77777777">
            <w:pPr>
              <w:pStyle w:val="LTableTextAbt"/>
            </w:pPr>
            <w:r w:rsidRPr="009D5582">
              <w:t> </w:t>
            </w:r>
          </w:p>
        </w:tc>
        <w:tc>
          <w:tcPr>
            <w:tcW w:w="2160" w:type="dxa"/>
            <w:vMerge w:val="restart"/>
            <w:tcBorders>
              <w:top w:val="single" w:sz="4" w:space="0" w:color="auto"/>
              <w:left w:val="single" w:sz="4" w:space="0" w:color="auto"/>
              <w:right w:val="single" w:sz="4" w:space="0" w:color="auto"/>
            </w:tcBorders>
            <w:shd w:val="clear" w:color="auto" w:fill="auto"/>
          </w:tcPr>
          <w:p w:rsidR="00773C48" w:rsidRPr="00E34091" w:rsidP="00CB1C05" w14:paraId="271732DE" w14:textId="77777777">
            <w:pPr>
              <w:pStyle w:val="LTableTextAbt"/>
            </w:pPr>
            <w:hyperlink r:id="rId111" w:history="1">
              <w:r w:rsidRPr="00E34091" w:rsidR="004F366B">
                <w:t>https://www.3m.com/3M/en_US/p/d/b00034083/</w:t>
              </w:r>
            </w:hyperlink>
          </w:p>
        </w:tc>
        <w:tc>
          <w:tcPr>
            <w:tcW w:w="1440" w:type="dxa"/>
            <w:vMerge w:val="restart"/>
            <w:tcBorders>
              <w:top w:val="nil"/>
              <w:left w:val="single" w:sz="4" w:space="0" w:color="auto"/>
              <w:right w:val="single" w:sz="4" w:space="0" w:color="auto"/>
            </w:tcBorders>
            <w:shd w:val="clear" w:color="auto" w:fill="auto"/>
          </w:tcPr>
          <w:p w:rsidR="00773C48" w:rsidRPr="009D5582" w:rsidP="00CB1C05" w14:paraId="40073C0D" w14:textId="77777777">
            <w:pPr>
              <w:pStyle w:val="LTableTextAbt"/>
            </w:pPr>
            <w:r w:rsidRPr="009D5582">
              <w:t>21 July 2021</w:t>
            </w:r>
          </w:p>
          <w:p w:rsidR="00773C48" w:rsidRPr="009D5582" w:rsidP="00CB1C05" w14:paraId="70978A8C" w14:textId="77777777">
            <w:pPr>
              <w:pStyle w:val="LTableTextAbt"/>
            </w:pPr>
            <w:r w:rsidRPr="009D5582">
              <w:t> </w:t>
            </w:r>
          </w:p>
          <w:p w:rsidR="00773C48" w:rsidRPr="009D5582" w:rsidP="00CB1C05" w14:paraId="00AB162C" w14:textId="77777777">
            <w:pPr>
              <w:pStyle w:val="LTableTextAbt"/>
            </w:pPr>
            <w:r w:rsidRPr="009D5582">
              <w:t> </w:t>
            </w:r>
          </w:p>
        </w:tc>
        <w:tc>
          <w:tcPr>
            <w:tcW w:w="1980" w:type="dxa"/>
            <w:tcBorders>
              <w:top w:val="nil"/>
              <w:left w:val="nil"/>
              <w:bottom w:val="single" w:sz="4" w:space="0" w:color="auto"/>
              <w:right w:val="single" w:sz="4" w:space="0" w:color="auto"/>
            </w:tcBorders>
            <w:shd w:val="clear" w:color="auto" w:fill="auto"/>
          </w:tcPr>
          <w:p w:rsidR="00773C48" w:rsidRPr="009D5582" w:rsidP="00CB1C05" w14:paraId="3E7E4C75" w14:textId="77777777">
            <w:pPr>
              <w:pStyle w:val="LTableTextAbt"/>
            </w:pPr>
            <w:r>
              <w:t>Trans-1,2-DCE</w:t>
            </w:r>
          </w:p>
        </w:tc>
        <w:tc>
          <w:tcPr>
            <w:tcW w:w="1440" w:type="dxa"/>
            <w:tcBorders>
              <w:top w:val="nil"/>
              <w:left w:val="nil"/>
              <w:bottom w:val="single" w:sz="4" w:space="0" w:color="auto"/>
              <w:right w:val="single" w:sz="4" w:space="0" w:color="auto"/>
            </w:tcBorders>
            <w:shd w:val="clear" w:color="auto" w:fill="auto"/>
          </w:tcPr>
          <w:p w:rsidR="00773C48" w:rsidRPr="009D5582" w:rsidP="00CB1C05" w14:paraId="0E48005F" w14:textId="77777777">
            <w:pPr>
              <w:pStyle w:val="CTableTextAbt"/>
            </w:pPr>
            <w:r w:rsidRPr="009D5582">
              <w:t>65 - 75</w:t>
            </w:r>
          </w:p>
        </w:tc>
      </w:tr>
      <w:tr w14:paraId="7314D273" w14:textId="77777777" w:rsidTr="00E604D0">
        <w:tblPrEx>
          <w:tblW w:w="1008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773C48" w:rsidRPr="009D5582" w:rsidP="00CB1C05" w14:paraId="51EF2F3A" w14:textId="77777777">
            <w:pPr>
              <w:pStyle w:val="LTableTextAbt"/>
            </w:pPr>
          </w:p>
        </w:tc>
        <w:tc>
          <w:tcPr>
            <w:tcW w:w="1720" w:type="dxa"/>
            <w:vMerge/>
            <w:tcBorders>
              <w:left w:val="single" w:sz="4" w:space="0" w:color="auto"/>
              <w:right w:val="single" w:sz="4" w:space="0" w:color="auto"/>
            </w:tcBorders>
            <w:shd w:val="clear" w:color="auto" w:fill="auto"/>
          </w:tcPr>
          <w:p w:rsidR="00773C48" w:rsidRPr="009D5582" w:rsidP="00CB1C05" w14:paraId="5FF3B223" w14:textId="77777777">
            <w:pPr>
              <w:pStyle w:val="LTableTextAbt"/>
            </w:pPr>
          </w:p>
        </w:tc>
        <w:tc>
          <w:tcPr>
            <w:tcW w:w="2160" w:type="dxa"/>
            <w:vMerge/>
            <w:tcBorders>
              <w:left w:val="single" w:sz="4" w:space="0" w:color="auto"/>
              <w:right w:val="single" w:sz="4" w:space="0" w:color="auto"/>
            </w:tcBorders>
            <w:shd w:val="clear" w:color="auto" w:fill="auto"/>
          </w:tcPr>
          <w:p w:rsidR="00773C48" w:rsidRPr="009D5582" w:rsidP="00CB1C05" w14:paraId="2305E267"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773C48" w:rsidRPr="009D5582" w:rsidP="00CB1C05" w14:paraId="33CB3C4C"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16D4EFE7" w14:textId="77777777">
            <w:pPr>
              <w:pStyle w:val="LTableTextAbt"/>
            </w:pPr>
            <w:r w:rsidRPr="009D5582">
              <w:t>Methyl nonafluoroisobutyl ether</w:t>
            </w:r>
          </w:p>
        </w:tc>
        <w:tc>
          <w:tcPr>
            <w:tcW w:w="1440" w:type="dxa"/>
            <w:tcBorders>
              <w:top w:val="nil"/>
              <w:left w:val="nil"/>
              <w:bottom w:val="single" w:sz="4" w:space="0" w:color="auto"/>
              <w:right w:val="single" w:sz="4" w:space="0" w:color="auto"/>
            </w:tcBorders>
            <w:shd w:val="clear" w:color="auto" w:fill="auto"/>
          </w:tcPr>
          <w:p w:rsidR="00773C48" w:rsidRPr="009D5582" w:rsidP="00CB1C05" w14:paraId="02041E8E" w14:textId="77777777">
            <w:pPr>
              <w:pStyle w:val="CTableTextAbt"/>
            </w:pPr>
            <w:r w:rsidRPr="009D5582">
              <w:t>16.5 - 27</w:t>
            </w:r>
          </w:p>
        </w:tc>
      </w:tr>
      <w:tr w14:paraId="72680703"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773C48" w:rsidRPr="009D5582" w:rsidP="00CB1C05" w14:paraId="00DA6DB6"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773C48" w:rsidRPr="009D5582" w:rsidP="00CB1C05" w14:paraId="56AF80C2"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773C48" w:rsidRPr="009D5582" w:rsidP="00CB1C05" w14:paraId="25EB81AC"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773C48" w:rsidRPr="009D5582" w:rsidP="00CB1C05" w14:paraId="56DA77B4"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162F1487" w14:textId="77777777">
            <w:pPr>
              <w:pStyle w:val="LTableTextAbt"/>
            </w:pPr>
            <w:r w:rsidRPr="009D5582">
              <w:t>Methyl nonafluorobutyl ether</w:t>
            </w:r>
          </w:p>
        </w:tc>
        <w:tc>
          <w:tcPr>
            <w:tcW w:w="1440" w:type="dxa"/>
            <w:tcBorders>
              <w:top w:val="nil"/>
              <w:left w:val="nil"/>
              <w:bottom w:val="single" w:sz="4" w:space="0" w:color="auto"/>
              <w:right w:val="single" w:sz="4" w:space="0" w:color="auto"/>
            </w:tcBorders>
            <w:shd w:val="clear" w:color="auto" w:fill="auto"/>
          </w:tcPr>
          <w:p w:rsidR="00773C48" w:rsidRPr="009D5582" w:rsidP="00CB1C05" w14:paraId="2733343E" w14:textId="77777777">
            <w:pPr>
              <w:pStyle w:val="CTableTextAbt"/>
            </w:pPr>
            <w:r w:rsidRPr="009D5582">
              <w:t>3 - 13.5</w:t>
            </w:r>
          </w:p>
        </w:tc>
      </w:tr>
      <w:tr w14:paraId="39DABDDF"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773C48" w:rsidRPr="009D5582" w:rsidP="00CB1C05" w14:paraId="1BE1EBCA" w14:textId="77777777">
            <w:pPr>
              <w:pStyle w:val="LTableTextAbt"/>
            </w:pPr>
            <w:r w:rsidRPr="009D5582">
              <w:t>Chemtronics</w:t>
            </w:r>
          </w:p>
          <w:p w:rsidR="00773C48" w:rsidRPr="009D5582" w:rsidP="00CB1C05" w14:paraId="451F54DD" w14:textId="77777777">
            <w:pPr>
              <w:pStyle w:val="LTableTextAbt"/>
            </w:pPr>
            <w:r w:rsidRPr="009D5582">
              <w:t> </w:t>
            </w:r>
          </w:p>
        </w:tc>
        <w:tc>
          <w:tcPr>
            <w:tcW w:w="1720" w:type="dxa"/>
            <w:vMerge w:val="restart"/>
            <w:tcBorders>
              <w:top w:val="nil"/>
              <w:left w:val="single" w:sz="4" w:space="0" w:color="auto"/>
              <w:right w:val="single" w:sz="4" w:space="0" w:color="auto"/>
            </w:tcBorders>
            <w:shd w:val="clear" w:color="auto" w:fill="auto"/>
          </w:tcPr>
          <w:p w:rsidR="00773C48" w:rsidRPr="009D5582" w:rsidP="00CB1C05" w14:paraId="5E0769C4" w14:textId="77777777">
            <w:pPr>
              <w:pStyle w:val="LTableTextAbt"/>
            </w:pPr>
            <w:r w:rsidRPr="009D5582">
              <w:t>Electro Wash PX Degreaser</w:t>
            </w:r>
          </w:p>
          <w:p w:rsidR="00773C48" w:rsidRPr="009D5582" w:rsidP="00CB1C05" w14:paraId="5D7168FB" w14:textId="77777777">
            <w:pPr>
              <w:pStyle w:val="LTableTextAbt"/>
            </w:pPr>
            <w:r w:rsidRPr="009D5582">
              <w:t> </w:t>
            </w:r>
          </w:p>
        </w:tc>
        <w:tc>
          <w:tcPr>
            <w:tcW w:w="2160" w:type="dxa"/>
            <w:vMerge w:val="restart"/>
            <w:tcBorders>
              <w:top w:val="single" w:sz="4" w:space="0" w:color="auto"/>
              <w:left w:val="single" w:sz="4" w:space="0" w:color="auto"/>
              <w:right w:val="single" w:sz="4" w:space="0" w:color="auto"/>
            </w:tcBorders>
            <w:shd w:val="clear" w:color="auto" w:fill="auto"/>
          </w:tcPr>
          <w:p w:rsidR="00773C48" w:rsidRPr="00E34091" w:rsidP="00CB1C05" w14:paraId="62D54AC9" w14:textId="47CD3D15">
            <w:pPr>
              <w:pStyle w:val="LTableTextAbt"/>
            </w:pPr>
            <w:r w:rsidRPr="004E651B">
              <w:t>https://www.chemtronics.com/content/msds/ES810,%20ES1210A,%20ES1210_United%20States%20(US)%20SDS%20HCS%202012_English%20(US)%202021.pdf</w:t>
            </w:r>
          </w:p>
        </w:tc>
        <w:tc>
          <w:tcPr>
            <w:tcW w:w="1440" w:type="dxa"/>
            <w:vMerge w:val="restart"/>
            <w:tcBorders>
              <w:top w:val="nil"/>
              <w:left w:val="single" w:sz="4" w:space="0" w:color="auto"/>
              <w:right w:val="single" w:sz="4" w:space="0" w:color="auto"/>
            </w:tcBorders>
            <w:shd w:val="clear" w:color="auto" w:fill="auto"/>
          </w:tcPr>
          <w:p w:rsidR="00773C48" w:rsidRPr="009D5582" w:rsidP="00CB1C05" w14:paraId="2BA2E68D" w14:textId="77777777">
            <w:pPr>
              <w:pStyle w:val="LTableTextAbt"/>
            </w:pPr>
            <w:r w:rsidRPr="009D5582">
              <w:t>1 June 2021</w:t>
            </w:r>
          </w:p>
          <w:p w:rsidR="00773C48" w:rsidRPr="009D5582" w:rsidP="00CB1C05" w14:paraId="2373676C" w14:textId="77777777">
            <w:pPr>
              <w:pStyle w:val="LTableTextAbt"/>
            </w:pPr>
            <w:r w:rsidRPr="009D5582">
              <w:t> </w:t>
            </w:r>
          </w:p>
        </w:tc>
        <w:tc>
          <w:tcPr>
            <w:tcW w:w="1980" w:type="dxa"/>
            <w:tcBorders>
              <w:top w:val="nil"/>
              <w:left w:val="nil"/>
              <w:bottom w:val="single" w:sz="4" w:space="0" w:color="auto"/>
              <w:right w:val="single" w:sz="4" w:space="0" w:color="auto"/>
            </w:tcBorders>
            <w:shd w:val="clear" w:color="auto" w:fill="auto"/>
          </w:tcPr>
          <w:p w:rsidR="00773C48" w:rsidRPr="009D5582" w:rsidP="00CB1C05" w14:paraId="1D53568E" w14:textId="77777777">
            <w:pPr>
              <w:pStyle w:val="LTableTextAbt"/>
            </w:pPr>
            <w:r w:rsidRPr="009D5582">
              <w:t>Ethanol</w:t>
            </w:r>
          </w:p>
        </w:tc>
        <w:tc>
          <w:tcPr>
            <w:tcW w:w="1440" w:type="dxa"/>
            <w:tcBorders>
              <w:top w:val="nil"/>
              <w:left w:val="nil"/>
              <w:bottom w:val="single" w:sz="4" w:space="0" w:color="auto"/>
              <w:right w:val="single" w:sz="4" w:space="0" w:color="auto"/>
            </w:tcBorders>
            <w:shd w:val="clear" w:color="auto" w:fill="auto"/>
          </w:tcPr>
          <w:p w:rsidR="00773C48" w:rsidRPr="009D5582" w:rsidP="00CB1C05" w14:paraId="212C4188" w14:textId="77777777">
            <w:pPr>
              <w:pStyle w:val="CTableTextAbt"/>
            </w:pPr>
            <w:r w:rsidRPr="009D5582">
              <w:t>≥10 - ≤25</w:t>
            </w:r>
          </w:p>
        </w:tc>
      </w:tr>
      <w:tr w14:paraId="229196A5"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773C48" w:rsidRPr="009D5582" w:rsidP="00CB1C05" w14:paraId="17B2E816"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773C48" w:rsidRPr="009D5582" w:rsidP="00CB1C05" w14:paraId="457E3FD3"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773C48" w:rsidRPr="009D5582" w:rsidP="00CB1C05" w14:paraId="17636576"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773C48" w:rsidRPr="009D5582" w:rsidP="00CB1C05" w14:paraId="5B38113E"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10FA6C44" w14:textId="77777777">
            <w:pPr>
              <w:pStyle w:val="LTableTextAbt"/>
            </w:pPr>
            <w:r w:rsidRPr="009D5582">
              <w:t>Isopropyl alcohol</w:t>
            </w:r>
          </w:p>
        </w:tc>
        <w:tc>
          <w:tcPr>
            <w:tcW w:w="1440" w:type="dxa"/>
            <w:tcBorders>
              <w:top w:val="nil"/>
              <w:left w:val="nil"/>
              <w:bottom w:val="single" w:sz="4" w:space="0" w:color="auto"/>
              <w:right w:val="single" w:sz="4" w:space="0" w:color="auto"/>
            </w:tcBorders>
            <w:shd w:val="clear" w:color="auto" w:fill="auto"/>
          </w:tcPr>
          <w:p w:rsidR="00773C48" w:rsidRPr="009D5582" w:rsidP="00CB1C05" w14:paraId="72182007" w14:textId="77777777">
            <w:pPr>
              <w:pStyle w:val="CTableTextAbt"/>
            </w:pPr>
            <w:r w:rsidRPr="009D5582">
              <w:t>≤5</w:t>
            </w:r>
          </w:p>
        </w:tc>
      </w:tr>
      <w:tr w14:paraId="31A0853A"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773C48" w:rsidRPr="009D5582" w:rsidP="00CB1C05" w14:paraId="464CF336" w14:textId="77777777">
            <w:pPr>
              <w:pStyle w:val="LTableTextAbt"/>
            </w:pPr>
            <w:r w:rsidRPr="009D5582">
              <w:t>CRC</w:t>
            </w:r>
          </w:p>
          <w:p w:rsidR="00773C48" w:rsidRPr="009D5582" w:rsidP="00CB1C05" w14:paraId="111B2C19" w14:textId="77777777">
            <w:pPr>
              <w:pStyle w:val="LTableTextAbt"/>
            </w:pPr>
            <w:r w:rsidRPr="009D5582">
              <w:t> </w:t>
            </w:r>
          </w:p>
          <w:p w:rsidR="00773C48" w:rsidRPr="009D5582" w:rsidP="00CB1C05" w14:paraId="5A776783" w14:textId="77777777">
            <w:pPr>
              <w:pStyle w:val="LTableTextAbt"/>
            </w:pPr>
            <w:r w:rsidRPr="009D5582">
              <w:t> </w:t>
            </w:r>
          </w:p>
          <w:p w:rsidR="00773C48" w:rsidRPr="009D5582" w:rsidP="00CB1C05" w14:paraId="31CB01C7" w14:textId="77777777">
            <w:pPr>
              <w:pStyle w:val="LTableTextAbt"/>
            </w:pPr>
            <w:r w:rsidRPr="009D5582">
              <w:t> </w:t>
            </w:r>
          </w:p>
        </w:tc>
        <w:tc>
          <w:tcPr>
            <w:tcW w:w="1720" w:type="dxa"/>
            <w:vMerge w:val="restart"/>
            <w:tcBorders>
              <w:top w:val="nil"/>
              <w:left w:val="single" w:sz="4" w:space="0" w:color="auto"/>
              <w:right w:val="single" w:sz="4" w:space="0" w:color="auto"/>
            </w:tcBorders>
            <w:shd w:val="clear" w:color="auto" w:fill="auto"/>
          </w:tcPr>
          <w:p w:rsidR="00773C48" w:rsidRPr="009D5582" w:rsidP="00CB1C05" w14:paraId="54100C6E" w14:textId="77777777">
            <w:pPr>
              <w:pStyle w:val="LTableTextAbt"/>
            </w:pPr>
            <w:r w:rsidRPr="009D5582">
              <w:t>QD Electronic Cleaner</w:t>
            </w:r>
          </w:p>
          <w:p w:rsidR="00773C48" w:rsidRPr="009D5582" w:rsidP="00CB1C05" w14:paraId="06B9A956" w14:textId="77777777">
            <w:pPr>
              <w:pStyle w:val="LTableTextAbt"/>
            </w:pPr>
            <w:r w:rsidRPr="009D5582">
              <w:t> </w:t>
            </w:r>
          </w:p>
          <w:p w:rsidR="00773C48" w:rsidRPr="009D5582" w:rsidP="00CB1C05" w14:paraId="1BA205C3" w14:textId="77777777">
            <w:pPr>
              <w:pStyle w:val="LTableTextAbt"/>
            </w:pPr>
            <w:r w:rsidRPr="009D5582">
              <w:t> </w:t>
            </w:r>
          </w:p>
          <w:p w:rsidR="00773C48" w:rsidRPr="009D5582" w:rsidP="00CB1C05" w14:paraId="31C3C230" w14:textId="77777777">
            <w:pPr>
              <w:pStyle w:val="LTableTextAbt"/>
            </w:pPr>
            <w:r w:rsidRPr="009D5582">
              <w:t> </w:t>
            </w:r>
          </w:p>
        </w:tc>
        <w:tc>
          <w:tcPr>
            <w:tcW w:w="2160" w:type="dxa"/>
            <w:vMerge w:val="restart"/>
            <w:tcBorders>
              <w:top w:val="single" w:sz="4" w:space="0" w:color="auto"/>
              <w:left w:val="single" w:sz="4" w:space="0" w:color="auto"/>
              <w:right w:val="single" w:sz="4" w:space="0" w:color="auto"/>
            </w:tcBorders>
            <w:shd w:val="clear" w:color="auto" w:fill="auto"/>
          </w:tcPr>
          <w:p w:rsidR="00773C48" w:rsidRPr="00E34091" w:rsidP="00CB1C05" w14:paraId="3DFD75B1" w14:textId="77777777">
            <w:pPr>
              <w:pStyle w:val="LTableTextAbt"/>
            </w:pPr>
            <w:hyperlink r:id="rId112" w:history="1">
              <w:r w:rsidRPr="00E34091" w:rsidR="004F366B">
                <w:t>http://docs.crcindustries.com/msds/1003719E.pdf</w:t>
              </w:r>
            </w:hyperlink>
          </w:p>
        </w:tc>
        <w:tc>
          <w:tcPr>
            <w:tcW w:w="1440" w:type="dxa"/>
            <w:vMerge w:val="restart"/>
            <w:tcBorders>
              <w:top w:val="nil"/>
              <w:left w:val="single" w:sz="4" w:space="0" w:color="auto"/>
              <w:right w:val="single" w:sz="4" w:space="0" w:color="auto"/>
            </w:tcBorders>
            <w:shd w:val="clear" w:color="auto" w:fill="auto"/>
          </w:tcPr>
          <w:p w:rsidR="00773C48" w:rsidRPr="009D5582" w:rsidP="00CB1C05" w14:paraId="3F98E15D" w14:textId="77777777">
            <w:pPr>
              <w:pStyle w:val="LTableTextAbt"/>
            </w:pPr>
            <w:r w:rsidRPr="009D5582">
              <w:t>22 March 2019</w:t>
            </w:r>
          </w:p>
          <w:p w:rsidR="00773C48" w:rsidRPr="009D5582" w:rsidP="00CB1C05" w14:paraId="670A935C" w14:textId="77777777">
            <w:pPr>
              <w:pStyle w:val="LTableTextAbt"/>
            </w:pPr>
            <w:r w:rsidRPr="009D5582">
              <w:t> </w:t>
            </w:r>
          </w:p>
          <w:p w:rsidR="00773C48" w:rsidRPr="009D5582" w:rsidP="00CB1C05" w14:paraId="1BC423D0" w14:textId="77777777">
            <w:pPr>
              <w:pStyle w:val="LTableTextAbt"/>
            </w:pPr>
            <w:r w:rsidRPr="009D5582">
              <w:t> </w:t>
            </w:r>
          </w:p>
          <w:p w:rsidR="00773C48" w:rsidRPr="009D5582" w:rsidP="00CB1C05" w14:paraId="4E9EB1E9" w14:textId="77777777">
            <w:pPr>
              <w:pStyle w:val="LTableTextAbt"/>
            </w:pPr>
            <w:r w:rsidRPr="009D5582">
              <w:t> </w:t>
            </w:r>
          </w:p>
        </w:tc>
        <w:tc>
          <w:tcPr>
            <w:tcW w:w="1980" w:type="dxa"/>
            <w:tcBorders>
              <w:top w:val="nil"/>
              <w:left w:val="nil"/>
              <w:bottom w:val="single" w:sz="4" w:space="0" w:color="auto"/>
              <w:right w:val="single" w:sz="4" w:space="0" w:color="auto"/>
            </w:tcBorders>
            <w:shd w:val="clear" w:color="auto" w:fill="auto"/>
          </w:tcPr>
          <w:p w:rsidR="00773C48" w:rsidRPr="009D5582" w:rsidP="00CB1C05" w14:paraId="391C1F32" w14:textId="77777777">
            <w:pPr>
              <w:pStyle w:val="LTableTextAbt"/>
            </w:pPr>
            <w:r w:rsidRPr="009D5582">
              <w:t>Distillates (petroleum), hydrotreated light</w:t>
            </w:r>
          </w:p>
        </w:tc>
        <w:tc>
          <w:tcPr>
            <w:tcW w:w="1440" w:type="dxa"/>
            <w:tcBorders>
              <w:top w:val="nil"/>
              <w:left w:val="nil"/>
              <w:bottom w:val="single" w:sz="4" w:space="0" w:color="auto"/>
              <w:right w:val="single" w:sz="4" w:space="0" w:color="auto"/>
            </w:tcBorders>
            <w:shd w:val="clear" w:color="auto" w:fill="auto"/>
          </w:tcPr>
          <w:p w:rsidR="00773C48" w:rsidRPr="009D5582" w:rsidP="00CB1C05" w14:paraId="06E59C0E" w14:textId="77777777">
            <w:pPr>
              <w:pStyle w:val="CTableTextAbt"/>
            </w:pPr>
            <w:r w:rsidRPr="009D5582">
              <w:t>40 - 50</w:t>
            </w:r>
          </w:p>
        </w:tc>
      </w:tr>
      <w:tr w14:paraId="40790B9D" w14:textId="77777777" w:rsidTr="00E604D0">
        <w:tblPrEx>
          <w:tblW w:w="1008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773C48" w:rsidRPr="009D5582" w:rsidP="00CB1C05" w14:paraId="7623C820" w14:textId="77777777">
            <w:pPr>
              <w:pStyle w:val="LTableTextAbt"/>
            </w:pPr>
          </w:p>
        </w:tc>
        <w:tc>
          <w:tcPr>
            <w:tcW w:w="1720" w:type="dxa"/>
            <w:vMerge/>
            <w:tcBorders>
              <w:left w:val="single" w:sz="4" w:space="0" w:color="auto"/>
              <w:right w:val="single" w:sz="4" w:space="0" w:color="auto"/>
            </w:tcBorders>
            <w:shd w:val="clear" w:color="auto" w:fill="auto"/>
          </w:tcPr>
          <w:p w:rsidR="00773C48" w:rsidRPr="009D5582" w:rsidP="00CB1C05" w14:paraId="55C16D75" w14:textId="77777777">
            <w:pPr>
              <w:pStyle w:val="LTableTextAbt"/>
            </w:pPr>
          </w:p>
        </w:tc>
        <w:tc>
          <w:tcPr>
            <w:tcW w:w="2160" w:type="dxa"/>
            <w:vMerge/>
            <w:tcBorders>
              <w:left w:val="single" w:sz="4" w:space="0" w:color="auto"/>
              <w:right w:val="single" w:sz="4" w:space="0" w:color="auto"/>
            </w:tcBorders>
            <w:shd w:val="clear" w:color="auto" w:fill="auto"/>
          </w:tcPr>
          <w:p w:rsidR="00773C48" w:rsidRPr="009D5582" w:rsidP="00CB1C05" w14:paraId="789108D4"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773C48" w:rsidRPr="009D5582" w:rsidP="00CB1C05" w14:paraId="6F0C995C"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51645170" w14:textId="77777777">
            <w:pPr>
              <w:pStyle w:val="LTableTextAbt"/>
            </w:pPr>
            <w:r w:rsidRPr="009D5582">
              <w:t>1,1-difluoroethane</w:t>
            </w:r>
          </w:p>
        </w:tc>
        <w:tc>
          <w:tcPr>
            <w:tcW w:w="1440" w:type="dxa"/>
            <w:tcBorders>
              <w:top w:val="nil"/>
              <w:left w:val="nil"/>
              <w:bottom w:val="single" w:sz="4" w:space="0" w:color="auto"/>
              <w:right w:val="single" w:sz="4" w:space="0" w:color="auto"/>
            </w:tcBorders>
            <w:shd w:val="clear" w:color="auto" w:fill="auto"/>
          </w:tcPr>
          <w:p w:rsidR="00773C48" w:rsidRPr="009D5582" w:rsidP="00CB1C05" w14:paraId="109508A3" w14:textId="77777777">
            <w:pPr>
              <w:pStyle w:val="CTableTextAbt"/>
            </w:pPr>
            <w:r w:rsidRPr="009D5582">
              <w:t>20 - 30</w:t>
            </w:r>
          </w:p>
        </w:tc>
      </w:tr>
      <w:tr w14:paraId="1E72BACD" w14:textId="77777777" w:rsidTr="00E604D0">
        <w:tblPrEx>
          <w:tblW w:w="1008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773C48" w:rsidRPr="009D5582" w:rsidP="00CB1C05" w14:paraId="7EBF5AED" w14:textId="77777777">
            <w:pPr>
              <w:pStyle w:val="LTableTextAbt"/>
            </w:pPr>
          </w:p>
        </w:tc>
        <w:tc>
          <w:tcPr>
            <w:tcW w:w="1720" w:type="dxa"/>
            <w:vMerge/>
            <w:tcBorders>
              <w:left w:val="single" w:sz="4" w:space="0" w:color="auto"/>
              <w:right w:val="single" w:sz="4" w:space="0" w:color="auto"/>
            </w:tcBorders>
            <w:shd w:val="clear" w:color="auto" w:fill="auto"/>
          </w:tcPr>
          <w:p w:rsidR="00773C48" w:rsidRPr="009D5582" w:rsidP="00CB1C05" w14:paraId="0E102E96" w14:textId="77777777">
            <w:pPr>
              <w:pStyle w:val="LTableTextAbt"/>
            </w:pPr>
          </w:p>
        </w:tc>
        <w:tc>
          <w:tcPr>
            <w:tcW w:w="2160" w:type="dxa"/>
            <w:vMerge/>
            <w:tcBorders>
              <w:left w:val="single" w:sz="4" w:space="0" w:color="auto"/>
              <w:right w:val="single" w:sz="4" w:space="0" w:color="auto"/>
            </w:tcBorders>
            <w:shd w:val="clear" w:color="auto" w:fill="auto"/>
          </w:tcPr>
          <w:p w:rsidR="00773C48" w:rsidRPr="009D5582" w:rsidP="00CB1C05" w14:paraId="1DD7E6F8"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773C48" w:rsidRPr="009D5582" w:rsidP="00CB1C05" w14:paraId="7EC46D97"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50AD2E38" w14:textId="77777777">
            <w:pPr>
              <w:pStyle w:val="LTableTextAbt"/>
            </w:pPr>
            <w:r w:rsidRPr="009D5582">
              <w:t>2-methylpentane</w:t>
            </w:r>
          </w:p>
        </w:tc>
        <w:tc>
          <w:tcPr>
            <w:tcW w:w="1440" w:type="dxa"/>
            <w:tcBorders>
              <w:top w:val="nil"/>
              <w:left w:val="nil"/>
              <w:bottom w:val="single" w:sz="4" w:space="0" w:color="auto"/>
              <w:right w:val="single" w:sz="4" w:space="0" w:color="auto"/>
            </w:tcBorders>
            <w:shd w:val="clear" w:color="auto" w:fill="auto"/>
          </w:tcPr>
          <w:p w:rsidR="00773C48" w:rsidRPr="009D5582" w:rsidP="00CB1C05" w14:paraId="1ED2F7A2" w14:textId="77777777">
            <w:pPr>
              <w:pStyle w:val="CTableTextAbt"/>
            </w:pPr>
            <w:r w:rsidRPr="009D5582">
              <w:t>20 - 30</w:t>
            </w:r>
          </w:p>
        </w:tc>
      </w:tr>
      <w:tr w14:paraId="44C648AF"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773C48" w:rsidRPr="009D5582" w:rsidP="00CB1C05" w14:paraId="3274FFBF"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773C48" w:rsidRPr="009D5582" w:rsidP="00CB1C05" w14:paraId="4D8421D8"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773C48" w:rsidRPr="009D5582" w:rsidP="00CB1C05" w14:paraId="6113450B"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773C48" w:rsidRPr="009D5582" w:rsidP="00CB1C05" w14:paraId="3B4C8E37"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02F897F2" w14:textId="77777777">
            <w:pPr>
              <w:pStyle w:val="LTableTextAbt"/>
            </w:pPr>
            <w:r w:rsidRPr="009D5582">
              <w:t>n-hexane</w:t>
            </w:r>
          </w:p>
        </w:tc>
        <w:tc>
          <w:tcPr>
            <w:tcW w:w="1440" w:type="dxa"/>
            <w:tcBorders>
              <w:top w:val="nil"/>
              <w:left w:val="nil"/>
              <w:bottom w:val="single" w:sz="4" w:space="0" w:color="auto"/>
              <w:right w:val="single" w:sz="4" w:space="0" w:color="auto"/>
            </w:tcBorders>
            <w:shd w:val="clear" w:color="auto" w:fill="auto"/>
          </w:tcPr>
          <w:p w:rsidR="00773C48" w:rsidRPr="009D5582" w:rsidP="00CB1C05" w14:paraId="15E9C8BA" w14:textId="77777777">
            <w:pPr>
              <w:pStyle w:val="CTableTextAbt"/>
            </w:pPr>
            <w:r w:rsidRPr="009D5582">
              <w:t>3 - 5</w:t>
            </w:r>
          </w:p>
        </w:tc>
      </w:tr>
      <w:tr w14:paraId="615E6E29"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773C48" w:rsidRPr="009D5582" w:rsidP="00CB1C05" w14:paraId="05DF4C80" w14:textId="77777777">
            <w:pPr>
              <w:pStyle w:val="LTableTextAbt"/>
            </w:pPr>
            <w:r w:rsidRPr="009D5582">
              <w:t>Radio Shack</w:t>
            </w:r>
          </w:p>
          <w:p w:rsidR="00773C48" w:rsidRPr="009D5582" w:rsidP="00CB1C05" w14:paraId="628685B1" w14:textId="77777777">
            <w:pPr>
              <w:pStyle w:val="LTableTextAbt"/>
            </w:pPr>
            <w:r w:rsidRPr="009D5582">
              <w:t> </w:t>
            </w:r>
          </w:p>
          <w:p w:rsidR="00773C48" w:rsidRPr="009D5582" w:rsidP="00CB1C05" w14:paraId="5DC3C42C" w14:textId="77777777">
            <w:pPr>
              <w:pStyle w:val="LTableTextAbt"/>
            </w:pPr>
            <w:r w:rsidRPr="009D5582">
              <w:t> </w:t>
            </w:r>
          </w:p>
        </w:tc>
        <w:tc>
          <w:tcPr>
            <w:tcW w:w="1720" w:type="dxa"/>
            <w:vMerge w:val="restart"/>
            <w:tcBorders>
              <w:top w:val="nil"/>
              <w:left w:val="single" w:sz="4" w:space="0" w:color="auto"/>
              <w:right w:val="single" w:sz="4" w:space="0" w:color="auto"/>
            </w:tcBorders>
            <w:shd w:val="clear" w:color="auto" w:fill="auto"/>
          </w:tcPr>
          <w:p w:rsidR="00773C48" w:rsidRPr="009D5582" w:rsidP="00CB1C05" w14:paraId="3A49A2E7" w14:textId="77777777">
            <w:pPr>
              <w:pStyle w:val="LTableTextAbt"/>
            </w:pPr>
            <w:r w:rsidRPr="009D5582">
              <w:t xml:space="preserve">Precision Electronics Cleaner </w:t>
            </w:r>
          </w:p>
          <w:p w:rsidR="00773C48" w:rsidRPr="009D5582" w:rsidP="00CB1C05" w14:paraId="35FB465E" w14:textId="77777777">
            <w:pPr>
              <w:pStyle w:val="LTableTextAbt"/>
            </w:pPr>
            <w:r w:rsidRPr="009D5582">
              <w:t> </w:t>
            </w:r>
          </w:p>
          <w:p w:rsidR="00773C48" w:rsidRPr="009D5582" w:rsidP="00CB1C05" w14:paraId="03C764CF" w14:textId="77777777">
            <w:pPr>
              <w:pStyle w:val="LTableTextAbt"/>
            </w:pPr>
            <w:r w:rsidRPr="009D5582">
              <w:t> </w:t>
            </w:r>
          </w:p>
        </w:tc>
        <w:tc>
          <w:tcPr>
            <w:tcW w:w="2160" w:type="dxa"/>
            <w:vMerge w:val="restart"/>
            <w:tcBorders>
              <w:top w:val="single" w:sz="4" w:space="0" w:color="auto"/>
              <w:left w:val="single" w:sz="4" w:space="0" w:color="auto"/>
              <w:right w:val="single" w:sz="4" w:space="0" w:color="auto"/>
            </w:tcBorders>
            <w:shd w:val="clear" w:color="auto" w:fill="auto"/>
          </w:tcPr>
          <w:p w:rsidR="00773C48" w:rsidRPr="00E34091" w:rsidP="00CB1C05" w14:paraId="137318D1" w14:textId="77777777">
            <w:pPr>
              <w:pStyle w:val="LTableTextAbt"/>
            </w:pPr>
            <w:hyperlink r:id="rId113" w:history="1">
              <w:r w:rsidRPr="00E34091" w:rsidR="004F366B">
                <w:t>https://cdn.shopify.com/s/files/1/0953/5270/files/SDS-E-6404345C_v30.pdf?14399150985781470012</w:t>
              </w:r>
            </w:hyperlink>
          </w:p>
        </w:tc>
        <w:tc>
          <w:tcPr>
            <w:tcW w:w="1440" w:type="dxa"/>
            <w:vMerge w:val="restart"/>
            <w:tcBorders>
              <w:top w:val="nil"/>
              <w:left w:val="single" w:sz="4" w:space="0" w:color="auto"/>
              <w:right w:val="single" w:sz="4" w:space="0" w:color="auto"/>
            </w:tcBorders>
            <w:shd w:val="clear" w:color="auto" w:fill="auto"/>
          </w:tcPr>
          <w:p w:rsidR="00773C48" w:rsidRPr="009D5582" w:rsidP="00CB1C05" w14:paraId="418BC592" w14:textId="77777777">
            <w:pPr>
              <w:pStyle w:val="LTableTextAbt"/>
            </w:pPr>
            <w:r w:rsidRPr="009D5582">
              <w:t>10 June 2015</w:t>
            </w:r>
          </w:p>
          <w:p w:rsidR="00773C48" w:rsidRPr="009D5582" w:rsidP="00CB1C05" w14:paraId="2A273BFF" w14:textId="77777777">
            <w:pPr>
              <w:pStyle w:val="LTableTextAbt"/>
            </w:pPr>
            <w:r w:rsidRPr="009D5582">
              <w:t> </w:t>
            </w:r>
          </w:p>
          <w:p w:rsidR="00773C48" w:rsidRPr="009D5582" w:rsidP="00CB1C05" w14:paraId="3E3563D4" w14:textId="77777777">
            <w:pPr>
              <w:pStyle w:val="LTableTextAbt"/>
            </w:pPr>
            <w:r w:rsidRPr="009D5582">
              <w:t> </w:t>
            </w:r>
          </w:p>
        </w:tc>
        <w:tc>
          <w:tcPr>
            <w:tcW w:w="1980" w:type="dxa"/>
            <w:tcBorders>
              <w:top w:val="nil"/>
              <w:left w:val="nil"/>
              <w:bottom w:val="single" w:sz="4" w:space="0" w:color="auto"/>
              <w:right w:val="single" w:sz="4" w:space="0" w:color="auto"/>
            </w:tcBorders>
            <w:shd w:val="clear" w:color="auto" w:fill="auto"/>
          </w:tcPr>
          <w:p w:rsidR="00773C48" w:rsidRPr="009D5582" w:rsidP="00CB1C05" w14:paraId="21438CB7" w14:textId="77777777">
            <w:pPr>
              <w:pStyle w:val="LTableTextAbt"/>
            </w:pPr>
            <w:r w:rsidRPr="009D5582">
              <w:t>Isohexane</w:t>
            </w:r>
          </w:p>
        </w:tc>
        <w:tc>
          <w:tcPr>
            <w:tcW w:w="1440" w:type="dxa"/>
            <w:tcBorders>
              <w:top w:val="nil"/>
              <w:left w:val="nil"/>
              <w:bottom w:val="single" w:sz="4" w:space="0" w:color="auto"/>
              <w:right w:val="single" w:sz="4" w:space="0" w:color="auto"/>
            </w:tcBorders>
            <w:shd w:val="clear" w:color="auto" w:fill="auto"/>
          </w:tcPr>
          <w:p w:rsidR="00773C48" w:rsidRPr="009D5582" w:rsidP="00CB1C05" w14:paraId="377A1402" w14:textId="77777777">
            <w:pPr>
              <w:pStyle w:val="CTableTextAbt"/>
            </w:pPr>
            <w:r w:rsidRPr="009D5582">
              <w:t>60 - 100</w:t>
            </w:r>
          </w:p>
        </w:tc>
      </w:tr>
      <w:tr w14:paraId="5313EA69" w14:textId="77777777" w:rsidTr="00E604D0">
        <w:tblPrEx>
          <w:tblW w:w="1008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773C48" w:rsidRPr="009D5582" w:rsidP="00CB1C05" w14:paraId="7EB50823" w14:textId="77777777">
            <w:pPr>
              <w:pStyle w:val="LTableTextAbt"/>
            </w:pPr>
          </w:p>
        </w:tc>
        <w:tc>
          <w:tcPr>
            <w:tcW w:w="1720" w:type="dxa"/>
            <w:vMerge/>
            <w:tcBorders>
              <w:left w:val="single" w:sz="4" w:space="0" w:color="auto"/>
              <w:right w:val="single" w:sz="4" w:space="0" w:color="auto"/>
            </w:tcBorders>
            <w:shd w:val="clear" w:color="auto" w:fill="auto"/>
          </w:tcPr>
          <w:p w:rsidR="00773C48" w:rsidRPr="009D5582" w:rsidP="00CB1C05" w14:paraId="0206207A" w14:textId="77777777">
            <w:pPr>
              <w:pStyle w:val="LTableTextAbt"/>
            </w:pPr>
          </w:p>
        </w:tc>
        <w:tc>
          <w:tcPr>
            <w:tcW w:w="2160" w:type="dxa"/>
            <w:vMerge/>
            <w:tcBorders>
              <w:left w:val="single" w:sz="4" w:space="0" w:color="auto"/>
              <w:right w:val="single" w:sz="4" w:space="0" w:color="auto"/>
            </w:tcBorders>
            <w:shd w:val="clear" w:color="auto" w:fill="auto"/>
          </w:tcPr>
          <w:p w:rsidR="00773C48" w:rsidRPr="009D5582" w:rsidP="00CB1C05" w14:paraId="4018A23D"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773C48" w:rsidRPr="009D5582" w:rsidP="00CB1C05" w14:paraId="0C14E7AA"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190825A6" w14:textId="77777777">
            <w:pPr>
              <w:pStyle w:val="LTableTextAbt"/>
            </w:pPr>
            <w:r w:rsidRPr="009D5582">
              <w:t>Difluorethane</w:t>
            </w:r>
          </w:p>
        </w:tc>
        <w:tc>
          <w:tcPr>
            <w:tcW w:w="1440" w:type="dxa"/>
            <w:tcBorders>
              <w:top w:val="nil"/>
              <w:left w:val="nil"/>
              <w:bottom w:val="single" w:sz="4" w:space="0" w:color="auto"/>
              <w:right w:val="single" w:sz="4" w:space="0" w:color="auto"/>
            </w:tcBorders>
            <w:shd w:val="clear" w:color="auto" w:fill="auto"/>
          </w:tcPr>
          <w:p w:rsidR="00773C48" w:rsidRPr="009D5582" w:rsidP="00CB1C05" w14:paraId="68991051" w14:textId="77777777">
            <w:pPr>
              <w:pStyle w:val="CTableTextAbt"/>
            </w:pPr>
            <w:r w:rsidRPr="009D5582">
              <w:t>10 - 30</w:t>
            </w:r>
          </w:p>
        </w:tc>
      </w:tr>
      <w:tr w14:paraId="5BB9C312"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773C48" w:rsidRPr="009D5582" w:rsidP="00CB1C05" w14:paraId="3E14A911"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773C48" w:rsidRPr="009D5582" w:rsidP="00CB1C05" w14:paraId="39A6D2BC"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773C48" w:rsidRPr="009D5582" w:rsidP="00CB1C05" w14:paraId="4FEF3CCE"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773C48" w:rsidRPr="009D5582" w:rsidP="00CB1C05" w14:paraId="27FC81C1"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1D0A9791" w14:textId="77777777">
            <w:pPr>
              <w:pStyle w:val="LTableTextAbt"/>
            </w:pPr>
            <w:r w:rsidRPr="009D5582">
              <w:t>Ethanol</w:t>
            </w:r>
          </w:p>
        </w:tc>
        <w:tc>
          <w:tcPr>
            <w:tcW w:w="1440" w:type="dxa"/>
            <w:tcBorders>
              <w:top w:val="nil"/>
              <w:left w:val="nil"/>
              <w:bottom w:val="single" w:sz="4" w:space="0" w:color="auto"/>
              <w:right w:val="single" w:sz="4" w:space="0" w:color="auto"/>
            </w:tcBorders>
            <w:shd w:val="clear" w:color="auto" w:fill="auto"/>
          </w:tcPr>
          <w:p w:rsidR="00773C48" w:rsidRPr="009D5582" w:rsidP="00CB1C05" w14:paraId="3A654FF8" w14:textId="77777777">
            <w:pPr>
              <w:pStyle w:val="CTableTextAbt"/>
            </w:pPr>
            <w:r w:rsidRPr="009D5582">
              <w:t>1 - 5</w:t>
            </w:r>
          </w:p>
        </w:tc>
      </w:tr>
      <w:tr w14:paraId="57B256EC"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773C48" w:rsidRPr="009D5582" w:rsidP="00CB1C05" w14:paraId="007D6B8D" w14:textId="77777777">
            <w:pPr>
              <w:pStyle w:val="LTableTextAbt"/>
            </w:pPr>
            <w:r w:rsidRPr="009D5582">
              <w:t>CRC</w:t>
            </w:r>
          </w:p>
          <w:p w:rsidR="00773C48" w:rsidRPr="009D5582" w:rsidP="00CB1C05" w14:paraId="6693A3D0" w14:textId="77777777">
            <w:pPr>
              <w:pStyle w:val="LTableTextAbt"/>
            </w:pPr>
            <w:r w:rsidRPr="009D5582">
              <w:t> </w:t>
            </w:r>
          </w:p>
        </w:tc>
        <w:tc>
          <w:tcPr>
            <w:tcW w:w="1720" w:type="dxa"/>
            <w:vMerge w:val="restart"/>
            <w:tcBorders>
              <w:top w:val="nil"/>
              <w:left w:val="single" w:sz="4" w:space="0" w:color="auto"/>
              <w:right w:val="single" w:sz="4" w:space="0" w:color="auto"/>
            </w:tcBorders>
            <w:shd w:val="clear" w:color="auto" w:fill="auto"/>
          </w:tcPr>
          <w:p w:rsidR="00773C48" w:rsidRPr="009D5582" w:rsidP="00CB1C05" w14:paraId="4900471E" w14:textId="77777777">
            <w:pPr>
              <w:pStyle w:val="LTableTextAbt"/>
            </w:pPr>
            <w:r w:rsidRPr="009D5582">
              <w:t>Lectra Clean II Non Chlorinated Heavy Duty Degreaser</w:t>
            </w:r>
          </w:p>
          <w:p w:rsidR="00773C48" w:rsidRPr="009D5582" w:rsidP="00CB1C05" w14:paraId="2AB52610" w14:textId="77777777">
            <w:pPr>
              <w:pStyle w:val="LTableTextAbt"/>
            </w:pPr>
            <w:r w:rsidRPr="009D5582">
              <w:t> </w:t>
            </w:r>
          </w:p>
        </w:tc>
        <w:tc>
          <w:tcPr>
            <w:tcW w:w="2160" w:type="dxa"/>
            <w:vMerge w:val="restart"/>
            <w:tcBorders>
              <w:top w:val="single" w:sz="4" w:space="0" w:color="auto"/>
              <w:left w:val="single" w:sz="4" w:space="0" w:color="auto"/>
              <w:right w:val="single" w:sz="4" w:space="0" w:color="auto"/>
            </w:tcBorders>
            <w:shd w:val="clear" w:color="auto" w:fill="auto"/>
          </w:tcPr>
          <w:p w:rsidR="00773C48" w:rsidRPr="00E34091" w:rsidP="00CB1C05" w14:paraId="0281F754" w14:textId="77777777">
            <w:pPr>
              <w:pStyle w:val="LTableTextAbt"/>
            </w:pPr>
            <w:hyperlink r:id="rId114" w:history="1">
              <w:r w:rsidRPr="00E34091" w:rsidR="004F366B">
                <w:t>http://docs.crcindustries.com/msds/1003209E.pdf</w:t>
              </w:r>
            </w:hyperlink>
          </w:p>
        </w:tc>
        <w:tc>
          <w:tcPr>
            <w:tcW w:w="1440" w:type="dxa"/>
            <w:vMerge w:val="restart"/>
            <w:tcBorders>
              <w:top w:val="nil"/>
              <w:left w:val="single" w:sz="4" w:space="0" w:color="auto"/>
              <w:right w:val="single" w:sz="4" w:space="0" w:color="auto"/>
            </w:tcBorders>
            <w:shd w:val="clear" w:color="auto" w:fill="auto"/>
          </w:tcPr>
          <w:p w:rsidR="00773C48" w:rsidRPr="009D5582" w:rsidP="00CB1C05" w14:paraId="4EF9F7E1" w14:textId="77777777">
            <w:pPr>
              <w:pStyle w:val="LTableTextAbt"/>
            </w:pPr>
            <w:r w:rsidRPr="009D5582">
              <w:t>16 February 2016</w:t>
            </w:r>
          </w:p>
          <w:p w:rsidR="00773C48" w:rsidRPr="009D5582" w:rsidP="00CB1C05" w14:paraId="66A74C94" w14:textId="77777777">
            <w:pPr>
              <w:pStyle w:val="LTableTextAbt"/>
            </w:pPr>
            <w:r w:rsidRPr="009D5582">
              <w:t> </w:t>
            </w:r>
          </w:p>
        </w:tc>
        <w:tc>
          <w:tcPr>
            <w:tcW w:w="1980" w:type="dxa"/>
            <w:tcBorders>
              <w:top w:val="nil"/>
              <w:left w:val="nil"/>
              <w:bottom w:val="single" w:sz="4" w:space="0" w:color="auto"/>
              <w:right w:val="single" w:sz="4" w:space="0" w:color="auto"/>
            </w:tcBorders>
            <w:shd w:val="clear" w:color="auto" w:fill="auto"/>
          </w:tcPr>
          <w:p w:rsidR="00773C48" w:rsidRPr="009D5582" w:rsidP="00CB1C05" w14:paraId="3B31B271" w14:textId="77777777">
            <w:pPr>
              <w:pStyle w:val="LTableTextAbt"/>
            </w:pPr>
            <w:r w:rsidRPr="009D5582">
              <w:t>Distillates (petroleum), hydrotreated light</w:t>
            </w:r>
          </w:p>
        </w:tc>
        <w:tc>
          <w:tcPr>
            <w:tcW w:w="1440" w:type="dxa"/>
            <w:tcBorders>
              <w:top w:val="nil"/>
              <w:left w:val="nil"/>
              <w:bottom w:val="single" w:sz="4" w:space="0" w:color="auto"/>
              <w:right w:val="single" w:sz="4" w:space="0" w:color="auto"/>
            </w:tcBorders>
            <w:shd w:val="clear" w:color="auto" w:fill="auto"/>
          </w:tcPr>
          <w:p w:rsidR="00773C48" w:rsidRPr="009D5582" w:rsidP="00CB1C05" w14:paraId="7C97695F" w14:textId="77777777">
            <w:pPr>
              <w:pStyle w:val="CTableTextAbt"/>
            </w:pPr>
            <w:r w:rsidRPr="009D5582">
              <w:t>50 - 60</w:t>
            </w:r>
          </w:p>
        </w:tc>
      </w:tr>
      <w:tr w14:paraId="11BEDFE3"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773C48" w:rsidRPr="009D5582" w:rsidP="00CB1C05" w14:paraId="6FBD8DD9"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773C48" w:rsidRPr="009D5582" w:rsidP="00CB1C05" w14:paraId="55F7B02C"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773C48" w:rsidRPr="009D5582" w:rsidP="00CB1C05" w14:paraId="1A2E6905"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773C48" w:rsidRPr="009D5582" w:rsidP="00CB1C05" w14:paraId="017FA0EA"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773C48" w:rsidRPr="009D5582" w:rsidP="00CB1C05" w14:paraId="184CD80C" w14:textId="77777777">
            <w:pPr>
              <w:pStyle w:val="LTableTextAbt"/>
            </w:pPr>
            <w:r w:rsidRPr="009D5582">
              <w:t>dipropylene glycol methyl ether acetate</w:t>
            </w:r>
          </w:p>
        </w:tc>
        <w:tc>
          <w:tcPr>
            <w:tcW w:w="1440" w:type="dxa"/>
            <w:tcBorders>
              <w:top w:val="nil"/>
              <w:left w:val="nil"/>
              <w:bottom w:val="single" w:sz="4" w:space="0" w:color="auto"/>
              <w:right w:val="single" w:sz="4" w:space="0" w:color="auto"/>
            </w:tcBorders>
            <w:shd w:val="clear" w:color="auto" w:fill="auto"/>
          </w:tcPr>
          <w:p w:rsidR="00773C48" w:rsidRPr="009D5582" w:rsidP="00CB1C05" w14:paraId="57091030" w14:textId="77777777">
            <w:pPr>
              <w:pStyle w:val="CTableTextAbt"/>
            </w:pPr>
            <w:r w:rsidRPr="009D5582">
              <w:t>5 - 10</w:t>
            </w:r>
          </w:p>
        </w:tc>
      </w:tr>
      <w:tr w14:paraId="1BB47568" w14:textId="77777777" w:rsidTr="00E604D0">
        <w:tblPrEx>
          <w:tblW w:w="10080" w:type="dxa"/>
          <w:jc w:val="center"/>
          <w:tblLayout w:type="fixed"/>
          <w:tblLook w:val="04A0"/>
        </w:tblPrEx>
        <w:trPr>
          <w:cantSplit/>
          <w:trHeight w:val="20"/>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tcPr>
          <w:p w:rsidR="00C22541" w:rsidP="00CB1C05" w14:paraId="629FCC8C" w14:textId="77777777">
            <w:pPr>
              <w:pStyle w:val="LTableTextAbt"/>
              <w:rPr>
                <w:szCs w:val="18"/>
              </w:rPr>
            </w:pPr>
            <w:r w:rsidRPr="000715DA">
              <w:rPr>
                <w:szCs w:val="18"/>
                <w:vertAlign w:val="superscript"/>
              </w:rPr>
              <w:t>1</w:t>
            </w:r>
            <w:r>
              <w:rPr>
                <w:szCs w:val="18"/>
              </w:rPr>
              <w:t xml:space="preserve">Note that 3M has recently announced that they will discontinue this product by 2025. </w:t>
            </w:r>
          </w:p>
          <w:p w:rsidR="00773C48" w:rsidRPr="00A57CF8" w:rsidP="00CB1C05" w14:paraId="277702D5" w14:textId="77777777">
            <w:pPr>
              <w:pStyle w:val="LTableTextAbt"/>
            </w:pPr>
            <w:r w:rsidRPr="00937F5B">
              <w:rPr>
                <w:szCs w:val="18"/>
              </w:rPr>
              <w:t>Note: Orange shaded rows indicate products that contain perchloroethylene. Grey shaded rows indicate products that contain another one of the first 10 TSCA work plan chemicals.</w:t>
            </w:r>
          </w:p>
        </w:tc>
      </w:tr>
    </w:tbl>
    <w:p w:rsidR="004D4722" w:rsidP="00CB1C05" w14:paraId="7508C9F4" w14:textId="77777777">
      <w:pPr>
        <w:pStyle w:val="BodyText"/>
        <w:rPr>
          <w:highlight w:val="yellow"/>
        </w:rPr>
      </w:pPr>
    </w:p>
    <w:p w:rsidR="007A3CE7" w:rsidRPr="00A66DA0" w:rsidP="00CB1C05" w14:paraId="6D38982A" w14:textId="77777777">
      <w:pPr>
        <w:pStyle w:val="BodyText"/>
      </w:pPr>
      <w:r>
        <w:rPr>
          <w:highlight w:val="yellow"/>
        </w:rPr>
        <w:fldChar w:fldCharType="begin" w:fldLock="1"/>
      </w:r>
      <w:r>
        <w:instrText xml:space="preserve"> REF _Ref111198555 \h </w:instrText>
      </w:r>
      <w:r w:rsidR="004D4722">
        <w:rPr>
          <w:highlight w:val="yellow"/>
        </w:rPr>
        <w:instrText xml:space="preserve"> \* MERGEFORMAT </w:instrText>
      </w:r>
      <w:r>
        <w:rPr>
          <w:highlight w:val="yellow"/>
        </w:rPr>
        <w:fldChar w:fldCharType="separate"/>
      </w:r>
      <w:r w:rsidRPr="00EE2445" w:rsidR="0092222B">
        <w:t xml:space="preserve">Table </w:t>
      </w:r>
      <w:r w:rsidR="0092222B">
        <w:rPr>
          <w:noProof/>
        </w:rPr>
        <w:t>5</w:t>
      </w:r>
      <w:r w:rsidR="0092222B">
        <w:rPr>
          <w:noProof/>
        </w:rPr>
        <w:noBreakHyphen/>
        <w:t>45</w:t>
      </w:r>
      <w:r>
        <w:rPr>
          <w:highlight w:val="yellow"/>
        </w:rPr>
        <w:fldChar w:fldCharType="end"/>
      </w:r>
      <w:r>
        <w:t xml:space="preserve"> </w:t>
      </w:r>
      <w:r w:rsidRPr="00346F35">
        <w:t>shows the anticipated, approximate market share percentage of primary solvents in products estimated using the chemical ranking procedure. If restrictions</w:t>
      </w:r>
      <w:r w:rsidRPr="00B252B1">
        <w:t xml:space="preserve"> were implemented for </w:t>
      </w:r>
      <w:r w:rsidR="00843813">
        <w:t>PCE</w:t>
      </w:r>
      <w:r w:rsidR="008F1E80">
        <w:t>,</w:t>
      </w:r>
      <w:r>
        <w:t xml:space="preserve"> </w:t>
      </w:r>
      <w:r w:rsidRPr="00B252B1">
        <w:t>then it is</w:t>
      </w:r>
      <w:r>
        <w:t xml:space="preserve"> anticipated that petroleum distillates and trans</w:t>
      </w:r>
      <w:r w:rsidR="00A038A4">
        <w:t>-</w:t>
      </w:r>
      <w:r>
        <w:t>DCE</w:t>
      </w:r>
      <w:r w:rsidRPr="00B252B1">
        <w:t xml:space="preserve"> would be the most prevalent solvent</w:t>
      </w:r>
      <w:r>
        <w:t>s</w:t>
      </w:r>
      <w:r w:rsidRPr="00B252B1">
        <w:t xml:space="preserve"> used in replacement products</w:t>
      </w:r>
      <w:r>
        <w:t xml:space="preserve">. It should also be noted that several of the alternative products contain fluorinated solvents, including </w:t>
      </w:r>
      <w:r w:rsidRPr="00234F7B">
        <w:t xml:space="preserve">HFCs and </w:t>
      </w:r>
      <w:r w:rsidR="00CB5919">
        <w:t>hydrofluoroether chemicals (</w:t>
      </w:r>
      <w:r w:rsidRPr="00234F7B">
        <w:t>HFEs</w:t>
      </w:r>
      <w:r w:rsidR="00CB5919">
        <w:t>)</w:t>
      </w:r>
      <w:r>
        <w:t>.</w:t>
      </w:r>
    </w:p>
    <w:tbl>
      <w:tblPr>
        <w:tblW w:w="9360" w:type="dxa"/>
        <w:jc w:val="center"/>
        <w:tblLook w:val="04A0"/>
      </w:tblPr>
      <w:tblGrid>
        <w:gridCol w:w="3600"/>
        <w:gridCol w:w="2700"/>
        <w:gridCol w:w="3060"/>
      </w:tblGrid>
      <w:tr w14:paraId="3C973DE5" w14:textId="77777777" w:rsidTr="00E5555E">
        <w:tblPrEx>
          <w:tblW w:w="9360" w:type="dxa"/>
          <w:jc w:val="center"/>
          <w:tblLook w:val="04A0"/>
        </w:tblPrEx>
        <w:trPr>
          <w:cantSplit/>
          <w:tblHeader/>
          <w:jc w:val="center"/>
        </w:trPr>
        <w:tc>
          <w:tcPr>
            <w:tcW w:w="9360" w:type="dxa"/>
            <w:gridSpan w:val="3"/>
            <w:tcBorders>
              <w:bottom w:val="single" w:sz="4" w:space="0" w:color="auto"/>
            </w:tcBorders>
            <w:shd w:val="clear" w:color="auto" w:fill="auto"/>
          </w:tcPr>
          <w:p w:rsidR="00864628" w:rsidRPr="005A6C8E" w:rsidP="00CB1C05" w14:paraId="2F326D48" w14:textId="77777777">
            <w:pPr>
              <w:pStyle w:val="TableTitleA"/>
              <w:rPr>
                <w:b/>
                <w:bCs/>
                <w:sz w:val="21"/>
                <w:szCs w:val="21"/>
              </w:rPr>
            </w:pPr>
            <w:bookmarkStart w:id="479" w:name="_Ref111198555"/>
            <w:bookmarkStart w:id="480" w:name="_Toc121142591"/>
            <w:bookmarkStart w:id="481" w:name="_Toc165379585"/>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5</w:t>
            </w:r>
            <w:r w:rsidR="00BC4B5D">
              <w:rPr>
                <w:noProof/>
              </w:rPr>
              <w:fldChar w:fldCharType="end"/>
            </w:r>
            <w:bookmarkEnd w:id="479"/>
            <w:r w:rsidRPr="00EE2445">
              <w:t>:</w:t>
            </w:r>
            <w:r>
              <w:t xml:space="preserve"> </w:t>
            </w:r>
            <w:r w:rsidRPr="00B06671">
              <w:t xml:space="preserve">Estimated </w:t>
            </w:r>
            <w:r w:rsidRPr="00B06671" w:rsidR="008F1E80">
              <w:t xml:space="preserve">Percentage Share </w:t>
            </w:r>
            <w:r w:rsidRPr="00B06671">
              <w:t xml:space="preserve">of </w:t>
            </w:r>
            <w:r w:rsidRPr="00B06671" w:rsidR="008F1E80">
              <w:t xml:space="preserve">Solvent Ingredients </w:t>
            </w:r>
            <w:r w:rsidRPr="00B06671">
              <w:t xml:space="preserve">for </w:t>
            </w:r>
            <w:r w:rsidRPr="00B06671" w:rsidR="008F1E80">
              <w:t>Reviewed Electronics Degreasers</w:t>
            </w:r>
            <w:bookmarkEnd w:id="480"/>
            <w:bookmarkEnd w:id="481"/>
          </w:p>
        </w:tc>
      </w:tr>
      <w:tr w14:paraId="4841CC4F" w14:textId="77777777" w:rsidTr="00E301E6">
        <w:tblPrEx>
          <w:tblW w:w="9360" w:type="dxa"/>
          <w:jc w:val="center"/>
          <w:tblLook w:val="04A0"/>
        </w:tblPrEx>
        <w:trPr>
          <w:cantSplit/>
          <w:tblHeader/>
          <w:jc w:val="center"/>
        </w:trPr>
        <w:tc>
          <w:tcPr>
            <w:tcW w:w="3600" w:type="dxa"/>
            <w:tcBorders>
              <w:top w:val="single" w:sz="4" w:space="0" w:color="auto"/>
              <w:left w:val="single" w:sz="4" w:space="0" w:color="auto"/>
              <w:bottom w:val="single" w:sz="4" w:space="0" w:color="auto"/>
              <w:right w:val="single" w:sz="4" w:space="0" w:color="auto"/>
            </w:tcBorders>
            <w:shd w:val="clear" w:color="auto" w:fill="48A9C5"/>
          </w:tcPr>
          <w:p w:rsidR="007A3CE7" w:rsidRPr="005A6C8E" w:rsidP="00CB1C05" w14:paraId="112E52C3" w14:textId="77777777">
            <w:pPr>
              <w:pStyle w:val="TableSubtitle"/>
            </w:pPr>
            <w:r w:rsidRPr="005A6C8E">
              <w:t>Solvent</w:t>
            </w:r>
          </w:p>
        </w:tc>
        <w:tc>
          <w:tcPr>
            <w:tcW w:w="2700" w:type="dxa"/>
            <w:tcBorders>
              <w:top w:val="single" w:sz="4" w:space="0" w:color="auto"/>
              <w:left w:val="single" w:sz="4" w:space="0" w:color="auto"/>
              <w:bottom w:val="single" w:sz="4" w:space="0" w:color="auto"/>
              <w:right w:val="single" w:sz="4" w:space="0" w:color="auto"/>
            </w:tcBorders>
            <w:shd w:val="clear" w:color="auto" w:fill="48A9C5"/>
          </w:tcPr>
          <w:p w:rsidR="007A3CE7" w:rsidRPr="005A6C8E" w:rsidP="00CB1C05" w14:paraId="3929AAC7" w14:textId="77777777">
            <w:pPr>
              <w:pStyle w:val="TableSubtitle"/>
            </w:pPr>
            <w:r w:rsidRPr="005A6C8E">
              <w:t>Current market share</w:t>
            </w:r>
          </w:p>
        </w:tc>
        <w:tc>
          <w:tcPr>
            <w:tcW w:w="3060" w:type="dxa"/>
            <w:tcBorders>
              <w:top w:val="single" w:sz="4" w:space="0" w:color="auto"/>
              <w:left w:val="single" w:sz="4" w:space="0" w:color="auto"/>
              <w:bottom w:val="single" w:sz="4" w:space="0" w:color="auto"/>
              <w:right w:val="single" w:sz="4" w:space="0" w:color="auto"/>
            </w:tcBorders>
            <w:shd w:val="clear" w:color="auto" w:fill="48A9C5"/>
          </w:tcPr>
          <w:p w:rsidR="007A3CE7" w:rsidRPr="005A6C8E" w:rsidP="00CB1C05" w14:paraId="0E896704" w14:textId="77777777">
            <w:pPr>
              <w:pStyle w:val="TableSubtitle"/>
            </w:pPr>
            <w:r>
              <w:t>Projections for replacement products</w:t>
            </w:r>
          </w:p>
        </w:tc>
      </w:tr>
      <w:tr w14:paraId="5EA10E5E" w14:textId="77777777" w:rsidTr="00E55875">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A3CE7" w:rsidRPr="005A6C8E" w:rsidP="00CB1C05" w14:paraId="1F47D3F5" w14:textId="77777777">
            <w:pPr>
              <w:pStyle w:val="LTableTextAbt"/>
            </w:pPr>
            <w:r>
              <w:t>Perchloroethylene</w:t>
            </w:r>
          </w:p>
        </w:tc>
        <w:tc>
          <w:tcPr>
            <w:tcW w:w="27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A3CE7" w:rsidRPr="005A6C8E" w:rsidP="00CB1C05" w14:paraId="219B2F01" w14:textId="77777777">
            <w:pPr>
              <w:pStyle w:val="CTableTextAbt"/>
            </w:pPr>
            <w:r w:rsidRPr="005A6C8E">
              <w:t>40%</w:t>
            </w:r>
          </w:p>
        </w:tc>
        <w:tc>
          <w:tcPr>
            <w:tcW w:w="30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A3CE7" w:rsidRPr="005A6C8E" w:rsidP="00CB1C05" w14:paraId="5966FA66" w14:textId="77777777">
            <w:pPr>
              <w:pStyle w:val="CTableTextAbt"/>
            </w:pPr>
            <w:r w:rsidRPr="005A6C8E">
              <w:t>0%</w:t>
            </w:r>
          </w:p>
        </w:tc>
      </w:tr>
      <w:tr w14:paraId="79026A1C" w14:textId="77777777" w:rsidTr="006013D1">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13D1" w:rsidRPr="005A6C8E" w:rsidP="00CB1C05" w14:paraId="63B11AE4" w14:textId="77777777">
            <w:pPr>
              <w:pStyle w:val="LTableTextAbt"/>
            </w:pPr>
            <w:r w:rsidRPr="000C5586">
              <w:t>1-Bromopropan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13D1" w:rsidRPr="005A6C8E" w:rsidP="00CB1C05" w14:paraId="1C618881" w14:textId="77777777">
            <w:pPr>
              <w:pStyle w:val="CTableTextAbt"/>
            </w:pPr>
            <w:r w:rsidRPr="000C5586">
              <w:t>8%</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13D1" w:rsidRPr="005A6C8E" w:rsidP="00CB1C05" w14:paraId="64BE7103" w14:textId="77777777">
            <w:pPr>
              <w:pStyle w:val="CTableTextAbt"/>
            </w:pPr>
            <w:r w:rsidRPr="000C5586">
              <w:t>0%</w:t>
            </w:r>
          </w:p>
        </w:tc>
      </w:tr>
      <w:tr w14:paraId="5673E75B" w14:textId="77777777" w:rsidTr="0001636D">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6CADB532" w14:textId="77777777">
            <w:pPr>
              <w:pStyle w:val="LTableTextAbt"/>
            </w:pPr>
            <w:r w:rsidRPr="005A6C8E">
              <w:t>Petroleum distillates</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5F0D3746" w14:textId="77777777">
            <w:pPr>
              <w:pStyle w:val="CTableTextAbt"/>
            </w:pPr>
            <w:r w:rsidRPr="005A6C8E">
              <w:t>13%</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190E58DD" w14:textId="77777777">
            <w:pPr>
              <w:pStyle w:val="CTableTextAbt"/>
            </w:pPr>
            <w:r w:rsidRPr="005A6C8E">
              <w:t>26%</w:t>
            </w:r>
          </w:p>
        </w:tc>
      </w:tr>
      <w:tr w14:paraId="6715CAA6" w14:textId="77777777" w:rsidTr="0001636D">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377F7C6E" w14:textId="77777777">
            <w:pPr>
              <w:pStyle w:val="LTableTextAbt"/>
            </w:pPr>
            <w:r>
              <w:t>trans</w:t>
            </w:r>
            <w:r w:rsidR="00A038A4">
              <w:t>-1,2-</w:t>
            </w:r>
            <w:r>
              <w:t>DCE</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30D550CB" w14:textId="77777777">
            <w:pPr>
              <w:pStyle w:val="CTableTextAbt"/>
            </w:pPr>
            <w:r w:rsidRPr="005A6C8E">
              <w:t>8%</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02894481" w14:textId="77777777">
            <w:pPr>
              <w:pStyle w:val="CTableTextAbt"/>
            </w:pPr>
            <w:r w:rsidRPr="005A6C8E">
              <w:t>15%</w:t>
            </w:r>
          </w:p>
        </w:tc>
      </w:tr>
      <w:tr w14:paraId="16ABBEA4" w14:textId="77777777" w:rsidTr="0001636D">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4A0C2E94" w14:textId="77777777">
            <w:pPr>
              <w:pStyle w:val="LTableTextAbt"/>
            </w:pPr>
            <w:r w:rsidRPr="005A6C8E">
              <w:t>Isohexane</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5063C04D" w14:textId="77777777">
            <w:pPr>
              <w:pStyle w:val="CTableTextAbt"/>
            </w:pPr>
            <w:r w:rsidRPr="005A6C8E">
              <w:t>7%</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1DD53054" w14:textId="77777777">
            <w:pPr>
              <w:pStyle w:val="CTableTextAbt"/>
            </w:pPr>
            <w:r w:rsidRPr="005A6C8E">
              <w:t>14%</w:t>
            </w:r>
          </w:p>
        </w:tc>
      </w:tr>
      <w:tr w14:paraId="641081F1" w14:textId="77777777" w:rsidTr="0001636D">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55BD4EED" w14:textId="77777777">
            <w:pPr>
              <w:pStyle w:val="LTableTextAbt"/>
            </w:pPr>
            <w:r w:rsidRPr="005A6C8E">
              <w:t>Ethane, 1,1,1,2-tetrafluoro-(hfc-134a)</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5A89C086" w14:textId="77777777">
            <w:pPr>
              <w:pStyle w:val="CTableTextAbt"/>
            </w:pPr>
            <w:r w:rsidRPr="005A6C8E">
              <w:t>6%</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71ABBA21" w14:textId="77777777">
            <w:pPr>
              <w:pStyle w:val="CTableTextAbt"/>
            </w:pPr>
            <w:r w:rsidRPr="005A6C8E">
              <w:t>11%</w:t>
            </w:r>
          </w:p>
        </w:tc>
      </w:tr>
      <w:tr w14:paraId="6A1304D5" w14:textId="77777777" w:rsidTr="0001636D">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6855E16D" w14:textId="77777777">
            <w:pPr>
              <w:pStyle w:val="LTableTextAbt"/>
            </w:pPr>
            <w:r w:rsidRPr="005A6C8E">
              <w:t>1,1-difluoroethane</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41B5FB7F" w14:textId="77777777">
            <w:pPr>
              <w:pStyle w:val="CTableTextAbt"/>
            </w:pPr>
            <w:r w:rsidRPr="005A6C8E">
              <w:t>4%</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7D7E1C5D" w14:textId="77777777">
            <w:pPr>
              <w:pStyle w:val="CTableTextAbt"/>
            </w:pPr>
            <w:r w:rsidRPr="005A6C8E">
              <w:t>8%</w:t>
            </w:r>
          </w:p>
        </w:tc>
      </w:tr>
      <w:tr w14:paraId="26CB5E74" w14:textId="77777777" w:rsidTr="0001636D">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76AD52B1" w14:textId="77777777">
            <w:pPr>
              <w:pStyle w:val="LTableTextAbt"/>
            </w:pPr>
            <w:r w:rsidRPr="005A6C8E">
              <w:t>Difluoroethane</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724A3F0B" w14:textId="77777777">
            <w:pPr>
              <w:pStyle w:val="CTableTextAbt"/>
            </w:pPr>
            <w:r w:rsidRPr="005A6C8E">
              <w:t>3%</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256174D2" w14:textId="77777777">
            <w:pPr>
              <w:pStyle w:val="CTableTextAbt"/>
            </w:pPr>
            <w:r w:rsidRPr="005A6C8E">
              <w:t>5%</w:t>
            </w:r>
          </w:p>
        </w:tc>
      </w:tr>
      <w:tr w14:paraId="670D2E09" w14:textId="77777777" w:rsidTr="0001636D">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62F34A86" w14:textId="77777777">
            <w:pPr>
              <w:pStyle w:val="LTableTextAbt"/>
            </w:pPr>
            <w:r w:rsidRPr="005A6C8E">
              <w:t xml:space="preserve">Methyl nonafluoroisobutyl ether </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2A7EF456" w14:textId="77777777">
            <w:pPr>
              <w:pStyle w:val="CTableTextAbt"/>
            </w:pPr>
            <w:r w:rsidRPr="005A6C8E">
              <w:t>2%</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6370522B" w14:textId="77777777">
            <w:pPr>
              <w:pStyle w:val="CTableTextAbt"/>
            </w:pPr>
            <w:r w:rsidRPr="005A6C8E">
              <w:t>4%</w:t>
            </w:r>
          </w:p>
        </w:tc>
      </w:tr>
      <w:tr w14:paraId="7D7C1EEF" w14:textId="77777777" w:rsidTr="00E5555E">
        <w:tblPrEx>
          <w:tblW w:w="9360" w:type="dxa"/>
          <w:jc w:val="center"/>
          <w:tblLook w:val="04A0"/>
        </w:tblPrEx>
        <w:trPr>
          <w:cantSplit/>
          <w:jc w:val="center"/>
        </w:trPr>
        <w:tc>
          <w:tcPr>
            <w:tcW w:w="3600" w:type="dxa"/>
            <w:tcBorders>
              <w:top w:val="single" w:sz="4" w:space="0" w:color="auto"/>
              <w:left w:val="single" w:sz="4" w:space="0" w:color="auto"/>
              <w:bottom w:val="single" w:sz="4" w:space="0" w:color="auto"/>
              <w:right w:val="single" w:sz="4" w:space="0" w:color="auto"/>
            </w:tcBorders>
          </w:tcPr>
          <w:p w:rsidR="007A3CE7" w:rsidRPr="005A6C8E" w:rsidP="00CB1C05" w14:paraId="7FABF71E" w14:textId="77777777">
            <w:pPr>
              <w:pStyle w:val="LTableTextAbt"/>
            </w:pPr>
            <w:r w:rsidRPr="005A6C8E">
              <w:t>Other</w:t>
            </w:r>
          </w:p>
        </w:tc>
        <w:tc>
          <w:tcPr>
            <w:tcW w:w="2700" w:type="dxa"/>
            <w:tcBorders>
              <w:top w:val="single" w:sz="4" w:space="0" w:color="auto"/>
              <w:left w:val="single" w:sz="4" w:space="0" w:color="auto"/>
              <w:bottom w:val="single" w:sz="4" w:space="0" w:color="auto"/>
              <w:right w:val="single" w:sz="4" w:space="0" w:color="auto"/>
            </w:tcBorders>
          </w:tcPr>
          <w:p w:rsidR="007A3CE7" w:rsidRPr="005A6C8E" w:rsidP="00CB1C05" w14:paraId="033430AA" w14:textId="77777777">
            <w:pPr>
              <w:pStyle w:val="CTableTextAbt"/>
            </w:pPr>
            <w:r w:rsidRPr="005A6C8E">
              <w:t>9%</w:t>
            </w:r>
          </w:p>
        </w:tc>
        <w:tc>
          <w:tcPr>
            <w:tcW w:w="3060" w:type="dxa"/>
            <w:tcBorders>
              <w:top w:val="single" w:sz="4" w:space="0" w:color="auto"/>
              <w:left w:val="single" w:sz="4" w:space="0" w:color="auto"/>
              <w:bottom w:val="single" w:sz="4" w:space="0" w:color="auto"/>
              <w:right w:val="single" w:sz="4" w:space="0" w:color="auto"/>
            </w:tcBorders>
          </w:tcPr>
          <w:p w:rsidR="007A3CE7" w:rsidRPr="005A6C8E" w:rsidP="00CB1C05" w14:paraId="043B997E" w14:textId="77777777">
            <w:pPr>
              <w:pStyle w:val="CTableTextAbt"/>
            </w:pPr>
            <w:r w:rsidRPr="005A6C8E">
              <w:t>17%</w:t>
            </w:r>
          </w:p>
        </w:tc>
      </w:tr>
      <w:tr w14:paraId="452CA012" w14:textId="77777777" w:rsidTr="00E5555E">
        <w:tblPrEx>
          <w:tblW w:w="9360" w:type="dxa"/>
          <w:jc w:val="center"/>
          <w:tblLook w:val="04A0"/>
        </w:tblPrEx>
        <w:trPr>
          <w:cantSplit/>
          <w:trHeight w:val="432"/>
          <w:jc w:val="center"/>
        </w:trPr>
        <w:tc>
          <w:tcPr>
            <w:tcW w:w="9360" w:type="dxa"/>
            <w:gridSpan w:val="3"/>
            <w:tcBorders>
              <w:top w:val="single" w:sz="4" w:space="0" w:color="auto"/>
              <w:left w:val="single" w:sz="4" w:space="0" w:color="auto"/>
              <w:bottom w:val="single" w:sz="4" w:space="0" w:color="auto"/>
              <w:right w:val="single" w:sz="4" w:space="0" w:color="auto"/>
            </w:tcBorders>
          </w:tcPr>
          <w:p w:rsidR="007A3CE7" w:rsidRPr="004E2891" w:rsidP="00CB1C05" w14:paraId="1DBBB572" w14:textId="77777777">
            <w:pPr>
              <w:rPr>
                <w:sz w:val="18"/>
                <w:szCs w:val="18"/>
              </w:rPr>
            </w:pPr>
            <w:r w:rsidRPr="004E2891">
              <w:rPr>
                <w:color w:val="000000"/>
                <w:sz w:val="18"/>
                <w:szCs w:val="18"/>
              </w:rPr>
              <w:t>N</w:t>
            </w:r>
            <w:r w:rsidRPr="004E2891" w:rsidR="00864628">
              <w:rPr>
                <w:color w:val="000000"/>
                <w:sz w:val="18"/>
                <w:szCs w:val="18"/>
              </w:rPr>
              <w:t>otes</w:t>
            </w:r>
            <w:r w:rsidRPr="004E2891">
              <w:rPr>
                <w:color w:val="000000"/>
                <w:sz w:val="18"/>
                <w:szCs w:val="18"/>
              </w:rPr>
              <w:t>: The figures shown here are based on a proxy chemical ranking procedure, which draws upon factors including concentration in the product and availability and quality of product reviews.</w:t>
            </w:r>
            <w:r w:rsidRPr="004E2891" w:rsidR="00864628">
              <w:rPr>
                <w:color w:val="000000"/>
                <w:sz w:val="18"/>
                <w:szCs w:val="18"/>
              </w:rPr>
              <w:t xml:space="preserve"> </w:t>
            </w:r>
            <w:r w:rsidRPr="004E2891" w:rsidR="00864628">
              <w:rPr>
                <w:sz w:val="18"/>
                <w:szCs w:val="18"/>
              </w:rPr>
              <w:t xml:space="preserve">Orange shading indicates </w:t>
            </w:r>
            <w:r w:rsidR="00843813">
              <w:rPr>
                <w:sz w:val="18"/>
                <w:szCs w:val="18"/>
              </w:rPr>
              <w:t>PCE</w:t>
            </w:r>
            <w:r w:rsidRPr="004E2891" w:rsidR="00864628">
              <w:rPr>
                <w:sz w:val="18"/>
                <w:szCs w:val="18"/>
              </w:rPr>
              <w:t>. Grey shading indicates another one of the first 10 TSCA work plan chemicals.</w:t>
            </w:r>
            <w:r w:rsidRPr="004E2891">
              <w:rPr>
                <w:color w:val="000000"/>
                <w:sz w:val="18"/>
                <w:szCs w:val="18"/>
              </w:rPr>
              <w:t xml:space="preserve"> </w:t>
            </w:r>
          </w:p>
        </w:tc>
      </w:tr>
    </w:tbl>
    <w:p w:rsidR="007A3CE7" w:rsidP="00CB1C05" w14:paraId="5C059B38" w14:textId="77777777"/>
    <w:p w:rsidR="007A3CE7" w:rsidP="00CB1C05" w14:paraId="5E209486" w14:textId="77777777">
      <w:pPr>
        <w:pStyle w:val="Heading3"/>
      </w:pPr>
      <w:bookmarkStart w:id="482" w:name="_Toc114061934"/>
      <w:r w:rsidRPr="00D5798A">
        <w:t>Volatile Organic Compounds Content</w:t>
      </w:r>
      <w:bookmarkEnd w:id="482"/>
    </w:p>
    <w:p w:rsidR="007A3CE7" w:rsidRPr="00E55875" w:rsidP="00CB1C05" w14:paraId="22EEC913" w14:textId="77777777">
      <w:pPr>
        <w:rPr>
          <w:b/>
        </w:rPr>
      </w:pPr>
      <w:r>
        <w:t xml:space="preserve">VOC information </w:t>
      </w:r>
      <w:r w:rsidR="0087511A">
        <w:t xml:space="preserve">was reviewed </w:t>
      </w:r>
      <w:r>
        <w:t>in product SDSs</w:t>
      </w:r>
      <w:r w:rsidR="00234DF5">
        <w:t>,</w:t>
      </w:r>
      <w:r>
        <w:t xml:space="preserve"> and summarized findings</w:t>
      </w:r>
      <w:r w:rsidR="0087511A">
        <w:t xml:space="preserve"> are</w:t>
      </w:r>
      <w:r>
        <w:t xml:space="preserve"> in </w:t>
      </w:r>
      <w:r w:rsidR="0087511A">
        <w:fldChar w:fldCharType="begin" w:fldLock="1"/>
      </w:r>
      <w:r w:rsidR="0087511A">
        <w:instrText xml:space="preserve"> REF _Ref111198626 \h </w:instrText>
      </w:r>
      <w:r w:rsidR="0087511A">
        <w:fldChar w:fldCharType="separate"/>
      </w:r>
      <w:r w:rsidRPr="00EE2445" w:rsidR="0092222B">
        <w:t xml:space="preserve">Table </w:t>
      </w:r>
      <w:r w:rsidR="0092222B">
        <w:rPr>
          <w:noProof/>
        </w:rPr>
        <w:t>5</w:t>
      </w:r>
      <w:r w:rsidR="0092222B">
        <w:noBreakHyphen/>
      </w:r>
      <w:r w:rsidR="0092222B">
        <w:rPr>
          <w:noProof/>
        </w:rPr>
        <w:t>46</w:t>
      </w:r>
      <w:r w:rsidR="0087511A">
        <w:fldChar w:fldCharType="end"/>
      </w:r>
      <w:r>
        <w:t>.</w:t>
      </w:r>
      <w:r w:rsidR="0087511A">
        <w:t xml:space="preserve"> R</w:t>
      </w:r>
      <w:r>
        <w:t>egulatory VOC limits</w:t>
      </w:r>
      <w:r w:rsidR="0087511A">
        <w:t xml:space="preserve"> were identified</w:t>
      </w:r>
      <w:r w:rsidRPr="002D00D0">
        <w:t xml:space="preserve"> for electronics cleaners in a number of states (75</w:t>
      </w:r>
      <w:r w:rsidR="008D7879">
        <w:t> percent</w:t>
      </w:r>
      <w:r w:rsidRPr="002D00D0">
        <w:t xml:space="preserve">), but </w:t>
      </w:r>
      <w:r w:rsidR="00680FA6">
        <w:t xml:space="preserve">there are </w:t>
      </w:r>
      <w:r w:rsidRPr="002D00D0">
        <w:t xml:space="preserve">no </w:t>
      </w:r>
      <w:r w:rsidR="00E251EC">
        <w:t xml:space="preserve">U.S. </w:t>
      </w:r>
      <w:r w:rsidRPr="002D00D0">
        <w:t xml:space="preserve">federal limits. Three of the products containing </w:t>
      </w:r>
      <w:r w:rsidR="00843813">
        <w:t>PCE</w:t>
      </w:r>
      <w:r>
        <w:t xml:space="preserve"> had 0</w:t>
      </w:r>
      <w:r w:rsidR="008D7879">
        <w:t> percent</w:t>
      </w:r>
      <w:r>
        <w:t xml:space="preserve"> VOC content. The product containing 1-</w:t>
      </w:r>
      <w:r w:rsidR="00124A45">
        <w:t>b</w:t>
      </w:r>
      <w:r w:rsidR="0087511A">
        <w:t>romopropane</w:t>
      </w:r>
      <w:r>
        <w:t xml:space="preserve"> had around 70</w:t>
      </w:r>
      <w:r w:rsidR="008D7879">
        <w:t> percent</w:t>
      </w:r>
      <w:r>
        <w:t xml:space="preserve"> VOC content. Three of the products containing alternative solvents had VOC information in their SDSs ranging from 75</w:t>
      </w:r>
      <w:r w:rsidR="008D7879">
        <w:t> percent</w:t>
      </w:r>
      <w:r>
        <w:t xml:space="preserve"> (QD Electronic Cleaner), to 96</w:t>
      </w:r>
      <w:r w:rsidR="008D7879">
        <w:t> percent</w:t>
      </w:r>
      <w:r>
        <w:t xml:space="preserve"> (</w:t>
      </w:r>
      <w:r w:rsidRPr="002D00D0">
        <w:t>Lectra Clean II Non Chlorinated Heavy Duty Degreaser</w:t>
      </w:r>
      <w:r>
        <w:t>), all at or over the state restrictions of 75</w:t>
      </w:r>
      <w:r w:rsidR="008D7879">
        <w:t> percent</w:t>
      </w:r>
      <w:r>
        <w:t xml:space="preserve">. Restricting use of </w:t>
      </w:r>
      <w:r w:rsidR="00234DF5">
        <w:t xml:space="preserve">PCE </w:t>
      </w:r>
      <w:r>
        <w:t xml:space="preserve">may affect the availability of low VOC electronic degreasers on the market, especially for states with regulatory VOC limits. However, </w:t>
      </w:r>
      <w:r w:rsidR="0087511A">
        <w:t>the</w:t>
      </w:r>
      <w:r>
        <w:t xml:space="preserve"> market search was limited and may have excluded low VOC alternatives. </w:t>
      </w:r>
    </w:p>
    <w:tbl>
      <w:tblPr>
        <w:tblW w:w="9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90"/>
        <w:gridCol w:w="5130"/>
        <w:gridCol w:w="2430"/>
      </w:tblGrid>
      <w:tr w14:paraId="70106963" w14:textId="77777777" w:rsidTr="00E55875">
        <w:tblPrEx>
          <w:tblW w:w="9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450" w:type="dxa"/>
            <w:gridSpan w:val="3"/>
            <w:tcBorders>
              <w:top w:val="nil"/>
              <w:left w:val="nil"/>
              <w:right w:val="nil"/>
            </w:tcBorders>
            <w:shd w:val="clear" w:color="auto" w:fill="auto"/>
          </w:tcPr>
          <w:p w:rsidR="00E55875" w:rsidRPr="00FA4C50" w:rsidP="00CB1C05" w14:paraId="3DA4A310" w14:textId="77777777">
            <w:pPr>
              <w:pStyle w:val="TableTitleA"/>
              <w:rPr>
                <w:b/>
                <w:bCs/>
                <w:sz w:val="21"/>
                <w:szCs w:val="21"/>
              </w:rPr>
            </w:pPr>
            <w:bookmarkStart w:id="483" w:name="_Ref111198626"/>
            <w:bookmarkStart w:id="484" w:name="_Toc121142592"/>
            <w:bookmarkStart w:id="485" w:name="_Toc165379586"/>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6</w:t>
            </w:r>
            <w:r w:rsidR="00BC4B5D">
              <w:rPr>
                <w:noProof/>
              </w:rPr>
              <w:fldChar w:fldCharType="end"/>
            </w:r>
            <w:bookmarkEnd w:id="483"/>
            <w:r w:rsidRPr="00EE2445">
              <w:t>:</w:t>
            </w:r>
            <w:r>
              <w:t xml:space="preserve"> </w:t>
            </w:r>
            <w:r w:rsidRPr="005C5F77">
              <w:t xml:space="preserve">VOC </w:t>
            </w:r>
            <w:r w:rsidRPr="005C5F77" w:rsidR="00680FA6">
              <w:t xml:space="preserve">Content </w:t>
            </w:r>
            <w:r w:rsidRPr="005C5F77">
              <w:t xml:space="preserve">for </w:t>
            </w:r>
            <w:r w:rsidRPr="005C5F77" w:rsidR="00680FA6">
              <w:t xml:space="preserve">Electronics Degreasers Based </w:t>
            </w:r>
            <w:r w:rsidRPr="005C5F77">
              <w:t xml:space="preserve">on </w:t>
            </w:r>
            <w:r w:rsidRPr="005C5F77" w:rsidR="00680FA6">
              <w:t xml:space="preserve">Information </w:t>
            </w:r>
            <w:r w:rsidRPr="005C5F77">
              <w:t xml:space="preserve">in SDSs or </w:t>
            </w:r>
            <w:r w:rsidRPr="005C5F77" w:rsidR="00680FA6">
              <w:t>Technical Data Sheets</w:t>
            </w:r>
            <w:bookmarkEnd w:id="484"/>
            <w:bookmarkEnd w:id="485"/>
          </w:p>
        </w:tc>
      </w:tr>
      <w:tr w14:paraId="34D67F60" w14:textId="77777777" w:rsidTr="00E55875">
        <w:tblPrEx>
          <w:tblW w:w="9450" w:type="dxa"/>
          <w:jc w:val="center"/>
          <w:tblLayout w:type="fixed"/>
          <w:tblLook w:val="04A0"/>
        </w:tblPrEx>
        <w:trPr>
          <w:cantSplit/>
          <w:trHeight w:val="20"/>
          <w:tblHeader/>
          <w:jc w:val="center"/>
        </w:trPr>
        <w:tc>
          <w:tcPr>
            <w:tcW w:w="1890" w:type="dxa"/>
            <w:shd w:val="clear" w:color="auto" w:fill="48A9C5"/>
          </w:tcPr>
          <w:p w:rsidR="007A3CE7" w:rsidRPr="00FA4C50" w:rsidP="00CB1C05" w14:paraId="40A7ED3B" w14:textId="77777777">
            <w:pPr>
              <w:pStyle w:val="TableSubtitle"/>
            </w:pPr>
            <w:r w:rsidRPr="00FA4C50">
              <w:t>Supplier</w:t>
            </w:r>
          </w:p>
        </w:tc>
        <w:tc>
          <w:tcPr>
            <w:tcW w:w="5130" w:type="dxa"/>
            <w:shd w:val="clear" w:color="auto" w:fill="48A9C5"/>
          </w:tcPr>
          <w:p w:rsidR="007A3CE7" w:rsidRPr="00FA4C50" w:rsidP="00CB1C05" w14:paraId="0544CA6D" w14:textId="77777777">
            <w:pPr>
              <w:pStyle w:val="TableSubtitle"/>
            </w:pPr>
            <w:r w:rsidRPr="00FA4C50">
              <w:t>Product</w:t>
            </w:r>
          </w:p>
        </w:tc>
        <w:tc>
          <w:tcPr>
            <w:tcW w:w="2430" w:type="dxa"/>
            <w:shd w:val="clear" w:color="auto" w:fill="48A9C5"/>
          </w:tcPr>
          <w:p w:rsidR="007A3CE7" w:rsidRPr="00FA4C50" w:rsidP="00CB1C05" w14:paraId="3B1670D8" w14:textId="77777777">
            <w:pPr>
              <w:pStyle w:val="TableSubtitle"/>
              <w:rPr>
                <w:b w:val="0"/>
                <w:bCs w:val="0"/>
                <w:sz w:val="21"/>
                <w:szCs w:val="21"/>
              </w:rPr>
            </w:pPr>
            <w:r w:rsidRPr="00FA4C50">
              <w:t xml:space="preserve">VOC </w:t>
            </w:r>
          </w:p>
          <w:p w:rsidR="007A3CE7" w:rsidRPr="00FA4C50" w:rsidP="00CB1C05" w14:paraId="66F3DF9D" w14:textId="77777777">
            <w:pPr>
              <w:pStyle w:val="TableSubtitle"/>
            </w:pPr>
            <w:r w:rsidRPr="00FA4C50">
              <w:t>(% weight, g/L)</w:t>
            </w:r>
          </w:p>
        </w:tc>
      </w:tr>
      <w:tr w14:paraId="721FB8FE" w14:textId="77777777" w:rsidTr="00E55875">
        <w:tblPrEx>
          <w:tblW w:w="9450" w:type="dxa"/>
          <w:jc w:val="center"/>
          <w:tblLayout w:type="fixed"/>
          <w:tblLook w:val="04A0"/>
        </w:tblPrEx>
        <w:trPr>
          <w:cantSplit/>
          <w:trHeight w:val="20"/>
          <w:jc w:val="center"/>
        </w:trPr>
        <w:tc>
          <w:tcPr>
            <w:tcW w:w="1890" w:type="dxa"/>
            <w:shd w:val="clear" w:color="auto" w:fill="F1AD7A" w:themeFill="accent2" w:themeFillTint="99"/>
            <w:noWrap/>
            <w:hideMark/>
          </w:tcPr>
          <w:p w:rsidR="007A3CE7" w:rsidRPr="00FA4C50" w:rsidP="00CB1C05" w14:paraId="23E14A96" w14:textId="77777777">
            <w:pPr>
              <w:pStyle w:val="LTableTextAbt"/>
            </w:pPr>
            <w:r w:rsidRPr="00FA4C50">
              <w:t>CRC</w:t>
            </w:r>
          </w:p>
        </w:tc>
        <w:tc>
          <w:tcPr>
            <w:tcW w:w="5130" w:type="dxa"/>
            <w:shd w:val="clear" w:color="auto" w:fill="F1AD7A" w:themeFill="accent2" w:themeFillTint="99"/>
            <w:noWrap/>
            <w:hideMark/>
          </w:tcPr>
          <w:p w:rsidR="007A3CE7" w:rsidRPr="00FA4C50" w:rsidP="00CB1C05" w14:paraId="14F725A0" w14:textId="77777777">
            <w:pPr>
              <w:pStyle w:val="LTableTextAbt"/>
            </w:pPr>
            <w:r w:rsidRPr="00FA4C50">
              <w:t>Lectra Clean Heavy Duty Electrical Parts Degreaser</w:t>
            </w:r>
          </w:p>
        </w:tc>
        <w:tc>
          <w:tcPr>
            <w:tcW w:w="2430" w:type="dxa"/>
            <w:shd w:val="clear" w:color="auto" w:fill="F1AD7A" w:themeFill="accent2" w:themeFillTint="99"/>
            <w:noWrap/>
            <w:hideMark/>
          </w:tcPr>
          <w:p w:rsidR="007A3CE7" w:rsidRPr="00FA4C50" w:rsidP="00CB1C05" w14:paraId="686B2963" w14:textId="77777777">
            <w:pPr>
              <w:pStyle w:val="LTableTextAbt"/>
            </w:pPr>
            <w:r w:rsidRPr="00FA4C50">
              <w:t>0%</w:t>
            </w:r>
          </w:p>
        </w:tc>
      </w:tr>
      <w:tr w14:paraId="41786DFE" w14:textId="77777777" w:rsidTr="00E55875">
        <w:tblPrEx>
          <w:tblW w:w="9450" w:type="dxa"/>
          <w:jc w:val="center"/>
          <w:tblLayout w:type="fixed"/>
          <w:tblLook w:val="04A0"/>
        </w:tblPrEx>
        <w:trPr>
          <w:cantSplit/>
          <w:trHeight w:val="20"/>
          <w:jc w:val="center"/>
        </w:trPr>
        <w:tc>
          <w:tcPr>
            <w:tcW w:w="1890" w:type="dxa"/>
            <w:shd w:val="clear" w:color="auto" w:fill="F1AD7A" w:themeFill="accent2" w:themeFillTint="99"/>
            <w:noWrap/>
            <w:hideMark/>
          </w:tcPr>
          <w:p w:rsidR="007A3CE7" w:rsidRPr="00FA4C50" w:rsidP="00CB1C05" w14:paraId="4608D60B" w14:textId="77777777">
            <w:pPr>
              <w:pStyle w:val="LTableTextAbt"/>
            </w:pPr>
            <w:r w:rsidRPr="00FA4C50">
              <w:t>CRC</w:t>
            </w:r>
          </w:p>
        </w:tc>
        <w:tc>
          <w:tcPr>
            <w:tcW w:w="5130" w:type="dxa"/>
            <w:shd w:val="clear" w:color="auto" w:fill="F1AD7A" w:themeFill="accent2" w:themeFillTint="99"/>
            <w:noWrap/>
            <w:hideMark/>
          </w:tcPr>
          <w:p w:rsidR="007A3CE7" w:rsidRPr="00FA4C50" w:rsidP="00CB1C05" w14:paraId="5C0841E1" w14:textId="77777777">
            <w:pPr>
              <w:pStyle w:val="LTableTextAbt"/>
            </w:pPr>
            <w:r w:rsidRPr="00FA4C50">
              <w:t>Electrical Parts Cleaner</w:t>
            </w:r>
          </w:p>
        </w:tc>
        <w:tc>
          <w:tcPr>
            <w:tcW w:w="2430" w:type="dxa"/>
            <w:shd w:val="clear" w:color="auto" w:fill="F1AD7A" w:themeFill="accent2" w:themeFillTint="99"/>
            <w:noWrap/>
            <w:hideMark/>
          </w:tcPr>
          <w:p w:rsidR="007A3CE7" w:rsidRPr="00FA4C50" w:rsidP="00CB1C05" w14:paraId="43D4456E" w14:textId="77777777">
            <w:pPr>
              <w:pStyle w:val="LTableTextAbt"/>
            </w:pPr>
            <w:r w:rsidRPr="00FA4C50">
              <w:t>0%</w:t>
            </w:r>
          </w:p>
        </w:tc>
      </w:tr>
      <w:tr w14:paraId="796D7A7B" w14:textId="77777777" w:rsidTr="00E55875">
        <w:tblPrEx>
          <w:tblW w:w="9450" w:type="dxa"/>
          <w:jc w:val="center"/>
          <w:tblLayout w:type="fixed"/>
          <w:tblLook w:val="04A0"/>
        </w:tblPrEx>
        <w:trPr>
          <w:cantSplit/>
          <w:trHeight w:val="20"/>
          <w:jc w:val="center"/>
        </w:trPr>
        <w:tc>
          <w:tcPr>
            <w:tcW w:w="1890" w:type="dxa"/>
            <w:shd w:val="clear" w:color="auto" w:fill="F1AD7A" w:themeFill="accent2" w:themeFillTint="99"/>
            <w:noWrap/>
            <w:hideMark/>
          </w:tcPr>
          <w:p w:rsidR="007A3CE7" w:rsidRPr="00FA4C50" w:rsidP="00CB1C05" w14:paraId="44208BBB" w14:textId="77777777">
            <w:pPr>
              <w:pStyle w:val="LTableTextAbt"/>
            </w:pPr>
            <w:r w:rsidRPr="00FA4C50">
              <w:t>CRC</w:t>
            </w:r>
          </w:p>
        </w:tc>
        <w:tc>
          <w:tcPr>
            <w:tcW w:w="5130" w:type="dxa"/>
            <w:shd w:val="clear" w:color="auto" w:fill="F1AD7A" w:themeFill="accent2" w:themeFillTint="99"/>
            <w:noWrap/>
            <w:hideMark/>
          </w:tcPr>
          <w:p w:rsidR="007A3CE7" w:rsidRPr="00FA4C50" w:rsidP="00CB1C05" w14:paraId="2F9D5256" w14:textId="77777777">
            <w:pPr>
              <w:pStyle w:val="LTableTextAbt"/>
            </w:pPr>
            <w:r w:rsidRPr="00FA4C50">
              <w:t>Lectra Motive Electric Parts Cleaner</w:t>
            </w:r>
          </w:p>
        </w:tc>
        <w:tc>
          <w:tcPr>
            <w:tcW w:w="2430" w:type="dxa"/>
            <w:shd w:val="clear" w:color="auto" w:fill="F1AD7A" w:themeFill="accent2" w:themeFillTint="99"/>
            <w:noWrap/>
            <w:hideMark/>
          </w:tcPr>
          <w:p w:rsidR="007A3CE7" w:rsidRPr="00FA4C50" w:rsidP="00CB1C05" w14:paraId="416C7912" w14:textId="77777777">
            <w:pPr>
              <w:pStyle w:val="LTableTextAbt"/>
            </w:pPr>
            <w:r w:rsidRPr="00FA4C50">
              <w:t>0%</w:t>
            </w:r>
          </w:p>
        </w:tc>
      </w:tr>
      <w:tr w14:paraId="412B4398" w14:textId="77777777" w:rsidTr="00E55875">
        <w:tblPrEx>
          <w:tblW w:w="9450" w:type="dxa"/>
          <w:jc w:val="center"/>
          <w:tblLayout w:type="fixed"/>
          <w:tblLook w:val="04A0"/>
        </w:tblPrEx>
        <w:trPr>
          <w:cantSplit/>
          <w:trHeight w:val="20"/>
          <w:jc w:val="center"/>
        </w:trPr>
        <w:tc>
          <w:tcPr>
            <w:tcW w:w="1890" w:type="dxa"/>
            <w:shd w:val="clear" w:color="auto" w:fill="BFBFBF" w:themeFill="background1" w:themeFillShade="BF"/>
            <w:noWrap/>
            <w:hideMark/>
          </w:tcPr>
          <w:p w:rsidR="007A3CE7" w:rsidRPr="00FA4C50" w:rsidP="00CB1C05" w14:paraId="7800C3CE" w14:textId="77777777">
            <w:pPr>
              <w:pStyle w:val="LTableTextAbt"/>
            </w:pPr>
            <w:r w:rsidRPr="00FA4C50">
              <w:t>ITW Pro Brands</w:t>
            </w:r>
          </w:p>
        </w:tc>
        <w:tc>
          <w:tcPr>
            <w:tcW w:w="5130" w:type="dxa"/>
            <w:shd w:val="clear" w:color="auto" w:fill="BFBFBF" w:themeFill="background1" w:themeFillShade="BF"/>
            <w:noWrap/>
            <w:hideMark/>
          </w:tcPr>
          <w:p w:rsidR="007A3CE7" w:rsidRPr="00FA4C50" w:rsidP="00CB1C05" w14:paraId="5064B13E" w14:textId="77777777">
            <w:pPr>
              <w:pStyle w:val="LTableTextAbt"/>
            </w:pPr>
            <w:r w:rsidRPr="00FA4C50">
              <w:t>LPS NoFlash NU</w:t>
            </w:r>
          </w:p>
        </w:tc>
        <w:tc>
          <w:tcPr>
            <w:tcW w:w="2430" w:type="dxa"/>
            <w:shd w:val="clear" w:color="auto" w:fill="BFBFBF" w:themeFill="background1" w:themeFillShade="BF"/>
            <w:noWrap/>
            <w:hideMark/>
          </w:tcPr>
          <w:p w:rsidR="007A3CE7" w:rsidRPr="00FA4C50" w:rsidP="00CB1C05" w14:paraId="41F077A8" w14:textId="77777777">
            <w:pPr>
              <w:pStyle w:val="LTableTextAbt"/>
            </w:pPr>
            <w:r w:rsidRPr="00FA4C50">
              <w:t>70.10%</w:t>
            </w:r>
          </w:p>
        </w:tc>
      </w:tr>
      <w:tr w14:paraId="67F9283E" w14:textId="77777777">
        <w:tblPrEx>
          <w:tblW w:w="9450" w:type="dxa"/>
          <w:jc w:val="center"/>
          <w:tblLayout w:type="fixed"/>
          <w:tblLook w:val="04A0"/>
        </w:tblPrEx>
        <w:trPr>
          <w:cantSplit/>
          <w:trHeight w:val="20"/>
          <w:jc w:val="center"/>
        </w:trPr>
        <w:tc>
          <w:tcPr>
            <w:tcW w:w="1890" w:type="dxa"/>
            <w:noWrap/>
            <w:hideMark/>
          </w:tcPr>
          <w:p w:rsidR="007A3CE7" w:rsidRPr="00FA4C50" w:rsidP="00CB1C05" w14:paraId="33CCF6B6" w14:textId="77777777">
            <w:pPr>
              <w:pStyle w:val="LTableTextAbt"/>
            </w:pPr>
            <w:r w:rsidRPr="00FA4C50">
              <w:t>3M</w:t>
            </w:r>
          </w:p>
        </w:tc>
        <w:tc>
          <w:tcPr>
            <w:tcW w:w="5130" w:type="dxa"/>
            <w:noWrap/>
            <w:hideMark/>
          </w:tcPr>
          <w:p w:rsidR="007A3CE7" w:rsidRPr="00FA4C50" w:rsidP="00CB1C05" w14:paraId="59216B73" w14:textId="77777777">
            <w:pPr>
              <w:pStyle w:val="LTableTextAbt"/>
            </w:pPr>
            <w:r w:rsidRPr="00FA4C50">
              <w:t>Novec Electronic Degreaser</w:t>
            </w:r>
            <w:r w:rsidRPr="000715DA" w:rsidR="00C22541">
              <w:rPr>
                <w:vertAlign w:val="superscript"/>
              </w:rPr>
              <w:t>1</w:t>
            </w:r>
          </w:p>
        </w:tc>
        <w:tc>
          <w:tcPr>
            <w:tcW w:w="2430" w:type="dxa"/>
            <w:noWrap/>
            <w:hideMark/>
          </w:tcPr>
          <w:p w:rsidR="007A3CE7" w:rsidRPr="00FA4C50" w:rsidP="00CB1C05" w14:paraId="7223F19E" w14:textId="77777777">
            <w:pPr>
              <w:pStyle w:val="LTableTextAbt"/>
            </w:pPr>
            <w:r w:rsidRPr="00FA4C50">
              <w:t>No information in SDS</w:t>
            </w:r>
          </w:p>
        </w:tc>
      </w:tr>
      <w:tr w14:paraId="084B9F6E" w14:textId="77777777">
        <w:tblPrEx>
          <w:tblW w:w="9450" w:type="dxa"/>
          <w:jc w:val="center"/>
          <w:tblLayout w:type="fixed"/>
          <w:tblLook w:val="04A0"/>
        </w:tblPrEx>
        <w:trPr>
          <w:cantSplit/>
          <w:trHeight w:val="20"/>
          <w:jc w:val="center"/>
        </w:trPr>
        <w:tc>
          <w:tcPr>
            <w:tcW w:w="1890" w:type="dxa"/>
            <w:noWrap/>
            <w:hideMark/>
          </w:tcPr>
          <w:p w:rsidR="007A3CE7" w:rsidRPr="00FA4C50" w:rsidP="00CB1C05" w14:paraId="5C89B773" w14:textId="77777777">
            <w:pPr>
              <w:pStyle w:val="LTableTextAbt"/>
            </w:pPr>
            <w:r w:rsidRPr="00FA4C50">
              <w:t>Chemtronics</w:t>
            </w:r>
          </w:p>
        </w:tc>
        <w:tc>
          <w:tcPr>
            <w:tcW w:w="5130" w:type="dxa"/>
            <w:noWrap/>
            <w:hideMark/>
          </w:tcPr>
          <w:p w:rsidR="007A3CE7" w:rsidRPr="00FA4C50" w:rsidP="00CB1C05" w14:paraId="2A4FAA52" w14:textId="77777777">
            <w:pPr>
              <w:pStyle w:val="LTableTextAbt"/>
            </w:pPr>
            <w:r w:rsidRPr="00FA4C50">
              <w:t>Electro Wash PX Degreaser</w:t>
            </w:r>
          </w:p>
        </w:tc>
        <w:tc>
          <w:tcPr>
            <w:tcW w:w="2430" w:type="dxa"/>
            <w:noWrap/>
            <w:hideMark/>
          </w:tcPr>
          <w:p w:rsidR="007A3CE7" w:rsidRPr="00FA4C50" w:rsidP="00CB1C05" w14:paraId="4D45C2B6" w14:textId="77777777">
            <w:pPr>
              <w:pStyle w:val="LTableTextAbt"/>
            </w:pPr>
            <w:r w:rsidRPr="00FA4C50">
              <w:t>No information in SDS</w:t>
            </w:r>
          </w:p>
        </w:tc>
      </w:tr>
      <w:tr w14:paraId="65FBFCA7" w14:textId="77777777">
        <w:tblPrEx>
          <w:tblW w:w="9450" w:type="dxa"/>
          <w:jc w:val="center"/>
          <w:tblLayout w:type="fixed"/>
          <w:tblLook w:val="04A0"/>
        </w:tblPrEx>
        <w:trPr>
          <w:cantSplit/>
          <w:trHeight w:val="20"/>
          <w:jc w:val="center"/>
        </w:trPr>
        <w:tc>
          <w:tcPr>
            <w:tcW w:w="1890" w:type="dxa"/>
            <w:noWrap/>
            <w:hideMark/>
          </w:tcPr>
          <w:p w:rsidR="007A3CE7" w:rsidRPr="00FA4C50" w:rsidP="00CB1C05" w14:paraId="582FF43C" w14:textId="77777777">
            <w:pPr>
              <w:pStyle w:val="LTableTextAbt"/>
            </w:pPr>
            <w:r w:rsidRPr="00FA4C50">
              <w:t>CRC</w:t>
            </w:r>
          </w:p>
        </w:tc>
        <w:tc>
          <w:tcPr>
            <w:tcW w:w="5130" w:type="dxa"/>
            <w:noWrap/>
            <w:hideMark/>
          </w:tcPr>
          <w:p w:rsidR="007A3CE7" w:rsidRPr="00FA4C50" w:rsidP="00CB1C05" w14:paraId="42B98141" w14:textId="77777777">
            <w:pPr>
              <w:pStyle w:val="LTableTextAbt"/>
            </w:pPr>
            <w:r w:rsidRPr="00FA4C50">
              <w:t>QD Electronic Cleaner</w:t>
            </w:r>
          </w:p>
        </w:tc>
        <w:tc>
          <w:tcPr>
            <w:tcW w:w="2430" w:type="dxa"/>
            <w:noWrap/>
            <w:hideMark/>
          </w:tcPr>
          <w:p w:rsidR="007A3CE7" w:rsidRPr="00FA4C50" w:rsidP="00CB1C05" w14:paraId="61A0842F" w14:textId="77777777">
            <w:pPr>
              <w:pStyle w:val="LTableTextAbt"/>
            </w:pPr>
            <w:r w:rsidRPr="00FA4C50">
              <w:t>75%, 495 g/L</w:t>
            </w:r>
          </w:p>
        </w:tc>
      </w:tr>
      <w:tr w14:paraId="1327D6C0" w14:textId="77777777">
        <w:tblPrEx>
          <w:tblW w:w="9450" w:type="dxa"/>
          <w:jc w:val="center"/>
          <w:tblLayout w:type="fixed"/>
          <w:tblLook w:val="04A0"/>
        </w:tblPrEx>
        <w:trPr>
          <w:cantSplit/>
          <w:trHeight w:val="20"/>
          <w:jc w:val="center"/>
        </w:trPr>
        <w:tc>
          <w:tcPr>
            <w:tcW w:w="1890" w:type="dxa"/>
            <w:noWrap/>
            <w:hideMark/>
          </w:tcPr>
          <w:p w:rsidR="007A3CE7" w:rsidRPr="00FA4C50" w:rsidP="00CB1C05" w14:paraId="0F187CFF" w14:textId="77777777">
            <w:pPr>
              <w:pStyle w:val="LTableTextAbt"/>
            </w:pPr>
            <w:r w:rsidRPr="00FA4C50">
              <w:t>Radio Shack</w:t>
            </w:r>
          </w:p>
        </w:tc>
        <w:tc>
          <w:tcPr>
            <w:tcW w:w="5130" w:type="dxa"/>
            <w:noWrap/>
            <w:hideMark/>
          </w:tcPr>
          <w:p w:rsidR="007A3CE7" w:rsidRPr="00FA4C50" w:rsidP="00CB1C05" w14:paraId="397FEC73" w14:textId="77777777">
            <w:pPr>
              <w:pStyle w:val="LTableTextAbt"/>
            </w:pPr>
            <w:r w:rsidRPr="00FA4C50">
              <w:t xml:space="preserve">Precision Electronics Cleaner </w:t>
            </w:r>
          </w:p>
        </w:tc>
        <w:tc>
          <w:tcPr>
            <w:tcW w:w="2430" w:type="dxa"/>
            <w:noWrap/>
            <w:hideMark/>
          </w:tcPr>
          <w:p w:rsidR="007A3CE7" w:rsidRPr="00FA4C50" w:rsidP="00CB1C05" w14:paraId="7B9EB8E3" w14:textId="77777777">
            <w:pPr>
              <w:pStyle w:val="LTableTextAbt"/>
            </w:pPr>
            <w:r w:rsidRPr="00FA4C50">
              <w:t>&gt;94%</w:t>
            </w:r>
          </w:p>
        </w:tc>
      </w:tr>
      <w:tr w14:paraId="34EB8CE5" w14:textId="77777777">
        <w:tblPrEx>
          <w:tblW w:w="9450" w:type="dxa"/>
          <w:jc w:val="center"/>
          <w:tblLayout w:type="fixed"/>
          <w:tblLook w:val="04A0"/>
        </w:tblPrEx>
        <w:trPr>
          <w:cantSplit/>
          <w:trHeight w:val="20"/>
          <w:jc w:val="center"/>
        </w:trPr>
        <w:tc>
          <w:tcPr>
            <w:tcW w:w="1890" w:type="dxa"/>
            <w:noWrap/>
            <w:hideMark/>
          </w:tcPr>
          <w:p w:rsidR="007A3CE7" w:rsidRPr="00FA4C50" w:rsidP="00CB1C05" w14:paraId="7A664802" w14:textId="77777777">
            <w:pPr>
              <w:pStyle w:val="LTableTextAbt"/>
            </w:pPr>
            <w:r w:rsidRPr="00FA4C50">
              <w:t>CRC</w:t>
            </w:r>
          </w:p>
        </w:tc>
        <w:tc>
          <w:tcPr>
            <w:tcW w:w="5130" w:type="dxa"/>
            <w:noWrap/>
            <w:hideMark/>
          </w:tcPr>
          <w:p w:rsidR="007A3CE7" w:rsidRPr="00FA4C50" w:rsidP="00CB1C05" w14:paraId="40E560C6" w14:textId="77777777">
            <w:pPr>
              <w:pStyle w:val="LTableTextAbt"/>
            </w:pPr>
            <w:r w:rsidRPr="00FA4C50">
              <w:t>Lectra Clean II Non Chlorinated Heavy Duty Degreaser</w:t>
            </w:r>
          </w:p>
        </w:tc>
        <w:tc>
          <w:tcPr>
            <w:tcW w:w="2430" w:type="dxa"/>
            <w:noWrap/>
            <w:hideMark/>
          </w:tcPr>
          <w:p w:rsidR="007A3CE7" w:rsidRPr="00FA4C50" w:rsidP="00CB1C05" w14:paraId="3ABE6312" w14:textId="77777777">
            <w:pPr>
              <w:pStyle w:val="LTableTextAbt"/>
            </w:pPr>
            <w:r w:rsidRPr="00FA4C50">
              <w:t>96%</w:t>
            </w:r>
          </w:p>
        </w:tc>
      </w:tr>
      <w:tr w14:paraId="55395E3F" w14:textId="77777777">
        <w:tblPrEx>
          <w:tblW w:w="9450" w:type="dxa"/>
          <w:jc w:val="center"/>
          <w:tblLayout w:type="fixed"/>
          <w:tblLook w:val="04A0"/>
        </w:tblPrEx>
        <w:trPr>
          <w:cantSplit/>
          <w:trHeight w:val="20"/>
          <w:jc w:val="center"/>
        </w:trPr>
        <w:tc>
          <w:tcPr>
            <w:tcW w:w="9450" w:type="dxa"/>
            <w:gridSpan w:val="3"/>
            <w:noWrap/>
          </w:tcPr>
          <w:p w:rsidR="00C22541" w:rsidP="00CB1C05" w14:paraId="4B89017C" w14:textId="77777777">
            <w:pPr>
              <w:pStyle w:val="LTableTextAbt"/>
              <w:rPr>
                <w:szCs w:val="18"/>
              </w:rPr>
            </w:pPr>
            <w:r w:rsidRPr="00960C09">
              <w:rPr>
                <w:szCs w:val="18"/>
                <w:vertAlign w:val="superscript"/>
              </w:rPr>
              <w:t>1</w:t>
            </w:r>
            <w:r>
              <w:rPr>
                <w:szCs w:val="18"/>
              </w:rPr>
              <w:t xml:space="preserve">Note that 3M has recently announced that they will discontinue this product by 2025. </w:t>
            </w:r>
          </w:p>
          <w:p w:rsidR="00E55875" w:rsidRPr="00FA4C50" w:rsidP="00CB1C05" w14:paraId="620AD925"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7A3CE7" w:rsidP="00CB1C05" w14:paraId="14E16FC1" w14:textId="77777777">
      <w:pPr>
        <w:rPr>
          <w:rFonts w:eastAsiaTheme="minorHAnsi"/>
        </w:rPr>
      </w:pPr>
    </w:p>
    <w:p w:rsidR="007A3CE7" w:rsidP="00CB1C05" w14:paraId="278902ED" w14:textId="77777777">
      <w:pPr>
        <w:pStyle w:val="Heading3"/>
      </w:pPr>
      <w:bookmarkStart w:id="486" w:name="_Toc114061935"/>
      <w:r w:rsidRPr="00D5798A">
        <w:t>Fire Safety</w:t>
      </w:r>
      <w:bookmarkEnd w:id="486"/>
    </w:p>
    <w:p w:rsidR="007A3CE7" w:rsidRPr="00A66DA0" w:rsidP="00CB1C05" w14:paraId="4E420055" w14:textId="77777777">
      <w:r>
        <w:t>F</w:t>
      </w:r>
      <w:r w:rsidRPr="00A66DA0">
        <w:t>lash points and flammability ratings</w:t>
      </w:r>
      <w:r>
        <w:t xml:space="preserve"> were reviewed</w:t>
      </w:r>
      <w:r w:rsidRPr="00A66DA0">
        <w:t xml:space="preserve"> in</w:t>
      </w:r>
      <w:r>
        <w:t xml:space="preserve"> product</w:t>
      </w:r>
      <w:r w:rsidRPr="00A66DA0">
        <w:t xml:space="preserve"> SDSs</w:t>
      </w:r>
      <w:r w:rsidR="00680FA6">
        <w:t>,</w:t>
      </w:r>
      <w:r w:rsidRPr="00A66DA0">
        <w:t xml:space="preserve"> and summarized </w:t>
      </w:r>
      <w:r>
        <w:t xml:space="preserve">findings </w:t>
      </w:r>
      <w:r w:rsidR="00680FA6">
        <w:t xml:space="preserve">are </w:t>
      </w:r>
      <w:r w:rsidRPr="00A66DA0">
        <w:t xml:space="preserve">in </w:t>
      </w:r>
      <w:r>
        <w:fldChar w:fldCharType="begin" w:fldLock="1"/>
      </w:r>
      <w:r>
        <w:instrText xml:space="preserve"> REF _Ref111198721 \h </w:instrText>
      </w:r>
      <w:r>
        <w:fldChar w:fldCharType="separate"/>
      </w:r>
      <w:r w:rsidRPr="00EE2445" w:rsidR="0092222B">
        <w:t xml:space="preserve">Table </w:t>
      </w:r>
      <w:r w:rsidR="0092222B">
        <w:rPr>
          <w:noProof/>
        </w:rPr>
        <w:t>5</w:t>
      </w:r>
      <w:r w:rsidR="0092222B">
        <w:noBreakHyphen/>
      </w:r>
      <w:r w:rsidR="0092222B">
        <w:rPr>
          <w:noProof/>
        </w:rPr>
        <w:t>47</w:t>
      </w:r>
      <w:r>
        <w:fldChar w:fldCharType="end"/>
      </w:r>
      <w:r w:rsidRPr="00A66DA0">
        <w:t>.</w:t>
      </w:r>
      <w:r>
        <w:t xml:space="preserve"> The three products containing </w:t>
      </w:r>
      <w:r w:rsidR="00843813">
        <w:t>PCE</w:t>
      </w:r>
      <w:r>
        <w:t xml:space="preserve"> were rated non-flammable, and </w:t>
      </w:r>
      <w:r w:rsidR="00680FA6">
        <w:t xml:space="preserve">the </w:t>
      </w:r>
      <w:r>
        <w:t>1-</w:t>
      </w:r>
      <w:r w:rsidR="00124A45">
        <w:t>b</w:t>
      </w:r>
      <w:r>
        <w:t>romopropane product was rated combustible. Two of the alternative products were rated non-flammable</w:t>
      </w:r>
      <w:r w:rsidR="00CF59E0">
        <w:t>,</w:t>
      </w:r>
      <w:r>
        <w:t xml:space="preserve"> and three were rated extremely flammable. Though the review included a number of alternative products rated as extremely flammable, there are non-flammable alternatives on the market. It is unlikely that the restriction of </w:t>
      </w:r>
      <w:r w:rsidR="00843813">
        <w:t>PCE</w:t>
      </w:r>
      <w:r>
        <w:t xml:space="preserve"> will limit availability of non-flammable electronic degreasers on the market.</w:t>
      </w:r>
    </w:p>
    <w:tbl>
      <w:tblPr>
        <w:tblW w:w="10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84"/>
        <w:gridCol w:w="4608"/>
        <w:gridCol w:w="1728"/>
        <w:gridCol w:w="2160"/>
      </w:tblGrid>
      <w:tr w14:paraId="6ED13CC0" w14:textId="77777777" w:rsidTr="00E55875">
        <w:tblPrEx>
          <w:tblW w:w="10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80" w:type="dxa"/>
            <w:gridSpan w:val="4"/>
            <w:tcBorders>
              <w:top w:val="nil"/>
              <w:left w:val="nil"/>
              <w:right w:val="nil"/>
            </w:tcBorders>
            <w:shd w:val="clear" w:color="auto" w:fill="auto"/>
          </w:tcPr>
          <w:p w:rsidR="00E55875" w:rsidRPr="006410D5" w:rsidP="00CB1C05" w14:paraId="5513AC99" w14:textId="77777777">
            <w:pPr>
              <w:pStyle w:val="TableTitleA"/>
              <w:rPr>
                <w:b/>
                <w:bCs/>
                <w:sz w:val="21"/>
                <w:szCs w:val="21"/>
              </w:rPr>
            </w:pPr>
            <w:bookmarkStart w:id="487" w:name="_Ref111198721"/>
            <w:bookmarkStart w:id="488" w:name="_Toc121142593"/>
            <w:bookmarkStart w:id="489" w:name="_Toc165379587"/>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7</w:t>
            </w:r>
            <w:r w:rsidR="00BC4B5D">
              <w:rPr>
                <w:noProof/>
              </w:rPr>
              <w:fldChar w:fldCharType="end"/>
            </w:r>
            <w:bookmarkEnd w:id="487"/>
            <w:r w:rsidRPr="00EE2445">
              <w:t>:</w:t>
            </w:r>
            <w:r>
              <w:t xml:space="preserve"> </w:t>
            </w:r>
            <w:r w:rsidRPr="00603682">
              <w:t xml:space="preserve">Flash </w:t>
            </w:r>
            <w:r w:rsidRPr="00603682" w:rsidR="00CF59E0">
              <w:t xml:space="preserve">Point </w:t>
            </w:r>
            <w:r w:rsidRPr="00603682">
              <w:t xml:space="preserve">and </w:t>
            </w:r>
            <w:r w:rsidRPr="00603682" w:rsidR="00CF59E0">
              <w:t xml:space="preserve">Flammability Ratings </w:t>
            </w:r>
            <w:r w:rsidRPr="00603682">
              <w:t xml:space="preserve">for </w:t>
            </w:r>
            <w:r w:rsidRPr="00603682" w:rsidR="00CF59E0">
              <w:t xml:space="preserve">Electronics Degreasers Based </w:t>
            </w:r>
            <w:r w:rsidRPr="00603682">
              <w:t xml:space="preserve">on </w:t>
            </w:r>
            <w:r w:rsidRPr="00603682" w:rsidR="00CF59E0">
              <w:t xml:space="preserve">Information </w:t>
            </w:r>
            <w:r w:rsidR="00CF59E0">
              <w:br/>
            </w:r>
            <w:r w:rsidRPr="00603682">
              <w:t xml:space="preserve">in SDSs or </w:t>
            </w:r>
            <w:r w:rsidRPr="00603682" w:rsidR="00CF59E0">
              <w:t>Technical Data Sheets</w:t>
            </w:r>
            <w:bookmarkEnd w:id="488"/>
            <w:bookmarkEnd w:id="489"/>
          </w:p>
        </w:tc>
      </w:tr>
      <w:tr w14:paraId="28082769" w14:textId="77777777" w:rsidTr="00E55875">
        <w:tblPrEx>
          <w:tblW w:w="10080" w:type="dxa"/>
          <w:jc w:val="center"/>
          <w:tblLayout w:type="fixed"/>
          <w:tblLook w:val="04A0"/>
        </w:tblPrEx>
        <w:trPr>
          <w:cantSplit/>
          <w:trHeight w:val="20"/>
          <w:tblHeader/>
          <w:jc w:val="center"/>
        </w:trPr>
        <w:tc>
          <w:tcPr>
            <w:tcW w:w="1584" w:type="dxa"/>
            <w:shd w:val="clear" w:color="auto" w:fill="48A9C5"/>
          </w:tcPr>
          <w:p w:rsidR="007A3CE7" w:rsidRPr="006410D5" w:rsidP="00CB1C05" w14:paraId="6C14836A" w14:textId="77777777">
            <w:pPr>
              <w:pStyle w:val="TableSubtitle"/>
            </w:pPr>
            <w:r w:rsidRPr="006410D5">
              <w:t>Supplier</w:t>
            </w:r>
          </w:p>
        </w:tc>
        <w:tc>
          <w:tcPr>
            <w:tcW w:w="4608" w:type="dxa"/>
            <w:shd w:val="clear" w:color="auto" w:fill="48A9C5"/>
          </w:tcPr>
          <w:p w:rsidR="007A3CE7" w:rsidRPr="006410D5" w:rsidP="00CB1C05" w14:paraId="6A026879" w14:textId="77777777">
            <w:pPr>
              <w:pStyle w:val="TableSubtitle"/>
            </w:pPr>
            <w:r w:rsidRPr="006410D5">
              <w:t>Product</w:t>
            </w:r>
          </w:p>
        </w:tc>
        <w:tc>
          <w:tcPr>
            <w:tcW w:w="1728" w:type="dxa"/>
            <w:shd w:val="clear" w:color="auto" w:fill="48A9C5"/>
          </w:tcPr>
          <w:p w:rsidR="007A3CE7" w:rsidRPr="006410D5" w:rsidP="00CB1C05" w14:paraId="796EEA9B" w14:textId="77777777">
            <w:pPr>
              <w:pStyle w:val="TableSubtitle"/>
            </w:pPr>
            <w:r w:rsidRPr="006410D5">
              <w:t>Flash Point</w:t>
            </w:r>
          </w:p>
        </w:tc>
        <w:tc>
          <w:tcPr>
            <w:tcW w:w="2160" w:type="dxa"/>
            <w:shd w:val="clear" w:color="auto" w:fill="48A9C5"/>
          </w:tcPr>
          <w:p w:rsidR="007A3CE7" w:rsidRPr="006410D5" w:rsidP="00CB1C05" w14:paraId="2F2B37CB" w14:textId="77777777">
            <w:pPr>
              <w:pStyle w:val="TableSubtitle"/>
            </w:pPr>
            <w:r w:rsidRPr="006410D5">
              <w:t>Flammability Rating</w:t>
            </w:r>
          </w:p>
        </w:tc>
      </w:tr>
      <w:tr w14:paraId="722A174E" w14:textId="77777777" w:rsidTr="00E55875">
        <w:tblPrEx>
          <w:tblW w:w="10080" w:type="dxa"/>
          <w:jc w:val="center"/>
          <w:tblLayout w:type="fixed"/>
          <w:tblLook w:val="04A0"/>
        </w:tblPrEx>
        <w:trPr>
          <w:cantSplit/>
          <w:trHeight w:val="20"/>
          <w:jc w:val="center"/>
        </w:trPr>
        <w:tc>
          <w:tcPr>
            <w:tcW w:w="1584" w:type="dxa"/>
            <w:shd w:val="clear" w:color="auto" w:fill="F1AD7A" w:themeFill="accent2" w:themeFillTint="99"/>
            <w:noWrap/>
            <w:hideMark/>
          </w:tcPr>
          <w:p w:rsidR="007A3CE7" w:rsidRPr="006410D5" w:rsidP="00CB1C05" w14:paraId="5BDCB79E" w14:textId="77777777">
            <w:pPr>
              <w:pStyle w:val="LTableTextAbt"/>
            </w:pPr>
            <w:r w:rsidRPr="006410D5">
              <w:t>CRC</w:t>
            </w:r>
          </w:p>
        </w:tc>
        <w:tc>
          <w:tcPr>
            <w:tcW w:w="4608" w:type="dxa"/>
            <w:shd w:val="clear" w:color="auto" w:fill="F1AD7A" w:themeFill="accent2" w:themeFillTint="99"/>
            <w:noWrap/>
            <w:hideMark/>
          </w:tcPr>
          <w:p w:rsidR="007A3CE7" w:rsidRPr="006410D5" w:rsidP="00CB1C05" w14:paraId="3D7D0563" w14:textId="77777777">
            <w:pPr>
              <w:pStyle w:val="LTableTextAbt"/>
            </w:pPr>
            <w:r w:rsidRPr="006410D5">
              <w:t>Lectra Clean Heavy Duty Electrical Parts Degreaser</w:t>
            </w:r>
          </w:p>
        </w:tc>
        <w:tc>
          <w:tcPr>
            <w:tcW w:w="1728" w:type="dxa"/>
            <w:shd w:val="clear" w:color="auto" w:fill="F1AD7A" w:themeFill="accent2" w:themeFillTint="99"/>
            <w:noWrap/>
            <w:hideMark/>
          </w:tcPr>
          <w:p w:rsidR="007A3CE7" w:rsidRPr="006410D5" w:rsidP="00CB1C05" w14:paraId="00446A68" w14:textId="77777777">
            <w:pPr>
              <w:pStyle w:val="LTableTextAbt"/>
            </w:pPr>
            <w:r w:rsidRPr="006410D5">
              <w:t>None</w:t>
            </w:r>
          </w:p>
        </w:tc>
        <w:tc>
          <w:tcPr>
            <w:tcW w:w="2160" w:type="dxa"/>
            <w:shd w:val="clear" w:color="auto" w:fill="F1AD7A" w:themeFill="accent2" w:themeFillTint="99"/>
            <w:noWrap/>
            <w:hideMark/>
          </w:tcPr>
          <w:p w:rsidR="007A3CE7" w:rsidRPr="006410D5" w:rsidP="00CB1C05" w14:paraId="5BB2B72D" w14:textId="77777777">
            <w:pPr>
              <w:pStyle w:val="LTableTextAbt"/>
            </w:pPr>
            <w:r w:rsidRPr="006410D5">
              <w:t>Non-flammable</w:t>
            </w:r>
          </w:p>
        </w:tc>
      </w:tr>
      <w:tr w14:paraId="38ED2F6C" w14:textId="77777777" w:rsidTr="00E55875">
        <w:tblPrEx>
          <w:tblW w:w="10080" w:type="dxa"/>
          <w:jc w:val="center"/>
          <w:tblLayout w:type="fixed"/>
          <w:tblLook w:val="04A0"/>
        </w:tblPrEx>
        <w:trPr>
          <w:cantSplit/>
          <w:trHeight w:val="20"/>
          <w:jc w:val="center"/>
        </w:trPr>
        <w:tc>
          <w:tcPr>
            <w:tcW w:w="1584" w:type="dxa"/>
            <w:shd w:val="clear" w:color="auto" w:fill="F1AD7A" w:themeFill="accent2" w:themeFillTint="99"/>
            <w:noWrap/>
            <w:hideMark/>
          </w:tcPr>
          <w:p w:rsidR="007A3CE7" w:rsidRPr="006410D5" w:rsidP="00CB1C05" w14:paraId="53CD1162" w14:textId="77777777">
            <w:pPr>
              <w:pStyle w:val="LTableTextAbt"/>
            </w:pPr>
            <w:r w:rsidRPr="006410D5">
              <w:t>CRC</w:t>
            </w:r>
          </w:p>
        </w:tc>
        <w:tc>
          <w:tcPr>
            <w:tcW w:w="4608" w:type="dxa"/>
            <w:shd w:val="clear" w:color="auto" w:fill="F1AD7A" w:themeFill="accent2" w:themeFillTint="99"/>
            <w:noWrap/>
            <w:hideMark/>
          </w:tcPr>
          <w:p w:rsidR="007A3CE7" w:rsidRPr="006410D5" w:rsidP="00CB1C05" w14:paraId="7D20B4CA" w14:textId="77777777">
            <w:pPr>
              <w:pStyle w:val="LTableTextAbt"/>
            </w:pPr>
            <w:r w:rsidRPr="006410D5">
              <w:t>Electrical Parts Cleaner</w:t>
            </w:r>
          </w:p>
        </w:tc>
        <w:tc>
          <w:tcPr>
            <w:tcW w:w="1728" w:type="dxa"/>
            <w:shd w:val="clear" w:color="auto" w:fill="F1AD7A" w:themeFill="accent2" w:themeFillTint="99"/>
            <w:noWrap/>
            <w:hideMark/>
          </w:tcPr>
          <w:p w:rsidR="007A3CE7" w:rsidRPr="006410D5" w:rsidP="00CB1C05" w14:paraId="6AC4A191" w14:textId="77777777">
            <w:pPr>
              <w:pStyle w:val="LTableTextAbt"/>
            </w:pPr>
            <w:r w:rsidRPr="006410D5">
              <w:t>None</w:t>
            </w:r>
          </w:p>
        </w:tc>
        <w:tc>
          <w:tcPr>
            <w:tcW w:w="2160" w:type="dxa"/>
            <w:shd w:val="clear" w:color="auto" w:fill="F1AD7A" w:themeFill="accent2" w:themeFillTint="99"/>
            <w:noWrap/>
            <w:hideMark/>
          </w:tcPr>
          <w:p w:rsidR="007A3CE7" w:rsidRPr="006410D5" w:rsidP="00CB1C05" w14:paraId="14771F01" w14:textId="77777777">
            <w:pPr>
              <w:pStyle w:val="LTableTextAbt"/>
            </w:pPr>
            <w:r w:rsidRPr="006410D5">
              <w:t>Non-flammable</w:t>
            </w:r>
          </w:p>
        </w:tc>
      </w:tr>
      <w:tr w14:paraId="7486C6BC" w14:textId="77777777" w:rsidTr="00E55875">
        <w:tblPrEx>
          <w:tblW w:w="10080" w:type="dxa"/>
          <w:jc w:val="center"/>
          <w:tblLayout w:type="fixed"/>
          <w:tblLook w:val="04A0"/>
        </w:tblPrEx>
        <w:trPr>
          <w:cantSplit/>
          <w:trHeight w:val="20"/>
          <w:jc w:val="center"/>
        </w:trPr>
        <w:tc>
          <w:tcPr>
            <w:tcW w:w="1584" w:type="dxa"/>
            <w:shd w:val="clear" w:color="auto" w:fill="F1AD7A" w:themeFill="accent2" w:themeFillTint="99"/>
            <w:noWrap/>
            <w:hideMark/>
          </w:tcPr>
          <w:p w:rsidR="007A3CE7" w:rsidRPr="006410D5" w:rsidP="00CB1C05" w14:paraId="7E4115B3" w14:textId="77777777">
            <w:pPr>
              <w:pStyle w:val="LTableTextAbt"/>
            </w:pPr>
            <w:r w:rsidRPr="006410D5">
              <w:t>CRC</w:t>
            </w:r>
          </w:p>
        </w:tc>
        <w:tc>
          <w:tcPr>
            <w:tcW w:w="4608" w:type="dxa"/>
            <w:shd w:val="clear" w:color="auto" w:fill="F1AD7A" w:themeFill="accent2" w:themeFillTint="99"/>
            <w:noWrap/>
            <w:hideMark/>
          </w:tcPr>
          <w:p w:rsidR="007A3CE7" w:rsidRPr="006410D5" w:rsidP="00CB1C05" w14:paraId="21EA8192" w14:textId="77777777">
            <w:pPr>
              <w:pStyle w:val="LTableTextAbt"/>
            </w:pPr>
            <w:r w:rsidRPr="006410D5">
              <w:t>Lectra Motive Electric Parts Cleaner</w:t>
            </w:r>
          </w:p>
        </w:tc>
        <w:tc>
          <w:tcPr>
            <w:tcW w:w="1728" w:type="dxa"/>
            <w:shd w:val="clear" w:color="auto" w:fill="F1AD7A" w:themeFill="accent2" w:themeFillTint="99"/>
            <w:noWrap/>
            <w:hideMark/>
          </w:tcPr>
          <w:p w:rsidR="007A3CE7" w:rsidRPr="006410D5" w:rsidP="00CB1C05" w14:paraId="3C797629" w14:textId="77777777">
            <w:pPr>
              <w:pStyle w:val="LTableTextAbt"/>
            </w:pPr>
            <w:r w:rsidRPr="006410D5">
              <w:t>None</w:t>
            </w:r>
          </w:p>
        </w:tc>
        <w:tc>
          <w:tcPr>
            <w:tcW w:w="2160" w:type="dxa"/>
            <w:shd w:val="clear" w:color="auto" w:fill="F1AD7A" w:themeFill="accent2" w:themeFillTint="99"/>
            <w:noWrap/>
            <w:hideMark/>
          </w:tcPr>
          <w:p w:rsidR="007A3CE7" w:rsidRPr="006410D5" w:rsidP="00CB1C05" w14:paraId="1AB6DE9C" w14:textId="77777777">
            <w:pPr>
              <w:pStyle w:val="LTableTextAbt"/>
            </w:pPr>
            <w:r w:rsidRPr="006410D5">
              <w:t>Non-flammable</w:t>
            </w:r>
          </w:p>
        </w:tc>
      </w:tr>
      <w:tr w14:paraId="529924C3" w14:textId="77777777" w:rsidTr="00E55875">
        <w:tblPrEx>
          <w:tblW w:w="10080" w:type="dxa"/>
          <w:jc w:val="center"/>
          <w:tblLayout w:type="fixed"/>
          <w:tblLook w:val="04A0"/>
        </w:tblPrEx>
        <w:trPr>
          <w:cantSplit/>
          <w:trHeight w:val="20"/>
          <w:jc w:val="center"/>
        </w:trPr>
        <w:tc>
          <w:tcPr>
            <w:tcW w:w="1584" w:type="dxa"/>
            <w:shd w:val="clear" w:color="auto" w:fill="BFBFBF" w:themeFill="background1" w:themeFillShade="BF"/>
            <w:noWrap/>
            <w:hideMark/>
          </w:tcPr>
          <w:p w:rsidR="007A3CE7" w:rsidRPr="006410D5" w:rsidP="00CB1C05" w14:paraId="7182FFBF" w14:textId="77777777">
            <w:pPr>
              <w:pStyle w:val="LTableTextAbt"/>
            </w:pPr>
            <w:r w:rsidRPr="006410D5">
              <w:t>ITW Pro Brands</w:t>
            </w:r>
          </w:p>
        </w:tc>
        <w:tc>
          <w:tcPr>
            <w:tcW w:w="4608" w:type="dxa"/>
            <w:shd w:val="clear" w:color="auto" w:fill="BFBFBF" w:themeFill="background1" w:themeFillShade="BF"/>
            <w:noWrap/>
            <w:hideMark/>
          </w:tcPr>
          <w:p w:rsidR="007A3CE7" w:rsidRPr="006410D5" w:rsidP="00CB1C05" w14:paraId="499A407E" w14:textId="77777777">
            <w:pPr>
              <w:pStyle w:val="LTableTextAbt"/>
            </w:pPr>
            <w:r w:rsidRPr="006410D5">
              <w:t>LPS NoFlash NU</w:t>
            </w:r>
          </w:p>
        </w:tc>
        <w:tc>
          <w:tcPr>
            <w:tcW w:w="1728" w:type="dxa"/>
            <w:shd w:val="clear" w:color="auto" w:fill="BFBFBF" w:themeFill="background1" w:themeFillShade="BF"/>
            <w:noWrap/>
            <w:hideMark/>
          </w:tcPr>
          <w:p w:rsidR="007A3CE7" w:rsidRPr="006410D5" w:rsidP="00CB1C05" w14:paraId="3DA8F039" w14:textId="77777777">
            <w:pPr>
              <w:pStyle w:val="LTableTextAbt"/>
            </w:pPr>
            <w:r w:rsidRPr="006410D5">
              <w:t>&lt;140 °F (60 °C)</w:t>
            </w:r>
          </w:p>
        </w:tc>
        <w:tc>
          <w:tcPr>
            <w:tcW w:w="2160" w:type="dxa"/>
            <w:shd w:val="clear" w:color="auto" w:fill="BFBFBF" w:themeFill="background1" w:themeFillShade="BF"/>
            <w:noWrap/>
            <w:hideMark/>
          </w:tcPr>
          <w:p w:rsidR="007A3CE7" w:rsidRPr="006410D5" w:rsidP="00CB1C05" w14:paraId="15149B5E" w14:textId="77777777">
            <w:pPr>
              <w:pStyle w:val="LTableTextAbt"/>
            </w:pPr>
            <w:r w:rsidRPr="006410D5">
              <w:t>Combustible</w:t>
            </w:r>
          </w:p>
        </w:tc>
      </w:tr>
      <w:tr w14:paraId="70A957C9" w14:textId="77777777">
        <w:tblPrEx>
          <w:tblW w:w="10080" w:type="dxa"/>
          <w:jc w:val="center"/>
          <w:tblLayout w:type="fixed"/>
          <w:tblLook w:val="04A0"/>
        </w:tblPrEx>
        <w:trPr>
          <w:cantSplit/>
          <w:trHeight w:val="20"/>
          <w:jc w:val="center"/>
        </w:trPr>
        <w:tc>
          <w:tcPr>
            <w:tcW w:w="1584" w:type="dxa"/>
            <w:noWrap/>
            <w:hideMark/>
          </w:tcPr>
          <w:p w:rsidR="007A3CE7" w:rsidRPr="006410D5" w:rsidP="00CB1C05" w14:paraId="58242ED8" w14:textId="77777777">
            <w:pPr>
              <w:pStyle w:val="LTableTextAbt"/>
            </w:pPr>
            <w:r w:rsidRPr="006410D5">
              <w:t>3M</w:t>
            </w:r>
          </w:p>
        </w:tc>
        <w:tc>
          <w:tcPr>
            <w:tcW w:w="4608" w:type="dxa"/>
            <w:noWrap/>
            <w:hideMark/>
          </w:tcPr>
          <w:p w:rsidR="007A3CE7" w:rsidRPr="006410D5" w:rsidP="00CB1C05" w14:paraId="7F2604C8" w14:textId="77777777">
            <w:pPr>
              <w:pStyle w:val="LTableTextAbt"/>
            </w:pPr>
            <w:r w:rsidRPr="006410D5">
              <w:t>Novec Electronic Degreaser</w:t>
            </w:r>
            <w:r w:rsidRPr="000715DA" w:rsidR="009134C4">
              <w:rPr>
                <w:vertAlign w:val="superscript"/>
              </w:rPr>
              <w:t>1</w:t>
            </w:r>
          </w:p>
        </w:tc>
        <w:tc>
          <w:tcPr>
            <w:tcW w:w="1728" w:type="dxa"/>
            <w:noWrap/>
            <w:hideMark/>
          </w:tcPr>
          <w:p w:rsidR="007A3CE7" w:rsidRPr="006410D5" w:rsidP="00CB1C05" w14:paraId="70927792" w14:textId="77777777">
            <w:pPr>
              <w:pStyle w:val="LTableTextAbt"/>
            </w:pPr>
            <w:r w:rsidRPr="006410D5">
              <w:t>None</w:t>
            </w:r>
          </w:p>
        </w:tc>
        <w:tc>
          <w:tcPr>
            <w:tcW w:w="2160" w:type="dxa"/>
            <w:noWrap/>
            <w:hideMark/>
          </w:tcPr>
          <w:p w:rsidR="007A3CE7" w:rsidRPr="006410D5" w:rsidP="00CB1C05" w14:paraId="3E021340" w14:textId="77777777">
            <w:pPr>
              <w:pStyle w:val="LTableTextAbt"/>
            </w:pPr>
            <w:r w:rsidRPr="006410D5">
              <w:t>Non-flammable</w:t>
            </w:r>
          </w:p>
        </w:tc>
      </w:tr>
      <w:tr w14:paraId="2274FB28" w14:textId="77777777">
        <w:tblPrEx>
          <w:tblW w:w="10080" w:type="dxa"/>
          <w:jc w:val="center"/>
          <w:tblLayout w:type="fixed"/>
          <w:tblLook w:val="04A0"/>
        </w:tblPrEx>
        <w:trPr>
          <w:cantSplit/>
          <w:trHeight w:val="20"/>
          <w:jc w:val="center"/>
        </w:trPr>
        <w:tc>
          <w:tcPr>
            <w:tcW w:w="1584" w:type="dxa"/>
            <w:noWrap/>
            <w:hideMark/>
          </w:tcPr>
          <w:p w:rsidR="007A3CE7" w:rsidRPr="006410D5" w:rsidP="00CB1C05" w14:paraId="2B99BC8C" w14:textId="77777777">
            <w:pPr>
              <w:pStyle w:val="LTableTextAbt"/>
            </w:pPr>
            <w:r w:rsidRPr="006410D5">
              <w:t>Chemtronics</w:t>
            </w:r>
          </w:p>
        </w:tc>
        <w:tc>
          <w:tcPr>
            <w:tcW w:w="4608" w:type="dxa"/>
            <w:noWrap/>
            <w:hideMark/>
          </w:tcPr>
          <w:p w:rsidR="007A3CE7" w:rsidRPr="006410D5" w:rsidP="00CB1C05" w14:paraId="43E30A85" w14:textId="77777777">
            <w:pPr>
              <w:pStyle w:val="LTableTextAbt"/>
            </w:pPr>
            <w:r w:rsidRPr="006410D5">
              <w:t>Electro Wash PX Degreaser</w:t>
            </w:r>
          </w:p>
        </w:tc>
        <w:tc>
          <w:tcPr>
            <w:tcW w:w="1728" w:type="dxa"/>
            <w:noWrap/>
            <w:hideMark/>
          </w:tcPr>
          <w:p w:rsidR="007A3CE7" w:rsidRPr="006410D5" w:rsidP="00CB1C05" w14:paraId="78176AFA" w14:textId="77777777">
            <w:pPr>
              <w:pStyle w:val="LTableTextAbt"/>
            </w:pPr>
            <w:r w:rsidRPr="006410D5">
              <w:t>-20 °F (-29 °C)</w:t>
            </w:r>
          </w:p>
        </w:tc>
        <w:tc>
          <w:tcPr>
            <w:tcW w:w="2160" w:type="dxa"/>
            <w:noWrap/>
            <w:hideMark/>
          </w:tcPr>
          <w:p w:rsidR="007A3CE7" w:rsidRPr="006410D5" w:rsidP="00CB1C05" w14:paraId="356FF0C8" w14:textId="77777777">
            <w:pPr>
              <w:pStyle w:val="LTableTextAbt"/>
            </w:pPr>
            <w:r w:rsidRPr="006410D5">
              <w:t>Extremely flammable</w:t>
            </w:r>
          </w:p>
        </w:tc>
      </w:tr>
      <w:tr w14:paraId="59F755A3" w14:textId="77777777">
        <w:tblPrEx>
          <w:tblW w:w="10080" w:type="dxa"/>
          <w:jc w:val="center"/>
          <w:tblLayout w:type="fixed"/>
          <w:tblLook w:val="04A0"/>
        </w:tblPrEx>
        <w:trPr>
          <w:cantSplit/>
          <w:trHeight w:val="20"/>
          <w:jc w:val="center"/>
        </w:trPr>
        <w:tc>
          <w:tcPr>
            <w:tcW w:w="1584" w:type="dxa"/>
            <w:noWrap/>
            <w:hideMark/>
          </w:tcPr>
          <w:p w:rsidR="007A3CE7" w:rsidRPr="006410D5" w:rsidP="00CB1C05" w14:paraId="7CD3E07B" w14:textId="77777777">
            <w:pPr>
              <w:pStyle w:val="LTableTextAbt"/>
            </w:pPr>
            <w:r w:rsidRPr="006410D5">
              <w:t>CRC</w:t>
            </w:r>
          </w:p>
        </w:tc>
        <w:tc>
          <w:tcPr>
            <w:tcW w:w="4608" w:type="dxa"/>
            <w:noWrap/>
            <w:hideMark/>
          </w:tcPr>
          <w:p w:rsidR="007A3CE7" w:rsidRPr="006410D5" w:rsidP="00CB1C05" w14:paraId="6757BC4D" w14:textId="77777777">
            <w:pPr>
              <w:pStyle w:val="LTableTextAbt"/>
            </w:pPr>
            <w:r w:rsidRPr="006410D5">
              <w:t>QD Electronic Cleaner</w:t>
            </w:r>
          </w:p>
        </w:tc>
        <w:tc>
          <w:tcPr>
            <w:tcW w:w="1728" w:type="dxa"/>
            <w:noWrap/>
            <w:hideMark/>
          </w:tcPr>
          <w:p w:rsidR="007A3CE7" w:rsidRPr="006410D5" w:rsidP="00CB1C05" w14:paraId="2BDFCC49" w14:textId="77777777">
            <w:pPr>
              <w:pStyle w:val="LTableTextAbt"/>
            </w:pPr>
            <w:r w:rsidRPr="006410D5">
              <w:t>&lt;0 °F (&lt; -17.8 °C)</w:t>
            </w:r>
          </w:p>
        </w:tc>
        <w:tc>
          <w:tcPr>
            <w:tcW w:w="2160" w:type="dxa"/>
            <w:noWrap/>
            <w:hideMark/>
          </w:tcPr>
          <w:p w:rsidR="007A3CE7" w:rsidRPr="006410D5" w:rsidP="00CB1C05" w14:paraId="43ACDF17" w14:textId="77777777">
            <w:pPr>
              <w:pStyle w:val="LTableTextAbt"/>
            </w:pPr>
            <w:r w:rsidRPr="006410D5">
              <w:t>Extremely flammable</w:t>
            </w:r>
          </w:p>
        </w:tc>
      </w:tr>
      <w:tr w14:paraId="1F88B466" w14:textId="77777777">
        <w:tblPrEx>
          <w:tblW w:w="10080" w:type="dxa"/>
          <w:jc w:val="center"/>
          <w:tblLayout w:type="fixed"/>
          <w:tblLook w:val="04A0"/>
        </w:tblPrEx>
        <w:trPr>
          <w:cantSplit/>
          <w:trHeight w:val="20"/>
          <w:jc w:val="center"/>
        </w:trPr>
        <w:tc>
          <w:tcPr>
            <w:tcW w:w="1584" w:type="dxa"/>
            <w:noWrap/>
            <w:hideMark/>
          </w:tcPr>
          <w:p w:rsidR="007A3CE7" w:rsidRPr="006410D5" w:rsidP="00CB1C05" w14:paraId="009D37B8" w14:textId="77777777">
            <w:pPr>
              <w:pStyle w:val="LTableTextAbt"/>
            </w:pPr>
            <w:r w:rsidRPr="006410D5">
              <w:t>Radio Shack</w:t>
            </w:r>
          </w:p>
        </w:tc>
        <w:tc>
          <w:tcPr>
            <w:tcW w:w="4608" w:type="dxa"/>
            <w:noWrap/>
            <w:hideMark/>
          </w:tcPr>
          <w:p w:rsidR="007A3CE7" w:rsidRPr="006410D5" w:rsidP="00CB1C05" w14:paraId="2A6F37BB" w14:textId="77777777">
            <w:pPr>
              <w:pStyle w:val="LTableTextAbt"/>
            </w:pPr>
            <w:r w:rsidRPr="006410D5">
              <w:t xml:space="preserve">Precision Electronics Cleaner </w:t>
            </w:r>
          </w:p>
        </w:tc>
        <w:tc>
          <w:tcPr>
            <w:tcW w:w="1728" w:type="dxa"/>
            <w:noWrap/>
            <w:hideMark/>
          </w:tcPr>
          <w:p w:rsidR="007A3CE7" w:rsidRPr="006410D5" w:rsidP="00CB1C05" w14:paraId="07B9C905" w14:textId="77777777">
            <w:pPr>
              <w:pStyle w:val="LTableTextAbt"/>
            </w:pPr>
            <w:r w:rsidRPr="006410D5">
              <w:t>15 °F (-9.4 °C)</w:t>
            </w:r>
          </w:p>
        </w:tc>
        <w:tc>
          <w:tcPr>
            <w:tcW w:w="2160" w:type="dxa"/>
            <w:noWrap/>
            <w:hideMark/>
          </w:tcPr>
          <w:p w:rsidR="007A3CE7" w:rsidRPr="006410D5" w:rsidP="00CB1C05" w14:paraId="7D6179C0" w14:textId="77777777">
            <w:pPr>
              <w:pStyle w:val="LTableTextAbt"/>
            </w:pPr>
            <w:r w:rsidRPr="006410D5">
              <w:t>Extremely flammable</w:t>
            </w:r>
          </w:p>
        </w:tc>
      </w:tr>
      <w:tr w14:paraId="7B72FE02" w14:textId="77777777">
        <w:tblPrEx>
          <w:tblW w:w="10080" w:type="dxa"/>
          <w:jc w:val="center"/>
          <w:tblLayout w:type="fixed"/>
          <w:tblLook w:val="04A0"/>
        </w:tblPrEx>
        <w:trPr>
          <w:cantSplit/>
          <w:trHeight w:val="20"/>
          <w:jc w:val="center"/>
        </w:trPr>
        <w:tc>
          <w:tcPr>
            <w:tcW w:w="1584" w:type="dxa"/>
            <w:noWrap/>
            <w:hideMark/>
          </w:tcPr>
          <w:p w:rsidR="007A3CE7" w:rsidRPr="006410D5" w:rsidP="00CB1C05" w14:paraId="5A7D6FAA" w14:textId="77777777">
            <w:pPr>
              <w:pStyle w:val="LTableTextAbt"/>
            </w:pPr>
            <w:r w:rsidRPr="006410D5">
              <w:t>CRC</w:t>
            </w:r>
          </w:p>
        </w:tc>
        <w:tc>
          <w:tcPr>
            <w:tcW w:w="4608" w:type="dxa"/>
            <w:noWrap/>
            <w:hideMark/>
          </w:tcPr>
          <w:p w:rsidR="007A3CE7" w:rsidRPr="006410D5" w:rsidP="00CB1C05" w14:paraId="1931B8F5" w14:textId="77777777">
            <w:pPr>
              <w:pStyle w:val="LTableTextAbt"/>
            </w:pPr>
            <w:r w:rsidRPr="006410D5">
              <w:t>Lectra Clean II Non Chlorinated Heavy Duty Degreaser</w:t>
            </w:r>
          </w:p>
        </w:tc>
        <w:tc>
          <w:tcPr>
            <w:tcW w:w="1728" w:type="dxa"/>
            <w:noWrap/>
            <w:hideMark/>
          </w:tcPr>
          <w:p w:rsidR="007A3CE7" w:rsidRPr="006410D5" w:rsidP="00CB1C05" w14:paraId="23914D92" w14:textId="77777777">
            <w:pPr>
              <w:pStyle w:val="LTableTextAbt"/>
            </w:pPr>
            <w:r w:rsidRPr="006410D5">
              <w:t>185.0 °F (85.0 °C)</w:t>
            </w:r>
          </w:p>
        </w:tc>
        <w:tc>
          <w:tcPr>
            <w:tcW w:w="2160" w:type="dxa"/>
            <w:noWrap/>
            <w:hideMark/>
          </w:tcPr>
          <w:p w:rsidR="007A3CE7" w:rsidRPr="006410D5" w:rsidP="00CB1C05" w14:paraId="1859A738" w14:textId="77777777">
            <w:pPr>
              <w:pStyle w:val="LTableTextAbt"/>
              <w:rPr>
                <w:sz w:val="21"/>
                <w:szCs w:val="21"/>
              </w:rPr>
            </w:pPr>
            <w:r w:rsidRPr="006410D5">
              <w:t>Non-flamma</w:t>
            </w:r>
            <w:r w:rsidRPr="006410D5">
              <w:rPr>
                <w:sz w:val="21"/>
                <w:szCs w:val="21"/>
              </w:rPr>
              <w:t>ble</w:t>
            </w:r>
          </w:p>
          <w:p w:rsidR="007A3CE7" w:rsidRPr="006410D5" w:rsidP="00CB1C05" w14:paraId="4270C644" w14:textId="77777777">
            <w:pPr>
              <w:pStyle w:val="LTableTextAbt"/>
            </w:pPr>
          </w:p>
        </w:tc>
      </w:tr>
      <w:tr w14:paraId="60EF6CFC" w14:textId="77777777">
        <w:tblPrEx>
          <w:tblW w:w="10080" w:type="dxa"/>
          <w:jc w:val="center"/>
          <w:tblLayout w:type="fixed"/>
          <w:tblLook w:val="04A0"/>
        </w:tblPrEx>
        <w:trPr>
          <w:cantSplit/>
          <w:trHeight w:val="20"/>
          <w:jc w:val="center"/>
        </w:trPr>
        <w:tc>
          <w:tcPr>
            <w:tcW w:w="10080" w:type="dxa"/>
            <w:gridSpan w:val="4"/>
            <w:noWrap/>
          </w:tcPr>
          <w:p w:rsidR="009134C4" w:rsidP="00CB1C05" w14:paraId="058794BB" w14:textId="77777777">
            <w:pPr>
              <w:pStyle w:val="LTableTextAbt"/>
              <w:rPr>
                <w:szCs w:val="18"/>
              </w:rPr>
            </w:pPr>
            <w:r w:rsidRPr="00960C09">
              <w:rPr>
                <w:szCs w:val="18"/>
                <w:vertAlign w:val="superscript"/>
              </w:rPr>
              <w:t>1</w:t>
            </w:r>
            <w:r>
              <w:rPr>
                <w:szCs w:val="18"/>
              </w:rPr>
              <w:t xml:space="preserve">Note that 3M has recently announced that they will discontinue this product by 2025. </w:t>
            </w:r>
          </w:p>
          <w:p w:rsidR="00E55875" w:rsidRPr="006410D5" w:rsidP="00CB1C05" w14:paraId="3D61831B"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7A3CE7" w:rsidRPr="00A66DA0" w:rsidP="00CB1C05" w14:paraId="5C34F901" w14:textId="77777777"/>
    <w:p w:rsidR="007A3CE7" w:rsidP="00CB1C05" w14:paraId="7741860F" w14:textId="77777777">
      <w:pPr>
        <w:pStyle w:val="Heading3"/>
      </w:pPr>
      <w:bookmarkStart w:id="490" w:name="_Toc114061936"/>
      <w:r w:rsidRPr="00D5798A">
        <w:t>Pricing and Customer Reviews</w:t>
      </w:r>
      <w:bookmarkEnd w:id="490"/>
    </w:p>
    <w:p w:rsidR="007A3CE7" w:rsidP="00CB1C05" w14:paraId="27C0E077" w14:textId="77777777">
      <w:r>
        <w:t>P</w:t>
      </w:r>
      <w:r w:rsidRPr="00A66DA0">
        <w:t>ricing and customer review information</w:t>
      </w:r>
      <w:r>
        <w:t xml:space="preserve"> was accessed</w:t>
      </w:r>
      <w:r w:rsidRPr="00A66DA0">
        <w:t xml:space="preserve"> on publicly available websites in </w:t>
      </w:r>
      <w:r>
        <w:t>August</w:t>
      </w:r>
      <w:r w:rsidRPr="00A66DA0">
        <w:t xml:space="preserve"> 2021 and </w:t>
      </w:r>
      <w:r w:rsidR="001D4E3C">
        <w:t xml:space="preserve">the </w:t>
      </w:r>
      <w:r w:rsidRPr="00A66DA0">
        <w:t>summarized findings</w:t>
      </w:r>
      <w:r w:rsidR="001D4E3C">
        <w:t xml:space="preserve"> are</w:t>
      </w:r>
      <w:r w:rsidRPr="00A66DA0">
        <w:t xml:space="preserve"> in </w:t>
      </w:r>
      <w:r w:rsidR="001D4E3C">
        <w:fldChar w:fldCharType="begin" w:fldLock="1"/>
      </w:r>
      <w:r w:rsidR="001D4E3C">
        <w:instrText xml:space="preserve"> REF _Ref111198793 \h </w:instrText>
      </w:r>
      <w:r w:rsidR="001D4E3C">
        <w:fldChar w:fldCharType="separate"/>
      </w:r>
      <w:r w:rsidRPr="00EE2445" w:rsidR="0092222B">
        <w:t xml:space="preserve">Table </w:t>
      </w:r>
      <w:r w:rsidR="0092222B">
        <w:rPr>
          <w:noProof/>
        </w:rPr>
        <w:t>5</w:t>
      </w:r>
      <w:r w:rsidR="0092222B">
        <w:noBreakHyphen/>
      </w:r>
      <w:r w:rsidR="0092222B">
        <w:rPr>
          <w:noProof/>
        </w:rPr>
        <w:t>48</w:t>
      </w:r>
      <w:r w:rsidR="001D4E3C">
        <w:fldChar w:fldCharType="end"/>
      </w:r>
      <w:r w:rsidRPr="00A66DA0">
        <w:t xml:space="preserve">. </w:t>
      </w:r>
      <w:r>
        <w:t>To assist in comparing prices across</w:t>
      </w:r>
      <w:r w:rsidRPr="00A66DA0">
        <w:t xml:space="preserve"> various products and product sizes, the prices were normalized to price per ounce</w:t>
      </w:r>
      <w:r>
        <w:t xml:space="preserve">. Pricing for products containing </w:t>
      </w:r>
      <w:r w:rsidR="00A879C6">
        <w:t>perchloroethylene</w:t>
      </w:r>
      <w:r w:rsidR="001D4E3C">
        <w:t xml:space="preserve"> and 1-</w:t>
      </w:r>
      <w:r w:rsidR="00124A45">
        <w:t>b</w:t>
      </w:r>
      <w:r w:rsidR="001D4E3C">
        <w:t>romopropane</w:t>
      </w:r>
      <w:r>
        <w:t xml:space="preserve"> ranged from $0.42 (</w:t>
      </w:r>
      <w:r w:rsidRPr="007F73F2">
        <w:t>Lectra Clean Heavy Duty Electrical Parts Degreaser</w:t>
      </w:r>
      <w:r>
        <w:t>) to $2.92 (</w:t>
      </w:r>
      <w:r w:rsidRPr="007F73F2">
        <w:t>LPS NoFlash NU</w:t>
      </w:r>
      <w:r>
        <w:t>) per ounce. Prices for alternatives ranged from $0.45 (QD Electronic Degreaser) to $3.87 (</w:t>
      </w:r>
      <w:r w:rsidRPr="007F73F2">
        <w:t>Novec Electronic Degreaser</w:t>
      </w:r>
      <w:r>
        <w:t xml:space="preserve">) per ounce. The price range for alternative products had considerable overlap with products containing </w:t>
      </w:r>
      <w:r w:rsidR="00843813">
        <w:t>PCE</w:t>
      </w:r>
      <w:r>
        <w:t xml:space="preserve">. </w:t>
      </w:r>
    </w:p>
    <w:p w:rsidR="007A3CE7" w:rsidRPr="00397DC0" w:rsidP="00CB1C05" w14:paraId="2D70082D" w14:textId="77777777">
      <w:r>
        <w:t xml:space="preserve">All of the reviewed products had customer satisfaction information, though LPS NoFlash Nu and Electro Wash PX Degreaser had fewer than 10 reviews. The average rating for products containing </w:t>
      </w:r>
      <w:r w:rsidR="00843813">
        <w:t>PCE</w:t>
      </w:r>
      <w:r>
        <w:t xml:space="preserve"> is 4.7, and about the same for alternative products at 4.6. Customer satisfaction is unlikely to be affected by restrictions on </w:t>
      </w:r>
      <w:r w:rsidR="00843813">
        <w:t>PCE</w:t>
      </w:r>
      <w:r>
        <w:t>, as average ratings for all products reviewed are similar and close to 5 out of 5.</w:t>
      </w:r>
    </w:p>
    <w:tbl>
      <w:tblPr>
        <w:tblW w:w="10083" w:type="dxa"/>
        <w:jc w:val="center"/>
        <w:tblLayout w:type="fixed"/>
        <w:tblLook w:val="04A0"/>
      </w:tblPr>
      <w:tblGrid>
        <w:gridCol w:w="1345"/>
        <w:gridCol w:w="1728"/>
        <w:gridCol w:w="3780"/>
        <w:gridCol w:w="900"/>
        <w:gridCol w:w="1165"/>
        <w:gridCol w:w="1165"/>
      </w:tblGrid>
      <w:tr w14:paraId="35109E11" w14:textId="77777777" w:rsidTr="00E55875">
        <w:tblPrEx>
          <w:tblW w:w="10083" w:type="dxa"/>
          <w:jc w:val="center"/>
          <w:tblLayout w:type="fixed"/>
          <w:tblLook w:val="04A0"/>
        </w:tblPrEx>
        <w:trPr>
          <w:cantSplit/>
          <w:trHeight w:val="20"/>
          <w:tblHeader/>
          <w:jc w:val="center"/>
        </w:trPr>
        <w:tc>
          <w:tcPr>
            <w:tcW w:w="10083" w:type="dxa"/>
            <w:gridSpan w:val="6"/>
            <w:tcBorders>
              <w:bottom w:val="single" w:sz="4" w:space="0" w:color="auto"/>
            </w:tcBorders>
            <w:shd w:val="clear" w:color="auto" w:fill="auto"/>
            <w:noWrap/>
          </w:tcPr>
          <w:p w:rsidR="00E55875" w:rsidRPr="009A41B3" w:rsidP="00CB1C05" w14:paraId="3DF6831C" w14:textId="77777777">
            <w:pPr>
              <w:pStyle w:val="TableTitleA"/>
              <w:rPr>
                <w:b/>
                <w:bCs/>
              </w:rPr>
            </w:pPr>
            <w:bookmarkStart w:id="491" w:name="_Ref111198793"/>
            <w:bookmarkStart w:id="492" w:name="_Toc121142594"/>
            <w:bookmarkStart w:id="493" w:name="_Toc165379588"/>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8</w:t>
            </w:r>
            <w:r w:rsidR="00BC4B5D">
              <w:rPr>
                <w:noProof/>
              </w:rPr>
              <w:fldChar w:fldCharType="end"/>
            </w:r>
            <w:bookmarkEnd w:id="491"/>
            <w:r w:rsidRPr="00EE2445">
              <w:t>:</w:t>
            </w:r>
            <w:r>
              <w:t xml:space="preserve"> </w:t>
            </w:r>
            <w:r w:rsidRPr="00C92290">
              <w:t xml:space="preserve">Pricing and </w:t>
            </w:r>
            <w:r w:rsidRPr="00C92290" w:rsidR="00CF59E0">
              <w:t xml:space="preserve">Customer Review Information </w:t>
            </w:r>
            <w:r w:rsidRPr="00C92290">
              <w:t xml:space="preserve">for </w:t>
            </w:r>
            <w:r w:rsidRPr="00C92290" w:rsidR="00CF59E0">
              <w:t xml:space="preserve">Electronics Degreasers Based </w:t>
            </w:r>
            <w:r w:rsidRPr="00C92290">
              <w:t xml:space="preserve">on </w:t>
            </w:r>
            <w:r>
              <w:br/>
            </w:r>
            <w:r w:rsidRPr="00C92290" w:rsidR="00CF59E0">
              <w:t xml:space="preserve">Manufacturer </w:t>
            </w:r>
            <w:r w:rsidRPr="00C92290">
              <w:t xml:space="preserve">and </w:t>
            </w:r>
            <w:r w:rsidRPr="00C92290" w:rsidR="00CF59E0">
              <w:t>Retailer Web Pages</w:t>
            </w:r>
            <w:bookmarkEnd w:id="492"/>
            <w:bookmarkEnd w:id="493"/>
          </w:p>
        </w:tc>
      </w:tr>
      <w:tr w14:paraId="7910E4B9" w14:textId="77777777" w:rsidTr="00E55875">
        <w:tblPrEx>
          <w:tblW w:w="10083" w:type="dxa"/>
          <w:jc w:val="center"/>
          <w:tblLayout w:type="fixed"/>
          <w:tblLook w:val="04A0"/>
        </w:tblPrEx>
        <w:trPr>
          <w:cantSplit/>
          <w:trHeight w:val="20"/>
          <w:tblHeader/>
          <w:jc w:val="cent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7A3CE7" w:rsidRPr="009A41B3" w:rsidP="00CB1C05" w14:paraId="598CC44C" w14:textId="77777777">
            <w:pPr>
              <w:pStyle w:val="TableSubtitle"/>
            </w:pPr>
            <w:r w:rsidRPr="009A41B3">
              <w:t>Supplier</w:t>
            </w:r>
          </w:p>
        </w:tc>
        <w:tc>
          <w:tcPr>
            <w:tcW w:w="1728" w:type="dxa"/>
            <w:tcBorders>
              <w:top w:val="single" w:sz="4" w:space="0" w:color="auto"/>
              <w:left w:val="nil"/>
              <w:bottom w:val="single" w:sz="4" w:space="0" w:color="auto"/>
              <w:right w:val="single" w:sz="4" w:space="0" w:color="auto"/>
            </w:tcBorders>
            <w:shd w:val="clear" w:color="auto" w:fill="48A9C5"/>
            <w:noWrap/>
            <w:hideMark/>
          </w:tcPr>
          <w:p w:rsidR="007A3CE7" w:rsidRPr="009A41B3" w:rsidP="00CB1C05" w14:paraId="08537473" w14:textId="77777777">
            <w:pPr>
              <w:pStyle w:val="TableSubtitle"/>
            </w:pPr>
            <w:r w:rsidRPr="009A41B3">
              <w:t>Product</w:t>
            </w:r>
          </w:p>
        </w:tc>
        <w:tc>
          <w:tcPr>
            <w:tcW w:w="3780" w:type="dxa"/>
            <w:tcBorders>
              <w:top w:val="single" w:sz="4" w:space="0" w:color="auto"/>
              <w:left w:val="nil"/>
              <w:bottom w:val="single" w:sz="4" w:space="0" w:color="auto"/>
              <w:right w:val="single" w:sz="4" w:space="0" w:color="auto"/>
            </w:tcBorders>
            <w:shd w:val="clear" w:color="auto" w:fill="48A9C5"/>
            <w:noWrap/>
            <w:hideMark/>
          </w:tcPr>
          <w:p w:rsidR="007A3CE7" w:rsidRPr="001957B2" w:rsidP="00CB1C05" w14:paraId="04A71548" w14:textId="77777777">
            <w:pPr>
              <w:pStyle w:val="TableSubtitle"/>
            </w:pPr>
            <w:r w:rsidRPr="001957B2">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7A3CE7" w:rsidRPr="009A41B3" w:rsidP="00CB1C05" w14:paraId="18E812CC" w14:textId="77777777">
            <w:pPr>
              <w:pStyle w:val="TableSubtitle"/>
            </w:pPr>
            <w:r w:rsidRPr="009A41B3">
              <w:t>Price per ounce</w:t>
            </w:r>
          </w:p>
        </w:tc>
        <w:tc>
          <w:tcPr>
            <w:tcW w:w="1165" w:type="dxa"/>
            <w:tcBorders>
              <w:top w:val="single" w:sz="4" w:space="0" w:color="auto"/>
              <w:left w:val="nil"/>
              <w:bottom w:val="single" w:sz="4" w:space="0" w:color="auto"/>
              <w:right w:val="single" w:sz="4" w:space="0" w:color="auto"/>
            </w:tcBorders>
            <w:shd w:val="clear" w:color="auto" w:fill="48A9C5"/>
            <w:hideMark/>
          </w:tcPr>
          <w:p w:rsidR="007A3CE7" w:rsidRPr="009A41B3" w:rsidP="00CB1C05" w14:paraId="1A25D2F6" w14:textId="77777777">
            <w:pPr>
              <w:pStyle w:val="TableSubtitle"/>
            </w:pPr>
            <w:r w:rsidRPr="009A41B3">
              <w:t>Customer ratings</w:t>
            </w:r>
            <w:r>
              <w:t xml:space="preserve"> (out of 5)</w:t>
            </w:r>
          </w:p>
        </w:tc>
        <w:tc>
          <w:tcPr>
            <w:tcW w:w="1165" w:type="dxa"/>
            <w:tcBorders>
              <w:top w:val="single" w:sz="4" w:space="0" w:color="auto"/>
              <w:left w:val="nil"/>
              <w:bottom w:val="single" w:sz="4" w:space="0" w:color="auto"/>
              <w:right w:val="single" w:sz="4" w:space="0" w:color="auto"/>
            </w:tcBorders>
            <w:shd w:val="clear" w:color="auto" w:fill="48A9C5"/>
          </w:tcPr>
          <w:p w:rsidR="007A3CE7" w:rsidRPr="009A41B3" w:rsidP="00CB1C05" w14:paraId="381AD958" w14:textId="77777777">
            <w:pPr>
              <w:pStyle w:val="TableSubtitle"/>
            </w:pPr>
            <w:r w:rsidRPr="009A41B3">
              <w:t xml:space="preserve">Number of customer reviews </w:t>
            </w:r>
          </w:p>
        </w:tc>
      </w:tr>
      <w:tr w14:paraId="7DD0F537" w14:textId="77777777" w:rsidTr="00E55875">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7A3CE7" w:rsidRPr="00963E6A" w:rsidP="00CB1C05" w14:paraId="182392A8" w14:textId="77777777">
            <w:pPr>
              <w:pStyle w:val="LTableTextAbt"/>
            </w:pPr>
            <w:r w:rsidRPr="00963E6A">
              <w:t>CRC</w:t>
            </w:r>
          </w:p>
        </w:tc>
        <w:tc>
          <w:tcPr>
            <w:tcW w:w="1728"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27BDFDD7" w14:textId="77777777">
            <w:pPr>
              <w:pStyle w:val="LTableTextAbt"/>
            </w:pPr>
            <w:r w:rsidRPr="00963E6A">
              <w:t>Lectra Clean Heavy Duty Electrical Parts Degreaser</w:t>
            </w:r>
          </w:p>
        </w:tc>
        <w:tc>
          <w:tcPr>
            <w:tcW w:w="3780" w:type="dxa"/>
            <w:tcBorders>
              <w:top w:val="nil"/>
              <w:left w:val="nil"/>
              <w:bottom w:val="single" w:sz="4" w:space="0" w:color="auto"/>
              <w:right w:val="single" w:sz="4" w:space="0" w:color="auto"/>
            </w:tcBorders>
            <w:shd w:val="clear" w:color="auto" w:fill="F1AD7A" w:themeFill="accent2" w:themeFillTint="99"/>
          </w:tcPr>
          <w:p w:rsidR="007A3CE7" w:rsidRPr="001957B2" w:rsidP="00CB1C05" w14:paraId="3EBFED88" w14:textId="77777777">
            <w:pPr>
              <w:pStyle w:val="LTableTextAbt"/>
            </w:pPr>
            <w:hyperlink r:id="rId115" w:history="1">
              <w:bookmarkStart w:id="494" w:name="_Toc83394352"/>
              <w:r w:rsidRPr="00E34091" w:rsidR="004F366B">
                <w:t>https://www.homedepot.com/p/CRC-19-oz-Lectra-Clean-Heavy-Duty-Degreaser-02018-6/100111937</w:t>
              </w:r>
              <w:bookmarkEnd w:id="494"/>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7A3CE7" w:rsidRPr="00963E6A" w:rsidP="00CB1C05" w14:paraId="64085EBC" w14:textId="77777777">
            <w:pPr>
              <w:pStyle w:val="CTableTextAbt"/>
            </w:pPr>
            <w:r w:rsidRPr="00963E6A">
              <w:t>$0.42</w:t>
            </w:r>
          </w:p>
        </w:tc>
        <w:tc>
          <w:tcPr>
            <w:tcW w:w="1165"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30273474" w14:textId="77777777">
            <w:pPr>
              <w:pStyle w:val="CTableTextAbt"/>
            </w:pPr>
            <w:r w:rsidRPr="00963E6A">
              <w:t>4.8</w:t>
            </w:r>
          </w:p>
        </w:tc>
        <w:tc>
          <w:tcPr>
            <w:tcW w:w="1165"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6B141E07" w14:textId="77777777">
            <w:pPr>
              <w:pStyle w:val="CTableTextAbt"/>
            </w:pPr>
            <w:r w:rsidRPr="00963E6A">
              <w:t>33</w:t>
            </w:r>
          </w:p>
        </w:tc>
      </w:tr>
      <w:tr w14:paraId="07C79FBE" w14:textId="77777777" w:rsidTr="00E55875">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7A3CE7" w:rsidRPr="00963E6A" w:rsidP="00CB1C05" w14:paraId="545C36CA" w14:textId="77777777">
            <w:pPr>
              <w:pStyle w:val="LTableTextAbt"/>
            </w:pPr>
            <w:r w:rsidRPr="00963E6A">
              <w:t>CRC</w:t>
            </w:r>
          </w:p>
        </w:tc>
        <w:tc>
          <w:tcPr>
            <w:tcW w:w="1728"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70AECE4E" w14:textId="77777777">
            <w:pPr>
              <w:pStyle w:val="LTableTextAbt"/>
            </w:pPr>
            <w:r w:rsidRPr="00963E6A">
              <w:t>Electrical Parts Cleaner</w:t>
            </w:r>
          </w:p>
        </w:tc>
        <w:tc>
          <w:tcPr>
            <w:tcW w:w="3780" w:type="dxa"/>
            <w:tcBorders>
              <w:top w:val="nil"/>
              <w:left w:val="nil"/>
              <w:bottom w:val="single" w:sz="4" w:space="0" w:color="auto"/>
              <w:right w:val="single" w:sz="4" w:space="0" w:color="auto"/>
            </w:tcBorders>
            <w:shd w:val="clear" w:color="auto" w:fill="F1AD7A" w:themeFill="accent2" w:themeFillTint="99"/>
          </w:tcPr>
          <w:p w:rsidR="007A3CE7" w:rsidRPr="001957B2" w:rsidP="00CB1C05" w14:paraId="7D2D67E4" w14:textId="77777777">
            <w:pPr>
              <w:pStyle w:val="LTableTextAbt"/>
            </w:pPr>
            <w:hyperlink r:id="rId116" w:history="1">
              <w:bookmarkStart w:id="495" w:name="_Toc83394353"/>
              <w:r w:rsidRPr="00E34091" w:rsidR="004F366B">
                <w:t>https://www.amazon.com/CRC-Electrical-Liquid-Cleaner-Aerosol/dp/B000P1HKFW</w:t>
              </w:r>
              <w:bookmarkEnd w:id="495"/>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7A3CE7" w:rsidRPr="00963E6A" w:rsidP="00CB1C05" w14:paraId="51F782D9" w14:textId="77777777">
            <w:pPr>
              <w:pStyle w:val="CTableTextAbt"/>
            </w:pPr>
            <w:r w:rsidRPr="00963E6A">
              <w:t>$0.96</w:t>
            </w:r>
          </w:p>
        </w:tc>
        <w:tc>
          <w:tcPr>
            <w:tcW w:w="1165"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1F63A3C3" w14:textId="77777777">
            <w:pPr>
              <w:pStyle w:val="CTableTextAbt"/>
            </w:pPr>
            <w:r w:rsidRPr="00963E6A">
              <w:t>4.3</w:t>
            </w:r>
          </w:p>
        </w:tc>
        <w:tc>
          <w:tcPr>
            <w:tcW w:w="1165"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4C8E3D04" w14:textId="77777777">
            <w:pPr>
              <w:pStyle w:val="CTableTextAbt"/>
            </w:pPr>
            <w:r w:rsidRPr="00963E6A">
              <w:t>55</w:t>
            </w:r>
          </w:p>
        </w:tc>
      </w:tr>
      <w:tr w14:paraId="3BDC3719" w14:textId="77777777" w:rsidTr="00E55875">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7A3CE7" w:rsidRPr="00963E6A" w:rsidP="00CB1C05" w14:paraId="1047F4F9" w14:textId="77777777">
            <w:pPr>
              <w:pStyle w:val="LTableTextAbt"/>
            </w:pPr>
            <w:r w:rsidRPr="00963E6A">
              <w:t>CRC</w:t>
            </w:r>
          </w:p>
        </w:tc>
        <w:tc>
          <w:tcPr>
            <w:tcW w:w="1728"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338DA9BB" w14:textId="77777777">
            <w:pPr>
              <w:pStyle w:val="LTableTextAbt"/>
            </w:pPr>
            <w:r w:rsidRPr="00963E6A">
              <w:t>Lectra Motive Electric Parts Cleaner</w:t>
            </w:r>
          </w:p>
        </w:tc>
        <w:tc>
          <w:tcPr>
            <w:tcW w:w="3780" w:type="dxa"/>
            <w:tcBorders>
              <w:top w:val="nil"/>
              <w:left w:val="nil"/>
              <w:bottom w:val="single" w:sz="4" w:space="0" w:color="auto"/>
              <w:right w:val="single" w:sz="4" w:space="0" w:color="auto"/>
            </w:tcBorders>
            <w:shd w:val="clear" w:color="auto" w:fill="F1AD7A" w:themeFill="accent2" w:themeFillTint="99"/>
          </w:tcPr>
          <w:p w:rsidR="007A3CE7" w:rsidRPr="001957B2" w:rsidP="00CB1C05" w14:paraId="5CB54A64" w14:textId="77777777">
            <w:pPr>
              <w:pStyle w:val="LTableTextAbt"/>
            </w:pPr>
            <w:hyperlink r:id="rId117" w:history="1">
              <w:bookmarkStart w:id="496" w:name="_Toc83394354"/>
              <w:r w:rsidRPr="00E34091" w:rsidR="004F366B">
                <w:t>https://www.amazon.com/CRC-05018-Lectra-Motive-Electric-Cleaner/dp/B000BXHWCA</w:t>
              </w:r>
              <w:bookmarkEnd w:id="496"/>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7A3CE7" w:rsidRPr="00963E6A" w:rsidP="00CB1C05" w14:paraId="31F3C7E7" w14:textId="77777777">
            <w:pPr>
              <w:pStyle w:val="CTableTextAbt"/>
            </w:pPr>
            <w:r w:rsidRPr="00963E6A">
              <w:t>$0.57</w:t>
            </w:r>
          </w:p>
        </w:tc>
        <w:tc>
          <w:tcPr>
            <w:tcW w:w="1165"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7048C022" w14:textId="77777777">
            <w:pPr>
              <w:pStyle w:val="CTableTextAbt"/>
            </w:pPr>
            <w:r w:rsidRPr="00963E6A">
              <w:t>4.7</w:t>
            </w:r>
          </w:p>
        </w:tc>
        <w:tc>
          <w:tcPr>
            <w:tcW w:w="1165" w:type="dxa"/>
            <w:tcBorders>
              <w:top w:val="nil"/>
              <w:left w:val="nil"/>
              <w:bottom w:val="single" w:sz="4" w:space="0" w:color="auto"/>
              <w:right w:val="single" w:sz="4" w:space="0" w:color="auto"/>
            </w:tcBorders>
            <w:shd w:val="clear" w:color="auto" w:fill="F1AD7A" w:themeFill="accent2" w:themeFillTint="99"/>
          </w:tcPr>
          <w:p w:rsidR="007A3CE7" w:rsidRPr="00963E6A" w:rsidP="00CB1C05" w14:paraId="31FFC2AD" w14:textId="77777777">
            <w:pPr>
              <w:pStyle w:val="CTableTextAbt"/>
            </w:pPr>
            <w:r w:rsidRPr="00963E6A">
              <w:t>76</w:t>
            </w:r>
          </w:p>
        </w:tc>
      </w:tr>
      <w:tr w14:paraId="7FC372BC" w14:textId="77777777" w:rsidTr="00E55875">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7A3CE7" w:rsidRPr="00963E6A" w:rsidP="00CB1C05" w14:paraId="0A3A822B" w14:textId="77777777">
            <w:pPr>
              <w:pStyle w:val="LTableTextAbt"/>
            </w:pPr>
            <w:r w:rsidRPr="00963E6A">
              <w:t>ITW Pro Brands</w:t>
            </w:r>
          </w:p>
        </w:tc>
        <w:tc>
          <w:tcPr>
            <w:tcW w:w="1728" w:type="dxa"/>
            <w:tcBorders>
              <w:top w:val="nil"/>
              <w:left w:val="nil"/>
              <w:bottom w:val="single" w:sz="4" w:space="0" w:color="auto"/>
              <w:right w:val="single" w:sz="4" w:space="0" w:color="auto"/>
            </w:tcBorders>
            <w:shd w:val="clear" w:color="auto" w:fill="BFBFBF" w:themeFill="background1" w:themeFillShade="BF"/>
          </w:tcPr>
          <w:p w:rsidR="007A3CE7" w:rsidRPr="00963E6A" w:rsidP="00CB1C05" w14:paraId="01A05510" w14:textId="77777777">
            <w:pPr>
              <w:pStyle w:val="LTableTextAbt"/>
            </w:pPr>
            <w:r w:rsidRPr="00963E6A">
              <w:t>LPS NoFlash NU</w:t>
            </w:r>
          </w:p>
        </w:tc>
        <w:tc>
          <w:tcPr>
            <w:tcW w:w="3780" w:type="dxa"/>
            <w:tcBorders>
              <w:top w:val="nil"/>
              <w:left w:val="nil"/>
              <w:bottom w:val="single" w:sz="4" w:space="0" w:color="auto"/>
              <w:right w:val="single" w:sz="4" w:space="0" w:color="auto"/>
            </w:tcBorders>
            <w:shd w:val="clear" w:color="auto" w:fill="BFBFBF" w:themeFill="background1" w:themeFillShade="BF"/>
          </w:tcPr>
          <w:p w:rsidR="007A3CE7" w:rsidRPr="001957B2" w:rsidP="00CB1C05" w14:paraId="7EEBE514" w14:textId="77777777">
            <w:pPr>
              <w:pStyle w:val="LTableTextAbt"/>
            </w:pPr>
            <w:hyperlink r:id="rId118" w:history="1">
              <w:bookmarkStart w:id="497" w:name="_Toc83394355"/>
              <w:r w:rsidRPr="00E34091" w:rsidR="004F366B">
                <w:t>https://www.amazon.com/Flash-Electro-Contact-Cleaners-Flammable/dp/B06XKTGJTG</w:t>
              </w:r>
              <w:bookmarkEnd w:id="497"/>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7A3CE7" w:rsidRPr="00963E6A" w:rsidP="00CB1C05" w14:paraId="3AC03F28" w14:textId="77777777">
            <w:pPr>
              <w:pStyle w:val="CTableTextAbt"/>
            </w:pPr>
            <w:r w:rsidRPr="00AE36FD">
              <w:t>$2.92</w:t>
            </w:r>
          </w:p>
        </w:tc>
        <w:tc>
          <w:tcPr>
            <w:tcW w:w="1165" w:type="dxa"/>
            <w:tcBorders>
              <w:top w:val="nil"/>
              <w:left w:val="nil"/>
              <w:bottom w:val="single" w:sz="4" w:space="0" w:color="auto"/>
              <w:right w:val="single" w:sz="4" w:space="0" w:color="auto"/>
            </w:tcBorders>
            <w:shd w:val="clear" w:color="auto" w:fill="BFBFBF" w:themeFill="background1" w:themeFillShade="BF"/>
          </w:tcPr>
          <w:p w:rsidR="007A3CE7" w:rsidRPr="00963E6A" w:rsidP="00CB1C05" w14:paraId="7C43AF87" w14:textId="77777777">
            <w:pPr>
              <w:pStyle w:val="CTableTextAbt"/>
            </w:pPr>
            <w:r>
              <w:t>5</w:t>
            </w:r>
          </w:p>
        </w:tc>
        <w:tc>
          <w:tcPr>
            <w:tcW w:w="1165" w:type="dxa"/>
            <w:tcBorders>
              <w:top w:val="nil"/>
              <w:left w:val="nil"/>
              <w:bottom w:val="single" w:sz="4" w:space="0" w:color="auto"/>
              <w:right w:val="single" w:sz="4" w:space="0" w:color="auto"/>
            </w:tcBorders>
            <w:shd w:val="clear" w:color="auto" w:fill="BFBFBF" w:themeFill="background1" w:themeFillShade="BF"/>
          </w:tcPr>
          <w:p w:rsidR="007A3CE7" w:rsidP="00CB1C05" w14:paraId="4BB1D19E" w14:textId="77777777">
            <w:pPr>
              <w:pStyle w:val="CTableTextAbt"/>
            </w:pPr>
            <w:r>
              <w:t>3</w:t>
            </w:r>
          </w:p>
        </w:tc>
      </w:tr>
      <w:tr w14:paraId="2B30F6A7" w14:textId="77777777">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7A3CE7" w:rsidRPr="00963E6A" w:rsidP="00CB1C05" w14:paraId="08159C6C" w14:textId="77777777">
            <w:pPr>
              <w:pStyle w:val="LTableTextAbt"/>
            </w:pPr>
            <w:r w:rsidRPr="00963E6A">
              <w:t>3M</w:t>
            </w:r>
          </w:p>
        </w:tc>
        <w:tc>
          <w:tcPr>
            <w:tcW w:w="1728" w:type="dxa"/>
            <w:tcBorders>
              <w:top w:val="nil"/>
              <w:left w:val="nil"/>
              <w:bottom w:val="single" w:sz="4" w:space="0" w:color="auto"/>
              <w:right w:val="single" w:sz="4" w:space="0" w:color="auto"/>
            </w:tcBorders>
            <w:shd w:val="clear" w:color="auto" w:fill="auto"/>
          </w:tcPr>
          <w:p w:rsidR="007A3CE7" w:rsidRPr="00963E6A" w:rsidP="00CB1C05" w14:paraId="401E941B" w14:textId="77777777">
            <w:pPr>
              <w:pStyle w:val="LTableTextAbt"/>
            </w:pPr>
            <w:r w:rsidRPr="00963E6A">
              <w:t>Novec Electronic Degreaser</w:t>
            </w:r>
            <w:r w:rsidRPr="000715DA" w:rsidR="00516354">
              <w:rPr>
                <w:vertAlign w:val="superscript"/>
              </w:rPr>
              <w:t>1</w:t>
            </w:r>
          </w:p>
        </w:tc>
        <w:tc>
          <w:tcPr>
            <w:tcW w:w="3780" w:type="dxa"/>
            <w:tcBorders>
              <w:top w:val="nil"/>
              <w:left w:val="nil"/>
              <w:bottom w:val="single" w:sz="4" w:space="0" w:color="auto"/>
              <w:right w:val="single" w:sz="4" w:space="0" w:color="auto"/>
            </w:tcBorders>
            <w:shd w:val="clear" w:color="auto" w:fill="auto"/>
          </w:tcPr>
          <w:p w:rsidR="007A3CE7" w:rsidRPr="001957B2" w:rsidP="00CB1C05" w14:paraId="7024A47A" w14:textId="77777777">
            <w:pPr>
              <w:pStyle w:val="LTableTextAbt"/>
            </w:pPr>
            <w:hyperlink r:id="rId119" w:history="1">
              <w:bookmarkStart w:id="498" w:name="_Toc83394356"/>
              <w:r w:rsidRPr="00E34091" w:rsidR="004F366B">
                <w:t>https://www.amazon.com/3M-Chemicals-Degreaser-12-oz/dp/B005T8U51W</w:t>
              </w:r>
              <w:bookmarkEnd w:id="498"/>
            </w:hyperlink>
          </w:p>
        </w:tc>
        <w:tc>
          <w:tcPr>
            <w:tcW w:w="900" w:type="dxa"/>
            <w:tcBorders>
              <w:top w:val="nil"/>
              <w:left w:val="nil"/>
              <w:bottom w:val="single" w:sz="4" w:space="0" w:color="auto"/>
              <w:right w:val="single" w:sz="4" w:space="0" w:color="auto"/>
            </w:tcBorders>
            <w:shd w:val="clear" w:color="auto" w:fill="auto"/>
            <w:noWrap/>
          </w:tcPr>
          <w:p w:rsidR="007A3CE7" w:rsidRPr="00963E6A" w:rsidP="00CB1C05" w14:paraId="48C6BFE6" w14:textId="77777777">
            <w:pPr>
              <w:pStyle w:val="CTableTextAbt"/>
            </w:pPr>
            <w:r w:rsidRPr="00963E6A">
              <w:t>$3.87</w:t>
            </w:r>
          </w:p>
        </w:tc>
        <w:tc>
          <w:tcPr>
            <w:tcW w:w="1165" w:type="dxa"/>
            <w:tcBorders>
              <w:top w:val="nil"/>
              <w:left w:val="nil"/>
              <w:bottom w:val="single" w:sz="4" w:space="0" w:color="auto"/>
              <w:right w:val="single" w:sz="4" w:space="0" w:color="auto"/>
            </w:tcBorders>
            <w:shd w:val="clear" w:color="auto" w:fill="auto"/>
          </w:tcPr>
          <w:p w:rsidR="007A3CE7" w:rsidRPr="00963E6A" w:rsidP="00CB1C05" w14:paraId="0BBCC3D5" w14:textId="77777777">
            <w:pPr>
              <w:pStyle w:val="CTableTextAbt"/>
            </w:pPr>
            <w:r w:rsidRPr="00963E6A">
              <w:t>4.4</w:t>
            </w:r>
          </w:p>
        </w:tc>
        <w:tc>
          <w:tcPr>
            <w:tcW w:w="1165" w:type="dxa"/>
            <w:tcBorders>
              <w:top w:val="nil"/>
              <w:left w:val="nil"/>
              <w:bottom w:val="single" w:sz="4" w:space="0" w:color="auto"/>
              <w:right w:val="single" w:sz="4" w:space="0" w:color="auto"/>
            </w:tcBorders>
          </w:tcPr>
          <w:p w:rsidR="007A3CE7" w:rsidRPr="00963E6A" w:rsidP="00CB1C05" w14:paraId="63B17DB8" w14:textId="77777777">
            <w:pPr>
              <w:pStyle w:val="CTableTextAbt"/>
            </w:pPr>
            <w:r w:rsidRPr="00963E6A">
              <w:t>14</w:t>
            </w:r>
          </w:p>
        </w:tc>
      </w:tr>
      <w:tr w14:paraId="5853EBED" w14:textId="77777777">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7A3CE7" w:rsidRPr="00963E6A" w:rsidP="00CB1C05" w14:paraId="10733359" w14:textId="77777777">
            <w:pPr>
              <w:pStyle w:val="LTableTextAbt"/>
            </w:pPr>
            <w:r w:rsidRPr="00963E6A">
              <w:t>Chemtronics</w:t>
            </w:r>
          </w:p>
        </w:tc>
        <w:tc>
          <w:tcPr>
            <w:tcW w:w="1728" w:type="dxa"/>
            <w:tcBorders>
              <w:top w:val="nil"/>
              <w:left w:val="nil"/>
              <w:bottom w:val="single" w:sz="4" w:space="0" w:color="auto"/>
              <w:right w:val="single" w:sz="4" w:space="0" w:color="auto"/>
            </w:tcBorders>
            <w:shd w:val="clear" w:color="auto" w:fill="auto"/>
          </w:tcPr>
          <w:p w:rsidR="007A3CE7" w:rsidRPr="00963E6A" w:rsidP="00CB1C05" w14:paraId="2E85862B" w14:textId="77777777">
            <w:pPr>
              <w:pStyle w:val="LTableTextAbt"/>
            </w:pPr>
            <w:r w:rsidRPr="00963E6A">
              <w:t>Electro Wash PX Degreaser</w:t>
            </w:r>
          </w:p>
        </w:tc>
        <w:tc>
          <w:tcPr>
            <w:tcW w:w="3780" w:type="dxa"/>
            <w:tcBorders>
              <w:top w:val="nil"/>
              <w:left w:val="nil"/>
              <w:bottom w:val="single" w:sz="4" w:space="0" w:color="auto"/>
              <w:right w:val="single" w:sz="4" w:space="0" w:color="auto"/>
            </w:tcBorders>
            <w:shd w:val="clear" w:color="auto" w:fill="auto"/>
          </w:tcPr>
          <w:p w:rsidR="007A3CE7" w:rsidRPr="001957B2" w:rsidP="00CB1C05" w14:paraId="5378F93C" w14:textId="77777777">
            <w:pPr>
              <w:pStyle w:val="LTableTextAbt"/>
            </w:pPr>
            <w:hyperlink r:id="rId120" w:history="1">
              <w:bookmarkStart w:id="499" w:name="_Toc83394357"/>
              <w:r w:rsidRPr="00E34091" w:rsidR="004F366B">
                <w:t>https://www.amazon.com/Cleaner-Degreaser-Size-12-5-oz/dp/B000B603RS</w:t>
              </w:r>
              <w:bookmarkEnd w:id="499"/>
            </w:hyperlink>
          </w:p>
        </w:tc>
        <w:tc>
          <w:tcPr>
            <w:tcW w:w="900" w:type="dxa"/>
            <w:tcBorders>
              <w:top w:val="nil"/>
              <w:left w:val="nil"/>
              <w:bottom w:val="single" w:sz="4" w:space="0" w:color="auto"/>
              <w:right w:val="single" w:sz="4" w:space="0" w:color="auto"/>
            </w:tcBorders>
            <w:shd w:val="clear" w:color="auto" w:fill="auto"/>
            <w:noWrap/>
          </w:tcPr>
          <w:p w:rsidR="007A3CE7" w:rsidRPr="00963E6A" w:rsidP="00CB1C05" w14:paraId="62FE55ED" w14:textId="77777777">
            <w:pPr>
              <w:pStyle w:val="CTableTextAbt"/>
            </w:pPr>
            <w:r w:rsidRPr="00963E6A">
              <w:t>$3.53</w:t>
            </w:r>
          </w:p>
        </w:tc>
        <w:tc>
          <w:tcPr>
            <w:tcW w:w="1165" w:type="dxa"/>
            <w:tcBorders>
              <w:top w:val="nil"/>
              <w:left w:val="nil"/>
              <w:bottom w:val="single" w:sz="4" w:space="0" w:color="auto"/>
              <w:right w:val="single" w:sz="4" w:space="0" w:color="auto"/>
            </w:tcBorders>
            <w:shd w:val="clear" w:color="auto" w:fill="auto"/>
          </w:tcPr>
          <w:p w:rsidR="007A3CE7" w:rsidRPr="00963E6A" w:rsidP="00CB1C05" w14:paraId="52334AD9" w14:textId="77777777">
            <w:pPr>
              <w:pStyle w:val="CTableTextAbt"/>
            </w:pPr>
            <w:r w:rsidRPr="00963E6A">
              <w:t>4.6</w:t>
            </w:r>
          </w:p>
        </w:tc>
        <w:tc>
          <w:tcPr>
            <w:tcW w:w="1165" w:type="dxa"/>
            <w:tcBorders>
              <w:top w:val="nil"/>
              <w:left w:val="nil"/>
              <w:bottom w:val="single" w:sz="4" w:space="0" w:color="auto"/>
              <w:right w:val="single" w:sz="4" w:space="0" w:color="auto"/>
            </w:tcBorders>
          </w:tcPr>
          <w:p w:rsidR="007A3CE7" w:rsidRPr="00963E6A" w:rsidP="00CB1C05" w14:paraId="14CB5A4D" w14:textId="77777777">
            <w:pPr>
              <w:pStyle w:val="CTableTextAbt"/>
            </w:pPr>
            <w:r w:rsidRPr="00963E6A">
              <w:t>5</w:t>
            </w:r>
          </w:p>
        </w:tc>
      </w:tr>
      <w:tr w14:paraId="5C568F9A" w14:textId="77777777">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7A3CE7" w:rsidRPr="00963E6A" w:rsidP="00CB1C05" w14:paraId="268EC688" w14:textId="77777777">
            <w:pPr>
              <w:pStyle w:val="LTableTextAbt"/>
            </w:pPr>
            <w:r w:rsidRPr="00963E6A">
              <w:t>CRC</w:t>
            </w:r>
          </w:p>
        </w:tc>
        <w:tc>
          <w:tcPr>
            <w:tcW w:w="1728" w:type="dxa"/>
            <w:tcBorders>
              <w:top w:val="nil"/>
              <w:left w:val="nil"/>
              <w:bottom w:val="single" w:sz="4" w:space="0" w:color="auto"/>
              <w:right w:val="single" w:sz="4" w:space="0" w:color="auto"/>
            </w:tcBorders>
            <w:shd w:val="clear" w:color="auto" w:fill="auto"/>
          </w:tcPr>
          <w:p w:rsidR="007A3CE7" w:rsidRPr="00963E6A" w:rsidP="00CB1C05" w14:paraId="4E63044E" w14:textId="77777777">
            <w:pPr>
              <w:pStyle w:val="LTableTextAbt"/>
            </w:pPr>
            <w:r w:rsidRPr="00963E6A">
              <w:t>QD Electronic Cleaner</w:t>
            </w:r>
          </w:p>
        </w:tc>
        <w:tc>
          <w:tcPr>
            <w:tcW w:w="3780" w:type="dxa"/>
            <w:tcBorders>
              <w:top w:val="nil"/>
              <w:left w:val="nil"/>
              <w:bottom w:val="single" w:sz="4" w:space="0" w:color="auto"/>
              <w:right w:val="single" w:sz="4" w:space="0" w:color="auto"/>
            </w:tcBorders>
            <w:shd w:val="clear" w:color="auto" w:fill="auto"/>
          </w:tcPr>
          <w:p w:rsidR="007A3CE7" w:rsidRPr="001957B2" w:rsidP="00CB1C05" w14:paraId="47A90751" w14:textId="77777777">
            <w:pPr>
              <w:pStyle w:val="LTableTextAbt"/>
            </w:pPr>
            <w:hyperlink r:id="rId121" w:history="1">
              <w:bookmarkStart w:id="500" w:name="_Toc83394358"/>
              <w:r w:rsidRPr="00E34091" w:rsidR="004F366B">
                <w:t>https://www.amazon.com/CRC-05103-Electronic-Cleaner-11/dp/B000BXOGNI</w:t>
              </w:r>
              <w:bookmarkEnd w:id="500"/>
            </w:hyperlink>
          </w:p>
        </w:tc>
        <w:tc>
          <w:tcPr>
            <w:tcW w:w="900" w:type="dxa"/>
            <w:tcBorders>
              <w:top w:val="nil"/>
              <w:left w:val="nil"/>
              <w:bottom w:val="single" w:sz="4" w:space="0" w:color="auto"/>
              <w:right w:val="single" w:sz="4" w:space="0" w:color="auto"/>
            </w:tcBorders>
            <w:shd w:val="clear" w:color="auto" w:fill="auto"/>
            <w:noWrap/>
          </w:tcPr>
          <w:p w:rsidR="007A3CE7" w:rsidRPr="00963E6A" w:rsidP="00CB1C05" w14:paraId="3A8A863E" w14:textId="77777777">
            <w:pPr>
              <w:pStyle w:val="CTableTextAbt"/>
            </w:pPr>
            <w:r w:rsidRPr="00963E6A">
              <w:t>$0.45</w:t>
            </w:r>
          </w:p>
        </w:tc>
        <w:tc>
          <w:tcPr>
            <w:tcW w:w="1165" w:type="dxa"/>
            <w:tcBorders>
              <w:top w:val="nil"/>
              <w:left w:val="nil"/>
              <w:bottom w:val="single" w:sz="4" w:space="0" w:color="auto"/>
              <w:right w:val="single" w:sz="4" w:space="0" w:color="auto"/>
            </w:tcBorders>
            <w:shd w:val="clear" w:color="auto" w:fill="auto"/>
          </w:tcPr>
          <w:p w:rsidR="007A3CE7" w:rsidRPr="00963E6A" w:rsidP="00CB1C05" w14:paraId="6F4CCDDD" w14:textId="77777777">
            <w:pPr>
              <w:pStyle w:val="CTableTextAbt"/>
            </w:pPr>
            <w:r w:rsidRPr="00963E6A">
              <w:t>4.7</w:t>
            </w:r>
          </w:p>
        </w:tc>
        <w:tc>
          <w:tcPr>
            <w:tcW w:w="1165" w:type="dxa"/>
            <w:tcBorders>
              <w:top w:val="nil"/>
              <w:left w:val="nil"/>
              <w:bottom w:val="single" w:sz="4" w:space="0" w:color="auto"/>
              <w:right w:val="single" w:sz="4" w:space="0" w:color="auto"/>
            </w:tcBorders>
          </w:tcPr>
          <w:p w:rsidR="007A3CE7" w:rsidRPr="00963E6A" w:rsidP="00CB1C05" w14:paraId="70829337" w14:textId="77777777">
            <w:pPr>
              <w:pStyle w:val="CTableTextAbt"/>
            </w:pPr>
            <w:r w:rsidRPr="00963E6A">
              <w:t>6,039</w:t>
            </w:r>
          </w:p>
        </w:tc>
      </w:tr>
      <w:tr w14:paraId="5F39204C" w14:textId="77777777">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7A3CE7" w:rsidRPr="00963E6A" w:rsidP="00CB1C05" w14:paraId="7FCFF310" w14:textId="77777777">
            <w:pPr>
              <w:pStyle w:val="LTableTextAbt"/>
            </w:pPr>
            <w:r w:rsidRPr="00963E6A">
              <w:t>Radio Shack</w:t>
            </w:r>
          </w:p>
        </w:tc>
        <w:tc>
          <w:tcPr>
            <w:tcW w:w="1728" w:type="dxa"/>
            <w:tcBorders>
              <w:top w:val="nil"/>
              <w:left w:val="nil"/>
              <w:bottom w:val="single" w:sz="4" w:space="0" w:color="auto"/>
              <w:right w:val="single" w:sz="4" w:space="0" w:color="auto"/>
            </w:tcBorders>
            <w:shd w:val="clear" w:color="auto" w:fill="auto"/>
          </w:tcPr>
          <w:p w:rsidR="007A3CE7" w:rsidRPr="00963E6A" w:rsidP="00CB1C05" w14:paraId="67ACB122" w14:textId="77777777">
            <w:pPr>
              <w:pStyle w:val="LTableTextAbt"/>
            </w:pPr>
            <w:r w:rsidRPr="00963E6A">
              <w:t xml:space="preserve">Precision Electronics Cleaner </w:t>
            </w:r>
          </w:p>
        </w:tc>
        <w:tc>
          <w:tcPr>
            <w:tcW w:w="3780" w:type="dxa"/>
            <w:tcBorders>
              <w:top w:val="nil"/>
              <w:left w:val="nil"/>
              <w:bottom w:val="single" w:sz="4" w:space="0" w:color="auto"/>
              <w:right w:val="single" w:sz="4" w:space="0" w:color="auto"/>
            </w:tcBorders>
            <w:shd w:val="clear" w:color="auto" w:fill="auto"/>
          </w:tcPr>
          <w:p w:rsidR="007A3CE7" w:rsidRPr="001957B2" w:rsidP="00CB1C05" w14:paraId="67145D29" w14:textId="77777777">
            <w:pPr>
              <w:pStyle w:val="LTableTextAbt"/>
            </w:pPr>
            <w:hyperlink r:id="rId122" w:history="1">
              <w:bookmarkStart w:id="501" w:name="_Toc83394359"/>
              <w:r w:rsidRPr="00E34091" w:rsidR="004F366B">
                <w:t>https://www.radioshack.com/products/precision-electronics-cleaner</w:t>
              </w:r>
              <w:bookmarkEnd w:id="501"/>
            </w:hyperlink>
          </w:p>
        </w:tc>
        <w:tc>
          <w:tcPr>
            <w:tcW w:w="900" w:type="dxa"/>
            <w:tcBorders>
              <w:top w:val="nil"/>
              <w:left w:val="nil"/>
              <w:bottom w:val="single" w:sz="4" w:space="0" w:color="auto"/>
              <w:right w:val="single" w:sz="4" w:space="0" w:color="auto"/>
            </w:tcBorders>
            <w:shd w:val="clear" w:color="auto" w:fill="auto"/>
            <w:noWrap/>
          </w:tcPr>
          <w:p w:rsidR="007A3CE7" w:rsidRPr="00963E6A" w:rsidP="00CB1C05" w14:paraId="1346D8BF" w14:textId="77777777">
            <w:pPr>
              <w:pStyle w:val="CTableTextAbt"/>
            </w:pPr>
            <w:r w:rsidRPr="00963E6A">
              <w:t>$2.00</w:t>
            </w:r>
          </w:p>
        </w:tc>
        <w:tc>
          <w:tcPr>
            <w:tcW w:w="1165" w:type="dxa"/>
            <w:tcBorders>
              <w:top w:val="nil"/>
              <w:left w:val="nil"/>
              <w:bottom w:val="single" w:sz="4" w:space="0" w:color="auto"/>
              <w:right w:val="single" w:sz="4" w:space="0" w:color="auto"/>
            </w:tcBorders>
            <w:shd w:val="clear" w:color="auto" w:fill="auto"/>
          </w:tcPr>
          <w:p w:rsidR="007A3CE7" w:rsidRPr="00963E6A" w:rsidP="00CB1C05" w14:paraId="1FF5CB9D" w14:textId="77777777">
            <w:pPr>
              <w:pStyle w:val="CTableTextAbt"/>
            </w:pPr>
            <w:r w:rsidRPr="00963E6A">
              <w:t>5</w:t>
            </w:r>
          </w:p>
        </w:tc>
        <w:tc>
          <w:tcPr>
            <w:tcW w:w="1165" w:type="dxa"/>
            <w:tcBorders>
              <w:top w:val="nil"/>
              <w:left w:val="nil"/>
              <w:bottom w:val="single" w:sz="4" w:space="0" w:color="auto"/>
              <w:right w:val="single" w:sz="4" w:space="0" w:color="auto"/>
            </w:tcBorders>
          </w:tcPr>
          <w:p w:rsidR="007A3CE7" w:rsidRPr="00963E6A" w:rsidP="00CB1C05" w14:paraId="339110AA" w14:textId="77777777">
            <w:pPr>
              <w:pStyle w:val="CTableTextAbt"/>
            </w:pPr>
            <w:r w:rsidRPr="00963E6A">
              <w:t>12</w:t>
            </w:r>
          </w:p>
        </w:tc>
      </w:tr>
      <w:tr w14:paraId="326A9757" w14:textId="77777777">
        <w:tblPrEx>
          <w:tblW w:w="10083"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7A3CE7" w:rsidRPr="00963E6A" w:rsidP="00CB1C05" w14:paraId="2D98FBF2" w14:textId="77777777">
            <w:pPr>
              <w:pStyle w:val="LTableTextAbt"/>
            </w:pPr>
            <w:r w:rsidRPr="00963E6A">
              <w:t>CRC</w:t>
            </w:r>
          </w:p>
        </w:tc>
        <w:tc>
          <w:tcPr>
            <w:tcW w:w="1728" w:type="dxa"/>
            <w:tcBorders>
              <w:top w:val="nil"/>
              <w:left w:val="nil"/>
              <w:bottom w:val="single" w:sz="4" w:space="0" w:color="auto"/>
              <w:right w:val="single" w:sz="4" w:space="0" w:color="auto"/>
            </w:tcBorders>
            <w:shd w:val="clear" w:color="auto" w:fill="auto"/>
          </w:tcPr>
          <w:p w:rsidR="007A3CE7" w:rsidRPr="00963E6A" w:rsidP="00CB1C05" w14:paraId="610641D0" w14:textId="77777777">
            <w:pPr>
              <w:pStyle w:val="LTableTextAbt"/>
            </w:pPr>
            <w:r w:rsidRPr="00963E6A">
              <w:t>Lectra Clean II Non Chlorinated Heavy Duty Degreaser</w:t>
            </w:r>
          </w:p>
        </w:tc>
        <w:tc>
          <w:tcPr>
            <w:tcW w:w="3780" w:type="dxa"/>
            <w:tcBorders>
              <w:top w:val="nil"/>
              <w:left w:val="nil"/>
              <w:bottom w:val="single" w:sz="4" w:space="0" w:color="auto"/>
              <w:right w:val="single" w:sz="4" w:space="0" w:color="auto"/>
            </w:tcBorders>
            <w:shd w:val="clear" w:color="auto" w:fill="auto"/>
          </w:tcPr>
          <w:p w:rsidR="007A3CE7" w:rsidRPr="001957B2" w:rsidP="00CB1C05" w14:paraId="4817ACAB" w14:textId="77777777">
            <w:pPr>
              <w:pStyle w:val="LTableTextAbt"/>
            </w:pPr>
            <w:hyperlink r:id="rId123" w:history="1">
              <w:bookmarkStart w:id="502" w:name="_Toc83394360"/>
              <w:r w:rsidRPr="00E34091" w:rsidR="004F366B">
                <w:t>https://www.amazon.com/CRC-Lectra-Non-Chlorinated-Degreaser-Aerosol/dp/B000E2559K</w:t>
              </w:r>
              <w:bookmarkEnd w:id="502"/>
            </w:hyperlink>
          </w:p>
        </w:tc>
        <w:tc>
          <w:tcPr>
            <w:tcW w:w="900" w:type="dxa"/>
            <w:tcBorders>
              <w:top w:val="nil"/>
              <w:left w:val="nil"/>
              <w:bottom w:val="single" w:sz="4" w:space="0" w:color="auto"/>
              <w:right w:val="single" w:sz="4" w:space="0" w:color="auto"/>
            </w:tcBorders>
            <w:shd w:val="clear" w:color="auto" w:fill="auto"/>
            <w:noWrap/>
          </w:tcPr>
          <w:p w:rsidR="007A3CE7" w:rsidRPr="00963E6A" w:rsidP="00CB1C05" w14:paraId="4F47E95F" w14:textId="77777777">
            <w:pPr>
              <w:pStyle w:val="CTableTextAbt"/>
            </w:pPr>
            <w:r w:rsidRPr="00963E6A">
              <w:t>$1.00</w:t>
            </w:r>
          </w:p>
        </w:tc>
        <w:tc>
          <w:tcPr>
            <w:tcW w:w="1165" w:type="dxa"/>
            <w:tcBorders>
              <w:top w:val="nil"/>
              <w:left w:val="nil"/>
              <w:bottom w:val="single" w:sz="4" w:space="0" w:color="auto"/>
              <w:right w:val="single" w:sz="4" w:space="0" w:color="auto"/>
            </w:tcBorders>
            <w:shd w:val="clear" w:color="auto" w:fill="auto"/>
          </w:tcPr>
          <w:p w:rsidR="007A3CE7" w:rsidRPr="00963E6A" w:rsidP="00CB1C05" w14:paraId="14D0C5C5" w14:textId="77777777">
            <w:pPr>
              <w:pStyle w:val="CTableTextAbt"/>
            </w:pPr>
            <w:r w:rsidRPr="00963E6A">
              <w:t>4.4</w:t>
            </w:r>
          </w:p>
        </w:tc>
        <w:tc>
          <w:tcPr>
            <w:tcW w:w="1165" w:type="dxa"/>
            <w:tcBorders>
              <w:top w:val="nil"/>
              <w:left w:val="nil"/>
              <w:bottom w:val="single" w:sz="4" w:space="0" w:color="auto"/>
              <w:right w:val="single" w:sz="4" w:space="0" w:color="auto"/>
            </w:tcBorders>
          </w:tcPr>
          <w:p w:rsidR="007A3CE7" w:rsidRPr="00963E6A" w:rsidP="00CB1C05" w14:paraId="283FCB65" w14:textId="77777777">
            <w:pPr>
              <w:pStyle w:val="CTableTextAbt"/>
            </w:pPr>
            <w:r w:rsidRPr="00963E6A">
              <w:t>16</w:t>
            </w:r>
          </w:p>
        </w:tc>
      </w:tr>
      <w:tr w14:paraId="6CE1D351" w14:textId="77777777" w:rsidTr="00E55875">
        <w:tblPrEx>
          <w:tblW w:w="10083" w:type="dxa"/>
          <w:jc w:val="center"/>
          <w:tblLayout w:type="fixed"/>
          <w:tblLook w:val="04A0"/>
        </w:tblPrEx>
        <w:trPr>
          <w:cantSplit/>
          <w:trHeight w:val="20"/>
          <w:jc w:val="center"/>
        </w:trPr>
        <w:tc>
          <w:tcPr>
            <w:tcW w:w="10083" w:type="dxa"/>
            <w:gridSpan w:val="6"/>
            <w:tcBorders>
              <w:top w:val="single" w:sz="4" w:space="0" w:color="auto"/>
              <w:left w:val="single" w:sz="4" w:space="0" w:color="auto"/>
              <w:bottom w:val="single" w:sz="4" w:space="0" w:color="auto"/>
              <w:right w:val="single" w:sz="4" w:space="0" w:color="auto"/>
            </w:tcBorders>
            <w:shd w:val="clear" w:color="auto" w:fill="auto"/>
          </w:tcPr>
          <w:p w:rsidR="00516354" w:rsidP="00CB1C05" w14:paraId="3E3CC08B" w14:textId="77777777">
            <w:pPr>
              <w:pStyle w:val="LTableTextAbt"/>
              <w:rPr>
                <w:szCs w:val="18"/>
              </w:rPr>
            </w:pPr>
            <w:r w:rsidRPr="00960C09">
              <w:rPr>
                <w:szCs w:val="18"/>
                <w:vertAlign w:val="superscript"/>
              </w:rPr>
              <w:t>1</w:t>
            </w:r>
            <w:r>
              <w:rPr>
                <w:szCs w:val="18"/>
              </w:rPr>
              <w:t xml:space="preserve">Note that 3M has recently announced that they will discontinue this product by 2025. </w:t>
            </w:r>
          </w:p>
          <w:p w:rsidR="00E55875" w:rsidRPr="00963E6A" w:rsidP="00CB1C05" w14:paraId="3BB36977"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7A3CE7" w:rsidP="00CB1C05" w14:paraId="2E74C981" w14:textId="77777777">
      <w:pPr>
        <w:rPr>
          <w:rFonts w:eastAsiaTheme="minorHAnsi"/>
        </w:rPr>
      </w:pPr>
    </w:p>
    <w:p w:rsidR="007A3CE7" w:rsidP="00CB1C05" w14:paraId="51633619" w14:textId="77777777">
      <w:pPr>
        <w:pStyle w:val="Heading3"/>
      </w:pPr>
      <w:bookmarkStart w:id="503" w:name="_Toc114061937"/>
      <w:r w:rsidRPr="00D5798A">
        <w:t>Conclusion</w:t>
      </w:r>
      <w:bookmarkEnd w:id="503"/>
    </w:p>
    <w:p w:rsidR="00FB54D9" w:rsidP="00CB1C05" w14:paraId="661F4DEC" w14:textId="77777777">
      <w:r>
        <w:rPr>
          <w:rFonts w:eastAsiaTheme="minorHAnsi"/>
        </w:rPr>
        <w:t>The</w:t>
      </w:r>
      <w:r w:rsidRPr="000860EA" w:rsidR="007A3CE7">
        <w:rPr>
          <w:rFonts w:eastAsiaTheme="minorHAnsi"/>
        </w:rPr>
        <w:t xml:space="preserve"> market review of electronic degreasers </w:t>
      </w:r>
      <w:r w:rsidR="007A3CE7">
        <w:rPr>
          <w:rFonts w:eastAsiaTheme="minorHAnsi"/>
        </w:rPr>
        <w:t xml:space="preserve">included three products containing </w:t>
      </w:r>
      <w:r w:rsidR="00843813">
        <w:t>PCE</w:t>
      </w:r>
      <w:r w:rsidR="007A3CE7">
        <w:t>, one containing 1-</w:t>
      </w:r>
      <w:r w:rsidR="00124A45">
        <w:t>b</w:t>
      </w:r>
      <w:r>
        <w:t>romopropane</w:t>
      </w:r>
      <w:r w:rsidR="007A3CE7">
        <w:t xml:space="preserve">, and five products containing alternative solvents. </w:t>
      </w:r>
      <w:r w:rsidR="004515BF">
        <w:rPr>
          <w:rFonts w:eastAsiaTheme="minorHAnsi"/>
        </w:rPr>
        <w:t>This review did not find any barriers related to</w:t>
      </w:r>
      <w:r w:rsidRPr="001D4E3C" w:rsidR="007A3CE7">
        <w:t xml:space="preserve"> fire safety or customer satisfaction that </w:t>
      </w:r>
      <w:r w:rsidR="004515BF">
        <w:t xml:space="preserve">could be caused </w:t>
      </w:r>
      <w:r w:rsidRPr="001D4E3C" w:rsidR="007A3CE7">
        <w:t xml:space="preserve">by restricting use of </w:t>
      </w:r>
      <w:r w:rsidR="00843813">
        <w:t>PCE</w:t>
      </w:r>
      <w:r w:rsidRPr="001D4E3C" w:rsidR="007A3CE7">
        <w:t xml:space="preserve"> in this product category.</w:t>
      </w:r>
      <w:r w:rsidR="007A3CE7">
        <w:t xml:space="preserve"> Three of the four products containing </w:t>
      </w:r>
      <w:r w:rsidR="00843813">
        <w:t>PCE</w:t>
      </w:r>
      <w:r w:rsidR="001D4E3C">
        <w:t xml:space="preserve"> and 1-</w:t>
      </w:r>
      <w:r w:rsidR="00124A45">
        <w:t>b</w:t>
      </w:r>
      <w:r w:rsidR="001D4E3C">
        <w:t>romopropane</w:t>
      </w:r>
      <w:r w:rsidR="007A3CE7">
        <w:t xml:space="preserve"> contained 0</w:t>
      </w:r>
      <w:r w:rsidR="008D7879">
        <w:t> percent</w:t>
      </w:r>
      <w:r w:rsidR="007A3CE7">
        <w:t xml:space="preserve"> VOCs, where alternative products were at or over the 75</w:t>
      </w:r>
      <w:r w:rsidR="00124A45">
        <w:t> percent</w:t>
      </w:r>
      <w:r w:rsidR="007A3CE7">
        <w:t xml:space="preserve"> VOC limit in a number of states. Two of the alternative products reviewed had a non-flammable rating, showing evidence that there are non-flammable products on the market containing alternative solvents. The price range for alternative products had considerable overlap with products containing </w:t>
      </w:r>
      <w:r w:rsidR="00843813">
        <w:t>PCE</w:t>
      </w:r>
      <w:r w:rsidR="007A3CE7">
        <w:t xml:space="preserve">. The average customer satisfaction ratings were similar for both groups of products, around 4.6, suggesting </w:t>
      </w:r>
      <w:r w:rsidR="00B369ED">
        <w:t xml:space="preserve">overall </w:t>
      </w:r>
      <w:r w:rsidR="007A3CE7">
        <w:t>customer satisf</w:t>
      </w:r>
      <w:r w:rsidR="00B369ED">
        <w:t>action</w:t>
      </w:r>
      <w:r w:rsidR="007A3CE7">
        <w:t xml:space="preserve"> with their experiences using alternative products.</w:t>
      </w:r>
    </w:p>
    <w:p w:rsidR="005A6AF4" w:rsidRPr="00B50EA2" w:rsidP="00CB1C05" w14:paraId="59FD45B4" w14:textId="77777777">
      <w:pPr>
        <w:pStyle w:val="Heading2"/>
      </w:pPr>
      <w:bookmarkStart w:id="504" w:name="_Ref106723856"/>
      <w:bookmarkStart w:id="505" w:name="_Ref106724096"/>
      <w:bookmarkStart w:id="506" w:name="_Toc111035549"/>
      <w:bookmarkStart w:id="507" w:name="_Toc111037062"/>
      <w:bookmarkStart w:id="508" w:name="_Ref112429715"/>
      <w:bookmarkStart w:id="509" w:name="_Ref112429840"/>
      <w:bookmarkStart w:id="510" w:name="_Toc114061938"/>
      <w:bookmarkStart w:id="511" w:name="_Toc165378733"/>
      <w:r w:rsidRPr="00B50EA2">
        <w:t>Liquid and Aerosol Cleaners and Degreasers: Energized Electrical Equipment Degreasers</w:t>
      </w:r>
      <w:bookmarkEnd w:id="504"/>
      <w:bookmarkEnd w:id="505"/>
      <w:bookmarkEnd w:id="506"/>
      <w:bookmarkEnd w:id="507"/>
      <w:bookmarkEnd w:id="508"/>
      <w:bookmarkEnd w:id="509"/>
      <w:bookmarkEnd w:id="510"/>
      <w:bookmarkEnd w:id="511"/>
    </w:p>
    <w:p w:rsidR="005A6AF4" w:rsidRPr="00B50EA2" w:rsidP="00CB1C05" w14:paraId="6467E49A" w14:textId="77777777">
      <w:pPr>
        <w:pStyle w:val="BodyText"/>
      </w:pPr>
      <w:r w:rsidRPr="00B50EA2">
        <w:t>Energized electrical equipment degreasers and cleaners are used to remove dust, dirt, grease, and oxidation from electronic components that are energized while they are being cleaned or may be energized before the solvent evaporates. These products are similar to general electronic degreasers but are formulated to have high flash points and high dielectric strength (maximum electric field that the cleaner can withstand before insulating properties break down). The product search yielded limited results for products labeled for specialized use on energized equipment, and there is some overlap with products in the electronics degreasers product categor</w:t>
      </w:r>
      <w:r w:rsidR="00A038A4">
        <w:t>y</w:t>
      </w:r>
      <w:r w:rsidRPr="00B50EA2">
        <w:t xml:space="preserve"> (CRC's Electrical Parts Cleaner). Products are sold in aerosol (around 12</w:t>
      </w:r>
      <w:r w:rsidR="005415A5">
        <w:t>–</w:t>
      </w:r>
      <w:r w:rsidRPr="00B50EA2">
        <w:t xml:space="preserve">19 ounces) and liquid form (1 gallon or more), both represented in the product review. </w:t>
      </w:r>
    </w:p>
    <w:p w:rsidR="005A6AF4" w:rsidRPr="00B50EA2" w:rsidP="00CB1C05" w14:paraId="00B9DC77" w14:textId="77777777">
      <w:pPr>
        <w:pStyle w:val="Heading3"/>
      </w:pPr>
      <w:bookmarkStart w:id="512" w:name="_Toc111035550"/>
      <w:bookmarkStart w:id="513" w:name="_Toc114061939"/>
      <w:r w:rsidRPr="00B50EA2">
        <w:t>Solvent Ingredients</w:t>
      </w:r>
      <w:bookmarkEnd w:id="512"/>
      <w:bookmarkEnd w:id="513"/>
    </w:p>
    <w:p w:rsidR="00057237" w:rsidP="00CB1C05" w14:paraId="754B5FA6" w14:textId="77777777">
      <w:pPr>
        <w:pStyle w:val="BodyText"/>
      </w:pPr>
      <w:r w:rsidRPr="00B50EA2">
        <w:t xml:space="preserve">The review included </w:t>
      </w:r>
      <w:r>
        <w:t xml:space="preserve">one product with trichloroethylene and </w:t>
      </w:r>
      <w:r w:rsidRPr="00B50EA2">
        <w:t>t</w:t>
      </w:r>
      <w:r>
        <w:t>wo</w:t>
      </w:r>
      <w:r w:rsidRPr="00B50EA2">
        <w:t xml:space="preserve"> products with </w:t>
      </w:r>
      <w:r w:rsidR="00843813">
        <w:t>PCE</w:t>
      </w:r>
      <w:r>
        <w:t xml:space="preserve">. </w:t>
      </w:r>
      <w:r w:rsidRPr="00B50EA2">
        <w:t xml:space="preserve">EPA also reviewed two products containing alternative solvents, including trans-DCE and methylcyclohexane. </w:t>
      </w:r>
    </w:p>
    <w:p w:rsidR="005A6AF4" w:rsidRPr="001E78EF" w:rsidP="00CB1C05" w14:paraId="67A159C4" w14:textId="77777777">
      <w:pPr>
        <w:pStyle w:val="BodyText"/>
      </w:pPr>
      <w:r w:rsidRPr="00B50EA2">
        <w:fldChar w:fldCharType="begin" w:fldLock="1"/>
      </w:r>
      <w:r w:rsidRPr="00B50EA2">
        <w:instrText xml:space="preserve"> REF _Ref106195739 \h  \* MERGEFORMAT </w:instrText>
      </w:r>
      <w:r w:rsidRPr="00B50EA2">
        <w:fldChar w:fldCharType="separate"/>
      </w:r>
      <w:r w:rsidRPr="00B50EA2" w:rsidR="0092222B">
        <w:t xml:space="preserve">Table </w:t>
      </w:r>
      <w:r w:rsidR="0092222B">
        <w:rPr>
          <w:noProof/>
        </w:rPr>
        <w:t>5</w:t>
      </w:r>
      <w:r w:rsidR="0092222B">
        <w:rPr>
          <w:noProof/>
        </w:rPr>
        <w:noBreakHyphen/>
        <w:t>49</w:t>
      </w:r>
      <w:r w:rsidRPr="00B50EA2">
        <w:fldChar w:fldCharType="end"/>
      </w:r>
      <w:r w:rsidRPr="00B50EA2">
        <w:t xml:space="preserve"> shows the list of products reviewed for this analysis and their primary solvent ingredients.</w:t>
      </w:r>
    </w:p>
    <w:tbl>
      <w:tblPr>
        <w:tblW w:w="10080" w:type="dxa"/>
        <w:jc w:val="center"/>
        <w:tblLayout w:type="fixed"/>
        <w:tblLook w:val="04A0"/>
      </w:tblPr>
      <w:tblGrid>
        <w:gridCol w:w="1170"/>
        <w:gridCol w:w="1710"/>
        <w:gridCol w:w="2610"/>
        <w:gridCol w:w="1440"/>
        <w:gridCol w:w="1710"/>
        <w:gridCol w:w="1440"/>
      </w:tblGrid>
      <w:tr w14:paraId="23FC6E1D" w14:textId="77777777" w:rsidTr="0001636D">
        <w:tblPrEx>
          <w:tblW w:w="10080" w:type="dxa"/>
          <w:jc w:val="center"/>
          <w:tblLayout w:type="fixed"/>
          <w:tblLook w:val="04A0"/>
        </w:tblPrEx>
        <w:trPr>
          <w:cantSplit/>
          <w:trHeight w:val="20"/>
          <w:tblHeader/>
          <w:jc w:val="center"/>
        </w:trPr>
        <w:tc>
          <w:tcPr>
            <w:tcW w:w="10080" w:type="dxa"/>
            <w:gridSpan w:val="6"/>
            <w:tcBorders>
              <w:bottom w:val="single" w:sz="4" w:space="0" w:color="auto"/>
            </w:tcBorders>
            <w:shd w:val="clear" w:color="auto" w:fill="auto"/>
            <w:vAlign w:val="center"/>
          </w:tcPr>
          <w:p w:rsidR="005A6AF4" w:rsidRPr="00B50EA2" w:rsidP="00CB1C05" w14:paraId="33FDA053" w14:textId="77777777">
            <w:pPr>
              <w:pStyle w:val="TableTitleA"/>
            </w:pPr>
            <w:bookmarkStart w:id="514" w:name="_Ref106195739"/>
            <w:bookmarkStart w:id="515" w:name="_Toc107219222"/>
            <w:bookmarkStart w:id="516" w:name="_Toc121142595"/>
            <w:bookmarkStart w:id="517" w:name="_Toc165379589"/>
            <w:r w:rsidRPr="00B50EA2">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9</w:t>
            </w:r>
            <w:r w:rsidR="00BC4B5D">
              <w:rPr>
                <w:noProof/>
              </w:rPr>
              <w:fldChar w:fldCharType="end"/>
            </w:r>
            <w:bookmarkEnd w:id="514"/>
            <w:r w:rsidRPr="00B50EA2">
              <w:t xml:space="preserve">: Safety </w:t>
            </w:r>
            <w:r w:rsidRPr="00B50EA2" w:rsidR="005415A5">
              <w:t xml:space="preserve">Data Sheets </w:t>
            </w:r>
            <w:r w:rsidRPr="00B50EA2">
              <w:t xml:space="preserve">and </w:t>
            </w:r>
            <w:r w:rsidRPr="00B50EA2" w:rsidR="005415A5">
              <w:t xml:space="preserve">Solvent Ingredients </w:t>
            </w:r>
            <w:r w:rsidRPr="00B50EA2">
              <w:t xml:space="preserve">with </w:t>
            </w:r>
            <w:r w:rsidRPr="00B50EA2" w:rsidR="00035D56">
              <w:t xml:space="preserve">Concentrations </w:t>
            </w:r>
            <w:r w:rsidR="00035D56">
              <w:t xml:space="preserve">of </w:t>
            </w:r>
            <w:r w:rsidRPr="00B50EA2" w:rsidR="00035D56">
              <w:t>5</w:t>
            </w:r>
            <w:r w:rsidR="008D7879">
              <w:t> </w:t>
            </w:r>
            <w:r w:rsidR="005415A5">
              <w:t>Percent</w:t>
            </w:r>
            <w:r w:rsidRPr="00B50EA2" w:rsidR="005415A5">
              <w:t xml:space="preserve"> </w:t>
            </w:r>
            <w:r w:rsidRPr="00B50EA2">
              <w:t xml:space="preserve">or </w:t>
            </w:r>
            <w:r w:rsidRPr="00B50EA2" w:rsidR="005415A5">
              <w:t xml:space="preserve">Higher </w:t>
            </w:r>
            <w:r w:rsidRPr="00B50EA2">
              <w:t xml:space="preserve">for </w:t>
            </w:r>
            <w:r w:rsidRPr="00B50EA2" w:rsidR="005415A5">
              <w:t>Reviewed Energized Electrical Equipment Degreasers</w:t>
            </w:r>
            <w:bookmarkEnd w:id="515"/>
            <w:bookmarkEnd w:id="516"/>
            <w:bookmarkEnd w:id="517"/>
          </w:p>
        </w:tc>
      </w:tr>
      <w:tr w14:paraId="7FB86802" w14:textId="77777777" w:rsidTr="0001636D">
        <w:tblPrEx>
          <w:tblW w:w="10080" w:type="dxa"/>
          <w:jc w:val="center"/>
          <w:tblLayout w:type="fixed"/>
          <w:tblLook w:val="04A0"/>
        </w:tblPrEx>
        <w:trPr>
          <w:cantSplit/>
          <w:trHeight w:val="20"/>
          <w:tblHeader/>
          <w:jc w:val="center"/>
        </w:trPr>
        <w:tc>
          <w:tcPr>
            <w:tcW w:w="117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5A6AF4" w:rsidRPr="00B50EA2" w:rsidP="00CB1C05" w14:paraId="26191FD6" w14:textId="77777777">
            <w:pPr>
              <w:pStyle w:val="TableSubtitle"/>
            </w:pPr>
            <w:r w:rsidRPr="00B50EA2">
              <w:t>Supplier</w:t>
            </w:r>
          </w:p>
        </w:tc>
        <w:tc>
          <w:tcPr>
            <w:tcW w:w="1710" w:type="dxa"/>
            <w:tcBorders>
              <w:top w:val="single" w:sz="4" w:space="0" w:color="auto"/>
              <w:left w:val="nil"/>
              <w:bottom w:val="single" w:sz="4" w:space="0" w:color="auto"/>
              <w:right w:val="single" w:sz="4" w:space="0" w:color="auto"/>
            </w:tcBorders>
            <w:shd w:val="clear" w:color="auto" w:fill="48A9C5"/>
            <w:vAlign w:val="center"/>
            <w:hideMark/>
          </w:tcPr>
          <w:p w:rsidR="005A6AF4" w:rsidRPr="00B50EA2" w:rsidP="00CB1C05" w14:paraId="2CE70B4B" w14:textId="77777777">
            <w:pPr>
              <w:pStyle w:val="TableSubtitle"/>
            </w:pPr>
            <w:r w:rsidRPr="00B50EA2">
              <w:t>Product</w:t>
            </w:r>
          </w:p>
        </w:tc>
        <w:tc>
          <w:tcPr>
            <w:tcW w:w="2610" w:type="dxa"/>
            <w:tcBorders>
              <w:top w:val="single" w:sz="4" w:space="0" w:color="auto"/>
              <w:left w:val="nil"/>
              <w:bottom w:val="single" w:sz="4" w:space="0" w:color="auto"/>
              <w:right w:val="single" w:sz="4" w:space="0" w:color="auto"/>
            </w:tcBorders>
            <w:shd w:val="clear" w:color="auto" w:fill="48A9C5"/>
            <w:vAlign w:val="center"/>
            <w:hideMark/>
          </w:tcPr>
          <w:p w:rsidR="005A6AF4" w:rsidRPr="00B50EA2" w:rsidP="00CB1C05" w14:paraId="36A8F8B7" w14:textId="77777777">
            <w:pPr>
              <w:pStyle w:val="TableSubtitle"/>
            </w:pPr>
            <w:r w:rsidRPr="00B50EA2">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5A6AF4" w:rsidRPr="00B50EA2" w:rsidP="00CB1C05" w14:paraId="0B5A4E5D" w14:textId="77777777">
            <w:pPr>
              <w:pStyle w:val="TableSubtitle"/>
            </w:pPr>
            <w:r w:rsidRPr="00B50EA2">
              <w:t>SDS date</w:t>
            </w:r>
          </w:p>
        </w:tc>
        <w:tc>
          <w:tcPr>
            <w:tcW w:w="1710" w:type="dxa"/>
            <w:tcBorders>
              <w:top w:val="single" w:sz="4" w:space="0" w:color="auto"/>
              <w:left w:val="nil"/>
              <w:bottom w:val="single" w:sz="4" w:space="0" w:color="auto"/>
              <w:right w:val="single" w:sz="4" w:space="0" w:color="auto"/>
            </w:tcBorders>
            <w:shd w:val="clear" w:color="auto" w:fill="48A9C5"/>
            <w:vAlign w:val="center"/>
            <w:hideMark/>
          </w:tcPr>
          <w:p w:rsidR="005A6AF4" w:rsidRPr="00B50EA2" w:rsidP="00CB1C05" w14:paraId="227CFD02" w14:textId="77777777">
            <w:pPr>
              <w:pStyle w:val="TableSubtitle"/>
            </w:pPr>
            <w:r w:rsidRPr="00B50EA2">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5A6AF4" w:rsidRPr="00B50EA2" w:rsidP="00CB1C05" w14:paraId="30030A8C" w14:textId="77777777">
            <w:pPr>
              <w:pStyle w:val="TableSubtitle"/>
            </w:pPr>
            <w:r w:rsidRPr="00B50EA2">
              <w:t>Concentration (%)</w:t>
            </w:r>
          </w:p>
        </w:tc>
      </w:tr>
      <w:tr w14:paraId="6497E861" w14:textId="77777777" w:rsidTr="0001636D">
        <w:tblPrEx>
          <w:tblW w:w="1008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607B1C0C" w14:textId="77777777">
            <w:pPr>
              <w:pStyle w:val="LTableTextAbt"/>
            </w:pPr>
            <w:r w:rsidRPr="00B50EA2">
              <w:t>CRC</w:t>
            </w:r>
          </w:p>
        </w:tc>
        <w:tc>
          <w:tcPr>
            <w:tcW w:w="17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6DEFD3FF" w14:textId="77777777">
            <w:pPr>
              <w:pStyle w:val="LTableTextAbt"/>
            </w:pPr>
            <w:r w:rsidRPr="00B50EA2">
              <w:t>Lectra Clean Heavy Duty Energized Electrical Parts Degreaser</w:t>
            </w:r>
          </w:p>
        </w:tc>
        <w:tc>
          <w:tcPr>
            <w:tcW w:w="26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24A4BD19" w14:textId="77777777">
            <w:pPr>
              <w:pStyle w:val="LTableTextAbt"/>
            </w:pPr>
            <w:hyperlink r:id="rId124" w:history="1">
              <w:r w:rsidRPr="00B50EA2" w:rsidR="004F366B">
                <w:t>http://docs.crcindustries.com/msds/1003182E.pdf</w:t>
              </w:r>
            </w:hyperlink>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5EF72B71" w14:textId="77777777">
            <w:pPr>
              <w:pStyle w:val="LTableTextAbt"/>
            </w:pPr>
            <w:r w:rsidRPr="00B50EA2">
              <w:t>01 November 2017</w:t>
            </w:r>
          </w:p>
        </w:tc>
        <w:tc>
          <w:tcPr>
            <w:tcW w:w="1710" w:type="dxa"/>
            <w:tcBorders>
              <w:top w:val="single" w:sz="4" w:space="0" w:color="auto"/>
              <w:left w:val="nil"/>
              <w:bottom w:val="single" w:sz="4" w:space="0" w:color="auto"/>
              <w:right w:val="single" w:sz="4" w:space="0" w:color="auto"/>
            </w:tcBorders>
            <w:shd w:val="clear" w:color="auto" w:fill="F1AD7A" w:themeFill="accent2" w:themeFillTint="99"/>
          </w:tcPr>
          <w:p w:rsidR="005A6AF4" w:rsidRPr="00B50EA2" w:rsidP="00CB1C05" w14:paraId="4B4A7334" w14:textId="77777777">
            <w:pPr>
              <w:pStyle w:val="LTableTextAbt"/>
            </w:pPr>
            <w:r w:rsidRPr="00B50EA2">
              <w:t>Perchloroethyl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5A6AF4" w:rsidRPr="00B50EA2" w:rsidP="00CB1C05" w14:paraId="023273FA" w14:textId="77777777">
            <w:pPr>
              <w:pStyle w:val="CTableTextAbt"/>
            </w:pPr>
            <w:r w:rsidRPr="00B50EA2">
              <w:t xml:space="preserve">90 </w:t>
            </w:r>
            <w:r w:rsidR="00035D56">
              <w:t>–</w:t>
            </w:r>
            <w:r w:rsidRPr="00B50EA2">
              <w:t xml:space="preserve"> 100</w:t>
            </w:r>
          </w:p>
        </w:tc>
      </w:tr>
      <w:tr w14:paraId="2C7F90D5" w14:textId="77777777" w:rsidTr="0001636D">
        <w:tblPrEx>
          <w:tblW w:w="1008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32BAB1AD" w14:textId="77777777">
            <w:pPr>
              <w:pStyle w:val="LTableTextAbt"/>
            </w:pPr>
            <w:r w:rsidRPr="00B50EA2">
              <w:t>CRC</w:t>
            </w:r>
          </w:p>
        </w:tc>
        <w:tc>
          <w:tcPr>
            <w:tcW w:w="17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3F3EFB8F" w14:textId="77777777">
            <w:pPr>
              <w:pStyle w:val="LTableTextAbt"/>
            </w:pPr>
            <w:r w:rsidRPr="00B50EA2">
              <w:t>Electrical Parts Cleaner</w:t>
            </w:r>
          </w:p>
        </w:tc>
        <w:tc>
          <w:tcPr>
            <w:tcW w:w="26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6E458240" w14:textId="77777777">
            <w:pPr>
              <w:pStyle w:val="LTableTextAbt"/>
            </w:pPr>
            <w:hyperlink r:id="rId108" w:history="1">
              <w:r w:rsidRPr="00B50EA2" w:rsidR="004F366B">
                <w:t>http://docs.crcindustries.com/msds/1003236E.pdf</w:t>
              </w:r>
            </w:hyperlink>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B50EA2" w:rsidP="00CB1C05" w14:paraId="7BA2C144" w14:textId="77777777">
            <w:pPr>
              <w:pStyle w:val="LTableTextAbt"/>
            </w:pPr>
            <w:r w:rsidRPr="00B50EA2">
              <w:t>25 October 2017</w:t>
            </w:r>
          </w:p>
        </w:tc>
        <w:tc>
          <w:tcPr>
            <w:tcW w:w="1710" w:type="dxa"/>
            <w:tcBorders>
              <w:top w:val="single" w:sz="4" w:space="0" w:color="auto"/>
              <w:left w:val="nil"/>
              <w:bottom w:val="single" w:sz="4" w:space="0" w:color="auto"/>
              <w:right w:val="single" w:sz="4" w:space="0" w:color="auto"/>
            </w:tcBorders>
            <w:shd w:val="clear" w:color="auto" w:fill="F1AD7A" w:themeFill="accent2" w:themeFillTint="99"/>
          </w:tcPr>
          <w:p w:rsidR="005A6AF4" w:rsidRPr="00B50EA2" w:rsidP="00CB1C05" w14:paraId="2DDD3CD3" w14:textId="77777777">
            <w:pPr>
              <w:pStyle w:val="LTableTextAbt"/>
            </w:pPr>
            <w:r w:rsidRPr="00B50EA2">
              <w:t>Perchloroethyl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5A6AF4" w:rsidRPr="00B50EA2" w:rsidP="00CB1C05" w14:paraId="1B732C84" w14:textId="77777777">
            <w:pPr>
              <w:pStyle w:val="CTableTextAbt"/>
            </w:pPr>
            <w:r w:rsidRPr="00B50EA2">
              <w:t xml:space="preserve">90 </w:t>
            </w:r>
            <w:r w:rsidR="00035D56">
              <w:t>–</w:t>
            </w:r>
            <w:r w:rsidRPr="00B50EA2">
              <w:t xml:space="preserve"> 100</w:t>
            </w:r>
          </w:p>
        </w:tc>
      </w:tr>
      <w:tr w14:paraId="1104C83C" w14:textId="77777777" w:rsidTr="0001636D">
        <w:tblPrEx>
          <w:tblW w:w="10080" w:type="dxa"/>
          <w:jc w:val="center"/>
          <w:tblLayout w:type="fixed"/>
          <w:tblLook w:val="04A0"/>
        </w:tblPrEx>
        <w:trPr>
          <w:cantSplit/>
          <w:trHeight w:val="20"/>
          <w:jc w:val="center"/>
        </w:trPr>
        <w:tc>
          <w:tcPr>
            <w:tcW w:w="1170" w:type="dxa"/>
            <w:tcBorders>
              <w:top w:val="single" w:sz="4" w:space="0" w:color="auto"/>
              <w:left w:val="single" w:sz="4" w:space="0" w:color="auto"/>
              <w:right w:val="single" w:sz="4" w:space="0" w:color="auto"/>
            </w:tcBorders>
            <w:shd w:val="clear" w:color="auto" w:fill="BFBFBF" w:themeFill="background1" w:themeFillShade="BF"/>
          </w:tcPr>
          <w:p w:rsidR="005A6AF4" w:rsidRPr="00B50EA2" w:rsidP="00CB1C05" w14:paraId="34E3FCCB" w14:textId="77777777">
            <w:pPr>
              <w:pStyle w:val="LTableTextAbt"/>
            </w:pPr>
            <w:r w:rsidRPr="00112BF5">
              <w:t>Berryman</w:t>
            </w:r>
          </w:p>
        </w:tc>
        <w:tc>
          <w:tcPr>
            <w:tcW w:w="1710" w:type="dxa"/>
            <w:tcBorders>
              <w:top w:val="single" w:sz="4" w:space="0" w:color="auto"/>
              <w:left w:val="single" w:sz="4" w:space="0" w:color="auto"/>
              <w:right w:val="single" w:sz="4" w:space="0" w:color="auto"/>
            </w:tcBorders>
            <w:shd w:val="clear" w:color="auto" w:fill="BFBFBF" w:themeFill="background1" w:themeFillShade="BF"/>
          </w:tcPr>
          <w:p w:rsidR="005A6AF4" w:rsidRPr="00B50EA2" w:rsidP="00CB1C05" w14:paraId="2965C12D" w14:textId="77777777">
            <w:pPr>
              <w:pStyle w:val="LTableTextAbt"/>
            </w:pPr>
            <w:r w:rsidRPr="00112BF5">
              <w:t>Energized Electrical Parts Cleaner</w:t>
            </w:r>
          </w:p>
        </w:tc>
        <w:tc>
          <w:tcPr>
            <w:tcW w:w="2610" w:type="dxa"/>
            <w:tcBorders>
              <w:top w:val="single" w:sz="4" w:space="0" w:color="auto"/>
              <w:left w:val="single" w:sz="4" w:space="0" w:color="auto"/>
              <w:right w:val="single" w:sz="4" w:space="0" w:color="auto"/>
            </w:tcBorders>
            <w:shd w:val="clear" w:color="auto" w:fill="BFBFBF" w:themeFill="background1" w:themeFillShade="BF"/>
          </w:tcPr>
          <w:p w:rsidR="005A6AF4" w:rsidP="00CB1C05" w14:paraId="3FB0B57D" w14:textId="7482C396">
            <w:pPr>
              <w:pStyle w:val="LTableTextAbt"/>
            </w:pPr>
            <w:r w:rsidRPr="004E651B">
              <w:t>https://www.berrymanproducts.com/assets/5B-1520-1540-SDS-R02.pdf</w:t>
            </w:r>
          </w:p>
        </w:tc>
        <w:tc>
          <w:tcPr>
            <w:tcW w:w="1440" w:type="dxa"/>
            <w:tcBorders>
              <w:top w:val="single" w:sz="4" w:space="0" w:color="auto"/>
              <w:left w:val="single" w:sz="4" w:space="0" w:color="auto"/>
              <w:right w:val="single" w:sz="4" w:space="0" w:color="auto"/>
            </w:tcBorders>
            <w:shd w:val="clear" w:color="auto" w:fill="BFBFBF" w:themeFill="background1" w:themeFillShade="BF"/>
          </w:tcPr>
          <w:p w:rsidR="005A6AF4" w:rsidRPr="00B50EA2" w:rsidP="00CB1C05" w14:paraId="792F4397" w14:textId="77777777">
            <w:pPr>
              <w:pStyle w:val="LTableTextAbt"/>
            </w:pPr>
            <w:r w:rsidRPr="0078742E">
              <w:t>22 December 2020</w:t>
            </w:r>
          </w:p>
        </w:tc>
        <w:tc>
          <w:tcPr>
            <w:tcW w:w="1710" w:type="dxa"/>
            <w:tcBorders>
              <w:top w:val="single" w:sz="4" w:space="0" w:color="auto"/>
              <w:left w:val="nil"/>
              <w:bottom w:val="single" w:sz="4" w:space="0" w:color="auto"/>
              <w:right w:val="single" w:sz="4" w:space="0" w:color="auto"/>
            </w:tcBorders>
            <w:shd w:val="clear" w:color="auto" w:fill="BFBFBF" w:themeFill="background1" w:themeFillShade="BF"/>
          </w:tcPr>
          <w:p w:rsidR="005A6AF4" w:rsidRPr="00B50EA2" w:rsidP="00CB1C05" w14:paraId="2540E720" w14:textId="77777777">
            <w:pPr>
              <w:pStyle w:val="LTableTextAbt"/>
            </w:pPr>
            <w:r w:rsidRPr="0078742E">
              <w:t>Trichloroethyle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5A6AF4" w:rsidRPr="00B50EA2" w:rsidP="00CB1C05" w14:paraId="45EF866C" w14:textId="77777777">
            <w:pPr>
              <w:pStyle w:val="CTableTextAbt"/>
            </w:pPr>
            <w:r w:rsidRPr="0078742E">
              <w:t>&gt;90</w:t>
            </w:r>
          </w:p>
        </w:tc>
      </w:tr>
      <w:tr w14:paraId="0000FF01" w14:textId="77777777" w:rsidTr="0001636D">
        <w:tblPrEx>
          <w:tblW w:w="10080" w:type="dxa"/>
          <w:jc w:val="center"/>
          <w:tblLayout w:type="fixed"/>
          <w:tblLook w:val="04A0"/>
        </w:tblPrEx>
        <w:trPr>
          <w:cantSplit/>
          <w:trHeight w:val="20"/>
          <w:jc w:val="center"/>
        </w:trPr>
        <w:tc>
          <w:tcPr>
            <w:tcW w:w="1170" w:type="dxa"/>
            <w:vMerge w:val="restart"/>
            <w:tcBorders>
              <w:top w:val="single" w:sz="4" w:space="0" w:color="auto"/>
              <w:left w:val="single" w:sz="4" w:space="0" w:color="auto"/>
              <w:right w:val="single" w:sz="4" w:space="0" w:color="auto"/>
            </w:tcBorders>
            <w:shd w:val="clear" w:color="auto" w:fill="auto"/>
          </w:tcPr>
          <w:p w:rsidR="005A6AF4" w:rsidRPr="00B50EA2" w:rsidP="00CB1C05" w14:paraId="7F8267F4" w14:textId="77777777">
            <w:pPr>
              <w:pStyle w:val="LTableTextAbt"/>
            </w:pPr>
            <w:r w:rsidRPr="00B50EA2">
              <w:t>Chemtronics</w:t>
            </w:r>
          </w:p>
          <w:p w:rsidR="005A6AF4" w:rsidRPr="00B50EA2" w:rsidP="00CB1C05" w14:paraId="48DB0AC1" w14:textId="77777777">
            <w:pPr>
              <w:pStyle w:val="LTableTextAbt"/>
            </w:pPr>
            <w:r w:rsidRPr="00B50EA2">
              <w:t> </w:t>
            </w:r>
          </w:p>
        </w:tc>
        <w:tc>
          <w:tcPr>
            <w:tcW w:w="1710" w:type="dxa"/>
            <w:vMerge w:val="restart"/>
            <w:tcBorders>
              <w:top w:val="single" w:sz="4" w:space="0" w:color="auto"/>
              <w:left w:val="single" w:sz="4" w:space="0" w:color="auto"/>
              <w:right w:val="single" w:sz="4" w:space="0" w:color="auto"/>
            </w:tcBorders>
            <w:shd w:val="clear" w:color="auto" w:fill="auto"/>
          </w:tcPr>
          <w:p w:rsidR="005A6AF4" w:rsidRPr="00B50EA2" w:rsidP="00CB1C05" w14:paraId="1638658F" w14:textId="77777777">
            <w:pPr>
              <w:pStyle w:val="LTableTextAbt"/>
            </w:pPr>
            <w:r w:rsidRPr="00B50EA2">
              <w:t>Pow-R-Wash CZ</w:t>
            </w:r>
          </w:p>
          <w:p w:rsidR="005A6AF4" w:rsidRPr="00B50EA2" w:rsidP="00CB1C05" w14:paraId="0C9CD174" w14:textId="77777777">
            <w:pPr>
              <w:pStyle w:val="LTableTextAbt"/>
            </w:pPr>
            <w:r w:rsidRPr="00B50EA2">
              <w:t> </w:t>
            </w:r>
          </w:p>
        </w:tc>
        <w:tc>
          <w:tcPr>
            <w:tcW w:w="2610" w:type="dxa"/>
            <w:vMerge w:val="restart"/>
            <w:tcBorders>
              <w:top w:val="single" w:sz="4" w:space="0" w:color="auto"/>
              <w:left w:val="single" w:sz="4" w:space="0" w:color="auto"/>
              <w:right w:val="single" w:sz="4" w:space="0" w:color="auto"/>
            </w:tcBorders>
            <w:shd w:val="clear" w:color="auto" w:fill="auto"/>
          </w:tcPr>
          <w:p w:rsidR="005A6AF4" w:rsidRPr="00B50EA2" w:rsidP="00CB1C05" w14:paraId="771C12F3" w14:textId="77777777">
            <w:pPr>
              <w:pStyle w:val="LTableTextAbt"/>
            </w:pPr>
            <w:hyperlink r:id="rId125" w:history="1">
              <w:r w:rsidRPr="00B50EA2" w:rsidR="004F366B">
                <w:t>https://www.chemtronics.com/content/msds/ES7300,%20ES7308_United%20States%20(US)%20SDS%20HCS%202012_English%20(US).pdf</w:t>
              </w:r>
            </w:hyperlink>
          </w:p>
          <w:p w:rsidR="005A6AF4" w:rsidRPr="00B50EA2" w:rsidP="00CB1C05" w14:paraId="0B0FDCE1" w14:textId="77777777">
            <w:pPr>
              <w:pStyle w:val="LTableTextAbt"/>
            </w:pPr>
            <w:r w:rsidRPr="00B50EA2">
              <w:t> </w:t>
            </w:r>
          </w:p>
        </w:tc>
        <w:tc>
          <w:tcPr>
            <w:tcW w:w="1440" w:type="dxa"/>
            <w:vMerge w:val="restart"/>
            <w:tcBorders>
              <w:top w:val="single" w:sz="4" w:space="0" w:color="auto"/>
              <w:left w:val="single" w:sz="4" w:space="0" w:color="auto"/>
              <w:right w:val="single" w:sz="4" w:space="0" w:color="auto"/>
            </w:tcBorders>
            <w:shd w:val="clear" w:color="auto" w:fill="auto"/>
          </w:tcPr>
          <w:p w:rsidR="005A6AF4" w:rsidRPr="00B50EA2" w:rsidP="00CB1C05" w14:paraId="7A996D17" w14:textId="77777777">
            <w:pPr>
              <w:pStyle w:val="LTableTextAbt"/>
            </w:pPr>
            <w:r w:rsidRPr="00B50EA2">
              <w:t>1 July 2019</w:t>
            </w:r>
          </w:p>
          <w:p w:rsidR="005A6AF4" w:rsidRPr="00B50EA2" w:rsidP="00CB1C05" w14:paraId="6AFB04E3" w14:textId="77777777">
            <w:pPr>
              <w:pStyle w:val="LTableTextAbt"/>
            </w:pPr>
            <w:r w:rsidRPr="00B50EA2">
              <w:t> </w:t>
            </w:r>
          </w:p>
        </w:tc>
        <w:tc>
          <w:tcPr>
            <w:tcW w:w="1710" w:type="dxa"/>
            <w:tcBorders>
              <w:top w:val="single" w:sz="4" w:space="0" w:color="auto"/>
              <w:left w:val="nil"/>
              <w:bottom w:val="single" w:sz="4" w:space="0" w:color="auto"/>
              <w:right w:val="single" w:sz="4" w:space="0" w:color="auto"/>
            </w:tcBorders>
            <w:shd w:val="clear" w:color="auto" w:fill="auto"/>
          </w:tcPr>
          <w:p w:rsidR="005A6AF4" w:rsidRPr="00B50EA2" w:rsidP="00CB1C05" w14:paraId="3AF76A48" w14:textId="77777777">
            <w:pPr>
              <w:pStyle w:val="LTableTextAbt"/>
            </w:pPr>
            <w:r w:rsidRPr="00B50EA2">
              <w:t>Trans</w:t>
            </w:r>
            <w:r w:rsidR="00A038A4">
              <w:t>-</w:t>
            </w:r>
            <w:r w:rsidRPr="00B50EA2">
              <w:t>DCE</w:t>
            </w:r>
          </w:p>
        </w:tc>
        <w:tc>
          <w:tcPr>
            <w:tcW w:w="1440" w:type="dxa"/>
            <w:tcBorders>
              <w:top w:val="single" w:sz="4" w:space="0" w:color="auto"/>
              <w:left w:val="nil"/>
              <w:bottom w:val="single" w:sz="4" w:space="0" w:color="auto"/>
              <w:right w:val="single" w:sz="4" w:space="0" w:color="auto"/>
            </w:tcBorders>
            <w:shd w:val="clear" w:color="auto" w:fill="auto"/>
          </w:tcPr>
          <w:p w:rsidR="005A6AF4" w:rsidRPr="00B50EA2" w:rsidP="00CB1C05" w14:paraId="40B522B3" w14:textId="77777777">
            <w:pPr>
              <w:pStyle w:val="CTableTextAbt"/>
            </w:pPr>
            <w:r w:rsidRPr="00B50EA2">
              <w:t>≥10 - ≤25</w:t>
            </w:r>
          </w:p>
        </w:tc>
      </w:tr>
      <w:tr w14:paraId="28F7B5B3" w14:textId="77777777" w:rsidTr="0001636D">
        <w:tblPrEx>
          <w:tblW w:w="1008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auto"/>
          </w:tcPr>
          <w:p w:rsidR="005A6AF4" w:rsidRPr="00B50EA2" w:rsidP="00CB1C05" w14:paraId="414371E6" w14:textId="77777777">
            <w:pPr>
              <w:pStyle w:val="LTableTextAbt"/>
            </w:pPr>
          </w:p>
        </w:tc>
        <w:tc>
          <w:tcPr>
            <w:tcW w:w="1710" w:type="dxa"/>
            <w:vMerge/>
            <w:tcBorders>
              <w:left w:val="single" w:sz="4" w:space="0" w:color="auto"/>
              <w:bottom w:val="single" w:sz="4" w:space="0" w:color="auto"/>
              <w:right w:val="single" w:sz="4" w:space="0" w:color="auto"/>
            </w:tcBorders>
            <w:shd w:val="clear" w:color="auto" w:fill="auto"/>
          </w:tcPr>
          <w:p w:rsidR="005A6AF4" w:rsidRPr="00B50EA2" w:rsidP="00CB1C05" w14:paraId="537568A9" w14:textId="77777777">
            <w:pPr>
              <w:pStyle w:val="LTableTextAbt"/>
            </w:pPr>
          </w:p>
        </w:tc>
        <w:tc>
          <w:tcPr>
            <w:tcW w:w="2610" w:type="dxa"/>
            <w:vMerge/>
            <w:tcBorders>
              <w:left w:val="single" w:sz="4" w:space="0" w:color="auto"/>
              <w:bottom w:val="single" w:sz="4" w:space="0" w:color="auto"/>
              <w:right w:val="single" w:sz="4" w:space="0" w:color="auto"/>
            </w:tcBorders>
            <w:shd w:val="clear" w:color="auto" w:fill="auto"/>
          </w:tcPr>
          <w:p w:rsidR="005A6AF4" w:rsidRPr="00B50EA2" w:rsidP="00CB1C05" w14:paraId="5A3CF682"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5A6AF4" w:rsidRPr="00B50EA2" w:rsidP="00CB1C05" w14:paraId="6FC9AE45" w14:textId="77777777">
            <w:pPr>
              <w:pStyle w:val="LTableTextAbt"/>
            </w:pPr>
          </w:p>
        </w:tc>
        <w:tc>
          <w:tcPr>
            <w:tcW w:w="1710" w:type="dxa"/>
            <w:tcBorders>
              <w:top w:val="single" w:sz="4" w:space="0" w:color="auto"/>
              <w:left w:val="nil"/>
              <w:bottom w:val="single" w:sz="4" w:space="0" w:color="auto"/>
              <w:right w:val="single" w:sz="4" w:space="0" w:color="auto"/>
            </w:tcBorders>
            <w:shd w:val="clear" w:color="auto" w:fill="auto"/>
          </w:tcPr>
          <w:p w:rsidR="005A6AF4" w:rsidRPr="00B50EA2" w:rsidP="00CB1C05" w14:paraId="272F6D20" w14:textId="77777777">
            <w:pPr>
              <w:pStyle w:val="LTableTextAbt"/>
            </w:pPr>
            <w:r w:rsidRPr="00B50EA2">
              <w:t>Methylcyclohexane</w:t>
            </w:r>
          </w:p>
        </w:tc>
        <w:tc>
          <w:tcPr>
            <w:tcW w:w="1440" w:type="dxa"/>
            <w:tcBorders>
              <w:top w:val="single" w:sz="4" w:space="0" w:color="auto"/>
              <w:left w:val="nil"/>
              <w:bottom w:val="single" w:sz="4" w:space="0" w:color="auto"/>
              <w:right w:val="single" w:sz="4" w:space="0" w:color="auto"/>
            </w:tcBorders>
            <w:shd w:val="clear" w:color="auto" w:fill="auto"/>
          </w:tcPr>
          <w:p w:rsidR="005A6AF4" w:rsidRPr="00B50EA2" w:rsidP="00CB1C05" w14:paraId="617A395E" w14:textId="77777777">
            <w:pPr>
              <w:pStyle w:val="CTableTextAbt"/>
            </w:pPr>
            <w:r w:rsidRPr="00B50EA2">
              <w:t>≤5</w:t>
            </w:r>
          </w:p>
        </w:tc>
      </w:tr>
      <w:tr w14:paraId="0B9EBB38" w14:textId="77777777" w:rsidTr="0001636D">
        <w:tblPrEx>
          <w:tblW w:w="1008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5A6AF4" w:rsidRPr="00B50EA2" w:rsidP="00CB1C05" w14:paraId="420252BE" w14:textId="77777777">
            <w:pPr>
              <w:pStyle w:val="LTableTextAbt"/>
            </w:pPr>
            <w:r w:rsidRPr="00B50EA2">
              <w:t>Chemtronics</w:t>
            </w:r>
          </w:p>
        </w:tc>
        <w:tc>
          <w:tcPr>
            <w:tcW w:w="1710" w:type="dxa"/>
            <w:tcBorders>
              <w:top w:val="single" w:sz="4" w:space="0" w:color="auto"/>
              <w:left w:val="single" w:sz="4" w:space="0" w:color="auto"/>
              <w:bottom w:val="single" w:sz="4" w:space="0" w:color="auto"/>
              <w:right w:val="single" w:sz="4" w:space="0" w:color="auto"/>
            </w:tcBorders>
            <w:shd w:val="clear" w:color="auto" w:fill="auto"/>
          </w:tcPr>
          <w:p w:rsidR="005A6AF4" w:rsidRPr="00B50EA2" w:rsidP="00CB1C05" w14:paraId="6E2D1E22" w14:textId="77777777">
            <w:pPr>
              <w:pStyle w:val="LTableTextAbt"/>
            </w:pPr>
            <w:r w:rsidRPr="00B50EA2">
              <w:t>Pow-R-Wash Delta</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5A6AF4" w:rsidRPr="00B50EA2" w:rsidP="00CB1C05" w14:paraId="53E9F9C2" w14:textId="77777777">
            <w:pPr>
              <w:pStyle w:val="LTableTextAbt"/>
            </w:pPr>
            <w:hyperlink r:id="rId126" w:history="1">
              <w:r w:rsidRPr="00B50EA2" w:rsidR="004F366B">
                <w:t>https://www.chemtronics.com/content/msds/DEL1681_ISS%20SDS%20GHS%20United%20States%20(US)%20-%20HCS%202012%20V4.4_English%20(US).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5A6AF4" w:rsidRPr="00B50EA2" w:rsidP="00CB1C05" w14:paraId="521F679C" w14:textId="77777777">
            <w:pPr>
              <w:pStyle w:val="LTableTextAbt"/>
            </w:pPr>
            <w:r w:rsidRPr="00B50EA2">
              <w:t>4 May 2015</w:t>
            </w:r>
          </w:p>
        </w:tc>
        <w:tc>
          <w:tcPr>
            <w:tcW w:w="1710" w:type="dxa"/>
            <w:tcBorders>
              <w:top w:val="single" w:sz="4" w:space="0" w:color="auto"/>
              <w:left w:val="nil"/>
              <w:bottom w:val="single" w:sz="4" w:space="0" w:color="auto"/>
              <w:right w:val="single" w:sz="4" w:space="0" w:color="auto"/>
            </w:tcBorders>
            <w:shd w:val="clear" w:color="auto" w:fill="auto"/>
          </w:tcPr>
          <w:p w:rsidR="005A6AF4" w:rsidRPr="00B50EA2" w:rsidP="00CB1C05" w14:paraId="19D6A73D" w14:textId="77777777">
            <w:pPr>
              <w:pStyle w:val="LTableTextAbt"/>
            </w:pPr>
            <w:r w:rsidRPr="00B50EA2">
              <w:t>Trans</w:t>
            </w:r>
            <w:r w:rsidR="00A038A4">
              <w:t>-</w:t>
            </w:r>
            <w:r w:rsidRPr="00B50EA2">
              <w:t>DCE</w:t>
            </w:r>
          </w:p>
        </w:tc>
        <w:tc>
          <w:tcPr>
            <w:tcW w:w="1440" w:type="dxa"/>
            <w:tcBorders>
              <w:top w:val="single" w:sz="4" w:space="0" w:color="auto"/>
              <w:left w:val="nil"/>
              <w:bottom w:val="single" w:sz="4" w:space="0" w:color="auto"/>
              <w:right w:val="single" w:sz="4" w:space="0" w:color="auto"/>
            </w:tcBorders>
            <w:shd w:val="clear" w:color="auto" w:fill="auto"/>
          </w:tcPr>
          <w:p w:rsidR="005A6AF4" w:rsidRPr="00B50EA2" w:rsidP="00CB1C05" w14:paraId="5ADA8149" w14:textId="77777777">
            <w:pPr>
              <w:pStyle w:val="CTableTextAbt"/>
            </w:pPr>
            <w:r w:rsidRPr="00B50EA2">
              <w:t xml:space="preserve">10 </w:t>
            </w:r>
            <w:r w:rsidR="00035D56">
              <w:t>–</w:t>
            </w:r>
            <w:r w:rsidRPr="00B50EA2">
              <w:t xml:space="preserve"> 15</w:t>
            </w:r>
          </w:p>
        </w:tc>
      </w:tr>
      <w:tr w14:paraId="677C7D22" w14:textId="77777777" w:rsidTr="0001636D">
        <w:tblPrEx>
          <w:tblW w:w="10080" w:type="dxa"/>
          <w:jc w:val="center"/>
          <w:tblLayout w:type="fixed"/>
          <w:tblLook w:val="04A0"/>
        </w:tblPrEx>
        <w:trPr>
          <w:cantSplit/>
          <w:trHeight w:val="20"/>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tcPr>
          <w:p w:rsidR="005A6AF4" w:rsidRPr="00B50EA2" w:rsidP="00CB1C05" w14:paraId="638103D2" w14:textId="77777777">
            <w:pPr>
              <w:pStyle w:val="LTableTextAbt"/>
            </w:pPr>
            <w:r w:rsidRPr="00E95801">
              <w:t xml:space="preserve">Note: Orange shaded rows indicate products that contain </w:t>
            </w:r>
            <w:r w:rsidR="00843813">
              <w:t>PCE</w:t>
            </w:r>
            <w:r w:rsidRPr="00E95801">
              <w:t>. Grey shaded rows indicate products that contain another one of the first 10 TSCA work plan chemicals.</w:t>
            </w:r>
          </w:p>
        </w:tc>
      </w:tr>
    </w:tbl>
    <w:p w:rsidR="005A6AF4" w:rsidRPr="00B50EA2" w:rsidP="00CB1C05" w14:paraId="2DD96622" w14:textId="77777777">
      <w:pPr>
        <w:spacing w:line="360" w:lineRule="auto"/>
      </w:pPr>
    </w:p>
    <w:p w:rsidR="005A6AF4" w:rsidRPr="00B50EA2" w:rsidP="00CB1C05" w14:paraId="082FE598" w14:textId="77777777">
      <w:pPr>
        <w:pStyle w:val="BodyText"/>
      </w:pPr>
      <w:r w:rsidRPr="00B50EA2">
        <w:fldChar w:fldCharType="begin" w:fldLock="1"/>
      </w:r>
      <w:r w:rsidRPr="00B50EA2">
        <w:instrText xml:space="preserve"> REF _Ref106195762 \h  \* MERGEFORMAT </w:instrText>
      </w:r>
      <w:r w:rsidRPr="00B50EA2">
        <w:fldChar w:fldCharType="separate"/>
      </w:r>
      <w:r w:rsidRPr="00B50EA2" w:rsidR="0092222B">
        <w:t xml:space="preserve">Table </w:t>
      </w:r>
      <w:r w:rsidR="0092222B">
        <w:rPr>
          <w:noProof/>
        </w:rPr>
        <w:t>5</w:t>
      </w:r>
      <w:r w:rsidR="0092222B">
        <w:rPr>
          <w:noProof/>
        </w:rPr>
        <w:noBreakHyphen/>
        <w:t>50</w:t>
      </w:r>
      <w:r w:rsidRPr="00B50EA2">
        <w:fldChar w:fldCharType="end"/>
      </w:r>
      <w:r w:rsidRPr="00B50EA2">
        <w:t xml:space="preserve"> shows the anticipated, approximate market share percentage of primary solvents in products estimated using the chemical ranking procedure. </w:t>
      </w:r>
      <w:r w:rsidR="00843813">
        <w:t>PCE</w:t>
      </w:r>
      <w:r w:rsidRPr="00B50EA2">
        <w:t xml:space="preserve"> is currently the most used solvent in energized electrical equipment degreaser products. If restrictions were implemented for </w:t>
      </w:r>
      <w:r w:rsidR="00843813">
        <w:t>PCE</w:t>
      </w:r>
      <w:r w:rsidR="005415A5">
        <w:t>,</w:t>
      </w:r>
      <w:r w:rsidRPr="00B50EA2">
        <w:t xml:space="preserve"> then it is anticipated that trans-DCE </w:t>
      </w:r>
      <w:r w:rsidR="00AD0D1E">
        <w:t>with</w:t>
      </w:r>
      <w:r w:rsidRPr="00B50EA2">
        <w:t xml:space="preserve"> </w:t>
      </w:r>
      <w:r w:rsidRPr="00B50EA2">
        <w:rPr>
          <w:color w:val="000000"/>
        </w:rPr>
        <w:t>methylcyclohexane</w:t>
      </w:r>
      <w:r w:rsidRPr="00B50EA2">
        <w:t xml:space="preserve"> would be the most prevalent solvents used in replacement products. </w:t>
      </w:r>
    </w:p>
    <w:p w:rsidR="005A6AF4" w:rsidRPr="00B50EA2" w:rsidP="00CB1C05" w14:paraId="3087B762" w14:textId="77777777"/>
    <w:tbl>
      <w:tblPr>
        <w:tblW w:w="8010" w:type="dxa"/>
        <w:jc w:val="center"/>
        <w:tblLook w:val="04A0"/>
      </w:tblPr>
      <w:tblGrid>
        <w:gridCol w:w="2970"/>
        <w:gridCol w:w="2160"/>
        <w:gridCol w:w="2880"/>
      </w:tblGrid>
      <w:tr w14:paraId="60D34C93" w14:textId="77777777" w:rsidTr="0001636D">
        <w:tblPrEx>
          <w:tblW w:w="8010" w:type="dxa"/>
          <w:jc w:val="center"/>
          <w:tblLook w:val="04A0"/>
        </w:tblPrEx>
        <w:trPr>
          <w:cantSplit/>
          <w:trHeight w:val="20"/>
          <w:tblHeader/>
          <w:jc w:val="center"/>
        </w:trPr>
        <w:tc>
          <w:tcPr>
            <w:tcW w:w="8010" w:type="dxa"/>
            <w:gridSpan w:val="3"/>
            <w:tcBorders>
              <w:bottom w:val="single" w:sz="4" w:space="0" w:color="auto"/>
            </w:tcBorders>
            <w:shd w:val="clear" w:color="auto" w:fill="auto"/>
          </w:tcPr>
          <w:p w:rsidR="005A6AF4" w:rsidRPr="00B50EA2" w:rsidP="00CB1C05" w14:paraId="61930929" w14:textId="77777777">
            <w:pPr>
              <w:pStyle w:val="TableTitleA"/>
              <w:rPr>
                <w:szCs w:val="20"/>
              </w:rPr>
            </w:pPr>
            <w:bookmarkStart w:id="518" w:name="_Ref106195762"/>
            <w:bookmarkStart w:id="519" w:name="_Toc107219223"/>
            <w:bookmarkStart w:id="520" w:name="_Toc121142596"/>
            <w:bookmarkStart w:id="521" w:name="_Toc165379590"/>
            <w:r w:rsidRPr="00B50EA2">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0</w:t>
            </w:r>
            <w:r w:rsidR="00BC4B5D">
              <w:rPr>
                <w:noProof/>
              </w:rPr>
              <w:fldChar w:fldCharType="end"/>
            </w:r>
            <w:bookmarkEnd w:id="518"/>
            <w:r w:rsidRPr="00B50EA2">
              <w:t xml:space="preserve">: Estimated </w:t>
            </w:r>
            <w:r w:rsidRPr="00B50EA2" w:rsidR="007A11EE">
              <w:t xml:space="preserve">Percentage Share </w:t>
            </w:r>
            <w:r w:rsidRPr="00B50EA2">
              <w:t xml:space="preserve">of </w:t>
            </w:r>
            <w:r w:rsidRPr="00B50EA2" w:rsidR="007A11EE">
              <w:t xml:space="preserve">Solvent Ingredients </w:t>
            </w:r>
            <w:r w:rsidRPr="00B50EA2">
              <w:t xml:space="preserve">for </w:t>
            </w:r>
            <w:r w:rsidRPr="00B50EA2" w:rsidR="007A11EE">
              <w:t>Reviewed Energized Electrical Equipment Degreasers</w:t>
            </w:r>
            <w:bookmarkEnd w:id="519"/>
            <w:bookmarkEnd w:id="520"/>
            <w:bookmarkEnd w:id="521"/>
          </w:p>
        </w:tc>
      </w:tr>
      <w:tr w14:paraId="30B284BA" w14:textId="77777777" w:rsidTr="007C3619">
        <w:tblPrEx>
          <w:tblW w:w="8010" w:type="dxa"/>
          <w:jc w:val="center"/>
          <w:tblLook w:val="04A0"/>
        </w:tblPrEx>
        <w:trPr>
          <w:cantSplit/>
          <w:trHeight w:val="20"/>
          <w:tblHeader/>
          <w:jc w:val="center"/>
        </w:trPr>
        <w:tc>
          <w:tcPr>
            <w:tcW w:w="2970" w:type="dxa"/>
            <w:tcBorders>
              <w:top w:val="single" w:sz="4" w:space="0" w:color="auto"/>
              <w:left w:val="single" w:sz="4" w:space="0" w:color="auto"/>
              <w:bottom w:val="single" w:sz="4" w:space="0" w:color="auto"/>
              <w:right w:val="single" w:sz="4" w:space="0" w:color="auto"/>
            </w:tcBorders>
            <w:shd w:val="clear" w:color="auto" w:fill="48A9C5"/>
          </w:tcPr>
          <w:p w:rsidR="005A6AF4" w:rsidRPr="00B50EA2" w:rsidP="00CB1C05" w14:paraId="252D85B6" w14:textId="77777777">
            <w:pPr>
              <w:pStyle w:val="TableSubtitle"/>
            </w:pPr>
            <w:r w:rsidRPr="00B50EA2">
              <w:t>Solvent</w:t>
            </w:r>
          </w:p>
        </w:tc>
        <w:tc>
          <w:tcPr>
            <w:tcW w:w="2160" w:type="dxa"/>
            <w:tcBorders>
              <w:top w:val="single" w:sz="4" w:space="0" w:color="auto"/>
              <w:left w:val="single" w:sz="4" w:space="0" w:color="auto"/>
              <w:bottom w:val="single" w:sz="4" w:space="0" w:color="auto"/>
              <w:right w:val="single" w:sz="4" w:space="0" w:color="auto"/>
            </w:tcBorders>
            <w:shd w:val="clear" w:color="auto" w:fill="48A9C5"/>
          </w:tcPr>
          <w:p w:rsidR="005A6AF4" w:rsidRPr="00B50EA2" w:rsidP="00CB1C05" w14:paraId="5E6F5694" w14:textId="77777777">
            <w:pPr>
              <w:pStyle w:val="TableSubtitle"/>
            </w:pPr>
            <w:r w:rsidRPr="00B50EA2">
              <w:t>Current market share</w:t>
            </w:r>
          </w:p>
        </w:tc>
        <w:tc>
          <w:tcPr>
            <w:tcW w:w="2880" w:type="dxa"/>
            <w:tcBorders>
              <w:top w:val="single" w:sz="4" w:space="0" w:color="auto"/>
              <w:left w:val="single" w:sz="4" w:space="0" w:color="auto"/>
              <w:bottom w:val="single" w:sz="4" w:space="0" w:color="auto"/>
              <w:right w:val="single" w:sz="4" w:space="0" w:color="auto"/>
            </w:tcBorders>
            <w:shd w:val="clear" w:color="auto" w:fill="48A9C5"/>
          </w:tcPr>
          <w:p w:rsidR="005A6AF4" w:rsidRPr="00B50EA2" w:rsidP="00CB1C05" w14:paraId="70596632" w14:textId="77777777">
            <w:pPr>
              <w:pStyle w:val="TableSubtitle"/>
            </w:pPr>
            <w:r>
              <w:t>Projections for replacement products</w:t>
            </w:r>
          </w:p>
        </w:tc>
      </w:tr>
      <w:tr w14:paraId="22893A02" w14:textId="77777777" w:rsidTr="007C3619">
        <w:tblPrEx>
          <w:tblW w:w="8010" w:type="dxa"/>
          <w:jc w:val="center"/>
          <w:tblLook w:val="04A0"/>
        </w:tblPrEx>
        <w:trPr>
          <w:cantSplit/>
          <w:trHeight w:val="20"/>
          <w:jc w:val="center"/>
        </w:trPr>
        <w:tc>
          <w:tcPr>
            <w:tcW w:w="297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5A6AF4" w:rsidRPr="00B50EA2" w:rsidP="00CB1C05" w14:paraId="4B9A9116" w14:textId="77777777">
            <w:pPr>
              <w:pStyle w:val="LTableTextAbt"/>
            </w:pPr>
            <w:r w:rsidRPr="00B50EA2">
              <w:t>Perchloroethylene</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5A6AF4" w:rsidRPr="00B50EA2" w:rsidP="00CB1C05" w14:paraId="03BCD7B5" w14:textId="77777777">
            <w:pPr>
              <w:pStyle w:val="CTableTextAbt"/>
            </w:pPr>
            <w:r w:rsidRPr="00B50EA2">
              <w:t>65%</w:t>
            </w:r>
          </w:p>
        </w:tc>
        <w:tc>
          <w:tcPr>
            <w:tcW w:w="288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5A6AF4" w:rsidRPr="00B50EA2" w:rsidP="00CB1C05" w14:paraId="7EABDEA4" w14:textId="77777777">
            <w:pPr>
              <w:pStyle w:val="CTableTextAbt"/>
            </w:pPr>
            <w:r w:rsidRPr="00B50EA2">
              <w:t>0%</w:t>
            </w:r>
          </w:p>
        </w:tc>
      </w:tr>
      <w:tr w14:paraId="0017197F" w14:textId="77777777" w:rsidTr="007C3619">
        <w:tblPrEx>
          <w:tblW w:w="8010" w:type="dxa"/>
          <w:jc w:val="center"/>
          <w:tblLook w:val="04A0"/>
        </w:tblPrEx>
        <w:trPr>
          <w:cantSplit/>
          <w:trHeight w:val="20"/>
          <w:jc w:val="center"/>
        </w:trPr>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5A6AF4" w:rsidRPr="00B50EA2" w:rsidP="00CB1C05" w14:paraId="05831F18" w14:textId="77777777">
            <w:pPr>
              <w:pStyle w:val="LTableTextAbt"/>
            </w:pPr>
            <w:r w:rsidRPr="00B50EA2">
              <w:t>Trichloroethylene</w:t>
            </w:r>
          </w:p>
        </w:tc>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5A6AF4" w:rsidRPr="00B50EA2" w:rsidP="00CB1C05" w14:paraId="124C9052" w14:textId="77777777">
            <w:pPr>
              <w:pStyle w:val="CTableTextAbt"/>
            </w:pPr>
            <w:r w:rsidRPr="00B50EA2">
              <w:t>25%</w:t>
            </w:r>
          </w:p>
        </w:tc>
        <w:tc>
          <w:tcPr>
            <w:tcW w:w="288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5A6AF4" w:rsidRPr="00B50EA2" w:rsidP="00CB1C05" w14:paraId="1E4960E6" w14:textId="77777777">
            <w:pPr>
              <w:pStyle w:val="CTableTextAbt"/>
            </w:pPr>
            <w:r w:rsidRPr="00B50EA2">
              <w:t>0%</w:t>
            </w:r>
          </w:p>
        </w:tc>
      </w:tr>
      <w:tr w14:paraId="1EE2C702" w14:textId="77777777" w:rsidTr="007C3619">
        <w:tblPrEx>
          <w:tblW w:w="8010" w:type="dxa"/>
          <w:jc w:val="center"/>
          <w:tblLook w:val="04A0"/>
        </w:tblPrEx>
        <w:trPr>
          <w:cantSplit/>
          <w:trHeight w:val="20"/>
          <w:jc w:val="center"/>
        </w:trPr>
        <w:tc>
          <w:tcPr>
            <w:tcW w:w="2970" w:type="dxa"/>
            <w:tcBorders>
              <w:top w:val="single" w:sz="4" w:space="0" w:color="auto"/>
              <w:left w:val="single" w:sz="4" w:space="0" w:color="auto"/>
              <w:bottom w:val="single" w:sz="4" w:space="0" w:color="auto"/>
              <w:right w:val="single" w:sz="4" w:space="0" w:color="auto"/>
            </w:tcBorders>
            <w:noWrap/>
          </w:tcPr>
          <w:p w:rsidR="005A6AF4" w:rsidRPr="00B50EA2" w:rsidP="00CB1C05" w14:paraId="1139CA9F" w14:textId="77777777">
            <w:pPr>
              <w:pStyle w:val="LTableTextAbt"/>
            </w:pPr>
            <w:r w:rsidRPr="00B50EA2">
              <w:t>Trans</w:t>
            </w:r>
            <w:r w:rsidR="00AD0D1E">
              <w:t>-</w:t>
            </w:r>
            <w:r w:rsidRPr="00B50EA2">
              <w:t>DCE</w:t>
            </w:r>
            <w:r w:rsidR="007C3619">
              <w:t xml:space="preserve"> with Methylcyclohexane</w:t>
            </w:r>
          </w:p>
        </w:tc>
        <w:tc>
          <w:tcPr>
            <w:tcW w:w="2160" w:type="dxa"/>
            <w:tcBorders>
              <w:top w:val="single" w:sz="4" w:space="0" w:color="auto"/>
              <w:left w:val="single" w:sz="4" w:space="0" w:color="auto"/>
              <w:bottom w:val="single" w:sz="4" w:space="0" w:color="auto"/>
              <w:right w:val="single" w:sz="4" w:space="0" w:color="auto"/>
            </w:tcBorders>
            <w:noWrap/>
          </w:tcPr>
          <w:p w:rsidR="005A6AF4" w:rsidRPr="00B50EA2" w:rsidP="00CB1C05" w14:paraId="711EF30D" w14:textId="77777777">
            <w:pPr>
              <w:pStyle w:val="CTableTextAbt"/>
            </w:pPr>
            <w:r>
              <w:t>10</w:t>
            </w:r>
            <w:r w:rsidRPr="00B50EA2">
              <w:t>%</w:t>
            </w:r>
          </w:p>
        </w:tc>
        <w:tc>
          <w:tcPr>
            <w:tcW w:w="2880" w:type="dxa"/>
            <w:tcBorders>
              <w:top w:val="single" w:sz="4" w:space="0" w:color="auto"/>
              <w:left w:val="single" w:sz="4" w:space="0" w:color="auto"/>
              <w:bottom w:val="single" w:sz="4" w:space="0" w:color="auto"/>
              <w:right w:val="single" w:sz="4" w:space="0" w:color="auto"/>
            </w:tcBorders>
            <w:noWrap/>
          </w:tcPr>
          <w:p w:rsidR="005A6AF4" w:rsidRPr="00B50EA2" w:rsidP="00CB1C05" w14:paraId="4B5F378C" w14:textId="77777777">
            <w:pPr>
              <w:pStyle w:val="CTableTextAbt"/>
            </w:pPr>
            <w:r>
              <w:t>100</w:t>
            </w:r>
            <w:r w:rsidRPr="00B50EA2">
              <w:t>%</w:t>
            </w:r>
          </w:p>
        </w:tc>
      </w:tr>
      <w:tr w14:paraId="30122DE7" w14:textId="77777777" w:rsidTr="007C3619">
        <w:tblPrEx>
          <w:tblW w:w="8010" w:type="dxa"/>
          <w:jc w:val="center"/>
          <w:tblLook w:val="04A0"/>
        </w:tblPrEx>
        <w:trPr>
          <w:cantSplit/>
          <w:trHeight w:val="20"/>
          <w:jc w:val="center"/>
        </w:trPr>
        <w:tc>
          <w:tcPr>
            <w:tcW w:w="2970" w:type="dxa"/>
            <w:tcBorders>
              <w:top w:val="single" w:sz="4" w:space="0" w:color="auto"/>
              <w:left w:val="single" w:sz="4" w:space="0" w:color="auto"/>
              <w:bottom w:val="single" w:sz="4" w:space="0" w:color="auto"/>
              <w:right w:val="single" w:sz="4" w:space="0" w:color="auto"/>
            </w:tcBorders>
            <w:noWrap/>
          </w:tcPr>
          <w:p w:rsidR="005A6AF4" w:rsidRPr="00B50EA2" w:rsidP="00CB1C05" w14:paraId="7CF966B3" w14:textId="77777777">
            <w:pPr>
              <w:pStyle w:val="LTableTextAbt"/>
            </w:pPr>
            <w:r w:rsidRPr="00B50EA2">
              <w:t>Other</w:t>
            </w:r>
          </w:p>
        </w:tc>
        <w:tc>
          <w:tcPr>
            <w:tcW w:w="2160" w:type="dxa"/>
            <w:tcBorders>
              <w:top w:val="single" w:sz="4" w:space="0" w:color="auto"/>
              <w:left w:val="single" w:sz="4" w:space="0" w:color="auto"/>
              <w:bottom w:val="single" w:sz="4" w:space="0" w:color="auto"/>
              <w:right w:val="single" w:sz="4" w:space="0" w:color="auto"/>
            </w:tcBorders>
            <w:noWrap/>
          </w:tcPr>
          <w:p w:rsidR="005A6AF4" w:rsidRPr="00B50EA2" w:rsidP="00CB1C05" w14:paraId="06E5CC1B" w14:textId="77777777">
            <w:pPr>
              <w:pStyle w:val="CTableTextAbt"/>
            </w:pPr>
            <w:r w:rsidRPr="00B50EA2">
              <w:t>0%</w:t>
            </w:r>
          </w:p>
        </w:tc>
        <w:tc>
          <w:tcPr>
            <w:tcW w:w="2880" w:type="dxa"/>
            <w:tcBorders>
              <w:top w:val="single" w:sz="4" w:space="0" w:color="auto"/>
              <w:left w:val="single" w:sz="4" w:space="0" w:color="auto"/>
              <w:bottom w:val="single" w:sz="4" w:space="0" w:color="auto"/>
              <w:right w:val="single" w:sz="4" w:space="0" w:color="auto"/>
            </w:tcBorders>
            <w:noWrap/>
          </w:tcPr>
          <w:p w:rsidR="005A6AF4" w:rsidRPr="00B50EA2" w:rsidP="00CB1C05" w14:paraId="38D3CAA7" w14:textId="77777777">
            <w:pPr>
              <w:pStyle w:val="CTableTextAbt"/>
            </w:pPr>
            <w:r w:rsidRPr="00B50EA2">
              <w:t>0%</w:t>
            </w:r>
          </w:p>
        </w:tc>
      </w:tr>
      <w:tr w14:paraId="429EFF03" w14:textId="77777777" w:rsidTr="00E5555E">
        <w:tblPrEx>
          <w:tblW w:w="8010" w:type="dxa"/>
          <w:jc w:val="center"/>
          <w:tblLook w:val="04A0"/>
        </w:tblPrEx>
        <w:trPr>
          <w:cantSplit/>
          <w:trHeight w:val="20"/>
          <w:jc w:val="center"/>
        </w:trPr>
        <w:tc>
          <w:tcPr>
            <w:tcW w:w="8010" w:type="dxa"/>
            <w:gridSpan w:val="3"/>
            <w:tcBorders>
              <w:top w:val="single" w:sz="4" w:space="0" w:color="auto"/>
              <w:left w:val="single" w:sz="4" w:space="0" w:color="auto"/>
              <w:bottom w:val="single" w:sz="4" w:space="0" w:color="auto"/>
              <w:right w:val="single" w:sz="4" w:space="0" w:color="auto"/>
            </w:tcBorders>
            <w:noWrap/>
          </w:tcPr>
          <w:p w:rsidR="005A6AF4" w:rsidRPr="001E78EF" w:rsidP="00CB1C05" w14:paraId="4477CA77" w14:textId="77777777">
            <w:pPr>
              <w:pStyle w:val="LTableTextAbt"/>
              <w:rPr>
                <w:szCs w:val="16"/>
              </w:rPr>
            </w:pPr>
            <w:r w:rsidRPr="001E78EF">
              <w:t xml:space="preserve">Notes: The figures shown here are based on a proxy chemical ranking procedure, which draws </w:t>
            </w:r>
            <w:r w:rsidRPr="001E78EF">
              <w:rPr>
                <w:szCs w:val="16"/>
              </w:rPr>
              <w:t xml:space="preserve">upon factors including concentration in the product and availability and quality of product reviews. Orange shading indicates </w:t>
            </w:r>
            <w:r w:rsidR="00843813">
              <w:rPr>
                <w:szCs w:val="16"/>
              </w:rPr>
              <w:t>PCE</w:t>
            </w:r>
            <w:r w:rsidRPr="001E78EF">
              <w:rPr>
                <w:szCs w:val="16"/>
              </w:rPr>
              <w:t>. Grey shading indicates another one of the first 10 TSCA work plan chemicals.</w:t>
            </w:r>
          </w:p>
        </w:tc>
      </w:tr>
    </w:tbl>
    <w:p w:rsidR="005A6AF4" w:rsidRPr="00B50EA2" w:rsidP="00CB1C05" w14:paraId="68A9F060" w14:textId="77777777"/>
    <w:p w:rsidR="005A6AF4" w:rsidRPr="00B50EA2" w:rsidP="00CB1C05" w14:paraId="5A778E5B" w14:textId="77777777">
      <w:pPr>
        <w:pStyle w:val="Heading3"/>
      </w:pPr>
      <w:bookmarkStart w:id="522" w:name="_Toc111035551"/>
      <w:bookmarkStart w:id="523" w:name="_Toc114061940"/>
      <w:r w:rsidRPr="00B50EA2">
        <w:t>Volatile Organic Compounds Content</w:t>
      </w:r>
      <w:bookmarkEnd w:id="522"/>
      <w:bookmarkEnd w:id="523"/>
    </w:p>
    <w:p w:rsidR="005A6AF4" w:rsidRPr="00B50EA2" w:rsidP="00CB1C05" w14:paraId="379D2016" w14:textId="77777777">
      <w:pPr>
        <w:pStyle w:val="BodyText"/>
      </w:pPr>
      <w:r w:rsidRPr="00B50EA2">
        <w:t xml:space="preserve">EPA reviewed VOC information in product SDSs and summarized findings in </w:t>
      </w:r>
      <w:r w:rsidRPr="00B50EA2">
        <w:fldChar w:fldCharType="begin" w:fldLock="1"/>
      </w:r>
      <w:r w:rsidRPr="00B50EA2">
        <w:instrText xml:space="preserve"> REF _Ref106195792 \h  \* MERGEFORMAT </w:instrText>
      </w:r>
      <w:r w:rsidRPr="00B50EA2">
        <w:fldChar w:fldCharType="separate"/>
      </w:r>
      <w:r w:rsidRPr="00B50EA2" w:rsidR="0092222B">
        <w:t xml:space="preserve">Table </w:t>
      </w:r>
      <w:r w:rsidR="0092222B">
        <w:rPr>
          <w:noProof/>
        </w:rPr>
        <w:t>5</w:t>
      </w:r>
      <w:r w:rsidR="0092222B">
        <w:rPr>
          <w:noProof/>
        </w:rPr>
        <w:noBreakHyphen/>
        <w:t>51</w:t>
      </w:r>
      <w:r w:rsidRPr="00B50EA2">
        <w:fldChar w:fldCharType="end"/>
      </w:r>
      <w:r w:rsidRPr="00B50EA2">
        <w:t xml:space="preserve">. No regulatory VOC limits were identified </w:t>
      </w:r>
      <w:r w:rsidR="007A11EE">
        <w:t xml:space="preserve">that were </w:t>
      </w:r>
      <w:r w:rsidRPr="00B50EA2">
        <w:t>specific</w:t>
      </w:r>
      <w:r w:rsidR="007A11EE">
        <w:t>ally</w:t>
      </w:r>
      <w:r w:rsidRPr="00B50EA2">
        <w:t xml:space="preserve"> for energized electrical equipment degreasers; however, regulatory VOC limits </w:t>
      </w:r>
      <w:r w:rsidR="00BB0462">
        <w:t xml:space="preserve">were identified </w:t>
      </w:r>
      <w:r w:rsidRPr="00B50EA2">
        <w:t>for electronics cleaners in a number of states (75</w:t>
      </w:r>
      <w:r w:rsidR="008D7879">
        <w:t> percent</w:t>
      </w:r>
      <w:r w:rsidRPr="00B50EA2">
        <w:t xml:space="preserve">). The two products containing </w:t>
      </w:r>
      <w:r w:rsidR="00843813">
        <w:t>PCE</w:t>
      </w:r>
      <w:r w:rsidRPr="00B50EA2">
        <w:t>, Lectra Clean Heavy Duty Energized Electrical Parts Degreaser and Electrical Parts Cleaner, had 0</w:t>
      </w:r>
      <w:r w:rsidR="008D7879">
        <w:t> percent</w:t>
      </w:r>
      <w:r w:rsidRPr="00B50EA2">
        <w:t xml:space="preserve"> VOC</w:t>
      </w:r>
      <w:r w:rsidR="007A11EE">
        <w:t>s</w:t>
      </w:r>
      <w:r w:rsidRPr="00B50EA2">
        <w:t xml:space="preserve">, and Energized Electrical Parts Cleaner containing </w:t>
      </w:r>
      <w:r w:rsidRPr="00B50EA2" w:rsidR="00AD0D1E">
        <w:t>trichloroethylene</w:t>
      </w:r>
      <w:r w:rsidRPr="00B50EA2">
        <w:t xml:space="preserve"> contained less than 90</w:t>
      </w:r>
      <w:r w:rsidR="008D7879">
        <w:t> percent</w:t>
      </w:r>
      <w:r w:rsidRPr="00B50EA2">
        <w:t xml:space="preserve"> VOC</w:t>
      </w:r>
      <w:r w:rsidR="007A11EE">
        <w:t>s</w:t>
      </w:r>
      <w:r w:rsidRPr="00B50EA2">
        <w:t xml:space="preserve">. The two alternative products did not have VOC data in their SDSs. Therefore, more research is needed to understand how availability of low VOC products on the market may be affected </w:t>
      </w:r>
      <w:r w:rsidR="007A11EE">
        <w:t>by</w:t>
      </w:r>
      <w:r w:rsidRPr="00B50EA2" w:rsidR="007A11EE">
        <w:t xml:space="preserve"> </w:t>
      </w:r>
      <w:r w:rsidRPr="00B50EA2">
        <w:t xml:space="preserve">restrictions on </w:t>
      </w:r>
      <w:r w:rsidR="00843813">
        <w:t>PCE</w:t>
      </w:r>
      <w:r w:rsidRPr="00B50EA2">
        <w:t xml:space="preserve"> in this product category. </w:t>
      </w:r>
    </w:p>
    <w:tbl>
      <w:tblPr>
        <w:tblW w:w="9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25"/>
        <w:gridCol w:w="5575"/>
        <w:gridCol w:w="2340"/>
      </w:tblGrid>
      <w:tr w14:paraId="5F1EFE37" w14:textId="77777777" w:rsidTr="0001636D">
        <w:tblPrEx>
          <w:tblW w:w="9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440" w:type="dxa"/>
            <w:gridSpan w:val="3"/>
            <w:tcBorders>
              <w:top w:val="nil"/>
              <w:left w:val="nil"/>
              <w:bottom w:val="single" w:sz="4" w:space="0" w:color="auto"/>
              <w:right w:val="nil"/>
            </w:tcBorders>
            <w:shd w:val="clear" w:color="auto" w:fill="auto"/>
          </w:tcPr>
          <w:p w:rsidR="005A6AF4" w:rsidRPr="00B50EA2" w:rsidP="00CB1C05" w14:paraId="21E4BC78" w14:textId="77777777">
            <w:pPr>
              <w:pStyle w:val="TableTitleA"/>
              <w:rPr>
                <w:szCs w:val="20"/>
              </w:rPr>
            </w:pPr>
            <w:bookmarkStart w:id="524" w:name="_Ref106195792"/>
            <w:bookmarkStart w:id="525" w:name="_Toc107219224"/>
            <w:bookmarkStart w:id="526" w:name="_Toc121142597"/>
            <w:bookmarkStart w:id="527" w:name="_Toc165379591"/>
            <w:r w:rsidRPr="00B50EA2">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1</w:t>
            </w:r>
            <w:r w:rsidR="00BC4B5D">
              <w:rPr>
                <w:noProof/>
              </w:rPr>
              <w:fldChar w:fldCharType="end"/>
            </w:r>
            <w:bookmarkEnd w:id="524"/>
            <w:r w:rsidRPr="00B50EA2">
              <w:t xml:space="preserve">: VOC </w:t>
            </w:r>
            <w:r w:rsidRPr="00B50EA2" w:rsidR="007A11EE">
              <w:t xml:space="preserve">Content </w:t>
            </w:r>
            <w:r w:rsidRPr="00B50EA2">
              <w:t xml:space="preserve">for </w:t>
            </w:r>
            <w:r w:rsidRPr="00B50EA2" w:rsidR="007A11EE">
              <w:t xml:space="preserve">Energized Electrical Equipment Degreasers Based </w:t>
            </w:r>
            <w:r w:rsidRPr="00B50EA2">
              <w:t xml:space="preserve">on </w:t>
            </w:r>
            <w:r w:rsidRPr="00B50EA2" w:rsidR="007A11EE">
              <w:t xml:space="preserve">Information </w:t>
            </w:r>
            <w:r w:rsidRPr="00B50EA2">
              <w:t xml:space="preserve">in SDSs or </w:t>
            </w:r>
            <w:r w:rsidRPr="00B50EA2" w:rsidR="007A11EE">
              <w:t>Technical Data Sheets</w:t>
            </w:r>
            <w:bookmarkEnd w:id="525"/>
            <w:bookmarkEnd w:id="526"/>
            <w:bookmarkEnd w:id="527"/>
          </w:p>
        </w:tc>
      </w:tr>
      <w:tr w14:paraId="466E96BD" w14:textId="77777777" w:rsidTr="0001636D">
        <w:tblPrEx>
          <w:tblW w:w="9440" w:type="dxa"/>
          <w:jc w:val="center"/>
          <w:tblLayout w:type="fixed"/>
          <w:tblLook w:val="04A0"/>
        </w:tblPrEx>
        <w:trPr>
          <w:cantSplit/>
          <w:trHeight w:val="20"/>
          <w:tblHeader/>
          <w:jc w:val="center"/>
        </w:trPr>
        <w:tc>
          <w:tcPr>
            <w:tcW w:w="1525" w:type="dxa"/>
            <w:tcBorders>
              <w:top w:val="single" w:sz="4" w:space="0" w:color="auto"/>
            </w:tcBorders>
            <w:shd w:val="clear" w:color="auto" w:fill="48A9C5"/>
          </w:tcPr>
          <w:p w:rsidR="005A6AF4" w:rsidRPr="00B50EA2" w:rsidP="00CB1C05" w14:paraId="430B6DC8" w14:textId="77777777">
            <w:pPr>
              <w:pStyle w:val="TableSubtitle"/>
            </w:pPr>
            <w:r w:rsidRPr="00B50EA2">
              <w:t>Supplier</w:t>
            </w:r>
          </w:p>
        </w:tc>
        <w:tc>
          <w:tcPr>
            <w:tcW w:w="5575" w:type="dxa"/>
            <w:tcBorders>
              <w:top w:val="single" w:sz="4" w:space="0" w:color="auto"/>
            </w:tcBorders>
            <w:shd w:val="clear" w:color="auto" w:fill="48A9C5"/>
          </w:tcPr>
          <w:p w:rsidR="005A6AF4" w:rsidRPr="00B50EA2" w:rsidP="00CB1C05" w14:paraId="287F576B" w14:textId="77777777">
            <w:pPr>
              <w:pStyle w:val="TableSubtitle"/>
            </w:pPr>
            <w:r w:rsidRPr="00B50EA2">
              <w:t>Product</w:t>
            </w:r>
          </w:p>
        </w:tc>
        <w:tc>
          <w:tcPr>
            <w:tcW w:w="2340" w:type="dxa"/>
            <w:tcBorders>
              <w:top w:val="single" w:sz="4" w:space="0" w:color="auto"/>
            </w:tcBorders>
            <w:shd w:val="clear" w:color="auto" w:fill="48A9C5"/>
          </w:tcPr>
          <w:p w:rsidR="005A6AF4" w:rsidRPr="00B50EA2" w:rsidP="00CB1C05" w14:paraId="38495B78" w14:textId="77777777">
            <w:pPr>
              <w:pStyle w:val="TableSubtitle"/>
            </w:pPr>
            <w:r w:rsidRPr="00B50EA2">
              <w:t xml:space="preserve">VOC </w:t>
            </w:r>
          </w:p>
          <w:p w:rsidR="005A6AF4" w:rsidRPr="00B50EA2" w:rsidP="00CB1C05" w14:paraId="7146DBE3" w14:textId="77777777">
            <w:pPr>
              <w:pStyle w:val="TableSubtitle"/>
            </w:pPr>
            <w:r w:rsidRPr="00B50EA2">
              <w:t>(% weight, g/L)</w:t>
            </w:r>
          </w:p>
        </w:tc>
      </w:tr>
      <w:tr w14:paraId="00A72883" w14:textId="77777777" w:rsidTr="00207ABE">
        <w:tblPrEx>
          <w:tblW w:w="9440" w:type="dxa"/>
          <w:jc w:val="center"/>
          <w:tblLayout w:type="fixed"/>
          <w:tblLook w:val="04A0"/>
        </w:tblPrEx>
        <w:trPr>
          <w:cantSplit/>
          <w:trHeight w:val="20"/>
          <w:jc w:val="center"/>
        </w:trPr>
        <w:tc>
          <w:tcPr>
            <w:tcW w:w="1525" w:type="dxa"/>
            <w:shd w:val="clear" w:color="auto" w:fill="F1AD7A" w:themeFill="accent2" w:themeFillTint="99"/>
            <w:noWrap/>
            <w:hideMark/>
          </w:tcPr>
          <w:p w:rsidR="005A6AF4" w:rsidRPr="00B50EA2" w:rsidP="00CB1C05" w14:paraId="1B99B37E" w14:textId="77777777">
            <w:pPr>
              <w:pStyle w:val="LTableTextAbt"/>
            </w:pPr>
            <w:r w:rsidRPr="00B50EA2">
              <w:t>CRC</w:t>
            </w:r>
          </w:p>
        </w:tc>
        <w:tc>
          <w:tcPr>
            <w:tcW w:w="5575" w:type="dxa"/>
            <w:shd w:val="clear" w:color="auto" w:fill="F1AD7A" w:themeFill="accent2" w:themeFillTint="99"/>
            <w:noWrap/>
            <w:hideMark/>
          </w:tcPr>
          <w:p w:rsidR="005A6AF4" w:rsidRPr="00B50EA2" w:rsidP="00CB1C05" w14:paraId="7287B2A6" w14:textId="77777777">
            <w:pPr>
              <w:pStyle w:val="LTableTextAbt"/>
            </w:pPr>
            <w:r w:rsidRPr="00B50EA2">
              <w:t>Lectra Clean Heavy Duty Energized Electrical Parts Degreaser</w:t>
            </w:r>
          </w:p>
        </w:tc>
        <w:tc>
          <w:tcPr>
            <w:tcW w:w="2340" w:type="dxa"/>
            <w:shd w:val="clear" w:color="auto" w:fill="F1AD7A" w:themeFill="accent2" w:themeFillTint="99"/>
            <w:noWrap/>
            <w:hideMark/>
          </w:tcPr>
          <w:p w:rsidR="005A6AF4" w:rsidRPr="00B50EA2" w:rsidP="00CB1C05" w14:paraId="5ADD8E41" w14:textId="77777777">
            <w:pPr>
              <w:pStyle w:val="LTableTextAbt"/>
            </w:pPr>
            <w:r w:rsidRPr="00B50EA2">
              <w:t>0%</w:t>
            </w:r>
          </w:p>
        </w:tc>
      </w:tr>
      <w:tr w14:paraId="00DBCC33" w14:textId="77777777" w:rsidTr="00207ABE">
        <w:tblPrEx>
          <w:tblW w:w="9440" w:type="dxa"/>
          <w:jc w:val="center"/>
          <w:tblLayout w:type="fixed"/>
          <w:tblLook w:val="04A0"/>
        </w:tblPrEx>
        <w:trPr>
          <w:cantSplit/>
          <w:trHeight w:val="20"/>
          <w:jc w:val="center"/>
        </w:trPr>
        <w:tc>
          <w:tcPr>
            <w:tcW w:w="1525" w:type="dxa"/>
            <w:shd w:val="clear" w:color="auto" w:fill="F1AD7A" w:themeFill="accent2" w:themeFillTint="99"/>
            <w:noWrap/>
            <w:hideMark/>
          </w:tcPr>
          <w:p w:rsidR="005A6AF4" w:rsidRPr="00B50EA2" w:rsidP="00CB1C05" w14:paraId="27C9D55A" w14:textId="77777777">
            <w:pPr>
              <w:pStyle w:val="LTableTextAbt"/>
            </w:pPr>
            <w:r w:rsidRPr="00B50EA2">
              <w:t>CRC</w:t>
            </w:r>
          </w:p>
        </w:tc>
        <w:tc>
          <w:tcPr>
            <w:tcW w:w="5575" w:type="dxa"/>
            <w:shd w:val="clear" w:color="auto" w:fill="F1AD7A" w:themeFill="accent2" w:themeFillTint="99"/>
            <w:noWrap/>
            <w:hideMark/>
          </w:tcPr>
          <w:p w:rsidR="005A6AF4" w:rsidRPr="00B50EA2" w:rsidP="00CB1C05" w14:paraId="050A942C" w14:textId="77777777">
            <w:pPr>
              <w:pStyle w:val="LTableTextAbt"/>
            </w:pPr>
            <w:r w:rsidRPr="00B50EA2">
              <w:t>Electrical Parts Cleaner</w:t>
            </w:r>
          </w:p>
        </w:tc>
        <w:tc>
          <w:tcPr>
            <w:tcW w:w="2340" w:type="dxa"/>
            <w:shd w:val="clear" w:color="auto" w:fill="F1AD7A" w:themeFill="accent2" w:themeFillTint="99"/>
            <w:noWrap/>
            <w:hideMark/>
          </w:tcPr>
          <w:p w:rsidR="005A6AF4" w:rsidRPr="00B50EA2" w:rsidP="00CB1C05" w14:paraId="01E31CFD" w14:textId="77777777">
            <w:pPr>
              <w:pStyle w:val="LTableTextAbt"/>
            </w:pPr>
            <w:r w:rsidRPr="00B50EA2">
              <w:t>0%</w:t>
            </w:r>
          </w:p>
        </w:tc>
      </w:tr>
      <w:tr w14:paraId="160DA181" w14:textId="77777777" w:rsidTr="00207ABE">
        <w:tblPrEx>
          <w:tblW w:w="9440" w:type="dxa"/>
          <w:jc w:val="center"/>
          <w:tblLayout w:type="fixed"/>
          <w:tblLook w:val="04A0"/>
        </w:tblPrEx>
        <w:trPr>
          <w:cantSplit/>
          <w:trHeight w:val="20"/>
          <w:jc w:val="center"/>
        </w:trPr>
        <w:tc>
          <w:tcPr>
            <w:tcW w:w="1525" w:type="dxa"/>
            <w:shd w:val="clear" w:color="auto" w:fill="BFBFBF" w:themeFill="background1" w:themeFillShade="BF"/>
            <w:noWrap/>
          </w:tcPr>
          <w:p w:rsidR="00207ABE" w:rsidRPr="00B50EA2" w:rsidP="00CB1C05" w14:paraId="0B3577CB" w14:textId="77777777">
            <w:pPr>
              <w:pStyle w:val="LTableTextAbt"/>
            </w:pPr>
            <w:r w:rsidRPr="00A550E2">
              <w:t>Berryman</w:t>
            </w:r>
          </w:p>
        </w:tc>
        <w:tc>
          <w:tcPr>
            <w:tcW w:w="5575" w:type="dxa"/>
            <w:shd w:val="clear" w:color="auto" w:fill="BFBFBF" w:themeFill="background1" w:themeFillShade="BF"/>
            <w:noWrap/>
          </w:tcPr>
          <w:p w:rsidR="00207ABE" w:rsidRPr="00B50EA2" w:rsidP="00CB1C05" w14:paraId="1D415C81" w14:textId="77777777">
            <w:pPr>
              <w:pStyle w:val="LTableTextAbt"/>
            </w:pPr>
            <w:r w:rsidRPr="00A550E2">
              <w:t>Energized Electrical Parts Cleaner</w:t>
            </w:r>
          </w:p>
        </w:tc>
        <w:tc>
          <w:tcPr>
            <w:tcW w:w="2340" w:type="dxa"/>
            <w:shd w:val="clear" w:color="auto" w:fill="BFBFBF" w:themeFill="background1" w:themeFillShade="BF"/>
            <w:noWrap/>
          </w:tcPr>
          <w:p w:rsidR="00207ABE" w:rsidRPr="00B50EA2" w:rsidP="00CB1C05" w14:paraId="6F8680F1" w14:textId="77777777">
            <w:pPr>
              <w:pStyle w:val="LTableTextAbt"/>
            </w:pPr>
            <w:r w:rsidRPr="00A550E2">
              <w:t>&gt;90%</w:t>
            </w:r>
          </w:p>
        </w:tc>
      </w:tr>
      <w:tr w14:paraId="1B4120EB" w14:textId="77777777" w:rsidTr="0001636D">
        <w:tblPrEx>
          <w:tblW w:w="9440" w:type="dxa"/>
          <w:jc w:val="center"/>
          <w:tblLayout w:type="fixed"/>
          <w:tblLook w:val="04A0"/>
        </w:tblPrEx>
        <w:trPr>
          <w:cantSplit/>
          <w:trHeight w:val="20"/>
          <w:jc w:val="center"/>
        </w:trPr>
        <w:tc>
          <w:tcPr>
            <w:tcW w:w="1525" w:type="dxa"/>
            <w:noWrap/>
            <w:hideMark/>
          </w:tcPr>
          <w:p w:rsidR="005A6AF4" w:rsidRPr="00B50EA2" w:rsidP="00CB1C05" w14:paraId="23F98065" w14:textId="77777777">
            <w:pPr>
              <w:pStyle w:val="LTableTextAbt"/>
            </w:pPr>
            <w:r w:rsidRPr="00B50EA2">
              <w:t>Chemtronics</w:t>
            </w:r>
          </w:p>
        </w:tc>
        <w:tc>
          <w:tcPr>
            <w:tcW w:w="5575" w:type="dxa"/>
            <w:noWrap/>
            <w:hideMark/>
          </w:tcPr>
          <w:p w:rsidR="005A6AF4" w:rsidRPr="00B50EA2" w:rsidP="00CB1C05" w14:paraId="35BF74D0" w14:textId="77777777">
            <w:pPr>
              <w:pStyle w:val="LTableTextAbt"/>
            </w:pPr>
            <w:r w:rsidRPr="00B50EA2">
              <w:t>Pow-R-Wash CZ</w:t>
            </w:r>
          </w:p>
        </w:tc>
        <w:tc>
          <w:tcPr>
            <w:tcW w:w="2340" w:type="dxa"/>
            <w:noWrap/>
            <w:hideMark/>
          </w:tcPr>
          <w:p w:rsidR="005A6AF4" w:rsidRPr="00B50EA2" w:rsidP="00CB1C05" w14:paraId="0CF12C67" w14:textId="77777777">
            <w:pPr>
              <w:pStyle w:val="LTableTextAbt"/>
            </w:pPr>
            <w:r w:rsidRPr="00B50EA2">
              <w:t>No information in SDS</w:t>
            </w:r>
          </w:p>
        </w:tc>
      </w:tr>
      <w:tr w14:paraId="0E0361B2" w14:textId="77777777" w:rsidTr="0001636D">
        <w:tblPrEx>
          <w:tblW w:w="9440" w:type="dxa"/>
          <w:jc w:val="center"/>
          <w:tblLayout w:type="fixed"/>
          <w:tblLook w:val="04A0"/>
        </w:tblPrEx>
        <w:trPr>
          <w:cantSplit/>
          <w:trHeight w:val="20"/>
          <w:jc w:val="center"/>
        </w:trPr>
        <w:tc>
          <w:tcPr>
            <w:tcW w:w="1525" w:type="dxa"/>
            <w:noWrap/>
            <w:hideMark/>
          </w:tcPr>
          <w:p w:rsidR="005A6AF4" w:rsidRPr="00B50EA2" w:rsidP="00CB1C05" w14:paraId="2C98A55F" w14:textId="77777777">
            <w:pPr>
              <w:pStyle w:val="LTableTextAbt"/>
            </w:pPr>
            <w:r w:rsidRPr="00B50EA2">
              <w:t>Chemtronics</w:t>
            </w:r>
          </w:p>
        </w:tc>
        <w:tc>
          <w:tcPr>
            <w:tcW w:w="5575" w:type="dxa"/>
            <w:noWrap/>
            <w:hideMark/>
          </w:tcPr>
          <w:p w:rsidR="005A6AF4" w:rsidRPr="00B50EA2" w:rsidP="00CB1C05" w14:paraId="770D0AB8" w14:textId="77777777">
            <w:pPr>
              <w:pStyle w:val="LTableTextAbt"/>
            </w:pPr>
            <w:r w:rsidRPr="00B50EA2">
              <w:t>Pow-R-Wash Delta</w:t>
            </w:r>
          </w:p>
        </w:tc>
        <w:tc>
          <w:tcPr>
            <w:tcW w:w="2340" w:type="dxa"/>
            <w:noWrap/>
            <w:hideMark/>
          </w:tcPr>
          <w:p w:rsidR="005A6AF4" w:rsidRPr="00B50EA2" w:rsidP="00CB1C05" w14:paraId="4A61338C" w14:textId="77777777">
            <w:pPr>
              <w:pStyle w:val="LTableTextAbt"/>
            </w:pPr>
            <w:r w:rsidRPr="00B50EA2">
              <w:t>No information in SDS</w:t>
            </w:r>
          </w:p>
        </w:tc>
      </w:tr>
      <w:tr w14:paraId="30B8CAAC" w14:textId="77777777" w:rsidTr="0001636D">
        <w:tblPrEx>
          <w:tblW w:w="9440" w:type="dxa"/>
          <w:jc w:val="center"/>
          <w:tblLayout w:type="fixed"/>
          <w:tblLook w:val="04A0"/>
        </w:tblPrEx>
        <w:trPr>
          <w:cantSplit/>
          <w:trHeight w:val="20"/>
          <w:jc w:val="center"/>
        </w:trPr>
        <w:tc>
          <w:tcPr>
            <w:tcW w:w="9440" w:type="dxa"/>
            <w:gridSpan w:val="3"/>
            <w:noWrap/>
          </w:tcPr>
          <w:p w:rsidR="005A6AF4" w:rsidRPr="00B50EA2" w:rsidP="00CB1C05" w14:paraId="32C7A95B" w14:textId="77777777">
            <w:pPr>
              <w:pStyle w:val="LTableTextAbt"/>
            </w:pPr>
            <w:r w:rsidRPr="00E95801">
              <w:t xml:space="preserve">Note: Orange shaded rows indicate products that contain </w:t>
            </w:r>
            <w:r w:rsidR="00843813">
              <w:rPr>
                <w:szCs w:val="16"/>
              </w:rPr>
              <w:t>PCE</w:t>
            </w:r>
            <w:r w:rsidRPr="00E95801">
              <w:rPr>
                <w:szCs w:val="16"/>
              </w:rPr>
              <w:t>. Grey shaded rows indicate products that contain another one of the first 10 TSCA work plan chemicals.</w:t>
            </w:r>
          </w:p>
        </w:tc>
      </w:tr>
    </w:tbl>
    <w:p w:rsidR="005A6AF4" w:rsidRPr="00B50EA2" w:rsidP="00CB1C05" w14:paraId="3C43EE51" w14:textId="77777777">
      <w:pPr>
        <w:pStyle w:val="BodyText"/>
        <w:rPr>
          <w:rFonts w:eastAsiaTheme="minorHAnsi"/>
        </w:rPr>
      </w:pPr>
    </w:p>
    <w:p w:rsidR="005A6AF4" w:rsidRPr="00B50EA2" w:rsidP="00CB1C05" w14:paraId="151A7E5B" w14:textId="77777777">
      <w:pPr>
        <w:pStyle w:val="Heading3"/>
      </w:pPr>
      <w:bookmarkStart w:id="528" w:name="_Toc111035552"/>
      <w:bookmarkStart w:id="529" w:name="_Toc114061941"/>
      <w:r w:rsidRPr="00B50EA2">
        <w:t>Fire Safety</w:t>
      </w:r>
      <w:bookmarkEnd w:id="528"/>
      <w:bookmarkEnd w:id="529"/>
    </w:p>
    <w:p w:rsidR="005A6AF4" w:rsidRPr="00B50EA2" w:rsidP="00CB1C05" w14:paraId="346E363C" w14:textId="77777777">
      <w:pPr>
        <w:pStyle w:val="BodyText"/>
      </w:pPr>
      <w:r w:rsidRPr="00B50EA2">
        <w:t xml:space="preserve">EPA reviewed flash points and flammability ratings in product SDSs and summarized findings in </w:t>
      </w:r>
      <w:r w:rsidRPr="00B50EA2">
        <w:fldChar w:fldCharType="begin" w:fldLock="1"/>
      </w:r>
      <w:r w:rsidRPr="00B50EA2">
        <w:instrText xml:space="preserve"> REF _Ref106195816 \h  \* MERGEFORMAT </w:instrText>
      </w:r>
      <w:r w:rsidRPr="00B50EA2">
        <w:fldChar w:fldCharType="separate"/>
      </w:r>
      <w:r w:rsidRPr="00B50EA2" w:rsidR="0092222B">
        <w:t xml:space="preserve">Table </w:t>
      </w:r>
      <w:r w:rsidR="0092222B">
        <w:rPr>
          <w:noProof/>
        </w:rPr>
        <w:t>5</w:t>
      </w:r>
      <w:r w:rsidR="0092222B">
        <w:rPr>
          <w:noProof/>
        </w:rPr>
        <w:noBreakHyphen/>
        <w:t>52</w:t>
      </w:r>
      <w:r w:rsidRPr="00B50EA2">
        <w:fldChar w:fldCharType="end"/>
      </w:r>
      <w:r w:rsidRPr="00B50EA2">
        <w:t xml:space="preserve">. </w:t>
      </w:r>
      <w:r w:rsidRPr="00B50EA2" w:rsidR="002E2B0A">
        <w:t xml:space="preserve">All five of the products reviewed </w:t>
      </w:r>
      <w:r w:rsidRPr="00C46AA5" w:rsidR="002E2B0A">
        <w:t>were rated non-flammable. However, there is regulatory uncertainty with several substitutes for PCE in this use. For example, EPA has determined that trichloroethylene presents an unreasonable risk under TSCA. Given the regulatory uncertainty which EPA considers risk management options, this analysis assumes this trichloroethylene would not be adopted as an alternative solvent for PCE. Trans-DCE is a high-priority chemical under TSCA. Public comments on the proposed rule state alternative products containing trans-DCE present flammability concerns because they are mixtures of flammable trans-DCE and non-flammable chemicals. Therefore, even though energized electrical degreasers are formulated to have non-flammable properties, restricting PCE in this product category may affect non-flammable options currently on the market.</w:t>
      </w:r>
    </w:p>
    <w:tbl>
      <w:tblPr>
        <w:tblW w:w="91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30"/>
        <w:gridCol w:w="3595"/>
        <w:gridCol w:w="1975"/>
        <w:gridCol w:w="2070"/>
      </w:tblGrid>
      <w:tr w14:paraId="02E8F9F1" w14:textId="77777777" w:rsidTr="0001636D">
        <w:tblPrEx>
          <w:tblW w:w="91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170" w:type="dxa"/>
            <w:gridSpan w:val="4"/>
            <w:tcBorders>
              <w:top w:val="nil"/>
              <w:left w:val="nil"/>
              <w:bottom w:val="single" w:sz="4" w:space="0" w:color="auto"/>
              <w:right w:val="nil"/>
            </w:tcBorders>
            <w:shd w:val="clear" w:color="auto" w:fill="auto"/>
          </w:tcPr>
          <w:p w:rsidR="005A6AF4" w:rsidRPr="00B50EA2" w:rsidP="00CB1C05" w14:paraId="03237916" w14:textId="77777777">
            <w:pPr>
              <w:pStyle w:val="TableTitleA"/>
              <w:rPr>
                <w:szCs w:val="20"/>
              </w:rPr>
            </w:pPr>
            <w:bookmarkStart w:id="530" w:name="_Ref106195816"/>
            <w:bookmarkStart w:id="531" w:name="_Toc107219225"/>
            <w:bookmarkStart w:id="532" w:name="_Toc121142598"/>
            <w:bookmarkStart w:id="533" w:name="_Toc165379592"/>
            <w:r w:rsidRPr="00B50EA2">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2</w:t>
            </w:r>
            <w:r w:rsidR="00BC4B5D">
              <w:rPr>
                <w:noProof/>
              </w:rPr>
              <w:fldChar w:fldCharType="end"/>
            </w:r>
            <w:bookmarkEnd w:id="530"/>
            <w:r w:rsidRPr="00B50EA2">
              <w:t xml:space="preserve">: Flash </w:t>
            </w:r>
            <w:r w:rsidRPr="00B50EA2" w:rsidR="00FA1E07">
              <w:t xml:space="preserve">Point </w:t>
            </w:r>
            <w:r w:rsidRPr="00B50EA2">
              <w:t xml:space="preserve">and </w:t>
            </w:r>
            <w:r w:rsidRPr="00B50EA2" w:rsidR="00FA1E07">
              <w:t xml:space="preserve">Flammability Ratings </w:t>
            </w:r>
            <w:r w:rsidRPr="00B50EA2">
              <w:t xml:space="preserve">for </w:t>
            </w:r>
            <w:r w:rsidRPr="00B50EA2" w:rsidR="00FA1E07">
              <w:t xml:space="preserve">Energized Electrical Equipment Degreasers Based </w:t>
            </w:r>
            <w:r w:rsidRPr="00B50EA2">
              <w:t xml:space="preserve">on </w:t>
            </w:r>
            <w:r w:rsidRPr="00B50EA2" w:rsidR="00FA1E07">
              <w:t xml:space="preserve">Information </w:t>
            </w:r>
            <w:r w:rsidRPr="00B50EA2">
              <w:t xml:space="preserve">in SDSs or </w:t>
            </w:r>
            <w:r w:rsidRPr="00B50EA2" w:rsidR="00FA1E07">
              <w:t>Technical Data Sheets</w:t>
            </w:r>
            <w:bookmarkEnd w:id="531"/>
            <w:bookmarkEnd w:id="532"/>
            <w:bookmarkEnd w:id="533"/>
          </w:p>
        </w:tc>
      </w:tr>
      <w:tr w14:paraId="60E9B1B9" w14:textId="77777777" w:rsidTr="0001636D">
        <w:tblPrEx>
          <w:tblW w:w="9170" w:type="dxa"/>
          <w:jc w:val="center"/>
          <w:tblLayout w:type="fixed"/>
          <w:tblLook w:val="04A0"/>
        </w:tblPrEx>
        <w:trPr>
          <w:cantSplit/>
          <w:trHeight w:val="20"/>
          <w:tblHeader/>
          <w:jc w:val="center"/>
        </w:trPr>
        <w:tc>
          <w:tcPr>
            <w:tcW w:w="1530" w:type="dxa"/>
            <w:tcBorders>
              <w:top w:val="single" w:sz="4" w:space="0" w:color="auto"/>
            </w:tcBorders>
            <w:shd w:val="clear" w:color="auto" w:fill="48A9C5"/>
          </w:tcPr>
          <w:p w:rsidR="005A6AF4" w:rsidRPr="00B50EA2" w:rsidP="00CB1C05" w14:paraId="3EC947D4" w14:textId="77777777">
            <w:pPr>
              <w:pStyle w:val="TableSubtitle"/>
            </w:pPr>
            <w:r w:rsidRPr="00B50EA2">
              <w:t>Supplier</w:t>
            </w:r>
          </w:p>
        </w:tc>
        <w:tc>
          <w:tcPr>
            <w:tcW w:w="3595" w:type="dxa"/>
            <w:tcBorders>
              <w:top w:val="single" w:sz="4" w:space="0" w:color="auto"/>
            </w:tcBorders>
            <w:shd w:val="clear" w:color="auto" w:fill="48A9C5"/>
          </w:tcPr>
          <w:p w:rsidR="005A6AF4" w:rsidRPr="00B50EA2" w:rsidP="00CB1C05" w14:paraId="4AD5601C" w14:textId="77777777">
            <w:pPr>
              <w:pStyle w:val="TableSubtitle"/>
            </w:pPr>
            <w:r w:rsidRPr="00B50EA2">
              <w:t>Product</w:t>
            </w:r>
          </w:p>
        </w:tc>
        <w:tc>
          <w:tcPr>
            <w:tcW w:w="1975" w:type="dxa"/>
            <w:tcBorders>
              <w:top w:val="single" w:sz="4" w:space="0" w:color="auto"/>
            </w:tcBorders>
            <w:shd w:val="clear" w:color="auto" w:fill="48A9C5"/>
          </w:tcPr>
          <w:p w:rsidR="005A6AF4" w:rsidRPr="00B50EA2" w:rsidP="00CB1C05" w14:paraId="76D4EB09" w14:textId="77777777">
            <w:pPr>
              <w:pStyle w:val="TableSubtitle"/>
            </w:pPr>
            <w:r w:rsidRPr="00B50EA2">
              <w:t>Flash Point</w:t>
            </w:r>
          </w:p>
        </w:tc>
        <w:tc>
          <w:tcPr>
            <w:tcW w:w="2070" w:type="dxa"/>
            <w:tcBorders>
              <w:top w:val="single" w:sz="4" w:space="0" w:color="auto"/>
            </w:tcBorders>
            <w:shd w:val="clear" w:color="auto" w:fill="48A9C5"/>
          </w:tcPr>
          <w:p w:rsidR="005A6AF4" w:rsidRPr="00B50EA2" w:rsidP="00CB1C05" w14:paraId="6149A271" w14:textId="77777777">
            <w:pPr>
              <w:pStyle w:val="TableSubtitle"/>
            </w:pPr>
            <w:r w:rsidRPr="00B50EA2">
              <w:t>Flammability Rating</w:t>
            </w:r>
          </w:p>
        </w:tc>
      </w:tr>
      <w:tr w14:paraId="457ED8BA" w14:textId="77777777" w:rsidTr="0001636D">
        <w:tblPrEx>
          <w:tblW w:w="9170" w:type="dxa"/>
          <w:jc w:val="center"/>
          <w:tblLayout w:type="fixed"/>
          <w:tblLook w:val="04A0"/>
        </w:tblPrEx>
        <w:trPr>
          <w:cantSplit/>
          <w:trHeight w:val="20"/>
          <w:jc w:val="center"/>
        </w:trPr>
        <w:tc>
          <w:tcPr>
            <w:tcW w:w="1530" w:type="dxa"/>
            <w:shd w:val="clear" w:color="auto" w:fill="F1AD7A" w:themeFill="accent2" w:themeFillTint="99"/>
            <w:noWrap/>
          </w:tcPr>
          <w:p w:rsidR="005A6AF4" w:rsidRPr="00B50EA2" w:rsidP="00CB1C05" w14:paraId="0053FCE6" w14:textId="77777777">
            <w:pPr>
              <w:pStyle w:val="LTableTextAbt"/>
            </w:pPr>
            <w:r w:rsidRPr="00B50EA2">
              <w:t>CRC</w:t>
            </w:r>
          </w:p>
        </w:tc>
        <w:tc>
          <w:tcPr>
            <w:tcW w:w="3595" w:type="dxa"/>
            <w:shd w:val="clear" w:color="auto" w:fill="F1AD7A" w:themeFill="accent2" w:themeFillTint="99"/>
            <w:noWrap/>
          </w:tcPr>
          <w:p w:rsidR="005A6AF4" w:rsidRPr="00B50EA2" w:rsidP="00CB1C05" w14:paraId="3119AC3E" w14:textId="77777777">
            <w:pPr>
              <w:pStyle w:val="LTableTextAbt"/>
            </w:pPr>
            <w:r w:rsidRPr="00B50EA2">
              <w:t>Lectra Clean Heavy Duty Energized Electrical Parts Degreaser</w:t>
            </w:r>
          </w:p>
        </w:tc>
        <w:tc>
          <w:tcPr>
            <w:tcW w:w="1975" w:type="dxa"/>
            <w:shd w:val="clear" w:color="auto" w:fill="F1AD7A" w:themeFill="accent2" w:themeFillTint="99"/>
            <w:noWrap/>
          </w:tcPr>
          <w:p w:rsidR="005A6AF4" w:rsidRPr="00B50EA2" w:rsidP="00CB1C05" w14:paraId="40F19234" w14:textId="77777777">
            <w:pPr>
              <w:pStyle w:val="LTableTextAbt"/>
            </w:pPr>
            <w:r w:rsidRPr="00B50EA2">
              <w:t>None</w:t>
            </w:r>
          </w:p>
        </w:tc>
        <w:tc>
          <w:tcPr>
            <w:tcW w:w="2070" w:type="dxa"/>
            <w:shd w:val="clear" w:color="auto" w:fill="F1AD7A" w:themeFill="accent2" w:themeFillTint="99"/>
            <w:noWrap/>
          </w:tcPr>
          <w:p w:rsidR="005A6AF4" w:rsidRPr="00B50EA2" w:rsidP="00CB1C05" w14:paraId="0E82A84A" w14:textId="77777777">
            <w:pPr>
              <w:pStyle w:val="LTableTextAbt"/>
            </w:pPr>
            <w:r w:rsidRPr="00B50EA2">
              <w:t>Non-flammable</w:t>
            </w:r>
          </w:p>
        </w:tc>
      </w:tr>
      <w:tr w14:paraId="36BC7B3A" w14:textId="77777777" w:rsidTr="0001636D">
        <w:tblPrEx>
          <w:tblW w:w="9170" w:type="dxa"/>
          <w:jc w:val="center"/>
          <w:tblLayout w:type="fixed"/>
          <w:tblLook w:val="04A0"/>
        </w:tblPrEx>
        <w:trPr>
          <w:cantSplit/>
          <w:trHeight w:val="20"/>
          <w:jc w:val="center"/>
        </w:trPr>
        <w:tc>
          <w:tcPr>
            <w:tcW w:w="1530" w:type="dxa"/>
            <w:shd w:val="clear" w:color="auto" w:fill="F1AD7A" w:themeFill="accent2" w:themeFillTint="99"/>
            <w:noWrap/>
          </w:tcPr>
          <w:p w:rsidR="005A6AF4" w:rsidRPr="00B50EA2" w:rsidP="00CB1C05" w14:paraId="2E4D3A1A" w14:textId="77777777">
            <w:pPr>
              <w:pStyle w:val="LTableTextAbt"/>
            </w:pPr>
            <w:r w:rsidRPr="00B50EA2">
              <w:t>CRC</w:t>
            </w:r>
          </w:p>
        </w:tc>
        <w:tc>
          <w:tcPr>
            <w:tcW w:w="3595" w:type="dxa"/>
            <w:shd w:val="clear" w:color="auto" w:fill="F1AD7A" w:themeFill="accent2" w:themeFillTint="99"/>
            <w:noWrap/>
          </w:tcPr>
          <w:p w:rsidR="005A6AF4" w:rsidRPr="00B50EA2" w:rsidP="00CB1C05" w14:paraId="63BACBD0" w14:textId="77777777">
            <w:pPr>
              <w:pStyle w:val="LTableTextAbt"/>
            </w:pPr>
            <w:r w:rsidRPr="00B50EA2">
              <w:t>Electrical Parts Cleaner</w:t>
            </w:r>
          </w:p>
        </w:tc>
        <w:tc>
          <w:tcPr>
            <w:tcW w:w="1975" w:type="dxa"/>
            <w:shd w:val="clear" w:color="auto" w:fill="F1AD7A" w:themeFill="accent2" w:themeFillTint="99"/>
            <w:noWrap/>
          </w:tcPr>
          <w:p w:rsidR="005A6AF4" w:rsidRPr="00B50EA2" w:rsidP="00CB1C05" w14:paraId="1029D8A3" w14:textId="77777777">
            <w:pPr>
              <w:pStyle w:val="LTableTextAbt"/>
            </w:pPr>
            <w:r w:rsidRPr="00B50EA2">
              <w:t>None</w:t>
            </w:r>
          </w:p>
        </w:tc>
        <w:tc>
          <w:tcPr>
            <w:tcW w:w="2070" w:type="dxa"/>
            <w:shd w:val="clear" w:color="auto" w:fill="F1AD7A" w:themeFill="accent2" w:themeFillTint="99"/>
            <w:noWrap/>
          </w:tcPr>
          <w:p w:rsidR="005A6AF4" w:rsidRPr="00B50EA2" w:rsidP="00CB1C05" w14:paraId="3068922C" w14:textId="77777777">
            <w:pPr>
              <w:pStyle w:val="LTableTextAbt"/>
            </w:pPr>
            <w:r w:rsidRPr="00B50EA2">
              <w:t>Non-flammable</w:t>
            </w:r>
          </w:p>
        </w:tc>
      </w:tr>
      <w:tr w14:paraId="5C47DDFC" w14:textId="77777777" w:rsidTr="0001636D">
        <w:tblPrEx>
          <w:tblW w:w="9170" w:type="dxa"/>
          <w:jc w:val="center"/>
          <w:tblLayout w:type="fixed"/>
          <w:tblLook w:val="04A0"/>
        </w:tblPrEx>
        <w:trPr>
          <w:cantSplit/>
          <w:trHeight w:val="20"/>
          <w:jc w:val="center"/>
        </w:trPr>
        <w:tc>
          <w:tcPr>
            <w:tcW w:w="1530" w:type="dxa"/>
            <w:shd w:val="clear" w:color="auto" w:fill="BFBFBF" w:themeFill="background1" w:themeFillShade="BF"/>
            <w:noWrap/>
          </w:tcPr>
          <w:p w:rsidR="005A6AF4" w:rsidRPr="00B50EA2" w:rsidP="00CB1C05" w14:paraId="77D0205B" w14:textId="77777777">
            <w:pPr>
              <w:pStyle w:val="LTableTextAbt"/>
            </w:pPr>
            <w:r w:rsidRPr="009A7ABE">
              <w:t>Berryman</w:t>
            </w:r>
          </w:p>
        </w:tc>
        <w:tc>
          <w:tcPr>
            <w:tcW w:w="3595" w:type="dxa"/>
            <w:shd w:val="clear" w:color="auto" w:fill="BFBFBF" w:themeFill="background1" w:themeFillShade="BF"/>
            <w:noWrap/>
          </w:tcPr>
          <w:p w:rsidR="005A6AF4" w:rsidRPr="00B50EA2" w:rsidP="00CB1C05" w14:paraId="06763D6C" w14:textId="77777777">
            <w:pPr>
              <w:pStyle w:val="LTableTextAbt"/>
            </w:pPr>
            <w:r w:rsidRPr="009A7ABE">
              <w:t>Energized Electrical Parts Cleaner</w:t>
            </w:r>
          </w:p>
        </w:tc>
        <w:tc>
          <w:tcPr>
            <w:tcW w:w="1975" w:type="dxa"/>
            <w:shd w:val="clear" w:color="auto" w:fill="BFBFBF" w:themeFill="background1" w:themeFillShade="BF"/>
            <w:noWrap/>
          </w:tcPr>
          <w:p w:rsidR="005A6AF4" w:rsidRPr="00B50EA2" w:rsidP="00CB1C05" w14:paraId="011EFD2E" w14:textId="77777777">
            <w:pPr>
              <w:pStyle w:val="LTableTextAbt"/>
            </w:pPr>
            <w:r w:rsidRPr="009A7ABE">
              <w:t>None</w:t>
            </w:r>
          </w:p>
        </w:tc>
        <w:tc>
          <w:tcPr>
            <w:tcW w:w="2070" w:type="dxa"/>
            <w:shd w:val="clear" w:color="auto" w:fill="BFBFBF" w:themeFill="background1" w:themeFillShade="BF"/>
            <w:noWrap/>
          </w:tcPr>
          <w:p w:rsidR="005A6AF4" w:rsidRPr="00B50EA2" w:rsidP="00CB1C05" w14:paraId="1CE36FE1" w14:textId="77777777">
            <w:pPr>
              <w:pStyle w:val="LTableTextAbt"/>
            </w:pPr>
            <w:r w:rsidRPr="009A7ABE">
              <w:t>Non-flammable</w:t>
            </w:r>
          </w:p>
        </w:tc>
      </w:tr>
      <w:tr w14:paraId="5D033D4B" w14:textId="77777777" w:rsidTr="0001636D">
        <w:tblPrEx>
          <w:tblW w:w="9170" w:type="dxa"/>
          <w:jc w:val="center"/>
          <w:tblLayout w:type="fixed"/>
          <w:tblLook w:val="04A0"/>
        </w:tblPrEx>
        <w:trPr>
          <w:cantSplit/>
          <w:trHeight w:val="20"/>
          <w:jc w:val="center"/>
        </w:trPr>
        <w:tc>
          <w:tcPr>
            <w:tcW w:w="1530" w:type="dxa"/>
            <w:noWrap/>
          </w:tcPr>
          <w:p w:rsidR="005A6AF4" w:rsidRPr="00B50EA2" w:rsidP="00CB1C05" w14:paraId="4C1BEA52" w14:textId="77777777">
            <w:pPr>
              <w:pStyle w:val="LTableTextAbt"/>
            </w:pPr>
            <w:r w:rsidRPr="00B50EA2">
              <w:t>Chemtronics</w:t>
            </w:r>
          </w:p>
        </w:tc>
        <w:tc>
          <w:tcPr>
            <w:tcW w:w="3595" w:type="dxa"/>
            <w:noWrap/>
          </w:tcPr>
          <w:p w:rsidR="005A6AF4" w:rsidRPr="00B50EA2" w:rsidP="00CB1C05" w14:paraId="65F91ECF" w14:textId="77777777">
            <w:pPr>
              <w:pStyle w:val="LTableTextAbt"/>
            </w:pPr>
            <w:r w:rsidRPr="00B50EA2">
              <w:t>Pow-R-Wash CZ</w:t>
            </w:r>
          </w:p>
        </w:tc>
        <w:tc>
          <w:tcPr>
            <w:tcW w:w="1975" w:type="dxa"/>
            <w:noWrap/>
          </w:tcPr>
          <w:p w:rsidR="005A6AF4" w:rsidRPr="00B50EA2" w:rsidP="00CB1C05" w14:paraId="211FCEEE" w14:textId="77777777">
            <w:pPr>
              <w:pStyle w:val="LTableTextAbt"/>
            </w:pPr>
            <w:r w:rsidRPr="00B50EA2">
              <w:t>None</w:t>
            </w:r>
          </w:p>
        </w:tc>
        <w:tc>
          <w:tcPr>
            <w:tcW w:w="2070" w:type="dxa"/>
            <w:noWrap/>
          </w:tcPr>
          <w:p w:rsidR="005A6AF4" w:rsidRPr="00B50EA2" w:rsidP="00CB1C05" w14:paraId="5C52513B" w14:textId="77777777">
            <w:pPr>
              <w:pStyle w:val="LTableTextAbt"/>
            </w:pPr>
            <w:r w:rsidRPr="00B50EA2">
              <w:t>Non-flammable</w:t>
            </w:r>
          </w:p>
        </w:tc>
      </w:tr>
      <w:tr w14:paraId="327456D1" w14:textId="77777777" w:rsidTr="0001636D">
        <w:tblPrEx>
          <w:tblW w:w="9170" w:type="dxa"/>
          <w:jc w:val="center"/>
          <w:tblLayout w:type="fixed"/>
          <w:tblLook w:val="04A0"/>
        </w:tblPrEx>
        <w:trPr>
          <w:cantSplit/>
          <w:trHeight w:val="20"/>
          <w:jc w:val="center"/>
        </w:trPr>
        <w:tc>
          <w:tcPr>
            <w:tcW w:w="1530" w:type="dxa"/>
            <w:noWrap/>
          </w:tcPr>
          <w:p w:rsidR="005A6AF4" w:rsidRPr="00B50EA2" w:rsidP="00CB1C05" w14:paraId="60533F8F" w14:textId="77777777">
            <w:pPr>
              <w:pStyle w:val="LTableTextAbt"/>
            </w:pPr>
            <w:r w:rsidRPr="00B50EA2">
              <w:t>Chemtronics</w:t>
            </w:r>
          </w:p>
        </w:tc>
        <w:tc>
          <w:tcPr>
            <w:tcW w:w="3595" w:type="dxa"/>
            <w:noWrap/>
          </w:tcPr>
          <w:p w:rsidR="005A6AF4" w:rsidRPr="00B50EA2" w:rsidP="00CB1C05" w14:paraId="74BA3E91" w14:textId="77777777">
            <w:pPr>
              <w:pStyle w:val="LTableTextAbt"/>
            </w:pPr>
            <w:r w:rsidRPr="00B50EA2">
              <w:t>Pow-R-Wash Delta</w:t>
            </w:r>
          </w:p>
        </w:tc>
        <w:tc>
          <w:tcPr>
            <w:tcW w:w="1975" w:type="dxa"/>
            <w:noWrap/>
          </w:tcPr>
          <w:p w:rsidR="005A6AF4" w:rsidRPr="00B50EA2" w:rsidP="00CB1C05" w14:paraId="27FF36EA" w14:textId="77777777">
            <w:pPr>
              <w:pStyle w:val="LTableTextAbt"/>
            </w:pPr>
            <w:r w:rsidRPr="00B50EA2">
              <w:t>&gt;199.9</w:t>
            </w:r>
            <w:r w:rsidR="008147D0">
              <w:t xml:space="preserve"> °F</w:t>
            </w:r>
            <w:r w:rsidRPr="00B50EA2">
              <w:t xml:space="preserve"> (&gt;93.3</w:t>
            </w:r>
            <w:r w:rsidR="008147D0">
              <w:t xml:space="preserve"> °C</w:t>
            </w:r>
            <w:r w:rsidRPr="00B50EA2">
              <w:t>)</w:t>
            </w:r>
          </w:p>
        </w:tc>
        <w:tc>
          <w:tcPr>
            <w:tcW w:w="2070" w:type="dxa"/>
            <w:noWrap/>
          </w:tcPr>
          <w:p w:rsidR="005A6AF4" w:rsidRPr="00B50EA2" w:rsidP="00CB1C05" w14:paraId="04EA7AC4" w14:textId="77777777">
            <w:pPr>
              <w:pStyle w:val="LTableTextAbt"/>
            </w:pPr>
            <w:r w:rsidRPr="00B50EA2">
              <w:t>Non-flammable</w:t>
            </w:r>
          </w:p>
        </w:tc>
      </w:tr>
      <w:tr w14:paraId="347B89B8" w14:textId="77777777" w:rsidTr="0001636D">
        <w:tblPrEx>
          <w:tblW w:w="9170" w:type="dxa"/>
          <w:jc w:val="center"/>
          <w:tblLayout w:type="fixed"/>
          <w:tblLook w:val="04A0"/>
        </w:tblPrEx>
        <w:trPr>
          <w:cantSplit/>
          <w:trHeight w:val="20"/>
          <w:jc w:val="center"/>
        </w:trPr>
        <w:tc>
          <w:tcPr>
            <w:tcW w:w="9170" w:type="dxa"/>
            <w:gridSpan w:val="4"/>
            <w:noWrap/>
          </w:tcPr>
          <w:p w:rsidR="005A6AF4" w:rsidRPr="00B50EA2" w:rsidP="00CB1C05" w14:paraId="343370CF" w14:textId="77777777">
            <w:pPr>
              <w:pStyle w:val="LTableTextAbt"/>
            </w:pPr>
            <w:r w:rsidRPr="00E95801">
              <w:t xml:space="preserve">Note: Orange shaded rows indicate products that contain </w:t>
            </w:r>
            <w:r w:rsidR="00843813">
              <w:t>PCE</w:t>
            </w:r>
            <w:r w:rsidRPr="00E95801">
              <w:t>. Grey shaded rows indicate products that contain another one of the first 10 TSCA work plan chemicals.</w:t>
            </w:r>
          </w:p>
        </w:tc>
      </w:tr>
    </w:tbl>
    <w:p w:rsidR="005A6AF4" w:rsidRPr="00B50EA2" w:rsidP="00CB1C05" w14:paraId="025F2D7E" w14:textId="77777777"/>
    <w:p w:rsidR="005A6AF4" w:rsidRPr="00B50EA2" w:rsidP="00CB1C05" w14:paraId="1860DF7E" w14:textId="77777777">
      <w:pPr>
        <w:pStyle w:val="Heading3"/>
      </w:pPr>
      <w:bookmarkStart w:id="534" w:name="_Toc111035553"/>
      <w:bookmarkStart w:id="535" w:name="_Toc114061942"/>
      <w:r w:rsidRPr="00B50EA2">
        <w:t>Pricing and Customer Reviews</w:t>
      </w:r>
      <w:bookmarkEnd w:id="534"/>
      <w:bookmarkEnd w:id="535"/>
    </w:p>
    <w:p w:rsidR="005A6AF4" w:rsidRPr="00B50EA2" w:rsidP="00CB1C05" w14:paraId="576A9866" w14:textId="77777777">
      <w:pPr>
        <w:pStyle w:val="BodyText"/>
      </w:pPr>
      <w:r w:rsidRPr="00B50EA2">
        <w:t xml:space="preserve">EPA accessed pricing and customer review information on publicly available websites in August and May 2022 and summarized the findings in </w:t>
      </w:r>
      <w:r w:rsidRPr="00B50EA2">
        <w:fldChar w:fldCharType="begin" w:fldLock="1"/>
      </w:r>
      <w:r w:rsidRPr="00B50EA2">
        <w:instrText xml:space="preserve"> REF _Ref106708182 \h  \* MERGEFORMAT </w:instrText>
      </w:r>
      <w:r w:rsidRPr="00B50EA2">
        <w:fldChar w:fldCharType="separate"/>
      </w:r>
      <w:r w:rsidRPr="00B50EA2" w:rsidR="0092222B">
        <w:t xml:space="preserve">Table </w:t>
      </w:r>
      <w:r w:rsidR="0092222B">
        <w:rPr>
          <w:noProof/>
        </w:rPr>
        <w:t>5</w:t>
      </w:r>
      <w:r w:rsidR="0092222B">
        <w:rPr>
          <w:noProof/>
        </w:rPr>
        <w:noBreakHyphen/>
        <w:t>53</w:t>
      </w:r>
      <w:r w:rsidRPr="00B50EA2">
        <w:fldChar w:fldCharType="end"/>
      </w:r>
      <w:r w:rsidRPr="00B50EA2">
        <w:t xml:space="preserve">. To assist in comparing prices across various products and product sizes, the prices were normalized to price per ounce. Pricing for products containing </w:t>
      </w:r>
      <w:r w:rsidR="00843813">
        <w:t>PCE</w:t>
      </w:r>
      <w:r w:rsidRPr="00B50EA2">
        <w:t xml:space="preserve"> or trichloroethylene ranged from $0.57 (Energized Electrical Parts Cleaner) to $2.31 per ounce (Lectra Clean Heavy Duty Energized Electrical Parts Degreaser). Pricing for alternative products ranged from $2.74 (Pow-R-Wash Delta) to $5.63 (Pow-R-Wash CZ) per ounce. The price range for alternative products was higher than the price range for products containing</w:t>
      </w:r>
      <w:r w:rsidR="00646B0A">
        <w:t xml:space="preserve"> PCE</w:t>
      </w:r>
      <w:r w:rsidRPr="00B50EA2">
        <w:t>.</w:t>
      </w:r>
    </w:p>
    <w:p w:rsidR="005A6AF4" w:rsidRPr="00B50EA2" w:rsidP="00CB1C05" w14:paraId="2F6577AB" w14:textId="77777777">
      <w:pPr>
        <w:pStyle w:val="BodyText"/>
      </w:pPr>
      <w:r w:rsidRPr="00B50EA2">
        <w:t>It was not possible</w:t>
      </w:r>
      <w:r w:rsidRPr="00B50EA2" w:rsidR="00035D56">
        <w:t xml:space="preserve"> </w:t>
      </w:r>
      <w:r w:rsidRPr="00B50EA2">
        <w:t xml:space="preserve">to compare customer satisfaction between products containing </w:t>
      </w:r>
      <w:r w:rsidR="00843813">
        <w:t>PCE</w:t>
      </w:r>
      <w:r w:rsidRPr="00B50EA2">
        <w:t xml:space="preserve"> or trichloroethylene and alternative products, as only two products, both containing </w:t>
      </w:r>
      <w:r w:rsidR="00843813">
        <w:t>PCE</w:t>
      </w:r>
      <w:r w:rsidRPr="00B50EA2">
        <w:t xml:space="preserve"> or trichloroethylene</w:t>
      </w:r>
      <w:r w:rsidR="00646B0A">
        <w:t>,</w:t>
      </w:r>
      <w:r w:rsidRPr="00B50EA2">
        <w:t xml:space="preserve"> had customer review information. Electrical Parts Cleaner had an average rating of 4.3, and Energized Electrical Parts Cleaner had a rating of 5 (product had fewer than 10 reviews). </w:t>
      </w:r>
    </w:p>
    <w:tbl>
      <w:tblPr>
        <w:tblW w:w="9885" w:type="dxa"/>
        <w:jc w:val="center"/>
        <w:tblLayout w:type="fixed"/>
        <w:tblLook w:val="04A0"/>
      </w:tblPr>
      <w:tblGrid>
        <w:gridCol w:w="1345"/>
        <w:gridCol w:w="1980"/>
        <w:gridCol w:w="3330"/>
        <w:gridCol w:w="900"/>
        <w:gridCol w:w="1165"/>
        <w:gridCol w:w="1165"/>
      </w:tblGrid>
      <w:tr w14:paraId="13FDD1B1" w14:textId="77777777" w:rsidTr="0001636D">
        <w:tblPrEx>
          <w:tblW w:w="9885" w:type="dxa"/>
          <w:jc w:val="center"/>
          <w:tblLayout w:type="fixed"/>
          <w:tblLook w:val="04A0"/>
        </w:tblPrEx>
        <w:trPr>
          <w:cantSplit/>
          <w:trHeight w:val="20"/>
          <w:tblHeader/>
          <w:jc w:val="center"/>
        </w:trPr>
        <w:tc>
          <w:tcPr>
            <w:tcW w:w="9885" w:type="dxa"/>
            <w:gridSpan w:val="6"/>
            <w:tcBorders>
              <w:bottom w:val="single" w:sz="4" w:space="0" w:color="auto"/>
            </w:tcBorders>
            <w:shd w:val="clear" w:color="auto" w:fill="auto"/>
            <w:noWrap/>
          </w:tcPr>
          <w:p w:rsidR="005A6AF4" w:rsidRPr="00B50EA2" w:rsidP="00CB1C05" w14:paraId="62ACA333" w14:textId="77777777">
            <w:pPr>
              <w:pStyle w:val="TableTitleA"/>
              <w:rPr>
                <w:sz w:val="21"/>
                <w:szCs w:val="21"/>
              </w:rPr>
            </w:pPr>
            <w:bookmarkStart w:id="536" w:name="_Ref106708182"/>
            <w:bookmarkStart w:id="537" w:name="_Toc107219226"/>
            <w:bookmarkStart w:id="538" w:name="_Toc121142599"/>
            <w:bookmarkStart w:id="539" w:name="_Toc165379593"/>
            <w:r w:rsidRPr="00B50EA2">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3</w:t>
            </w:r>
            <w:r w:rsidR="00BC4B5D">
              <w:rPr>
                <w:noProof/>
              </w:rPr>
              <w:fldChar w:fldCharType="end"/>
            </w:r>
            <w:bookmarkEnd w:id="536"/>
            <w:r w:rsidRPr="00B50EA2">
              <w:t xml:space="preserve">: Pricing and </w:t>
            </w:r>
            <w:r w:rsidRPr="00B50EA2" w:rsidR="00646B0A">
              <w:t xml:space="preserve">Customer Review Information </w:t>
            </w:r>
            <w:r w:rsidRPr="00B50EA2">
              <w:t xml:space="preserve">for </w:t>
            </w:r>
            <w:r w:rsidRPr="00B50EA2" w:rsidR="00646B0A">
              <w:t xml:space="preserve">Energized Electrical Equipment Degreasers Based </w:t>
            </w:r>
            <w:r w:rsidRPr="00B50EA2">
              <w:t xml:space="preserve">on </w:t>
            </w:r>
            <w:r w:rsidRPr="00B50EA2" w:rsidR="00646B0A">
              <w:t xml:space="preserve">Manufacturer </w:t>
            </w:r>
            <w:r w:rsidRPr="00B50EA2">
              <w:t xml:space="preserve">and </w:t>
            </w:r>
            <w:r w:rsidRPr="00B50EA2" w:rsidR="00646B0A">
              <w:t>Retailer Web Pages</w:t>
            </w:r>
            <w:bookmarkEnd w:id="537"/>
            <w:bookmarkEnd w:id="538"/>
            <w:bookmarkEnd w:id="539"/>
          </w:p>
        </w:tc>
      </w:tr>
      <w:tr w14:paraId="5ADD650C" w14:textId="77777777" w:rsidTr="0001636D">
        <w:tblPrEx>
          <w:tblW w:w="9885" w:type="dxa"/>
          <w:jc w:val="center"/>
          <w:tblLayout w:type="fixed"/>
          <w:tblLook w:val="04A0"/>
        </w:tblPrEx>
        <w:trPr>
          <w:cantSplit/>
          <w:trHeight w:val="20"/>
          <w:tblHeader/>
          <w:jc w:val="cent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5A6AF4" w:rsidRPr="00B50EA2" w:rsidP="00CB1C05" w14:paraId="0B6237F0" w14:textId="77777777">
            <w:pPr>
              <w:pStyle w:val="TableSubtitle"/>
            </w:pPr>
            <w:r w:rsidRPr="00B50EA2">
              <w:t>Supplier</w:t>
            </w:r>
          </w:p>
        </w:tc>
        <w:tc>
          <w:tcPr>
            <w:tcW w:w="1980" w:type="dxa"/>
            <w:tcBorders>
              <w:top w:val="single" w:sz="4" w:space="0" w:color="auto"/>
              <w:left w:val="nil"/>
              <w:bottom w:val="single" w:sz="4" w:space="0" w:color="auto"/>
              <w:right w:val="single" w:sz="4" w:space="0" w:color="auto"/>
            </w:tcBorders>
            <w:shd w:val="clear" w:color="auto" w:fill="48A9C5"/>
            <w:noWrap/>
            <w:hideMark/>
          </w:tcPr>
          <w:p w:rsidR="005A6AF4" w:rsidRPr="00B50EA2" w:rsidP="00CB1C05" w14:paraId="5208B459" w14:textId="77777777">
            <w:pPr>
              <w:pStyle w:val="TableSubtitle"/>
            </w:pPr>
            <w:r w:rsidRPr="00B50EA2">
              <w:t>Product</w:t>
            </w:r>
          </w:p>
        </w:tc>
        <w:tc>
          <w:tcPr>
            <w:tcW w:w="3330" w:type="dxa"/>
            <w:tcBorders>
              <w:top w:val="single" w:sz="4" w:space="0" w:color="auto"/>
              <w:left w:val="nil"/>
              <w:bottom w:val="single" w:sz="4" w:space="0" w:color="auto"/>
              <w:right w:val="single" w:sz="4" w:space="0" w:color="auto"/>
            </w:tcBorders>
            <w:shd w:val="clear" w:color="auto" w:fill="48A9C5"/>
            <w:noWrap/>
            <w:hideMark/>
          </w:tcPr>
          <w:p w:rsidR="005A6AF4" w:rsidRPr="00B50EA2" w:rsidP="00CB1C05" w14:paraId="32FBA315" w14:textId="77777777">
            <w:pPr>
              <w:pStyle w:val="TableSubtitle"/>
            </w:pPr>
            <w:r w:rsidRPr="00B50EA2">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5A6AF4" w:rsidRPr="00B50EA2" w:rsidP="00CB1C05" w14:paraId="7AAC33EB" w14:textId="77777777">
            <w:pPr>
              <w:pStyle w:val="TableSubtitle"/>
            </w:pPr>
            <w:r w:rsidRPr="00B50EA2">
              <w:t>Price per ounce</w:t>
            </w:r>
          </w:p>
        </w:tc>
        <w:tc>
          <w:tcPr>
            <w:tcW w:w="1165" w:type="dxa"/>
            <w:tcBorders>
              <w:top w:val="single" w:sz="4" w:space="0" w:color="auto"/>
              <w:left w:val="nil"/>
              <w:bottom w:val="single" w:sz="4" w:space="0" w:color="auto"/>
              <w:right w:val="single" w:sz="4" w:space="0" w:color="auto"/>
            </w:tcBorders>
            <w:shd w:val="clear" w:color="auto" w:fill="48A9C5"/>
            <w:hideMark/>
          </w:tcPr>
          <w:p w:rsidR="005A6AF4" w:rsidRPr="00B50EA2" w:rsidP="00CB1C05" w14:paraId="3B50AFAA" w14:textId="77777777">
            <w:pPr>
              <w:pStyle w:val="TableSubtitle"/>
            </w:pPr>
            <w:r w:rsidRPr="00B50EA2">
              <w:t>Customer ratings (out of 5)</w:t>
            </w:r>
          </w:p>
        </w:tc>
        <w:tc>
          <w:tcPr>
            <w:tcW w:w="1165" w:type="dxa"/>
            <w:tcBorders>
              <w:top w:val="single" w:sz="4" w:space="0" w:color="auto"/>
              <w:left w:val="nil"/>
              <w:bottom w:val="single" w:sz="4" w:space="0" w:color="auto"/>
              <w:right w:val="single" w:sz="4" w:space="0" w:color="auto"/>
            </w:tcBorders>
            <w:shd w:val="clear" w:color="auto" w:fill="48A9C5"/>
          </w:tcPr>
          <w:p w:rsidR="005A6AF4" w:rsidRPr="00B50EA2" w:rsidP="00CB1C05" w14:paraId="216FD8D0" w14:textId="77777777">
            <w:pPr>
              <w:pStyle w:val="TableSubtitle"/>
            </w:pPr>
            <w:r w:rsidRPr="00B50EA2">
              <w:t xml:space="preserve">Number of customer reviews </w:t>
            </w:r>
          </w:p>
        </w:tc>
      </w:tr>
      <w:tr w14:paraId="0F67B7DA" w14:textId="77777777" w:rsidTr="0001636D">
        <w:tblPrEx>
          <w:tblW w:w="988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5A6AF4" w:rsidRPr="00B50EA2" w:rsidP="00CB1C05" w14:paraId="7A7A741E" w14:textId="77777777">
            <w:pPr>
              <w:pStyle w:val="LTableTextAbt"/>
            </w:pPr>
            <w:r w:rsidRPr="00B50EA2">
              <w:t>CRC</w:t>
            </w:r>
          </w:p>
        </w:tc>
        <w:tc>
          <w:tcPr>
            <w:tcW w:w="1980"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46C59F48" w14:textId="77777777">
            <w:pPr>
              <w:pStyle w:val="LTableTextAbt"/>
            </w:pPr>
            <w:r w:rsidRPr="00B50EA2">
              <w:t>Lectra Clean Heavy Duty Energized Electrical Parts Degreaser</w:t>
            </w:r>
          </w:p>
        </w:tc>
        <w:tc>
          <w:tcPr>
            <w:tcW w:w="3330"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267C54B7" w14:textId="77777777">
            <w:pPr>
              <w:pStyle w:val="LTableTextAbt"/>
            </w:pPr>
            <w:hyperlink r:id="rId127" w:history="1">
              <w:r w:rsidRPr="00B50EA2" w:rsidR="004F366B">
                <w:t>https://www.amazon.com/CRC-02020CS-Energized-Electrical-Degreaser/dp/B01MYFCVIO</w:t>
              </w:r>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5A6AF4" w:rsidRPr="00B50EA2" w:rsidP="00CB1C05" w14:paraId="0ACAB5DE" w14:textId="77777777">
            <w:pPr>
              <w:pStyle w:val="CTableTextAbt"/>
            </w:pPr>
            <w:r w:rsidRPr="00B50EA2">
              <w:t>$2.31</w:t>
            </w:r>
          </w:p>
        </w:tc>
        <w:tc>
          <w:tcPr>
            <w:tcW w:w="1165"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1DAFC0C5" w14:textId="77777777">
            <w:pPr>
              <w:pStyle w:val="CTableTextAbt"/>
            </w:pPr>
            <w:r w:rsidRPr="00B50EA2">
              <w:t>None</w:t>
            </w:r>
          </w:p>
        </w:tc>
        <w:tc>
          <w:tcPr>
            <w:tcW w:w="1165"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7A83051A" w14:textId="77777777">
            <w:pPr>
              <w:pStyle w:val="CTableTextAbt"/>
            </w:pPr>
            <w:r w:rsidRPr="00B50EA2">
              <w:t>None</w:t>
            </w:r>
          </w:p>
        </w:tc>
      </w:tr>
      <w:tr w14:paraId="33DEF1F3" w14:textId="77777777" w:rsidTr="0001636D">
        <w:tblPrEx>
          <w:tblW w:w="988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5A6AF4" w:rsidRPr="00B50EA2" w:rsidP="00CB1C05" w14:paraId="1904CDFC" w14:textId="77777777">
            <w:pPr>
              <w:pStyle w:val="LTableTextAbt"/>
            </w:pPr>
            <w:r w:rsidRPr="00B50EA2">
              <w:t>CRC</w:t>
            </w:r>
          </w:p>
        </w:tc>
        <w:tc>
          <w:tcPr>
            <w:tcW w:w="1980"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685F0154" w14:textId="77777777">
            <w:pPr>
              <w:pStyle w:val="LTableTextAbt"/>
            </w:pPr>
            <w:r w:rsidRPr="00B50EA2">
              <w:t>Electrical Parts Cleaner</w:t>
            </w:r>
          </w:p>
        </w:tc>
        <w:tc>
          <w:tcPr>
            <w:tcW w:w="3330"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1FC2E9FB" w14:textId="77777777">
            <w:pPr>
              <w:pStyle w:val="LTableTextAbt"/>
            </w:pPr>
            <w:hyperlink r:id="rId116" w:history="1">
              <w:r w:rsidRPr="00B50EA2" w:rsidR="004F366B">
                <w:t>https://www.amazon.com/CRC-Electrical-Liquid-Cleaner-Aerosol/dp/B000P1HKFW</w:t>
              </w:r>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5A6AF4" w:rsidRPr="00B50EA2" w:rsidP="00CB1C05" w14:paraId="1396FC55" w14:textId="77777777">
            <w:pPr>
              <w:pStyle w:val="CTableTextAbt"/>
            </w:pPr>
            <w:r w:rsidRPr="00B50EA2">
              <w:t>$0.96</w:t>
            </w:r>
          </w:p>
        </w:tc>
        <w:tc>
          <w:tcPr>
            <w:tcW w:w="1165"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225AFA8F" w14:textId="77777777">
            <w:pPr>
              <w:pStyle w:val="CTableTextAbt"/>
            </w:pPr>
            <w:r w:rsidRPr="00B50EA2">
              <w:t>4.3</w:t>
            </w:r>
          </w:p>
        </w:tc>
        <w:tc>
          <w:tcPr>
            <w:tcW w:w="1165" w:type="dxa"/>
            <w:tcBorders>
              <w:top w:val="nil"/>
              <w:left w:val="nil"/>
              <w:bottom w:val="single" w:sz="4" w:space="0" w:color="auto"/>
              <w:right w:val="single" w:sz="4" w:space="0" w:color="auto"/>
            </w:tcBorders>
            <w:shd w:val="clear" w:color="auto" w:fill="F1AD7A" w:themeFill="accent2" w:themeFillTint="99"/>
          </w:tcPr>
          <w:p w:rsidR="005A6AF4" w:rsidRPr="00B50EA2" w:rsidP="00CB1C05" w14:paraId="174B03D6" w14:textId="77777777">
            <w:pPr>
              <w:pStyle w:val="CTableTextAbt"/>
            </w:pPr>
            <w:r w:rsidRPr="00B50EA2">
              <w:t>55</w:t>
            </w:r>
          </w:p>
        </w:tc>
      </w:tr>
      <w:tr w14:paraId="7CEF69C5" w14:textId="77777777" w:rsidTr="0001636D">
        <w:tblPrEx>
          <w:tblW w:w="988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5A6AF4" w:rsidRPr="00B50EA2" w:rsidP="00CB1C05" w14:paraId="0AF4BC84" w14:textId="77777777">
            <w:pPr>
              <w:pStyle w:val="LTableTextAbt"/>
            </w:pPr>
            <w:r w:rsidRPr="009E37F1">
              <w:t>Berryman</w:t>
            </w:r>
          </w:p>
        </w:tc>
        <w:tc>
          <w:tcPr>
            <w:tcW w:w="1980" w:type="dxa"/>
            <w:tcBorders>
              <w:top w:val="nil"/>
              <w:left w:val="nil"/>
              <w:bottom w:val="single" w:sz="4" w:space="0" w:color="auto"/>
              <w:right w:val="single" w:sz="4" w:space="0" w:color="auto"/>
            </w:tcBorders>
            <w:shd w:val="clear" w:color="auto" w:fill="BFBFBF" w:themeFill="background1" w:themeFillShade="BF"/>
          </w:tcPr>
          <w:p w:rsidR="005A6AF4" w:rsidRPr="00B50EA2" w:rsidP="00CB1C05" w14:paraId="69F0C122" w14:textId="77777777">
            <w:pPr>
              <w:pStyle w:val="LTableTextAbt"/>
            </w:pPr>
            <w:r w:rsidRPr="009E37F1">
              <w:t>Energized Electrical Parts Cleaner</w:t>
            </w:r>
          </w:p>
        </w:tc>
        <w:tc>
          <w:tcPr>
            <w:tcW w:w="3330" w:type="dxa"/>
            <w:tcBorders>
              <w:top w:val="nil"/>
              <w:left w:val="nil"/>
              <w:bottom w:val="single" w:sz="4" w:space="0" w:color="auto"/>
              <w:right w:val="single" w:sz="4" w:space="0" w:color="auto"/>
            </w:tcBorders>
            <w:shd w:val="clear" w:color="auto" w:fill="BFBFBF" w:themeFill="background1" w:themeFillShade="BF"/>
          </w:tcPr>
          <w:p w:rsidR="005A6AF4" w:rsidP="00CB1C05" w14:paraId="542E237F" w14:textId="20769BA5">
            <w:pPr>
              <w:pStyle w:val="LTableTextAbt"/>
            </w:pPr>
            <w:r w:rsidRPr="004E651B">
              <w:t>https://www.amazon.com/Berryman-Products-1540-Energized-Electric/dp/B072JSKVD2</w:t>
            </w:r>
          </w:p>
        </w:tc>
        <w:tc>
          <w:tcPr>
            <w:tcW w:w="900" w:type="dxa"/>
            <w:tcBorders>
              <w:top w:val="nil"/>
              <w:left w:val="nil"/>
              <w:bottom w:val="single" w:sz="4" w:space="0" w:color="auto"/>
              <w:right w:val="single" w:sz="4" w:space="0" w:color="auto"/>
            </w:tcBorders>
            <w:shd w:val="clear" w:color="auto" w:fill="BFBFBF" w:themeFill="background1" w:themeFillShade="BF"/>
            <w:noWrap/>
          </w:tcPr>
          <w:p w:rsidR="005A6AF4" w:rsidRPr="00B50EA2" w:rsidP="00CB1C05" w14:paraId="0914996E" w14:textId="77777777">
            <w:pPr>
              <w:pStyle w:val="CTableTextAbt"/>
            </w:pPr>
            <w:r w:rsidRPr="00A249C9">
              <w:t>$0.57</w:t>
            </w:r>
          </w:p>
        </w:tc>
        <w:tc>
          <w:tcPr>
            <w:tcW w:w="1165" w:type="dxa"/>
            <w:tcBorders>
              <w:top w:val="nil"/>
              <w:left w:val="nil"/>
              <w:bottom w:val="single" w:sz="4" w:space="0" w:color="auto"/>
              <w:right w:val="single" w:sz="4" w:space="0" w:color="auto"/>
            </w:tcBorders>
            <w:shd w:val="clear" w:color="auto" w:fill="BFBFBF" w:themeFill="background1" w:themeFillShade="BF"/>
          </w:tcPr>
          <w:p w:rsidR="005A6AF4" w:rsidRPr="00B50EA2" w:rsidP="00CB1C05" w14:paraId="764EBFB7" w14:textId="77777777">
            <w:pPr>
              <w:pStyle w:val="CTableTextAbt"/>
            </w:pPr>
            <w:r w:rsidRPr="00A249C9">
              <w:t>5</w:t>
            </w:r>
          </w:p>
        </w:tc>
        <w:tc>
          <w:tcPr>
            <w:tcW w:w="1165" w:type="dxa"/>
            <w:tcBorders>
              <w:top w:val="nil"/>
              <w:left w:val="nil"/>
              <w:bottom w:val="single" w:sz="4" w:space="0" w:color="auto"/>
              <w:right w:val="single" w:sz="4" w:space="0" w:color="auto"/>
            </w:tcBorders>
            <w:shd w:val="clear" w:color="auto" w:fill="BFBFBF" w:themeFill="background1" w:themeFillShade="BF"/>
          </w:tcPr>
          <w:p w:rsidR="005A6AF4" w:rsidRPr="00B50EA2" w:rsidP="00CB1C05" w14:paraId="461DB682" w14:textId="77777777">
            <w:pPr>
              <w:pStyle w:val="CTableTextAbt"/>
            </w:pPr>
            <w:r w:rsidRPr="00A249C9">
              <w:t>4</w:t>
            </w:r>
          </w:p>
        </w:tc>
      </w:tr>
      <w:tr w14:paraId="7B64408D" w14:textId="77777777" w:rsidTr="0001636D">
        <w:tblPrEx>
          <w:tblW w:w="988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5A6AF4" w:rsidRPr="00B50EA2" w:rsidP="00CB1C05" w14:paraId="07B9B4E3" w14:textId="77777777">
            <w:pPr>
              <w:pStyle w:val="LTableTextAbt"/>
            </w:pPr>
            <w:r w:rsidRPr="00B50EA2">
              <w:t>Chemtronics</w:t>
            </w:r>
          </w:p>
        </w:tc>
        <w:tc>
          <w:tcPr>
            <w:tcW w:w="1980" w:type="dxa"/>
            <w:tcBorders>
              <w:top w:val="nil"/>
              <w:left w:val="nil"/>
              <w:bottom w:val="single" w:sz="4" w:space="0" w:color="auto"/>
              <w:right w:val="single" w:sz="4" w:space="0" w:color="auto"/>
            </w:tcBorders>
            <w:shd w:val="clear" w:color="auto" w:fill="auto"/>
          </w:tcPr>
          <w:p w:rsidR="005A6AF4" w:rsidRPr="00B50EA2" w:rsidP="00CB1C05" w14:paraId="7A5D27ED" w14:textId="77777777">
            <w:pPr>
              <w:pStyle w:val="LTableTextAbt"/>
            </w:pPr>
            <w:r w:rsidRPr="00B50EA2">
              <w:t>Pow-R-Wash CZ</w:t>
            </w:r>
          </w:p>
        </w:tc>
        <w:tc>
          <w:tcPr>
            <w:tcW w:w="3330" w:type="dxa"/>
            <w:tcBorders>
              <w:top w:val="nil"/>
              <w:left w:val="nil"/>
              <w:bottom w:val="single" w:sz="4" w:space="0" w:color="auto"/>
              <w:right w:val="single" w:sz="4" w:space="0" w:color="auto"/>
            </w:tcBorders>
            <w:shd w:val="clear" w:color="auto" w:fill="auto"/>
          </w:tcPr>
          <w:p w:rsidR="005A6AF4" w:rsidRPr="00B50EA2" w:rsidP="00CB1C05" w14:paraId="62D1A987" w14:textId="77777777">
            <w:pPr>
              <w:pStyle w:val="LTableTextAbt"/>
            </w:pPr>
            <w:hyperlink r:id="rId128" w:history="1">
              <w:r w:rsidRPr="00B50EA2" w:rsidR="004F366B">
                <w:t>https://www.chemtronics.com/pow-r-wash-cz</w:t>
              </w:r>
            </w:hyperlink>
          </w:p>
        </w:tc>
        <w:tc>
          <w:tcPr>
            <w:tcW w:w="900" w:type="dxa"/>
            <w:tcBorders>
              <w:top w:val="nil"/>
              <w:left w:val="nil"/>
              <w:bottom w:val="single" w:sz="4" w:space="0" w:color="auto"/>
              <w:right w:val="single" w:sz="4" w:space="0" w:color="auto"/>
            </w:tcBorders>
            <w:shd w:val="clear" w:color="auto" w:fill="auto"/>
            <w:noWrap/>
          </w:tcPr>
          <w:p w:rsidR="005A6AF4" w:rsidRPr="00B50EA2" w:rsidP="00CB1C05" w14:paraId="206198C1" w14:textId="77777777">
            <w:pPr>
              <w:pStyle w:val="CTableTextAbt"/>
            </w:pPr>
            <w:r w:rsidRPr="00B50EA2">
              <w:t>$5.63</w:t>
            </w:r>
          </w:p>
        </w:tc>
        <w:tc>
          <w:tcPr>
            <w:tcW w:w="1165" w:type="dxa"/>
            <w:tcBorders>
              <w:top w:val="nil"/>
              <w:left w:val="nil"/>
              <w:bottom w:val="single" w:sz="4" w:space="0" w:color="auto"/>
              <w:right w:val="single" w:sz="4" w:space="0" w:color="auto"/>
            </w:tcBorders>
            <w:shd w:val="clear" w:color="auto" w:fill="auto"/>
          </w:tcPr>
          <w:p w:rsidR="005A6AF4" w:rsidRPr="00B50EA2" w:rsidP="00CB1C05" w14:paraId="5B2DEF7D" w14:textId="77777777">
            <w:pPr>
              <w:pStyle w:val="CTableTextAbt"/>
            </w:pPr>
            <w:r w:rsidRPr="00B50EA2">
              <w:t>None</w:t>
            </w:r>
          </w:p>
        </w:tc>
        <w:tc>
          <w:tcPr>
            <w:tcW w:w="1165" w:type="dxa"/>
            <w:tcBorders>
              <w:top w:val="nil"/>
              <w:left w:val="nil"/>
              <w:bottom w:val="single" w:sz="4" w:space="0" w:color="auto"/>
              <w:right w:val="single" w:sz="4" w:space="0" w:color="auto"/>
            </w:tcBorders>
          </w:tcPr>
          <w:p w:rsidR="005A6AF4" w:rsidRPr="00B50EA2" w:rsidP="00CB1C05" w14:paraId="0C498447" w14:textId="77777777">
            <w:pPr>
              <w:pStyle w:val="CTableTextAbt"/>
            </w:pPr>
            <w:r w:rsidRPr="00B50EA2">
              <w:t>None</w:t>
            </w:r>
          </w:p>
        </w:tc>
      </w:tr>
      <w:tr w14:paraId="76894FF8" w14:textId="77777777" w:rsidTr="0001636D">
        <w:tblPrEx>
          <w:tblW w:w="988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5A6AF4" w:rsidRPr="00B50EA2" w:rsidP="00CB1C05" w14:paraId="500D5A3B" w14:textId="77777777">
            <w:pPr>
              <w:pStyle w:val="LTableTextAbt"/>
            </w:pPr>
            <w:r w:rsidRPr="00B50EA2">
              <w:t>Chemtronics</w:t>
            </w:r>
          </w:p>
        </w:tc>
        <w:tc>
          <w:tcPr>
            <w:tcW w:w="1980" w:type="dxa"/>
            <w:tcBorders>
              <w:top w:val="nil"/>
              <w:left w:val="nil"/>
              <w:bottom w:val="single" w:sz="4" w:space="0" w:color="auto"/>
              <w:right w:val="single" w:sz="4" w:space="0" w:color="auto"/>
            </w:tcBorders>
            <w:shd w:val="clear" w:color="auto" w:fill="auto"/>
          </w:tcPr>
          <w:p w:rsidR="005A6AF4" w:rsidRPr="00B50EA2" w:rsidP="00CB1C05" w14:paraId="2B4B70C3" w14:textId="77777777">
            <w:pPr>
              <w:pStyle w:val="LTableTextAbt"/>
            </w:pPr>
            <w:r w:rsidRPr="00B50EA2">
              <w:t>Pow-R-Wash Delta</w:t>
            </w:r>
          </w:p>
        </w:tc>
        <w:tc>
          <w:tcPr>
            <w:tcW w:w="3330" w:type="dxa"/>
            <w:tcBorders>
              <w:top w:val="nil"/>
              <w:left w:val="nil"/>
              <w:bottom w:val="single" w:sz="4" w:space="0" w:color="auto"/>
              <w:right w:val="single" w:sz="4" w:space="0" w:color="auto"/>
            </w:tcBorders>
            <w:shd w:val="clear" w:color="auto" w:fill="auto"/>
          </w:tcPr>
          <w:p w:rsidR="005A6AF4" w:rsidRPr="00B50EA2" w:rsidP="00CB1C05" w14:paraId="0831AED4" w14:textId="77777777">
            <w:pPr>
              <w:pStyle w:val="LTableTextAbt"/>
            </w:pPr>
            <w:hyperlink r:id="rId129" w:history="1">
              <w:r w:rsidRPr="00B50EA2" w:rsidR="004F366B">
                <w:t>https://www.chemtronics.com/pow-r-wash-delta-2</w:t>
              </w:r>
            </w:hyperlink>
          </w:p>
        </w:tc>
        <w:tc>
          <w:tcPr>
            <w:tcW w:w="900" w:type="dxa"/>
            <w:tcBorders>
              <w:top w:val="nil"/>
              <w:left w:val="nil"/>
              <w:bottom w:val="single" w:sz="4" w:space="0" w:color="auto"/>
              <w:right w:val="single" w:sz="4" w:space="0" w:color="auto"/>
            </w:tcBorders>
            <w:shd w:val="clear" w:color="auto" w:fill="auto"/>
            <w:noWrap/>
          </w:tcPr>
          <w:p w:rsidR="005A6AF4" w:rsidRPr="00B50EA2" w:rsidP="00CB1C05" w14:paraId="750CA127" w14:textId="77777777">
            <w:pPr>
              <w:pStyle w:val="CTableTextAbt"/>
            </w:pPr>
            <w:r w:rsidRPr="00B50EA2">
              <w:t>$2.74</w:t>
            </w:r>
          </w:p>
        </w:tc>
        <w:tc>
          <w:tcPr>
            <w:tcW w:w="1165" w:type="dxa"/>
            <w:tcBorders>
              <w:top w:val="nil"/>
              <w:left w:val="nil"/>
              <w:bottom w:val="single" w:sz="4" w:space="0" w:color="auto"/>
              <w:right w:val="single" w:sz="4" w:space="0" w:color="auto"/>
            </w:tcBorders>
            <w:shd w:val="clear" w:color="auto" w:fill="auto"/>
          </w:tcPr>
          <w:p w:rsidR="005A6AF4" w:rsidRPr="00B50EA2" w:rsidP="00CB1C05" w14:paraId="008F4078" w14:textId="77777777">
            <w:pPr>
              <w:pStyle w:val="CTableTextAbt"/>
            </w:pPr>
            <w:r w:rsidRPr="00B50EA2">
              <w:t>None</w:t>
            </w:r>
          </w:p>
        </w:tc>
        <w:tc>
          <w:tcPr>
            <w:tcW w:w="1165" w:type="dxa"/>
            <w:tcBorders>
              <w:top w:val="nil"/>
              <w:left w:val="nil"/>
              <w:bottom w:val="single" w:sz="4" w:space="0" w:color="auto"/>
              <w:right w:val="single" w:sz="4" w:space="0" w:color="auto"/>
            </w:tcBorders>
          </w:tcPr>
          <w:p w:rsidR="005A6AF4" w:rsidRPr="00B50EA2" w:rsidP="00CB1C05" w14:paraId="12A8F345" w14:textId="77777777">
            <w:pPr>
              <w:pStyle w:val="CTableTextAbt"/>
            </w:pPr>
            <w:r w:rsidRPr="00B50EA2">
              <w:t>None</w:t>
            </w:r>
          </w:p>
        </w:tc>
      </w:tr>
      <w:tr w14:paraId="4C80BE91" w14:textId="77777777" w:rsidTr="0001636D">
        <w:tblPrEx>
          <w:tblW w:w="9885" w:type="dxa"/>
          <w:jc w:val="center"/>
          <w:tblLayout w:type="fixed"/>
          <w:tblLook w:val="04A0"/>
        </w:tblPrEx>
        <w:trPr>
          <w:cantSplit/>
          <w:trHeight w:val="20"/>
          <w:jc w:val="center"/>
        </w:trPr>
        <w:tc>
          <w:tcPr>
            <w:tcW w:w="9885" w:type="dxa"/>
            <w:gridSpan w:val="6"/>
            <w:tcBorders>
              <w:top w:val="single" w:sz="4" w:space="0" w:color="auto"/>
              <w:left w:val="single" w:sz="4" w:space="0" w:color="auto"/>
              <w:bottom w:val="single" w:sz="4" w:space="0" w:color="auto"/>
              <w:right w:val="single" w:sz="4" w:space="0" w:color="auto"/>
            </w:tcBorders>
            <w:shd w:val="clear" w:color="auto" w:fill="auto"/>
          </w:tcPr>
          <w:p w:rsidR="005A6AF4" w:rsidRPr="00B50EA2" w:rsidP="00CB1C05" w14:paraId="0CCDC164" w14:textId="77777777">
            <w:pPr>
              <w:pStyle w:val="LTableTextAbt"/>
            </w:pPr>
            <w:r w:rsidRPr="00A10BCA">
              <w:t xml:space="preserve">Note: Orange shaded rows indicate products that contain </w:t>
            </w:r>
            <w:r w:rsidR="00843813">
              <w:t>PCE</w:t>
            </w:r>
            <w:r w:rsidRPr="00A10BCA">
              <w:t>. Grey shaded rows indicate products that contain another one of the first 10 TSCA work plan chemicals.</w:t>
            </w:r>
          </w:p>
        </w:tc>
      </w:tr>
    </w:tbl>
    <w:p w:rsidR="005A6AF4" w:rsidRPr="00B50EA2" w:rsidP="00CB1C05" w14:paraId="021BA515" w14:textId="77777777">
      <w:pPr>
        <w:rPr>
          <w:rFonts w:eastAsiaTheme="minorHAnsi"/>
          <w:color w:val="DA291C" w:themeColor="text2"/>
        </w:rPr>
      </w:pPr>
    </w:p>
    <w:p w:rsidR="005A6AF4" w:rsidRPr="00B50EA2" w:rsidP="00CB1C05" w14:paraId="7998D963" w14:textId="77777777">
      <w:pPr>
        <w:pStyle w:val="Heading3"/>
      </w:pPr>
      <w:bookmarkStart w:id="540" w:name="_Toc111035554"/>
      <w:bookmarkStart w:id="541" w:name="_Toc114061943"/>
      <w:r w:rsidRPr="00B50EA2">
        <w:t>Conclusion</w:t>
      </w:r>
      <w:bookmarkEnd w:id="540"/>
      <w:bookmarkEnd w:id="541"/>
    </w:p>
    <w:p w:rsidR="00592701" w:rsidRPr="00840F15" w:rsidP="00CB1C05" w14:paraId="77D8A519" w14:textId="77777777">
      <w:pPr>
        <w:pStyle w:val="BodyText"/>
        <w:rPr>
          <w:rFonts w:eastAsiaTheme="minorHAnsi"/>
        </w:rPr>
      </w:pPr>
      <w:bookmarkStart w:id="542" w:name="_Ref117254441"/>
      <w:bookmarkStart w:id="543" w:name="_Ref117254446"/>
      <w:r w:rsidRPr="00B50EA2">
        <w:t xml:space="preserve">The review included </w:t>
      </w:r>
      <w:r>
        <w:t>two</w:t>
      </w:r>
      <w:r w:rsidRPr="00B50EA2">
        <w:t xml:space="preserve"> products containing </w:t>
      </w:r>
      <w:r>
        <w:t>PCE, one product containing</w:t>
      </w:r>
      <w:r w:rsidRPr="00B50EA2">
        <w:t xml:space="preserve"> trichloroethylene, and two products containing alternative solvents. </w:t>
      </w:r>
      <w:r w:rsidR="00D42DF7">
        <w:rPr>
          <w:rFonts w:eastAsiaTheme="minorHAnsi"/>
        </w:rPr>
        <w:t>.</w:t>
      </w:r>
      <w:r w:rsidRPr="00B50EA2">
        <w:t>It was not possible to compare VOC</w:t>
      </w:r>
      <w:r>
        <w:t xml:space="preserve"> content</w:t>
      </w:r>
      <w:r w:rsidRPr="00B50EA2">
        <w:t xml:space="preserve"> or customer satisfaction due to lack of information for alternative products. The price range for alternative products was higher than the price range for products containing </w:t>
      </w:r>
      <w:r>
        <w:t>PCE,</w:t>
      </w:r>
      <w:r w:rsidRPr="00B50EA2">
        <w:t xml:space="preserve"> </w:t>
      </w:r>
      <w:r w:rsidRPr="00B50EA2">
        <w:rPr>
          <w:rFonts w:eastAsiaTheme="minorHAnsi"/>
        </w:rPr>
        <w:t xml:space="preserve">which may be a barrier. However, </w:t>
      </w:r>
      <w:r>
        <w:rPr>
          <w:rFonts w:eastAsiaTheme="minorHAnsi"/>
        </w:rPr>
        <w:t>the</w:t>
      </w:r>
      <w:r w:rsidRPr="00B50EA2">
        <w:rPr>
          <w:rFonts w:eastAsiaTheme="minorHAnsi"/>
        </w:rPr>
        <w:t xml:space="preserve"> review was limited, and there may </w:t>
      </w:r>
      <w:r>
        <w:rPr>
          <w:rFonts w:eastAsiaTheme="minorHAnsi"/>
        </w:rPr>
        <w:t xml:space="preserve">be </w:t>
      </w:r>
      <w:r w:rsidRPr="00B50EA2">
        <w:rPr>
          <w:rFonts w:eastAsiaTheme="minorHAnsi"/>
        </w:rPr>
        <w:t xml:space="preserve">more affordable electronics degreasers </w:t>
      </w:r>
      <w:r w:rsidRPr="00840F15">
        <w:rPr>
          <w:rFonts w:eastAsiaTheme="minorHAnsi"/>
        </w:rPr>
        <w:t xml:space="preserve">on the market that </w:t>
      </w:r>
      <w:r>
        <w:rPr>
          <w:rFonts w:eastAsiaTheme="minorHAnsi"/>
        </w:rPr>
        <w:t xml:space="preserve">contain alternative solvents and </w:t>
      </w:r>
      <w:r w:rsidRPr="00840F15">
        <w:rPr>
          <w:rFonts w:eastAsiaTheme="minorHAnsi"/>
        </w:rPr>
        <w:t>can be used on energized equipment, similar to CRC</w:t>
      </w:r>
      <w:r>
        <w:rPr>
          <w:rFonts w:eastAsiaTheme="minorHAnsi"/>
        </w:rPr>
        <w:t>’</w:t>
      </w:r>
      <w:r w:rsidRPr="00840F15">
        <w:rPr>
          <w:rFonts w:eastAsiaTheme="minorHAnsi"/>
        </w:rPr>
        <w:t xml:space="preserve">s </w:t>
      </w:r>
      <w:r w:rsidRPr="00840F15">
        <w:t>Electrical Parts Cleaner</w:t>
      </w:r>
      <w:r w:rsidRPr="00840F15">
        <w:rPr>
          <w:rFonts w:eastAsiaTheme="minorHAnsi"/>
        </w:rPr>
        <w:t>.</w:t>
      </w:r>
    </w:p>
    <w:p w:rsidR="00EF2BE4" w:rsidRPr="00532738" w:rsidP="00CB1C05" w14:paraId="4D42A3D9" w14:textId="77777777">
      <w:pPr>
        <w:pStyle w:val="Heading2"/>
      </w:pPr>
      <w:bookmarkStart w:id="544" w:name="_Toc165378734"/>
      <w:bookmarkStart w:id="545" w:name="_Ref165385014"/>
      <w:bookmarkStart w:id="546" w:name="_Ref165385031"/>
      <w:r>
        <w:t>Motion Picture Film Cleaners</w:t>
      </w:r>
      <w:bookmarkEnd w:id="542"/>
      <w:bookmarkEnd w:id="543"/>
      <w:bookmarkEnd w:id="544"/>
      <w:bookmarkEnd w:id="545"/>
      <w:bookmarkEnd w:id="546"/>
    </w:p>
    <w:p w:rsidR="00EF2BE4" w:rsidRPr="007439BD" w:rsidP="00CB1C05" w14:paraId="109487BD" w14:textId="77777777">
      <w:pPr>
        <w:pStyle w:val="BodyText"/>
        <w:rPr>
          <w:color w:val="1C1C1C"/>
          <w:shd w:val="clear" w:color="auto" w:fill="FFFFFF"/>
        </w:rPr>
      </w:pPr>
      <w:r w:rsidRPr="007439BD">
        <w:t xml:space="preserve">Cellulose acetate, nitrocellulose, and polyethylene terephthalate are the most common substrate materials used for motion picture films.  </w:t>
      </w:r>
      <w:r w:rsidRPr="007439BD">
        <w:rPr>
          <w:color w:val="1C1C1C"/>
          <w:shd w:val="clear" w:color="auto" w:fill="FFFFFF"/>
        </w:rPr>
        <w:t xml:space="preserve">Over time, dirt and grease can accumulate on the motion picture film surface during handling operations and from static electrical charge. Dirt and grease can cause blemishing of the projected image and cause physical damage to the image or film base.  The two types of cleaning processes used to remove the dirt and grease are solvent based cleaning and ultrasonic cleaning.  </w:t>
      </w:r>
    </w:p>
    <w:p w:rsidR="00EF2BE4" w:rsidRPr="000F78D3" w:rsidP="00CB1C05" w14:paraId="2D281136" w14:textId="77777777">
      <w:pPr>
        <w:pStyle w:val="BodyText"/>
        <w:rPr>
          <w:color w:val="1C1C1C"/>
        </w:rPr>
      </w:pPr>
      <w:r w:rsidRPr="007439BD">
        <w:rPr>
          <w:color w:val="1C1C1C"/>
        </w:rPr>
        <w:t>Ultrasonic cleaners are efficient for removing a low level of dirt and grease.  The motion picture film is transported through a tank of slightly heated solvent. Ultrasonic transducers are fitted to the outside of the tank and pulse sound waves through the tank.</w:t>
      </w:r>
    </w:p>
    <w:p w:rsidR="00EF2BE4" w:rsidRPr="007439BD" w:rsidP="00CB1C05" w14:paraId="75291D41" w14:textId="77777777">
      <w:pPr>
        <w:pStyle w:val="BodyText"/>
        <w:rPr>
          <w:bCs/>
        </w:rPr>
      </w:pPr>
      <w:r w:rsidRPr="007439BD">
        <w:t>Media Migration Technology (MMT</w:t>
      </w:r>
      <w:r w:rsidRPr="00425120">
        <w:t xml:space="preserve">) is the successor to the Lipsner Smith Company, a major provider of motion picture film cleaning machines for 60 years. MMT designs, </w:t>
      </w:r>
      <w:r w:rsidRPr="00B0334D">
        <w:t>manufactures,</w:t>
      </w:r>
      <w:r w:rsidRPr="00425120">
        <w:t xml:space="preserve"> and supports a range of ultrasonic film cleaners.  In addition, MMT offers certified, factory rebuilt ultrasonic film cleaners originally manufactured by Lipsner Smith.  Other manufacturers of motion picture film cleaning machines include Kodak and CMT.</w:t>
      </w:r>
      <w:r w:rsidRPr="007439BD">
        <w:rPr>
          <w:rStyle w:val="Strong"/>
          <w:rFonts w:cstheme="minorHAnsi"/>
          <w:sz w:val="24"/>
          <w:szCs w:val="24"/>
        </w:rPr>
        <w:t xml:space="preserve">  </w:t>
      </w:r>
    </w:p>
    <w:p w:rsidR="00EF2BE4" w:rsidRPr="007439BD" w:rsidP="00CB1C05" w14:paraId="4554423F" w14:textId="77777777">
      <w:pPr>
        <w:pStyle w:val="Heading3"/>
      </w:pPr>
      <w:r w:rsidRPr="007439BD">
        <w:t>Solvent Ingredients</w:t>
      </w:r>
    </w:p>
    <w:p w:rsidR="00EF2BE4" w:rsidRPr="00BE6063" w:rsidP="00CB1C05" w14:paraId="4C7E39A3" w14:textId="77777777">
      <w:pPr>
        <w:pStyle w:val="BodyText"/>
      </w:pPr>
      <w:r w:rsidRPr="00425120">
        <w:t>1,1,1</w:t>
      </w:r>
      <w:r w:rsidR="00302D7B">
        <w:t>-</w:t>
      </w:r>
      <w:r w:rsidRPr="00425120">
        <w:t xml:space="preserve">trichloroethane (CAS# 71-55-6) was initially used for </w:t>
      </w:r>
      <w:r w:rsidRPr="00B0334D">
        <w:t>solvent-based</w:t>
      </w:r>
      <w:r w:rsidRPr="00425120">
        <w:t xml:space="preserve"> systems but was discontinued due to ozone depletion concerns. Perchloroethylene and other solvents are now used for the cleaning process. </w:t>
      </w:r>
      <w:r w:rsidRPr="00BE6063">
        <w:t xml:space="preserve"> </w:t>
      </w:r>
      <w:r>
        <w:t>The</w:t>
      </w:r>
      <w:r w:rsidRPr="00BE6063">
        <w:t xml:space="preserve"> review included one product system containing PCE and eight product systems containing alternative solvents including hydrofluoroether chemicals such as HFE-7200 and HFE-8200. </w:t>
      </w:r>
      <w:r w:rsidRPr="00425120">
        <w:t>3M™ Novec™ 8200 Engineered Fluid is a clear, low-odor fluid intended to replace 1,1,1</w:t>
      </w:r>
      <w:r w:rsidR="00CB5919">
        <w:noBreakHyphen/>
      </w:r>
      <w:r w:rsidRPr="00425120">
        <w:t>trichloroethane and perchloroethylene in film cleaning applications.</w:t>
      </w:r>
      <w:r>
        <w:rPr>
          <w:rStyle w:val="FootnoteReference"/>
        </w:rPr>
        <w:footnoteReference w:id="9"/>
      </w:r>
      <w:r>
        <w:t xml:space="preserve"> </w:t>
      </w:r>
      <w:r w:rsidRPr="00BE6063">
        <w:t xml:space="preserve">HFE substances are non-flammable and have lower global warming potentials than HFCs and </w:t>
      </w:r>
      <w:r w:rsidR="00103482">
        <w:t>hydrochlorofluorocarbons (</w:t>
      </w:r>
      <w:r w:rsidRPr="00BE6063">
        <w:t>HCFCs</w:t>
      </w:r>
      <w:r w:rsidR="00103482">
        <w:t>)</w:t>
      </w:r>
      <w:r w:rsidRPr="00BE6063">
        <w:t>. However, there is increasing evidence that documents HFEs breaking down in the environment to hazardous per- and polyfluoroalkyl substances that persist in the environment. These solvents are under review in Europe for persistence and bioaccumulative impacts based on specific physicochemical properties that have raised concern.</w:t>
      </w:r>
    </w:p>
    <w:p w:rsidR="00EF2BE4" w:rsidRPr="00425120" w:rsidP="00CB1C05" w14:paraId="2175F862" w14:textId="77777777">
      <w:pPr>
        <w:pStyle w:val="BodyText"/>
      </w:pPr>
      <w:r w:rsidRPr="00425120">
        <w:t xml:space="preserve">The </w:t>
      </w:r>
      <w:r w:rsidRPr="00BE6063">
        <w:t xml:space="preserve">National Film and Sound Archive of Australia (NFSA) has provided a list of </w:t>
      </w:r>
      <w:r w:rsidR="00103482">
        <w:t>12</w:t>
      </w:r>
      <w:r w:rsidRPr="00BE6063" w:rsidR="00103482">
        <w:t xml:space="preserve"> </w:t>
      </w:r>
      <w:r w:rsidRPr="00BE6063">
        <w:t xml:space="preserve">solvents that have varying levels of effectiveness for cleaning </w:t>
      </w:r>
      <w:r w:rsidRPr="00425120">
        <w:rPr>
          <w:rStyle w:val="Strong"/>
          <w:b w:val="0"/>
          <w:bCs w:val="0"/>
        </w:rPr>
        <w:t xml:space="preserve">motion picture film. These solvents are listed in </w:t>
      </w:r>
      <w:r w:rsidR="002A1BE9">
        <w:rPr>
          <w:rStyle w:val="Strong"/>
          <w:b w:val="0"/>
          <w:bCs w:val="0"/>
        </w:rPr>
        <w:fldChar w:fldCharType="begin" w:fldLock="1"/>
      </w:r>
      <w:r w:rsidR="002A1BE9">
        <w:rPr>
          <w:rStyle w:val="Strong"/>
          <w:b w:val="0"/>
          <w:bCs w:val="0"/>
        </w:rPr>
        <w:instrText xml:space="preserve"> REF _Ref117254557 \h </w:instrText>
      </w:r>
      <w:r w:rsidR="002A1BE9">
        <w:rPr>
          <w:rStyle w:val="Strong"/>
          <w:b w:val="0"/>
          <w:bCs w:val="0"/>
        </w:rPr>
        <w:fldChar w:fldCharType="separate"/>
      </w:r>
      <w:r w:rsidRPr="00C23383" w:rsidR="0092222B">
        <w:t xml:space="preserve">Table </w:t>
      </w:r>
      <w:r w:rsidR="0092222B">
        <w:rPr>
          <w:noProof/>
        </w:rPr>
        <w:t>5</w:t>
      </w:r>
      <w:r w:rsidR="0092222B">
        <w:noBreakHyphen/>
      </w:r>
      <w:r w:rsidR="0092222B">
        <w:rPr>
          <w:noProof/>
        </w:rPr>
        <w:t>54</w:t>
      </w:r>
      <w:r w:rsidR="002A1BE9">
        <w:rPr>
          <w:rStyle w:val="Strong"/>
          <w:b w:val="0"/>
          <w:bCs w:val="0"/>
        </w:rPr>
        <w:fldChar w:fldCharType="end"/>
      </w:r>
      <w:r w:rsidRPr="00425120">
        <w:rPr>
          <w:rStyle w:val="Strong"/>
          <w:b w:val="0"/>
          <w:bCs w:val="0"/>
        </w:rPr>
        <w:t xml:space="preserve">.  Product system information was found for three of the solvents listed: PCE, isopropanol, and HFE 7200.  </w:t>
      </w:r>
    </w:p>
    <w:tbl>
      <w:tblPr>
        <w:tblStyle w:val="TableGrid"/>
        <w:tblW w:w="0" w:type="auto"/>
        <w:tblInd w:w="1188" w:type="dxa"/>
        <w:tblLook w:val="04A0"/>
      </w:tblPr>
      <w:tblGrid>
        <w:gridCol w:w="4680"/>
        <w:gridCol w:w="2250"/>
      </w:tblGrid>
      <w:tr w14:paraId="6F858539" w14:textId="77777777">
        <w:tblPrEx>
          <w:tblW w:w="0" w:type="auto"/>
          <w:tblInd w:w="1188" w:type="dxa"/>
          <w:tblLook w:val="04A0"/>
        </w:tblPrEx>
        <w:trPr>
          <w:cantSplit/>
          <w:tblHeader/>
        </w:trPr>
        <w:tc>
          <w:tcPr>
            <w:tcW w:w="6930" w:type="dxa"/>
            <w:gridSpan w:val="2"/>
            <w:tcBorders>
              <w:top w:val="nil"/>
              <w:left w:val="nil"/>
              <w:right w:val="nil"/>
            </w:tcBorders>
            <w:shd w:val="clear" w:color="auto" w:fill="auto"/>
            <w:vAlign w:val="center"/>
          </w:tcPr>
          <w:p w:rsidR="00EF2BE4" w:rsidRPr="00F20E93" w:rsidP="00CB1C05" w14:paraId="45C69D18" w14:textId="77777777">
            <w:pPr>
              <w:pStyle w:val="TableTitleA"/>
              <w:rPr>
                <w:rFonts w:cstheme="minorHAnsi"/>
                <w:b/>
                <w:bCs/>
                <w:color w:val="1C1C1C"/>
              </w:rPr>
            </w:pPr>
            <w:bookmarkStart w:id="547" w:name="_Ref117254557"/>
            <w:bookmarkStart w:id="548" w:name="_Toc121142600"/>
            <w:bookmarkStart w:id="549" w:name="_Toc165379594"/>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4</w:t>
            </w:r>
            <w:r w:rsidR="00BC4B5D">
              <w:rPr>
                <w:noProof/>
              </w:rPr>
              <w:fldChar w:fldCharType="end"/>
            </w:r>
            <w:bookmarkEnd w:id="547"/>
            <w:r>
              <w:t xml:space="preserve">: </w:t>
            </w:r>
            <w:r w:rsidRPr="00BE6063">
              <w:t>Solvent Effectiveness for Cleaning Motion Picture Film</w:t>
            </w:r>
            <w:bookmarkEnd w:id="548"/>
            <w:bookmarkEnd w:id="549"/>
          </w:p>
        </w:tc>
      </w:tr>
      <w:tr w14:paraId="00A4A780" w14:textId="77777777">
        <w:tblPrEx>
          <w:tblW w:w="0" w:type="auto"/>
          <w:tblInd w:w="1188" w:type="dxa"/>
          <w:tblLook w:val="04A0"/>
        </w:tblPrEx>
        <w:trPr>
          <w:cantSplit/>
          <w:tblHeader/>
        </w:trPr>
        <w:tc>
          <w:tcPr>
            <w:tcW w:w="4680" w:type="dxa"/>
            <w:shd w:val="clear" w:color="auto" w:fill="48A9C5"/>
            <w:vAlign w:val="center"/>
          </w:tcPr>
          <w:p w:rsidR="00EF2BE4" w:rsidRPr="00F20E93" w:rsidP="00CB1C05" w14:paraId="7054BDEF" w14:textId="77777777">
            <w:pPr>
              <w:pStyle w:val="TableSubtitle"/>
            </w:pPr>
            <w:r w:rsidRPr="00F20E93">
              <w:t>Solvent</w:t>
            </w:r>
          </w:p>
        </w:tc>
        <w:tc>
          <w:tcPr>
            <w:tcW w:w="2250" w:type="dxa"/>
            <w:shd w:val="clear" w:color="auto" w:fill="48A9C5"/>
            <w:vAlign w:val="center"/>
          </w:tcPr>
          <w:p w:rsidR="00EF2BE4" w:rsidRPr="00F20E93" w:rsidP="00CB1C05" w14:paraId="7E077F1E" w14:textId="77777777">
            <w:pPr>
              <w:pStyle w:val="TableSubtitle"/>
            </w:pPr>
            <w:r w:rsidRPr="00F20E93">
              <w:t>Efficiency</w:t>
            </w:r>
          </w:p>
        </w:tc>
      </w:tr>
      <w:tr w14:paraId="2733BA10" w14:textId="77777777">
        <w:tblPrEx>
          <w:tblW w:w="0" w:type="auto"/>
          <w:tblInd w:w="1188" w:type="dxa"/>
          <w:tblLook w:val="04A0"/>
        </w:tblPrEx>
        <w:trPr>
          <w:cantSplit/>
        </w:trPr>
        <w:tc>
          <w:tcPr>
            <w:tcW w:w="4680" w:type="dxa"/>
            <w:shd w:val="clear" w:color="auto" w:fill="auto"/>
            <w:vAlign w:val="center"/>
          </w:tcPr>
          <w:p w:rsidR="00EF2BE4" w:rsidRPr="00F21FDB" w:rsidP="00CB1C05" w14:paraId="47BA87E1" w14:textId="77777777">
            <w:pPr>
              <w:pStyle w:val="LTableTextAbt"/>
              <w:rPr>
                <w:rFonts w:ascii="Times New Roman" w:hAnsi="Times New Roman" w:cs="Times New Roman"/>
              </w:rPr>
            </w:pPr>
            <w:r w:rsidRPr="00F21FDB">
              <w:rPr>
                <w:rFonts w:ascii="Times New Roman" w:hAnsi="Times New Roman" w:cs="Times New Roman"/>
              </w:rPr>
              <w:t>Perchloroethylene (PCE, Tetrachloroethylene)</w:t>
            </w:r>
          </w:p>
        </w:tc>
        <w:tc>
          <w:tcPr>
            <w:tcW w:w="2250" w:type="dxa"/>
            <w:shd w:val="clear" w:color="auto" w:fill="auto"/>
            <w:vAlign w:val="center"/>
          </w:tcPr>
          <w:p w:rsidR="00EF2BE4" w:rsidRPr="00F21FDB" w:rsidP="00CB1C05" w14:paraId="59FBAD49" w14:textId="77777777">
            <w:pPr>
              <w:pStyle w:val="CTableTextAbt"/>
              <w:rPr>
                <w:rFonts w:ascii="Times New Roman" w:hAnsi="Times New Roman" w:cs="Times New Roman"/>
              </w:rPr>
            </w:pPr>
            <w:r w:rsidRPr="00F21FDB">
              <w:rPr>
                <w:rFonts w:ascii="Times New Roman" w:hAnsi="Times New Roman" w:cs="Times New Roman"/>
              </w:rPr>
              <w:t>Good</w:t>
            </w:r>
          </w:p>
        </w:tc>
      </w:tr>
      <w:tr w14:paraId="4DF639D6" w14:textId="77777777">
        <w:tblPrEx>
          <w:tblW w:w="0" w:type="auto"/>
          <w:tblInd w:w="1188" w:type="dxa"/>
          <w:tblLook w:val="04A0"/>
        </w:tblPrEx>
        <w:trPr>
          <w:cantSplit/>
        </w:trPr>
        <w:tc>
          <w:tcPr>
            <w:tcW w:w="4680" w:type="dxa"/>
            <w:vAlign w:val="center"/>
          </w:tcPr>
          <w:p w:rsidR="00EF2BE4" w:rsidRPr="00F21FDB" w:rsidP="00CB1C05" w14:paraId="0675CAE9" w14:textId="77777777">
            <w:pPr>
              <w:pStyle w:val="LTableTextAbt"/>
              <w:rPr>
                <w:rFonts w:ascii="Times New Roman" w:hAnsi="Times New Roman" w:cs="Times New Roman"/>
              </w:rPr>
            </w:pPr>
            <w:r w:rsidRPr="00F21FDB">
              <w:rPr>
                <w:rStyle w:val="caps"/>
                <w:rFonts w:ascii="Times New Roman" w:hAnsi="Times New Roman" w:cs="Times New Roman"/>
              </w:rPr>
              <w:t>HFE</w:t>
            </w:r>
            <w:r w:rsidRPr="00F21FDB">
              <w:rPr>
                <w:rFonts w:ascii="Times New Roman" w:hAnsi="Times New Roman" w:cs="Times New Roman"/>
              </w:rPr>
              <w:t> 7100 (3M) Methyl Nonafluorobutyl ether/Methyl Nonafluoroisobutyl ether</w:t>
            </w:r>
            <w:r>
              <w:rPr>
                <w:rStyle w:val="FootnoteReference"/>
                <w:rFonts w:ascii="Times New Roman" w:hAnsi="Times New Roman" w:cs="Times New Roman"/>
              </w:rPr>
              <w:footnoteReference w:id="10"/>
            </w:r>
          </w:p>
        </w:tc>
        <w:tc>
          <w:tcPr>
            <w:tcW w:w="2250" w:type="dxa"/>
            <w:vAlign w:val="center"/>
          </w:tcPr>
          <w:p w:rsidR="00EF2BE4" w:rsidRPr="00F21FDB" w:rsidP="00CB1C05" w14:paraId="6FF610FA" w14:textId="77777777">
            <w:pPr>
              <w:pStyle w:val="CTableTextAbt"/>
              <w:rPr>
                <w:rFonts w:ascii="Times New Roman" w:hAnsi="Times New Roman" w:cs="Times New Roman"/>
              </w:rPr>
            </w:pPr>
            <w:r w:rsidRPr="00F21FDB">
              <w:rPr>
                <w:rFonts w:ascii="Times New Roman" w:hAnsi="Times New Roman" w:cs="Times New Roman"/>
              </w:rPr>
              <w:t>Adequate</w:t>
            </w:r>
          </w:p>
        </w:tc>
      </w:tr>
      <w:tr w14:paraId="3F3A9512" w14:textId="77777777">
        <w:tblPrEx>
          <w:tblW w:w="0" w:type="auto"/>
          <w:tblInd w:w="1188" w:type="dxa"/>
          <w:tblLook w:val="04A0"/>
        </w:tblPrEx>
        <w:trPr>
          <w:cantSplit/>
        </w:trPr>
        <w:tc>
          <w:tcPr>
            <w:tcW w:w="4680" w:type="dxa"/>
            <w:vAlign w:val="center"/>
          </w:tcPr>
          <w:p w:rsidR="00EF2BE4" w:rsidRPr="00F21FDB" w:rsidP="00CB1C05" w14:paraId="7A1599AF" w14:textId="77777777">
            <w:pPr>
              <w:pStyle w:val="LTableTextAbt"/>
              <w:rPr>
                <w:rFonts w:ascii="Times New Roman" w:hAnsi="Times New Roman" w:cs="Times New Roman"/>
              </w:rPr>
            </w:pPr>
            <w:r w:rsidRPr="00F21FDB">
              <w:rPr>
                <w:rStyle w:val="caps"/>
                <w:rFonts w:ascii="Times New Roman" w:hAnsi="Times New Roman" w:cs="Times New Roman"/>
              </w:rPr>
              <w:t>HFE</w:t>
            </w:r>
            <w:r w:rsidRPr="00F21FDB">
              <w:rPr>
                <w:rFonts w:ascii="Times New Roman" w:hAnsi="Times New Roman" w:cs="Times New Roman"/>
              </w:rPr>
              <w:t> 7200 (3M) Ethyl Perfluoroisobutyl ether/ Ethyl Perfluorobutyl ether</w:t>
            </w:r>
            <w:r>
              <w:rPr>
                <w:rStyle w:val="FootnoteReference"/>
                <w:rFonts w:ascii="Times New Roman" w:hAnsi="Times New Roman" w:cs="Times New Roman"/>
              </w:rPr>
              <w:footnoteReference w:id="11"/>
            </w:r>
          </w:p>
        </w:tc>
        <w:tc>
          <w:tcPr>
            <w:tcW w:w="2250" w:type="dxa"/>
            <w:vAlign w:val="center"/>
          </w:tcPr>
          <w:p w:rsidR="00EF2BE4" w:rsidRPr="00F21FDB" w:rsidP="00CB1C05" w14:paraId="29B5D1B3" w14:textId="77777777">
            <w:pPr>
              <w:pStyle w:val="CTableTextAbt"/>
              <w:rPr>
                <w:rFonts w:ascii="Times New Roman" w:hAnsi="Times New Roman" w:cs="Times New Roman"/>
              </w:rPr>
            </w:pPr>
            <w:r w:rsidRPr="00F21FDB">
              <w:rPr>
                <w:rFonts w:ascii="Times New Roman" w:hAnsi="Times New Roman" w:cs="Times New Roman"/>
              </w:rPr>
              <w:t>Adequate</w:t>
            </w:r>
          </w:p>
        </w:tc>
      </w:tr>
      <w:tr w14:paraId="416D9FF6" w14:textId="77777777">
        <w:tblPrEx>
          <w:tblW w:w="0" w:type="auto"/>
          <w:tblInd w:w="1188" w:type="dxa"/>
          <w:tblLook w:val="04A0"/>
        </w:tblPrEx>
        <w:trPr>
          <w:cantSplit/>
        </w:trPr>
        <w:tc>
          <w:tcPr>
            <w:tcW w:w="4680" w:type="dxa"/>
            <w:vAlign w:val="center"/>
          </w:tcPr>
          <w:p w:rsidR="00EF2BE4" w:rsidRPr="00F21FDB" w:rsidP="00CB1C05" w14:paraId="4575B399" w14:textId="77777777">
            <w:pPr>
              <w:pStyle w:val="LTableTextAbt"/>
              <w:rPr>
                <w:rFonts w:ascii="Times New Roman" w:hAnsi="Times New Roman" w:cs="Times New Roman"/>
              </w:rPr>
            </w:pPr>
            <w:r w:rsidRPr="00F21FDB">
              <w:rPr>
                <w:rStyle w:val="caps"/>
                <w:rFonts w:ascii="Times New Roman" w:hAnsi="Times New Roman" w:cs="Times New Roman"/>
              </w:rPr>
              <w:t>HFC</w:t>
            </w:r>
            <w:r w:rsidRPr="00F21FDB">
              <w:rPr>
                <w:rFonts w:ascii="Times New Roman" w:hAnsi="Times New Roman" w:cs="Times New Roman"/>
              </w:rPr>
              <w:t> 43-10 mee (</w:t>
            </w:r>
            <w:r w:rsidRPr="00F21FDB">
              <w:rPr>
                <w:rStyle w:val="caps"/>
                <w:rFonts w:ascii="Times New Roman" w:hAnsi="Times New Roman" w:cs="Times New Roman"/>
              </w:rPr>
              <w:t>Dupont</w:t>
            </w:r>
            <w:r w:rsidRPr="00F21FDB">
              <w:rPr>
                <w:rFonts w:ascii="Times New Roman" w:hAnsi="Times New Roman" w:cs="Times New Roman"/>
              </w:rPr>
              <w:t>) (1,1,1,2,3,4,4,5,5,5-decafluoro Pentane)</w:t>
            </w:r>
          </w:p>
        </w:tc>
        <w:tc>
          <w:tcPr>
            <w:tcW w:w="2250" w:type="dxa"/>
            <w:vAlign w:val="center"/>
          </w:tcPr>
          <w:p w:rsidR="00EF2BE4" w:rsidRPr="00F21FDB" w:rsidP="00CB1C05" w14:paraId="4F77C92D" w14:textId="77777777">
            <w:pPr>
              <w:pStyle w:val="CTableTextAbt"/>
              <w:rPr>
                <w:rFonts w:ascii="Times New Roman" w:hAnsi="Times New Roman" w:cs="Times New Roman"/>
              </w:rPr>
            </w:pPr>
            <w:r w:rsidRPr="00F21FDB">
              <w:rPr>
                <w:rFonts w:ascii="Times New Roman" w:hAnsi="Times New Roman" w:cs="Times New Roman"/>
              </w:rPr>
              <w:t>Adequate</w:t>
            </w:r>
          </w:p>
        </w:tc>
      </w:tr>
      <w:tr w14:paraId="08B6650B" w14:textId="77777777">
        <w:tblPrEx>
          <w:tblW w:w="0" w:type="auto"/>
          <w:tblInd w:w="1188" w:type="dxa"/>
          <w:tblLook w:val="04A0"/>
        </w:tblPrEx>
        <w:trPr>
          <w:cantSplit/>
        </w:trPr>
        <w:tc>
          <w:tcPr>
            <w:tcW w:w="4680" w:type="dxa"/>
            <w:vAlign w:val="center"/>
          </w:tcPr>
          <w:p w:rsidR="00EF2BE4" w:rsidRPr="00F21FDB" w:rsidP="00CB1C05" w14:paraId="259E6754" w14:textId="77777777">
            <w:pPr>
              <w:pStyle w:val="LTableTextAbt"/>
              <w:rPr>
                <w:rFonts w:ascii="Times New Roman" w:hAnsi="Times New Roman" w:cs="Times New Roman"/>
              </w:rPr>
            </w:pPr>
            <w:r w:rsidRPr="00F21FDB">
              <w:rPr>
                <w:rStyle w:val="caps"/>
                <w:rFonts w:ascii="Times New Roman" w:hAnsi="Times New Roman" w:cs="Times New Roman"/>
              </w:rPr>
              <w:t>Asahi</w:t>
            </w:r>
            <w:r w:rsidRPr="00F21FDB">
              <w:rPr>
                <w:rFonts w:ascii="Times New Roman" w:hAnsi="Times New Roman" w:cs="Times New Roman"/>
              </w:rPr>
              <w:t> </w:t>
            </w:r>
            <w:r w:rsidRPr="00F21FDB">
              <w:rPr>
                <w:rStyle w:val="caps"/>
                <w:rFonts w:ascii="Times New Roman" w:hAnsi="Times New Roman" w:cs="Times New Roman"/>
              </w:rPr>
              <w:t>Klin</w:t>
            </w:r>
            <w:r w:rsidRPr="00F21FDB">
              <w:rPr>
                <w:rFonts w:ascii="Times New Roman" w:hAnsi="Times New Roman" w:cs="Times New Roman"/>
              </w:rPr>
              <w:t> AK-225 (</w:t>
            </w:r>
            <w:r w:rsidRPr="00F21FDB">
              <w:rPr>
                <w:rStyle w:val="caps"/>
                <w:rFonts w:ascii="Times New Roman" w:hAnsi="Times New Roman" w:cs="Times New Roman"/>
              </w:rPr>
              <w:t>Asahi</w:t>
            </w:r>
            <w:r w:rsidRPr="00F21FDB">
              <w:rPr>
                <w:rFonts w:ascii="Times New Roman" w:hAnsi="Times New Roman" w:cs="Times New Roman"/>
              </w:rPr>
              <w:t>) (3,3-dichloro-1,1,1,2,2-pentafluoropropane)</w:t>
            </w:r>
          </w:p>
        </w:tc>
        <w:tc>
          <w:tcPr>
            <w:tcW w:w="2250" w:type="dxa"/>
            <w:vAlign w:val="center"/>
          </w:tcPr>
          <w:p w:rsidR="00EF2BE4" w:rsidRPr="00F21FDB" w:rsidP="00CB1C05" w14:paraId="48EEB584" w14:textId="77777777">
            <w:pPr>
              <w:pStyle w:val="CTableTextAbt"/>
              <w:rPr>
                <w:rFonts w:ascii="Times New Roman" w:hAnsi="Times New Roman" w:cs="Times New Roman"/>
              </w:rPr>
            </w:pPr>
            <w:r w:rsidRPr="00F21FDB">
              <w:rPr>
                <w:rFonts w:ascii="Times New Roman" w:hAnsi="Times New Roman" w:cs="Times New Roman"/>
              </w:rPr>
              <w:t>Good</w:t>
            </w:r>
          </w:p>
        </w:tc>
      </w:tr>
      <w:tr w14:paraId="532E27A6" w14:textId="77777777">
        <w:tblPrEx>
          <w:tblW w:w="0" w:type="auto"/>
          <w:tblInd w:w="1188" w:type="dxa"/>
          <w:tblLook w:val="04A0"/>
        </w:tblPrEx>
        <w:trPr>
          <w:cantSplit/>
        </w:trPr>
        <w:tc>
          <w:tcPr>
            <w:tcW w:w="4680" w:type="dxa"/>
            <w:vAlign w:val="center"/>
          </w:tcPr>
          <w:p w:rsidR="00EF2BE4" w:rsidRPr="00F21FDB" w:rsidP="00CB1C05" w14:paraId="584F1389" w14:textId="77777777">
            <w:pPr>
              <w:pStyle w:val="LTableTextAbt"/>
              <w:rPr>
                <w:rFonts w:ascii="Times New Roman" w:hAnsi="Times New Roman" w:cs="Times New Roman"/>
              </w:rPr>
            </w:pPr>
            <w:r w:rsidRPr="00F21FDB">
              <w:rPr>
                <w:rStyle w:val="caps"/>
                <w:rFonts w:ascii="Times New Roman" w:hAnsi="Times New Roman" w:cs="Times New Roman"/>
              </w:rPr>
              <w:t>Isopropanol</w:t>
            </w:r>
            <w:r w:rsidRPr="00F21FDB">
              <w:rPr>
                <w:rFonts w:ascii="Times New Roman" w:hAnsi="Times New Roman" w:cs="Times New Roman"/>
              </w:rPr>
              <w:t> (2-propanol, secondary propyl alcohol, dimethyl carbinol, petrohol)</w:t>
            </w:r>
          </w:p>
        </w:tc>
        <w:tc>
          <w:tcPr>
            <w:tcW w:w="2250" w:type="dxa"/>
            <w:vAlign w:val="center"/>
          </w:tcPr>
          <w:p w:rsidR="00EF2BE4" w:rsidRPr="00F21FDB" w:rsidP="00CB1C05" w14:paraId="6CAD65FA" w14:textId="77777777">
            <w:pPr>
              <w:pStyle w:val="CTableTextAbt"/>
              <w:rPr>
                <w:rFonts w:ascii="Times New Roman" w:hAnsi="Times New Roman" w:cs="Times New Roman"/>
              </w:rPr>
            </w:pPr>
            <w:r w:rsidRPr="00F21FDB">
              <w:rPr>
                <w:rFonts w:ascii="Times New Roman" w:hAnsi="Times New Roman" w:cs="Times New Roman"/>
              </w:rPr>
              <w:t>Good</w:t>
            </w:r>
          </w:p>
        </w:tc>
      </w:tr>
      <w:tr w14:paraId="1659F67D" w14:textId="77777777">
        <w:tblPrEx>
          <w:tblW w:w="0" w:type="auto"/>
          <w:tblInd w:w="1188" w:type="dxa"/>
          <w:tblLook w:val="04A0"/>
        </w:tblPrEx>
        <w:trPr>
          <w:cantSplit/>
        </w:trPr>
        <w:tc>
          <w:tcPr>
            <w:tcW w:w="4680" w:type="dxa"/>
            <w:vAlign w:val="center"/>
          </w:tcPr>
          <w:p w:rsidR="00EF2BE4" w:rsidRPr="00F21FDB" w:rsidP="00CB1C05" w14:paraId="2CB3E0A6" w14:textId="77777777">
            <w:pPr>
              <w:pStyle w:val="LTableTextAbt"/>
              <w:rPr>
                <w:rFonts w:ascii="Times New Roman" w:hAnsi="Times New Roman" w:cs="Times New Roman"/>
              </w:rPr>
            </w:pPr>
            <w:r w:rsidRPr="00F21FDB">
              <w:rPr>
                <w:rStyle w:val="caps"/>
                <w:rFonts w:ascii="Times New Roman" w:hAnsi="Times New Roman" w:cs="Times New Roman"/>
              </w:rPr>
              <w:t>Isobutylbenzene</w:t>
            </w:r>
            <w:r w:rsidRPr="00F21FDB">
              <w:rPr>
                <w:rFonts w:ascii="Times New Roman" w:hAnsi="Times New Roman" w:cs="Times New Roman"/>
              </w:rPr>
              <w:t> (2-methylpropyl benzene, methyl-1-phenylpropane)</w:t>
            </w:r>
          </w:p>
        </w:tc>
        <w:tc>
          <w:tcPr>
            <w:tcW w:w="2250" w:type="dxa"/>
            <w:vAlign w:val="center"/>
          </w:tcPr>
          <w:p w:rsidR="00EF2BE4" w:rsidRPr="00F21FDB" w:rsidP="00CB1C05" w14:paraId="0BBE15E0" w14:textId="77777777">
            <w:pPr>
              <w:pStyle w:val="CTableTextAbt"/>
              <w:rPr>
                <w:rFonts w:ascii="Times New Roman" w:hAnsi="Times New Roman" w:cs="Times New Roman"/>
              </w:rPr>
            </w:pPr>
            <w:r w:rsidRPr="00F21FDB">
              <w:rPr>
                <w:rFonts w:ascii="Times New Roman" w:hAnsi="Times New Roman" w:cs="Times New Roman"/>
              </w:rPr>
              <w:t>Good</w:t>
            </w:r>
          </w:p>
        </w:tc>
      </w:tr>
      <w:tr w14:paraId="085C95E0" w14:textId="77777777">
        <w:tblPrEx>
          <w:tblW w:w="0" w:type="auto"/>
          <w:tblInd w:w="1188" w:type="dxa"/>
          <w:tblLook w:val="04A0"/>
        </w:tblPrEx>
        <w:trPr>
          <w:cantSplit/>
        </w:trPr>
        <w:tc>
          <w:tcPr>
            <w:tcW w:w="4680" w:type="dxa"/>
            <w:vAlign w:val="center"/>
          </w:tcPr>
          <w:p w:rsidR="00EF2BE4" w:rsidRPr="00F21FDB" w:rsidP="00CB1C05" w14:paraId="1451D129" w14:textId="77777777">
            <w:pPr>
              <w:pStyle w:val="LTableTextAbt"/>
              <w:rPr>
                <w:rFonts w:ascii="Times New Roman" w:hAnsi="Times New Roman" w:cs="Times New Roman"/>
              </w:rPr>
            </w:pPr>
            <w:r w:rsidRPr="00F21FDB">
              <w:rPr>
                <w:rStyle w:val="caps"/>
                <w:rFonts w:ascii="Times New Roman" w:hAnsi="Times New Roman" w:cs="Times New Roman"/>
              </w:rPr>
              <w:t>Actrel</w:t>
            </w:r>
            <w:r w:rsidRPr="00F21FDB">
              <w:rPr>
                <w:rFonts w:ascii="Times New Roman" w:hAnsi="Times New Roman" w:cs="Times New Roman"/>
              </w:rPr>
              <w:t> 1064 L (</w:t>
            </w:r>
            <w:r w:rsidRPr="00F21FDB">
              <w:rPr>
                <w:rStyle w:val="caps"/>
                <w:rFonts w:ascii="Times New Roman" w:hAnsi="Times New Roman" w:cs="Times New Roman"/>
              </w:rPr>
              <w:t>Exxon</w:t>
            </w:r>
            <w:r w:rsidRPr="00F21FDB">
              <w:rPr>
                <w:rFonts w:ascii="Times New Roman" w:hAnsi="Times New Roman" w:cs="Times New Roman"/>
              </w:rPr>
              <w:t>) (Mixture of hydrocarbons)</w:t>
            </w:r>
          </w:p>
        </w:tc>
        <w:tc>
          <w:tcPr>
            <w:tcW w:w="2250" w:type="dxa"/>
            <w:vAlign w:val="center"/>
          </w:tcPr>
          <w:p w:rsidR="00EF2BE4" w:rsidRPr="00F21FDB" w:rsidP="00CB1C05" w14:paraId="21D1CAC4" w14:textId="77777777">
            <w:pPr>
              <w:pStyle w:val="CTableTextAbt"/>
              <w:rPr>
                <w:rFonts w:ascii="Times New Roman" w:hAnsi="Times New Roman" w:cs="Times New Roman"/>
              </w:rPr>
            </w:pPr>
            <w:r w:rsidRPr="00F21FDB">
              <w:rPr>
                <w:rFonts w:ascii="Times New Roman" w:hAnsi="Times New Roman" w:cs="Times New Roman"/>
              </w:rPr>
              <w:t>Good</w:t>
            </w:r>
          </w:p>
        </w:tc>
      </w:tr>
      <w:tr w14:paraId="439C3CD3" w14:textId="77777777">
        <w:tblPrEx>
          <w:tblW w:w="0" w:type="auto"/>
          <w:tblInd w:w="1188" w:type="dxa"/>
          <w:tblLook w:val="04A0"/>
        </w:tblPrEx>
        <w:trPr>
          <w:cantSplit/>
        </w:trPr>
        <w:tc>
          <w:tcPr>
            <w:tcW w:w="4680" w:type="dxa"/>
            <w:vAlign w:val="center"/>
          </w:tcPr>
          <w:p w:rsidR="00EF2BE4" w:rsidRPr="00F21FDB" w:rsidP="00CB1C05" w14:paraId="62EE6F97" w14:textId="77777777">
            <w:pPr>
              <w:pStyle w:val="LTableTextAbt"/>
              <w:rPr>
                <w:rFonts w:ascii="Times New Roman" w:hAnsi="Times New Roman" w:cs="Times New Roman"/>
              </w:rPr>
            </w:pPr>
            <w:r w:rsidRPr="00F21FDB">
              <w:rPr>
                <w:rFonts w:ascii="Times New Roman" w:hAnsi="Times New Roman" w:cs="Times New Roman"/>
              </w:rPr>
              <w:t>Hydrotreated Naptha (Signal Inc.) Hydrocarbon Type Film Cleaner 40</w:t>
            </w:r>
          </w:p>
        </w:tc>
        <w:tc>
          <w:tcPr>
            <w:tcW w:w="2250" w:type="dxa"/>
            <w:vAlign w:val="center"/>
          </w:tcPr>
          <w:p w:rsidR="00EF2BE4" w:rsidRPr="00F21FDB" w:rsidP="00CB1C05" w14:paraId="703BDD0D" w14:textId="77777777">
            <w:pPr>
              <w:pStyle w:val="CTableTextAbt"/>
              <w:rPr>
                <w:rFonts w:ascii="Times New Roman" w:hAnsi="Times New Roman" w:cs="Times New Roman"/>
              </w:rPr>
            </w:pPr>
            <w:r w:rsidRPr="00F21FDB">
              <w:rPr>
                <w:rFonts w:ascii="Times New Roman" w:hAnsi="Times New Roman" w:cs="Times New Roman"/>
              </w:rPr>
              <w:t>Excellent</w:t>
            </w:r>
          </w:p>
        </w:tc>
      </w:tr>
      <w:tr w14:paraId="4D3CBB8D" w14:textId="77777777">
        <w:tblPrEx>
          <w:tblW w:w="0" w:type="auto"/>
          <w:tblInd w:w="1188" w:type="dxa"/>
          <w:tblLook w:val="04A0"/>
        </w:tblPrEx>
        <w:trPr>
          <w:cantSplit/>
        </w:trPr>
        <w:tc>
          <w:tcPr>
            <w:tcW w:w="4680" w:type="dxa"/>
            <w:vAlign w:val="center"/>
          </w:tcPr>
          <w:p w:rsidR="00EF2BE4" w:rsidRPr="00390033" w:rsidP="00CB1C05" w14:paraId="5BD6434B" w14:textId="77777777">
            <w:pPr>
              <w:pStyle w:val="LTableTextAbt"/>
              <w:rPr>
                <w:rFonts w:ascii="Times New Roman" w:hAnsi="Times New Roman" w:cs="Times New Roman"/>
                <w:lang w:val="fr-FR"/>
              </w:rPr>
            </w:pPr>
            <w:r w:rsidRPr="00390033">
              <w:rPr>
                <w:rFonts w:ascii="Times New Roman" w:hAnsi="Times New Roman" w:cs="Times New Roman"/>
                <w:lang w:val="fr-FR"/>
              </w:rPr>
              <w:t>Isopar® G Naptha Exxon Chemical</w:t>
            </w:r>
          </w:p>
        </w:tc>
        <w:tc>
          <w:tcPr>
            <w:tcW w:w="2250" w:type="dxa"/>
            <w:vAlign w:val="center"/>
          </w:tcPr>
          <w:p w:rsidR="00EF2BE4" w:rsidRPr="00F21FDB" w:rsidP="00CB1C05" w14:paraId="45E06984" w14:textId="77777777">
            <w:pPr>
              <w:pStyle w:val="CTableTextAbt"/>
              <w:rPr>
                <w:rFonts w:ascii="Times New Roman" w:hAnsi="Times New Roman" w:cs="Times New Roman"/>
              </w:rPr>
            </w:pPr>
            <w:r w:rsidRPr="00F21FDB">
              <w:rPr>
                <w:rFonts w:ascii="Times New Roman" w:hAnsi="Times New Roman" w:cs="Times New Roman"/>
              </w:rPr>
              <w:t>Excellent</w:t>
            </w:r>
          </w:p>
        </w:tc>
      </w:tr>
      <w:tr w14:paraId="4245B726" w14:textId="77777777">
        <w:tblPrEx>
          <w:tblW w:w="0" w:type="auto"/>
          <w:tblInd w:w="1188" w:type="dxa"/>
          <w:tblLook w:val="04A0"/>
        </w:tblPrEx>
        <w:trPr>
          <w:cantSplit/>
        </w:trPr>
        <w:tc>
          <w:tcPr>
            <w:tcW w:w="4680" w:type="dxa"/>
            <w:vAlign w:val="center"/>
          </w:tcPr>
          <w:p w:rsidR="00EF2BE4" w:rsidRPr="00F21FDB" w:rsidP="00CB1C05" w14:paraId="2DF3FED1" w14:textId="77777777">
            <w:pPr>
              <w:pStyle w:val="LTableTextAbt"/>
              <w:rPr>
                <w:rFonts w:ascii="Times New Roman" w:hAnsi="Times New Roman" w:cs="Times New Roman"/>
              </w:rPr>
            </w:pPr>
            <w:r w:rsidRPr="00F21FDB">
              <w:rPr>
                <w:rFonts w:ascii="Times New Roman" w:hAnsi="Times New Roman" w:cs="Times New Roman"/>
              </w:rPr>
              <w:t>Exxsol® D3135 Naptha Exxon Chemical</w:t>
            </w:r>
          </w:p>
        </w:tc>
        <w:tc>
          <w:tcPr>
            <w:tcW w:w="2250" w:type="dxa"/>
            <w:vAlign w:val="center"/>
          </w:tcPr>
          <w:p w:rsidR="00EF2BE4" w:rsidRPr="00F21FDB" w:rsidP="00CB1C05" w14:paraId="048375AA" w14:textId="77777777">
            <w:pPr>
              <w:pStyle w:val="CTableTextAbt"/>
              <w:rPr>
                <w:rFonts w:ascii="Times New Roman" w:hAnsi="Times New Roman" w:cs="Times New Roman"/>
              </w:rPr>
            </w:pPr>
            <w:r w:rsidRPr="00F21FDB">
              <w:rPr>
                <w:rFonts w:ascii="Times New Roman" w:hAnsi="Times New Roman" w:cs="Times New Roman"/>
              </w:rPr>
              <w:t>Excellent</w:t>
            </w:r>
          </w:p>
        </w:tc>
      </w:tr>
      <w:tr w14:paraId="0595CAE8" w14:textId="77777777">
        <w:tblPrEx>
          <w:tblW w:w="0" w:type="auto"/>
          <w:tblInd w:w="1188" w:type="dxa"/>
          <w:tblLook w:val="04A0"/>
        </w:tblPrEx>
        <w:trPr>
          <w:cantSplit/>
        </w:trPr>
        <w:tc>
          <w:tcPr>
            <w:tcW w:w="4680" w:type="dxa"/>
            <w:vAlign w:val="center"/>
          </w:tcPr>
          <w:p w:rsidR="00EF2BE4" w:rsidRPr="00F21FDB" w:rsidP="00CB1C05" w14:paraId="07901615" w14:textId="77777777">
            <w:pPr>
              <w:pStyle w:val="LTableTextAbt"/>
              <w:rPr>
                <w:rFonts w:ascii="Times New Roman" w:hAnsi="Times New Roman" w:cs="Times New Roman"/>
              </w:rPr>
            </w:pPr>
            <w:r w:rsidRPr="00F21FDB">
              <w:rPr>
                <w:rFonts w:ascii="Times New Roman" w:hAnsi="Times New Roman" w:cs="Times New Roman"/>
              </w:rPr>
              <w:t>Soltrol® 100 Phillips Chemical</w:t>
            </w:r>
          </w:p>
        </w:tc>
        <w:tc>
          <w:tcPr>
            <w:tcW w:w="2250" w:type="dxa"/>
            <w:vAlign w:val="center"/>
          </w:tcPr>
          <w:p w:rsidR="00EF2BE4" w:rsidRPr="00F21FDB" w:rsidP="00CB1C05" w14:paraId="3DABDEF9" w14:textId="77777777">
            <w:pPr>
              <w:pStyle w:val="CTableTextAbt"/>
              <w:rPr>
                <w:rFonts w:ascii="Times New Roman" w:hAnsi="Times New Roman" w:cs="Times New Roman"/>
              </w:rPr>
            </w:pPr>
            <w:r w:rsidRPr="00F21FDB">
              <w:rPr>
                <w:rFonts w:ascii="Times New Roman" w:hAnsi="Times New Roman" w:cs="Times New Roman"/>
              </w:rPr>
              <w:t>Excellent</w:t>
            </w:r>
          </w:p>
        </w:tc>
      </w:tr>
      <w:tr w14:paraId="34236C6B" w14:textId="77777777">
        <w:tblPrEx>
          <w:tblW w:w="0" w:type="auto"/>
          <w:tblInd w:w="1188" w:type="dxa"/>
          <w:tblLook w:val="04A0"/>
        </w:tblPrEx>
        <w:trPr>
          <w:cantSplit/>
        </w:trPr>
        <w:tc>
          <w:tcPr>
            <w:tcW w:w="6930" w:type="dxa"/>
            <w:gridSpan w:val="2"/>
            <w:vAlign w:val="center"/>
          </w:tcPr>
          <w:p w:rsidR="00EF2BE4" w:rsidRPr="00F21FDB" w:rsidP="00CB1C05" w14:paraId="5E95CE97" w14:textId="77777777">
            <w:pPr>
              <w:pStyle w:val="TableNotesAbt"/>
              <w:rPr>
                <w:rFonts w:ascii="Times New Roman" w:hAnsi="Times New Roman" w:cs="Times New Roman"/>
                <w:lang w:val="fr-FR"/>
              </w:rPr>
            </w:pPr>
            <w:r>
              <w:rPr>
                <w:rFonts w:ascii="Times New Roman" w:hAnsi="Times New Roman" w:cs="Times New Roman"/>
                <w:lang w:val="fr-FR"/>
              </w:rPr>
              <w:t>S</w:t>
            </w:r>
            <w:r w:rsidRPr="00F21FDB" w:rsidR="004F366B">
              <w:rPr>
                <w:rFonts w:ascii="Times New Roman" w:hAnsi="Times New Roman" w:cs="Times New Roman"/>
                <w:lang w:val="fr-FR"/>
              </w:rPr>
              <w:t>ource</w:t>
            </w:r>
            <w:r w:rsidR="00035D56">
              <w:rPr>
                <w:rFonts w:ascii="Times New Roman" w:hAnsi="Times New Roman" w:cs="Times New Roman"/>
                <w:lang w:val="fr-FR"/>
              </w:rPr>
              <w:t> </w:t>
            </w:r>
            <w:r w:rsidRPr="00F21FDB" w:rsidR="004F366B">
              <w:rPr>
                <w:rFonts w:ascii="Times New Roman" w:hAnsi="Times New Roman" w:cs="Times New Roman"/>
                <w:lang w:val="fr-FR"/>
              </w:rPr>
              <w:t xml:space="preserve">: </w:t>
            </w:r>
            <w:r w:rsidR="00390033">
              <w:rPr>
                <w:lang w:val="fr-FR"/>
              </w:rPr>
              <w:t>(</w:t>
            </w:r>
            <w:hyperlink w:anchor="_ENREF_31" w:tooltip="National Film and Sound Archive of Australia,  #41" w:history="1">
              <w:r w:rsidR="00414172">
                <w:rPr>
                  <w:lang w:val="fr-FR"/>
                </w:rPr>
                <w:fldChar w:fldCharType="begin" w:fldLock="1"/>
              </w:r>
              <w:r w:rsidR="00414172">
                <w:rPr>
                  <w:lang w:val="fr-FR"/>
                </w:rPr>
                <w:instrText xml:space="preserve"> ADDIN EN.CITE &lt;EndNote&gt;&lt;Cite ExcludeAuth="1"&gt;&lt;Author&gt;National Film and Sound Archive of Australia&lt;/Author&gt;&lt;RecNum&gt;41&lt;/RecNum&gt;&lt;Prefix&gt;NFSA&lt;/Prefix&gt;&lt;DisplayText&gt;NFSA&lt;/DisplayText&gt;&lt;record&gt;&lt;rec-number&gt;41&lt;/rec-number&gt;&lt;foreign-keys&gt;&lt;key app="EN" db-id="52wf2wf0o0rv01e9dzo52td80t0590tp2fwd" timestamp="1714499636"&gt;41&lt;/key&gt;&lt;/foreign-keys&gt;&lt;ref-type name="Web Page"&gt;12&lt;/ref-type&gt;&lt;contributors&gt;&lt;authors&gt;&lt;author&gt;National Film and Sound Archive of Australia,&lt;/author&gt;&lt;/authors&gt;&lt;/contributors&gt;&lt;titles&gt;&lt;title&gt;CONSERVATION TREATMENT&lt;/title&gt;&lt;/titles&gt;&lt;dates&gt;&lt;/dates&gt;&lt;urls&gt;&lt;related-urls&gt;&lt;url&gt;https://www.nfsa.gov.au/preservation/guide/handbook/conservation&lt;/url&gt;&lt;/related-urls&gt;&lt;/urls&gt;&lt;/record&gt;&lt;/Cite&gt;&lt;/EndNote&gt;</w:instrText>
              </w:r>
              <w:r w:rsidR="00414172">
                <w:rPr>
                  <w:lang w:val="fr-FR"/>
                </w:rPr>
                <w:fldChar w:fldCharType="separate"/>
              </w:r>
              <w:r w:rsidR="00414172">
                <w:rPr>
                  <w:rFonts w:ascii="Times New Roman" w:hAnsi="Times New Roman" w:cs="Times New Roman"/>
                  <w:noProof/>
                  <w:lang w:val="fr-FR"/>
                </w:rPr>
                <w:t>NFSA</w:t>
              </w:r>
              <w:r w:rsidR="00414172">
                <w:rPr>
                  <w:lang w:val="fr-FR"/>
                </w:rPr>
                <w:fldChar w:fldCharType="end"/>
              </w:r>
            </w:hyperlink>
            <w:r w:rsidR="00390033">
              <w:rPr>
                <w:rFonts w:ascii="Times New Roman" w:hAnsi="Times New Roman" w:cs="Times New Roman"/>
                <w:lang w:val="fr-FR"/>
              </w:rPr>
              <w:t>)</w:t>
            </w:r>
          </w:p>
        </w:tc>
      </w:tr>
    </w:tbl>
    <w:p w:rsidR="00EF2BE4" w:rsidRPr="00A13F65" w:rsidP="00CB1C05" w14:paraId="4E031E7C" w14:textId="77777777">
      <w:pPr>
        <w:rPr>
          <w:rFonts w:cstheme="minorHAnsi"/>
          <w:shd w:val="clear" w:color="auto" w:fill="FFFFFF"/>
          <w:lang w:val="fr-FR"/>
        </w:rPr>
      </w:pPr>
      <w:r w:rsidRPr="00A13F65">
        <w:rPr>
          <w:lang w:val="fr-FR"/>
        </w:rPr>
        <w:t xml:space="preserve">     </w:t>
      </w:r>
    </w:p>
    <w:p w:rsidR="00EF2BE4" w:rsidRPr="00F07A5E" w:rsidP="00CB1C05" w14:paraId="68B55E2D" w14:textId="77777777">
      <w:r>
        <w:rPr>
          <w:rStyle w:val="Strong"/>
          <w:b w:val="0"/>
          <w:bCs w:val="0"/>
        </w:rPr>
        <w:fldChar w:fldCharType="begin" w:fldLock="1"/>
      </w:r>
      <w:r>
        <w:rPr>
          <w:rStyle w:val="Strong"/>
          <w:b w:val="0"/>
          <w:bCs w:val="0"/>
        </w:rPr>
        <w:instrText xml:space="preserve"> REF _Ref117254561 \h </w:instrText>
      </w:r>
      <w:r>
        <w:rPr>
          <w:rStyle w:val="Strong"/>
          <w:b w:val="0"/>
          <w:bCs w:val="0"/>
        </w:rPr>
        <w:fldChar w:fldCharType="separate"/>
      </w:r>
      <w:r w:rsidRPr="00C23383" w:rsidR="0092222B">
        <w:t xml:space="preserve">Table </w:t>
      </w:r>
      <w:r w:rsidR="0092222B">
        <w:rPr>
          <w:noProof/>
        </w:rPr>
        <w:t>5</w:t>
      </w:r>
      <w:r w:rsidR="0092222B">
        <w:noBreakHyphen/>
      </w:r>
      <w:r w:rsidR="0092222B">
        <w:rPr>
          <w:noProof/>
        </w:rPr>
        <w:t>55</w:t>
      </w:r>
      <w:r>
        <w:rPr>
          <w:rStyle w:val="Strong"/>
          <w:b w:val="0"/>
          <w:bCs w:val="0"/>
        </w:rPr>
        <w:fldChar w:fldCharType="end"/>
      </w:r>
      <w:r>
        <w:rPr>
          <w:rStyle w:val="Strong"/>
          <w:b w:val="0"/>
        </w:rPr>
        <w:t xml:space="preserve"> </w:t>
      </w:r>
      <w:r w:rsidRPr="00842391">
        <w:t>shows the list of product systems reviewed for this report and their primary solvent ingredients.</w:t>
      </w:r>
    </w:p>
    <w:tbl>
      <w:tblPr>
        <w:tblW w:w="10170" w:type="dxa"/>
        <w:jc w:val="center"/>
        <w:tblLayout w:type="fixed"/>
        <w:tblLook w:val="04A0"/>
      </w:tblPr>
      <w:tblGrid>
        <w:gridCol w:w="1350"/>
        <w:gridCol w:w="1305"/>
        <w:gridCol w:w="3150"/>
        <w:gridCol w:w="1170"/>
        <w:gridCol w:w="1710"/>
        <w:gridCol w:w="1485"/>
      </w:tblGrid>
      <w:tr w14:paraId="1A58148D" w14:textId="77777777">
        <w:tblPrEx>
          <w:tblW w:w="10170" w:type="dxa"/>
          <w:jc w:val="center"/>
          <w:tblLayout w:type="fixed"/>
          <w:tblLook w:val="04A0"/>
        </w:tblPrEx>
        <w:trPr>
          <w:cantSplit/>
          <w:trHeight w:val="20"/>
          <w:tblHeader/>
          <w:jc w:val="center"/>
        </w:trPr>
        <w:tc>
          <w:tcPr>
            <w:tcW w:w="10170" w:type="dxa"/>
            <w:gridSpan w:val="6"/>
            <w:tcBorders>
              <w:bottom w:val="single" w:sz="4" w:space="0" w:color="auto"/>
            </w:tcBorders>
            <w:shd w:val="clear" w:color="auto" w:fill="auto"/>
            <w:vAlign w:val="center"/>
          </w:tcPr>
          <w:p w:rsidR="00EF2BE4" w:rsidRPr="009A2C41" w:rsidP="00CB1C05" w14:paraId="10EACA1A" w14:textId="77777777">
            <w:pPr>
              <w:pStyle w:val="TableTitleA"/>
              <w:rPr>
                <w:rFonts w:cstheme="minorHAnsi"/>
                <w:b/>
                <w:bCs/>
                <w:color w:val="000000"/>
              </w:rPr>
            </w:pPr>
            <w:bookmarkStart w:id="550" w:name="_Ref117254561"/>
            <w:bookmarkStart w:id="551" w:name="_Toc121142601"/>
            <w:bookmarkStart w:id="552" w:name="_Toc165379595"/>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5</w:t>
            </w:r>
            <w:r w:rsidR="00BC4B5D">
              <w:rPr>
                <w:noProof/>
              </w:rPr>
              <w:fldChar w:fldCharType="end"/>
            </w:r>
            <w:bookmarkEnd w:id="550"/>
            <w:r>
              <w:t xml:space="preserve">: </w:t>
            </w:r>
            <w:r w:rsidRPr="00BE6063">
              <w:t xml:space="preserve">Product </w:t>
            </w:r>
            <w:r>
              <w:t>S</w:t>
            </w:r>
            <w:r w:rsidRPr="00BE6063">
              <w:t xml:space="preserve">ystems </w:t>
            </w:r>
            <w:r>
              <w:t>R</w:t>
            </w:r>
            <w:r w:rsidRPr="00BE6063">
              <w:t xml:space="preserve">eviewed for </w:t>
            </w:r>
            <w:r>
              <w:t>M</w:t>
            </w:r>
            <w:r w:rsidRPr="00BE6063">
              <w:t xml:space="preserve">otion </w:t>
            </w:r>
            <w:r>
              <w:t>P</w:t>
            </w:r>
            <w:r w:rsidRPr="00BE6063">
              <w:t xml:space="preserve">icture </w:t>
            </w:r>
            <w:r>
              <w:t>F</w:t>
            </w:r>
            <w:r w:rsidRPr="00BE6063">
              <w:t xml:space="preserve">ilm </w:t>
            </w:r>
            <w:r>
              <w:t>C</w:t>
            </w:r>
            <w:r w:rsidRPr="00BE6063">
              <w:t>leaning</w:t>
            </w:r>
            <w:bookmarkEnd w:id="551"/>
            <w:bookmarkEnd w:id="552"/>
          </w:p>
        </w:tc>
      </w:tr>
      <w:tr w14:paraId="32879A78" w14:textId="77777777">
        <w:tblPrEx>
          <w:tblW w:w="10170" w:type="dxa"/>
          <w:jc w:val="center"/>
          <w:tblLayout w:type="fixed"/>
          <w:tblLook w:val="04A0"/>
        </w:tblPrEx>
        <w:trPr>
          <w:cantSplit/>
          <w:trHeight w:val="20"/>
          <w:tblHeader/>
          <w:jc w:val="center"/>
        </w:trPr>
        <w:tc>
          <w:tcPr>
            <w:tcW w:w="135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F2BE4" w:rsidRPr="009A2C41" w:rsidP="00CB1C05" w14:paraId="4019152D" w14:textId="77777777">
            <w:pPr>
              <w:pStyle w:val="TableSubtitle"/>
            </w:pPr>
            <w:r w:rsidRPr="009A2C41">
              <w:t>Supplier</w:t>
            </w:r>
          </w:p>
        </w:tc>
        <w:tc>
          <w:tcPr>
            <w:tcW w:w="1305" w:type="dxa"/>
            <w:tcBorders>
              <w:top w:val="single" w:sz="4" w:space="0" w:color="auto"/>
              <w:left w:val="nil"/>
              <w:bottom w:val="single" w:sz="4" w:space="0" w:color="auto"/>
              <w:right w:val="single" w:sz="4" w:space="0" w:color="auto"/>
            </w:tcBorders>
            <w:shd w:val="clear" w:color="auto" w:fill="48A9C5"/>
            <w:vAlign w:val="center"/>
            <w:hideMark/>
          </w:tcPr>
          <w:p w:rsidR="00EF2BE4" w:rsidRPr="009A2C41" w:rsidP="00CB1C05" w14:paraId="1D4E42C8" w14:textId="77777777">
            <w:pPr>
              <w:pStyle w:val="TableSubtitle"/>
            </w:pPr>
            <w:r w:rsidRPr="009A2C41">
              <w:t>Product</w:t>
            </w:r>
          </w:p>
        </w:tc>
        <w:tc>
          <w:tcPr>
            <w:tcW w:w="3150" w:type="dxa"/>
            <w:tcBorders>
              <w:top w:val="single" w:sz="4" w:space="0" w:color="auto"/>
              <w:left w:val="nil"/>
              <w:bottom w:val="single" w:sz="4" w:space="0" w:color="auto"/>
              <w:right w:val="single" w:sz="4" w:space="0" w:color="auto"/>
            </w:tcBorders>
            <w:shd w:val="clear" w:color="auto" w:fill="48A9C5"/>
            <w:vAlign w:val="center"/>
            <w:hideMark/>
          </w:tcPr>
          <w:p w:rsidR="00EF2BE4" w:rsidRPr="009A2C41" w:rsidP="00CB1C05" w14:paraId="5E64A78E" w14:textId="77777777">
            <w:pPr>
              <w:pStyle w:val="TableSubtitle"/>
            </w:pPr>
            <w:r>
              <w:t>Product Information</w:t>
            </w:r>
          </w:p>
        </w:tc>
        <w:tc>
          <w:tcPr>
            <w:tcW w:w="1170" w:type="dxa"/>
            <w:tcBorders>
              <w:top w:val="single" w:sz="4" w:space="0" w:color="auto"/>
              <w:left w:val="nil"/>
              <w:bottom w:val="single" w:sz="4" w:space="0" w:color="auto"/>
              <w:right w:val="single" w:sz="4" w:space="0" w:color="auto"/>
            </w:tcBorders>
            <w:shd w:val="clear" w:color="auto" w:fill="48A9C5"/>
            <w:vAlign w:val="center"/>
            <w:hideMark/>
          </w:tcPr>
          <w:p w:rsidR="00EF2BE4" w:rsidRPr="009A2C41" w:rsidP="00CB1C05" w14:paraId="567CD591" w14:textId="77777777">
            <w:pPr>
              <w:pStyle w:val="TableSubtitle"/>
            </w:pPr>
            <w:r>
              <w:t>Cleaning Technology</w:t>
            </w:r>
          </w:p>
        </w:tc>
        <w:tc>
          <w:tcPr>
            <w:tcW w:w="1710" w:type="dxa"/>
            <w:tcBorders>
              <w:top w:val="single" w:sz="4" w:space="0" w:color="auto"/>
              <w:left w:val="nil"/>
              <w:bottom w:val="single" w:sz="4" w:space="0" w:color="auto"/>
              <w:right w:val="single" w:sz="4" w:space="0" w:color="auto"/>
            </w:tcBorders>
            <w:shd w:val="clear" w:color="auto" w:fill="48A9C5"/>
            <w:vAlign w:val="center"/>
            <w:hideMark/>
          </w:tcPr>
          <w:p w:rsidR="00EF2BE4" w:rsidRPr="009A2C41" w:rsidP="00CB1C05" w14:paraId="0E19F37F" w14:textId="77777777">
            <w:pPr>
              <w:pStyle w:val="TableSubtitle"/>
            </w:pPr>
            <w:r w:rsidRPr="009A2C41">
              <w:t>Solvent ingredients</w:t>
            </w:r>
          </w:p>
        </w:tc>
        <w:tc>
          <w:tcPr>
            <w:tcW w:w="1485" w:type="dxa"/>
            <w:tcBorders>
              <w:top w:val="single" w:sz="4" w:space="0" w:color="auto"/>
              <w:left w:val="nil"/>
              <w:bottom w:val="single" w:sz="4" w:space="0" w:color="auto"/>
              <w:right w:val="single" w:sz="4" w:space="0" w:color="auto"/>
            </w:tcBorders>
            <w:shd w:val="clear" w:color="auto" w:fill="48A9C5"/>
            <w:vAlign w:val="center"/>
            <w:hideMark/>
          </w:tcPr>
          <w:p w:rsidR="00EF2BE4" w:rsidRPr="009A2C41" w:rsidP="00CB1C05" w14:paraId="149EFE1F" w14:textId="77777777">
            <w:pPr>
              <w:pStyle w:val="TableSubtitle"/>
            </w:pPr>
            <w:r w:rsidRPr="009A2C41">
              <w:t>Concentration (%)</w:t>
            </w:r>
          </w:p>
        </w:tc>
      </w:tr>
      <w:tr w14:paraId="460F054B" w14:textId="77777777">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EF2BE4" w:rsidRPr="00F07A5E" w:rsidP="00CB1C05" w14:paraId="173DB1B5" w14:textId="77777777">
            <w:pPr>
              <w:pStyle w:val="LTableTextAbt"/>
            </w:pPr>
            <w:r w:rsidRPr="00F07A5E">
              <w:t>Media Migration Technology (MMT)</w:t>
            </w:r>
          </w:p>
        </w:tc>
        <w:tc>
          <w:tcPr>
            <w:tcW w:w="130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EF2BE4" w:rsidRPr="00F07A5E" w:rsidP="00CB1C05" w14:paraId="34D72480" w14:textId="77777777">
            <w:pPr>
              <w:pStyle w:val="LTableTextAbt"/>
            </w:pPr>
            <w:r w:rsidRPr="00F07A5E">
              <w:t>CF9300P</w:t>
            </w:r>
          </w:p>
        </w:tc>
        <w:tc>
          <w:tcPr>
            <w:tcW w:w="315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EF2BE4" w:rsidRPr="00F07A5E" w:rsidP="00CB1C05" w14:paraId="3CA021BC" w14:textId="77777777">
            <w:pPr>
              <w:pStyle w:val="LTableTextAbt"/>
            </w:pPr>
            <w:hyperlink r:id="rId130" w:history="1">
              <w:r w:rsidRPr="00425120" w:rsidR="004F366B">
                <w:rPr>
                  <w:rStyle w:val="Hyperlink"/>
                  <w:color w:val="000000"/>
                  <w:u w:val="none"/>
                </w:rPr>
                <w:t>https://img1.wsimg.com/blobby/go/1a2fd565-228d-42b1-af3b-19cd6ffa38a6/downloads/MMT_brochure_2021_web.pdf?ver=1662451193476</w:t>
              </w:r>
            </w:hyperlink>
          </w:p>
        </w:tc>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EF2BE4" w:rsidRPr="00F07A5E" w:rsidP="00CB1C05" w14:paraId="663AFDF7" w14:textId="77777777">
            <w:pPr>
              <w:pStyle w:val="LTableTextAbt"/>
            </w:pPr>
            <w:r w:rsidRPr="00F07A5E">
              <w:t>Ultrasonic</w:t>
            </w:r>
          </w:p>
        </w:tc>
        <w:tc>
          <w:tcPr>
            <w:tcW w:w="1710" w:type="dxa"/>
            <w:tcBorders>
              <w:top w:val="nil"/>
              <w:left w:val="single" w:sz="4" w:space="0" w:color="auto"/>
              <w:bottom w:val="single" w:sz="4" w:space="0" w:color="auto"/>
              <w:right w:val="single" w:sz="4" w:space="0" w:color="auto"/>
            </w:tcBorders>
            <w:shd w:val="clear" w:color="auto" w:fill="F1AD7A" w:themeFill="accent2" w:themeFillTint="99"/>
          </w:tcPr>
          <w:p w:rsidR="00EF2BE4" w:rsidRPr="00F07A5E" w:rsidP="00CB1C05" w14:paraId="002DD050" w14:textId="77777777">
            <w:pPr>
              <w:pStyle w:val="LTableTextAbt"/>
            </w:pPr>
            <w:r w:rsidRPr="00F07A5E">
              <w:t>P</w:t>
            </w:r>
            <w:r>
              <w:t>erchloroethylene</w:t>
            </w:r>
          </w:p>
        </w:tc>
        <w:tc>
          <w:tcPr>
            <w:tcW w:w="1485" w:type="dxa"/>
            <w:tcBorders>
              <w:top w:val="nil"/>
              <w:left w:val="nil"/>
              <w:bottom w:val="single" w:sz="4" w:space="0" w:color="auto"/>
              <w:right w:val="single" w:sz="4" w:space="0" w:color="auto"/>
            </w:tcBorders>
            <w:shd w:val="clear" w:color="auto" w:fill="F1AD7A" w:themeFill="accent2" w:themeFillTint="99"/>
          </w:tcPr>
          <w:p w:rsidR="00EF2BE4" w:rsidRPr="00BD2FE5" w:rsidP="00CB1C05" w14:paraId="789D4FE5" w14:textId="77777777">
            <w:pPr>
              <w:pStyle w:val="CTableTextAbt"/>
            </w:pPr>
            <w:r w:rsidRPr="00BD2FE5">
              <w:t>100</w:t>
            </w:r>
          </w:p>
        </w:tc>
      </w:tr>
      <w:tr w14:paraId="6A67AD94" w14:textId="77777777">
        <w:tblPrEx>
          <w:tblW w:w="10170" w:type="dxa"/>
          <w:jc w:val="center"/>
          <w:tblLayout w:type="fixed"/>
          <w:tblLook w:val="04A0"/>
        </w:tblPrEx>
        <w:trPr>
          <w:cantSplit/>
          <w:trHeight w:val="1808"/>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494AF546" w14:textId="77777777">
            <w:pPr>
              <w:pStyle w:val="LTableTextAbt"/>
            </w:pPr>
            <w:r w:rsidRPr="00F07A5E">
              <w:t>Media Migration Technology (MMT)</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5BB04EE7" w14:textId="77777777">
            <w:pPr>
              <w:pStyle w:val="LTableTextAbt"/>
            </w:pPr>
            <w:r w:rsidRPr="00F07A5E">
              <w:t>CF9400HFE</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15CFD0E8" w14:textId="77777777">
            <w:pPr>
              <w:pStyle w:val="LTableTextAbt"/>
            </w:pPr>
            <w:hyperlink r:id="rId130" w:history="1">
              <w:r w:rsidRPr="00425120" w:rsidR="004F366B">
                <w:rPr>
                  <w:rStyle w:val="Hyperlink"/>
                  <w:color w:val="000000"/>
                  <w:u w:val="none"/>
                </w:rPr>
                <w:t>https://img1.wsimg.com/blobby/go/1a2fd565-228d-42b1-af3b-19cd6ffa38a6/downloads/MMT_brochure_2021_web.pdf?ver=1662451193476</w:t>
              </w:r>
            </w:hyperlink>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608E17B7" w14:textId="77777777">
            <w:pPr>
              <w:pStyle w:val="LTableTextAbt"/>
            </w:pPr>
            <w:r w:rsidRPr="00F07A5E">
              <w:t>Ultrasonic</w:t>
            </w:r>
          </w:p>
        </w:tc>
        <w:tc>
          <w:tcPr>
            <w:tcW w:w="1710" w:type="dxa"/>
            <w:tcBorders>
              <w:top w:val="single" w:sz="4" w:space="0" w:color="auto"/>
              <w:left w:val="nil"/>
              <w:bottom w:val="single" w:sz="4" w:space="0" w:color="auto"/>
              <w:right w:val="single" w:sz="4" w:space="0" w:color="auto"/>
            </w:tcBorders>
            <w:shd w:val="clear" w:color="auto" w:fill="auto"/>
          </w:tcPr>
          <w:p w:rsidR="00EF2BE4" w:rsidRPr="00F07A5E" w:rsidP="00CB1C05" w14:paraId="4630B39A" w14:textId="77777777">
            <w:pPr>
              <w:pStyle w:val="LTableTextAbt"/>
            </w:pPr>
            <w:r w:rsidRPr="00F07A5E">
              <w:t>HFE not specified</w:t>
            </w:r>
          </w:p>
        </w:tc>
        <w:tc>
          <w:tcPr>
            <w:tcW w:w="1485" w:type="dxa"/>
            <w:tcBorders>
              <w:top w:val="single" w:sz="4" w:space="0" w:color="auto"/>
              <w:left w:val="nil"/>
              <w:bottom w:val="single" w:sz="4" w:space="0" w:color="auto"/>
              <w:right w:val="single" w:sz="4" w:space="0" w:color="auto"/>
            </w:tcBorders>
            <w:shd w:val="clear" w:color="auto" w:fill="auto"/>
          </w:tcPr>
          <w:p w:rsidR="00EF2BE4" w:rsidRPr="00BD2FE5" w:rsidP="00CB1C05" w14:paraId="5566F8E8" w14:textId="77777777">
            <w:pPr>
              <w:pStyle w:val="CTableTextAbt"/>
            </w:pPr>
            <w:r w:rsidRPr="00BD2FE5">
              <w:t>100</w:t>
            </w:r>
          </w:p>
        </w:tc>
      </w:tr>
      <w:tr w14:paraId="1514ACED" w14:textId="77777777">
        <w:tblPrEx>
          <w:tblW w:w="10170" w:type="dxa"/>
          <w:jc w:val="center"/>
          <w:tblLayout w:type="fixed"/>
          <w:tblLook w:val="04A0"/>
        </w:tblPrEx>
        <w:trPr>
          <w:cantSplit/>
          <w:trHeight w:val="1808"/>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267AE3AE" w14:textId="77777777">
            <w:pPr>
              <w:pStyle w:val="LTableTextAbt"/>
            </w:pPr>
            <w:r w:rsidRPr="00F07A5E">
              <w:t>Media Migration Technology (MMT)</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537D46AD" w14:textId="77777777">
            <w:pPr>
              <w:pStyle w:val="LTableTextAbt"/>
            </w:pPr>
            <w:r w:rsidRPr="00F07A5E">
              <w:t>Excel 1400</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080D4B18" w14:textId="77777777">
            <w:pPr>
              <w:pStyle w:val="LTableTextAbt"/>
            </w:pPr>
            <w:hyperlink r:id="rId131" w:history="1">
              <w:r w:rsidRPr="00425120" w:rsidR="004F366B">
                <w:rPr>
                  <w:rStyle w:val="Hyperlink"/>
                  <w:color w:val="000000"/>
                  <w:u w:val="none"/>
                </w:rPr>
                <w:t>https://mmtfilm.com/excel-film-cleaners-1</w:t>
              </w:r>
            </w:hyperlink>
          </w:p>
          <w:p w:rsidR="00EF2BE4" w:rsidRPr="00F07A5E" w:rsidP="00CB1C05" w14:paraId="01068EF2"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73A6885E" w14:textId="77777777">
            <w:pPr>
              <w:pStyle w:val="LTableTextAbt"/>
            </w:pPr>
            <w:r w:rsidRPr="00F07A5E">
              <w:t>Not defined</w:t>
            </w:r>
          </w:p>
        </w:tc>
        <w:tc>
          <w:tcPr>
            <w:tcW w:w="1710" w:type="dxa"/>
            <w:tcBorders>
              <w:top w:val="single" w:sz="4" w:space="0" w:color="auto"/>
              <w:left w:val="nil"/>
              <w:bottom w:val="single" w:sz="4" w:space="0" w:color="auto"/>
              <w:right w:val="single" w:sz="4" w:space="0" w:color="auto"/>
            </w:tcBorders>
            <w:shd w:val="clear" w:color="auto" w:fill="auto"/>
          </w:tcPr>
          <w:p w:rsidR="00EF2BE4" w:rsidRPr="00F07A5E" w:rsidP="00CB1C05" w14:paraId="56CA6FAA" w14:textId="77777777">
            <w:pPr>
              <w:pStyle w:val="LTableTextAbt"/>
            </w:pPr>
            <w:r w:rsidRPr="00F07A5E">
              <w:t>Isopropanol</w:t>
            </w:r>
          </w:p>
        </w:tc>
        <w:tc>
          <w:tcPr>
            <w:tcW w:w="1485" w:type="dxa"/>
            <w:tcBorders>
              <w:top w:val="single" w:sz="4" w:space="0" w:color="auto"/>
              <w:left w:val="nil"/>
              <w:bottom w:val="single" w:sz="4" w:space="0" w:color="auto"/>
              <w:right w:val="single" w:sz="4" w:space="0" w:color="auto"/>
            </w:tcBorders>
            <w:shd w:val="clear" w:color="auto" w:fill="auto"/>
          </w:tcPr>
          <w:p w:rsidR="00EF2BE4" w:rsidRPr="00BD2FE5" w:rsidP="00CB1C05" w14:paraId="2F2AB955" w14:textId="77777777">
            <w:pPr>
              <w:pStyle w:val="CTableTextAbt"/>
            </w:pPr>
            <w:r>
              <w:t>Not defined</w:t>
            </w:r>
          </w:p>
        </w:tc>
      </w:tr>
      <w:tr w14:paraId="51580C1A" w14:textId="77777777">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553AB8AB" w14:textId="77777777">
            <w:pPr>
              <w:pStyle w:val="LTableTextAbt"/>
            </w:pPr>
            <w:r w:rsidRPr="00F07A5E">
              <w:t>Lipsner Smith Company</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48CB5748" w14:textId="77777777">
            <w:pPr>
              <w:pStyle w:val="LTableTextAbt"/>
            </w:pPr>
            <w:r w:rsidRPr="00425120">
              <w:rPr>
                <w:rStyle w:val="Strong"/>
                <w:b w:val="0"/>
                <w:bCs/>
              </w:rPr>
              <w:t>CF9200</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3BE032DC" w14:textId="77777777">
            <w:pPr>
              <w:pStyle w:val="LTableTextAbt"/>
            </w:pPr>
            <w:hyperlink r:id="rId132" w:history="1">
              <w:r w:rsidRPr="00425120" w:rsidR="004F366B">
                <w:rPr>
                  <w:rStyle w:val="Hyperlink"/>
                  <w:color w:val="000000"/>
                  <w:u w:val="none"/>
                </w:rPr>
                <w:t>https://img1.wsimg.com/blobby/go/1a2fd565-228d-42b1-af3b-19cd6ffa38a6/downloads/CF9200%20HFE%20brochure%20MMT.pdf?ver=1662451193476</w:t>
              </w:r>
            </w:hyperlink>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230BE343" w14:textId="77777777">
            <w:pPr>
              <w:pStyle w:val="LTableTextAbt"/>
            </w:pPr>
            <w:r w:rsidRPr="00F07A5E">
              <w:t>Ultrasonic</w:t>
            </w:r>
          </w:p>
        </w:tc>
        <w:tc>
          <w:tcPr>
            <w:tcW w:w="1710" w:type="dxa"/>
            <w:tcBorders>
              <w:top w:val="single" w:sz="4" w:space="0" w:color="auto"/>
              <w:left w:val="nil"/>
              <w:bottom w:val="single" w:sz="4" w:space="0" w:color="auto"/>
              <w:right w:val="single" w:sz="4" w:space="0" w:color="auto"/>
            </w:tcBorders>
            <w:shd w:val="clear" w:color="auto" w:fill="auto"/>
          </w:tcPr>
          <w:p w:rsidR="00EF2BE4" w:rsidRPr="00F07A5E" w:rsidP="00CB1C05" w14:paraId="1A1A43CE" w14:textId="77777777">
            <w:pPr>
              <w:pStyle w:val="LTableTextAbt"/>
            </w:pPr>
            <w:r w:rsidRPr="00425120">
              <w:rPr>
                <w:rStyle w:val="Strong"/>
                <w:b w:val="0"/>
                <w:bCs/>
              </w:rPr>
              <w:t>3M Novec Engineered Fluid HFE-8200</w:t>
            </w:r>
            <w:r w:rsidRPr="00960C09" w:rsidR="005E7BC4">
              <w:rPr>
                <w:szCs w:val="18"/>
                <w:vertAlign w:val="superscript"/>
              </w:rPr>
              <w:t>1</w:t>
            </w:r>
          </w:p>
        </w:tc>
        <w:tc>
          <w:tcPr>
            <w:tcW w:w="1485" w:type="dxa"/>
            <w:tcBorders>
              <w:top w:val="single" w:sz="4" w:space="0" w:color="auto"/>
              <w:left w:val="nil"/>
              <w:bottom w:val="single" w:sz="4" w:space="0" w:color="auto"/>
              <w:right w:val="single" w:sz="4" w:space="0" w:color="auto"/>
            </w:tcBorders>
            <w:shd w:val="clear" w:color="auto" w:fill="auto"/>
          </w:tcPr>
          <w:p w:rsidR="00EF2BE4" w:rsidRPr="00BD2FE5" w:rsidP="00CB1C05" w14:paraId="7CA7EDBB" w14:textId="77777777">
            <w:pPr>
              <w:pStyle w:val="CTableTextAbt"/>
            </w:pPr>
            <w:r w:rsidRPr="00BD2FE5">
              <w:t>100</w:t>
            </w:r>
          </w:p>
        </w:tc>
      </w:tr>
      <w:tr w14:paraId="38AE35AE" w14:textId="77777777">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39D53450" w14:textId="77777777">
            <w:pPr>
              <w:pStyle w:val="LTableTextAbt"/>
            </w:pPr>
            <w:r w:rsidRPr="00F07A5E">
              <w:t>Lipsner Smith Company</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4344A5FF" w14:textId="77777777">
            <w:pPr>
              <w:pStyle w:val="LTableTextAbt"/>
            </w:pPr>
            <w:r w:rsidRPr="00425120">
              <w:rPr>
                <w:rStyle w:val="Strong"/>
                <w:b w:val="0"/>
                <w:bCs/>
              </w:rPr>
              <w:t>CF8200P</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3BA105AC" w14:textId="77777777">
            <w:pPr>
              <w:pStyle w:val="LTableTextAbt"/>
            </w:pPr>
            <w:hyperlink r:id="rId133" w:history="1">
              <w:r w:rsidRPr="00425120" w:rsidR="004F366B">
                <w:rPr>
                  <w:rStyle w:val="Hyperlink"/>
                  <w:color w:val="000000"/>
                  <w:u w:val="none"/>
                </w:rPr>
                <w:t>https://img1.wsimg.com/blobby/go/1a2fd565-228d-42b1-af3b-19cd6ffa38a6/downloads/CF8200%20Brochure%20MMT.pdf?ver=1662451193476</w:t>
              </w:r>
            </w:hyperlink>
          </w:p>
          <w:p w:rsidR="00EF2BE4" w:rsidRPr="00F07A5E" w:rsidP="00CB1C05" w14:paraId="2B636FC0"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20C2F18B" w14:textId="77777777">
            <w:pPr>
              <w:pStyle w:val="LTableTextAbt"/>
            </w:pPr>
            <w:r w:rsidRPr="00F07A5E">
              <w:t>Ultrasonic</w:t>
            </w:r>
          </w:p>
        </w:tc>
        <w:tc>
          <w:tcPr>
            <w:tcW w:w="1710" w:type="dxa"/>
            <w:tcBorders>
              <w:top w:val="nil"/>
              <w:left w:val="nil"/>
              <w:bottom w:val="single" w:sz="4" w:space="0" w:color="auto"/>
              <w:right w:val="single" w:sz="4" w:space="0" w:color="auto"/>
            </w:tcBorders>
            <w:shd w:val="clear" w:color="auto" w:fill="auto"/>
          </w:tcPr>
          <w:p w:rsidR="00EF2BE4" w:rsidRPr="00425120" w:rsidP="00CB1C05" w14:paraId="71B91E56" w14:textId="77777777">
            <w:pPr>
              <w:pStyle w:val="LTableTextAbt"/>
              <w:rPr>
                <w:rStyle w:val="Strong"/>
                <w:b w:val="0"/>
                <w:bCs/>
              </w:rPr>
            </w:pPr>
            <w:r w:rsidRPr="00425120">
              <w:rPr>
                <w:rStyle w:val="Strong"/>
                <w:b w:val="0"/>
                <w:bCs/>
              </w:rPr>
              <w:t>3M Novec Engineered Fluid HFE-8200</w:t>
            </w:r>
            <w:r w:rsidRPr="00960C09" w:rsidR="007925E3">
              <w:rPr>
                <w:szCs w:val="18"/>
                <w:vertAlign w:val="superscript"/>
              </w:rPr>
              <w:t>1</w:t>
            </w:r>
          </w:p>
          <w:p w:rsidR="00EF2BE4" w:rsidRPr="00F07A5E" w:rsidP="00CB1C05" w14:paraId="65CDB5F6" w14:textId="77777777">
            <w:pPr>
              <w:pStyle w:val="LTableTextAbt"/>
            </w:pPr>
            <w:r w:rsidRPr="00425120">
              <w:rPr>
                <w:rStyle w:val="Strong"/>
                <w:b w:val="0"/>
                <w:bCs/>
              </w:rPr>
              <w:t>Or PCE</w:t>
            </w:r>
          </w:p>
        </w:tc>
        <w:tc>
          <w:tcPr>
            <w:tcW w:w="1485" w:type="dxa"/>
            <w:tcBorders>
              <w:top w:val="nil"/>
              <w:left w:val="nil"/>
              <w:bottom w:val="single" w:sz="4" w:space="0" w:color="auto"/>
              <w:right w:val="single" w:sz="4" w:space="0" w:color="auto"/>
            </w:tcBorders>
            <w:shd w:val="clear" w:color="auto" w:fill="auto"/>
          </w:tcPr>
          <w:p w:rsidR="00EF2BE4" w:rsidRPr="00BD2FE5" w:rsidP="00CB1C05" w14:paraId="1FCA8DCA" w14:textId="77777777">
            <w:pPr>
              <w:pStyle w:val="CTableTextAbt"/>
            </w:pPr>
            <w:r w:rsidRPr="00BD2FE5">
              <w:t>100</w:t>
            </w:r>
          </w:p>
        </w:tc>
      </w:tr>
      <w:tr w14:paraId="5FBC9B88" w14:textId="77777777">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0E4E3000" w14:textId="77777777">
            <w:pPr>
              <w:pStyle w:val="LTableTextAbt"/>
            </w:pPr>
            <w:r w:rsidRPr="00F07A5E">
              <w:t>Lipsner Smith Company</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68943708" w14:textId="77777777">
            <w:pPr>
              <w:pStyle w:val="LTableTextAbt"/>
            </w:pPr>
            <w:r w:rsidRPr="00425120">
              <w:rPr>
                <w:rStyle w:val="Strong"/>
                <w:b w:val="0"/>
                <w:bCs/>
              </w:rPr>
              <w:t>CF 7200</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19100F3E" w14:textId="77777777">
            <w:pPr>
              <w:pStyle w:val="LTableTextAbt"/>
            </w:pPr>
            <w:hyperlink r:id="rId134" w:history="1">
              <w:r w:rsidRPr="00425120" w:rsidR="004F366B">
                <w:rPr>
                  <w:rStyle w:val="Hyperlink"/>
                  <w:color w:val="000000"/>
                  <w:u w:val="none"/>
                </w:rPr>
                <w:t>https://img1.wsimg.com/blobby/go/1a2fd565-228d-42b1-af3b-19cd6ffa38a6/downloads/CF7200%20brochure%20MMT.pdf?ver=1662451193476</w:t>
              </w:r>
            </w:hyperlink>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18256F21" w14:textId="77777777">
            <w:pPr>
              <w:pStyle w:val="LTableTextAbt"/>
            </w:pPr>
            <w:r w:rsidRPr="00F07A5E">
              <w:t>Ultrasonic</w:t>
            </w:r>
          </w:p>
        </w:tc>
        <w:tc>
          <w:tcPr>
            <w:tcW w:w="1710" w:type="dxa"/>
            <w:tcBorders>
              <w:top w:val="nil"/>
              <w:left w:val="nil"/>
              <w:bottom w:val="single" w:sz="4" w:space="0" w:color="auto"/>
              <w:right w:val="single" w:sz="4" w:space="0" w:color="auto"/>
            </w:tcBorders>
            <w:shd w:val="clear" w:color="auto" w:fill="auto"/>
          </w:tcPr>
          <w:p w:rsidR="00EF2BE4" w:rsidRPr="00F07A5E" w:rsidP="00CB1C05" w14:paraId="6F2501E7" w14:textId="77777777">
            <w:pPr>
              <w:pStyle w:val="LTableTextAbt"/>
            </w:pPr>
            <w:r w:rsidRPr="00F07A5E">
              <w:t>Solvent not specified</w:t>
            </w:r>
          </w:p>
        </w:tc>
        <w:tc>
          <w:tcPr>
            <w:tcW w:w="1485" w:type="dxa"/>
            <w:tcBorders>
              <w:top w:val="nil"/>
              <w:left w:val="nil"/>
              <w:bottom w:val="single" w:sz="4" w:space="0" w:color="auto"/>
              <w:right w:val="single" w:sz="4" w:space="0" w:color="auto"/>
            </w:tcBorders>
            <w:shd w:val="clear" w:color="auto" w:fill="auto"/>
          </w:tcPr>
          <w:p w:rsidR="00EF2BE4" w:rsidRPr="00BD2FE5" w:rsidP="00CB1C05" w14:paraId="79C6EE9B" w14:textId="77777777">
            <w:pPr>
              <w:pStyle w:val="CTableTextAbt"/>
            </w:pPr>
            <w:r w:rsidRPr="00BD2FE5">
              <w:t>100</w:t>
            </w:r>
          </w:p>
        </w:tc>
      </w:tr>
      <w:tr w14:paraId="109F030B" w14:textId="77777777">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61A7878C" w14:textId="77777777">
            <w:pPr>
              <w:pStyle w:val="LTableTextAbt"/>
            </w:pPr>
            <w:r w:rsidRPr="00F07A5E">
              <w:t>Lipsner Smith Company</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7307E936" w14:textId="77777777">
            <w:pPr>
              <w:pStyle w:val="LTableTextAbt"/>
            </w:pPr>
            <w:r w:rsidRPr="00425120">
              <w:rPr>
                <w:rStyle w:val="Strong"/>
                <w:b w:val="0"/>
                <w:bCs/>
              </w:rPr>
              <w:t>CF 3000 MK V</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118AB747" w14:textId="77777777">
            <w:pPr>
              <w:pStyle w:val="LTableTextAbt"/>
            </w:pPr>
            <w:hyperlink r:id="rId135" w:history="1">
              <w:r w:rsidRPr="00425120" w:rsidR="004F366B">
                <w:rPr>
                  <w:rStyle w:val="Hyperlink"/>
                  <w:color w:val="000000"/>
                  <w:u w:val="none"/>
                </w:rPr>
                <w:t>https://img1.wsimg.com/blobby/go/1a2fd565-228d-42b1-af3b-19cd6ffa38a6/downloads/CF3000%20Brochure%20MMT.pdf?ver=1662451193476</w:t>
              </w:r>
            </w:hyperlink>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11A5DF9C" w14:textId="77777777">
            <w:pPr>
              <w:pStyle w:val="LTableTextAbt"/>
            </w:pPr>
            <w:r w:rsidRPr="00F07A5E">
              <w:t>Ultrasonic</w:t>
            </w:r>
          </w:p>
        </w:tc>
        <w:tc>
          <w:tcPr>
            <w:tcW w:w="1710" w:type="dxa"/>
            <w:tcBorders>
              <w:top w:val="nil"/>
              <w:left w:val="nil"/>
              <w:bottom w:val="single" w:sz="4" w:space="0" w:color="auto"/>
              <w:right w:val="single" w:sz="4" w:space="0" w:color="auto"/>
            </w:tcBorders>
            <w:shd w:val="clear" w:color="auto" w:fill="auto"/>
          </w:tcPr>
          <w:p w:rsidR="00EF2BE4" w:rsidRPr="00F07A5E" w:rsidP="00CB1C05" w14:paraId="23801BB8" w14:textId="77777777">
            <w:pPr>
              <w:pStyle w:val="LTableTextAbt"/>
            </w:pPr>
            <w:r w:rsidRPr="00F07A5E">
              <w:t>Solvent not specified</w:t>
            </w:r>
          </w:p>
        </w:tc>
        <w:tc>
          <w:tcPr>
            <w:tcW w:w="1485" w:type="dxa"/>
            <w:tcBorders>
              <w:top w:val="nil"/>
              <w:left w:val="nil"/>
              <w:bottom w:val="single" w:sz="4" w:space="0" w:color="auto"/>
              <w:right w:val="single" w:sz="4" w:space="0" w:color="auto"/>
            </w:tcBorders>
            <w:shd w:val="clear" w:color="auto" w:fill="auto"/>
          </w:tcPr>
          <w:p w:rsidR="00EF2BE4" w:rsidRPr="00BD2FE5" w:rsidP="00CB1C05" w14:paraId="04B43697" w14:textId="77777777">
            <w:pPr>
              <w:pStyle w:val="CTableTextAbt"/>
            </w:pPr>
            <w:r w:rsidRPr="00BD2FE5">
              <w:t>100</w:t>
            </w:r>
          </w:p>
        </w:tc>
      </w:tr>
      <w:tr w14:paraId="4A76BF03" w14:textId="77777777">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3F447BB6" w14:textId="77777777">
            <w:pPr>
              <w:pStyle w:val="LTableTextAbt"/>
            </w:pPr>
            <w:r w:rsidRPr="00F07A5E">
              <w:t>Kodak</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425120" w:rsidP="00CB1C05" w14:paraId="414AD03B" w14:textId="77777777">
            <w:pPr>
              <w:pStyle w:val="LTableTextAbt"/>
              <w:rPr>
                <w:rStyle w:val="Strong"/>
                <w:b w:val="0"/>
                <w:bCs/>
              </w:rPr>
            </w:pPr>
            <w:r w:rsidRPr="00425120">
              <w:rPr>
                <w:rStyle w:val="Strong"/>
                <w:b w:val="0"/>
                <w:bCs/>
              </w:rPr>
              <w:t>P-200</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425120" w:rsidP="00CB1C05" w14:paraId="6E233C7A" w14:textId="77777777">
            <w:pPr>
              <w:pStyle w:val="LTableTextAbt"/>
            </w:pPr>
            <w:hyperlink r:id="rId136" w:history="1">
              <w:r w:rsidRPr="00425120" w:rsidR="004F366B">
                <w:rPr>
                  <w:rStyle w:val="Hyperlink"/>
                  <w:color w:val="000000"/>
                  <w:u w:val="none"/>
                </w:rPr>
                <w:t>https://www.kodak.com/content/products-brochures/Film/P200-Film-Cleaning-System-brochure-A4.pdf</w:t>
              </w:r>
            </w:hyperlink>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58D3F461" w14:textId="77777777">
            <w:pPr>
              <w:pStyle w:val="LTableTextAbt"/>
            </w:pPr>
            <w:r w:rsidRPr="00F07A5E">
              <w:t>Solvent</w:t>
            </w:r>
          </w:p>
        </w:tc>
        <w:tc>
          <w:tcPr>
            <w:tcW w:w="1710" w:type="dxa"/>
            <w:tcBorders>
              <w:top w:val="single" w:sz="4" w:space="0" w:color="auto"/>
              <w:left w:val="nil"/>
              <w:bottom w:val="single" w:sz="4" w:space="0" w:color="auto"/>
              <w:right w:val="single" w:sz="4" w:space="0" w:color="auto"/>
            </w:tcBorders>
            <w:shd w:val="clear" w:color="auto" w:fill="auto"/>
          </w:tcPr>
          <w:p w:rsidR="00EF2BE4" w:rsidRPr="00F07A5E" w:rsidP="00CB1C05" w14:paraId="565301FB" w14:textId="77777777">
            <w:pPr>
              <w:pStyle w:val="LTableTextAbt"/>
            </w:pPr>
            <w:r w:rsidRPr="00F07A5E">
              <w:t>HFE-7200</w:t>
            </w:r>
          </w:p>
        </w:tc>
        <w:tc>
          <w:tcPr>
            <w:tcW w:w="1485" w:type="dxa"/>
            <w:tcBorders>
              <w:top w:val="single" w:sz="4" w:space="0" w:color="auto"/>
              <w:left w:val="nil"/>
              <w:bottom w:val="single" w:sz="4" w:space="0" w:color="auto"/>
              <w:right w:val="single" w:sz="4" w:space="0" w:color="auto"/>
            </w:tcBorders>
            <w:shd w:val="clear" w:color="auto" w:fill="auto"/>
          </w:tcPr>
          <w:p w:rsidR="00EF2BE4" w:rsidRPr="00BD2FE5" w:rsidP="00CB1C05" w14:paraId="497FE4BB" w14:textId="77777777">
            <w:pPr>
              <w:pStyle w:val="CTableTextAbt"/>
            </w:pPr>
            <w:r w:rsidRPr="00BD2FE5">
              <w:t>100</w:t>
            </w:r>
          </w:p>
        </w:tc>
      </w:tr>
      <w:tr w14:paraId="2B56591D" w14:textId="77777777">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488AB134" w14:textId="77777777">
            <w:pPr>
              <w:pStyle w:val="LTableTextAbt"/>
            </w:pPr>
            <w:r w:rsidRPr="00F07A5E">
              <w:t>CTM</w:t>
            </w:r>
          </w:p>
        </w:tc>
        <w:tc>
          <w:tcPr>
            <w:tcW w:w="1305" w:type="dxa"/>
            <w:tcBorders>
              <w:top w:val="single" w:sz="4" w:space="0" w:color="auto"/>
              <w:left w:val="single" w:sz="4" w:space="0" w:color="auto"/>
              <w:bottom w:val="single" w:sz="4" w:space="0" w:color="auto"/>
              <w:right w:val="single" w:sz="4" w:space="0" w:color="auto"/>
            </w:tcBorders>
            <w:shd w:val="clear" w:color="auto" w:fill="auto"/>
          </w:tcPr>
          <w:p w:rsidR="00EF2BE4" w:rsidRPr="00425120" w:rsidP="00CB1C05" w14:paraId="0BBCECF0" w14:textId="77777777">
            <w:pPr>
              <w:pStyle w:val="LTableTextAbt"/>
              <w:rPr>
                <w:rStyle w:val="Strong"/>
                <w:b w:val="0"/>
                <w:bCs/>
              </w:rPr>
            </w:pPr>
            <w:r w:rsidRPr="00425120">
              <w:rPr>
                <w:rStyle w:val="Strong"/>
                <w:b w:val="0"/>
                <w:bCs/>
              </w:rPr>
              <w:t>Ultraclean Film Cleaner</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69DA6CE1" w14:textId="77777777">
            <w:pPr>
              <w:pStyle w:val="LTableTextAbt"/>
            </w:pPr>
            <w:hyperlink r:id="rId137" w:history="1">
              <w:r w:rsidRPr="00425120" w:rsidR="004F366B">
                <w:rPr>
                  <w:rStyle w:val="Hyperlink"/>
                  <w:color w:val="000000"/>
                  <w:u w:val="none"/>
                </w:rPr>
                <w:t>https://ctmgroup.fr/wp-content/uploads/2019/02/ULTRACLEAN.pdf</w:t>
              </w:r>
            </w:hyperlink>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EF2BE4" w:rsidRPr="00F07A5E" w:rsidP="00CB1C05" w14:paraId="7B8FEEB1" w14:textId="77777777">
            <w:pPr>
              <w:pStyle w:val="LTableTextAbt"/>
            </w:pPr>
            <w:r w:rsidRPr="00F07A5E">
              <w:t>Ultrasonic</w:t>
            </w:r>
          </w:p>
        </w:tc>
        <w:tc>
          <w:tcPr>
            <w:tcW w:w="1710" w:type="dxa"/>
            <w:tcBorders>
              <w:top w:val="single" w:sz="4" w:space="0" w:color="auto"/>
              <w:left w:val="nil"/>
              <w:bottom w:val="single" w:sz="4" w:space="0" w:color="auto"/>
              <w:right w:val="single" w:sz="4" w:space="0" w:color="auto"/>
            </w:tcBorders>
            <w:shd w:val="clear" w:color="auto" w:fill="auto"/>
          </w:tcPr>
          <w:p w:rsidR="00EF2BE4" w:rsidRPr="00F07A5E" w:rsidP="00CB1C05" w14:paraId="5BC4FF46" w14:textId="77777777">
            <w:pPr>
              <w:pStyle w:val="LTableTextAbt"/>
            </w:pPr>
            <w:r w:rsidRPr="00F07A5E">
              <w:t>PCE or HFE</w:t>
            </w:r>
          </w:p>
        </w:tc>
        <w:tc>
          <w:tcPr>
            <w:tcW w:w="1485" w:type="dxa"/>
            <w:tcBorders>
              <w:top w:val="single" w:sz="4" w:space="0" w:color="auto"/>
              <w:left w:val="nil"/>
              <w:bottom w:val="single" w:sz="4" w:space="0" w:color="auto"/>
              <w:right w:val="single" w:sz="4" w:space="0" w:color="auto"/>
            </w:tcBorders>
            <w:shd w:val="clear" w:color="auto" w:fill="auto"/>
          </w:tcPr>
          <w:p w:rsidR="00EF2BE4" w:rsidRPr="00BD2FE5" w:rsidP="00CB1C05" w14:paraId="2F820DC0" w14:textId="77777777">
            <w:pPr>
              <w:pStyle w:val="CTableTextAbt"/>
            </w:pPr>
            <w:r>
              <w:t>100</w:t>
            </w:r>
          </w:p>
        </w:tc>
      </w:tr>
      <w:tr w14:paraId="539E1FF8" w14:textId="77777777">
        <w:tblPrEx>
          <w:tblW w:w="10170" w:type="dxa"/>
          <w:jc w:val="center"/>
          <w:tblLayout w:type="fixed"/>
          <w:tblLook w:val="04A0"/>
        </w:tblPrEx>
        <w:trPr>
          <w:cantSplit/>
          <w:trHeight w:val="20"/>
          <w:jc w:val="center"/>
        </w:trPr>
        <w:tc>
          <w:tcPr>
            <w:tcW w:w="10170" w:type="dxa"/>
            <w:gridSpan w:val="6"/>
            <w:tcBorders>
              <w:top w:val="single" w:sz="4" w:space="0" w:color="auto"/>
              <w:left w:val="single" w:sz="4" w:space="0" w:color="auto"/>
              <w:bottom w:val="single" w:sz="4" w:space="0" w:color="auto"/>
              <w:right w:val="single" w:sz="4" w:space="0" w:color="auto"/>
            </w:tcBorders>
            <w:shd w:val="clear" w:color="auto" w:fill="auto"/>
          </w:tcPr>
          <w:p w:rsidR="005E7BC4" w:rsidP="00CB1C05" w14:paraId="2AA589A0" w14:textId="77777777">
            <w:pPr>
              <w:pStyle w:val="CTableTextAbt"/>
              <w:jc w:val="left"/>
              <w:rPr>
                <w:szCs w:val="18"/>
              </w:rPr>
            </w:pPr>
            <w:r w:rsidRPr="000715DA">
              <w:rPr>
                <w:szCs w:val="18"/>
                <w:vertAlign w:val="superscript"/>
              </w:rPr>
              <w:t>1</w:t>
            </w:r>
            <w:r>
              <w:rPr>
                <w:szCs w:val="18"/>
              </w:rPr>
              <w:t xml:space="preserve">Note that 3M has recently announced that they will discontinue this product by 2025. </w:t>
            </w:r>
          </w:p>
          <w:p w:rsidR="00EF2BE4" w:rsidP="00CB1C05" w14:paraId="2B9D7BAB" w14:textId="77777777">
            <w:pPr>
              <w:pStyle w:val="CTableTextAbt"/>
              <w:jc w:val="left"/>
            </w:pPr>
            <w:r w:rsidRPr="00D35047">
              <w:t xml:space="preserve">Note: </w:t>
            </w:r>
            <w:r w:rsidRPr="00D35047">
              <w:rPr>
                <w:szCs w:val="16"/>
              </w:rPr>
              <w:t xml:space="preserve">Orange shaded rows indicate products that contain </w:t>
            </w:r>
            <w:r>
              <w:rPr>
                <w:szCs w:val="16"/>
              </w:rPr>
              <w:t>PCE.</w:t>
            </w:r>
          </w:p>
        </w:tc>
      </w:tr>
    </w:tbl>
    <w:p w:rsidR="00EF2BE4" w:rsidP="00CB1C05" w14:paraId="743D468E" w14:textId="77777777">
      <w:pPr>
        <w:spacing w:line="360" w:lineRule="auto"/>
        <w:rPr>
          <w:b/>
        </w:rPr>
      </w:pPr>
    </w:p>
    <w:p w:rsidR="00EF2BE4" w:rsidP="00CB1C05" w14:paraId="6DC8B124" w14:textId="77777777">
      <w:pPr>
        <w:pStyle w:val="Heading3"/>
      </w:pPr>
      <w:r w:rsidRPr="00D5798A">
        <w:t>Volatile Organic Compounds Content</w:t>
      </w:r>
    </w:p>
    <w:p w:rsidR="00EF2BE4" w:rsidRPr="00A66DA0" w:rsidP="00CB1C05" w14:paraId="4740A026" w14:textId="77777777">
      <w:r>
        <w:t>VOC information was reviewed in chemical SDSs</w:t>
      </w:r>
      <w:r w:rsidR="00234DF5">
        <w:t>,</w:t>
      </w:r>
      <w:r>
        <w:t xml:space="preserve"> and summarized findings are in </w:t>
      </w:r>
      <w:r w:rsidR="00CC0206">
        <w:fldChar w:fldCharType="begin" w:fldLock="1"/>
      </w:r>
      <w:r w:rsidR="00CC0206">
        <w:instrText xml:space="preserve"> REF _Ref117254591 \h </w:instrText>
      </w:r>
      <w:r w:rsidR="00CC0206">
        <w:fldChar w:fldCharType="separate"/>
      </w:r>
      <w:r w:rsidRPr="00C23383" w:rsidR="0092222B">
        <w:t xml:space="preserve">Table </w:t>
      </w:r>
      <w:r w:rsidR="0092222B">
        <w:rPr>
          <w:noProof/>
        </w:rPr>
        <w:t>5</w:t>
      </w:r>
      <w:r w:rsidR="0092222B">
        <w:noBreakHyphen/>
      </w:r>
      <w:r w:rsidR="0092222B">
        <w:rPr>
          <w:noProof/>
        </w:rPr>
        <w:t>56</w:t>
      </w:r>
      <w:r w:rsidR="00CC0206">
        <w:fldChar w:fldCharType="end"/>
      </w:r>
      <w:r>
        <w:t xml:space="preserve">. </w:t>
      </w:r>
      <w:r w:rsidR="00D85300">
        <w:t xml:space="preserve">EPA has designated </w:t>
      </w:r>
      <w:r>
        <w:t xml:space="preserve">PCE and </w:t>
      </w:r>
      <w:r w:rsidRPr="00842391">
        <w:rPr>
          <w:rFonts w:cstheme="minorHAnsi"/>
        </w:rPr>
        <w:t xml:space="preserve">Novec </w:t>
      </w:r>
      <w:r>
        <w:rPr>
          <w:rFonts w:cstheme="minorHAnsi"/>
        </w:rPr>
        <w:t>HFE-7</w:t>
      </w:r>
      <w:r w:rsidRPr="00842391">
        <w:rPr>
          <w:rFonts w:cstheme="minorHAnsi"/>
        </w:rPr>
        <w:t xml:space="preserve">200 </w:t>
      </w:r>
      <w:r>
        <w:rPr>
          <w:rFonts w:cstheme="minorHAnsi"/>
        </w:rPr>
        <w:t>as VOC exempt solvents.</w:t>
      </w:r>
      <w:r>
        <w:t xml:space="preserve"> </w:t>
      </w:r>
      <w:r w:rsidRPr="00842391">
        <w:rPr>
          <w:rFonts w:cstheme="minorHAnsi"/>
        </w:rPr>
        <w:t xml:space="preserve">Novec </w:t>
      </w:r>
      <w:r>
        <w:rPr>
          <w:rFonts w:cstheme="minorHAnsi"/>
        </w:rPr>
        <w:t>HFE-</w:t>
      </w:r>
      <w:r w:rsidRPr="00842391">
        <w:rPr>
          <w:rFonts w:cstheme="minorHAnsi"/>
        </w:rPr>
        <w:t xml:space="preserve">8200 has been excluded by </w:t>
      </w:r>
      <w:r>
        <w:rPr>
          <w:rFonts w:cstheme="minorHAnsi"/>
        </w:rPr>
        <w:t xml:space="preserve">EPA </w:t>
      </w:r>
      <w:r w:rsidRPr="00842391">
        <w:rPr>
          <w:rFonts w:cstheme="minorHAnsi"/>
        </w:rPr>
        <w:t>from the definition of a VOC on the basis that this compound has negligible contribution to tropospheric ozone formation.</w:t>
      </w:r>
      <w:r>
        <w:rPr>
          <w:rFonts w:cstheme="minorHAnsi"/>
        </w:rPr>
        <w:t xml:space="preserve">  Four of the alternative product systems have 0</w:t>
      </w:r>
      <w:r w:rsidR="008D7879">
        <w:rPr>
          <w:rFonts w:cstheme="minorHAnsi"/>
        </w:rPr>
        <w:t> percent</w:t>
      </w:r>
      <w:r>
        <w:rPr>
          <w:rFonts w:cstheme="minorHAnsi"/>
        </w:rPr>
        <w:t xml:space="preserve"> VOC content</w:t>
      </w:r>
      <w:r w:rsidR="00D85300">
        <w:rPr>
          <w:rFonts w:cstheme="minorHAnsi"/>
        </w:rPr>
        <w:t>. F</w:t>
      </w:r>
      <w:r>
        <w:rPr>
          <w:rFonts w:cstheme="minorHAnsi"/>
        </w:rPr>
        <w:t>our of the alternative product systems do not specify the solvent and/or concentration used</w:t>
      </w:r>
      <w:r w:rsidR="00D85300">
        <w:rPr>
          <w:rFonts w:cstheme="minorHAnsi"/>
        </w:rPr>
        <w:t>,</w:t>
      </w:r>
      <w:r>
        <w:rPr>
          <w:rFonts w:cstheme="minorHAnsi"/>
        </w:rPr>
        <w:t xml:space="preserve"> and therefore the VOC content cannot be determined.</w:t>
      </w:r>
    </w:p>
    <w:tbl>
      <w:tblPr>
        <w:tblW w:w="9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448"/>
        <w:gridCol w:w="2448"/>
        <w:gridCol w:w="4896"/>
      </w:tblGrid>
      <w:tr w14:paraId="67338FD3" w14:textId="77777777">
        <w:tblPrEx>
          <w:tblW w:w="9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792" w:type="dxa"/>
            <w:gridSpan w:val="3"/>
            <w:tcBorders>
              <w:top w:val="nil"/>
              <w:left w:val="nil"/>
              <w:right w:val="nil"/>
            </w:tcBorders>
            <w:shd w:val="clear" w:color="auto" w:fill="auto"/>
          </w:tcPr>
          <w:p w:rsidR="00EF2BE4" w:rsidP="00CB1C05" w14:paraId="154CA534" w14:textId="77777777">
            <w:pPr>
              <w:pStyle w:val="TableTitleA"/>
            </w:pPr>
            <w:bookmarkStart w:id="553" w:name="_Ref117254591"/>
            <w:bookmarkStart w:id="554" w:name="_Toc121142602"/>
            <w:bookmarkStart w:id="555" w:name="_Toc165379596"/>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6</w:t>
            </w:r>
            <w:r w:rsidR="00BC4B5D">
              <w:rPr>
                <w:noProof/>
              </w:rPr>
              <w:fldChar w:fldCharType="end"/>
            </w:r>
            <w:bookmarkEnd w:id="553"/>
            <w:r>
              <w:t xml:space="preserve">: VOC </w:t>
            </w:r>
            <w:r w:rsidR="00D85300">
              <w:t xml:space="preserve">Content </w:t>
            </w:r>
            <w:r>
              <w:t xml:space="preserve">for </w:t>
            </w:r>
            <w:r w:rsidR="00D85300">
              <w:t xml:space="preserve">Motion Picture Film Cleaning Products Based </w:t>
            </w:r>
            <w:r>
              <w:t xml:space="preserve">on </w:t>
            </w:r>
            <w:r w:rsidR="00D85300">
              <w:t>Information</w:t>
            </w:r>
            <w:bookmarkEnd w:id="554"/>
            <w:bookmarkEnd w:id="555"/>
            <w:r w:rsidR="00D85300">
              <w:t xml:space="preserve"> </w:t>
            </w:r>
          </w:p>
          <w:p w:rsidR="00EF2BE4" w:rsidRPr="009A2C41" w:rsidP="00CB1C05" w14:paraId="386A75BC" w14:textId="77777777">
            <w:pPr>
              <w:pStyle w:val="TableTitleA"/>
              <w:rPr>
                <w:b/>
                <w:bCs/>
                <w:sz w:val="21"/>
                <w:szCs w:val="21"/>
              </w:rPr>
            </w:pPr>
            <w:r>
              <w:t xml:space="preserve">in SDSs or </w:t>
            </w:r>
            <w:r w:rsidR="00D85300">
              <w:t>Technical Data Sheets</w:t>
            </w:r>
          </w:p>
        </w:tc>
      </w:tr>
      <w:tr w14:paraId="4A6E158E" w14:textId="77777777">
        <w:tblPrEx>
          <w:tblW w:w="9792" w:type="dxa"/>
          <w:jc w:val="center"/>
          <w:tblLayout w:type="fixed"/>
          <w:tblLook w:val="04A0"/>
        </w:tblPrEx>
        <w:trPr>
          <w:cantSplit/>
          <w:trHeight w:val="20"/>
          <w:tblHeader/>
          <w:jc w:val="center"/>
        </w:trPr>
        <w:tc>
          <w:tcPr>
            <w:tcW w:w="2448" w:type="dxa"/>
            <w:shd w:val="clear" w:color="auto" w:fill="48A9C5"/>
          </w:tcPr>
          <w:p w:rsidR="00EF2BE4" w:rsidRPr="009A2C41" w:rsidP="00CB1C05" w14:paraId="40218C63" w14:textId="77777777">
            <w:pPr>
              <w:pStyle w:val="TableSubtitle"/>
            </w:pPr>
            <w:r w:rsidRPr="009A2C41">
              <w:t>Supplier</w:t>
            </w:r>
          </w:p>
        </w:tc>
        <w:tc>
          <w:tcPr>
            <w:tcW w:w="2448" w:type="dxa"/>
            <w:shd w:val="clear" w:color="auto" w:fill="48A9C5"/>
          </w:tcPr>
          <w:p w:rsidR="00EF2BE4" w:rsidRPr="009A2C41" w:rsidP="00CB1C05" w14:paraId="621379AB" w14:textId="77777777">
            <w:pPr>
              <w:pStyle w:val="TableSubtitle"/>
            </w:pPr>
            <w:r w:rsidRPr="009A2C41">
              <w:t>Product</w:t>
            </w:r>
          </w:p>
        </w:tc>
        <w:tc>
          <w:tcPr>
            <w:tcW w:w="4896" w:type="dxa"/>
            <w:shd w:val="clear" w:color="auto" w:fill="48A9C5"/>
          </w:tcPr>
          <w:p w:rsidR="00EF2BE4" w:rsidRPr="009A2C41" w:rsidP="00CB1C05" w14:paraId="202F8ECF" w14:textId="77777777">
            <w:pPr>
              <w:pStyle w:val="TableSubtitle"/>
            </w:pPr>
            <w:r w:rsidRPr="009A2C41">
              <w:t xml:space="preserve">VOC </w:t>
            </w:r>
          </w:p>
          <w:p w:rsidR="00EF2BE4" w:rsidRPr="009A2C41" w:rsidP="00CB1C05" w14:paraId="5B864E13" w14:textId="77777777">
            <w:pPr>
              <w:pStyle w:val="TableSubtitle"/>
            </w:pPr>
            <w:r w:rsidRPr="009A2C41">
              <w:t>(% weight, g/L)</w:t>
            </w:r>
          </w:p>
        </w:tc>
      </w:tr>
      <w:tr w14:paraId="5DDDBFE9" w14:textId="77777777">
        <w:tblPrEx>
          <w:tblW w:w="9792" w:type="dxa"/>
          <w:jc w:val="center"/>
          <w:tblLayout w:type="fixed"/>
          <w:tblLook w:val="04A0"/>
        </w:tblPrEx>
        <w:trPr>
          <w:cantSplit/>
          <w:trHeight w:val="20"/>
          <w:jc w:val="center"/>
        </w:trPr>
        <w:tc>
          <w:tcPr>
            <w:tcW w:w="2448" w:type="dxa"/>
            <w:shd w:val="clear" w:color="auto" w:fill="F1AD7A" w:themeFill="accent2" w:themeFillTint="99"/>
            <w:noWrap/>
          </w:tcPr>
          <w:p w:rsidR="00EF2BE4" w:rsidRPr="00425120" w:rsidP="00CB1C05" w14:paraId="7C3DBC94" w14:textId="77777777">
            <w:pPr>
              <w:pStyle w:val="LTableTextAbt"/>
            </w:pPr>
            <w:r w:rsidRPr="003F3A15">
              <w:t>Media Migration Technology (MMT)</w:t>
            </w:r>
          </w:p>
        </w:tc>
        <w:tc>
          <w:tcPr>
            <w:tcW w:w="2448" w:type="dxa"/>
            <w:shd w:val="clear" w:color="auto" w:fill="F1AD7A" w:themeFill="accent2" w:themeFillTint="99"/>
            <w:noWrap/>
          </w:tcPr>
          <w:p w:rsidR="00EF2BE4" w:rsidRPr="00425120" w:rsidP="00CB1C05" w14:paraId="67786B5B" w14:textId="77777777">
            <w:pPr>
              <w:pStyle w:val="LTableTextAbt"/>
            </w:pPr>
            <w:r w:rsidRPr="003F3A15">
              <w:t>CF9300P</w:t>
            </w:r>
          </w:p>
        </w:tc>
        <w:tc>
          <w:tcPr>
            <w:tcW w:w="4896" w:type="dxa"/>
            <w:shd w:val="clear" w:color="auto" w:fill="F1AD7A" w:themeFill="accent2" w:themeFillTint="99"/>
            <w:noWrap/>
          </w:tcPr>
          <w:p w:rsidR="00EF2BE4" w:rsidRPr="00425120" w:rsidP="00CB1C05" w14:paraId="11BB69FD" w14:textId="77777777">
            <w:pPr>
              <w:pStyle w:val="LTableTextAbt"/>
            </w:pPr>
            <w:r w:rsidRPr="00425120">
              <w:t>0% (PCE)</w:t>
            </w:r>
          </w:p>
        </w:tc>
      </w:tr>
      <w:tr w14:paraId="66BA1358" w14:textId="77777777">
        <w:tblPrEx>
          <w:tblW w:w="9792" w:type="dxa"/>
          <w:jc w:val="center"/>
          <w:tblLayout w:type="fixed"/>
          <w:tblLook w:val="04A0"/>
        </w:tblPrEx>
        <w:trPr>
          <w:cantSplit/>
          <w:trHeight w:val="20"/>
          <w:jc w:val="center"/>
        </w:trPr>
        <w:tc>
          <w:tcPr>
            <w:tcW w:w="2448" w:type="dxa"/>
            <w:noWrap/>
          </w:tcPr>
          <w:p w:rsidR="00EF2BE4" w:rsidRPr="00425120" w:rsidP="00CB1C05" w14:paraId="1F1845E8" w14:textId="77777777">
            <w:pPr>
              <w:pStyle w:val="LTableTextAbt"/>
            </w:pPr>
            <w:r w:rsidRPr="003F3A15">
              <w:t>Media Migration Technology (MMT)</w:t>
            </w:r>
          </w:p>
        </w:tc>
        <w:tc>
          <w:tcPr>
            <w:tcW w:w="2448" w:type="dxa"/>
            <w:noWrap/>
          </w:tcPr>
          <w:p w:rsidR="00EF2BE4" w:rsidRPr="00425120" w:rsidP="00CB1C05" w14:paraId="013E9D37" w14:textId="77777777">
            <w:pPr>
              <w:pStyle w:val="LTableTextAbt"/>
            </w:pPr>
            <w:r w:rsidRPr="003F3A15">
              <w:t>CF9400HFE</w:t>
            </w:r>
          </w:p>
        </w:tc>
        <w:tc>
          <w:tcPr>
            <w:tcW w:w="4896" w:type="dxa"/>
            <w:noWrap/>
          </w:tcPr>
          <w:p w:rsidR="00EF2BE4" w:rsidRPr="00425120" w:rsidP="00CB1C05" w14:paraId="5A2208D7" w14:textId="77777777">
            <w:pPr>
              <w:pStyle w:val="LTableTextAbt"/>
            </w:pPr>
            <w:r w:rsidRPr="00425120">
              <w:t>HFE Solvent not specified</w:t>
            </w:r>
          </w:p>
        </w:tc>
      </w:tr>
      <w:tr w14:paraId="7892DC61" w14:textId="77777777">
        <w:tblPrEx>
          <w:tblW w:w="9792" w:type="dxa"/>
          <w:jc w:val="center"/>
          <w:tblLayout w:type="fixed"/>
          <w:tblLook w:val="04A0"/>
        </w:tblPrEx>
        <w:trPr>
          <w:cantSplit/>
          <w:trHeight w:val="20"/>
          <w:jc w:val="center"/>
        </w:trPr>
        <w:tc>
          <w:tcPr>
            <w:tcW w:w="2448" w:type="dxa"/>
            <w:noWrap/>
          </w:tcPr>
          <w:p w:rsidR="00EF2BE4" w:rsidRPr="003F3A15" w:rsidP="00CB1C05" w14:paraId="0B850A36" w14:textId="77777777">
            <w:pPr>
              <w:pStyle w:val="LTableTextAbt"/>
            </w:pPr>
            <w:r w:rsidRPr="003F3A15">
              <w:t>Media Migration Technology (MMT)</w:t>
            </w:r>
          </w:p>
        </w:tc>
        <w:tc>
          <w:tcPr>
            <w:tcW w:w="2448" w:type="dxa"/>
            <w:noWrap/>
          </w:tcPr>
          <w:p w:rsidR="00EF2BE4" w:rsidRPr="003F3A15" w:rsidP="00CB1C05" w14:paraId="09E57B09" w14:textId="77777777">
            <w:pPr>
              <w:pStyle w:val="LTableTextAbt"/>
            </w:pPr>
            <w:r w:rsidRPr="003F3A15">
              <w:t>Excel 1400</w:t>
            </w:r>
          </w:p>
        </w:tc>
        <w:tc>
          <w:tcPr>
            <w:tcW w:w="4896" w:type="dxa"/>
            <w:noWrap/>
          </w:tcPr>
          <w:p w:rsidR="00EF2BE4" w:rsidRPr="00425120" w:rsidP="00CB1C05" w14:paraId="43ADAB56" w14:textId="77777777">
            <w:pPr>
              <w:pStyle w:val="LTableTextAbt"/>
            </w:pPr>
            <w:r w:rsidRPr="00425120">
              <w:t>Isopropanol (concentration not specified)</w:t>
            </w:r>
          </w:p>
        </w:tc>
      </w:tr>
      <w:tr w14:paraId="22F6A01A" w14:textId="77777777">
        <w:tblPrEx>
          <w:tblW w:w="9792" w:type="dxa"/>
          <w:jc w:val="center"/>
          <w:tblLayout w:type="fixed"/>
          <w:tblLook w:val="04A0"/>
        </w:tblPrEx>
        <w:trPr>
          <w:cantSplit/>
          <w:trHeight w:val="20"/>
          <w:jc w:val="center"/>
        </w:trPr>
        <w:tc>
          <w:tcPr>
            <w:tcW w:w="2448" w:type="dxa"/>
            <w:noWrap/>
          </w:tcPr>
          <w:p w:rsidR="00EF2BE4" w:rsidRPr="00425120" w:rsidP="00CB1C05" w14:paraId="351D62C9" w14:textId="77777777">
            <w:pPr>
              <w:pStyle w:val="LTableTextAbt"/>
            </w:pPr>
            <w:r w:rsidRPr="003F3A15">
              <w:t>Lipsner Smith Company</w:t>
            </w:r>
          </w:p>
        </w:tc>
        <w:tc>
          <w:tcPr>
            <w:tcW w:w="2448" w:type="dxa"/>
            <w:noWrap/>
          </w:tcPr>
          <w:p w:rsidR="00EF2BE4" w:rsidRPr="00425120" w:rsidP="00CB1C05" w14:paraId="43638213" w14:textId="77777777">
            <w:pPr>
              <w:pStyle w:val="LTableTextAbt"/>
            </w:pPr>
            <w:r w:rsidRPr="00425120">
              <w:rPr>
                <w:rStyle w:val="Strong"/>
                <w:b w:val="0"/>
              </w:rPr>
              <w:t>CF9200</w:t>
            </w:r>
          </w:p>
        </w:tc>
        <w:tc>
          <w:tcPr>
            <w:tcW w:w="4896" w:type="dxa"/>
            <w:noWrap/>
          </w:tcPr>
          <w:p w:rsidR="00EF2BE4" w:rsidRPr="00425120" w:rsidP="00CB1C05" w14:paraId="5B81F090" w14:textId="77777777">
            <w:pPr>
              <w:pStyle w:val="LTableTextAbt"/>
            </w:pPr>
            <w:r w:rsidRPr="00425120">
              <w:t>0% (HFE-8200*)</w:t>
            </w:r>
          </w:p>
        </w:tc>
      </w:tr>
      <w:tr w14:paraId="1202FD22" w14:textId="77777777">
        <w:tblPrEx>
          <w:tblW w:w="9792" w:type="dxa"/>
          <w:jc w:val="center"/>
          <w:tblLayout w:type="fixed"/>
          <w:tblLook w:val="04A0"/>
        </w:tblPrEx>
        <w:trPr>
          <w:cantSplit/>
          <w:trHeight w:val="20"/>
          <w:jc w:val="center"/>
        </w:trPr>
        <w:tc>
          <w:tcPr>
            <w:tcW w:w="2448" w:type="dxa"/>
            <w:noWrap/>
          </w:tcPr>
          <w:p w:rsidR="00EF2BE4" w:rsidRPr="00425120" w:rsidP="00CB1C05" w14:paraId="6A68CC7A" w14:textId="77777777">
            <w:pPr>
              <w:pStyle w:val="LTableTextAbt"/>
            </w:pPr>
            <w:r w:rsidRPr="003F3A15">
              <w:t>Lipsner Smith Company</w:t>
            </w:r>
          </w:p>
        </w:tc>
        <w:tc>
          <w:tcPr>
            <w:tcW w:w="2448" w:type="dxa"/>
            <w:noWrap/>
          </w:tcPr>
          <w:p w:rsidR="00EF2BE4" w:rsidRPr="00425120" w:rsidP="00CB1C05" w14:paraId="517945A7" w14:textId="77777777">
            <w:pPr>
              <w:pStyle w:val="LTableTextAbt"/>
            </w:pPr>
            <w:r w:rsidRPr="00425120">
              <w:rPr>
                <w:rStyle w:val="Strong"/>
                <w:b w:val="0"/>
              </w:rPr>
              <w:t>CF8200P</w:t>
            </w:r>
          </w:p>
        </w:tc>
        <w:tc>
          <w:tcPr>
            <w:tcW w:w="4896" w:type="dxa"/>
            <w:noWrap/>
          </w:tcPr>
          <w:p w:rsidR="00EF2BE4" w:rsidRPr="00425120" w:rsidP="00CB1C05" w14:paraId="3471EFA3" w14:textId="77777777">
            <w:pPr>
              <w:pStyle w:val="LTableTextAbt"/>
            </w:pPr>
            <w:r w:rsidRPr="00425120">
              <w:t>0% (PCE or HFE-8200*)</w:t>
            </w:r>
          </w:p>
        </w:tc>
      </w:tr>
      <w:tr w14:paraId="2E9379B2" w14:textId="77777777">
        <w:tblPrEx>
          <w:tblW w:w="9792" w:type="dxa"/>
          <w:jc w:val="center"/>
          <w:tblLayout w:type="fixed"/>
          <w:tblLook w:val="04A0"/>
        </w:tblPrEx>
        <w:trPr>
          <w:cantSplit/>
          <w:trHeight w:val="20"/>
          <w:jc w:val="center"/>
        </w:trPr>
        <w:tc>
          <w:tcPr>
            <w:tcW w:w="2448" w:type="dxa"/>
            <w:noWrap/>
          </w:tcPr>
          <w:p w:rsidR="00EF2BE4" w:rsidRPr="00425120" w:rsidP="00CB1C05" w14:paraId="17B5CEAE" w14:textId="77777777">
            <w:pPr>
              <w:pStyle w:val="LTableTextAbt"/>
            </w:pPr>
            <w:r w:rsidRPr="003F3A15">
              <w:t>Lipsner Smith Company</w:t>
            </w:r>
          </w:p>
        </w:tc>
        <w:tc>
          <w:tcPr>
            <w:tcW w:w="2448" w:type="dxa"/>
            <w:noWrap/>
          </w:tcPr>
          <w:p w:rsidR="00EF2BE4" w:rsidRPr="00425120" w:rsidP="00CB1C05" w14:paraId="34C6AE12" w14:textId="77777777">
            <w:pPr>
              <w:pStyle w:val="LTableTextAbt"/>
            </w:pPr>
            <w:r w:rsidRPr="00425120">
              <w:t>CF 7200</w:t>
            </w:r>
          </w:p>
        </w:tc>
        <w:tc>
          <w:tcPr>
            <w:tcW w:w="4896" w:type="dxa"/>
            <w:noWrap/>
          </w:tcPr>
          <w:p w:rsidR="00EF2BE4" w:rsidRPr="00425120" w:rsidP="00CB1C05" w14:paraId="4510BF9B" w14:textId="77777777">
            <w:pPr>
              <w:pStyle w:val="LTableTextAbt"/>
            </w:pPr>
            <w:r w:rsidRPr="00425120">
              <w:t>Solvent not specified</w:t>
            </w:r>
          </w:p>
        </w:tc>
      </w:tr>
      <w:tr w14:paraId="64C57944" w14:textId="77777777">
        <w:tblPrEx>
          <w:tblW w:w="9792" w:type="dxa"/>
          <w:jc w:val="center"/>
          <w:tblLayout w:type="fixed"/>
          <w:tblLook w:val="04A0"/>
        </w:tblPrEx>
        <w:trPr>
          <w:cantSplit/>
          <w:trHeight w:val="20"/>
          <w:jc w:val="center"/>
        </w:trPr>
        <w:tc>
          <w:tcPr>
            <w:tcW w:w="2448" w:type="dxa"/>
            <w:noWrap/>
          </w:tcPr>
          <w:p w:rsidR="00EF2BE4" w:rsidRPr="00425120" w:rsidP="00CB1C05" w14:paraId="6AB07A14" w14:textId="77777777">
            <w:pPr>
              <w:pStyle w:val="LTableTextAbt"/>
            </w:pPr>
            <w:r w:rsidRPr="003F3A15">
              <w:t>Lipsner Smith Company</w:t>
            </w:r>
          </w:p>
        </w:tc>
        <w:tc>
          <w:tcPr>
            <w:tcW w:w="2448" w:type="dxa"/>
            <w:noWrap/>
          </w:tcPr>
          <w:p w:rsidR="00EF2BE4" w:rsidRPr="00425120" w:rsidP="00CB1C05" w14:paraId="0F4837FF" w14:textId="77777777">
            <w:pPr>
              <w:pStyle w:val="LTableTextAbt"/>
            </w:pPr>
            <w:r w:rsidRPr="00425120">
              <w:rPr>
                <w:rStyle w:val="Strong"/>
                <w:b w:val="0"/>
              </w:rPr>
              <w:t>CF 3000 MK V</w:t>
            </w:r>
          </w:p>
        </w:tc>
        <w:tc>
          <w:tcPr>
            <w:tcW w:w="4896" w:type="dxa"/>
          </w:tcPr>
          <w:p w:rsidR="00EF2BE4" w:rsidRPr="00425120" w:rsidP="00CB1C05" w14:paraId="6098E63C" w14:textId="77777777">
            <w:pPr>
              <w:pStyle w:val="LTableTextAbt"/>
            </w:pPr>
            <w:r w:rsidRPr="00425120">
              <w:t>Solvent not specified</w:t>
            </w:r>
          </w:p>
        </w:tc>
      </w:tr>
      <w:tr w14:paraId="67DD4872" w14:textId="77777777">
        <w:tblPrEx>
          <w:tblW w:w="9792" w:type="dxa"/>
          <w:jc w:val="center"/>
          <w:tblLayout w:type="fixed"/>
          <w:tblLook w:val="04A0"/>
        </w:tblPrEx>
        <w:trPr>
          <w:cantSplit/>
          <w:trHeight w:val="20"/>
          <w:jc w:val="center"/>
        </w:trPr>
        <w:tc>
          <w:tcPr>
            <w:tcW w:w="2448" w:type="dxa"/>
            <w:noWrap/>
          </w:tcPr>
          <w:p w:rsidR="00EF2BE4" w:rsidRPr="003F3A15" w:rsidP="00CB1C05" w14:paraId="06CA0E02" w14:textId="77777777">
            <w:pPr>
              <w:pStyle w:val="LTableTextAbt"/>
            </w:pPr>
            <w:r w:rsidRPr="003F3A15">
              <w:t>Kodak</w:t>
            </w:r>
          </w:p>
        </w:tc>
        <w:tc>
          <w:tcPr>
            <w:tcW w:w="2448" w:type="dxa"/>
            <w:noWrap/>
          </w:tcPr>
          <w:p w:rsidR="00EF2BE4" w:rsidRPr="00425120" w:rsidP="00CB1C05" w14:paraId="10881036" w14:textId="77777777">
            <w:pPr>
              <w:pStyle w:val="LTableTextAbt"/>
              <w:rPr>
                <w:rStyle w:val="Strong"/>
                <w:b w:val="0"/>
                <w:bCs/>
              </w:rPr>
            </w:pPr>
            <w:r w:rsidRPr="00425120">
              <w:rPr>
                <w:rStyle w:val="Strong"/>
                <w:b w:val="0"/>
              </w:rPr>
              <w:t>P-200</w:t>
            </w:r>
          </w:p>
        </w:tc>
        <w:tc>
          <w:tcPr>
            <w:tcW w:w="4896" w:type="dxa"/>
          </w:tcPr>
          <w:p w:rsidR="00EF2BE4" w:rsidRPr="00425120" w:rsidP="00CB1C05" w14:paraId="4EE2A4E8" w14:textId="77777777">
            <w:pPr>
              <w:pStyle w:val="LTableTextAbt"/>
            </w:pPr>
            <w:r w:rsidRPr="00425120">
              <w:t>0% (HFE-7200)</w:t>
            </w:r>
          </w:p>
        </w:tc>
      </w:tr>
      <w:tr w14:paraId="5DAF66F7" w14:textId="77777777">
        <w:tblPrEx>
          <w:tblW w:w="9792" w:type="dxa"/>
          <w:jc w:val="center"/>
          <w:tblLayout w:type="fixed"/>
          <w:tblLook w:val="04A0"/>
        </w:tblPrEx>
        <w:trPr>
          <w:cantSplit/>
          <w:trHeight w:val="20"/>
          <w:jc w:val="center"/>
        </w:trPr>
        <w:tc>
          <w:tcPr>
            <w:tcW w:w="2448" w:type="dxa"/>
            <w:noWrap/>
          </w:tcPr>
          <w:p w:rsidR="00EF2BE4" w:rsidRPr="003F3A15" w:rsidP="00CB1C05" w14:paraId="2F313A65" w14:textId="77777777">
            <w:pPr>
              <w:pStyle w:val="LTableTextAbt"/>
            </w:pPr>
            <w:r w:rsidRPr="003F3A15">
              <w:t>CTM</w:t>
            </w:r>
          </w:p>
        </w:tc>
        <w:tc>
          <w:tcPr>
            <w:tcW w:w="2448" w:type="dxa"/>
            <w:noWrap/>
          </w:tcPr>
          <w:p w:rsidR="00EF2BE4" w:rsidRPr="00425120" w:rsidP="00CB1C05" w14:paraId="0E9A0DA2" w14:textId="77777777">
            <w:pPr>
              <w:pStyle w:val="LTableTextAbt"/>
              <w:rPr>
                <w:rStyle w:val="Strong"/>
                <w:b w:val="0"/>
                <w:bCs/>
              </w:rPr>
            </w:pPr>
            <w:r w:rsidRPr="00425120">
              <w:rPr>
                <w:rStyle w:val="Strong"/>
                <w:b w:val="0"/>
              </w:rPr>
              <w:t>Ultraclean Film Cleaner</w:t>
            </w:r>
          </w:p>
        </w:tc>
        <w:tc>
          <w:tcPr>
            <w:tcW w:w="4896" w:type="dxa"/>
          </w:tcPr>
          <w:p w:rsidR="00EF2BE4" w:rsidRPr="00425120" w:rsidP="00CB1C05" w14:paraId="4709CAA1" w14:textId="77777777">
            <w:pPr>
              <w:pStyle w:val="LTableTextAbt"/>
            </w:pPr>
            <w:r w:rsidRPr="00425120">
              <w:t>0% (PCE or HFE)</w:t>
            </w:r>
          </w:p>
        </w:tc>
      </w:tr>
      <w:tr w14:paraId="084C260A" w14:textId="77777777">
        <w:tblPrEx>
          <w:tblW w:w="9792" w:type="dxa"/>
          <w:jc w:val="center"/>
          <w:tblLayout w:type="fixed"/>
          <w:tblLook w:val="04A0"/>
        </w:tblPrEx>
        <w:trPr>
          <w:cantSplit/>
          <w:trHeight w:val="20"/>
          <w:jc w:val="center"/>
        </w:trPr>
        <w:tc>
          <w:tcPr>
            <w:tcW w:w="9792" w:type="dxa"/>
            <w:gridSpan w:val="3"/>
            <w:noWrap/>
          </w:tcPr>
          <w:p w:rsidR="00EF2BE4" w:rsidP="00CB1C05" w14:paraId="2D0E01D3" w14:textId="77777777">
            <w:pPr>
              <w:pStyle w:val="LTableTextAbt"/>
            </w:pPr>
            <w:r w:rsidRPr="003F3A15">
              <w:t xml:space="preserve">* Novec HFE-8200 has been excluded by </w:t>
            </w:r>
            <w:r>
              <w:t>EPA</w:t>
            </w:r>
            <w:r w:rsidRPr="003F3A15">
              <w:t xml:space="preserve"> from the definition of a VOC on the basis that this compound has negligible contribution to tropospheric ozone formation.</w:t>
            </w:r>
            <w:r w:rsidR="00355C7E">
              <w:t xml:space="preserve"> </w:t>
            </w:r>
            <w:r w:rsidR="003A73FC">
              <w:rPr>
                <w:szCs w:val="18"/>
              </w:rPr>
              <w:t>Note that 3M has recently announced that they will discontinue this product by 2025.</w:t>
            </w:r>
          </w:p>
          <w:p w:rsidR="00EF2BE4" w:rsidRPr="003F3A15" w:rsidP="00CB1C05" w14:paraId="0D68CB4E" w14:textId="77777777">
            <w:pPr>
              <w:pStyle w:val="LTableTextAbt"/>
            </w:pPr>
            <w:r w:rsidRPr="00D35047">
              <w:t xml:space="preserve">Note: </w:t>
            </w:r>
            <w:r w:rsidRPr="00D35047">
              <w:rPr>
                <w:szCs w:val="16"/>
              </w:rPr>
              <w:t xml:space="preserve">Orange shaded rows indicate products that contain </w:t>
            </w:r>
            <w:r>
              <w:rPr>
                <w:szCs w:val="16"/>
              </w:rPr>
              <w:t>PCE.</w:t>
            </w:r>
          </w:p>
        </w:tc>
      </w:tr>
    </w:tbl>
    <w:p w:rsidR="00EF2BE4" w:rsidRPr="00D5798A" w:rsidP="00CB1C05" w14:paraId="6C5BF1AC" w14:textId="77777777">
      <w:pPr>
        <w:pStyle w:val="Heading3"/>
        <w:spacing w:before="240"/>
      </w:pPr>
      <w:r w:rsidRPr="00D5798A">
        <w:t>Fire Safety</w:t>
      </w:r>
    </w:p>
    <w:p w:rsidR="00EF2BE4" w:rsidRPr="00A66DA0" w:rsidP="00CB1C05" w14:paraId="1E533B7D" w14:textId="77777777">
      <w:r>
        <w:t>F</w:t>
      </w:r>
      <w:r w:rsidRPr="00A66DA0">
        <w:t xml:space="preserve">lash points and flammability ratings </w:t>
      </w:r>
      <w:r>
        <w:t xml:space="preserve">were reviewed </w:t>
      </w:r>
      <w:r w:rsidRPr="00A66DA0">
        <w:t>in</w:t>
      </w:r>
      <w:r>
        <w:t xml:space="preserve"> chemical</w:t>
      </w:r>
      <w:r w:rsidRPr="00A66DA0">
        <w:t xml:space="preserve"> SDSs</w:t>
      </w:r>
      <w:r w:rsidR="00234DF5">
        <w:t>,</w:t>
      </w:r>
      <w:r w:rsidRPr="00A66DA0">
        <w:t xml:space="preserve"> and summarize</w:t>
      </w:r>
      <w:r>
        <w:t xml:space="preserve">d findings are </w:t>
      </w:r>
      <w:r w:rsidRPr="00A66DA0">
        <w:t xml:space="preserve">in </w:t>
      </w:r>
      <w:r w:rsidR="00CC0206">
        <w:fldChar w:fldCharType="begin" w:fldLock="1"/>
      </w:r>
      <w:r w:rsidR="00CC0206">
        <w:instrText xml:space="preserve"> REF _Ref117254609 \h </w:instrText>
      </w:r>
      <w:r w:rsidR="00CC0206">
        <w:fldChar w:fldCharType="separate"/>
      </w:r>
      <w:r w:rsidRPr="00C23383" w:rsidR="0092222B">
        <w:t xml:space="preserve">Table </w:t>
      </w:r>
      <w:r w:rsidR="0092222B">
        <w:rPr>
          <w:noProof/>
        </w:rPr>
        <w:t>5</w:t>
      </w:r>
      <w:r w:rsidR="0092222B">
        <w:noBreakHyphen/>
      </w:r>
      <w:r w:rsidR="0092222B">
        <w:rPr>
          <w:noProof/>
        </w:rPr>
        <w:t>57</w:t>
      </w:r>
      <w:r w:rsidR="00CC0206">
        <w:fldChar w:fldCharType="end"/>
      </w:r>
      <w:r>
        <w:t xml:space="preserve">. The product containing perchloroethylene, CF9300P, was rated as non-flammable. Three of the alternative products (CF9200, CF8200P, and P-200) were also rated as non-flammable. </w:t>
      </w:r>
      <w:r>
        <w:rPr>
          <w:rFonts w:cstheme="minorHAnsi"/>
        </w:rPr>
        <w:t>Five of the alternative systems do not specify the solvent used or concentration and therefore the flash point and flammability rating cannot be determined.</w:t>
      </w:r>
    </w:p>
    <w:tbl>
      <w:tblPr>
        <w:tblW w:w="9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592"/>
        <w:gridCol w:w="2592"/>
        <w:gridCol w:w="1728"/>
        <w:gridCol w:w="2250"/>
      </w:tblGrid>
      <w:tr w14:paraId="17F62CB2" w14:textId="77777777">
        <w:tblPrEx>
          <w:tblW w:w="9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162" w:type="dxa"/>
            <w:gridSpan w:val="4"/>
            <w:tcBorders>
              <w:top w:val="nil"/>
              <w:left w:val="nil"/>
              <w:right w:val="nil"/>
            </w:tcBorders>
            <w:shd w:val="clear" w:color="auto" w:fill="auto"/>
          </w:tcPr>
          <w:p w:rsidR="00EF2BE4" w:rsidP="00CB1C05" w14:paraId="7A1DE261" w14:textId="77777777">
            <w:pPr>
              <w:pStyle w:val="TableTitleA"/>
            </w:pPr>
            <w:bookmarkStart w:id="556" w:name="_Ref117254609"/>
            <w:bookmarkStart w:id="557" w:name="_Toc121142603"/>
            <w:bookmarkStart w:id="558" w:name="_Toc165379597"/>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7</w:t>
            </w:r>
            <w:r w:rsidR="00BC4B5D">
              <w:rPr>
                <w:noProof/>
              </w:rPr>
              <w:fldChar w:fldCharType="end"/>
            </w:r>
            <w:bookmarkEnd w:id="556"/>
            <w:r>
              <w:t xml:space="preserve">: Flash </w:t>
            </w:r>
            <w:r w:rsidR="00F7703F">
              <w:t xml:space="preserve">Point </w:t>
            </w:r>
            <w:r>
              <w:t xml:space="preserve">and </w:t>
            </w:r>
            <w:r w:rsidR="00F7703F">
              <w:t xml:space="preserve">Flammability Ratings </w:t>
            </w:r>
            <w:r>
              <w:t xml:space="preserve">for </w:t>
            </w:r>
            <w:r w:rsidR="00F7703F">
              <w:t>Motion Picture Film Cleaning Products</w:t>
            </w:r>
            <w:bookmarkEnd w:id="557"/>
            <w:bookmarkEnd w:id="558"/>
            <w:r w:rsidR="00F7703F">
              <w:t xml:space="preserve"> </w:t>
            </w:r>
          </w:p>
          <w:p w:rsidR="00EF2BE4" w:rsidRPr="009A2C41" w:rsidP="00CB1C05" w14:paraId="67829760" w14:textId="77777777">
            <w:pPr>
              <w:pStyle w:val="TableTitleA"/>
              <w:rPr>
                <w:b/>
                <w:bCs/>
                <w:sz w:val="21"/>
                <w:szCs w:val="21"/>
              </w:rPr>
            </w:pPr>
            <w:r>
              <w:t>Based on Information in SDSs or Technical Data Sheets</w:t>
            </w:r>
          </w:p>
        </w:tc>
      </w:tr>
      <w:tr w14:paraId="0AD57B3B" w14:textId="77777777">
        <w:tblPrEx>
          <w:tblW w:w="9162" w:type="dxa"/>
          <w:jc w:val="center"/>
          <w:tblLayout w:type="fixed"/>
          <w:tblLook w:val="04A0"/>
        </w:tblPrEx>
        <w:trPr>
          <w:cantSplit/>
          <w:trHeight w:val="20"/>
          <w:tblHeader/>
          <w:jc w:val="center"/>
        </w:trPr>
        <w:tc>
          <w:tcPr>
            <w:tcW w:w="2592" w:type="dxa"/>
            <w:shd w:val="clear" w:color="auto" w:fill="48A9C5"/>
          </w:tcPr>
          <w:p w:rsidR="00EF2BE4" w:rsidRPr="009A2C41" w:rsidP="00CB1C05" w14:paraId="5A1D74F1" w14:textId="77777777">
            <w:pPr>
              <w:pStyle w:val="TableSubtitle"/>
            </w:pPr>
            <w:r w:rsidRPr="009A2C41">
              <w:t>Supplier</w:t>
            </w:r>
          </w:p>
        </w:tc>
        <w:tc>
          <w:tcPr>
            <w:tcW w:w="2592" w:type="dxa"/>
            <w:shd w:val="clear" w:color="auto" w:fill="48A9C5"/>
          </w:tcPr>
          <w:p w:rsidR="00EF2BE4" w:rsidRPr="009A2C41" w:rsidP="00CB1C05" w14:paraId="371C17F2" w14:textId="77777777">
            <w:pPr>
              <w:pStyle w:val="TableSubtitle"/>
            </w:pPr>
            <w:r w:rsidRPr="009A2C41">
              <w:t>Product</w:t>
            </w:r>
          </w:p>
        </w:tc>
        <w:tc>
          <w:tcPr>
            <w:tcW w:w="1728" w:type="dxa"/>
            <w:shd w:val="clear" w:color="auto" w:fill="48A9C5"/>
          </w:tcPr>
          <w:p w:rsidR="00EF2BE4" w:rsidRPr="009A2C41" w:rsidP="00CB1C05" w14:paraId="4BCF62F3" w14:textId="77777777">
            <w:pPr>
              <w:pStyle w:val="TableSubtitle"/>
            </w:pPr>
            <w:r w:rsidRPr="009A2C41">
              <w:t>Flash Point</w:t>
            </w:r>
          </w:p>
        </w:tc>
        <w:tc>
          <w:tcPr>
            <w:tcW w:w="2250" w:type="dxa"/>
            <w:shd w:val="clear" w:color="auto" w:fill="48A9C5"/>
          </w:tcPr>
          <w:p w:rsidR="00EF2BE4" w:rsidRPr="009A2C41" w:rsidP="00CB1C05" w14:paraId="6E13DB6B" w14:textId="77777777">
            <w:pPr>
              <w:pStyle w:val="TableSubtitle"/>
            </w:pPr>
            <w:r w:rsidRPr="009A2C41">
              <w:t>Flammability Rating</w:t>
            </w:r>
          </w:p>
        </w:tc>
      </w:tr>
      <w:tr w14:paraId="1C28C25B" w14:textId="77777777">
        <w:tblPrEx>
          <w:tblW w:w="9162" w:type="dxa"/>
          <w:jc w:val="center"/>
          <w:tblLayout w:type="fixed"/>
          <w:tblLook w:val="04A0"/>
        </w:tblPrEx>
        <w:trPr>
          <w:cantSplit/>
          <w:trHeight w:val="20"/>
          <w:jc w:val="center"/>
        </w:trPr>
        <w:tc>
          <w:tcPr>
            <w:tcW w:w="2592" w:type="dxa"/>
            <w:shd w:val="clear" w:color="auto" w:fill="F1AD7A" w:themeFill="accent2" w:themeFillTint="99"/>
            <w:noWrap/>
          </w:tcPr>
          <w:p w:rsidR="00EF2BE4" w:rsidRPr="00D813B1" w:rsidP="00CB1C05" w14:paraId="3AE53484" w14:textId="77777777">
            <w:pPr>
              <w:pStyle w:val="LTableTextAbt"/>
            </w:pPr>
            <w:r w:rsidRPr="00D813B1">
              <w:t>Media Migration Technology (MMT)</w:t>
            </w:r>
          </w:p>
        </w:tc>
        <w:tc>
          <w:tcPr>
            <w:tcW w:w="2592" w:type="dxa"/>
            <w:shd w:val="clear" w:color="auto" w:fill="F1AD7A" w:themeFill="accent2" w:themeFillTint="99"/>
            <w:noWrap/>
          </w:tcPr>
          <w:p w:rsidR="00EF2BE4" w:rsidRPr="00D813B1" w:rsidP="00CB1C05" w14:paraId="061C7AA2" w14:textId="77777777">
            <w:pPr>
              <w:pStyle w:val="LTableTextAbt"/>
            </w:pPr>
            <w:r w:rsidRPr="00D813B1">
              <w:t>CF9300P (PCE)</w:t>
            </w:r>
          </w:p>
        </w:tc>
        <w:tc>
          <w:tcPr>
            <w:tcW w:w="1728" w:type="dxa"/>
            <w:shd w:val="clear" w:color="auto" w:fill="F1AD7A" w:themeFill="accent2" w:themeFillTint="99"/>
            <w:noWrap/>
          </w:tcPr>
          <w:p w:rsidR="00EF2BE4" w:rsidRPr="00D813B1" w:rsidP="00CB1C05" w14:paraId="0D9941B1" w14:textId="77777777">
            <w:pPr>
              <w:pStyle w:val="LTableTextAbt"/>
            </w:pPr>
            <w:r w:rsidRPr="00D813B1">
              <w:t>No flash point</w:t>
            </w:r>
          </w:p>
        </w:tc>
        <w:tc>
          <w:tcPr>
            <w:tcW w:w="2250" w:type="dxa"/>
            <w:shd w:val="clear" w:color="auto" w:fill="F1AD7A" w:themeFill="accent2" w:themeFillTint="99"/>
            <w:noWrap/>
          </w:tcPr>
          <w:p w:rsidR="00EF2BE4" w:rsidRPr="00D813B1" w:rsidP="00CB1C05" w14:paraId="4B79D68D" w14:textId="77777777">
            <w:pPr>
              <w:pStyle w:val="LTableTextAbt"/>
            </w:pPr>
            <w:r w:rsidRPr="00D813B1">
              <w:t>Non flammable</w:t>
            </w:r>
          </w:p>
        </w:tc>
      </w:tr>
      <w:tr w14:paraId="415F7137" w14:textId="77777777">
        <w:tblPrEx>
          <w:tblW w:w="9162" w:type="dxa"/>
          <w:jc w:val="center"/>
          <w:tblLayout w:type="fixed"/>
          <w:tblLook w:val="04A0"/>
        </w:tblPrEx>
        <w:trPr>
          <w:cantSplit/>
          <w:trHeight w:val="20"/>
          <w:jc w:val="center"/>
        </w:trPr>
        <w:tc>
          <w:tcPr>
            <w:tcW w:w="2592" w:type="dxa"/>
            <w:noWrap/>
          </w:tcPr>
          <w:p w:rsidR="00EF2BE4" w:rsidRPr="00D813B1" w:rsidP="00CB1C05" w14:paraId="62B4DC72" w14:textId="77777777">
            <w:pPr>
              <w:pStyle w:val="LTableTextAbt"/>
            </w:pPr>
            <w:r w:rsidRPr="00D813B1">
              <w:t>Media Migration Technology (MMT)</w:t>
            </w:r>
          </w:p>
        </w:tc>
        <w:tc>
          <w:tcPr>
            <w:tcW w:w="2592" w:type="dxa"/>
            <w:noWrap/>
          </w:tcPr>
          <w:p w:rsidR="00EF2BE4" w:rsidRPr="00425120" w:rsidP="00CB1C05" w14:paraId="4F79F4E1" w14:textId="77777777">
            <w:pPr>
              <w:pStyle w:val="LTableTextAbt"/>
              <w:rPr>
                <w:rStyle w:val="Strong"/>
                <w:b w:val="0"/>
              </w:rPr>
            </w:pPr>
            <w:r w:rsidRPr="00D813B1">
              <w:t>CF9400HFE</w:t>
            </w:r>
          </w:p>
        </w:tc>
        <w:tc>
          <w:tcPr>
            <w:tcW w:w="1728" w:type="dxa"/>
            <w:noWrap/>
          </w:tcPr>
          <w:p w:rsidR="00EF2BE4" w:rsidRPr="00D813B1" w:rsidP="00CB1C05" w14:paraId="14B4320F" w14:textId="77777777">
            <w:pPr>
              <w:pStyle w:val="LTableTextAbt"/>
            </w:pPr>
            <w:r w:rsidRPr="00425120">
              <w:t>HFE Solvent not specified</w:t>
            </w:r>
          </w:p>
        </w:tc>
        <w:tc>
          <w:tcPr>
            <w:tcW w:w="2250" w:type="dxa"/>
            <w:noWrap/>
          </w:tcPr>
          <w:p w:rsidR="00EF2BE4" w:rsidRPr="00D813B1" w:rsidP="00CB1C05" w14:paraId="5FF12684" w14:textId="77777777">
            <w:pPr>
              <w:pStyle w:val="LTableTextAbt"/>
            </w:pPr>
            <w:r w:rsidRPr="00D813B1">
              <w:t>Not applicable</w:t>
            </w:r>
          </w:p>
        </w:tc>
      </w:tr>
      <w:tr w14:paraId="5F607F29" w14:textId="77777777">
        <w:tblPrEx>
          <w:tblW w:w="9162" w:type="dxa"/>
          <w:jc w:val="center"/>
          <w:tblLayout w:type="fixed"/>
          <w:tblLook w:val="04A0"/>
        </w:tblPrEx>
        <w:trPr>
          <w:cantSplit/>
          <w:trHeight w:val="20"/>
          <w:jc w:val="center"/>
        </w:trPr>
        <w:tc>
          <w:tcPr>
            <w:tcW w:w="2592" w:type="dxa"/>
            <w:noWrap/>
          </w:tcPr>
          <w:p w:rsidR="00EF2BE4" w:rsidRPr="00D813B1" w:rsidP="00CB1C05" w14:paraId="05872DF7" w14:textId="77777777">
            <w:pPr>
              <w:pStyle w:val="LTableTextAbt"/>
            </w:pPr>
            <w:r w:rsidRPr="00D813B1">
              <w:t>Media Migration Technology (MMT)</w:t>
            </w:r>
          </w:p>
        </w:tc>
        <w:tc>
          <w:tcPr>
            <w:tcW w:w="2592" w:type="dxa"/>
            <w:noWrap/>
          </w:tcPr>
          <w:p w:rsidR="00EF2BE4" w:rsidRPr="00D813B1" w:rsidP="00CB1C05" w14:paraId="2DFB0E2F" w14:textId="77777777">
            <w:pPr>
              <w:pStyle w:val="LTableTextAbt"/>
            </w:pPr>
            <w:r w:rsidRPr="00D813B1">
              <w:t>Excel 1400</w:t>
            </w:r>
          </w:p>
        </w:tc>
        <w:tc>
          <w:tcPr>
            <w:tcW w:w="1728" w:type="dxa"/>
            <w:noWrap/>
          </w:tcPr>
          <w:p w:rsidR="00EF2BE4" w:rsidRPr="00425120" w:rsidP="00CB1C05" w14:paraId="135BF66C" w14:textId="77777777">
            <w:pPr>
              <w:pStyle w:val="LTableTextAbt"/>
            </w:pPr>
            <w:r w:rsidRPr="00425120">
              <w:t>Isopropanol (concentration not specified)</w:t>
            </w:r>
          </w:p>
        </w:tc>
        <w:tc>
          <w:tcPr>
            <w:tcW w:w="2250" w:type="dxa"/>
            <w:noWrap/>
          </w:tcPr>
          <w:p w:rsidR="00EF2BE4" w:rsidRPr="00D813B1" w:rsidP="00CB1C05" w14:paraId="4A093C70" w14:textId="77777777">
            <w:pPr>
              <w:pStyle w:val="LTableTextAbt"/>
            </w:pPr>
            <w:r w:rsidRPr="00D813B1">
              <w:t>Not applicable</w:t>
            </w:r>
          </w:p>
        </w:tc>
      </w:tr>
      <w:tr w14:paraId="2A3D7137" w14:textId="77777777">
        <w:tblPrEx>
          <w:tblW w:w="9162" w:type="dxa"/>
          <w:jc w:val="center"/>
          <w:tblLayout w:type="fixed"/>
          <w:tblLook w:val="04A0"/>
        </w:tblPrEx>
        <w:trPr>
          <w:cantSplit/>
          <w:trHeight w:val="20"/>
          <w:jc w:val="center"/>
        </w:trPr>
        <w:tc>
          <w:tcPr>
            <w:tcW w:w="2592" w:type="dxa"/>
            <w:noWrap/>
          </w:tcPr>
          <w:p w:rsidR="00EF2BE4" w:rsidRPr="00D813B1" w:rsidP="00CB1C05" w14:paraId="13FB2602" w14:textId="77777777">
            <w:pPr>
              <w:pStyle w:val="LTableTextAbt"/>
            </w:pPr>
            <w:r w:rsidRPr="00D813B1">
              <w:t>Lipsner Smith Company</w:t>
            </w:r>
          </w:p>
        </w:tc>
        <w:tc>
          <w:tcPr>
            <w:tcW w:w="2592" w:type="dxa"/>
            <w:noWrap/>
          </w:tcPr>
          <w:p w:rsidR="00EF2BE4" w:rsidRPr="00D813B1" w:rsidP="00CB1C05" w14:paraId="24EDD399" w14:textId="77777777">
            <w:pPr>
              <w:pStyle w:val="LTableTextAbt"/>
            </w:pPr>
            <w:r w:rsidRPr="00425120">
              <w:rPr>
                <w:rStyle w:val="Strong"/>
                <w:b w:val="0"/>
              </w:rPr>
              <w:t>CF9200 (HFE-8200)</w:t>
            </w:r>
          </w:p>
        </w:tc>
        <w:tc>
          <w:tcPr>
            <w:tcW w:w="1728" w:type="dxa"/>
            <w:noWrap/>
          </w:tcPr>
          <w:p w:rsidR="00EF2BE4" w:rsidRPr="00D813B1" w:rsidP="00CB1C05" w14:paraId="52DB6940" w14:textId="77777777">
            <w:pPr>
              <w:pStyle w:val="LTableTextAbt"/>
            </w:pPr>
            <w:r w:rsidRPr="00D813B1">
              <w:t>No flash point</w:t>
            </w:r>
          </w:p>
        </w:tc>
        <w:tc>
          <w:tcPr>
            <w:tcW w:w="2250" w:type="dxa"/>
            <w:noWrap/>
          </w:tcPr>
          <w:p w:rsidR="00EF2BE4" w:rsidRPr="00D813B1" w:rsidP="00CB1C05" w14:paraId="46619FD4" w14:textId="77777777">
            <w:pPr>
              <w:pStyle w:val="LTableTextAbt"/>
            </w:pPr>
            <w:r w:rsidRPr="00D813B1">
              <w:t>Non flammable</w:t>
            </w:r>
          </w:p>
        </w:tc>
      </w:tr>
      <w:tr w14:paraId="23C9F493" w14:textId="77777777">
        <w:tblPrEx>
          <w:tblW w:w="9162" w:type="dxa"/>
          <w:jc w:val="center"/>
          <w:tblLayout w:type="fixed"/>
          <w:tblLook w:val="04A0"/>
        </w:tblPrEx>
        <w:trPr>
          <w:cantSplit/>
          <w:trHeight w:val="20"/>
          <w:jc w:val="center"/>
        </w:trPr>
        <w:tc>
          <w:tcPr>
            <w:tcW w:w="2592" w:type="dxa"/>
            <w:noWrap/>
          </w:tcPr>
          <w:p w:rsidR="00EF2BE4" w:rsidRPr="00D813B1" w:rsidP="00CB1C05" w14:paraId="122D25B9" w14:textId="77777777">
            <w:pPr>
              <w:pStyle w:val="LTableTextAbt"/>
            </w:pPr>
            <w:r w:rsidRPr="00D813B1">
              <w:t>Lipsner Smith Company</w:t>
            </w:r>
          </w:p>
        </w:tc>
        <w:tc>
          <w:tcPr>
            <w:tcW w:w="2592" w:type="dxa"/>
            <w:noWrap/>
          </w:tcPr>
          <w:p w:rsidR="00EF2BE4" w:rsidRPr="00D813B1" w:rsidP="00CB1C05" w14:paraId="690CDC68" w14:textId="77777777">
            <w:pPr>
              <w:pStyle w:val="LTableTextAbt"/>
            </w:pPr>
            <w:r w:rsidRPr="00425120">
              <w:rPr>
                <w:rStyle w:val="Strong"/>
                <w:b w:val="0"/>
              </w:rPr>
              <w:t>CF8200P (HFE-8200)</w:t>
            </w:r>
          </w:p>
        </w:tc>
        <w:tc>
          <w:tcPr>
            <w:tcW w:w="1728" w:type="dxa"/>
            <w:noWrap/>
          </w:tcPr>
          <w:p w:rsidR="00EF2BE4" w:rsidRPr="00D813B1" w:rsidP="00CB1C05" w14:paraId="2D707672" w14:textId="77777777">
            <w:pPr>
              <w:pStyle w:val="LTableTextAbt"/>
            </w:pPr>
            <w:r w:rsidRPr="00D813B1">
              <w:t>No flash point</w:t>
            </w:r>
          </w:p>
        </w:tc>
        <w:tc>
          <w:tcPr>
            <w:tcW w:w="2250" w:type="dxa"/>
            <w:noWrap/>
          </w:tcPr>
          <w:p w:rsidR="00EF2BE4" w:rsidRPr="00D813B1" w:rsidP="00CB1C05" w14:paraId="4E7CC622" w14:textId="77777777">
            <w:pPr>
              <w:pStyle w:val="LTableTextAbt"/>
            </w:pPr>
            <w:r w:rsidRPr="00D813B1">
              <w:t>Non flammable</w:t>
            </w:r>
          </w:p>
        </w:tc>
      </w:tr>
      <w:tr w14:paraId="7ED994EB" w14:textId="77777777">
        <w:tblPrEx>
          <w:tblW w:w="9162" w:type="dxa"/>
          <w:jc w:val="center"/>
          <w:tblLayout w:type="fixed"/>
          <w:tblLook w:val="04A0"/>
        </w:tblPrEx>
        <w:trPr>
          <w:cantSplit/>
          <w:trHeight w:val="20"/>
          <w:jc w:val="center"/>
        </w:trPr>
        <w:tc>
          <w:tcPr>
            <w:tcW w:w="2592" w:type="dxa"/>
            <w:noWrap/>
          </w:tcPr>
          <w:p w:rsidR="00EF2BE4" w:rsidRPr="00D813B1" w:rsidP="00CB1C05" w14:paraId="15B8664D" w14:textId="77777777">
            <w:pPr>
              <w:pStyle w:val="LTableTextAbt"/>
            </w:pPr>
            <w:r w:rsidRPr="00D813B1">
              <w:t>Lipsner Smith Company</w:t>
            </w:r>
          </w:p>
        </w:tc>
        <w:tc>
          <w:tcPr>
            <w:tcW w:w="2592" w:type="dxa"/>
            <w:noWrap/>
          </w:tcPr>
          <w:p w:rsidR="00EF2BE4" w:rsidRPr="00425120" w:rsidP="00CB1C05" w14:paraId="5E39429B" w14:textId="77777777">
            <w:pPr>
              <w:pStyle w:val="LTableTextAbt"/>
              <w:rPr>
                <w:rStyle w:val="Strong"/>
                <w:b w:val="0"/>
              </w:rPr>
            </w:pPr>
            <w:r w:rsidRPr="00425120">
              <w:t>CF 7200</w:t>
            </w:r>
          </w:p>
        </w:tc>
        <w:tc>
          <w:tcPr>
            <w:tcW w:w="1728" w:type="dxa"/>
            <w:noWrap/>
          </w:tcPr>
          <w:p w:rsidR="00EF2BE4" w:rsidRPr="00D813B1" w:rsidP="00CB1C05" w14:paraId="55BD1BB5" w14:textId="77777777">
            <w:pPr>
              <w:pStyle w:val="LTableTextAbt"/>
            </w:pPr>
            <w:r w:rsidRPr="00425120">
              <w:t>Solvent not specified</w:t>
            </w:r>
          </w:p>
        </w:tc>
        <w:tc>
          <w:tcPr>
            <w:tcW w:w="2250" w:type="dxa"/>
            <w:noWrap/>
          </w:tcPr>
          <w:p w:rsidR="00EF2BE4" w:rsidRPr="00D813B1" w:rsidP="00CB1C05" w14:paraId="52DCE211" w14:textId="77777777">
            <w:pPr>
              <w:pStyle w:val="LTableTextAbt"/>
            </w:pPr>
            <w:r w:rsidRPr="00D813B1">
              <w:t>Not applicable</w:t>
            </w:r>
          </w:p>
        </w:tc>
      </w:tr>
      <w:tr w14:paraId="66780DB2" w14:textId="77777777">
        <w:tblPrEx>
          <w:tblW w:w="9162" w:type="dxa"/>
          <w:jc w:val="center"/>
          <w:tblLayout w:type="fixed"/>
          <w:tblLook w:val="04A0"/>
        </w:tblPrEx>
        <w:trPr>
          <w:cantSplit/>
          <w:trHeight w:val="20"/>
          <w:jc w:val="center"/>
        </w:trPr>
        <w:tc>
          <w:tcPr>
            <w:tcW w:w="2592" w:type="dxa"/>
            <w:noWrap/>
          </w:tcPr>
          <w:p w:rsidR="00EF2BE4" w:rsidRPr="00425120" w:rsidP="00CB1C05" w14:paraId="7C32E70A" w14:textId="77777777">
            <w:pPr>
              <w:pStyle w:val="LTableTextAbt"/>
            </w:pPr>
            <w:r w:rsidRPr="00D813B1">
              <w:t>Lipsner Smith Company</w:t>
            </w:r>
          </w:p>
        </w:tc>
        <w:tc>
          <w:tcPr>
            <w:tcW w:w="2592" w:type="dxa"/>
            <w:noWrap/>
          </w:tcPr>
          <w:p w:rsidR="00EF2BE4" w:rsidRPr="00425120" w:rsidP="00CB1C05" w14:paraId="47D66B96" w14:textId="77777777">
            <w:pPr>
              <w:pStyle w:val="LTableTextAbt"/>
            </w:pPr>
            <w:r w:rsidRPr="00425120">
              <w:rPr>
                <w:rStyle w:val="Strong"/>
                <w:b w:val="0"/>
              </w:rPr>
              <w:t>CF 3000 MK V</w:t>
            </w:r>
          </w:p>
        </w:tc>
        <w:tc>
          <w:tcPr>
            <w:tcW w:w="1728" w:type="dxa"/>
            <w:noWrap/>
          </w:tcPr>
          <w:p w:rsidR="00EF2BE4" w:rsidRPr="00425120" w:rsidP="00CB1C05" w14:paraId="07EA2433" w14:textId="77777777">
            <w:pPr>
              <w:pStyle w:val="LTableTextAbt"/>
            </w:pPr>
            <w:r w:rsidRPr="00425120">
              <w:t>Solvent not specified</w:t>
            </w:r>
          </w:p>
        </w:tc>
        <w:tc>
          <w:tcPr>
            <w:tcW w:w="2250" w:type="dxa"/>
            <w:noWrap/>
          </w:tcPr>
          <w:p w:rsidR="00EF2BE4" w:rsidRPr="00425120" w:rsidP="00CB1C05" w14:paraId="3C7B6FAD" w14:textId="77777777">
            <w:pPr>
              <w:pStyle w:val="LTableTextAbt"/>
            </w:pPr>
            <w:r w:rsidRPr="00D813B1">
              <w:t>Not applicable</w:t>
            </w:r>
          </w:p>
        </w:tc>
      </w:tr>
      <w:tr w14:paraId="531F2BE9" w14:textId="77777777">
        <w:tblPrEx>
          <w:tblW w:w="9162" w:type="dxa"/>
          <w:jc w:val="center"/>
          <w:tblLayout w:type="fixed"/>
          <w:tblLook w:val="04A0"/>
        </w:tblPrEx>
        <w:trPr>
          <w:cantSplit/>
          <w:trHeight w:val="20"/>
          <w:jc w:val="center"/>
        </w:trPr>
        <w:tc>
          <w:tcPr>
            <w:tcW w:w="2592" w:type="dxa"/>
            <w:noWrap/>
          </w:tcPr>
          <w:p w:rsidR="00EF2BE4" w:rsidRPr="00425120" w:rsidP="00CB1C05" w14:paraId="26B25B4E" w14:textId="77777777">
            <w:pPr>
              <w:pStyle w:val="LTableTextAbt"/>
            </w:pPr>
            <w:r w:rsidRPr="00D813B1">
              <w:t>Kodak</w:t>
            </w:r>
          </w:p>
        </w:tc>
        <w:tc>
          <w:tcPr>
            <w:tcW w:w="2592" w:type="dxa"/>
            <w:noWrap/>
          </w:tcPr>
          <w:p w:rsidR="00EF2BE4" w:rsidRPr="00425120" w:rsidP="00CB1C05" w14:paraId="2365798F" w14:textId="77777777">
            <w:pPr>
              <w:pStyle w:val="LTableTextAbt"/>
            </w:pPr>
            <w:r w:rsidRPr="00425120">
              <w:rPr>
                <w:rStyle w:val="Strong"/>
                <w:b w:val="0"/>
              </w:rPr>
              <w:t>P-200 (HFE-7200)</w:t>
            </w:r>
          </w:p>
        </w:tc>
        <w:tc>
          <w:tcPr>
            <w:tcW w:w="1728" w:type="dxa"/>
            <w:noWrap/>
          </w:tcPr>
          <w:p w:rsidR="00EF2BE4" w:rsidRPr="00425120" w:rsidP="00CB1C05" w14:paraId="06F51B99" w14:textId="77777777">
            <w:pPr>
              <w:pStyle w:val="LTableTextAbt"/>
            </w:pPr>
            <w:r w:rsidRPr="00D813B1">
              <w:t>No flash point</w:t>
            </w:r>
          </w:p>
        </w:tc>
        <w:tc>
          <w:tcPr>
            <w:tcW w:w="2250" w:type="dxa"/>
            <w:noWrap/>
          </w:tcPr>
          <w:p w:rsidR="00EF2BE4" w:rsidRPr="00425120" w:rsidP="00CB1C05" w14:paraId="04307C5A" w14:textId="77777777">
            <w:pPr>
              <w:pStyle w:val="LTableTextAbt"/>
            </w:pPr>
            <w:r w:rsidRPr="00D813B1">
              <w:t>Non flammable</w:t>
            </w:r>
          </w:p>
        </w:tc>
      </w:tr>
      <w:tr w14:paraId="74B322E9" w14:textId="77777777">
        <w:tblPrEx>
          <w:tblW w:w="9162" w:type="dxa"/>
          <w:jc w:val="center"/>
          <w:tblLayout w:type="fixed"/>
          <w:tblLook w:val="04A0"/>
        </w:tblPrEx>
        <w:trPr>
          <w:cantSplit/>
          <w:trHeight w:val="20"/>
          <w:jc w:val="center"/>
        </w:trPr>
        <w:tc>
          <w:tcPr>
            <w:tcW w:w="2592" w:type="dxa"/>
            <w:noWrap/>
          </w:tcPr>
          <w:p w:rsidR="00EF2BE4" w:rsidRPr="00D813B1" w:rsidP="00CB1C05" w14:paraId="6DE471B8" w14:textId="77777777">
            <w:pPr>
              <w:pStyle w:val="LTableTextAbt"/>
            </w:pPr>
            <w:r w:rsidRPr="00D813B1">
              <w:t>CTM</w:t>
            </w:r>
          </w:p>
        </w:tc>
        <w:tc>
          <w:tcPr>
            <w:tcW w:w="2592" w:type="dxa"/>
            <w:noWrap/>
          </w:tcPr>
          <w:p w:rsidR="00EF2BE4" w:rsidRPr="00425120" w:rsidP="00CB1C05" w14:paraId="6FEB8525" w14:textId="77777777">
            <w:pPr>
              <w:pStyle w:val="LTableTextAbt"/>
              <w:rPr>
                <w:rStyle w:val="Strong"/>
                <w:b w:val="0"/>
              </w:rPr>
            </w:pPr>
            <w:r w:rsidRPr="00425120">
              <w:rPr>
                <w:rStyle w:val="Strong"/>
                <w:b w:val="0"/>
              </w:rPr>
              <w:t>Ultraclean Film Cleaner</w:t>
            </w:r>
          </w:p>
        </w:tc>
        <w:tc>
          <w:tcPr>
            <w:tcW w:w="1728" w:type="dxa"/>
            <w:noWrap/>
          </w:tcPr>
          <w:p w:rsidR="00EF2BE4" w:rsidRPr="00D813B1" w:rsidP="00CB1C05" w14:paraId="395FCC76" w14:textId="77777777">
            <w:pPr>
              <w:pStyle w:val="LTableTextAbt"/>
            </w:pPr>
            <w:r w:rsidRPr="00D813B1">
              <w:t>HFE (unspecified or PCE)</w:t>
            </w:r>
          </w:p>
        </w:tc>
        <w:tc>
          <w:tcPr>
            <w:tcW w:w="2250" w:type="dxa"/>
            <w:noWrap/>
          </w:tcPr>
          <w:p w:rsidR="00EF2BE4" w:rsidRPr="00D813B1" w:rsidP="00CB1C05" w14:paraId="2B3393A0" w14:textId="77777777">
            <w:pPr>
              <w:pStyle w:val="LTableTextAbt"/>
            </w:pPr>
            <w:r w:rsidRPr="00D813B1">
              <w:t>Not applicable</w:t>
            </w:r>
          </w:p>
        </w:tc>
      </w:tr>
      <w:tr w14:paraId="54146CFB" w14:textId="77777777">
        <w:tblPrEx>
          <w:tblW w:w="9162" w:type="dxa"/>
          <w:jc w:val="center"/>
          <w:tblLayout w:type="fixed"/>
          <w:tblLook w:val="04A0"/>
        </w:tblPrEx>
        <w:trPr>
          <w:cantSplit/>
          <w:trHeight w:val="20"/>
          <w:jc w:val="center"/>
        </w:trPr>
        <w:tc>
          <w:tcPr>
            <w:tcW w:w="9162" w:type="dxa"/>
            <w:gridSpan w:val="4"/>
            <w:noWrap/>
          </w:tcPr>
          <w:p w:rsidR="00EF2BE4" w:rsidRPr="00D813B1" w:rsidP="00CB1C05" w14:paraId="174F30EB" w14:textId="77777777">
            <w:pPr>
              <w:pStyle w:val="LTableTextAbt"/>
            </w:pPr>
            <w:r w:rsidRPr="00D35047">
              <w:t xml:space="preserve">Note: </w:t>
            </w:r>
            <w:r w:rsidRPr="00D35047">
              <w:rPr>
                <w:szCs w:val="16"/>
              </w:rPr>
              <w:t xml:space="preserve">Orange shaded rows indicate products that contain </w:t>
            </w:r>
            <w:r>
              <w:rPr>
                <w:szCs w:val="16"/>
              </w:rPr>
              <w:t>PCE.</w:t>
            </w:r>
          </w:p>
        </w:tc>
      </w:tr>
    </w:tbl>
    <w:p w:rsidR="00EF2BE4" w:rsidP="00CB1C05" w14:paraId="2EA5A935" w14:textId="77777777"/>
    <w:p w:rsidR="00EF2BE4" w:rsidRPr="00D5798A" w:rsidP="00CB1C05" w14:paraId="24592FCC" w14:textId="77777777">
      <w:pPr>
        <w:pStyle w:val="Heading3"/>
      </w:pPr>
      <w:r w:rsidRPr="00D5798A">
        <w:t>Pricing and Customer Reviews</w:t>
      </w:r>
    </w:p>
    <w:p w:rsidR="00EF2BE4" w:rsidP="00CB1C05" w14:paraId="0C8B5AE9" w14:textId="77777777">
      <w:r>
        <w:t>Pricing information was collected on publicly available websites when available. To assist in comparing prices across</w:t>
      </w:r>
      <w:r w:rsidRPr="00A66DA0">
        <w:t xml:space="preserve"> various products </w:t>
      </w:r>
      <w:r w:rsidRPr="004B139D">
        <w:t>an</w:t>
      </w:r>
      <w:r>
        <w:t>d product sizes, separate prices are provided for the cleaning system and the cleaning solvent</w:t>
      </w:r>
      <w:r w:rsidRPr="004B139D">
        <w:t xml:space="preserve">. </w:t>
      </w:r>
      <w:r>
        <w:t xml:space="preserve">Pricing was collected </w:t>
      </w:r>
      <w:r w:rsidR="00C93266">
        <w:t>in</w:t>
      </w:r>
      <w:r>
        <w:t xml:space="preserve"> September/October 2022 and </w:t>
      </w:r>
      <w:r w:rsidR="00C93266">
        <w:t xml:space="preserve">is </w:t>
      </w:r>
      <w:r w:rsidRPr="00A66DA0">
        <w:t xml:space="preserve">summarized in </w:t>
      </w:r>
      <w:r w:rsidR="00FB3487">
        <w:fldChar w:fldCharType="begin" w:fldLock="1"/>
      </w:r>
      <w:r w:rsidR="00FB3487">
        <w:instrText xml:space="preserve"> REF _Ref117254614 \h </w:instrText>
      </w:r>
      <w:r w:rsidR="00FB3487">
        <w:fldChar w:fldCharType="separate"/>
      </w:r>
      <w:r w:rsidRPr="00C23383" w:rsidR="0092222B">
        <w:t xml:space="preserve">Table </w:t>
      </w:r>
      <w:r w:rsidR="0092222B">
        <w:rPr>
          <w:noProof/>
        </w:rPr>
        <w:t>5</w:t>
      </w:r>
      <w:r w:rsidR="0092222B">
        <w:noBreakHyphen/>
      </w:r>
      <w:r w:rsidR="0092222B">
        <w:rPr>
          <w:noProof/>
        </w:rPr>
        <w:t>58</w:t>
      </w:r>
      <w:r w:rsidR="00FB3487">
        <w:fldChar w:fldCharType="end"/>
      </w:r>
      <w:r w:rsidRPr="00A66DA0">
        <w:t xml:space="preserve">. </w:t>
      </w:r>
      <w:r>
        <w:t>Alternative product systems pricing ranged from $22,000 (CF8200P</w:t>
      </w:r>
      <w:r w:rsidRPr="00305340">
        <w:t>)</w:t>
      </w:r>
      <w:r>
        <w:t xml:space="preserve"> to $51,520 (CF9200</w:t>
      </w:r>
      <w:r w:rsidRPr="00305340">
        <w:t>)</w:t>
      </w:r>
      <w:r>
        <w:t xml:space="preserve">. Pricing was only found for one alternative solvent at $640 </w:t>
      </w:r>
      <w:r w:rsidR="00C93266">
        <w:t>for 5</w:t>
      </w:r>
      <w:r>
        <w:t xml:space="preserve"> liters. System pricing for the product containing PCE (CF9300P) was not found.</w:t>
      </w:r>
    </w:p>
    <w:p w:rsidR="00EF2BE4" w:rsidRPr="00397DC0" w:rsidP="00CB1C05" w14:paraId="592B6027" w14:textId="77777777">
      <w:r>
        <w:t xml:space="preserve">Customer review information was not available for all products in this product category, as products are often sold business-to-business or through specialty third party contractors. </w:t>
      </w:r>
    </w:p>
    <w:tbl>
      <w:tblPr>
        <w:tblW w:w="8954" w:type="dxa"/>
        <w:jc w:val="center"/>
        <w:tblLayout w:type="fixed"/>
        <w:tblLook w:val="04A0"/>
      </w:tblPr>
      <w:tblGrid>
        <w:gridCol w:w="1525"/>
        <w:gridCol w:w="1530"/>
        <w:gridCol w:w="3600"/>
        <w:gridCol w:w="2299"/>
      </w:tblGrid>
      <w:tr w14:paraId="63FADCD0" w14:textId="77777777">
        <w:tblPrEx>
          <w:tblW w:w="8954" w:type="dxa"/>
          <w:jc w:val="center"/>
          <w:tblLayout w:type="fixed"/>
          <w:tblLook w:val="04A0"/>
        </w:tblPrEx>
        <w:trPr>
          <w:cantSplit/>
          <w:trHeight w:val="20"/>
          <w:tblHeader/>
          <w:jc w:val="center"/>
        </w:trPr>
        <w:tc>
          <w:tcPr>
            <w:tcW w:w="8954" w:type="dxa"/>
            <w:gridSpan w:val="4"/>
            <w:tcBorders>
              <w:bottom w:val="single" w:sz="4" w:space="0" w:color="auto"/>
            </w:tcBorders>
            <w:shd w:val="clear" w:color="auto" w:fill="auto"/>
            <w:noWrap/>
          </w:tcPr>
          <w:p w:rsidR="00EF2BE4" w:rsidRPr="009A41B3" w:rsidP="00CB1C05" w14:paraId="7014AB41" w14:textId="77777777">
            <w:pPr>
              <w:pStyle w:val="TableTitleA"/>
            </w:pPr>
            <w:bookmarkStart w:id="559" w:name="_Ref117254614"/>
            <w:bookmarkStart w:id="560" w:name="_Toc121142604"/>
            <w:bookmarkStart w:id="561" w:name="_Toc165379598"/>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8</w:t>
            </w:r>
            <w:r w:rsidR="00BC4B5D">
              <w:rPr>
                <w:noProof/>
              </w:rPr>
              <w:fldChar w:fldCharType="end"/>
            </w:r>
            <w:bookmarkEnd w:id="559"/>
            <w:r>
              <w:t xml:space="preserve">: Pricing and </w:t>
            </w:r>
            <w:r w:rsidR="00C93266">
              <w:t xml:space="preserve">Customer Review Information </w:t>
            </w:r>
            <w:r>
              <w:t xml:space="preserve">for </w:t>
            </w:r>
            <w:r w:rsidR="00C93266">
              <w:t xml:space="preserve">Motion Picture Film Cleaning Products Based </w:t>
            </w:r>
            <w:r>
              <w:t xml:space="preserve">on </w:t>
            </w:r>
            <w:r w:rsidR="00C93266">
              <w:t xml:space="preserve">Manufacturer </w:t>
            </w:r>
            <w:r>
              <w:t xml:space="preserve">and </w:t>
            </w:r>
            <w:r w:rsidR="00C93266">
              <w:t>Retailer Web Pages</w:t>
            </w:r>
            <w:bookmarkEnd w:id="560"/>
            <w:bookmarkEnd w:id="561"/>
          </w:p>
        </w:tc>
      </w:tr>
      <w:tr w14:paraId="4FB7B707" w14:textId="77777777">
        <w:tblPrEx>
          <w:tblW w:w="8954" w:type="dxa"/>
          <w:jc w:val="center"/>
          <w:tblLayout w:type="fixed"/>
          <w:tblLook w:val="04A0"/>
        </w:tblPrEx>
        <w:trPr>
          <w:cantSplit/>
          <w:trHeight w:val="20"/>
          <w:tblHeader/>
          <w:jc w:val="center"/>
        </w:trPr>
        <w:tc>
          <w:tcPr>
            <w:tcW w:w="1525" w:type="dxa"/>
            <w:tcBorders>
              <w:top w:val="single" w:sz="4" w:space="0" w:color="auto"/>
              <w:left w:val="single" w:sz="4" w:space="0" w:color="auto"/>
              <w:bottom w:val="single" w:sz="4" w:space="0" w:color="auto"/>
              <w:right w:val="single" w:sz="4" w:space="0" w:color="auto"/>
            </w:tcBorders>
            <w:shd w:val="clear" w:color="auto" w:fill="48A9C5"/>
            <w:noWrap/>
            <w:hideMark/>
          </w:tcPr>
          <w:p w:rsidR="00EF2BE4" w:rsidRPr="009A41B3" w:rsidP="00CB1C05" w14:paraId="29F60FAD" w14:textId="77777777">
            <w:pPr>
              <w:pStyle w:val="TableSubtitle"/>
            </w:pPr>
            <w:r w:rsidRPr="009A41B3">
              <w:t>Supplier</w:t>
            </w:r>
          </w:p>
        </w:tc>
        <w:tc>
          <w:tcPr>
            <w:tcW w:w="1530" w:type="dxa"/>
            <w:tcBorders>
              <w:top w:val="single" w:sz="4" w:space="0" w:color="auto"/>
              <w:left w:val="nil"/>
              <w:bottom w:val="single" w:sz="4" w:space="0" w:color="auto"/>
              <w:right w:val="single" w:sz="4" w:space="0" w:color="auto"/>
            </w:tcBorders>
            <w:shd w:val="clear" w:color="auto" w:fill="48A9C5"/>
            <w:noWrap/>
            <w:hideMark/>
          </w:tcPr>
          <w:p w:rsidR="00EF2BE4" w:rsidRPr="009A41B3" w:rsidP="00CB1C05" w14:paraId="5FC419D7" w14:textId="77777777">
            <w:pPr>
              <w:pStyle w:val="TableSubtitle"/>
            </w:pPr>
            <w:r w:rsidRPr="009A41B3">
              <w:t>Product</w:t>
            </w:r>
          </w:p>
        </w:tc>
        <w:tc>
          <w:tcPr>
            <w:tcW w:w="3600" w:type="dxa"/>
            <w:tcBorders>
              <w:top w:val="single" w:sz="4" w:space="0" w:color="auto"/>
              <w:left w:val="nil"/>
              <w:bottom w:val="single" w:sz="4" w:space="0" w:color="auto"/>
              <w:right w:val="single" w:sz="4" w:space="0" w:color="auto"/>
            </w:tcBorders>
            <w:shd w:val="clear" w:color="auto" w:fill="48A9C5"/>
            <w:noWrap/>
            <w:hideMark/>
          </w:tcPr>
          <w:p w:rsidR="00EF2BE4" w:rsidP="00CB1C05" w14:paraId="01203D94" w14:textId="77777777">
            <w:pPr>
              <w:pStyle w:val="TableSubtitle"/>
            </w:pPr>
            <w:r w:rsidRPr="009A41B3">
              <w:t xml:space="preserve">Retail </w:t>
            </w:r>
            <w:r>
              <w:t xml:space="preserve">or general product </w:t>
            </w:r>
          </w:p>
          <w:p w:rsidR="00EF2BE4" w:rsidRPr="009A41B3" w:rsidP="00CB1C05" w14:paraId="4CE6FC87" w14:textId="77777777">
            <w:pPr>
              <w:pStyle w:val="TableSubtitle"/>
            </w:pPr>
            <w:r w:rsidRPr="009A41B3">
              <w:t>information</w:t>
            </w:r>
          </w:p>
        </w:tc>
        <w:tc>
          <w:tcPr>
            <w:tcW w:w="2299" w:type="dxa"/>
            <w:tcBorders>
              <w:top w:val="single" w:sz="4" w:space="0" w:color="auto"/>
              <w:left w:val="nil"/>
              <w:bottom w:val="single" w:sz="4" w:space="0" w:color="auto"/>
              <w:right w:val="single" w:sz="4" w:space="0" w:color="auto"/>
            </w:tcBorders>
            <w:shd w:val="clear" w:color="auto" w:fill="48A9C5"/>
            <w:hideMark/>
          </w:tcPr>
          <w:p w:rsidR="00EF2BE4" w:rsidRPr="009A41B3" w:rsidP="00CB1C05" w14:paraId="5472B5DD" w14:textId="77777777">
            <w:pPr>
              <w:pStyle w:val="TableSubtitle"/>
            </w:pPr>
            <w:r w:rsidRPr="009A41B3">
              <w:t xml:space="preserve">Price </w:t>
            </w:r>
          </w:p>
        </w:tc>
      </w:tr>
      <w:tr w14:paraId="31145BFE" w14:textId="77777777">
        <w:tblPrEx>
          <w:tblW w:w="8954"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F1AD7A" w:themeFill="accent2" w:themeFillTint="99"/>
          </w:tcPr>
          <w:p w:rsidR="00EF2BE4" w:rsidRPr="007D5AC4" w:rsidP="00CB1C05" w14:paraId="55F555EB" w14:textId="77777777">
            <w:pPr>
              <w:pStyle w:val="LTableTextAbt"/>
            </w:pPr>
            <w:r w:rsidRPr="007D5AC4">
              <w:t>Media Migration Technology (MMT)</w:t>
            </w:r>
          </w:p>
        </w:tc>
        <w:tc>
          <w:tcPr>
            <w:tcW w:w="1530" w:type="dxa"/>
            <w:tcBorders>
              <w:top w:val="nil"/>
              <w:left w:val="nil"/>
              <w:bottom w:val="single" w:sz="4" w:space="0" w:color="auto"/>
              <w:right w:val="single" w:sz="4" w:space="0" w:color="auto"/>
            </w:tcBorders>
            <w:shd w:val="clear" w:color="auto" w:fill="F1AD7A" w:themeFill="accent2" w:themeFillTint="99"/>
          </w:tcPr>
          <w:p w:rsidR="00EF2BE4" w:rsidRPr="007D5AC4" w:rsidP="00CB1C05" w14:paraId="3FEDF210" w14:textId="77777777">
            <w:pPr>
              <w:pStyle w:val="LTableTextAbt"/>
            </w:pPr>
            <w:r w:rsidRPr="007D5AC4">
              <w:t>CF9300P (PCE)</w:t>
            </w:r>
          </w:p>
        </w:tc>
        <w:tc>
          <w:tcPr>
            <w:tcW w:w="3600" w:type="dxa"/>
            <w:tcBorders>
              <w:top w:val="nil"/>
              <w:left w:val="nil"/>
              <w:bottom w:val="single" w:sz="4" w:space="0" w:color="auto"/>
              <w:right w:val="single" w:sz="4" w:space="0" w:color="auto"/>
            </w:tcBorders>
            <w:shd w:val="clear" w:color="auto" w:fill="F1AD7A" w:themeFill="accent2" w:themeFillTint="99"/>
          </w:tcPr>
          <w:p w:rsidR="00EF2BE4" w:rsidRPr="007D5AC4" w:rsidP="00CB1C05" w14:paraId="266C138D" w14:textId="77777777">
            <w:pPr>
              <w:pStyle w:val="LTableTextAbt"/>
            </w:pPr>
            <w:r w:rsidRPr="007D5AC4">
              <w:t>No online system pricing found</w:t>
            </w:r>
          </w:p>
          <w:p w:rsidR="00EF2BE4" w:rsidRPr="007D5AC4" w:rsidP="00CB1C05" w14:paraId="1B36C37E" w14:textId="77777777">
            <w:pPr>
              <w:pStyle w:val="LTableTextAbt"/>
            </w:pPr>
          </w:p>
          <w:p w:rsidR="00EF2BE4" w:rsidRPr="007D5AC4" w:rsidP="00CB1C05" w14:paraId="1EF68640" w14:textId="2DE30886">
            <w:pPr>
              <w:pStyle w:val="LTableTextAbt"/>
            </w:pPr>
            <w:r w:rsidRPr="004E651B">
              <w:t>https://www.fishersci.com/shop/products/tetrachloroethylene-99-extra-pure-thermo-scientific/AC138010025</w:t>
            </w:r>
          </w:p>
        </w:tc>
        <w:tc>
          <w:tcPr>
            <w:tcW w:w="2299" w:type="dxa"/>
            <w:tcBorders>
              <w:top w:val="nil"/>
              <w:left w:val="nil"/>
              <w:bottom w:val="single" w:sz="4" w:space="0" w:color="auto"/>
              <w:right w:val="single" w:sz="4" w:space="0" w:color="auto"/>
            </w:tcBorders>
            <w:shd w:val="clear" w:color="auto" w:fill="F1AD7A" w:themeFill="accent2" w:themeFillTint="99"/>
            <w:noWrap/>
          </w:tcPr>
          <w:p w:rsidR="00EF2BE4" w:rsidRPr="007D5AC4" w:rsidP="00CB1C05" w14:paraId="7289180B" w14:textId="77777777">
            <w:pPr>
              <w:pStyle w:val="LTableTextAbt"/>
            </w:pPr>
            <w:r w:rsidRPr="007D5AC4">
              <w:t>System: Not found</w:t>
            </w:r>
          </w:p>
          <w:p w:rsidR="00EF2BE4" w:rsidRPr="007D5AC4" w:rsidP="00CB1C05" w14:paraId="106C5330" w14:textId="77777777">
            <w:pPr>
              <w:pStyle w:val="LTableTextAbt"/>
            </w:pPr>
          </w:p>
          <w:p w:rsidR="00EF2BE4" w:rsidRPr="007D5AC4" w:rsidP="00CB1C05" w14:paraId="26C00F36" w14:textId="77777777">
            <w:pPr>
              <w:pStyle w:val="LTableTextAbt"/>
            </w:pPr>
            <w:r w:rsidRPr="007D5AC4">
              <w:t xml:space="preserve">Solvent: PCE </w:t>
            </w:r>
          </w:p>
        </w:tc>
      </w:tr>
      <w:tr w14:paraId="047D81E6" w14:textId="77777777">
        <w:tblPrEx>
          <w:tblW w:w="8954"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D5AC4" w:rsidP="00CB1C05" w14:paraId="7519DCC9" w14:textId="77777777">
            <w:pPr>
              <w:pStyle w:val="LTableTextAbt"/>
            </w:pPr>
            <w:r w:rsidRPr="007D5AC4">
              <w:t>Media Migration Technology (MMT)</w:t>
            </w:r>
          </w:p>
        </w:tc>
        <w:tc>
          <w:tcPr>
            <w:tcW w:w="1530" w:type="dxa"/>
            <w:tcBorders>
              <w:top w:val="nil"/>
              <w:left w:val="nil"/>
              <w:bottom w:val="single" w:sz="4" w:space="0" w:color="auto"/>
              <w:right w:val="single" w:sz="4" w:space="0" w:color="auto"/>
            </w:tcBorders>
            <w:shd w:val="clear" w:color="auto" w:fill="auto"/>
          </w:tcPr>
          <w:p w:rsidR="00EF2BE4" w:rsidRPr="007D5AC4" w:rsidP="00CB1C05" w14:paraId="7C381017" w14:textId="77777777">
            <w:pPr>
              <w:pStyle w:val="LTableTextAbt"/>
            </w:pPr>
            <w:r w:rsidRPr="007D5AC4">
              <w:t>CF9400HFE (solvent not specified)</w:t>
            </w:r>
          </w:p>
        </w:tc>
        <w:tc>
          <w:tcPr>
            <w:tcW w:w="3600" w:type="dxa"/>
            <w:tcBorders>
              <w:top w:val="nil"/>
              <w:left w:val="nil"/>
              <w:bottom w:val="single" w:sz="4" w:space="0" w:color="auto"/>
              <w:right w:val="single" w:sz="4" w:space="0" w:color="auto"/>
            </w:tcBorders>
            <w:shd w:val="clear" w:color="auto" w:fill="auto"/>
          </w:tcPr>
          <w:p w:rsidR="00EF2BE4" w:rsidRPr="007D5AC4" w:rsidP="00CB1C05" w14:paraId="0DCE32FA" w14:textId="77777777">
            <w:pPr>
              <w:pStyle w:val="LTableTextAbt"/>
            </w:pPr>
            <w:r w:rsidRPr="007D5AC4">
              <w:t>No online system pricing found</w:t>
            </w:r>
          </w:p>
          <w:p w:rsidR="00EF2BE4" w:rsidRPr="007D5AC4" w:rsidP="00CB1C05" w14:paraId="3A865499" w14:textId="77777777">
            <w:pPr>
              <w:pStyle w:val="LTableTextAbt"/>
            </w:pPr>
          </w:p>
        </w:tc>
        <w:tc>
          <w:tcPr>
            <w:tcW w:w="2299" w:type="dxa"/>
            <w:tcBorders>
              <w:top w:val="nil"/>
              <w:left w:val="nil"/>
              <w:bottom w:val="single" w:sz="4" w:space="0" w:color="auto"/>
              <w:right w:val="single" w:sz="4" w:space="0" w:color="auto"/>
            </w:tcBorders>
            <w:shd w:val="clear" w:color="auto" w:fill="auto"/>
            <w:noWrap/>
          </w:tcPr>
          <w:p w:rsidR="00EF2BE4" w:rsidRPr="007D5AC4" w:rsidP="00CB1C05" w14:paraId="4E6838C3" w14:textId="77777777">
            <w:pPr>
              <w:pStyle w:val="LTableTextAbt"/>
            </w:pPr>
            <w:r w:rsidRPr="007D5AC4">
              <w:t>System: Not found</w:t>
            </w:r>
          </w:p>
          <w:p w:rsidR="00EF2BE4" w:rsidRPr="007D5AC4" w:rsidP="00CB1C05" w14:paraId="0F56801D" w14:textId="77777777">
            <w:pPr>
              <w:pStyle w:val="LTableTextAbt"/>
            </w:pPr>
          </w:p>
        </w:tc>
      </w:tr>
      <w:tr w14:paraId="60F9B64F" w14:textId="77777777">
        <w:tblPrEx>
          <w:tblW w:w="8954"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D5AC4" w:rsidP="00CB1C05" w14:paraId="5DED1238" w14:textId="77777777">
            <w:pPr>
              <w:pStyle w:val="LTableTextAbt"/>
            </w:pPr>
            <w:r w:rsidRPr="007D5AC4">
              <w:t>Media Migration Technology (MMT)</w:t>
            </w:r>
          </w:p>
        </w:tc>
        <w:tc>
          <w:tcPr>
            <w:tcW w:w="1530" w:type="dxa"/>
            <w:tcBorders>
              <w:top w:val="nil"/>
              <w:left w:val="nil"/>
              <w:bottom w:val="single" w:sz="4" w:space="0" w:color="auto"/>
              <w:right w:val="single" w:sz="4" w:space="0" w:color="auto"/>
            </w:tcBorders>
            <w:shd w:val="clear" w:color="auto" w:fill="auto"/>
          </w:tcPr>
          <w:p w:rsidR="00EF2BE4" w:rsidRPr="007D5AC4" w:rsidP="00CB1C05" w14:paraId="6AE0DAFD" w14:textId="77777777">
            <w:pPr>
              <w:pStyle w:val="LTableTextAbt"/>
            </w:pPr>
            <w:r w:rsidRPr="007D5AC4">
              <w:t>Excel 1400</w:t>
            </w:r>
          </w:p>
        </w:tc>
        <w:tc>
          <w:tcPr>
            <w:tcW w:w="3600" w:type="dxa"/>
            <w:tcBorders>
              <w:top w:val="nil"/>
              <w:left w:val="nil"/>
              <w:bottom w:val="single" w:sz="4" w:space="0" w:color="auto"/>
              <w:right w:val="single" w:sz="4" w:space="0" w:color="auto"/>
            </w:tcBorders>
            <w:shd w:val="clear" w:color="auto" w:fill="auto"/>
          </w:tcPr>
          <w:p w:rsidR="00EF2BE4" w:rsidRPr="007D5AC4" w:rsidP="00CB1C05" w14:paraId="4F3E0449" w14:textId="77777777">
            <w:pPr>
              <w:pStyle w:val="LTableTextAbt"/>
            </w:pPr>
            <w:r w:rsidRPr="007D5AC4">
              <w:t>No online system pricing found</w:t>
            </w:r>
          </w:p>
          <w:p w:rsidR="00EF2BE4" w:rsidRPr="007D5AC4" w:rsidP="00CB1C05" w14:paraId="19373F69" w14:textId="77777777">
            <w:pPr>
              <w:pStyle w:val="LTableTextAbt"/>
            </w:pPr>
          </w:p>
        </w:tc>
        <w:tc>
          <w:tcPr>
            <w:tcW w:w="2299" w:type="dxa"/>
            <w:tcBorders>
              <w:top w:val="nil"/>
              <w:left w:val="nil"/>
              <w:bottom w:val="single" w:sz="4" w:space="0" w:color="auto"/>
              <w:right w:val="single" w:sz="4" w:space="0" w:color="auto"/>
            </w:tcBorders>
            <w:shd w:val="clear" w:color="auto" w:fill="auto"/>
            <w:noWrap/>
          </w:tcPr>
          <w:p w:rsidR="00EF2BE4" w:rsidRPr="007D5AC4" w:rsidP="00CB1C05" w14:paraId="77885F48" w14:textId="77777777">
            <w:pPr>
              <w:pStyle w:val="LTableTextAbt"/>
            </w:pPr>
            <w:r w:rsidRPr="007D5AC4">
              <w:t>System: Not found</w:t>
            </w:r>
          </w:p>
          <w:p w:rsidR="00EF2BE4" w:rsidRPr="007D5AC4" w:rsidP="00CB1C05" w14:paraId="45BC3994" w14:textId="77777777">
            <w:pPr>
              <w:pStyle w:val="LTableTextAbt"/>
            </w:pPr>
          </w:p>
        </w:tc>
      </w:tr>
      <w:tr w14:paraId="62E7303A" w14:textId="77777777">
        <w:tblPrEx>
          <w:tblW w:w="8954"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D5AC4" w:rsidP="00CB1C05" w14:paraId="66D3E2D7" w14:textId="77777777">
            <w:pPr>
              <w:pStyle w:val="LTableTextAbt"/>
            </w:pPr>
            <w:r w:rsidRPr="007D5AC4">
              <w:t>Lipsner Smith Company</w:t>
            </w:r>
          </w:p>
        </w:tc>
        <w:tc>
          <w:tcPr>
            <w:tcW w:w="1530" w:type="dxa"/>
            <w:tcBorders>
              <w:top w:val="nil"/>
              <w:left w:val="nil"/>
              <w:bottom w:val="single" w:sz="4" w:space="0" w:color="auto"/>
              <w:right w:val="single" w:sz="4" w:space="0" w:color="auto"/>
            </w:tcBorders>
            <w:shd w:val="clear" w:color="auto" w:fill="auto"/>
          </w:tcPr>
          <w:p w:rsidR="00EF2BE4" w:rsidRPr="00425120" w:rsidP="00CB1C05" w14:paraId="69B252C1" w14:textId="77777777">
            <w:pPr>
              <w:pStyle w:val="LTableTextAbt"/>
              <w:rPr>
                <w:rStyle w:val="Strong"/>
                <w:b w:val="0"/>
                <w:bCs/>
              </w:rPr>
            </w:pPr>
            <w:r w:rsidRPr="00425120">
              <w:rPr>
                <w:rStyle w:val="Strong"/>
                <w:b w:val="0"/>
              </w:rPr>
              <w:t xml:space="preserve">CF9200 </w:t>
            </w:r>
          </w:p>
          <w:p w:rsidR="00EF2BE4" w:rsidRPr="007D5AC4" w:rsidP="00CB1C05" w14:paraId="791DB198" w14:textId="77777777">
            <w:pPr>
              <w:pStyle w:val="LTableTextAbt"/>
            </w:pPr>
            <w:r w:rsidRPr="00425120">
              <w:rPr>
                <w:rStyle w:val="Strong"/>
                <w:b w:val="0"/>
              </w:rPr>
              <w:t>(HFE-8200)</w:t>
            </w:r>
          </w:p>
        </w:tc>
        <w:tc>
          <w:tcPr>
            <w:tcW w:w="3600" w:type="dxa"/>
            <w:tcBorders>
              <w:top w:val="nil"/>
              <w:left w:val="nil"/>
              <w:bottom w:val="single" w:sz="4" w:space="0" w:color="auto"/>
              <w:right w:val="single" w:sz="4" w:space="0" w:color="auto"/>
            </w:tcBorders>
            <w:shd w:val="clear" w:color="auto" w:fill="auto"/>
          </w:tcPr>
          <w:p w:rsidR="00EF2BE4" w:rsidRPr="007D5AC4" w:rsidP="00CB1C05" w14:paraId="0332FB40" w14:textId="77777777">
            <w:pPr>
              <w:pStyle w:val="LTableTextAbt"/>
            </w:pPr>
            <w:hyperlink r:id="rId138" w:history="1">
              <w:r w:rsidRPr="00425120" w:rsidR="004F366B">
                <w:rPr>
                  <w:rStyle w:val="Hyperlink"/>
                  <w:color w:val="000000"/>
                  <w:u w:val="none"/>
                </w:rPr>
                <w:t>https://www.bcs.tv/store/prod_search_results.cfm?category_search=1077</w:t>
              </w:r>
            </w:hyperlink>
          </w:p>
          <w:p w:rsidR="00EF2BE4" w:rsidRPr="007D5AC4" w:rsidP="00CB1C05" w14:paraId="55DD706F" w14:textId="77777777">
            <w:pPr>
              <w:pStyle w:val="LTableTextAbt"/>
            </w:pPr>
            <w:r w:rsidRPr="007D5AC4">
              <w:t>No online solvent pricing found</w:t>
            </w:r>
          </w:p>
        </w:tc>
        <w:tc>
          <w:tcPr>
            <w:tcW w:w="2299" w:type="dxa"/>
            <w:tcBorders>
              <w:top w:val="nil"/>
              <w:left w:val="nil"/>
              <w:bottom w:val="single" w:sz="4" w:space="0" w:color="auto"/>
              <w:right w:val="single" w:sz="4" w:space="0" w:color="auto"/>
            </w:tcBorders>
            <w:shd w:val="clear" w:color="auto" w:fill="auto"/>
            <w:noWrap/>
          </w:tcPr>
          <w:p w:rsidR="00EF2BE4" w:rsidRPr="007D5AC4" w:rsidP="00CB1C05" w14:paraId="2B2F3648" w14:textId="77777777">
            <w:pPr>
              <w:pStyle w:val="LTableTextAbt"/>
            </w:pPr>
            <w:r w:rsidRPr="007D5AC4">
              <w:t>System: $51,520</w:t>
            </w:r>
          </w:p>
          <w:p w:rsidR="00EF2BE4" w:rsidRPr="007D5AC4" w:rsidP="00CB1C05" w14:paraId="4D423E79" w14:textId="77777777">
            <w:pPr>
              <w:pStyle w:val="LTableTextAbt"/>
            </w:pPr>
          </w:p>
          <w:p w:rsidR="00EF2BE4" w:rsidRPr="007D5AC4" w:rsidP="00CB1C05" w14:paraId="01638B64" w14:textId="77777777">
            <w:pPr>
              <w:pStyle w:val="LTableTextAbt"/>
            </w:pPr>
            <w:r w:rsidRPr="007D5AC4">
              <w:t>Solvent: not found</w:t>
            </w:r>
          </w:p>
        </w:tc>
      </w:tr>
      <w:tr w14:paraId="35A434C1" w14:textId="77777777">
        <w:tblPrEx>
          <w:tblW w:w="8954"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D5AC4" w:rsidP="00CB1C05" w14:paraId="5A32040D" w14:textId="77777777">
            <w:pPr>
              <w:pStyle w:val="LTableTextAbt"/>
            </w:pPr>
            <w:r w:rsidRPr="007D5AC4">
              <w:t>Lipsner Smith Company</w:t>
            </w:r>
          </w:p>
        </w:tc>
        <w:tc>
          <w:tcPr>
            <w:tcW w:w="1530" w:type="dxa"/>
            <w:tcBorders>
              <w:top w:val="nil"/>
              <w:left w:val="nil"/>
              <w:bottom w:val="single" w:sz="4" w:space="0" w:color="auto"/>
              <w:right w:val="single" w:sz="4" w:space="0" w:color="auto"/>
            </w:tcBorders>
            <w:shd w:val="clear" w:color="auto" w:fill="auto"/>
          </w:tcPr>
          <w:p w:rsidR="00EF2BE4" w:rsidRPr="00425120" w:rsidP="00CB1C05" w14:paraId="4BD24A01" w14:textId="77777777">
            <w:pPr>
              <w:pStyle w:val="LTableTextAbt"/>
              <w:rPr>
                <w:rStyle w:val="Strong"/>
                <w:b w:val="0"/>
                <w:bCs/>
              </w:rPr>
            </w:pPr>
            <w:r w:rsidRPr="00425120">
              <w:rPr>
                <w:rStyle w:val="Strong"/>
                <w:b w:val="0"/>
              </w:rPr>
              <w:t>CF8200P</w:t>
            </w:r>
          </w:p>
          <w:p w:rsidR="00EF2BE4" w:rsidRPr="007D5AC4" w:rsidP="00CB1C05" w14:paraId="5D6DD5B0" w14:textId="77777777">
            <w:pPr>
              <w:pStyle w:val="LTableTextAbt"/>
            </w:pPr>
            <w:r w:rsidRPr="00425120">
              <w:rPr>
                <w:rStyle w:val="Strong"/>
                <w:b w:val="0"/>
              </w:rPr>
              <w:t>(HFE-8200)</w:t>
            </w:r>
          </w:p>
        </w:tc>
        <w:tc>
          <w:tcPr>
            <w:tcW w:w="3600" w:type="dxa"/>
            <w:tcBorders>
              <w:top w:val="nil"/>
              <w:left w:val="nil"/>
              <w:bottom w:val="single" w:sz="4" w:space="0" w:color="auto"/>
              <w:right w:val="single" w:sz="4" w:space="0" w:color="auto"/>
            </w:tcBorders>
            <w:shd w:val="clear" w:color="auto" w:fill="auto"/>
          </w:tcPr>
          <w:p w:rsidR="00EF2BE4" w:rsidRPr="007D5AC4" w:rsidP="00CB1C05" w14:paraId="59ABAC29" w14:textId="77777777">
            <w:pPr>
              <w:pStyle w:val="LTableTextAbt"/>
            </w:pPr>
            <w:hyperlink r:id="rId139" w:history="1">
              <w:r w:rsidRPr="00425120" w:rsidR="004F366B">
                <w:rPr>
                  <w:rStyle w:val="Hyperlink"/>
                  <w:color w:val="000000"/>
                  <w:u w:val="none"/>
                </w:rPr>
                <w:t>https://www.ebay.com/itm/273839603324?_trkparms=amclksrc%3DITM%26aid%3D1110006%26algo%3DHOMESPLICE.SIM%26ao%3D1%26asc%3D20200818143230%26meid%3De15725a4ca314512a74edfeda4d73958%26pid%3D101224%26rk%3D4%26rkt%3D5%26sd%3D401464600383%26itm%3D273839603324%26pmt%3D0%26noa%3D1%26pg%3D2047675%26algv%3DDefaultOrganicWeb%26brand%3DSmith&amp;_trksid=p2047675.c101224.m-1</w:t>
              </w:r>
            </w:hyperlink>
          </w:p>
          <w:p w:rsidR="00EF2BE4" w:rsidRPr="007D5AC4" w:rsidP="00CB1C05" w14:paraId="29F877F6" w14:textId="77777777">
            <w:pPr>
              <w:pStyle w:val="LTableTextAbt"/>
            </w:pPr>
            <w:r w:rsidRPr="007D5AC4">
              <w:t>No online</w:t>
            </w:r>
            <w:r w:rsidRPr="007D5AC4" w:rsidR="00035D56">
              <w:t xml:space="preserve"> </w:t>
            </w:r>
            <w:r w:rsidRPr="007D5AC4">
              <w:t>solvent pricing found</w:t>
            </w:r>
          </w:p>
        </w:tc>
        <w:tc>
          <w:tcPr>
            <w:tcW w:w="2299" w:type="dxa"/>
            <w:tcBorders>
              <w:top w:val="nil"/>
              <w:left w:val="nil"/>
              <w:bottom w:val="single" w:sz="4" w:space="0" w:color="auto"/>
              <w:right w:val="single" w:sz="4" w:space="0" w:color="auto"/>
            </w:tcBorders>
            <w:shd w:val="clear" w:color="auto" w:fill="auto"/>
            <w:noWrap/>
          </w:tcPr>
          <w:p w:rsidR="00EF2BE4" w:rsidRPr="007D5AC4" w:rsidP="00CB1C05" w14:paraId="3C1EF4C1" w14:textId="77777777">
            <w:pPr>
              <w:pStyle w:val="LTableTextAbt"/>
            </w:pPr>
            <w:r w:rsidRPr="007D5AC4">
              <w:t>System: $22,000</w:t>
            </w:r>
          </w:p>
          <w:p w:rsidR="00EF2BE4" w:rsidRPr="007D5AC4" w:rsidP="00CB1C05" w14:paraId="0AA06888" w14:textId="77777777">
            <w:pPr>
              <w:pStyle w:val="LTableTextAbt"/>
            </w:pPr>
          </w:p>
          <w:p w:rsidR="00EF2BE4" w:rsidRPr="007D5AC4" w:rsidP="00CB1C05" w14:paraId="46D6E9C5" w14:textId="77777777">
            <w:pPr>
              <w:pStyle w:val="LTableTextAbt"/>
            </w:pPr>
          </w:p>
          <w:p w:rsidR="00EF2BE4" w:rsidRPr="007D5AC4" w:rsidP="00CB1C05" w14:paraId="3DD30588" w14:textId="77777777">
            <w:pPr>
              <w:pStyle w:val="LTableTextAbt"/>
            </w:pPr>
          </w:p>
          <w:p w:rsidR="00EF2BE4" w:rsidRPr="007D5AC4" w:rsidP="00CB1C05" w14:paraId="6387F983" w14:textId="77777777">
            <w:pPr>
              <w:pStyle w:val="LTableTextAbt"/>
            </w:pPr>
          </w:p>
          <w:p w:rsidR="00EF2BE4" w:rsidRPr="007D5AC4" w:rsidP="00CB1C05" w14:paraId="727BFEE3" w14:textId="77777777">
            <w:pPr>
              <w:pStyle w:val="LTableTextAbt"/>
            </w:pPr>
          </w:p>
          <w:p w:rsidR="00EF2BE4" w:rsidRPr="007D5AC4" w:rsidP="00CB1C05" w14:paraId="19EE44AD" w14:textId="77777777">
            <w:pPr>
              <w:pStyle w:val="LTableTextAbt"/>
            </w:pPr>
          </w:p>
          <w:p w:rsidR="00EF2BE4" w:rsidRPr="007D5AC4" w:rsidP="00CB1C05" w14:paraId="64CD5E36" w14:textId="77777777">
            <w:pPr>
              <w:pStyle w:val="LTableTextAbt"/>
            </w:pPr>
            <w:r w:rsidRPr="007D5AC4">
              <w:t>Solvent: not found</w:t>
            </w:r>
          </w:p>
        </w:tc>
      </w:tr>
      <w:tr w14:paraId="5CA125B7" w14:textId="77777777">
        <w:tblPrEx>
          <w:tblW w:w="8954"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D5AC4" w:rsidP="00CB1C05" w14:paraId="7788A29B" w14:textId="77777777">
            <w:pPr>
              <w:pStyle w:val="LTableTextAbt"/>
            </w:pPr>
            <w:r w:rsidRPr="007D5AC4">
              <w:t>Lipsner Smith Company</w:t>
            </w:r>
          </w:p>
        </w:tc>
        <w:tc>
          <w:tcPr>
            <w:tcW w:w="1530" w:type="dxa"/>
            <w:tcBorders>
              <w:top w:val="nil"/>
              <w:left w:val="nil"/>
              <w:bottom w:val="single" w:sz="4" w:space="0" w:color="auto"/>
              <w:right w:val="single" w:sz="4" w:space="0" w:color="auto"/>
            </w:tcBorders>
            <w:shd w:val="clear" w:color="auto" w:fill="auto"/>
          </w:tcPr>
          <w:p w:rsidR="00EF2BE4" w:rsidRPr="007D5AC4" w:rsidP="00CB1C05" w14:paraId="4FD313FC" w14:textId="77777777">
            <w:pPr>
              <w:pStyle w:val="LTableTextAbt"/>
            </w:pPr>
            <w:r w:rsidRPr="007D5AC4">
              <w:t>CF 7200 (solvent not specified)</w:t>
            </w:r>
          </w:p>
        </w:tc>
        <w:tc>
          <w:tcPr>
            <w:tcW w:w="3600" w:type="dxa"/>
            <w:tcBorders>
              <w:top w:val="nil"/>
              <w:left w:val="nil"/>
              <w:bottom w:val="single" w:sz="4" w:space="0" w:color="auto"/>
              <w:right w:val="single" w:sz="4" w:space="0" w:color="auto"/>
            </w:tcBorders>
            <w:shd w:val="clear" w:color="auto" w:fill="auto"/>
          </w:tcPr>
          <w:p w:rsidR="00EF2BE4" w:rsidRPr="007D5AC4" w:rsidP="00CB1C05" w14:paraId="6FB2982A" w14:textId="77777777">
            <w:pPr>
              <w:pStyle w:val="LTableTextAbt"/>
            </w:pPr>
            <w:r w:rsidRPr="007D5AC4">
              <w:t>No online system pricing found</w:t>
            </w:r>
          </w:p>
          <w:p w:rsidR="00EF2BE4" w:rsidRPr="007D5AC4" w:rsidP="00CB1C05" w14:paraId="3184797F" w14:textId="77777777">
            <w:pPr>
              <w:pStyle w:val="LTableTextAbt"/>
            </w:pPr>
          </w:p>
        </w:tc>
        <w:tc>
          <w:tcPr>
            <w:tcW w:w="2299" w:type="dxa"/>
            <w:tcBorders>
              <w:top w:val="nil"/>
              <w:left w:val="nil"/>
              <w:bottom w:val="single" w:sz="4" w:space="0" w:color="auto"/>
              <w:right w:val="single" w:sz="4" w:space="0" w:color="auto"/>
            </w:tcBorders>
            <w:shd w:val="clear" w:color="auto" w:fill="auto"/>
            <w:noWrap/>
          </w:tcPr>
          <w:p w:rsidR="00EF2BE4" w:rsidRPr="007D5AC4" w:rsidP="00CB1C05" w14:paraId="4235C8E4" w14:textId="77777777">
            <w:pPr>
              <w:pStyle w:val="LTableTextAbt"/>
            </w:pPr>
            <w:r w:rsidRPr="007D5AC4">
              <w:t>System: Not found</w:t>
            </w:r>
          </w:p>
          <w:p w:rsidR="00EF2BE4" w:rsidRPr="007D5AC4" w:rsidP="00CB1C05" w14:paraId="24689ECF" w14:textId="77777777">
            <w:pPr>
              <w:pStyle w:val="LTableTextAbt"/>
            </w:pPr>
          </w:p>
        </w:tc>
      </w:tr>
      <w:tr w14:paraId="46E0935E" w14:textId="77777777">
        <w:tblPrEx>
          <w:tblW w:w="8954"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D5AC4" w:rsidP="00CB1C05" w14:paraId="2D30D85D" w14:textId="77777777">
            <w:pPr>
              <w:pStyle w:val="LTableTextAbt"/>
            </w:pPr>
            <w:r w:rsidRPr="007D5AC4">
              <w:t>Lipsner Smith Company</w:t>
            </w:r>
          </w:p>
        </w:tc>
        <w:tc>
          <w:tcPr>
            <w:tcW w:w="1530" w:type="dxa"/>
            <w:tcBorders>
              <w:top w:val="nil"/>
              <w:left w:val="nil"/>
              <w:bottom w:val="single" w:sz="4" w:space="0" w:color="auto"/>
              <w:right w:val="single" w:sz="4" w:space="0" w:color="auto"/>
            </w:tcBorders>
            <w:shd w:val="clear" w:color="auto" w:fill="auto"/>
          </w:tcPr>
          <w:p w:rsidR="00EF2BE4" w:rsidRPr="007D5AC4" w:rsidP="00CB1C05" w14:paraId="45E93D6E" w14:textId="77777777">
            <w:pPr>
              <w:pStyle w:val="LTableTextAbt"/>
            </w:pPr>
            <w:r w:rsidRPr="00425120">
              <w:rPr>
                <w:rStyle w:val="Strong"/>
                <w:b w:val="0"/>
              </w:rPr>
              <w:t xml:space="preserve">CF 3000 MK V </w:t>
            </w:r>
            <w:r w:rsidRPr="007D5AC4">
              <w:t>(solvent not specified)</w:t>
            </w:r>
          </w:p>
        </w:tc>
        <w:tc>
          <w:tcPr>
            <w:tcW w:w="3600" w:type="dxa"/>
            <w:tcBorders>
              <w:top w:val="nil"/>
              <w:left w:val="nil"/>
              <w:bottom w:val="single" w:sz="4" w:space="0" w:color="auto"/>
              <w:right w:val="single" w:sz="4" w:space="0" w:color="auto"/>
            </w:tcBorders>
            <w:shd w:val="clear" w:color="auto" w:fill="auto"/>
          </w:tcPr>
          <w:p w:rsidR="00EF2BE4" w:rsidRPr="007D5AC4" w:rsidP="00CB1C05" w14:paraId="1FE6700B" w14:textId="77777777">
            <w:pPr>
              <w:pStyle w:val="LTableTextAbt"/>
            </w:pPr>
            <w:r w:rsidRPr="007D5AC4">
              <w:t>No online system pricing found</w:t>
            </w:r>
          </w:p>
          <w:p w:rsidR="00EF2BE4" w:rsidRPr="007D5AC4" w:rsidP="00CB1C05" w14:paraId="6665099F" w14:textId="77777777">
            <w:pPr>
              <w:pStyle w:val="LTableTextAbt"/>
            </w:pPr>
          </w:p>
        </w:tc>
        <w:tc>
          <w:tcPr>
            <w:tcW w:w="2299" w:type="dxa"/>
            <w:tcBorders>
              <w:top w:val="nil"/>
              <w:left w:val="nil"/>
              <w:bottom w:val="single" w:sz="4" w:space="0" w:color="auto"/>
              <w:right w:val="single" w:sz="4" w:space="0" w:color="auto"/>
            </w:tcBorders>
            <w:shd w:val="clear" w:color="auto" w:fill="auto"/>
            <w:noWrap/>
          </w:tcPr>
          <w:p w:rsidR="00EF2BE4" w:rsidRPr="007D5AC4" w:rsidP="00CB1C05" w14:paraId="4D2EF85F" w14:textId="77777777">
            <w:pPr>
              <w:pStyle w:val="LTableTextAbt"/>
            </w:pPr>
            <w:r w:rsidRPr="007D5AC4">
              <w:t>System: Not found</w:t>
            </w:r>
          </w:p>
          <w:p w:rsidR="00EF2BE4" w:rsidRPr="007D5AC4" w:rsidP="00CB1C05" w14:paraId="1DFB25A9" w14:textId="77777777">
            <w:pPr>
              <w:pStyle w:val="LTableTextAbt"/>
            </w:pPr>
          </w:p>
        </w:tc>
      </w:tr>
      <w:tr w14:paraId="010EBF7A" w14:textId="77777777">
        <w:tblPrEx>
          <w:tblW w:w="8954" w:type="dxa"/>
          <w:jc w:val="center"/>
          <w:tblLayout w:type="fixed"/>
          <w:tblLook w:val="04A0"/>
        </w:tblPrEx>
        <w:trPr>
          <w:cantSplit/>
          <w:trHeight w:val="20"/>
          <w:jc w:val="center"/>
        </w:trPr>
        <w:tc>
          <w:tcPr>
            <w:tcW w:w="1525" w:type="dxa"/>
            <w:tcBorders>
              <w:top w:val="single" w:sz="4" w:space="0" w:color="auto"/>
              <w:left w:val="single" w:sz="4" w:space="0" w:color="auto"/>
              <w:bottom w:val="single" w:sz="4" w:space="0" w:color="auto"/>
              <w:right w:val="single" w:sz="4" w:space="0" w:color="auto"/>
            </w:tcBorders>
            <w:shd w:val="clear" w:color="auto" w:fill="auto"/>
          </w:tcPr>
          <w:p w:rsidR="00EF2BE4" w:rsidRPr="007D5AC4" w:rsidP="00CB1C05" w14:paraId="30826839" w14:textId="77777777">
            <w:pPr>
              <w:pStyle w:val="LTableTextAbt"/>
            </w:pPr>
            <w:r w:rsidRPr="007D5AC4">
              <w:t>Kodak</w:t>
            </w:r>
          </w:p>
        </w:tc>
        <w:tc>
          <w:tcPr>
            <w:tcW w:w="1530" w:type="dxa"/>
            <w:tcBorders>
              <w:top w:val="single" w:sz="4" w:space="0" w:color="auto"/>
              <w:left w:val="nil"/>
              <w:bottom w:val="single" w:sz="4" w:space="0" w:color="auto"/>
              <w:right w:val="single" w:sz="4" w:space="0" w:color="auto"/>
            </w:tcBorders>
            <w:shd w:val="clear" w:color="auto" w:fill="auto"/>
          </w:tcPr>
          <w:p w:rsidR="00EF2BE4" w:rsidRPr="00425120" w:rsidP="00CB1C05" w14:paraId="15E51BD7" w14:textId="77777777">
            <w:pPr>
              <w:pStyle w:val="LTableTextAbt"/>
              <w:rPr>
                <w:rStyle w:val="Strong"/>
                <w:b w:val="0"/>
                <w:bCs/>
              </w:rPr>
            </w:pPr>
            <w:r w:rsidRPr="00425120">
              <w:rPr>
                <w:rStyle w:val="Strong"/>
                <w:b w:val="0"/>
              </w:rPr>
              <w:t>P-200</w:t>
            </w:r>
          </w:p>
        </w:tc>
        <w:tc>
          <w:tcPr>
            <w:tcW w:w="3600" w:type="dxa"/>
            <w:tcBorders>
              <w:top w:val="single" w:sz="4" w:space="0" w:color="auto"/>
              <w:left w:val="nil"/>
              <w:bottom w:val="single" w:sz="4" w:space="0" w:color="auto"/>
              <w:right w:val="single" w:sz="4" w:space="0" w:color="auto"/>
            </w:tcBorders>
            <w:shd w:val="clear" w:color="auto" w:fill="auto"/>
          </w:tcPr>
          <w:p w:rsidR="00EF2BE4" w:rsidRPr="007D5AC4" w:rsidP="00CB1C05" w14:paraId="1169C560" w14:textId="77777777">
            <w:pPr>
              <w:pStyle w:val="LTableTextAbt"/>
            </w:pPr>
            <w:hyperlink r:id="rId140" w:history="1">
              <w:r w:rsidRPr="00425120" w:rsidR="004F366B">
                <w:rPr>
                  <w:rStyle w:val="Hyperlink"/>
                  <w:color w:val="000000"/>
                  <w:u w:val="none"/>
                </w:rPr>
                <w:t>https://125px.com/docs/motionpicture/kodak_2018/discontinuation_notices/Kodak-Motion-Picture-Products-Price-Catalog-US-Prices_March_2018_V6.pdf</w:t>
              </w:r>
            </w:hyperlink>
          </w:p>
          <w:p w:rsidR="00EF2BE4" w:rsidRPr="007D5AC4" w:rsidP="00CB1C05" w14:paraId="21C5A52E" w14:textId="77777777">
            <w:pPr>
              <w:pStyle w:val="LTableTextAbt"/>
            </w:pPr>
          </w:p>
        </w:tc>
        <w:tc>
          <w:tcPr>
            <w:tcW w:w="2299" w:type="dxa"/>
            <w:tcBorders>
              <w:top w:val="single" w:sz="4" w:space="0" w:color="auto"/>
              <w:left w:val="nil"/>
              <w:bottom w:val="single" w:sz="4" w:space="0" w:color="auto"/>
              <w:right w:val="single" w:sz="4" w:space="0" w:color="auto"/>
            </w:tcBorders>
            <w:shd w:val="clear" w:color="auto" w:fill="auto"/>
            <w:noWrap/>
          </w:tcPr>
          <w:p w:rsidR="00EF2BE4" w:rsidRPr="007D5AC4" w:rsidP="00CB1C05" w14:paraId="365E9D1E" w14:textId="77777777">
            <w:pPr>
              <w:pStyle w:val="LTableTextAbt"/>
            </w:pPr>
            <w:r w:rsidRPr="007D5AC4">
              <w:t xml:space="preserve">System: </w:t>
            </w:r>
            <w:r w:rsidRPr="00425120">
              <w:t>$37,500</w:t>
            </w:r>
          </w:p>
          <w:p w:rsidR="00EF2BE4" w:rsidRPr="007D5AC4" w:rsidP="00CB1C05" w14:paraId="66BE65B5" w14:textId="77777777">
            <w:pPr>
              <w:pStyle w:val="LTableTextAbt"/>
            </w:pPr>
            <w:r w:rsidRPr="007D5AC4">
              <w:t>Solvent: $640.00/ 5 litres</w:t>
            </w:r>
          </w:p>
          <w:p w:rsidR="00EF2BE4" w:rsidRPr="007D5AC4" w:rsidP="00CB1C05" w14:paraId="3150BA7B" w14:textId="77777777">
            <w:pPr>
              <w:pStyle w:val="LTableTextAbt"/>
            </w:pPr>
          </w:p>
        </w:tc>
      </w:tr>
      <w:tr w14:paraId="54B03FFC" w14:textId="77777777">
        <w:tblPrEx>
          <w:tblW w:w="8954" w:type="dxa"/>
          <w:jc w:val="center"/>
          <w:tblLayout w:type="fixed"/>
          <w:tblLook w:val="04A0"/>
        </w:tblPrEx>
        <w:trPr>
          <w:cantSplit/>
          <w:trHeight w:val="20"/>
          <w:jc w:val="center"/>
        </w:trPr>
        <w:tc>
          <w:tcPr>
            <w:tcW w:w="1525" w:type="dxa"/>
            <w:tcBorders>
              <w:top w:val="single" w:sz="4" w:space="0" w:color="auto"/>
              <w:left w:val="single" w:sz="4" w:space="0" w:color="auto"/>
              <w:bottom w:val="single" w:sz="4" w:space="0" w:color="auto"/>
              <w:right w:val="single" w:sz="4" w:space="0" w:color="auto"/>
            </w:tcBorders>
            <w:shd w:val="clear" w:color="auto" w:fill="auto"/>
          </w:tcPr>
          <w:p w:rsidR="00EF2BE4" w:rsidRPr="007D5AC4" w:rsidP="00CB1C05" w14:paraId="2DD4670A" w14:textId="77777777">
            <w:pPr>
              <w:pStyle w:val="LTableTextAbt"/>
            </w:pPr>
            <w:r w:rsidRPr="007D5AC4">
              <w:t>CTM</w:t>
            </w:r>
          </w:p>
        </w:tc>
        <w:tc>
          <w:tcPr>
            <w:tcW w:w="1530" w:type="dxa"/>
            <w:tcBorders>
              <w:top w:val="single" w:sz="4" w:space="0" w:color="auto"/>
              <w:left w:val="nil"/>
              <w:bottom w:val="single" w:sz="4" w:space="0" w:color="auto"/>
              <w:right w:val="single" w:sz="4" w:space="0" w:color="auto"/>
            </w:tcBorders>
            <w:shd w:val="clear" w:color="auto" w:fill="auto"/>
          </w:tcPr>
          <w:p w:rsidR="00EF2BE4" w:rsidRPr="00425120" w:rsidP="00CB1C05" w14:paraId="4881BB8E" w14:textId="77777777">
            <w:pPr>
              <w:pStyle w:val="LTableTextAbt"/>
              <w:rPr>
                <w:rStyle w:val="Strong"/>
                <w:b w:val="0"/>
                <w:bCs/>
              </w:rPr>
            </w:pPr>
            <w:r w:rsidRPr="00425120">
              <w:rPr>
                <w:rStyle w:val="Strong"/>
                <w:b w:val="0"/>
              </w:rPr>
              <w:t>Ultraclean Film Cleaner</w:t>
            </w:r>
          </w:p>
        </w:tc>
        <w:tc>
          <w:tcPr>
            <w:tcW w:w="3600" w:type="dxa"/>
            <w:tcBorders>
              <w:top w:val="single" w:sz="4" w:space="0" w:color="auto"/>
              <w:left w:val="nil"/>
              <w:bottom w:val="single" w:sz="4" w:space="0" w:color="auto"/>
              <w:right w:val="single" w:sz="4" w:space="0" w:color="auto"/>
            </w:tcBorders>
            <w:shd w:val="clear" w:color="auto" w:fill="auto"/>
          </w:tcPr>
          <w:p w:rsidR="00EF2BE4" w:rsidRPr="007D5AC4" w:rsidP="00CB1C05" w14:paraId="34052285" w14:textId="77777777">
            <w:pPr>
              <w:pStyle w:val="LTableTextAbt"/>
            </w:pPr>
            <w:r w:rsidRPr="007D5AC4">
              <w:t>No online system pricing found</w:t>
            </w:r>
          </w:p>
        </w:tc>
        <w:tc>
          <w:tcPr>
            <w:tcW w:w="2299" w:type="dxa"/>
            <w:tcBorders>
              <w:top w:val="single" w:sz="4" w:space="0" w:color="auto"/>
              <w:left w:val="nil"/>
              <w:bottom w:val="single" w:sz="4" w:space="0" w:color="auto"/>
              <w:right w:val="single" w:sz="4" w:space="0" w:color="auto"/>
            </w:tcBorders>
            <w:shd w:val="clear" w:color="auto" w:fill="auto"/>
            <w:noWrap/>
          </w:tcPr>
          <w:p w:rsidR="00EF2BE4" w:rsidRPr="007D5AC4" w:rsidP="00CB1C05" w14:paraId="440A2813" w14:textId="77777777">
            <w:pPr>
              <w:pStyle w:val="LTableTextAbt"/>
            </w:pPr>
            <w:r w:rsidRPr="007D5AC4">
              <w:t>System: Not found</w:t>
            </w:r>
          </w:p>
        </w:tc>
      </w:tr>
      <w:tr w14:paraId="2093E667" w14:textId="77777777">
        <w:tblPrEx>
          <w:tblW w:w="8954" w:type="dxa"/>
          <w:jc w:val="center"/>
          <w:tblLayout w:type="fixed"/>
          <w:tblLook w:val="04A0"/>
        </w:tblPrEx>
        <w:trPr>
          <w:cantSplit/>
          <w:trHeight w:val="20"/>
          <w:jc w:val="center"/>
        </w:trPr>
        <w:tc>
          <w:tcPr>
            <w:tcW w:w="8954" w:type="dxa"/>
            <w:gridSpan w:val="4"/>
            <w:tcBorders>
              <w:top w:val="single" w:sz="4" w:space="0" w:color="auto"/>
              <w:left w:val="single" w:sz="4" w:space="0" w:color="auto"/>
              <w:bottom w:val="single" w:sz="4" w:space="0" w:color="auto"/>
              <w:right w:val="single" w:sz="4" w:space="0" w:color="auto"/>
            </w:tcBorders>
            <w:shd w:val="clear" w:color="auto" w:fill="auto"/>
          </w:tcPr>
          <w:p w:rsidR="00EF2BE4" w:rsidRPr="007D5AC4" w:rsidP="00CB1C05" w14:paraId="089393A5" w14:textId="77777777">
            <w:pPr>
              <w:pStyle w:val="LTableTextAbt"/>
            </w:pPr>
            <w:r w:rsidRPr="00D35047">
              <w:t xml:space="preserve">Note: </w:t>
            </w:r>
            <w:r w:rsidRPr="00D35047">
              <w:rPr>
                <w:szCs w:val="16"/>
              </w:rPr>
              <w:t xml:space="preserve">Orange shaded rows indicate products that contain </w:t>
            </w:r>
            <w:r>
              <w:rPr>
                <w:szCs w:val="16"/>
              </w:rPr>
              <w:t>PCE.</w:t>
            </w:r>
          </w:p>
        </w:tc>
      </w:tr>
    </w:tbl>
    <w:p w:rsidR="00EF2BE4" w:rsidP="00CB1C05" w14:paraId="64FABF81" w14:textId="77777777"/>
    <w:p w:rsidR="00EF2BE4" w:rsidP="00CB1C05" w14:paraId="029199A6" w14:textId="77777777">
      <w:pPr>
        <w:pStyle w:val="Heading3"/>
      </w:pPr>
      <w:r w:rsidRPr="00D5798A">
        <w:t>Conclusion</w:t>
      </w:r>
    </w:p>
    <w:p w:rsidR="00EF2BE4" w:rsidRPr="00270E9F" w:rsidP="00CB1C05" w14:paraId="26C02A5B" w14:textId="77777777">
      <w:pPr>
        <w:pStyle w:val="BodyText"/>
      </w:pPr>
      <w:r>
        <w:t>The</w:t>
      </w:r>
      <w:r w:rsidRPr="00270E9F">
        <w:t xml:space="preserve"> market review included </w:t>
      </w:r>
      <w:r w:rsidRPr="00284609">
        <w:t xml:space="preserve">one product system containing </w:t>
      </w:r>
      <w:r>
        <w:t>perchloroethylene</w:t>
      </w:r>
      <w:r w:rsidRPr="00284609">
        <w:t xml:space="preserve">, and eight product systems containing alternative solvents. </w:t>
      </w:r>
      <w:r w:rsidR="004515BF">
        <w:rPr>
          <w:rFonts w:eastAsiaTheme="minorHAnsi"/>
        </w:rPr>
        <w:t xml:space="preserve">This review did not find any barriers related to </w:t>
      </w:r>
      <w:r w:rsidRPr="00270E9F">
        <w:t xml:space="preserve">VOC content or fire safety that </w:t>
      </w:r>
      <w:r w:rsidR="004515BF">
        <w:t>could</w:t>
      </w:r>
      <w:r w:rsidRPr="00270E9F" w:rsidR="004515BF">
        <w:t xml:space="preserve"> </w:t>
      </w:r>
      <w:r w:rsidRPr="00270E9F">
        <w:t xml:space="preserve">be caused by restricting use </w:t>
      </w:r>
      <w:r>
        <w:t>of perchloroethylene</w:t>
      </w:r>
      <w:r w:rsidRPr="00270E9F">
        <w:t xml:space="preserve"> in this product category. Several of the alternative products reviewed have 0</w:t>
      </w:r>
      <w:r w:rsidR="008D7879">
        <w:t> percent</w:t>
      </w:r>
      <w:r w:rsidRPr="00270E9F">
        <w:t xml:space="preserve"> VOC content. Also, several of the alternative products reviewed were rated non-flammable. Pricing for the product containing </w:t>
      </w:r>
      <w:r>
        <w:t>perchloroethylene</w:t>
      </w:r>
      <w:r w:rsidRPr="00270E9F">
        <w:t xml:space="preserve"> was not found, so it cannot be determined if the alternative product systems are financially comparable. </w:t>
      </w:r>
    </w:p>
    <w:p w:rsidR="005A6AF4" w:rsidRPr="00C31E76" w:rsidP="00CB1C05" w14:paraId="3525AF9E" w14:textId="77777777">
      <w:pPr>
        <w:pStyle w:val="Heading2"/>
      </w:pPr>
      <w:bookmarkStart w:id="562" w:name="_Ref112429718"/>
      <w:bookmarkStart w:id="563" w:name="_Toc114061944"/>
      <w:bookmarkStart w:id="564" w:name="_Toc165378735"/>
      <w:r w:rsidRPr="00C31E76">
        <w:t xml:space="preserve">Lubricants and </w:t>
      </w:r>
      <w:r w:rsidRPr="00C31E76" w:rsidR="00CE7473">
        <w:t>Greases</w:t>
      </w:r>
      <w:bookmarkEnd w:id="562"/>
      <w:bookmarkEnd w:id="563"/>
      <w:bookmarkEnd w:id="564"/>
    </w:p>
    <w:p w:rsidR="005A6AF4" w:rsidRPr="00C31E76" w:rsidP="00CB1C05" w14:paraId="01CF009E" w14:textId="77777777">
      <w:pPr>
        <w:pStyle w:val="BodyText"/>
      </w:pPr>
      <w:r w:rsidRPr="00C31E76">
        <w:t xml:space="preserve">Lubricants are used on metals to reduce friction, clean, and/or protect against corrosion and rust. There are many types of lubricants on the market ranging </w:t>
      </w:r>
      <w:r w:rsidR="009F312E">
        <w:t xml:space="preserve">from </w:t>
      </w:r>
      <w:r w:rsidRPr="00C31E76">
        <w:t xml:space="preserve">specialized uses, such as anti-seize and wire lubricants, to more general use lubricants, such as multi-purpose lubricants and penetrants. Products are sold in liquid, liquid spray, and aerosol form. Many lubricants are available for commercial and consumer use; however, these are likely available in larger quantities for industrial use as well. The review focuses on multi-purpose lubricants and penetrants in liquid spray or aerosol form in volumes from 11 to 14 ounces. </w:t>
      </w:r>
    </w:p>
    <w:p w:rsidR="005A6AF4" w:rsidRPr="00C31E76" w:rsidP="00CB1C05" w14:paraId="7D57540F" w14:textId="77777777">
      <w:pPr>
        <w:pStyle w:val="Heading3"/>
      </w:pPr>
      <w:bookmarkStart w:id="565" w:name="_Toc111035568"/>
      <w:bookmarkStart w:id="566" w:name="_Toc114061945"/>
      <w:r w:rsidRPr="00C31E76">
        <w:t>Solvent Ingredients</w:t>
      </w:r>
      <w:bookmarkEnd w:id="565"/>
      <w:bookmarkEnd w:id="566"/>
    </w:p>
    <w:p w:rsidR="005A6AF4" w:rsidP="00CB1C05" w14:paraId="1A40B92B" w14:textId="77777777">
      <w:pPr>
        <w:pStyle w:val="BodyText"/>
      </w:pPr>
      <w:r w:rsidRPr="00C31E76">
        <w:t xml:space="preserve">The review included products with </w:t>
      </w:r>
      <w:r w:rsidR="00843813">
        <w:t>PCE</w:t>
      </w:r>
      <w:r w:rsidRPr="00C31E76">
        <w:t xml:space="preserve"> and trichloroethylene. Four products were also reviewed containing alternative solvents, including heptane, LVP Aliphatic Hydrocarbon, C9-11-iso-alkanes, petroleum distillates, and others. </w:t>
      </w:r>
      <w:r w:rsidRPr="00C31E76">
        <w:rPr>
          <w:color w:val="FF0000"/>
        </w:rPr>
        <w:fldChar w:fldCharType="begin" w:fldLock="1"/>
      </w:r>
      <w:r w:rsidRPr="00C31E76">
        <w:instrText xml:space="preserve"> REF _Ref106184317 \h </w:instrText>
      </w:r>
      <w:r w:rsidRPr="00C31E76">
        <w:rPr>
          <w:color w:val="FF0000"/>
        </w:rPr>
        <w:instrText xml:space="preserve"> \* MERGEFORMAT </w:instrText>
      </w:r>
      <w:r w:rsidRPr="00C31E76">
        <w:rPr>
          <w:color w:val="FF0000"/>
        </w:rPr>
        <w:fldChar w:fldCharType="separate"/>
      </w:r>
      <w:r w:rsidRPr="00FD4A33" w:rsidR="0092222B">
        <w:t xml:space="preserve">Table </w:t>
      </w:r>
      <w:r w:rsidR="0092222B">
        <w:rPr>
          <w:noProof/>
        </w:rPr>
        <w:t>5</w:t>
      </w:r>
      <w:r w:rsidR="0092222B">
        <w:rPr>
          <w:noProof/>
        </w:rPr>
        <w:noBreakHyphen/>
        <w:t>59</w:t>
      </w:r>
      <w:r w:rsidRPr="00C31E76">
        <w:rPr>
          <w:color w:val="FF0000"/>
        </w:rPr>
        <w:fldChar w:fldCharType="end"/>
      </w:r>
      <w:r w:rsidRPr="00C31E76">
        <w:rPr>
          <w:color w:val="FF0000"/>
        </w:rPr>
        <w:t xml:space="preserve"> </w:t>
      </w:r>
      <w:r w:rsidRPr="00C31E76">
        <w:t>shows the list of products reviewed for this analysis and their primary solvent ingredients.</w:t>
      </w:r>
    </w:p>
    <w:tbl>
      <w:tblPr>
        <w:tblW w:w="10116" w:type="dxa"/>
        <w:jc w:val="center"/>
        <w:tblLayout w:type="fixed"/>
        <w:tblLook w:val="04A0"/>
      </w:tblPr>
      <w:tblGrid>
        <w:gridCol w:w="1340"/>
        <w:gridCol w:w="1720"/>
        <w:gridCol w:w="2160"/>
        <w:gridCol w:w="1440"/>
        <w:gridCol w:w="2016"/>
        <w:gridCol w:w="1440"/>
      </w:tblGrid>
      <w:tr w14:paraId="34AA059A" w14:textId="77777777" w:rsidTr="00E604D0">
        <w:tblPrEx>
          <w:tblW w:w="10116" w:type="dxa"/>
          <w:jc w:val="center"/>
          <w:tblLayout w:type="fixed"/>
          <w:tblLook w:val="04A0"/>
        </w:tblPrEx>
        <w:trPr>
          <w:cantSplit/>
          <w:trHeight w:val="20"/>
          <w:tblHeader/>
          <w:jc w:val="center"/>
        </w:trPr>
        <w:tc>
          <w:tcPr>
            <w:tcW w:w="10116" w:type="dxa"/>
            <w:gridSpan w:val="6"/>
            <w:tcBorders>
              <w:bottom w:val="single" w:sz="4" w:space="0" w:color="auto"/>
            </w:tcBorders>
            <w:shd w:val="clear" w:color="auto" w:fill="auto"/>
            <w:vAlign w:val="center"/>
          </w:tcPr>
          <w:p w:rsidR="00FD4A33" w:rsidRPr="00C31E76" w:rsidP="00CB1C05" w14:paraId="400C5873" w14:textId="77777777">
            <w:pPr>
              <w:pStyle w:val="TableTitleA"/>
              <w:rPr>
                <w:rFonts w:cstheme="minorHAnsi"/>
                <w:color w:val="000000"/>
              </w:rPr>
            </w:pPr>
            <w:bookmarkStart w:id="567" w:name="_Ref106184317"/>
            <w:bookmarkStart w:id="568" w:name="_Toc107219261"/>
            <w:bookmarkStart w:id="569" w:name="_Toc121142605"/>
            <w:bookmarkStart w:id="570" w:name="_Toc165379599"/>
            <w:r w:rsidRPr="00FD4A3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9</w:t>
            </w:r>
            <w:r w:rsidR="00BC4B5D">
              <w:rPr>
                <w:noProof/>
              </w:rPr>
              <w:fldChar w:fldCharType="end"/>
            </w:r>
            <w:bookmarkEnd w:id="567"/>
            <w:r w:rsidRPr="00FD4A33">
              <w:t xml:space="preserve">: Safety Data Sheets and Solvent Ingredients with Concentrations of 5 Percent or Higher for </w:t>
            </w:r>
            <w:r w:rsidRPr="00FD4A33">
              <w:br/>
              <w:t>Reviewed Multi-Purpose Lubricants</w:t>
            </w:r>
            <w:bookmarkEnd w:id="568"/>
            <w:bookmarkEnd w:id="569"/>
            <w:bookmarkEnd w:id="570"/>
          </w:p>
        </w:tc>
      </w:tr>
      <w:tr w14:paraId="4D584943" w14:textId="77777777" w:rsidTr="00E604D0">
        <w:tblPrEx>
          <w:tblW w:w="10116"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FD4A33" w:rsidRPr="00C31E76" w:rsidP="00CB1C05" w14:paraId="79A5A5E8" w14:textId="77777777">
            <w:pPr>
              <w:pStyle w:val="TableSubtitle"/>
            </w:pPr>
            <w:r w:rsidRPr="00C31E76">
              <w:t>Supplier</w:t>
            </w:r>
          </w:p>
        </w:tc>
        <w:tc>
          <w:tcPr>
            <w:tcW w:w="1720" w:type="dxa"/>
            <w:tcBorders>
              <w:top w:val="single" w:sz="4" w:space="0" w:color="auto"/>
              <w:left w:val="nil"/>
              <w:bottom w:val="single" w:sz="4" w:space="0" w:color="auto"/>
              <w:right w:val="single" w:sz="4" w:space="0" w:color="auto"/>
            </w:tcBorders>
            <w:shd w:val="clear" w:color="auto" w:fill="48A9C5"/>
            <w:vAlign w:val="center"/>
            <w:hideMark/>
          </w:tcPr>
          <w:p w:rsidR="00FD4A33" w:rsidRPr="00C31E76" w:rsidP="00CB1C05" w14:paraId="62DAA1A0" w14:textId="77777777">
            <w:pPr>
              <w:pStyle w:val="TableSubtitle"/>
            </w:pPr>
            <w:r w:rsidRPr="00C31E76">
              <w:t>Product</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FD4A33" w:rsidRPr="00C31E76" w:rsidP="00CB1C05" w14:paraId="78776A23" w14:textId="77777777">
            <w:pPr>
              <w:pStyle w:val="TableSubtitle"/>
            </w:pPr>
            <w:r w:rsidRPr="00C31E76">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FD4A33" w:rsidRPr="00C31E76" w:rsidP="00CB1C05" w14:paraId="182FB9F4" w14:textId="77777777">
            <w:pPr>
              <w:pStyle w:val="TableSubtitle"/>
            </w:pPr>
            <w:r w:rsidRPr="00C31E76">
              <w:t>SDS date</w:t>
            </w:r>
          </w:p>
        </w:tc>
        <w:tc>
          <w:tcPr>
            <w:tcW w:w="2016" w:type="dxa"/>
            <w:tcBorders>
              <w:top w:val="single" w:sz="4" w:space="0" w:color="auto"/>
              <w:left w:val="nil"/>
              <w:bottom w:val="single" w:sz="4" w:space="0" w:color="auto"/>
              <w:right w:val="single" w:sz="4" w:space="0" w:color="auto"/>
            </w:tcBorders>
            <w:shd w:val="clear" w:color="auto" w:fill="48A9C5"/>
            <w:vAlign w:val="center"/>
            <w:hideMark/>
          </w:tcPr>
          <w:p w:rsidR="00FD4A33" w:rsidRPr="00C31E76" w:rsidP="00CB1C05" w14:paraId="79FD7538" w14:textId="77777777">
            <w:pPr>
              <w:pStyle w:val="TableSubtitle"/>
            </w:pPr>
            <w:r w:rsidRPr="00C31E76">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FD4A33" w:rsidRPr="00C31E76" w:rsidP="00CB1C05" w14:paraId="0B86CC4C" w14:textId="77777777">
            <w:pPr>
              <w:pStyle w:val="TableSubtitle"/>
            </w:pPr>
            <w:r w:rsidRPr="00C31E76">
              <w:t>Concentration (%)</w:t>
            </w:r>
          </w:p>
        </w:tc>
      </w:tr>
      <w:tr w14:paraId="45101973" w14:textId="77777777" w:rsidTr="00E604D0">
        <w:tblPrEx>
          <w:tblW w:w="10116" w:type="dxa"/>
          <w:jc w:val="center"/>
          <w:tblLayout w:type="fixed"/>
          <w:tblLook w:val="04A0"/>
        </w:tblPrEx>
        <w:trPr>
          <w:cantSplit/>
          <w:trHeight w:val="20"/>
          <w:jc w:val="center"/>
        </w:trPr>
        <w:tc>
          <w:tcPr>
            <w:tcW w:w="1340" w:type="dxa"/>
            <w:tcBorders>
              <w:top w:val="single" w:sz="4" w:space="0" w:color="auto"/>
              <w:left w:val="single" w:sz="4" w:space="0" w:color="auto"/>
              <w:right w:val="single" w:sz="4" w:space="0" w:color="auto"/>
            </w:tcBorders>
            <w:shd w:val="clear" w:color="auto" w:fill="F1AD7A" w:themeFill="accent2" w:themeFillTint="99"/>
          </w:tcPr>
          <w:p w:rsidR="00FD4A33" w:rsidRPr="00C31E76" w:rsidP="00CB1C05" w14:paraId="4EFF7E62" w14:textId="77777777">
            <w:pPr>
              <w:pStyle w:val="LTableTextAbt"/>
            </w:pPr>
            <w:r w:rsidRPr="004E23D2">
              <w:t>Sprayway</w:t>
            </w:r>
          </w:p>
        </w:tc>
        <w:tc>
          <w:tcPr>
            <w:tcW w:w="1720" w:type="dxa"/>
            <w:tcBorders>
              <w:top w:val="single" w:sz="4" w:space="0" w:color="auto"/>
              <w:left w:val="single" w:sz="4" w:space="0" w:color="auto"/>
              <w:right w:val="single" w:sz="4" w:space="0" w:color="auto"/>
            </w:tcBorders>
            <w:shd w:val="clear" w:color="auto" w:fill="F1AD7A" w:themeFill="accent2" w:themeFillTint="99"/>
          </w:tcPr>
          <w:p w:rsidR="00FD4A33" w:rsidRPr="00C31E76" w:rsidP="00CB1C05" w14:paraId="3AA056C9" w14:textId="77777777">
            <w:pPr>
              <w:pStyle w:val="LTableTextAbt"/>
            </w:pPr>
            <w:r w:rsidRPr="004E23D2">
              <w:t>L2 Moisture Displacer Deep Penetrant</w:t>
            </w:r>
          </w:p>
        </w:tc>
        <w:tc>
          <w:tcPr>
            <w:tcW w:w="2160" w:type="dxa"/>
            <w:tcBorders>
              <w:top w:val="single" w:sz="4" w:space="0" w:color="auto"/>
              <w:left w:val="single" w:sz="4" w:space="0" w:color="auto"/>
              <w:right w:val="single" w:sz="4" w:space="0" w:color="auto"/>
            </w:tcBorders>
            <w:shd w:val="clear" w:color="auto" w:fill="F1AD7A" w:themeFill="accent2" w:themeFillTint="99"/>
          </w:tcPr>
          <w:p w:rsidR="00FD4A33" w:rsidP="00CB1C05" w14:paraId="342E270D" w14:textId="77777777">
            <w:pPr>
              <w:pStyle w:val="LTableTextAbt"/>
            </w:pPr>
            <w:r w:rsidRPr="004E23D2">
              <w:t>https://www.spraywayinc.com/sites/all/themes/theme687/msds/sw290.pdf</w:t>
            </w:r>
          </w:p>
        </w:tc>
        <w:tc>
          <w:tcPr>
            <w:tcW w:w="1440" w:type="dxa"/>
            <w:tcBorders>
              <w:top w:val="single" w:sz="4" w:space="0" w:color="auto"/>
              <w:left w:val="single" w:sz="4" w:space="0" w:color="auto"/>
              <w:right w:val="single" w:sz="4" w:space="0" w:color="auto"/>
            </w:tcBorders>
            <w:shd w:val="clear" w:color="auto" w:fill="F1AD7A" w:themeFill="accent2" w:themeFillTint="99"/>
          </w:tcPr>
          <w:p w:rsidR="00FD4A33" w:rsidRPr="00C31E76" w:rsidP="00CB1C05" w14:paraId="699CE2E1" w14:textId="77777777">
            <w:pPr>
              <w:pStyle w:val="LTableTextAbt"/>
            </w:pPr>
            <w:r w:rsidRPr="00B01E99">
              <w:t>09 December 2019</w:t>
            </w: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FD4A33" w:rsidRPr="00C31E76" w:rsidP="00CB1C05" w14:paraId="42B8C4AE" w14:textId="77777777">
            <w:pPr>
              <w:pStyle w:val="LTableTextAbt"/>
            </w:pPr>
            <w:r w:rsidRPr="00B01E99">
              <w:t>Perchloroethyl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FD4A33" w:rsidRPr="00C31E76" w:rsidP="00CB1C05" w14:paraId="455E131D" w14:textId="77777777">
            <w:pPr>
              <w:pStyle w:val="CTableTextAbt"/>
            </w:pPr>
            <w:r w:rsidRPr="00B01E99">
              <w:t>50 - &lt;100</w:t>
            </w:r>
          </w:p>
        </w:tc>
      </w:tr>
      <w:tr w14:paraId="33AFD532" w14:textId="77777777" w:rsidTr="00E604D0">
        <w:tblPrEx>
          <w:tblW w:w="10116"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BFBFBF" w:themeFill="background1" w:themeFillShade="BF"/>
          </w:tcPr>
          <w:p w:rsidR="00FD4A33" w:rsidRPr="00C31E76" w:rsidP="00CB1C05" w14:paraId="15AD296C" w14:textId="77777777">
            <w:pPr>
              <w:pStyle w:val="LTableTextAbt"/>
            </w:pPr>
            <w:r w:rsidRPr="00C31E76">
              <w:t>Zep</w:t>
            </w:r>
          </w:p>
          <w:p w:rsidR="00FD4A33" w:rsidRPr="00C31E76" w:rsidP="00CB1C05" w14:paraId="2F1AC324" w14:textId="77777777">
            <w:pPr>
              <w:pStyle w:val="LTableTextAbt"/>
            </w:pPr>
            <w:r w:rsidRPr="00C31E76">
              <w:t> </w:t>
            </w:r>
          </w:p>
          <w:p w:rsidR="00FD4A33" w:rsidRPr="00C31E76" w:rsidP="00CB1C05" w14:paraId="30BD0AAE" w14:textId="77777777">
            <w:pPr>
              <w:pStyle w:val="LTableTextAbt"/>
            </w:pPr>
            <w:r w:rsidRPr="00C31E76">
              <w:t> </w:t>
            </w:r>
          </w:p>
          <w:p w:rsidR="00FD4A33" w:rsidRPr="00C31E76" w:rsidP="00CB1C05" w14:paraId="5F4F7D71" w14:textId="77777777">
            <w:pPr>
              <w:pStyle w:val="LTableTextAbt"/>
            </w:pPr>
            <w:r w:rsidRPr="00C31E76">
              <w:t> </w:t>
            </w:r>
          </w:p>
        </w:tc>
        <w:tc>
          <w:tcPr>
            <w:tcW w:w="1720" w:type="dxa"/>
            <w:vMerge w:val="restart"/>
            <w:tcBorders>
              <w:top w:val="single" w:sz="4" w:space="0" w:color="auto"/>
              <w:left w:val="single" w:sz="4" w:space="0" w:color="auto"/>
              <w:right w:val="single" w:sz="4" w:space="0" w:color="auto"/>
            </w:tcBorders>
            <w:shd w:val="clear" w:color="auto" w:fill="BFBFBF" w:themeFill="background1" w:themeFillShade="BF"/>
          </w:tcPr>
          <w:p w:rsidR="00FD4A33" w:rsidRPr="00C31E76" w:rsidP="00CB1C05" w14:paraId="078C35CA" w14:textId="77777777">
            <w:pPr>
              <w:pStyle w:val="LTableTextAbt"/>
            </w:pPr>
            <w:r w:rsidRPr="00C31E76">
              <w:t>Zep 45</w:t>
            </w:r>
          </w:p>
          <w:p w:rsidR="00FD4A33" w:rsidRPr="00C31E76" w:rsidP="00CB1C05" w14:paraId="28F842C7" w14:textId="77777777">
            <w:pPr>
              <w:pStyle w:val="LTableTextAbt"/>
            </w:pPr>
            <w:r w:rsidRPr="00C31E76">
              <w:t> </w:t>
            </w:r>
          </w:p>
          <w:p w:rsidR="00FD4A33" w:rsidRPr="00C31E76" w:rsidP="00CB1C05" w14:paraId="57268F34" w14:textId="77777777">
            <w:pPr>
              <w:pStyle w:val="LTableTextAbt"/>
            </w:pPr>
            <w:r w:rsidRPr="00C31E76">
              <w:t> </w:t>
            </w:r>
          </w:p>
          <w:p w:rsidR="00FD4A33" w:rsidRPr="00C31E76" w:rsidP="00CB1C05" w14:paraId="7D509F98" w14:textId="77777777">
            <w:pPr>
              <w:pStyle w:val="LTableTextAbt"/>
            </w:pPr>
            <w:r w:rsidRPr="00C31E76">
              <w:t> </w:t>
            </w:r>
          </w:p>
        </w:tc>
        <w:tc>
          <w:tcPr>
            <w:tcW w:w="2160" w:type="dxa"/>
            <w:vMerge w:val="restart"/>
            <w:tcBorders>
              <w:top w:val="single" w:sz="4" w:space="0" w:color="auto"/>
              <w:left w:val="single" w:sz="4" w:space="0" w:color="auto"/>
              <w:right w:val="single" w:sz="4" w:space="0" w:color="auto"/>
            </w:tcBorders>
            <w:shd w:val="clear" w:color="auto" w:fill="BFBFBF" w:themeFill="background1" w:themeFillShade="BF"/>
          </w:tcPr>
          <w:p w:rsidR="00FD4A33" w:rsidRPr="00C31E76" w:rsidP="00CB1C05" w14:paraId="19078507" w14:textId="77777777">
            <w:pPr>
              <w:pStyle w:val="LTableTextAbt"/>
            </w:pPr>
            <w:hyperlink r:id="rId141" w:history="1">
              <w:r w:rsidRPr="00C31E76" w:rsidR="004F366B">
                <w:t>https://zsds3.zepinc.com/ehswww/zep/result/direct_link.jsp?P_LANGU=E&amp;P_SYS=2&amp;P_SSN=11337&amp;C001=MSDS&amp;C002=US&amp;C003=E&amp;C013=17401&amp;C123=SDS*</w:t>
              </w:r>
            </w:hyperlink>
          </w:p>
          <w:p w:rsidR="00FD4A33" w:rsidRPr="00C31E76" w:rsidP="00CB1C05" w14:paraId="50872C4B" w14:textId="77777777">
            <w:pPr>
              <w:pStyle w:val="LTableTextAbt"/>
            </w:pPr>
            <w:r w:rsidRPr="00C31E76">
              <w:t> </w:t>
            </w:r>
          </w:p>
        </w:tc>
        <w:tc>
          <w:tcPr>
            <w:tcW w:w="1440" w:type="dxa"/>
            <w:vMerge w:val="restart"/>
            <w:tcBorders>
              <w:top w:val="single" w:sz="4" w:space="0" w:color="auto"/>
              <w:left w:val="single" w:sz="4" w:space="0" w:color="auto"/>
              <w:right w:val="single" w:sz="4" w:space="0" w:color="auto"/>
            </w:tcBorders>
            <w:shd w:val="clear" w:color="auto" w:fill="BFBFBF" w:themeFill="background1" w:themeFillShade="BF"/>
          </w:tcPr>
          <w:p w:rsidR="00FD4A33" w:rsidRPr="00C31E76" w:rsidP="00CB1C05" w14:paraId="6CBB0F69" w14:textId="77777777">
            <w:pPr>
              <w:pStyle w:val="LTableTextAbt"/>
            </w:pPr>
            <w:r w:rsidRPr="00C31E76">
              <w:t>18 June 2018</w:t>
            </w:r>
          </w:p>
          <w:p w:rsidR="00FD4A33" w:rsidRPr="00C31E76" w:rsidP="00CB1C05" w14:paraId="5F4B2B00" w14:textId="77777777">
            <w:pPr>
              <w:pStyle w:val="LTableTextAbt"/>
            </w:pPr>
            <w:r w:rsidRPr="00C31E76">
              <w:t> </w:t>
            </w:r>
          </w:p>
          <w:p w:rsidR="00FD4A33" w:rsidRPr="00C31E76" w:rsidP="00CB1C05" w14:paraId="61BD8294" w14:textId="77777777">
            <w:pPr>
              <w:pStyle w:val="LTableTextAbt"/>
            </w:pPr>
            <w:r w:rsidRPr="00C31E76">
              <w:t> </w:t>
            </w:r>
          </w:p>
          <w:p w:rsidR="00FD4A33" w:rsidRPr="00C31E76" w:rsidP="00CB1C05" w14:paraId="3E4750F7" w14:textId="77777777">
            <w:pPr>
              <w:pStyle w:val="LTableTextAbt"/>
            </w:pPr>
            <w:r w:rsidRPr="00C31E76">
              <w:t> </w:t>
            </w: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50F9EE78" w14:textId="77777777">
            <w:pPr>
              <w:pStyle w:val="LTableTextAbt"/>
            </w:pPr>
            <w:r w:rsidRPr="00C31E76">
              <w:t>Trichloroethyle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1F3E4A29" w14:textId="77777777">
            <w:pPr>
              <w:pStyle w:val="CTableTextAbt"/>
            </w:pPr>
            <w:r w:rsidRPr="00C31E76">
              <w:t>≥30 - &lt; 50</w:t>
            </w:r>
          </w:p>
        </w:tc>
      </w:tr>
      <w:tr w14:paraId="36EA720A" w14:textId="77777777" w:rsidTr="00E604D0">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BFBFBF" w:themeFill="background1" w:themeFillShade="BF"/>
          </w:tcPr>
          <w:p w:rsidR="00FD4A33" w:rsidRPr="00C31E76" w:rsidP="00CB1C05" w14:paraId="7B92B1E2" w14:textId="77777777">
            <w:pPr>
              <w:pStyle w:val="LTableTextAbt"/>
            </w:pPr>
          </w:p>
        </w:tc>
        <w:tc>
          <w:tcPr>
            <w:tcW w:w="1720" w:type="dxa"/>
            <w:vMerge/>
            <w:tcBorders>
              <w:left w:val="single" w:sz="4" w:space="0" w:color="auto"/>
              <w:right w:val="single" w:sz="4" w:space="0" w:color="auto"/>
            </w:tcBorders>
            <w:shd w:val="clear" w:color="auto" w:fill="BFBFBF" w:themeFill="background1" w:themeFillShade="BF"/>
          </w:tcPr>
          <w:p w:rsidR="00FD4A33" w:rsidRPr="00C31E76" w:rsidP="00CB1C05" w14:paraId="45BF1952" w14:textId="77777777">
            <w:pPr>
              <w:pStyle w:val="LTableTextAbt"/>
            </w:pPr>
          </w:p>
        </w:tc>
        <w:tc>
          <w:tcPr>
            <w:tcW w:w="2160" w:type="dxa"/>
            <w:vMerge/>
            <w:tcBorders>
              <w:left w:val="single" w:sz="4" w:space="0" w:color="auto"/>
              <w:right w:val="single" w:sz="4" w:space="0" w:color="auto"/>
            </w:tcBorders>
            <w:shd w:val="clear" w:color="auto" w:fill="BFBFBF" w:themeFill="background1" w:themeFillShade="BF"/>
          </w:tcPr>
          <w:p w:rsidR="00FD4A33" w:rsidRPr="00C31E76" w:rsidP="00CB1C05" w14:paraId="4F3B401F" w14:textId="77777777">
            <w:pPr>
              <w:pStyle w:val="LTableTextAbt"/>
            </w:pPr>
          </w:p>
        </w:tc>
        <w:tc>
          <w:tcPr>
            <w:tcW w:w="1440" w:type="dxa"/>
            <w:vMerge/>
            <w:tcBorders>
              <w:left w:val="single" w:sz="4" w:space="0" w:color="auto"/>
              <w:right w:val="single" w:sz="4" w:space="0" w:color="auto"/>
            </w:tcBorders>
            <w:shd w:val="clear" w:color="auto" w:fill="BFBFBF" w:themeFill="background1" w:themeFillShade="BF"/>
          </w:tcPr>
          <w:p w:rsidR="00FD4A33" w:rsidRPr="00C31E76" w:rsidP="00CB1C05" w14:paraId="2F17BD3B"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3CC33D5A" w14:textId="77777777">
            <w:pPr>
              <w:pStyle w:val="LTableTextAbt"/>
            </w:pPr>
            <w:r w:rsidRPr="00C31E76">
              <w:t>Distillates (petroleum), hydrotreated heavy naphthenic</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29157306" w14:textId="77777777">
            <w:pPr>
              <w:pStyle w:val="CTableTextAbt"/>
            </w:pPr>
            <w:r w:rsidRPr="00C31E76">
              <w:t>≥20 - &lt; 30</w:t>
            </w:r>
          </w:p>
        </w:tc>
      </w:tr>
      <w:tr w14:paraId="71386916" w14:textId="77777777" w:rsidTr="00E604D0">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BFBFBF" w:themeFill="background1" w:themeFillShade="BF"/>
          </w:tcPr>
          <w:p w:rsidR="00FD4A33" w:rsidRPr="00C31E76" w:rsidP="00CB1C05" w14:paraId="5B25C0B3" w14:textId="77777777">
            <w:pPr>
              <w:pStyle w:val="LTableTextAbt"/>
            </w:pPr>
          </w:p>
        </w:tc>
        <w:tc>
          <w:tcPr>
            <w:tcW w:w="1720" w:type="dxa"/>
            <w:vMerge/>
            <w:tcBorders>
              <w:left w:val="single" w:sz="4" w:space="0" w:color="auto"/>
              <w:right w:val="single" w:sz="4" w:space="0" w:color="auto"/>
            </w:tcBorders>
            <w:shd w:val="clear" w:color="auto" w:fill="BFBFBF" w:themeFill="background1" w:themeFillShade="BF"/>
          </w:tcPr>
          <w:p w:rsidR="00FD4A33" w:rsidRPr="00C31E76" w:rsidP="00CB1C05" w14:paraId="525E6F6A" w14:textId="77777777">
            <w:pPr>
              <w:pStyle w:val="LTableTextAbt"/>
            </w:pPr>
          </w:p>
        </w:tc>
        <w:tc>
          <w:tcPr>
            <w:tcW w:w="2160" w:type="dxa"/>
            <w:vMerge/>
            <w:tcBorders>
              <w:left w:val="single" w:sz="4" w:space="0" w:color="auto"/>
              <w:right w:val="single" w:sz="4" w:space="0" w:color="auto"/>
            </w:tcBorders>
            <w:shd w:val="clear" w:color="auto" w:fill="BFBFBF" w:themeFill="background1" w:themeFillShade="BF"/>
          </w:tcPr>
          <w:p w:rsidR="00FD4A33" w:rsidRPr="00C31E76" w:rsidP="00CB1C05" w14:paraId="0BE50DED" w14:textId="77777777">
            <w:pPr>
              <w:pStyle w:val="LTableTextAbt"/>
            </w:pPr>
          </w:p>
        </w:tc>
        <w:tc>
          <w:tcPr>
            <w:tcW w:w="1440" w:type="dxa"/>
            <w:vMerge/>
            <w:tcBorders>
              <w:left w:val="single" w:sz="4" w:space="0" w:color="auto"/>
              <w:right w:val="single" w:sz="4" w:space="0" w:color="auto"/>
            </w:tcBorders>
            <w:shd w:val="clear" w:color="auto" w:fill="BFBFBF" w:themeFill="background1" w:themeFillShade="BF"/>
          </w:tcPr>
          <w:p w:rsidR="00FD4A33" w:rsidRPr="00C31E76" w:rsidP="00CB1C05" w14:paraId="6D53FD75"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4A2F72D4" w14:textId="77777777">
            <w:pPr>
              <w:pStyle w:val="LTableTextAbt"/>
            </w:pPr>
            <w:r w:rsidRPr="00C31E76">
              <w:t>Distillates (petroleum), straight-run middl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19551CA3" w14:textId="77777777">
            <w:pPr>
              <w:pStyle w:val="CTableTextAbt"/>
            </w:pPr>
            <w:r w:rsidRPr="00C31E76">
              <w:t>≥5 - &lt; 10</w:t>
            </w:r>
          </w:p>
        </w:tc>
      </w:tr>
      <w:tr w14:paraId="0B9DA574" w14:textId="77777777" w:rsidTr="00E604D0">
        <w:tblPrEx>
          <w:tblW w:w="10116"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FD4A33" w:rsidRPr="00C31E76" w:rsidP="00CB1C05" w14:paraId="1C2462F6"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BFBFBF" w:themeFill="background1" w:themeFillShade="BF"/>
          </w:tcPr>
          <w:p w:rsidR="00FD4A33" w:rsidRPr="00C31E76" w:rsidP="00CB1C05" w14:paraId="3AF5357C"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BFBFBF" w:themeFill="background1" w:themeFillShade="BF"/>
          </w:tcPr>
          <w:p w:rsidR="00FD4A33" w:rsidRPr="00C31E76" w:rsidP="00CB1C05" w14:paraId="6C119FC6"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BFBFBF" w:themeFill="background1" w:themeFillShade="BF"/>
          </w:tcPr>
          <w:p w:rsidR="00FD4A33" w:rsidRPr="00C31E76" w:rsidP="00CB1C05" w14:paraId="7B2B64F0"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4ACC4EB0" w14:textId="77777777">
            <w:pPr>
              <w:pStyle w:val="LTableTextAbt"/>
            </w:pPr>
            <w:r w:rsidRPr="00C31E76">
              <w:t>2-(2-butoxyethoxy) ethanol</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FD4A33" w:rsidRPr="00C31E76" w:rsidP="00CB1C05" w14:paraId="1AF38763" w14:textId="77777777">
            <w:pPr>
              <w:pStyle w:val="CTableTextAbt"/>
            </w:pPr>
            <w:r w:rsidRPr="00C31E76">
              <w:t>≥1 - &lt; 5</w:t>
            </w:r>
          </w:p>
        </w:tc>
      </w:tr>
      <w:tr w14:paraId="1B0875B5" w14:textId="77777777" w:rsidTr="00E604D0">
        <w:tblPrEx>
          <w:tblW w:w="10116"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auto"/>
          </w:tcPr>
          <w:p w:rsidR="00FD4A33" w:rsidRPr="00C31E76" w:rsidP="00CB1C05" w14:paraId="39E1075E" w14:textId="77777777">
            <w:pPr>
              <w:pStyle w:val="LTableTextAbt"/>
            </w:pPr>
            <w:r w:rsidRPr="00C31E76">
              <w:t>CRC</w:t>
            </w:r>
          </w:p>
          <w:p w:rsidR="00FD4A33" w:rsidRPr="00C31E76" w:rsidP="00CB1C05" w14:paraId="08E46BC8" w14:textId="77777777">
            <w:pPr>
              <w:pStyle w:val="LTableTextAbt"/>
            </w:pPr>
            <w:r w:rsidRPr="00C31E76">
              <w:t> </w:t>
            </w:r>
          </w:p>
        </w:tc>
        <w:tc>
          <w:tcPr>
            <w:tcW w:w="1720" w:type="dxa"/>
            <w:vMerge w:val="restart"/>
            <w:tcBorders>
              <w:top w:val="single" w:sz="4" w:space="0" w:color="auto"/>
              <w:left w:val="single" w:sz="4" w:space="0" w:color="auto"/>
              <w:right w:val="single" w:sz="4" w:space="0" w:color="auto"/>
            </w:tcBorders>
            <w:shd w:val="clear" w:color="auto" w:fill="auto"/>
          </w:tcPr>
          <w:p w:rsidR="00FD4A33" w:rsidRPr="00C31E76" w:rsidP="00CB1C05" w14:paraId="3E0787D6" w14:textId="77777777">
            <w:pPr>
              <w:pStyle w:val="LTableTextAbt"/>
            </w:pPr>
            <w:r w:rsidRPr="00C31E76">
              <w:t>Dry Graphite Lube</w:t>
            </w:r>
          </w:p>
          <w:p w:rsidR="00FD4A33" w:rsidRPr="00C31E76" w:rsidP="00CB1C05" w14:paraId="41F2EEB7" w14:textId="77777777">
            <w:pPr>
              <w:pStyle w:val="LTableTextAbt"/>
            </w:pPr>
            <w:r w:rsidRPr="00C31E76">
              <w:t> </w:t>
            </w:r>
          </w:p>
        </w:tc>
        <w:tc>
          <w:tcPr>
            <w:tcW w:w="2160" w:type="dxa"/>
            <w:vMerge w:val="restart"/>
            <w:tcBorders>
              <w:top w:val="single" w:sz="4" w:space="0" w:color="auto"/>
              <w:left w:val="single" w:sz="4" w:space="0" w:color="auto"/>
              <w:right w:val="single" w:sz="4" w:space="0" w:color="auto"/>
            </w:tcBorders>
            <w:shd w:val="clear" w:color="auto" w:fill="auto"/>
          </w:tcPr>
          <w:p w:rsidR="00FD4A33" w:rsidRPr="00C31E76" w:rsidP="00CB1C05" w14:paraId="1FBCB162" w14:textId="77777777">
            <w:pPr>
              <w:pStyle w:val="LTableTextAbt"/>
            </w:pPr>
            <w:hyperlink r:id="rId142" w:history="1">
              <w:r w:rsidRPr="00C31E76" w:rsidR="004F366B">
                <w:t>https://docs.crcindustries.com/MSDS/3094.pdf</w:t>
              </w:r>
            </w:hyperlink>
          </w:p>
          <w:p w:rsidR="00FD4A33" w:rsidRPr="00C31E76" w:rsidP="00CB1C05" w14:paraId="24EDBA58" w14:textId="77777777">
            <w:pPr>
              <w:pStyle w:val="LTableTextAbt"/>
            </w:pPr>
            <w:r w:rsidRPr="00C31E76">
              <w:t> </w:t>
            </w:r>
          </w:p>
        </w:tc>
        <w:tc>
          <w:tcPr>
            <w:tcW w:w="1440" w:type="dxa"/>
            <w:vMerge w:val="restart"/>
            <w:tcBorders>
              <w:top w:val="single" w:sz="4" w:space="0" w:color="auto"/>
              <w:left w:val="single" w:sz="4" w:space="0" w:color="auto"/>
              <w:right w:val="single" w:sz="4" w:space="0" w:color="auto"/>
            </w:tcBorders>
            <w:shd w:val="clear" w:color="auto" w:fill="auto"/>
          </w:tcPr>
          <w:p w:rsidR="00FD4A33" w:rsidRPr="00C31E76" w:rsidP="00CB1C05" w14:paraId="4F128F38" w14:textId="77777777">
            <w:pPr>
              <w:pStyle w:val="LTableTextAbt"/>
            </w:pPr>
            <w:r w:rsidRPr="00C31E76">
              <w:t>13 December 2017</w:t>
            </w:r>
          </w:p>
          <w:p w:rsidR="00FD4A33" w:rsidRPr="00C31E76" w:rsidP="00CB1C05" w14:paraId="160D3B9A" w14:textId="77777777">
            <w:pPr>
              <w:pStyle w:val="LTableTextAbt"/>
            </w:pPr>
            <w:r w:rsidRPr="00C31E76">
              <w:t> </w:t>
            </w:r>
          </w:p>
        </w:tc>
        <w:tc>
          <w:tcPr>
            <w:tcW w:w="2016" w:type="dxa"/>
            <w:tcBorders>
              <w:top w:val="single" w:sz="4" w:space="0" w:color="auto"/>
              <w:left w:val="nil"/>
              <w:bottom w:val="single" w:sz="4" w:space="0" w:color="auto"/>
              <w:right w:val="single" w:sz="4" w:space="0" w:color="auto"/>
            </w:tcBorders>
            <w:shd w:val="clear" w:color="auto" w:fill="auto"/>
          </w:tcPr>
          <w:p w:rsidR="00FD4A33" w:rsidRPr="00C31E76" w:rsidP="00CB1C05" w14:paraId="14B437C6" w14:textId="77777777">
            <w:pPr>
              <w:pStyle w:val="LTableTextAbt"/>
            </w:pPr>
            <w:r w:rsidRPr="00C31E76">
              <w:t>Heptane</w:t>
            </w:r>
          </w:p>
        </w:tc>
        <w:tc>
          <w:tcPr>
            <w:tcW w:w="1440" w:type="dxa"/>
            <w:tcBorders>
              <w:top w:val="single" w:sz="4" w:space="0" w:color="auto"/>
              <w:left w:val="nil"/>
              <w:bottom w:val="single" w:sz="4" w:space="0" w:color="auto"/>
              <w:right w:val="single" w:sz="4" w:space="0" w:color="auto"/>
            </w:tcBorders>
            <w:shd w:val="clear" w:color="auto" w:fill="auto"/>
          </w:tcPr>
          <w:p w:rsidR="00FD4A33" w:rsidRPr="00C31E76" w:rsidP="00CB1C05" w14:paraId="60CC5C94" w14:textId="77777777">
            <w:pPr>
              <w:pStyle w:val="CTableTextAbt"/>
            </w:pPr>
            <w:r w:rsidRPr="00C31E76">
              <w:t>30 - 40</w:t>
            </w:r>
          </w:p>
        </w:tc>
      </w:tr>
      <w:tr w14:paraId="0385680C" w14:textId="77777777" w:rsidTr="00E604D0">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FD4A33" w:rsidRPr="00C31E76" w:rsidP="00CB1C05" w14:paraId="2E984F5C" w14:textId="77777777">
            <w:pPr>
              <w:pStyle w:val="LTableTextAbt"/>
            </w:pPr>
          </w:p>
        </w:tc>
        <w:tc>
          <w:tcPr>
            <w:tcW w:w="1720" w:type="dxa"/>
            <w:vMerge/>
            <w:tcBorders>
              <w:left w:val="single" w:sz="4" w:space="0" w:color="auto"/>
              <w:right w:val="single" w:sz="4" w:space="0" w:color="auto"/>
            </w:tcBorders>
            <w:shd w:val="clear" w:color="auto" w:fill="auto"/>
          </w:tcPr>
          <w:p w:rsidR="00FD4A33" w:rsidRPr="00C31E76" w:rsidP="00CB1C05" w14:paraId="24295583" w14:textId="77777777">
            <w:pPr>
              <w:pStyle w:val="LTableTextAbt"/>
            </w:pPr>
          </w:p>
        </w:tc>
        <w:tc>
          <w:tcPr>
            <w:tcW w:w="2160" w:type="dxa"/>
            <w:vMerge/>
            <w:tcBorders>
              <w:left w:val="single" w:sz="4" w:space="0" w:color="auto"/>
              <w:right w:val="single" w:sz="4" w:space="0" w:color="auto"/>
            </w:tcBorders>
            <w:shd w:val="clear" w:color="auto" w:fill="auto"/>
          </w:tcPr>
          <w:p w:rsidR="00FD4A33" w:rsidRPr="00C31E76" w:rsidP="00CB1C05" w14:paraId="60C25B4E" w14:textId="77777777">
            <w:pPr>
              <w:pStyle w:val="LTableTextAbt"/>
            </w:pPr>
          </w:p>
        </w:tc>
        <w:tc>
          <w:tcPr>
            <w:tcW w:w="1440" w:type="dxa"/>
            <w:vMerge/>
            <w:tcBorders>
              <w:left w:val="single" w:sz="4" w:space="0" w:color="auto"/>
              <w:right w:val="single" w:sz="4" w:space="0" w:color="auto"/>
            </w:tcBorders>
            <w:shd w:val="clear" w:color="auto" w:fill="auto"/>
          </w:tcPr>
          <w:p w:rsidR="00FD4A33" w:rsidRPr="00C31E76" w:rsidP="00CB1C05" w14:paraId="1B359B93"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FD4A33" w:rsidRPr="00C31E76" w:rsidP="00CB1C05" w14:paraId="729E20E1" w14:textId="77777777">
            <w:pPr>
              <w:pStyle w:val="LTableTextAbt"/>
            </w:pPr>
            <w:r w:rsidRPr="00C31E76">
              <w:t>Isopropyl alcohol</w:t>
            </w:r>
          </w:p>
        </w:tc>
        <w:tc>
          <w:tcPr>
            <w:tcW w:w="1440" w:type="dxa"/>
            <w:tcBorders>
              <w:top w:val="single" w:sz="4" w:space="0" w:color="auto"/>
              <w:left w:val="nil"/>
              <w:bottom w:val="single" w:sz="4" w:space="0" w:color="auto"/>
              <w:right w:val="single" w:sz="4" w:space="0" w:color="auto"/>
            </w:tcBorders>
            <w:shd w:val="clear" w:color="auto" w:fill="auto"/>
          </w:tcPr>
          <w:p w:rsidR="00FD4A33" w:rsidRPr="00C31E76" w:rsidP="00CB1C05" w14:paraId="376046B5" w14:textId="77777777">
            <w:pPr>
              <w:pStyle w:val="CTableTextAbt"/>
            </w:pPr>
            <w:r w:rsidRPr="00C31E76">
              <w:t>20 - 30</w:t>
            </w:r>
          </w:p>
        </w:tc>
      </w:tr>
      <w:tr w14:paraId="3BD042D2" w14:textId="77777777" w:rsidTr="00E604D0">
        <w:tblPrEx>
          <w:tblW w:w="10116"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FD4A33" w:rsidRPr="00C31E76" w:rsidP="00CB1C05" w14:paraId="2FF5431E"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FD4A33" w:rsidRPr="00C31E76" w:rsidP="00CB1C05" w14:paraId="6F1C968F"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FD4A33" w:rsidRPr="00C31E76" w:rsidP="00CB1C05" w14:paraId="36C8E2C9"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FD4A33" w:rsidRPr="00C31E76" w:rsidP="00CB1C05" w14:paraId="53B11628"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FD4A33" w:rsidRPr="00C31E76" w:rsidP="00CB1C05" w14:paraId="4BABCDE7" w14:textId="77777777">
            <w:pPr>
              <w:pStyle w:val="LTableTextAbt"/>
            </w:pPr>
            <w:r w:rsidRPr="00C31E76">
              <w:t>n-heptane</w:t>
            </w:r>
          </w:p>
        </w:tc>
        <w:tc>
          <w:tcPr>
            <w:tcW w:w="1440" w:type="dxa"/>
            <w:tcBorders>
              <w:top w:val="single" w:sz="4" w:space="0" w:color="auto"/>
              <w:left w:val="nil"/>
              <w:bottom w:val="single" w:sz="4" w:space="0" w:color="auto"/>
              <w:right w:val="single" w:sz="4" w:space="0" w:color="auto"/>
            </w:tcBorders>
            <w:shd w:val="clear" w:color="auto" w:fill="auto"/>
          </w:tcPr>
          <w:p w:rsidR="00FD4A33" w:rsidRPr="00C31E76" w:rsidP="00CB1C05" w14:paraId="1906FACD" w14:textId="77777777">
            <w:pPr>
              <w:pStyle w:val="CTableTextAbt"/>
            </w:pPr>
            <w:r w:rsidRPr="00C31E76">
              <w:t>10 - 20</w:t>
            </w:r>
          </w:p>
        </w:tc>
      </w:tr>
      <w:tr w14:paraId="4EFCBA60" w14:textId="77777777" w:rsidTr="00E604D0">
        <w:tblPrEx>
          <w:tblW w:w="10116"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3FA03C8B" w14:textId="77777777">
            <w:pPr>
              <w:pStyle w:val="LTableTextAbt"/>
            </w:pPr>
            <w:r w:rsidRPr="00C31E76">
              <w:t>WD-40</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013F7A90" w14:textId="77777777">
            <w:pPr>
              <w:pStyle w:val="LTableTextAbt"/>
            </w:pPr>
            <w:r w:rsidRPr="00C31E76">
              <w:t>WD-40 Multi-Use Product Aerosol</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7B4DA686" w14:textId="77777777">
            <w:pPr>
              <w:pStyle w:val="LTableTextAbt"/>
            </w:pPr>
            <w:hyperlink r:id="rId143" w:history="1">
              <w:r w:rsidRPr="00C31E76" w:rsidR="004F366B">
                <w:t>https://images.thdstatic.com/catalog/pdfImages/df/dfea3209-9e1f-4185-a596-6a59a2f17ff9.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6CFA5611" w14:textId="77777777">
            <w:pPr>
              <w:pStyle w:val="LTableTextAbt"/>
            </w:pPr>
            <w:r w:rsidRPr="00C31E76">
              <w:t>5 March 2019</w:t>
            </w:r>
          </w:p>
        </w:tc>
        <w:tc>
          <w:tcPr>
            <w:tcW w:w="2016" w:type="dxa"/>
            <w:tcBorders>
              <w:top w:val="single" w:sz="4" w:space="0" w:color="auto"/>
              <w:left w:val="nil"/>
              <w:bottom w:val="single" w:sz="4" w:space="0" w:color="auto"/>
              <w:right w:val="single" w:sz="4" w:space="0" w:color="auto"/>
            </w:tcBorders>
            <w:shd w:val="clear" w:color="auto" w:fill="auto"/>
          </w:tcPr>
          <w:p w:rsidR="00FD4A33" w:rsidRPr="00C31E76" w:rsidP="00CB1C05" w14:paraId="5AC4CB6D" w14:textId="77777777">
            <w:pPr>
              <w:pStyle w:val="LTableTextAbt"/>
            </w:pPr>
            <w:r w:rsidRPr="00C31E76">
              <w:t>LVP Aliphatic Hydrocarbon</w:t>
            </w:r>
          </w:p>
        </w:tc>
        <w:tc>
          <w:tcPr>
            <w:tcW w:w="1440" w:type="dxa"/>
            <w:tcBorders>
              <w:top w:val="single" w:sz="4" w:space="0" w:color="auto"/>
              <w:left w:val="nil"/>
              <w:bottom w:val="single" w:sz="4" w:space="0" w:color="auto"/>
              <w:right w:val="single" w:sz="4" w:space="0" w:color="auto"/>
            </w:tcBorders>
            <w:shd w:val="clear" w:color="auto" w:fill="auto"/>
          </w:tcPr>
          <w:p w:rsidR="00FD4A33" w:rsidRPr="00C31E76" w:rsidP="00CB1C05" w14:paraId="4ABCFB2D" w14:textId="77777777">
            <w:pPr>
              <w:pStyle w:val="CTableTextAbt"/>
            </w:pPr>
            <w:r w:rsidRPr="00C31E76">
              <w:t>45-50</w:t>
            </w:r>
          </w:p>
        </w:tc>
      </w:tr>
      <w:tr w14:paraId="1897197A" w14:textId="77777777" w:rsidTr="00E604D0">
        <w:tblPrEx>
          <w:tblW w:w="10116"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auto"/>
          </w:tcPr>
          <w:p w:rsidR="00FD4A33" w:rsidRPr="00C31E76" w:rsidP="00CB1C05" w14:paraId="5086C439" w14:textId="77777777">
            <w:pPr>
              <w:pStyle w:val="LTableTextAbt"/>
            </w:pPr>
            <w:r w:rsidRPr="00C31E76">
              <w:t>B'laster</w:t>
            </w:r>
          </w:p>
          <w:p w:rsidR="00FD4A33" w:rsidRPr="00C31E76" w:rsidP="00CB1C05" w14:paraId="5D22A642" w14:textId="77777777">
            <w:pPr>
              <w:pStyle w:val="LTableTextAbt"/>
            </w:pPr>
            <w:r w:rsidRPr="00C31E76">
              <w:t> </w:t>
            </w:r>
          </w:p>
        </w:tc>
        <w:tc>
          <w:tcPr>
            <w:tcW w:w="1720" w:type="dxa"/>
            <w:vMerge w:val="restart"/>
            <w:tcBorders>
              <w:top w:val="single" w:sz="4" w:space="0" w:color="auto"/>
              <w:left w:val="single" w:sz="4" w:space="0" w:color="auto"/>
              <w:right w:val="single" w:sz="4" w:space="0" w:color="auto"/>
            </w:tcBorders>
            <w:shd w:val="clear" w:color="auto" w:fill="auto"/>
          </w:tcPr>
          <w:p w:rsidR="00FD4A33" w:rsidRPr="00C31E76" w:rsidP="00CB1C05" w14:paraId="15510CDE" w14:textId="77777777">
            <w:pPr>
              <w:pStyle w:val="LTableTextAbt"/>
            </w:pPr>
            <w:r w:rsidRPr="00C31E76">
              <w:t>Silicone Lubricant</w:t>
            </w:r>
          </w:p>
          <w:p w:rsidR="00FD4A33" w:rsidRPr="00C31E76" w:rsidP="00CB1C05" w14:paraId="616760C9" w14:textId="77777777">
            <w:pPr>
              <w:pStyle w:val="LTableTextAbt"/>
            </w:pPr>
            <w:r w:rsidRPr="00C31E76">
              <w:t> </w:t>
            </w:r>
          </w:p>
        </w:tc>
        <w:tc>
          <w:tcPr>
            <w:tcW w:w="2160" w:type="dxa"/>
            <w:vMerge w:val="restart"/>
            <w:tcBorders>
              <w:top w:val="single" w:sz="4" w:space="0" w:color="auto"/>
              <w:left w:val="single" w:sz="4" w:space="0" w:color="auto"/>
              <w:right w:val="single" w:sz="4" w:space="0" w:color="auto"/>
            </w:tcBorders>
            <w:shd w:val="clear" w:color="auto" w:fill="auto"/>
          </w:tcPr>
          <w:p w:rsidR="00FD4A33" w:rsidRPr="00C31E76" w:rsidP="00CB1C05" w14:paraId="55F8EB71" w14:textId="77777777">
            <w:pPr>
              <w:pStyle w:val="LTableTextAbt"/>
            </w:pPr>
            <w:hyperlink r:id="rId144" w:history="1">
              <w:r w:rsidRPr="00C31E76" w:rsidR="004F366B">
                <w:t>https://blasterproducts.com/wp-content/uploads/2018/04/SL-Silicone-Lubricant-Aerosol-EN-OSHA-GHS-SDS-2020-10-20.pdf</w:t>
              </w:r>
            </w:hyperlink>
          </w:p>
        </w:tc>
        <w:tc>
          <w:tcPr>
            <w:tcW w:w="1440" w:type="dxa"/>
            <w:vMerge w:val="restart"/>
            <w:tcBorders>
              <w:top w:val="single" w:sz="4" w:space="0" w:color="auto"/>
              <w:left w:val="single" w:sz="4" w:space="0" w:color="auto"/>
              <w:right w:val="single" w:sz="4" w:space="0" w:color="auto"/>
            </w:tcBorders>
            <w:shd w:val="clear" w:color="auto" w:fill="auto"/>
          </w:tcPr>
          <w:p w:rsidR="00FD4A33" w:rsidRPr="00C31E76" w:rsidP="00CB1C05" w14:paraId="496D2185" w14:textId="77777777">
            <w:pPr>
              <w:pStyle w:val="LTableTextAbt"/>
            </w:pPr>
            <w:r w:rsidRPr="00C31E76">
              <w:t>20 October 2020</w:t>
            </w:r>
          </w:p>
          <w:p w:rsidR="00FD4A33" w:rsidRPr="00C31E76" w:rsidP="00CB1C05" w14:paraId="7AABD27D" w14:textId="77777777">
            <w:pPr>
              <w:pStyle w:val="LTableTextAbt"/>
            </w:pPr>
            <w:r w:rsidRPr="00C31E76">
              <w:t> </w:t>
            </w:r>
          </w:p>
        </w:tc>
        <w:tc>
          <w:tcPr>
            <w:tcW w:w="2016" w:type="dxa"/>
            <w:tcBorders>
              <w:top w:val="single" w:sz="4" w:space="0" w:color="auto"/>
              <w:left w:val="nil"/>
              <w:bottom w:val="single" w:sz="4" w:space="0" w:color="auto"/>
              <w:right w:val="single" w:sz="4" w:space="0" w:color="auto"/>
            </w:tcBorders>
            <w:shd w:val="clear" w:color="auto" w:fill="auto"/>
          </w:tcPr>
          <w:p w:rsidR="00FD4A33" w:rsidRPr="00C31E76" w:rsidP="00CB1C05" w14:paraId="2CB70A2F" w14:textId="77777777">
            <w:pPr>
              <w:pStyle w:val="LTableTextAbt"/>
            </w:pPr>
            <w:r w:rsidRPr="00C31E76">
              <w:t>Alkanes, C9-11-iso-</w:t>
            </w:r>
          </w:p>
        </w:tc>
        <w:tc>
          <w:tcPr>
            <w:tcW w:w="1440" w:type="dxa"/>
            <w:tcBorders>
              <w:top w:val="single" w:sz="4" w:space="0" w:color="auto"/>
              <w:left w:val="nil"/>
              <w:bottom w:val="single" w:sz="4" w:space="0" w:color="auto"/>
              <w:right w:val="single" w:sz="4" w:space="0" w:color="auto"/>
            </w:tcBorders>
            <w:shd w:val="clear" w:color="auto" w:fill="auto"/>
          </w:tcPr>
          <w:p w:rsidR="00FD4A33" w:rsidRPr="00C31E76" w:rsidP="00CB1C05" w14:paraId="050E81D2" w14:textId="77777777">
            <w:pPr>
              <w:pStyle w:val="CTableTextAbt"/>
            </w:pPr>
            <w:r w:rsidRPr="00C31E76">
              <w:t>30 - 60</w:t>
            </w:r>
          </w:p>
        </w:tc>
      </w:tr>
      <w:tr w14:paraId="22B00357" w14:textId="77777777" w:rsidTr="00E604D0">
        <w:tblPrEx>
          <w:tblW w:w="10116"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FD4A33" w:rsidRPr="00C31E76" w:rsidP="00CB1C05" w14:paraId="77B91C08"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FD4A33" w:rsidRPr="00C31E76" w:rsidP="00CB1C05" w14:paraId="13756063"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FD4A33" w:rsidRPr="00C31E76" w:rsidP="00CB1C05" w14:paraId="18FF64A6"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FD4A33" w:rsidRPr="00C31E76" w:rsidP="00CB1C05" w14:paraId="18C4EE01"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FD4A33" w:rsidRPr="00C31E76" w:rsidP="00CB1C05" w14:paraId="55EB4A98" w14:textId="77777777">
            <w:pPr>
              <w:pStyle w:val="LTableTextAbt"/>
            </w:pPr>
            <w:r w:rsidRPr="00C31E76">
              <w:t>Petroleum distillates, hydrotreated light</w:t>
            </w:r>
          </w:p>
        </w:tc>
        <w:tc>
          <w:tcPr>
            <w:tcW w:w="1440" w:type="dxa"/>
            <w:tcBorders>
              <w:top w:val="single" w:sz="4" w:space="0" w:color="auto"/>
              <w:left w:val="nil"/>
              <w:bottom w:val="single" w:sz="4" w:space="0" w:color="auto"/>
              <w:right w:val="single" w:sz="4" w:space="0" w:color="auto"/>
            </w:tcBorders>
            <w:shd w:val="clear" w:color="auto" w:fill="auto"/>
          </w:tcPr>
          <w:p w:rsidR="00FD4A33" w:rsidRPr="00C31E76" w:rsidP="00CB1C05" w14:paraId="3E9985D5" w14:textId="77777777">
            <w:pPr>
              <w:pStyle w:val="CTableTextAbt"/>
            </w:pPr>
            <w:r w:rsidRPr="00C31E76">
              <w:t>15 - 40</w:t>
            </w:r>
          </w:p>
        </w:tc>
      </w:tr>
      <w:tr w14:paraId="39CF0F61" w14:textId="77777777" w:rsidTr="00E604D0">
        <w:tblPrEx>
          <w:tblW w:w="10116"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557CD49B" w14:textId="77777777">
            <w:pPr>
              <w:pStyle w:val="LTableTextAbt"/>
            </w:pPr>
            <w:r w:rsidRPr="00C31E76">
              <w:t>Super Lube</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30F51A66" w14:textId="77777777">
            <w:pPr>
              <w:pStyle w:val="LTableTextAbt"/>
            </w:pPr>
            <w:r w:rsidRPr="00C31E76">
              <w:t>Super Lube Multi-Purpose Synthetic Lubricant</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46027799" w14:textId="77777777">
            <w:pPr>
              <w:pStyle w:val="LTableTextAbt"/>
            </w:pPr>
            <w:hyperlink r:id="rId145" w:history="1">
              <w:r w:rsidRPr="00C31E76" w:rsidR="004F366B">
                <w:t>https://images.thdstatic.com/catalog/pdfImages/a1/a107e724-a1f8-465b-80f1-a0f67e6086ff.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67B2F96D" w14:textId="77777777">
            <w:pPr>
              <w:pStyle w:val="LTableTextAbt"/>
            </w:pPr>
            <w:r w:rsidRPr="00C31E76">
              <w:t>14 August 2019</w:t>
            </w:r>
          </w:p>
        </w:tc>
        <w:tc>
          <w:tcPr>
            <w:tcW w:w="2016" w:type="dxa"/>
            <w:tcBorders>
              <w:top w:val="single" w:sz="4" w:space="0" w:color="auto"/>
              <w:left w:val="nil"/>
              <w:bottom w:val="single" w:sz="4" w:space="0" w:color="auto"/>
              <w:right w:val="single" w:sz="4" w:space="0" w:color="auto"/>
            </w:tcBorders>
            <w:shd w:val="clear" w:color="auto" w:fill="auto"/>
          </w:tcPr>
          <w:p w:rsidR="00FD4A33" w:rsidRPr="00C31E76" w:rsidP="00CB1C05" w14:paraId="5817CA6D" w14:textId="77777777">
            <w:pPr>
              <w:pStyle w:val="LTableTextAbt"/>
            </w:pPr>
            <w:r w:rsidRPr="00C31E76">
              <w:t>Distillates (petroleum), hydrotreated light</w:t>
            </w:r>
          </w:p>
        </w:tc>
        <w:tc>
          <w:tcPr>
            <w:tcW w:w="1440" w:type="dxa"/>
            <w:tcBorders>
              <w:top w:val="single" w:sz="4" w:space="0" w:color="auto"/>
              <w:left w:val="nil"/>
              <w:bottom w:val="single" w:sz="4" w:space="0" w:color="auto"/>
              <w:right w:val="single" w:sz="4" w:space="0" w:color="auto"/>
            </w:tcBorders>
            <w:shd w:val="clear" w:color="auto" w:fill="auto"/>
          </w:tcPr>
          <w:p w:rsidR="00FD4A33" w:rsidRPr="00C31E76" w:rsidP="00CB1C05" w14:paraId="23BD8CCB" w14:textId="77777777">
            <w:pPr>
              <w:pStyle w:val="CTableTextAbt"/>
            </w:pPr>
            <w:r w:rsidRPr="00C31E76">
              <w:t>50 - 75</w:t>
            </w:r>
          </w:p>
        </w:tc>
      </w:tr>
      <w:tr w14:paraId="75552637" w14:textId="77777777" w:rsidTr="00E604D0">
        <w:tblPrEx>
          <w:tblW w:w="10116" w:type="dxa"/>
          <w:jc w:val="center"/>
          <w:tblLayout w:type="fixed"/>
          <w:tblLook w:val="04A0"/>
        </w:tblPrEx>
        <w:trPr>
          <w:cantSplit/>
          <w:trHeight w:val="20"/>
          <w:jc w:val="center"/>
        </w:trPr>
        <w:tc>
          <w:tcPr>
            <w:tcW w:w="10116" w:type="dxa"/>
            <w:gridSpan w:val="6"/>
            <w:tcBorders>
              <w:top w:val="single" w:sz="4" w:space="0" w:color="auto"/>
              <w:left w:val="single" w:sz="4" w:space="0" w:color="auto"/>
              <w:bottom w:val="single" w:sz="4" w:space="0" w:color="auto"/>
              <w:right w:val="single" w:sz="4" w:space="0" w:color="auto"/>
            </w:tcBorders>
            <w:shd w:val="clear" w:color="auto" w:fill="auto"/>
          </w:tcPr>
          <w:p w:rsidR="00FD4A33" w:rsidRPr="00C31E76" w:rsidP="00CB1C05" w14:paraId="578DC897" w14:textId="77777777">
            <w:pPr>
              <w:pStyle w:val="LTableTextAbt"/>
            </w:pPr>
            <w:r w:rsidRPr="00E95801">
              <w:t xml:space="preserve">Note: Orange shaded rows indicate products that contain </w:t>
            </w:r>
            <w:r>
              <w:t>PCE</w:t>
            </w:r>
            <w:r w:rsidRPr="00E95801">
              <w:t>. Grey shaded rows indicate products that contain another one of the first 10 TSCA work plan chemicals.</w:t>
            </w:r>
          </w:p>
        </w:tc>
      </w:tr>
    </w:tbl>
    <w:p w:rsidR="005A6AF4" w:rsidRPr="00C31E76" w:rsidP="00CB1C05" w14:paraId="5EA7F242" w14:textId="77777777"/>
    <w:p w:rsidR="005A6AF4" w:rsidRPr="00C31E76" w:rsidP="00CB1C05" w14:paraId="6C05A591" w14:textId="77777777">
      <w:pPr>
        <w:pStyle w:val="BodyText"/>
      </w:pPr>
      <w:r w:rsidRPr="00C31E76">
        <w:fldChar w:fldCharType="begin" w:fldLock="1"/>
      </w:r>
      <w:r w:rsidRPr="00C31E76">
        <w:instrText xml:space="preserve"> REF _Ref106184331 \h  \* MERGEFORMAT </w:instrText>
      </w:r>
      <w:r w:rsidRPr="00C31E76">
        <w:fldChar w:fldCharType="separate"/>
      </w:r>
      <w:r w:rsidRPr="00C31E76" w:rsidR="0092222B">
        <w:t xml:space="preserve">Table </w:t>
      </w:r>
      <w:r w:rsidR="0092222B">
        <w:rPr>
          <w:noProof/>
        </w:rPr>
        <w:t>5</w:t>
      </w:r>
      <w:r w:rsidR="0092222B">
        <w:rPr>
          <w:noProof/>
        </w:rPr>
        <w:noBreakHyphen/>
        <w:t>60</w:t>
      </w:r>
      <w:r w:rsidRPr="00C31E76">
        <w:fldChar w:fldCharType="end"/>
      </w:r>
      <w:r w:rsidRPr="00C31E76">
        <w:t xml:space="preserve"> shows the anticipated, approximate market share percentage of primary solvents in products estimated using the chemical ranking procedure. Petroleum distillates </w:t>
      </w:r>
      <w:r w:rsidR="00CB1BC9">
        <w:t>are</w:t>
      </w:r>
      <w:r w:rsidRPr="00C31E76">
        <w:t xml:space="preserve"> currently the most used solvent</w:t>
      </w:r>
      <w:r w:rsidR="00CB1BC9">
        <w:t>s</w:t>
      </w:r>
      <w:r w:rsidRPr="00C31E76">
        <w:t xml:space="preserve"> in lubricants. If restrictions were implemented for </w:t>
      </w:r>
      <w:r w:rsidR="00843813">
        <w:t>PCE</w:t>
      </w:r>
      <w:r w:rsidRPr="00C31E76">
        <w:t>, then it is anticipated that petroleum distillates would be the most prevalent solvent</w:t>
      </w:r>
      <w:r w:rsidR="00CB1BC9">
        <w:t>s</w:t>
      </w:r>
      <w:r w:rsidRPr="00C31E76">
        <w:t xml:space="preserve"> used in replacement products. </w:t>
      </w:r>
    </w:p>
    <w:tbl>
      <w:tblPr>
        <w:tblW w:w="7470" w:type="dxa"/>
        <w:jc w:val="center"/>
        <w:tblLook w:val="04A0"/>
      </w:tblPr>
      <w:tblGrid>
        <w:gridCol w:w="2245"/>
        <w:gridCol w:w="2605"/>
        <w:gridCol w:w="2620"/>
      </w:tblGrid>
      <w:tr w14:paraId="30D93441" w14:textId="77777777" w:rsidTr="0001636D">
        <w:tblPrEx>
          <w:tblW w:w="7470" w:type="dxa"/>
          <w:jc w:val="center"/>
          <w:tblLook w:val="04A0"/>
        </w:tblPrEx>
        <w:trPr>
          <w:cantSplit/>
          <w:trHeight w:val="20"/>
          <w:tblHeader/>
          <w:jc w:val="center"/>
        </w:trPr>
        <w:tc>
          <w:tcPr>
            <w:tcW w:w="7470" w:type="dxa"/>
            <w:gridSpan w:val="3"/>
            <w:tcBorders>
              <w:bottom w:val="single" w:sz="4" w:space="0" w:color="auto"/>
            </w:tcBorders>
            <w:shd w:val="clear" w:color="auto" w:fill="auto"/>
          </w:tcPr>
          <w:p w:rsidR="005A6AF4" w:rsidRPr="00C31E76" w:rsidP="00CB1C05" w14:paraId="2FAD927B" w14:textId="77777777">
            <w:pPr>
              <w:pStyle w:val="TableTitleA"/>
              <w:rPr>
                <w:sz w:val="21"/>
                <w:szCs w:val="21"/>
              </w:rPr>
            </w:pPr>
            <w:bookmarkStart w:id="571" w:name="_Ref106184331"/>
            <w:bookmarkStart w:id="572" w:name="_Toc107219262"/>
            <w:bookmarkStart w:id="573" w:name="_Toc121142606"/>
            <w:bookmarkStart w:id="574" w:name="_Toc165379600"/>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0</w:t>
            </w:r>
            <w:r w:rsidR="00BC4B5D">
              <w:rPr>
                <w:noProof/>
              </w:rPr>
              <w:fldChar w:fldCharType="end"/>
            </w:r>
            <w:bookmarkEnd w:id="571"/>
            <w:r w:rsidRPr="00C31E76">
              <w:t xml:space="preserve">: Estimated </w:t>
            </w:r>
            <w:r w:rsidRPr="00C31E76" w:rsidR="00CB1BC9">
              <w:t xml:space="preserve">Percentage Share </w:t>
            </w:r>
            <w:r w:rsidRPr="00C31E76">
              <w:t xml:space="preserve">of </w:t>
            </w:r>
            <w:r w:rsidRPr="00C31E76" w:rsidR="00CB1BC9">
              <w:t xml:space="preserve">Solvent Ingredients </w:t>
            </w:r>
            <w:r w:rsidRPr="00C31E76">
              <w:t xml:space="preserve">for </w:t>
            </w:r>
            <w:r w:rsidRPr="00C31E76" w:rsidR="00CB1BC9">
              <w:t>Reviewed Multi-Purpose Lubricants</w:t>
            </w:r>
            <w:bookmarkEnd w:id="572"/>
            <w:bookmarkEnd w:id="573"/>
            <w:bookmarkEnd w:id="574"/>
          </w:p>
        </w:tc>
      </w:tr>
      <w:tr w14:paraId="1FE0B706" w14:textId="77777777" w:rsidTr="0001636D">
        <w:tblPrEx>
          <w:tblW w:w="7470" w:type="dxa"/>
          <w:jc w:val="center"/>
          <w:tblLook w:val="04A0"/>
        </w:tblPrEx>
        <w:trPr>
          <w:cantSplit/>
          <w:trHeight w:val="20"/>
          <w:tblHeader/>
          <w:jc w:val="center"/>
        </w:trPr>
        <w:tc>
          <w:tcPr>
            <w:tcW w:w="2245" w:type="dxa"/>
            <w:tcBorders>
              <w:top w:val="single" w:sz="4" w:space="0" w:color="auto"/>
              <w:left w:val="single" w:sz="4" w:space="0" w:color="auto"/>
              <w:bottom w:val="single" w:sz="4" w:space="0" w:color="auto"/>
              <w:right w:val="single" w:sz="4" w:space="0" w:color="auto"/>
            </w:tcBorders>
            <w:shd w:val="clear" w:color="auto" w:fill="48A9C5"/>
          </w:tcPr>
          <w:p w:rsidR="005A6AF4" w:rsidRPr="00C31E76" w:rsidP="00CB1C05" w14:paraId="17B6649A" w14:textId="77777777">
            <w:pPr>
              <w:pStyle w:val="TableSubtitle"/>
            </w:pPr>
            <w:r w:rsidRPr="00C31E76">
              <w:t>Solvent</w:t>
            </w:r>
          </w:p>
        </w:tc>
        <w:tc>
          <w:tcPr>
            <w:tcW w:w="2605" w:type="dxa"/>
            <w:tcBorders>
              <w:top w:val="single" w:sz="4" w:space="0" w:color="auto"/>
              <w:left w:val="single" w:sz="4" w:space="0" w:color="auto"/>
              <w:bottom w:val="single" w:sz="4" w:space="0" w:color="auto"/>
              <w:right w:val="single" w:sz="4" w:space="0" w:color="auto"/>
            </w:tcBorders>
            <w:shd w:val="clear" w:color="auto" w:fill="48A9C5"/>
          </w:tcPr>
          <w:p w:rsidR="005A6AF4" w:rsidRPr="00C31E76" w:rsidP="00CB1C05" w14:paraId="4B3E2A42" w14:textId="77777777">
            <w:pPr>
              <w:pStyle w:val="TableSubtitle"/>
            </w:pPr>
            <w:r w:rsidRPr="00C31E76">
              <w:t>Current market share</w:t>
            </w:r>
          </w:p>
        </w:tc>
        <w:tc>
          <w:tcPr>
            <w:tcW w:w="2620" w:type="dxa"/>
            <w:tcBorders>
              <w:top w:val="single" w:sz="4" w:space="0" w:color="auto"/>
              <w:left w:val="single" w:sz="4" w:space="0" w:color="auto"/>
              <w:bottom w:val="single" w:sz="4" w:space="0" w:color="auto"/>
              <w:right w:val="single" w:sz="4" w:space="0" w:color="auto"/>
            </w:tcBorders>
            <w:shd w:val="clear" w:color="auto" w:fill="48A9C5"/>
          </w:tcPr>
          <w:p w:rsidR="005A6AF4" w:rsidRPr="00C31E76" w:rsidP="00CB1C05" w14:paraId="2AE7F64D" w14:textId="77777777">
            <w:pPr>
              <w:pStyle w:val="TableSubtitle"/>
            </w:pPr>
            <w:r>
              <w:t>Projections for replacement products</w:t>
            </w:r>
          </w:p>
        </w:tc>
      </w:tr>
      <w:tr w14:paraId="7C54145F" w14:textId="77777777" w:rsidTr="0012598F">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5A6AF4" w:rsidRPr="00C31E76" w:rsidP="00CB1C05" w14:paraId="0ADA2CDC" w14:textId="77777777">
            <w:pPr>
              <w:pStyle w:val="LTableTextAbt"/>
            </w:pPr>
            <w:r w:rsidRPr="00C31E76">
              <w:t>Perchloroethylene</w:t>
            </w:r>
          </w:p>
        </w:tc>
        <w:tc>
          <w:tcPr>
            <w:tcW w:w="2605"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5A6AF4" w:rsidRPr="00C31E76" w:rsidP="00CB1C05" w14:paraId="6EF7B8EE" w14:textId="77777777">
            <w:pPr>
              <w:pStyle w:val="CTableTextAbt"/>
            </w:pPr>
            <w:r w:rsidRPr="00C31E76">
              <w:t>24%</w:t>
            </w:r>
          </w:p>
        </w:tc>
        <w:tc>
          <w:tcPr>
            <w:tcW w:w="262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5A6AF4" w:rsidRPr="00C31E76" w:rsidP="00CB1C05" w14:paraId="307E6777" w14:textId="77777777">
            <w:pPr>
              <w:pStyle w:val="CTableTextAbt"/>
            </w:pPr>
            <w:r w:rsidRPr="00C31E76">
              <w:t>0%</w:t>
            </w:r>
          </w:p>
        </w:tc>
      </w:tr>
      <w:tr w14:paraId="5787B921" w14:textId="77777777" w:rsidTr="0012598F">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5A6AF4" w:rsidRPr="00C31E76" w:rsidP="00CB1C05" w14:paraId="409E800A" w14:textId="77777777">
            <w:pPr>
              <w:pStyle w:val="LTableTextAbt"/>
            </w:pPr>
            <w:r w:rsidRPr="00C31E76">
              <w:t>Trichloroethylene</w:t>
            </w:r>
          </w:p>
        </w:tc>
        <w:tc>
          <w:tcPr>
            <w:tcW w:w="260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5A6AF4" w:rsidRPr="00C31E76" w:rsidP="00CB1C05" w14:paraId="1BA2DF78" w14:textId="77777777">
            <w:pPr>
              <w:pStyle w:val="CTableTextAbt"/>
            </w:pPr>
            <w:r w:rsidRPr="00C31E76">
              <w:t>11%</w:t>
            </w:r>
          </w:p>
        </w:tc>
        <w:tc>
          <w:tcPr>
            <w:tcW w:w="262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rsidR="005A6AF4" w:rsidRPr="00C31E76" w:rsidP="00CB1C05" w14:paraId="5263BE48" w14:textId="77777777">
            <w:pPr>
              <w:pStyle w:val="CTableTextAbt"/>
            </w:pPr>
            <w:r w:rsidRPr="00C31E76">
              <w:t>0%</w:t>
            </w:r>
          </w:p>
        </w:tc>
      </w:tr>
      <w:tr w14:paraId="0DC5A16C" w14:textId="77777777" w:rsidTr="0001636D">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A10BCA" w:rsidRPr="00C31E76" w:rsidP="00CB1C05" w14:paraId="0CD61330" w14:textId="77777777">
            <w:pPr>
              <w:pStyle w:val="LTableTextAbt"/>
            </w:pPr>
            <w:r w:rsidRPr="0081646E">
              <w:t>Petroleum distillates</w:t>
            </w:r>
          </w:p>
        </w:tc>
        <w:tc>
          <w:tcPr>
            <w:tcW w:w="2605" w:type="dxa"/>
            <w:tcBorders>
              <w:top w:val="single" w:sz="4" w:space="0" w:color="auto"/>
              <w:left w:val="single" w:sz="4" w:space="0" w:color="auto"/>
              <w:bottom w:val="single" w:sz="4" w:space="0" w:color="auto"/>
              <w:right w:val="single" w:sz="4" w:space="0" w:color="auto"/>
            </w:tcBorders>
            <w:noWrap/>
          </w:tcPr>
          <w:p w:rsidR="00A10BCA" w:rsidRPr="00C31E76" w:rsidP="00CB1C05" w14:paraId="0BAAD702" w14:textId="77777777">
            <w:pPr>
              <w:pStyle w:val="CTableTextAbt"/>
            </w:pPr>
            <w:r w:rsidRPr="0081646E">
              <w:t>49%</w:t>
            </w:r>
          </w:p>
        </w:tc>
        <w:tc>
          <w:tcPr>
            <w:tcW w:w="2620" w:type="dxa"/>
            <w:tcBorders>
              <w:top w:val="single" w:sz="4" w:space="0" w:color="auto"/>
              <w:left w:val="single" w:sz="4" w:space="0" w:color="auto"/>
              <w:bottom w:val="single" w:sz="4" w:space="0" w:color="auto"/>
              <w:right w:val="single" w:sz="4" w:space="0" w:color="auto"/>
            </w:tcBorders>
            <w:noWrap/>
          </w:tcPr>
          <w:p w:rsidR="00A10BCA" w:rsidRPr="00C31E76" w:rsidP="00CB1C05" w14:paraId="34070E8A" w14:textId="77777777">
            <w:pPr>
              <w:pStyle w:val="CTableTextAbt"/>
            </w:pPr>
            <w:r w:rsidRPr="0081646E">
              <w:t>75%</w:t>
            </w:r>
          </w:p>
        </w:tc>
      </w:tr>
      <w:tr w14:paraId="25C308D4" w14:textId="77777777" w:rsidTr="0001636D">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5A6AF4" w:rsidRPr="00C31E76" w:rsidP="00CB1C05" w14:paraId="71CE652D" w14:textId="77777777">
            <w:pPr>
              <w:pStyle w:val="LTableTextAbt"/>
            </w:pPr>
            <w:r w:rsidRPr="00C31E76">
              <w:t>Heptane</w:t>
            </w:r>
          </w:p>
        </w:tc>
        <w:tc>
          <w:tcPr>
            <w:tcW w:w="2605" w:type="dxa"/>
            <w:tcBorders>
              <w:top w:val="single" w:sz="4" w:space="0" w:color="auto"/>
              <w:left w:val="single" w:sz="4" w:space="0" w:color="auto"/>
              <w:bottom w:val="single" w:sz="4" w:space="0" w:color="auto"/>
              <w:right w:val="single" w:sz="4" w:space="0" w:color="auto"/>
            </w:tcBorders>
            <w:noWrap/>
          </w:tcPr>
          <w:p w:rsidR="005A6AF4" w:rsidRPr="00C31E76" w:rsidP="00CB1C05" w14:paraId="160C715A" w14:textId="77777777">
            <w:pPr>
              <w:pStyle w:val="CTableTextAbt"/>
            </w:pPr>
            <w:r w:rsidRPr="00C31E76">
              <w:t>7%</w:t>
            </w:r>
          </w:p>
        </w:tc>
        <w:tc>
          <w:tcPr>
            <w:tcW w:w="2620" w:type="dxa"/>
            <w:tcBorders>
              <w:top w:val="single" w:sz="4" w:space="0" w:color="auto"/>
              <w:left w:val="single" w:sz="4" w:space="0" w:color="auto"/>
              <w:bottom w:val="single" w:sz="4" w:space="0" w:color="auto"/>
              <w:right w:val="single" w:sz="4" w:space="0" w:color="auto"/>
            </w:tcBorders>
            <w:noWrap/>
          </w:tcPr>
          <w:p w:rsidR="005A6AF4" w:rsidRPr="00C31E76" w:rsidP="00CB1C05" w14:paraId="766542DD" w14:textId="77777777">
            <w:pPr>
              <w:pStyle w:val="CTableTextAbt"/>
            </w:pPr>
            <w:r w:rsidRPr="00C31E76">
              <w:t>10%</w:t>
            </w:r>
          </w:p>
        </w:tc>
      </w:tr>
      <w:tr w14:paraId="16DE6409" w14:textId="77777777" w:rsidTr="0001636D">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5A6AF4" w:rsidRPr="00C31E76" w:rsidP="00CB1C05" w14:paraId="46368043" w14:textId="77777777">
            <w:pPr>
              <w:pStyle w:val="LTableTextAbt"/>
            </w:pPr>
            <w:r w:rsidRPr="00C31E76">
              <w:t>Isopropyl alcohol</w:t>
            </w:r>
          </w:p>
        </w:tc>
        <w:tc>
          <w:tcPr>
            <w:tcW w:w="2605" w:type="dxa"/>
            <w:tcBorders>
              <w:top w:val="single" w:sz="4" w:space="0" w:color="auto"/>
              <w:left w:val="single" w:sz="4" w:space="0" w:color="auto"/>
              <w:bottom w:val="single" w:sz="4" w:space="0" w:color="auto"/>
              <w:right w:val="single" w:sz="4" w:space="0" w:color="auto"/>
            </w:tcBorders>
            <w:noWrap/>
          </w:tcPr>
          <w:p w:rsidR="005A6AF4" w:rsidRPr="00C31E76" w:rsidP="00CB1C05" w14:paraId="33E35C9D" w14:textId="77777777">
            <w:pPr>
              <w:pStyle w:val="CTableTextAbt"/>
            </w:pPr>
            <w:r w:rsidRPr="00C31E76">
              <w:t>5%</w:t>
            </w:r>
          </w:p>
        </w:tc>
        <w:tc>
          <w:tcPr>
            <w:tcW w:w="2620" w:type="dxa"/>
            <w:tcBorders>
              <w:top w:val="single" w:sz="4" w:space="0" w:color="auto"/>
              <w:left w:val="single" w:sz="4" w:space="0" w:color="auto"/>
              <w:bottom w:val="single" w:sz="4" w:space="0" w:color="auto"/>
              <w:right w:val="single" w:sz="4" w:space="0" w:color="auto"/>
            </w:tcBorders>
            <w:noWrap/>
          </w:tcPr>
          <w:p w:rsidR="005A6AF4" w:rsidRPr="00C31E76" w:rsidP="00CB1C05" w14:paraId="3464B772" w14:textId="77777777">
            <w:pPr>
              <w:pStyle w:val="CTableTextAbt"/>
            </w:pPr>
            <w:r w:rsidRPr="00C31E76">
              <w:t>8%</w:t>
            </w:r>
          </w:p>
        </w:tc>
      </w:tr>
      <w:tr w14:paraId="232920E2" w14:textId="77777777" w:rsidTr="0001636D">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5A6AF4" w:rsidRPr="00C31E76" w:rsidP="00CB1C05" w14:paraId="6CB07C04" w14:textId="77777777">
            <w:pPr>
              <w:pStyle w:val="LTableTextAbt"/>
            </w:pPr>
            <w:r w:rsidRPr="00C31E76">
              <w:t>Other</w:t>
            </w:r>
          </w:p>
        </w:tc>
        <w:tc>
          <w:tcPr>
            <w:tcW w:w="2605" w:type="dxa"/>
            <w:tcBorders>
              <w:top w:val="single" w:sz="4" w:space="0" w:color="auto"/>
              <w:left w:val="single" w:sz="4" w:space="0" w:color="auto"/>
              <w:bottom w:val="single" w:sz="4" w:space="0" w:color="auto"/>
              <w:right w:val="single" w:sz="4" w:space="0" w:color="auto"/>
            </w:tcBorders>
            <w:noWrap/>
          </w:tcPr>
          <w:p w:rsidR="005A6AF4" w:rsidRPr="00C31E76" w:rsidP="00CB1C05" w14:paraId="4992A1FC" w14:textId="77777777">
            <w:pPr>
              <w:pStyle w:val="CTableTextAbt"/>
            </w:pPr>
            <w:r w:rsidRPr="00C31E76">
              <w:t>4%</w:t>
            </w:r>
          </w:p>
        </w:tc>
        <w:tc>
          <w:tcPr>
            <w:tcW w:w="2620" w:type="dxa"/>
            <w:tcBorders>
              <w:top w:val="single" w:sz="4" w:space="0" w:color="auto"/>
              <w:left w:val="single" w:sz="4" w:space="0" w:color="auto"/>
              <w:bottom w:val="single" w:sz="4" w:space="0" w:color="auto"/>
              <w:right w:val="single" w:sz="4" w:space="0" w:color="auto"/>
            </w:tcBorders>
            <w:noWrap/>
          </w:tcPr>
          <w:p w:rsidR="005A6AF4" w:rsidRPr="00C31E76" w:rsidP="00CB1C05" w14:paraId="195D1631" w14:textId="77777777">
            <w:pPr>
              <w:pStyle w:val="CTableTextAbt"/>
            </w:pPr>
            <w:r w:rsidRPr="00C31E76">
              <w:t>7%</w:t>
            </w:r>
          </w:p>
        </w:tc>
      </w:tr>
      <w:tr w14:paraId="73D973E5" w14:textId="77777777" w:rsidTr="00E5555E">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5A6AF4" w:rsidRPr="00C31E76" w:rsidP="00CB1C05" w14:paraId="7BDF31B9" w14:textId="77777777">
            <w:pPr>
              <w:pStyle w:val="LTableTextAbt"/>
            </w:pPr>
            <w:r w:rsidRPr="00C31E76">
              <w:t>Total</w:t>
            </w:r>
          </w:p>
        </w:tc>
        <w:tc>
          <w:tcPr>
            <w:tcW w:w="2605" w:type="dxa"/>
            <w:tcBorders>
              <w:top w:val="single" w:sz="4" w:space="0" w:color="auto"/>
              <w:left w:val="single" w:sz="4" w:space="0" w:color="auto"/>
              <w:bottom w:val="single" w:sz="4" w:space="0" w:color="auto"/>
              <w:right w:val="single" w:sz="4" w:space="0" w:color="auto"/>
            </w:tcBorders>
            <w:noWrap/>
          </w:tcPr>
          <w:p w:rsidR="005A6AF4" w:rsidRPr="00C31E76" w:rsidP="00CB1C05" w14:paraId="3C838C2E" w14:textId="77777777">
            <w:pPr>
              <w:pStyle w:val="CTableTextAbt"/>
            </w:pPr>
            <w:r w:rsidRPr="00C31E76">
              <w:t>100%</w:t>
            </w:r>
          </w:p>
        </w:tc>
        <w:tc>
          <w:tcPr>
            <w:tcW w:w="2620" w:type="dxa"/>
            <w:tcBorders>
              <w:top w:val="single" w:sz="4" w:space="0" w:color="auto"/>
              <w:left w:val="single" w:sz="4" w:space="0" w:color="auto"/>
              <w:bottom w:val="single" w:sz="4" w:space="0" w:color="auto"/>
              <w:right w:val="single" w:sz="4" w:space="0" w:color="auto"/>
            </w:tcBorders>
            <w:noWrap/>
          </w:tcPr>
          <w:p w:rsidR="005A6AF4" w:rsidRPr="00C31E76" w:rsidP="00CB1C05" w14:paraId="1DA591DC" w14:textId="77777777">
            <w:pPr>
              <w:pStyle w:val="CTableTextAbt"/>
            </w:pPr>
            <w:r w:rsidRPr="00C31E76">
              <w:t>100%</w:t>
            </w:r>
          </w:p>
        </w:tc>
      </w:tr>
      <w:tr w14:paraId="4ACA10E8" w14:textId="77777777" w:rsidTr="00E5555E">
        <w:tblPrEx>
          <w:tblW w:w="7470" w:type="dxa"/>
          <w:jc w:val="center"/>
          <w:tblLook w:val="04A0"/>
        </w:tblPrEx>
        <w:trPr>
          <w:cantSplit/>
          <w:trHeight w:val="20"/>
          <w:jc w:val="center"/>
        </w:trPr>
        <w:tc>
          <w:tcPr>
            <w:tcW w:w="7470" w:type="dxa"/>
            <w:gridSpan w:val="3"/>
            <w:tcBorders>
              <w:top w:val="single" w:sz="4" w:space="0" w:color="auto"/>
              <w:left w:val="single" w:sz="4" w:space="0" w:color="auto"/>
              <w:bottom w:val="single" w:sz="4" w:space="0" w:color="auto"/>
              <w:right w:val="single" w:sz="4" w:space="0" w:color="auto"/>
            </w:tcBorders>
            <w:noWrap/>
          </w:tcPr>
          <w:p w:rsidR="005A6AF4" w:rsidRPr="00C31E76" w:rsidP="00CB1C05" w14:paraId="78400343" w14:textId="77777777">
            <w:pPr>
              <w:pStyle w:val="LTableTextAbt"/>
              <w:rPr>
                <w:sz w:val="21"/>
                <w:szCs w:val="21"/>
              </w:rPr>
            </w:pPr>
            <w:r w:rsidRPr="00E95801">
              <w:t xml:space="preserve">Notes: The figures shown here are based on a proxy chemical ranking procedure, which draws upon factors including concentration in the product and availability and quality of product reviews. Orange shading indicates </w:t>
            </w:r>
            <w:r w:rsidR="00843813">
              <w:t>PCE</w:t>
            </w:r>
            <w:r w:rsidRPr="00E95801">
              <w:t>. Grey shading indicates another one of the first 10 TSCA work plan chemicals.</w:t>
            </w:r>
          </w:p>
        </w:tc>
      </w:tr>
    </w:tbl>
    <w:p w:rsidR="005A6AF4" w:rsidRPr="00C31E76" w:rsidP="00CB1C05" w14:paraId="44F77FF4" w14:textId="77777777">
      <w:pPr>
        <w:rPr>
          <w:color w:val="DA291C" w:themeColor="text2"/>
        </w:rPr>
      </w:pPr>
    </w:p>
    <w:p w:rsidR="005A6AF4" w:rsidRPr="00C31E76" w:rsidP="00CB1C05" w14:paraId="65F48E27" w14:textId="77777777">
      <w:pPr>
        <w:pStyle w:val="Heading3"/>
      </w:pPr>
      <w:bookmarkStart w:id="575" w:name="_Toc111035569"/>
      <w:bookmarkStart w:id="576" w:name="_Toc114061946"/>
      <w:r w:rsidRPr="00C31E76">
        <w:t>Volatile Organic Compounds Content</w:t>
      </w:r>
      <w:bookmarkEnd w:id="575"/>
      <w:bookmarkEnd w:id="576"/>
    </w:p>
    <w:p w:rsidR="005A6AF4" w:rsidRPr="00C31E76" w:rsidP="00CB1C05" w14:paraId="71FE5830" w14:textId="77777777">
      <w:pPr>
        <w:pStyle w:val="BodyText"/>
      </w:pPr>
      <w:r w:rsidRPr="00C31E76">
        <w:t xml:space="preserve">EPA reviewed VOC information in product SDSs and summarized findings in </w:t>
      </w:r>
      <w:r w:rsidRPr="00C31E76">
        <w:fldChar w:fldCharType="begin" w:fldLock="1"/>
      </w:r>
      <w:r w:rsidRPr="00C31E76">
        <w:instrText xml:space="preserve"> REF _Ref106184354 \h  \* MERGEFORMAT </w:instrText>
      </w:r>
      <w:r w:rsidRPr="00C31E76">
        <w:fldChar w:fldCharType="separate"/>
      </w:r>
      <w:r w:rsidRPr="00C31E76" w:rsidR="0092222B">
        <w:t xml:space="preserve">Table </w:t>
      </w:r>
      <w:r w:rsidR="0092222B">
        <w:rPr>
          <w:noProof/>
        </w:rPr>
        <w:t>5</w:t>
      </w:r>
      <w:r w:rsidR="0092222B">
        <w:rPr>
          <w:noProof/>
        </w:rPr>
        <w:noBreakHyphen/>
        <w:t>61</w:t>
      </w:r>
      <w:r w:rsidRPr="00C31E76">
        <w:fldChar w:fldCharType="end"/>
      </w:r>
      <w:r w:rsidRPr="00C31E76">
        <w:t>. EPA identified VOC limits for several lubricant types in a number of states, including multipurpose (25</w:t>
      </w:r>
      <w:r w:rsidR="00CB1BC9">
        <w:t>–</w:t>
      </w:r>
      <w:r w:rsidRPr="00C31E76">
        <w:t>50</w:t>
      </w:r>
      <w:r w:rsidR="008D7879">
        <w:t> percent</w:t>
      </w:r>
      <w:r w:rsidRPr="00C31E76">
        <w:t>) and silicone multipurpose lubricants (60</w:t>
      </w:r>
      <w:r w:rsidR="008D7879">
        <w:t> percent</w:t>
      </w:r>
      <w:r w:rsidRPr="00C31E76">
        <w:t xml:space="preserve">) excluding dry lubricants (such </w:t>
      </w:r>
      <w:r w:rsidR="0005094C">
        <w:t>’</w:t>
      </w:r>
      <w:r w:rsidRPr="00C31E76">
        <w:t>s CRC's Dry Graphite Lube), and penetrants (25</w:t>
      </w:r>
      <w:r w:rsidR="00CB1BC9">
        <w:t>–</w:t>
      </w:r>
      <w:r w:rsidRPr="00C31E76">
        <w:t>50</w:t>
      </w:r>
      <w:r w:rsidR="008D7879">
        <w:t> percent</w:t>
      </w:r>
      <w:r w:rsidRPr="00C31E76">
        <w:t xml:space="preserve">). The two products containing </w:t>
      </w:r>
      <w:r w:rsidR="00843813">
        <w:t>PCE</w:t>
      </w:r>
      <w:r w:rsidRPr="00C31E76">
        <w:t xml:space="preserve"> and trichloroethylene products did not have VOC data in their SDSs. Only two of the alternative products had VOC content information. Dry Graphite Lube and Silicone Lubricant had high VOC content at 97.9</w:t>
      </w:r>
      <w:r w:rsidR="008D7879">
        <w:t> percent</w:t>
      </w:r>
      <w:r w:rsidR="004E66B6">
        <w:t>,</w:t>
      </w:r>
      <w:r w:rsidRPr="00C31E76">
        <w:t xml:space="preserve"> and WD-40 Multi-Use Product Aerosol had lower VOC content </w:t>
      </w:r>
      <w:r w:rsidR="004E66B6">
        <w:t>(</w:t>
      </w:r>
      <w:r w:rsidRPr="00C31E76">
        <w:t>around 24</w:t>
      </w:r>
      <w:r w:rsidR="008D7879">
        <w:t> percent</w:t>
      </w:r>
      <w:r w:rsidR="004E66B6">
        <w:t>)</w:t>
      </w:r>
      <w:r w:rsidRPr="00C31E76">
        <w:t>. VOC content</w:t>
      </w:r>
      <w:r>
        <w:t xml:space="preserve"> </w:t>
      </w:r>
      <w:r w:rsidR="004E66B6">
        <w:t xml:space="preserve">for </w:t>
      </w:r>
      <w:r w:rsidRPr="00C31E76">
        <w:t xml:space="preserve">products containing </w:t>
      </w:r>
      <w:r w:rsidR="00843813">
        <w:t>PCE</w:t>
      </w:r>
      <w:r w:rsidRPr="00C31E76">
        <w:t xml:space="preserve"> and trichloroethylene </w:t>
      </w:r>
      <w:r w:rsidR="004E66B6">
        <w:t xml:space="preserve">could not be compared </w:t>
      </w:r>
      <w:r w:rsidRPr="00C31E76">
        <w:t xml:space="preserve">with </w:t>
      </w:r>
      <w:r w:rsidR="004E66B6">
        <w:t xml:space="preserve">that of </w:t>
      </w:r>
      <w:r w:rsidRPr="00C31E76">
        <w:t xml:space="preserve">alternative products due to lack of VOC data for alternatives. At least one lubricant product (WD-40 Multi-Use Product Aerosol) </w:t>
      </w:r>
      <w:r w:rsidR="00843813">
        <w:t>PCE</w:t>
      </w:r>
      <w:r w:rsidRPr="00C31E76">
        <w:t xml:space="preserve"> or trichloroethylene meets VOC requirements, but more research is needed to fully determine if low VOC alternatives are available.</w:t>
      </w:r>
    </w:p>
    <w:p w:rsidR="005A6AF4" w:rsidRPr="00C31E76" w:rsidP="00CB1C05" w14:paraId="458A2A77" w14:textId="77777777"/>
    <w:tbl>
      <w:tblPr>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40"/>
        <w:gridCol w:w="4320"/>
        <w:gridCol w:w="2160"/>
      </w:tblGrid>
      <w:tr w14:paraId="72759F2D" w14:textId="77777777" w:rsidTr="0001636D">
        <w:tblPrEx>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7920" w:type="dxa"/>
            <w:gridSpan w:val="3"/>
            <w:tcBorders>
              <w:top w:val="nil"/>
              <w:left w:val="nil"/>
              <w:bottom w:val="single" w:sz="4" w:space="0" w:color="auto"/>
              <w:right w:val="nil"/>
            </w:tcBorders>
            <w:shd w:val="clear" w:color="auto" w:fill="auto"/>
          </w:tcPr>
          <w:p w:rsidR="005A6AF4" w:rsidRPr="00C31E76" w:rsidP="00CB1C05" w14:paraId="608BE8FA" w14:textId="77777777">
            <w:pPr>
              <w:pStyle w:val="TableTitleA"/>
              <w:rPr>
                <w:sz w:val="21"/>
                <w:szCs w:val="21"/>
              </w:rPr>
            </w:pPr>
            <w:bookmarkStart w:id="577" w:name="_Ref106184354"/>
            <w:bookmarkStart w:id="578" w:name="_Toc107219263"/>
            <w:bookmarkStart w:id="579" w:name="_Toc121142607"/>
            <w:bookmarkStart w:id="580" w:name="_Toc165379601"/>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1</w:t>
            </w:r>
            <w:r w:rsidR="00BC4B5D">
              <w:rPr>
                <w:noProof/>
              </w:rPr>
              <w:fldChar w:fldCharType="end"/>
            </w:r>
            <w:bookmarkEnd w:id="577"/>
            <w:r w:rsidRPr="00C31E76">
              <w:t xml:space="preserve">: VOC </w:t>
            </w:r>
            <w:r w:rsidRPr="00C31E76" w:rsidR="004E66B6">
              <w:t xml:space="preserve">Content </w:t>
            </w:r>
            <w:r w:rsidRPr="00C31E76">
              <w:t xml:space="preserve">for </w:t>
            </w:r>
            <w:r w:rsidRPr="00C31E76" w:rsidR="004E66B6">
              <w:t xml:space="preserve">Multi-Purpose Lubricants Based </w:t>
            </w:r>
            <w:r w:rsidRPr="00C31E76">
              <w:t xml:space="preserve">on </w:t>
            </w:r>
            <w:r w:rsidRPr="00C31E76" w:rsidR="004E66B6">
              <w:t xml:space="preserve">Information </w:t>
            </w:r>
            <w:r w:rsidRPr="00C31E76">
              <w:t xml:space="preserve">in SDSs or </w:t>
            </w:r>
            <w:r w:rsidRPr="00C31E76" w:rsidR="004E66B6">
              <w:t>Technical Data Sheets</w:t>
            </w:r>
            <w:bookmarkEnd w:id="578"/>
            <w:bookmarkEnd w:id="579"/>
            <w:bookmarkEnd w:id="580"/>
          </w:p>
        </w:tc>
      </w:tr>
      <w:tr w14:paraId="7A417286" w14:textId="77777777" w:rsidTr="0001636D">
        <w:tblPrEx>
          <w:tblW w:w="7920" w:type="dxa"/>
          <w:jc w:val="center"/>
          <w:tblLayout w:type="fixed"/>
          <w:tblLook w:val="04A0"/>
        </w:tblPrEx>
        <w:trPr>
          <w:cantSplit/>
          <w:trHeight w:val="20"/>
          <w:tblHeader/>
          <w:jc w:val="center"/>
        </w:trPr>
        <w:tc>
          <w:tcPr>
            <w:tcW w:w="1440" w:type="dxa"/>
            <w:tcBorders>
              <w:top w:val="single" w:sz="4" w:space="0" w:color="auto"/>
            </w:tcBorders>
            <w:shd w:val="clear" w:color="auto" w:fill="48A9C5"/>
          </w:tcPr>
          <w:p w:rsidR="005A6AF4" w:rsidRPr="00C31E76" w:rsidP="00CB1C05" w14:paraId="256871D1" w14:textId="77777777">
            <w:pPr>
              <w:pStyle w:val="TableSubtitle"/>
            </w:pPr>
            <w:r w:rsidRPr="00C31E76">
              <w:t>Supplier</w:t>
            </w:r>
          </w:p>
        </w:tc>
        <w:tc>
          <w:tcPr>
            <w:tcW w:w="4320" w:type="dxa"/>
            <w:tcBorders>
              <w:top w:val="single" w:sz="4" w:space="0" w:color="auto"/>
            </w:tcBorders>
            <w:shd w:val="clear" w:color="auto" w:fill="48A9C5"/>
          </w:tcPr>
          <w:p w:rsidR="005A6AF4" w:rsidRPr="00C31E76" w:rsidP="00CB1C05" w14:paraId="32E32B21" w14:textId="77777777">
            <w:pPr>
              <w:pStyle w:val="TableSubtitle"/>
            </w:pPr>
            <w:r w:rsidRPr="00C31E76">
              <w:t>Product</w:t>
            </w:r>
          </w:p>
        </w:tc>
        <w:tc>
          <w:tcPr>
            <w:tcW w:w="2160" w:type="dxa"/>
            <w:tcBorders>
              <w:top w:val="single" w:sz="4" w:space="0" w:color="auto"/>
            </w:tcBorders>
            <w:shd w:val="clear" w:color="auto" w:fill="48A9C5"/>
          </w:tcPr>
          <w:p w:rsidR="005A6AF4" w:rsidRPr="00C31E76" w:rsidP="00CB1C05" w14:paraId="4FFA6069" w14:textId="77777777">
            <w:pPr>
              <w:pStyle w:val="TableSubtitle"/>
            </w:pPr>
            <w:r w:rsidRPr="00C31E76">
              <w:t xml:space="preserve">VOC </w:t>
            </w:r>
          </w:p>
          <w:p w:rsidR="005A6AF4" w:rsidRPr="00C31E76" w:rsidP="00CB1C05" w14:paraId="53518AAA" w14:textId="77777777">
            <w:pPr>
              <w:pStyle w:val="TableSubtitle"/>
            </w:pPr>
            <w:r w:rsidRPr="00C31E76">
              <w:t>(% weight, g/L)</w:t>
            </w:r>
          </w:p>
        </w:tc>
      </w:tr>
      <w:tr w14:paraId="7C39CB5E" w14:textId="77777777" w:rsidTr="0001636D">
        <w:tblPrEx>
          <w:tblW w:w="7920" w:type="dxa"/>
          <w:jc w:val="center"/>
          <w:tblLayout w:type="fixed"/>
          <w:tblLook w:val="04A0"/>
        </w:tblPrEx>
        <w:trPr>
          <w:cantSplit/>
          <w:trHeight w:val="20"/>
          <w:jc w:val="center"/>
        </w:trPr>
        <w:tc>
          <w:tcPr>
            <w:tcW w:w="1440" w:type="dxa"/>
            <w:shd w:val="clear" w:color="auto" w:fill="F1AD7A" w:themeFill="accent2" w:themeFillTint="99"/>
            <w:noWrap/>
          </w:tcPr>
          <w:p w:rsidR="0012598F" w:rsidRPr="00C31E76" w:rsidP="00CB1C05" w14:paraId="3BD3658F" w14:textId="77777777">
            <w:pPr>
              <w:pStyle w:val="LTableTextAbt"/>
            </w:pPr>
            <w:r w:rsidRPr="005C5145">
              <w:t>Sprayway</w:t>
            </w:r>
          </w:p>
        </w:tc>
        <w:tc>
          <w:tcPr>
            <w:tcW w:w="4320" w:type="dxa"/>
            <w:shd w:val="clear" w:color="auto" w:fill="F1AD7A" w:themeFill="accent2" w:themeFillTint="99"/>
            <w:noWrap/>
          </w:tcPr>
          <w:p w:rsidR="0012598F" w:rsidRPr="00C31E76" w:rsidP="00CB1C05" w14:paraId="37EBE190" w14:textId="77777777">
            <w:pPr>
              <w:pStyle w:val="LTableTextAbt"/>
            </w:pPr>
            <w:r w:rsidRPr="005C5145">
              <w:t>L2 Moisture Displacer Deep Penetrant</w:t>
            </w:r>
          </w:p>
        </w:tc>
        <w:tc>
          <w:tcPr>
            <w:tcW w:w="2160" w:type="dxa"/>
            <w:shd w:val="clear" w:color="auto" w:fill="F1AD7A" w:themeFill="accent2" w:themeFillTint="99"/>
            <w:noWrap/>
          </w:tcPr>
          <w:p w:rsidR="0012598F" w:rsidRPr="00C31E76" w:rsidP="00CB1C05" w14:paraId="6F391725" w14:textId="77777777">
            <w:pPr>
              <w:pStyle w:val="LTableTextAbt"/>
            </w:pPr>
            <w:r w:rsidRPr="005C5145">
              <w:t>No information in SDS</w:t>
            </w:r>
          </w:p>
        </w:tc>
      </w:tr>
      <w:tr w14:paraId="7B667E2E" w14:textId="77777777" w:rsidTr="0012598F">
        <w:tblPrEx>
          <w:tblW w:w="7920" w:type="dxa"/>
          <w:jc w:val="center"/>
          <w:tblLayout w:type="fixed"/>
          <w:tblLook w:val="04A0"/>
        </w:tblPrEx>
        <w:trPr>
          <w:cantSplit/>
          <w:trHeight w:val="20"/>
          <w:jc w:val="center"/>
        </w:trPr>
        <w:tc>
          <w:tcPr>
            <w:tcW w:w="1440" w:type="dxa"/>
            <w:shd w:val="clear" w:color="auto" w:fill="BFBFBF" w:themeFill="background1" w:themeFillShade="BF"/>
            <w:noWrap/>
          </w:tcPr>
          <w:p w:rsidR="005A6AF4" w:rsidRPr="00C31E76" w:rsidP="00CB1C05" w14:paraId="503BC8C3" w14:textId="77777777">
            <w:pPr>
              <w:pStyle w:val="LTableTextAbt"/>
            </w:pPr>
            <w:r w:rsidRPr="00C31E76">
              <w:t>Zep</w:t>
            </w:r>
          </w:p>
        </w:tc>
        <w:tc>
          <w:tcPr>
            <w:tcW w:w="4320" w:type="dxa"/>
            <w:shd w:val="clear" w:color="auto" w:fill="BFBFBF" w:themeFill="background1" w:themeFillShade="BF"/>
            <w:noWrap/>
          </w:tcPr>
          <w:p w:rsidR="005A6AF4" w:rsidRPr="00C31E76" w:rsidP="00CB1C05" w14:paraId="2091C52C" w14:textId="77777777">
            <w:pPr>
              <w:pStyle w:val="LTableTextAbt"/>
            </w:pPr>
            <w:r w:rsidRPr="00C31E76">
              <w:t>Zep 45</w:t>
            </w:r>
          </w:p>
        </w:tc>
        <w:tc>
          <w:tcPr>
            <w:tcW w:w="2160" w:type="dxa"/>
            <w:shd w:val="clear" w:color="auto" w:fill="BFBFBF" w:themeFill="background1" w:themeFillShade="BF"/>
            <w:noWrap/>
          </w:tcPr>
          <w:p w:rsidR="005A6AF4" w:rsidRPr="00C31E76" w:rsidP="00CB1C05" w14:paraId="1345E4C8" w14:textId="77777777">
            <w:pPr>
              <w:pStyle w:val="LTableTextAbt"/>
            </w:pPr>
            <w:r w:rsidRPr="00C31E76">
              <w:t>No information in SDS</w:t>
            </w:r>
          </w:p>
        </w:tc>
      </w:tr>
      <w:tr w14:paraId="357AB903" w14:textId="77777777" w:rsidTr="0001636D">
        <w:tblPrEx>
          <w:tblW w:w="7920" w:type="dxa"/>
          <w:jc w:val="center"/>
          <w:tblLayout w:type="fixed"/>
          <w:tblLook w:val="04A0"/>
        </w:tblPrEx>
        <w:trPr>
          <w:cantSplit/>
          <w:trHeight w:val="20"/>
          <w:jc w:val="center"/>
        </w:trPr>
        <w:tc>
          <w:tcPr>
            <w:tcW w:w="1440" w:type="dxa"/>
            <w:noWrap/>
          </w:tcPr>
          <w:p w:rsidR="005A6AF4" w:rsidRPr="00C31E76" w:rsidP="00CB1C05" w14:paraId="2603AD63" w14:textId="77777777">
            <w:pPr>
              <w:pStyle w:val="LTableTextAbt"/>
            </w:pPr>
            <w:r w:rsidRPr="00C31E76">
              <w:t>CRC</w:t>
            </w:r>
          </w:p>
        </w:tc>
        <w:tc>
          <w:tcPr>
            <w:tcW w:w="4320" w:type="dxa"/>
            <w:noWrap/>
          </w:tcPr>
          <w:p w:rsidR="005A6AF4" w:rsidRPr="00C31E76" w:rsidP="00CB1C05" w14:paraId="761F8069" w14:textId="77777777">
            <w:pPr>
              <w:pStyle w:val="LTableTextAbt"/>
            </w:pPr>
            <w:r w:rsidRPr="00C31E76">
              <w:t>Dry Graphite Lube</w:t>
            </w:r>
          </w:p>
        </w:tc>
        <w:tc>
          <w:tcPr>
            <w:tcW w:w="2160" w:type="dxa"/>
            <w:noWrap/>
          </w:tcPr>
          <w:p w:rsidR="005A6AF4" w:rsidRPr="00C31E76" w:rsidP="00CB1C05" w14:paraId="318E26FE" w14:textId="77777777">
            <w:pPr>
              <w:pStyle w:val="LTableTextAbt"/>
            </w:pPr>
            <w:r w:rsidRPr="00C31E76">
              <w:t>97.9%</w:t>
            </w:r>
          </w:p>
        </w:tc>
      </w:tr>
      <w:tr w14:paraId="434261CD" w14:textId="77777777" w:rsidTr="0001636D">
        <w:tblPrEx>
          <w:tblW w:w="7920" w:type="dxa"/>
          <w:jc w:val="center"/>
          <w:tblLayout w:type="fixed"/>
          <w:tblLook w:val="04A0"/>
        </w:tblPrEx>
        <w:trPr>
          <w:cantSplit/>
          <w:trHeight w:val="20"/>
          <w:jc w:val="center"/>
        </w:trPr>
        <w:tc>
          <w:tcPr>
            <w:tcW w:w="1440" w:type="dxa"/>
            <w:noWrap/>
          </w:tcPr>
          <w:p w:rsidR="005A6AF4" w:rsidRPr="00C31E76" w:rsidP="00CB1C05" w14:paraId="401880A8" w14:textId="77777777">
            <w:pPr>
              <w:pStyle w:val="LTableTextAbt"/>
            </w:pPr>
            <w:r w:rsidRPr="00C31E76">
              <w:t>WD-40</w:t>
            </w:r>
          </w:p>
        </w:tc>
        <w:tc>
          <w:tcPr>
            <w:tcW w:w="4320" w:type="dxa"/>
            <w:noWrap/>
          </w:tcPr>
          <w:p w:rsidR="005A6AF4" w:rsidRPr="00C31E76" w:rsidP="00CB1C05" w14:paraId="070C7B56" w14:textId="77777777">
            <w:pPr>
              <w:pStyle w:val="LTableTextAbt"/>
            </w:pPr>
            <w:r w:rsidRPr="00C31E76">
              <w:t>WD-40 Multi-Use Product Aerosol</w:t>
            </w:r>
          </w:p>
        </w:tc>
        <w:tc>
          <w:tcPr>
            <w:tcW w:w="2160" w:type="dxa"/>
            <w:noWrap/>
          </w:tcPr>
          <w:p w:rsidR="005A6AF4" w:rsidRPr="00C31E76" w:rsidP="00CB1C05" w14:paraId="04E43E9B" w14:textId="77777777">
            <w:pPr>
              <w:pStyle w:val="LTableTextAbt"/>
            </w:pPr>
            <w:r w:rsidRPr="00C31E76">
              <w:t>24</w:t>
            </w:r>
            <w:r w:rsidR="0005094C">
              <w:t>’</w:t>
            </w:r>
            <w:r w:rsidRPr="00C31E76">
              <w:t>1%</w:t>
            </w:r>
          </w:p>
        </w:tc>
      </w:tr>
      <w:tr w14:paraId="4500CC3D" w14:textId="77777777" w:rsidTr="0001636D">
        <w:tblPrEx>
          <w:tblW w:w="7920" w:type="dxa"/>
          <w:jc w:val="center"/>
          <w:tblLayout w:type="fixed"/>
          <w:tblLook w:val="04A0"/>
        </w:tblPrEx>
        <w:trPr>
          <w:cantSplit/>
          <w:trHeight w:val="20"/>
          <w:jc w:val="center"/>
        </w:trPr>
        <w:tc>
          <w:tcPr>
            <w:tcW w:w="1440" w:type="dxa"/>
            <w:noWrap/>
          </w:tcPr>
          <w:p w:rsidR="005A6AF4" w:rsidRPr="00C31E76" w:rsidP="00CB1C05" w14:paraId="64AED6BA" w14:textId="77777777">
            <w:pPr>
              <w:pStyle w:val="LTableTextAbt"/>
            </w:pPr>
            <w:r w:rsidRPr="00C31E76">
              <w:t>B'laster</w:t>
            </w:r>
          </w:p>
        </w:tc>
        <w:tc>
          <w:tcPr>
            <w:tcW w:w="4320" w:type="dxa"/>
            <w:noWrap/>
          </w:tcPr>
          <w:p w:rsidR="005A6AF4" w:rsidRPr="00C31E76" w:rsidP="00CB1C05" w14:paraId="227094EF" w14:textId="77777777">
            <w:pPr>
              <w:pStyle w:val="LTableTextAbt"/>
            </w:pPr>
            <w:r w:rsidRPr="00C31E76">
              <w:t>Silicone Lubricant</w:t>
            </w:r>
          </w:p>
        </w:tc>
        <w:tc>
          <w:tcPr>
            <w:tcW w:w="2160" w:type="dxa"/>
            <w:noWrap/>
          </w:tcPr>
          <w:p w:rsidR="005A6AF4" w:rsidRPr="00C31E76" w:rsidP="00CB1C05" w14:paraId="540E55DC" w14:textId="77777777">
            <w:pPr>
              <w:pStyle w:val="LTableTextAbt"/>
            </w:pPr>
            <w:r w:rsidRPr="00C31E76">
              <w:t>No information in SDS</w:t>
            </w:r>
          </w:p>
        </w:tc>
      </w:tr>
      <w:tr w14:paraId="0D50BE5C" w14:textId="77777777" w:rsidTr="0001636D">
        <w:tblPrEx>
          <w:tblW w:w="7920" w:type="dxa"/>
          <w:jc w:val="center"/>
          <w:tblLayout w:type="fixed"/>
          <w:tblLook w:val="04A0"/>
        </w:tblPrEx>
        <w:trPr>
          <w:cantSplit/>
          <w:trHeight w:val="20"/>
          <w:jc w:val="center"/>
        </w:trPr>
        <w:tc>
          <w:tcPr>
            <w:tcW w:w="1440" w:type="dxa"/>
            <w:noWrap/>
          </w:tcPr>
          <w:p w:rsidR="005A6AF4" w:rsidRPr="00C31E76" w:rsidP="00CB1C05" w14:paraId="4AA8088A" w14:textId="77777777">
            <w:pPr>
              <w:pStyle w:val="LTableTextAbt"/>
            </w:pPr>
            <w:r w:rsidRPr="00C31E76">
              <w:t>Super Lube</w:t>
            </w:r>
          </w:p>
        </w:tc>
        <w:tc>
          <w:tcPr>
            <w:tcW w:w="4320" w:type="dxa"/>
            <w:noWrap/>
          </w:tcPr>
          <w:p w:rsidR="005A6AF4" w:rsidRPr="00C31E76" w:rsidP="00CB1C05" w14:paraId="2B5C81CE" w14:textId="77777777">
            <w:pPr>
              <w:pStyle w:val="LTableTextAbt"/>
            </w:pPr>
            <w:r w:rsidRPr="00C31E76">
              <w:t>Super Lube Multi-Purpose Synthetic Lubricant</w:t>
            </w:r>
          </w:p>
        </w:tc>
        <w:tc>
          <w:tcPr>
            <w:tcW w:w="2160" w:type="dxa"/>
            <w:noWrap/>
          </w:tcPr>
          <w:p w:rsidR="005A6AF4" w:rsidRPr="00C31E76" w:rsidP="00CB1C05" w14:paraId="16EC965A" w14:textId="77777777">
            <w:pPr>
              <w:pStyle w:val="LTableTextAbt"/>
            </w:pPr>
            <w:r w:rsidRPr="00C31E76">
              <w:t>No information in SDS</w:t>
            </w:r>
          </w:p>
        </w:tc>
      </w:tr>
      <w:tr w14:paraId="350121CE" w14:textId="77777777" w:rsidTr="0001636D">
        <w:tblPrEx>
          <w:tblW w:w="7920" w:type="dxa"/>
          <w:jc w:val="center"/>
          <w:tblLayout w:type="fixed"/>
          <w:tblLook w:val="04A0"/>
        </w:tblPrEx>
        <w:trPr>
          <w:cantSplit/>
          <w:trHeight w:val="20"/>
          <w:jc w:val="center"/>
        </w:trPr>
        <w:tc>
          <w:tcPr>
            <w:tcW w:w="7920" w:type="dxa"/>
            <w:gridSpan w:val="3"/>
            <w:noWrap/>
          </w:tcPr>
          <w:p w:rsidR="005A6AF4" w:rsidRPr="00C31E76" w:rsidP="00CB1C05" w14:paraId="6DA383B8" w14:textId="77777777">
            <w:pPr>
              <w:pStyle w:val="LTableTextAbt"/>
            </w:pPr>
            <w:r w:rsidRPr="00E95801">
              <w:t xml:space="preserve">Note: Orange shaded rows indicate products that contain </w:t>
            </w:r>
            <w:r w:rsidR="00843813">
              <w:t>PCE</w:t>
            </w:r>
            <w:r w:rsidRPr="00E95801">
              <w:t>. Grey shaded rows indicate products that contain another one of the first 10 TSCA work plan chemicals.</w:t>
            </w:r>
          </w:p>
        </w:tc>
      </w:tr>
    </w:tbl>
    <w:p w:rsidR="005A6AF4" w:rsidRPr="00C31E76" w:rsidP="00CB1C05" w14:paraId="077AAE56" w14:textId="77777777">
      <w:pPr>
        <w:rPr>
          <w:rFonts w:eastAsiaTheme="minorHAnsi"/>
        </w:rPr>
      </w:pPr>
    </w:p>
    <w:p w:rsidR="005A6AF4" w:rsidRPr="00C31E76" w:rsidP="00CB1C05" w14:paraId="087ECC32" w14:textId="77777777">
      <w:pPr>
        <w:pStyle w:val="Heading3"/>
      </w:pPr>
      <w:bookmarkStart w:id="581" w:name="_Toc111035570"/>
      <w:bookmarkStart w:id="582" w:name="_Toc114061947"/>
      <w:r w:rsidRPr="00C31E76">
        <w:t>Fire Safety</w:t>
      </w:r>
      <w:bookmarkEnd w:id="581"/>
      <w:bookmarkEnd w:id="582"/>
    </w:p>
    <w:p w:rsidR="005A6AF4" w:rsidRPr="00C31E76" w:rsidP="00CB1C05" w14:paraId="036C616D" w14:textId="77777777">
      <w:pPr>
        <w:pStyle w:val="BodyText"/>
      </w:pPr>
      <w:r w:rsidRPr="00C31E76">
        <w:t>Flash points and flammability ratings in product SDSs were reviewed</w:t>
      </w:r>
      <w:r w:rsidR="00234DF5">
        <w:t>,</w:t>
      </w:r>
      <w:r w:rsidRPr="00C31E76">
        <w:t xml:space="preserve"> and summarized findings are in </w:t>
      </w:r>
      <w:r w:rsidRPr="00C31E76">
        <w:fldChar w:fldCharType="begin" w:fldLock="1"/>
      </w:r>
      <w:r w:rsidRPr="00C31E76">
        <w:instrText xml:space="preserve"> REF _Ref106184365 \h  \* MERGEFORMAT </w:instrText>
      </w:r>
      <w:r w:rsidRPr="00C31E76">
        <w:fldChar w:fldCharType="separate"/>
      </w:r>
      <w:r w:rsidRPr="00C31E76" w:rsidR="0092222B">
        <w:t xml:space="preserve">Table </w:t>
      </w:r>
      <w:r w:rsidR="0092222B">
        <w:rPr>
          <w:noProof/>
        </w:rPr>
        <w:t>5</w:t>
      </w:r>
      <w:r w:rsidR="0092222B">
        <w:rPr>
          <w:noProof/>
        </w:rPr>
        <w:noBreakHyphen/>
        <w:t>62</w:t>
      </w:r>
      <w:r w:rsidRPr="00C31E76">
        <w:fldChar w:fldCharType="end"/>
      </w:r>
      <w:r w:rsidRPr="00C31E76">
        <w:t>. The six products reviewed had mixed flammability ratings. The two products containing perchloro</w:t>
      </w:r>
      <w:r w:rsidR="003B7F2E">
        <w:t>e</w:t>
      </w:r>
      <w:r w:rsidRPr="00C31E76">
        <w:t>th</w:t>
      </w:r>
      <w:r w:rsidR="003B7F2E">
        <w:t>yl</w:t>
      </w:r>
      <w:r w:rsidRPr="00C31E76">
        <w:t>ene and trichloroethylene, L2 Moisture Displacer Deep Penetrant and Zep 45</w:t>
      </w:r>
      <w:r w:rsidR="004C00CC">
        <w:t>,</w:t>
      </w:r>
      <w:r w:rsidRPr="00C31E76">
        <w:t xml:space="preserve"> had ratings of combustible and non-flammable</w:t>
      </w:r>
      <w:r w:rsidR="004C00CC">
        <w:t>,</w:t>
      </w:r>
      <w:r w:rsidRPr="00C31E76">
        <w:t xml:space="preserve"> respectively. Two of the alternative products are aerosols and were rated extremely flammable (Dry Graphite Lube and Super Lube Multi-Purpose Synthetic Lubricant)</w:t>
      </w:r>
      <w:r w:rsidR="004C00CC">
        <w:t>;</w:t>
      </w:r>
      <w:r w:rsidRPr="00C31E76">
        <w:t xml:space="preserve"> two were rated combustible. It is unclear how restriction of trichloroethylene in this product category will affect fire safety, which depends, in part, on whether products utilize aerosol delivery. The review shows one non-flammable option and one combustible option that would be eliminated, leaving behind combustible and extremely flammable options. The review was limited and may not have captured the alternative products with the lowest flammability ratings available. </w:t>
      </w:r>
    </w:p>
    <w:p w:rsidR="005A6AF4" w:rsidRPr="00C31E76" w:rsidP="00CB1C05" w14:paraId="6FE23C1B" w14:textId="77777777"/>
    <w:tbl>
      <w:tblPr>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96"/>
        <w:gridCol w:w="3600"/>
        <w:gridCol w:w="2160"/>
        <w:gridCol w:w="2880"/>
      </w:tblGrid>
      <w:tr w14:paraId="18D19569" w14:textId="77777777" w:rsidTr="0001636D">
        <w:tblPrEx>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36" w:type="dxa"/>
            <w:gridSpan w:val="4"/>
            <w:tcBorders>
              <w:top w:val="nil"/>
              <w:left w:val="nil"/>
              <w:bottom w:val="single" w:sz="4" w:space="0" w:color="auto"/>
              <w:right w:val="nil"/>
            </w:tcBorders>
            <w:shd w:val="clear" w:color="auto" w:fill="auto"/>
          </w:tcPr>
          <w:p w:rsidR="005A6AF4" w:rsidRPr="00C31E76" w:rsidP="00CB1C05" w14:paraId="5528C9C6" w14:textId="77777777">
            <w:pPr>
              <w:pStyle w:val="TableTitleA"/>
              <w:rPr>
                <w:sz w:val="21"/>
                <w:szCs w:val="21"/>
              </w:rPr>
            </w:pPr>
            <w:bookmarkStart w:id="583" w:name="_Ref106184365"/>
            <w:bookmarkStart w:id="584" w:name="_Toc107219264"/>
            <w:bookmarkStart w:id="585" w:name="_Toc121142608"/>
            <w:bookmarkStart w:id="586" w:name="_Toc165379602"/>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2</w:t>
            </w:r>
            <w:r w:rsidR="00BC4B5D">
              <w:rPr>
                <w:noProof/>
              </w:rPr>
              <w:fldChar w:fldCharType="end"/>
            </w:r>
            <w:bookmarkEnd w:id="583"/>
            <w:r w:rsidRPr="00C31E76">
              <w:t xml:space="preserve">: Flash </w:t>
            </w:r>
            <w:r w:rsidRPr="00C31E76" w:rsidR="004C00CC">
              <w:t xml:space="preserve">Point </w:t>
            </w:r>
            <w:r w:rsidRPr="00C31E76">
              <w:t xml:space="preserve">and </w:t>
            </w:r>
            <w:r w:rsidRPr="00C31E76" w:rsidR="004C00CC">
              <w:t xml:space="preserve">Flammability Ratings </w:t>
            </w:r>
            <w:r w:rsidRPr="00C31E76">
              <w:t xml:space="preserve">for </w:t>
            </w:r>
            <w:r w:rsidRPr="00C31E76" w:rsidR="004C00CC">
              <w:t xml:space="preserve">Multi-Purpose Lubricants Based </w:t>
            </w:r>
            <w:r w:rsidRPr="00C31E76">
              <w:t xml:space="preserve">on </w:t>
            </w:r>
            <w:r w:rsidRPr="00C31E76" w:rsidR="004C00CC">
              <w:t xml:space="preserve">Information </w:t>
            </w:r>
            <w:r w:rsidRPr="00C31E76">
              <w:t>in SDSs</w:t>
            </w:r>
            <w:bookmarkEnd w:id="584"/>
            <w:bookmarkEnd w:id="585"/>
            <w:bookmarkEnd w:id="586"/>
          </w:p>
        </w:tc>
      </w:tr>
      <w:tr w14:paraId="38E1362C" w14:textId="77777777" w:rsidTr="0001636D">
        <w:tblPrEx>
          <w:tblW w:w="9936" w:type="dxa"/>
          <w:jc w:val="center"/>
          <w:tblLayout w:type="fixed"/>
          <w:tblLook w:val="04A0"/>
        </w:tblPrEx>
        <w:trPr>
          <w:cantSplit/>
          <w:trHeight w:val="20"/>
          <w:tblHeader/>
          <w:jc w:val="center"/>
        </w:trPr>
        <w:tc>
          <w:tcPr>
            <w:tcW w:w="1296" w:type="dxa"/>
            <w:tcBorders>
              <w:top w:val="single" w:sz="4" w:space="0" w:color="auto"/>
            </w:tcBorders>
            <w:shd w:val="clear" w:color="auto" w:fill="48A9C5"/>
          </w:tcPr>
          <w:p w:rsidR="005A6AF4" w:rsidRPr="00C31E76" w:rsidP="00CB1C05" w14:paraId="3B5DA6E0" w14:textId="77777777">
            <w:pPr>
              <w:pStyle w:val="TableSubtitle"/>
            </w:pPr>
            <w:r w:rsidRPr="00C31E76">
              <w:t>Supplier</w:t>
            </w:r>
          </w:p>
        </w:tc>
        <w:tc>
          <w:tcPr>
            <w:tcW w:w="3600" w:type="dxa"/>
            <w:tcBorders>
              <w:top w:val="single" w:sz="4" w:space="0" w:color="auto"/>
            </w:tcBorders>
            <w:shd w:val="clear" w:color="auto" w:fill="48A9C5"/>
          </w:tcPr>
          <w:p w:rsidR="005A6AF4" w:rsidRPr="00C31E76" w:rsidP="00CB1C05" w14:paraId="12D7AF07" w14:textId="77777777">
            <w:pPr>
              <w:pStyle w:val="TableSubtitle"/>
            </w:pPr>
            <w:r w:rsidRPr="00C31E76">
              <w:t>Product</w:t>
            </w:r>
          </w:p>
        </w:tc>
        <w:tc>
          <w:tcPr>
            <w:tcW w:w="2160" w:type="dxa"/>
            <w:tcBorders>
              <w:top w:val="single" w:sz="4" w:space="0" w:color="auto"/>
            </w:tcBorders>
            <w:shd w:val="clear" w:color="auto" w:fill="48A9C5"/>
          </w:tcPr>
          <w:p w:rsidR="005A6AF4" w:rsidRPr="00C31E76" w:rsidP="00CB1C05" w14:paraId="7762563D" w14:textId="77777777">
            <w:pPr>
              <w:pStyle w:val="TableSubtitle"/>
            </w:pPr>
            <w:r w:rsidRPr="00C31E76">
              <w:t>Flash Point</w:t>
            </w:r>
          </w:p>
        </w:tc>
        <w:tc>
          <w:tcPr>
            <w:tcW w:w="2880" w:type="dxa"/>
            <w:tcBorders>
              <w:top w:val="single" w:sz="4" w:space="0" w:color="auto"/>
            </w:tcBorders>
            <w:shd w:val="clear" w:color="auto" w:fill="48A9C5"/>
          </w:tcPr>
          <w:p w:rsidR="005A6AF4" w:rsidRPr="00C31E76" w:rsidP="00CB1C05" w14:paraId="129352EE" w14:textId="77777777">
            <w:pPr>
              <w:pStyle w:val="TableSubtitle"/>
            </w:pPr>
            <w:r w:rsidRPr="00C31E76">
              <w:t>Flammability Rating</w:t>
            </w:r>
          </w:p>
        </w:tc>
      </w:tr>
      <w:tr w14:paraId="3027D67E" w14:textId="77777777" w:rsidTr="0001636D">
        <w:tblPrEx>
          <w:tblW w:w="9936" w:type="dxa"/>
          <w:jc w:val="center"/>
          <w:tblLayout w:type="fixed"/>
          <w:tblLook w:val="04A0"/>
        </w:tblPrEx>
        <w:trPr>
          <w:cantSplit/>
          <w:trHeight w:val="20"/>
          <w:jc w:val="center"/>
        </w:trPr>
        <w:tc>
          <w:tcPr>
            <w:tcW w:w="1296" w:type="dxa"/>
            <w:shd w:val="clear" w:color="auto" w:fill="F1AD7A" w:themeFill="accent2" w:themeFillTint="99"/>
            <w:noWrap/>
          </w:tcPr>
          <w:p w:rsidR="0012598F" w:rsidRPr="00E95801" w:rsidP="00CB1C05" w14:paraId="32E81B4A" w14:textId="77777777">
            <w:pPr>
              <w:pStyle w:val="LTableTextAbt"/>
            </w:pPr>
            <w:r w:rsidRPr="004C125E">
              <w:t>Sprayway</w:t>
            </w:r>
          </w:p>
        </w:tc>
        <w:tc>
          <w:tcPr>
            <w:tcW w:w="3600" w:type="dxa"/>
            <w:shd w:val="clear" w:color="auto" w:fill="F1AD7A" w:themeFill="accent2" w:themeFillTint="99"/>
            <w:noWrap/>
          </w:tcPr>
          <w:p w:rsidR="0012598F" w:rsidRPr="00E95801" w:rsidP="00CB1C05" w14:paraId="0D6BAF8A" w14:textId="77777777">
            <w:pPr>
              <w:pStyle w:val="LTableTextAbt"/>
            </w:pPr>
            <w:r w:rsidRPr="004C125E">
              <w:t>L2 Moisture Displacer Deep Penetrant</w:t>
            </w:r>
          </w:p>
        </w:tc>
        <w:tc>
          <w:tcPr>
            <w:tcW w:w="2160" w:type="dxa"/>
            <w:shd w:val="clear" w:color="auto" w:fill="F1AD7A" w:themeFill="accent2" w:themeFillTint="99"/>
            <w:noWrap/>
          </w:tcPr>
          <w:p w:rsidR="0012598F" w:rsidRPr="00E95801" w:rsidP="00CB1C05" w14:paraId="773A09CF" w14:textId="77777777">
            <w:pPr>
              <w:pStyle w:val="LTableTextAbt"/>
            </w:pPr>
            <w:r w:rsidRPr="004C125E">
              <w:t>&gt;106°F (&gt; 41°C)</w:t>
            </w:r>
          </w:p>
        </w:tc>
        <w:tc>
          <w:tcPr>
            <w:tcW w:w="2880" w:type="dxa"/>
            <w:shd w:val="clear" w:color="auto" w:fill="F1AD7A" w:themeFill="accent2" w:themeFillTint="99"/>
            <w:noWrap/>
          </w:tcPr>
          <w:p w:rsidR="0012598F" w:rsidRPr="00E95801" w:rsidP="00CB1C05" w14:paraId="089751C0" w14:textId="77777777">
            <w:pPr>
              <w:pStyle w:val="LTableTextAbt"/>
            </w:pPr>
            <w:r w:rsidRPr="004C125E">
              <w:t>Combustible</w:t>
            </w:r>
          </w:p>
        </w:tc>
      </w:tr>
      <w:tr w14:paraId="10E7CE5A" w14:textId="77777777" w:rsidTr="0012598F">
        <w:tblPrEx>
          <w:tblW w:w="9936" w:type="dxa"/>
          <w:jc w:val="center"/>
          <w:tblLayout w:type="fixed"/>
          <w:tblLook w:val="04A0"/>
        </w:tblPrEx>
        <w:trPr>
          <w:cantSplit/>
          <w:trHeight w:val="20"/>
          <w:jc w:val="center"/>
        </w:trPr>
        <w:tc>
          <w:tcPr>
            <w:tcW w:w="1296" w:type="dxa"/>
            <w:shd w:val="clear" w:color="auto" w:fill="BFBFBF" w:themeFill="background1" w:themeFillShade="BF"/>
            <w:noWrap/>
            <w:hideMark/>
          </w:tcPr>
          <w:p w:rsidR="005A6AF4" w:rsidRPr="00E95801" w:rsidP="00CB1C05" w14:paraId="035C6BE8" w14:textId="77777777">
            <w:pPr>
              <w:pStyle w:val="LTableTextAbt"/>
            </w:pPr>
            <w:r w:rsidRPr="00E95801">
              <w:t>Zep</w:t>
            </w:r>
          </w:p>
        </w:tc>
        <w:tc>
          <w:tcPr>
            <w:tcW w:w="3600" w:type="dxa"/>
            <w:shd w:val="clear" w:color="auto" w:fill="BFBFBF" w:themeFill="background1" w:themeFillShade="BF"/>
            <w:noWrap/>
            <w:hideMark/>
          </w:tcPr>
          <w:p w:rsidR="005A6AF4" w:rsidRPr="00E95801" w:rsidP="00CB1C05" w14:paraId="0BA44561" w14:textId="77777777">
            <w:pPr>
              <w:pStyle w:val="LTableTextAbt"/>
            </w:pPr>
            <w:r w:rsidRPr="00E95801">
              <w:t>Zep 45</w:t>
            </w:r>
          </w:p>
        </w:tc>
        <w:tc>
          <w:tcPr>
            <w:tcW w:w="2160" w:type="dxa"/>
            <w:shd w:val="clear" w:color="auto" w:fill="BFBFBF" w:themeFill="background1" w:themeFillShade="BF"/>
            <w:noWrap/>
            <w:hideMark/>
          </w:tcPr>
          <w:p w:rsidR="005A6AF4" w:rsidRPr="00E95801" w:rsidP="00CB1C05" w14:paraId="38064027" w14:textId="77777777">
            <w:pPr>
              <w:pStyle w:val="LTableTextAbt"/>
            </w:pPr>
            <w:r>
              <w:t>None</w:t>
            </w:r>
          </w:p>
        </w:tc>
        <w:tc>
          <w:tcPr>
            <w:tcW w:w="2880" w:type="dxa"/>
            <w:shd w:val="clear" w:color="auto" w:fill="BFBFBF" w:themeFill="background1" w:themeFillShade="BF"/>
            <w:noWrap/>
            <w:hideMark/>
          </w:tcPr>
          <w:p w:rsidR="005A6AF4" w:rsidRPr="00E95801" w:rsidP="00CB1C05" w14:paraId="62D7EE8F" w14:textId="77777777">
            <w:pPr>
              <w:pStyle w:val="LTableTextAbt"/>
            </w:pPr>
            <w:r w:rsidRPr="00E95801">
              <w:t>Non-flammable</w:t>
            </w:r>
          </w:p>
        </w:tc>
      </w:tr>
      <w:tr w14:paraId="7CDDA347" w14:textId="77777777" w:rsidTr="0001636D">
        <w:tblPrEx>
          <w:tblW w:w="9936" w:type="dxa"/>
          <w:jc w:val="center"/>
          <w:tblLayout w:type="fixed"/>
          <w:tblLook w:val="04A0"/>
        </w:tblPrEx>
        <w:trPr>
          <w:cantSplit/>
          <w:trHeight w:val="20"/>
          <w:jc w:val="center"/>
        </w:trPr>
        <w:tc>
          <w:tcPr>
            <w:tcW w:w="1296" w:type="dxa"/>
            <w:noWrap/>
            <w:hideMark/>
          </w:tcPr>
          <w:p w:rsidR="005A6AF4" w:rsidRPr="00E95801" w:rsidP="00CB1C05" w14:paraId="27E4037A" w14:textId="77777777">
            <w:pPr>
              <w:pStyle w:val="LTableTextAbt"/>
            </w:pPr>
            <w:r w:rsidRPr="00E95801">
              <w:t>CRC</w:t>
            </w:r>
          </w:p>
        </w:tc>
        <w:tc>
          <w:tcPr>
            <w:tcW w:w="3600" w:type="dxa"/>
            <w:noWrap/>
            <w:hideMark/>
          </w:tcPr>
          <w:p w:rsidR="005A6AF4" w:rsidRPr="00E95801" w:rsidP="00CB1C05" w14:paraId="71661C4F" w14:textId="77777777">
            <w:pPr>
              <w:pStyle w:val="LTableTextAbt"/>
            </w:pPr>
            <w:r w:rsidRPr="00E95801">
              <w:t>Dry Graphite Lube</w:t>
            </w:r>
          </w:p>
        </w:tc>
        <w:tc>
          <w:tcPr>
            <w:tcW w:w="2160" w:type="dxa"/>
            <w:noWrap/>
            <w:hideMark/>
          </w:tcPr>
          <w:p w:rsidR="005A6AF4" w:rsidRPr="00E95801" w:rsidP="00CB1C05" w14:paraId="7558FD5B" w14:textId="77777777">
            <w:pPr>
              <w:pStyle w:val="LTableTextAbt"/>
            </w:pPr>
            <w:r w:rsidRPr="00E95801">
              <w:t>-20.2°F (-29°C)</w:t>
            </w:r>
          </w:p>
        </w:tc>
        <w:tc>
          <w:tcPr>
            <w:tcW w:w="2880" w:type="dxa"/>
            <w:noWrap/>
            <w:hideMark/>
          </w:tcPr>
          <w:p w:rsidR="005A6AF4" w:rsidRPr="00E95801" w:rsidP="00CB1C05" w14:paraId="71FC733B" w14:textId="77777777">
            <w:pPr>
              <w:pStyle w:val="LTableTextAbt"/>
            </w:pPr>
            <w:r w:rsidRPr="00E95801">
              <w:t>Extremely flammable, aerosol</w:t>
            </w:r>
          </w:p>
        </w:tc>
      </w:tr>
      <w:tr w14:paraId="7F82E1AD" w14:textId="77777777" w:rsidTr="0001636D">
        <w:tblPrEx>
          <w:tblW w:w="9936" w:type="dxa"/>
          <w:jc w:val="center"/>
          <w:tblLayout w:type="fixed"/>
          <w:tblLook w:val="04A0"/>
        </w:tblPrEx>
        <w:trPr>
          <w:cantSplit/>
          <w:trHeight w:val="20"/>
          <w:jc w:val="center"/>
        </w:trPr>
        <w:tc>
          <w:tcPr>
            <w:tcW w:w="1296" w:type="dxa"/>
            <w:noWrap/>
            <w:hideMark/>
          </w:tcPr>
          <w:p w:rsidR="005A6AF4" w:rsidRPr="00E95801" w:rsidP="00CB1C05" w14:paraId="5DCDDCF1" w14:textId="77777777">
            <w:pPr>
              <w:pStyle w:val="LTableTextAbt"/>
            </w:pPr>
            <w:r w:rsidRPr="00E95801">
              <w:t>WD-40</w:t>
            </w:r>
          </w:p>
        </w:tc>
        <w:tc>
          <w:tcPr>
            <w:tcW w:w="3600" w:type="dxa"/>
            <w:noWrap/>
            <w:hideMark/>
          </w:tcPr>
          <w:p w:rsidR="005A6AF4" w:rsidRPr="00E95801" w:rsidP="00CB1C05" w14:paraId="3DA1F705" w14:textId="77777777">
            <w:pPr>
              <w:pStyle w:val="LTableTextAbt"/>
            </w:pPr>
            <w:r w:rsidRPr="00E95801">
              <w:t>WD-40 Multi-Use Product Aerosol</w:t>
            </w:r>
          </w:p>
        </w:tc>
        <w:tc>
          <w:tcPr>
            <w:tcW w:w="2160" w:type="dxa"/>
            <w:noWrap/>
            <w:hideMark/>
          </w:tcPr>
          <w:p w:rsidR="005A6AF4" w:rsidRPr="00E95801" w:rsidP="00CB1C05" w14:paraId="098E631F" w14:textId="77777777">
            <w:pPr>
              <w:pStyle w:val="LTableTextAbt"/>
            </w:pPr>
            <w:r w:rsidRPr="00E95801">
              <w:t>138°F (59°C)</w:t>
            </w:r>
          </w:p>
        </w:tc>
        <w:tc>
          <w:tcPr>
            <w:tcW w:w="2880" w:type="dxa"/>
            <w:noWrap/>
            <w:hideMark/>
          </w:tcPr>
          <w:p w:rsidR="005A6AF4" w:rsidRPr="00E95801" w:rsidP="00CB1C05" w14:paraId="367D49BE" w14:textId="77777777">
            <w:pPr>
              <w:pStyle w:val="LTableTextAbt"/>
            </w:pPr>
            <w:r w:rsidRPr="00E95801">
              <w:t>Combusti</w:t>
            </w:r>
            <w:r>
              <w:t>b</w:t>
            </w:r>
            <w:r w:rsidRPr="00E95801">
              <w:t>le</w:t>
            </w:r>
          </w:p>
        </w:tc>
      </w:tr>
      <w:tr w14:paraId="64DAA58C" w14:textId="77777777" w:rsidTr="0001636D">
        <w:tblPrEx>
          <w:tblW w:w="9936" w:type="dxa"/>
          <w:jc w:val="center"/>
          <w:tblLayout w:type="fixed"/>
          <w:tblLook w:val="04A0"/>
        </w:tblPrEx>
        <w:trPr>
          <w:cantSplit/>
          <w:trHeight w:val="20"/>
          <w:jc w:val="center"/>
        </w:trPr>
        <w:tc>
          <w:tcPr>
            <w:tcW w:w="1296" w:type="dxa"/>
            <w:noWrap/>
            <w:hideMark/>
          </w:tcPr>
          <w:p w:rsidR="005A6AF4" w:rsidRPr="00E95801" w:rsidP="00CB1C05" w14:paraId="5B189A04" w14:textId="77777777">
            <w:pPr>
              <w:pStyle w:val="LTableTextAbt"/>
            </w:pPr>
            <w:r w:rsidRPr="00E95801">
              <w:t>B'laster</w:t>
            </w:r>
          </w:p>
        </w:tc>
        <w:tc>
          <w:tcPr>
            <w:tcW w:w="3600" w:type="dxa"/>
            <w:noWrap/>
            <w:hideMark/>
          </w:tcPr>
          <w:p w:rsidR="005A6AF4" w:rsidRPr="00E95801" w:rsidP="00CB1C05" w14:paraId="59D96225" w14:textId="77777777">
            <w:pPr>
              <w:pStyle w:val="LTableTextAbt"/>
            </w:pPr>
            <w:r w:rsidRPr="00E95801">
              <w:t>Silicone Lubricant</w:t>
            </w:r>
          </w:p>
        </w:tc>
        <w:tc>
          <w:tcPr>
            <w:tcW w:w="2160" w:type="dxa"/>
            <w:noWrap/>
            <w:hideMark/>
          </w:tcPr>
          <w:p w:rsidR="005A6AF4" w:rsidRPr="00E95801" w:rsidP="00CB1C05" w14:paraId="0397055B" w14:textId="77777777">
            <w:pPr>
              <w:pStyle w:val="LTableTextAbt"/>
            </w:pPr>
            <w:r w:rsidRPr="00E95801">
              <w:t>130°F (54°C)</w:t>
            </w:r>
          </w:p>
        </w:tc>
        <w:tc>
          <w:tcPr>
            <w:tcW w:w="2880" w:type="dxa"/>
            <w:noWrap/>
            <w:hideMark/>
          </w:tcPr>
          <w:p w:rsidR="005A6AF4" w:rsidRPr="00E95801" w:rsidP="00CB1C05" w14:paraId="53B5145A" w14:textId="77777777">
            <w:pPr>
              <w:pStyle w:val="LTableTextAbt"/>
            </w:pPr>
            <w:r w:rsidRPr="00E95801">
              <w:t>Combustible</w:t>
            </w:r>
          </w:p>
        </w:tc>
      </w:tr>
      <w:tr w14:paraId="2A100D16" w14:textId="77777777" w:rsidTr="0001636D">
        <w:tblPrEx>
          <w:tblW w:w="9936" w:type="dxa"/>
          <w:jc w:val="center"/>
          <w:tblLayout w:type="fixed"/>
          <w:tblLook w:val="04A0"/>
        </w:tblPrEx>
        <w:trPr>
          <w:cantSplit/>
          <w:trHeight w:val="20"/>
          <w:jc w:val="center"/>
        </w:trPr>
        <w:tc>
          <w:tcPr>
            <w:tcW w:w="1296" w:type="dxa"/>
            <w:noWrap/>
            <w:hideMark/>
          </w:tcPr>
          <w:p w:rsidR="005A6AF4" w:rsidRPr="00E95801" w:rsidP="00CB1C05" w14:paraId="330DD86E" w14:textId="77777777">
            <w:pPr>
              <w:pStyle w:val="LTableTextAbt"/>
            </w:pPr>
            <w:r w:rsidRPr="00E95801">
              <w:t>Super Lube</w:t>
            </w:r>
          </w:p>
        </w:tc>
        <w:tc>
          <w:tcPr>
            <w:tcW w:w="3600" w:type="dxa"/>
            <w:noWrap/>
            <w:hideMark/>
          </w:tcPr>
          <w:p w:rsidR="005A6AF4" w:rsidRPr="00E95801" w:rsidP="00CB1C05" w14:paraId="3534D55E" w14:textId="77777777">
            <w:pPr>
              <w:pStyle w:val="LTableTextAbt"/>
            </w:pPr>
            <w:r w:rsidRPr="00E95801">
              <w:t>Super Lube Multi-Purpose Synthetic Lubricant</w:t>
            </w:r>
          </w:p>
        </w:tc>
        <w:tc>
          <w:tcPr>
            <w:tcW w:w="2160" w:type="dxa"/>
            <w:noWrap/>
            <w:hideMark/>
          </w:tcPr>
          <w:p w:rsidR="005A6AF4" w:rsidRPr="00E95801" w:rsidP="00CB1C05" w14:paraId="46EA5615" w14:textId="77777777">
            <w:pPr>
              <w:pStyle w:val="LTableTextAbt"/>
            </w:pPr>
            <w:r w:rsidRPr="00E95801">
              <w:t>No information in SDS</w:t>
            </w:r>
          </w:p>
        </w:tc>
        <w:tc>
          <w:tcPr>
            <w:tcW w:w="2880" w:type="dxa"/>
            <w:noWrap/>
            <w:hideMark/>
          </w:tcPr>
          <w:p w:rsidR="005A6AF4" w:rsidRPr="00E95801" w:rsidP="00CB1C05" w14:paraId="26F542CA" w14:textId="77777777">
            <w:pPr>
              <w:pStyle w:val="LTableTextAbt"/>
            </w:pPr>
            <w:r w:rsidRPr="00E95801">
              <w:t>Extremely flammable, aerosol</w:t>
            </w:r>
          </w:p>
        </w:tc>
      </w:tr>
      <w:tr w14:paraId="650F6D57" w14:textId="77777777" w:rsidTr="0001636D">
        <w:tblPrEx>
          <w:tblW w:w="9936" w:type="dxa"/>
          <w:jc w:val="center"/>
          <w:tblLayout w:type="fixed"/>
          <w:tblLook w:val="04A0"/>
        </w:tblPrEx>
        <w:trPr>
          <w:cantSplit/>
          <w:trHeight w:val="20"/>
          <w:jc w:val="center"/>
        </w:trPr>
        <w:tc>
          <w:tcPr>
            <w:tcW w:w="9936" w:type="dxa"/>
            <w:gridSpan w:val="4"/>
            <w:noWrap/>
          </w:tcPr>
          <w:p w:rsidR="005A6AF4" w:rsidRPr="00C31E76" w:rsidP="00CB1C05" w14:paraId="44D2C654" w14:textId="77777777">
            <w:pPr>
              <w:pStyle w:val="LTableTextAbt"/>
            </w:pPr>
            <w:r w:rsidRPr="00E95801">
              <w:t xml:space="preserve">Note: Orange shaded rows indicate products that contain </w:t>
            </w:r>
            <w:r w:rsidR="00843813">
              <w:t>PCE</w:t>
            </w:r>
            <w:r w:rsidRPr="00E95801">
              <w:t>. Grey shaded rows indicate products that contain another one of the first 10 TSCA work plan chemicals.</w:t>
            </w:r>
          </w:p>
        </w:tc>
      </w:tr>
    </w:tbl>
    <w:p w:rsidR="005A6AF4" w:rsidRPr="00C31E76" w:rsidP="00CB1C05" w14:paraId="1BE280DE" w14:textId="77777777">
      <w:pPr>
        <w:rPr>
          <w:rFonts w:eastAsiaTheme="minorHAnsi"/>
        </w:rPr>
      </w:pPr>
    </w:p>
    <w:p w:rsidR="00A618A1" w:rsidRPr="00C31E76" w:rsidP="00CB1C05" w14:paraId="5B768B74" w14:textId="77777777">
      <w:pPr>
        <w:pStyle w:val="Heading3"/>
      </w:pPr>
      <w:bookmarkStart w:id="587" w:name="_Toc114061948"/>
      <w:bookmarkStart w:id="588" w:name="_Toc111035572"/>
      <w:r w:rsidRPr="00C31E76">
        <w:t>Pricing and Customer Reviews</w:t>
      </w:r>
      <w:bookmarkEnd w:id="587"/>
    </w:p>
    <w:p w:rsidR="00A618A1" w:rsidRPr="00C31E76" w:rsidP="00CB1C05" w14:paraId="6DD0D3EE" w14:textId="77777777">
      <w:pPr>
        <w:pStyle w:val="BodyText"/>
      </w:pPr>
      <w:r w:rsidRPr="00C31E76">
        <w:t>Pricing and customer review information was assessed on publicly available websites in May 2022</w:t>
      </w:r>
      <w:r w:rsidR="004C00CC">
        <w:t>,</w:t>
      </w:r>
      <w:r w:rsidRPr="00C31E76">
        <w:t xml:space="preserve"> and </w:t>
      </w:r>
      <w:r>
        <w:t xml:space="preserve">a </w:t>
      </w:r>
      <w:r w:rsidRPr="00C31E76">
        <w:t xml:space="preserve">summary of the findings </w:t>
      </w:r>
      <w:r w:rsidR="004C00CC">
        <w:t>is</w:t>
      </w:r>
      <w:r w:rsidRPr="00C31E76" w:rsidR="004C00CC">
        <w:t xml:space="preserve"> </w:t>
      </w:r>
      <w:r w:rsidRPr="00C31E76">
        <w:t>in</w:t>
      </w:r>
      <w:r w:rsidR="00A328F4">
        <w:t xml:space="preserve"> </w:t>
      </w:r>
      <w:r w:rsidR="00A328F4">
        <w:fldChar w:fldCharType="begin" w:fldLock="1"/>
      </w:r>
      <w:r w:rsidR="00A328F4">
        <w:instrText xml:space="preserve"> REF _Ref114214766 \h </w:instrText>
      </w:r>
      <w:r w:rsidR="00A328F4">
        <w:fldChar w:fldCharType="separate"/>
      </w:r>
      <w:r w:rsidRPr="00C31E76" w:rsidR="0092222B">
        <w:t xml:space="preserve">Table </w:t>
      </w:r>
      <w:r w:rsidR="0092222B">
        <w:rPr>
          <w:noProof/>
        </w:rPr>
        <w:t>5</w:t>
      </w:r>
      <w:r w:rsidR="0092222B">
        <w:noBreakHyphen/>
      </w:r>
      <w:r w:rsidR="0092222B">
        <w:rPr>
          <w:noProof/>
        </w:rPr>
        <w:t>63</w:t>
      </w:r>
      <w:r w:rsidR="00A328F4">
        <w:fldChar w:fldCharType="end"/>
      </w:r>
      <w:r w:rsidRPr="00C31E76">
        <w:t xml:space="preserve">. To assist in comparing the prices across various products and product sizes, the prices were normalized to price per ounce. Pricing for products containing </w:t>
      </w:r>
      <w:r w:rsidR="00843813">
        <w:t>PCE</w:t>
      </w:r>
      <w:r w:rsidRPr="00C31E76">
        <w:t xml:space="preserve"> and trichloroethylene ranged from $1.08 (L2 Moisture Displacer Deep Penetrant) to $1.21 per ounce (Zep 45). Pricing for alternative products ranged from $0.41 (Silicone Lubricant) to $1.10 (Dry Graphite Lube) per ounce. Three alternative products (Silicone Lubricant, WD-40, and Super Lube) had lower prices than any of the products containing </w:t>
      </w:r>
      <w:r w:rsidR="00843813">
        <w:t>PCE</w:t>
      </w:r>
      <w:r w:rsidRPr="00C31E76">
        <w:t>.</w:t>
      </w:r>
    </w:p>
    <w:p w:rsidR="00A618A1" w:rsidP="00CB1C05" w14:paraId="7F5F35C9" w14:textId="77777777">
      <w:pPr>
        <w:pStyle w:val="BodyText"/>
      </w:pPr>
      <w:r w:rsidRPr="00C31E76">
        <w:t xml:space="preserve">All products in the review had customer reviews. The ratings for products containing </w:t>
      </w:r>
      <w:r w:rsidR="00843813">
        <w:t>PCE</w:t>
      </w:r>
      <w:r w:rsidRPr="00C31E76">
        <w:t xml:space="preserve"> and trichloroethylene ranged from 4.1 (L2 Moisture Displacer Deep Penetrant, </w:t>
      </w:r>
      <w:r w:rsidR="00216623">
        <w:t>which</w:t>
      </w:r>
      <w:r w:rsidRPr="00C31E76">
        <w:t xml:space="preserve"> had fewer than 10 reviews) to 4.8 (Zep 45) with an average rating of 4.5. Customer ratings for alternative products ranged from 3.9 (WD-40 Multi-Use Product Aerosol) to 4.9 (Super Lube Multi-Purpose Synthetic Lubricant) with an average of 4.6. Based on the similar average customer ratings for both groups of products, products containing alternative solvents may have similar customer satisfaction </w:t>
      </w:r>
      <w:r w:rsidR="00216623">
        <w:t>to</w:t>
      </w:r>
      <w:r w:rsidRPr="00C31E76" w:rsidR="00216623">
        <w:t xml:space="preserve"> </w:t>
      </w:r>
      <w:r w:rsidRPr="00C31E76">
        <w:t xml:space="preserve">products containing </w:t>
      </w:r>
      <w:r w:rsidR="00843813">
        <w:t>PCE</w:t>
      </w:r>
      <w:r w:rsidRPr="00C31E76">
        <w:t>.</w:t>
      </w:r>
    </w:p>
    <w:tbl>
      <w:tblPr>
        <w:tblW w:w="10129" w:type="dxa"/>
        <w:jc w:val="center"/>
        <w:tblLayout w:type="fixed"/>
        <w:tblLook w:val="04A0"/>
      </w:tblPr>
      <w:tblGrid>
        <w:gridCol w:w="1345"/>
        <w:gridCol w:w="1728"/>
        <w:gridCol w:w="3888"/>
        <w:gridCol w:w="864"/>
        <w:gridCol w:w="1152"/>
        <w:gridCol w:w="1152"/>
      </w:tblGrid>
      <w:tr w14:paraId="387D2DF8" w14:textId="77777777" w:rsidTr="00E604D0">
        <w:tblPrEx>
          <w:tblW w:w="10129" w:type="dxa"/>
          <w:jc w:val="center"/>
          <w:tblLayout w:type="fixed"/>
          <w:tblLook w:val="04A0"/>
        </w:tblPrEx>
        <w:trPr>
          <w:cantSplit/>
          <w:trHeight w:val="20"/>
          <w:tblHeader/>
          <w:jc w:val="center"/>
        </w:trPr>
        <w:tc>
          <w:tcPr>
            <w:tcW w:w="10129" w:type="dxa"/>
            <w:gridSpan w:val="6"/>
            <w:tcBorders>
              <w:bottom w:val="single" w:sz="4" w:space="0" w:color="auto"/>
            </w:tcBorders>
            <w:shd w:val="clear" w:color="auto" w:fill="auto"/>
            <w:noWrap/>
          </w:tcPr>
          <w:p w:rsidR="00CF6DB1" w:rsidRPr="00C31E76" w:rsidP="00CB1C05" w14:paraId="029F689E" w14:textId="77777777">
            <w:pPr>
              <w:pStyle w:val="TableTitleA"/>
            </w:pPr>
            <w:bookmarkStart w:id="589" w:name="_Ref114214766"/>
            <w:bookmarkStart w:id="590" w:name="_Toc121142609"/>
            <w:bookmarkStart w:id="591" w:name="_Toc165379603"/>
            <w:r w:rsidRPr="00C31E7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3</w:t>
            </w:r>
            <w:r w:rsidR="00BC4B5D">
              <w:rPr>
                <w:noProof/>
              </w:rPr>
              <w:fldChar w:fldCharType="end"/>
            </w:r>
            <w:bookmarkEnd w:id="589"/>
            <w:r w:rsidRPr="00C31E76">
              <w:t xml:space="preserve">: Pricing and Customer Review Information for Multi-Purpose Lubricants Based on </w:t>
            </w:r>
            <w:r w:rsidRPr="00C31E76">
              <w:br/>
              <w:t>Manufacturer and Retailer Web Pages</w:t>
            </w:r>
            <w:bookmarkEnd w:id="590"/>
            <w:bookmarkEnd w:id="591"/>
          </w:p>
        </w:tc>
      </w:tr>
      <w:tr w14:paraId="2E9DD2D5" w14:textId="77777777" w:rsidTr="00E604D0">
        <w:tblPrEx>
          <w:tblW w:w="10129" w:type="dxa"/>
          <w:jc w:val="center"/>
          <w:tblLayout w:type="fixed"/>
          <w:tblLook w:val="04A0"/>
        </w:tblPrEx>
        <w:trPr>
          <w:cantSplit/>
          <w:trHeight w:val="20"/>
          <w:tblHeader/>
          <w:jc w:val="cent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CF6DB1" w:rsidRPr="00C31E76" w:rsidP="00CB1C05" w14:paraId="35596242" w14:textId="77777777">
            <w:pPr>
              <w:pStyle w:val="TableSubtitle"/>
            </w:pPr>
            <w:r w:rsidRPr="00C31E76">
              <w:t>Supplier</w:t>
            </w:r>
          </w:p>
        </w:tc>
        <w:tc>
          <w:tcPr>
            <w:tcW w:w="1728" w:type="dxa"/>
            <w:tcBorders>
              <w:top w:val="single" w:sz="4" w:space="0" w:color="auto"/>
              <w:left w:val="nil"/>
              <w:bottom w:val="single" w:sz="4" w:space="0" w:color="auto"/>
              <w:right w:val="single" w:sz="4" w:space="0" w:color="auto"/>
            </w:tcBorders>
            <w:shd w:val="clear" w:color="auto" w:fill="48A9C5"/>
            <w:noWrap/>
            <w:hideMark/>
          </w:tcPr>
          <w:p w:rsidR="00CF6DB1" w:rsidRPr="00C31E76" w:rsidP="00CB1C05" w14:paraId="411B3C51" w14:textId="77777777">
            <w:pPr>
              <w:pStyle w:val="TableSubtitle"/>
            </w:pPr>
            <w:r w:rsidRPr="00C31E76">
              <w:t>Product</w:t>
            </w:r>
          </w:p>
        </w:tc>
        <w:tc>
          <w:tcPr>
            <w:tcW w:w="3888" w:type="dxa"/>
            <w:tcBorders>
              <w:top w:val="single" w:sz="4" w:space="0" w:color="auto"/>
              <w:left w:val="nil"/>
              <w:bottom w:val="single" w:sz="4" w:space="0" w:color="auto"/>
              <w:right w:val="single" w:sz="4" w:space="0" w:color="auto"/>
            </w:tcBorders>
            <w:shd w:val="clear" w:color="auto" w:fill="48A9C5"/>
            <w:noWrap/>
            <w:hideMark/>
          </w:tcPr>
          <w:p w:rsidR="00CF6DB1" w:rsidRPr="00C31E76" w:rsidP="00CB1C05" w14:paraId="4CE5CE0F" w14:textId="77777777">
            <w:pPr>
              <w:pStyle w:val="TableSubtitle"/>
            </w:pPr>
            <w:r w:rsidRPr="00C31E76">
              <w:t>Retail information</w:t>
            </w:r>
          </w:p>
        </w:tc>
        <w:tc>
          <w:tcPr>
            <w:tcW w:w="864" w:type="dxa"/>
            <w:tcBorders>
              <w:top w:val="single" w:sz="4" w:space="0" w:color="auto"/>
              <w:left w:val="nil"/>
              <w:bottom w:val="single" w:sz="4" w:space="0" w:color="auto"/>
              <w:right w:val="single" w:sz="4" w:space="0" w:color="auto"/>
            </w:tcBorders>
            <w:shd w:val="clear" w:color="auto" w:fill="48A9C5"/>
            <w:hideMark/>
          </w:tcPr>
          <w:p w:rsidR="00CF6DB1" w:rsidRPr="00C31E76" w:rsidP="00CB1C05" w14:paraId="271EFF1A" w14:textId="77777777">
            <w:pPr>
              <w:pStyle w:val="TableSubtitle"/>
            </w:pPr>
            <w:r w:rsidRPr="00C31E76">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CF6DB1" w:rsidRPr="00C31E76" w:rsidP="00CB1C05" w14:paraId="6B2D4044" w14:textId="77777777">
            <w:pPr>
              <w:pStyle w:val="TableSubtitle"/>
            </w:pPr>
            <w:r w:rsidRPr="00C31E76">
              <w:t>Customer ratings (out of 5)</w:t>
            </w:r>
          </w:p>
        </w:tc>
        <w:tc>
          <w:tcPr>
            <w:tcW w:w="1152" w:type="dxa"/>
            <w:tcBorders>
              <w:top w:val="single" w:sz="4" w:space="0" w:color="auto"/>
              <w:left w:val="nil"/>
              <w:bottom w:val="single" w:sz="4" w:space="0" w:color="auto"/>
              <w:right w:val="single" w:sz="4" w:space="0" w:color="auto"/>
            </w:tcBorders>
            <w:shd w:val="clear" w:color="auto" w:fill="48A9C5"/>
          </w:tcPr>
          <w:p w:rsidR="00CF6DB1" w:rsidRPr="00C31E76" w:rsidP="00CB1C05" w14:paraId="420756E8" w14:textId="77777777">
            <w:pPr>
              <w:pStyle w:val="TableSubtitle"/>
            </w:pPr>
            <w:r w:rsidRPr="00C31E76">
              <w:t xml:space="preserve">Number of customer reviews </w:t>
            </w:r>
          </w:p>
        </w:tc>
      </w:tr>
      <w:tr w14:paraId="155CC1BA" w14:textId="77777777" w:rsidTr="00E604D0">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CF6DB1" w:rsidRPr="00C31E76" w:rsidP="00CB1C05" w14:paraId="77ADF2F8" w14:textId="77777777">
            <w:pPr>
              <w:pStyle w:val="LTableTextAbt"/>
            </w:pPr>
            <w:r w:rsidRPr="00D15F10">
              <w:t>Sprayway</w:t>
            </w:r>
          </w:p>
        </w:tc>
        <w:tc>
          <w:tcPr>
            <w:tcW w:w="1728" w:type="dxa"/>
            <w:tcBorders>
              <w:top w:val="nil"/>
              <w:left w:val="nil"/>
              <w:bottom w:val="single" w:sz="4" w:space="0" w:color="auto"/>
              <w:right w:val="single" w:sz="4" w:space="0" w:color="auto"/>
            </w:tcBorders>
            <w:shd w:val="clear" w:color="auto" w:fill="F1AD7A" w:themeFill="accent2" w:themeFillTint="99"/>
          </w:tcPr>
          <w:p w:rsidR="00CF6DB1" w:rsidRPr="00C31E76" w:rsidP="00CB1C05" w14:paraId="674EF9C5" w14:textId="77777777">
            <w:pPr>
              <w:pStyle w:val="LTableTextAbt"/>
            </w:pPr>
            <w:r w:rsidRPr="00D15F10">
              <w:t>L2 Moisture Displacer Deep Penetrant</w:t>
            </w:r>
          </w:p>
        </w:tc>
        <w:tc>
          <w:tcPr>
            <w:tcW w:w="3888" w:type="dxa"/>
            <w:tcBorders>
              <w:top w:val="nil"/>
              <w:left w:val="nil"/>
              <w:bottom w:val="single" w:sz="4" w:space="0" w:color="auto"/>
              <w:right w:val="single" w:sz="4" w:space="0" w:color="auto"/>
            </w:tcBorders>
            <w:shd w:val="clear" w:color="auto" w:fill="F1AD7A" w:themeFill="accent2" w:themeFillTint="99"/>
          </w:tcPr>
          <w:p w:rsidR="00CF6DB1" w:rsidP="00CB1C05" w14:paraId="5BD0E723" w14:textId="77777777">
            <w:pPr>
              <w:pStyle w:val="LTableTextAbt"/>
            </w:pPr>
            <w:r w:rsidRPr="0012598F">
              <w:t>https://www.amazon.com/Sprayway-SW290-Moisture-Displacer-Penetrant/dp/B001JN0VIS</w:t>
            </w:r>
          </w:p>
        </w:tc>
        <w:tc>
          <w:tcPr>
            <w:tcW w:w="864" w:type="dxa"/>
            <w:tcBorders>
              <w:top w:val="nil"/>
              <w:left w:val="nil"/>
              <w:bottom w:val="single" w:sz="4" w:space="0" w:color="auto"/>
              <w:right w:val="single" w:sz="4" w:space="0" w:color="auto"/>
            </w:tcBorders>
            <w:shd w:val="clear" w:color="auto" w:fill="F1AD7A" w:themeFill="accent2" w:themeFillTint="99"/>
            <w:noWrap/>
          </w:tcPr>
          <w:p w:rsidR="00CF6DB1" w:rsidRPr="00C31E76" w:rsidP="00CB1C05" w14:paraId="78400B1E" w14:textId="77777777">
            <w:pPr>
              <w:pStyle w:val="CTableTextAbt"/>
            </w:pPr>
            <w:r w:rsidRPr="00B46F7B">
              <w:t>$1.08</w:t>
            </w:r>
          </w:p>
        </w:tc>
        <w:tc>
          <w:tcPr>
            <w:tcW w:w="1152" w:type="dxa"/>
            <w:tcBorders>
              <w:top w:val="nil"/>
              <w:left w:val="nil"/>
              <w:bottom w:val="single" w:sz="4" w:space="0" w:color="auto"/>
              <w:right w:val="single" w:sz="4" w:space="0" w:color="auto"/>
            </w:tcBorders>
            <w:shd w:val="clear" w:color="auto" w:fill="F1AD7A" w:themeFill="accent2" w:themeFillTint="99"/>
          </w:tcPr>
          <w:p w:rsidR="00CF6DB1" w:rsidRPr="00C31E76" w:rsidP="00CB1C05" w14:paraId="4BF78332" w14:textId="77777777">
            <w:pPr>
              <w:pStyle w:val="CTableTextAbt"/>
            </w:pPr>
            <w:r w:rsidRPr="00B46F7B">
              <w:t>4.1</w:t>
            </w:r>
          </w:p>
        </w:tc>
        <w:tc>
          <w:tcPr>
            <w:tcW w:w="1152" w:type="dxa"/>
            <w:tcBorders>
              <w:top w:val="nil"/>
              <w:left w:val="nil"/>
              <w:bottom w:val="single" w:sz="4" w:space="0" w:color="auto"/>
              <w:right w:val="single" w:sz="4" w:space="0" w:color="auto"/>
            </w:tcBorders>
            <w:shd w:val="clear" w:color="auto" w:fill="F1AD7A" w:themeFill="accent2" w:themeFillTint="99"/>
          </w:tcPr>
          <w:p w:rsidR="00CF6DB1" w:rsidRPr="00C31E76" w:rsidP="00CB1C05" w14:paraId="7170F465" w14:textId="77777777">
            <w:pPr>
              <w:pStyle w:val="CTableTextAbt"/>
            </w:pPr>
            <w:r w:rsidRPr="00B46F7B">
              <w:t>3</w:t>
            </w:r>
          </w:p>
        </w:tc>
      </w:tr>
      <w:tr w14:paraId="165D0DCF" w14:textId="77777777" w:rsidTr="00E604D0">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CF6DB1" w:rsidRPr="00C31E76" w:rsidP="00CB1C05" w14:paraId="2280B9F0" w14:textId="77777777">
            <w:pPr>
              <w:pStyle w:val="LTableTextAbt"/>
            </w:pPr>
            <w:r w:rsidRPr="00C31E76">
              <w:t>Zep</w:t>
            </w:r>
          </w:p>
        </w:tc>
        <w:tc>
          <w:tcPr>
            <w:tcW w:w="1728" w:type="dxa"/>
            <w:tcBorders>
              <w:top w:val="nil"/>
              <w:left w:val="nil"/>
              <w:bottom w:val="single" w:sz="4" w:space="0" w:color="auto"/>
              <w:right w:val="single" w:sz="4" w:space="0" w:color="auto"/>
            </w:tcBorders>
            <w:shd w:val="clear" w:color="auto" w:fill="BFBFBF" w:themeFill="background1" w:themeFillShade="BF"/>
          </w:tcPr>
          <w:p w:rsidR="00CF6DB1" w:rsidRPr="00C31E76" w:rsidP="00CB1C05" w14:paraId="3F69FCF6" w14:textId="77777777">
            <w:pPr>
              <w:pStyle w:val="LTableTextAbt"/>
            </w:pPr>
            <w:r w:rsidRPr="00C31E76">
              <w:t>Zep 45</w:t>
            </w:r>
          </w:p>
        </w:tc>
        <w:tc>
          <w:tcPr>
            <w:tcW w:w="3888" w:type="dxa"/>
            <w:tcBorders>
              <w:top w:val="nil"/>
              <w:left w:val="nil"/>
              <w:bottom w:val="single" w:sz="4" w:space="0" w:color="auto"/>
              <w:right w:val="single" w:sz="4" w:space="0" w:color="auto"/>
            </w:tcBorders>
            <w:shd w:val="clear" w:color="auto" w:fill="BFBFBF" w:themeFill="background1" w:themeFillShade="BF"/>
          </w:tcPr>
          <w:p w:rsidR="00CF6DB1" w:rsidRPr="00C31E76" w:rsidP="00CB1C05" w14:paraId="601A3BDD" w14:textId="77777777">
            <w:pPr>
              <w:pStyle w:val="LTableTextAbt"/>
            </w:pPr>
            <w:hyperlink r:id="rId146" w:history="1">
              <w:r w:rsidRPr="00C31E76" w:rsidR="004F366B">
                <w:t>https://www.amazon.com/Zep-Lubricant-Penetrant-Aerosol-374301/dp/B082Q6DNLV</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CF6DB1" w:rsidRPr="00C31E76" w:rsidP="00CB1C05" w14:paraId="69776699" w14:textId="77777777">
            <w:pPr>
              <w:pStyle w:val="CTableTextAbt"/>
            </w:pPr>
            <w:r w:rsidRPr="00C31E76">
              <w:t>$1.21</w:t>
            </w:r>
          </w:p>
        </w:tc>
        <w:tc>
          <w:tcPr>
            <w:tcW w:w="1152" w:type="dxa"/>
            <w:tcBorders>
              <w:top w:val="nil"/>
              <w:left w:val="nil"/>
              <w:bottom w:val="single" w:sz="4" w:space="0" w:color="auto"/>
              <w:right w:val="single" w:sz="4" w:space="0" w:color="auto"/>
            </w:tcBorders>
            <w:shd w:val="clear" w:color="auto" w:fill="BFBFBF" w:themeFill="background1" w:themeFillShade="BF"/>
          </w:tcPr>
          <w:p w:rsidR="00CF6DB1" w:rsidRPr="00C31E76" w:rsidP="00CB1C05" w14:paraId="24A7E934" w14:textId="77777777">
            <w:pPr>
              <w:pStyle w:val="CTableTextAbt"/>
            </w:pPr>
            <w:r w:rsidRPr="00C31E76">
              <w:t>4.8</w:t>
            </w:r>
          </w:p>
        </w:tc>
        <w:tc>
          <w:tcPr>
            <w:tcW w:w="1152" w:type="dxa"/>
            <w:tcBorders>
              <w:top w:val="nil"/>
              <w:left w:val="nil"/>
              <w:bottom w:val="single" w:sz="4" w:space="0" w:color="auto"/>
              <w:right w:val="single" w:sz="4" w:space="0" w:color="auto"/>
            </w:tcBorders>
            <w:shd w:val="clear" w:color="auto" w:fill="BFBFBF" w:themeFill="background1" w:themeFillShade="BF"/>
          </w:tcPr>
          <w:p w:rsidR="00CF6DB1" w:rsidRPr="00C31E76" w:rsidP="00CB1C05" w14:paraId="58AA3FC3" w14:textId="77777777">
            <w:pPr>
              <w:pStyle w:val="CTableTextAbt"/>
            </w:pPr>
            <w:r w:rsidRPr="00C31E76">
              <w:t>34</w:t>
            </w:r>
          </w:p>
        </w:tc>
      </w:tr>
      <w:tr w14:paraId="04B6E812" w14:textId="77777777" w:rsidTr="00E604D0">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CF6DB1" w:rsidRPr="00C31E76" w:rsidP="00CB1C05" w14:paraId="0AE77C3E" w14:textId="77777777">
            <w:pPr>
              <w:pStyle w:val="LTableTextAbt"/>
            </w:pPr>
            <w:r w:rsidRPr="00C31E76">
              <w:t>CRC</w:t>
            </w:r>
          </w:p>
        </w:tc>
        <w:tc>
          <w:tcPr>
            <w:tcW w:w="1728" w:type="dxa"/>
            <w:tcBorders>
              <w:top w:val="nil"/>
              <w:left w:val="nil"/>
              <w:bottom w:val="single" w:sz="4" w:space="0" w:color="auto"/>
              <w:right w:val="single" w:sz="4" w:space="0" w:color="auto"/>
            </w:tcBorders>
            <w:shd w:val="clear" w:color="auto" w:fill="auto"/>
          </w:tcPr>
          <w:p w:rsidR="00CF6DB1" w:rsidRPr="00C31E76" w:rsidP="00CB1C05" w14:paraId="6D961948" w14:textId="77777777">
            <w:pPr>
              <w:pStyle w:val="LTableTextAbt"/>
            </w:pPr>
            <w:r w:rsidRPr="00C31E76">
              <w:t>Dry Graphite Lube</w:t>
            </w:r>
          </w:p>
        </w:tc>
        <w:tc>
          <w:tcPr>
            <w:tcW w:w="3888" w:type="dxa"/>
            <w:tcBorders>
              <w:top w:val="nil"/>
              <w:left w:val="nil"/>
              <w:bottom w:val="single" w:sz="4" w:space="0" w:color="auto"/>
              <w:right w:val="single" w:sz="4" w:space="0" w:color="auto"/>
            </w:tcBorders>
            <w:shd w:val="clear" w:color="auto" w:fill="auto"/>
          </w:tcPr>
          <w:p w:rsidR="00CF6DB1" w:rsidRPr="00C31E76" w:rsidP="00CB1C05" w14:paraId="3254D94A" w14:textId="77777777">
            <w:pPr>
              <w:pStyle w:val="LTableTextAbt"/>
            </w:pPr>
            <w:hyperlink r:id="rId147" w:history="1">
              <w:r w:rsidRPr="00C31E76" w:rsidR="004F366B">
                <w:t>https://www.amazon.com/CRC-Graphite-Lube-Aerosol-Black/dp/B007I9XUD0</w:t>
              </w:r>
            </w:hyperlink>
          </w:p>
        </w:tc>
        <w:tc>
          <w:tcPr>
            <w:tcW w:w="864" w:type="dxa"/>
            <w:tcBorders>
              <w:top w:val="nil"/>
              <w:left w:val="nil"/>
              <w:bottom w:val="single" w:sz="4" w:space="0" w:color="auto"/>
              <w:right w:val="single" w:sz="4" w:space="0" w:color="auto"/>
            </w:tcBorders>
            <w:shd w:val="clear" w:color="auto" w:fill="auto"/>
            <w:noWrap/>
          </w:tcPr>
          <w:p w:rsidR="00CF6DB1" w:rsidRPr="00C31E76" w:rsidP="00CB1C05" w14:paraId="7C20C8B7" w14:textId="77777777">
            <w:pPr>
              <w:pStyle w:val="CTableTextAbt"/>
            </w:pPr>
            <w:r w:rsidRPr="00C31E76">
              <w:t>$1.10</w:t>
            </w:r>
          </w:p>
        </w:tc>
        <w:tc>
          <w:tcPr>
            <w:tcW w:w="1152" w:type="dxa"/>
            <w:tcBorders>
              <w:top w:val="nil"/>
              <w:left w:val="nil"/>
              <w:bottom w:val="single" w:sz="4" w:space="0" w:color="auto"/>
              <w:right w:val="single" w:sz="4" w:space="0" w:color="auto"/>
            </w:tcBorders>
            <w:shd w:val="clear" w:color="auto" w:fill="auto"/>
          </w:tcPr>
          <w:p w:rsidR="00CF6DB1" w:rsidRPr="00C31E76" w:rsidP="00CB1C05" w14:paraId="10C116B6" w14:textId="77777777">
            <w:pPr>
              <w:pStyle w:val="CTableTextAbt"/>
            </w:pPr>
            <w:r w:rsidRPr="00C31E76">
              <w:t>5</w:t>
            </w:r>
          </w:p>
        </w:tc>
        <w:tc>
          <w:tcPr>
            <w:tcW w:w="1152" w:type="dxa"/>
            <w:tcBorders>
              <w:top w:val="nil"/>
              <w:left w:val="nil"/>
              <w:bottom w:val="single" w:sz="4" w:space="0" w:color="auto"/>
              <w:right w:val="single" w:sz="4" w:space="0" w:color="auto"/>
            </w:tcBorders>
          </w:tcPr>
          <w:p w:rsidR="00CF6DB1" w:rsidRPr="00C31E76" w:rsidP="00CB1C05" w14:paraId="5A90EBE7" w14:textId="77777777">
            <w:pPr>
              <w:pStyle w:val="CTableTextAbt"/>
            </w:pPr>
            <w:r w:rsidRPr="00C31E76">
              <w:t>908</w:t>
            </w:r>
          </w:p>
        </w:tc>
      </w:tr>
      <w:tr w14:paraId="575D926D" w14:textId="77777777" w:rsidTr="00E604D0">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CF6DB1" w:rsidRPr="00C31E76" w:rsidP="00CB1C05" w14:paraId="77F1A445" w14:textId="77777777">
            <w:pPr>
              <w:pStyle w:val="LTableTextAbt"/>
            </w:pPr>
            <w:r w:rsidRPr="00C31E76">
              <w:t>WD-40</w:t>
            </w:r>
          </w:p>
        </w:tc>
        <w:tc>
          <w:tcPr>
            <w:tcW w:w="1728" w:type="dxa"/>
            <w:tcBorders>
              <w:top w:val="nil"/>
              <w:left w:val="nil"/>
              <w:bottom w:val="single" w:sz="4" w:space="0" w:color="auto"/>
              <w:right w:val="single" w:sz="4" w:space="0" w:color="auto"/>
            </w:tcBorders>
            <w:shd w:val="clear" w:color="auto" w:fill="auto"/>
          </w:tcPr>
          <w:p w:rsidR="00CF6DB1" w:rsidRPr="00C31E76" w:rsidP="00CB1C05" w14:paraId="0C37F1F1" w14:textId="77777777">
            <w:pPr>
              <w:pStyle w:val="LTableTextAbt"/>
            </w:pPr>
            <w:r w:rsidRPr="00C31E76">
              <w:t>WD-40 Multi-Use Product Aerosol</w:t>
            </w:r>
          </w:p>
        </w:tc>
        <w:tc>
          <w:tcPr>
            <w:tcW w:w="3888" w:type="dxa"/>
            <w:tcBorders>
              <w:top w:val="nil"/>
              <w:left w:val="nil"/>
              <w:bottom w:val="single" w:sz="4" w:space="0" w:color="auto"/>
              <w:right w:val="single" w:sz="4" w:space="0" w:color="auto"/>
            </w:tcBorders>
            <w:shd w:val="clear" w:color="auto" w:fill="auto"/>
          </w:tcPr>
          <w:p w:rsidR="00CF6DB1" w:rsidRPr="00C31E76" w:rsidP="00CB1C05" w14:paraId="59495C3A" w14:textId="77777777">
            <w:pPr>
              <w:pStyle w:val="LTableTextAbt"/>
            </w:pPr>
            <w:hyperlink r:id="rId148" w:history="1">
              <w:r w:rsidRPr="00C31E76" w:rsidR="004F366B">
                <w:t>https://www.homedepot.com/p/WD-40-12-oz-Multi-Use-Product-Multi-Purpose-Lubricant-Spray-with-Smart-Straw-49005/204777420</w:t>
              </w:r>
            </w:hyperlink>
          </w:p>
        </w:tc>
        <w:tc>
          <w:tcPr>
            <w:tcW w:w="864" w:type="dxa"/>
            <w:tcBorders>
              <w:top w:val="nil"/>
              <w:left w:val="nil"/>
              <w:bottom w:val="single" w:sz="4" w:space="0" w:color="auto"/>
              <w:right w:val="single" w:sz="4" w:space="0" w:color="auto"/>
            </w:tcBorders>
            <w:shd w:val="clear" w:color="auto" w:fill="auto"/>
            <w:noWrap/>
          </w:tcPr>
          <w:p w:rsidR="00CF6DB1" w:rsidRPr="00C31E76" w:rsidP="00CB1C05" w14:paraId="6E640751" w14:textId="77777777">
            <w:pPr>
              <w:pStyle w:val="CTableTextAbt"/>
            </w:pPr>
            <w:r w:rsidRPr="00C31E76">
              <w:t>$0.46</w:t>
            </w:r>
          </w:p>
        </w:tc>
        <w:tc>
          <w:tcPr>
            <w:tcW w:w="1152" w:type="dxa"/>
            <w:tcBorders>
              <w:top w:val="nil"/>
              <w:left w:val="nil"/>
              <w:bottom w:val="single" w:sz="4" w:space="0" w:color="auto"/>
              <w:right w:val="single" w:sz="4" w:space="0" w:color="auto"/>
            </w:tcBorders>
            <w:shd w:val="clear" w:color="auto" w:fill="auto"/>
          </w:tcPr>
          <w:p w:rsidR="00CF6DB1" w:rsidRPr="00C31E76" w:rsidP="00CB1C05" w14:paraId="0E799DFF" w14:textId="77777777">
            <w:pPr>
              <w:pStyle w:val="CTableTextAbt"/>
            </w:pPr>
            <w:r w:rsidRPr="00C31E76">
              <w:t>3.9</w:t>
            </w:r>
          </w:p>
        </w:tc>
        <w:tc>
          <w:tcPr>
            <w:tcW w:w="1152" w:type="dxa"/>
            <w:tcBorders>
              <w:top w:val="nil"/>
              <w:left w:val="nil"/>
              <w:bottom w:val="single" w:sz="4" w:space="0" w:color="auto"/>
              <w:right w:val="single" w:sz="4" w:space="0" w:color="auto"/>
            </w:tcBorders>
          </w:tcPr>
          <w:p w:rsidR="00CF6DB1" w:rsidRPr="00C31E76" w:rsidP="00CB1C05" w14:paraId="6AAF04F1" w14:textId="77777777">
            <w:pPr>
              <w:pStyle w:val="CTableTextAbt"/>
            </w:pPr>
            <w:r w:rsidRPr="00C31E76">
              <w:t>451</w:t>
            </w:r>
          </w:p>
        </w:tc>
      </w:tr>
      <w:tr w14:paraId="51A4C58C" w14:textId="77777777" w:rsidTr="00E604D0">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CF6DB1" w:rsidRPr="00C31E76" w:rsidP="00CB1C05" w14:paraId="3BC7499F" w14:textId="77777777">
            <w:pPr>
              <w:pStyle w:val="LTableTextAbt"/>
            </w:pPr>
            <w:r w:rsidRPr="00C31E76">
              <w:t>B'laster</w:t>
            </w:r>
          </w:p>
        </w:tc>
        <w:tc>
          <w:tcPr>
            <w:tcW w:w="1728" w:type="dxa"/>
            <w:tcBorders>
              <w:top w:val="nil"/>
              <w:left w:val="nil"/>
              <w:bottom w:val="single" w:sz="4" w:space="0" w:color="auto"/>
              <w:right w:val="single" w:sz="4" w:space="0" w:color="auto"/>
            </w:tcBorders>
            <w:shd w:val="clear" w:color="auto" w:fill="auto"/>
          </w:tcPr>
          <w:p w:rsidR="00CF6DB1" w:rsidRPr="00C31E76" w:rsidP="00CB1C05" w14:paraId="6760336C" w14:textId="77777777">
            <w:pPr>
              <w:pStyle w:val="LTableTextAbt"/>
            </w:pPr>
            <w:r w:rsidRPr="00C31E76">
              <w:t>Silicone Lubricant</w:t>
            </w:r>
          </w:p>
        </w:tc>
        <w:tc>
          <w:tcPr>
            <w:tcW w:w="3888" w:type="dxa"/>
            <w:tcBorders>
              <w:top w:val="nil"/>
              <w:left w:val="nil"/>
              <w:bottom w:val="single" w:sz="4" w:space="0" w:color="auto"/>
              <w:right w:val="single" w:sz="4" w:space="0" w:color="auto"/>
            </w:tcBorders>
            <w:shd w:val="clear" w:color="auto" w:fill="auto"/>
          </w:tcPr>
          <w:p w:rsidR="00CF6DB1" w:rsidRPr="00C31E76" w:rsidP="00CB1C05" w14:paraId="70A1AE31" w14:textId="77777777">
            <w:pPr>
              <w:pStyle w:val="LTableTextAbt"/>
            </w:pPr>
            <w:hyperlink r:id="rId149" w:history="1">
              <w:r w:rsidRPr="00C31E76" w:rsidR="004F366B">
                <w:t>https://www.homedepot.com/p/Blaster-11-oz-B-laster-Silicone-Lubricant-16-SL/202529794</w:t>
              </w:r>
            </w:hyperlink>
          </w:p>
        </w:tc>
        <w:tc>
          <w:tcPr>
            <w:tcW w:w="864" w:type="dxa"/>
            <w:tcBorders>
              <w:top w:val="nil"/>
              <w:left w:val="nil"/>
              <w:bottom w:val="single" w:sz="4" w:space="0" w:color="auto"/>
              <w:right w:val="single" w:sz="4" w:space="0" w:color="auto"/>
            </w:tcBorders>
            <w:shd w:val="clear" w:color="auto" w:fill="auto"/>
            <w:noWrap/>
          </w:tcPr>
          <w:p w:rsidR="00CF6DB1" w:rsidRPr="00C31E76" w:rsidP="00CB1C05" w14:paraId="05A48697" w14:textId="77777777">
            <w:pPr>
              <w:pStyle w:val="CTableTextAbt"/>
            </w:pPr>
            <w:r w:rsidRPr="00C31E76">
              <w:t>$0.41</w:t>
            </w:r>
          </w:p>
        </w:tc>
        <w:tc>
          <w:tcPr>
            <w:tcW w:w="1152" w:type="dxa"/>
            <w:tcBorders>
              <w:top w:val="nil"/>
              <w:left w:val="nil"/>
              <w:bottom w:val="single" w:sz="4" w:space="0" w:color="auto"/>
              <w:right w:val="single" w:sz="4" w:space="0" w:color="auto"/>
            </w:tcBorders>
            <w:shd w:val="clear" w:color="auto" w:fill="auto"/>
          </w:tcPr>
          <w:p w:rsidR="00CF6DB1" w:rsidRPr="00C31E76" w:rsidP="00CB1C05" w14:paraId="13CBFAD7" w14:textId="77777777">
            <w:pPr>
              <w:pStyle w:val="CTableTextAbt"/>
            </w:pPr>
            <w:r w:rsidRPr="00C31E76">
              <w:t>4.5</w:t>
            </w:r>
          </w:p>
        </w:tc>
        <w:tc>
          <w:tcPr>
            <w:tcW w:w="1152" w:type="dxa"/>
            <w:tcBorders>
              <w:top w:val="nil"/>
              <w:left w:val="nil"/>
              <w:bottom w:val="single" w:sz="4" w:space="0" w:color="auto"/>
              <w:right w:val="single" w:sz="4" w:space="0" w:color="auto"/>
            </w:tcBorders>
          </w:tcPr>
          <w:p w:rsidR="00CF6DB1" w:rsidRPr="00C31E76" w:rsidP="00CB1C05" w14:paraId="1362D57D" w14:textId="77777777">
            <w:pPr>
              <w:pStyle w:val="CTableTextAbt"/>
            </w:pPr>
            <w:r w:rsidRPr="00C31E76">
              <w:t>168</w:t>
            </w:r>
          </w:p>
        </w:tc>
      </w:tr>
      <w:tr w14:paraId="3EA910A4" w14:textId="77777777" w:rsidTr="00E604D0">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CF6DB1" w:rsidRPr="00C31E76" w:rsidP="00CB1C05" w14:paraId="393B5AFC" w14:textId="77777777">
            <w:pPr>
              <w:pStyle w:val="LTableTextAbt"/>
            </w:pPr>
            <w:r w:rsidRPr="00C31E76">
              <w:t>Super Lube</w:t>
            </w:r>
          </w:p>
        </w:tc>
        <w:tc>
          <w:tcPr>
            <w:tcW w:w="1728" w:type="dxa"/>
            <w:tcBorders>
              <w:top w:val="nil"/>
              <w:left w:val="nil"/>
              <w:bottom w:val="single" w:sz="4" w:space="0" w:color="auto"/>
              <w:right w:val="single" w:sz="4" w:space="0" w:color="auto"/>
            </w:tcBorders>
            <w:shd w:val="clear" w:color="auto" w:fill="auto"/>
          </w:tcPr>
          <w:p w:rsidR="00CF6DB1" w:rsidRPr="00C31E76" w:rsidP="00CB1C05" w14:paraId="351E4832" w14:textId="77777777">
            <w:pPr>
              <w:pStyle w:val="LTableTextAbt"/>
            </w:pPr>
            <w:r w:rsidRPr="00C31E76">
              <w:t>Super Lube Multi-Purpose Synthetic Lubricant</w:t>
            </w:r>
          </w:p>
        </w:tc>
        <w:tc>
          <w:tcPr>
            <w:tcW w:w="3888" w:type="dxa"/>
            <w:tcBorders>
              <w:top w:val="nil"/>
              <w:left w:val="nil"/>
              <w:bottom w:val="single" w:sz="4" w:space="0" w:color="auto"/>
              <w:right w:val="single" w:sz="4" w:space="0" w:color="auto"/>
            </w:tcBorders>
            <w:shd w:val="clear" w:color="auto" w:fill="auto"/>
          </w:tcPr>
          <w:p w:rsidR="00CF6DB1" w:rsidRPr="00C31E76" w:rsidP="00CB1C05" w14:paraId="65C4670D" w14:textId="77777777">
            <w:pPr>
              <w:pStyle w:val="LTableTextAbt"/>
            </w:pPr>
            <w:hyperlink r:id="rId150" w:history="1">
              <w:r w:rsidRPr="00C31E76" w:rsidR="004F366B">
                <w:t>https://www.homedepot.com/p/Super-Lube-11-oz-Aerosol-31110/202932707</w:t>
              </w:r>
            </w:hyperlink>
          </w:p>
        </w:tc>
        <w:tc>
          <w:tcPr>
            <w:tcW w:w="864" w:type="dxa"/>
            <w:tcBorders>
              <w:top w:val="nil"/>
              <w:left w:val="nil"/>
              <w:bottom w:val="single" w:sz="4" w:space="0" w:color="auto"/>
              <w:right w:val="single" w:sz="4" w:space="0" w:color="auto"/>
            </w:tcBorders>
            <w:shd w:val="clear" w:color="auto" w:fill="auto"/>
            <w:noWrap/>
          </w:tcPr>
          <w:p w:rsidR="00CF6DB1" w:rsidRPr="00C31E76" w:rsidP="00CB1C05" w14:paraId="3AB2431A" w14:textId="77777777">
            <w:pPr>
              <w:pStyle w:val="CTableTextAbt"/>
            </w:pPr>
            <w:r w:rsidRPr="00C31E76">
              <w:t>$0.63</w:t>
            </w:r>
          </w:p>
        </w:tc>
        <w:tc>
          <w:tcPr>
            <w:tcW w:w="1152" w:type="dxa"/>
            <w:tcBorders>
              <w:top w:val="nil"/>
              <w:left w:val="nil"/>
              <w:bottom w:val="single" w:sz="4" w:space="0" w:color="auto"/>
              <w:right w:val="single" w:sz="4" w:space="0" w:color="auto"/>
            </w:tcBorders>
            <w:shd w:val="clear" w:color="auto" w:fill="auto"/>
          </w:tcPr>
          <w:p w:rsidR="00CF6DB1" w:rsidRPr="00C31E76" w:rsidP="00CB1C05" w14:paraId="63C50D11" w14:textId="77777777">
            <w:pPr>
              <w:pStyle w:val="CTableTextAbt"/>
            </w:pPr>
            <w:r w:rsidRPr="00C31E76">
              <w:t>4.9</w:t>
            </w:r>
          </w:p>
        </w:tc>
        <w:tc>
          <w:tcPr>
            <w:tcW w:w="1152" w:type="dxa"/>
            <w:tcBorders>
              <w:top w:val="nil"/>
              <w:left w:val="nil"/>
              <w:bottom w:val="single" w:sz="4" w:space="0" w:color="auto"/>
              <w:right w:val="single" w:sz="4" w:space="0" w:color="auto"/>
            </w:tcBorders>
          </w:tcPr>
          <w:p w:rsidR="00CF6DB1" w:rsidRPr="00C31E76" w:rsidP="00CB1C05" w14:paraId="1993301A" w14:textId="77777777">
            <w:pPr>
              <w:pStyle w:val="CTableTextAbt"/>
            </w:pPr>
            <w:r w:rsidRPr="00C31E76">
              <w:t>51</w:t>
            </w:r>
          </w:p>
        </w:tc>
      </w:tr>
      <w:tr w14:paraId="768B64E8" w14:textId="77777777" w:rsidTr="00E604D0">
        <w:tblPrEx>
          <w:tblW w:w="10129" w:type="dxa"/>
          <w:jc w:val="center"/>
          <w:tblLayout w:type="fixed"/>
          <w:tblLook w:val="04A0"/>
        </w:tblPrEx>
        <w:trPr>
          <w:cantSplit/>
          <w:trHeight w:val="20"/>
          <w:jc w:val="center"/>
        </w:trPr>
        <w:tc>
          <w:tcPr>
            <w:tcW w:w="10129" w:type="dxa"/>
            <w:gridSpan w:val="6"/>
            <w:tcBorders>
              <w:top w:val="single" w:sz="4" w:space="0" w:color="auto"/>
              <w:left w:val="single" w:sz="4" w:space="0" w:color="auto"/>
              <w:bottom w:val="single" w:sz="4" w:space="0" w:color="auto"/>
              <w:right w:val="single" w:sz="4" w:space="0" w:color="auto"/>
            </w:tcBorders>
            <w:shd w:val="clear" w:color="auto" w:fill="auto"/>
          </w:tcPr>
          <w:p w:rsidR="00CF6DB1" w:rsidRPr="00C31E76" w:rsidP="00CB1C05" w14:paraId="76F02A15" w14:textId="77777777">
            <w:pPr>
              <w:pStyle w:val="LTableTextAbt"/>
            </w:pPr>
            <w:r w:rsidRPr="00E95801">
              <w:t>Note: Orange shaded rows indicate prod</w:t>
            </w:r>
            <w:r w:rsidRPr="00E95801">
              <w:rPr>
                <w:szCs w:val="16"/>
              </w:rPr>
              <w:t xml:space="preserve">ucts that contain </w:t>
            </w:r>
            <w:r>
              <w:rPr>
                <w:szCs w:val="16"/>
              </w:rPr>
              <w:t>PCE</w:t>
            </w:r>
            <w:r w:rsidRPr="00E95801">
              <w:rPr>
                <w:szCs w:val="16"/>
              </w:rPr>
              <w:t>. Grey shaded rows indicate products that contain another one of the first 10 TSCA work plan chemicals.</w:t>
            </w:r>
          </w:p>
        </w:tc>
      </w:tr>
    </w:tbl>
    <w:p w:rsidR="00A618A1" w:rsidRPr="00C31E76" w:rsidP="00CB1C05" w14:paraId="5CAB0D18" w14:textId="77777777"/>
    <w:p w:rsidR="005A6AF4" w:rsidRPr="00C31E76" w:rsidP="00CB1C05" w14:paraId="29223274" w14:textId="77777777">
      <w:pPr>
        <w:pStyle w:val="Heading3"/>
      </w:pPr>
      <w:bookmarkStart w:id="592" w:name="_Toc114061949"/>
      <w:r w:rsidRPr="00C31E76">
        <w:t>Conclusion</w:t>
      </w:r>
      <w:bookmarkEnd w:id="588"/>
      <w:bookmarkEnd w:id="592"/>
    </w:p>
    <w:p w:rsidR="005A6AF4" w:rsidP="00CB1C05" w14:paraId="1FF652BA" w14:textId="77777777">
      <w:pPr>
        <w:pStyle w:val="BodyText"/>
        <w:rPr>
          <w:rFonts w:eastAsiaTheme="minorHAnsi"/>
        </w:rPr>
      </w:pPr>
      <w:r w:rsidRPr="00C31E76">
        <w:t>The review focused only on multi-purpose lubricants and penetrants in liquid spray or aerosol form and included</w:t>
      </w:r>
      <w:r>
        <w:t xml:space="preserve"> one</w:t>
      </w:r>
      <w:r w:rsidRPr="00C31E76">
        <w:t xml:space="preserve"> product containing </w:t>
      </w:r>
      <w:bookmarkStart w:id="593" w:name="_Hlk106794970"/>
      <w:r w:rsidRPr="00C31E76">
        <w:t>trichloroethylene</w:t>
      </w:r>
      <w:bookmarkEnd w:id="593"/>
      <w:r>
        <w:t xml:space="preserve">, one product containing </w:t>
      </w:r>
      <w:r w:rsidR="00843813">
        <w:t>PCE</w:t>
      </w:r>
      <w:r w:rsidRPr="00C31E76">
        <w:t xml:space="preserve">, and four products containing alternative solvents. </w:t>
      </w:r>
      <w:r w:rsidR="006518A7">
        <w:rPr>
          <w:rFonts w:eastAsiaTheme="minorHAnsi"/>
        </w:rPr>
        <w:t>This review did not find any barriers related to</w:t>
      </w:r>
      <w:r w:rsidR="00216623">
        <w:rPr>
          <w:rFonts w:eastAsiaTheme="minorHAnsi"/>
        </w:rPr>
        <w:t xml:space="preserve"> </w:t>
      </w:r>
      <w:r w:rsidRPr="00C31E76">
        <w:rPr>
          <w:rFonts w:eastAsiaTheme="minorHAnsi"/>
        </w:rPr>
        <w:t xml:space="preserve">pricing and customer satisfaction. </w:t>
      </w:r>
      <w:r w:rsidR="00216623">
        <w:rPr>
          <w:rFonts w:eastAsiaTheme="minorHAnsi"/>
        </w:rPr>
        <w:t xml:space="preserve">It was not possible to compare </w:t>
      </w:r>
      <w:r w:rsidRPr="00C31E76">
        <w:t xml:space="preserve">VOC </w:t>
      </w:r>
      <w:r w:rsidR="00216623">
        <w:t>content</w:t>
      </w:r>
      <w:r w:rsidRPr="00C31E76">
        <w:t xml:space="preserve"> due to lack of VOC information in SDSs for products containing </w:t>
      </w:r>
      <w:r w:rsidR="00843813">
        <w:t>PCE</w:t>
      </w:r>
      <w:r w:rsidRPr="00C31E76">
        <w:t xml:space="preserve"> and trichloroethylene. Three alternative products (</w:t>
      </w:r>
      <w:r w:rsidRPr="00A8400D">
        <w:t xml:space="preserve">Silicone Lubricant, WD-40, and Super Lube) had lower prices than the product containing </w:t>
      </w:r>
      <w:r w:rsidR="00843813">
        <w:t>PCE</w:t>
      </w:r>
      <w:r w:rsidRPr="00A8400D">
        <w:t xml:space="preserve">. </w:t>
      </w:r>
      <w:r w:rsidRPr="00A8400D">
        <w:rPr>
          <w:rFonts w:eastAsiaTheme="minorHAnsi"/>
        </w:rPr>
        <w:t xml:space="preserve">Average customer satisfaction ratings were similar between the product with </w:t>
      </w:r>
      <w:r w:rsidR="00843813">
        <w:t>PCE</w:t>
      </w:r>
      <w:r w:rsidRPr="00A8400D">
        <w:rPr>
          <w:rFonts w:eastAsiaTheme="minorHAnsi"/>
        </w:rPr>
        <w:t xml:space="preserve"> and products using alternative solvents. </w:t>
      </w:r>
    </w:p>
    <w:p w:rsidR="00EF2BE4" w:rsidP="00CB1C05" w14:paraId="47D06118" w14:textId="77777777">
      <w:pPr>
        <w:pStyle w:val="Heading2"/>
      </w:pPr>
      <w:bookmarkStart w:id="594" w:name="_Ref117254489"/>
      <w:bookmarkStart w:id="595" w:name="_Ref117254495"/>
      <w:bookmarkStart w:id="596" w:name="_Toc165378736"/>
      <w:r>
        <w:t>Screen Print Ink Removers</w:t>
      </w:r>
      <w:bookmarkEnd w:id="594"/>
      <w:bookmarkEnd w:id="595"/>
      <w:bookmarkEnd w:id="596"/>
    </w:p>
    <w:p w:rsidR="00EF2BE4" w:rsidRPr="005C0BFA" w:rsidP="00CB1C05" w14:paraId="2029A00D" w14:textId="77777777">
      <w:pPr>
        <w:rPr>
          <w:rFonts w:cstheme="minorHAnsi"/>
        </w:rPr>
      </w:pPr>
      <w:r w:rsidRPr="005C0BFA">
        <w:rPr>
          <w:rFonts w:cstheme="minorHAnsi"/>
          <w:color w:val="202124"/>
          <w:shd w:val="clear" w:color="auto" w:fill="FFFFFF"/>
        </w:rPr>
        <w:t>Plastisol ink is </w:t>
      </w:r>
      <w:r w:rsidRPr="005C0BFA">
        <w:rPr>
          <w:rFonts w:cstheme="minorHAnsi"/>
          <w:bCs/>
          <w:color w:val="202124"/>
          <w:shd w:val="clear" w:color="auto" w:fill="FFFFFF"/>
        </w:rPr>
        <w:t>the most widely used ink in apparel screen printing</w:t>
      </w:r>
      <w:r w:rsidRPr="005C0BFA">
        <w:rPr>
          <w:rFonts w:cstheme="minorHAnsi"/>
          <w:color w:val="202124"/>
          <w:shd w:val="clear" w:color="auto" w:fill="FFFFFF"/>
        </w:rPr>
        <w:t xml:space="preserve">. It is made up </w:t>
      </w:r>
      <w:r>
        <w:rPr>
          <w:rFonts w:cstheme="minorHAnsi"/>
          <w:color w:val="202124"/>
          <w:shd w:val="clear" w:color="auto" w:fill="FFFFFF"/>
        </w:rPr>
        <w:t xml:space="preserve">of </w:t>
      </w:r>
      <w:r w:rsidRPr="005C0BFA">
        <w:rPr>
          <w:rFonts w:cstheme="minorHAnsi"/>
          <w:color w:val="202124"/>
          <w:shd w:val="clear" w:color="auto" w:fill="FFFFFF"/>
        </w:rPr>
        <w:t>PVC particles suspended in a liquid plasticizer.</w:t>
      </w:r>
      <w:r w:rsidRPr="005C0BFA">
        <w:rPr>
          <w:rFonts w:cstheme="minorHAnsi"/>
        </w:rPr>
        <w:t xml:space="preserve"> Screen print ink removers are used to remove cured plastisol inks from </w:t>
      </w:r>
      <w:r>
        <w:rPr>
          <w:rFonts w:cstheme="minorHAnsi"/>
        </w:rPr>
        <w:t xml:space="preserve">screens, equipment, and </w:t>
      </w:r>
      <w:r w:rsidRPr="005C0BFA">
        <w:rPr>
          <w:rFonts w:cstheme="minorHAnsi"/>
        </w:rPr>
        <w:t xml:space="preserve">textile materials. </w:t>
      </w:r>
    </w:p>
    <w:p w:rsidR="00EF2BE4" w:rsidP="00CB1C05" w14:paraId="77EDCD63" w14:textId="77777777">
      <w:pPr>
        <w:pStyle w:val="Heading3"/>
      </w:pPr>
      <w:r w:rsidRPr="00D5798A">
        <w:t>Solvent Ingredients</w:t>
      </w:r>
    </w:p>
    <w:p w:rsidR="00EF2BE4" w:rsidP="00CB1C05" w14:paraId="78ED57C8" w14:textId="77777777">
      <w:r>
        <w:t xml:space="preserve">It was difficult finding </w:t>
      </w:r>
      <w:r w:rsidRPr="0016287C">
        <w:t xml:space="preserve">products containing </w:t>
      </w:r>
      <w:r>
        <w:t>perchloroethylene</w:t>
      </w:r>
      <w:r w:rsidRPr="0016287C">
        <w:t xml:space="preserve"> on the market with cost and SDS information. </w:t>
      </w:r>
      <w:r>
        <w:t>The</w:t>
      </w:r>
      <w:r w:rsidRPr="0016287C">
        <w:t xml:space="preserve"> review included one product containing </w:t>
      </w:r>
      <w:r>
        <w:t xml:space="preserve">perchloroethylene and </w:t>
      </w:r>
      <w:r w:rsidRPr="0016287C">
        <w:rPr>
          <w:rFonts w:cstheme="minorHAnsi"/>
          <w:color w:val="000000"/>
        </w:rPr>
        <w:t>methylene chloride</w:t>
      </w:r>
      <w:r w:rsidRPr="0016287C">
        <w:t xml:space="preserve">, and </w:t>
      </w:r>
      <w:r>
        <w:t>five</w:t>
      </w:r>
      <w:r w:rsidRPr="0016287C">
        <w:t xml:space="preserve"> products containing alternative solvents including d-limonene, naphtha, citrus terpene, and others. </w:t>
      </w:r>
      <w:r w:rsidR="00C364E4">
        <w:fldChar w:fldCharType="begin" w:fldLock="1"/>
      </w:r>
      <w:r w:rsidR="00C364E4">
        <w:instrText xml:space="preserve"> REF _Ref117254660 \h </w:instrText>
      </w:r>
      <w:r w:rsidR="00C364E4">
        <w:fldChar w:fldCharType="separate"/>
      </w:r>
      <w:r w:rsidRPr="00E9423F" w:rsidR="0092222B">
        <w:t xml:space="preserve">Table </w:t>
      </w:r>
      <w:r w:rsidR="0092222B">
        <w:rPr>
          <w:noProof/>
        </w:rPr>
        <w:t>5</w:t>
      </w:r>
      <w:r w:rsidR="0092222B">
        <w:noBreakHyphen/>
      </w:r>
      <w:r w:rsidR="0092222B">
        <w:rPr>
          <w:noProof/>
        </w:rPr>
        <w:t>64</w:t>
      </w:r>
      <w:r w:rsidR="00C364E4">
        <w:fldChar w:fldCharType="end"/>
      </w:r>
      <w:r>
        <w:t xml:space="preserve"> </w:t>
      </w:r>
      <w:r w:rsidRPr="0016287C">
        <w:t>shows the list of products reviewed for this report</w:t>
      </w:r>
      <w:r>
        <w:t xml:space="preserve"> and their primary solvent ingredients.</w:t>
      </w:r>
    </w:p>
    <w:tbl>
      <w:tblPr>
        <w:tblW w:w="10170" w:type="dxa"/>
        <w:jc w:val="center"/>
        <w:tblLayout w:type="fixed"/>
        <w:tblLook w:val="04A0"/>
      </w:tblPr>
      <w:tblGrid>
        <w:gridCol w:w="1350"/>
        <w:gridCol w:w="1530"/>
        <w:gridCol w:w="2160"/>
        <w:gridCol w:w="1440"/>
        <w:gridCol w:w="2160"/>
        <w:gridCol w:w="1530"/>
      </w:tblGrid>
      <w:tr w14:paraId="6D56C5E0" w14:textId="77777777" w:rsidTr="00E604D0">
        <w:tblPrEx>
          <w:tblW w:w="10170" w:type="dxa"/>
          <w:jc w:val="center"/>
          <w:tblLayout w:type="fixed"/>
          <w:tblLook w:val="04A0"/>
        </w:tblPrEx>
        <w:trPr>
          <w:cantSplit/>
          <w:trHeight w:val="20"/>
          <w:tblHeader/>
          <w:jc w:val="center"/>
        </w:trPr>
        <w:tc>
          <w:tcPr>
            <w:tcW w:w="10170" w:type="dxa"/>
            <w:gridSpan w:val="6"/>
            <w:tcBorders>
              <w:bottom w:val="single" w:sz="4" w:space="0" w:color="auto"/>
            </w:tcBorders>
            <w:shd w:val="clear" w:color="auto" w:fill="auto"/>
            <w:vAlign w:val="center"/>
          </w:tcPr>
          <w:p w:rsidR="00E9423F" w:rsidRPr="008F0DC5" w:rsidP="00CB1C05" w14:paraId="444D8792" w14:textId="77777777">
            <w:pPr>
              <w:pStyle w:val="TableTitleA"/>
            </w:pPr>
            <w:bookmarkStart w:id="597" w:name="_Ref117254660"/>
            <w:bookmarkStart w:id="598" w:name="_Toc121142610"/>
            <w:bookmarkStart w:id="599" w:name="_Toc165379604"/>
            <w:r w:rsidRPr="00E9423F">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4</w:t>
            </w:r>
            <w:r w:rsidR="00BC4B5D">
              <w:rPr>
                <w:noProof/>
              </w:rPr>
              <w:fldChar w:fldCharType="end"/>
            </w:r>
            <w:bookmarkEnd w:id="597"/>
            <w:r w:rsidRPr="00E9423F">
              <w:t>: Safety Data Sheets and Solvent Ingredients with Concentrations of 5 Percent or Higher for Reviewed Screen Print Ink Removal Products</w:t>
            </w:r>
            <w:bookmarkEnd w:id="598"/>
            <w:bookmarkEnd w:id="599"/>
          </w:p>
        </w:tc>
      </w:tr>
      <w:tr w14:paraId="236B5DC1" w14:textId="77777777" w:rsidTr="00E604D0">
        <w:tblPrEx>
          <w:tblW w:w="10170" w:type="dxa"/>
          <w:jc w:val="center"/>
          <w:tblLayout w:type="fixed"/>
          <w:tblLook w:val="04A0"/>
        </w:tblPrEx>
        <w:trPr>
          <w:cantSplit/>
          <w:trHeight w:val="20"/>
          <w:tblHeader/>
          <w:jc w:val="center"/>
        </w:trPr>
        <w:tc>
          <w:tcPr>
            <w:tcW w:w="135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9423F" w:rsidRPr="009A2C41" w:rsidP="00CB1C05" w14:paraId="34F21A69" w14:textId="77777777">
            <w:pPr>
              <w:pStyle w:val="TableSubtitle"/>
            </w:pPr>
            <w:r w:rsidRPr="009A2C41">
              <w:t>Supplier</w:t>
            </w:r>
          </w:p>
        </w:tc>
        <w:tc>
          <w:tcPr>
            <w:tcW w:w="1530" w:type="dxa"/>
            <w:tcBorders>
              <w:top w:val="single" w:sz="4" w:space="0" w:color="auto"/>
              <w:left w:val="nil"/>
              <w:bottom w:val="single" w:sz="4" w:space="0" w:color="auto"/>
              <w:right w:val="single" w:sz="4" w:space="0" w:color="auto"/>
            </w:tcBorders>
            <w:shd w:val="clear" w:color="auto" w:fill="48A9C5"/>
            <w:vAlign w:val="center"/>
            <w:hideMark/>
          </w:tcPr>
          <w:p w:rsidR="00E9423F" w:rsidRPr="009A2C41" w:rsidP="00CB1C05" w14:paraId="46EC07AF" w14:textId="77777777">
            <w:pPr>
              <w:pStyle w:val="TableSubtitle"/>
            </w:pPr>
            <w:r w:rsidRPr="009A2C41">
              <w:t>Product</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E9423F" w:rsidRPr="009A2C41" w:rsidP="00CB1C05" w14:paraId="67EFA0BC" w14:textId="77777777">
            <w:pPr>
              <w:pStyle w:val="TableSubtitle"/>
            </w:pPr>
            <w:r w:rsidRPr="009A2C41">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E9423F" w:rsidRPr="009A2C41" w:rsidP="00CB1C05" w14:paraId="6EF6362B" w14:textId="77777777">
            <w:pPr>
              <w:pStyle w:val="TableSubtitle"/>
            </w:pPr>
            <w:r w:rsidRPr="009A2C41">
              <w:t>SDS date</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E9423F" w:rsidRPr="009A2C41" w:rsidP="00CB1C05" w14:paraId="768902B5" w14:textId="77777777">
            <w:pPr>
              <w:pStyle w:val="TableSubtitle"/>
            </w:pPr>
            <w:r w:rsidRPr="009A2C41">
              <w:t>Solvent ingredients</w:t>
            </w:r>
          </w:p>
        </w:tc>
        <w:tc>
          <w:tcPr>
            <w:tcW w:w="1530" w:type="dxa"/>
            <w:tcBorders>
              <w:top w:val="single" w:sz="4" w:space="0" w:color="auto"/>
              <w:left w:val="nil"/>
              <w:bottom w:val="single" w:sz="4" w:space="0" w:color="auto"/>
              <w:right w:val="single" w:sz="4" w:space="0" w:color="auto"/>
            </w:tcBorders>
            <w:shd w:val="clear" w:color="auto" w:fill="48A9C5"/>
            <w:vAlign w:val="center"/>
            <w:hideMark/>
          </w:tcPr>
          <w:p w:rsidR="00E9423F" w:rsidRPr="009A2C41" w:rsidP="00CB1C05" w14:paraId="0139D9F6" w14:textId="77777777">
            <w:pPr>
              <w:pStyle w:val="TableSubtitle"/>
            </w:pPr>
            <w:r w:rsidRPr="009A2C41">
              <w:t>Concentration (%)</w:t>
            </w:r>
          </w:p>
        </w:tc>
      </w:tr>
      <w:tr w14:paraId="691F2BEA" w14:textId="77777777" w:rsidTr="00E604D0">
        <w:tblPrEx>
          <w:tblW w:w="10170" w:type="dxa"/>
          <w:jc w:val="center"/>
          <w:tblLayout w:type="fixed"/>
          <w:tblLook w:val="04A0"/>
        </w:tblPrEx>
        <w:trPr>
          <w:cantSplit/>
          <w:trHeight w:val="20"/>
          <w:jc w:val="center"/>
        </w:trPr>
        <w:tc>
          <w:tcPr>
            <w:tcW w:w="1350" w:type="dxa"/>
            <w:vMerge w:val="restart"/>
            <w:tcBorders>
              <w:left w:val="single" w:sz="4" w:space="0" w:color="auto"/>
              <w:right w:val="single" w:sz="4" w:space="0" w:color="auto"/>
            </w:tcBorders>
            <w:shd w:val="clear" w:color="auto" w:fill="F1AD7A" w:themeFill="accent2" w:themeFillTint="99"/>
          </w:tcPr>
          <w:p w:rsidR="00E9423F" w:rsidRPr="009A2C41" w:rsidP="00CB1C05" w14:paraId="68F86F1B" w14:textId="77777777">
            <w:pPr>
              <w:pStyle w:val="LTableTextAbt"/>
            </w:pPr>
            <w:r>
              <w:t>Albatross USA Inc. (Albachem)</w:t>
            </w:r>
          </w:p>
        </w:tc>
        <w:tc>
          <w:tcPr>
            <w:tcW w:w="1530" w:type="dxa"/>
            <w:vMerge w:val="restart"/>
            <w:tcBorders>
              <w:left w:val="single" w:sz="4" w:space="0" w:color="auto"/>
              <w:right w:val="single" w:sz="4" w:space="0" w:color="auto"/>
            </w:tcBorders>
            <w:shd w:val="clear" w:color="auto" w:fill="F1AD7A" w:themeFill="accent2" w:themeFillTint="99"/>
          </w:tcPr>
          <w:p w:rsidR="00E9423F" w:rsidP="00CB1C05" w14:paraId="1DCB5AC8" w14:textId="77777777">
            <w:pPr>
              <w:pStyle w:val="LTableTextAbt"/>
            </w:pPr>
            <w:r>
              <w:t>Expert Premium 303 ™ Screen Print Ink Remover</w:t>
            </w:r>
          </w:p>
          <w:p w:rsidR="00E9423F" w:rsidRPr="009A2C41" w:rsidP="00CB1C05" w14:paraId="1D665F1C" w14:textId="77777777">
            <w:pPr>
              <w:pStyle w:val="LTableTextAbt"/>
            </w:pPr>
          </w:p>
        </w:tc>
        <w:tc>
          <w:tcPr>
            <w:tcW w:w="2160" w:type="dxa"/>
            <w:vMerge w:val="restart"/>
            <w:tcBorders>
              <w:left w:val="single" w:sz="4" w:space="0" w:color="auto"/>
              <w:right w:val="single" w:sz="4" w:space="0" w:color="auto"/>
            </w:tcBorders>
            <w:shd w:val="clear" w:color="auto" w:fill="F1AD7A" w:themeFill="accent2" w:themeFillTint="99"/>
          </w:tcPr>
          <w:p w:rsidR="00E9423F" w:rsidRPr="00E34091" w:rsidP="00CB1C05" w14:paraId="7B5B6E57" w14:textId="77777777">
            <w:pPr>
              <w:pStyle w:val="LTableTextAbt"/>
            </w:pPr>
            <w:r w:rsidRPr="00B96347">
              <w:t>https://albachem.com/content/SDS/1210.pdf</w:t>
            </w:r>
          </w:p>
        </w:tc>
        <w:tc>
          <w:tcPr>
            <w:tcW w:w="1440" w:type="dxa"/>
            <w:vMerge w:val="restart"/>
            <w:tcBorders>
              <w:left w:val="single" w:sz="4" w:space="0" w:color="auto"/>
              <w:right w:val="single" w:sz="4" w:space="0" w:color="auto"/>
            </w:tcBorders>
            <w:shd w:val="clear" w:color="auto" w:fill="F1AD7A" w:themeFill="accent2" w:themeFillTint="99"/>
          </w:tcPr>
          <w:p w:rsidR="00E9423F" w:rsidRPr="009A2C41" w:rsidP="00CB1C05" w14:paraId="7DA4F025" w14:textId="77777777">
            <w:pPr>
              <w:pStyle w:val="LTableTextAbt"/>
            </w:pPr>
            <w:r>
              <w:t>1 August 2022</w:t>
            </w:r>
          </w:p>
        </w:tc>
        <w:tc>
          <w:tcPr>
            <w:tcW w:w="2160" w:type="dxa"/>
            <w:tcBorders>
              <w:top w:val="nil"/>
              <w:left w:val="nil"/>
              <w:bottom w:val="single" w:sz="4" w:space="0" w:color="auto"/>
              <w:right w:val="single" w:sz="4" w:space="0" w:color="auto"/>
            </w:tcBorders>
            <w:shd w:val="clear" w:color="auto" w:fill="F1AD7A" w:themeFill="accent2" w:themeFillTint="99"/>
          </w:tcPr>
          <w:p w:rsidR="00E9423F" w:rsidRPr="009A2C41" w:rsidP="00CB1C05" w14:paraId="3B9DB50D" w14:textId="77777777">
            <w:pPr>
              <w:pStyle w:val="LTableTextAbt"/>
            </w:pPr>
            <w:r>
              <w:t>Methylene chloride</w:t>
            </w:r>
          </w:p>
        </w:tc>
        <w:tc>
          <w:tcPr>
            <w:tcW w:w="1530" w:type="dxa"/>
            <w:tcBorders>
              <w:top w:val="nil"/>
              <w:left w:val="nil"/>
              <w:bottom w:val="single" w:sz="4" w:space="0" w:color="auto"/>
              <w:right w:val="single" w:sz="4" w:space="0" w:color="auto"/>
            </w:tcBorders>
            <w:shd w:val="clear" w:color="auto" w:fill="F1AD7A" w:themeFill="accent2" w:themeFillTint="99"/>
          </w:tcPr>
          <w:p w:rsidR="00E9423F" w:rsidRPr="00555AC4" w:rsidP="00CB1C05" w14:paraId="2C378612" w14:textId="77777777">
            <w:pPr>
              <w:pStyle w:val="CTableTextAbt"/>
            </w:pPr>
            <w:r w:rsidRPr="00555AC4">
              <w:t>80 - 90</w:t>
            </w:r>
          </w:p>
        </w:tc>
      </w:tr>
      <w:tr w14:paraId="1BBF5BFD" w14:textId="77777777" w:rsidTr="00E604D0">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F1AD7A" w:themeFill="accent2" w:themeFillTint="99"/>
          </w:tcPr>
          <w:p w:rsidR="00E9423F" w:rsidRPr="009A2C41" w:rsidP="00CB1C05" w14:paraId="6BE4A5DE" w14:textId="77777777">
            <w:pPr>
              <w:pStyle w:val="LTableTextAbt"/>
            </w:pPr>
          </w:p>
        </w:tc>
        <w:tc>
          <w:tcPr>
            <w:tcW w:w="1530" w:type="dxa"/>
            <w:vMerge/>
            <w:tcBorders>
              <w:left w:val="single" w:sz="4" w:space="0" w:color="auto"/>
              <w:right w:val="single" w:sz="4" w:space="0" w:color="auto"/>
            </w:tcBorders>
            <w:shd w:val="clear" w:color="auto" w:fill="F1AD7A" w:themeFill="accent2" w:themeFillTint="99"/>
          </w:tcPr>
          <w:p w:rsidR="00E9423F" w:rsidRPr="009A2C41" w:rsidP="00CB1C05" w14:paraId="3DBC2B23" w14:textId="77777777">
            <w:pPr>
              <w:pStyle w:val="LTableTextAbt"/>
            </w:pPr>
          </w:p>
        </w:tc>
        <w:tc>
          <w:tcPr>
            <w:tcW w:w="2160" w:type="dxa"/>
            <w:vMerge/>
            <w:tcBorders>
              <w:left w:val="single" w:sz="4" w:space="0" w:color="auto"/>
              <w:right w:val="single" w:sz="4" w:space="0" w:color="auto"/>
            </w:tcBorders>
            <w:shd w:val="clear" w:color="auto" w:fill="F1AD7A" w:themeFill="accent2" w:themeFillTint="99"/>
          </w:tcPr>
          <w:p w:rsidR="00E9423F" w:rsidRPr="008F0DC5" w:rsidP="00CB1C05" w14:paraId="76CFB05C" w14:textId="77777777">
            <w:pPr>
              <w:pStyle w:val="LTableTextAbt"/>
            </w:pPr>
          </w:p>
        </w:tc>
        <w:tc>
          <w:tcPr>
            <w:tcW w:w="1440" w:type="dxa"/>
            <w:vMerge/>
            <w:tcBorders>
              <w:left w:val="single" w:sz="4" w:space="0" w:color="auto"/>
              <w:right w:val="single" w:sz="4" w:space="0" w:color="auto"/>
            </w:tcBorders>
            <w:shd w:val="clear" w:color="auto" w:fill="F1AD7A" w:themeFill="accent2" w:themeFillTint="99"/>
          </w:tcPr>
          <w:p w:rsidR="00E9423F" w:rsidRPr="009A2C41" w:rsidP="00CB1C05" w14:paraId="18ADA0AD"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E9423F" w:rsidRPr="009A2C41" w:rsidP="00CB1C05" w14:paraId="57F9CC03" w14:textId="77777777">
            <w:pPr>
              <w:pStyle w:val="LTableTextAbt"/>
            </w:pPr>
            <w:r>
              <w:t>Perchloroethylene</w:t>
            </w:r>
          </w:p>
        </w:tc>
        <w:tc>
          <w:tcPr>
            <w:tcW w:w="1530" w:type="dxa"/>
            <w:tcBorders>
              <w:top w:val="nil"/>
              <w:left w:val="nil"/>
              <w:bottom w:val="single" w:sz="4" w:space="0" w:color="auto"/>
              <w:right w:val="single" w:sz="4" w:space="0" w:color="auto"/>
            </w:tcBorders>
            <w:shd w:val="clear" w:color="auto" w:fill="F1AD7A" w:themeFill="accent2" w:themeFillTint="99"/>
          </w:tcPr>
          <w:p w:rsidR="00E9423F" w:rsidRPr="00555AC4" w:rsidP="00CB1C05" w14:paraId="25146DA7" w14:textId="77777777">
            <w:pPr>
              <w:pStyle w:val="CTableTextAbt"/>
            </w:pPr>
            <w:r w:rsidRPr="00555AC4">
              <w:t>0 - 10</w:t>
            </w:r>
          </w:p>
        </w:tc>
      </w:tr>
      <w:tr w14:paraId="4A9CBFC6" w14:textId="77777777" w:rsidTr="00E604D0">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F1AD7A" w:themeFill="accent2" w:themeFillTint="99"/>
          </w:tcPr>
          <w:p w:rsidR="00E9423F" w:rsidRPr="009A2C41" w:rsidP="00CB1C05" w14:paraId="1738B4DB" w14:textId="77777777">
            <w:pPr>
              <w:pStyle w:val="LTableTextAbt"/>
            </w:pPr>
          </w:p>
        </w:tc>
        <w:tc>
          <w:tcPr>
            <w:tcW w:w="1530" w:type="dxa"/>
            <w:vMerge/>
            <w:tcBorders>
              <w:left w:val="single" w:sz="4" w:space="0" w:color="auto"/>
              <w:right w:val="single" w:sz="4" w:space="0" w:color="auto"/>
            </w:tcBorders>
            <w:shd w:val="clear" w:color="auto" w:fill="F1AD7A" w:themeFill="accent2" w:themeFillTint="99"/>
          </w:tcPr>
          <w:p w:rsidR="00E9423F" w:rsidRPr="009A2C41" w:rsidP="00CB1C05" w14:paraId="757EF505" w14:textId="77777777">
            <w:pPr>
              <w:pStyle w:val="LTableTextAbt"/>
            </w:pPr>
          </w:p>
        </w:tc>
        <w:tc>
          <w:tcPr>
            <w:tcW w:w="2160" w:type="dxa"/>
            <w:vMerge/>
            <w:tcBorders>
              <w:left w:val="single" w:sz="4" w:space="0" w:color="auto"/>
              <w:right w:val="single" w:sz="4" w:space="0" w:color="auto"/>
            </w:tcBorders>
            <w:shd w:val="clear" w:color="auto" w:fill="F1AD7A" w:themeFill="accent2" w:themeFillTint="99"/>
          </w:tcPr>
          <w:p w:rsidR="00E9423F" w:rsidRPr="008F0DC5" w:rsidP="00CB1C05" w14:paraId="228ABB40" w14:textId="77777777">
            <w:pPr>
              <w:pStyle w:val="LTableTextAbt"/>
            </w:pPr>
          </w:p>
        </w:tc>
        <w:tc>
          <w:tcPr>
            <w:tcW w:w="1440" w:type="dxa"/>
            <w:vMerge/>
            <w:tcBorders>
              <w:left w:val="single" w:sz="4" w:space="0" w:color="auto"/>
              <w:right w:val="single" w:sz="4" w:space="0" w:color="auto"/>
            </w:tcBorders>
            <w:shd w:val="clear" w:color="auto" w:fill="F1AD7A" w:themeFill="accent2" w:themeFillTint="99"/>
          </w:tcPr>
          <w:p w:rsidR="00E9423F" w:rsidRPr="009A2C41" w:rsidP="00CB1C05" w14:paraId="3F3E5899"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E9423F" w:rsidRPr="009A2C41" w:rsidP="00CB1C05" w14:paraId="55D9B0F5" w14:textId="77777777">
            <w:pPr>
              <w:pStyle w:val="LTableTextAbt"/>
            </w:pPr>
            <w:r>
              <w:t>Ethanol</w:t>
            </w:r>
          </w:p>
        </w:tc>
        <w:tc>
          <w:tcPr>
            <w:tcW w:w="1530" w:type="dxa"/>
            <w:tcBorders>
              <w:top w:val="nil"/>
              <w:left w:val="nil"/>
              <w:bottom w:val="single" w:sz="4" w:space="0" w:color="auto"/>
              <w:right w:val="single" w:sz="4" w:space="0" w:color="auto"/>
            </w:tcBorders>
            <w:shd w:val="clear" w:color="auto" w:fill="F1AD7A" w:themeFill="accent2" w:themeFillTint="99"/>
          </w:tcPr>
          <w:p w:rsidR="00E9423F" w:rsidRPr="00555AC4" w:rsidP="00CB1C05" w14:paraId="1B669CDE" w14:textId="77777777">
            <w:pPr>
              <w:pStyle w:val="CTableTextAbt"/>
            </w:pPr>
            <w:r w:rsidRPr="00555AC4">
              <w:t>0 - 5</w:t>
            </w:r>
          </w:p>
        </w:tc>
      </w:tr>
      <w:tr w14:paraId="3E497365" w14:textId="77777777" w:rsidTr="00E604D0">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F1AD7A" w:themeFill="accent2" w:themeFillTint="99"/>
          </w:tcPr>
          <w:p w:rsidR="00E9423F" w:rsidRPr="009A2C41" w:rsidP="00CB1C05" w14:paraId="7A75E193" w14:textId="77777777">
            <w:pPr>
              <w:pStyle w:val="LTableTextAbt"/>
            </w:pPr>
          </w:p>
        </w:tc>
        <w:tc>
          <w:tcPr>
            <w:tcW w:w="1530" w:type="dxa"/>
            <w:vMerge/>
            <w:tcBorders>
              <w:left w:val="single" w:sz="4" w:space="0" w:color="auto"/>
              <w:right w:val="single" w:sz="4" w:space="0" w:color="auto"/>
            </w:tcBorders>
            <w:shd w:val="clear" w:color="auto" w:fill="F1AD7A" w:themeFill="accent2" w:themeFillTint="99"/>
          </w:tcPr>
          <w:p w:rsidR="00E9423F" w:rsidRPr="009A2C41" w:rsidP="00CB1C05" w14:paraId="175BABA8" w14:textId="77777777">
            <w:pPr>
              <w:pStyle w:val="LTableTextAbt"/>
            </w:pPr>
          </w:p>
        </w:tc>
        <w:tc>
          <w:tcPr>
            <w:tcW w:w="2160" w:type="dxa"/>
            <w:vMerge/>
            <w:tcBorders>
              <w:left w:val="single" w:sz="4" w:space="0" w:color="auto"/>
              <w:right w:val="single" w:sz="4" w:space="0" w:color="auto"/>
            </w:tcBorders>
            <w:shd w:val="clear" w:color="auto" w:fill="F1AD7A" w:themeFill="accent2" w:themeFillTint="99"/>
          </w:tcPr>
          <w:p w:rsidR="00E9423F" w:rsidRPr="008F0DC5" w:rsidP="00CB1C05" w14:paraId="32D50B32" w14:textId="77777777">
            <w:pPr>
              <w:pStyle w:val="LTableTextAbt"/>
            </w:pPr>
          </w:p>
        </w:tc>
        <w:tc>
          <w:tcPr>
            <w:tcW w:w="1440" w:type="dxa"/>
            <w:vMerge/>
            <w:tcBorders>
              <w:left w:val="single" w:sz="4" w:space="0" w:color="auto"/>
              <w:right w:val="single" w:sz="4" w:space="0" w:color="auto"/>
            </w:tcBorders>
            <w:shd w:val="clear" w:color="auto" w:fill="F1AD7A" w:themeFill="accent2" w:themeFillTint="99"/>
          </w:tcPr>
          <w:p w:rsidR="00E9423F" w:rsidRPr="009A2C41" w:rsidP="00CB1C05" w14:paraId="321B5BBA"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E9423F" w:rsidP="00CB1C05" w14:paraId="5E9AAAE3" w14:textId="77777777">
            <w:pPr>
              <w:pStyle w:val="LTableTextAbt"/>
            </w:pPr>
            <w:r>
              <w:t>N Propyl acetate</w:t>
            </w:r>
          </w:p>
        </w:tc>
        <w:tc>
          <w:tcPr>
            <w:tcW w:w="1530" w:type="dxa"/>
            <w:tcBorders>
              <w:top w:val="nil"/>
              <w:left w:val="nil"/>
              <w:bottom w:val="single" w:sz="4" w:space="0" w:color="auto"/>
              <w:right w:val="single" w:sz="4" w:space="0" w:color="auto"/>
            </w:tcBorders>
            <w:shd w:val="clear" w:color="auto" w:fill="F1AD7A" w:themeFill="accent2" w:themeFillTint="99"/>
          </w:tcPr>
          <w:p w:rsidR="00E9423F" w:rsidRPr="00555AC4" w:rsidP="00CB1C05" w14:paraId="6E9AA8C5" w14:textId="77777777">
            <w:pPr>
              <w:pStyle w:val="CTableTextAbt"/>
            </w:pPr>
            <w:r w:rsidRPr="00555AC4">
              <w:t>0 - 5</w:t>
            </w:r>
          </w:p>
        </w:tc>
      </w:tr>
      <w:tr w14:paraId="5DBF94C9" w14:textId="77777777" w:rsidTr="00E604D0">
        <w:tblPrEx>
          <w:tblW w:w="10170" w:type="dxa"/>
          <w:jc w:val="center"/>
          <w:tblLayout w:type="fixed"/>
          <w:tblLook w:val="04A0"/>
        </w:tblPrEx>
        <w:trPr>
          <w:cantSplit/>
          <w:trHeight w:val="20"/>
          <w:jc w:val="center"/>
        </w:trPr>
        <w:tc>
          <w:tcPr>
            <w:tcW w:w="1350" w:type="dxa"/>
            <w:vMerge/>
            <w:tcBorders>
              <w:left w:val="single" w:sz="4" w:space="0" w:color="auto"/>
              <w:bottom w:val="single" w:sz="4" w:space="0" w:color="auto"/>
              <w:right w:val="single" w:sz="4" w:space="0" w:color="auto"/>
            </w:tcBorders>
            <w:shd w:val="clear" w:color="auto" w:fill="F1AD7A" w:themeFill="accent2" w:themeFillTint="99"/>
          </w:tcPr>
          <w:p w:rsidR="00E9423F" w:rsidRPr="009A2C41" w:rsidP="00CB1C05" w14:paraId="22DCBDD7"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F1AD7A" w:themeFill="accent2" w:themeFillTint="99"/>
          </w:tcPr>
          <w:p w:rsidR="00E9423F" w:rsidRPr="009A2C41" w:rsidP="00CB1C05" w14:paraId="096B93E9"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F1AD7A" w:themeFill="accent2" w:themeFillTint="99"/>
          </w:tcPr>
          <w:p w:rsidR="00E9423F" w:rsidRPr="008F0DC5" w:rsidP="00CB1C05" w14:paraId="7F160AF6"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F1AD7A" w:themeFill="accent2" w:themeFillTint="99"/>
          </w:tcPr>
          <w:p w:rsidR="00E9423F" w:rsidRPr="009A2C41" w:rsidP="00CB1C05" w14:paraId="0BAF7DDA"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E9423F" w:rsidRPr="009A2C41" w:rsidP="00CB1C05" w14:paraId="667BB8AF" w14:textId="77777777">
            <w:pPr>
              <w:pStyle w:val="LTableTextAbt"/>
            </w:pPr>
            <w:r>
              <w:t>Isopropanol</w:t>
            </w:r>
          </w:p>
        </w:tc>
        <w:tc>
          <w:tcPr>
            <w:tcW w:w="1530" w:type="dxa"/>
            <w:tcBorders>
              <w:top w:val="nil"/>
              <w:left w:val="nil"/>
              <w:bottom w:val="single" w:sz="4" w:space="0" w:color="auto"/>
              <w:right w:val="single" w:sz="4" w:space="0" w:color="auto"/>
            </w:tcBorders>
            <w:shd w:val="clear" w:color="auto" w:fill="F1AD7A" w:themeFill="accent2" w:themeFillTint="99"/>
          </w:tcPr>
          <w:p w:rsidR="00E9423F" w:rsidRPr="00555AC4" w:rsidP="00CB1C05" w14:paraId="3368FD06" w14:textId="77777777">
            <w:pPr>
              <w:pStyle w:val="CTableTextAbt"/>
            </w:pPr>
            <w:r w:rsidRPr="00555AC4">
              <w:t>0 - 5</w:t>
            </w:r>
          </w:p>
        </w:tc>
      </w:tr>
      <w:tr w14:paraId="493F3B5C" w14:textId="77777777" w:rsidTr="00E604D0">
        <w:tblPrEx>
          <w:tblW w:w="10170" w:type="dxa"/>
          <w:jc w:val="center"/>
          <w:tblLayout w:type="fixed"/>
          <w:tblLook w:val="04A0"/>
        </w:tblPrEx>
        <w:trPr>
          <w:cantSplit/>
          <w:trHeight w:val="20"/>
          <w:jc w:val="center"/>
        </w:trPr>
        <w:tc>
          <w:tcPr>
            <w:tcW w:w="1350" w:type="dxa"/>
            <w:vMerge w:val="restart"/>
            <w:tcBorders>
              <w:left w:val="single" w:sz="4" w:space="0" w:color="auto"/>
              <w:right w:val="single" w:sz="4" w:space="0" w:color="auto"/>
            </w:tcBorders>
            <w:shd w:val="clear" w:color="auto" w:fill="auto"/>
          </w:tcPr>
          <w:p w:rsidR="00E9423F" w:rsidRPr="009A2C41" w:rsidP="00CB1C05" w14:paraId="19BBD969" w14:textId="77777777">
            <w:pPr>
              <w:pStyle w:val="LTableTextAbt"/>
            </w:pPr>
            <w:r>
              <w:t>Franmar</w:t>
            </w:r>
          </w:p>
        </w:tc>
        <w:tc>
          <w:tcPr>
            <w:tcW w:w="1530" w:type="dxa"/>
            <w:vMerge w:val="restart"/>
            <w:tcBorders>
              <w:left w:val="single" w:sz="4" w:space="0" w:color="auto"/>
              <w:right w:val="single" w:sz="4" w:space="0" w:color="auto"/>
            </w:tcBorders>
            <w:shd w:val="clear" w:color="auto" w:fill="auto"/>
          </w:tcPr>
          <w:p w:rsidR="00E9423F" w:rsidRPr="008F0DC5" w:rsidP="00CB1C05" w14:paraId="56904452" w14:textId="77777777">
            <w:pPr>
              <w:pStyle w:val="LTableTextAbt"/>
            </w:pPr>
            <w:r w:rsidRPr="008F0DC5">
              <w:t>Plastisol Ink Remover (Bean-E-Doo)</w:t>
            </w:r>
          </w:p>
        </w:tc>
        <w:tc>
          <w:tcPr>
            <w:tcW w:w="2160" w:type="dxa"/>
            <w:vMerge w:val="restart"/>
            <w:tcBorders>
              <w:left w:val="single" w:sz="4" w:space="0" w:color="auto"/>
              <w:right w:val="single" w:sz="4" w:space="0" w:color="auto"/>
            </w:tcBorders>
            <w:shd w:val="clear" w:color="auto" w:fill="auto"/>
          </w:tcPr>
          <w:p w:rsidR="00E9423F" w:rsidRPr="008F0DC5" w:rsidP="00CB1C05" w14:paraId="7799D9F3" w14:textId="77777777">
            <w:pPr>
              <w:pStyle w:val="LTableTextAbt"/>
            </w:pPr>
            <w:hyperlink r:id="rId151" w:history="1">
              <w:r w:rsidRPr="008F0DC5" w:rsidR="004F366B">
                <w:rPr>
                  <w:rStyle w:val="Hyperlink"/>
                  <w:color w:val="000000"/>
                  <w:u w:val="none"/>
                </w:rPr>
                <w:t>https://franmar.com/file/804/RVO_SDS.pdf</w:t>
              </w:r>
            </w:hyperlink>
          </w:p>
          <w:p w:rsidR="00E9423F" w:rsidRPr="00E34091" w:rsidP="00CB1C05" w14:paraId="644B2926" w14:textId="77777777">
            <w:pPr>
              <w:pStyle w:val="LTableTextAbt"/>
            </w:pPr>
          </w:p>
        </w:tc>
        <w:tc>
          <w:tcPr>
            <w:tcW w:w="1440" w:type="dxa"/>
            <w:vMerge w:val="restart"/>
            <w:tcBorders>
              <w:left w:val="single" w:sz="4" w:space="0" w:color="auto"/>
              <w:right w:val="single" w:sz="4" w:space="0" w:color="auto"/>
            </w:tcBorders>
            <w:shd w:val="clear" w:color="auto" w:fill="auto"/>
          </w:tcPr>
          <w:p w:rsidR="00E9423F" w:rsidRPr="009A2C41" w:rsidP="00CB1C05" w14:paraId="327689F8" w14:textId="77777777">
            <w:pPr>
              <w:pStyle w:val="LTableTextAbt"/>
            </w:pPr>
            <w:r>
              <w:t>21 May 2019</w:t>
            </w:r>
          </w:p>
        </w:tc>
        <w:tc>
          <w:tcPr>
            <w:tcW w:w="2160" w:type="dxa"/>
            <w:tcBorders>
              <w:top w:val="nil"/>
              <w:left w:val="nil"/>
              <w:bottom w:val="single" w:sz="4" w:space="0" w:color="auto"/>
              <w:right w:val="single" w:sz="4" w:space="0" w:color="auto"/>
            </w:tcBorders>
            <w:shd w:val="clear" w:color="auto" w:fill="auto"/>
          </w:tcPr>
          <w:p w:rsidR="00E9423F" w:rsidRPr="009A2C41" w:rsidP="00CB1C05" w14:paraId="0897CFE8" w14:textId="77777777">
            <w:pPr>
              <w:pStyle w:val="LTableTextAbt"/>
            </w:pPr>
            <w:r>
              <w:t>Vegetable, Fatty acid methyl ester</w:t>
            </w:r>
          </w:p>
        </w:tc>
        <w:tc>
          <w:tcPr>
            <w:tcW w:w="1530" w:type="dxa"/>
            <w:tcBorders>
              <w:top w:val="nil"/>
              <w:left w:val="nil"/>
              <w:bottom w:val="single" w:sz="4" w:space="0" w:color="auto"/>
              <w:right w:val="single" w:sz="4" w:space="0" w:color="auto"/>
            </w:tcBorders>
            <w:shd w:val="clear" w:color="auto" w:fill="auto"/>
          </w:tcPr>
          <w:p w:rsidR="00E9423F" w:rsidRPr="00555AC4" w:rsidP="00CB1C05" w14:paraId="430F9E78" w14:textId="77777777">
            <w:pPr>
              <w:pStyle w:val="CTableTextAbt"/>
            </w:pPr>
            <w:r w:rsidRPr="00555AC4">
              <w:t>97 - 99</w:t>
            </w:r>
          </w:p>
        </w:tc>
      </w:tr>
      <w:tr w14:paraId="12E7A197" w14:textId="77777777" w:rsidTr="00E604D0">
        <w:tblPrEx>
          <w:tblW w:w="10170" w:type="dxa"/>
          <w:jc w:val="center"/>
          <w:tblLayout w:type="fixed"/>
          <w:tblLook w:val="04A0"/>
        </w:tblPrEx>
        <w:trPr>
          <w:cantSplit/>
          <w:trHeight w:val="858"/>
          <w:jc w:val="center"/>
        </w:trPr>
        <w:tc>
          <w:tcPr>
            <w:tcW w:w="1350" w:type="dxa"/>
            <w:vMerge/>
            <w:tcBorders>
              <w:left w:val="single" w:sz="4" w:space="0" w:color="auto"/>
              <w:right w:val="single" w:sz="4" w:space="0" w:color="auto"/>
            </w:tcBorders>
            <w:shd w:val="clear" w:color="auto" w:fill="auto"/>
          </w:tcPr>
          <w:p w:rsidR="00E9423F" w:rsidRPr="009A2C41" w:rsidP="00CB1C05" w14:paraId="19D50321" w14:textId="77777777">
            <w:pPr>
              <w:pStyle w:val="LTableTextAbt"/>
            </w:pPr>
          </w:p>
        </w:tc>
        <w:tc>
          <w:tcPr>
            <w:tcW w:w="1530" w:type="dxa"/>
            <w:vMerge/>
            <w:tcBorders>
              <w:left w:val="single" w:sz="4" w:space="0" w:color="auto"/>
              <w:right w:val="single" w:sz="4" w:space="0" w:color="auto"/>
            </w:tcBorders>
            <w:shd w:val="clear" w:color="auto" w:fill="auto"/>
          </w:tcPr>
          <w:p w:rsidR="00E9423F" w:rsidRPr="009A2C41" w:rsidP="00CB1C05" w14:paraId="1BE5C023" w14:textId="77777777">
            <w:pPr>
              <w:pStyle w:val="LTableTextAbt"/>
            </w:pPr>
          </w:p>
        </w:tc>
        <w:tc>
          <w:tcPr>
            <w:tcW w:w="2160" w:type="dxa"/>
            <w:vMerge/>
            <w:tcBorders>
              <w:left w:val="single" w:sz="4" w:space="0" w:color="auto"/>
              <w:right w:val="single" w:sz="4" w:space="0" w:color="auto"/>
            </w:tcBorders>
            <w:shd w:val="clear" w:color="auto" w:fill="auto"/>
          </w:tcPr>
          <w:p w:rsidR="00E9423F" w:rsidRPr="008F0DC5" w:rsidP="00CB1C05" w14:paraId="5808CC90" w14:textId="77777777">
            <w:pPr>
              <w:pStyle w:val="LTableTextAbt"/>
            </w:pPr>
          </w:p>
        </w:tc>
        <w:tc>
          <w:tcPr>
            <w:tcW w:w="1440" w:type="dxa"/>
            <w:vMerge/>
            <w:tcBorders>
              <w:left w:val="single" w:sz="4" w:space="0" w:color="auto"/>
              <w:right w:val="single" w:sz="4" w:space="0" w:color="auto"/>
            </w:tcBorders>
            <w:shd w:val="clear" w:color="auto" w:fill="auto"/>
          </w:tcPr>
          <w:p w:rsidR="00E9423F" w:rsidRPr="009A2C41" w:rsidP="00CB1C05" w14:paraId="649CA5F3" w14:textId="77777777">
            <w:pPr>
              <w:pStyle w:val="LTableTextAbt"/>
            </w:pPr>
          </w:p>
        </w:tc>
        <w:tc>
          <w:tcPr>
            <w:tcW w:w="2160" w:type="dxa"/>
            <w:tcBorders>
              <w:top w:val="single" w:sz="4" w:space="0" w:color="auto"/>
              <w:left w:val="nil"/>
              <w:bottom w:val="single" w:sz="4" w:space="0" w:color="auto"/>
              <w:right w:val="single" w:sz="4" w:space="0" w:color="auto"/>
            </w:tcBorders>
            <w:shd w:val="clear" w:color="auto" w:fill="auto"/>
          </w:tcPr>
          <w:p w:rsidR="00E9423F" w:rsidRPr="009A2C41" w:rsidP="00CB1C05" w14:paraId="68973BDC" w14:textId="77777777">
            <w:pPr>
              <w:pStyle w:val="LTableTextAbt"/>
            </w:pPr>
            <w:r>
              <w:t>Proprietary, non-hazardous, non-regulated ethoxylated alcohol surfactant trade secret</w:t>
            </w:r>
          </w:p>
        </w:tc>
        <w:tc>
          <w:tcPr>
            <w:tcW w:w="1530" w:type="dxa"/>
            <w:tcBorders>
              <w:top w:val="single" w:sz="4" w:space="0" w:color="auto"/>
              <w:left w:val="nil"/>
              <w:bottom w:val="single" w:sz="4" w:space="0" w:color="auto"/>
              <w:right w:val="single" w:sz="4" w:space="0" w:color="auto"/>
            </w:tcBorders>
            <w:shd w:val="clear" w:color="auto" w:fill="auto"/>
          </w:tcPr>
          <w:p w:rsidR="00E9423F" w:rsidRPr="00555AC4" w:rsidP="00CB1C05" w14:paraId="0CE045EF" w14:textId="77777777">
            <w:pPr>
              <w:pStyle w:val="CTableTextAbt"/>
            </w:pPr>
            <w:r w:rsidRPr="00555AC4">
              <w:t>0.8 - 2</w:t>
            </w:r>
          </w:p>
        </w:tc>
      </w:tr>
      <w:tr w14:paraId="6F8CF71C" w14:textId="77777777" w:rsidTr="00E604D0">
        <w:tblPrEx>
          <w:tblW w:w="10170" w:type="dxa"/>
          <w:jc w:val="center"/>
          <w:tblLayout w:type="fixed"/>
          <w:tblLook w:val="04A0"/>
        </w:tblPrEx>
        <w:trPr>
          <w:cantSplit/>
          <w:trHeight w:val="20"/>
          <w:jc w:val="center"/>
        </w:trPr>
        <w:tc>
          <w:tcPr>
            <w:tcW w:w="1350" w:type="dxa"/>
            <w:vMerge w:val="restart"/>
            <w:tcBorders>
              <w:top w:val="single" w:sz="4" w:space="0" w:color="auto"/>
              <w:left w:val="single" w:sz="4" w:space="0" w:color="auto"/>
              <w:right w:val="single" w:sz="4" w:space="0" w:color="auto"/>
            </w:tcBorders>
            <w:shd w:val="clear" w:color="auto" w:fill="auto"/>
          </w:tcPr>
          <w:p w:rsidR="00E9423F" w:rsidRPr="007B462C" w:rsidP="00CB1C05" w14:paraId="5B2EE76F" w14:textId="77777777">
            <w:pPr>
              <w:pStyle w:val="LTableTextAbt"/>
            </w:pPr>
            <w:r>
              <w:t>Easiway</w:t>
            </w:r>
          </w:p>
        </w:tc>
        <w:tc>
          <w:tcPr>
            <w:tcW w:w="1530" w:type="dxa"/>
            <w:vMerge w:val="restart"/>
            <w:tcBorders>
              <w:top w:val="single" w:sz="4" w:space="0" w:color="auto"/>
              <w:left w:val="single" w:sz="4" w:space="0" w:color="auto"/>
              <w:right w:val="single" w:sz="4" w:space="0" w:color="auto"/>
            </w:tcBorders>
            <w:shd w:val="clear" w:color="auto" w:fill="auto"/>
          </w:tcPr>
          <w:p w:rsidR="00E9423F" w:rsidRPr="007B462C" w:rsidP="00CB1C05" w14:paraId="31717567" w14:textId="77777777">
            <w:pPr>
              <w:pStyle w:val="LTableTextAbt"/>
            </w:pPr>
            <w:r>
              <w:t>Plastisolv 842 Screen and Press Wash</w:t>
            </w:r>
          </w:p>
        </w:tc>
        <w:tc>
          <w:tcPr>
            <w:tcW w:w="2160" w:type="dxa"/>
            <w:vMerge w:val="restart"/>
            <w:tcBorders>
              <w:top w:val="single" w:sz="4" w:space="0" w:color="auto"/>
              <w:left w:val="single" w:sz="4" w:space="0" w:color="auto"/>
              <w:right w:val="single" w:sz="4" w:space="0" w:color="auto"/>
            </w:tcBorders>
            <w:shd w:val="clear" w:color="auto" w:fill="auto"/>
          </w:tcPr>
          <w:p w:rsidR="00E9423F" w:rsidRPr="00E34091" w:rsidP="00CB1C05" w14:paraId="68B1AF5B" w14:textId="77777777">
            <w:pPr>
              <w:pStyle w:val="LTableTextAbt"/>
            </w:pPr>
            <w:r w:rsidRPr="00AD154A">
              <w:t>https://www.screenprintsupplies.com/wp-content/uploads/2020/03/PLASTISOLV_842_MSDS-1.pdf</w:t>
            </w:r>
          </w:p>
        </w:tc>
        <w:tc>
          <w:tcPr>
            <w:tcW w:w="1440" w:type="dxa"/>
            <w:vMerge w:val="restart"/>
            <w:tcBorders>
              <w:top w:val="single" w:sz="4" w:space="0" w:color="auto"/>
              <w:left w:val="single" w:sz="4" w:space="0" w:color="auto"/>
              <w:right w:val="single" w:sz="4" w:space="0" w:color="auto"/>
            </w:tcBorders>
            <w:shd w:val="clear" w:color="auto" w:fill="auto"/>
          </w:tcPr>
          <w:p w:rsidR="00E9423F" w:rsidRPr="009A2C41" w:rsidP="00CB1C05" w14:paraId="03A12615" w14:textId="77777777">
            <w:pPr>
              <w:pStyle w:val="LTableTextAbt"/>
            </w:pPr>
            <w:r>
              <w:t>1 July 2009</w:t>
            </w:r>
          </w:p>
        </w:tc>
        <w:tc>
          <w:tcPr>
            <w:tcW w:w="2160" w:type="dxa"/>
            <w:tcBorders>
              <w:top w:val="single" w:sz="4" w:space="0" w:color="auto"/>
              <w:left w:val="nil"/>
              <w:bottom w:val="single" w:sz="4" w:space="0" w:color="auto"/>
              <w:right w:val="single" w:sz="4" w:space="0" w:color="auto"/>
            </w:tcBorders>
            <w:shd w:val="clear" w:color="auto" w:fill="auto"/>
          </w:tcPr>
          <w:p w:rsidR="00E9423F" w:rsidRPr="009A2C41" w:rsidP="00CB1C05" w14:paraId="583E95F2" w14:textId="77777777">
            <w:pPr>
              <w:pStyle w:val="LTableTextAbt"/>
            </w:pPr>
            <w:r>
              <w:t>Aliphatic Hydrocarbon (64742-48-9)</w:t>
            </w:r>
          </w:p>
        </w:tc>
        <w:tc>
          <w:tcPr>
            <w:tcW w:w="1530" w:type="dxa"/>
            <w:tcBorders>
              <w:top w:val="single" w:sz="4" w:space="0" w:color="auto"/>
              <w:left w:val="nil"/>
              <w:bottom w:val="single" w:sz="4" w:space="0" w:color="auto"/>
              <w:right w:val="single" w:sz="4" w:space="0" w:color="auto"/>
            </w:tcBorders>
            <w:shd w:val="clear" w:color="auto" w:fill="auto"/>
          </w:tcPr>
          <w:p w:rsidR="00E9423F" w:rsidRPr="00555AC4" w:rsidP="00CB1C05" w14:paraId="740B4618" w14:textId="77777777">
            <w:pPr>
              <w:pStyle w:val="CTableTextAbt"/>
            </w:pPr>
            <w:r w:rsidRPr="00555AC4">
              <w:t>60 - 80</w:t>
            </w:r>
          </w:p>
        </w:tc>
      </w:tr>
      <w:tr w14:paraId="38B7EF4E" w14:textId="77777777" w:rsidTr="00E604D0">
        <w:tblPrEx>
          <w:tblW w:w="10170" w:type="dxa"/>
          <w:jc w:val="center"/>
          <w:tblLayout w:type="fixed"/>
          <w:tblLook w:val="04A0"/>
        </w:tblPrEx>
        <w:trPr>
          <w:cantSplit/>
          <w:trHeight w:val="20"/>
          <w:jc w:val="center"/>
        </w:trPr>
        <w:tc>
          <w:tcPr>
            <w:tcW w:w="1350" w:type="dxa"/>
            <w:vMerge/>
            <w:tcBorders>
              <w:left w:val="single" w:sz="4" w:space="0" w:color="auto"/>
              <w:bottom w:val="single" w:sz="4" w:space="0" w:color="auto"/>
              <w:right w:val="single" w:sz="4" w:space="0" w:color="auto"/>
            </w:tcBorders>
            <w:shd w:val="clear" w:color="auto" w:fill="auto"/>
          </w:tcPr>
          <w:p w:rsidR="00E9423F" w:rsidRPr="009A2C41" w:rsidP="00CB1C05" w14:paraId="0DF0D8B3"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auto"/>
          </w:tcPr>
          <w:p w:rsidR="00E9423F" w:rsidRPr="009A2C41" w:rsidP="00CB1C05" w14:paraId="6BB5F150"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E9423F" w:rsidRPr="008F0DC5" w:rsidP="00CB1C05" w14:paraId="3DF7834C"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E9423F" w:rsidRPr="009A2C41" w:rsidP="00CB1C05" w14:paraId="5B74D08D"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E9423F" w:rsidRPr="009A2C41" w:rsidP="00CB1C05" w14:paraId="2B71982D" w14:textId="77777777">
            <w:pPr>
              <w:pStyle w:val="LTableTextAbt"/>
            </w:pPr>
            <w:r>
              <w:t>d-Limonene</w:t>
            </w:r>
          </w:p>
        </w:tc>
        <w:tc>
          <w:tcPr>
            <w:tcW w:w="1530" w:type="dxa"/>
            <w:tcBorders>
              <w:top w:val="nil"/>
              <w:left w:val="nil"/>
              <w:bottom w:val="single" w:sz="4" w:space="0" w:color="auto"/>
              <w:right w:val="single" w:sz="4" w:space="0" w:color="auto"/>
            </w:tcBorders>
            <w:shd w:val="clear" w:color="auto" w:fill="auto"/>
          </w:tcPr>
          <w:p w:rsidR="00E9423F" w:rsidRPr="00555AC4" w:rsidP="00CB1C05" w14:paraId="3FE7BFDA" w14:textId="77777777">
            <w:pPr>
              <w:pStyle w:val="CTableTextAbt"/>
            </w:pPr>
            <w:r w:rsidRPr="00555AC4">
              <w:t>7 - 13</w:t>
            </w:r>
          </w:p>
        </w:tc>
      </w:tr>
      <w:tr w14:paraId="42CF5C8D" w14:textId="77777777" w:rsidTr="00E604D0">
        <w:tblPrEx>
          <w:tblW w:w="10170" w:type="dxa"/>
          <w:jc w:val="center"/>
          <w:tblLayout w:type="fixed"/>
          <w:tblLook w:val="04A0"/>
        </w:tblPrEx>
        <w:trPr>
          <w:cantSplit/>
          <w:trHeight w:val="20"/>
          <w:jc w:val="center"/>
        </w:trPr>
        <w:tc>
          <w:tcPr>
            <w:tcW w:w="1350" w:type="dxa"/>
            <w:tcBorders>
              <w:top w:val="single" w:sz="4" w:space="0" w:color="auto"/>
              <w:left w:val="single" w:sz="4" w:space="0" w:color="auto"/>
              <w:bottom w:val="single" w:sz="4" w:space="0" w:color="auto"/>
              <w:right w:val="single" w:sz="4" w:space="0" w:color="auto"/>
            </w:tcBorders>
            <w:shd w:val="clear" w:color="auto" w:fill="auto"/>
          </w:tcPr>
          <w:p w:rsidR="00E9423F" w:rsidRPr="007B462C" w:rsidP="00CB1C05" w14:paraId="03644667" w14:textId="77777777">
            <w:pPr>
              <w:pStyle w:val="LTableTextAbt"/>
            </w:pPr>
            <w:r>
              <w:t>Chemical Consultants Inc.</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E9423F" w:rsidRPr="007B462C" w:rsidP="00CB1C05" w14:paraId="38ED8056" w14:textId="77777777">
            <w:pPr>
              <w:pStyle w:val="LTableTextAbt"/>
            </w:pPr>
            <w:r>
              <w:t>Envirowipe</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E9423F" w:rsidRPr="008F0DC5" w:rsidP="00CB1C05" w14:paraId="0A612F73" w14:textId="77777777">
            <w:pPr>
              <w:pStyle w:val="LTableTextAbt"/>
            </w:pPr>
            <w:hyperlink r:id="rId152" w:history="1">
              <w:r w:rsidRPr="008F0DC5" w:rsidR="004F366B">
                <w:rPr>
                  <w:rStyle w:val="Hyperlink"/>
                  <w:color w:val="000000"/>
                  <w:u w:val="none"/>
                </w:rPr>
                <w:t>https://www.advancedscreenprintsupply.com/NEW%20SITE%20SDS/CCI-SDS/envirowipe.pdf</w:t>
              </w:r>
            </w:hyperlink>
          </w:p>
          <w:p w:rsidR="00E9423F" w:rsidRPr="00E34091" w:rsidP="00CB1C05" w14:paraId="4D65F7D6" w14:textId="77777777">
            <w:pPr>
              <w:pStyle w:val="LTableTextAbt"/>
            </w:pP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E9423F" w:rsidRPr="009A2C41" w:rsidP="00CB1C05" w14:paraId="5BE1BB43" w14:textId="77777777">
            <w:pPr>
              <w:pStyle w:val="LTableTextAbt"/>
            </w:pPr>
            <w:r>
              <w:t>23 April 2015</w:t>
            </w:r>
          </w:p>
        </w:tc>
        <w:tc>
          <w:tcPr>
            <w:tcW w:w="2160" w:type="dxa"/>
            <w:tcBorders>
              <w:top w:val="nil"/>
              <w:left w:val="nil"/>
              <w:bottom w:val="single" w:sz="4" w:space="0" w:color="auto"/>
              <w:right w:val="single" w:sz="4" w:space="0" w:color="auto"/>
            </w:tcBorders>
            <w:shd w:val="clear" w:color="auto" w:fill="auto"/>
          </w:tcPr>
          <w:p w:rsidR="00E9423F" w:rsidRPr="007827AF" w:rsidP="00CB1C05" w14:paraId="7DD9D01A" w14:textId="77777777">
            <w:pPr>
              <w:pStyle w:val="LTableTextAbt"/>
            </w:pPr>
            <w:r w:rsidRPr="007827AF">
              <w:t>Citrus terpene</w:t>
            </w:r>
          </w:p>
        </w:tc>
        <w:tc>
          <w:tcPr>
            <w:tcW w:w="1530" w:type="dxa"/>
            <w:tcBorders>
              <w:top w:val="nil"/>
              <w:left w:val="nil"/>
              <w:bottom w:val="single" w:sz="4" w:space="0" w:color="auto"/>
              <w:right w:val="single" w:sz="4" w:space="0" w:color="auto"/>
            </w:tcBorders>
            <w:shd w:val="clear" w:color="auto" w:fill="auto"/>
          </w:tcPr>
          <w:p w:rsidR="00E9423F" w:rsidRPr="00555AC4" w:rsidP="00CB1C05" w14:paraId="281182B0" w14:textId="77777777">
            <w:pPr>
              <w:pStyle w:val="CTableTextAbt"/>
            </w:pPr>
            <w:r w:rsidRPr="00555AC4">
              <w:t>40 - 60</w:t>
            </w:r>
          </w:p>
        </w:tc>
      </w:tr>
      <w:tr w14:paraId="26CEDD3F" w14:textId="77777777" w:rsidTr="00E604D0">
        <w:tblPrEx>
          <w:tblW w:w="10170" w:type="dxa"/>
          <w:jc w:val="center"/>
          <w:tblLayout w:type="fixed"/>
          <w:tblLook w:val="04A0"/>
        </w:tblPrEx>
        <w:trPr>
          <w:cantSplit/>
          <w:trHeight w:val="731"/>
          <w:jc w:val="center"/>
        </w:trPr>
        <w:tc>
          <w:tcPr>
            <w:tcW w:w="1350" w:type="dxa"/>
            <w:vMerge w:val="restart"/>
            <w:tcBorders>
              <w:top w:val="single" w:sz="4" w:space="0" w:color="auto"/>
              <w:left w:val="single" w:sz="4" w:space="0" w:color="auto"/>
              <w:right w:val="single" w:sz="4" w:space="0" w:color="auto"/>
            </w:tcBorders>
            <w:shd w:val="clear" w:color="auto" w:fill="auto"/>
          </w:tcPr>
          <w:p w:rsidR="00E9423F" w:rsidP="00CB1C05" w14:paraId="281E530F" w14:textId="77777777">
            <w:pPr>
              <w:pStyle w:val="LTableTextAbt"/>
            </w:pPr>
            <w:r>
              <w:t>Chemical Consultants Inc.</w:t>
            </w:r>
          </w:p>
        </w:tc>
        <w:tc>
          <w:tcPr>
            <w:tcW w:w="1530" w:type="dxa"/>
            <w:vMerge w:val="restart"/>
            <w:tcBorders>
              <w:top w:val="single" w:sz="4" w:space="0" w:color="auto"/>
              <w:left w:val="single" w:sz="4" w:space="0" w:color="auto"/>
              <w:right w:val="single" w:sz="4" w:space="0" w:color="auto"/>
            </w:tcBorders>
            <w:shd w:val="clear" w:color="auto" w:fill="auto"/>
          </w:tcPr>
          <w:p w:rsidR="00E9423F" w:rsidP="00CB1C05" w14:paraId="2E652504" w14:textId="77777777">
            <w:pPr>
              <w:pStyle w:val="LTableTextAbt"/>
            </w:pPr>
            <w:r>
              <w:t>Multiwash</w:t>
            </w:r>
          </w:p>
        </w:tc>
        <w:tc>
          <w:tcPr>
            <w:tcW w:w="2160" w:type="dxa"/>
            <w:vMerge w:val="restart"/>
            <w:tcBorders>
              <w:top w:val="single" w:sz="4" w:space="0" w:color="auto"/>
              <w:left w:val="single" w:sz="4" w:space="0" w:color="auto"/>
              <w:right w:val="single" w:sz="4" w:space="0" w:color="auto"/>
            </w:tcBorders>
            <w:shd w:val="clear" w:color="auto" w:fill="auto"/>
          </w:tcPr>
          <w:p w:rsidR="00E9423F" w:rsidP="00CB1C05" w14:paraId="7949D7A0" w14:textId="77777777">
            <w:pPr>
              <w:pStyle w:val="LTableTextAbt"/>
            </w:pPr>
            <w:hyperlink r:id="rId153" w:history="1">
              <w:r w:rsidRPr="008F0DC5" w:rsidR="004F366B">
                <w:rPr>
                  <w:rStyle w:val="Hyperlink"/>
                  <w:color w:val="000000"/>
                  <w:u w:val="none"/>
                </w:rPr>
                <w:t>https://www.ccidom.com/media/productattachments/files/MULTI-WASH_US_.pdf</w:t>
              </w:r>
            </w:hyperlink>
          </w:p>
          <w:p w:rsidR="00E9423F" w:rsidP="00CB1C05" w14:paraId="20E218C7" w14:textId="77777777">
            <w:pPr>
              <w:pStyle w:val="LTableTextAbt"/>
            </w:pPr>
          </w:p>
        </w:tc>
        <w:tc>
          <w:tcPr>
            <w:tcW w:w="1440" w:type="dxa"/>
            <w:vMerge w:val="restart"/>
            <w:tcBorders>
              <w:top w:val="single" w:sz="4" w:space="0" w:color="auto"/>
              <w:left w:val="single" w:sz="4" w:space="0" w:color="auto"/>
              <w:right w:val="single" w:sz="4" w:space="0" w:color="auto"/>
            </w:tcBorders>
            <w:shd w:val="clear" w:color="auto" w:fill="auto"/>
          </w:tcPr>
          <w:p w:rsidR="00E9423F" w:rsidP="00CB1C05" w14:paraId="1CDD4351" w14:textId="77777777">
            <w:pPr>
              <w:pStyle w:val="LTableTextAbt"/>
            </w:pPr>
            <w:r>
              <w:t>2 February 2018</w:t>
            </w:r>
          </w:p>
        </w:tc>
        <w:tc>
          <w:tcPr>
            <w:tcW w:w="2160" w:type="dxa"/>
            <w:tcBorders>
              <w:top w:val="nil"/>
              <w:left w:val="nil"/>
              <w:bottom w:val="single" w:sz="4" w:space="0" w:color="auto"/>
              <w:right w:val="single" w:sz="4" w:space="0" w:color="auto"/>
            </w:tcBorders>
            <w:shd w:val="clear" w:color="auto" w:fill="auto"/>
          </w:tcPr>
          <w:p w:rsidR="00E9423F" w:rsidP="00CB1C05" w14:paraId="6F6C36AA" w14:textId="77777777">
            <w:pPr>
              <w:pStyle w:val="LTableTextAbt"/>
            </w:pPr>
            <w:r>
              <w:t>2-(2-methoxyethoxy) ethanol (111-77-3)</w:t>
            </w:r>
          </w:p>
          <w:p w:rsidR="00E9423F" w:rsidRPr="007827AF" w:rsidP="00CB1C05" w14:paraId="257A1976" w14:textId="77777777">
            <w:pPr>
              <w:pStyle w:val="LTableTextAbt"/>
            </w:pPr>
          </w:p>
        </w:tc>
        <w:tc>
          <w:tcPr>
            <w:tcW w:w="1530" w:type="dxa"/>
            <w:tcBorders>
              <w:top w:val="single" w:sz="4" w:space="0" w:color="auto"/>
              <w:left w:val="nil"/>
              <w:bottom w:val="single" w:sz="4" w:space="0" w:color="auto"/>
              <w:right w:val="single" w:sz="4" w:space="0" w:color="auto"/>
            </w:tcBorders>
            <w:shd w:val="clear" w:color="auto" w:fill="auto"/>
          </w:tcPr>
          <w:p w:rsidR="00E9423F" w:rsidP="00CB1C05" w14:paraId="582F8787" w14:textId="77777777">
            <w:pPr>
              <w:pStyle w:val="CTableTextAbt"/>
              <w:rPr>
                <w:rFonts w:cstheme="minorHAnsi"/>
                <w:sz w:val="20"/>
              </w:rPr>
            </w:pPr>
            <w:r w:rsidRPr="00555AC4">
              <w:t>30 – 50</w:t>
            </w:r>
          </w:p>
          <w:p w:rsidR="00E9423F" w:rsidRPr="00555AC4" w:rsidP="00CB1C05" w14:paraId="326F20B5" w14:textId="77777777">
            <w:pPr>
              <w:pStyle w:val="CTableTextAbt"/>
            </w:pPr>
          </w:p>
          <w:p w:rsidR="00E9423F" w:rsidRPr="00555AC4" w:rsidP="00CB1C05" w14:paraId="6C469159" w14:textId="77777777">
            <w:pPr>
              <w:pStyle w:val="CTableTextAbt"/>
            </w:pPr>
          </w:p>
          <w:p w:rsidR="00E9423F" w:rsidRPr="00555AC4" w:rsidP="00CB1C05" w14:paraId="6A42FC1D" w14:textId="77777777">
            <w:pPr>
              <w:pStyle w:val="CTableTextAbt"/>
            </w:pPr>
          </w:p>
        </w:tc>
      </w:tr>
      <w:tr w14:paraId="4B935381" w14:textId="77777777" w:rsidTr="00E604D0">
        <w:tblPrEx>
          <w:tblW w:w="10170" w:type="dxa"/>
          <w:jc w:val="center"/>
          <w:tblLayout w:type="fixed"/>
          <w:tblLook w:val="04A0"/>
        </w:tblPrEx>
        <w:trPr>
          <w:cantSplit/>
          <w:trHeight w:val="731"/>
          <w:jc w:val="center"/>
        </w:trPr>
        <w:tc>
          <w:tcPr>
            <w:tcW w:w="1350" w:type="dxa"/>
            <w:vMerge/>
            <w:tcBorders>
              <w:left w:val="single" w:sz="4" w:space="0" w:color="auto"/>
              <w:right w:val="single" w:sz="4" w:space="0" w:color="auto"/>
            </w:tcBorders>
            <w:shd w:val="clear" w:color="auto" w:fill="auto"/>
          </w:tcPr>
          <w:p w:rsidR="00E9423F" w:rsidP="00CB1C05" w14:paraId="690A8543" w14:textId="77777777">
            <w:pPr>
              <w:pStyle w:val="LTableTextAbt"/>
            </w:pPr>
          </w:p>
        </w:tc>
        <w:tc>
          <w:tcPr>
            <w:tcW w:w="1530" w:type="dxa"/>
            <w:vMerge/>
            <w:tcBorders>
              <w:left w:val="single" w:sz="4" w:space="0" w:color="auto"/>
              <w:right w:val="single" w:sz="4" w:space="0" w:color="auto"/>
            </w:tcBorders>
            <w:shd w:val="clear" w:color="auto" w:fill="auto"/>
          </w:tcPr>
          <w:p w:rsidR="00E9423F" w:rsidP="00CB1C05" w14:paraId="53A75133" w14:textId="77777777">
            <w:pPr>
              <w:pStyle w:val="LTableTextAbt"/>
            </w:pPr>
          </w:p>
        </w:tc>
        <w:tc>
          <w:tcPr>
            <w:tcW w:w="2160" w:type="dxa"/>
            <w:vMerge/>
            <w:tcBorders>
              <w:left w:val="single" w:sz="4" w:space="0" w:color="auto"/>
              <w:right w:val="single" w:sz="4" w:space="0" w:color="auto"/>
            </w:tcBorders>
            <w:shd w:val="clear" w:color="auto" w:fill="auto"/>
          </w:tcPr>
          <w:p w:rsidR="00E9423F" w:rsidP="00CB1C05" w14:paraId="54E30704" w14:textId="77777777">
            <w:pPr>
              <w:pStyle w:val="LTableTextAbt"/>
            </w:pPr>
          </w:p>
        </w:tc>
        <w:tc>
          <w:tcPr>
            <w:tcW w:w="1440" w:type="dxa"/>
            <w:vMerge/>
            <w:tcBorders>
              <w:left w:val="single" w:sz="4" w:space="0" w:color="auto"/>
              <w:right w:val="single" w:sz="4" w:space="0" w:color="auto"/>
            </w:tcBorders>
            <w:shd w:val="clear" w:color="auto" w:fill="auto"/>
          </w:tcPr>
          <w:p w:rsidR="00E9423F" w:rsidP="00CB1C05" w14:paraId="2490F71A"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E9423F" w:rsidP="00CB1C05" w14:paraId="68646155" w14:textId="77777777">
            <w:pPr>
              <w:pStyle w:val="LTableTextAbt"/>
            </w:pPr>
            <w:r>
              <w:t>Alcohols, C12-14-secondary, ethoxylated (84133-50-6)</w:t>
            </w:r>
          </w:p>
          <w:p w:rsidR="00E9423F" w:rsidP="00CB1C05" w14:paraId="6DF6DF41" w14:textId="77777777">
            <w:pPr>
              <w:pStyle w:val="LTableTextAbt"/>
            </w:pPr>
          </w:p>
        </w:tc>
        <w:tc>
          <w:tcPr>
            <w:tcW w:w="1530" w:type="dxa"/>
            <w:tcBorders>
              <w:top w:val="single" w:sz="4" w:space="0" w:color="auto"/>
              <w:left w:val="nil"/>
              <w:bottom w:val="single" w:sz="4" w:space="0" w:color="auto"/>
              <w:right w:val="single" w:sz="4" w:space="0" w:color="auto"/>
            </w:tcBorders>
            <w:shd w:val="clear" w:color="auto" w:fill="auto"/>
          </w:tcPr>
          <w:p w:rsidR="00E9423F" w:rsidRPr="008F0DC5" w:rsidP="00CB1C05" w14:paraId="32DFB79A" w14:textId="77777777">
            <w:pPr>
              <w:pStyle w:val="CTableTextAbt"/>
              <w:rPr>
                <w:rFonts w:cstheme="minorHAnsi"/>
                <w:sz w:val="20"/>
              </w:rPr>
            </w:pPr>
            <w:r w:rsidRPr="00555AC4">
              <w:t>1 – 10</w:t>
            </w:r>
          </w:p>
        </w:tc>
      </w:tr>
      <w:tr w14:paraId="611ACE40" w14:textId="77777777" w:rsidTr="00E604D0">
        <w:tblPrEx>
          <w:tblW w:w="10170" w:type="dxa"/>
          <w:jc w:val="center"/>
          <w:tblLayout w:type="fixed"/>
          <w:tblLook w:val="04A0"/>
        </w:tblPrEx>
        <w:trPr>
          <w:cantSplit/>
          <w:trHeight w:val="731"/>
          <w:jc w:val="center"/>
        </w:trPr>
        <w:tc>
          <w:tcPr>
            <w:tcW w:w="1350" w:type="dxa"/>
            <w:vMerge/>
            <w:tcBorders>
              <w:left w:val="single" w:sz="4" w:space="0" w:color="auto"/>
              <w:bottom w:val="single" w:sz="4" w:space="0" w:color="auto"/>
              <w:right w:val="single" w:sz="4" w:space="0" w:color="auto"/>
            </w:tcBorders>
            <w:shd w:val="clear" w:color="auto" w:fill="auto"/>
          </w:tcPr>
          <w:p w:rsidR="00E9423F" w:rsidP="00CB1C05" w14:paraId="6DF75D6B"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auto"/>
          </w:tcPr>
          <w:p w:rsidR="00E9423F" w:rsidP="00CB1C05" w14:paraId="45C7BEBE"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E9423F" w:rsidP="00CB1C05" w14:paraId="1AED5605"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E9423F" w:rsidP="00CB1C05" w14:paraId="1E09ACE0"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E9423F" w:rsidP="00CB1C05" w14:paraId="7439C38C" w14:textId="77777777">
            <w:pPr>
              <w:pStyle w:val="LTableTextAbt"/>
            </w:pPr>
            <w:r>
              <w:t>Methyl succinate (106-65-0)</w:t>
            </w:r>
          </w:p>
        </w:tc>
        <w:tc>
          <w:tcPr>
            <w:tcW w:w="1530" w:type="dxa"/>
            <w:tcBorders>
              <w:top w:val="single" w:sz="4" w:space="0" w:color="auto"/>
              <w:left w:val="nil"/>
              <w:bottom w:val="single" w:sz="4" w:space="0" w:color="auto"/>
              <w:right w:val="single" w:sz="4" w:space="0" w:color="auto"/>
            </w:tcBorders>
            <w:shd w:val="clear" w:color="auto" w:fill="auto"/>
          </w:tcPr>
          <w:p w:rsidR="00E9423F" w:rsidRPr="00555AC4" w:rsidP="00CB1C05" w14:paraId="670FB836" w14:textId="77777777">
            <w:pPr>
              <w:pStyle w:val="CTableTextAbt"/>
            </w:pPr>
            <w:r w:rsidRPr="00555AC4">
              <w:t>1 – 10</w:t>
            </w:r>
          </w:p>
        </w:tc>
      </w:tr>
      <w:tr w14:paraId="75BBA859" w14:textId="77777777" w:rsidTr="00E604D0">
        <w:tblPrEx>
          <w:tblW w:w="10170" w:type="dxa"/>
          <w:jc w:val="center"/>
          <w:tblLayout w:type="fixed"/>
          <w:tblLook w:val="04A0"/>
        </w:tblPrEx>
        <w:trPr>
          <w:cantSplit/>
          <w:trHeight w:val="699"/>
          <w:jc w:val="center"/>
        </w:trPr>
        <w:tc>
          <w:tcPr>
            <w:tcW w:w="1350" w:type="dxa"/>
            <w:vMerge w:val="restart"/>
            <w:tcBorders>
              <w:top w:val="single" w:sz="4" w:space="0" w:color="auto"/>
              <w:left w:val="single" w:sz="4" w:space="0" w:color="auto"/>
              <w:right w:val="single" w:sz="4" w:space="0" w:color="auto"/>
            </w:tcBorders>
            <w:shd w:val="clear" w:color="auto" w:fill="auto"/>
          </w:tcPr>
          <w:p w:rsidR="00E9423F" w:rsidRPr="007B462C" w:rsidP="00CB1C05" w14:paraId="5C6756E6" w14:textId="77777777">
            <w:pPr>
              <w:pStyle w:val="LTableTextAbt"/>
            </w:pPr>
            <w:r>
              <w:t>Ecotex</w:t>
            </w:r>
          </w:p>
        </w:tc>
        <w:tc>
          <w:tcPr>
            <w:tcW w:w="1530" w:type="dxa"/>
            <w:vMerge w:val="restart"/>
            <w:tcBorders>
              <w:top w:val="single" w:sz="4" w:space="0" w:color="auto"/>
              <w:left w:val="single" w:sz="4" w:space="0" w:color="auto"/>
              <w:right w:val="single" w:sz="4" w:space="0" w:color="auto"/>
            </w:tcBorders>
            <w:shd w:val="clear" w:color="auto" w:fill="auto"/>
          </w:tcPr>
          <w:p w:rsidR="00E9423F" w:rsidRPr="007B462C" w:rsidP="00CB1C05" w14:paraId="037D93BE" w14:textId="77777777">
            <w:pPr>
              <w:pStyle w:val="LTableTextAbt"/>
            </w:pPr>
            <w:r>
              <w:t>Plastisol Press Wash</w:t>
            </w:r>
          </w:p>
        </w:tc>
        <w:tc>
          <w:tcPr>
            <w:tcW w:w="2160" w:type="dxa"/>
            <w:vMerge w:val="restart"/>
            <w:tcBorders>
              <w:top w:val="single" w:sz="4" w:space="0" w:color="auto"/>
              <w:left w:val="single" w:sz="4" w:space="0" w:color="auto"/>
              <w:right w:val="single" w:sz="4" w:space="0" w:color="auto"/>
            </w:tcBorders>
            <w:shd w:val="clear" w:color="auto" w:fill="auto"/>
          </w:tcPr>
          <w:p w:rsidR="00E9423F" w:rsidRPr="008F0DC5" w:rsidP="00CB1C05" w14:paraId="03999FDE" w14:textId="77777777">
            <w:pPr>
              <w:pStyle w:val="LTableTextAbt"/>
            </w:pPr>
            <w:hyperlink r:id="rId154" w:history="1">
              <w:r w:rsidRPr="008F0DC5" w:rsidR="004F366B">
                <w:rPr>
                  <w:rStyle w:val="Hyperlink"/>
                  <w:color w:val="000000"/>
                  <w:u w:val="none"/>
                </w:rPr>
                <w:t>https://cdn.shopify.com/s/files/1/0013/3998/1877/files/Ecotex_Plastisol_Press_Wash_US_a6c16093-85a8-4fcc-97f4-2edc70036397.pdf?v=1625783978</w:t>
              </w:r>
            </w:hyperlink>
          </w:p>
          <w:p w:rsidR="00E9423F" w:rsidRPr="008F0DC5" w:rsidP="00CB1C05" w14:paraId="3796B1D5" w14:textId="77777777">
            <w:pPr>
              <w:pStyle w:val="LTableTextAbt"/>
            </w:pPr>
          </w:p>
        </w:tc>
        <w:tc>
          <w:tcPr>
            <w:tcW w:w="1440" w:type="dxa"/>
            <w:vMerge w:val="restart"/>
            <w:tcBorders>
              <w:top w:val="single" w:sz="4" w:space="0" w:color="auto"/>
              <w:left w:val="single" w:sz="4" w:space="0" w:color="auto"/>
              <w:right w:val="single" w:sz="4" w:space="0" w:color="auto"/>
            </w:tcBorders>
            <w:shd w:val="clear" w:color="auto" w:fill="auto"/>
          </w:tcPr>
          <w:p w:rsidR="00E9423F" w:rsidRPr="009A2C41" w:rsidP="00CB1C05" w14:paraId="2B311C56" w14:textId="77777777">
            <w:pPr>
              <w:pStyle w:val="LTableTextAbt"/>
              <w:rPr>
                <w:rFonts w:cstheme="minorHAnsi"/>
              </w:rPr>
            </w:pPr>
            <w:r>
              <w:rPr>
                <w:rFonts w:cstheme="minorHAnsi"/>
              </w:rPr>
              <w:t>5 November 2018</w:t>
            </w:r>
          </w:p>
        </w:tc>
        <w:tc>
          <w:tcPr>
            <w:tcW w:w="2160" w:type="dxa"/>
            <w:tcBorders>
              <w:top w:val="single" w:sz="4" w:space="0" w:color="auto"/>
              <w:left w:val="nil"/>
              <w:bottom w:val="single" w:sz="4" w:space="0" w:color="auto"/>
              <w:right w:val="single" w:sz="4" w:space="0" w:color="auto"/>
            </w:tcBorders>
            <w:shd w:val="clear" w:color="auto" w:fill="auto"/>
          </w:tcPr>
          <w:p w:rsidR="00E9423F" w:rsidP="00CB1C05" w14:paraId="1618CE8F" w14:textId="77777777">
            <w:pPr>
              <w:pStyle w:val="LTableTextAbt"/>
            </w:pPr>
            <w:r>
              <w:t>Naphtha (petroleum), hydrotreated heavy (CAS 64742-48-9)</w:t>
            </w:r>
          </w:p>
          <w:p w:rsidR="00E9423F" w:rsidRPr="009A2C41" w:rsidP="00CB1C05" w14:paraId="50B90A15" w14:textId="77777777">
            <w:pPr>
              <w:pStyle w:val="LTableTextAbt"/>
              <w:rPr>
                <w:rFonts w:cstheme="minorHAnsi"/>
              </w:rPr>
            </w:pPr>
          </w:p>
        </w:tc>
        <w:tc>
          <w:tcPr>
            <w:tcW w:w="1530" w:type="dxa"/>
            <w:tcBorders>
              <w:top w:val="single" w:sz="4" w:space="0" w:color="auto"/>
              <w:left w:val="nil"/>
              <w:bottom w:val="single" w:sz="4" w:space="0" w:color="auto"/>
              <w:right w:val="single" w:sz="4" w:space="0" w:color="auto"/>
            </w:tcBorders>
            <w:shd w:val="clear" w:color="auto" w:fill="auto"/>
          </w:tcPr>
          <w:p w:rsidR="00E9423F" w:rsidP="00CB1C05" w14:paraId="65C4A211" w14:textId="77777777">
            <w:pPr>
              <w:pStyle w:val="CTableTextAbt"/>
              <w:rPr>
                <w:rFonts w:cstheme="minorHAnsi"/>
                <w:sz w:val="20"/>
              </w:rPr>
            </w:pPr>
            <w:r w:rsidRPr="008F0DC5">
              <w:t>60 – 80</w:t>
            </w:r>
          </w:p>
          <w:p w:rsidR="00E9423F" w:rsidRPr="008F0DC5" w:rsidP="00CB1C05" w14:paraId="438A493B" w14:textId="77777777">
            <w:pPr>
              <w:pStyle w:val="CTableTextAbt"/>
            </w:pPr>
          </w:p>
          <w:p w:rsidR="00E9423F" w:rsidRPr="008F0DC5" w:rsidP="00CB1C05" w14:paraId="2B283B38" w14:textId="77777777">
            <w:pPr>
              <w:pStyle w:val="CTableTextAbt"/>
            </w:pPr>
          </w:p>
          <w:p w:rsidR="00E9423F" w:rsidRPr="008F0DC5" w:rsidP="00CB1C05" w14:paraId="4174A491" w14:textId="77777777">
            <w:pPr>
              <w:pStyle w:val="CTableTextAbt"/>
            </w:pPr>
          </w:p>
          <w:p w:rsidR="00E9423F" w:rsidRPr="008F0DC5" w:rsidP="00CB1C05" w14:paraId="32DA249F" w14:textId="77777777">
            <w:pPr>
              <w:pStyle w:val="CTableTextAbt"/>
            </w:pPr>
          </w:p>
        </w:tc>
      </w:tr>
      <w:tr w14:paraId="122D6DFD" w14:textId="77777777" w:rsidTr="00E604D0">
        <w:tblPrEx>
          <w:tblW w:w="10170" w:type="dxa"/>
          <w:jc w:val="center"/>
          <w:tblLayout w:type="fixed"/>
          <w:tblLook w:val="04A0"/>
        </w:tblPrEx>
        <w:trPr>
          <w:cantSplit/>
          <w:trHeight w:val="697"/>
          <w:jc w:val="center"/>
        </w:trPr>
        <w:tc>
          <w:tcPr>
            <w:tcW w:w="1350" w:type="dxa"/>
            <w:vMerge/>
            <w:tcBorders>
              <w:left w:val="single" w:sz="4" w:space="0" w:color="auto"/>
              <w:right w:val="single" w:sz="4" w:space="0" w:color="auto"/>
            </w:tcBorders>
            <w:shd w:val="clear" w:color="auto" w:fill="auto"/>
          </w:tcPr>
          <w:p w:rsidR="00E9423F" w:rsidP="00CB1C05" w14:paraId="3B364E33" w14:textId="77777777">
            <w:pPr>
              <w:pStyle w:val="LTableTextAbt"/>
            </w:pPr>
          </w:p>
        </w:tc>
        <w:tc>
          <w:tcPr>
            <w:tcW w:w="1530" w:type="dxa"/>
            <w:vMerge/>
            <w:tcBorders>
              <w:left w:val="single" w:sz="4" w:space="0" w:color="auto"/>
              <w:right w:val="single" w:sz="4" w:space="0" w:color="auto"/>
            </w:tcBorders>
            <w:shd w:val="clear" w:color="auto" w:fill="auto"/>
          </w:tcPr>
          <w:p w:rsidR="00E9423F" w:rsidP="00CB1C05" w14:paraId="2D62DBB6" w14:textId="77777777">
            <w:pPr>
              <w:pStyle w:val="LTableTextAbt"/>
            </w:pPr>
          </w:p>
        </w:tc>
        <w:tc>
          <w:tcPr>
            <w:tcW w:w="2160" w:type="dxa"/>
            <w:vMerge/>
            <w:tcBorders>
              <w:left w:val="single" w:sz="4" w:space="0" w:color="auto"/>
              <w:right w:val="single" w:sz="4" w:space="0" w:color="auto"/>
            </w:tcBorders>
            <w:shd w:val="clear" w:color="auto" w:fill="auto"/>
          </w:tcPr>
          <w:p w:rsidR="00E9423F" w:rsidP="00CB1C05" w14:paraId="44939F25" w14:textId="77777777">
            <w:pPr>
              <w:pStyle w:val="LTableTextAbt"/>
            </w:pPr>
          </w:p>
        </w:tc>
        <w:tc>
          <w:tcPr>
            <w:tcW w:w="1440" w:type="dxa"/>
            <w:vMerge/>
            <w:tcBorders>
              <w:left w:val="single" w:sz="4" w:space="0" w:color="auto"/>
              <w:right w:val="single" w:sz="4" w:space="0" w:color="auto"/>
            </w:tcBorders>
            <w:shd w:val="clear" w:color="auto" w:fill="auto"/>
          </w:tcPr>
          <w:p w:rsidR="00E9423F" w:rsidP="00CB1C05" w14:paraId="6E4D39F6" w14:textId="77777777">
            <w:pPr>
              <w:pStyle w:val="LTableTextAbt"/>
              <w:rPr>
                <w:rFonts w:cstheme="minorHAnsi"/>
              </w:rPr>
            </w:pPr>
          </w:p>
        </w:tc>
        <w:tc>
          <w:tcPr>
            <w:tcW w:w="2160" w:type="dxa"/>
            <w:tcBorders>
              <w:top w:val="single" w:sz="4" w:space="0" w:color="auto"/>
              <w:left w:val="nil"/>
              <w:bottom w:val="single" w:sz="4" w:space="0" w:color="auto"/>
              <w:right w:val="single" w:sz="4" w:space="0" w:color="auto"/>
            </w:tcBorders>
            <w:shd w:val="clear" w:color="auto" w:fill="auto"/>
          </w:tcPr>
          <w:p w:rsidR="00E9423F" w:rsidP="00CB1C05" w14:paraId="23B5854F" w14:textId="77777777">
            <w:pPr>
              <w:pStyle w:val="LTableTextAbt"/>
            </w:pPr>
            <w:r>
              <w:t>Dipropylene glycol monomethyl ether acetate</w:t>
            </w:r>
          </w:p>
          <w:p w:rsidR="00E9423F" w:rsidP="00CB1C05" w14:paraId="05C7F3C1" w14:textId="77777777">
            <w:pPr>
              <w:pStyle w:val="LTableTextAbt"/>
            </w:pPr>
          </w:p>
        </w:tc>
        <w:tc>
          <w:tcPr>
            <w:tcW w:w="1530" w:type="dxa"/>
            <w:tcBorders>
              <w:top w:val="single" w:sz="4" w:space="0" w:color="auto"/>
              <w:left w:val="nil"/>
              <w:bottom w:val="single" w:sz="4" w:space="0" w:color="auto"/>
              <w:right w:val="single" w:sz="4" w:space="0" w:color="auto"/>
            </w:tcBorders>
            <w:shd w:val="clear" w:color="auto" w:fill="auto"/>
          </w:tcPr>
          <w:p w:rsidR="00E9423F" w:rsidP="00CB1C05" w14:paraId="62DEF499" w14:textId="77777777">
            <w:pPr>
              <w:pStyle w:val="CTableTextAbt"/>
              <w:rPr>
                <w:rFonts w:cstheme="minorHAnsi"/>
                <w:sz w:val="20"/>
              </w:rPr>
            </w:pPr>
            <w:r w:rsidRPr="00CA5E88">
              <w:t>25 -45</w:t>
            </w:r>
          </w:p>
          <w:p w:rsidR="00E9423F" w:rsidRPr="00C46E52" w:rsidP="00CB1C05" w14:paraId="1E5A8859" w14:textId="77777777">
            <w:pPr>
              <w:pStyle w:val="CTableTextAbt"/>
            </w:pPr>
          </w:p>
        </w:tc>
      </w:tr>
      <w:tr w14:paraId="056E7FFF" w14:textId="77777777" w:rsidTr="00E604D0">
        <w:tblPrEx>
          <w:tblW w:w="10170" w:type="dxa"/>
          <w:jc w:val="center"/>
          <w:tblLayout w:type="fixed"/>
          <w:tblLook w:val="04A0"/>
        </w:tblPrEx>
        <w:trPr>
          <w:cantSplit/>
          <w:trHeight w:val="697"/>
          <w:jc w:val="center"/>
        </w:trPr>
        <w:tc>
          <w:tcPr>
            <w:tcW w:w="1350" w:type="dxa"/>
            <w:vMerge/>
            <w:tcBorders>
              <w:left w:val="single" w:sz="4" w:space="0" w:color="auto"/>
              <w:bottom w:val="single" w:sz="4" w:space="0" w:color="auto"/>
              <w:right w:val="single" w:sz="4" w:space="0" w:color="auto"/>
            </w:tcBorders>
            <w:shd w:val="clear" w:color="auto" w:fill="auto"/>
          </w:tcPr>
          <w:p w:rsidR="00E9423F" w:rsidP="00CB1C05" w14:paraId="73E14A77"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auto"/>
          </w:tcPr>
          <w:p w:rsidR="00E9423F" w:rsidP="00CB1C05" w14:paraId="24F2A2FB"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E9423F" w:rsidP="00CB1C05" w14:paraId="0B633275"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E9423F" w:rsidP="00CB1C05" w14:paraId="7793599D" w14:textId="77777777">
            <w:pPr>
              <w:pStyle w:val="LTableTextAbt"/>
              <w:rPr>
                <w:rFonts w:cstheme="minorHAnsi"/>
              </w:rPr>
            </w:pPr>
          </w:p>
        </w:tc>
        <w:tc>
          <w:tcPr>
            <w:tcW w:w="2160" w:type="dxa"/>
            <w:tcBorders>
              <w:top w:val="single" w:sz="4" w:space="0" w:color="auto"/>
              <w:left w:val="nil"/>
              <w:bottom w:val="single" w:sz="4" w:space="0" w:color="auto"/>
              <w:right w:val="single" w:sz="4" w:space="0" w:color="auto"/>
            </w:tcBorders>
            <w:shd w:val="clear" w:color="auto" w:fill="auto"/>
          </w:tcPr>
          <w:p w:rsidR="00E9423F" w:rsidP="00CB1C05" w14:paraId="6AE1D531" w14:textId="77777777">
            <w:pPr>
              <w:pStyle w:val="LTableTextAbt"/>
            </w:pPr>
            <w:r>
              <w:t>D-Limonene</w:t>
            </w:r>
          </w:p>
        </w:tc>
        <w:tc>
          <w:tcPr>
            <w:tcW w:w="1530" w:type="dxa"/>
            <w:tcBorders>
              <w:top w:val="single" w:sz="4" w:space="0" w:color="auto"/>
              <w:left w:val="nil"/>
              <w:bottom w:val="single" w:sz="4" w:space="0" w:color="auto"/>
              <w:right w:val="single" w:sz="4" w:space="0" w:color="auto"/>
            </w:tcBorders>
            <w:shd w:val="clear" w:color="auto" w:fill="auto"/>
          </w:tcPr>
          <w:p w:rsidR="00E9423F" w:rsidRPr="00C46E52" w:rsidP="00CB1C05" w14:paraId="74BCAE10" w14:textId="77777777">
            <w:pPr>
              <w:pStyle w:val="CTableTextAbt"/>
            </w:pPr>
            <w:r w:rsidRPr="00B22BF9">
              <w:t>1 - 10</w:t>
            </w:r>
          </w:p>
        </w:tc>
      </w:tr>
      <w:tr w14:paraId="22FC2CC7" w14:textId="77777777" w:rsidTr="00E604D0">
        <w:tblPrEx>
          <w:tblW w:w="10170" w:type="dxa"/>
          <w:jc w:val="center"/>
          <w:tblLayout w:type="fixed"/>
          <w:tblLook w:val="04A0"/>
        </w:tblPrEx>
        <w:trPr>
          <w:cantSplit/>
          <w:trHeight w:val="20"/>
          <w:jc w:val="center"/>
        </w:trPr>
        <w:tc>
          <w:tcPr>
            <w:tcW w:w="10170" w:type="dxa"/>
            <w:gridSpan w:val="6"/>
            <w:tcBorders>
              <w:top w:val="single" w:sz="4" w:space="0" w:color="auto"/>
              <w:left w:val="single" w:sz="4" w:space="0" w:color="auto"/>
              <w:bottom w:val="single" w:sz="4" w:space="0" w:color="auto"/>
              <w:right w:val="single" w:sz="4" w:space="0" w:color="auto"/>
            </w:tcBorders>
            <w:shd w:val="clear" w:color="auto" w:fill="auto"/>
          </w:tcPr>
          <w:p w:rsidR="00E9423F" w:rsidRPr="00D35B1F" w:rsidP="00CB1C05" w14:paraId="7B310791" w14:textId="77777777">
            <w:pPr>
              <w:pStyle w:val="LTableTextAbt"/>
            </w:pPr>
            <w:r w:rsidRPr="00D35047">
              <w:t xml:space="preserve">Note: Orange shaded rows indicate products that contain </w:t>
            </w:r>
            <w:r>
              <w:t>PCE.</w:t>
            </w:r>
          </w:p>
        </w:tc>
      </w:tr>
    </w:tbl>
    <w:p w:rsidR="00E9423F" w:rsidP="00CB1C05" w14:paraId="3F4EA5BC" w14:textId="77777777"/>
    <w:p w:rsidR="00E9423F" w:rsidP="00CB1C05" w14:paraId="4738F629" w14:textId="77777777"/>
    <w:p w:rsidR="00EF2BE4" w:rsidRPr="00A66DA0" w:rsidP="00CB1C05" w14:paraId="6F486D11" w14:textId="77777777">
      <w:r>
        <w:br w:type="page"/>
      </w:r>
    </w:p>
    <w:p w:rsidR="00EF2BE4" w:rsidRPr="00F20E93" w:rsidP="00CB1C05" w14:paraId="488D0DC7" w14:textId="77777777">
      <w:r>
        <w:t xml:space="preserve">There is a solvent used in two alternative products that is a GreenScreen Benchmark 1 chemical: naphtha (CAS # 64742-48-9). There are other commercially available alternative products for screen print ink remover products without this Benchmark 1 solvent. </w:t>
      </w:r>
    </w:p>
    <w:p w:rsidR="00EF2BE4" w:rsidP="00CB1C05" w14:paraId="665654A5" w14:textId="77777777">
      <w:pPr>
        <w:pStyle w:val="Heading3"/>
      </w:pPr>
      <w:r w:rsidRPr="00D5798A">
        <w:t>Volatile Organic Compounds Content</w:t>
      </w:r>
    </w:p>
    <w:p w:rsidR="00EF2BE4" w:rsidRPr="00A66DA0" w:rsidP="00CB1C05" w14:paraId="18FA377A" w14:textId="77777777">
      <w:r>
        <w:t>VOC information was reviewed in product SDSs</w:t>
      </w:r>
      <w:r w:rsidR="00234DF5">
        <w:t>,</w:t>
      </w:r>
      <w:r>
        <w:t xml:space="preserve"> and summarized findings are in </w:t>
      </w:r>
      <w:r w:rsidR="00483549">
        <w:fldChar w:fldCharType="begin" w:fldLock="1"/>
      </w:r>
      <w:r w:rsidR="00483549">
        <w:instrText xml:space="preserve"> REF _Ref117254686 \h </w:instrText>
      </w:r>
      <w:r w:rsidR="00483549">
        <w:fldChar w:fldCharType="separate"/>
      </w:r>
      <w:r w:rsidRPr="00C23383" w:rsidR="0092222B">
        <w:t xml:space="preserve">Table </w:t>
      </w:r>
      <w:r w:rsidR="0092222B">
        <w:rPr>
          <w:noProof/>
        </w:rPr>
        <w:t>5</w:t>
      </w:r>
      <w:r w:rsidR="0092222B">
        <w:noBreakHyphen/>
      </w:r>
      <w:r w:rsidR="0092222B">
        <w:rPr>
          <w:noProof/>
        </w:rPr>
        <w:t>65</w:t>
      </w:r>
      <w:r w:rsidR="00483549">
        <w:fldChar w:fldCharType="end"/>
      </w:r>
      <w:r>
        <w:t>. No federal or state VOC regulatory limits were identified for screen print ink removers. The Franmar alternative product has lower VOC content than the Albachem product with perchloroethylene and methylene chloride. The Easiway, Multiwash, and Ecotex products have higher VOC content than the Albachem product with perchloroethylene and methylene chloride.</w:t>
      </w:r>
    </w:p>
    <w:tbl>
      <w:tblPr>
        <w:tblW w:w="7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448"/>
        <w:gridCol w:w="2448"/>
        <w:gridCol w:w="2700"/>
      </w:tblGrid>
      <w:tr w14:paraId="7250D8A7" w14:textId="77777777">
        <w:tblPrEx>
          <w:tblW w:w="7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7596" w:type="dxa"/>
            <w:gridSpan w:val="3"/>
            <w:tcBorders>
              <w:top w:val="nil"/>
              <w:left w:val="nil"/>
              <w:right w:val="nil"/>
            </w:tcBorders>
            <w:shd w:val="clear" w:color="auto" w:fill="auto"/>
          </w:tcPr>
          <w:p w:rsidR="00EF2BE4" w:rsidRPr="009A2C41" w:rsidP="00CB1C05" w14:paraId="522F0E9F" w14:textId="77777777">
            <w:pPr>
              <w:pStyle w:val="TableTitleA"/>
            </w:pPr>
            <w:bookmarkStart w:id="600" w:name="_Ref117254686"/>
            <w:bookmarkStart w:id="601" w:name="_Toc121142611"/>
            <w:bookmarkStart w:id="602" w:name="_Toc165379605"/>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5</w:t>
            </w:r>
            <w:r w:rsidR="00BC4B5D">
              <w:rPr>
                <w:noProof/>
              </w:rPr>
              <w:fldChar w:fldCharType="end"/>
            </w:r>
            <w:bookmarkEnd w:id="600"/>
            <w:r w:rsidRPr="00C23383">
              <w:t>:</w:t>
            </w:r>
            <w:r>
              <w:t xml:space="preserve"> VOC </w:t>
            </w:r>
            <w:r w:rsidR="00AD0689">
              <w:t xml:space="preserve">Content </w:t>
            </w:r>
            <w:r>
              <w:t xml:space="preserve">for </w:t>
            </w:r>
            <w:r w:rsidR="00AD0689">
              <w:t xml:space="preserve">Screen Print Ink Removal Products Based </w:t>
            </w:r>
            <w:r>
              <w:t xml:space="preserve">on </w:t>
            </w:r>
            <w:r w:rsidR="00AD0689">
              <w:t xml:space="preserve">Information </w:t>
            </w:r>
            <w:r>
              <w:t xml:space="preserve">in SDSs or </w:t>
            </w:r>
            <w:r w:rsidR="00AD0689">
              <w:t>Technical Data Sheets</w:t>
            </w:r>
            <w:bookmarkEnd w:id="601"/>
            <w:bookmarkEnd w:id="602"/>
          </w:p>
        </w:tc>
      </w:tr>
      <w:tr w14:paraId="09FDE37E" w14:textId="77777777">
        <w:tblPrEx>
          <w:tblW w:w="7596" w:type="dxa"/>
          <w:jc w:val="center"/>
          <w:tblLayout w:type="fixed"/>
          <w:tblLook w:val="04A0"/>
        </w:tblPrEx>
        <w:trPr>
          <w:cantSplit/>
          <w:trHeight w:val="20"/>
          <w:tblHeader/>
          <w:jc w:val="center"/>
        </w:trPr>
        <w:tc>
          <w:tcPr>
            <w:tcW w:w="2448" w:type="dxa"/>
            <w:shd w:val="clear" w:color="auto" w:fill="48A9C5"/>
          </w:tcPr>
          <w:p w:rsidR="00EF2BE4" w:rsidRPr="009A2C41" w:rsidP="00CB1C05" w14:paraId="22947847" w14:textId="77777777">
            <w:pPr>
              <w:pStyle w:val="TableSubtitle"/>
            </w:pPr>
            <w:r w:rsidRPr="009A2C41">
              <w:t>Supplier</w:t>
            </w:r>
          </w:p>
        </w:tc>
        <w:tc>
          <w:tcPr>
            <w:tcW w:w="2448" w:type="dxa"/>
            <w:shd w:val="clear" w:color="auto" w:fill="48A9C5"/>
          </w:tcPr>
          <w:p w:rsidR="00EF2BE4" w:rsidRPr="009A2C41" w:rsidP="00CB1C05" w14:paraId="34D70E24" w14:textId="77777777">
            <w:pPr>
              <w:pStyle w:val="TableSubtitle"/>
            </w:pPr>
            <w:r w:rsidRPr="009A2C41">
              <w:t>Product</w:t>
            </w:r>
          </w:p>
        </w:tc>
        <w:tc>
          <w:tcPr>
            <w:tcW w:w="2700" w:type="dxa"/>
            <w:shd w:val="clear" w:color="auto" w:fill="48A9C5"/>
          </w:tcPr>
          <w:p w:rsidR="00EF2BE4" w:rsidRPr="009A2C41" w:rsidP="00CB1C05" w14:paraId="39464675" w14:textId="77777777">
            <w:pPr>
              <w:pStyle w:val="TableSubtitle"/>
              <w:rPr>
                <w:sz w:val="21"/>
                <w:szCs w:val="21"/>
              </w:rPr>
            </w:pPr>
            <w:r w:rsidRPr="009A2C41">
              <w:t xml:space="preserve">VOC </w:t>
            </w:r>
          </w:p>
          <w:p w:rsidR="00EF2BE4" w:rsidRPr="009A2C41" w:rsidP="00CB1C05" w14:paraId="5809C600" w14:textId="77777777">
            <w:pPr>
              <w:pStyle w:val="TableSubtitle"/>
            </w:pPr>
            <w:r w:rsidRPr="009A2C41">
              <w:t>(% weight, g/L)</w:t>
            </w:r>
          </w:p>
        </w:tc>
      </w:tr>
      <w:tr w14:paraId="1F251F4F" w14:textId="77777777">
        <w:tblPrEx>
          <w:tblW w:w="7596" w:type="dxa"/>
          <w:jc w:val="center"/>
          <w:tblLayout w:type="fixed"/>
          <w:tblLook w:val="04A0"/>
        </w:tblPrEx>
        <w:trPr>
          <w:cantSplit/>
          <w:trHeight w:val="20"/>
          <w:jc w:val="center"/>
        </w:trPr>
        <w:tc>
          <w:tcPr>
            <w:tcW w:w="2448" w:type="dxa"/>
            <w:shd w:val="clear" w:color="auto" w:fill="F1AD7A" w:themeFill="accent2" w:themeFillTint="99"/>
            <w:noWrap/>
          </w:tcPr>
          <w:p w:rsidR="00EF2BE4" w:rsidRPr="00D35B1F" w:rsidP="00CB1C05" w14:paraId="6C0D050E" w14:textId="77777777">
            <w:pPr>
              <w:pStyle w:val="LTableTextAbt"/>
            </w:pPr>
            <w:r w:rsidRPr="00D35B1F">
              <w:t>Albatross USA Inc. (Albachem)</w:t>
            </w:r>
          </w:p>
        </w:tc>
        <w:tc>
          <w:tcPr>
            <w:tcW w:w="2448" w:type="dxa"/>
            <w:shd w:val="clear" w:color="auto" w:fill="F1AD7A" w:themeFill="accent2" w:themeFillTint="99"/>
            <w:noWrap/>
          </w:tcPr>
          <w:p w:rsidR="00EF2BE4" w:rsidRPr="00D35B1F" w:rsidP="00CB1C05" w14:paraId="4A87D156" w14:textId="77777777">
            <w:pPr>
              <w:pStyle w:val="LTableTextAbt"/>
            </w:pPr>
            <w:r w:rsidRPr="00D35B1F">
              <w:t>Expert Premium 303 ™ Screen Print Ink Remover</w:t>
            </w:r>
          </w:p>
          <w:p w:rsidR="00EF2BE4" w:rsidRPr="00425120" w:rsidP="00CB1C05" w14:paraId="5776B5C5" w14:textId="77777777">
            <w:pPr>
              <w:pStyle w:val="LTableTextAbt"/>
            </w:pPr>
          </w:p>
        </w:tc>
        <w:tc>
          <w:tcPr>
            <w:tcW w:w="2700" w:type="dxa"/>
            <w:shd w:val="clear" w:color="auto" w:fill="F1AD7A" w:themeFill="accent2" w:themeFillTint="99"/>
            <w:noWrap/>
          </w:tcPr>
          <w:p w:rsidR="00EF2BE4" w:rsidRPr="00D35B1F" w:rsidP="00CB1C05" w14:paraId="00282521" w14:textId="77777777">
            <w:pPr>
              <w:pStyle w:val="LTableTextAbt"/>
            </w:pPr>
            <w:r w:rsidRPr="00D35B1F">
              <w:t>13%, 106.6 g/L</w:t>
            </w:r>
          </w:p>
        </w:tc>
      </w:tr>
      <w:tr w14:paraId="6EFB1744" w14:textId="77777777">
        <w:tblPrEx>
          <w:tblW w:w="7596" w:type="dxa"/>
          <w:jc w:val="center"/>
          <w:tblLayout w:type="fixed"/>
          <w:tblLook w:val="04A0"/>
        </w:tblPrEx>
        <w:trPr>
          <w:cantSplit/>
          <w:trHeight w:val="20"/>
          <w:jc w:val="center"/>
        </w:trPr>
        <w:tc>
          <w:tcPr>
            <w:tcW w:w="2448" w:type="dxa"/>
            <w:noWrap/>
          </w:tcPr>
          <w:p w:rsidR="00EF2BE4" w:rsidRPr="00D35B1F" w:rsidP="00CB1C05" w14:paraId="6E2ED5A4" w14:textId="77777777">
            <w:pPr>
              <w:pStyle w:val="LTableTextAbt"/>
            </w:pPr>
            <w:r w:rsidRPr="00D35B1F">
              <w:t>Franmar</w:t>
            </w:r>
          </w:p>
        </w:tc>
        <w:tc>
          <w:tcPr>
            <w:tcW w:w="2448" w:type="dxa"/>
            <w:noWrap/>
          </w:tcPr>
          <w:p w:rsidR="00EF2BE4" w:rsidRPr="00425120" w:rsidP="00CB1C05" w14:paraId="15C6E8CB" w14:textId="77777777">
            <w:pPr>
              <w:pStyle w:val="LTableTextAbt"/>
            </w:pPr>
            <w:r w:rsidRPr="00425120">
              <w:t>Plastisol Ink Remover (Bean-E-Doo)</w:t>
            </w:r>
          </w:p>
        </w:tc>
        <w:tc>
          <w:tcPr>
            <w:tcW w:w="2700" w:type="dxa"/>
            <w:noWrap/>
          </w:tcPr>
          <w:p w:rsidR="00EF2BE4" w:rsidRPr="00D35B1F" w:rsidP="00CB1C05" w14:paraId="0ADD8319" w14:textId="77777777">
            <w:pPr>
              <w:pStyle w:val="LTableTextAbt"/>
            </w:pPr>
            <w:r w:rsidRPr="00D35B1F">
              <w:t>2.3%, 20 g/L</w:t>
            </w:r>
          </w:p>
        </w:tc>
      </w:tr>
      <w:tr w14:paraId="48C003DC" w14:textId="77777777">
        <w:tblPrEx>
          <w:tblW w:w="7596" w:type="dxa"/>
          <w:jc w:val="center"/>
          <w:tblLayout w:type="fixed"/>
          <w:tblLook w:val="04A0"/>
        </w:tblPrEx>
        <w:trPr>
          <w:cantSplit/>
          <w:trHeight w:val="20"/>
          <w:jc w:val="center"/>
        </w:trPr>
        <w:tc>
          <w:tcPr>
            <w:tcW w:w="2448" w:type="dxa"/>
            <w:noWrap/>
          </w:tcPr>
          <w:p w:rsidR="00EF2BE4" w:rsidRPr="00D35B1F" w:rsidP="00CB1C05" w14:paraId="31B88CF5" w14:textId="77777777">
            <w:pPr>
              <w:pStyle w:val="LTableTextAbt"/>
            </w:pPr>
            <w:r w:rsidRPr="00D35B1F">
              <w:t>Easiway</w:t>
            </w:r>
          </w:p>
        </w:tc>
        <w:tc>
          <w:tcPr>
            <w:tcW w:w="2448" w:type="dxa"/>
            <w:noWrap/>
          </w:tcPr>
          <w:p w:rsidR="00EF2BE4" w:rsidRPr="00D35B1F" w:rsidP="00CB1C05" w14:paraId="10045339" w14:textId="77777777">
            <w:pPr>
              <w:pStyle w:val="LTableTextAbt"/>
            </w:pPr>
            <w:r w:rsidRPr="00D35B1F">
              <w:t>Plastisolv 842 Screen and Press Wash</w:t>
            </w:r>
          </w:p>
        </w:tc>
        <w:tc>
          <w:tcPr>
            <w:tcW w:w="2700" w:type="dxa"/>
            <w:noWrap/>
          </w:tcPr>
          <w:p w:rsidR="00EF2BE4" w:rsidRPr="00D35B1F" w:rsidP="00CB1C05" w14:paraId="10F95860" w14:textId="77777777">
            <w:pPr>
              <w:pStyle w:val="LTableTextAbt"/>
            </w:pPr>
            <w:r w:rsidRPr="00D35B1F">
              <w:t>800 g/L</w:t>
            </w:r>
          </w:p>
        </w:tc>
      </w:tr>
      <w:tr w14:paraId="13307485" w14:textId="77777777">
        <w:tblPrEx>
          <w:tblW w:w="7596" w:type="dxa"/>
          <w:jc w:val="center"/>
          <w:tblLayout w:type="fixed"/>
          <w:tblLook w:val="04A0"/>
        </w:tblPrEx>
        <w:trPr>
          <w:cantSplit/>
          <w:trHeight w:val="20"/>
          <w:jc w:val="center"/>
        </w:trPr>
        <w:tc>
          <w:tcPr>
            <w:tcW w:w="2448" w:type="dxa"/>
            <w:noWrap/>
          </w:tcPr>
          <w:p w:rsidR="00EF2BE4" w:rsidRPr="00D35B1F" w:rsidP="00CB1C05" w14:paraId="0960F67A" w14:textId="77777777">
            <w:pPr>
              <w:pStyle w:val="LTableTextAbt"/>
            </w:pPr>
            <w:r w:rsidRPr="00D35B1F">
              <w:t>Chemical Consultants Inc.</w:t>
            </w:r>
          </w:p>
        </w:tc>
        <w:tc>
          <w:tcPr>
            <w:tcW w:w="2448" w:type="dxa"/>
            <w:noWrap/>
          </w:tcPr>
          <w:p w:rsidR="00EF2BE4" w:rsidRPr="00D35B1F" w:rsidP="00CB1C05" w14:paraId="67DC5AD8" w14:textId="77777777">
            <w:pPr>
              <w:pStyle w:val="LTableTextAbt"/>
            </w:pPr>
            <w:r w:rsidRPr="00D35B1F">
              <w:t>Envirowipe</w:t>
            </w:r>
          </w:p>
        </w:tc>
        <w:tc>
          <w:tcPr>
            <w:tcW w:w="2700" w:type="dxa"/>
            <w:noWrap/>
          </w:tcPr>
          <w:p w:rsidR="00EF2BE4" w:rsidRPr="00D35B1F" w:rsidP="00CB1C05" w14:paraId="0B95F6F9" w14:textId="77777777">
            <w:pPr>
              <w:pStyle w:val="LTableTextAbt"/>
            </w:pPr>
            <w:r w:rsidRPr="00D35B1F">
              <w:t>Not listed on SDS</w:t>
            </w:r>
          </w:p>
        </w:tc>
      </w:tr>
      <w:tr w14:paraId="4B6C0F54" w14:textId="77777777">
        <w:tblPrEx>
          <w:tblW w:w="7596" w:type="dxa"/>
          <w:jc w:val="center"/>
          <w:tblLayout w:type="fixed"/>
          <w:tblLook w:val="04A0"/>
        </w:tblPrEx>
        <w:trPr>
          <w:cantSplit/>
          <w:trHeight w:val="20"/>
          <w:jc w:val="center"/>
        </w:trPr>
        <w:tc>
          <w:tcPr>
            <w:tcW w:w="2448" w:type="dxa"/>
            <w:noWrap/>
          </w:tcPr>
          <w:p w:rsidR="00EF2BE4" w:rsidRPr="00D35B1F" w:rsidP="00CB1C05" w14:paraId="44F2BF6C" w14:textId="77777777">
            <w:pPr>
              <w:pStyle w:val="LTableTextAbt"/>
            </w:pPr>
            <w:r w:rsidRPr="00D35B1F">
              <w:t>Chemical Consultants Inc.</w:t>
            </w:r>
          </w:p>
        </w:tc>
        <w:tc>
          <w:tcPr>
            <w:tcW w:w="2448" w:type="dxa"/>
            <w:noWrap/>
          </w:tcPr>
          <w:p w:rsidR="00EF2BE4" w:rsidRPr="00D35B1F" w:rsidP="00CB1C05" w14:paraId="2FA67969" w14:textId="77777777">
            <w:pPr>
              <w:pStyle w:val="LTableTextAbt"/>
            </w:pPr>
            <w:r w:rsidRPr="00D35B1F">
              <w:t>Multiwash</w:t>
            </w:r>
          </w:p>
        </w:tc>
        <w:tc>
          <w:tcPr>
            <w:tcW w:w="2700" w:type="dxa"/>
            <w:noWrap/>
          </w:tcPr>
          <w:p w:rsidR="00EF2BE4" w:rsidRPr="00D35B1F" w:rsidP="00CB1C05" w14:paraId="208C8F8E" w14:textId="77777777">
            <w:pPr>
              <w:pStyle w:val="LTableTextAbt"/>
            </w:pPr>
            <w:r w:rsidRPr="00D35B1F">
              <w:t>904 g/L</w:t>
            </w:r>
          </w:p>
        </w:tc>
      </w:tr>
      <w:tr w14:paraId="692FA198" w14:textId="77777777">
        <w:tblPrEx>
          <w:tblW w:w="7596" w:type="dxa"/>
          <w:jc w:val="center"/>
          <w:tblLayout w:type="fixed"/>
          <w:tblLook w:val="04A0"/>
        </w:tblPrEx>
        <w:trPr>
          <w:cantSplit/>
          <w:trHeight w:val="20"/>
          <w:jc w:val="center"/>
        </w:trPr>
        <w:tc>
          <w:tcPr>
            <w:tcW w:w="2448" w:type="dxa"/>
            <w:noWrap/>
          </w:tcPr>
          <w:p w:rsidR="00EF2BE4" w:rsidRPr="00D35B1F" w:rsidP="00CB1C05" w14:paraId="0B94F411" w14:textId="77777777">
            <w:pPr>
              <w:pStyle w:val="LTableTextAbt"/>
            </w:pPr>
            <w:r w:rsidRPr="00D35B1F">
              <w:t>Ecotex</w:t>
            </w:r>
          </w:p>
        </w:tc>
        <w:tc>
          <w:tcPr>
            <w:tcW w:w="2448" w:type="dxa"/>
            <w:noWrap/>
          </w:tcPr>
          <w:p w:rsidR="00EF2BE4" w:rsidRPr="00D35B1F" w:rsidP="00CB1C05" w14:paraId="6C63EEE3" w14:textId="77777777">
            <w:pPr>
              <w:pStyle w:val="LTableTextAbt"/>
            </w:pPr>
            <w:r w:rsidRPr="00D35B1F">
              <w:t>Plastisol Press Wash</w:t>
            </w:r>
          </w:p>
        </w:tc>
        <w:tc>
          <w:tcPr>
            <w:tcW w:w="2700" w:type="dxa"/>
            <w:noWrap/>
          </w:tcPr>
          <w:p w:rsidR="00EF2BE4" w:rsidRPr="00D35B1F" w:rsidP="00CB1C05" w14:paraId="50D07BF1" w14:textId="77777777">
            <w:pPr>
              <w:pStyle w:val="LTableTextAbt"/>
            </w:pPr>
            <w:r w:rsidRPr="00D35B1F">
              <w:t>833 g/L</w:t>
            </w:r>
          </w:p>
        </w:tc>
      </w:tr>
      <w:tr w14:paraId="21178C64" w14:textId="77777777">
        <w:tblPrEx>
          <w:tblW w:w="7596" w:type="dxa"/>
          <w:jc w:val="center"/>
          <w:tblLayout w:type="fixed"/>
          <w:tblLook w:val="04A0"/>
        </w:tblPrEx>
        <w:trPr>
          <w:cantSplit/>
          <w:trHeight w:val="20"/>
          <w:jc w:val="center"/>
        </w:trPr>
        <w:tc>
          <w:tcPr>
            <w:tcW w:w="7596" w:type="dxa"/>
            <w:gridSpan w:val="3"/>
            <w:noWrap/>
          </w:tcPr>
          <w:p w:rsidR="00EF2BE4" w:rsidRPr="00D35B1F" w:rsidP="00CB1C05" w14:paraId="63572446" w14:textId="77777777">
            <w:pPr>
              <w:pStyle w:val="LTableTextAbt"/>
            </w:pPr>
            <w:r w:rsidRPr="00D35047">
              <w:t xml:space="preserve">Note: </w:t>
            </w:r>
            <w:r w:rsidRPr="00D35047">
              <w:rPr>
                <w:szCs w:val="16"/>
              </w:rPr>
              <w:t xml:space="preserve">Orange shaded rows indicate products that contain </w:t>
            </w:r>
            <w:r>
              <w:rPr>
                <w:szCs w:val="16"/>
              </w:rPr>
              <w:t>PCE.</w:t>
            </w:r>
          </w:p>
        </w:tc>
      </w:tr>
    </w:tbl>
    <w:p w:rsidR="00EF2BE4" w:rsidP="00CB1C05" w14:paraId="1F718E94" w14:textId="77777777"/>
    <w:p w:rsidR="00EF2BE4" w:rsidRPr="00D5798A" w:rsidP="00CB1C05" w14:paraId="62778AB9" w14:textId="77777777">
      <w:pPr>
        <w:pStyle w:val="Heading3"/>
      </w:pPr>
      <w:r w:rsidRPr="00D5798A">
        <w:t>Fire Safety</w:t>
      </w:r>
    </w:p>
    <w:p w:rsidR="00EF2BE4" w:rsidRPr="00A66DA0" w:rsidP="00CB1C05" w14:paraId="1F11B593" w14:textId="77777777">
      <w:r>
        <w:t>F</w:t>
      </w:r>
      <w:r w:rsidRPr="00A66DA0">
        <w:t>lash points and flammability ratings</w:t>
      </w:r>
      <w:r>
        <w:t xml:space="preserve"> were reviewed</w:t>
      </w:r>
      <w:r w:rsidRPr="00A66DA0">
        <w:t xml:space="preserve"> in</w:t>
      </w:r>
      <w:r>
        <w:t xml:space="preserve"> product</w:t>
      </w:r>
      <w:r w:rsidRPr="00A66DA0">
        <w:t xml:space="preserve"> SDSs</w:t>
      </w:r>
      <w:r w:rsidR="00234DF5">
        <w:t>,</w:t>
      </w:r>
      <w:r w:rsidRPr="00A66DA0">
        <w:t xml:space="preserve"> and summarized </w:t>
      </w:r>
      <w:r>
        <w:t xml:space="preserve">findings are </w:t>
      </w:r>
      <w:r w:rsidRPr="00A66DA0">
        <w:t xml:space="preserve">in </w:t>
      </w:r>
      <w:r w:rsidR="00483549">
        <w:fldChar w:fldCharType="begin" w:fldLock="1"/>
      </w:r>
      <w:r w:rsidR="00483549">
        <w:instrText xml:space="preserve"> REF _Ref117254695 \h </w:instrText>
      </w:r>
      <w:r w:rsidR="00483549">
        <w:fldChar w:fldCharType="separate"/>
      </w:r>
      <w:r w:rsidRPr="00C23383" w:rsidR="0092222B">
        <w:t xml:space="preserve">Table </w:t>
      </w:r>
      <w:r w:rsidR="0092222B">
        <w:rPr>
          <w:noProof/>
        </w:rPr>
        <w:t>5</w:t>
      </w:r>
      <w:r w:rsidR="0092222B">
        <w:noBreakHyphen/>
      </w:r>
      <w:r w:rsidR="0092222B">
        <w:rPr>
          <w:noProof/>
        </w:rPr>
        <w:t>66</w:t>
      </w:r>
      <w:r w:rsidR="00483549">
        <w:fldChar w:fldCharType="end"/>
      </w:r>
      <w:r>
        <w:t xml:space="preserve">. The Albachem product containing PCE and methylene chloride was rated as combustible. Three of the alternative products (Easiway, Envirowipe, and Ecotex) were also labeled combustible, and two alternative products (Franmar and Multiwash) are non-flammable. </w:t>
      </w:r>
      <w:r w:rsidRPr="0044702F">
        <w:t xml:space="preserve">Based on </w:t>
      </w:r>
      <w:r>
        <w:t>the</w:t>
      </w:r>
      <w:r w:rsidRPr="0044702F">
        <w:t xml:space="preserve"> pr</w:t>
      </w:r>
      <w:r>
        <w:t xml:space="preserve">oduct reviews, there is a mix of flammability ratings for alternative products on the market, including at least two non-flammable options. </w:t>
      </w:r>
    </w:p>
    <w:tbl>
      <w:tblPr>
        <w:tblW w:w="9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592"/>
        <w:gridCol w:w="2592"/>
        <w:gridCol w:w="1728"/>
        <w:gridCol w:w="2250"/>
      </w:tblGrid>
      <w:tr w14:paraId="21467488" w14:textId="77777777">
        <w:tblPrEx>
          <w:tblW w:w="9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90"/>
          <w:tblHeader/>
          <w:jc w:val="center"/>
        </w:trPr>
        <w:tc>
          <w:tcPr>
            <w:tcW w:w="9162" w:type="dxa"/>
            <w:gridSpan w:val="4"/>
            <w:tcBorders>
              <w:top w:val="nil"/>
              <w:left w:val="nil"/>
              <w:right w:val="nil"/>
            </w:tcBorders>
            <w:shd w:val="clear" w:color="auto" w:fill="auto"/>
          </w:tcPr>
          <w:p w:rsidR="00EF2BE4" w:rsidRPr="00425120" w:rsidP="00CB1C05" w14:paraId="056F7E21" w14:textId="77777777">
            <w:pPr>
              <w:pStyle w:val="TableTitleA"/>
            </w:pPr>
            <w:bookmarkStart w:id="603" w:name="_Ref117254695"/>
            <w:bookmarkStart w:id="604" w:name="_Toc121142612"/>
            <w:bookmarkStart w:id="605" w:name="_Toc165379606"/>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6</w:t>
            </w:r>
            <w:r w:rsidR="00BC4B5D">
              <w:rPr>
                <w:noProof/>
              </w:rPr>
              <w:fldChar w:fldCharType="end"/>
            </w:r>
            <w:bookmarkEnd w:id="603"/>
            <w:r w:rsidRPr="00C23383">
              <w:t>:</w:t>
            </w:r>
            <w:r>
              <w:t xml:space="preserve"> Flash </w:t>
            </w:r>
            <w:r w:rsidR="00AD0689">
              <w:t xml:space="preserve">Point </w:t>
            </w:r>
            <w:r>
              <w:t xml:space="preserve">and </w:t>
            </w:r>
            <w:r w:rsidR="00AD0689">
              <w:t xml:space="preserve">Flammability Ratings </w:t>
            </w:r>
            <w:r>
              <w:t xml:space="preserve">for </w:t>
            </w:r>
            <w:r w:rsidR="00AD0689">
              <w:t xml:space="preserve">Screen Print Ink Removal Products Based </w:t>
            </w:r>
            <w:r>
              <w:t xml:space="preserve">on </w:t>
            </w:r>
            <w:r w:rsidR="00AD0689">
              <w:t xml:space="preserve">Information </w:t>
            </w:r>
            <w:r>
              <w:t xml:space="preserve">in SDSs or </w:t>
            </w:r>
            <w:r w:rsidR="00AD0689">
              <w:t>Technical Data Sheets</w:t>
            </w:r>
            <w:bookmarkEnd w:id="604"/>
            <w:bookmarkEnd w:id="605"/>
          </w:p>
        </w:tc>
      </w:tr>
      <w:tr w14:paraId="5CB075DA" w14:textId="77777777">
        <w:tblPrEx>
          <w:tblW w:w="9162" w:type="dxa"/>
          <w:jc w:val="center"/>
          <w:tblLayout w:type="fixed"/>
          <w:tblLook w:val="04A0"/>
        </w:tblPrEx>
        <w:trPr>
          <w:cantSplit/>
          <w:trHeight w:val="20"/>
          <w:tblHeader/>
          <w:jc w:val="center"/>
        </w:trPr>
        <w:tc>
          <w:tcPr>
            <w:tcW w:w="2592" w:type="dxa"/>
            <w:shd w:val="clear" w:color="auto" w:fill="48A9C5"/>
          </w:tcPr>
          <w:p w:rsidR="00EF2BE4" w:rsidRPr="009A2C41" w:rsidP="00CB1C05" w14:paraId="26F15641" w14:textId="77777777">
            <w:pPr>
              <w:pStyle w:val="TableSubtitle"/>
            </w:pPr>
            <w:r w:rsidRPr="009A2C41">
              <w:t>Supplier</w:t>
            </w:r>
          </w:p>
        </w:tc>
        <w:tc>
          <w:tcPr>
            <w:tcW w:w="2592" w:type="dxa"/>
            <w:shd w:val="clear" w:color="auto" w:fill="48A9C5"/>
          </w:tcPr>
          <w:p w:rsidR="00EF2BE4" w:rsidRPr="009A2C41" w:rsidP="00CB1C05" w14:paraId="1386D515" w14:textId="77777777">
            <w:pPr>
              <w:pStyle w:val="TableSubtitle"/>
            </w:pPr>
            <w:r w:rsidRPr="009A2C41">
              <w:t>Product</w:t>
            </w:r>
          </w:p>
        </w:tc>
        <w:tc>
          <w:tcPr>
            <w:tcW w:w="1728" w:type="dxa"/>
            <w:shd w:val="clear" w:color="auto" w:fill="48A9C5"/>
          </w:tcPr>
          <w:p w:rsidR="00EF2BE4" w:rsidRPr="009A2C41" w:rsidP="00CB1C05" w14:paraId="36A93576" w14:textId="77777777">
            <w:pPr>
              <w:pStyle w:val="TableSubtitle"/>
            </w:pPr>
            <w:r w:rsidRPr="009A2C41">
              <w:t>Flash Point</w:t>
            </w:r>
          </w:p>
        </w:tc>
        <w:tc>
          <w:tcPr>
            <w:tcW w:w="2250" w:type="dxa"/>
            <w:shd w:val="clear" w:color="auto" w:fill="48A9C5"/>
          </w:tcPr>
          <w:p w:rsidR="00EF2BE4" w:rsidRPr="009A2C41" w:rsidP="00CB1C05" w14:paraId="1474B780" w14:textId="77777777">
            <w:pPr>
              <w:pStyle w:val="TableSubtitle"/>
            </w:pPr>
            <w:r w:rsidRPr="009A2C41">
              <w:t>Flammability Rating</w:t>
            </w:r>
          </w:p>
        </w:tc>
      </w:tr>
      <w:tr w14:paraId="2CAEC025" w14:textId="77777777">
        <w:tblPrEx>
          <w:tblW w:w="9162" w:type="dxa"/>
          <w:jc w:val="center"/>
          <w:tblLayout w:type="fixed"/>
          <w:tblLook w:val="04A0"/>
        </w:tblPrEx>
        <w:trPr>
          <w:cantSplit/>
          <w:trHeight w:val="20"/>
          <w:jc w:val="center"/>
        </w:trPr>
        <w:tc>
          <w:tcPr>
            <w:tcW w:w="2592" w:type="dxa"/>
            <w:shd w:val="clear" w:color="auto" w:fill="F1AD7A" w:themeFill="accent2" w:themeFillTint="99"/>
            <w:noWrap/>
          </w:tcPr>
          <w:p w:rsidR="00EF2BE4" w:rsidRPr="00D35B1F" w:rsidP="00CB1C05" w14:paraId="78A6098E" w14:textId="77777777">
            <w:pPr>
              <w:pStyle w:val="LTableTextAbt"/>
            </w:pPr>
            <w:r w:rsidRPr="00D35B1F">
              <w:t>Albatross USA Inc. (Albachem)</w:t>
            </w:r>
          </w:p>
        </w:tc>
        <w:tc>
          <w:tcPr>
            <w:tcW w:w="2592" w:type="dxa"/>
            <w:shd w:val="clear" w:color="auto" w:fill="F1AD7A" w:themeFill="accent2" w:themeFillTint="99"/>
            <w:noWrap/>
          </w:tcPr>
          <w:p w:rsidR="00EF2BE4" w:rsidRPr="00D35B1F" w:rsidP="00CB1C05" w14:paraId="14C972DE" w14:textId="77777777">
            <w:pPr>
              <w:pStyle w:val="LTableTextAbt"/>
            </w:pPr>
            <w:r w:rsidRPr="00D35B1F">
              <w:t>Expert Premium 303 ™ Screen Print Ink Remover</w:t>
            </w:r>
          </w:p>
          <w:p w:rsidR="00EF2BE4" w:rsidRPr="00D35B1F" w:rsidP="00CB1C05" w14:paraId="0F485FE1" w14:textId="77777777">
            <w:pPr>
              <w:pStyle w:val="LTableTextAbt"/>
            </w:pPr>
          </w:p>
        </w:tc>
        <w:tc>
          <w:tcPr>
            <w:tcW w:w="1728" w:type="dxa"/>
            <w:shd w:val="clear" w:color="auto" w:fill="F1AD7A" w:themeFill="accent2" w:themeFillTint="99"/>
            <w:noWrap/>
          </w:tcPr>
          <w:p w:rsidR="00EF2BE4" w:rsidRPr="00425120" w:rsidP="00CB1C05" w14:paraId="6692FB2D" w14:textId="77777777">
            <w:pPr>
              <w:pStyle w:val="LTableTextAbt"/>
            </w:pPr>
            <w:r w:rsidRPr="00425120">
              <w:t>&gt; 141</w:t>
            </w:r>
            <w:r w:rsidR="00AD0689">
              <w:t>°</w:t>
            </w:r>
            <w:r w:rsidRPr="00425120">
              <w:t>F</w:t>
            </w:r>
          </w:p>
        </w:tc>
        <w:tc>
          <w:tcPr>
            <w:tcW w:w="2250" w:type="dxa"/>
            <w:shd w:val="clear" w:color="auto" w:fill="F1AD7A" w:themeFill="accent2" w:themeFillTint="99"/>
            <w:noWrap/>
          </w:tcPr>
          <w:p w:rsidR="00EF2BE4" w:rsidRPr="00425120" w:rsidP="00CB1C05" w14:paraId="2FBACF48" w14:textId="77777777">
            <w:pPr>
              <w:pStyle w:val="LTableTextAbt"/>
            </w:pPr>
            <w:r w:rsidRPr="00425120">
              <w:t>Combustible</w:t>
            </w:r>
          </w:p>
        </w:tc>
      </w:tr>
      <w:tr w14:paraId="3F98981E" w14:textId="77777777">
        <w:tblPrEx>
          <w:tblW w:w="9162" w:type="dxa"/>
          <w:jc w:val="center"/>
          <w:tblLayout w:type="fixed"/>
          <w:tblLook w:val="04A0"/>
        </w:tblPrEx>
        <w:trPr>
          <w:cantSplit/>
          <w:trHeight w:val="20"/>
          <w:jc w:val="center"/>
        </w:trPr>
        <w:tc>
          <w:tcPr>
            <w:tcW w:w="2592" w:type="dxa"/>
            <w:noWrap/>
          </w:tcPr>
          <w:p w:rsidR="00EF2BE4" w:rsidRPr="00D35B1F" w:rsidP="00CB1C05" w14:paraId="470E0DC1" w14:textId="77777777">
            <w:pPr>
              <w:pStyle w:val="LTableTextAbt"/>
            </w:pPr>
            <w:r w:rsidRPr="00D35B1F">
              <w:t>Franmar</w:t>
            </w:r>
          </w:p>
        </w:tc>
        <w:tc>
          <w:tcPr>
            <w:tcW w:w="2592" w:type="dxa"/>
            <w:noWrap/>
          </w:tcPr>
          <w:p w:rsidR="00EF2BE4" w:rsidRPr="00425120" w:rsidP="00CB1C05" w14:paraId="01327571" w14:textId="77777777">
            <w:pPr>
              <w:pStyle w:val="LTableTextAbt"/>
            </w:pPr>
            <w:r w:rsidRPr="00425120">
              <w:t>Plastisol Ink Remover (Bean-E-Doo)</w:t>
            </w:r>
          </w:p>
        </w:tc>
        <w:tc>
          <w:tcPr>
            <w:tcW w:w="1728" w:type="dxa"/>
            <w:noWrap/>
          </w:tcPr>
          <w:p w:rsidR="00EF2BE4" w:rsidRPr="00425120" w:rsidP="00CB1C05" w14:paraId="07D018BE" w14:textId="77777777">
            <w:pPr>
              <w:pStyle w:val="LTableTextAbt"/>
            </w:pPr>
            <w:r w:rsidRPr="00425120">
              <w:t>Above 200</w:t>
            </w:r>
            <w:r w:rsidR="00AD0689">
              <w:t>°</w:t>
            </w:r>
            <w:r w:rsidRPr="00425120">
              <w:t>F</w:t>
            </w:r>
          </w:p>
        </w:tc>
        <w:tc>
          <w:tcPr>
            <w:tcW w:w="2250" w:type="dxa"/>
            <w:noWrap/>
          </w:tcPr>
          <w:p w:rsidR="00EF2BE4" w:rsidRPr="00425120" w:rsidP="00CB1C05" w14:paraId="5551D657" w14:textId="77777777">
            <w:pPr>
              <w:pStyle w:val="LTableTextAbt"/>
            </w:pPr>
            <w:r w:rsidRPr="00425120">
              <w:t>Non-flammable</w:t>
            </w:r>
          </w:p>
        </w:tc>
      </w:tr>
      <w:tr w14:paraId="4F4A10E1" w14:textId="77777777">
        <w:tblPrEx>
          <w:tblW w:w="9162" w:type="dxa"/>
          <w:jc w:val="center"/>
          <w:tblLayout w:type="fixed"/>
          <w:tblLook w:val="04A0"/>
        </w:tblPrEx>
        <w:trPr>
          <w:cantSplit/>
          <w:trHeight w:val="20"/>
          <w:jc w:val="center"/>
        </w:trPr>
        <w:tc>
          <w:tcPr>
            <w:tcW w:w="2592" w:type="dxa"/>
            <w:noWrap/>
          </w:tcPr>
          <w:p w:rsidR="00EF2BE4" w:rsidRPr="00D35B1F" w:rsidP="00CB1C05" w14:paraId="5C108439" w14:textId="77777777">
            <w:pPr>
              <w:pStyle w:val="LTableTextAbt"/>
            </w:pPr>
            <w:r w:rsidRPr="00D35B1F">
              <w:t>Easiway</w:t>
            </w:r>
          </w:p>
        </w:tc>
        <w:tc>
          <w:tcPr>
            <w:tcW w:w="2592" w:type="dxa"/>
            <w:noWrap/>
          </w:tcPr>
          <w:p w:rsidR="00EF2BE4" w:rsidRPr="00D35B1F" w:rsidP="00CB1C05" w14:paraId="00AD69EF" w14:textId="77777777">
            <w:pPr>
              <w:pStyle w:val="LTableTextAbt"/>
            </w:pPr>
            <w:r w:rsidRPr="00D35B1F">
              <w:t>Plastisolv 842 Screen and Press Wash</w:t>
            </w:r>
          </w:p>
        </w:tc>
        <w:tc>
          <w:tcPr>
            <w:tcW w:w="1728" w:type="dxa"/>
            <w:noWrap/>
          </w:tcPr>
          <w:p w:rsidR="00EF2BE4" w:rsidRPr="00425120" w:rsidP="00CB1C05" w14:paraId="17C5A688" w14:textId="77777777">
            <w:pPr>
              <w:pStyle w:val="LTableTextAbt"/>
            </w:pPr>
            <w:r w:rsidRPr="00425120">
              <w:t>142</w:t>
            </w:r>
            <w:r w:rsidR="00AD0689">
              <w:t>°</w:t>
            </w:r>
            <w:r w:rsidRPr="00425120">
              <w:t>F</w:t>
            </w:r>
          </w:p>
        </w:tc>
        <w:tc>
          <w:tcPr>
            <w:tcW w:w="2250" w:type="dxa"/>
            <w:noWrap/>
          </w:tcPr>
          <w:p w:rsidR="00EF2BE4" w:rsidRPr="00425120" w:rsidP="00CB1C05" w14:paraId="1492656F" w14:textId="77777777">
            <w:pPr>
              <w:pStyle w:val="LTableTextAbt"/>
            </w:pPr>
            <w:r w:rsidRPr="00425120">
              <w:t>Combustible</w:t>
            </w:r>
          </w:p>
        </w:tc>
      </w:tr>
      <w:tr w14:paraId="19991BCF" w14:textId="77777777">
        <w:tblPrEx>
          <w:tblW w:w="9162" w:type="dxa"/>
          <w:jc w:val="center"/>
          <w:tblLayout w:type="fixed"/>
          <w:tblLook w:val="04A0"/>
        </w:tblPrEx>
        <w:trPr>
          <w:cantSplit/>
          <w:trHeight w:val="20"/>
          <w:jc w:val="center"/>
        </w:trPr>
        <w:tc>
          <w:tcPr>
            <w:tcW w:w="2592" w:type="dxa"/>
            <w:noWrap/>
          </w:tcPr>
          <w:p w:rsidR="00EF2BE4" w:rsidRPr="00D35B1F" w:rsidP="00CB1C05" w14:paraId="677656C0" w14:textId="77777777">
            <w:pPr>
              <w:pStyle w:val="LTableTextAbt"/>
            </w:pPr>
            <w:r w:rsidRPr="00D35B1F">
              <w:t>Chemical Consultants Inc.</w:t>
            </w:r>
          </w:p>
        </w:tc>
        <w:tc>
          <w:tcPr>
            <w:tcW w:w="2592" w:type="dxa"/>
            <w:noWrap/>
          </w:tcPr>
          <w:p w:rsidR="00EF2BE4" w:rsidRPr="00D35B1F" w:rsidP="00CB1C05" w14:paraId="41EADF2A" w14:textId="77777777">
            <w:pPr>
              <w:pStyle w:val="LTableTextAbt"/>
            </w:pPr>
            <w:r w:rsidRPr="00D35B1F">
              <w:t>Envirowipe</w:t>
            </w:r>
          </w:p>
        </w:tc>
        <w:tc>
          <w:tcPr>
            <w:tcW w:w="1728" w:type="dxa"/>
            <w:noWrap/>
          </w:tcPr>
          <w:p w:rsidR="00EF2BE4" w:rsidRPr="00425120" w:rsidP="00CB1C05" w14:paraId="6A8018CF" w14:textId="77777777">
            <w:pPr>
              <w:pStyle w:val="LTableTextAbt"/>
            </w:pPr>
            <w:r w:rsidRPr="00425120">
              <w:t>109</w:t>
            </w:r>
            <w:r w:rsidR="00AD0689">
              <w:t>°</w:t>
            </w:r>
            <w:r w:rsidRPr="00425120">
              <w:t>F</w:t>
            </w:r>
          </w:p>
        </w:tc>
        <w:tc>
          <w:tcPr>
            <w:tcW w:w="2250" w:type="dxa"/>
            <w:noWrap/>
          </w:tcPr>
          <w:p w:rsidR="00EF2BE4" w:rsidRPr="00425120" w:rsidP="00CB1C05" w14:paraId="4F44B323" w14:textId="77777777">
            <w:pPr>
              <w:pStyle w:val="LTableTextAbt"/>
            </w:pPr>
            <w:r w:rsidRPr="00425120">
              <w:t>Combustible</w:t>
            </w:r>
          </w:p>
        </w:tc>
      </w:tr>
      <w:tr w14:paraId="5FD56238" w14:textId="77777777">
        <w:tblPrEx>
          <w:tblW w:w="9162" w:type="dxa"/>
          <w:jc w:val="center"/>
          <w:tblLayout w:type="fixed"/>
          <w:tblLook w:val="04A0"/>
        </w:tblPrEx>
        <w:trPr>
          <w:cantSplit/>
          <w:trHeight w:val="20"/>
          <w:jc w:val="center"/>
        </w:trPr>
        <w:tc>
          <w:tcPr>
            <w:tcW w:w="2592" w:type="dxa"/>
            <w:noWrap/>
          </w:tcPr>
          <w:p w:rsidR="00EF2BE4" w:rsidRPr="00D35B1F" w:rsidP="00CB1C05" w14:paraId="21CCA2BA" w14:textId="77777777">
            <w:pPr>
              <w:pStyle w:val="LTableTextAbt"/>
            </w:pPr>
            <w:r w:rsidRPr="00D35B1F">
              <w:t>Chemical Consultants Inc.</w:t>
            </w:r>
          </w:p>
        </w:tc>
        <w:tc>
          <w:tcPr>
            <w:tcW w:w="2592" w:type="dxa"/>
            <w:noWrap/>
          </w:tcPr>
          <w:p w:rsidR="00EF2BE4" w:rsidRPr="00D35B1F" w:rsidP="00CB1C05" w14:paraId="428B7AD5" w14:textId="77777777">
            <w:pPr>
              <w:pStyle w:val="LTableTextAbt"/>
            </w:pPr>
            <w:r w:rsidRPr="00D35B1F">
              <w:t>Multiwash</w:t>
            </w:r>
          </w:p>
        </w:tc>
        <w:tc>
          <w:tcPr>
            <w:tcW w:w="1728" w:type="dxa"/>
            <w:noWrap/>
          </w:tcPr>
          <w:p w:rsidR="00EF2BE4" w:rsidRPr="00425120" w:rsidP="00CB1C05" w14:paraId="7BF41F3B" w14:textId="77777777">
            <w:pPr>
              <w:pStyle w:val="LTableTextAbt"/>
            </w:pPr>
            <w:r w:rsidRPr="00425120">
              <w:t>188.6</w:t>
            </w:r>
            <w:r w:rsidR="00AD0689">
              <w:t>°</w:t>
            </w:r>
            <w:r w:rsidRPr="00425120">
              <w:t>F</w:t>
            </w:r>
          </w:p>
        </w:tc>
        <w:tc>
          <w:tcPr>
            <w:tcW w:w="2250" w:type="dxa"/>
            <w:noWrap/>
          </w:tcPr>
          <w:p w:rsidR="00EF2BE4" w:rsidRPr="00425120" w:rsidP="00CB1C05" w14:paraId="5F5F232D" w14:textId="77777777">
            <w:pPr>
              <w:pStyle w:val="LTableTextAbt"/>
            </w:pPr>
            <w:r w:rsidRPr="00425120">
              <w:t>Non-flammable</w:t>
            </w:r>
          </w:p>
        </w:tc>
      </w:tr>
      <w:tr w14:paraId="1419A66C" w14:textId="77777777">
        <w:tblPrEx>
          <w:tblW w:w="9162" w:type="dxa"/>
          <w:jc w:val="center"/>
          <w:tblLayout w:type="fixed"/>
          <w:tblLook w:val="04A0"/>
        </w:tblPrEx>
        <w:trPr>
          <w:cantSplit/>
          <w:trHeight w:val="20"/>
          <w:jc w:val="center"/>
        </w:trPr>
        <w:tc>
          <w:tcPr>
            <w:tcW w:w="2592" w:type="dxa"/>
            <w:noWrap/>
          </w:tcPr>
          <w:p w:rsidR="00EF2BE4" w:rsidRPr="00D35B1F" w:rsidP="00CB1C05" w14:paraId="1825D543" w14:textId="77777777">
            <w:pPr>
              <w:pStyle w:val="LTableTextAbt"/>
            </w:pPr>
            <w:r w:rsidRPr="00D35B1F">
              <w:t>Ecotex</w:t>
            </w:r>
          </w:p>
        </w:tc>
        <w:tc>
          <w:tcPr>
            <w:tcW w:w="2592" w:type="dxa"/>
            <w:noWrap/>
          </w:tcPr>
          <w:p w:rsidR="00EF2BE4" w:rsidRPr="00D35B1F" w:rsidP="00CB1C05" w14:paraId="7E7339C9" w14:textId="77777777">
            <w:pPr>
              <w:pStyle w:val="LTableTextAbt"/>
            </w:pPr>
            <w:r w:rsidRPr="00D35B1F">
              <w:t>Plastisol Press Wash</w:t>
            </w:r>
          </w:p>
        </w:tc>
        <w:tc>
          <w:tcPr>
            <w:tcW w:w="1728" w:type="dxa"/>
            <w:noWrap/>
          </w:tcPr>
          <w:p w:rsidR="00EF2BE4" w:rsidRPr="00425120" w:rsidP="00CB1C05" w14:paraId="257CDB0B" w14:textId="77777777">
            <w:pPr>
              <w:pStyle w:val="LTableTextAbt"/>
            </w:pPr>
            <w:r w:rsidRPr="00425120">
              <w:t>145</w:t>
            </w:r>
            <w:r w:rsidR="00AD0689">
              <w:t>°</w:t>
            </w:r>
            <w:r w:rsidRPr="00425120">
              <w:t>F</w:t>
            </w:r>
          </w:p>
        </w:tc>
        <w:tc>
          <w:tcPr>
            <w:tcW w:w="2250" w:type="dxa"/>
            <w:noWrap/>
          </w:tcPr>
          <w:p w:rsidR="00EF2BE4" w:rsidRPr="00425120" w:rsidP="00CB1C05" w14:paraId="41EBF4C3" w14:textId="77777777">
            <w:pPr>
              <w:pStyle w:val="LTableTextAbt"/>
            </w:pPr>
            <w:r w:rsidRPr="00425120">
              <w:t>Combustible</w:t>
            </w:r>
          </w:p>
        </w:tc>
      </w:tr>
      <w:tr w14:paraId="5205AF37" w14:textId="77777777">
        <w:tblPrEx>
          <w:tblW w:w="9162" w:type="dxa"/>
          <w:jc w:val="center"/>
          <w:tblLayout w:type="fixed"/>
          <w:tblLook w:val="04A0"/>
        </w:tblPrEx>
        <w:trPr>
          <w:cantSplit/>
          <w:trHeight w:val="20"/>
          <w:jc w:val="center"/>
        </w:trPr>
        <w:tc>
          <w:tcPr>
            <w:tcW w:w="9162" w:type="dxa"/>
            <w:gridSpan w:val="4"/>
            <w:noWrap/>
          </w:tcPr>
          <w:p w:rsidR="00EF2BE4" w:rsidRPr="00D35B1F" w:rsidP="00CB1C05" w14:paraId="37123EF3" w14:textId="77777777">
            <w:pPr>
              <w:pStyle w:val="LTableTextAbt"/>
            </w:pPr>
            <w:r w:rsidRPr="00D35047">
              <w:t xml:space="preserve">Note: </w:t>
            </w:r>
            <w:r w:rsidRPr="00D35047">
              <w:rPr>
                <w:szCs w:val="16"/>
              </w:rPr>
              <w:t xml:space="preserve">Orange shaded rows indicate products that contain </w:t>
            </w:r>
            <w:r>
              <w:rPr>
                <w:szCs w:val="16"/>
              </w:rPr>
              <w:t>PCE.</w:t>
            </w:r>
          </w:p>
        </w:tc>
      </w:tr>
    </w:tbl>
    <w:p w:rsidR="00EF2BE4" w:rsidP="00CB1C05" w14:paraId="3F1FC100" w14:textId="77777777"/>
    <w:p w:rsidR="00EF2BE4" w:rsidRPr="00D5798A" w:rsidP="00CB1C05" w14:paraId="403BE5AE" w14:textId="77777777">
      <w:pPr>
        <w:pStyle w:val="Heading3"/>
      </w:pPr>
      <w:r w:rsidRPr="00D5798A">
        <w:t>Pricing and Customer Reviews</w:t>
      </w:r>
    </w:p>
    <w:p w:rsidR="00EF2BE4" w:rsidRPr="00397DC0" w:rsidP="00CB1C05" w14:paraId="54E72564" w14:textId="77777777">
      <w:r>
        <w:t>Pricing information was collected on publicly available websites when available. To assist in comparing prices across</w:t>
      </w:r>
      <w:r w:rsidRPr="00A66DA0">
        <w:t xml:space="preserve"> various products </w:t>
      </w:r>
      <w:r w:rsidRPr="004B139D">
        <w:t>and product sizes, the prices we</w:t>
      </w:r>
      <w:r>
        <w:t>re normalized to price per gallon</w:t>
      </w:r>
      <w:r w:rsidRPr="004B139D">
        <w:t xml:space="preserve">. </w:t>
      </w:r>
      <w:r>
        <w:t xml:space="preserve">Pricing was collected </w:t>
      </w:r>
      <w:r w:rsidR="006518A7">
        <w:t xml:space="preserve">in </w:t>
      </w:r>
      <w:r>
        <w:t xml:space="preserve">September/October 2022 and </w:t>
      </w:r>
      <w:r w:rsidRPr="00A66DA0">
        <w:t xml:space="preserve">summarized in </w:t>
      </w:r>
      <w:r w:rsidR="00483549">
        <w:fldChar w:fldCharType="begin" w:fldLock="1"/>
      </w:r>
      <w:r w:rsidR="00483549">
        <w:instrText xml:space="preserve"> REF _Ref117254699 \h </w:instrText>
      </w:r>
      <w:r w:rsidR="00483549">
        <w:fldChar w:fldCharType="separate"/>
      </w:r>
      <w:r w:rsidRPr="00C23383" w:rsidR="0092222B">
        <w:t xml:space="preserve">Table </w:t>
      </w:r>
      <w:r w:rsidR="0092222B">
        <w:rPr>
          <w:noProof/>
        </w:rPr>
        <w:t>5</w:t>
      </w:r>
      <w:r w:rsidR="0092222B">
        <w:noBreakHyphen/>
      </w:r>
      <w:r w:rsidR="0092222B">
        <w:rPr>
          <w:noProof/>
        </w:rPr>
        <w:t>67</w:t>
      </w:r>
      <w:r w:rsidR="00483549">
        <w:fldChar w:fldCharType="end"/>
      </w:r>
      <w:r w:rsidRPr="00A66DA0">
        <w:t xml:space="preserve">. </w:t>
      </w:r>
      <w:r>
        <w:t>Alternative product pricing ranged from $39.95 per gallon (Easiway</w:t>
      </w:r>
      <w:r w:rsidRPr="00305340">
        <w:t>)</w:t>
      </w:r>
      <w:r>
        <w:t xml:space="preserve"> to $62.15 per gallon (Chemical Consultants</w:t>
      </w:r>
      <w:r w:rsidRPr="00305340">
        <w:t>)</w:t>
      </w:r>
      <w:r>
        <w:t xml:space="preserve">. Pricing for the product containing perchloroethylene and methylene chloride, Albachem, was higher than all reviewed alternative products at $64.95 per gallon. Customer review information was not available for all products in this product category.  </w:t>
      </w:r>
    </w:p>
    <w:tbl>
      <w:tblPr>
        <w:tblW w:w="9872" w:type="dxa"/>
        <w:jc w:val="center"/>
        <w:tblLayout w:type="fixed"/>
        <w:tblLook w:val="04A0"/>
      </w:tblPr>
      <w:tblGrid>
        <w:gridCol w:w="1525"/>
        <w:gridCol w:w="1530"/>
        <w:gridCol w:w="3600"/>
        <w:gridCol w:w="900"/>
        <w:gridCol w:w="1152"/>
        <w:gridCol w:w="1165"/>
      </w:tblGrid>
      <w:tr w14:paraId="0422475F" w14:textId="77777777">
        <w:tblPrEx>
          <w:tblW w:w="9872" w:type="dxa"/>
          <w:jc w:val="center"/>
          <w:tblLayout w:type="fixed"/>
          <w:tblLook w:val="04A0"/>
        </w:tblPrEx>
        <w:trPr>
          <w:cantSplit/>
          <w:trHeight w:val="20"/>
          <w:tblHeader/>
          <w:jc w:val="center"/>
        </w:trPr>
        <w:tc>
          <w:tcPr>
            <w:tcW w:w="9872" w:type="dxa"/>
            <w:gridSpan w:val="6"/>
            <w:tcBorders>
              <w:bottom w:val="single" w:sz="4" w:space="0" w:color="auto"/>
            </w:tcBorders>
            <w:shd w:val="clear" w:color="auto" w:fill="auto"/>
            <w:noWrap/>
          </w:tcPr>
          <w:p w:rsidR="00EF2BE4" w:rsidRPr="00425120" w:rsidP="00CB1C05" w14:paraId="42925DB9" w14:textId="77777777">
            <w:pPr>
              <w:pStyle w:val="TableTitleA"/>
              <w:rPr>
                <w:sz w:val="22"/>
              </w:rPr>
            </w:pPr>
            <w:bookmarkStart w:id="606" w:name="_Ref117254699"/>
            <w:bookmarkStart w:id="607" w:name="_Toc121142613"/>
            <w:bookmarkStart w:id="608" w:name="_Toc165379607"/>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7</w:t>
            </w:r>
            <w:r w:rsidR="00BC4B5D">
              <w:rPr>
                <w:noProof/>
              </w:rPr>
              <w:fldChar w:fldCharType="end"/>
            </w:r>
            <w:bookmarkEnd w:id="606"/>
            <w:r w:rsidRPr="00C23383">
              <w:t>:</w:t>
            </w:r>
            <w:r>
              <w:t xml:space="preserve"> Pricing and </w:t>
            </w:r>
            <w:r w:rsidR="006518A7">
              <w:t xml:space="preserve">Customer Review Information </w:t>
            </w:r>
            <w:r>
              <w:t xml:space="preserve">for </w:t>
            </w:r>
            <w:r w:rsidR="006518A7">
              <w:t xml:space="preserve">Screen Print Ink Removal Products Based </w:t>
            </w:r>
            <w:r>
              <w:t xml:space="preserve">on </w:t>
            </w:r>
            <w:r w:rsidR="006518A7">
              <w:t xml:space="preserve">Manufacturer </w:t>
            </w:r>
            <w:r>
              <w:t xml:space="preserve">and </w:t>
            </w:r>
            <w:r w:rsidR="006518A7">
              <w:t>Retailer Web Pages</w:t>
            </w:r>
            <w:bookmarkEnd w:id="607"/>
            <w:bookmarkEnd w:id="608"/>
          </w:p>
        </w:tc>
      </w:tr>
      <w:tr w14:paraId="3557E7A4" w14:textId="77777777">
        <w:tblPrEx>
          <w:tblW w:w="9872" w:type="dxa"/>
          <w:jc w:val="center"/>
          <w:tblLayout w:type="fixed"/>
          <w:tblLook w:val="04A0"/>
        </w:tblPrEx>
        <w:trPr>
          <w:cantSplit/>
          <w:trHeight w:val="20"/>
          <w:tblHeader/>
          <w:jc w:val="center"/>
        </w:trPr>
        <w:tc>
          <w:tcPr>
            <w:tcW w:w="1525" w:type="dxa"/>
            <w:tcBorders>
              <w:top w:val="single" w:sz="4" w:space="0" w:color="auto"/>
              <w:left w:val="single" w:sz="4" w:space="0" w:color="auto"/>
              <w:bottom w:val="single" w:sz="4" w:space="0" w:color="auto"/>
              <w:right w:val="single" w:sz="4" w:space="0" w:color="auto"/>
            </w:tcBorders>
            <w:shd w:val="clear" w:color="auto" w:fill="48A9C5"/>
            <w:noWrap/>
            <w:hideMark/>
          </w:tcPr>
          <w:p w:rsidR="00EF2BE4" w:rsidRPr="009A41B3" w:rsidP="00CB1C05" w14:paraId="3218ADBA" w14:textId="77777777">
            <w:pPr>
              <w:pStyle w:val="TableSubtitle"/>
            </w:pPr>
            <w:r w:rsidRPr="009A41B3">
              <w:t>Supplier</w:t>
            </w:r>
          </w:p>
        </w:tc>
        <w:tc>
          <w:tcPr>
            <w:tcW w:w="1530" w:type="dxa"/>
            <w:tcBorders>
              <w:top w:val="single" w:sz="4" w:space="0" w:color="auto"/>
              <w:left w:val="nil"/>
              <w:bottom w:val="single" w:sz="4" w:space="0" w:color="auto"/>
              <w:right w:val="single" w:sz="4" w:space="0" w:color="auto"/>
            </w:tcBorders>
            <w:shd w:val="clear" w:color="auto" w:fill="48A9C5"/>
            <w:noWrap/>
            <w:hideMark/>
          </w:tcPr>
          <w:p w:rsidR="00EF2BE4" w:rsidRPr="009A41B3" w:rsidP="00CB1C05" w14:paraId="77CD8478" w14:textId="77777777">
            <w:pPr>
              <w:pStyle w:val="TableSubtitle"/>
            </w:pPr>
            <w:r w:rsidRPr="009A41B3">
              <w:t>Product</w:t>
            </w:r>
          </w:p>
        </w:tc>
        <w:tc>
          <w:tcPr>
            <w:tcW w:w="3600" w:type="dxa"/>
            <w:tcBorders>
              <w:top w:val="single" w:sz="4" w:space="0" w:color="auto"/>
              <w:left w:val="nil"/>
              <w:bottom w:val="single" w:sz="4" w:space="0" w:color="auto"/>
              <w:right w:val="single" w:sz="4" w:space="0" w:color="auto"/>
            </w:tcBorders>
            <w:shd w:val="clear" w:color="auto" w:fill="48A9C5"/>
            <w:noWrap/>
            <w:hideMark/>
          </w:tcPr>
          <w:p w:rsidR="00EF2BE4" w:rsidP="00CB1C05" w14:paraId="225FEFE0" w14:textId="77777777">
            <w:pPr>
              <w:pStyle w:val="TableSubtitle"/>
            </w:pPr>
            <w:r w:rsidRPr="009A41B3">
              <w:t xml:space="preserve">Retail </w:t>
            </w:r>
            <w:r w:rsidRPr="00F21FDB">
              <w:t xml:space="preserve">or general product </w:t>
            </w:r>
          </w:p>
          <w:p w:rsidR="00EF2BE4" w:rsidRPr="009A41B3" w:rsidP="00CB1C05" w14:paraId="558216A7" w14:textId="77777777">
            <w:pPr>
              <w:pStyle w:val="TableSubtitle"/>
            </w:pPr>
            <w:r w:rsidRPr="009A41B3">
              <w:t>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EF2BE4" w:rsidRPr="009A41B3" w:rsidP="00CB1C05" w14:paraId="7AABD9EF" w14:textId="77777777">
            <w:pPr>
              <w:pStyle w:val="TableSubtitle"/>
            </w:pPr>
            <w:r>
              <w:t>Price per gallon</w:t>
            </w:r>
          </w:p>
        </w:tc>
        <w:tc>
          <w:tcPr>
            <w:tcW w:w="1152" w:type="dxa"/>
            <w:tcBorders>
              <w:top w:val="single" w:sz="4" w:space="0" w:color="auto"/>
              <w:left w:val="nil"/>
              <w:bottom w:val="single" w:sz="4" w:space="0" w:color="auto"/>
              <w:right w:val="single" w:sz="4" w:space="0" w:color="auto"/>
            </w:tcBorders>
            <w:shd w:val="clear" w:color="auto" w:fill="48A9C5"/>
            <w:hideMark/>
          </w:tcPr>
          <w:p w:rsidR="00EF2BE4" w:rsidRPr="009A41B3" w:rsidP="00CB1C05" w14:paraId="2DD49ACA" w14:textId="77777777">
            <w:pPr>
              <w:pStyle w:val="TableSubtitle"/>
            </w:pPr>
            <w:r>
              <w:t>Customer rating level (out of 5 stars)</w:t>
            </w:r>
          </w:p>
        </w:tc>
        <w:tc>
          <w:tcPr>
            <w:tcW w:w="1165" w:type="dxa"/>
            <w:tcBorders>
              <w:top w:val="single" w:sz="4" w:space="0" w:color="auto"/>
              <w:left w:val="nil"/>
              <w:bottom w:val="single" w:sz="4" w:space="0" w:color="auto"/>
              <w:right w:val="single" w:sz="4" w:space="0" w:color="auto"/>
            </w:tcBorders>
            <w:shd w:val="clear" w:color="auto" w:fill="48A9C5"/>
          </w:tcPr>
          <w:p w:rsidR="00EF2BE4" w:rsidRPr="009A41B3" w:rsidP="00CB1C05" w14:paraId="5042FFB0" w14:textId="77777777">
            <w:pPr>
              <w:pStyle w:val="TableSubtitle"/>
            </w:pPr>
            <w:r>
              <w:t>Number of customer ratings</w:t>
            </w:r>
          </w:p>
        </w:tc>
      </w:tr>
      <w:tr w14:paraId="1DAA8474" w14:textId="77777777">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F1AD7A" w:themeFill="accent2" w:themeFillTint="99"/>
          </w:tcPr>
          <w:p w:rsidR="00EF2BE4" w:rsidRPr="009A2C41" w:rsidP="00CB1C05" w14:paraId="085E5D37" w14:textId="77777777">
            <w:pPr>
              <w:pStyle w:val="LTableTextAbt"/>
            </w:pPr>
            <w:r>
              <w:t>Albatross USA Inc. (Albachem)</w:t>
            </w:r>
          </w:p>
        </w:tc>
        <w:tc>
          <w:tcPr>
            <w:tcW w:w="1530" w:type="dxa"/>
            <w:tcBorders>
              <w:top w:val="nil"/>
              <w:left w:val="nil"/>
              <w:bottom w:val="single" w:sz="4" w:space="0" w:color="auto"/>
              <w:right w:val="single" w:sz="4" w:space="0" w:color="auto"/>
            </w:tcBorders>
            <w:shd w:val="clear" w:color="auto" w:fill="F1AD7A" w:themeFill="accent2" w:themeFillTint="99"/>
          </w:tcPr>
          <w:p w:rsidR="00EF2BE4" w:rsidRPr="00CB287D" w:rsidP="00CB1C05" w14:paraId="272ACA45" w14:textId="77777777">
            <w:pPr>
              <w:pStyle w:val="LTableTextAbt"/>
            </w:pPr>
            <w:r>
              <w:t>Expert Premium 303 ™ Screen Print Ink Remover</w:t>
            </w:r>
          </w:p>
        </w:tc>
        <w:tc>
          <w:tcPr>
            <w:tcW w:w="3600" w:type="dxa"/>
            <w:tcBorders>
              <w:top w:val="nil"/>
              <w:left w:val="nil"/>
              <w:bottom w:val="single" w:sz="4" w:space="0" w:color="auto"/>
              <w:right w:val="single" w:sz="4" w:space="0" w:color="auto"/>
            </w:tcBorders>
            <w:shd w:val="clear" w:color="auto" w:fill="F1AD7A" w:themeFill="accent2" w:themeFillTint="99"/>
          </w:tcPr>
          <w:p w:rsidR="00EF2BE4" w:rsidRPr="00D35B1F" w:rsidP="00CB1C05" w14:paraId="2F9E70E4" w14:textId="77777777">
            <w:pPr>
              <w:pStyle w:val="LTableTextAbt"/>
            </w:pPr>
            <w:hyperlink r:id="rId155" w:history="1">
              <w:r w:rsidRPr="00D35B1F" w:rsidR="004F366B">
                <w:rPr>
                  <w:rStyle w:val="Hyperlink"/>
                  <w:color w:val="000000"/>
                  <w:u w:val="none"/>
                </w:rPr>
                <w:t>https://dtgmart.com/products/albachem-expert-premium-303-screen-print-ink-remover</w:t>
              </w:r>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EF2BE4" w:rsidRPr="00425120" w:rsidP="00CB1C05" w14:paraId="6C5D9AAA" w14:textId="77777777">
            <w:pPr>
              <w:pStyle w:val="RTableTextAbt"/>
            </w:pPr>
            <w:r w:rsidRPr="00D35B1F">
              <w:t>$64.95</w:t>
            </w:r>
          </w:p>
        </w:tc>
        <w:tc>
          <w:tcPr>
            <w:tcW w:w="1152" w:type="dxa"/>
            <w:tcBorders>
              <w:top w:val="nil"/>
              <w:left w:val="nil"/>
              <w:bottom w:val="single" w:sz="4" w:space="0" w:color="auto"/>
              <w:right w:val="single" w:sz="4" w:space="0" w:color="auto"/>
            </w:tcBorders>
            <w:shd w:val="clear" w:color="auto" w:fill="F1AD7A" w:themeFill="accent2" w:themeFillTint="99"/>
          </w:tcPr>
          <w:p w:rsidR="00EF2BE4" w:rsidRPr="00D35B1F" w:rsidP="00CB1C05" w14:paraId="5E0362AB" w14:textId="77777777">
            <w:pPr>
              <w:pStyle w:val="RTableTextAbt"/>
            </w:pPr>
            <w:r w:rsidRPr="00D35B1F">
              <w:t>None provided</w:t>
            </w:r>
          </w:p>
        </w:tc>
        <w:tc>
          <w:tcPr>
            <w:tcW w:w="1165" w:type="dxa"/>
            <w:tcBorders>
              <w:top w:val="nil"/>
              <w:left w:val="nil"/>
              <w:bottom w:val="single" w:sz="4" w:space="0" w:color="auto"/>
              <w:right w:val="single" w:sz="4" w:space="0" w:color="auto"/>
            </w:tcBorders>
            <w:shd w:val="clear" w:color="auto" w:fill="F1AD7A" w:themeFill="accent2" w:themeFillTint="99"/>
          </w:tcPr>
          <w:p w:rsidR="00EF2BE4" w:rsidRPr="00D35B1F" w:rsidP="00CB1C05" w14:paraId="42ED1E27" w14:textId="77777777">
            <w:pPr>
              <w:pStyle w:val="RTableTextAbt"/>
            </w:pPr>
            <w:r w:rsidRPr="00D35B1F">
              <w:t>None provided</w:t>
            </w:r>
          </w:p>
        </w:tc>
      </w:tr>
      <w:tr w14:paraId="39DED683" w14:textId="77777777">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9A2C41" w:rsidP="00CB1C05" w14:paraId="31A81827" w14:textId="77777777">
            <w:pPr>
              <w:pStyle w:val="LTableTextAbt"/>
            </w:pPr>
            <w:r>
              <w:t>Franmar</w:t>
            </w:r>
          </w:p>
        </w:tc>
        <w:tc>
          <w:tcPr>
            <w:tcW w:w="1530" w:type="dxa"/>
            <w:tcBorders>
              <w:top w:val="nil"/>
              <w:left w:val="nil"/>
              <w:bottom w:val="single" w:sz="4" w:space="0" w:color="auto"/>
              <w:right w:val="single" w:sz="4" w:space="0" w:color="auto"/>
            </w:tcBorders>
            <w:shd w:val="clear" w:color="auto" w:fill="auto"/>
          </w:tcPr>
          <w:p w:rsidR="00EF2BE4" w:rsidRPr="00F21FDB" w:rsidP="00CB1C05" w14:paraId="18B36AFC" w14:textId="77777777">
            <w:pPr>
              <w:pStyle w:val="LTableTextAbt"/>
            </w:pPr>
            <w:r w:rsidRPr="00F21FDB">
              <w:t>Plastisol Ink Remover (Bean-E-Doo)</w:t>
            </w:r>
          </w:p>
        </w:tc>
        <w:tc>
          <w:tcPr>
            <w:tcW w:w="3600" w:type="dxa"/>
            <w:tcBorders>
              <w:top w:val="nil"/>
              <w:left w:val="nil"/>
              <w:bottom w:val="single" w:sz="4" w:space="0" w:color="auto"/>
              <w:right w:val="single" w:sz="4" w:space="0" w:color="auto"/>
            </w:tcBorders>
            <w:shd w:val="clear" w:color="auto" w:fill="auto"/>
          </w:tcPr>
          <w:p w:rsidR="00EF2BE4" w:rsidRPr="00D35B1F" w:rsidP="00CB1C05" w14:paraId="361BFEB8" w14:textId="77777777">
            <w:pPr>
              <w:pStyle w:val="LTableTextAbt"/>
            </w:pPr>
            <w:hyperlink r:id="rId156" w:history="1">
              <w:r w:rsidRPr="00425120" w:rsidR="004F366B">
                <w:rPr>
                  <w:rStyle w:val="Hyperlink"/>
                  <w:color w:val="000000"/>
                  <w:u w:val="none"/>
                </w:rPr>
                <w:t>https://www.amazon.com/NeverTheLess-Franmar-Plastisol-Remover-Bean/dp/B09CHDMLPN/ref=sr_1_6?gclid=CjwKCAjwpqCZBhAbEiwAa7pXeXnc9x2-zMChgW-MIlZuQiYNbO2Y3SpO77ANXhb1LD9Gt9NFhuHnGhoC-3AQAvD_BwE&amp;hvadid=192115004290&amp;hvdev=c&amp;hvlocphy=9001891&amp;hvnetw=g&amp;hvqmt=e&amp;hvrand=2061976240231111437&amp;hvtargid=kwd-301258406346&amp;hydadcr=11870_9726528&amp;keywords=screen%2Bprinting%2Bink%2Bremover&amp;qid=1663621063&amp;sr=8-6&amp;th=1</w:t>
              </w:r>
            </w:hyperlink>
          </w:p>
        </w:tc>
        <w:tc>
          <w:tcPr>
            <w:tcW w:w="900" w:type="dxa"/>
            <w:tcBorders>
              <w:top w:val="nil"/>
              <w:left w:val="nil"/>
              <w:bottom w:val="single" w:sz="4" w:space="0" w:color="auto"/>
              <w:right w:val="single" w:sz="4" w:space="0" w:color="auto"/>
            </w:tcBorders>
            <w:shd w:val="clear" w:color="auto" w:fill="auto"/>
            <w:noWrap/>
          </w:tcPr>
          <w:p w:rsidR="00EF2BE4" w:rsidRPr="00425120" w:rsidP="00CB1C05" w14:paraId="6B07A305" w14:textId="77777777">
            <w:pPr>
              <w:pStyle w:val="RTableTextAbt"/>
            </w:pPr>
            <w:r w:rsidRPr="00425120">
              <w:t>$49.95</w:t>
            </w:r>
          </w:p>
        </w:tc>
        <w:tc>
          <w:tcPr>
            <w:tcW w:w="1152" w:type="dxa"/>
            <w:tcBorders>
              <w:top w:val="nil"/>
              <w:left w:val="nil"/>
              <w:bottom w:val="single" w:sz="4" w:space="0" w:color="auto"/>
              <w:right w:val="single" w:sz="4" w:space="0" w:color="auto"/>
            </w:tcBorders>
            <w:shd w:val="clear" w:color="auto" w:fill="auto"/>
          </w:tcPr>
          <w:p w:rsidR="00EF2BE4" w:rsidRPr="00D35B1F" w:rsidP="00CB1C05" w14:paraId="1F05F047" w14:textId="77777777">
            <w:pPr>
              <w:pStyle w:val="RTableTextAbt"/>
            </w:pPr>
            <w:r w:rsidRPr="00D35B1F">
              <w:t>3.4</w:t>
            </w:r>
          </w:p>
        </w:tc>
        <w:tc>
          <w:tcPr>
            <w:tcW w:w="1165" w:type="dxa"/>
            <w:tcBorders>
              <w:top w:val="nil"/>
              <w:left w:val="nil"/>
              <w:bottom w:val="single" w:sz="4" w:space="0" w:color="auto"/>
              <w:right w:val="single" w:sz="4" w:space="0" w:color="auto"/>
            </w:tcBorders>
          </w:tcPr>
          <w:p w:rsidR="00EF2BE4" w:rsidRPr="00D35B1F" w:rsidP="00CB1C05" w14:paraId="41DF9834" w14:textId="77777777">
            <w:pPr>
              <w:pStyle w:val="RTableTextAbt"/>
            </w:pPr>
            <w:r w:rsidRPr="00D35B1F">
              <w:t>3</w:t>
            </w:r>
          </w:p>
        </w:tc>
      </w:tr>
      <w:tr w14:paraId="59C0ED20" w14:textId="77777777">
        <w:tblPrEx>
          <w:tblW w:w="9872" w:type="dxa"/>
          <w:jc w:val="center"/>
          <w:tblLayout w:type="fixed"/>
          <w:tblLook w:val="04A0"/>
        </w:tblPrEx>
        <w:trPr>
          <w:cantSplit/>
          <w:trHeight w:val="1061"/>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B462C" w:rsidP="00CB1C05" w14:paraId="34D82E57" w14:textId="77777777">
            <w:pPr>
              <w:pStyle w:val="LTableTextAbt"/>
            </w:pPr>
            <w:r>
              <w:t>Easiway</w:t>
            </w:r>
          </w:p>
        </w:tc>
        <w:tc>
          <w:tcPr>
            <w:tcW w:w="1530" w:type="dxa"/>
            <w:tcBorders>
              <w:top w:val="nil"/>
              <w:left w:val="nil"/>
              <w:bottom w:val="single" w:sz="4" w:space="0" w:color="auto"/>
              <w:right w:val="single" w:sz="4" w:space="0" w:color="auto"/>
            </w:tcBorders>
            <w:shd w:val="clear" w:color="auto" w:fill="auto"/>
          </w:tcPr>
          <w:p w:rsidR="00EF2BE4" w:rsidRPr="007B462C" w:rsidP="00CB1C05" w14:paraId="647695C5" w14:textId="77777777">
            <w:pPr>
              <w:pStyle w:val="LTableTextAbt"/>
            </w:pPr>
            <w:r>
              <w:t>Plastisolv 842 Screen and Press Wash</w:t>
            </w:r>
          </w:p>
        </w:tc>
        <w:tc>
          <w:tcPr>
            <w:tcW w:w="3600" w:type="dxa"/>
            <w:tcBorders>
              <w:top w:val="nil"/>
              <w:left w:val="nil"/>
              <w:bottom w:val="single" w:sz="4" w:space="0" w:color="auto"/>
              <w:right w:val="single" w:sz="4" w:space="0" w:color="auto"/>
            </w:tcBorders>
            <w:shd w:val="clear" w:color="auto" w:fill="auto"/>
          </w:tcPr>
          <w:p w:rsidR="00EF2BE4" w:rsidRPr="00D35B1F" w:rsidP="00CB1C05" w14:paraId="345CA26D" w14:textId="77777777">
            <w:pPr>
              <w:pStyle w:val="LTableTextAbt"/>
            </w:pPr>
            <w:hyperlink r:id="rId157" w:history="1">
              <w:r w:rsidRPr="00425120" w:rsidR="004F366B">
                <w:rPr>
                  <w:rStyle w:val="Hyperlink"/>
                  <w:color w:val="000000"/>
                  <w:u w:val="none"/>
                </w:rPr>
                <w:t>https://www.onesourcesupply.com/store/p612/PlastiSolv_842_Screen_%26_Press_Wash.html</w:t>
              </w:r>
            </w:hyperlink>
          </w:p>
        </w:tc>
        <w:tc>
          <w:tcPr>
            <w:tcW w:w="900" w:type="dxa"/>
            <w:tcBorders>
              <w:top w:val="nil"/>
              <w:left w:val="nil"/>
              <w:bottom w:val="single" w:sz="4" w:space="0" w:color="auto"/>
              <w:right w:val="single" w:sz="4" w:space="0" w:color="auto"/>
            </w:tcBorders>
            <w:shd w:val="clear" w:color="auto" w:fill="auto"/>
            <w:noWrap/>
          </w:tcPr>
          <w:p w:rsidR="00EF2BE4" w:rsidRPr="00425120" w:rsidP="00CB1C05" w14:paraId="60CFECBD" w14:textId="77777777">
            <w:pPr>
              <w:pStyle w:val="RTableTextAbt"/>
            </w:pPr>
            <w:r w:rsidRPr="00425120">
              <w:t>$39.95</w:t>
            </w:r>
          </w:p>
        </w:tc>
        <w:tc>
          <w:tcPr>
            <w:tcW w:w="1152" w:type="dxa"/>
            <w:tcBorders>
              <w:top w:val="nil"/>
              <w:left w:val="nil"/>
              <w:bottom w:val="single" w:sz="4" w:space="0" w:color="auto"/>
              <w:right w:val="single" w:sz="4" w:space="0" w:color="auto"/>
            </w:tcBorders>
            <w:shd w:val="clear" w:color="auto" w:fill="auto"/>
          </w:tcPr>
          <w:p w:rsidR="00EF2BE4" w:rsidRPr="00D35B1F" w:rsidP="00CB1C05" w14:paraId="23B9F0E5" w14:textId="77777777">
            <w:pPr>
              <w:pStyle w:val="RTableTextAbt"/>
            </w:pPr>
            <w:r w:rsidRPr="00D35B1F">
              <w:t>None provided</w:t>
            </w:r>
          </w:p>
        </w:tc>
        <w:tc>
          <w:tcPr>
            <w:tcW w:w="1165" w:type="dxa"/>
            <w:tcBorders>
              <w:top w:val="nil"/>
              <w:left w:val="nil"/>
              <w:bottom w:val="single" w:sz="4" w:space="0" w:color="auto"/>
              <w:right w:val="single" w:sz="4" w:space="0" w:color="auto"/>
            </w:tcBorders>
          </w:tcPr>
          <w:p w:rsidR="00EF2BE4" w:rsidRPr="00D35B1F" w:rsidP="00CB1C05" w14:paraId="2F5B39B0" w14:textId="77777777">
            <w:pPr>
              <w:pStyle w:val="RTableTextAbt"/>
            </w:pPr>
            <w:r w:rsidRPr="00D35B1F">
              <w:t>None provided</w:t>
            </w:r>
          </w:p>
        </w:tc>
      </w:tr>
      <w:tr w14:paraId="0F9A506D" w14:textId="77777777">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RPr="007B462C" w:rsidP="00CB1C05" w14:paraId="5955DCCF" w14:textId="77777777">
            <w:pPr>
              <w:pStyle w:val="LTableTextAbt"/>
            </w:pPr>
            <w:r>
              <w:t>Chemical Consultants Inc.</w:t>
            </w:r>
          </w:p>
        </w:tc>
        <w:tc>
          <w:tcPr>
            <w:tcW w:w="1530" w:type="dxa"/>
            <w:tcBorders>
              <w:top w:val="nil"/>
              <w:left w:val="nil"/>
              <w:bottom w:val="single" w:sz="4" w:space="0" w:color="auto"/>
              <w:right w:val="single" w:sz="4" w:space="0" w:color="auto"/>
            </w:tcBorders>
            <w:shd w:val="clear" w:color="auto" w:fill="auto"/>
          </w:tcPr>
          <w:p w:rsidR="00EF2BE4" w:rsidRPr="007B462C" w:rsidP="00CB1C05" w14:paraId="4E04D886" w14:textId="77777777">
            <w:pPr>
              <w:pStyle w:val="LTableTextAbt"/>
            </w:pPr>
            <w:r>
              <w:t>Envirowipe</w:t>
            </w:r>
          </w:p>
        </w:tc>
        <w:tc>
          <w:tcPr>
            <w:tcW w:w="3600" w:type="dxa"/>
            <w:tcBorders>
              <w:top w:val="nil"/>
              <w:left w:val="nil"/>
              <w:bottom w:val="single" w:sz="4" w:space="0" w:color="auto"/>
              <w:right w:val="single" w:sz="4" w:space="0" w:color="auto"/>
            </w:tcBorders>
            <w:shd w:val="clear" w:color="auto" w:fill="auto"/>
          </w:tcPr>
          <w:p w:rsidR="00EF2BE4" w:rsidRPr="00D35B1F" w:rsidP="00CB1C05" w14:paraId="2AF37907" w14:textId="77777777">
            <w:pPr>
              <w:pStyle w:val="LTableTextAbt"/>
            </w:pPr>
            <w:hyperlink r:id="rId158" w:history="1">
              <w:r w:rsidRPr="00425120" w:rsidR="004F366B">
                <w:rPr>
                  <w:rStyle w:val="Hyperlink"/>
                  <w:color w:val="000000"/>
                  <w:u w:val="none"/>
                </w:rPr>
                <w:t>https://www.advancedscreenprintsupply.com/product2099.html</w:t>
              </w:r>
            </w:hyperlink>
          </w:p>
        </w:tc>
        <w:tc>
          <w:tcPr>
            <w:tcW w:w="900" w:type="dxa"/>
            <w:tcBorders>
              <w:top w:val="nil"/>
              <w:left w:val="nil"/>
              <w:bottom w:val="single" w:sz="4" w:space="0" w:color="auto"/>
              <w:right w:val="single" w:sz="4" w:space="0" w:color="auto"/>
            </w:tcBorders>
            <w:shd w:val="clear" w:color="auto" w:fill="auto"/>
            <w:noWrap/>
          </w:tcPr>
          <w:p w:rsidR="00EF2BE4" w:rsidRPr="00425120" w:rsidP="00CB1C05" w14:paraId="5976CE0B" w14:textId="77777777">
            <w:pPr>
              <w:pStyle w:val="RTableTextAbt"/>
            </w:pPr>
            <w:r w:rsidRPr="00425120">
              <w:t>$62.15</w:t>
            </w:r>
          </w:p>
        </w:tc>
        <w:tc>
          <w:tcPr>
            <w:tcW w:w="1152" w:type="dxa"/>
            <w:tcBorders>
              <w:top w:val="nil"/>
              <w:left w:val="nil"/>
              <w:bottom w:val="single" w:sz="4" w:space="0" w:color="auto"/>
              <w:right w:val="single" w:sz="4" w:space="0" w:color="auto"/>
            </w:tcBorders>
            <w:shd w:val="clear" w:color="auto" w:fill="auto"/>
          </w:tcPr>
          <w:p w:rsidR="00EF2BE4" w:rsidRPr="00D35B1F" w:rsidP="00CB1C05" w14:paraId="3DCB674B" w14:textId="77777777">
            <w:pPr>
              <w:pStyle w:val="RTableTextAbt"/>
            </w:pPr>
            <w:r w:rsidRPr="00D35B1F">
              <w:t>5.0</w:t>
            </w:r>
          </w:p>
        </w:tc>
        <w:tc>
          <w:tcPr>
            <w:tcW w:w="1165" w:type="dxa"/>
            <w:tcBorders>
              <w:top w:val="nil"/>
              <w:left w:val="nil"/>
              <w:bottom w:val="single" w:sz="4" w:space="0" w:color="auto"/>
              <w:right w:val="single" w:sz="4" w:space="0" w:color="auto"/>
            </w:tcBorders>
          </w:tcPr>
          <w:p w:rsidR="00EF2BE4" w:rsidRPr="00D35B1F" w:rsidP="00CB1C05" w14:paraId="3F468648" w14:textId="77777777">
            <w:pPr>
              <w:pStyle w:val="RTableTextAbt"/>
            </w:pPr>
            <w:r w:rsidRPr="00D35B1F">
              <w:t>1</w:t>
            </w:r>
          </w:p>
        </w:tc>
      </w:tr>
      <w:tr w14:paraId="5CE84472" w14:textId="77777777">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EF2BE4" w:rsidP="00CB1C05" w14:paraId="2E0C1807" w14:textId="77777777">
            <w:pPr>
              <w:pStyle w:val="LTableTextAbt"/>
            </w:pPr>
            <w:r>
              <w:t>Chemical Consultants Inc.</w:t>
            </w:r>
          </w:p>
        </w:tc>
        <w:tc>
          <w:tcPr>
            <w:tcW w:w="1530" w:type="dxa"/>
            <w:tcBorders>
              <w:top w:val="nil"/>
              <w:left w:val="nil"/>
              <w:bottom w:val="single" w:sz="4" w:space="0" w:color="auto"/>
              <w:right w:val="single" w:sz="4" w:space="0" w:color="auto"/>
            </w:tcBorders>
            <w:shd w:val="clear" w:color="auto" w:fill="auto"/>
          </w:tcPr>
          <w:p w:rsidR="00EF2BE4" w:rsidP="00CB1C05" w14:paraId="21028163" w14:textId="77777777">
            <w:pPr>
              <w:pStyle w:val="LTableTextAbt"/>
            </w:pPr>
            <w:r>
              <w:t>Multiwash</w:t>
            </w:r>
          </w:p>
        </w:tc>
        <w:tc>
          <w:tcPr>
            <w:tcW w:w="3600" w:type="dxa"/>
            <w:tcBorders>
              <w:top w:val="nil"/>
              <w:left w:val="nil"/>
              <w:bottom w:val="single" w:sz="4" w:space="0" w:color="auto"/>
              <w:right w:val="single" w:sz="4" w:space="0" w:color="auto"/>
            </w:tcBorders>
            <w:shd w:val="clear" w:color="auto" w:fill="auto"/>
          </w:tcPr>
          <w:p w:rsidR="00EF2BE4" w:rsidRPr="00D35B1F" w:rsidP="00CB1C05" w14:paraId="782A7952" w14:textId="77777777">
            <w:pPr>
              <w:pStyle w:val="LTableTextAbt"/>
            </w:pPr>
            <w:hyperlink r:id="rId159" w:history="1">
              <w:r w:rsidRPr="00D35B1F" w:rsidR="004F366B">
                <w:rPr>
                  <w:rStyle w:val="Hyperlink"/>
                  <w:color w:val="000000"/>
                  <w:u w:val="none"/>
                </w:rPr>
                <w:t>https://www.ccidom.com/multi-wash-stain-remover-recirculating-wash.html</w:t>
              </w:r>
            </w:hyperlink>
          </w:p>
          <w:p w:rsidR="00EF2BE4" w:rsidRPr="00D35B1F" w:rsidP="00CB1C05" w14:paraId="107D2E23" w14:textId="77777777">
            <w:pPr>
              <w:pStyle w:val="LTableTextAbt"/>
            </w:pPr>
          </w:p>
        </w:tc>
        <w:tc>
          <w:tcPr>
            <w:tcW w:w="900" w:type="dxa"/>
            <w:tcBorders>
              <w:top w:val="nil"/>
              <w:left w:val="nil"/>
              <w:bottom w:val="single" w:sz="4" w:space="0" w:color="auto"/>
              <w:right w:val="single" w:sz="4" w:space="0" w:color="auto"/>
            </w:tcBorders>
            <w:shd w:val="clear" w:color="auto" w:fill="auto"/>
            <w:noWrap/>
          </w:tcPr>
          <w:p w:rsidR="00EF2BE4" w:rsidRPr="00425120" w:rsidP="00CB1C05" w14:paraId="2D5FA532" w14:textId="77777777">
            <w:pPr>
              <w:pStyle w:val="RTableTextAbt"/>
            </w:pPr>
            <w:r w:rsidRPr="00425120">
              <w:t>$51.90</w:t>
            </w:r>
          </w:p>
        </w:tc>
        <w:tc>
          <w:tcPr>
            <w:tcW w:w="1152" w:type="dxa"/>
            <w:tcBorders>
              <w:top w:val="nil"/>
              <w:left w:val="nil"/>
              <w:bottom w:val="single" w:sz="4" w:space="0" w:color="auto"/>
              <w:right w:val="single" w:sz="4" w:space="0" w:color="auto"/>
            </w:tcBorders>
            <w:shd w:val="clear" w:color="auto" w:fill="auto"/>
          </w:tcPr>
          <w:p w:rsidR="00EF2BE4" w:rsidRPr="00D35B1F" w:rsidP="00CB1C05" w14:paraId="495136A5" w14:textId="77777777">
            <w:pPr>
              <w:pStyle w:val="RTableTextAbt"/>
            </w:pPr>
            <w:r w:rsidRPr="00D35B1F">
              <w:t>None provided</w:t>
            </w:r>
          </w:p>
        </w:tc>
        <w:tc>
          <w:tcPr>
            <w:tcW w:w="1165" w:type="dxa"/>
            <w:tcBorders>
              <w:top w:val="nil"/>
              <w:left w:val="nil"/>
              <w:bottom w:val="single" w:sz="4" w:space="0" w:color="auto"/>
              <w:right w:val="single" w:sz="4" w:space="0" w:color="auto"/>
            </w:tcBorders>
          </w:tcPr>
          <w:p w:rsidR="00EF2BE4" w:rsidRPr="00D35B1F" w:rsidP="00CB1C05" w14:paraId="4BAA3CB8" w14:textId="77777777">
            <w:pPr>
              <w:pStyle w:val="RTableTextAbt"/>
            </w:pPr>
            <w:r w:rsidRPr="00D35B1F">
              <w:t>None provided</w:t>
            </w:r>
          </w:p>
        </w:tc>
      </w:tr>
      <w:tr w14:paraId="39AF026E" w14:textId="77777777">
        <w:tblPrEx>
          <w:tblW w:w="9872" w:type="dxa"/>
          <w:jc w:val="center"/>
          <w:tblLayout w:type="fixed"/>
          <w:tblLook w:val="04A0"/>
        </w:tblPrEx>
        <w:trPr>
          <w:cantSplit/>
          <w:trHeight w:val="773"/>
          <w:jc w:val="center"/>
        </w:trPr>
        <w:tc>
          <w:tcPr>
            <w:tcW w:w="1525" w:type="dxa"/>
            <w:vMerge w:val="restart"/>
            <w:tcBorders>
              <w:top w:val="nil"/>
              <w:left w:val="single" w:sz="4" w:space="0" w:color="auto"/>
              <w:right w:val="single" w:sz="4" w:space="0" w:color="auto"/>
            </w:tcBorders>
            <w:shd w:val="clear" w:color="auto" w:fill="auto"/>
          </w:tcPr>
          <w:p w:rsidR="00EF2BE4" w:rsidRPr="007B462C" w:rsidP="00CB1C05" w14:paraId="5596AEF1" w14:textId="77777777">
            <w:pPr>
              <w:pStyle w:val="LTableTextAbt"/>
            </w:pPr>
            <w:r>
              <w:t>Ecotex</w:t>
            </w:r>
          </w:p>
        </w:tc>
        <w:tc>
          <w:tcPr>
            <w:tcW w:w="1530" w:type="dxa"/>
            <w:vMerge w:val="restart"/>
            <w:tcBorders>
              <w:top w:val="nil"/>
              <w:left w:val="nil"/>
              <w:right w:val="single" w:sz="4" w:space="0" w:color="auto"/>
            </w:tcBorders>
            <w:shd w:val="clear" w:color="auto" w:fill="auto"/>
          </w:tcPr>
          <w:p w:rsidR="00EF2BE4" w:rsidRPr="007B462C" w:rsidP="00CB1C05" w14:paraId="10C2321D" w14:textId="77777777">
            <w:pPr>
              <w:pStyle w:val="LTableTextAbt"/>
            </w:pPr>
            <w:r>
              <w:t>Plastisol Press Wash</w:t>
            </w:r>
          </w:p>
        </w:tc>
        <w:tc>
          <w:tcPr>
            <w:tcW w:w="3600" w:type="dxa"/>
            <w:tcBorders>
              <w:top w:val="nil"/>
              <w:left w:val="nil"/>
              <w:bottom w:val="single" w:sz="4" w:space="0" w:color="auto"/>
              <w:right w:val="single" w:sz="4" w:space="0" w:color="auto"/>
            </w:tcBorders>
            <w:shd w:val="clear" w:color="auto" w:fill="auto"/>
          </w:tcPr>
          <w:p w:rsidR="00EF2BE4" w:rsidRPr="00F21FDB" w:rsidP="00CB1C05" w14:paraId="05093EDB" w14:textId="77777777">
            <w:pPr>
              <w:pStyle w:val="LTableTextAbt"/>
            </w:pPr>
            <w:hyperlink r:id="rId160" w:history="1">
              <w:r w:rsidRPr="00425120" w:rsidR="004F366B">
                <w:rPr>
                  <w:rStyle w:val="Hyperlink"/>
                  <w:color w:val="000000"/>
                  <w:u w:val="none"/>
                </w:rPr>
                <w:t>https://screenprintdirect.com/products/ecotex-screen-printing-plastisol-press-wash?variant=32311933010003</w:t>
              </w:r>
            </w:hyperlink>
          </w:p>
        </w:tc>
        <w:tc>
          <w:tcPr>
            <w:tcW w:w="900" w:type="dxa"/>
            <w:tcBorders>
              <w:top w:val="single" w:sz="4" w:space="0" w:color="auto"/>
              <w:left w:val="nil"/>
              <w:bottom w:val="single" w:sz="4" w:space="0" w:color="auto"/>
              <w:right w:val="single" w:sz="4" w:space="0" w:color="auto"/>
            </w:tcBorders>
            <w:shd w:val="clear" w:color="auto" w:fill="auto"/>
            <w:noWrap/>
          </w:tcPr>
          <w:p w:rsidR="00EF2BE4" w:rsidP="00CB1C05" w14:paraId="4EBD1380" w14:textId="77777777">
            <w:pPr>
              <w:pStyle w:val="RTableTextAbt"/>
              <w:rPr>
                <w:sz w:val="20"/>
              </w:rPr>
            </w:pPr>
            <w:r w:rsidRPr="00425120">
              <w:t>$47.94</w:t>
            </w:r>
          </w:p>
          <w:p w:rsidR="00EF2BE4" w:rsidRPr="00425120" w:rsidP="00CB1C05" w14:paraId="46A1FB54" w14:textId="77777777">
            <w:pPr>
              <w:pStyle w:val="RTableTextAbt"/>
            </w:pPr>
          </w:p>
          <w:p w:rsidR="00EF2BE4" w:rsidRPr="00425120" w:rsidP="00CB1C05" w14:paraId="4F339996" w14:textId="77777777">
            <w:pPr>
              <w:pStyle w:val="RTableTextAbt"/>
            </w:pPr>
          </w:p>
          <w:p w:rsidR="00EF2BE4" w:rsidRPr="00425120" w:rsidP="00CB1C05" w14:paraId="0997E1B1" w14:textId="77777777">
            <w:pPr>
              <w:pStyle w:val="RTableTextAbt"/>
            </w:pPr>
          </w:p>
        </w:tc>
        <w:tc>
          <w:tcPr>
            <w:tcW w:w="1152" w:type="dxa"/>
            <w:vMerge w:val="restart"/>
            <w:tcBorders>
              <w:top w:val="nil"/>
              <w:left w:val="nil"/>
              <w:right w:val="single" w:sz="4" w:space="0" w:color="auto"/>
            </w:tcBorders>
            <w:shd w:val="clear" w:color="auto" w:fill="auto"/>
          </w:tcPr>
          <w:p w:rsidR="00EF2BE4" w:rsidRPr="00425120" w:rsidP="00CB1C05" w14:paraId="22BA00BE" w14:textId="77777777">
            <w:pPr>
              <w:pStyle w:val="RTableTextAbt"/>
            </w:pPr>
          </w:p>
          <w:p w:rsidR="00EF2BE4" w:rsidRPr="00425120" w:rsidP="00CB1C05" w14:paraId="54BB50C3" w14:textId="77777777">
            <w:pPr>
              <w:pStyle w:val="RTableTextAbt"/>
            </w:pPr>
          </w:p>
          <w:p w:rsidR="00EF2BE4" w:rsidRPr="00425120" w:rsidP="00CB1C05" w14:paraId="31163D94" w14:textId="77777777">
            <w:pPr>
              <w:pStyle w:val="RTableTextAbt"/>
            </w:pPr>
          </w:p>
          <w:p w:rsidR="00EF2BE4" w:rsidRPr="00425120" w:rsidP="00CB1C05" w14:paraId="3D453075" w14:textId="77777777">
            <w:pPr>
              <w:pStyle w:val="RTableTextAbt"/>
            </w:pPr>
            <w:r w:rsidRPr="00425120">
              <w:t>4.6</w:t>
            </w:r>
          </w:p>
        </w:tc>
        <w:tc>
          <w:tcPr>
            <w:tcW w:w="1165" w:type="dxa"/>
            <w:vMerge w:val="restart"/>
            <w:tcBorders>
              <w:top w:val="nil"/>
              <w:left w:val="nil"/>
              <w:right w:val="single" w:sz="4" w:space="0" w:color="auto"/>
            </w:tcBorders>
          </w:tcPr>
          <w:p w:rsidR="00EF2BE4" w:rsidRPr="00425120" w:rsidP="00CB1C05" w14:paraId="2260BC3E" w14:textId="77777777">
            <w:pPr>
              <w:pStyle w:val="RTableTextAbt"/>
            </w:pPr>
          </w:p>
          <w:p w:rsidR="00EF2BE4" w:rsidRPr="00425120" w:rsidP="00CB1C05" w14:paraId="742251CA" w14:textId="77777777">
            <w:pPr>
              <w:pStyle w:val="RTableTextAbt"/>
            </w:pPr>
          </w:p>
          <w:p w:rsidR="00EF2BE4" w:rsidRPr="00425120" w:rsidP="00CB1C05" w14:paraId="63A8A638" w14:textId="77777777">
            <w:pPr>
              <w:pStyle w:val="RTableTextAbt"/>
            </w:pPr>
          </w:p>
          <w:p w:rsidR="00EF2BE4" w:rsidRPr="00425120" w:rsidP="00CB1C05" w14:paraId="57FDABA7" w14:textId="77777777">
            <w:pPr>
              <w:pStyle w:val="RTableTextAbt"/>
            </w:pPr>
            <w:r w:rsidRPr="00425120">
              <w:t>244</w:t>
            </w:r>
          </w:p>
        </w:tc>
      </w:tr>
      <w:tr w14:paraId="18879913" w14:textId="77777777">
        <w:tblPrEx>
          <w:tblW w:w="9872" w:type="dxa"/>
          <w:jc w:val="center"/>
          <w:tblLayout w:type="fixed"/>
          <w:tblLook w:val="04A0"/>
        </w:tblPrEx>
        <w:trPr>
          <w:cantSplit/>
          <w:trHeight w:val="1314"/>
          <w:jc w:val="center"/>
        </w:trPr>
        <w:tc>
          <w:tcPr>
            <w:tcW w:w="1525" w:type="dxa"/>
            <w:vMerge/>
            <w:tcBorders>
              <w:left w:val="single" w:sz="4" w:space="0" w:color="auto"/>
              <w:bottom w:val="single" w:sz="4" w:space="0" w:color="auto"/>
              <w:right w:val="single" w:sz="4" w:space="0" w:color="auto"/>
            </w:tcBorders>
            <w:shd w:val="clear" w:color="auto" w:fill="auto"/>
          </w:tcPr>
          <w:p w:rsidR="00EF2BE4" w:rsidP="00CB1C05" w14:paraId="09FD0ADC" w14:textId="77777777">
            <w:pPr>
              <w:pStyle w:val="LTableTextAbt"/>
            </w:pPr>
          </w:p>
        </w:tc>
        <w:tc>
          <w:tcPr>
            <w:tcW w:w="1530" w:type="dxa"/>
            <w:vMerge/>
            <w:tcBorders>
              <w:left w:val="nil"/>
              <w:bottom w:val="single" w:sz="4" w:space="0" w:color="auto"/>
              <w:right w:val="single" w:sz="4" w:space="0" w:color="auto"/>
            </w:tcBorders>
            <w:shd w:val="clear" w:color="auto" w:fill="auto"/>
          </w:tcPr>
          <w:p w:rsidR="00EF2BE4" w:rsidP="00CB1C05" w14:paraId="4B9645AE" w14:textId="77777777">
            <w:pPr>
              <w:pStyle w:val="LTableTextAbt"/>
            </w:pPr>
          </w:p>
        </w:tc>
        <w:tc>
          <w:tcPr>
            <w:tcW w:w="3600" w:type="dxa"/>
            <w:tcBorders>
              <w:top w:val="nil"/>
              <w:left w:val="nil"/>
              <w:bottom w:val="single" w:sz="4" w:space="0" w:color="auto"/>
              <w:right w:val="single" w:sz="4" w:space="0" w:color="auto"/>
            </w:tcBorders>
            <w:shd w:val="clear" w:color="auto" w:fill="auto"/>
          </w:tcPr>
          <w:p w:rsidR="00EF2BE4" w:rsidRPr="00D35B1F" w:rsidP="00CB1C05" w14:paraId="5EFC010C" w14:textId="77777777">
            <w:pPr>
              <w:pStyle w:val="LTableTextAbt"/>
            </w:pPr>
            <w:hyperlink r:id="rId161" w:history="1">
              <w:r w:rsidRPr="00BD0EC3" w:rsidR="004F366B">
                <w:rPr>
                  <w:rStyle w:val="Hyperlink"/>
                  <w:color w:val="000000"/>
                  <w:u w:val="none"/>
                </w:rPr>
                <w:t>https://www.amazon.com/Ecotex-PLASTISOL-Press-WASH-Degradent/dp/B079DY9H3S/ref=sr_1_14?crid=SWTYNVXFKTVA&amp;keywords=screen%2Bprinting%2Bink%2Bremover&amp;qid=1663679266&amp;sprefix=screen%2Bprinting%2Bink%2Bremover%2Caps%2C418&amp;sr=8-14&amp;th=1</w:t>
              </w:r>
            </w:hyperlink>
          </w:p>
        </w:tc>
        <w:tc>
          <w:tcPr>
            <w:tcW w:w="900" w:type="dxa"/>
            <w:tcBorders>
              <w:top w:val="single" w:sz="4" w:space="0" w:color="auto"/>
              <w:left w:val="nil"/>
              <w:bottom w:val="single" w:sz="4" w:space="0" w:color="auto"/>
              <w:right w:val="single" w:sz="4" w:space="0" w:color="auto"/>
            </w:tcBorders>
            <w:shd w:val="clear" w:color="auto" w:fill="auto"/>
            <w:noWrap/>
          </w:tcPr>
          <w:p w:rsidR="00EF2BE4" w:rsidRPr="0068624E" w:rsidP="00CB1C05" w14:paraId="04C1053A" w14:textId="77777777">
            <w:pPr>
              <w:pStyle w:val="RTableTextAbt"/>
            </w:pPr>
            <w:r w:rsidRPr="00C06C8B">
              <w:t>$59.38</w:t>
            </w:r>
          </w:p>
        </w:tc>
        <w:tc>
          <w:tcPr>
            <w:tcW w:w="1152" w:type="dxa"/>
            <w:vMerge/>
            <w:tcBorders>
              <w:left w:val="nil"/>
              <w:bottom w:val="single" w:sz="4" w:space="0" w:color="auto"/>
              <w:right w:val="single" w:sz="4" w:space="0" w:color="auto"/>
            </w:tcBorders>
            <w:shd w:val="clear" w:color="auto" w:fill="auto"/>
          </w:tcPr>
          <w:p w:rsidR="00EF2BE4" w:rsidRPr="0068624E" w:rsidP="00CB1C05" w14:paraId="7BF229B4" w14:textId="77777777">
            <w:pPr>
              <w:pStyle w:val="RTableTextAbt"/>
            </w:pPr>
          </w:p>
        </w:tc>
        <w:tc>
          <w:tcPr>
            <w:tcW w:w="1165" w:type="dxa"/>
            <w:vMerge/>
            <w:tcBorders>
              <w:left w:val="nil"/>
              <w:bottom w:val="single" w:sz="4" w:space="0" w:color="auto"/>
              <w:right w:val="single" w:sz="4" w:space="0" w:color="auto"/>
            </w:tcBorders>
          </w:tcPr>
          <w:p w:rsidR="00EF2BE4" w:rsidRPr="0068624E" w:rsidP="00CB1C05" w14:paraId="1436E1F8" w14:textId="77777777">
            <w:pPr>
              <w:pStyle w:val="RTableTextAbt"/>
            </w:pPr>
          </w:p>
        </w:tc>
      </w:tr>
      <w:tr w14:paraId="44D86DB2" w14:textId="77777777">
        <w:tblPrEx>
          <w:tblW w:w="9872" w:type="dxa"/>
          <w:jc w:val="center"/>
          <w:tblLayout w:type="fixed"/>
          <w:tblLook w:val="04A0"/>
        </w:tblPrEx>
        <w:trPr>
          <w:cantSplit/>
          <w:trHeight w:val="20"/>
          <w:jc w:val="center"/>
        </w:trPr>
        <w:tc>
          <w:tcPr>
            <w:tcW w:w="9872" w:type="dxa"/>
            <w:gridSpan w:val="6"/>
            <w:tcBorders>
              <w:top w:val="single" w:sz="4" w:space="0" w:color="auto"/>
              <w:left w:val="single" w:sz="4" w:space="0" w:color="auto"/>
              <w:bottom w:val="single" w:sz="4" w:space="0" w:color="auto"/>
              <w:right w:val="single" w:sz="4" w:space="0" w:color="auto"/>
            </w:tcBorders>
            <w:shd w:val="clear" w:color="auto" w:fill="auto"/>
          </w:tcPr>
          <w:p w:rsidR="00EF2BE4" w:rsidRPr="00D35B1F" w:rsidP="00CB1C05" w14:paraId="2508274D" w14:textId="77777777">
            <w:pPr>
              <w:pStyle w:val="LTableTextAbt"/>
            </w:pPr>
            <w:r w:rsidRPr="00D35047">
              <w:t xml:space="preserve">Note: Orange shaded rows indicate products that contain </w:t>
            </w:r>
            <w:r>
              <w:t>PCE.</w:t>
            </w:r>
          </w:p>
        </w:tc>
      </w:tr>
    </w:tbl>
    <w:p w:rsidR="00EF2BE4" w:rsidP="00CB1C05" w14:paraId="3DF50C66" w14:textId="77777777"/>
    <w:p w:rsidR="00EF2BE4" w:rsidP="00CB1C05" w14:paraId="7CE96A83" w14:textId="77777777">
      <w:pPr>
        <w:pStyle w:val="Heading3"/>
      </w:pPr>
      <w:r w:rsidRPr="00D5798A">
        <w:t>Conclusion</w:t>
      </w:r>
    </w:p>
    <w:p w:rsidR="00EF2BE4" w:rsidP="00CB1C05" w14:paraId="21A80C0B" w14:textId="77777777">
      <w:pPr>
        <w:pStyle w:val="BodyText"/>
        <w:rPr>
          <w:rFonts w:eastAsiaTheme="minorHAnsi"/>
        </w:rPr>
      </w:pPr>
      <w:r>
        <w:t>The</w:t>
      </w:r>
      <w:r w:rsidRPr="001770A9">
        <w:t xml:space="preserve"> market r</w:t>
      </w:r>
      <w:r>
        <w:t xml:space="preserve">eview </w:t>
      </w:r>
      <w:r w:rsidRPr="0016287C">
        <w:t>included one product containing</w:t>
      </w:r>
      <w:r>
        <w:t xml:space="preserve"> perchloroethylene and</w:t>
      </w:r>
      <w:r w:rsidRPr="0016287C">
        <w:t xml:space="preserve"> </w:t>
      </w:r>
      <w:r w:rsidRPr="0016287C">
        <w:rPr>
          <w:rFonts w:cstheme="minorHAnsi"/>
          <w:color w:val="000000"/>
        </w:rPr>
        <w:t>methylene chloride</w:t>
      </w:r>
      <w:r w:rsidRPr="0016287C">
        <w:t xml:space="preserve">, and </w:t>
      </w:r>
      <w:r>
        <w:t>five</w:t>
      </w:r>
      <w:r w:rsidRPr="0016287C">
        <w:t xml:space="preserve"> products containing alternative solvents</w:t>
      </w:r>
      <w:r>
        <w:t xml:space="preserve">. </w:t>
      </w:r>
      <w:r w:rsidR="004515BF">
        <w:rPr>
          <w:rFonts w:eastAsiaTheme="minorHAnsi"/>
        </w:rPr>
        <w:t xml:space="preserve">This review did not find any barriers related to </w:t>
      </w:r>
      <w:r w:rsidRPr="001770A9">
        <w:t>pricing</w:t>
      </w:r>
      <w:r>
        <w:t>, VOC content,</w:t>
      </w:r>
      <w:r w:rsidRPr="001770A9">
        <w:t xml:space="preserve"> or fire safety that </w:t>
      </w:r>
      <w:r w:rsidR="004515BF">
        <w:t>could</w:t>
      </w:r>
      <w:r w:rsidRPr="001770A9" w:rsidR="004515BF">
        <w:t xml:space="preserve"> </w:t>
      </w:r>
      <w:r w:rsidRPr="001770A9">
        <w:t xml:space="preserve">be caused by restricting </w:t>
      </w:r>
      <w:r>
        <w:t xml:space="preserve">the </w:t>
      </w:r>
      <w:r w:rsidRPr="001770A9">
        <w:t xml:space="preserve">use </w:t>
      </w:r>
      <w:r>
        <w:t xml:space="preserve">of perchloroethylene </w:t>
      </w:r>
      <w:r w:rsidRPr="001770A9">
        <w:t xml:space="preserve">in this product category. </w:t>
      </w:r>
      <w:r>
        <w:t>All</w:t>
      </w:r>
      <w:r w:rsidRPr="001770A9">
        <w:t xml:space="preserve"> alternative products reviewed w</w:t>
      </w:r>
      <w:r>
        <w:t>ere</w:t>
      </w:r>
      <w:r w:rsidRPr="001770A9">
        <w:t xml:space="preserve"> rated </w:t>
      </w:r>
      <w:r>
        <w:t xml:space="preserve">either </w:t>
      </w:r>
      <w:r w:rsidRPr="001770A9">
        <w:t>non-flammable</w:t>
      </w:r>
      <w:r>
        <w:t xml:space="preserve"> or combustible</w:t>
      </w:r>
      <w:r w:rsidR="006518A7">
        <w:t>,</w:t>
      </w:r>
      <w:r>
        <w:t xml:space="preserve"> which is equivalent </w:t>
      </w:r>
      <w:r w:rsidR="006518A7">
        <w:t xml:space="preserve">to </w:t>
      </w:r>
      <w:r>
        <w:t xml:space="preserve">or better than the product containing PCE and methylene chloride. The VOC content for one alternative product was lower than the VOC content for the product containing PCE and methylene chloride. </w:t>
      </w:r>
      <w:r w:rsidRPr="001770A9">
        <w:t xml:space="preserve"> </w:t>
      </w:r>
      <w:r>
        <w:t xml:space="preserve">Pricing for the product containing PCE and methylene chloride was higher than </w:t>
      </w:r>
      <w:r w:rsidR="00EC2141">
        <w:t xml:space="preserve">for </w:t>
      </w:r>
      <w:r>
        <w:t>all reviewed alternative products.</w:t>
      </w:r>
    </w:p>
    <w:p w:rsidR="00796AC2" w:rsidRPr="00E2644D" w:rsidP="00CB1C05" w14:paraId="46E2BD90" w14:textId="77777777">
      <w:pPr>
        <w:pStyle w:val="Heading2"/>
      </w:pPr>
      <w:bookmarkStart w:id="609" w:name="_Ref112429721"/>
      <w:bookmarkStart w:id="610" w:name="_Toc114061950"/>
      <w:bookmarkStart w:id="611" w:name="_Toc165378737"/>
      <w:r w:rsidRPr="00E2644D">
        <w:t>Anti-</w:t>
      </w:r>
      <w:r w:rsidRPr="00E2644D" w:rsidR="00DD3E5C">
        <w:t xml:space="preserve">Spatter </w:t>
      </w:r>
      <w:bookmarkEnd w:id="609"/>
      <w:bookmarkEnd w:id="610"/>
      <w:r w:rsidRPr="00E2644D" w:rsidR="007B6D6B">
        <w:t>Coa</w:t>
      </w:r>
      <w:r w:rsidR="007B6D6B">
        <w:t>t</w:t>
      </w:r>
      <w:r w:rsidRPr="00E2644D" w:rsidR="007B6D6B">
        <w:t>ings</w:t>
      </w:r>
      <w:bookmarkEnd w:id="611"/>
    </w:p>
    <w:p w:rsidR="00796AC2" w:rsidP="00CB1C05" w14:paraId="038F26AA" w14:textId="77777777">
      <w:r>
        <w:t>"</w:t>
      </w:r>
      <w:r w:rsidR="007B6D6B">
        <w:t>Spatter</w:t>
      </w:r>
      <w:r>
        <w:t>" is a term used to describe droplets of molten material generated from gas metal arc welding. The spatter</w:t>
      </w:r>
      <w:r w:rsidRPr="00053767">
        <w:t xml:space="preserve"> </w:t>
      </w:r>
      <w:r>
        <w:t xml:space="preserve">material can stick and harden when it unintentionally splashes on to </w:t>
      </w:r>
      <w:r w:rsidR="00D96966">
        <w:t>worktables</w:t>
      </w:r>
      <w:r>
        <w:t xml:space="preserve"> or other surfaces, and it is difficult remove. Anti-spatter coatings can be applied to welding projects, work areas, or welding torches or nozzles beforehand to prevent spatter from sticking to surfaces. Spatter land</w:t>
      </w:r>
      <w:r w:rsidR="00C346FA">
        <w:t>ing</w:t>
      </w:r>
      <w:r>
        <w:t xml:space="preserve"> on areas coated with anti-spatter spray can be wiped or gently scrubbed clean. </w:t>
      </w:r>
      <w:r w:rsidRPr="004105BE">
        <w:t>Anti-spatter coatings typically contain petroleum or water</w:t>
      </w:r>
      <w:r>
        <w:t>-</w:t>
      </w:r>
      <w:r w:rsidRPr="004105BE">
        <w:t>based solvents and are available in aerosol, liquid, or gel forms.</w:t>
      </w:r>
      <w:r>
        <w:t xml:space="preserve"> </w:t>
      </w:r>
    </w:p>
    <w:p w:rsidR="00796AC2" w:rsidP="00CB1C05" w14:paraId="25CB0A12" w14:textId="77777777">
      <w:r>
        <w:t xml:space="preserve">Anti-spatter products may be purchased for consumer use but seem to be available mainly through business-to-business retailers, such as Grainger and Airgas. Products found in </w:t>
      </w:r>
      <w:r w:rsidR="008968E4">
        <w:t xml:space="preserve">the </w:t>
      </w:r>
      <w:r>
        <w:t>review were available in aerosol, liquid, or gel forms in volumes ranging from 14 ounces to 5 gallons. Larger volumes were also available on the market.</w:t>
      </w:r>
    </w:p>
    <w:p w:rsidR="00796AC2" w:rsidP="00CB1C05" w14:paraId="794E24DC" w14:textId="77777777">
      <w:pPr>
        <w:pStyle w:val="Heading3"/>
      </w:pPr>
      <w:bookmarkStart w:id="612" w:name="_Toc114061951"/>
      <w:r w:rsidRPr="00D5798A">
        <w:t>Solvent Ingredients</w:t>
      </w:r>
      <w:bookmarkEnd w:id="612"/>
    </w:p>
    <w:p w:rsidR="00796AC2" w:rsidP="00CB1C05" w14:paraId="45E90156" w14:textId="77777777">
      <w:r>
        <w:t xml:space="preserve">The review included one product containing </w:t>
      </w:r>
      <w:r w:rsidR="00843813">
        <w:t>PCE</w:t>
      </w:r>
      <w:r w:rsidR="00364EB7">
        <w:t>;</w:t>
      </w:r>
      <w:r>
        <w:t xml:space="preserve"> four products containing methylene chloride</w:t>
      </w:r>
      <w:r w:rsidR="00364EB7">
        <w:t>;</w:t>
      </w:r>
      <w:r>
        <w:t xml:space="preserve"> and five products containing alternative solvents, including water, c</w:t>
      </w:r>
      <w:r w:rsidRPr="000D26DC">
        <w:t>oconut diethanolamide</w:t>
      </w:r>
      <w:r>
        <w:t xml:space="preserve">, </w:t>
      </w:r>
      <w:r w:rsidRPr="000D26DC">
        <w:t>dimethylether</w:t>
      </w:r>
      <w:r>
        <w:t xml:space="preserve">, </w:t>
      </w:r>
      <w:r w:rsidRPr="000D26DC">
        <w:t>nonylphenoxypolyethoxyethanol</w:t>
      </w:r>
      <w:r>
        <w:t xml:space="preserve">, </w:t>
      </w:r>
      <w:r w:rsidRPr="000D26DC">
        <w:t>dimethyl ether</w:t>
      </w:r>
      <w:r>
        <w:t xml:space="preserve">, </w:t>
      </w:r>
      <w:r w:rsidRPr="000D26DC">
        <w:t>lactic acid</w:t>
      </w:r>
      <w:r>
        <w:t xml:space="preserve">, or </w:t>
      </w:r>
      <w:r w:rsidRPr="000D26DC">
        <w:t>triethanolamine</w:t>
      </w:r>
      <w:r>
        <w:t xml:space="preserve">. </w:t>
      </w:r>
      <w:r>
        <w:fldChar w:fldCharType="begin" w:fldLock="1"/>
      </w:r>
      <w:r>
        <w:instrText xml:space="preserve"> REF _Ref111117140 \h </w:instrText>
      </w:r>
      <w:r>
        <w:fldChar w:fldCharType="separate"/>
      </w:r>
      <w:r w:rsidRPr="00B9335B" w:rsidR="0092222B">
        <w:t xml:space="preserve">Table </w:t>
      </w:r>
      <w:r w:rsidR="0092222B">
        <w:rPr>
          <w:noProof/>
        </w:rPr>
        <w:t>5</w:t>
      </w:r>
      <w:r w:rsidR="0092222B">
        <w:noBreakHyphen/>
      </w:r>
      <w:r w:rsidR="0092222B">
        <w:rPr>
          <w:noProof/>
        </w:rPr>
        <w:t>68</w:t>
      </w:r>
      <w:r>
        <w:fldChar w:fldCharType="end"/>
      </w:r>
      <w:r>
        <w:t xml:space="preserve"> shows the list of products reviewed for this report and their primary solvent ingredients.</w:t>
      </w:r>
    </w:p>
    <w:tbl>
      <w:tblPr>
        <w:tblW w:w="10080" w:type="dxa"/>
        <w:jc w:val="center"/>
        <w:tblLayout w:type="fixed"/>
        <w:tblLook w:val="04A0"/>
      </w:tblPr>
      <w:tblGrid>
        <w:gridCol w:w="1340"/>
        <w:gridCol w:w="1720"/>
        <w:gridCol w:w="2448"/>
        <w:gridCol w:w="882"/>
        <w:gridCol w:w="2250"/>
        <w:gridCol w:w="1440"/>
      </w:tblGrid>
      <w:tr w14:paraId="6C0A019D" w14:textId="77777777" w:rsidTr="00E604D0">
        <w:tblPrEx>
          <w:tblW w:w="10080" w:type="dxa"/>
          <w:jc w:val="center"/>
          <w:tblLayout w:type="fixed"/>
          <w:tblLook w:val="04A0"/>
        </w:tblPrEx>
        <w:trPr>
          <w:cantSplit/>
          <w:trHeight w:val="20"/>
          <w:tblHeader/>
          <w:jc w:val="center"/>
        </w:trPr>
        <w:tc>
          <w:tcPr>
            <w:tcW w:w="10080" w:type="dxa"/>
            <w:gridSpan w:val="6"/>
            <w:tcBorders>
              <w:bottom w:val="single" w:sz="4" w:space="0" w:color="auto"/>
            </w:tcBorders>
            <w:shd w:val="clear" w:color="auto" w:fill="auto"/>
            <w:vAlign w:val="center"/>
          </w:tcPr>
          <w:p w:rsidR="00B9335B" w:rsidRPr="00D03385" w:rsidP="00CB1C05" w14:paraId="16E50BFF" w14:textId="77777777">
            <w:pPr>
              <w:pStyle w:val="TableTitleA"/>
              <w:rPr>
                <w:rFonts w:asciiTheme="minorHAnsi" w:hAnsiTheme="minorHAnsi" w:cstheme="minorHAnsi"/>
                <w:b/>
                <w:bCs/>
                <w:color w:val="000000"/>
              </w:rPr>
            </w:pPr>
            <w:bookmarkStart w:id="613" w:name="_Ref111117140"/>
            <w:bookmarkStart w:id="614" w:name="_Toc121142614"/>
            <w:bookmarkStart w:id="615" w:name="_Toc165379608"/>
            <w:r w:rsidRPr="00B9335B">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8</w:t>
            </w:r>
            <w:r w:rsidR="00BC4B5D">
              <w:rPr>
                <w:noProof/>
              </w:rPr>
              <w:fldChar w:fldCharType="end"/>
            </w:r>
            <w:bookmarkEnd w:id="613"/>
            <w:r w:rsidRPr="00B9335B">
              <w:t>: Safety Data Sheets and Solvent Ingredients with Concentrations of 5 Percent or Higher for</w:t>
            </w:r>
            <w:r w:rsidRPr="00B9335B">
              <w:br/>
              <w:t xml:space="preserve"> Reviewed Anti-Spatter Products</w:t>
            </w:r>
            <w:bookmarkEnd w:id="614"/>
            <w:bookmarkEnd w:id="615"/>
          </w:p>
        </w:tc>
      </w:tr>
      <w:tr w14:paraId="229C649F" w14:textId="77777777" w:rsidTr="00E604D0">
        <w:tblPrEx>
          <w:tblW w:w="10080"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B9335B" w:rsidRPr="00D03385" w:rsidP="00CB1C05" w14:paraId="56ECC4EB" w14:textId="77777777">
            <w:pPr>
              <w:pStyle w:val="TableSubtitle"/>
            </w:pPr>
            <w:r w:rsidRPr="00D03385">
              <w:t>Supplier</w:t>
            </w:r>
          </w:p>
        </w:tc>
        <w:tc>
          <w:tcPr>
            <w:tcW w:w="1720" w:type="dxa"/>
            <w:tcBorders>
              <w:top w:val="single" w:sz="4" w:space="0" w:color="auto"/>
              <w:left w:val="nil"/>
              <w:bottom w:val="single" w:sz="4" w:space="0" w:color="auto"/>
              <w:right w:val="single" w:sz="4" w:space="0" w:color="auto"/>
            </w:tcBorders>
            <w:shd w:val="clear" w:color="auto" w:fill="48A9C5"/>
            <w:vAlign w:val="center"/>
            <w:hideMark/>
          </w:tcPr>
          <w:p w:rsidR="00B9335B" w:rsidRPr="00D03385" w:rsidP="00CB1C05" w14:paraId="544B3FF7" w14:textId="77777777">
            <w:pPr>
              <w:pStyle w:val="TableSubtitle"/>
            </w:pPr>
            <w:r w:rsidRPr="00D03385">
              <w:t>Product</w:t>
            </w:r>
          </w:p>
        </w:tc>
        <w:tc>
          <w:tcPr>
            <w:tcW w:w="2448" w:type="dxa"/>
            <w:tcBorders>
              <w:top w:val="single" w:sz="4" w:space="0" w:color="auto"/>
              <w:left w:val="nil"/>
              <w:bottom w:val="single" w:sz="4" w:space="0" w:color="auto"/>
              <w:right w:val="single" w:sz="4" w:space="0" w:color="auto"/>
            </w:tcBorders>
            <w:shd w:val="clear" w:color="auto" w:fill="48A9C5"/>
            <w:vAlign w:val="center"/>
            <w:hideMark/>
          </w:tcPr>
          <w:p w:rsidR="00B9335B" w:rsidRPr="00D03385" w:rsidP="00CB1C05" w14:paraId="65E1C357" w14:textId="77777777">
            <w:pPr>
              <w:pStyle w:val="TableSubtitle"/>
            </w:pPr>
            <w:r w:rsidRPr="00D03385">
              <w:t>SDS</w:t>
            </w:r>
          </w:p>
        </w:tc>
        <w:tc>
          <w:tcPr>
            <w:tcW w:w="882" w:type="dxa"/>
            <w:tcBorders>
              <w:top w:val="single" w:sz="4" w:space="0" w:color="auto"/>
              <w:left w:val="nil"/>
              <w:bottom w:val="single" w:sz="4" w:space="0" w:color="auto"/>
              <w:right w:val="single" w:sz="4" w:space="0" w:color="auto"/>
            </w:tcBorders>
            <w:shd w:val="clear" w:color="auto" w:fill="48A9C5"/>
            <w:vAlign w:val="center"/>
            <w:hideMark/>
          </w:tcPr>
          <w:p w:rsidR="00B9335B" w:rsidRPr="00D03385" w:rsidP="00CB1C05" w14:paraId="210FCDEE" w14:textId="77777777">
            <w:pPr>
              <w:pStyle w:val="TableSubtitle"/>
            </w:pPr>
            <w:r w:rsidRPr="00D03385">
              <w:t>SDS date</w:t>
            </w:r>
          </w:p>
        </w:tc>
        <w:tc>
          <w:tcPr>
            <w:tcW w:w="2250" w:type="dxa"/>
            <w:tcBorders>
              <w:top w:val="single" w:sz="4" w:space="0" w:color="auto"/>
              <w:left w:val="nil"/>
              <w:bottom w:val="single" w:sz="4" w:space="0" w:color="auto"/>
              <w:right w:val="single" w:sz="4" w:space="0" w:color="auto"/>
            </w:tcBorders>
            <w:shd w:val="clear" w:color="auto" w:fill="48A9C5"/>
            <w:vAlign w:val="center"/>
            <w:hideMark/>
          </w:tcPr>
          <w:p w:rsidR="00B9335B" w:rsidRPr="00D03385" w:rsidP="00CB1C05" w14:paraId="765BD775" w14:textId="77777777">
            <w:pPr>
              <w:pStyle w:val="TableSubtitle"/>
            </w:pPr>
            <w:r w:rsidRPr="00D03385">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B9335B" w:rsidRPr="00D03385" w:rsidP="00CB1C05" w14:paraId="3C65A5F4" w14:textId="77777777">
            <w:pPr>
              <w:pStyle w:val="TableSubtitle"/>
            </w:pPr>
            <w:r w:rsidRPr="00D03385">
              <w:t>Concentration (%)</w:t>
            </w:r>
          </w:p>
        </w:tc>
      </w:tr>
      <w:tr w14:paraId="26F70C1E" w14:textId="77777777" w:rsidTr="00E604D0">
        <w:tblPrEx>
          <w:tblW w:w="10080" w:type="dxa"/>
          <w:jc w:val="center"/>
          <w:tblLayout w:type="fixed"/>
          <w:tblLook w:val="04A0"/>
        </w:tblPrEx>
        <w:trPr>
          <w:cantSplit/>
          <w:trHeight w:val="218"/>
          <w:jc w:val="center"/>
        </w:trPr>
        <w:tc>
          <w:tcPr>
            <w:tcW w:w="1340" w:type="dxa"/>
            <w:vMerge w:val="restart"/>
            <w:tcBorders>
              <w:top w:val="nil"/>
              <w:left w:val="single" w:sz="4" w:space="0" w:color="auto"/>
              <w:right w:val="single" w:sz="4" w:space="0" w:color="auto"/>
            </w:tcBorders>
            <w:shd w:val="clear" w:color="auto" w:fill="F1AD7A" w:themeFill="accent2" w:themeFillTint="99"/>
          </w:tcPr>
          <w:p w:rsidR="00B9335B" w:rsidRPr="00D03385" w:rsidP="00CB1C05" w14:paraId="64CCFF93" w14:textId="77777777">
            <w:pPr>
              <w:pStyle w:val="LTableTextAbt"/>
              <w:rPr>
                <w:rFonts w:asciiTheme="minorHAnsi" w:hAnsiTheme="minorHAnsi" w:cstheme="minorHAnsi"/>
                <w:sz w:val="20"/>
              </w:rPr>
            </w:pPr>
            <w:r w:rsidRPr="00E60925">
              <w:t>Sprayon</w:t>
            </w:r>
          </w:p>
        </w:tc>
        <w:tc>
          <w:tcPr>
            <w:tcW w:w="1720" w:type="dxa"/>
            <w:vMerge w:val="restart"/>
            <w:tcBorders>
              <w:top w:val="nil"/>
              <w:left w:val="single" w:sz="4" w:space="0" w:color="auto"/>
              <w:right w:val="single" w:sz="4" w:space="0" w:color="auto"/>
            </w:tcBorders>
            <w:shd w:val="clear" w:color="auto" w:fill="F1AD7A" w:themeFill="accent2" w:themeFillTint="99"/>
          </w:tcPr>
          <w:p w:rsidR="00B9335B" w:rsidRPr="00D03385" w:rsidP="00CB1C05" w14:paraId="2775A61C" w14:textId="77777777">
            <w:pPr>
              <w:pStyle w:val="LTableTextAbt"/>
              <w:rPr>
                <w:rFonts w:asciiTheme="minorHAnsi" w:hAnsiTheme="minorHAnsi" w:cstheme="minorHAnsi"/>
                <w:sz w:val="20"/>
              </w:rPr>
            </w:pPr>
            <w:r w:rsidRPr="00E50BB8">
              <w:t>WL™941 Dry Weld Spatter Protectant Aerosol</w:t>
            </w:r>
          </w:p>
        </w:tc>
        <w:tc>
          <w:tcPr>
            <w:tcW w:w="2448" w:type="dxa"/>
            <w:vMerge w:val="restart"/>
            <w:tcBorders>
              <w:top w:val="single" w:sz="4" w:space="0" w:color="auto"/>
              <w:left w:val="single" w:sz="4" w:space="0" w:color="auto"/>
              <w:right w:val="single" w:sz="4" w:space="0" w:color="auto"/>
            </w:tcBorders>
            <w:shd w:val="clear" w:color="auto" w:fill="F1AD7A" w:themeFill="accent2" w:themeFillTint="99"/>
          </w:tcPr>
          <w:p w:rsidR="00B9335B" w:rsidP="00CB1C05" w14:paraId="677255BD" w14:textId="77777777">
            <w:pPr>
              <w:pStyle w:val="LTableTextAbt"/>
            </w:pPr>
            <w:r w:rsidRPr="008B13F6">
              <w:t>https://www.paintdocs.com/docs/webpdf.jsp?siteid=so&amp;doctype=sds&amp;lang=en&amp;prodno=075577759378&amp;cntry=us</w:t>
            </w:r>
          </w:p>
        </w:tc>
        <w:tc>
          <w:tcPr>
            <w:tcW w:w="882" w:type="dxa"/>
            <w:vMerge w:val="restart"/>
            <w:tcBorders>
              <w:top w:val="nil"/>
              <w:left w:val="single" w:sz="4" w:space="0" w:color="auto"/>
              <w:right w:val="single" w:sz="4" w:space="0" w:color="auto"/>
            </w:tcBorders>
            <w:shd w:val="clear" w:color="auto" w:fill="F1AD7A" w:themeFill="accent2" w:themeFillTint="99"/>
          </w:tcPr>
          <w:p w:rsidR="00B9335B" w:rsidRPr="00D03385" w:rsidP="00CB1C05" w14:paraId="28501E23" w14:textId="77777777">
            <w:pPr>
              <w:pStyle w:val="LTableTextAbt"/>
              <w:rPr>
                <w:rFonts w:asciiTheme="minorHAnsi" w:hAnsiTheme="minorHAnsi" w:cstheme="minorHAnsi"/>
                <w:sz w:val="20"/>
              </w:rPr>
            </w:pPr>
            <w:r w:rsidRPr="008B13F6">
              <w:rPr>
                <w:rFonts w:asciiTheme="minorHAnsi" w:hAnsiTheme="minorHAnsi" w:cstheme="minorHAnsi"/>
                <w:sz w:val="20"/>
              </w:rPr>
              <w:t>15 October 2020</w:t>
            </w:r>
          </w:p>
        </w:tc>
        <w:tc>
          <w:tcPr>
            <w:tcW w:w="2250" w:type="dxa"/>
            <w:tcBorders>
              <w:top w:val="nil"/>
              <w:left w:val="nil"/>
              <w:bottom w:val="single" w:sz="4" w:space="0" w:color="auto"/>
              <w:right w:val="single" w:sz="4" w:space="0" w:color="auto"/>
            </w:tcBorders>
            <w:shd w:val="clear" w:color="auto" w:fill="F1AD7A" w:themeFill="accent2" w:themeFillTint="99"/>
          </w:tcPr>
          <w:p w:rsidR="00B9335B" w:rsidRPr="00D03385" w:rsidP="00CB1C05" w14:paraId="24A0DC77" w14:textId="77777777">
            <w:pPr>
              <w:pStyle w:val="LTableTextAbt"/>
              <w:rPr>
                <w:rFonts w:asciiTheme="minorHAnsi" w:hAnsiTheme="minorHAnsi" w:cstheme="minorHAnsi"/>
                <w:sz w:val="20"/>
              </w:rPr>
            </w:pPr>
            <w:r w:rsidRPr="00D54529">
              <w:t>P</w:t>
            </w:r>
            <w:r>
              <w:t>erchloroethyl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B9335B" w:rsidRPr="00D03385" w:rsidP="00CB1C05" w14:paraId="4A367A1A" w14:textId="77777777">
            <w:pPr>
              <w:pStyle w:val="CTableTextAbt"/>
              <w:rPr>
                <w:rFonts w:asciiTheme="minorHAnsi" w:hAnsiTheme="minorHAnsi" w:cstheme="minorHAnsi"/>
                <w:sz w:val="20"/>
              </w:rPr>
            </w:pPr>
            <w:r w:rsidRPr="007E1B14">
              <w:t>≥50 - ≤75</w:t>
            </w:r>
          </w:p>
        </w:tc>
      </w:tr>
      <w:tr w14:paraId="681CD3E7" w14:textId="77777777" w:rsidTr="00E604D0">
        <w:tblPrEx>
          <w:tblW w:w="10080" w:type="dxa"/>
          <w:jc w:val="center"/>
          <w:tblLayout w:type="fixed"/>
          <w:tblLook w:val="04A0"/>
        </w:tblPrEx>
        <w:trPr>
          <w:cantSplit/>
          <w:trHeight w:val="217"/>
          <w:jc w:val="center"/>
        </w:trPr>
        <w:tc>
          <w:tcPr>
            <w:tcW w:w="1340" w:type="dxa"/>
            <w:vMerge/>
            <w:tcBorders>
              <w:left w:val="single" w:sz="4" w:space="0" w:color="auto"/>
              <w:bottom w:val="single" w:sz="4" w:space="0" w:color="auto"/>
              <w:right w:val="single" w:sz="4" w:space="0" w:color="auto"/>
            </w:tcBorders>
            <w:shd w:val="clear" w:color="auto" w:fill="F1AD7A" w:themeFill="accent2" w:themeFillTint="99"/>
          </w:tcPr>
          <w:p w:rsidR="00B9335B" w:rsidRPr="00D03385" w:rsidP="00CB1C05" w14:paraId="6E98981D" w14:textId="77777777">
            <w:pPr>
              <w:pStyle w:val="LTableTextAbt"/>
              <w:rPr>
                <w:rFonts w:asciiTheme="minorHAnsi" w:hAnsiTheme="minorHAnsi" w:cstheme="minorHAnsi"/>
                <w:sz w:val="20"/>
              </w:rPr>
            </w:pPr>
          </w:p>
        </w:tc>
        <w:tc>
          <w:tcPr>
            <w:tcW w:w="1720" w:type="dxa"/>
            <w:vMerge/>
            <w:tcBorders>
              <w:left w:val="single" w:sz="4" w:space="0" w:color="auto"/>
              <w:bottom w:val="single" w:sz="4" w:space="0" w:color="auto"/>
              <w:right w:val="single" w:sz="4" w:space="0" w:color="auto"/>
            </w:tcBorders>
            <w:shd w:val="clear" w:color="auto" w:fill="F1AD7A" w:themeFill="accent2" w:themeFillTint="99"/>
          </w:tcPr>
          <w:p w:rsidR="00B9335B" w:rsidRPr="00D03385" w:rsidP="00CB1C05" w14:paraId="6F1079BB" w14:textId="77777777">
            <w:pPr>
              <w:pStyle w:val="LTableTextAbt"/>
              <w:rPr>
                <w:rFonts w:asciiTheme="minorHAnsi" w:hAnsiTheme="minorHAnsi" w:cstheme="minorHAnsi"/>
                <w:sz w:val="20"/>
              </w:rPr>
            </w:pPr>
          </w:p>
        </w:tc>
        <w:tc>
          <w:tcPr>
            <w:tcW w:w="2448" w:type="dxa"/>
            <w:vMerge/>
            <w:tcBorders>
              <w:left w:val="single" w:sz="4" w:space="0" w:color="auto"/>
              <w:bottom w:val="single" w:sz="4" w:space="0" w:color="auto"/>
              <w:right w:val="single" w:sz="4" w:space="0" w:color="auto"/>
            </w:tcBorders>
            <w:shd w:val="clear" w:color="auto" w:fill="F1AD7A" w:themeFill="accent2" w:themeFillTint="99"/>
          </w:tcPr>
          <w:p w:rsidR="00B9335B" w:rsidP="00CB1C05" w14:paraId="661AFC08" w14:textId="77777777">
            <w:pPr>
              <w:pStyle w:val="LTableTextAbt"/>
            </w:pPr>
          </w:p>
        </w:tc>
        <w:tc>
          <w:tcPr>
            <w:tcW w:w="882" w:type="dxa"/>
            <w:vMerge/>
            <w:tcBorders>
              <w:left w:val="single" w:sz="4" w:space="0" w:color="auto"/>
              <w:bottom w:val="single" w:sz="4" w:space="0" w:color="auto"/>
              <w:right w:val="single" w:sz="4" w:space="0" w:color="auto"/>
            </w:tcBorders>
            <w:shd w:val="clear" w:color="auto" w:fill="F1AD7A" w:themeFill="accent2" w:themeFillTint="99"/>
          </w:tcPr>
          <w:p w:rsidR="00B9335B" w:rsidRPr="00D03385" w:rsidP="00CB1C05" w14:paraId="3443BDE9" w14:textId="77777777">
            <w:pPr>
              <w:pStyle w:val="LTableTextAbt"/>
              <w:rPr>
                <w:rFonts w:asciiTheme="minorHAnsi" w:hAnsiTheme="minorHAnsi" w:cstheme="minorHAnsi"/>
                <w:sz w:val="20"/>
              </w:rPr>
            </w:pPr>
          </w:p>
        </w:tc>
        <w:tc>
          <w:tcPr>
            <w:tcW w:w="2250" w:type="dxa"/>
            <w:tcBorders>
              <w:top w:val="nil"/>
              <w:left w:val="nil"/>
              <w:bottom w:val="single" w:sz="4" w:space="0" w:color="auto"/>
              <w:right w:val="single" w:sz="4" w:space="0" w:color="auto"/>
            </w:tcBorders>
            <w:shd w:val="clear" w:color="auto" w:fill="F1AD7A" w:themeFill="accent2" w:themeFillTint="99"/>
          </w:tcPr>
          <w:p w:rsidR="00B9335B" w:rsidRPr="00D03385" w:rsidP="00CB1C05" w14:paraId="25D968EA" w14:textId="77777777">
            <w:pPr>
              <w:pStyle w:val="LTableTextAbt"/>
              <w:rPr>
                <w:rFonts w:asciiTheme="minorHAnsi" w:hAnsiTheme="minorHAnsi" w:cstheme="minorHAnsi"/>
                <w:sz w:val="20"/>
              </w:rPr>
            </w:pPr>
            <w:r w:rsidRPr="00D54529">
              <w:t>Aceto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B9335B" w:rsidRPr="00D03385" w:rsidP="00CB1C05" w14:paraId="209AA79C" w14:textId="77777777">
            <w:pPr>
              <w:pStyle w:val="CTableTextAbt"/>
              <w:rPr>
                <w:rFonts w:asciiTheme="minorHAnsi" w:hAnsiTheme="minorHAnsi" w:cstheme="minorHAnsi"/>
                <w:sz w:val="20"/>
              </w:rPr>
            </w:pPr>
            <w:r w:rsidRPr="007E1B14">
              <w:t>≤10</w:t>
            </w:r>
          </w:p>
        </w:tc>
      </w:tr>
      <w:tr w14:paraId="278B016D" w14:textId="77777777" w:rsidTr="00E604D0">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34FA22A7" w14:textId="77777777">
            <w:pPr>
              <w:pStyle w:val="LTableTextAbt"/>
            </w:pPr>
            <w:r w:rsidRPr="00D03385">
              <w:t>CANTESCO</w:t>
            </w:r>
          </w:p>
        </w:tc>
        <w:tc>
          <w:tcPr>
            <w:tcW w:w="1720" w:type="dxa"/>
            <w:tcBorders>
              <w:top w:val="nil"/>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7B10436C" w14:textId="77777777">
            <w:pPr>
              <w:pStyle w:val="LTableTextAbt"/>
            </w:pPr>
            <w:r w:rsidRPr="00D03385">
              <w:t>Cantesco® Heavy Duty Solvent Based Anti-spatter</w:t>
            </w:r>
          </w:p>
        </w:tc>
        <w:tc>
          <w:tcPr>
            <w:tcW w:w="24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9335B" w:rsidRPr="00BC1F5A" w:rsidP="00CB1C05" w14:paraId="39F76F82" w14:textId="77777777">
            <w:pPr>
              <w:pStyle w:val="LTableTextAbt"/>
            </w:pPr>
            <w:hyperlink r:id="rId162" w:history="1">
              <w:r w:rsidRPr="00BC1F5A" w:rsidR="004F366B">
                <w:t>https://www.cantesco.com/fileadmin/Products/Antispatter/CANTESCO%20HEAVY%20DUTY%20SOLVENT%20BASED%20ANTI-SPATTER/SDS_CANTESCO_HEAVY_DUTY_SOLVENT_BASED_ANTI-SPATTER_EN.pdf</w:t>
              </w:r>
            </w:hyperlink>
          </w:p>
        </w:tc>
        <w:tc>
          <w:tcPr>
            <w:tcW w:w="882" w:type="dxa"/>
            <w:tcBorders>
              <w:top w:val="nil"/>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647DB002" w14:textId="77777777">
            <w:pPr>
              <w:pStyle w:val="LTableTextAbt"/>
            </w:pPr>
            <w:r w:rsidRPr="00D03385">
              <w:t>01 May 2018</w:t>
            </w:r>
          </w:p>
        </w:tc>
        <w:tc>
          <w:tcPr>
            <w:tcW w:w="225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44D61824" w14:textId="77777777">
            <w:pPr>
              <w:pStyle w:val="LTableTextAbt"/>
            </w:pPr>
            <w:r>
              <w:t>Methylene Chloride</w:t>
            </w:r>
          </w:p>
        </w:tc>
        <w:tc>
          <w:tcPr>
            <w:tcW w:w="144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6468E7A1" w14:textId="77777777">
            <w:pPr>
              <w:pStyle w:val="CTableTextAbt"/>
            </w:pPr>
            <w:r w:rsidRPr="00D03385">
              <w:t>60 - 100</w:t>
            </w:r>
          </w:p>
        </w:tc>
      </w:tr>
      <w:tr w14:paraId="0E617799"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BFBFBF" w:themeFill="background1" w:themeFillShade="BF"/>
          </w:tcPr>
          <w:p w:rsidR="00B9335B" w:rsidRPr="00D03385" w:rsidP="00CB1C05" w14:paraId="1AC288B1" w14:textId="77777777">
            <w:pPr>
              <w:pStyle w:val="LTableTextAbt"/>
            </w:pPr>
            <w:r w:rsidRPr="00D03385">
              <w:t>Weld-Aid</w:t>
            </w:r>
          </w:p>
          <w:p w:rsidR="00B9335B" w:rsidRPr="00D03385" w:rsidP="00CB1C05" w14:paraId="3402BCD4" w14:textId="77777777">
            <w:pPr>
              <w:pStyle w:val="LTableTextAbt"/>
            </w:pPr>
            <w:r w:rsidRPr="00D03385">
              <w:t> </w:t>
            </w:r>
          </w:p>
        </w:tc>
        <w:tc>
          <w:tcPr>
            <w:tcW w:w="1720" w:type="dxa"/>
            <w:vMerge w:val="restart"/>
            <w:tcBorders>
              <w:top w:val="nil"/>
              <w:left w:val="single" w:sz="4" w:space="0" w:color="auto"/>
              <w:right w:val="single" w:sz="4" w:space="0" w:color="auto"/>
            </w:tcBorders>
            <w:shd w:val="clear" w:color="auto" w:fill="BFBFBF" w:themeFill="background1" w:themeFillShade="BF"/>
          </w:tcPr>
          <w:p w:rsidR="00B9335B" w:rsidRPr="00D03385" w:rsidP="00CB1C05" w14:paraId="6812D247" w14:textId="77777777">
            <w:pPr>
              <w:pStyle w:val="LTableTextAbt"/>
            </w:pPr>
            <w:r w:rsidRPr="00D03385">
              <w:t>Heavy Duty Aerosol Spray Can</w:t>
            </w:r>
          </w:p>
          <w:p w:rsidR="00B9335B" w:rsidRPr="00D03385" w:rsidP="00CB1C05" w14:paraId="3519CFA6" w14:textId="77777777">
            <w:pPr>
              <w:pStyle w:val="LTableTextAbt"/>
            </w:pPr>
            <w:r w:rsidRPr="00D03385">
              <w:t> </w:t>
            </w:r>
          </w:p>
        </w:tc>
        <w:tc>
          <w:tcPr>
            <w:tcW w:w="2448" w:type="dxa"/>
            <w:vMerge w:val="restart"/>
            <w:tcBorders>
              <w:top w:val="single" w:sz="4" w:space="0" w:color="auto"/>
              <w:left w:val="single" w:sz="4" w:space="0" w:color="auto"/>
              <w:right w:val="single" w:sz="4" w:space="0" w:color="auto"/>
            </w:tcBorders>
            <w:shd w:val="clear" w:color="auto" w:fill="BFBFBF" w:themeFill="background1" w:themeFillShade="BF"/>
          </w:tcPr>
          <w:p w:rsidR="00B9335B" w:rsidRPr="00BC1F5A" w:rsidP="00CB1C05" w14:paraId="3A3FF5B0" w14:textId="77777777">
            <w:pPr>
              <w:pStyle w:val="LTableTextAbt"/>
            </w:pPr>
            <w:hyperlink r:id="rId163" w:history="1">
              <w:r w:rsidRPr="00BC1F5A" w:rsidR="004F366B">
                <w:t>http://docs.crcindustries.com/msds/1008284e.pdf</w:t>
              </w:r>
            </w:hyperlink>
          </w:p>
        </w:tc>
        <w:tc>
          <w:tcPr>
            <w:tcW w:w="882" w:type="dxa"/>
            <w:vMerge w:val="restart"/>
            <w:tcBorders>
              <w:top w:val="nil"/>
              <w:left w:val="single" w:sz="4" w:space="0" w:color="auto"/>
              <w:right w:val="single" w:sz="4" w:space="0" w:color="auto"/>
            </w:tcBorders>
            <w:shd w:val="clear" w:color="auto" w:fill="BFBFBF" w:themeFill="background1" w:themeFillShade="BF"/>
          </w:tcPr>
          <w:p w:rsidR="00B9335B" w:rsidRPr="00D03385" w:rsidP="00CB1C05" w14:paraId="42C1275F" w14:textId="77777777">
            <w:pPr>
              <w:pStyle w:val="LTableTextAbt"/>
            </w:pPr>
            <w:r w:rsidRPr="00D03385">
              <w:t>26 June 2019</w:t>
            </w:r>
          </w:p>
          <w:p w:rsidR="00B9335B" w:rsidRPr="00D03385" w:rsidP="00CB1C05" w14:paraId="07103777" w14:textId="77777777">
            <w:pPr>
              <w:pStyle w:val="LTableTextAbt"/>
            </w:pPr>
            <w:r w:rsidRPr="00D03385">
              <w:t> </w:t>
            </w:r>
          </w:p>
        </w:tc>
        <w:tc>
          <w:tcPr>
            <w:tcW w:w="225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142C7C71" w14:textId="77777777">
            <w:pPr>
              <w:pStyle w:val="LTableTextAbt"/>
            </w:pPr>
            <w:r w:rsidRPr="00715081">
              <w:t>Methylene Chloride</w:t>
            </w:r>
          </w:p>
        </w:tc>
        <w:tc>
          <w:tcPr>
            <w:tcW w:w="144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09AEB4F9" w14:textId="77777777">
            <w:pPr>
              <w:pStyle w:val="CTableTextAbt"/>
            </w:pPr>
            <w:r w:rsidRPr="00D03385">
              <w:t>80 - 90</w:t>
            </w:r>
          </w:p>
        </w:tc>
      </w:tr>
      <w:tr w14:paraId="1D4CA1F1"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4C35D277"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47D80DAD"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BFBFBF" w:themeFill="background1" w:themeFillShade="BF"/>
          </w:tcPr>
          <w:p w:rsidR="00B9335B" w:rsidRPr="00BC1F5A" w:rsidP="00CB1C05" w14:paraId="469175A5" w14:textId="77777777">
            <w:pPr>
              <w:pStyle w:val="LTableTextAbt"/>
            </w:pPr>
          </w:p>
        </w:tc>
        <w:tc>
          <w:tcPr>
            <w:tcW w:w="882" w:type="dxa"/>
            <w:vMerge/>
            <w:tcBorders>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555B25F0" w14:textId="77777777">
            <w:pPr>
              <w:pStyle w:val="LTableTextAbt"/>
            </w:pPr>
          </w:p>
        </w:tc>
        <w:tc>
          <w:tcPr>
            <w:tcW w:w="225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24CB50B7" w14:textId="77777777">
            <w:pPr>
              <w:pStyle w:val="LTableTextAbt"/>
            </w:pPr>
            <w:r w:rsidRPr="00D03385">
              <w:t>High oleic safflower oil</w:t>
            </w:r>
          </w:p>
        </w:tc>
        <w:tc>
          <w:tcPr>
            <w:tcW w:w="144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26E43EDE" w14:textId="77777777">
            <w:pPr>
              <w:pStyle w:val="CTableTextAbt"/>
            </w:pPr>
            <w:r w:rsidRPr="00D03385">
              <w:t>5 - 10</w:t>
            </w:r>
          </w:p>
        </w:tc>
      </w:tr>
      <w:tr w14:paraId="0FEF3B5D"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BFBFBF" w:themeFill="background1" w:themeFillShade="BF"/>
          </w:tcPr>
          <w:p w:rsidR="00B9335B" w:rsidRPr="00D03385" w:rsidP="00CB1C05" w14:paraId="1FED657B" w14:textId="77777777">
            <w:pPr>
              <w:pStyle w:val="LTableTextAbt"/>
            </w:pPr>
            <w:r w:rsidRPr="00D03385">
              <w:t>CRC Industries, Inc.</w:t>
            </w:r>
          </w:p>
        </w:tc>
        <w:tc>
          <w:tcPr>
            <w:tcW w:w="1720" w:type="dxa"/>
            <w:vMerge w:val="restart"/>
            <w:tcBorders>
              <w:top w:val="nil"/>
              <w:left w:val="single" w:sz="4" w:space="0" w:color="auto"/>
              <w:right w:val="single" w:sz="4" w:space="0" w:color="auto"/>
            </w:tcBorders>
            <w:shd w:val="clear" w:color="auto" w:fill="BFBFBF" w:themeFill="background1" w:themeFillShade="BF"/>
          </w:tcPr>
          <w:p w:rsidR="00B9335B" w:rsidRPr="00D03385" w:rsidP="00CB1C05" w14:paraId="715AEBBC" w14:textId="77777777">
            <w:pPr>
              <w:pStyle w:val="LTableTextAbt"/>
            </w:pPr>
            <w:r w:rsidRPr="00D03385">
              <w:t>NOZZLE-KLEEN® #2®</w:t>
            </w:r>
          </w:p>
          <w:p w:rsidR="00B9335B" w:rsidRPr="00D03385" w:rsidP="00CB1C05" w14:paraId="48127326" w14:textId="77777777">
            <w:pPr>
              <w:pStyle w:val="LTableTextAbt"/>
            </w:pPr>
            <w:r w:rsidRPr="00D03385">
              <w:t> </w:t>
            </w:r>
          </w:p>
        </w:tc>
        <w:tc>
          <w:tcPr>
            <w:tcW w:w="2448" w:type="dxa"/>
            <w:vMerge w:val="restart"/>
            <w:tcBorders>
              <w:top w:val="single" w:sz="4" w:space="0" w:color="auto"/>
              <w:left w:val="single" w:sz="4" w:space="0" w:color="auto"/>
              <w:right w:val="single" w:sz="4" w:space="0" w:color="auto"/>
            </w:tcBorders>
            <w:shd w:val="clear" w:color="auto" w:fill="BFBFBF" w:themeFill="background1" w:themeFillShade="BF"/>
          </w:tcPr>
          <w:p w:rsidR="00B9335B" w:rsidRPr="00BC1F5A" w:rsidP="00CB1C05" w14:paraId="06D8495B" w14:textId="77777777">
            <w:pPr>
              <w:pStyle w:val="LTableTextAbt"/>
            </w:pPr>
            <w:hyperlink r:id="rId164" w:history="1">
              <w:r w:rsidRPr="00BC1F5A" w:rsidR="004F366B">
                <w:t>http://docs.crcindustries.com/msds/1008283e.pdf</w:t>
              </w:r>
            </w:hyperlink>
          </w:p>
        </w:tc>
        <w:tc>
          <w:tcPr>
            <w:tcW w:w="882" w:type="dxa"/>
            <w:vMerge w:val="restart"/>
            <w:tcBorders>
              <w:top w:val="nil"/>
              <w:left w:val="single" w:sz="4" w:space="0" w:color="auto"/>
              <w:right w:val="single" w:sz="4" w:space="0" w:color="auto"/>
            </w:tcBorders>
            <w:shd w:val="clear" w:color="auto" w:fill="BFBFBF" w:themeFill="background1" w:themeFillShade="BF"/>
          </w:tcPr>
          <w:p w:rsidR="00B9335B" w:rsidRPr="00D03385" w:rsidP="00CB1C05" w14:paraId="3282E5A7" w14:textId="77777777">
            <w:pPr>
              <w:pStyle w:val="LTableTextAbt"/>
            </w:pPr>
            <w:r w:rsidRPr="00D03385">
              <w:t>26 June 2019</w:t>
            </w:r>
          </w:p>
          <w:p w:rsidR="00B9335B" w:rsidRPr="00D03385" w:rsidP="00CB1C05" w14:paraId="62B0F6FB" w14:textId="77777777">
            <w:pPr>
              <w:pStyle w:val="LTableTextAbt"/>
            </w:pPr>
            <w:r w:rsidRPr="00D03385">
              <w:t> </w:t>
            </w:r>
          </w:p>
        </w:tc>
        <w:tc>
          <w:tcPr>
            <w:tcW w:w="225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39FFE7AE" w14:textId="77777777">
            <w:pPr>
              <w:pStyle w:val="LTableTextAbt"/>
            </w:pPr>
            <w:r w:rsidRPr="00715081">
              <w:t>Methylene Chloride</w:t>
            </w:r>
          </w:p>
        </w:tc>
        <w:tc>
          <w:tcPr>
            <w:tcW w:w="144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2967D8A7" w14:textId="77777777">
            <w:pPr>
              <w:pStyle w:val="CTableTextAbt"/>
            </w:pPr>
            <w:r w:rsidRPr="00D03385">
              <w:t>90 - 100</w:t>
            </w:r>
          </w:p>
        </w:tc>
      </w:tr>
      <w:tr w14:paraId="0910CAFD"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67C51734"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0F181D7B"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BFBFBF" w:themeFill="background1" w:themeFillShade="BF"/>
          </w:tcPr>
          <w:p w:rsidR="00B9335B" w:rsidRPr="00BC1F5A" w:rsidP="00CB1C05" w14:paraId="2B2FA744" w14:textId="77777777">
            <w:pPr>
              <w:pStyle w:val="LTableTextAbt"/>
            </w:pPr>
          </w:p>
        </w:tc>
        <w:tc>
          <w:tcPr>
            <w:tcW w:w="882" w:type="dxa"/>
            <w:vMerge/>
            <w:tcBorders>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5E309C4A" w14:textId="77777777">
            <w:pPr>
              <w:pStyle w:val="LTableTextAbt"/>
            </w:pPr>
          </w:p>
        </w:tc>
        <w:tc>
          <w:tcPr>
            <w:tcW w:w="225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09E8B2C1" w14:textId="77777777">
            <w:pPr>
              <w:pStyle w:val="LTableTextAbt"/>
            </w:pPr>
            <w:r w:rsidRPr="00D03385">
              <w:t>High oleic safflower oil</w:t>
            </w:r>
          </w:p>
        </w:tc>
        <w:tc>
          <w:tcPr>
            <w:tcW w:w="144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3F1E50DC" w14:textId="77777777">
            <w:pPr>
              <w:pStyle w:val="CTableTextAbt"/>
            </w:pPr>
            <w:r w:rsidRPr="00D03385">
              <w:t>3 - 5</w:t>
            </w:r>
          </w:p>
        </w:tc>
      </w:tr>
      <w:tr w14:paraId="499852FE" w14:textId="77777777" w:rsidTr="00E604D0">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6447EED3" w14:textId="77777777">
            <w:pPr>
              <w:pStyle w:val="LTableTextAbt"/>
            </w:pPr>
            <w:r w:rsidRPr="00D03385">
              <w:t>Hot Max</w:t>
            </w:r>
          </w:p>
        </w:tc>
        <w:tc>
          <w:tcPr>
            <w:tcW w:w="1720" w:type="dxa"/>
            <w:tcBorders>
              <w:top w:val="nil"/>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36A20738" w14:textId="77777777">
            <w:pPr>
              <w:pStyle w:val="LTableTextAbt"/>
            </w:pPr>
            <w:r w:rsidRPr="00D03385">
              <w:t>Hot Max 23000 Anti-Spatter Spray, Silicone Free</w:t>
            </w:r>
          </w:p>
        </w:tc>
        <w:tc>
          <w:tcPr>
            <w:tcW w:w="24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9335B" w:rsidRPr="00BC1F5A" w:rsidP="00CB1C05" w14:paraId="00FBBEC6" w14:textId="77777777">
            <w:pPr>
              <w:pStyle w:val="LTableTextAbt"/>
            </w:pPr>
            <w:hyperlink r:id="rId165" w:history="1">
              <w:r w:rsidRPr="00BC1F5A" w:rsidR="004F366B">
                <w:t>https://www.hotmaxtorches.com/download/msds/23000%20anti%20spatter%20msds.pdf</w:t>
              </w:r>
            </w:hyperlink>
          </w:p>
        </w:tc>
        <w:tc>
          <w:tcPr>
            <w:tcW w:w="882" w:type="dxa"/>
            <w:tcBorders>
              <w:top w:val="nil"/>
              <w:left w:val="single" w:sz="4" w:space="0" w:color="auto"/>
              <w:bottom w:val="single" w:sz="4" w:space="0" w:color="auto"/>
              <w:right w:val="single" w:sz="4" w:space="0" w:color="auto"/>
            </w:tcBorders>
            <w:shd w:val="clear" w:color="auto" w:fill="BFBFBF" w:themeFill="background1" w:themeFillShade="BF"/>
          </w:tcPr>
          <w:p w:rsidR="00B9335B" w:rsidRPr="00D03385" w:rsidP="00CB1C05" w14:paraId="54D253B9" w14:textId="77777777">
            <w:pPr>
              <w:pStyle w:val="LTableTextAbt"/>
            </w:pPr>
            <w:r w:rsidRPr="00D03385">
              <w:t>08 Oct 2013</w:t>
            </w:r>
          </w:p>
        </w:tc>
        <w:tc>
          <w:tcPr>
            <w:tcW w:w="225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23E2B6FA" w14:textId="77777777">
            <w:pPr>
              <w:pStyle w:val="LTableTextAbt"/>
            </w:pPr>
            <w:r w:rsidRPr="00715081">
              <w:t>Methylene Chloride</w:t>
            </w:r>
          </w:p>
        </w:tc>
        <w:tc>
          <w:tcPr>
            <w:tcW w:w="1440" w:type="dxa"/>
            <w:tcBorders>
              <w:top w:val="nil"/>
              <w:left w:val="nil"/>
              <w:bottom w:val="single" w:sz="4" w:space="0" w:color="auto"/>
              <w:right w:val="single" w:sz="4" w:space="0" w:color="auto"/>
            </w:tcBorders>
            <w:shd w:val="clear" w:color="auto" w:fill="BFBFBF" w:themeFill="background1" w:themeFillShade="BF"/>
          </w:tcPr>
          <w:p w:rsidR="00B9335B" w:rsidRPr="00D03385" w:rsidP="00CB1C05" w14:paraId="4B9260CC" w14:textId="77777777">
            <w:pPr>
              <w:pStyle w:val="CTableTextAbt"/>
            </w:pPr>
            <w:r w:rsidRPr="00D03385">
              <w:t>60 - 100</w:t>
            </w:r>
          </w:p>
        </w:tc>
      </w:tr>
      <w:tr w14:paraId="2CA9B38B" w14:textId="77777777" w:rsidTr="00E604D0">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B9335B" w:rsidRPr="00D03385" w:rsidP="00CB1C05" w14:paraId="73B4AECA" w14:textId="77777777">
            <w:pPr>
              <w:pStyle w:val="LTableTextAbt"/>
            </w:pPr>
            <w:r w:rsidRPr="00D03385">
              <w:t>Weld-Aid</w:t>
            </w:r>
          </w:p>
        </w:tc>
        <w:tc>
          <w:tcPr>
            <w:tcW w:w="1720" w:type="dxa"/>
            <w:tcBorders>
              <w:top w:val="nil"/>
              <w:left w:val="single" w:sz="4" w:space="0" w:color="auto"/>
              <w:bottom w:val="single" w:sz="4" w:space="0" w:color="auto"/>
              <w:right w:val="single" w:sz="4" w:space="0" w:color="auto"/>
            </w:tcBorders>
            <w:shd w:val="clear" w:color="auto" w:fill="auto"/>
          </w:tcPr>
          <w:p w:rsidR="00B9335B" w:rsidRPr="00D03385" w:rsidP="00CB1C05" w14:paraId="75A27763" w14:textId="77777777">
            <w:pPr>
              <w:pStyle w:val="LTableTextAbt"/>
            </w:pPr>
            <w:r w:rsidRPr="00D03385">
              <w:t>Heavy Duty Nozzle Dip HD gel</w:t>
            </w:r>
          </w:p>
        </w:tc>
        <w:tc>
          <w:tcPr>
            <w:tcW w:w="2448" w:type="dxa"/>
            <w:tcBorders>
              <w:top w:val="single" w:sz="4" w:space="0" w:color="auto"/>
              <w:left w:val="single" w:sz="4" w:space="0" w:color="auto"/>
              <w:bottom w:val="single" w:sz="4" w:space="0" w:color="auto"/>
              <w:right w:val="single" w:sz="4" w:space="0" w:color="auto"/>
            </w:tcBorders>
            <w:shd w:val="clear" w:color="auto" w:fill="auto"/>
          </w:tcPr>
          <w:p w:rsidR="00B9335B" w:rsidRPr="00BC1F5A" w:rsidP="00CB1C05" w14:paraId="74CB027A" w14:textId="77777777">
            <w:pPr>
              <w:pStyle w:val="LTableTextAbt"/>
            </w:pPr>
            <w:hyperlink r:id="rId166" w:history="1">
              <w:r w:rsidRPr="00BC1F5A" w:rsidR="004F366B">
                <w:t>https://weldaid.com/wp-content/uploads/2019/03/1008238e.pdf</w:t>
              </w:r>
            </w:hyperlink>
          </w:p>
        </w:tc>
        <w:tc>
          <w:tcPr>
            <w:tcW w:w="882" w:type="dxa"/>
            <w:tcBorders>
              <w:top w:val="nil"/>
              <w:left w:val="single" w:sz="4" w:space="0" w:color="auto"/>
              <w:bottom w:val="single" w:sz="4" w:space="0" w:color="auto"/>
              <w:right w:val="single" w:sz="4" w:space="0" w:color="auto"/>
            </w:tcBorders>
            <w:shd w:val="clear" w:color="auto" w:fill="auto"/>
          </w:tcPr>
          <w:p w:rsidR="00B9335B" w:rsidRPr="00D03385" w:rsidP="00CB1C05" w14:paraId="2B2B09B8" w14:textId="77777777">
            <w:pPr>
              <w:pStyle w:val="LTableTextAbt"/>
            </w:pPr>
            <w:r w:rsidRPr="00D03385">
              <w:t>19 June 2018</w:t>
            </w:r>
          </w:p>
        </w:tc>
        <w:tc>
          <w:tcPr>
            <w:tcW w:w="2250" w:type="dxa"/>
            <w:tcBorders>
              <w:top w:val="nil"/>
              <w:left w:val="nil"/>
              <w:bottom w:val="single" w:sz="4" w:space="0" w:color="auto"/>
              <w:right w:val="single" w:sz="4" w:space="0" w:color="auto"/>
            </w:tcBorders>
            <w:shd w:val="clear" w:color="auto" w:fill="auto"/>
          </w:tcPr>
          <w:p w:rsidR="00B9335B" w:rsidRPr="00D03385" w:rsidP="00CB1C05" w14:paraId="2D209403" w14:textId="77777777">
            <w:pPr>
              <w:pStyle w:val="LTableTextAbt"/>
            </w:pPr>
            <w:r w:rsidRPr="00D03385">
              <w:t xml:space="preserve">Water </w:t>
            </w:r>
          </w:p>
          <w:p w:rsidR="00B9335B" w:rsidRPr="00D03385" w:rsidP="00CB1C05" w14:paraId="55DB0B75" w14:textId="77777777">
            <w:pPr>
              <w:pStyle w:val="LTableTextAbt"/>
              <w:rPr>
                <w:sz w:val="12"/>
                <w:szCs w:val="12"/>
              </w:rPr>
            </w:pPr>
          </w:p>
          <w:p w:rsidR="00B9335B" w:rsidRPr="00D03385" w:rsidP="00CB1C05" w14:paraId="4F537593" w14:textId="77777777">
            <w:pPr>
              <w:pStyle w:val="LTableTextAbt"/>
            </w:pPr>
            <w:r w:rsidRPr="00D03385">
              <w:t>Water based gel:</w:t>
            </w:r>
          </w:p>
          <w:p w:rsidR="00B9335B" w:rsidRPr="00BC1F5A" w:rsidP="00CB1C05" w14:paraId="4FD25BB9" w14:textId="77777777">
            <w:pPr>
              <w:pStyle w:val="LTableTextAbt"/>
            </w:pPr>
            <w:hyperlink r:id="rId167" w:history="1">
              <w:r w:rsidRPr="00BC1F5A" w:rsidR="004F366B">
                <w:t>https://www.airgas.com/product/Welding-Products/Welding-Support-Equipment/Chemicals---Spatters-%26-Gels/p/WAP007094</w:t>
              </w:r>
            </w:hyperlink>
          </w:p>
          <w:p w:rsidR="00B9335B" w:rsidRPr="00D03385" w:rsidP="00CB1C05" w14:paraId="5415A172" w14:textId="77777777">
            <w:pPr>
              <w:pStyle w:val="LTableTextAbt"/>
              <w:rPr>
                <w:rStyle w:val="Heading3Char"/>
                <w:rFonts w:asciiTheme="minorHAnsi" w:hAnsiTheme="minorHAnsi"/>
                <w:sz w:val="12"/>
                <w:szCs w:val="12"/>
              </w:rPr>
            </w:pPr>
          </w:p>
          <w:p w:rsidR="00B9335B" w:rsidRPr="00D03385" w:rsidP="00CB1C05" w14:paraId="5CDF7910" w14:textId="77777777">
            <w:pPr>
              <w:pStyle w:val="LTableTextAbt"/>
            </w:pPr>
            <w:r w:rsidRPr="00BC1F5A">
              <w:t>and https://weldaid.com/nozzle-kleen/</w:t>
            </w:r>
          </w:p>
        </w:tc>
        <w:tc>
          <w:tcPr>
            <w:tcW w:w="1440" w:type="dxa"/>
            <w:tcBorders>
              <w:top w:val="nil"/>
              <w:left w:val="nil"/>
              <w:bottom w:val="single" w:sz="4" w:space="0" w:color="auto"/>
              <w:right w:val="single" w:sz="4" w:space="0" w:color="auto"/>
            </w:tcBorders>
            <w:shd w:val="clear" w:color="auto" w:fill="auto"/>
          </w:tcPr>
          <w:p w:rsidR="00B9335B" w:rsidRPr="00D03385" w:rsidP="00CB1C05" w14:paraId="0434552D" w14:textId="77777777">
            <w:pPr>
              <w:pStyle w:val="CTableTextAbt"/>
            </w:pPr>
            <w:r w:rsidRPr="00D03385">
              <w:t>74%</w:t>
            </w:r>
            <w:r>
              <w:t xml:space="preserve"> a</w:t>
            </w:r>
            <w:r w:rsidRPr="00D03385">
              <w:t>ssumed</w:t>
            </w:r>
          </w:p>
          <w:p w:rsidR="00B9335B" w:rsidRPr="00D03385" w:rsidP="00CB1C05" w14:paraId="66B44436" w14:textId="77777777">
            <w:pPr>
              <w:pStyle w:val="CTableTextAbt"/>
            </w:pPr>
            <w:r>
              <w:t>A</w:t>
            </w:r>
            <w:r w:rsidRPr="00D03385">
              <w:t>ll other SDS ingredients total 26%</w:t>
            </w:r>
          </w:p>
        </w:tc>
      </w:tr>
      <w:tr w14:paraId="3D3C4D00"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B9335B" w:rsidRPr="00D03385" w:rsidP="00CB1C05" w14:paraId="0559B2DE" w14:textId="77777777">
            <w:pPr>
              <w:pStyle w:val="LTableTextAbt"/>
            </w:pPr>
            <w:r w:rsidRPr="00D03385">
              <w:t>CRC Industries, Inc.</w:t>
            </w:r>
          </w:p>
        </w:tc>
        <w:tc>
          <w:tcPr>
            <w:tcW w:w="1720" w:type="dxa"/>
            <w:vMerge w:val="restart"/>
            <w:tcBorders>
              <w:top w:val="nil"/>
              <w:left w:val="single" w:sz="4" w:space="0" w:color="auto"/>
              <w:right w:val="single" w:sz="4" w:space="0" w:color="auto"/>
            </w:tcBorders>
            <w:shd w:val="clear" w:color="auto" w:fill="auto"/>
          </w:tcPr>
          <w:p w:rsidR="00B9335B" w:rsidRPr="00D03385" w:rsidP="00CB1C05" w14:paraId="5D2F9A2E" w14:textId="77777777">
            <w:pPr>
              <w:pStyle w:val="LTableTextAbt"/>
            </w:pPr>
            <w:r w:rsidRPr="00D03385">
              <w:t>Welder's Anti Spatter</w:t>
            </w:r>
          </w:p>
        </w:tc>
        <w:tc>
          <w:tcPr>
            <w:tcW w:w="2448" w:type="dxa"/>
            <w:vMerge w:val="restart"/>
            <w:tcBorders>
              <w:top w:val="single" w:sz="4" w:space="0" w:color="auto"/>
              <w:left w:val="single" w:sz="4" w:space="0" w:color="auto"/>
              <w:right w:val="single" w:sz="4" w:space="0" w:color="auto"/>
            </w:tcBorders>
            <w:shd w:val="clear" w:color="auto" w:fill="auto"/>
          </w:tcPr>
          <w:p w:rsidR="00B9335B" w:rsidRPr="00BC1F5A" w:rsidP="00CB1C05" w14:paraId="063AC502" w14:textId="77777777">
            <w:pPr>
              <w:pStyle w:val="LTableTextAbt"/>
            </w:pPr>
            <w:hyperlink r:id="rId168" w:history="1">
              <w:r w:rsidRPr="00BC1F5A" w:rsidR="004F366B">
                <w:t>http://docs.crcindustries.com/msds/1003349e.pdf</w:t>
              </w:r>
            </w:hyperlink>
          </w:p>
        </w:tc>
        <w:tc>
          <w:tcPr>
            <w:tcW w:w="882" w:type="dxa"/>
            <w:vMerge w:val="restart"/>
            <w:tcBorders>
              <w:top w:val="nil"/>
              <w:left w:val="single" w:sz="4" w:space="0" w:color="auto"/>
              <w:right w:val="single" w:sz="4" w:space="0" w:color="auto"/>
            </w:tcBorders>
            <w:shd w:val="clear" w:color="auto" w:fill="auto"/>
          </w:tcPr>
          <w:p w:rsidR="00B9335B" w:rsidRPr="00D03385" w:rsidP="00CB1C05" w14:paraId="17A49F97" w14:textId="77777777">
            <w:pPr>
              <w:pStyle w:val="LTableTextAbt"/>
            </w:pPr>
            <w:r w:rsidRPr="00D03385">
              <w:t>16 June 2015</w:t>
            </w:r>
          </w:p>
          <w:p w:rsidR="00B9335B" w:rsidRPr="00D03385" w:rsidP="00CB1C05" w14:paraId="218B30BC" w14:textId="77777777">
            <w:pPr>
              <w:pStyle w:val="LTableTextAbt"/>
            </w:pPr>
            <w:r w:rsidRPr="00D03385">
              <w:t> </w:t>
            </w:r>
          </w:p>
        </w:tc>
        <w:tc>
          <w:tcPr>
            <w:tcW w:w="2250" w:type="dxa"/>
            <w:tcBorders>
              <w:top w:val="single" w:sz="4" w:space="0" w:color="auto"/>
              <w:left w:val="nil"/>
              <w:bottom w:val="single" w:sz="4" w:space="0" w:color="auto"/>
              <w:right w:val="single" w:sz="4" w:space="0" w:color="auto"/>
            </w:tcBorders>
            <w:shd w:val="clear" w:color="auto" w:fill="auto"/>
          </w:tcPr>
          <w:p w:rsidR="00B9335B" w:rsidRPr="00D03385" w:rsidP="00CB1C05" w14:paraId="73D95DB5" w14:textId="77777777">
            <w:pPr>
              <w:pStyle w:val="LTableTextAbt"/>
            </w:pPr>
            <w:r w:rsidRPr="00D03385">
              <w:t>Water</w:t>
            </w:r>
          </w:p>
        </w:tc>
        <w:tc>
          <w:tcPr>
            <w:tcW w:w="1440" w:type="dxa"/>
            <w:tcBorders>
              <w:top w:val="single" w:sz="4" w:space="0" w:color="auto"/>
              <w:left w:val="nil"/>
              <w:bottom w:val="single" w:sz="4" w:space="0" w:color="auto"/>
              <w:right w:val="single" w:sz="4" w:space="0" w:color="auto"/>
            </w:tcBorders>
            <w:shd w:val="clear" w:color="auto" w:fill="auto"/>
          </w:tcPr>
          <w:p w:rsidR="00B9335B" w:rsidRPr="00D03385" w:rsidP="00CB1C05" w14:paraId="74ECD88B" w14:textId="77777777">
            <w:pPr>
              <w:pStyle w:val="CTableTextAbt"/>
            </w:pPr>
            <w:r w:rsidRPr="00D03385">
              <w:t>60 - 70</w:t>
            </w:r>
          </w:p>
        </w:tc>
      </w:tr>
      <w:tr w14:paraId="276128F0"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B9335B" w:rsidRPr="00D03385" w:rsidP="00CB1C05" w14:paraId="4D62C042"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B9335B" w:rsidRPr="00D03385" w:rsidP="00CB1C05" w14:paraId="607673D9"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auto"/>
          </w:tcPr>
          <w:p w:rsidR="00B9335B" w:rsidRPr="00BC1F5A" w:rsidP="00CB1C05" w14:paraId="3B473DCC" w14:textId="77777777">
            <w:pPr>
              <w:pStyle w:val="LTableTextAbt"/>
            </w:pPr>
          </w:p>
        </w:tc>
        <w:tc>
          <w:tcPr>
            <w:tcW w:w="882" w:type="dxa"/>
            <w:vMerge/>
            <w:tcBorders>
              <w:left w:val="single" w:sz="4" w:space="0" w:color="auto"/>
              <w:bottom w:val="single" w:sz="4" w:space="0" w:color="auto"/>
              <w:right w:val="single" w:sz="4" w:space="0" w:color="auto"/>
            </w:tcBorders>
            <w:shd w:val="clear" w:color="auto" w:fill="auto"/>
          </w:tcPr>
          <w:p w:rsidR="00B9335B" w:rsidRPr="00D03385" w:rsidP="00CB1C05" w14:paraId="371A9F84" w14:textId="77777777">
            <w:pPr>
              <w:pStyle w:val="LTableTextAbt"/>
            </w:pPr>
          </w:p>
        </w:tc>
        <w:tc>
          <w:tcPr>
            <w:tcW w:w="2250" w:type="dxa"/>
            <w:tcBorders>
              <w:top w:val="single" w:sz="4" w:space="0" w:color="auto"/>
              <w:left w:val="nil"/>
              <w:bottom w:val="single" w:sz="4" w:space="0" w:color="auto"/>
              <w:right w:val="single" w:sz="4" w:space="0" w:color="auto"/>
            </w:tcBorders>
            <w:shd w:val="clear" w:color="auto" w:fill="auto"/>
          </w:tcPr>
          <w:p w:rsidR="00B9335B" w:rsidRPr="00D03385" w:rsidP="00CB1C05" w14:paraId="13664DB8" w14:textId="77777777">
            <w:pPr>
              <w:pStyle w:val="LTableTextAbt"/>
            </w:pPr>
            <w:r w:rsidRPr="00D03385">
              <w:t>Lactic acid</w:t>
            </w:r>
          </w:p>
        </w:tc>
        <w:tc>
          <w:tcPr>
            <w:tcW w:w="1440" w:type="dxa"/>
            <w:tcBorders>
              <w:top w:val="single" w:sz="4" w:space="0" w:color="auto"/>
              <w:left w:val="nil"/>
              <w:bottom w:val="single" w:sz="4" w:space="0" w:color="auto"/>
              <w:right w:val="single" w:sz="4" w:space="0" w:color="auto"/>
            </w:tcBorders>
            <w:shd w:val="clear" w:color="auto" w:fill="auto"/>
          </w:tcPr>
          <w:p w:rsidR="00B9335B" w:rsidRPr="00D03385" w:rsidP="00CB1C05" w14:paraId="56C03940" w14:textId="77777777">
            <w:pPr>
              <w:pStyle w:val="CTableTextAbt"/>
            </w:pPr>
            <w:r w:rsidRPr="00D03385">
              <w:t>5 - 10</w:t>
            </w:r>
          </w:p>
        </w:tc>
      </w:tr>
      <w:tr w14:paraId="081AFBEC" w14:textId="77777777" w:rsidTr="00E604D0">
        <w:tblPrEx>
          <w:tblW w:w="10080"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B9335B" w:rsidRPr="00D03385" w:rsidP="00CB1C05" w14:paraId="556C4D1D" w14:textId="77777777">
            <w:pPr>
              <w:pStyle w:val="LTableTextAbt"/>
            </w:pPr>
            <w:r w:rsidRPr="00D03385">
              <w:t>Radnor</w:t>
            </w:r>
          </w:p>
          <w:p w:rsidR="00B9335B" w:rsidRPr="00D03385" w:rsidP="00CB1C05" w14:paraId="36D727C7" w14:textId="77777777">
            <w:pPr>
              <w:pStyle w:val="LTableTextAbt"/>
            </w:pPr>
            <w:r w:rsidRPr="00D03385">
              <w:t> </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B9335B" w:rsidRPr="00D03385" w:rsidP="00CB1C05" w14:paraId="771DD9C0" w14:textId="77777777">
            <w:pPr>
              <w:pStyle w:val="LTableTextAbt"/>
            </w:pPr>
            <w:r w:rsidRPr="00D03385">
              <w:t>Radnor Water Based Anti-Spatter (Aerosol)</w:t>
            </w:r>
          </w:p>
          <w:p w:rsidR="00B9335B" w:rsidRPr="00D03385" w:rsidP="00CB1C05" w14:paraId="4F37A07F" w14:textId="77777777">
            <w:pPr>
              <w:pStyle w:val="LTableTextAbt"/>
            </w:pPr>
            <w:r w:rsidRPr="00D03385">
              <w:t> </w:t>
            </w:r>
          </w:p>
        </w:tc>
        <w:tc>
          <w:tcPr>
            <w:tcW w:w="2448" w:type="dxa"/>
            <w:tcBorders>
              <w:top w:val="single" w:sz="4" w:space="0" w:color="auto"/>
              <w:left w:val="single" w:sz="4" w:space="0" w:color="auto"/>
              <w:right w:val="single" w:sz="4" w:space="0" w:color="auto"/>
            </w:tcBorders>
            <w:shd w:val="clear" w:color="auto" w:fill="auto"/>
          </w:tcPr>
          <w:p w:rsidR="00B9335B" w:rsidRPr="00BC1F5A" w:rsidP="00CB1C05" w14:paraId="24150AD2" w14:textId="77777777">
            <w:pPr>
              <w:pStyle w:val="LTableTextAbt"/>
            </w:pPr>
            <w:hyperlink r:id="rId169" w:history="1">
              <w:r w:rsidRPr="00BC1F5A" w:rsidR="004F366B">
                <w:t>https://www.airgas.com/msds/004197.pdf</w:t>
              </w:r>
            </w:hyperlink>
          </w:p>
        </w:tc>
        <w:tc>
          <w:tcPr>
            <w:tcW w:w="882" w:type="dxa"/>
            <w:tcBorders>
              <w:top w:val="single" w:sz="4" w:space="0" w:color="auto"/>
              <w:left w:val="single" w:sz="4" w:space="0" w:color="auto"/>
              <w:bottom w:val="single" w:sz="4" w:space="0" w:color="auto"/>
              <w:right w:val="single" w:sz="4" w:space="0" w:color="auto"/>
            </w:tcBorders>
            <w:shd w:val="clear" w:color="auto" w:fill="auto"/>
          </w:tcPr>
          <w:p w:rsidR="00B9335B" w:rsidRPr="00D03385" w:rsidP="00CB1C05" w14:paraId="564CD63B" w14:textId="77777777">
            <w:pPr>
              <w:pStyle w:val="LTableTextAbt"/>
            </w:pPr>
            <w:r w:rsidRPr="00D03385">
              <w:t>26 March 2019</w:t>
            </w:r>
          </w:p>
          <w:p w:rsidR="00B9335B" w:rsidRPr="00D03385" w:rsidP="00CB1C05" w14:paraId="5CC37B42" w14:textId="77777777">
            <w:pPr>
              <w:pStyle w:val="LTableTextAbt"/>
            </w:pPr>
            <w:r w:rsidRPr="00D03385">
              <w:t> </w:t>
            </w:r>
          </w:p>
        </w:tc>
        <w:tc>
          <w:tcPr>
            <w:tcW w:w="2250" w:type="dxa"/>
            <w:tcBorders>
              <w:top w:val="single" w:sz="4" w:space="0" w:color="auto"/>
              <w:left w:val="nil"/>
              <w:bottom w:val="single" w:sz="4" w:space="0" w:color="auto"/>
              <w:right w:val="single" w:sz="4" w:space="0" w:color="auto"/>
            </w:tcBorders>
            <w:shd w:val="clear" w:color="auto" w:fill="auto"/>
          </w:tcPr>
          <w:p w:rsidR="00B9335B" w:rsidRPr="00D03385" w:rsidP="00CB1C05" w14:paraId="525C8D69" w14:textId="77777777">
            <w:pPr>
              <w:pStyle w:val="LTableTextAbt"/>
            </w:pPr>
            <w:r w:rsidRPr="00D03385">
              <w:t>Water</w:t>
            </w:r>
          </w:p>
          <w:p w:rsidR="00B9335B" w:rsidRPr="00D03385" w:rsidP="00CB1C05" w14:paraId="43A9C757" w14:textId="77777777">
            <w:pPr>
              <w:pStyle w:val="LTableTextAbt"/>
            </w:pPr>
          </w:p>
          <w:p w:rsidR="00B9335B" w:rsidRPr="00D03385" w:rsidP="00CB1C05" w14:paraId="63513868" w14:textId="77777777">
            <w:pPr>
              <w:pStyle w:val="LTableTextAbt"/>
            </w:pPr>
            <w:r w:rsidRPr="00D03385">
              <w:t>In product name</w:t>
            </w:r>
          </w:p>
        </w:tc>
        <w:tc>
          <w:tcPr>
            <w:tcW w:w="1440" w:type="dxa"/>
            <w:tcBorders>
              <w:top w:val="single" w:sz="4" w:space="0" w:color="auto"/>
              <w:left w:val="nil"/>
              <w:bottom w:val="single" w:sz="4" w:space="0" w:color="auto"/>
              <w:right w:val="single" w:sz="4" w:space="0" w:color="auto"/>
            </w:tcBorders>
            <w:shd w:val="clear" w:color="auto" w:fill="auto"/>
          </w:tcPr>
          <w:p w:rsidR="00B9335B" w:rsidRPr="00D03385" w:rsidP="00CB1C05" w14:paraId="3DEDEBE3" w14:textId="77777777">
            <w:pPr>
              <w:pStyle w:val="CTableTextAbt"/>
            </w:pPr>
            <w:r w:rsidRPr="00D03385">
              <w:t>70%</w:t>
            </w:r>
          </w:p>
          <w:p w:rsidR="00B9335B" w:rsidRPr="00D03385" w:rsidP="00CB1C05" w14:paraId="6B7F31D6" w14:textId="77777777">
            <w:pPr>
              <w:pStyle w:val="CTableTextAbt"/>
            </w:pPr>
            <w:r w:rsidRPr="00D03385">
              <w:t>Assumed</w:t>
            </w:r>
          </w:p>
          <w:p w:rsidR="00B9335B" w:rsidRPr="00D03385" w:rsidP="00CB1C05" w14:paraId="09A7DECC" w14:textId="77777777">
            <w:pPr>
              <w:pStyle w:val="CTableTextAbt"/>
            </w:pPr>
            <w:r w:rsidRPr="00D03385">
              <w:t>All other SDS ingredients total 30%</w:t>
            </w:r>
          </w:p>
        </w:tc>
      </w:tr>
      <w:tr w14:paraId="0F320BF4" w14:textId="77777777" w:rsidTr="00E604D0">
        <w:tblPrEx>
          <w:tblW w:w="10080"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B9335B" w:rsidRPr="00D03385" w:rsidP="00CB1C05" w14:paraId="0E3F4EF9" w14:textId="77777777">
            <w:pPr>
              <w:pStyle w:val="LTableTextAbt"/>
            </w:pPr>
            <w:r w:rsidRPr="00D03385">
              <w:t>CRC Industries, Inc.</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B9335B" w:rsidRPr="00D03385" w:rsidP="00CB1C05" w14:paraId="2DC56FD0" w14:textId="77777777">
            <w:pPr>
              <w:pStyle w:val="LTableTextAbt"/>
            </w:pPr>
            <w:r w:rsidRPr="00D03385">
              <w:t>WELD-KLEEN® 350® Anti-Spatter</w:t>
            </w:r>
          </w:p>
        </w:tc>
        <w:tc>
          <w:tcPr>
            <w:tcW w:w="2448" w:type="dxa"/>
            <w:tcBorders>
              <w:top w:val="single" w:sz="4" w:space="0" w:color="auto"/>
              <w:left w:val="single" w:sz="4" w:space="0" w:color="auto"/>
              <w:bottom w:val="single" w:sz="4" w:space="0" w:color="auto"/>
              <w:right w:val="single" w:sz="4" w:space="0" w:color="auto"/>
            </w:tcBorders>
            <w:shd w:val="clear" w:color="auto" w:fill="auto"/>
          </w:tcPr>
          <w:p w:rsidR="00B9335B" w:rsidRPr="00BC1F5A" w:rsidP="00CB1C05" w14:paraId="0A5F51BD" w14:textId="77777777">
            <w:pPr>
              <w:pStyle w:val="LTableTextAbt"/>
            </w:pPr>
            <w:hyperlink r:id="rId170" w:history="1">
              <w:r w:rsidRPr="00BC1F5A" w:rsidR="004F366B">
                <w:t>https://weldaid.com/wp-content/uploads/2018/07/1008275e.pdf</w:t>
              </w:r>
            </w:hyperlink>
          </w:p>
        </w:tc>
        <w:tc>
          <w:tcPr>
            <w:tcW w:w="882" w:type="dxa"/>
            <w:tcBorders>
              <w:top w:val="single" w:sz="4" w:space="0" w:color="auto"/>
              <w:left w:val="single" w:sz="4" w:space="0" w:color="auto"/>
              <w:bottom w:val="single" w:sz="4" w:space="0" w:color="auto"/>
              <w:right w:val="single" w:sz="4" w:space="0" w:color="auto"/>
            </w:tcBorders>
            <w:shd w:val="clear" w:color="auto" w:fill="auto"/>
          </w:tcPr>
          <w:p w:rsidR="00B9335B" w:rsidRPr="00D03385" w:rsidP="00CB1C05" w14:paraId="05CF649B" w14:textId="77777777">
            <w:pPr>
              <w:pStyle w:val="LTableTextAbt"/>
            </w:pPr>
            <w:r w:rsidRPr="00D03385">
              <w:t>04 May 2018</w:t>
            </w:r>
          </w:p>
        </w:tc>
        <w:tc>
          <w:tcPr>
            <w:tcW w:w="2250" w:type="dxa"/>
            <w:tcBorders>
              <w:top w:val="single" w:sz="4" w:space="0" w:color="auto"/>
              <w:left w:val="nil"/>
              <w:bottom w:val="single" w:sz="4" w:space="0" w:color="auto"/>
              <w:right w:val="single" w:sz="4" w:space="0" w:color="auto"/>
            </w:tcBorders>
            <w:shd w:val="clear" w:color="auto" w:fill="auto"/>
          </w:tcPr>
          <w:p w:rsidR="00B9335B" w:rsidRPr="00D03385" w:rsidP="00CB1C05" w14:paraId="0053307B" w14:textId="77777777">
            <w:pPr>
              <w:pStyle w:val="LTableTextAbt"/>
            </w:pPr>
            <w:r w:rsidRPr="00D03385">
              <w:t>Water</w:t>
            </w:r>
          </w:p>
        </w:tc>
        <w:tc>
          <w:tcPr>
            <w:tcW w:w="1440" w:type="dxa"/>
            <w:tcBorders>
              <w:top w:val="single" w:sz="4" w:space="0" w:color="auto"/>
              <w:left w:val="nil"/>
              <w:bottom w:val="single" w:sz="4" w:space="0" w:color="auto"/>
              <w:right w:val="single" w:sz="4" w:space="0" w:color="auto"/>
            </w:tcBorders>
            <w:shd w:val="clear" w:color="auto" w:fill="auto"/>
          </w:tcPr>
          <w:p w:rsidR="00B9335B" w:rsidRPr="00D03385" w:rsidP="00CB1C05" w14:paraId="12778B92" w14:textId="77777777">
            <w:pPr>
              <w:pStyle w:val="CTableTextAbt"/>
            </w:pPr>
            <w:r w:rsidRPr="00D03385">
              <w:t>90 - 100</w:t>
            </w:r>
          </w:p>
        </w:tc>
      </w:tr>
      <w:tr w14:paraId="3679128E" w14:textId="77777777" w:rsidTr="00E604D0">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B9335B" w:rsidRPr="00D03385" w:rsidP="00CB1C05" w14:paraId="0E013C0F" w14:textId="77777777">
            <w:pPr>
              <w:pStyle w:val="LTableTextAbt"/>
            </w:pPr>
            <w:r w:rsidRPr="00D03385">
              <w:t>Simple Green</w:t>
            </w:r>
          </w:p>
          <w:p w:rsidR="00B9335B" w:rsidRPr="00D03385" w:rsidP="00CB1C05" w14:paraId="6069BBC2" w14:textId="77777777">
            <w:pPr>
              <w:pStyle w:val="LTableTextAbt"/>
            </w:pPr>
            <w:r w:rsidRPr="00D03385">
              <w:t> </w:t>
            </w:r>
          </w:p>
        </w:tc>
        <w:tc>
          <w:tcPr>
            <w:tcW w:w="1720" w:type="dxa"/>
            <w:vMerge w:val="restart"/>
            <w:tcBorders>
              <w:top w:val="nil"/>
              <w:left w:val="single" w:sz="4" w:space="0" w:color="auto"/>
              <w:right w:val="single" w:sz="4" w:space="0" w:color="auto"/>
            </w:tcBorders>
            <w:shd w:val="clear" w:color="auto" w:fill="auto"/>
          </w:tcPr>
          <w:p w:rsidR="00B9335B" w:rsidRPr="00D03385" w:rsidP="00CB1C05" w14:paraId="5354E93C" w14:textId="77777777">
            <w:pPr>
              <w:pStyle w:val="LTableTextAbt"/>
            </w:pPr>
            <w:r w:rsidRPr="00D03385">
              <w:t>Simple Green Anti-Spatter</w:t>
            </w:r>
          </w:p>
          <w:p w:rsidR="00B9335B" w:rsidRPr="00D03385" w:rsidP="00CB1C05" w14:paraId="7B847417" w14:textId="77777777">
            <w:pPr>
              <w:pStyle w:val="LTableTextAbt"/>
            </w:pPr>
            <w:r w:rsidRPr="00D03385">
              <w:t> </w:t>
            </w:r>
          </w:p>
        </w:tc>
        <w:tc>
          <w:tcPr>
            <w:tcW w:w="2448" w:type="dxa"/>
            <w:vMerge w:val="restart"/>
            <w:tcBorders>
              <w:top w:val="single" w:sz="4" w:space="0" w:color="auto"/>
              <w:left w:val="single" w:sz="4" w:space="0" w:color="auto"/>
              <w:right w:val="single" w:sz="4" w:space="0" w:color="auto"/>
            </w:tcBorders>
            <w:shd w:val="clear" w:color="auto" w:fill="auto"/>
          </w:tcPr>
          <w:p w:rsidR="00B9335B" w:rsidRPr="00BC1F5A" w:rsidP="00CB1C05" w14:paraId="236699A2" w14:textId="77777777">
            <w:pPr>
              <w:pStyle w:val="LTableTextAbt"/>
            </w:pPr>
            <w:hyperlink r:id="rId171" w:history="1">
              <w:r w:rsidRPr="00BC1F5A" w:rsidR="004F366B">
                <w:t>https://cdn.simplegreen.com/downloads/sds_en-us_simplegreenantispatter.pdf</w:t>
              </w:r>
            </w:hyperlink>
          </w:p>
        </w:tc>
        <w:tc>
          <w:tcPr>
            <w:tcW w:w="882" w:type="dxa"/>
            <w:vMerge w:val="restart"/>
            <w:tcBorders>
              <w:top w:val="nil"/>
              <w:left w:val="single" w:sz="4" w:space="0" w:color="auto"/>
              <w:right w:val="single" w:sz="4" w:space="0" w:color="auto"/>
            </w:tcBorders>
            <w:shd w:val="clear" w:color="auto" w:fill="auto"/>
          </w:tcPr>
          <w:p w:rsidR="00B9335B" w:rsidRPr="00D03385" w:rsidP="00CB1C05" w14:paraId="32209852" w14:textId="77777777">
            <w:pPr>
              <w:pStyle w:val="LTableTextAbt"/>
            </w:pPr>
            <w:r w:rsidRPr="00D03385">
              <w:t>15 June 2021</w:t>
            </w:r>
          </w:p>
          <w:p w:rsidR="00B9335B" w:rsidRPr="00D03385" w:rsidP="00CB1C05" w14:paraId="27804BAC" w14:textId="77777777">
            <w:pPr>
              <w:pStyle w:val="LTableTextAbt"/>
            </w:pPr>
            <w:r w:rsidRPr="00D03385">
              <w:t> </w:t>
            </w:r>
          </w:p>
        </w:tc>
        <w:tc>
          <w:tcPr>
            <w:tcW w:w="2250" w:type="dxa"/>
            <w:tcBorders>
              <w:top w:val="nil"/>
              <w:left w:val="nil"/>
              <w:bottom w:val="single" w:sz="4" w:space="0" w:color="auto"/>
              <w:right w:val="single" w:sz="4" w:space="0" w:color="auto"/>
            </w:tcBorders>
            <w:shd w:val="clear" w:color="auto" w:fill="auto"/>
          </w:tcPr>
          <w:p w:rsidR="00B9335B" w:rsidRPr="00D03385" w:rsidP="00CB1C05" w14:paraId="7FE3BCB4" w14:textId="77777777">
            <w:pPr>
              <w:pStyle w:val="LTableTextAbt"/>
            </w:pPr>
            <w:r w:rsidRPr="00D03385">
              <w:t>Water</w:t>
            </w:r>
          </w:p>
        </w:tc>
        <w:tc>
          <w:tcPr>
            <w:tcW w:w="1440" w:type="dxa"/>
            <w:tcBorders>
              <w:top w:val="nil"/>
              <w:left w:val="nil"/>
              <w:bottom w:val="single" w:sz="4" w:space="0" w:color="auto"/>
              <w:right w:val="single" w:sz="4" w:space="0" w:color="auto"/>
            </w:tcBorders>
            <w:shd w:val="clear" w:color="auto" w:fill="auto"/>
          </w:tcPr>
          <w:p w:rsidR="00B9335B" w:rsidRPr="00D03385" w:rsidP="00CB1C05" w14:paraId="5ECB4092" w14:textId="77777777">
            <w:pPr>
              <w:pStyle w:val="CTableTextAbt"/>
            </w:pPr>
            <w:r w:rsidRPr="00D03385">
              <w:t>&gt; 90.1</w:t>
            </w:r>
          </w:p>
        </w:tc>
      </w:tr>
      <w:tr w14:paraId="4821A490"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B9335B" w:rsidRPr="00D03385" w:rsidP="00CB1C05" w14:paraId="5DC9B28B" w14:textId="77777777">
            <w:pPr>
              <w:rPr>
                <w:rFonts w:asciiTheme="minorHAnsi" w:hAnsiTheme="minorHAnsi" w:cstheme="minorHAnsi"/>
                <w:color w:val="000000"/>
                <w:sz w:val="20"/>
              </w:rPr>
            </w:pPr>
          </w:p>
        </w:tc>
        <w:tc>
          <w:tcPr>
            <w:tcW w:w="1720" w:type="dxa"/>
            <w:vMerge/>
            <w:tcBorders>
              <w:left w:val="single" w:sz="4" w:space="0" w:color="auto"/>
              <w:bottom w:val="single" w:sz="4" w:space="0" w:color="auto"/>
              <w:right w:val="single" w:sz="4" w:space="0" w:color="auto"/>
            </w:tcBorders>
            <w:shd w:val="clear" w:color="auto" w:fill="auto"/>
          </w:tcPr>
          <w:p w:rsidR="00B9335B" w:rsidRPr="00D03385" w:rsidP="00CB1C05" w14:paraId="1DD359FC" w14:textId="77777777">
            <w:pPr>
              <w:rPr>
                <w:rFonts w:asciiTheme="minorHAnsi" w:hAnsiTheme="minorHAnsi" w:cstheme="minorHAnsi"/>
                <w:color w:val="000000"/>
                <w:sz w:val="20"/>
              </w:rPr>
            </w:pPr>
          </w:p>
        </w:tc>
        <w:tc>
          <w:tcPr>
            <w:tcW w:w="2448" w:type="dxa"/>
            <w:vMerge/>
            <w:tcBorders>
              <w:left w:val="single" w:sz="4" w:space="0" w:color="auto"/>
              <w:bottom w:val="single" w:sz="4" w:space="0" w:color="auto"/>
              <w:right w:val="single" w:sz="4" w:space="0" w:color="auto"/>
            </w:tcBorders>
            <w:shd w:val="clear" w:color="auto" w:fill="auto"/>
          </w:tcPr>
          <w:p w:rsidR="00B9335B" w:rsidRPr="00D03385" w:rsidP="00CB1C05" w14:paraId="502FEA11" w14:textId="77777777">
            <w:pPr>
              <w:rPr>
                <w:rFonts w:asciiTheme="minorHAnsi" w:hAnsiTheme="minorHAnsi" w:cstheme="minorHAnsi"/>
                <w:color w:val="0563C1"/>
                <w:sz w:val="20"/>
                <w:u w:val="single"/>
              </w:rPr>
            </w:pPr>
          </w:p>
        </w:tc>
        <w:tc>
          <w:tcPr>
            <w:tcW w:w="882" w:type="dxa"/>
            <w:vMerge/>
            <w:tcBorders>
              <w:left w:val="single" w:sz="4" w:space="0" w:color="auto"/>
              <w:bottom w:val="single" w:sz="4" w:space="0" w:color="auto"/>
              <w:right w:val="single" w:sz="4" w:space="0" w:color="auto"/>
            </w:tcBorders>
            <w:shd w:val="clear" w:color="auto" w:fill="auto"/>
          </w:tcPr>
          <w:p w:rsidR="00B9335B" w:rsidRPr="00D03385" w:rsidP="00CB1C05" w14:paraId="59337FFE" w14:textId="77777777">
            <w:pPr>
              <w:rPr>
                <w:rFonts w:asciiTheme="minorHAnsi" w:hAnsiTheme="minorHAnsi" w:cstheme="minorHAnsi"/>
                <w:color w:val="000000"/>
                <w:sz w:val="20"/>
              </w:rPr>
            </w:pPr>
          </w:p>
        </w:tc>
        <w:tc>
          <w:tcPr>
            <w:tcW w:w="2250" w:type="dxa"/>
            <w:tcBorders>
              <w:top w:val="nil"/>
              <w:left w:val="nil"/>
              <w:bottom w:val="single" w:sz="4" w:space="0" w:color="auto"/>
              <w:right w:val="single" w:sz="4" w:space="0" w:color="auto"/>
            </w:tcBorders>
            <w:shd w:val="clear" w:color="auto" w:fill="auto"/>
          </w:tcPr>
          <w:p w:rsidR="00B9335B" w:rsidRPr="00D03385" w:rsidP="00CB1C05" w14:paraId="27C209BE" w14:textId="77777777">
            <w:pPr>
              <w:pStyle w:val="LTableTextAbt"/>
            </w:pPr>
            <w:r w:rsidRPr="00D03385">
              <w:t>Triethanolamine</w:t>
            </w:r>
          </w:p>
        </w:tc>
        <w:tc>
          <w:tcPr>
            <w:tcW w:w="1440" w:type="dxa"/>
            <w:tcBorders>
              <w:top w:val="nil"/>
              <w:left w:val="nil"/>
              <w:bottom w:val="single" w:sz="4" w:space="0" w:color="auto"/>
              <w:right w:val="single" w:sz="4" w:space="0" w:color="auto"/>
            </w:tcBorders>
            <w:shd w:val="clear" w:color="auto" w:fill="auto"/>
          </w:tcPr>
          <w:p w:rsidR="00B9335B" w:rsidRPr="00D03385" w:rsidP="00CB1C05" w14:paraId="59FC8907" w14:textId="77777777">
            <w:pPr>
              <w:pStyle w:val="CTableTextAbt"/>
            </w:pPr>
            <w:r w:rsidRPr="00D03385">
              <w:t>&lt; 5</w:t>
            </w:r>
          </w:p>
        </w:tc>
      </w:tr>
      <w:tr w14:paraId="68E1D2C4" w14:textId="77777777" w:rsidTr="00E604D0">
        <w:tblPrEx>
          <w:tblW w:w="10080" w:type="dxa"/>
          <w:jc w:val="center"/>
          <w:tblLayout w:type="fixed"/>
          <w:tblLook w:val="04A0"/>
        </w:tblPrEx>
        <w:trPr>
          <w:cantSplit/>
          <w:trHeight w:val="20"/>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tcPr>
          <w:p w:rsidR="00B9335B" w:rsidRPr="00D03385" w:rsidP="00CB1C05" w14:paraId="4DB30C0B" w14:textId="77777777">
            <w:pPr>
              <w:pStyle w:val="LTableTextAbt"/>
            </w:pPr>
            <w:r w:rsidRPr="00A10BCA">
              <w:t xml:space="preserve">Note: Orange shaded rows indicate products that contain </w:t>
            </w:r>
            <w:r>
              <w:t>PCE</w:t>
            </w:r>
            <w:r w:rsidRPr="00A10BCA">
              <w:t>. Grey shaded rows indicate products that contain another one of the first 10 TSCA work plan chemicals.</w:t>
            </w:r>
          </w:p>
        </w:tc>
      </w:tr>
    </w:tbl>
    <w:p w:rsidR="00B9335B" w:rsidP="00CB1C05" w14:paraId="3A5FA210" w14:textId="77777777"/>
    <w:p w:rsidR="00B9335B" w:rsidRPr="00A66DA0" w:rsidP="00CB1C05" w14:paraId="01D91922" w14:textId="77777777"/>
    <w:p w:rsidR="00796AC2" w:rsidRPr="00A66DA0" w:rsidP="00CB1C05" w14:paraId="00A5CE40" w14:textId="77777777">
      <w:r>
        <w:fldChar w:fldCharType="begin" w:fldLock="1"/>
      </w:r>
      <w:r>
        <w:instrText xml:space="preserve"> REF _Ref111117342 \h </w:instrText>
      </w:r>
      <w:r>
        <w:fldChar w:fldCharType="separate"/>
      </w:r>
      <w:r w:rsidRPr="00EE2445" w:rsidR="0092222B">
        <w:t xml:space="preserve">Table </w:t>
      </w:r>
      <w:r w:rsidR="0092222B">
        <w:rPr>
          <w:noProof/>
        </w:rPr>
        <w:t>5</w:t>
      </w:r>
      <w:r w:rsidR="0092222B">
        <w:noBreakHyphen/>
      </w:r>
      <w:r w:rsidR="0092222B">
        <w:rPr>
          <w:noProof/>
        </w:rPr>
        <w:t>69</w:t>
      </w:r>
      <w:r>
        <w:fldChar w:fldCharType="end"/>
      </w:r>
      <w:r>
        <w:t xml:space="preserve"> </w:t>
      </w:r>
      <w:r w:rsidRPr="0009199A">
        <w:t>shows the anticipated, approximate market share percentage of primary solvents in products estimated using the chemical ranking procedure. If restrictions were implemented for</w:t>
      </w:r>
      <w:r w:rsidR="00715081">
        <w:t xml:space="preserve"> </w:t>
      </w:r>
      <w:r w:rsidR="00843813">
        <w:t>PCE</w:t>
      </w:r>
      <w:r w:rsidRPr="0009199A">
        <w:t>, then it is anticipated that water would be the most prevalent solvent used in replacement products</w:t>
      </w:r>
      <w:r>
        <w:t xml:space="preserve">. </w:t>
      </w:r>
    </w:p>
    <w:tbl>
      <w:tblPr>
        <w:tblW w:w="7910" w:type="dxa"/>
        <w:jc w:val="center"/>
        <w:tblLook w:val="04A0"/>
      </w:tblPr>
      <w:tblGrid>
        <w:gridCol w:w="2245"/>
        <w:gridCol w:w="2605"/>
        <w:gridCol w:w="3060"/>
      </w:tblGrid>
      <w:tr w14:paraId="5D041970" w14:textId="77777777" w:rsidTr="008B13F6">
        <w:tblPrEx>
          <w:tblW w:w="7910" w:type="dxa"/>
          <w:jc w:val="center"/>
          <w:tblLook w:val="04A0"/>
        </w:tblPrEx>
        <w:trPr>
          <w:cantSplit/>
          <w:trHeight w:val="20"/>
          <w:tblHeader/>
          <w:jc w:val="center"/>
        </w:trPr>
        <w:tc>
          <w:tcPr>
            <w:tcW w:w="7910" w:type="dxa"/>
            <w:gridSpan w:val="3"/>
            <w:tcBorders>
              <w:bottom w:val="single" w:sz="4" w:space="0" w:color="auto"/>
            </w:tcBorders>
            <w:shd w:val="clear" w:color="auto" w:fill="auto"/>
          </w:tcPr>
          <w:p w:rsidR="008B13F6" w:rsidRPr="00D03385" w:rsidP="00CB1C05" w14:paraId="73E616C3" w14:textId="77777777">
            <w:pPr>
              <w:pStyle w:val="TableTitleA"/>
              <w:rPr>
                <w:b/>
                <w:bCs/>
                <w:sz w:val="21"/>
                <w:szCs w:val="21"/>
              </w:rPr>
            </w:pPr>
            <w:bookmarkStart w:id="616" w:name="_Ref111117342"/>
            <w:bookmarkStart w:id="617" w:name="_Toc121142615"/>
            <w:bookmarkStart w:id="618" w:name="_Toc165379609"/>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9</w:t>
            </w:r>
            <w:r w:rsidR="00BC4B5D">
              <w:rPr>
                <w:noProof/>
              </w:rPr>
              <w:fldChar w:fldCharType="end"/>
            </w:r>
            <w:bookmarkEnd w:id="616"/>
            <w:r w:rsidRPr="00EE2445">
              <w:t>:</w:t>
            </w:r>
            <w:r>
              <w:t xml:space="preserve"> </w:t>
            </w:r>
            <w:r w:rsidRPr="00EA0021">
              <w:t xml:space="preserve">Estimated </w:t>
            </w:r>
            <w:r w:rsidRPr="00EA0021" w:rsidR="00364EB7">
              <w:t xml:space="preserve">Percentage Share </w:t>
            </w:r>
            <w:r w:rsidRPr="00EA0021">
              <w:t xml:space="preserve">of </w:t>
            </w:r>
            <w:r w:rsidRPr="00EA0021" w:rsidR="00364EB7">
              <w:t xml:space="preserve">Solvent Ingredients </w:t>
            </w:r>
            <w:r w:rsidRPr="00EA0021">
              <w:t xml:space="preserve">for </w:t>
            </w:r>
            <w:r w:rsidRPr="00EA0021" w:rsidR="00364EB7">
              <w:t>Reviewed Anti</w:t>
            </w:r>
            <w:r w:rsidR="00364EB7">
              <w:t>-</w:t>
            </w:r>
            <w:r w:rsidRPr="00EA0021" w:rsidR="00364EB7">
              <w:t>Spatter Products</w:t>
            </w:r>
            <w:bookmarkEnd w:id="617"/>
            <w:bookmarkEnd w:id="618"/>
          </w:p>
        </w:tc>
      </w:tr>
      <w:tr w14:paraId="19466D1C" w14:textId="77777777" w:rsidTr="00EA0021">
        <w:tblPrEx>
          <w:tblW w:w="7910" w:type="dxa"/>
          <w:jc w:val="center"/>
          <w:tblLook w:val="04A0"/>
        </w:tblPrEx>
        <w:trPr>
          <w:cantSplit/>
          <w:trHeight w:val="20"/>
          <w:tblHeader/>
          <w:jc w:val="center"/>
        </w:trPr>
        <w:tc>
          <w:tcPr>
            <w:tcW w:w="2245" w:type="dxa"/>
            <w:tcBorders>
              <w:top w:val="single" w:sz="4" w:space="0" w:color="auto"/>
              <w:left w:val="single" w:sz="4" w:space="0" w:color="auto"/>
              <w:bottom w:val="single" w:sz="4" w:space="0" w:color="auto"/>
              <w:right w:val="single" w:sz="4" w:space="0" w:color="auto"/>
            </w:tcBorders>
            <w:shd w:val="clear" w:color="auto" w:fill="48A9C5"/>
          </w:tcPr>
          <w:p w:rsidR="00342B69" w:rsidRPr="00D03385" w:rsidP="00CB1C05" w14:paraId="0150CC5C" w14:textId="77777777">
            <w:pPr>
              <w:pStyle w:val="TableSubtitle"/>
            </w:pPr>
            <w:r w:rsidRPr="00D03385">
              <w:t>Solvent</w:t>
            </w:r>
          </w:p>
        </w:tc>
        <w:tc>
          <w:tcPr>
            <w:tcW w:w="2605" w:type="dxa"/>
            <w:tcBorders>
              <w:top w:val="single" w:sz="4" w:space="0" w:color="auto"/>
              <w:left w:val="single" w:sz="4" w:space="0" w:color="auto"/>
              <w:bottom w:val="single" w:sz="4" w:space="0" w:color="auto"/>
              <w:right w:val="single" w:sz="4" w:space="0" w:color="auto"/>
            </w:tcBorders>
            <w:shd w:val="clear" w:color="auto" w:fill="48A9C5"/>
          </w:tcPr>
          <w:p w:rsidR="00342B69" w:rsidRPr="00D03385" w:rsidP="00CB1C05" w14:paraId="13BCA3C4" w14:textId="77777777">
            <w:pPr>
              <w:pStyle w:val="TableSubtitle"/>
            </w:pPr>
            <w:r w:rsidRPr="00C5726B">
              <w:t>Current market share</w:t>
            </w:r>
          </w:p>
        </w:tc>
        <w:tc>
          <w:tcPr>
            <w:tcW w:w="3060" w:type="dxa"/>
            <w:tcBorders>
              <w:top w:val="single" w:sz="4" w:space="0" w:color="auto"/>
              <w:left w:val="single" w:sz="4" w:space="0" w:color="auto"/>
              <w:bottom w:val="single" w:sz="4" w:space="0" w:color="auto"/>
              <w:right w:val="single" w:sz="4" w:space="0" w:color="auto"/>
            </w:tcBorders>
            <w:shd w:val="clear" w:color="auto" w:fill="48A9C5"/>
          </w:tcPr>
          <w:p w:rsidR="00342B69" w:rsidRPr="00D03385" w:rsidP="00CB1C05" w14:paraId="46E34E7A" w14:textId="77777777">
            <w:pPr>
              <w:pStyle w:val="TableSubtitle"/>
            </w:pPr>
            <w:r>
              <w:t>Projections for replacement products</w:t>
            </w:r>
          </w:p>
        </w:tc>
      </w:tr>
      <w:tr w14:paraId="7B82A824" w14:textId="77777777" w:rsidTr="00A10BCA">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D03385" w:rsidP="00CB1C05" w14:paraId="3DD4919B" w14:textId="77777777">
            <w:pPr>
              <w:pStyle w:val="LTableTextAbt"/>
            </w:pPr>
            <w:r w:rsidRPr="007E6786">
              <w:t>Perchloroethylene</w:t>
            </w:r>
          </w:p>
        </w:tc>
        <w:tc>
          <w:tcPr>
            <w:tcW w:w="260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D03385" w:rsidP="00CB1C05" w14:paraId="1EE2B742" w14:textId="77777777">
            <w:pPr>
              <w:pStyle w:val="CTableTextAbt"/>
            </w:pPr>
            <w:r w:rsidRPr="007E6786">
              <w:t>5</w:t>
            </w:r>
            <w:r w:rsidRPr="00D03385">
              <w:t>%</w:t>
            </w:r>
          </w:p>
        </w:tc>
        <w:tc>
          <w:tcPr>
            <w:tcW w:w="30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796AC2" w:rsidRPr="00D03385" w:rsidP="00CB1C05" w14:paraId="7A9D318B" w14:textId="77777777">
            <w:pPr>
              <w:pStyle w:val="CTableTextAbt"/>
            </w:pPr>
            <w:r w:rsidRPr="007E6786">
              <w:t>0</w:t>
            </w:r>
            <w:r w:rsidRPr="00D03385">
              <w:t>%</w:t>
            </w:r>
          </w:p>
        </w:tc>
      </w:tr>
      <w:tr w14:paraId="08846AAA" w14:textId="77777777" w:rsidTr="00EA0021">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6AC2" w:rsidRPr="00D03385" w:rsidP="00CB1C05" w14:paraId="5E7956A7" w14:textId="77777777">
            <w:pPr>
              <w:pStyle w:val="LTableTextAbt"/>
            </w:pPr>
            <w:r>
              <w:t>Methylene Chloride</w:t>
            </w:r>
          </w:p>
        </w:tc>
        <w:tc>
          <w:tcPr>
            <w:tcW w:w="260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6AC2" w:rsidRPr="00D03385" w:rsidP="00CB1C05" w14:paraId="6FFE1BF5" w14:textId="77777777">
            <w:pPr>
              <w:pStyle w:val="CTableTextAbt"/>
            </w:pPr>
            <w:r w:rsidRPr="00D03385">
              <w:t>45%</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6AC2" w:rsidRPr="00D03385" w:rsidP="00CB1C05" w14:paraId="0283774D" w14:textId="77777777">
            <w:pPr>
              <w:pStyle w:val="CTableTextAbt"/>
            </w:pPr>
            <w:r w:rsidRPr="00D03385">
              <w:t>0%</w:t>
            </w:r>
          </w:p>
        </w:tc>
      </w:tr>
      <w:tr w14:paraId="5DDD38EF" w14:textId="77777777" w:rsidTr="0001636D">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tcPr>
          <w:p w:rsidR="00A10BCA" w:rsidRPr="00D03385" w:rsidP="00CB1C05" w14:paraId="5AFCBD3F" w14:textId="77777777">
            <w:pPr>
              <w:pStyle w:val="LTableTextAbt"/>
            </w:pPr>
            <w:r w:rsidRPr="00B51D3E">
              <w:t>Water</w:t>
            </w:r>
          </w:p>
        </w:tc>
        <w:tc>
          <w:tcPr>
            <w:tcW w:w="2605" w:type="dxa"/>
            <w:tcBorders>
              <w:top w:val="single" w:sz="4" w:space="0" w:color="auto"/>
              <w:left w:val="single" w:sz="4" w:space="0" w:color="auto"/>
              <w:bottom w:val="single" w:sz="4" w:space="0" w:color="auto"/>
              <w:right w:val="single" w:sz="4" w:space="0" w:color="auto"/>
            </w:tcBorders>
          </w:tcPr>
          <w:p w:rsidR="00A10BCA" w:rsidRPr="00D03385" w:rsidP="00CB1C05" w14:paraId="2CF50148" w14:textId="77777777">
            <w:pPr>
              <w:pStyle w:val="CTableTextAbt"/>
            </w:pPr>
            <w:r w:rsidRPr="00B51D3E">
              <w:t>47%</w:t>
            </w:r>
          </w:p>
        </w:tc>
        <w:tc>
          <w:tcPr>
            <w:tcW w:w="3060" w:type="dxa"/>
            <w:tcBorders>
              <w:top w:val="single" w:sz="4" w:space="0" w:color="auto"/>
              <w:left w:val="single" w:sz="4" w:space="0" w:color="auto"/>
              <w:bottom w:val="single" w:sz="4" w:space="0" w:color="auto"/>
              <w:right w:val="single" w:sz="4" w:space="0" w:color="auto"/>
            </w:tcBorders>
          </w:tcPr>
          <w:p w:rsidR="00A10BCA" w:rsidRPr="00D03385" w:rsidP="00CB1C05" w14:paraId="4E3EE4D2" w14:textId="77777777">
            <w:pPr>
              <w:pStyle w:val="CTableTextAbt"/>
            </w:pPr>
            <w:r w:rsidRPr="00B51D3E">
              <w:t>94%</w:t>
            </w:r>
          </w:p>
        </w:tc>
      </w:tr>
      <w:tr w14:paraId="288AE042" w14:textId="77777777" w:rsidTr="0001636D">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tcPr>
          <w:p w:rsidR="00796AC2" w:rsidRPr="00D03385" w:rsidP="00CB1C05" w14:paraId="0ADE1134" w14:textId="77777777">
            <w:pPr>
              <w:pStyle w:val="LTableTextAbt"/>
            </w:pPr>
            <w:r w:rsidRPr="00D03385">
              <w:t>High oleic safflower oil</w:t>
            </w:r>
          </w:p>
        </w:tc>
        <w:tc>
          <w:tcPr>
            <w:tcW w:w="2605" w:type="dxa"/>
            <w:tcBorders>
              <w:top w:val="single" w:sz="4" w:space="0" w:color="auto"/>
              <w:left w:val="single" w:sz="4" w:space="0" w:color="auto"/>
              <w:bottom w:val="single" w:sz="4" w:space="0" w:color="auto"/>
              <w:right w:val="single" w:sz="4" w:space="0" w:color="auto"/>
            </w:tcBorders>
          </w:tcPr>
          <w:p w:rsidR="00796AC2" w:rsidRPr="00D03385" w:rsidP="00CB1C05" w14:paraId="0446AC58" w14:textId="77777777">
            <w:pPr>
              <w:pStyle w:val="CTableTextAbt"/>
            </w:pPr>
            <w:r w:rsidRPr="00D03385">
              <w:t>1%</w:t>
            </w:r>
          </w:p>
        </w:tc>
        <w:tc>
          <w:tcPr>
            <w:tcW w:w="3060" w:type="dxa"/>
            <w:tcBorders>
              <w:top w:val="single" w:sz="4" w:space="0" w:color="auto"/>
              <w:left w:val="single" w:sz="4" w:space="0" w:color="auto"/>
              <w:bottom w:val="single" w:sz="4" w:space="0" w:color="auto"/>
              <w:right w:val="single" w:sz="4" w:space="0" w:color="auto"/>
            </w:tcBorders>
          </w:tcPr>
          <w:p w:rsidR="00796AC2" w:rsidRPr="00D03385" w:rsidP="00CB1C05" w14:paraId="264E6524" w14:textId="77777777">
            <w:pPr>
              <w:pStyle w:val="CTableTextAbt"/>
            </w:pPr>
            <w:r w:rsidRPr="00D03385">
              <w:t>2%</w:t>
            </w:r>
          </w:p>
        </w:tc>
      </w:tr>
      <w:tr w14:paraId="31D9E66F" w14:textId="77777777" w:rsidTr="0001636D">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tcPr>
          <w:p w:rsidR="00796AC2" w:rsidRPr="00D03385" w:rsidP="00CB1C05" w14:paraId="72CA1712" w14:textId="77777777">
            <w:pPr>
              <w:pStyle w:val="LTableTextAbt"/>
            </w:pPr>
            <w:r w:rsidRPr="00D03385">
              <w:t>Other</w:t>
            </w:r>
          </w:p>
        </w:tc>
        <w:tc>
          <w:tcPr>
            <w:tcW w:w="2605" w:type="dxa"/>
            <w:tcBorders>
              <w:top w:val="single" w:sz="4" w:space="0" w:color="auto"/>
              <w:left w:val="single" w:sz="4" w:space="0" w:color="auto"/>
              <w:bottom w:val="single" w:sz="4" w:space="0" w:color="auto"/>
              <w:right w:val="single" w:sz="4" w:space="0" w:color="auto"/>
            </w:tcBorders>
          </w:tcPr>
          <w:p w:rsidR="00796AC2" w:rsidRPr="00D03385" w:rsidP="00CB1C05" w14:paraId="4DE3F83D" w14:textId="77777777">
            <w:pPr>
              <w:pStyle w:val="CTableTextAbt"/>
            </w:pPr>
            <w:r w:rsidRPr="00D03385">
              <w:t>3%</w:t>
            </w:r>
          </w:p>
        </w:tc>
        <w:tc>
          <w:tcPr>
            <w:tcW w:w="3060" w:type="dxa"/>
            <w:tcBorders>
              <w:top w:val="single" w:sz="4" w:space="0" w:color="auto"/>
              <w:left w:val="single" w:sz="4" w:space="0" w:color="auto"/>
              <w:bottom w:val="single" w:sz="4" w:space="0" w:color="auto"/>
              <w:right w:val="single" w:sz="4" w:space="0" w:color="auto"/>
            </w:tcBorders>
          </w:tcPr>
          <w:p w:rsidR="00796AC2" w:rsidRPr="00D03385" w:rsidP="00CB1C05" w14:paraId="3DB708D0" w14:textId="77777777">
            <w:pPr>
              <w:pStyle w:val="CTableTextAbt"/>
            </w:pPr>
            <w:r w:rsidRPr="00D03385">
              <w:t>6%</w:t>
            </w:r>
          </w:p>
        </w:tc>
      </w:tr>
      <w:tr w14:paraId="717985E9" w14:textId="77777777" w:rsidTr="0001636D">
        <w:tblPrEx>
          <w:tblW w:w="7910" w:type="dxa"/>
          <w:jc w:val="center"/>
          <w:tblLook w:val="04A0"/>
        </w:tblPrEx>
        <w:trPr>
          <w:cantSplit/>
          <w:trHeight w:val="20"/>
          <w:jc w:val="center"/>
        </w:trPr>
        <w:tc>
          <w:tcPr>
            <w:tcW w:w="7910" w:type="dxa"/>
            <w:gridSpan w:val="3"/>
            <w:tcBorders>
              <w:left w:val="nil"/>
              <w:bottom w:val="nil"/>
              <w:right w:val="nil"/>
            </w:tcBorders>
          </w:tcPr>
          <w:p w:rsidR="00796AC2" w:rsidRPr="00D03385" w:rsidP="00CB1C05" w14:paraId="0F6A061F" w14:textId="77777777">
            <w:pPr>
              <w:pStyle w:val="LTableTextAbt"/>
              <w:rPr>
                <w:sz w:val="21"/>
                <w:szCs w:val="21"/>
              </w:rPr>
            </w:pPr>
            <w:r w:rsidRPr="00EA0021">
              <w:t>N</w:t>
            </w:r>
            <w:r w:rsidR="00EA0021">
              <w:t>otes</w:t>
            </w:r>
            <w:r w:rsidRPr="00EA0021">
              <w:t xml:space="preserve">: The figures shown here are based on a proxy chemical ranking procedure, which draws upon factors including concentration in the product and availability and quality of product reviews. </w:t>
            </w:r>
            <w:r w:rsidRPr="004E2891" w:rsidR="00EA0021">
              <w:t xml:space="preserve">Orange shading indicates </w:t>
            </w:r>
            <w:r w:rsidR="00843813">
              <w:t>PCE</w:t>
            </w:r>
            <w:r w:rsidRPr="004E2891" w:rsidR="00EA0021">
              <w:t>. Grey shading indicates another one of the first 10 TSCA work plan chemicals.</w:t>
            </w:r>
          </w:p>
        </w:tc>
      </w:tr>
    </w:tbl>
    <w:p w:rsidR="00796AC2" w:rsidP="00CB1C05" w14:paraId="5E1333C1" w14:textId="77777777"/>
    <w:p w:rsidR="00796AC2" w:rsidP="00CB1C05" w14:paraId="21B5538C" w14:textId="77777777">
      <w:pPr>
        <w:pStyle w:val="Heading3"/>
      </w:pPr>
      <w:bookmarkStart w:id="619" w:name="_Toc114061952"/>
      <w:r w:rsidRPr="00BF6D51">
        <w:t>Volatile Organic Compounds</w:t>
      </w:r>
      <w:bookmarkEnd w:id="619"/>
    </w:p>
    <w:p w:rsidR="00796AC2" w:rsidRPr="00A66DA0" w:rsidP="00CB1C05" w14:paraId="4452F2EF" w14:textId="77777777">
      <w:r>
        <w:t xml:space="preserve">EPA reviewed VOC information in product SDSs and summarized findings in </w:t>
      </w:r>
      <w:r>
        <w:fldChar w:fldCharType="begin" w:fldLock="1"/>
      </w:r>
      <w:r>
        <w:instrText xml:space="preserve"> REF _Ref111117403 \h </w:instrText>
      </w:r>
      <w:r>
        <w:fldChar w:fldCharType="separate"/>
      </w:r>
      <w:r w:rsidRPr="00EE2445" w:rsidR="0092222B">
        <w:t xml:space="preserve">Table </w:t>
      </w:r>
      <w:r w:rsidR="0092222B">
        <w:rPr>
          <w:noProof/>
        </w:rPr>
        <w:t>5</w:t>
      </w:r>
      <w:r w:rsidR="0092222B">
        <w:noBreakHyphen/>
      </w:r>
      <w:r w:rsidR="0092222B">
        <w:rPr>
          <w:noProof/>
        </w:rPr>
        <w:t>70</w:t>
      </w:r>
      <w:r>
        <w:fldChar w:fldCharType="end"/>
      </w:r>
      <w:r>
        <w:t xml:space="preserve">. </w:t>
      </w:r>
      <w:r w:rsidRPr="005C3D48">
        <w:t>There are no VOC regulations for anti-spatter products.</w:t>
      </w:r>
      <w:r>
        <w:t xml:space="preserve"> Three of the four products containing </w:t>
      </w:r>
      <w:r w:rsidR="00715081">
        <w:t>methylene chloride</w:t>
      </w:r>
      <w:r>
        <w:t xml:space="preserve"> </w:t>
      </w:r>
      <w:r w:rsidR="000B1A20">
        <w:t>(</w:t>
      </w:r>
      <w:r w:rsidRPr="005C3D48">
        <w:t xml:space="preserve">Cantesco Heavy Duty Solvent Based Anti-spatter, Heavy Duty Aerosol Spray Can, </w:t>
      </w:r>
      <w:r w:rsidR="000B1A20">
        <w:t xml:space="preserve">and </w:t>
      </w:r>
      <w:r w:rsidRPr="005C3D48">
        <w:t>NOZZLE-KLEEN #2</w:t>
      </w:r>
      <w:r w:rsidR="000B1A20">
        <w:t>)</w:t>
      </w:r>
      <w:r w:rsidRPr="005C3D48">
        <w:t xml:space="preserve"> </w:t>
      </w:r>
      <w:r>
        <w:t>had VOC content of 0</w:t>
      </w:r>
      <w:r w:rsidR="008D7879">
        <w:t> percent</w:t>
      </w:r>
      <w:r>
        <w:t xml:space="preserve">. Two of the alternative products had VOC information: </w:t>
      </w:r>
      <w:r w:rsidRPr="00C471C4">
        <w:t>Radnor Water Based Anti-Spatter</w:t>
      </w:r>
      <w:r>
        <w:t xml:space="preserve">, made with </w:t>
      </w:r>
      <w:r w:rsidRPr="000D26DC">
        <w:t>dimethylether</w:t>
      </w:r>
      <w:r>
        <w:t xml:space="preserve"> and </w:t>
      </w:r>
      <w:r w:rsidRPr="000D26DC">
        <w:t>nonylphenoxypolyethoxyethanol</w:t>
      </w:r>
      <w:r>
        <w:t>, had the lowest VOC content of all products with VOC information at 18.29</w:t>
      </w:r>
      <w:r w:rsidR="008D7879">
        <w:t> percent</w:t>
      </w:r>
      <w:r>
        <w:t xml:space="preserve">. </w:t>
      </w:r>
      <w:r w:rsidR="0005094C">
        <w:t>’</w:t>
      </w:r>
      <w:r w:rsidRPr="005C3D48">
        <w:t>elder</w:t>
      </w:r>
      <w:r>
        <w:t>'</w:t>
      </w:r>
      <w:r w:rsidRPr="005C3D48">
        <w:t>s Anti Spatter</w:t>
      </w:r>
      <w:r>
        <w:t xml:space="preserve"> had VOC content of 25.3</w:t>
      </w:r>
      <w:r w:rsidR="008D7879">
        <w:t> percent</w:t>
      </w:r>
      <w:r>
        <w:t xml:space="preserve">. Weld-Kleen 350 and Simple Green Anti-spatter did not have VOC information. However, </w:t>
      </w:r>
      <w:r w:rsidR="00D96966">
        <w:t>both</w:t>
      </w:r>
      <w:r>
        <w:t xml:space="preserve"> products are made with at least 90</w:t>
      </w:r>
      <w:r w:rsidR="008D7879">
        <w:t> percent</w:t>
      </w:r>
      <w:r>
        <w:t xml:space="preserve"> water and likely to have low VOC content. If </w:t>
      </w:r>
      <w:r w:rsidR="00843813">
        <w:t>PCE</w:t>
      </w:r>
      <w:r>
        <w:t xml:space="preserve"> were restricted in this product type, </w:t>
      </w:r>
      <w:r w:rsidRPr="0095639F" w:rsidR="0095639F">
        <w:t xml:space="preserve">consumers could use existing products on the market with VOC content below 30 percent. </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60"/>
        <w:gridCol w:w="4608"/>
        <w:gridCol w:w="2304"/>
      </w:tblGrid>
      <w:tr w14:paraId="222DEE36" w14:textId="77777777" w:rsidTr="008B13F6">
        <w:tblPrEx>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072" w:type="dxa"/>
            <w:gridSpan w:val="3"/>
            <w:tcBorders>
              <w:top w:val="nil"/>
              <w:left w:val="nil"/>
              <w:right w:val="nil"/>
            </w:tcBorders>
            <w:shd w:val="clear" w:color="auto" w:fill="auto"/>
          </w:tcPr>
          <w:p w:rsidR="008B13F6" w:rsidRPr="00D03385" w:rsidP="00CB1C05" w14:paraId="3D3E82D5" w14:textId="77777777">
            <w:pPr>
              <w:pStyle w:val="TableTitleA"/>
              <w:rPr>
                <w:b/>
                <w:bCs/>
                <w:sz w:val="21"/>
                <w:szCs w:val="21"/>
              </w:rPr>
            </w:pPr>
            <w:bookmarkStart w:id="620" w:name="_Ref111117403"/>
            <w:bookmarkStart w:id="621" w:name="_Toc121142616"/>
            <w:bookmarkStart w:id="622" w:name="_Toc165379610"/>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0</w:t>
            </w:r>
            <w:r w:rsidR="00BC4B5D">
              <w:rPr>
                <w:noProof/>
              </w:rPr>
              <w:fldChar w:fldCharType="end"/>
            </w:r>
            <w:bookmarkEnd w:id="620"/>
            <w:r w:rsidRPr="00EE2445">
              <w:t>:</w:t>
            </w:r>
            <w:r w:rsidRPr="00237604">
              <w:t xml:space="preserve"> VOC </w:t>
            </w:r>
            <w:r w:rsidRPr="00237604" w:rsidR="00390D37">
              <w:t xml:space="preserve">Content </w:t>
            </w:r>
            <w:r w:rsidRPr="00237604">
              <w:t xml:space="preserve">for </w:t>
            </w:r>
            <w:r w:rsidRPr="00237604" w:rsidR="00390D37">
              <w:t xml:space="preserve">Anti-Spatter Products Based </w:t>
            </w:r>
            <w:r w:rsidRPr="00237604">
              <w:t xml:space="preserve">on </w:t>
            </w:r>
            <w:r w:rsidRPr="00237604" w:rsidR="00390D37">
              <w:t xml:space="preserve">Information </w:t>
            </w:r>
            <w:r w:rsidRPr="00237604">
              <w:t xml:space="preserve">in SDSs or </w:t>
            </w:r>
            <w:r w:rsidRPr="00237604" w:rsidR="00390D37">
              <w:t>Technical Data Sheets</w:t>
            </w:r>
            <w:bookmarkEnd w:id="621"/>
            <w:bookmarkEnd w:id="622"/>
          </w:p>
        </w:tc>
      </w:tr>
      <w:tr w14:paraId="46C10816" w14:textId="77777777" w:rsidTr="00EA0021">
        <w:tblPrEx>
          <w:tblW w:w="9072" w:type="dxa"/>
          <w:jc w:val="center"/>
          <w:tblLayout w:type="fixed"/>
          <w:tblLook w:val="04A0"/>
        </w:tblPrEx>
        <w:trPr>
          <w:cantSplit/>
          <w:trHeight w:val="20"/>
          <w:tblHeader/>
          <w:jc w:val="center"/>
        </w:trPr>
        <w:tc>
          <w:tcPr>
            <w:tcW w:w="2160" w:type="dxa"/>
            <w:shd w:val="clear" w:color="auto" w:fill="48A9C5"/>
          </w:tcPr>
          <w:p w:rsidR="00796AC2" w:rsidRPr="00D03385" w:rsidP="00CB1C05" w14:paraId="5718565F" w14:textId="77777777">
            <w:pPr>
              <w:pStyle w:val="TableSubtitle"/>
            </w:pPr>
            <w:r w:rsidRPr="00D03385">
              <w:t>Supplier</w:t>
            </w:r>
          </w:p>
        </w:tc>
        <w:tc>
          <w:tcPr>
            <w:tcW w:w="4608" w:type="dxa"/>
            <w:shd w:val="clear" w:color="auto" w:fill="48A9C5"/>
          </w:tcPr>
          <w:p w:rsidR="00796AC2" w:rsidRPr="00D03385" w:rsidP="00CB1C05" w14:paraId="5BB662A9" w14:textId="77777777">
            <w:pPr>
              <w:pStyle w:val="TableSubtitle"/>
            </w:pPr>
            <w:r w:rsidRPr="00D03385">
              <w:t>Product</w:t>
            </w:r>
          </w:p>
        </w:tc>
        <w:tc>
          <w:tcPr>
            <w:tcW w:w="2304" w:type="dxa"/>
            <w:shd w:val="clear" w:color="auto" w:fill="48A9C5"/>
          </w:tcPr>
          <w:p w:rsidR="00796AC2" w:rsidRPr="00D03385" w:rsidP="00CB1C05" w14:paraId="7EF3D9AA" w14:textId="77777777">
            <w:pPr>
              <w:pStyle w:val="TableSubtitle"/>
            </w:pPr>
            <w:r w:rsidRPr="00D03385">
              <w:t xml:space="preserve">VOC </w:t>
            </w:r>
          </w:p>
          <w:p w:rsidR="00796AC2" w:rsidRPr="00D03385" w:rsidP="00CB1C05" w14:paraId="6BF23AA7" w14:textId="77777777">
            <w:pPr>
              <w:pStyle w:val="TableSubtitle"/>
            </w:pPr>
            <w:r w:rsidRPr="00D03385">
              <w:t>(% weight, g/L)</w:t>
            </w:r>
          </w:p>
        </w:tc>
      </w:tr>
      <w:tr w14:paraId="3EF0F30C" w14:textId="77777777" w:rsidTr="00EA0021">
        <w:tblPrEx>
          <w:tblW w:w="9072" w:type="dxa"/>
          <w:jc w:val="center"/>
          <w:tblLayout w:type="fixed"/>
          <w:tblLook w:val="04A0"/>
        </w:tblPrEx>
        <w:trPr>
          <w:cantSplit/>
          <w:trHeight w:val="20"/>
          <w:jc w:val="center"/>
        </w:trPr>
        <w:tc>
          <w:tcPr>
            <w:tcW w:w="2160" w:type="dxa"/>
            <w:shd w:val="clear" w:color="auto" w:fill="F1AD7A" w:themeFill="accent2" w:themeFillTint="99"/>
          </w:tcPr>
          <w:p w:rsidR="00EA0021" w:rsidRPr="00EA0021" w:rsidP="00CB1C05" w14:paraId="766011B9" w14:textId="77777777">
            <w:pPr>
              <w:pStyle w:val="LTableTextAbt"/>
            </w:pPr>
            <w:r w:rsidRPr="00EA0021">
              <w:t>Sprayon</w:t>
            </w:r>
          </w:p>
        </w:tc>
        <w:tc>
          <w:tcPr>
            <w:tcW w:w="4608" w:type="dxa"/>
            <w:shd w:val="clear" w:color="auto" w:fill="F1AD7A" w:themeFill="accent2" w:themeFillTint="99"/>
          </w:tcPr>
          <w:p w:rsidR="00EA0021" w:rsidRPr="00EA0021" w:rsidP="00CB1C05" w14:paraId="5E94EF53" w14:textId="77777777">
            <w:pPr>
              <w:pStyle w:val="LTableTextAbt"/>
            </w:pPr>
            <w:r w:rsidRPr="00EA0021">
              <w:t>WL 941 Dry Weld Spatter Protectant Aerosol</w:t>
            </w:r>
          </w:p>
        </w:tc>
        <w:tc>
          <w:tcPr>
            <w:tcW w:w="2304" w:type="dxa"/>
            <w:shd w:val="clear" w:color="auto" w:fill="F1AD7A" w:themeFill="accent2" w:themeFillTint="99"/>
          </w:tcPr>
          <w:p w:rsidR="00EA0021" w:rsidRPr="00EA0021" w:rsidP="00CB1C05" w14:paraId="12AE2C94" w14:textId="77777777">
            <w:pPr>
              <w:pStyle w:val="LTableTextAbt"/>
            </w:pPr>
            <w:r w:rsidRPr="00EA0021">
              <w:t>No information in SDS</w:t>
            </w:r>
          </w:p>
        </w:tc>
      </w:tr>
      <w:tr w14:paraId="0B91B0B2" w14:textId="77777777" w:rsidTr="00EA0021">
        <w:tblPrEx>
          <w:tblW w:w="9072" w:type="dxa"/>
          <w:jc w:val="center"/>
          <w:tblLayout w:type="fixed"/>
          <w:tblLook w:val="04A0"/>
        </w:tblPrEx>
        <w:trPr>
          <w:cantSplit/>
          <w:trHeight w:val="20"/>
          <w:jc w:val="center"/>
        </w:trPr>
        <w:tc>
          <w:tcPr>
            <w:tcW w:w="2160" w:type="dxa"/>
            <w:shd w:val="clear" w:color="auto" w:fill="BFBFBF" w:themeFill="background1" w:themeFillShade="BF"/>
            <w:hideMark/>
          </w:tcPr>
          <w:p w:rsidR="00796AC2" w:rsidRPr="00EA0021" w:rsidP="00CB1C05" w14:paraId="3CA8DF90" w14:textId="77777777">
            <w:pPr>
              <w:pStyle w:val="LTableTextAbt"/>
            </w:pPr>
            <w:r w:rsidRPr="00EA0021">
              <w:t>CANTESCO</w:t>
            </w:r>
          </w:p>
        </w:tc>
        <w:tc>
          <w:tcPr>
            <w:tcW w:w="4608" w:type="dxa"/>
            <w:shd w:val="clear" w:color="auto" w:fill="BFBFBF" w:themeFill="background1" w:themeFillShade="BF"/>
            <w:hideMark/>
          </w:tcPr>
          <w:p w:rsidR="00796AC2" w:rsidRPr="00EA0021" w:rsidP="00CB1C05" w14:paraId="359566BD" w14:textId="77777777">
            <w:pPr>
              <w:pStyle w:val="LTableTextAbt"/>
            </w:pPr>
            <w:r w:rsidRPr="00EA0021">
              <w:t>Cantesco Heavy Duty Solvent Based Anti-spatter</w:t>
            </w:r>
          </w:p>
        </w:tc>
        <w:tc>
          <w:tcPr>
            <w:tcW w:w="2304" w:type="dxa"/>
            <w:shd w:val="clear" w:color="auto" w:fill="BFBFBF" w:themeFill="background1" w:themeFillShade="BF"/>
            <w:hideMark/>
          </w:tcPr>
          <w:p w:rsidR="00796AC2" w:rsidRPr="00EA0021" w:rsidP="00CB1C05" w14:paraId="3F9328D1" w14:textId="77777777">
            <w:pPr>
              <w:pStyle w:val="LTableTextAbt"/>
            </w:pPr>
            <w:r w:rsidRPr="00EA0021">
              <w:t>0%</w:t>
            </w:r>
          </w:p>
        </w:tc>
      </w:tr>
      <w:tr w14:paraId="5C596F95" w14:textId="77777777" w:rsidTr="00EA0021">
        <w:tblPrEx>
          <w:tblW w:w="9072" w:type="dxa"/>
          <w:jc w:val="center"/>
          <w:tblLayout w:type="fixed"/>
          <w:tblLook w:val="04A0"/>
        </w:tblPrEx>
        <w:trPr>
          <w:cantSplit/>
          <w:trHeight w:val="20"/>
          <w:jc w:val="center"/>
        </w:trPr>
        <w:tc>
          <w:tcPr>
            <w:tcW w:w="2160" w:type="dxa"/>
            <w:shd w:val="clear" w:color="auto" w:fill="BFBFBF" w:themeFill="background1" w:themeFillShade="BF"/>
            <w:hideMark/>
          </w:tcPr>
          <w:p w:rsidR="00796AC2" w:rsidRPr="00EA0021" w:rsidP="00CB1C05" w14:paraId="6F345D2D" w14:textId="77777777">
            <w:pPr>
              <w:pStyle w:val="LTableTextAbt"/>
            </w:pPr>
            <w:r w:rsidRPr="00EA0021">
              <w:t>Weld-Aid</w:t>
            </w:r>
          </w:p>
        </w:tc>
        <w:tc>
          <w:tcPr>
            <w:tcW w:w="4608" w:type="dxa"/>
            <w:shd w:val="clear" w:color="auto" w:fill="BFBFBF" w:themeFill="background1" w:themeFillShade="BF"/>
            <w:hideMark/>
          </w:tcPr>
          <w:p w:rsidR="00796AC2" w:rsidRPr="00EA0021" w:rsidP="00CB1C05" w14:paraId="46E7703F" w14:textId="77777777">
            <w:pPr>
              <w:pStyle w:val="LTableTextAbt"/>
            </w:pPr>
            <w:r w:rsidRPr="00EA0021">
              <w:t>Heavy Duty Aerosol Spray Can</w:t>
            </w:r>
          </w:p>
        </w:tc>
        <w:tc>
          <w:tcPr>
            <w:tcW w:w="2304" w:type="dxa"/>
            <w:shd w:val="clear" w:color="auto" w:fill="BFBFBF" w:themeFill="background1" w:themeFillShade="BF"/>
            <w:hideMark/>
          </w:tcPr>
          <w:p w:rsidR="00796AC2" w:rsidRPr="00EA0021" w:rsidP="00CB1C05" w14:paraId="37CA061E" w14:textId="77777777">
            <w:pPr>
              <w:pStyle w:val="LTableTextAbt"/>
            </w:pPr>
            <w:r w:rsidRPr="00EA0021">
              <w:t>0%</w:t>
            </w:r>
          </w:p>
        </w:tc>
      </w:tr>
      <w:tr w14:paraId="789D64FA" w14:textId="77777777" w:rsidTr="00EA0021">
        <w:tblPrEx>
          <w:tblW w:w="9072" w:type="dxa"/>
          <w:jc w:val="center"/>
          <w:tblLayout w:type="fixed"/>
          <w:tblLook w:val="04A0"/>
        </w:tblPrEx>
        <w:trPr>
          <w:cantSplit/>
          <w:trHeight w:val="20"/>
          <w:jc w:val="center"/>
        </w:trPr>
        <w:tc>
          <w:tcPr>
            <w:tcW w:w="2160" w:type="dxa"/>
            <w:shd w:val="clear" w:color="auto" w:fill="BFBFBF" w:themeFill="background1" w:themeFillShade="BF"/>
            <w:hideMark/>
          </w:tcPr>
          <w:p w:rsidR="00796AC2" w:rsidRPr="00EA0021" w:rsidP="00CB1C05" w14:paraId="6E1A9A4B" w14:textId="77777777">
            <w:pPr>
              <w:pStyle w:val="LTableTextAbt"/>
            </w:pPr>
            <w:r w:rsidRPr="00EA0021">
              <w:t>CRC Industries, Inc.</w:t>
            </w:r>
          </w:p>
        </w:tc>
        <w:tc>
          <w:tcPr>
            <w:tcW w:w="4608" w:type="dxa"/>
            <w:shd w:val="clear" w:color="auto" w:fill="BFBFBF" w:themeFill="background1" w:themeFillShade="BF"/>
            <w:hideMark/>
          </w:tcPr>
          <w:p w:rsidR="00796AC2" w:rsidRPr="00EA0021" w:rsidP="00CB1C05" w14:paraId="0D9E100F" w14:textId="77777777">
            <w:pPr>
              <w:pStyle w:val="LTableTextAbt"/>
            </w:pPr>
            <w:r w:rsidRPr="00EA0021">
              <w:t>NOZZLE-KLEEN #2</w:t>
            </w:r>
          </w:p>
        </w:tc>
        <w:tc>
          <w:tcPr>
            <w:tcW w:w="2304" w:type="dxa"/>
            <w:shd w:val="clear" w:color="auto" w:fill="BFBFBF" w:themeFill="background1" w:themeFillShade="BF"/>
            <w:hideMark/>
          </w:tcPr>
          <w:p w:rsidR="00796AC2" w:rsidRPr="00EA0021" w:rsidP="00CB1C05" w14:paraId="03DAB6A4" w14:textId="77777777">
            <w:pPr>
              <w:pStyle w:val="LTableTextAbt"/>
            </w:pPr>
            <w:r w:rsidRPr="00EA0021">
              <w:t>0%</w:t>
            </w:r>
          </w:p>
        </w:tc>
      </w:tr>
      <w:tr w14:paraId="4CE203A6" w14:textId="77777777" w:rsidTr="00EA0021">
        <w:tblPrEx>
          <w:tblW w:w="9072" w:type="dxa"/>
          <w:jc w:val="center"/>
          <w:tblLayout w:type="fixed"/>
          <w:tblLook w:val="04A0"/>
        </w:tblPrEx>
        <w:trPr>
          <w:cantSplit/>
          <w:trHeight w:val="20"/>
          <w:jc w:val="center"/>
        </w:trPr>
        <w:tc>
          <w:tcPr>
            <w:tcW w:w="2160" w:type="dxa"/>
            <w:shd w:val="clear" w:color="auto" w:fill="BFBFBF" w:themeFill="background1" w:themeFillShade="BF"/>
            <w:hideMark/>
          </w:tcPr>
          <w:p w:rsidR="00796AC2" w:rsidRPr="00EA0021" w:rsidP="00CB1C05" w14:paraId="4937BBE3" w14:textId="77777777">
            <w:pPr>
              <w:pStyle w:val="LTableTextAbt"/>
            </w:pPr>
            <w:r w:rsidRPr="00EA0021">
              <w:t>Hot Max</w:t>
            </w:r>
          </w:p>
        </w:tc>
        <w:tc>
          <w:tcPr>
            <w:tcW w:w="4608" w:type="dxa"/>
            <w:shd w:val="clear" w:color="auto" w:fill="BFBFBF" w:themeFill="background1" w:themeFillShade="BF"/>
            <w:hideMark/>
          </w:tcPr>
          <w:p w:rsidR="00796AC2" w:rsidRPr="00EA0021" w:rsidP="00CB1C05" w14:paraId="7A2FD10C" w14:textId="77777777">
            <w:pPr>
              <w:pStyle w:val="LTableTextAbt"/>
            </w:pPr>
            <w:r w:rsidRPr="00EA0021">
              <w:t>Hot Max 23000 Anti-Spatter Spray, Silicone Free</w:t>
            </w:r>
          </w:p>
        </w:tc>
        <w:tc>
          <w:tcPr>
            <w:tcW w:w="2304" w:type="dxa"/>
            <w:shd w:val="clear" w:color="auto" w:fill="BFBFBF" w:themeFill="background1" w:themeFillShade="BF"/>
            <w:hideMark/>
          </w:tcPr>
          <w:p w:rsidR="00796AC2" w:rsidRPr="00EA0021" w:rsidP="00CB1C05" w14:paraId="1773B48B" w14:textId="77777777">
            <w:pPr>
              <w:pStyle w:val="LTableTextAbt"/>
            </w:pPr>
            <w:r w:rsidRPr="00EA0021">
              <w:t>90%</w:t>
            </w:r>
          </w:p>
        </w:tc>
      </w:tr>
      <w:tr w14:paraId="4CE0FC96" w14:textId="77777777" w:rsidTr="0001636D">
        <w:tblPrEx>
          <w:tblW w:w="9072" w:type="dxa"/>
          <w:jc w:val="center"/>
          <w:tblLayout w:type="fixed"/>
          <w:tblLook w:val="04A0"/>
        </w:tblPrEx>
        <w:trPr>
          <w:cantSplit/>
          <w:trHeight w:val="20"/>
          <w:jc w:val="center"/>
        </w:trPr>
        <w:tc>
          <w:tcPr>
            <w:tcW w:w="2160" w:type="dxa"/>
            <w:hideMark/>
          </w:tcPr>
          <w:p w:rsidR="00796AC2" w:rsidRPr="00EA0021" w:rsidP="00CB1C05" w14:paraId="15B2D844" w14:textId="77777777">
            <w:pPr>
              <w:pStyle w:val="LTableTextAbt"/>
            </w:pPr>
            <w:r w:rsidRPr="00EA0021">
              <w:t>Weld-Aid</w:t>
            </w:r>
          </w:p>
        </w:tc>
        <w:tc>
          <w:tcPr>
            <w:tcW w:w="4608" w:type="dxa"/>
            <w:hideMark/>
          </w:tcPr>
          <w:p w:rsidR="00796AC2" w:rsidRPr="00EA0021" w:rsidP="00CB1C05" w14:paraId="091F5DD5" w14:textId="77777777">
            <w:pPr>
              <w:pStyle w:val="LTableTextAbt"/>
            </w:pPr>
            <w:r w:rsidRPr="00EA0021">
              <w:t>Heavy Duty Nozzle Dip HD gel</w:t>
            </w:r>
          </w:p>
        </w:tc>
        <w:tc>
          <w:tcPr>
            <w:tcW w:w="2304" w:type="dxa"/>
            <w:hideMark/>
          </w:tcPr>
          <w:p w:rsidR="00796AC2" w:rsidRPr="00EA0021" w:rsidP="00CB1C05" w14:paraId="135F5F8A" w14:textId="77777777">
            <w:pPr>
              <w:pStyle w:val="LTableTextAbt"/>
            </w:pPr>
            <w:r w:rsidRPr="00EA0021">
              <w:t>No information in SDS</w:t>
            </w:r>
          </w:p>
        </w:tc>
      </w:tr>
      <w:tr w14:paraId="2A79CC02" w14:textId="77777777" w:rsidTr="0001636D">
        <w:tblPrEx>
          <w:tblW w:w="9072" w:type="dxa"/>
          <w:jc w:val="center"/>
          <w:tblLayout w:type="fixed"/>
          <w:tblLook w:val="04A0"/>
        </w:tblPrEx>
        <w:trPr>
          <w:cantSplit/>
          <w:trHeight w:val="20"/>
          <w:jc w:val="center"/>
        </w:trPr>
        <w:tc>
          <w:tcPr>
            <w:tcW w:w="2160" w:type="dxa"/>
            <w:hideMark/>
          </w:tcPr>
          <w:p w:rsidR="00796AC2" w:rsidRPr="00EA0021" w:rsidP="00CB1C05" w14:paraId="6E46DCF5" w14:textId="77777777">
            <w:pPr>
              <w:pStyle w:val="LTableTextAbt"/>
            </w:pPr>
            <w:r w:rsidRPr="00EA0021">
              <w:t>CRC Industries, Inc.</w:t>
            </w:r>
          </w:p>
        </w:tc>
        <w:tc>
          <w:tcPr>
            <w:tcW w:w="4608" w:type="dxa"/>
            <w:hideMark/>
          </w:tcPr>
          <w:p w:rsidR="00796AC2" w:rsidRPr="00EA0021" w:rsidP="00CB1C05" w14:paraId="2F97945F" w14:textId="77777777">
            <w:pPr>
              <w:pStyle w:val="LTableTextAbt"/>
            </w:pPr>
            <w:r>
              <w:t>’</w:t>
            </w:r>
            <w:r w:rsidRPr="00EA0021">
              <w:t>elder's Anti Spatter</w:t>
            </w:r>
          </w:p>
        </w:tc>
        <w:tc>
          <w:tcPr>
            <w:tcW w:w="2304" w:type="dxa"/>
            <w:hideMark/>
          </w:tcPr>
          <w:p w:rsidR="00796AC2" w:rsidRPr="00EA0021" w:rsidP="00CB1C05" w14:paraId="6523D39B" w14:textId="77777777">
            <w:pPr>
              <w:pStyle w:val="LTableTextAbt"/>
            </w:pPr>
            <w:r w:rsidRPr="00EA0021">
              <w:t>25.3%</w:t>
            </w:r>
          </w:p>
        </w:tc>
      </w:tr>
      <w:tr w14:paraId="231FACBF" w14:textId="77777777" w:rsidTr="0001636D">
        <w:tblPrEx>
          <w:tblW w:w="9072" w:type="dxa"/>
          <w:jc w:val="center"/>
          <w:tblLayout w:type="fixed"/>
          <w:tblLook w:val="04A0"/>
        </w:tblPrEx>
        <w:trPr>
          <w:cantSplit/>
          <w:trHeight w:val="20"/>
          <w:jc w:val="center"/>
        </w:trPr>
        <w:tc>
          <w:tcPr>
            <w:tcW w:w="2160" w:type="dxa"/>
            <w:hideMark/>
          </w:tcPr>
          <w:p w:rsidR="00796AC2" w:rsidRPr="00EA0021" w:rsidP="00CB1C05" w14:paraId="1D943561" w14:textId="77777777">
            <w:pPr>
              <w:pStyle w:val="LTableTextAbt"/>
            </w:pPr>
            <w:r w:rsidRPr="00EA0021">
              <w:t>Radnor</w:t>
            </w:r>
          </w:p>
        </w:tc>
        <w:tc>
          <w:tcPr>
            <w:tcW w:w="4608" w:type="dxa"/>
            <w:hideMark/>
          </w:tcPr>
          <w:p w:rsidR="00796AC2" w:rsidRPr="00EA0021" w:rsidP="00CB1C05" w14:paraId="59D09D1C" w14:textId="77777777">
            <w:pPr>
              <w:pStyle w:val="LTableTextAbt"/>
            </w:pPr>
            <w:r w:rsidRPr="00EA0021">
              <w:t>Radnor Water Based Anti-Spatter (Aerosol)</w:t>
            </w:r>
          </w:p>
        </w:tc>
        <w:tc>
          <w:tcPr>
            <w:tcW w:w="2304" w:type="dxa"/>
            <w:hideMark/>
          </w:tcPr>
          <w:p w:rsidR="00796AC2" w:rsidRPr="00EA0021" w:rsidP="00CB1C05" w14:paraId="332810F7" w14:textId="77777777">
            <w:pPr>
              <w:pStyle w:val="LTableTextAbt"/>
            </w:pPr>
            <w:r w:rsidRPr="00EA0021">
              <w:t>18.29%</w:t>
            </w:r>
          </w:p>
        </w:tc>
      </w:tr>
      <w:tr w14:paraId="6E5D7FD5" w14:textId="77777777" w:rsidTr="0001636D">
        <w:tblPrEx>
          <w:tblW w:w="9072" w:type="dxa"/>
          <w:jc w:val="center"/>
          <w:tblLayout w:type="fixed"/>
          <w:tblLook w:val="04A0"/>
        </w:tblPrEx>
        <w:trPr>
          <w:cantSplit/>
          <w:trHeight w:val="20"/>
          <w:jc w:val="center"/>
        </w:trPr>
        <w:tc>
          <w:tcPr>
            <w:tcW w:w="2160" w:type="dxa"/>
            <w:hideMark/>
          </w:tcPr>
          <w:p w:rsidR="00796AC2" w:rsidRPr="00EA0021" w:rsidP="00CB1C05" w14:paraId="1132ED23" w14:textId="77777777">
            <w:pPr>
              <w:pStyle w:val="LTableTextAbt"/>
            </w:pPr>
            <w:r w:rsidRPr="00EA0021">
              <w:t>CRC Industries, Inc.</w:t>
            </w:r>
          </w:p>
        </w:tc>
        <w:tc>
          <w:tcPr>
            <w:tcW w:w="4608" w:type="dxa"/>
            <w:hideMark/>
          </w:tcPr>
          <w:p w:rsidR="00796AC2" w:rsidRPr="00EA0021" w:rsidP="00CB1C05" w14:paraId="69C011B5" w14:textId="77777777">
            <w:pPr>
              <w:pStyle w:val="LTableTextAbt"/>
            </w:pPr>
            <w:r w:rsidRPr="00EA0021">
              <w:t>WELD-KLEEN 350 Anti-Spatter</w:t>
            </w:r>
          </w:p>
        </w:tc>
        <w:tc>
          <w:tcPr>
            <w:tcW w:w="2304" w:type="dxa"/>
            <w:hideMark/>
          </w:tcPr>
          <w:p w:rsidR="00796AC2" w:rsidRPr="00EA0021" w:rsidP="00CB1C05" w14:paraId="08743D3A" w14:textId="77777777">
            <w:pPr>
              <w:pStyle w:val="LTableTextAbt"/>
            </w:pPr>
            <w:r w:rsidRPr="00EA0021">
              <w:t>No information in SDS</w:t>
            </w:r>
          </w:p>
        </w:tc>
      </w:tr>
      <w:tr w14:paraId="2774A75C" w14:textId="77777777" w:rsidTr="0001636D">
        <w:tblPrEx>
          <w:tblW w:w="9072" w:type="dxa"/>
          <w:jc w:val="center"/>
          <w:tblLayout w:type="fixed"/>
          <w:tblLook w:val="04A0"/>
        </w:tblPrEx>
        <w:trPr>
          <w:cantSplit/>
          <w:trHeight w:val="20"/>
          <w:jc w:val="center"/>
        </w:trPr>
        <w:tc>
          <w:tcPr>
            <w:tcW w:w="2160" w:type="dxa"/>
            <w:hideMark/>
          </w:tcPr>
          <w:p w:rsidR="00796AC2" w:rsidRPr="00D03385" w:rsidP="00CB1C05" w14:paraId="13FDFD33" w14:textId="77777777">
            <w:pPr>
              <w:pStyle w:val="LTableTextAbt"/>
            </w:pPr>
            <w:r w:rsidRPr="00D03385">
              <w:t>Simple Green</w:t>
            </w:r>
          </w:p>
        </w:tc>
        <w:tc>
          <w:tcPr>
            <w:tcW w:w="4608" w:type="dxa"/>
            <w:hideMark/>
          </w:tcPr>
          <w:p w:rsidR="00796AC2" w:rsidRPr="00D03385" w:rsidP="00CB1C05" w14:paraId="11E759E2" w14:textId="77777777">
            <w:pPr>
              <w:pStyle w:val="LTableTextAbt"/>
            </w:pPr>
            <w:r w:rsidRPr="00D03385">
              <w:t>Simple Green Anti-Spatter</w:t>
            </w:r>
          </w:p>
        </w:tc>
        <w:tc>
          <w:tcPr>
            <w:tcW w:w="2304" w:type="dxa"/>
            <w:hideMark/>
          </w:tcPr>
          <w:p w:rsidR="00796AC2" w:rsidRPr="00D03385" w:rsidP="00CB1C05" w14:paraId="736FEA19" w14:textId="77777777">
            <w:pPr>
              <w:pStyle w:val="LTableTextAbt"/>
            </w:pPr>
            <w:r w:rsidRPr="00D03385">
              <w:t>No information in SDS</w:t>
            </w:r>
          </w:p>
        </w:tc>
      </w:tr>
      <w:tr w14:paraId="1A81F5E5" w14:textId="77777777" w:rsidTr="0001636D">
        <w:tblPrEx>
          <w:tblW w:w="9072" w:type="dxa"/>
          <w:jc w:val="center"/>
          <w:tblLayout w:type="fixed"/>
          <w:tblLook w:val="04A0"/>
        </w:tblPrEx>
        <w:trPr>
          <w:cantSplit/>
          <w:trHeight w:val="20"/>
          <w:jc w:val="center"/>
        </w:trPr>
        <w:tc>
          <w:tcPr>
            <w:tcW w:w="9072" w:type="dxa"/>
            <w:gridSpan w:val="3"/>
          </w:tcPr>
          <w:p w:rsidR="00EA0021" w:rsidRPr="00D03385" w:rsidP="00CB1C05" w14:paraId="41454C03"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796AC2" w:rsidP="00CB1C05" w14:paraId="06C30DC3" w14:textId="77777777">
      <w:pPr>
        <w:rPr>
          <w:rFonts w:eastAsiaTheme="minorHAnsi"/>
        </w:rPr>
      </w:pPr>
    </w:p>
    <w:p w:rsidR="00796AC2" w:rsidRPr="00D5798A" w:rsidP="00CB1C05" w14:paraId="03F3B4D4" w14:textId="77777777">
      <w:pPr>
        <w:pStyle w:val="Heading3"/>
      </w:pPr>
      <w:bookmarkStart w:id="623" w:name="_Toc114061953"/>
      <w:r w:rsidRPr="00D5798A">
        <w:t>Fire Safety</w:t>
      </w:r>
      <w:bookmarkEnd w:id="623"/>
    </w:p>
    <w:p w:rsidR="00796AC2" w:rsidRPr="00A66DA0" w:rsidP="00CB1C05" w14:paraId="376CEB54" w14:textId="77777777">
      <w:r>
        <w:t xml:space="preserve">Flash </w:t>
      </w:r>
      <w:r w:rsidRPr="00A66DA0">
        <w:t>points and flammability ratings</w:t>
      </w:r>
      <w:r>
        <w:t xml:space="preserve"> were reviewed</w:t>
      </w:r>
      <w:r w:rsidRPr="00A66DA0">
        <w:t xml:space="preserve"> in</w:t>
      </w:r>
      <w:r>
        <w:t xml:space="preserve"> product</w:t>
      </w:r>
      <w:r w:rsidRPr="00A66DA0">
        <w:t xml:space="preserve"> SDSs</w:t>
      </w:r>
      <w:r w:rsidR="00234DF5">
        <w:t>,</w:t>
      </w:r>
      <w:r w:rsidRPr="00A66DA0">
        <w:t xml:space="preserve"> and summarized </w:t>
      </w:r>
      <w:r>
        <w:t xml:space="preserve">findings are </w:t>
      </w:r>
      <w:r w:rsidRPr="00A66DA0">
        <w:t xml:space="preserve">in </w:t>
      </w:r>
      <w:r>
        <w:fldChar w:fldCharType="begin" w:fldLock="1"/>
      </w:r>
      <w:r>
        <w:instrText xml:space="preserve"> REF _Ref111118256 \h </w:instrText>
      </w:r>
      <w:r>
        <w:fldChar w:fldCharType="separate"/>
      </w:r>
      <w:r w:rsidRPr="00EE2445" w:rsidR="0092222B">
        <w:t xml:space="preserve">Table </w:t>
      </w:r>
      <w:r w:rsidR="0092222B">
        <w:rPr>
          <w:noProof/>
        </w:rPr>
        <w:t>5</w:t>
      </w:r>
      <w:r w:rsidR="0092222B">
        <w:noBreakHyphen/>
      </w:r>
      <w:r w:rsidR="0092222B">
        <w:rPr>
          <w:noProof/>
        </w:rPr>
        <w:t>71</w:t>
      </w:r>
      <w:r>
        <w:fldChar w:fldCharType="end"/>
      </w:r>
      <w:r w:rsidRPr="00A66DA0">
        <w:t xml:space="preserve">. </w:t>
      </w:r>
      <w:r>
        <w:t xml:space="preserve">Sprayon, containing </w:t>
      </w:r>
      <w:r w:rsidR="00843813">
        <w:t>PCE</w:t>
      </w:r>
      <w:r>
        <w:t xml:space="preserve"> and acetone, and the alternative product, </w:t>
      </w:r>
      <w:r w:rsidRPr="007444AA">
        <w:t>Radnor Water Based Anti-Spatter</w:t>
      </w:r>
      <w:r>
        <w:t xml:space="preserve"> made with </w:t>
      </w:r>
      <w:r w:rsidRPr="000D26DC">
        <w:t>dimethylether</w:t>
      </w:r>
      <w:r>
        <w:t xml:space="preserve"> and </w:t>
      </w:r>
      <w:r w:rsidRPr="000D26DC">
        <w:t>nonylphenoxypolyethoxyethanol</w:t>
      </w:r>
      <w:r>
        <w:t xml:space="preserve">, were both rated as extremely flammable. All other products containing target solvents or alternative solvents had a non-flammable rating. Based on </w:t>
      </w:r>
      <w:r w:rsidR="008968E4">
        <w:t xml:space="preserve">the </w:t>
      </w:r>
      <w:r>
        <w:t xml:space="preserve">product reviews, restricting </w:t>
      </w:r>
      <w:r w:rsidR="00843813">
        <w:t>PCE</w:t>
      </w:r>
      <w:r>
        <w:t xml:space="preserve"> in anti-spatter products is unlikely to affect availability of non-flammable products on the market.</w:t>
      </w:r>
    </w:p>
    <w:tbl>
      <w:tblPr>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16"/>
        <w:gridCol w:w="3456"/>
        <w:gridCol w:w="2304"/>
        <w:gridCol w:w="2160"/>
      </w:tblGrid>
      <w:tr w14:paraId="7B8E9827" w14:textId="77777777" w:rsidTr="008B13F6">
        <w:tblPrEx>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36" w:type="dxa"/>
            <w:gridSpan w:val="4"/>
            <w:tcBorders>
              <w:top w:val="nil"/>
              <w:left w:val="nil"/>
              <w:right w:val="nil"/>
            </w:tcBorders>
            <w:shd w:val="clear" w:color="auto" w:fill="auto"/>
          </w:tcPr>
          <w:p w:rsidR="008B13F6" w:rsidRPr="00D03385" w:rsidP="00CB1C05" w14:paraId="688CC5D6" w14:textId="77777777">
            <w:pPr>
              <w:pStyle w:val="TableTitleA"/>
              <w:rPr>
                <w:b/>
                <w:bCs/>
                <w:sz w:val="21"/>
                <w:szCs w:val="21"/>
              </w:rPr>
            </w:pPr>
            <w:bookmarkStart w:id="624" w:name="_Ref111118256"/>
            <w:bookmarkStart w:id="625" w:name="_Toc121142617"/>
            <w:bookmarkStart w:id="626" w:name="_Toc165379611"/>
            <w:r w:rsidRPr="00EE2445">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1</w:t>
            </w:r>
            <w:r w:rsidR="00BC4B5D">
              <w:rPr>
                <w:noProof/>
              </w:rPr>
              <w:fldChar w:fldCharType="end"/>
            </w:r>
            <w:bookmarkEnd w:id="624"/>
            <w:r w:rsidRPr="00EE2445">
              <w:t>:</w:t>
            </w:r>
            <w:r>
              <w:t xml:space="preserve"> </w:t>
            </w:r>
            <w:r w:rsidRPr="00E94061">
              <w:t xml:space="preserve">Flash </w:t>
            </w:r>
            <w:r w:rsidRPr="00E94061" w:rsidR="00390D37">
              <w:t xml:space="preserve">Point </w:t>
            </w:r>
            <w:r w:rsidRPr="00E94061">
              <w:t xml:space="preserve">and </w:t>
            </w:r>
            <w:r w:rsidRPr="00E94061" w:rsidR="00390D37">
              <w:t xml:space="preserve">Flammability Ratings </w:t>
            </w:r>
            <w:r w:rsidRPr="00E94061">
              <w:t xml:space="preserve">for </w:t>
            </w:r>
            <w:r w:rsidRPr="00E94061" w:rsidR="00390D37">
              <w:t xml:space="preserve">Anti-Spatter Products Based </w:t>
            </w:r>
            <w:r w:rsidRPr="00E94061">
              <w:t xml:space="preserve">on </w:t>
            </w:r>
            <w:r w:rsidRPr="00E94061" w:rsidR="00390D37">
              <w:t xml:space="preserve">Information </w:t>
            </w:r>
            <w:r>
              <w:br/>
            </w:r>
            <w:r w:rsidRPr="00E94061">
              <w:t xml:space="preserve">in SDSs or </w:t>
            </w:r>
            <w:r w:rsidRPr="00E94061" w:rsidR="00390D37">
              <w:t>Technical Data Sheets</w:t>
            </w:r>
            <w:bookmarkEnd w:id="625"/>
            <w:bookmarkEnd w:id="626"/>
          </w:p>
        </w:tc>
      </w:tr>
      <w:tr w14:paraId="7FA744BC" w14:textId="77777777" w:rsidTr="00BF5BEB">
        <w:tblPrEx>
          <w:tblW w:w="9936" w:type="dxa"/>
          <w:jc w:val="center"/>
          <w:tblLayout w:type="fixed"/>
          <w:tblLook w:val="04A0"/>
        </w:tblPrEx>
        <w:trPr>
          <w:cantSplit/>
          <w:trHeight w:val="20"/>
          <w:tblHeader/>
          <w:jc w:val="center"/>
        </w:trPr>
        <w:tc>
          <w:tcPr>
            <w:tcW w:w="2016" w:type="dxa"/>
            <w:shd w:val="clear" w:color="auto" w:fill="48A9C5"/>
          </w:tcPr>
          <w:p w:rsidR="00796AC2" w:rsidRPr="00D03385" w:rsidP="00CB1C05" w14:paraId="28700236" w14:textId="77777777">
            <w:pPr>
              <w:pStyle w:val="TableSubtitle"/>
            </w:pPr>
            <w:r w:rsidRPr="00D03385">
              <w:t>Supplier</w:t>
            </w:r>
          </w:p>
        </w:tc>
        <w:tc>
          <w:tcPr>
            <w:tcW w:w="3456" w:type="dxa"/>
            <w:shd w:val="clear" w:color="auto" w:fill="48A9C5"/>
          </w:tcPr>
          <w:p w:rsidR="00796AC2" w:rsidRPr="00D03385" w:rsidP="00CB1C05" w14:paraId="6C1196C6" w14:textId="77777777">
            <w:pPr>
              <w:pStyle w:val="TableSubtitle"/>
            </w:pPr>
            <w:r w:rsidRPr="00D03385">
              <w:t>Product</w:t>
            </w:r>
          </w:p>
        </w:tc>
        <w:tc>
          <w:tcPr>
            <w:tcW w:w="2304" w:type="dxa"/>
            <w:shd w:val="clear" w:color="auto" w:fill="48A9C5"/>
          </w:tcPr>
          <w:p w:rsidR="00796AC2" w:rsidRPr="00D03385" w:rsidP="00CB1C05" w14:paraId="79D21CDE" w14:textId="77777777">
            <w:pPr>
              <w:pStyle w:val="TableSubtitle"/>
            </w:pPr>
            <w:r w:rsidRPr="00D03385">
              <w:t>Flash Point</w:t>
            </w:r>
          </w:p>
        </w:tc>
        <w:tc>
          <w:tcPr>
            <w:tcW w:w="2160" w:type="dxa"/>
            <w:shd w:val="clear" w:color="auto" w:fill="48A9C5"/>
          </w:tcPr>
          <w:p w:rsidR="00796AC2" w:rsidRPr="00D03385" w:rsidP="00CB1C05" w14:paraId="0CAA6311" w14:textId="77777777">
            <w:pPr>
              <w:pStyle w:val="TableSubtitle"/>
            </w:pPr>
            <w:r w:rsidRPr="00D03385">
              <w:t>Flammability Rating</w:t>
            </w:r>
          </w:p>
        </w:tc>
      </w:tr>
      <w:tr w14:paraId="157FF46E" w14:textId="77777777" w:rsidTr="00715081">
        <w:tblPrEx>
          <w:tblW w:w="9936" w:type="dxa"/>
          <w:jc w:val="center"/>
          <w:tblLayout w:type="fixed"/>
          <w:tblLook w:val="04A0"/>
        </w:tblPrEx>
        <w:trPr>
          <w:cantSplit/>
          <w:trHeight w:val="20"/>
          <w:jc w:val="center"/>
        </w:trPr>
        <w:tc>
          <w:tcPr>
            <w:tcW w:w="2016" w:type="dxa"/>
            <w:shd w:val="clear" w:color="auto" w:fill="F1AD7A" w:themeFill="accent2" w:themeFillTint="99"/>
          </w:tcPr>
          <w:p w:rsidR="00715081" w:rsidRPr="00D03385" w:rsidP="00CB1C05" w14:paraId="4F04DE07" w14:textId="77777777">
            <w:pPr>
              <w:pStyle w:val="LTableTextAbt"/>
            </w:pPr>
            <w:r w:rsidRPr="00DE1A13">
              <w:t>Sprayon</w:t>
            </w:r>
          </w:p>
        </w:tc>
        <w:tc>
          <w:tcPr>
            <w:tcW w:w="3456" w:type="dxa"/>
            <w:shd w:val="clear" w:color="auto" w:fill="F1AD7A" w:themeFill="accent2" w:themeFillTint="99"/>
          </w:tcPr>
          <w:p w:rsidR="00715081" w:rsidRPr="00D03385" w:rsidP="00CB1C05" w14:paraId="08C68498" w14:textId="77777777">
            <w:pPr>
              <w:pStyle w:val="LTableTextAbt"/>
            </w:pPr>
            <w:r w:rsidRPr="00DE1A13">
              <w:t>WL 941 Dry Weld Spatter Protectant Aerosol</w:t>
            </w:r>
          </w:p>
        </w:tc>
        <w:tc>
          <w:tcPr>
            <w:tcW w:w="2304" w:type="dxa"/>
            <w:shd w:val="clear" w:color="auto" w:fill="F1AD7A" w:themeFill="accent2" w:themeFillTint="99"/>
          </w:tcPr>
          <w:p w:rsidR="00715081" w:rsidRPr="00D03385" w:rsidP="00CB1C05" w14:paraId="42D96AB9" w14:textId="77777777">
            <w:pPr>
              <w:pStyle w:val="LTableTextAbt"/>
            </w:pPr>
            <w:r w:rsidRPr="00DE1A13">
              <w:t>-20.2°F (-29°C)</w:t>
            </w:r>
          </w:p>
        </w:tc>
        <w:tc>
          <w:tcPr>
            <w:tcW w:w="2160" w:type="dxa"/>
            <w:shd w:val="clear" w:color="auto" w:fill="F1AD7A" w:themeFill="accent2" w:themeFillTint="99"/>
          </w:tcPr>
          <w:p w:rsidR="00715081" w:rsidRPr="00D03385" w:rsidP="00CB1C05" w14:paraId="29E01B31" w14:textId="77777777">
            <w:pPr>
              <w:pStyle w:val="LTableTextAbt"/>
            </w:pPr>
            <w:r w:rsidRPr="00DE1A13">
              <w:t>Extremely flammable</w:t>
            </w:r>
          </w:p>
        </w:tc>
      </w:tr>
      <w:tr w14:paraId="3FB06315" w14:textId="77777777" w:rsidTr="00715081">
        <w:tblPrEx>
          <w:tblW w:w="9936" w:type="dxa"/>
          <w:jc w:val="center"/>
          <w:tblLayout w:type="fixed"/>
          <w:tblLook w:val="04A0"/>
        </w:tblPrEx>
        <w:trPr>
          <w:cantSplit/>
          <w:trHeight w:val="20"/>
          <w:jc w:val="center"/>
        </w:trPr>
        <w:tc>
          <w:tcPr>
            <w:tcW w:w="2016" w:type="dxa"/>
            <w:shd w:val="clear" w:color="auto" w:fill="BFBFBF" w:themeFill="background1" w:themeFillShade="BF"/>
            <w:hideMark/>
          </w:tcPr>
          <w:p w:rsidR="00796AC2" w:rsidRPr="00D03385" w:rsidP="00CB1C05" w14:paraId="68D0DA54" w14:textId="77777777">
            <w:pPr>
              <w:pStyle w:val="LTableTextAbt"/>
            </w:pPr>
            <w:r w:rsidRPr="00D03385">
              <w:t>CANTESCO</w:t>
            </w:r>
          </w:p>
        </w:tc>
        <w:tc>
          <w:tcPr>
            <w:tcW w:w="3456" w:type="dxa"/>
            <w:shd w:val="clear" w:color="auto" w:fill="BFBFBF" w:themeFill="background1" w:themeFillShade="BF"/>
            <w:hideMark/>
          </w:tcPr>
          <w:p w:rsidR="00796AC2" w:rsidRPr="00D03385" w:rsidP="00CB1C05" w14:paraId="2F54B576" w14:textId="77777777">
            <w:pPr>
              <w:pStyle w:val="LTableTextAbt"/>
            </w:pPr>
            <w:r w:rsidRPr="00D03385">
              <w:t>Cantesco Heavy Duty Solvent Based Anti-spatter</w:t>
            </w:r>
          </w:p>
        </w:tc>
        <w:tc>
          <w:tcPr>
            <w:tcW w:w="2304" w:type="dxa"/>
            <w:shd w:val="clear" w:color="auto" w:fill="BFBFBF" w:themeFill="background1" w:themeFillShade="BF"/>
            <w:hideMark/>
          </w:tcPr>
          <w:p w:rsidR="00796AC2" w:rsidRPr="00D03385" w:rsidP="00CB1C05" w14:paraId="5FC24DC0" w14:textId="77777777">
            <w:pPr>
              <w:pStyle w:val="LTableTextAbt"/>
            </w:pPr>
            <w:r>
              <w:t>No information in SDS</w:t>
            </w:r>
          </w:p>
        </w:tc>
        <w:tc>
          <w:tcPr>
            <w:tcW w:w="2160" w:type="dxa"/>
            <w:shd w:val="clear" w:color="auto" w:fill="BFBFBF" w:themeFill="background1" w:themeFillShade="BF"/>
            <w:hideMark/>
          </w:tcPr>
          <w:p w:rsidR="00796AC2" w:rsidRPr="00D03385" w:rsidP="00CB1C05" w14:paraId="3C2DAF71" w14:textId="77777777">
            <w:pPr>
              <w:pStyle w:val="LTableTextAbt"/>
            </w:pPr>
            <w:r w:rsidRPr="00D03385">
              <w:t>Non-flammable</w:t>
            </w:r>
          </w:p>
        </w:tc>
      </w:tr>
      <w:tr w14:paraId="44B3F7FE" w14:textId="77777777" w:rsidTr="00715081">
        <w:tblPrEx>
          <w:tblW w:w="9936" w:type="dxa"/>
          <w:jc w:val="center"/>
          <w:tblLayout w:type="fixed"/>
          <w:tblLook w:val="04A0"/>
        </w:tblPrEx>
        <w:trPr>
          <w:cantSplit/>
          <w:trHeight w:val="20"/>
          <w:jc w:val="center"/>
        </w:trPr>
        <w:tc>
          <w:tcPr>
            <w:tcW w:w="2016" w:type="dxa"/>
            <w:shd w:val="clear" w:color="auto" w:fill="BFBFBF" w:themeFill="background1" w:themeFillShade="BF"/>
            <w:hideMark/>
          </w:tcPr>
          <w:p w:rsidR="00796AC2" w:rsidRPr="00D03385" w:rsidP="00CB1C05" w14:paraId="6CD5FF15" w14:textId="77777777">
            <w:pPr>
              <w:pStyle w:val="LTableTextAbt"/>
            </w:pPr>
            <w:r w:rsidRPr="00D03385">
              <w:t>Weld-Aid</w:t>
            </w:r>
          </w:p>
        </w:tc>
        <w:tc>
          <w:tcPr>
            <w:tcW w:w="3456" w:type="dxa"/>
            <w:shd w:val="clear" w:color="auto" w:fill="BFBFBF" w:themeFill="background1" w:themeFillShade="BF"/>
            <w:hideMark/>
          </w:tcPr>
          <w:p w:rsidR="00796AC2" w:rsidRPr="00D03385" w:rsidP="00CB1C05" w14:paraId="68A7BC64" w14:textId="77777777">
            <w:pPr>
              <w:pStyle w:val="LTableTextAbt"/>
            </w:pPr>
            <w:r w:rsidRPr="00D03385">
              <w:t>Heavy Duty Aerosol Spray Can</w:t>
            </w:r>
          </w:p>
        </w:tc>
        <w:tc>
          <w:tcPr>
            <w:tcW w:w="2304" w:type="dxa"/>
            <w:shd w:val="clear" w:color="auto" w:fill="BFBFBF" w:themeFill="background1" w:themeFillShade="BF"/>
            <w:hideMark/>
          </w:tcPr>
          <w:p w:rsidR="00796AC2" w:rsidRPr="00D03385" w:rsidP="00CB1C05" w14:paraId="05F33A99" w14:textId="77777777">
            <w:pPr>
              <w:pStyle w:val="LTableTextAbt"/>
            </w:pPr>
            <w:r w:rsidRPr="00D03385">
              <w:t>None</w:t>
            </w:r>
          </w:p>
        </w:tc>
        <w:tc>
          <w:tcPr>
            <w:tcW w:w="2160" w:type="dxa"/>
            <w:shd w:val="clear" w:color="auto" w:fill="BFBFBF" w:themeFill="background1" w:themeFillShade="BF"/>
            <w:hideMark/>
          </w:tcPr>
          <w:p w:rsidR="00796AC2" w:rsidRPr="00D03385" w:rsidP="00CB1C05" w14:paraId="5F1BB322" w14:textId="77777777">
            <w:pPr>
              <w:pStyle w:val="LTableTextAbt"/>
            </w:pPr>
            <w:r w:rsidRPr="00D03385">
              <w:t>Non-flammable</w:t>
            </w:r>
          </w:p>
        </w:tc>
      </w:tr>
      <w:tr w14:paraId="6CE374DD" w14:textId="77777777" w:rsidTr="00715081">
        <w:tblPrEx>
          <w:tblW w:w="9936" w:type="dxa"/>
          <w:jc w:val="center"/>
          <w:tblLayout w:type="fixed"/>
          <w:tblLook w:val="04A0"/>
        </w:tblPrEx>
        <w:trPr>
          <w:cantSplit/>
          <w:trHeight w:val="20"/>
          <w:jc w:val="center"/>
        </w:trPr>
        <w:tc>
          <w:tcPr>
            <w:tcW w:w="2016" w:type="dxa"/>
            <w:shd w:val="clear" w:color="auto" w:fill="BFBFBF" w:themeFill="background1" w:themeFillShade="BF"/>
            <w:hideMark/>
          </w:tcPr>
          <w:p w:rsidR="00796AC2" w:rsidRPr="00D03385" w:rsidP="00CB1C05" w14:paraId="473DA08B" w14:textId="77777777">
            <w:pPr>
              <w:pStyle w:val="LTableTextAbt"/>
            </w:pPr>
            <w:r w:rsidRPr="00D03385">
              <w:t>CRC Industries, Inc.</w:t>
            </w:r>
          </w:p>
        </w:tc>
        <w:tc>
          <w:tcPr>
            <w:tcW w:w="3456" w:type="dxa"/>
            <w:shd w:val="clear" w:color="auto" w:fill="BFBFBF" w:themeFill="background1" w:themeFillShade="BF"/>
            <w:hideMark/>
          </w:tcPr>
          <w:p w:rsidR="00796AC2" w:rsidRPr="00D03385" w:rsidP="00CB1C05" w14:paraId="2244C319" w14:textId="77777777">
            <w:pPr>
              <w:pStyle w:val="LTableTextAbt"/>
            </w:pPr>
            <w:r w:rsidRPr="00D03385">
              <w:t>NOZZLE-KLEEN #2</w:t>
            </w:r>
          </w:p>
        </w:tc>
        <w:tc>
          <w:tcPr>
            <w:tcW w:w="2304" w:type="dxa"/>
            <w:shd w:val="clear" w:color="auto" w:fill="BFBFBF" w:themeFill="background1" w:themeFillShade="BF"/>
            <w:hideMark/>
          </w:tcPr>
          <w:p w:rsidR="00796AC2" w:rsidRPr="00D03385" w:rsidP="00CB1C05" w14:paraId="42FD5E50" w14:textId="77777777">
            <w:pPr>
              <w:pStyle w:val="LTableTextAbt"/>
            </w:pPr>
            <w:r w:rsidRPr="00D03385">
              <w:t>None</w:t>
            </w:r>
          </w:p>
        </w:tc>
        <w:tc>
          <w:tcPr>
            <w:tcW w:w="2160" w:type="dxa"/>
            <w:shd w:val="clear" w:color="auto" w:fill="BFBFBF" w:themeFill="background1" w:themeFillShade="BF"/>
            <w:hideMark/>
          </w:tcPr>
          <w:p w:rsidR="00796AC2" w:rsidRPr="00D03385" w:rsidP="00CB1C05" w14:paraId="0D1800CD" w14:textId="77777777">
            <w:pPr>
              <w:pStyle w:val="LTableTextAbt"/>
            </w:pPr>
            <w:r w:rsidRPr="00D03385">
              <w:t>Non-flammable</w:t>
            </w:r>
          </w:p>
        </w:tc>
      </w:tr>
      <w:tr w14:paraId="5A732CEE" w14:textId="77777777" w:rsidTr="00715081">
        <w:tblPrEx>
          <w:tblW w:w="9936" w:type="dxa"/>
          <w:jc w:val="center"/>
          <w:tblLayout w:type="fixed"/>
          <w:tblLook w:val="04A0"/>
        </w:tblPrEx>
        <w:trPr>
          <w:cantSplit/>
          <w:trHeight w:val="20"/>
          <w:jc w:val="center"/>
        </w:trPr>
        <w:tc>
          <w:tcPr>
            <w:tcW w:w="2016" w:type="dxa"/>
            <w:shd w:val="clear" w:color="auto" w:fill="BFBFBF" w:themeFill="background1" w:themeFillShade="BF"/>
            <w:hideMark/>
          </w:tcPr>
          <w:p w:rsidR="00796AC2" w:rsidRPr="00D03385" w:rsidP="00CB1C05" w14:paraId="6D072B8F" w14:textId="77777777">
            <w:pPr>
              <w:pStyle w:val="LTableTextAbt"/>
            </w:pPr>
            <w:r w:rsidRPr="00D03385">
              <w:t>Hot Max</w:t>
            </w:r>
          </w:p>
        </w:tc>
        <w:tc>
          <w:tcPr>
            <w:tcW w:w="3456" w:type="dxa"/>
            <w:shd w:val="clear" w:color="auto" w:fill="BFBFBF" w:themeFill="background1" w:themeFillShade="BF"/>
            <w:hideMark/>
          </w:tcPr>
          <w:p w:rsidR="00796AC2" w:rsidRPr="00D03385" w:rsidP="00CB1C05" w14:paraId="471EEEBB" w14:textId="77777777">
            <w:pPr>
              <w:pStyle w:val="LTableTextAbt"/>
            </w:pPr>
            <w:r w:rsidRPr="00D03385">
              <w:t>Hot Max 23000 Anti-Spatter Spray, Silicone Free</w:t>
            </w:r>
          </w:p>
        </w:tc>
        <w:tc>
          <w:tcPr>
            <w:tcW w:w="2304" w:type="dxa"/>
            <w:shd w:val="clear" w:color="auto" w:fill="BFBFBF" w:themeFill="background1" w:themeFillShade="BF"/>
            <w:hideMark/>
          </w:tcPr>
          <w:p w:rsidR="00796AC2" w:rsidRPr="00D03385" w:rsidP="00CB1C05" w14:paraId="08B9576D" w14:textId="77777777">
            <w:pPr>
              <w:pStyle w:val="LTableTextAbt"/>
            </w:pPr>
            <w:r>
              <w:t>None</w:t>
            </w:r>
          </w:p>
        </w:tc>
        <w:tc>
          <w:tcPr>
            <w:tcW w:w="2160" w:type="dxa"/>
            <w:shd w:val="clear" w:color="auto" w:fill="BFBFBF" w:themeFill="background1" w:themeFillShade="BF"/>
            <w:hideMark/>
          </w:tcPr>
          <w:p w:rsidR="00796AC2" w:rsidRPr="00D03385" w:rsidP="00CB1C05" w14:paraId="495B9BC2" w14:textId="77777777">
            <w:pPr>
              <w:pStyle w:val="LTableTextAbt"/>
            </w:pPr>
            <w:r w:rsidRPr="00D03385">
              <w:t>Non-flammable</w:t>
            </w:r>
          </w:p>
        </w:tc>
      </w:tr>
      <w:tr w14:paraId="4EF52CF5" w14:textId="77777777" w:rsidTr="0001636D">
        <w:tblPrEx>
          <w:tblW w:w="9936" w:type="dxa"/>
          <w:jc w:val="center"/>
          <w:tblLayout w:type="fixed"/>
          <w:tblLook w:val="04A0"/>
        </w:tblPrEx>
        <w:trPr>
          <w:cantSplit/>
          <w:trHeight w:val="20"/>
          <w:jc w:val="center"/>
        </w:trPr>
        <w:tc>
          <w:tcPr>
            <w:tcW w:w="2016" w:type="dxa"/>
            <w:hideMark/>
          </w:tcPr>
          <w:p w:rsidR="00796AC2" w:rsidRPr="00D03385" w:rsidP="00CB1C05" w14:paraId="0F8F7CEE" w14:textId="77777777">
            <w:pPr>
              <w:pStyle w:val="LTableTextAbt"/>
            </w:pPr>
            <w:r w:rsidRPr="00D03385">
              <w:t>Weld-Aid</w:t>
            </w:r>
          </w:p>
        </w:tc>
        <w:tc>
          <w:tcPr>
            <w:tcW w:w="3456" w:type="dxa"/>
            <w:hideMark/>
          </w:tcPr>
          <w:p w:rsidR="00796AC2" w:rsidRPr="00D03385" w:rsidP="00CB1C05" w14:paraId="0EB88178" w14:textId="77777777">
            <w:pPr>
              <w:pStyle w:val="LTableTextAbt"/>
            </w:pPr>
            <w:r w:rsidRPr="00D03385">
              <w:t>Heavy Duty Nozzle Dip HD gel</w:t>
            </w:r>
          </w:p>
        </w:tc>
        <w:tc>
          <w:tcPr>
            <w:tcW w:w="2304" w:type="dxa"/>
            <w:hideMark/>
          </w:tcPr>
          <w:p w:rsidR="00796AC2" w:rsidRPr="00D03385" w:rsidP="00CB1C05" w14:paraId="574B8540" w14:textId="77777777">
            <w:pPr>
              <w:pStyle w:val="LTableTextAbt"/>
            </w:pPr>
            <w:r w:rsidRPr="00D03385">
              <w:t>&gt; 201°F (&gt; 93.9°C)</w:t>
            </w:r>
          </w:p>
        </w:tc>
        <w:tc>
          <w:tcPr>
            <w:tcW w:w="2160" w:type="dxa"/>
            <w:hideMark/>
          </w:tcPr>
          <w:p w:rsidR="00796AC2" w:rsidRPr="00D03385" w:rsidP="00CB1C05" w14:paraId="0743CBFC" w14:textId="77777777">
            <w:pPr>
              <w:pStyle w:val="LTableTextAbt"/>
            </w:pPr>
            <w:r w:rsidRPr="00D03385">
              <w:t>Non-flammable</w:t>
            </w:r>
          </w:p>
        </w:tc>
      </w:tr>
      <w:tr w14:paraId="0FC9C0E2" w14:textId="77777777" w:rsidTr="0001636D">
        <w:tblPrEx>
          <w:tblW w:w="9936" w:type="dxa"/>
          <w:jc w:val="center"/>
          <w:tblLayout w:type="fixed"/>
          <w:tblLook w:val="04A0"/>
        </w:tblPrEx>
        <w:trPr>
          <w:cantSplit/>
          <w:trHeight w:val="20"/>
          <w:jc w:val="center"/>
        </w:trPr>
        <w:tc>
          <w:tcPr>
            <w:tcW w:w="2016" w:type="dxa"/>
            <w:hideMark/>
          </w:tcPr>
          <w:p w:rsidR="00796AC2" w:rsidRPr="00D03385" w:rsidP="00CB1C05" w14:paraId="2ECA8580" w14:textId="77777777">
            <w:pPr>
              <w:pStyle w:val="LTableTextAbt"/>
            </w:pPr>
            <w:r w:rsidRPr="00D03385">
              <w:t>CRC Industries, Inc.</w:t>
            </w:r>
          </w:p>
        </w:tc>
        <w:tc>
          <w:tcPr>
            <w:tcW w:w="3456" w:type="dxa"/>
            <w:hideMark/>
          </w:tcPr>
          <w:p w:rsidR="00796AC2" w:rsidRPr="00D03385" w:rsidP="00CB1C05" w14:paraId="2A7058D1" w14:textId="77777777">
            <w:pPr>
              <w:pStyle w:val="LTableTextAbt"/>
            </w:pPr>
            <w:r>
              <w:t>’</w:t>
            </w:r>
            <w:r w:rsidRPr="00D03385">
              <w:t>elder's Anti Spatter</w:t>
            </w:r>
          </w:p>
        </w:tc>
        <w:tc>
          <w:tcPr>
            <w:tcW w:w="2304" w:type="dxa"/>
            <w:hideMark/>
          </w:tcPr>
          <w:p w:rsidR="00796AC2" w:rsidRPr="00D03385" w:rsidP="00CB1C05" w14:paraId="330C112F" w14:textId="77777777">
            <w:pPr>
              <w:pStyle w:val="LTableTextAbt"/>
            </w:pPr>
            <w:r w:rsidRPr="00D03385">
              <w:t>&gt; 265°F (&gt; 129.4°C)</w:t>
            </w:r>
          </w:p>
        </w:tc>
        <w:tc>
          <w:tcPr>
            <w:tcW w:w="2160" w:type="dxa"/>
            <w:hideMark/>
          </w:tcPr>
          <w:p w:rsidR="00796AC2" w:rsidRPr="00D03385" w:rsidP="00CB1C05" w14:paraId="70FC07F2" w14:textId="77777777">
            <w:pPr>
              <w:pStyle w:val="LTableTextAbt"/>
            </w:pPr>
            <w:r w:rsidRPr="00D03385">
              <w:t>Non-flammable</w:t>
            </w:r>
          </w:p>
        </w:tc>
      </w:tr>
      <w:tr w14:paraId="5E6CCACB" w14:textId="77777777" w:rsidTr="0001636D">
        <w:tblPrEx>
          <w:tblW w:w="9936" w:type="dxa"/>
          <w:jc w:val="center"/>
          <w:tblLayout w:type="fixed"/>
          <w:tblLook w:val="04A0"/>
        </w:tblPrEx>
        <w:trPr>
          <w:cantSplit/>
          <w:trHeight w:val="20"/>
          <w:jc w:val="center"/>
        </w:trPr>
        <w:tc>
          <w:tcPr>
            <w:tcW w:w="2016" w:type="dxa"/>
            <w:hideMark/>
          </w:tcPr>
          <w:p w:rsidR="00796AC2" w:rsidRPr="00D03385" w:rsidP="00CB1C05" w14:paraId="49F95C38" w14:textId="77777777">
            <w:pPr>
              <w:pStyle w:val="LTableTextAbt"/>
            </w:pPr>
            <w:r w:rsidRPr="00D03385">
              <w:t>Radnor</w:t>
            </w:r>
          </w:p>
        </w:tc>
        <w:tc>
          <w:tcPr>
            <w:tcW w:w="3456" w:type="dxa"/>
            <w:hideMark/>
          </w:tcPr>
          <w:p w:rsidR="00796AC2" w:rsidRPr="00D03385" w:rsidP="00CB1C05" w14:paraId="7E539A12" w14:textId="77777777">
            <w:pPr>
              <w:pStyle w:val="LTableTextAbt"/>
            </w:pPr>
            <w:r w:rsidRPr="00D03385">
              <w:t>Radnor Water Based Anti-Spatter (Aerosol)</w:t>
            </w:r>
          </w:p>
        </w:tc>
        <w:tc>
          <w:tcPr>
            <w:tcW w:w="2304" w:type="dxa"/>
            <w:hideMark/>
          </w:tcPr>
          <w:p w:rsidR="00796AC2" w:rsidRPr="00D03385" w:rsidP="00CB1C05" w14:paraId="684A9A8D" w14:textId="77777777">
            <w:pPr>
              <w:pStyle w:val="LTableTextAbt"/>
            </w:pPr>
            <w:r w:rsidRPr="00D03385">
              <w:t>-42°F (-41.1°C)</w:t>
            </w:r>
          </w:p>
        </w:tc>
        <w:tc>
          <w:tcPr>
            <w:tcW w:w="2160" w:type="dxa"/>
            <w:hideMark/>
          </w:tcPr>
          <w:p w:rsidR="00796AC2" w:rsidRPr="00D03385" w:rsidP="00CB1C05" w14:paraId="1117F05D" w14:textId="77777777">
            <w:pPr>
              <w:pStyle w:val="LTableTextAbt"/>
            </w:pPr>
            <w:r w:rsidRPr="00D03385">
              <w:t>Extremely flammable</w:t>
            </w:r>
          </w:p>
        </w:tc>
      </w:tr>
      <w:tr w14:paraId="58A7359B" w14:textId="77777777" w:rsidTr="0001636D">
        <w:tblPrEx>
          <w:tblW w:w="9936" w:type="dxa"/>
          <w:jc w:val="center"/>
          <w:tblLayout w:type="fixed"/>
          <w:tblLook w:val="04A0"/>
        </w:tblPrEx>
        <w:trPr>
          <w:cantSplit/>
          <w:trHeight w:val="20"/>
          <w:jc w:val="center"/>
        </w:trPr>
        <w:tc>
          <w:tcPr>
            <w:tcW w:w="2016" w:type="dxa"/>
            <w:hideMark/>
          </w:tcPr>
          <w:p w:rsidR="00796AC2" w:rsidRPr="00D03385" w:rsidP="00CB1C05" w14:paraId="0EACB1A1" w14:textId="77777777">
            <w:pPr>
              <w:pStyle w:val="LTableTextAbt"/>
            </w:pPr>
            <w:r w:rsidRPr="00D03385">
              <w:t>CRC Industries, Inc.</w:t>
            </w:r>
          </w:p>
        </w:tc>
        <w:tc>
          <w:tcPr>
            <w:tcW w:w="3456" w:type="dxa"/>
            <w:hideMark/>
          </w:tcPr>
          <w:p w:rsidR="00796AC2" w:rsidRPr="00D03385" w:rsidP="00CB1C05" w14:paraId="122725D6" w14:textId="77777777">
            <w:pPr>
              <w:pStyle w:val="LTableTextAbt"/>
            </w:pPr>
            <w:r w:rsidRPr="00D03385">
              <w:t>WELD-KLEEN 350 Anti-Spatter</w:t>
            </w:r>
          </w:p>
        </w:tc>
        <w:tc>
          <w:tcPr>
            <w:tcW w:w="2304" w:type="dxa"/>
            <w:hideMark/>
          </w:tcPr>
          <w:p w:rsidR="00796AC2" w:rsidRPr="00D03385" w:rsidP="00CB1C05" w14:paraId="02E34D00" w14:textId="77777777">
            <w:pPr>
              <w:pStyle w:val="LTableTextAbt"/>
            </w:pPr>
            <w:r w:rsidRPr="00D03385">
              <w:t>212°F (100°C)</w:t>
            </w:r>
          </w:p>
        </w:tc>
        <w:tc>
          <w:tcPr>
            <w:tcW w:w="2160" w:type="dxa"/>
            <w:hideMark/>
          </w:tcPr>
          <w:p w:rsidR="00796AC2" w:rsidRPr="00D03385" w:rsidP="00CB1C05" w14:paraId="650DACB3" w14:textId="77777777">
            <w:pPr>
              <w:pStyle w:val="LTableTextAbt"/>
            </w:pPr>
            <w:r w:rsidRPr="00D03385">
              <w:t>Non-flammable</w:t>
            </w:r>
          </w:p>
        </w:tc>
      </w:tr>
      <w:tr w14:paraId="5DD166C6" w14:textId="77777777" w:rsidTr="0001636D">
        <w:tblPrEx>
          <w:tblW w:w="9936" w:type="dxa"/>
          <w:jc w:val="center"/>
          <w:tblLayout w:type="fixed"/>
          <w:tblLook w:val="04A0"/>
        </w:tblPrEx>
        <w:trPr>
          <w:cantSplit/>
          <w:trHeight w:val="20"/>
          <w:jc w:val="center"/>
        </w:trPr>
        <w:tc>
          <w:tcPr>
            <w:tcW w:w="2016" w:type="dxa"/>
            <w:hideMark/>
          </w:tcPr>
          <w:p w:rsidR="00796AC2" w:rsidRPr="00D03385" w:rsidP="00CB1C05" w14:paraId="21C05F57" w14:textId="77777777">
            <w:pPr>
              <w:pStyle w:val="LTableTextAbt"/>
            </w:pPr>
            <w:r w:rsidRPr="00D03385">
              <w:t>Simple Green</w:t>
            </w:r>
          </w:p>
        </w:tc>
        <w:tc>
          <w:tcPr>
            <w:tcW w:w="3456" w:type="dxa"/>
            <w:hideMark/>
          </w:tcPr>
          <w:p w:rsidR="00796AC2" w:rsidRPr="00D03385" w:rsidP="00CB1C05" w14:paraId="6C1652E3" w14:textId="77777777">
            <w:pPr>
              <w:pStyle w:val="LTableTextAbt"/>
            </w:pPr>
            <w:r w:rsidRPr="00D03385">
              <w:t>Simple Green Anti-Spatter</w:t>
            </w:r>
          </w:p>
        </w:tc>
        <w:tc>
          <w:tcPr>
            <w:tcW w:w="2304" w:type="dxa"/>
            <w:hideMark/>
          </w:tcPr>
          <w:p w:rsidR="00796AC2" w:rsidRPr="00D03385" w:rsidP="00CB1C05" w14:paraId="2F76B6D7" w14:textId="77777777">
            <w:pPr>
              <w:pStyle w:val="LTableTextAbt"/>
            </w:pPr>
            <w:r w:rsidRPr="00D03385">
              <w:t>&gt; 212°F</w:t>
            </w:r>
          </w:p>
        </w:tc>
        <w:tc>
          <w:tcPr>
            <w:tcW w:w="2160" w:type="dxa"/>
            <w:hideMark/>
          </w:tcPr>
          <w:p w:rsidR="00796AC2" w:rsidRPr="00D03385" w:rsidP="00CB1C05" w14:paraId="785130FE" w14:textId="77777777">
            <w:pPr>
              <w:pStyle w:val="LTableTextAbt"/>
            </w:pPr>
            <w:r w:rsidRPr="00D03385">
              <w:t>Non-flammable</w:t>
            </w:r>
          </w:p>
        </w:tc>
      </w:tr>
      <w:tr w14:paraId="27DA9E2B" w14:textId="77777777" w:rsidTr="0001636D">
        <w:tblPrEx>
          <w:tblW w:w="9936" w:type="dxa"/>
          <w:jc w:val="center"/>
          <w:tblLayout w:type="fixed"/>
          <w:tblLook w:val="04A0"/>
        </w:tblPrEx>
        <w:trPr>
          <w:cantSplit/>
          <w:trHeight w:val="20"/>
          <w:jc w:val="center"/>
        </w:trPr>
        <w:tc>
          <w:tcPr>
            <w:tcW w:w="9936" w:type="dxa"/>
            <w:gridSpan w:val="4"/>
          </w:tcPr>
          <w:p w:rsidR="00BF5BEB" w:rsidRPr="00D03385" w:rsidP="00CB1C05" w14:paraId="4560A65A" w14:textId="77777777">
            <w:pPr>
              <w:pStyle w:val="LTableTextAbt"/>
            </w:pPr>
            <w:r w:rsidRPr="00937F5B">
              <w:rPr>
                <w:szCs w:val="18"/>
              </w:rPr>
              <w:t xml:space="preserve">Note: Orange shaded rows indicate products that contain </w:t>
            </w:r>
            <w:r w:rsidR="00843813">
              <w:rPr>
                <w:szCs w:val="18"/>
              </w:rPr>
              <w:t>PCE</w:t>
            </w:r>
            <w:r w:rsidRPr="00937F5B">
              <w:rPr>
                <w:szCs w:val="18"/>
              </w:rPr>
              <w:t>. Grey shaded rows indicate products that contain another one of the first 10 TSCA work plan chemicals.</w:t>
            </w:r>
          </w:p>
        </w:tc>
      </w:tr>
    </w:tbl>
    <w:p w:rsidR="00796AC2" w:rsidRPr="00A66DA0" w:rsidP="00CB1C05" w14:paraId="08F29870" w14:textId="77777777"/>
    <w:p w:rsidR="00796AC2" w:rsidRPr="00D5798A" w:rsidP="00CB1C05" w14:paraId="5DCEB8BB" w14:textId="77777777">
      <w:pPr>
        <w:pStyle w:val="Heading3"/>
      </w:pPr>
      <w:bookmarkStart w:id="627" w:name="_Toc114061954"/>
      <w:r w:rsidRPr="00D5798A">
        <w:t>Pricing and Customer Reviews</w:t>
      </w:r>
      <w:bookmarkEnd w:id="627"/>
    </w:p>
    <w:p w:rsidR="00796AC2" w:rsidP="00CB1C05" w14:paraId="5E91D90A" w14:textId="77777777">
      <w:r>
        <w:t>P</w:t>
      </w:r>
      <w:r w:rsidRPr="00A66DA0">
        <w:t>ricing and customer review information</w:t>
      </w:r>
      <w:r>
        <w:t xml:space="preserve"> was accessed</w:t>
      </w:r>
      <w:r w:rsidRPr="00A66DA0">
        <w:t xml:space="preserve"> on publicly available websites in Ju</w:t>
      </w:r>
      <w:r>
        <w:t>ly</w:t>
      </w:r>
      <w:r w:rsidRPr="00A66DA0">
        <w:t xml:space="preserve"> 2021</w:t>
      </w:r>
      <w:r w:rsidR="00390D37">
        <w:t>,</w:t>
      </w:r>
      <w:r w:rsidRPr="00A66DA0">
        <w:t xml:space="preserve"> and </w:t>
      </w:r>
      <w:r>
        <w:t xml:space="preserve">the </w:t>
      </w:r>
      <w:r w:rsidRPr="00A66DA0">
        <w:t xml:space="preserve">findings </w:t>
      </w:r>
      <w:r w:rsidR="00390D37">
        <w:t xml:space="preserve">are </w:t>
      </w:r>
      <w:r w:rsidRPr="00A66DA0" w:rsidR="00390D37">
        <w:t xml:space="preserve">summarized </w:t>
      </w:r>
      <w:r w:rsidRPr="00A66DA0">
        <w:t xml:space="preserve">in </w:t>
      </w:r>
      <w:r w:rsidR="00715081">
        <w:fldChar w:fldCharType="begin" w:fldLock="1"/>
      </w:r>
      <w:r w:rsidR="00715081">
        <w:instrText xml:space="preserve"> REF _Ref111199984 \h </w:instrText>
      </w:r>
      <w:r w:rsidR="00715081">
        <w:fldChar w:fldCharType="separate"/>
      </w:r>
      <w:r w:rsidRPr="009A1A46" w:rsidR="0092222B">
        <w:t xml:space="preserve">Table </w:t>
      </w:r>
      <w:r w:rsidR="0092222B">
        <w:rPr>
          <w:noProof/>
        </w:rPr>
        <w:t>5</w:t>
      </w:r>
      <w:r w:rsidR="0092222B">
        <w:noBreakHyphen/>
      </w:r>
      <w:r w:rsidR="0092222B">
        <w:rPr>
          <w:noProof/>
        </w:rPr>
        <w:t>72</w:t>
      </w:r>
      <w:r w:rsidR="00715081">
        <w:fldChar w:fldCharType="end"/>
      </w:r>
      <w:r w:rsidRPr="00A66DA0">
        <w:t xml:space="preserve">. </w:t>
      </w:r>
      <w:r>
        <w:t>To assist in comparing prices across</w:t>
      </w:r>
      <w:r w:rsidRPr="00A66DA0">
        <w:t xml:space="preserve"> various products and product sizes, the prices were normalized to price per ounce. </w:t>
      </w:r>
      <w:r>
        <w:t>Prices for products containing target solvents ranged from $0.49 (</w:t>
      </w:r>
      <w:r w:rsidRPr="00CE5466">
        <w:t>WL</w:t>
      </w:r>
      <w:r>
        <w:t xml:space="preserve"> </w:t>
      </w:r>
      <w:r w:rsidRPr="00CE5466">
        <w:t>941 Dry</w:t>
      </w:r>
      <w:r>
        <w:t xml:space="preserve"> Weld Spatter Protectant Aerosol) to $1.13 per ounce (</w:t>
      </w:r>
      <w:r w:rsidRPr="00CE5466">
        <w:t>Hot Max 23000 Anti-Spatter Spray, Silicone Free</w:t>
      </w:r>
      <w:r>
        <w:t xml:space="preserve">). Prices for alternative products ranged from </w:t>
      </w:r>
      <w:r w:rsidRPr="009A41B3">
        <w:t>$0.13</w:t>
      </w:r>
      <w:r w:rsidRPr="00CE5466">
        <w:t xml:space="preserve"> per ounce (</w:t>
      </w:r>
      <w:r>
        <w:t>Weld Kleen</w:t>
      </w:r>
      <w:r w:rsidRPr="00CE5466">
        <w:t xml:space="preserve"> 350 Anti-Spatter) to $0.83 per ounce (</w:t>
      </w:r>
      <w:r w:rsidRPr="009A41B3">
        <w:t>Welder</w:t>
      </w:r>
      <w:r>
        <w:t>'</w:t>
      </w:r>
      <w:r w:rsidRPr="009A41B3">
        <w:t>s Anti Spatter</w:t>
      </w:r>
      <w:r w:rsidRPr="00CE5466">
        <w:t>).</w:t>
      </w:r>
      <w:r>
        <w:rPr>
          <w:color w:val="000000"/>
          <w:sz w:val="20"/>
        </w:rPr>
        <w:t xml:space="preserve"> </w:t>
      </w:r>
      <w:r>
        <w:t>Weld Kleen</w:t>
      </w:r>
      <w:r w:rsidRPr="00CE5466">
        <w:t xml:space="preserve"> 350 Anti-Spatter</w:t>
      </w:r>
      <w:r>
        <w:t xml:space="preserve"> was sold in a larger volume than all other products (5 gallons), which likely affected the price per ounce. However, a 14-ounce container of </w:t>
      </w:r>
      <w:r w:rsidRPr="004366B0">
        <w:t>Simple Green Anti-Spatter</w:t>
      </w:r>
      <w:r>
        <w:t xml:space="preserve"> had the next lowest price of the alternative products at $0.18 per ounce. </w:t>
      </w:r>
    </w:p>
    <w:p w:rsidR="00796AC2" w:rsidP="00CB1C05" w14:paraId="1C403F2F" w14:textId="77777777">
      <w:r>
        <w:t xml:space="preserve">Only four of the 10 products reviewed had customer ratings. </w:t>
      </w:r>
      <w:r w:rsidR="00396696">
        <w:t xml:space="preserve">Two methylene chloride products, </w:t>
      </w:r>
      <w:r w:rsidRPr="00981C39" w:rsidR="00396696">
        <w:t>Cantesco Heavy Duty Solvent Based Anti-spatter and Hot Max 23000 A</w:t>
      </w:r>
      <w:r w:rsidR="00396696">
        <w:t>nti-Spatter Spray</w:t>
      </w:r>
      <w:r w:rsidR="00571CCA">
        <w:t>,</w:t>
      </w:r>
      <w:r>
        <w:t xml:space="preserve"> had customer ratings of 4.6 and 4.2</w:t>
      </w:r>
      <w:r w:rsidR="00571CCA">
        <w:t>,</w:t>
      </w:r>
      <w:r>
        <w:t xml:space="preserve"> respectively</w:t>
      </w:r>
      <w:r w:rsidR="00571CCA">
        <w:t>,</w:t>
      </w:r>
      <w:r>
        <w:t xml:space="preserve"> based on a 5</w:t>
      </w:r>
      <w:r w:rsidR="0069413F">
        <w:t>-</w:t>
      </w:r>
      <w:r>
        <w:t xml:space="preserve">star rating system. There were no customer ratings available for the </w:t>
      </w:r>
      <w:r w:rsidR="00843813">
        <w:t>PCE</w:t>
      </w:r>
      <w:r>
        <w:t xml:space="preserve"> product. The two rated products with alternative solvents, </w:t>
      </w:r>
      <w:r w:rsidRPr="00981C39">
        <w:t>Heavy Duty Nozzle Dip HD gel</w:t>
      </w:r>
      <w:r>
        <w:t xml:space="preserve"> and </w:t>
      </w:r>
      <w:r w:rsidRPr="00981C39">
        <w:t>Simple Green Anti-Spatter</w:t>
      </w:r>
      <w:r>
        <w:t xml:space="preserve">, had ratings of 4.5 and 4.1 respectively. </w:t>
      </w:r>
    </w:p>
    <w:tbl>
      <w:tblPr>
        <w:tblW w:w="10080" w:type="dxa"/>
        <w:jc w:val="center"/>
        <w:tblLayout w:type="fixed"/>
        <w:tblLook w:val="04A0"/>
      </w:tblPr>
      <w:tblGrid>
        <w:gridCol w:w="1260"/>
        <w:gridCol w:w="1908"/>
        <w:gridCol w:w="3744"/>
        <w:gridCol w:w="864"/>
        <w:gridCol w:w="1152"/>
        <w:gridCol w:w="1152"/>
      </w:tblGrid>
      <w:tr w14:paraId="7F259C7E" w14:textId="77777777" w:rsidTr="00E604D0">
        <w:tblPrEx>
          <w:tblW w:w="10080" w:type="dxa"/>
          <w:jc w:val="center"/>
          <w:tblLayout w:type="fixed"/>
          <w:tblLook w:val="04A0"/>
        </w:tblPrEx>
        <w:trPr>
          <w:cantSplit/>
          <w:trHeight w:val="20"/>
          <w:tblHeader/>
          <w:jc w:val="center"/>
        </w:trPr>
        <w:tc>
          <w:tcPr>
            <w:tcW w:w="10080" w:type="dxa"/>
            <w:gridSpan w:val="6"/>
            <w:tcBorders>
              <w:bottom w:val="single" w:sz="4" w:space="0" w:color="auto"/>
            </w:tcBorders>
            <w:shd w:val="clear" w:color="auto" w:fill="auto"/>
            <w:noWrap/>
          </w:tcPr>
          <w:p w:rsidR="009A1A46" w:rsidRPr="00145683" w:rsidP="00CB1C05" w14:paraId="67C4ACC9" w14:textId="77777777">
            <w:pPr>
              <w:pStyle w:val="TableTitleA"/>
              <w:rPr>
                <w:rFonts w:asciiTheme="minorHAnsi" w:hAnsiTheme="minorHAnsi" w:cstheme="minorHAnsi"/>
                <w:b/>
                <w:bCs/>
              </w:rPr>
            </w:pPr>
            <w:bookmarkStart w:id="628" w:name="_Ref111199984"/>
            <w:bookmarkStart w:id="629" w:name="_Toc121142618"/>
            <w:bookmarkStart w:id="630" w:name="_Toc165379612"/>
            <w:r w:rsidRPr="009A1A46">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2</w:t>
            </w:r>
            <w:r w:rsidR="00BC4B5D">
              <w:rPr>
                <w:noProof/>
              </w:rPr>
              <w:fldChar w:fldCharType="end"/>
            </w:r>
            <w:bookmarkEnd w:id="628"/>
            <w:r w:rsidRPr="009A1A46">
              <w:t xml:space="preserve">: Pricing and Customer Review Information for Anti-Spatter Products Based on </w:t>
            </w:r>
            <w:r w:rsidRPr="009A1A46">
              <w:br/>
              <w:t>Manufacturer and Retailer Web Pages</w:t>
            </w:r>
            <w:bookmarkEnd w:id="629"/>
            <w:bookmarkEnd w:id="630"/>
          </w:p>
        </w:tc>
      </w:tr>
      <w:tr w14:paraId="64DD3EC1" w14:textId="77777777" w:rsidTr="00E604D0">
        <w:tblPrEx>
          <w:tblW w:w="10080" w:type="dxa"/>
          <w:jc w:val="center"/>
          <w:tblLayout w:type="fixed"/>
          <w:tblLook w:val="04A0"/>
        </w:tblPrEx>
        <w:trPr>
          <w:cantSplit/>
          <w:trHeight w:val="20"/>
          <w:tblHeader/>
          <w:jc w:val="center"/>
        </w:trPr>
        <w:tc>
          <w:tcPr>
            <w:tcW w:w="1260" w:type="dxa"/>
            <w:tcBorders>
              <w:top w:val="single" w:sz="4" w:space="0" w:color="auto"/>
              <w:left w:val="single" w:sz="4" w:space="0" w:color="auto"/>
              <w:bottom w:val="single" w:sz="4" w:space="0" w:color="auto"/>
              <w:right w:val="single" w:sz="4" w:space="0" w:color="auto"/>
            </w:tcBorders>
            <w:shd w:val="clear" w:color="auto" w:fill="48A9C5"/>
            <w:noWrap/>
            <w:hideMark/>
          </w:tcPr>
          <w:p w:rsidR="009A1A46" w:rsidRPr="00145683" w:rsidP="00CB1C05" w14:paraId="60F1892E" w14:textId="77777777">
            <w:pPr>
              <w:pStyle w:val="TableSubtitle"/>
            </w:pPr>
            <w:r w:rsidRPr="00145683">
              <w:t>Supplier</w:t>
            </w:r>
          </w:p>
        </w:tc>
        <w:tc>
          <w:tcPr>
            <w:tcW w:w="1908" w:type="dxa"/>
            <w:tcBorders>
              <w:top w:val="single" w:sz="4" w:space="0" w:color="auto"/>
              <w:left w:val="nil"/>
              <w:bottom w:val="single" w:sz="4" w:space="0" w:color="auto"/>
              <w:right w:val="single" w:sz="4" w:space="0" w:color="auto"/>
            </w:tcBorders>
            <w:shd w:val="clear" w:color="auto" w:fill="48A9C5"/>
            <w:noWrap/>
            <w:hideMark/>
          </w:tcPr>
          <w:p w:rsidR="009A1A46" w:rsidRPr="00145683" w:rsidP="00CB1C05" w14:paraId="2D2889D8" w14:textId="77777777">
            <w:pPr>
              <w:pStyle w:val="TableSubtitle"/>
            </w:pPr>
            <w:r w:rsidRPr="00145683">
              <w:t>Product</w:t>
            </w:r>
          </w:p>
        </w:tc>
        <w:tc>
          <w:tcPr>
            <w:tcW w:w="3744" w:type="dxa"/>
            <w:tcBorders>
              <w:top w:val="single" w:sz="4" w:space="0" w:color="auto"/>
              <w:left w:val="nil"/>
              <w:bottom w:val="single" w:sz="4" w:space="0" w:color="auto"/>
              <w:right w:val="single" w:sz="4" w:space="0" w:color="auto"/>
            </w:tcBorders>
            <w:shd w:val="clear" w:color="auto" w:fill="48A9C5"/>
            <w:noWrap/>
            <w:hideMark/>
          </w:tcPr>
          <w:p w:rsidR="009A1A46" w:rsidRPr="00145683" w:rsidP="00CB1C05" w14:paraId="073CFF09" w14:textId="77777777">
            <w:pPr>
              <w:pStyle w:val="TableSubtitle"/>
            </w:pPr>
            <w:r w:rsidRPr="00145683">
              <w:t>Retail information</w:t>
            </w:r>
          </w:p>
        </w:tc>
        <w:tc>
          <w:tcPr>
            <w:tcW w:w="864" w:type="dxa"/>
            <w:tcBorders>
              <w:top w:val="single" w:sz="4" w:space="0" w:color="auto"/>
              <w:left w:val="nil"/>
              <w:bottom w:val="single" w:sz="4" w:space="0" w:color="auto"/>
              <w:right w:val="single" w:sz="4" w:space="0" w:color="auto"/>
            </w:tcBorders>
            <w:shd w:val="clear" w:color="auto" w:fill="48A9C5"/>
            <w:hideMark/>
          </w:tcPr>
          <w:p w:rsidR="009A1A46" w:rsidRPr="00145683" w:rsidP="00CB1C05" w14:paraId="4A10AE65" w14:textId="77777777">
            <w:pPr>
              <w:pStyle w:val="TableSubtitle"/>
            </w:pPr>
            <w:r w:rsidRPr="00145683">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9A1A46" w:rsidRPr="00145683" w:rsidP="00CB1C05" w14:paraId="7CFF4662" w14:textId="77777777">
            <w:pPr>
              <w:pStyle w:val="TableSubtitle"/>
            </w:pPr>
            <w:r w:rsidRPr="00145683">
              <w:t>Customer ratings (out of 5)</w:t>
            </w:r>
          </w:p>
        </w:tc>
        <w:tc>
          <w:tcPr>
            <w:tcW w:w="1152" w:type="dxa"/>
            <w:tcBorders>
              <w:top w:val="single" w:sz="4" w:space="0" w:color="auto"/>
              <w:left w:val="nil"/>
              <w:bottom w:val="single" w:sz="4" w:space="0" w:color="auto"/>
              <w:right w:val="single" w:sz="4" w:space="0" w:color="auto"/>
            </w:tcBorders>
            <w:shd w:val="clear" w:color="auto" w:fill="48A9C5"/>
            <w:hideMark/>
          </w:tcPr>
          <w:p w:rsidR="009A1A46" w:rsidRPr="00145683" w:rsidP="00CB1C05" w14:paraId="683C1ACE" w14:textId="77777777">
            <w:pPr>
              <w:pStyle w:val="TableSubtitle"/>
            </w:pPr>
            <w:r w:rsidRPr="00145683">
              <w:t>Number of customer reviews</w:t>
            </w:r>
          </w:p>
        </w:tc>
      </w:tr>
      <w:tr w14:paraId="002917FE"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F1AD7A" w:themeFill="accent2" w:themeFillTint="99"/>
          </w:tcPr>
          <w:p w:rsidR="009A1A46" w:rsidRPr="00145683" w:rsidP="00CB1C05" w14:paraId="16BD5DDD" w14:textId="77777777">
            <w:pPr>
              <w:pStyle w:val="LTableTextAbt"/>
            </w:pPr>
            <w:r w:rsidRPr="00B531FA">
              <w:t>Sprayon</w:t>
            </w:r>
          </w:p>
        </w:tc>
        <w:tc>
          <w:tcPr>
            <w:tcW w:w="1908" w:type="dxa"/>
            <w:tcBorders>
              <w:top w:val="nil"/>
              <w:left w:val="nil"/>
              <w:bottom w:val="single" w:sz="4" w:space="0" w:color="auto"/>
              <w:right w:val="single" w:sz="4" w:space="0" w:color="auto"/>
            </w:tcBorders>
            <w:shd w:val="clear" w:color="auto" w:fill="F1AD7A" w:themeFill="accent2" w:themeFillTint="99"/>
          </w:tcPr>
          <w:p w:rsidR="009A1A46" w:rsidRPr="00145683" w:rsidP="00CB1C05" w14:paraId="79C6A266" w14:textId="77777777">
            <w:pPr>
              <w:pStyle w:val="LTableTextAbt"/>
            </w:pPr>
            <w:r w:rsidRPr="00B531FA">
              <w:t>WL 941 Dry Weld Spatter Protectant Aerosol</w:t>
            </w:r>
          </w:p>
        </w:tc>
        <w:tc>
          <w:tcPr>
            <w:tcW w:w="3744" w:type="dxa"/>
            <w:tcBorders>
              <w:top w:val="nil"/>
              <w:left w:val="nil"/>
              <w:bottom w:val="single" w:sz="4" w:space="0" w:color="auto"/>
              <w:right w:val="single" w:sz="4" w:space="0" w:color="auto"/>
            </w:tcBorders>
            <w:shd w:val="clear" w:color="auto" w:fill="F1AD7A" w:themeFill="accent2" w:themeFillTint="99"/>
          </w:tcPr>
          <w:p w:rsidR="009A1A46" w:rsidP="00CB1C05" w14:paraId="54512F52" w14:textId="77777777">
            <w:pPr>
              <w:pStyle w:val="LTableTextAbt"/>
            </w:pPr>
            <w:r w:rsidRPr="00B531FA">
              <w:t>https://www.grainger.com/product/6KDT4</w:t>
            </w:r>
          </w:p>
        </w:tc>
        <w:tc>
          <w:tcPr>
            <w:tcW w:w="864" w:type="dxa"/>
            <w:tcBorders>
              <w:top w:val="nil"/>
              <w:left w:val="nil"/>
              <w:bottom w:val="single" w:sz="4" w:space="0" w:color="auto"/>
              <w:right w:val="single" w:sz="4" w:space="0" w:color="auto"/>
            </w:tcBorders>
            <w:shd w:val="clear" w:color="auto" w:fill="F1AD7A" w:themeFill="accent2" w:themeFillTint="99"/>
            <w:noWrap/>
          </w:tcPr>
          <w:p w:rsidR="009A1A46" w:rsidRPr="00145683" w:rsidP="00CB1C05" w14:paraId="499137D4" w14:textId="77777777">
            <w:pPr>
              <w:pStyle w:val="CTableTextAbt"/>
            </w:pPr>
            <w:r w:rsidRPr="00C70112">
              <w:t>$0.49</w:t>
            </w:r>
          </w:p>
        </w:tc>
        <w:tc>
          <w:tcPr>
            <w:tcW w:w="1152" w:type="dxa"/>
            <w:tcBorders>
              <w:top w:val="nil"/>
              <w:left w:val="nil"/>
              <w:bottom w:val="single" w:sz="4" w:space="0" w:color="auto"/>
              <w:right w:val="single" w:sz="4" w:space="0" w:color="auto"/>
            </w:tcBorders>
            <w:shd w:val="clear" w:color="auto" w:fill="F1AD7A" w:themeFill="accent2" w:themeFillTint="99"/>
          </w:tcPr>
          <w:p w:rsidR="009A1A46" w:rsidRPr="00145683" w:rsidP="00CB1C05" w14:paraId="63178E17" w14:textId="77777777">
            <w:pPr>
              <w:pStyle w:val="CTableTextAbt"/>
            </w:pPr>
            <w:r>
              <w:t>N</w:t>
            </w:r>
            <w:r w:rsidRPr="00C70112">
              <w:t>one</w:t>
            </w:r>
          </w:p>
        </w:tc>
        <w:tc>
          <w:tcPr>
            <w:tcW w:w="1152" w:type="dxa"/>
            <w:tcBorders>
              <w:top w:val="nil"/>
              <w:left w:val="nil"/>
              <w:bottom w:val="single" w:sz="4" w:space="0" w:color="auto"/>
              <w:right w:val="single" w:sz="4" w:space="0" w:color="auto"/>
            </w:tcBorders>
            <w:shd w:val="clear" w:color="auto" w:fill="F1AD7A" w:themeFill="accent2" w:themeFillTint="99"/>
          </w:tcPr>
          <w:p w:rsidR="009A1A46" w:rsidRPr="00145683" w:rsidP="00CB1C05" w14:paraId="19B2EC8A" w14:textId="77777777">
            <w:pPr>
              <w:pStyle w:val="CTableTextAbt"/>
            </w:pPr>
            <w:r>
              <w:t>N</w:t>
            </w:r>
            <w:r w:rsidRPr="00C70112">
              <w:t>one</w:t>
            </w:r>
          </w:p>
        </w:tc>
      </w:tr>
      <w:tr w14:paraId="527F7CC3"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BFBFBF" w:themeFill="background1" w:themeFillShade="BF"/>
          </w:tcPr>
          <w:p w:rsidR="009A1A46" w:rsidRPr="00145683" w:rsidP="00CB1C05" w14:paraId="438A250B" w14:textId="77777777">
            <w:pPr>
              <w:pStyle w:val="LTableTextAbt"/>
            </w:pPr>
            <w:r w:rsidRPr="00145683">
              <w:t>CANTESCO</w:t>
            </w:r>
          </w:p>
        </w:tc>
        <w:tc>
          <w:tcPr>
            <w:tcW w:w="1908"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25BBF290" w14:textId="77777777">
            <w:pPr>
              <w:pStyle w:val="LTableTextAbt"/>
            </w:pPr>
            <w:r w:rsidRPr="00145683">
              <w:t>Cantesco Heavy Duty Solvent Based Anti-spatter</w:t>
            </w:r>
          </w:p>
        </w:tc>
        <w:tc>
          <w:tcPr>
            <w:tcW w:w="3744"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36553ED4" w14:textId="77777777">
            <w:pPr>
              <w:pStyle w:val="LTableTextAbt"/>
            </w:pPr>
            <w:hyperlink r:id="rId172" w:history="1">
              <w:r w:rsidRPr="00BC1F5A" w:rsidR="004F366B">
                <w:t>https://www.amazon.com/CANTESCO-AS-16-Solvent-Anti-Spatter-Aerosol/dp/B008BJCY1K</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9A1A46" w:rsidRPr="00145683" w:rsidP="00CB1C05" w14:paraId="7F580D8C" w14:textId="77777777">
            <w:pPr>
              <w:pStyle w:val="CTableTextAbt"/>
            </w:pPr>
            <w:r w:rsidRPr="00145683">
              <w:t>$0.55</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700CBF73" w14:textId="77777777">
            <w:pPr>
              <w:pStyle w:val="CTableTextAbt"/>
            </w:pPr>
            <w:r w:rsidRPr="00145683">
              <w:t>4.6</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341987E7" w14:textId="77777777">
            <w:pPr>
              <w:pStyle w:val="CTableTextAbt"/>
            </w:pPr>
            <w:r w:rsidRPr="00145683">
              <w:t>314</w:t>
            </w:r>
          </w:p>
        </w:tc>
      </w:tr>
      <w:tr w14:paraId="7C7A92D6"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BFBFBF" w:themeFill="background1" w:themeFillShade="BF"/>
          </w:tcPr>
          <w:p w:rsidR="009A1A46" w:rsidRPr="00145683" w:rsidP="00CB1C05" w14:paraId="7FE2287E" w14:textId="77777777">
            <w:pPr>
              <w:pStyle w:val="LTableTextAbt"/>
            </w:pPr>
            <w:r w:rsidRPr="00145683">
              <w:t>Weld-Aid</w:t>
            </w:r>
          </w:p>
        </w:tc>
        <w:tc>
          <w:tcPr>
            <w:tcW w:w="1908"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223859F1" w14:textId="77777777">
            <w:pPr>
              <w:pStyle w:val="LTableTextAbt"/>
            </w:pPr>
            <w:r w:rsidRPr="00145683">
              <w:t>Heavy Duty Aerosol Spray Can</w:t>
            </w:r>
          </w:p>
        </w:tc>
        <w:tc>
          <w:tcPr>
            <w:tcW w:w="3744"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66DF493E" w14:textId="77777777">
            <w:pPr>
              <w:pStyle w:val="LTableTextAbt"/>
            </w:pPr>
            <w:hyperlink r:id="rId173" w:history="1">
              <w:r w:rsidRPr="00BC1F5A" w:rsidR="004F366B">
                <w:t>https://www.grainger.com/product/24A416</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9A1A46" w:rsidRPr="00145683" w:rsidP="00CB1C05" w14:paraId="1F09AF6F" w14:textId="77777777">
            <w:pPr>
              <w:pStyle w:val="CTableTextAbt"/>
            </w:pPr>
            <w:r w:rsidRPr="00145683">
              <w:t>$0.51</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519BFBFB" w14:textId="77777777">
            <w:pPr>
              <w:pStyle w:val="CTableTextAbt"/>
            </w:pPr>
            <w:r>
              <w:t>N</w:t>
            </w:r>
            <w:r w:rsidRPr="00145683">
              <w:t>one</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681EB109" w14:textId="77777777">
            <w:pPr>
              <w:pStyle w:val="CTableTextAbt"/>
            </w:pPr>
            <w:r>
              <w:t>N</w:t>
            </w:r>
            <w:r w:rsidRPr="00145683">
              <w:t>one</w:t>
            </w:r>
          </w:p>
        </w:tc>
      </w:tr>
      <w:tr w14:paraId="34D4328E"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BFBFBF" w:themeFill="background1" w:themeFillShade="BF"/>
          </w:tcPr>
          <w:p w:rsidR="009A1A46" w:rsidRPr="00145683" w:rsidP="00CB1C05" w14:paraId="05602384" w14:textId="77777777">
            <w:pPr>
              <w:pStyle w:val="LTableTextAbt"/>
            </w:pPr>
            <w:r w:rsidRPr="00145683">
              <w:t>CRC Industries, Inc.</w:t>
            </w:r>
          </w:p>
        </w:tc>
        <w:tc>
          <w:tcPr>
            <w:tcW w:w="1908"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543F3786" w14:textId="77777777">
            <w:pPr>
              <w:pStyle w:val="LTableTextAbt"/>
            </w:pPr>
            <w:r w:rsidRPr="00145683">
              <w:t>NOZZLE-KLEEN #2</w:t>
            </w:r>
          </w:p>
        </w:tc>
        <w:tc>
          <w:tcPr>
            <w:tcW w:w="3744"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1841EED7" w14:textId="77777777">
            <w:pPr>
              <w:pStyle w:val="LTableTextAbt"/>
            </w:pPr>
            <w:hyperlink r:id="rId174" w:history="1">
              <w:r w:rsidRPr="00BC1F5A" w:rsidR="004F366B">
                <w:t>https://www.airgas.com/product/Welding-Products/Welding-Support-Equipment/Chemicals---Spatters-%26-Gels/p/WAP007022</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9A1A46" w:rsidRPr="00145683" w:rsidP="00CB1C05" w14:paraId="34747BCF" w14:textId="77777777">
            <w:pPr>
              <w:pStyle w:val="CTableTextAbt"/>
            </w:pPr>
            <w:r w:rsidRPr="00145683">
              <w:t>$0.56</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73BE7589" w14:textId="77777777">
            <w:pPr>
              <w:pStyle w:val="CTableTextAbt"/>
            </w:pPr>
            <w:r>
              <w:t>N</w:t>
            </w:r>
            <w:r w:rsidRPr="00145683">
              <w:t>one</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6CAFF198" w14:textId="77777777">
            <w:pPr>
              <w:pStyle w:val="CTableTextAbt"/>
            </w:pPr>
            <w:r>
              <w:t>N</w:t>
            </w:r>
            <w:r w:rsidRPr="00145683">
              <w:t>one</w:t>
            </w:r>
          </w:p>
        </w:tc>
      </w:tr>
      <w:tr w14:paraId="2FD3F998"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BFBFBF" w:themeFill="background1" w:themeFillShade="BF"/>
          </w:tcPr>
          <w:p w:rsidR="009A1A46" w:rsidRPr="00145683" w:rsidP="00CB1C05" w14:paraId="4BA43F70" w14:textId="77777777">
            <w:pPr>
              <w:pStyle w:val="LTableTextAbt"/>
            </w:pPr>
            <w:r w:rsidRPr="00145683">
              <w:t>Hot Max</w:t>
            </w:r>
          </w:p>
        </w:tc>
        <w:tc>
          <w:tcPr>
            <w:tcW w:w="1908"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77227AF5" w14:textId="77777777">
            <w:pPr>
              <w:pStyle w:val="LTableTextAbt"/>
            </w:pPr>
            <w:r w:rsidRPr="00145683">
              <w:t>Hot Max 23000 Anti-Spatter Spray, Silicone Free</w:t>
            </w:r>
          </w:p>
        </w:tc>
        <w:tc>
          <w:tcPr>
            <w:tcW w:w="3744"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00D40FF4" w14:textId="77777777">
            <w:pPr>
              <w:pStyle w:val="LTableTextAbt"/>
            </w:pPr>
            <w:hyperlink r:id="rId175" w:history="1">
              <w:r w:rsidRPr="00BC1F5A" w:rsidR="004F366B">
                <w:t>https://www.amazon.com/Hot-Max-23000-Anti-Spatter-Silicone/dp/B005UUQJD2</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9A1A46" w:rsidRPr="00145683" w:rsidP="00CB1C05" w14:paraId="6274BC5C" w14:textId="77777777">
            <w:pPr>
              <w:pStyle w:val="CTableTextAbt"/>
            </w:pPr>
            <w:r w:rsidRPr="00145683">
              <w:t>$1.13</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336B0285" w14:textId="77777777">
            <w:pPr>
              <w:pStyle w:val="CTableTextAbt"/>
            </w:pPr>
            <w:r w:rsidRPr="00145683">
              <w:t>4.2</w:t>
            </w:r>
          </w:p>
        </w:tc>
        <w:tc>
          <w:tcPr>
            <w:tcW w:w="1152" w:type="dxa"/>
            <w:tcBorders>
              <w:top w:val="nil"/>
              <w:left w:val="nil"/>
              <w:bottom w:val="single" w:sz="4" w:space="0" w:color="auto"/>
              <w:right w:val="single" w:sz="4" w:space="0" w:color="auto"/>
            </w:tcBorders>
            <w:shd w:val="clear" w:color="auto" w:fill="BFBFBF" w:themeFill="background1" w:themeFillShade="BF"/>
          </w:tcPr>
          <w:p w:rsidR="009A1A46" w:rsidRPr="00145683" w:rsidP="00CB1C05" w14:paraId="2B4C793E" w14:textId="77777777">
            <w:pPr>
              <w:pStyle w:val="CTableTextAbt"/>
            </w:pPr>
            <w:r w:rsidRPr="00145683">
              <w:t>24</w:t>
            </w:r>
          </w:p>
        </w:tc>
      </w:tr>
      <w:tr w14:paraId="02546503"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auto"/>
          </w:tcPr>
          <w:p w:rsidR="009A1A46" w:rsidRPr="00145683" w:rsidP="00CB1C05" w14:paraId="721B0D4A" w14:textId="77777777">
            <w:pPr>
              <w:pStyle w:val="LTableTextAbt"/>
            </w:pPr>
            <w:r w:rsidRPr="00145683">
              <w:t>Weld-Aid</w:t>
            </w:r>
          </w:p>
        </w:tc>
        <w:tc>
          <w:tcPr>
            <w:tcW w:w="1908" w:type="dxa"/>
            <w:tcBorders>
              <w:top w:val="nil"/>
              <w:left w:val="nil"/>
              <w:bottom w:val="single" w:sz="4" w:space="0" w:color="auto"/>
              <w:right w:val="single" w:sz="4" w:space="0" w:color="auto"/>
            </w:tcBorders>
            <w:shd w:val="clear" w:color="auto" w:fill="auto"/>
          </w:tcPr>
          <w:p w:rsidR="009A1A46" w:rsidRPr="00145683" w:rsidP="00CB1C05" w14:paraId="12D9BE41" w14:textId="77777777">
            <w:pPr>
              <w:pStyle w:val="LTableTextAbt"/>
            </w:pPr>
            <w:r w:rsidRPr="00145683">
              <w:t>Heavy Duty Nozzle Dip HD gel</w:t>
            </w:r>
          </w:p>
        </w:tc>
        <w:tc>
          <w:tcPr>
            <w:tcW w:w="3744" w:type="dxa"/>
            <w:tcBorders>
              <w:top w:val="nil"/>
              <w:left w:val="nil"/>
              <w:bottom w:val="single" w:sz="4" w:space="0" w:color="auto"/>
              <w:right w:val="single" w:sz="4" w:space="0" w:color="auto"/>
            </w:tcBorders>
            <w:shd w:val="clear" w:color="auto" w:fill="auto"/>
          </w:tcPr>
          <w:p w:rsidR="009A1A46" w:rsidRPr="00145683" w:rsidP="00CB1C05" w14:paraId="46648C85" w14:textId="77777777">
            <w:pPr>
              <w:pStyle w:val="LTableTextAbt"/>
            </w:pPr>
            <w:hyperlink r:id="rId176" w:history="1">
              <w:r w:rsidRPr="00BC1F5A" w:rsidR="004F366B">
                <w:t>https://www.grainger.com/product/24A413</w:t>
              </w:r>
            </w:hyperlink>
          </w:p>
        </w:tc>
        <w:tc>
          <w:tcPr>
            <w:tcW w:w="864" w:type="dxa"/>
            <w:tcBorders>
              <w:top w:val="nil"/>
              <w:left w:val="nil"/>
              <w:bottom w:val="single" w:sz="4" w:space="0" w:color="auto"/>
              <w:right w:val="single" w:sz="4" w:space="0" w:color="auto"/>
            </w:tcBorders>
            <w:shd w:val="clear" w:color="auto" w:fill="auto"/>
            <w:noWrap/>
          </w:tcPr>
          <w:p w:rsidR="009A1A46" w:rsidRPr="00145683" w:rsidP="00CB1C05" w14:paraId="1A6F9A0B" w14:textId="77777777">
            <w:pPr>
              <w:pStyle w:val="CTableTextAbt"/>
            </w:pPr>
            <w:r w:rsidRPr="00145683">
              <w:t>$0.52</w:t>
            </w:r>
          </w:p>
        </w:tc>
        <w:tc>
          <w:tcPr>
            <w:tcW w:w="1152" w:type="dxa"/>
            <w:tcBorders>
              <w:top w:val="nil"/>
              <w:left w:val="nil"/>
              <w:bottom w:val="single" w:sz="4" w:space="0" w:color="auto"/>
              <w:right w:val="single" w:sz="4" w:space="0" w:color="auto"/>
            </w:tcBorders>
            <w:shd w:val="clear" w:color="auto" w:fill="auto"/>
          </w:tcPr>
          <w:p w:rsidR="009A1A46" w:rsidRPr="00145683" w:rsidP="00CB1C05" w14:paraId="467555A9" w14:textId="77777777">
            <w:pPr>
              <w:pStyle w:val="CTableTextAbt"/>
            </w:pPr>
            <w:r w:rsidRPr="00145683">
              <w:t>4.5</w:t>
            </w:r>
          </w:p>
        </w:tc>
        <w:tc>
          <w:tcPr>
            <w:tcW w:w="1152" w:type="dxa"/>
            <w:tcBorders>
              <w:top w:val="nil"/>
              <w:left w:val="nil"/>
              <w:bottom w:val="single" w:sz="4" w:space="0" w:color="auto"/>
              <w:right w:val="single" w:sz="4" w:space="0" w:color="auto"/>
            </w:tcBorders>
            <w:shd w:val="clear" w:color="auto" w:fill="auto"/>
          </w:tcPr>
          <w:p w:rsidR="009A1A46" w:rsidRPr="00145683" w:rsidP="00CB1C05" w14:paraId="1E64210B" w14:textId="77777777">
            <w:pPr>
              <w:pStyle w:val="CTableTextAbt"/>
            </w:pPr>
            <w:r w:rsidRPr="00145683">
              <w:t>895</w:t>
            </w:r>
          </w:p>
        </w:tc>
      </w:tr>
      <w:tr w14:paraId="03CDEDB3"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auto"/>
          </w:tcPr>
          <w:p w:rsidR="009A1A46" w:rsidRPr="00145683" w:rsidP="00CB1C05" w14:paraId="7AB3D889" w14:textId="77777777">
            <w:pPr>
              <w:pStyle w:val="LTableTextAbt"/>
            </w:pPr>
            <w:r w:rsidRPr="00145683">
              <w:t>CRC Industries, Inc.</w:t>
            </w:r>
          </w:p>
        </w:tc>
        <w:tc>
          <w:tcPr>
            <w:tcW w:w="1908" w:type="dxa"/>
            <w:tcBorders>
              <w:top w:val="nil"/>
              <w:left w:val="nil"/>
              <w:bottom w:val="single" w:sz="4" w:space="0" w:color="auto"/>
              <w:right w:val="single" w:sz="4" w:space="0" w:color="auto"/>
            </w:tcBorders>
            <w:shd w:val="clear" w:color="auto" w:fill="auto"/>
          </w:tcPr>
          <w:p w:rsidR="009A1A46" w:rsidRPr="00145683" w:rsidP="00CB1C05" w14:paraId="608705AB" w14:textId="77777777">
            <w:pPr>
              <w:pStyle w:val="LTableTextAbt"/>
            </w:pPr>
            <w:r w:rsidRPr="00145683">
              <w:t>Welder's Anti Spatter</w:t>
            </w:r>
          </w:p>
        </w:tc>
        <w:tc>
          <w:tcPr>
            <w:tcW w:w="3744" w:type="dxa"/>
            <w:tcBorders>
              <w:top w:val="nil"/>
              <w:left w:val="nil"/>
              <w:bottom w:val="single" w:sz="4" w:space="0" w:color="auto"/>
              <w:right w:val="single" w:sz="4" w:space="0" w:color="auto"/>
            </w:tcBorders>
            <w:shd w:val="clear" w:color="auto" w:fill="auto"/>
          </w:tcPr>
          <w:p w:rsidR="009A1A46" w:rsidRPr="00145683" w:rsidP="00CB1C05" w14:paraId="36F1524E" w14:textId="77777777">
            <w:pPr>
              <w:pStyle w:val="LTableTextAbt"/>
            </w:pPr>
            <w:hyperlink r:id="rId177" w:history="1">
              <w:r w:rsidRPr="00BC1F5A" w:rsidR="004F366B">
                <w:t>https://www.grainger.com/product/2F137</w:t>
              </w:r>
            </w:hyperlink>
          </w:p>
        </w:tc>
        <w:tc>
          <w:tcPr>
            <w:tcW w:w="864" w:type="dxa"/>
            <w:tcBorders>
              <w:top w:val="nil"/>
              <w:left w:val="nil"/>
              <w:bottom w:val="single" w:sz="4" w:space="0" w:color="auto"/>
              <w:right w:val="single" w:sz="4" w:space="0" w:color="auto"/>
            </w:tcBorders>
            <w:shd w:val="clear" w:color="auto" w:fill="auto"/>
            <w:noWrap/>
          </w:tcPr>
          <w:p w:rsidR="009A1A46" w:rsidRPr="00145683" w:rsidP="00CB1C05" w14:paraId="62EF445D" w14:textId="77777777">
            <w:pPr>
              <w:pStyle w:val="CTableTextAbt"/>
            </w:pPr>
            <w:r w:rsidRPr="00145683">
              <w:t>$0.83</w:t>
            </w:r>
          </w:p>
        </w:tc>
        <w:tc>
          <w:tcPr>
            <w:tcW w:w="1152" w:type="dxa"/>
            <w:tcBorders>
              <w:top w:val="nil"/>
              <w:left w:val="nil"/>
              <w:bottom w:val="single" w:sz="4" w:space="0" w:color="auto"/>
              <w:right w:val="single" w:sz="4" w:space="0" w:color="auto"/>
            </w:tcBorders>
            <w:shd w:val="clear" w:color="auto" w:fill="auto"/>
          </w:tcPr>
          <w:p w:rsidR="009A1A46" w:rsidRPr="00145683" w:rsidP="00CB1C05" w14:paraId="101E8F4F" w14:textId="77777777">
            <w:pPr>
              <w:pStyle w:val="CTableTextAbt"/>
            </w:pPr>
            <w:r>
              <w:t>N</w:t>
            </w:r>
            <w:r w:rsidRPr="00145683">
              <w:t>one</w:t>
            </w:r>
          </w:p>
        </w:tc>
        <w:tc>
          <w:tcPr>
            <w:tcW w:w="1152" w:type="dxa"/>
            <w:tcBorders>
              <w:top w:val="nil"/>
              <w:left w:val="nil"/>
              <w:bottom w:val="single" w:sz="4" w:space="0" w:color="auto"/>
              <w:right w:val="single" w:sz="4" w:space="0" w:color="auto"/>
            </w:tcBorders>
            <w:shd w:val="clear" w:color="auto" w:fill="auto"/>
          </w:tcPr>
          <w:p w:rsidR="009A1A46" w:rsidRPr="00145683" w:rsidP="00CB1C05" w14:paraId="7F6C9646" w14:textId="77777777">
            <w:pPr>
              <w:pStyle w:val="CTableTextAbt"/>
            </w:pPr>
            <w:r>
              <w:t>N</w:t>
            </w:r>
            <w:r w:rsidRPr="00145683">
              <w:t>one</w:t>
            </w:r>
          </w:p>
        </w:tc>
      </w:tr>
      <w:tr w14:paraId="6F2DEC26"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auto"/>
          </w:tcPr>
          <w:p w:rsidR="009A1A46" w:rsidRPr="00145683" w:rsidP="00CB1C05" w14:paraId="0E249FA8" w14:textId="77777777">
            <w:pPr>
              <w:pStyle w:val="LTableTextAbt"/>
            </w:pPr>
            <w:r w:rsidRPr="00145683">
              <w:t>Radnor</w:t>
            </w:r>
          </w:p>
        </w:tc>
        <w:tc>
          <w:tcPr>
            <w:tcW w:w="1908" w:type="dxa"/>
            <w:tcBorders>
              <w:top w:val="nil"/>
              <w:left w:val="nil"/>
              <w:bottom w:val="single" w:sz="4" w:space="0" w:color="auto"/>
              <w:right w:val="single" w:sz="4" w:space="0" w:color="auto"/>
            </w:tcBorders>
            <w:shd w:val="clear" w:color="auto" w:fill="auto"/>
          </w:tcPr>
          <w:p w:rsidR="009A1A46" w:rsidRPr="00145683" w:rsidP="00CB1C05" w14:paraId="2E0DA947" w14:textId="77777777">
            <w:pPr>
              <w:pStyle w:val="LTableTextAbt"/>
            </w:pPr>
            <w:r w:rsidRPr="00145683">
              <w:t>Radnor Water Based Anti-Spatter (Aerosol)</w:t>
            </w:r>
          </w:p>
        </w:tc>
        <w:tc>
          <w:tcPr>
            <w:tcW w:w="3744" w:type="dxa"/>
            <w:tcBorders>
              <w:top w:val="nil"/>
              <w:left w:val="nil"/>
              <w:bottom w:val="single" w:sz="4" w:space="0" w:color="auto"/>
              <w:right w:val="single" w:sz="4" w:space="0" w:color="auto"/>
            </w:tcBorders>
            <w:shd w:val="clear" w:color="auto" w:fill="auto"/>
          </w:tcPr>
          <w:p w:rsidR="009A1A46" w:rsidRPr="00145683" w:rsidP="00CB1C05" w14:paraId="5D23D9F0" w14:textId="77777777">
            <w:pPr>
              <w:pStyle w:val="LTableTextAbt"/>
            </w:pPr>
            <w:hyperlink r:id="rId178" w:history="1">
              <w:r w:rsidRPr="00BC1F5A" w:rsidR="004F366B">
                <w:t>https://www.airgas.com/product/Welding-Products/Welding-Support-Equipment/Chemicals---Spatters-%26-Gels/p/RAD64000110</w:t>
              </w:r>
            </w:hyperlink>
          </w:p>
        </w:tc>
        <w:tc>
          <w:tcPr>
            <w:tcW w:w="864" w:type="dxa"/>
            <w:tcBorders>
              <w:top w:val="nil"/>
              <w:left w:val="nil"/>
              <w:bottom w:val="single" w:sz="4" w:space="0" w:color="auto"/>
              <w:right w:val="single" w:sz="4" w:space="0" w:color="auto"/>
            </w:tcBorders>
            <w:shd w:val="clear" w:color="auto" w:fill="auto"/>
            <w:noWrap/>
          </w:tcPr>
          <w:p w:rsidR="009A1A46" w:rsidRPr="00145683" w:rsidP="00CB1C05" w14:paraId="436CC186" w14:textId="77777777">
            <w:pPr>
              <w:pStyle w:val="CTableTextAbt"/>
            </w:pPr>
            <w:r w:rsidRPr="00145683">
              <w:t>$0.41</w:t>
            </w:r>
          </w:p>
        </w:tc>
        <w:tc>
          <w:tcPr>
            <w:tcW w:w="1152" w:type="dxa"/>
            <w:tcBorders>
              <w:top w:val="nil"/>
              <w:left w:val="nil"/>
              <w:bottom w:val="single" w:sz="4" w:space="0" w:color="auto"/>
              <w:right w:val="single" w:sz="4" w:space="0" w:color="auto"/>
            </w:tcBorders>
            <w:shd w:val="clear" w:color="auto" w:fill="auto"/>
          </w:tcPr>
          <w:p w:rsidR="009A1A46" w:rsidRPr="00145683" w:rsidP="00CB1C05" w14:paraId="3E491CC1" w14:textId="77777777">
            <w:pPr>
              <w:pStyle w:val="CTableTextAbt"/>
            </w:pPr>
            <w:r>
              <w:t>N</w:t>
            </w:r>
            <w:r w:rsidRPr="00145683">
              <w:t>one</w:t>
            </w:r>
          </w:p>
        </w:tc>
        <w:tc>
          <w:tcPr>
            <w:tcW w:w="1152" w:type="dxa"/>
            <w:tcBorders>
              <w:top w:val="nil"/>
              <w:left w:val="nil"/>
              <w:bottom w:val="single" w:sz="4" w:space="0" w:color="auto"/>
              <w:right w:val="single" w:sz="4" w:space="0" w:color="auto"/>
            </w:tcBorders>
            <w:shd w:val="clear" w:color="auto" w:fill="auto"/>
          </w:tcPr>
          <w:p w:rsidR="009A1A46" w:rsidRPr="00145683" w:rsidP="00CB1C05" w14:paraId="15E0E13F" w14:textId="77777777">
            <w:pPr>
              <w:pStyle w:val="CTableTextAbt"/>
            </w:pPr>
            <w:r>
              <w:t>N</w:t>
            </w:r>
            <w:r w:rsidRPr="00145683">
              <w:t>one</w:t>
            </w:r>
          </w:p>
        </w:tc>
      </w:tr>
      <w:tr w14:paraId="04F5C82F"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auto"/>
          </w:tcPr>
          <w:p w:rsidR="009A1A46" w:rsidRPr="00145683" w:rsidP="00CB1C05" w14:paraId="4FC96BD5" w14:textId="77777777">
            <w:pPr>
              <w:pStyle w:val="LTableTextAbt"/>
            </w:pPr>
            <w:r w:rsidRPr="00145683">
              <w:t>CRC Industries, Inc.</w:t>
            </w:r>
          </w:p>
        </w:tc>
        <w:tc>
          <w:tcPr>
            <w:tcW w:w="1908" w:type="dxa"/>
            <w:tcBorders>
              <w:top w:val="nil"/>
              <w:left w:val="nil"/>
              <w:bottom w:val="single" w:sz="4" w:space="0" w:color="auto"/>
              <w:right w:val="single" w:sz="4" w:space="0" w:color="auto"/>
            </w:tcBorders>
            <w:shd w:val="clear" w:color="auto" w:fill="auto"/>
          </w:tcPr>
          <w:p w:rsidR="009A1A46" w:rsidRPr="00145683" w:rsidP="00CB1C05" w14:paraId="7D3AB84C" w14:textId="77777777">
            <w:pPr>
              <w:pStyle w:val="LTableTextAbt"/>
            </w:pPr>
            <w:r w:rsidRPr="00145683">
              <w:t>WELD-KLEEN 350 Anti-Spatter</w:t>
            </w:r>
          </w:p>
        </w:tc>
        <w:tc>
          <w:tcPr>
            <w:tcW w:w="3744" w:type="dxa"/>
            <w:tcBorders>
              <w:top w:val="nil"/>
              <w:left w:val="nil"/>
              <w:bottom w:val="single" w:sz="4" w:space="0" w:color="auto"/>
              <w:right w:val="single" w:sz="4" w:space="0" w:color="auto"/>
            </w:tcBorders>
            <w:shd w:val="clear" w:color="auto" w:fill="auto"/>
          </w:tcPr>
          <w:p w:rsidR="009A1A46" w:rsidRPr="00145683" w:rsidP="00CB1C05" w14:paraId="50BD275B" w14:textId="77777777">
            <w:pPr>
              <w:pStyle w:val="LTableTextAbt"/>
            </w:pPr>
            <w:hyperlink r:id="rId179" w:history="1">
              <w:r w:rsidRPr="00BC1F5A" w:rsidR="004F366B">
                <w:t>https://www.amazon.com/Weld-Aid-Weld-Kleen-350-Anti-Spatter-Liquid/dp/B008RA5H76</w:t>
              </w:r>
            </w:hyperlink>
          </w:p>
        </w:tc>
        <w:tc>
          <w:tcPr>
            <w:tcW w:w="864" w:type="dxa"/>
            <w:tcBorders>
              <w:top w:val="nil"/>
              <w:left w:val="nil"/>
              <w:bottom w:val="single" w:sz="4" w:space="0" w:color="auto"/>
              <w:right w:val="single" w:sz="4" w:space="0" w:color="auto"/>
            </w:tcBorders>
            <w:shd w:val="clear" w:color="auto" w:fill="auto"/>
            <w:noWrap/>
          </w:tcPr>
          <w:p w:rsidR="009A1A46" w:rsidRPr="00145683" w:rsidP="00CB1C05" w14:paraId="039BAFB2" w14:textId="77777777">
            <w:pPr>
              <w:pStyle w:val="CTableTextAbt"/>
            </w:pPr>
            <w:r w:rsidRPr="00145683">
              <w:t>$0.13</w:t>
            </w:r>
          </w:p>
        </w:tc>
        <w:tc>
          <w:tcPr>
            <w:tcW w:w="1152" w:type="dxa"/>
            <w:tcBorders>
              <w:top w:val="nil"/>
              <w:left w:val="nil"/>
              <w:bottom w:val="single" w:sz="4" w:space="0" w:color="auto"/>
              <w:right w:val="single" w:sz="4" w:space="0" w:color="auto"/>
            </w:tcBorders>
            <w:shd w:val="clear" w:color="auto" w:fill="auto"/>
          </w:tcPr>
          <w:p w:rsidR="009A1A46" w:rsidRPr="00145683" w:rsidP="00CB1C05" w14:paraId="06AFE6C8" w14:textId="77777777">
            <w:pPr>
              <w:pStyle w:val="CTableTextAbt"/>
            </w:pPr>
            <w:r>
              <w:t>N</w:t>
            </w:r>
            <w:r w:rsidRPr="00145683">
              <w:t>one</w:t>
            </w:r>
          </w:p>
        </w:tc>
        <w:tc>
          <w:tcPr>
            <w:tcW w:w="1152" w:type="dxa"/>
            <w:tcBorders>
              <w:top w:val="nil"/>
              <w:left w:val="nil"/>
              <w:bottom w:val="single" w:sz="4" w:space="0" w:color="auto"/>
              <w:right w:val="single" w:sz="4" w:space="0" w:color="auto"/>
            </w:tcBorders>
            <w:shd w:val="clear" w:color="auto" w:fill="auto"/>
          </w:tcPr>
          <w:p w:rsidR="009A1A46" w:rsidRPr="00145683" w:rsidP="00CB1C05" w14:paraId="25353317" w14:textId="77777777">
            <w:pPr>
              <w:pStyle w:val="CTableTextAbt"/>
            </w:pPr>
            <w:r>
              <w:t>N</w:t>
            </w:r>
            <w:r w:rsidRPr="00145683">
              <w:t>one</w:t>
            </w:r>
          </w:p>
        </w:tc>
      </w:tr>
      <w:tr w14:paraId="244D9F1A" w14:textId="77777777" w:rsidTr="00E604D0">
        <w:tblPrEx>
          <w:tblW w:w="10080" w:type="dxa"/>
          <w:jc w:val="center"/>
          <w:tblLayout w:type="fixed"/>
          <w:tblLook w:val="04A0"/>
        </w:tblPrEx>
        <w:trPr>
          <w:cantSplit/>
          <w:trHeight w:val="20"/>
          <w:jc w:val="center"/>
        </w:trPr>
        <w:tc>
          <w:tcPr>
            <w:tcW w:w="1260" w:type="dxa"/>
            <w:tcBorders>
              <w:top w:val="nil"/>
              <w:left w:val="single" w:sz="4" w:space="0" w:color="auto"/>
              <w:bottom w:val="single" w:sz="4" w:space="0" w:color="auto"/>
              <w:right w:val="single" w:sz="4" w:space="0" w:color="auto"/>
            </w:tcBorders>
            <w:shd w:val="clear" w:color="auto" w:fill="auto"/>
          </w:tcPr>
          <w:p w:rsidR="009A1A46" w:rsidRPr="00145683" w:rsidP="00CB1C05" w14:paraId="640D69D8" w14:textId="77777777">
            <w:pPr>
              <w:pStyle w:val="LTableTextAbt"/>
            </w:pPr>
            <w:r w:rsidRPr="00145683">
              <w:t>Simple Green</w:t>
            </w:r>
          </w:p>
        </w:tc>
        <w:tc>
          <w:tcPr>
            <w:tcW w:w="1908" w:type="dxa"/>
            <w:tcBorders>
              <w:top w:val="nil"/>
              <w:left w:val="nil"/>
              <w:bottom w:val="single" w:sz="4" w:space="0" w:color="auto"/>
              <w:right w:val="single" w:sz="4" w:space="0" w:color="auto"/>
            </w:tcBorders>
            <w:shd w:val="clear" w:color="auto" w:fill="auto"/>
          </w:tcPr>
          <w:p w:rsidR="009A1A46" w:rsidRPr="00145683" w:rsidP="00CB1C05" w14:paraId="71A27B34" w14:textId="77777777">
            <w:pPr>
              <w:pStyle w:val="LTableTextAbt"/>
            </w:pPr>
            <w:r w:rsidRPr="00145683">
              <w:t>Simple Green Anti-Spatter</w:t>
            </w:r>
          </w:p>
        </w:tc>
        <w:tc>
          <w:tcPr>
            <w:tcW w:w="3744" w:type="dxa"/>
            <w:tcBorders>
              <w:top w:val="nil"/>
              <w:left w:val="nil"/>
              <w:bottom w:val="single" w:sz="4" w:space="0" w:color="auto"/>
              <w:right w:val="single" w:sz="4" w:space="0" w:color="auto"/>
            </w:tcBorders>
            <w:shd w:val="clear" w:color="auto" w:fill="auto"/>
          </w:tcPr>
          <w:p w:rsidR="009A1A46" w:rsidRPr="00145683" w:rsidP="00CB1C05" w14:paraId="015D5DC6" w14:textId="77777777">
            <w:pPr>
              <w:pStyle w:val="LTableTextAbt"/>
            </w:pPr>
            <w:hyperlink r:id="rId180" w:history="1">
              <w:r w:rsidRPr="00BC1F5A" w:rsidR="004F366B">
                <w:t>https://www.amazon.com/Simple-Green-1410000413454-Anti-Spatters-Clear/dp/B00IHGOJ3I</w:t>
              </w:r>
            </w:hyperlink>
          </w:p>
        </w:tc>
        <w:tc>
          <w:tcPr>
            <w:tcW w:w="864" w:type="dxa"/>
            <w:tcBorders>
              <w:top w:val="nil"/>
              <w:left w:val="nil"/>
              <w:bottom w:val="single" w:sz="4" w:space="0" w:color="auto"/>
              <w:right w:val="single" w:sz="4" w:space="0" w:color="auto"/>
            </w:tcBorders>
            <w:shd w:val="clear" w:color="auto" w:fill="auto"/>
            <w:noWrap/>
          </w:tcPr>
          <w:p w:rsidR="009A1A46" w:rsidRPr="00145683" w:rsidP="00CB1C05" w14:paraId="75E32D59" w14:textId="77777777">
            <w:pPr>
              <w:pStyle w:val="CTableTextAbt"/>
            </w:pPr>
            <w:r w:rsidRPr="00145683">
              <w:t>$0.18</w:t>
            </w:r>
          </w:p>
        </w:tc>
        <w:tc>
          <w:tcPr>
            <w:tcW w:w="1152" w:type="dxa"/>
            <w:tcBorders>
              <w:top w:val="nil"/>
              <w:left w:val="nil"/>
              <w:bottom w:val="single" w:sz="4" w:space="0" w:color="auto"/>
              <w:right w:val="single" w:sz="4" w:space="0" w:color="auto"/>
            </w:tcBorders>
            <w:shd w:val="clear" w:color="auto" w:fill="auto"/>
          </w:tcPr>
          <w:p w:rsidR="009A1A46" w:rsidRPr="00145683" w:rsidP="00CB1C05" w14:paraId="274FA6EC" w14:textId="77777777">
            <w:pPr>
              <w:pStyle w:val="CTableTextAbt"/>
            </w:pPr>
            <w:r w:rsidRPr="00145683">
              <w:t>4.1</w:t>
            </w:r>
          </w:p>
        </w:tc>
        <w:tc>
          <w:tcPr>
            <w:tcW w:w="1152" w:type="dxa"/>
            <w:tcBorders>
              <w:top w:val="nil"/>
              <w:left w:val="nil"/>
              <w:bottom w:val="single" w:sz="4" w:space="0" w:color="auto"/>
              <w:right w:val="single" w:sz="4" w:space="0" w:color="auto"/>
            </w:tcBorders>
            <w:shd w:val="clear" w:color="auto" w:fill="auto"/>
          </w:tcPr>
          <w:p w:rsidR="009A1A46" w:rsidRPr="00145683" w:rsidP="00CB1C05" w14:paraId="35C366DB" w14:textId="77777777">
            <w:pPr>
              <w:pStyle w:val="CTableTextAbt"/>
            </w:pPr>
            <w:r w:rsidRPr="00145683">
              <w:t>70</w:t>
            </w:r>
          </w:p>
        </w:tc>
      </w:tr>
      <w:tr w14:paraId="574A3C56" w14:textId="77777777" w:rsidTr="00E604D0">
        <w:tblPrEx>
          <w:tblW w:w="10080" w:type="dxa"/>
          <w:jc w:val="center"/>
          <w:tblLayout w:type="fixed"/>
          <w:tblLook w:val="04A0"/>
        </w:tblPrEx>
        <w:trPr>
          <w:cantSplit/>
          <w:trHeight w:val="20"/>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tcPr>
          <w:p w:rsidR="009A1A46" w:rsidRPr="00145683" w:rsidP="00CB1C05" w14:paraId="50DD5D1F" w14:textId="77777777">
            <w:pPr>
              <w:pStyle w:val="LTableTextAbt"/>
            </w:pPr>
            <w:r w:rsidRPr="00A10BCA">
              <w:t xml:space="preserve">Note: Orange shaded rows indicate products that contain </w:t>
            </w:r>
            <w:r>
              <w:t>PCE</w:t>
            </w:r>
            <w:r w:rsidRPr="00A10BCA">
              <w:t>. Grey shaded rows indicate products that contain another one of the first 10 TSCA work plan chemicals.</w:t>
            </w:r>
          </w:p>
        </w:tc>
      </w:tr>
    </w:tbl>
    <w:p w:rsidR="00796AC2" w:rsidP="00CB1C05" w14:paraId="55F9936C" w14:textId="77777777">
      <w:pPr>
        <w:rPr>
          <w:rFonts w:eastAsiaTheme="minorHAnsi"/>
        </w:rPr>
      </w:pPr>
    </w:p>
    <w:p w:rsidR="00796AC2" w:rsidP="00CB1C05" w14:paraId="62996A74" w14:textId="77777777">
      <w:pPr>
        <w:pStyle w:val="Heading3"/>
      </w:pPr>
      <w:bookmarkStart w:id="631" w:name="_Toc114061955"/>
      <w:r w:rsidRPr="00D5798A">
        <w:t>Conclusion</w:t>
      </w:r>
      <w:bookmarkEnd w:id="631"/>
    </w:p>
    <w:p w:rsidR="00796AC2" w:rsidP="00CB1C05" w14:paraId="3295C446" w14:textId="77777777">
      <w:pPr>
        <w:rPr>
          <w:rFonts w:eastAsiaTheme="minorHAnsi"/>
        </w:rPr>
      </w:pPr>
      <w:r>
        <w:rPr>
          <w:rFonts w:eastAsiaTheme="minorHAnsi"/>
        </w:rPr>
        <w:t xml:space="preserve">The market review of anti-spatter products included products containing methylene chloride, </w:t>
      </w:r>
      <w:r w:rsidR="00843813">
        <w:rPr>
          <w:rFonts w:eastAsiaTheme="minorHAnsi"/>
        </w:rPr>
        <w:t>PCE</w:t>
      </w:r>
      <w:r>
        <w:rPr>
          <w:rFonts w:eastAsiaTheme="minorHAnsi"/>
        </w:rPr>
        <w:t xml:space="preserve">, and a variety of alternative solvents. </w:t>
      </w:r>
      <w:r w:rsidR="004515BF">
        <w:rPr>
          <w:rFonts w:eastAsiaTheme="minorHAnsi"/>
        </w:rPr>
        <w:t xml:space="preserve">This review did not find any barriers related to </w:t>
      </w:r>
      <w:r>
        <w:rPr>
          <w:rFonts w:eastAsiaTheme="minorHAnsi"/>
        </w:rPr>
        <w:t>VOC</w:t>
      </w:r>
      <w:r w:rsidR="00571CCA">
        <w:rPr>
          <w:rFonts w:eastAsiaTheme="minorHAnsi"/>
        </w:rPr>
        <w:t xml:space="preserve"> content</w:t>
      </w:r>
      <w:r>
        <w:rPr>
          <w:rFonts w:eastAsiaTheme="minorHAnsi"/>
        </w:rPr>
        <w:t xml:space="preserve">, fire safety, or pricing that </w:t>
      </w:r>
      <w:r w:rsidR="004515BF">
        <w:rPr>
          <w:rFonts w:eastAsiaTheme="minorHAnsi"/>
        </w:rPr>
        <w:t xml:space="preserve">could </w:t>
      </w:r>
      <w:r>
        <w:rPr>
          <w:rFonts w:eastAsiaTheme="minorHAnsi"/>
        </w:rPr>
        <w:t xml:space="preserve">be caused by restricting use of </w:t>
      </w:r>
      <w:r w:rsidR="00843813">
        <w:rPr>
          <w:rFonts w:eastAsiaTheme="minorHAnsi"/>
        </w:rPr>
        <w:t>PCE</w:t>
      </w:r>
      <w:r>
        <w:rPr>
          <w:rFonts w:eastAsiaTheme="minorHAnsi"/>
        </w:rPr>
        <w:t xml:space="preserve"> in this product category. Some products with alternative solvents had similar VOC content to those products with </w:t>
      </w:r>
      <w:r w:rsidR="00843813">
        <w:rPr>
          <w:rFonts w:eastAsiaTheme="minorHAnsi"/>
        </w:rPr>
        <w:t>PCE</w:t>
      </w:r>
      <w:r>
        <w:rPr>
          <w:rFonts w:eastAsiaTheme="minorHAnsi"/>
        </w:rPr>
        <w:t>. There were at least two alternative products on the market with a VOC content below 30</w:t>
      </w:r>
      <w:r w:rsidR="008D7879">
        <w:rPr>
          <w:rFonts w:eastAsiaTheme="minorHAnsi"/>
        </w:rPr>
        <w:t> percent</w:t>
      </w:r>
      <w:r>
        <w:rPr>
          <w:rFonts w:eastAsiaTheme="minorHAnsi"/>
        </w:rPr>
        <w:t>. The products containing at least 90</w:t>
      </w:r>
      <w:r w:rsidR="008D7879">
        <w:rPr>
          <w:rFonts w:eastAsiaTheme="minorHAnsi"/>
        </w:rPr>
        <w:t> percent</w:t>
      </w:r>
      <w:r>
        <w:rPr>
          <w:rFonts w:eastAsiaTheme="minorHAnsi"/>
        </w:rPr>
        <w:t xml:space="preserve"> water were likely to have low VOC content as well. Most of the products reviewed were rated non-flammable. The price range per ounce of products containing alternative solvents was lower than that of products with methylene chloride or </w:t>
      </w:r>
      <w:r w:rsidR="00843813">
        <w:rPr>
          <w:rFonts w:eastAsiaTheme="minorHAnsi"/>
        </w:rPr>
        <w:t>PCE</w:t>
      </w:r>
      <w:r>
        <w:rPr>
          <w:rFonts w:eastAsiaTheme="minorHAnsi"/>
        </w:rPr>
        <w:t xml:space="preserve">. Customer ratings were limited but were similar between products containing methylene chloride </w:t>
      </w:r>
      <w:r w:rsidR="00571CCA">
        <w:rPr>
          <w:rFonts w:eastAsiaTheme="minorHAnsi"/>
        </w:rPr>
        <w:t xml:space="preserve">or </w:t>
      </w:r>
      <w:r w:rsidR="00843813">
        <w:rPr>
          <w:rFonts w:eastAsiaTheme="minorHAnsi"/>
        </w:rPr>
        <w:t>PCE</w:t>
      </w:r>
      <w:r>
        <w:rPr>
          <w:rFonts w:eastAsiaTheme="minorHAnsi"/>
        </w:rPr>
        <w:t xml:space="preserve"> and products containing alternative solvents.</w:t>
      </w:r>
    </w:p>
    <w:p w:rsidR="00796AC2" w:rsidP="00CB1C05" w14:paraId="36978CFE" w14:textId="77777777"/>
    <w:p w:rsidR="005A6AF4" w:rsidP="00CB1C05" w14:paraId="6F08C4C3" w14:textId="77777777">
      <w:pPr>
        <w:pStyle w:val="Heading2"/>
      </w:pPr>
      <w:bookmarkStart w:id="632" w:name="_Toc83394377"/>
      <w:bookmarkStart w:id="633" w:name="_Toc83397302"/>
      <w:bookmarkStart w:id="634" w:name="_Toc111035537"/>
      <w:bookmarkStart w:id="635" w:name="_Toc111037060"/>
      <w:bookmarkStart w:id="636" w:name="_Ref112429723"/>
      <w:bookmarkStart w:id="637" w:name="_Ref112429861"/>
      <w:bookmarkStart w:id="638" w:name="_Toc114061956"/>
      <w:bookmarkStart w:id="639" w:name="_Ref117761030"/>
      <w:bookmarkStart w:id="640" w:name="_Toc165378738"/>
      <w:bookmarkStart w:id="641" w:name="_Ref106723834"/>
      <w:bookmarkStart w:id="642" w:name="_Ref106724033"/>
      <w:bookmarkStart w:id="643" w:name="_Toc101509002"/>
      <w:bookmarkStart w:id="644" w:name="_Ref109746487"/>
      <w:bookmarkStart w:id="645" w:name="_Toc111035591"/>
      <w:bookmarkStart w:id="646" w:name="_Toc111037070"/>
      <w:r>
        <w:t>Mold Releases and Cleaners</w:t>
      </w:r>
      <w:bookmarkEnd w:id="632"/>
      <w:bookmarkEnd w:id="633"/>
      <w:bookmarkEnd w:id="634"/>
      <w:bookmarkEnd w:id="635"/>
      <w:bookmarkEnd w:id="636"/>
      <w:bookmarkEnd w:id="637"/>
      <w:bookmarkEnd w:id="638"/>
      <w:bookmarkEnd w:id="639"/>
      <w:bookmarkEnd w:id="640"/>
    </w:p>
    <w:p w:rsidR="005A6AF4" w:rsidRPr="008633E0" w:rsidP="00CB1C05" w14:paraId="3E715A89" w14:textId="77777777">
      <w:r>
        <w:t>Mold releases and cleaners were combined by category, as they are used for similar purposes and contain similar ingredients. Mold releases are applied to molds between molding cycles to prevent materials from sticking to the molds. Mold cleaners are used on molds to dissolve and remove greases, silicones, oils, and residues. Both releases and cleaners are used across a variety of applications and on different mold materials, including plastics and rubber. The products found in the market review were aerosols sold in volumes of 12 to 16 ounces.</w:t>
      </w:r>
    </w:p>
    <w:p w:rsidR="005A6AF4" w:rsidP="00CB1C05" w14:paraId="1DAB109D" w14:textId="77777777">
      <w:pPr>
        <w:pStyle w:val="Heading3"/>
      </w:pPr>
      <w:bookmarkStart w:id="647" w:name="_Toc111035538"/>
      <w:bookmarkStart w:id="648" w:name="_Toc114061957"/>
      <w:r w:rsidRPr="00D5798A">
        <w:t>Solvent Ingredients</w:t>
      </w:r>
      <w:bookmarkEnd w:id="647"/>
      <w:bookmarkEnd w:id="648"/>
    </w:p>
    <w:p w:rsidR="005A6AF4" w:rsidP="00CB1C05" w14:paraId="46A91E84" w14:textId="77777777">
      <w:r>
        <w:t>The</w:t>
      </w:r>
      <w:r w:rsidRPr="008F3822">
        <w:t xml:space="preserve"> review included</w:t>
      </w:r>
      <w:r>
        <w:t xml:space="preserve"> one product containing trichloroethylene</w:t>
      </w:r>
      <w:r w:rsidRPr="00823B15">
        <w:t xml:space="preserve"> </w:t>
      </w:r>
      <w:r>
        <w:t xml:space="preserve">(White 2000 Non-Flammable Mold Cleaner), one product containing </w:t>
      </w:r>
      <w:r w:rsidR="00843813">
        <w:t>PCE</w:t>
      </w:r>
      <w:r>
        <w:t xml:space="preserve"> (Heavy Duty Mold Cleaner), and two products containing 1</w:t>
      </w:r>
      <w:r w:rsidR="00124A45">
        <w:noBreakHyphen/>
        <w:t>b</w:t>
      </w:r>
      <w:r>
        <w:t xml:space="preserve">romopropane (General Purpose Silicone Mold Release and Slide Resin Remover Aerosol). The Slide Resin Remover Aerosol product also contains </w:t>
      </w:r>
      <w:r w:rsidRPr="006B0578">
        <w:t>N-Methyl-2-pyrrolidone</w:t>
      </w:r>
      <w:r>
        <w:t>. EPA also reviewed</w:t>
      </w:r>
      <w:r w:rsidRPr="008F3822">
        <w:t xml:space="preserve"> five products containing alternative solvents, including </w:t>
      </w:r>
      <w:r>
        <w:t>d-limonene, dimethyl ether, and</w:t>
      </w:r>
      <w:r w:rsidRPr="008F3822">
        <w:t xml:space="preserve"> others</w:t>
      </w:r>
      <w:r>
        <w:t xml:space="preserve">. </w:t>
      </w:r>
      <w:r>
        <w:fldChar w:fldCharType="begin" w:fldLock="1"/>
      </w:r>
      <w:r>
        <w:instrText xml:space="preserve"> REF _Ref108776008 \h </w:instrText>
      </w:r>
      <w:r>
        <w:fldChar w:fldCharType="separate"/>
      </w:r>
      <w:r w:rsidRPr="00D35047" w:rsidR="0092222B">
        <w:t xml:space="preserve">Table </w:t>
      </w:r>
      <w:r w:rsidR="0092222B">
        <w:rPr>
          <w:noProof/>
        </w:rPr>
        <w:t>5</w:t>
      </w:r>
      <w:r w:rsidR="0092222B">
        <w:noBreakHyphen/>
      </w:r>
      <w:r w:rsidR="0092222B">
        <w:rPr>
          <w:noProof/>
        </w:rPr>
        <w:t>73</w:t>
      </w:r>
      <w:r>
        <w:fldChar w:fldCharType="end"/>
      </w:r>
      <w:r>
        <w:t xml:space="preserve"> shows the list of products reviewed for this report and their primary solvent ingredients.</w:t>
      </w:r>
    </w:p>
    <w:tbl>
      <w:tblPr>
        <w:tblW w:w="10080" w:type="dxa"/>
        <w:jc w:val="center"/>
        <w:tblLayout w:type="fixed"/>
        <w:tblLook w:val="04A0"/>
      </w:tblPr>
      <w:tblGrid>
        <w:gridCol w:w="1340"/>
        <w:gridCol w:w="1720"/>
        <w:gridCol w:w="2160"/>
        <w:gridCol w:w="1440"/>
        <w:gridCol w:w="1980"/>
        <w:gridCol w:w="1440"/>
      </w:tblGrid>
      <w:tr w14:paraId="077DF58A" w14:textId="77777777" w:rsidTr="00E604D0">
        <w:tblPrEx>
          <w:tblW w:w="10080" w:type="dxa"/>
          <w:jc w:val="center"/>
          <w:tblLayout w:type="fixed"/>
          <w:tblLook w:val="04A0"/>
        </w:tblPrEx>
        <w:trPr>
          <w:cantSplit/>
          <w:trHeight w:val="20"/>
          <w:tblHeader/>
          <w:jc w:val="center"/>
        </w:trPr>
        <w:tc>
          <w:tcPr>
            <w:tcW w:w="10080" w:type="dxa"/>
            <w:gridSpan w:val="6"/>
            <w:tcBorders>
              <w:bottom w:val="single" w:sz="4" w:space="0" w:color="auto"/>
            </w:tcBorders>
            <w:shd w:val="clear" w:color="auto" w:fill="auto"/>
            <w:vAlign w:val="center"/>
          </w:tcPr>
          <w:p w:rsidR="00D601DC" w:rsidRPr="00D35047" w:rsidP="00CB1C05" w14:paraId="610492BB" w14:textId="77777777">
            <w:pPr>
              <w:pStyle w:val="TableTitleA"/>
            </w:pPr>
            <w:bookmarkStart w:id="649" w:name="_Ref108776008"/>
            <w:bookmarkStart w:id="650" w:name="_Toc121142619"/>
            <w:bookmarkStart w:id="651" w:name="_Toc165379613"/>
            <w:r w:rsidRPr="00D35047">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3</w:t>
            </w:r>
            <w:r w:rsidR="00BC4B5D">
              <w:rPr>
                <w:noProof/>
              </w:rPr>
              <w:fldChar w:fldCharType="end"/>
            </w:r>
            <w:bookmarkEnd w:id="649"/>
            <w:r w:rsidRPr="00D35047">
              <w:t xml:space="preserve">: Reviewed Mold Release and Mold Cleaner Products: Safety Data Sheets and Solvent Ingredients with Concentrations </w:t>
            </w:r>
            <w:r>
              <w:t xml:space="preserve">of </w:t>
            </w:r>
            <w:r w:rsidRPr="00D35047">
              <w:t>5</w:t>
            </w:r>
            <w:r>
              <w:t> Percent</w:t>
            </w:r>
            <w:r w:rsidRPr="00D35047">
              <w:t xml:space="preserve"> or Higher</w:t>
            </w:r>
            <w:bookmarkEnd w:id="650"/>
            <w:bookmarkEnd w:id="651"/>
          </w:p>
        </w:tc>
      </w:tr>
      <w:tr w14:paraId="74058193" w14:textId="77777777" w:rsidTr="00E604D0">
        <w:tblPrEx>
          <w:tblW w:w="10080" w:type="dxa"/>
          <w:jc w:val="center"/>
          <w:tblLayout w:type="fixed"/>
          <w:tblLook w:val="04A0"/>
        </w:tblPrEx>
        <w:trPr>
          <w:cantSplit/>
          <w:trHeight w:val="20"/>
          <w:jc w:val="center"/>
        </w:trPr>
        <w:tc>
          <w:tcPr>
            <w:tcW w:w="1340" w:type="dxa"/>
            <w:tcBorders>
              <w:top w:val="single" w:sz="4" w:space="0" w:color="auto"/>
              <w:left w:val="single" w:sz="4" w:space="0" w:color="auto"/>
              <w:right w:val="single" w:sz="4" w:space="0" w:color="auto"/>
            </w:tcBorders>
            <w:shd w:val="clear" w:color="auto" w:fill="48A9C5"/>
          </w:tcPr>
          <w:p w:rsidR="00D601DC" w:rsidRPr="00D35047" w:rsidP="00CB1C05" w14:paraId="06416E4D" w14:textId="77777777">
            <w:pPr>
              <w:pStyle w:val="TableSubtitle"/>
            </w:pPr>
            <w:r w:rsidRPr="00D35047">
              <w:t xml:space="preserve"> Supplier</w:t>
            </w:r>
          </w:p>
        </w:tc>
        <w:tc>
          <w:tcPr>
            <w:tcW w:w="1720" w:type="dxa"/>
            <w:tcBorders>
              <w:top w:val="single" w:sz="4" w:space="0" w:color="auto"/>
              <w:left w:val="single" w:sz="4" w:space="0" w:color="auto"/>
              <w:right w:val="single" w:sz="4" w:space="0" w:color="auto"/>
            </w:tcBorders>
            <w:shd w:val="clear" w:color="auto" w:fill="48A9C5"/>
          </w:tcPr>
          <w:p w:rsidR="00D601DC" w:rsidRPr="00D35047" w:rsidP="00CB1C05" w14:paraId="1731382C" w14:textId="77777777">
            <w:pPr>
              <w:pStyle w:val="TableSubtitle"/>
            </w:pPr>
            <w:r w:rsidRPr="00D35047">
              <w:t>Product</w:t>
            </w:r>
          </w:p>
        </w:tc>
        <w:tc>
          <w:tcPr>
            <w:tcW w:w="2160" w:type="dxa"/>
            <w:tcBorders>
              <w:top w:val="single" w:sz="4" w:space="0" w:color="auto"/>
              <w:left w:val="single" w:sz="4" w:space="0" w:color="auto"/>
              <w:right w:val="single" w:sz="4" w:space="0" w:color="auto"/>
            </w:tcBorders>
            <w:shd w:val="clear" w:color="auto" w:fill="48A9C5"/>
          </w:tcPr>
          <w:p w:rsidR="00D601DC" w:rsidRPr="00D35047" w:rsidP="00CB1C05" w14:paraId="5644AC4D" w14:textId="77777777">
            <w:pPr>
              <w:pStyle w:val="TableSubtitle"/>
            </w:pPr>
            <w:r w:rsidRPr="00D35047">
              <w:t>SDS</w:t>
            </w:r>
          </w:p>
        </w:tc>
        <w:tc>
          <w:tcPr>
            <w:tcW w:w="1440" w:type="dxa"/>
            <w:tcBorders>
              <w:top w:val="single" w:sz="4" w:space="0" w:color="auto"/>
              <w:left w:val="single" w:sz="4" w:space="0" w:color="auto"/>
              <w:right w:val="single" w:sz="4" w:space="0" w:color="auto"/>
            </w:tcBorders>
            <w:shd w:val="clear" w:color="auto" w:fill="48A9C5"/>
          </w:tcPr>
          <w:p w:rsidR="00D601DC" w:rsidRPr="00D35047" w:rsidP="00CB1C05" w14:paraId="2392E848" w14:textId="77777777">
            <w:pPr>
              <w:pStyle w:val="TableSubtitle"/>
            </w:pPr>
            <w:r w:rsidRPr="00D35047">
              <w:t>SDS date</w:t>
            </w:r>
          </w:p>
        </w:tc>
        <w:tc>
          <w:tcPr>
            <w:tcW w:w="1980" w:type="dxa"/>
            <w:tcBorders>
              <w:top w:val="single" w:sz="4" w:space="0" w:color="auto"/>
              <w:left w:val="nil"/>
              <w:bottom w:val="single" w:sz="4" w:space="0" w:color="auto"/>
              <w:right w:val="single" w:sz="4" w:space="0" w:color="auto"/>
            </w:tcBorders>
            <w:shd w:val="clear" w:color="auto" w:fill="48A9C5"/>
          </w:tcPr>
          <w:p w:rsidR="00D601DC" w:rsidRPr="00D35047" w:rsidP="00CB1C05" w14:paraId="55E5D19F" w14:textId="77777777">
            <w:pPr>
              <w:pStyle w:val="TableSubtitle"/>
            </w:pPr>
            <w:r w:rsidRPr="00D35047">
              <w:t>Solvent ingredients</w:t>
            </w:r>
          </w:p>
        </w:tc>
        <w:tc>
          <w:tcPr>
            <w:tcW w:w="1440" w:type="dxa"/>
            <w:tcBorders>
              <w:top w:val="single" w:sz="4" w:space="0" w:color="auto"/>
              <w:left w:val="nil"/>
              <w:bottom w:val="single" w:sz="4" w:space="0" w:color="auto"/>
              <w:right w:val="single" w:sz="4" w:space="0" w:color="auto"/>
            </w:tcBorders>
            <w:shd w:val="clear" w:color="auto" w:fill="48A9C5"/>
          </w:tcPr>
          <w:p w:rsidR="00D601DC" w:rsidRPr="00D35047" w:rsidP="00CB1C05" w14:paraId="6CA794D4" w14:textId="77777777">
            <w:pPr>
              <w:pStyle w:val="TableSubtitle"/>
            </w:pPr>
            <w:r w:rsidRPr="00D35047">
              <w:t>Concentration (%)</w:t>
            </w:r>
          </w:p>
        </w:tc>
      </w:tr>
      <w:tr w14:paraId="02F8D3E8" w14:textId="77777777" w:rsidTr="00E604D0">
        <w:tblPrEx>
          <w:tblW w:w="10080" w:type="dxa"/>
          <w:jc w:val="center"/>
          <w:tblLayout w:type="fixed"/>
          <w:tblLook w:val="04A0"/>
        </w:tblPrEx>
        <w:trPr>
          <w:cantSplit/>
          <w:trHeight w:val="20"/>
          <w:jc w:val="center"/>
        </w:trPr>
        <w:tc>
          <w:tcPr>
            <w:tcW w:w="1340" w:type="dxa"/>
            <w:tcBorders>
              <w:top w:val="single" w:sz="4" w:space="0" w:color="auto"/>
              <w:left w:val="single" w:sz="4" w:space="0" w:color="auto"/>
              <w:right w:val="single" w:sz="4" w:space="0" w:color="auto"/>
            </w:tcBorders>
            <w:shd w:val="clear" w:color="auto" w:fill="F1AD7A" w:themeFill="accent2" w:themeFillTint="99"/>
          </w:tcPr>
          <w:p w:rsidR="00D601DC" w:rsidRPr="00D35047" w:rsidP="00CB1C05" w14:paraId="1248C849" w14:textId="77777777">
            <w:pPr>
              <w:pStyle w:val="LTableTextAbt"/>
            </w:pPr>
            <w:r w:rsidRPr="00D35047">
              <w:t>CRC Industries, Inc.</w:t>
            </w:r>
          </w:p>
        </w:tc>
        <w:tc>
          <w:tcPr>
            <w:tcW w:w="1720" w:type="dxa"/>
            <w:tcBorders>
              <w:top w:val="single" w:sz="4" w:space="0" w:color="auto"/>
              <w:left w:val="single" w:sz="4" w:space="0" w:color="auto"/>
              <w:right w:val="single" w:sz="4" w:space="0" w:color="auto"/>
            </w:tcBorders>
            <w:shd w:val="clear" w:color="auto" w:fill="F1AD7A" w:themeFill="accent2" w:themeFillTint="99"/>
          </w:tcPr>
          <w:p w:rsidR="00D601DC" w:rsidRPr="00D35047" w:rsidP="00CB1C05" w14:paraId="0D3850F2" w14:textId="77777777">
            <w:pPr>
              <w:pStyle w:val="LTableTextAbt"/>
            </w:pPr>
            <w:r w:rsidRPr="00D35047">
              <w:t>Heavy Duty Mold Cleaner</w:t>
            </w:r>
          </w:p>
        </w:tc>
        <w:tc>
          <w:tcPr>
            <w:tcW w:w="2160" w:type="dxa"/>
            <w:tcBorders>
              <w:top w:val="single" w:sz="4" w:space="0" w:color="auto"/>
              <w:left w:val="single" w:sz="4" w:space="0" w:color="auto"/>
              <w:right w:val="single" w:sz="4" w:space="0" w:color="auto"/>
            </w:tcBorders>
            <w:shd w:val="clear" w:color="auto" w:fill="F1AD7A" w:themeFill="accent2" w:themeFillTint="99"/>
          </w:tcPr>
          <w:p w:rsidR="00D601DC" w:rsidRPr="00D35047" w:rsidP="00CB1C05" w14:paraId="4485FEC6" w14:textId="77777777">
            <w:pPr>
              <w:pStyle w:val="LTableTextAbt"/>
            </w:pPr>
            <w:r w:rsidRPr="00D35047">
              <w:t>http://docs.crcindustries.com/msds/1003500E.pdf</w:t>
            </w:r>
          </w:p>
        </w:tc>
        <w:tc>
          <w:tcPr>
            <w:tcW w:w="1440" w:type="dxa"/>
            <w:tcBorders>
              <w:top w:val="single" w:sz="4" w:space="0" w:color="auto"/>
              <w:left w:val="single" w:sz="4" w:space="0" w:color="auto"/>
              <w:right w:val="single" w:sz="4" w:space="0" w:color="auto"/>
            </w:tcBorders>
            <w:shd w:val="clear" w:color="auto" w:fill="F1AD7A" w:themeFill="accent2" w:themeFillTint="99"/>
          </w:tcPr>
          <w:p w:rsidR="00D601DC" w:rsidRPr="00D35047" w:rsidP="00CB1C05" w14:paraId="638BC7DF" w14:textId="77777777">
            <w:pPr>
              <w:pStyle w:val="LTableTextAbt"/>
            </w:pPr>
            <w:r w:rsidRPr="00D35047">
              <w:t>13 September 2017</w:t>
            </w:r>
          </w:p>
        </w:tc>
        <w:tc>
          <w:tcPr>
            <w:tcW w:w="1980" w:type="dxa"/>
            <w:tcBorders>
              <w:top w:val="single" w:sz="4" w:space="0" w:color="auto"/>
              <w:left w:val="nil"/>
              <w:bottom w:val="single" w:sz="4" w:space="0" w:color="auto"/>
              <w:right w:val="single" w:sz="4" w:space="0" w:color="auto"/>
            </w:tcBorders>
            <w:shd w:val="clear" w:color="auto" w:fill="F1AD7A" w:themeFill="accent2" w:themeFillTint="99"/>
          </w:tcPr>
          <w:p w:rsidR="00D601DC" w:rsidRPr="00D35047" w:rsidP="00CB1C05" w14:paraId="047F9CF8" w14:textId="77777777">
            <w:pPr>
              <w:pStyle w:val="LTableTextAbt"/>
            </w:pPr>
            <w:r w:rsidRPr="00D35047">
              <w:t>Perchloroethyl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D601DC" w:rsidRPr="00394F4E" w:rsidP="00CB1C05" w14:paraId="2EB5793D" w14:textId="77777777">
            <w:pPr>
              <w:pStyle w:val="CTableTextAbt"/>
            </w:pPr>
            <w:r w:rsidRPr="00B00304">
              <w:t>90 - 100</w:t>
            </w:r>
          </w:p>
        </w:tc>
      </w:tr>
      <w:tr w14:paraId="2FD20FAD" w14:textId="77777777" w:rsidTr="00E604D0">
        <w:tblPrEx>
          <w:tblW w:w="10080" w:type="dxa"/>
          <w:jc w:val="center"/>
          <w:tblLayout w:type="fixed"/>
          <w:tblLook w:val="04A0"/>
        </w:tblPrEx>
        <w:trPr>
          <w:cantSplit/>
          <w:trHeight w:val="20"/>
          <w:jc w:val="center"/>
        </w:trPr>
        <w:tc>
          <w:tcPr>
            <w:tcW w:w="1340" w:type="dxa"/>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1EE62E58" w14:textId="77777777">
            <w:pPr>
              <w:pStyle w:val="LTableTextAbt"/>
            </w:pPr>
            <w:r w:rsidRPr="00D35047">
              <w:t>IMS Company</w:t>
            </w:r>
          </w:p>
        </w:tc>
        <w:tc>
          <w:tcPr>
            <w:tcW w:w="1720" w:type="dxa"/>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7F8CAF3F" w14:textId="77777777">
            <w:pPr>
              <w:pStyle w:val="LTableTextAbt"/>
            </w:pPr>
            <w:r w:rsidRPr="00D35047">
              <w:t>White 2000 Non-Flammable Mold Cleaner</w:t>
            </w:r>
          </w:p>
        </w:tc>
        <w:tc>
          <w:tcPr>
            <w:tcW w:w="2160" w:type="dxa"/>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532C0D74" w14:textId="77777777">
            <w:pPr>
              <w:pStyle w:val="LTableTextAbt"/>
            </w:pPr>
            <w:r w:rsidRPr="00D35047">
              <w:t>https://imscompany.com/assets/pdf/sds/118308%20White%202000%20SDS%20091718.pdf</w:t>
            </w:r>
          </w:p>
        </w:tc>
        <w:tc>
          <w:tcPr>
            <w:tcW w:w="1440" w:type="dxa"/>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5C0D07DC" w14:textId="77777777">
            <w:pPr>
              <w:pStyle w:val="LTableTextAbt"/>
            </w:pPr>
            <w:r w:rsidRPr="00D35047">
              <w:t>9 October 2018</w:t>
            </w:r>
          </w:p>
        </w:tc>
        <w:tc>
          <w:tcPr>
            <w:tcW w:w="198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D35047" w:rsidP="00CB1C05" w14:paraId="7AF37243" w14:textId="77777777">
            <w:pPr>
              <w:pStyle w:val="LTableTextAbt"/>
            </w:pPr>
            <w:r w:rsidRPr="00D35047">
              <w:t>Trichloroethyle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394F4E" w:rsidP="00CB1C05" w14:paraId="68737165" w14:textId="77777777">
            <w:pPr>
              <w:pStyle w:val="CTableTextAbt"/>
            </w:pPr>
            <w:r w:rsidRPr="007D6564">
              <w:t>85 - 98</w:t>
            </w:r>
          </w:p>
        </w:tc>
      </w:tr>
      <w:tr w14:paraId="2E215CC2" w14:textId="77777777" w:rsidTr="00E604D0">
        <w:tblPrEx>
          <w:tblW w:w="10080"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28B02D7A" w14:textId="77777777">
            <w:pPr>
              <w:pStyle w:val="LTableTextAbt"/>
            </w:pPr>
            <w:r w:rsidRPr="00D35047">
              <w:t>CRC Industries, Inc.</w:t>
            </w:r>
          </w:p>
        </w:tc>
        <w:tc>
          <w:tcPr>
            <w:tcW w:w="172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09CD5BB1" w14:textId="77777777">
            <w:pPr>
              <w:pStyle w:val="LTableTextAbt"/>
            </w:pPr>
            <w:r w:rsidRPr="00D35047">
              <w:t>General Purpose Silicone Mold Release</w:t>
            </w:r>
          </w:p>
        </w:tc>
        <w:tc>
          <w:tcPr>
            <w:tcW w:w="216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26435BE3" w14:textId="77777777">
            <w:pPr>
              <w:pStyle w:val="LTableTextAbt"/>
            </w:pPr>
            <w:hyperlink r:id="rId181" w:history="1">
              <w:r w:rsidRPr="00D35047" w:rsidR="004F366B">
                <w:t>http://docs.crcindustries.com/msds/1003488E.pdf</w:t>
              </w:r>
            </w:hyperlink>
          </w:p>
        </w:tc>
        <w:tc>
          <w:tcPr>
            <w:tcW w:w="144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0128CAFE" w14:textId="77777777">
            <w:pPr>
              <w:pStyle w:val="LTableTextAbt"/>
            </w:pPr>
            <w:r w:rsidRPr="00D35047">
              <w:t>27 December 2016</w:t>
            </w:r>
          </w:p>
        </w:tc>
        <w:tc>
          <w:tcPr>
            <w:tcW w:w="198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D35047" w:rsidP="00CB1C05" w14:paraId="1500163E" w14:textId="77777777">
            <w:pPr>
              <w:pStyle w:val="LTableTextAbt"/>
            </w:pPr>
            <w:r w:rsidRPr="00D35047">
              <w:t>Dimethyl ether</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394F4E" w:rsidP="00CB1C05" w14:paraId="3F620332" w14:textId="77777777">
            <w:pPr>
              <w:pStyle w:val="CTableTextAbt"/>
            </w:pPr>
            <w:r w:rsidRPr="00394F4E">
              <w:t>60 - 70</w:t>
            </w:r>
          </w:p>
        </w:tc>
      </w:tr>
      <w:tr w14:paraId="3A7C3CB6"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50F05A7D"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2FCC4959"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4B26B04D"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26465310" w14:textId="77777777">
            <w:pPr>
              <w:pStyle w:val="LTableTextAbt"/>
            </w:pPr>
          </w:p>
        </w:tc>
        <w:tc>
          <w:tcPr>
            <w:tcW w:w="198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D35047" w:rsidP="00CB1C05" w14:paraId="72ED6586" w14:textId="77777777">
            <w:pPr>
              <w:pStyle w:val="LTableTextAbt"/>
            </w:pPr>
            <w:r w:rsidRPr="00D35047">
              <w:t>1-Bromopropa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394F4E" w:rsidP="00CB1C05" w14:paraId="185CC848" w14:textId="77777777">
            <w:pPr>
              <w:pStyle w:val="CTableTextAbt"/>
            </w:pPr>
            <w:r w:rsidRPr="00394F4E">
              <w:t>20 - 30</w:t>
            </w:r>
          </w:p>
        </w:tc>
      </w:tr>
      <w:tr w14:paraId="68090EAF" w14:textId="77777777" w:rsidTr="00E604D0">
        <w:tblPrEx>
          <w:tblW w:w="10080"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4B31E1B1" w14:textId="77777777">
            <w:pPr>
              <w:pStyle w:val="LTableTextAbt"/>
            </w:pPr>
            <w:r w:rsidRPr="00D35047">
              <w:t>Slide Products Inc.</w:t>
            </w:r>
          </w:p>
          <w:p w:rsidR="00D601DC" w:rsidRPr="00D35047" w:rsidP="00CB1C05" w14:paraId="53AC1964" w14:textId="77777777">
            <w:pPr>
              <w:pStyle w:val="LTableTextAbt"/>
            </w:pPr>
            <w:r w:rsidRPr="00D35047">
              <w:t> </w:t>
            </w:r>
          </w:p>
          <w:p w:rsidR="00D601DC" w:rsidRPr="00D35047" w:rsidP="00CB1C05" w14:paraId="0C570638" w14:textId="77777777">
            <w:pPr>
              <w:pStyle w:val="LTableTextAbt"/>
            </w:pPr>
            <w:r w:rsidRPr="00D35047">
              <w:t> </w:t>
            </w:r>
          </w:p>
        </w:tc>
        <w:tc>
          <w:tcPr>
            <w:tcW w:w="172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0196539C" w14:textId="77777777">
            <w:pPr>
              <w:pStyle w:val="LTableTextAbt"/>
            </w:pPr>
            <w:r w:rsidRPr="00D35047">
              <w:t>Slide Resin Remover Aerosol</w:t>
            </w:r>
          </w:p>
          <w:p w:rsidR="00D601DC" w:rsidRPr="00D35047" w:rsidP="00CB1C05" w14:paraId="7F124329" w14:textId="77777777">
            <w:pPr>
              <w:pStyle w:val="LTableTextAbt"/>
            </w:pPr>
            <w:r w:rsidRPr="00D35047">
              <w:t> </w:t>
            </w:r>
          </w:p>
          <w:p w:rsidR="00D601DC" w:rsidRPr="00D35047" w:rsidP="00CB1C05" w14:paraId="7AA784A3" w14:textId="77777777">
            <w:pPr>
              <w:pStyle w:val="LTableTextAbt"/>
            </w:pPr>
            <w:r w:rsidRPr="00D35047">
              <w:t> </w:t>
            </w:r>
          </w:p>
        </w:tc>
        <w:tc>
          <w:tcPr>
            <w:tcW w:w="216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079859A1" w14:textId="77777777">
            <w:pPr>
              <w:pStyle w:val="LTableTextAbt"/>
            </w:pPr>
            <w:hyperlink r:id="rId182" w:history="1">
              <w:r w:rsidRPr="00D35047" w:rsidR="004F366B">
                <w:t>https://static.rshughes.com/wm/p/wm-asis/094db1b44335b0d948f96eb51dd18482b3ab8a19.pdf?uf=</w:t>
              </w:r>
            </w:hyperlink>
          </w:p>
        </w:tc>
        <w:tc>
          <w:tcPr>
            <w:tcW w:w="1440" w:type="dxa"/>
            <w:vMerge w:val="restart"/>
            <w:tcBorders>
              <w:top w:val="single" w:sz="4" w:space="0" w:color="auto"/>
              <w:left w:val="single" w:sz="4" w:space="0" w:color="auto"/>
              <w:right w:val="single" w:sz="4" w:space="0" w:color="auto"/>
            </w:tcBorders>
            <w:shd w:val="clear" w:color="auto" w:fill="BFBFBF" w:themeFill="background1" w:themeFillShade="BF"/>
          </w:tcPr>
          <w:p w:rsidR="00D601DC" w:rsidRPr="00D35047" w:rsidP="00CB1C05" w14:paraId="7AB32511" w14:textId="77777777">
            <w:pPr>
              <w:pStyle w:val="LTableTextAbt"/>
            </w:pPr>
            <w:r w:rsidRPr="00D35047">
              <w:t>01 January 2015</w:t>
            </w:r>
          </w:p>
          <w:p w:rsidR="00D601DC" w:rsidRPr="00D35047" w:rsidP="00CB1C05" w14:paraId="45A1E421" w14:textId="77777777">
            <w:pPr>
              <w:pStyle w:val="LTableTextAbt"/>
            </w:pPr>
            <w:r w:rsidRPr="00D35047">
              <w:t> </w:t>
            </w:r>
          </w:p>
          <w:p w:rsidR="00D601DC" w:rsidRPr="00D35047" w:rsidP="00CB1C05" w14:paraId="6EB98FA4" w14:textId="77777777">
            <w:pPr>
              <w:pStyle w:val="LTableTextAbt"/>
            </w:pPr>
            <w:r w:rsidRPr="00D35047">
              <w:t> </w:t>
            </w:r>
          </w:p>
        </w:tc>
        <w:tc>
          <w:tcPr>
            <w:tcW w:w="198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D35047" w:rsidP="00CB1C05" w14:paraId="5FC8759F" w14:textId="77777777">
            <w:pPr>
              <w:pStyle w:val="LTableTextAbt"/>
            </w:pPr>
            <w:r w:rsidRPr="00D35047">
              <w:t>Gamma-butyrolacto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394F4E" w:rsidP="00CB1C05" w14:paraId="28553618" w14:textId="77777777">
            <w:pPr>
              <w:pStyle w:val="CTableTextAbt"/>
            </w:pPr>
            <w:r w:rsidRPr="00394F4E">
              <w:t>35 - 40</w:t>
            </w:r>
          </w:p>
        </w:tc>
      </w:tr>
      <w:tr w14:paraId="654F9AD7" w14:textId="77777777" w:rsidTr="00E604D0">
        <w:tblPrEx>
          <w:tblW w:w="1008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BFBFBF" w:themeFill="background1" w:themeFillShade="BF"/>
          </w:tcPr>
          <w:p w:rsidR="00D601DC" w:rsidRPr="00D35047" w:rsidP="00CB1C05" w14:paraId="3E8532DB" w14:textId="77777777">
            <w:pPr>
              <w:pStyle w:val="LTableTextAbt"/>
            </w:pPr>
          </w:p>
        </w:tc>
        <w:tc>
          <w:tcPr>
            <w:tcW w:w="1720" w:type="dxa"/>
            <w:vMerge/>
            <w:tcBorders>
              <w:left w:val="single" w:sz="4" w:space="0" w:color="auto"/>
              <w:right w:val="single" w:sz="4" w:space="0" w:color="auto"/>
            </w:tcBorders>
            <w:shd w:val="clear" w:color="auto" w:fill="BFBFBF" w:themeFill="background1" w:themeFillShade="BF"/>
          </w:tcPr>
          <w:p w:rsidR="00D601DC" w:rsidRPr="00D35047" w:rsidP="00CB1C05" w14:paraId="16FCC8E3" w14:textId="77777777">
            <w:pPr>
              <w:pStyle w:val="LTableTextAbt"/>
            </w:pPr>
          </w:p>
        </w:tc>
        <w:tc>
          <w:tcPr>
            <w:tcW w:w="2160" w:type="dxa"/>
            <w:vMerge/>
            <w:tcBorders>
              <w:left w:val="single" w:sz="4" w:space="0" w:color="auto"/>
              <w:right w:val="single" w:sz="4" w:space="0" w:color="auto"/>
            </w:tcBorders>
            <w:shd w:val="clear" w:color="auto" w:fill="BFBFBF" w:themeFill="background1" w:themeFillShade="BF"/>
          </w:tcPr>
          <w:p w:rsidR="00D601DC" w:rsidRPr="00D35047" w:rsidP="00CB1C05" w14:paraId="7AB37152" w14:textId="77777777">
            <w:pPr>
              <w:pStyle w:val="LTableTextAbt"/>
            </w:pPr>
          </w:p>
        </w:tc>
        <w:tc>
          <w:tcPr>
            <w:tcW w:w="1440" w:type="dxa"/>
            <w:vMerge/>
            <w:tcBorders>
              <w:left w:val="single" w:sz="4" w:space="0" w:color="auto"/>
              <w:right w:val="single" w:sz="4" w:space="0" w:color="auto"/>
            </w:tcBorders>
            <w:shd w:val="clear" w:color="auto" w:fill="BFBFBF" w:themeFill="background1" w:themeFillShade="BF"/>
          </w:tcPr>
          <w:p w:rsidR="00D601DC" w:rsidRPr="00D35047" w:rsidP="00CB1C05" w14:paraId="510F5438" w14:textId="77777777">
            <w:pPr>
              <w:pStyle w:val="LTableTextAbt"/>
            </w:pPr>
          </w:p>
        </w:tc>
        <w:tc>
          <w:tcPr>
            <w:tcW w:w="198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D35047" w:rsidP="00CB1C05" w14:paraId="541EC4E1" w14:textId="77777777">
            <w:pPr>
              <w:pStyle w:val="LTableTextAbt"/>
            </w:pPr>
            <w:r w:rsidRPr="00D35047">
              <w:t>1-Methyl-2-pyrrolido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394F4E" w:rsidP="00CB1C05" w14:paraId="3B73D217" w14:textId="77777777">
            <w:pPr>
              <w:pStyle w:val="CTableTextAbt"/>
            </w:pPr>
            <w:r w:rsidRPr="00394F4E">
              <w:t>35 - 40</w:t>
            </w:r>
          </w:p>
        </w:tc>
      </w:tr>
      <w:tr w14:paraId="6FE338A1" w14:textId="77777777" w:rsidTr="00E604D0">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39F405D2"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6190095A"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6DC3A725"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BFBFBF" w:themeFill="background1" w:themeFillShade="BF"/>
          </w:tcPr>
          <w:p w:rsidR="00D601DC" w:rsidRPr="00D35047" w:rsidP="00CB1C05" w14:paraId="05F03466" w14:textId="77777777">
            <w:pPr>
              <w:pStyle w:val="LTableTextAbt"/>
            </w:pPr>
          </w:p>
        </w:tc>
        <w:tc>
          <w:tcPr>
            <w:tcW w:w="198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D35047" w:rsidP="00CB1C05" w14:paraId="6B16ED91" w14:textId="77777777">
            <w:pPr>
              <w:pStyle w:val="LTableTextAbt"/>
            </w:pPr>
            <w:r w:rsidRPr="00D35047">
              <w:t>1-Bromopropa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D601DC" w:rsidRPr="00394F4E" w:rsidP="00CB1C05" w14:paraId="69A4BC93" w14:textId="77777777">
            <w:pPr>
              <w:pStyle w:val="CTableTextAbt"/>
            </w:pPr>
            <w:r w:rsidRPr="00394F4E">
              <w:t>25 - 30</w:t>
            </w:r>
          </w:p>
        </w:tc>
      </w:tr>
      <w:tr w14:paraId="55D904CB" w14:textId="77777777" w:rsidTr="00E604D0">
        <w:tblPrEx>
          <w:tblW w:w="10080" w:type="dxa"/>
          <w:jc w:val="center"/>
          <w:tblLayout w:type="fixed"/>
          <w:tblLook w:val="04A0"/>
        </w:tblPrEx>
        <w:trPr>
          <w:cantSplit/>
          <w:trHeight w:val="1110"/>
          <w:jc w:val="center"/>
        </w:trPr>
        <w:tc>
          <w:tcPr>
            <w:tcW w:w="1340" w:type="dxa"/>
            <w:tcBorders>
              <w:top w:val="single" w:sz="4" w:space="0" w:color="auto"/>
              <w:left w:val="single" w:sz="4" w:space="0" w:color="auto"/>
              <w:right w:val="single" w:sz="4" w:space="0" w:color="auto"/>
            </w:tcBorders>
            <w:shd w:val="clear" w:color="auto" w:fill="auto"/>
          </w:tcPr>
          <w:p w:rsidR="00D601DC" w:rsidRPr="00D35047" w:rsidP="00CB1C05" w14:paraId="7B006189" w14:textId="77777777">
            <w:pPr>
              <w:pStyle w:val="LTableTextAbt"/>
            </w:pPr>
            <w:r w:rsidRPr="00D35047">
              <w:t>Smooth-On</w:t>
            </w:r>
          </w:p>
          <w:p w:rsidR="00D601DC" w:rsidRPr="00D35047" w:rsidP="00CB1C05" w14:paraId="58AAB815" w14:textId="77777777">
            <w:pPr>
              <w:pStyle w:val="LTableTextAbt"/>
            </w:pPr>
            <w:r w:rsidRPr="00D35047">
              <w:t> </w:t>
            </w:r>
          </w:p>
        </w:tc>
        <w:tc>
          <w:tcPr>
            <w:tcW w:w="1720" w:type="dxa"/>
            <w:tcBorders>
              <w:top w:val="single" w:sz="4" w:space="0" w:color="auto"/>
              <w:left w:val="single" w:sz="4" w:space="0" w:color="auto"/>
              <w:right w:val="single" w:sz="4" w:space="0" w:color="auto"/>
            </w:tcBorders>
            <w:shd w:val="clear" w:color="auto" w:fill="auto"/>
          </w:tcPr>
          <w:p w:rsidR="00D601DC" w:rsidRPr="00D35047" w:rsidP="00CB1C05" w14:paraId="2864EC73" w14:textId="77777777">
            <w:pPr>
              <w:pStyle w:val="LTableTextAbt"/>
            </w:pPr>
            <w:r w:rsidRPr="00D35047">
              <w:t>Universal Mold Release</w:t>
            </w:r>
          </w:p>
          <w:p w:rsidR="00D601DC" w:rsidRPr="00D35047" w:rsidP="00CB1C05" w14:paraId="42CFC40E" w14:textId="77777777">
            <w:pPr>
              <w:pStyle w:val="LTableTextAbt"/>
            </w:pPr>
            <w:r w:rsidRPr="00D35047">
              <w:t> </w:t>
            </w:r>
          </w:p>
        </w:tc>
        <w:tc>
          <w:tcPr>
            <w:tcW w:w="2160" w:type="dxa"/>
            <w:tcBorders>
              <w:top w:val="single" w:sz="4" w:space="0" w:color="auto"/>
              <w:left w:val="single" w:sz="4" w:space="0" w:color="auto"/>
              <w:right w:val="single" w:sz="4" w:space="0" w:color="auto"/>
            </w:tcBorders>
            <w:shd w:val="clear" w:color="auto" w:fill="auto"/>
          </w:tcPr>
          <w:p w:rsidR="00D601DC" w:rsidRPr="00D35047" w:rsidP="00CB1C05" w14:paraId="37A1237B" w14:textId="77777777">
            <w:pPr>
              <w:pStyle w:val="LTableTextAbt"/>
            </w:pPr>
            <w:hyperlink r:id="rId183" w:history="1">
              <w:r w:rsidRPr="00D35047" w:rsidR="004F366B">
                <w:t>https://www.smooth-on.com/msds/files/Universal_Mold_Release_Aerosol.pdf</w:t>
              </w:r>
            </w:hyperlink>
          </w:p>
        </w:tc>
        <w:tc>
          <w:tcPr>
            <w:tcW w:w="1440" w:type="dxa"/>
            <w:tcBorders>
              <w:top w:val="single" w:sz="4" w:space="0" w:color="auto"/>
              <w:left w:val="single" w:sz="4" w:space="0" w:color="auto"/>
              <w:right w:val="single" w:sz="4" w:space="0" w:color="auto"/>
            </w:tcBorders>
            <w:shd w:val="clear" w:color="auto" w:fill="auto"/>
          </w:tcPr>
          <w:p w:rsidR="00D601DC" w:rsidRPr="00D35047" w:rsidP="00CB1C05" w14:paraId="3BDAE9B8" w14:textId="77777777">
            <w:pPr>
              <w:pStyle w:val="LTableTextAbt"/>
            </w:pPr>
            <w:r w:rsidRPr="00D35047">
              <w:t>31 January 2019</w:t>
            </w:r>
          </w:p>
          <w:p w:rsidR="00D601DC" w:rsidRPr="00D35047" w:rsidP="00CB1C05" w14:paraId="58450EFC" w14:textId="77777777">
            <w:pPr>
              <w:pStyle w:val="LTableTextAbt"/>
            </w:pPr>
            <w:r w:rsidRPr="00D35047">
              <w:t> </w:t>
            </w:r>
          </w:p>
        </w:tc>
        <w:tc>
          <w:tcPr>
            <w:tcW w:w="1980" w:type="dxa"/>
            <w:tcBorders>
              <w:top w:val="single" w:sz="4" w:space="0" w:color="auto"/>
              <w:left w:val="nil"/>
              <w:right w:val="single" w:sz="4" w:space="0" w:color="auto"/>
            </w:tcBorders>
            <w:shd w:val="clear" w:color="auto" w:fill="auto"/>
          </w:tcPr>
          <w:p w:rsidR="00D601DC" w:rsidRPr="00D35047" w:rsidP="00CB1C05" w14:paraId="6C5CBCE6" w14:textId="77777777">
            <w:pPr>
              <w:pStyle w:val="LTableTextAbt"/>
            </w:pPr>
            <w:r w:rsidRPr="00D35047">
              <w:t>Dimethyl ether</w:t>
            </w:r>
          </w:p>
        </w:tc>
        <w:tc>
          <w:tcPr>
            <w:tcW w:w="1440" w:type="dxa"/>
            <w:tcBorders>
              <w:top w:val="single" w:sz="4" w:space="0" w:color="auto"/>
              <w:left w:val="nil"/>
              <w:right w:val="single" w:sz="4" w:space="0" w:color="auto"/>
            </w:tcBorders>
            <w:shd w:val="clear" w:color="auto" w:fill="auto"/>
          </w:tcPr>
          <w:p w:rsidR="00D601DC" w:rsidRPr="00394F4E" w:rsidP="00CB1C05" w14:paraId="3CC7BE36" w14:textId="77777777">
            <w:pPr>
              <w:pStyle w:val="CTableTextAbt"/>
            </w:pPr>
            <w:r w:rsidRPr="00394F4E">
              <w:t>25 - 50</w:t>
            </w:r>
          </w:p>
        </w:tc>
      </w:tr>
      <w:tr w14:paraId="1B5710F9" w14:textId="77777777" w:rsidTr="00E604D0">
        <w:tblPrEx>
          <w:tblW w:w="10080" w:type="dxa"/>
          <w:jc w:val="center"/>
          <w:tblLayout w:type="fixed"/>
          <w:tblLook w:val="04A0"/>
        </w:tblPrEx>
        <w:trPr>
          <w:cantSplit/>
          <w:trHeight w:val="1060"/>
          <w:jc w:val="center"/>
        </w:trPr>
        <w:tc>
          <w:tcPr>
            <w:tcW w:w="1340" w:type="dxa"/>
            <w:tcBorders>
              <w:top w:val="single" w:sz="4" w:space="0" w:color="auto"/>
              <w:left w:val="single" w:sz="4" w:space="0" w:color="auto"/>
              <w:right w:val="single" w:sz="4" w:space="0" w:color="auto"/>
            </w:tcBorders>
            <w:shd w:val="clear" w:color="auto" w:fill="auto"/>
          </w:tcPr>
          <w:p w:rsidR="00D601DC" w:rsidRPr="00D35047" w:rsidP="00CB1C05" w14:paraId="0199BE29" w14:textId="77777777">
            <w:pPr>
              <w:pStyle w:val="LTableTextAbt"/>
            </w:pPr>
            <w:r w:rsidRPr="00D35047">
              <w:t>CRC Industries, Inc.</w:t>
            </w:r>
          </w:p>
        </w:tc>
        <w:tc>
          <w:tcPr>
            <w:tcW w:w="1720" w:type="dxa"/>
            <w:tcBorders>
              <w:top w:val="single" w:sz="4" w:space="0" w:color="auto"/>
              <w:left w:val="single" w:sz="4" w:space="0" w:color="auto"/>
              <w:right w:val="single" w:sz="4" w:space="0" w:color="auto"/>
            </w:tcBorders>
            <w:shd w:val="clear" w:color="auto" w:fill="auto"/>
          </w:tcPr>
          <w:p w:rsidR="00D601DC" w:rsidRPr="00D35047" w:rsidP="00CB1C05" w14:paraId="0220D947" w14:textId="77777777">
            <w:pPr>
              <w:pStyle w:val="LTableTextAbt"/>
            </w:pPr>
            <w:r w:rsidRPr="00D35047">
              <w:t>Food Grade Mold Release</w:t>
            </w:r>
          </w:p>
          <w:p w:rsidR="00D601DC" w:rsidRPr="00D35047" w:rsidP="00CB1C05" w14:paraId="413C3CFB" w14:textId="77777777">
            <w:pPr>
              <w:pStyle w:val="LTableTextAbt"/>
            </w:pPr>
            <w:r w:rsidRPr="00D35047">
              <w:t> </w:t>
            </w:r>
          </w:p>
        </w:tc>
        <w:tc>
          <w:tcPr>
            <w:tcW w:w="2160" w:type="dxa"/>
            <w:tcBorders>
              <w:top w:val="single" w:sz="4" w:space="0" w:color="auto"/>
              <w:left w:val="single" w:sz="4" w:space="0" w:color="auto"/>
              <w:right w:val="single" w:sz="4" w:space="0" w:color="auto"/>
            </w:tcBorders>
            <w:shd w:val="clear" w:color="auto" w:fill="auto"/>
          </w:tcPr>
          <w:p w:rsidR="00D601DC" w:rsidRPr="00D35047" w:rsidP="00CB1C05" w14:paraId="3EFC3366" w14:textId="77777777">
            <w:pPr>
              <w:pStyle w:val="LTableTextAbt"/>
            </w:pPr>
            <w:hyperlink r:id="rId184" w:history="1">
              <w:r w:rsidRPr="00D35047" w:rsidR="004F366B">
                <w:t>http://docs.crcindustries.com/msds/1003498E.pdf</w:t>
              </w:r>
            </w:hyperlink>
          </w:p>
        </w:tc>
        <w:tc>
          <w:tcPr>
            <w:tcW w:w="1440" w:type="dxa"/>
            <w:tcBorders>
              <w:top w:val="single" w:sz="4" w:space="0" w:color="auto"/>
              <w:left w:val="single" w:sz="4" w:space="0" w:color="auto"/>
              <w:right w:val="single" w:sz="4" w:space="0" w:color="auto"/>
            </w:tcBorders>
            <w:shd w:val="clear" w:color="auto" w:fill="auto"/>
          </w:tcPr>
          <w:p w:rsidR="00D601DC" w:rsidRPr="00D35047" w:rsidP="00CB1C05" w14:paraId="6C4CA2D9" w14:textId="77777777">
            <w:pPr>
              <w:pStyle w:val="LTableTextAbt"/>
            </w:pPr>
            <w:r w:rsidRPr="00D35047">
              <w:t>25 November 2016</w:t>
            </w:r>
          </w:p>
          <w:p w:rsidR="00D601DC" w:rsidRPr="00D35047" w:rsidP="00CB1C05" w14:paraId="53105405" w14:textId="77777777">
            <w:pPr>
              <w:pStyle w:val="LTableTextAbt"/>
            </w:pPr>
            <w:r w:rsidRPr="00D35047">
              <w:t> </w:t>
            </w:r>
          </w:p>
        </w:tc>
        <w:tc>
          <w:tcPr>
            <w:tcW w:w="1980" w:type="dxa"/>
            <w:tcBorders>
              <w:top w:val="single" w:sz="4" w:space="0" w:color="auto"/>
              <w:left w:val="nil"/>
              <w:right w:val="single" w:sz="4" w:space="0" w:color="auto"/>
            </w:tcBorders>
            <w:shd w:val="clear" w:color="auto" w:fill="auto"/>
          </w:tcPr>
          <w:p w:rsidR="00D601DC" w:rsidRPr="00D35047" w:rsidP="00CB1C05" w14:paraId="347420F4" w14:textId="77777777">
            <w:pPr>
              <w:pStyle w:val="LTableTextAbt"/>
            </w:pPr>
            <w:r w:rsidRPr="00D35047">
              <w:t>Dimethyl ether</w:t>
            </w:r>
          </w:p>
        </w:tc>
        <w:tc>
          <w:tcPr>
            <w:tcW w:w="1440" w:type="dxa"/>
            <w:tcBorders>
              <w:top w:val="single" w:sz="4" w:space="0" w:color="auto"/>
              <w:left w:val="nil"/>
              <w:right w:val="single" w:sz="4" w:space="0" w:color="auto"/>
            </w:tcBorders>
            <w:shd w:val="clear" w:color="auto" w:fill="auto"/>
          </w:tcPr>
          <w:p w:rsidR="00D601DC" w:rsidRPr="00394F4E" w:rsidP="00CB1C05" w14:paraId="66210203" w14:textId="77777777">
            <w:pPr>
              <w:pStyle w:val="CTableTextAbt"/>
            </w:pPr>
            <w:r w:rsidRPr="00394F4E">
              <w:t>50 - 60</w:t>
            </w:r>
          </w:p>
        </w:tc>
      </w:tr>
      <w:tr w14:paraId="35995FC7" w14:textId="77777777" w:rsidTr="00E604D0">
        <w:tblPrEx>
          <w:tblW w:w="10080"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7632D8CD" w14:textId="77777777">
            <w:pPr>
              <w:pStyle w:val="LTableTextAbt"/>
            </w:pPr>
            <w:r w:rsidRPr="00D35047">
              <w:t>IMS Company</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17B42118" w14:textId="77777777">
            <w:pPr>
              <w:pStyle w:val="LTableTextAbt"/>
            </w:pPr>
            <w:r w:rsidRPr="00D35047">
              <w:t>Biodegradable Citrus Spray Mold Cleaner</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7466497E" w14:textId="77777777">
            <w:pPr>
              <w:pStyle w:val="LTableTextAbt"/>
            </w:pPr>
            <w:hyperlink r:id="rId185" w:history="1">
              <w:r w:rsidRPr="00D35047" w:rsidR="004F366B">
                <w:t>https://imscompany.com/assets/pdf/sds/111598%20Citrus%20SDS%20041315.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131E5452" w14:textId="77777777">
            <w:pPr>
              <w:pStyle w:val="LTableTextAbt"/>
            </w:pPr>
            <w:r w:rsidRPr="00D35047">
              <w:t>13 April 2015</w:t>
            </w:r>
          </w:p>
        </w:tc>
        <w:tc>
          <w:tcPr>
            <w:tcW w:w="1980" w:type="dxa"/>
            <w:tcBorders>
              <w:top w:val="single" w:sz="4" w:space="0" w:color="auto"/>
              <w:left w:val="nil"/>
              <w:bottom w:val="single" w:sz="4" w:space="0" w:color="auto"/>
              <w:right w:val="single" w:sz="4" w:space="0" w:color="auto"/>
            </w:tcBorders>
            <w:shd w:val="clear" w:color="auto" w:fill="auto"/>
          </w:tcPr>
          <w:p w:rsidR="00D601DC" w:rsidRPr="00D35047" w:rsidP="00CB1C05" w14:paraId="0D9596D9" w14:textId="77777777">
            <w:pPr>
              <w:pStyle w:val="LTableTextAbt"/>
            </w:pPr>
            <w:r w:rsidRPr="00D35047">
              <w:t>D-Limonene</w:t>
            </w:r>
          </w:p>
        </w:tc>
        <w:tc>
          <w:tcPr>
            <w:tcW w:w="1440" w:type="dxa"/>
            <w:tcBorders>
              <w:top w:val="single" w:sz="4" w:space="0" w:color="auto"/>
              <w:left w:val="nil"/>
              <w:bottom w:val="single" w:sz="4" w:space="0" w:color="auto"/>
              <w:right w:val="single" w:sz="4" w:space="0" w:color="auto"/>
            </w:tcBorders>
            <w:shd w:val="clear" w:color="auto" w:fill="auto"/>
          </w:tcPr>
          <w:p w:rsidR="00D601DC" w:rsidRPr="00394F4E" w:rsidP="00CB1C05" w14:paraId="3EC8BA21" w14:textId="77777777">
            <w:pPr>
              <w:pStyle w:val="CTableTextAbt"/>
            </w:pPr>
            <w:r w:rsidRPr="00394F4E">
              <w:t>70 - 80</w:t>
            </w:r>
          </w:p>
        </w:tc>
      </w:tr>
      <w:tr w14:paraId="5C0EAC3C" w14:textId="77777777" w:rsidTr="00E604D0">
        <w:tblPrEx>
          <w:tblW w:w="10080" w:type="dxa"/>
          <w:jc w:val="center"/>
          <w:tblLayout w:type="fixed"/>
          <w:tblLook w:val="04A0"/>
        </w:tblPrEx>
        <w:trPr>
          <w:cantSplit/>
          <w:trHeight w:val="691"/>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57FC1C53" w14:textId="77777777">
            <w:pPr>
              <w:pStyle w:val="LTableTextAbt"/>
            </w:pPr>
            <w:r w:rsidRPr="00D35047">
              <w:t>CRC Industries, Inc.</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7DD77D7B" w14:textId="77777777">
            <w:pPr>
              <w:pStyle w:val="LTableTextAbt"/>
            </w:pPr>
            <w:r w:rsidRPr="00D35047">
              <w:t>Heavy Duty Silicone Mold Release</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4EF5D603" w14:textId="77777777">
            <w:pPr>
              <w:pStyle w:val="LTableTextAbt"/>
            </w:pPr>
            <w:hyperlink r:id="rId186" w:history="1">
              <w:r w:rsidRPr="00D35047" w:rsidR="004F366B">
                <w:t>http://docs.crcindustries.com/msds/1003492E.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48201485" w14:textId="77777777">
            <w:pPr>
              <w:pStyle w:val="LTableTextAbt"/>
            </w:pPr>
            <w:r w:rsidRPr="00D35047">
              <w:t>28 December 2016</w:t>
            </w:r>
          </w:p>
          <w:p w:rsidR="00D601DC" w:rsidRPr="00D35047" w:rsidP="00CB1C05" w14:paraId="11C00D95" w14:textId="77777777">
            <w:pPr>
              <w:pStyle w:val="LTableTextAbt"/>
            </w:pPr>
            <w:r w:rsidRPr="00D35047">
              <w:t> </w:t>
            </w:r>
          </w:p>
        </w:tc>
        <w:tc>
          <w:tcPr>
            <w:tcW w:w="1980" w:type="dxa"/>
            <w:tcBorders>
              <w:top w:val="single" w:sz="4" w:space="0" w:color="auto"/>
              <w:left w:val="nil"/>
              <w:bottom w:val="single" w:sz="4" w:space="0" w:color="auto"/>
              <w:right w:val="single" w:sz="4" w:space="0" w:color="auto"/>
            </w:tcBorders>
            <w:shd w:val="clear" w:color="auto" w:fill="auto"/>
          </w:tcPr>
          <w:p w:rsidR="00D601DC" w:rsidRPr="00D35047" w:rsidP="00CB1C05" w14:paraId="0FD5C9C0" w14:textId="77777777">
            <w:pPr>
              <w:pStyle w:val="LTableTextAbt"/>
            </w:pPr>
            <w:r w:rsidRPr="00D35047">
              <w:t>Dimethyl ether</w:t>
            </w:r>
          </w:p>
        </w:tc>
        <w:tc>
          <w:tcPr>
            <w:tcW w:w="1440" w:type="dxa"/>
            <w:tcBorders>
              <w:top w:val="single" w:sz="4" w:space="0" w:color="auto"/>
              <w:left w:val="nil"/>
              <w:bottom w:val="single" w:sz="4" w:space="0" w:color="auto"/>
              <w:right w:val="single" w:sz="4" w:space="0" w:color="auto"/>
            </w:tcBorders>
            <w:shd w:val="clear" w:color="auto" w:fill="auto"/>
          </w:tcPr>
          <w:p w:rsidR="00D601DC" w:rsidRPr="00394F4E" w:rsidP="00CB1C05" w14:paraId="17A97C35" w14:textId="77777777">
            <w:pPr>
              <w:pStyle w:val="CTableTextAbt"/>
            </w:pPr>
            <w:r w:rsidRPr="00394F4E">
              <w:t>40 - 50</w:t>
            </w:r>
          </w:p>
        </w:tc>
      </w:tr>
      <w:tr w14:paraId="18A2ED2A" w14:textId="77777777" w:rsidTr="00E604D0">
        <w:tblPrEx>
          <w:tblW w:w="10080" w:type="dxa"/>
          <w:jc w:val="center"/>
          <w:tblLayout w:type="fixed"/>
          <w:tblLook w:val="04A0"/>
        </w:tblPrEx>
        <w:trPr>
          <w:cantSplit/>
          <w:trHeight w:val="504"/>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39F24F5E" w14:textId="77777777">
            <w:pPr>
              <w:pStyle w:val="LTableTextAbt"/>
            </w:pPr>
            <w:r w:rsidRPr="00D35047">
              <w:t>CRC Industries, Inc.</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1FDB8D43" w14:textId="77777777">
            <w:pPr>
              <w:pStyle w:val="LTableTextAbt"/>
            </w:pPr>
            <w:r w:rsidRPr="00D35047">
              <w:t>Food Grade Silicone Mold Release</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44C6FB16" w14:textId="77777777">
            <w:pPr>
              <w:pStyle w:val="LTableTextAbt"/>
            </w:pPr>
            <w:hyperlink r:id="rId187" w:history="1">
              <w:r w:rsidRPr="00D35047" w:rsidR="004F366B">
                <w:t>http://docs.crcindustries.com/msds/1003490E.pdf</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D601DC" w:rsidRPr="00D35047" w:rsidP="00CB1C05" w14:paraId="209B5A3A" w14:textId="77777777">
            <w:pPr>
              <w:pStyle w:val="LTableTextAbt"/>
            </w:pPr>
            <w:r w:rsidRPr="00D35047">
              <w:t>18 January 2018</w:t>
            </w:r>
          </w:p>
          <w:p w:rsidR="00D601DC" w:rsidRPr="00D35047" w:rsidP="00CB1C05" w14:paraId="02E137BE" w14:textId="77777777">
            <w:pPr>
              <w:pStyle w:val="LTableTextAbt"/>
            </w:pPr>
            <w:r w:rsidRPr="00D35047">
              <w:t> </w:t>
            </w:r>
          </w:p>
        </w:tc>
        <w:tc>
          <w:tcPr>
            <w:tcW w:w="1980" w:type="dxa"/>
            <w:tcBorders>
              <w:top w:val="single" w:sz="4" w:space="0" w:color="auto"/>
              <w:left w:val="nil"/>
              <w:bottom w:val="single" w:sz="4" w:space="0" w:color="auto"/>
              <w:right w:val="single" w:sz="4" w:space="0" w:color="auto"/>
            </w:tcBorders>
            <w:shd w:val="clear" w:color="auto" w:fill="auto"/>
          </w:tcPr>
          <w:p w:rsidR="00D601DC" w:rsidRPr="00D35047" w:rsidP="00CB1C05" w14:paraId="1524313E" w14:textId="77777777">
            <w:pPr>
              <w:pStyle w:val="LTableTextAbt"/>
            </w:pPr>
            <w:r w:rsidRPr="00D35047">
              <w:t>Dimethyl ether</w:t>
            </w:r>
          </w:p>
        </w:tc>
        <w:tc>
          <w:tcPr>
            <w:tcW w:w="1440" w:type="dxa"/>
            <w:tcBorders>
              <w:top w:val="single" w:sz="4" w:space="0" w:color="auto"/>
              <w:left w:val="nil"/>
              <w:bottom w:val="single" w:sz="4" w:space="0" w:color="auto"/>
              <w:right w:val="single" w:sz="4" w:space="0" w:color="auto"/>
            </w:tcBorders>
            <w:shd w:val="clear" w:color="auto" w:fill="auto"/>
          </w:tcPr>
          <w:p w:rsidR="00D601DC" w:rsidRPr="00394F4E" w:rsidP="00CB1C05" w14:paraId="2881DA5D" w14:textId="77777777">
            <w:pPr>
              <w:pStyle w:val="CTableTextAbt"/>
            </w:pPr>
            <w:r w:rsidRPr="00394F4E">
              <w:t>50 - 60</w:t>
            </w:r>
          </w:p>
        </w:tc>
      </w:tr>
      <w:tr w14:paraId="3ADB689A" w14:textId="77777777" w:rsidTr="00E604D0">
        <w:tblPrEx>
          <w:tblW w:w="10080" w:type="dxa"/>
          <w:jc w:val="center"/>
          <w:tblLayout w:type="fixed"/>
          <w:tblLook w:val="04A0"/>
        </w:tblPrEx>
        <w:trPr>
          <w:cantSplit/>
          <w:trHeight w:val="504"/>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tcPr>
          <w:p w:rsidR="00D601DC" w:rsidRPr="00394F4E" w:rsidP="00CB1C05" w14:paraId="3D7133C2" w14:textId="77777777">
            <w:pPr>
              <w:pStyle w:val="LTableTextAbt"/>
            </w:pPr>
            <w:r w:rsidRPr="00D35047">
              <w:t xml:space="preserve">Note: Orange shaded rows indicate products that contain </w:t>
            </w:r>
            <w:r>
              <w:t>PCE</w:t>
            </w:r>
            <w:r w:rsidRPr="00D35047">
              <w:t xml:space="preserve">. Grey shaded rows </w:t>
            </w:r>
            <w:r w:rsidRPr="00D35047">
              <w:rPr>
                <w:szCs w:val="16"/>
              </w:rPr>
              <w:t>indicate products that contain another one of the first 10 TSCA work plan chemicals.</w:t>
            </w:r>
          </w:p>
        </w:tc>
      </w:tr>
    </w:tbl>
    <w:p w:rsidR="005A6AF4" w:rsidP="00CB1C05" w14:paraId="0E48AE98" w14:textId="77777777">
      <w:pPr>
        <w:rPr>
          <w:bCs/>
        </w:rPr>
      </w:pPr>
    </w:p>
    <w:p w:rsidR="005A6AF4" w:rsidP="00CB1C05" w14:paraId="155EBE1C" w14:textId="77777777">
      <w:r>
        <w:fldChar w:fldCharType="begin" w:fldLock="1"/>
      </w:r>
      <w:r>
        <w:instrText xml:space="preserve"> REF _Ref109115921 \h </w:instrText>
      </w:r>
      <w:r>
        <w:fldChar w:fldCharType="separate"/>
      </w:r>
      <w:r w:rsidRPr="00C23383" w:rsidR="0092222B">
        <w:t xml:space="preserve">Table </w:t>
      </w:r>
      <w:r w:rsidR="0092222B">
        <w:rPr>
          <w:noProof/>
        </w:rPr>
        <w:t>5</w:t>
      </w:r>
      <w:r w:rsidR="0092222B">
        <w:noBreakHyphen/>
      </w:r>
      <w:r w:rsidR="0092222B">
        <w:rPr>
          <w:noProof/>
        </w:rPr>
        <w:t>74</w:t>
      </w:r>
      <w:r>
        <w:fldChar w:fldCharType="end"/>
      </w:r>
      <w:r>
        <w:t xml:space="preserve"> </w:t>
      </w:r>
      <w:r w:rsidRPr="008338B9">
        <w:t>shows the anticipated, approximate market share percentage of primary solvents in products estimated using the chemical ranking procedure. If</w:t>
      </w:r>
      <w:r w:rsidRPr="00785EA6">
        <w:t xml:space="preserve"> restrictions</w:t>
      </w:r>
      <w:r w:rsidRPr="0009199A">
        <w:t xml:space="preserve"> were implemented for</w:t>
      </w:r>
      <w:r w:rsidR="00792C8F">
        <w:t xml:space="preserve"> </w:t>
      </w:r>
      <w:r w:rsidR="00843813">
        <w:t>PCE</w:t>
      </w:r>
      <w:r w:rsidR="00792C8F">
        <w:t>,</w:t>
      </w:r>
      <w:r w:rsidRPr="0009199A">
        <w:t xml:space="preserve"> t</w:t>
      </w:r>
      <w:r>
        <w:t xml:space="preserve">hen it is anticipated that dimethyl ether </w:t>
      </w:r>
      <w:r w:rsidRPr="0009199A">
        <w:t>would be the most prevalent solvent used in replacement products</w:t>
      </w:r>
      <w:r>
        <w:t xml:space="preserve">. </w:t>
      </w:r>
    </w:p>
    <w:p w:rsidR="005A6AF4" w:rsidRPr="00A66DA0" w:rsidP="00CB1C05" w14:paraId="6EAFF72F" w14:textId="77777777"/>
    <w:tbl>
      <w:tblPr>
        <w:tblW w:w="7110" w:type="dxa"/>
        <w:jc w:val="center"/>
        <w:tblLook w:val="04A0"/>
      </w:tblPr>
      <w:tblGrid>
        <w:gridCol w:w="2086"/>
        <w:gridCol w:w="2271"/>
        <w:gridCol w:w="2753"/>
      </w:tblGrid>
      <w:tr w14:paraId="0423D360" w14:textId="77777777" w:rsidTr="0001636D">
        <w:tblPrEx>
          <w:tblW w:w="7110" w:type="dxa"/>
          <w:jc w:val="center"/>
          <w:tblLook w:val="04A0"/>
        </w:tblPrEx>
        <w:trPr>
          <w:cantSplit/>
          <w:trHeight w:val="20"/>
          <w:tblHeader/>
          <w:jc w:val="center"/>
        </w:trPr>
        <w:tc>
          <w:tcPr>
            <w:tcW w:w="7110" w:type="dxa"/>
            <w:gridSpan w:val="3"/>
            <w:tcBorders>
              <w:bottom w:val="single" w:sz="4" w:space="0" w:color="auto"/>
            </w:tcBorders>
            <w:shd w:val="clear" w:color="auto" w:fill="auto"/>
          </w:tcPr>
          <w:p w:rsidR="005A6AF4" w:rsidRPr="000D04B5" w:rsidP="00CB1C05" w14:paraId="6FAABD0F" w14:textId="77777777">
            <w:pPr>
              <w:pStyle w:val="TableTitleA"/>
              <w:rPr>
                <w:sz w:val="22"/>
                <w:szCs w:val="20"/>
              </w:rPr>
            </w:pPr>
            <w:bookmarkStart w:id="652" w:name="_Ref109115921"/>
            <w:bookmarkStart w:id="653" w:name="_Toc121142620"/>
            <w:bookmarkStart w:id="654" w:name="_Toc165379614"/>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4</w:t>
            </w:r>
            <w:r w:rsidR="00BC4B5D">
              <w:rPr>
                <w:noProof/>
              </w:rPr>
              <w:fldChar w:fldCharType="end"/>
            </w:r>
            <w:bookmarkEnd w:id="652"/>
            <w:r w:rsidRPr="00C23383">
              <w:t>:</w:t>
            </w:r>
            <w:r>
              <w:t xml:space="preserve"> Estimated </w:t>
            </w:r>
            <w:r w:rsidR="00BB71B1">
              <w:t xml:space="preserve">Percentage Share </w:t>
            </w:r>
            <w:r>
              <w:t xml:space="preserve">of </w:t>
            </w:r>
            <w:r w:rsidR="00BB71B1">
              <w:t xml:space="preserve">Solvent Ingredients </w:t>
            </w:r>
            <w:r>
              <w:t xml:space="preserve">for </w:t>
            </w:r>
            <w:r w:rsidR="00BB71B1">
              <w:t xml:space="preserve">Reviewed Mold Release </w:t>
            </w:r>
            <w:r>
              <w:t xml:space="preserve">and </w:t>
            </w:r>
            <w:r w:rsidR="00BB71B1">
              <w:t>Mold Cleaner Products</w:t>
            </w:r>
            <w:bookmarkEnd w:id="653"/>
            <w:bookmarkEnd w:id="654"/>
          </w:p>
        </w:tc>
      </w:tr>
      <w:tr w14:paraId="2D839330" w14:textId="77777777" w:rsidTr="00A10BCA">
        <w:tblPrEx>
          <w:tblW w:w="7110" w:type="dxa"/>
          <w:jc w:val="center"/>
          <w:tblLook w:val="04A0"/>
        </w:tblPrEx>
        <w:trPr>
          <w:cantSplit/>
          <w:trHeight w:val="20"/>
          <w:tblHeader/>
          <w:jc w:val="center"/>
        </w:trPr>
        <w:tc>
          <w:tcPr>
            <w:tcW w:w="2086" w:type="dxa"/>
            <w:tcBorders>
              <w:top w:val="single" w:sz="4" w:space="0" w:color="auto"/>
              <w:left w:val="single" w:sz="4" w:space="0" w:color="auto"/>
              <w:bottom w:val="single" w:sz="4" w:space="0" w:color="auto"/>
              <w:right w:val="single" w:sz="4" w:space="0" w:color="auto"/>
            </w:tcBorders>
            <w:shd w:val="clear" w:color="auto" w:fill="48A9C5"/>
          </w:tcPr>
          <w:p w:rsidR="005A6AF4" w:rsidRPr="005A6C8E" w:rsidP="00CB1C05" w14:paraId="6D70C524" w14:textId="77777777">
            <w:pPr>
              <w:pStyle w:val="TableSubtitle"/>
            </w:pPr>
            <w:r w:rsidRPr="005A6C8E">
              <w:t>Solvent</w:t>
            </w:r>
          </w:p>
        </w:tc>
        <w:tc>
          <w:tcPr>
            <w:tcW w:w="2271" w:type="dxa"/>
            <w:tcBorders>
              <w:top w:val="single" w:sz="4" w:space="0" w:color="auto"/>
              <w:left w:val="single" w:sz="4" w:space="0" w:color="auto"/>
              <w:bottom w:val="single" w:sz="4" w:space="0" w:color="auto"/>
              <w:right w:val="single" w:sz="4" w:space="0" w:color="auto"/>
            </w:tcBorders>
            <w:shd w:val="clear" w:color="auto" w:fill="48A9C5"/>
          </w:tcPr>
          <w:p w:rsidR="005A6AF4" w:rsidRPr="005A6C8E" w:rsidP="00CB1C05" w14:paraId="1A47E9EB" w14:textId="77777777">
            <w:pPr>
              <w:pStyle w:val="TableSubtitle"/>
            </w:pPr>
            <w:r w:rsidRPr="005A6C8E">
              <w:t>Current market share</w:t>
            </w:r>
          </w:p>
        </w:tc>
        <w:tc>
          <w:tcPr>
            <w:tcW w:w="2753" w:type="dxa"/>
            <w:tcBorders>
              <w:top w:val="single" w:sz="4" w:space="0" w:color="auto"/>
              <w:left w:val="single" w:sz="4" w:space="0" w:color="auto"/>
              <w:bottom w:val="single" w:sz="4" w:space="0" w:color="auto"/>
              <w:right w:val="single" w:sz="4" w:space="0" w:color="auto"/>
            </w:tcBorders>
            <w:shd w:val="clear" w:color="auto" w:fill="48A9C5"/>
          </w:tcPr>
          <w:p w:rsidR="005A6AF4" w:rsidRPr="005A6C8E" w:rsidP="00CB1C05" w14:paraId="53E5AF51" w14:textId="77777777">
            <w:pPr>
              <w:pStyle w:val="TableSubtitle"/>
            </w:pPr>
            <w:r>
              <w:t>Projections for replacement products</w:t>
            </w:r>
          </w:p>
        </w:tc>
      </w:tr>
      <w:tr w14:paraId="44C941AE" w14:textId="77777777" w:rsidTr="00A10BCA">
        <w:tblPrEx>
          <w:tblW w:w="7110" w:type="dxa"/>
          <w:jc w:val="center"/>
          <w:tblLook w:val="04A0"/>
        </w:tblPrEx>
        <w:trPr>
          <w:cantSplit/>
          <w:trHeight w:val="20"/>
          <w:jc w:val="center"/>
        </w:trPr>
        <w:tc>
          <w:tcPr>
            <w:tcW w:w="2086"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5A6C8E" w:rsidP="00CB1C05" w14:paraId="2BB26D55" w14:textId="77777777">
            <w:pPr>
              <w:pStyle w:val="LTableTextAbt"/>
            </w:pPr>
            <w:r w:rsidRPr="005A6C8E">
              <w:t>Perc</w:t>
            </w:r>
            <w:r>
              <w:t>hloroethylene</w:t>
            </w:r>
          </w:p>
        </w:tc>
        <w:tc>
          <w:tcPr>
            <w:tcW w:w="2271"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5A6C8E" w:rsidP="00CB1C05" w14:paraId="771927FF" w14:textId="77777777">
            <w:pPr>
              <w:pStyle w:val="CTableTextAbt"/>
            </w:pPr>
            <w:r w:rsidRPr="005A6C8E">
              <w:t>39%</w:t>
            </w:r>
          </w:p>
        </w:tc>
        <w:tc>
          <w:tcPr>
            <w:tcW w:w="2753"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5A6AF4" w:rsidRPr="005A6C8E" w:rsidP="00CB1C05" w14:paraId="1B2064D7" w14:textId="77777777">
            <w:pPr>
              <w:pStyle w:val="CTableTextAbt"/>
            </w:pPr>
            <w:r w:rsidRPr="005A6C8E">
              <w:t>0%</w:t>
            </w:r>
          </w:p>
        </w:tc>
      </w:tr>
      <w:tr w14:paraId="2FF0988C" w14:textId="77777777" w:rsidTr="00A10BCA">
        <w:tblPrEx>
          <w:tblW w:w="7110" w:type="dxa"/>
          <w:jc w:val="center"/>
          <w:tblLook w:val="04A0"/>
        </w:tblPrEx>
        <w:trPr>
          <w:cantSplit/>
          <w:trHeight w:val="20"/>
          <w:jc w:val="center"/>
        </w:trPr>
        <w:tc>
          <w:tcPr>
            <w:tcW w:w="208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A10BCA" w:rsidRPr="005A6C8E" w:rsidP="00CB1C05" w14:paraId="77E9852D" w14:textId="77777777">
            <w:pPr>
              <w:pStyle w:val="LTableTextAbt"/>
            </w:pPr>
            <w:r w:rsidRPr="009E5D22">
              <w:t>1-Bromopropane</w:t>
            </w:r>
          </w:p>
        </w:tc>
        <w:tc>
          <w:tcPr>
            <w:tcW w:w="227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A10BCA" w:rsidRPr="005A6C8E" w:rsidP="00CB1C05" w14:paraId="54A70ECD" w14:textId="77777777">
            <w:pPr>
              <w:pStyle w:val="CTableTextAbt"/>
            </w:pPr>
            <w:r w:rsidRPr="009E5D22">
              <w:t>6%</w:t>
            </w:r>
          </w:p>
        </w:tc>
        <w:tc>
          <w:tcPr>
            <w:tcW w:w="275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A10BCA" w:rsidRPr="005A6C8E" w:rsidP="00CB1C05" w14:paraId="27EFA744" w14:textId="77777777">
            <w:pPr>
              <w:pStyle w:val="CTableTextAbt"/>
            </w:pPr>
            <w:r w:rsidRPr="009E5D22">
              <w:t>0%</w:t>
            </w:r>
          </w:p>
        </w:tc>
      </w:tr>
      <w:tr w14:paraId="169DDE61" w14:textId="77777777" w:rsidTr="00A10BCA">
        <w:tblPrEx>
          <w:tblW w:w="7110" w:type="dxa"/>
          <w:jc w:val="center"/>
          <w:tblLook w:val="04A0"/>
        </w:tblPrEx>
        <w:trPr>
          <w:cantSplit/>
          <w:trHeight w:val="20"/>
          <w:jc w:val="center"/>
        </w:trPr>
        <w:tc>
          <w:tcPr>
            <w:tcW w:w="208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A10BCA" w:rsidRPr="005A6C8E" w:rsidP="00CB1C05" w14:paraId="3C18F938" w14:textId="77777777">
            <w:pPr>
              <w:pStyle w:val="LTableTextAbt"/>
            </w:pPr>
            <w:r w:rsidRPr="009E5D22">
              <w:t>1-Methyl-2-pyrrolidone</w:t>
            </w:r>
          </w:p>
        </w:tc>
        <w:tc>
          <w:tcPr>
            <w:tcW w:w="227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A10BCA" w:rsidRPr="005A6C8E" w:rsidP="00CB1C05" w14:paraId="251DA253" w14:textId="77777777">
            <w:pPr>
              <w:pStyle w:val="CTableTextAbt"/>
            </w:pPr>
            <w:r w:rsidRPr="009E5D22">
              <w:t>2%</w:t>
            </w:r>
          </w:p>
        </w:tc>
        <w:tc>
          <w:tcPr>
            <w:tcW w:w="275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A10BCA" w:rsidRPr="005A6C8E" w:rsidP="00CB1C05" w14:paraId="7CE920D7" w14:textId="77777777">
            <w:pPr>
              <w:pStyle w:val="CTableTextAbt"/>
            </w:pPr>
            <w:r w:rsidRPr="009E5D22">
              <w:t>0%</w:t>
            </w:r>
          </w:p>
        </w:tc>
      </w:tr>
      <w:tr w14:paraId="4B7DD528" w14:textId="77777777" w:rsidTr="00A10BCA">
        <w:tblPrEx>
          <w:tblW w:w="7110" w:type="dxa"/>
          <w:jc w:val="center"/>
          <w:tblLook w:val="04A0"/>
        </w:tblPrEx>
        <w:trPr>
          <w:cantSplit/>
          <w:trHeight w:val="20"/>
          <w:jc w:val="center"/>
        </w:trPr>
        <w:tc>
          <w:tcPr>
            <w:tcW w:w="2086" w:type="dxa"/>
            <w:tcBorders>
              <w:top w:val="single" w:sz="4" w:space="0" w:color="auto"/>
              <w:left w:val="single" w:sz="4" w:space="0" w:color="auto"/>
              <w:bottom w:val="single" w:sz="4" w:space="0" w:color="auto"/>
              <w:right w:val="single" w:sz="4" w:space="0" w:color="auto"/>
            </w:tcBorders>
          </w:tcPr>
          <w:p w:rsidR="00A10BCA" w:rsidRPr="005A6C8E" w:rsidP="00CB1C05" w14:paraId="4168F5E5" w14:textId="77777777">
            <w:pPr>
              <w:pStyle w:val="LTableTextAbt"/>
            </w:pPr>
            <w:r w:rsidRPr="00B22575">
              <w:t>Dimethyl ether</w:t>
            </w:r>
          </w:p>
        </w:tc>
        <w:tc>
          <w:tcPr>
            <w:tcW w:w="2271" w:type="dxa"/>
            <w:tcBorders>
              <w:top w:val="single" w:sz="4" w:space="0" w:color="auto"/>
              <w:left w:val="single" w:sz="4" w:space="0" w:color="auto"/>
              <w:bottom w:val="single" w:sz="4" w:space="0" w:color="auto"/>
              <w:right w:val="single" w:sz="4" w:space="0" w:color="auto"/>
            </w:tcBorders>
          </w:tcPr>
          <w:p w:rsidR="00A10BCA" w:rsidRPr="005A6C8E" w:rsidP="00CB1C05" w14:paraId="72AE370B" w14:textId="77777777">
            <w:pPr>
              <w:pStyle w:val="CTableTextAbt"/>
            </w:pPr>
            <w:r w:rsidRPr="00B22575">
              <w:t>41%</w:t>
            </w:r>
          </w:p>
        </w:tc>
        <w:tc>
          <w:tcPr>
            <w:tcW w:w="2753" w:type="dxa"/>
            <w:tcBorders>
              <w:top w:val="single" w:sz="4" w:space="0" w:color="auto"/>
              <w:left w:val="single" w:sz="4" w:space="0" w:color="auto"/>
              <w:bottom w:val="single" w:sz="4" w:space="0" w:color="auto"/>
              <w:right w:val="single" w:sz="4" w:space="0" w:color="auto"/>
            </w:tcBorders>
          </w:tcPr>
          <w:p w:rsidR="00A10BCA" w:rsidRPr="005A6C8E" w:rsidP="00CB1C05" w14:paraId="20828D92" w14:textId="77777777">
            <w:pPr>
              <w:pStyle w:val="CTableTextAbt"/>
            </w:pPr>
            <w:r w:rsidRPr="00B22575">
              <w:t>78%</w:t>
            </w:r>
          </w:p>
        </w:tc>
      </w:tr>
      <w:tr w14:paraId="564F031A" w14:textId="77777777" w:rsidTr="00A10BCA">
        <w:tblPrEx>
          <w:tblW w:w="7110" w:type="dxa"/>
          <w:jc w:val="center"/>
          <w:tblLook w:val="04A0"/>
        </w:tblPrEx>
        <w:trPr>
          <w:cantSplit/>
          <w:trHeight w:val="20"/>
          <w:jc w:val="center"/>
        </w:trPr>
        <w:tc>
          <w:tcPr>
            <w:tcW w:w="2086" w:type="dxa"/>
            <w:tcBorders>
              <w:top w:val="single" w:sz="4" w:space="0" w:color="auto"/>
              <w:left w:val="single" w:sz="4" w:space="0" w:color="auto"/>
              <w:bottom w:val="single" w:sz="4" w:space="0" w:color="auto"/>
              <w:right w:val="single" w:sz="4" w:space="0" w:color="auto"/>
            </w:tcBorders>
          </w:tcPr>
          <w:p w:rsidR="005A6AF4" w:rsidRPr="005A6C8E" w:rsidP="00CB1C05" w14:paraId="3567456F" w14:textId="77777777">
            <w:pPr>
              <w:pStyle w:val="LTableTextAbt"/>
            </w:pPr>
            <w:r w:rsidRPr="005A6C8E">
              <w:t>D-limonene</w:t>
            </w:r>
          </w:p>
        </w:tc>
        <w:tc>
          <w:tcPr>
            <w:tcW w:w="2271" w:type="dxa"/>
            <w:tcBorders>
              <w:top w:val="single" w:sz="4" w:space="0" w:color="auto"/>
              <w:left w:val="single" w:sz="4" w:space="0" w:color="auto"/>
              <w:bottom w:val="single" w:sz="4" w:space="0" w:color="auto"/>
              <w:right w:val="single" w:sz="4" w:space="0" w:color="auto"/>
            </w:tcBorders>
          </w:tcPr>
          <w:p w:rsidR="005A6AF4" w:rsidRPr="005A6C8E" w:rsidP="00CB1C05" w14:paraId="55DF8E5C" w14:textId="77777777">
            <w:pPr>
              <w:pStyle w:val="CTableTextAbt"/>
            </w:pPr>
            <w:r w:rsidRPr="005A6C8E">
              <w:t>9%</w:t>
            </w:r>
          </w:p>
        </w:tc>
        <w:tc>
          <w:tcPr>
            <w:tcW w:w="2753" w:type="dxa"/>
            <w:tcBorders>
              <w:top w:val="single" w:sz="4" w:space="0" w:color="auto"/>
              <w:left w:val="single" w:sz="4" w:space="0" w:color="auto"/>
              <w:bottom w:val="single" w:sz="4" w:space="0" w:color="auto"/>
              <w:right w:val="single" w:sz="4" w:space="0" w:color="auto"/>
            </w:tcBorders>
          </w:tcPr>
          <w:p w:rsidR="005A6AF4" w:rsidRPr="005A6C8E" w:rsidP="00CB1C05" w14:paraId="7C6553DB" w14:textId="77777777">
            <w:pPr>
              <w:pStyle w:val="CTableTextAbt"/>
            </w:pPr>
            <w:r w:rsidRPr="005A6C8E">
              <w:t>18%</w:t>
            </w:r>
          </w:p>
        </w:tc>
      </w:tr>
      <w:tr w14:paraId="34C44406" w14:textId="77777777" w:rsidTr="00E5555E">
        <w:tblPrEx>
          <w:tblW w:w="7110" w:type="dxa"/>
          <w:jc w:val="center"/>
          <w:tblLook w:val="04A0"/>
        </w:tblPrEx>
        <w:trPr>
          <w:cantSplit/>
          <w:trHeight w:val="20"/>
          <w:jc w:val="center"/>
        </w:trPr>
        <w:tc>
          <w:tcPr>
            <w:tcW w:w="2086" w:type="dxa"/>
            <w:tcBorders>
              <w:top w:val="single" w:sz="4" w:space="0" w:color="auto"/>
              <w:left w:val="single" w:sz="4" w:space="0" w:color="auto"/>
              <w:bottom w:val="single" w:sz="4" w:space="0" w:color="auto"/>
              <w:right w:val="single" w:sz="4" w:space="0" w:color="auto"/>
            </w:tcBorders>
          </w:tcPr>
          <w:p w:rsidR="005A6AF4" w:rsidRPr="005A6C8E" w:rsidP="00CB1C05" w14:paraId="3036D0BE" w14:textId="77777777">
            <w:pPr>
              <w:pStyle w:val="LTableTextAbt"/>
            </w:pPr>
            <w:r w:rsidRPr="005A6C8E">
              <w:t>Other</w:t>
            </w:r>
          </w:p>
        </w:tc>
        <w:tc>
          <w:tcPr>
            <w:tcW w:w="2271" w:type="dxa"/>
            <w:tcBorders>
              <w:top w:val="single" w:sz="4" w:space="0" w:color="auto"/>
              <w:left w:val="single" w:sz="4" w:space="0" w:color="auto"/>
              <w:bottom w:val="single" w:sz="4" w:space="0" w:color="auto"/>
              <w:right w:val="single" w:sz="4" w:space="0" w:color="auto"/>
            </w:tcBorders>
          </w:tcPr>
          <w:p w:rsidR="005A6AF4" w:rsidRPr="005A6C8E" w:rsidP="00CB1C05" w14:paraId="41F2C9C3" w14:textId="77777777">
            <w:pPr>
              <w:pStyle w:val="CTableTextAbt"/>
            </w:pPr>
            <w:r w:rsidRPr="005A6C8E">
              <w:t>3%</w:t>
            </w:r>
          </w:p>
        </w:tc>
        <w:tc>
          <w:tcPr>
            <w:tcW w:w="2753" w:type="dxa"/>
            <w:tcBorders>
              <w:top w:val="single" w:sz="4" w:space="0" w:color="auto"/>
              <w:left w:val="single" w:sz="4" w:space="0" w:color="auto"/>
              <w:bottom w:val="single" w:sz="4" w:space="0" w:color="auto"/>
              <w:right w:val="single" w:sz="4" w:space="0" w:color="auto"/>
            </w:tcBorders>
          </w:tcPr>
          <w:p w:rsidR="005A6AF4" w:rsidRPr="005A6C8E" w:rsidP="00CB1C05" w14:paraId="1A331549" w14:textId="77777777">
            <w:pPr>
              <w:pStyle w:val="CTableTextAbt"/>
            </w:pPr>
            <w:r w:rsidRPr="005A6C8E">
              <w:t>4%</w:t>
            </w:r>
          </w:p>
        </w:tc>
      </w:tr>
      <w:tr w14:paraId="068C9B84" w14:textId="77777777" w:rsidTr="00E5555E">
        <w:tblPrEx>
          <w:tblW w:w="7110" w:type="dxa"/>
          <w:jc w:val="center"/>
          <w:tblLook w:val="04A0"/>
        </w:tblPrEx>
        <w:trPr>
          <w:cantSplit/>
          <w:trHeight w:val="20"/>
          <w:jc w:val="center"/>
        </w:trPr>
        <w:tc>
          <w:tcPr>
            <w:tcW w:w="7110" w:type="dxa"/>
            <w:gridSpan w:val="3"/>
            <w:tcBorders>
              <w:top w:val="single" w:sz="4" w:space="0" w:color="auto"/>
              <w:left w:val="single" w:sz="4" w:space="0" w:color="auto"/>
              <w:bottom w:val="single" w:sz="4" w:space="0" w:color="auto"/>
              <w:right w:val="single" w:sz="4" w:space="0" w:color="auto"/>
            </w:tcBorders>
          </w:tcPr>
          <w:p w:rsidR="005A6AF4" w:rsidRPr="005A6C8E" w:rsidP="00CB1C05" w14:paraId="68725DFD" w14:textId="77777777">
            <w:pPr>
              <w:rPr>
                <w:sz w:val="21"/>
                <w:szCs w:val="21"/>
              </w:rPr>
            </w:pPr>
            <w:r w:rsidRPr="00D35047">
              <w:rPr>
                <w:sz w:val="18"/>
                <w:szCs w:val="16"/>
              </w:rPr>
              <w:t xml:space="preserve">Notes: The figures shown here are based on a proxy chemical ranking procedure, which draws upon factors including concentration in the product and availability and quality of product reviews. Orange shading indicates </w:t>
            </w:r>
            <w:r w:rsidR="00843813">
              <w:rPr>
                <w:sz w:val="18"/>
                <w:szCs w:val="16"/>
              </w:rPr>
              <w:t>PCE</w:t>
            </w:r>
            <w:r w:rsidRPr="00D35047">
              <w:rPr>
                <w:sz w:val="18"/>
                <w:szCs w:val="16"/>
              </w:rPr>
              <w:t>. Grey shading indicates another one of the first 10 TSCA work plan chemicals.</w:t>
            </w:r>
          </w:p>
        </w:tc>
      </w:tr>
    </w:tbl>
    <w:p w:rsidR="005A6AF4" w:rsidP="00CB1C05" w14:paraId="5B36B9F1" w14:textId="77777777"/>
    <w:p w:rsidR="005A6AF4" w:rsidP="00CB1C05" w14:paraId="5D884C15" w14:textId="77777777">
      <w:pPr>
        <w:pStyle w:val="Heading3"/>
      </w:pPr>
      <w:bookmarkStart w:id="655" w:name="_Toc111035539"/>
      <w:bookmarkStart w:id="656" w:name="_Toc114061958"/>
      <w:r w:rsidRPr="00D5798A">
        <w:t>Volatile Organic Compounds Content</w:t>
      </w:r>
      <w:bookmarkEnd w:id="655"/>
      <w:bookmarkEnd w:id="656"/>
    </w:p>
    <w:p w:rsidR="005A6AF4" w:rsidP="00CB1C05" w14:paraId="50DBB34B" w14:textId="77777777">
      <w:r>
        <w:t>VOC information was reviewed in product SDSs</w:t>
      </w:r>
      <w:r w:rsidR="006B481B">
        <w:t>,</w:t>
      </w:r>
      <w:r>
        <w:t xml:space="preserve"> and summarized findings are in </w:t>
      </w:r>
      <w:r>
        <w:fldChar w:fldCharType="begin" w:fldLock="1"/>
      </w:r>
      <w:r>
        <w:instrText xml:space="preserve"> REF _Ref109116063 \h </w:instrText>
      </w:r>
      <w:r>
        <w:fldChar w:fldCharType="separate"/>
      </w:r>
      <w:r w:rsidRPr="00C23383" w:rsidR="0092222B">
        <w:t xml:space="preserve">Table </w:t>
      </w:r>
      <w:r w:rsidR="0092222B">
        <w:rPr>
          <w:noProof/>
        </w:rPr>
        <w:t>5</w:t>
      </w:r>
      <w:r w:rsidR="0092222B">
        <w:noBreakHyphen/>
      </w:r>
      <w:r w:rsidR="0092222B">
        <w:rPr>
          <w:noProof/>
        </w:rPr>
        <w:t>75</w:t>
      </w:r>
      <w:r>
        <w:fldChar w:fldCharType="end"/>
      </w:r>
      <w:r w:rsidRPr="00C9615E">
        <w:t xml:space="preserve">. </w:t>
      </w:r>
      <w:r>
        <w:t>EPA</w:t>
      </w:r>
      <w:r w:rsidRPr="00C9615E">
        <w:t xml:space="preserve"> did not identify any federal or state VOC regulatory limits for mold release or mold cleaner products. Three products containing </w:t>
      </w:r>
      <w:r w:rsidRPr="0061152A">
        <w:t>1-</w:t>
      </w:r>
      <w:r w:rsidR="00F75F3B">
        <w:t>b</w:t>
      </w:r>
      <w:r w:rsidRPr="0061152A">
        <w:t xml:space="preserve">romopropane, </w:t>
      </w:r>
      <w:r w:rsidR="00843813">
        <w:t>PCE</w:t>
      </w:r>
      <w:r w:rsidRPr="0061152A">
        <w:t>, and N-Methyl-2-pyrrolidone</w:t>
      </w:r>
      <w:r>
        <w:t xml:space="preserve"> </w:t>
      </w:r>
      <w:r w:rsidRPr="00C9615E">
        <w:t>had VOC information in their SDSs. Heavy Duty Mold Cleaner had 0</w:t>
      </w:r>
      <w:r w:rsidR="008D7879">
        <w:t> percent</w:t>
      </w:r>
      <w:r w:rsidRPr="00C9615E">
        <w:t xml:space="preserve"> VOC content, where</w:t>
      </w:r>
      <w:r w:rsidR="00B60399">
        <w:t>as</w:t>
      </w:r>
      <w:r w:rsidRPr="00C9615E">
        <w:t xml:space="preserve"> General Purpose Silicone Mold Release</w:t>
      </w:r>
      <w:r>
        <w:t xml:space="preserve"> and Slide Resin Remover Aerosol both had VOC content around 100</w:t>
      </w:r>
      <w:r w:rsidR="008D7879">
        <w:t> percent</w:t>
      </w:r>
      <w:r>
        <w:t xml:space="preserve">. There was VOC information for three of the five alternative products, ranging from </w:t>
      </w:r>
      <w:r w:rsidRPr="002248AF">
        <w:t>48.4</w:t>
      </w:r>
      <w:r w:rsidR="008D7879">
        <w:t> percent</w:t>
      </w:r>
      <w:r w:rsidRPr="002248AF">
        <w:t xml:space="preserve"> (Heavy Duty Silicone Mold Release) to 59.6</w:t>
      </w:r>
      <w:r w:rsidR="008D7879">
        <w:t> percent</w:t>
      </w:r>
      <w:r w:rsidRPr="002248AF">
        <w:t xml:space="preserve"> (Food Grade Silicone Mold Release</w:t>
      </w:r>
      <w:r>
        <w:t xml:space="preserve">. </w:t>
      </w:r>
      <w:r w:rsidRPr="00035B97">
        <w:t>Th</w:t>
      </w:r>
      <w:r w:rsidRPr="00035B97" w:rsidR="00035B97">
        <w:t xml:space="preserve">e </w:t>
      </w:r>
      <w:r w:rsidRPr="00035B97">
        <w:t xml:space="preserve">one product with </w:t>
      </w:r>
      <w:r w:rsidR="00843813">
        <w:t>PCE</w:t>
      </w:r>
      <w:r w:rsidRPr="00035B97">
        <w:t xml:space="preserve"> </w:t>
      </w:r>
      <w:r w:rsidR="00B60399">
        <w:t>had</w:t>
      </w:r>
      <w:r w:rsidRPr="00035B97">
        <w:t xml:space="preserve"> VOC content of 0</w:t>
      </w:r>
      <w:r w:rsidR="008D7879">
        <w:t> percent</w:t>
      </w:r>
      <w:r w:rsidR="00035B97">
        <w:t>;</w:t>
      </w:r>
      <w:r w:rsidRPr="00035B97">
        <w:t xml:space="preserve"> the others</w:t>
      </w:r>
      <w:r w:rsidRPr="00035B97" w:rsidR="00035B97">
        <w:t xml:space="preserve"> containing 1-</w:t>
      </w:r>
      <w:r w:rsidR="00F75F3B">
        <w:t>b</w:t>
      </w:r>
      <w:r w:rsidRPr="00035B97" w:rsidR="00035B97">
        <w:t>romopropane and N-Methyl-2-pyrrolidone</w:t>
      </w:r>
      <w:r w:rsidRPr="00035B97">
        <w:t xml:space="preserve"> were near 100</w:t>
      </w:r>
      <w:r w:rsidR="008D7879">
        <w:t> percent</w:t>
      </w:r>
      <w:r w:rsidRPr="00035B97">
        <w:t>. The alternative products with VOC information all had much lower VOC content, though none were below 40</w:t>
      </w:r>
      <w:r w:rsidR="008D7879">
        <w:t> percent</w:t>
      </w:r>
      <w:r w:rsidRPr="00035B97">
        <w:t xml:space="preserve">. </w:t>
      </w:r>
    </w:p>
    <w:p w:rsidR="005A6AF4" w:rsidRPr="00A66DA0" w:rsidP="00CB1C05" w14:paraId="177A3325" w14:textId="77777777"/>
    <w:tbl>
      <w:tblPr>
        <w:tblW w:w="9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70"/>
        <w:gridCol w:w="4050"/>
        <w:gridCol w:w="3325"/>
      </w:tblGrid>
      <w:tr w14:paraId="58A0A56C" w14:textId="77777777" w:rsidTr="0001636D">
        <w:tblPrEx>
          <w:tblW w:w="9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445" w:type="dxa"/>
            <w:gridSpan w:val="3"/>
            <w:tcBorders>
              <w:top w:val="nil"/>
              <w:left w:val="nil"/>
              <w:right w:val="nil"/>
            </w:tcBorders>
            <w:shd w:val="clear" w:color="auto" w:fill="auto"/>
          </w:tcPr>
          <w:p w:rsidR="005A6AF4" w:rsidRPr="0002095F" w:rsidP="00CB1C05" w14:paraId="4608BF53" w14:textId="77777777">
            <w:pPr>
              <w:pStyle w:val="TableTitleA"/>
              <w:rPr>
                <w:sz w:val="22"/>
                <w:szCs w:val="20"/>
              </w:rPr>
            </w:pPr>
            <w:bookmarkStart w:id="657" w:name="_Ref109116063"/>
            <w:bookmarkStart w:id="658" w:name="_Toc121142621"/>
            <w:bookmarkStart w:id="659" w:name="_Toc165379615"/>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5</w:t>
            </w:r>
            <w:r w:rsidR="00BC4B5D">
              <w:rPr>
                <w:noProof/>
              </w:rPr>
              <w:fldChar w:fldCharType="end"/>
            </w:r>
            <w:bookmarkEnd w:id="657"/>
            <w:r w:rsidRPr="00C23383">
              <w:t>:</w:t>
            </w:r>
            <w:r>
              <w:t xml:space="preserve"> VOC </w:t>
            </w:r>
            <w:r w:rsidR="00B60399">
              <w:t xml:space="preserve">Content </w:t>
            </w:r>
            <w:r>
              <w:t xml:space="preserve">for </w:t>
            </w:r>
            <w:r w:rsidR="00B60399">
              <w:t xml:space="preserve">Mold Release </w:t>
            </w:r>
            <w:r>
              <w:t xml:space="preserve">and </w:t>
            </w:r>
            <w:r w:rsidR="00B60399">
              <w:t xml:space="preserve">Mold Cleaner Products Based </w:t>
            </w:r>
            <w:r>
              <w:t xml:space="preserve">on </w:t>
            </w:r>
            <w:r w:rsidR="00B60399">
              <w:t xml:space="preserve">Information </w:t>
            </w:r>
            <w:r>
              <w:t xml:space="preserve">in SDSs or </w:t>
            </w:r>
            <w:r w:rsidR="00B60399">
              <w:t>Technical Data Sheets</w:t>
            </w:r>
            <w:bookmarkEnd w:id="658"/>
            <w:bookmarkEnd w:id="659"/>
          </w:p>
        </w:tc>
      </w:tr>
      <w:tr w14:paraId="6B723E9A" w14:textId="77777777" w:rsidTr="0001636D">
        <w:tblPrEx>
          <w:tblW w:w="9445" w:type="dxa"/>
          <w:jc w:val="center"/>
          <w:tblLayout w:type="fixed"/>
          <w:tblLook w:val="04A0"/>
        </w:tblPrEx>
        <w:trPr>
          <w:cantSplit/>
          <w:trHeight w:val="20"/>
          <w:tblHeader/>
          <w:jc w:val="center"/>
        </w:trPr>
        <w:tc>
          <w:tcPr>
            <w:tcW w:w="2070" w:type="dxa"/>
            <w:shd w:val="clear" w:color="auto" w:fill="48A9C5"/>
          </w:tcPr>
          <w:p w:rsidR="005A6AF4" w:rsidRPr="006A3C28" w:rsidP="00CB1C05" w14:paraId="25F70B02" w14:textId="77777777">
            <w:pPr>
              <w:pStyle w:val="TableSubtitle"/>
            </w:pPr>
            <w:r w:rsidRPr="006A3C28">
              <w:t>Supplier</w:t>
            </w:r>
          </w:p>
        </w:tc>
        <w:tc>
          <w:tcPr>
            <w:tcW w:w="4050" w:type="dxa"/>
            <w:shd w:val="clear" w:color="auto" w:fill="48A9C5"/>
          </w:tcPr>
          <w:p w:rsidR="005A6AF4" w:rsidRPr="006A3C28" w:rsidP="00CB1C05" w14:paraId="116E1F5A" w14:textId="77777777">
            <w:pPr>
              <w:pStyle w:val="TableSubtitle"/>
            </w:pPr>
            <w:r w:rsidRPr="006A3C28">
              <w:t>Product</w:t>
            </w:r>
          </w:p>
        </w:tc>
        <w:tc>
          <w:tcPr>
            <w:tcW w:w="3325" w:type="dxa"/>
            <w:shd w:val="clear" w:color="auto" w:fill="48A9C5"/>
          </w:tcPr>
          <w:p w:rsidR="005A6AF4" w:rsidRPr="006A3C28" w:rsidP="00CB1C05" w14:paraId="48B56815" w14:textId="77777777">
            <w:pPr>
              <w:pStyle w:val="TableSubtitle"/>
            </w:pPr>
            <w:r w:rsidRPr="006A3C28">
              <w:t xml:space="preserve">VOC </w:t>
            </w:r>
          </w:p>
          <w:p w:rsidR="005A6AF4" w:rsidRPr="006A3C28" w:rsidP="00CB1C05" w14:paraId="7266C3CB" w14:textId="77777777">
            <w:pPr>
              <w:pStyle w:val="TableSubtitle"/>
            </w:pPr>
            <w:r w:rsidRPr="006A3C28">
              <w:t>(% weight, g/L)</w:t>
            </w:r>
          </w:p>
        </w:tc>
      </w:tr>
      <w:tr w14:paraId="58F6732A" w14:textId="77777777" w:rsidTr="0001636D">
        <w:tblPrEx>
          <w:tblW w:w="9445" w:type="dxa"/>
          <w:jc w:val="center"/>
          <w:tblLayout w:type="fixed"/>
          <w:tblLook w:val="04A0"/>
        </w:tblPrEx>
        <w:trPr>
          <w:cantSplit/>
          <w:trHeight w:val="20"/>
          <w:jc w:val="center"/>
        </w:trPr>
        <w:tc>
          <w:tcPr>
            <w:tcW w:w="2070" w:type="dxa"/>
            <w:shd w:val="clear" w:color="auto" w:fill="F1AD7A" w:themeFill="accent2" w:themeFillTint="99"/>
            <w:hideMark/>
          </w:tcPr>
          <w:p w:rsidR="005A6AF4" w:rsidRPr="00D35047" w:rsidP="00CB1C05" w14:paraId="18D87D87" w14:textId="77777777">
            <w:pPr>
              <w:pStyle w:val="LTableTextAbt"/>
            </w:pPr>
            <w:r w:rsidRPr="00D35047">
              <w:t>CRC Industries, Inc.</w:t>
            </w:r>
          </w:p>
        </w:tc>
        <w:tc>
          <w:tcPr>
            <w:tcW w:w="4050" w:type="dxa"/>
            <w:shd w:val="clear" w:color="auto" w:fill="F1AD7A" w:themeFill="accent2" w:themeFillTint="99"/>
            <w:hideMark/>
          </w:tcPr>
          <w:p w:rsidR="005A6AF4" w:rsidRPr="00D35047" w:rsidP="00CB1C05" w14:paraId="445466F4" w14:textId="77777777">
            <w:pPr>
              <w:pStyle w:val="LTableTextAbt"/>
            </w:pPr>
            <w:r w:rsidRPr="00D35047">
              <w:t>Heavy Duty Mold Cleaner</w:t>
            </w:r>
          </w:p>
        </w:tc>
        <w:tc>
          <w:tcPr>
            <w:tcW w:w="3325" w:type="dxa"/>
            <w:shd w:val="clear" w:color="auto" w:fill="F1AD7A" w:themeFill="accent2" w:themeFillTint="99"/>
            <w:hideMark/>
          </w:tcPr>
          <w:p w:rsidR="005A6AF4" w:rsidRPr="00D35047" w:rsidP="00CB1C05" w14:paraId="74FE8058" w14:textId="77777777">
            <w:pPr>
              <w:pStyle w:val="LTableTextAbt"/>
            </w:pPr>
            <w:r w:rsidRPr="00D35047">
              <w:t>0%, 0 g/L</w:t>
            </w:r>
          </w:p>
          <w:p w:rsidR="005A6AF4" w:rsidRPr="00D35047" w:rsidP="00CB1C05" w14:paraId="628EAAC6" w14:textId="77777777">
            <w:pPr>
              <w:pStyle w:val="LTableTextAbt"/>
            </w:pPr>
            <w:r w:rsidRPr="00D35047">
              <w:t>Technical product sheet:</w:t>
            </w:r>
          </w:p>
          <w:p w:rsidR="005A6AF4" w:rsidRPr="00D35047" w:rsidP="00CB1C05" w14:paraId="163A630C" w14:textId="77777777">
            <w:pPr>
              <w:pStyle w:val="LTableTextAbt"/>
            </w:pPr>
            <w:hyperlink r:id="rId188" w:history="1">
              <w:bookmarkStart w:id="660" w:name="_Toc83394390"/>
              <w:r w:rsidRPr="00D35047" w:rsidR="004F366B">
                <w:t>http://api.crcindustries.com/auto-services/get-pds/03315</w:t>
              </w:r>
              <w:bookmarkEnd w:id="660"/>
            </w:hyperlink>
          </w:p>
        </w:tc>
      </w:tr>
      <w:tr w14:paraId="7C524B54" w14:textId="77777777" w:rsidTr="0001636D">
        <w:tblPrEx>
          <w:tblW w:w="9445" w:type="dxa"/>
          <w:jc w:val="center"/>
          <w:tblLayout w:type="fixed"/>
          <w:tblLook w:val="04A0"/>
        </w:tblPrEx>
        <w:trPr>
          <w:cantSplit/>
          <w:trHeight w:val="20"/>
          <w:jc w:val="center"/>
        </w:trPr>
        <w:tc>
          <w:tcPr>
            <w:tcW w:w="2070" w:type="dxa"/>
            <w:shd w:val="clear" w:color="auto" w:fill="BFBFBF" w:themeFill="background1" w:themeFillShade="BF"/>
          </w:tcPr>
          <w:p w:rsidR="005A6AF4" w:rsidRPr="00D35047" w:rsidP="00CB1C05" w14:paraId="01ACE7C1" w14:textId="77777777">
            <w:pPr>
              <w:pStyle w:val="LTableTextAbt"/>
            </w:pPr>
            <w:r w:rsidRPr="00D35047">
              <w:t>IMS Company</w:t>
            </w:r>
          </w:p>
        </w:tc>
        <w:tc>
          <w:tcPr>
            <w:tcW w:w="4050" w:type="dxa"/>
            <w:shd w:val="clear" w:color="auto" w:fill="BFBFBF" w:themeFill="background1" w:themeFillShade="BF"/>
          </w:tcPr>
          <w:p w:rsidR="005A6AF4" w:rsidRPr="00D35047" w:rsidP="00CB1C05" w14:paraId="61439441" w14:textId="77777777">
            <w:pPr>
              <w:pStyle w:val="LTableTextAbt"/>
            </w:pPr>
            <w:r w:rsidRPr="00D35047">
              <w:t>White 2000 Non-Flammable Mold Cleaner</w:t>
            </w:r>
          </w:p>
        </w:tc>
        <w:tc>
          <w:tcPr>
            <w:tcW w:w="3325" w:type="dxa"/>
            <w:shd w:val="clear" w:color="auto" w:fill="BFBFBF" w:themeFill="background1" w:themeFillShade="BF"/>
          </w:tcPr>
          <w:p w:rsidR="005A6AF4" w:rsidRPr="00D35047" w:rsidP="00CB1C05" w14:paraId="789B63D8" w14:textId="77777777">
            <w:pPr>
              <w:pStyle w:val="LTableTextAbt"/>
            </w:pPr>
            <w:r w:rsidRPr="00D35047">
              <w:t>No information in SDS</w:t>
            </w:r>
          </w:p>
        </w:tc>
      </w:tr>
      <w:tr w14:paraId="4A65F529" w14:textId="77777777" w:rsidTr="0001636D">
        <w:tblPrEx>
          <w:tblW w:w="9445" w:type="dxa"/>
          <w:jc w:val="center"/>
          <w:tblLayout w:type="fixed"/>
          <w:tblLook w:val="04A0"/>
        </w:tblPrEx>
        <w:trPr>
          <w:cantSplit/>
          <w:trHeight w:val="20"/>
          <w:jc w:val="center"/>
        </w:trPr>
        <w:tc>
          <w:tcPr>
            <w:tcW w:w="2070" w:type="dxa"/>
            <w:shd w:val="clear" w:color="auto" w:fill="BFBFBF" w:themeFill="background1" w:themeFillShade="BF"/>
            <w:hideMark/>
          </w:tcPr>
          <w:p w:rsidR="005A6AF4" w:rsidRPr="00D35047" w:rsidP="00CB1C05" w14:paraId="7C20CB13" w14:textId="77777777">
            <w:pPr>
              <w:pStyle w:val="LTableTextAbt"/>
            </w:pPr>
            <w:r w:rsidRPr="00D35047">
              <w:t>CRC Industries, Inc.</w:t>
            </w:r>
          </w:p>
        </w:tc>
        <w:tc>
          <w:tcPr>
            <w:tcW w:w="4050" w:type="dxa"/>
            <w:shd w:val="clear" w:color="auto" w:fill="BFBFBF" w:themeFill="background1" w:themeFillShade="BF"/>
            <w:hideMark/>
          </w:tcPr>
          <w:p w:rsidR="005A6AF4" w:rsidRPr="00D35047" w:rsidP="00CB1C05" w14:paraId="111B97F5" w14:textId="77777777">
            <w:pPr>
              <w:pStyle w:val="LTableTextAbt"/>
            </w:pPr>
            <w:r w:rsidRPr="00D35047">
              <w:t>General Purpose Silicone Mold Release</w:t>
            </w:r>
          </w:p>
        </w:tc>
        <w:tc>
          <w:tcPr>
            <w:tcW w:w="3325" w:type="dxa"/>
            <w:shd w:val="clear" w:color="auto" w:fill="BFBFBF" w:themeFill="background1" w:themeFillShade="BF"/>
            <w:hideMark/>
          </w:tcPr>
          <w:p w:rsidR="005A6AF4" w:rsidRPr="00D35047" w:rsidP="00CB1C05" w14:paraId="6AA155D0" w14:textId="77777777">
            <w:pPr>
              <w:pStyle w:val="LTableTextAbt"/>
            </w:pPr>
            <w:r w:rsidRPr="00D35047">
              <w:t>97%, 756.6 g/L</w:t>
            </w:r>
          </w:p>
        </w:tc>
      </w:tr>
      <w:tr w14:paraId="1F5E957B" w14:textId="77777777" w:rsidTr="0001636D">
        <w:tblPrEx>
          <w:tblW w:w="9445" w:type="dxa"/>
          <w:jc w:val="center"/>
          <w:tblLayout w:type="fixed"/>
          <w:tblLook w:val="04A0"/>
        </w:tblPrEx>
        <w:trPr>
          <w:cantSplit/>
          <w:trHeight w:val="20"/>
          <w:jc w:val="center"/>
        </w:trPr>
        <w:tc>
          <w:tcPr>
            <w:tcW w:w="2070" w:type="dxa"/>
            <w:shd w:val="clear" w:color="auto" w:fill="BFBFBF" w:themeFill="background1" w:themeFillShade="BF"/>
            <w:hideMark/>
          </w:tcPr>
          <w:p w:rsidR="005A6AF4" w:rsidRPr="00D35047" w:rsidP="00CB1C05" w14:paraId="447B159D" w14:textId="77777777">
            <w:pPr>
              <w:pStyle w:val="LTableTextAbt"/>
            </w:pPr>
            <w:r w:rsidRPr="00D35047">
              <w:t>Slide Products Inc.</w:t>
            </w:r>
          </w:p>
        </w:tc>
        <w:tc>
          <w:tcPr>
            <w:tcW w:w="4050" w:type="dxa"/>
            <w:shd w:val="clear" w:color="auto" w:fill="BFBFBF" w:themeFill="background1" w:themeFillShade="BF"/>
            <w:hideMark/>
          </w:tcPr>
          <w:p w:rsidR="005A6AF4" w:rsidRPr="00D35047" w:rsidP="00CB1C05" w14:paraId="40F8FB35" w14:textId="77777777">
            <w:pPr>
              <w:pStyle w:val="LTableTextAbt"/>
            </w:pPr>
            <w:r w:rsidRPr="00D35047">
              <w:t>Slide Resin Remover Aerosol</w:t>
            </w:r>
          </w:p>
        </w:tc>
        <w:tc>
          <w:tcPr>
            <w:tcW w:w="3325" w:type="dxa"/>
            <w:shd w:val="clear" w:color="auto" w:fill="BFBFBF" w:themeFill="background1" w:themeFillShade="BF"/>
            <w:hideMark/>
          </w:tcPr>
          <w:p w:rsidR="005A6AF4" w:rsidRPr="00D35047" w:rsidP="00CB1C05" w14:paraId="2AC9EB8F" w14:textId="77777777">
            <w:pPr>
              <w:pStyle w:val="LTableTextAbt"/>
            </w:pPr>
            <w:r w:rsidRPr="00D35047">
              <w:t>100%</w:t>
            </w:r>
          </w:p>
        </w:tc>
      </w:tr>
      <w:tr w14:paraId="04D36961" w14:textId="77777777" w:rsidTr="0001636D">
        <w:tblPrEx>
          <w:tblW w:w="9445" w:type="dxa"/>
          <w:jc w:val="center"/>
          <w:tblLayout w:type="fixed"/>
          <w:tblLook w:val="04A0"/>
        </w:tblPrEx>
        <w:trPr>
          <w:cantSplit/>
          <w:trHeight w:val="20"/>
          <w:jc w:val="center"/>
        </w:trPr>
        <w:tc>
          <w:tcPr>
            <w:tcW w:w="2070" w:type="dxa"/>
            <w:hideMark/>
          </w:tcPr>
          <w:p w:rsidR="005A6AF4" w:rsidRPr="00D35047" w:rsidP="00CB1C05" w14:paraId="0A9962EF" w14:textId="77777777">
            <w:pPr>
              <w:pStyle w:val="LTableTextAbt"/>
            </w:pPr>
            <w:r w:rsidRPr="00D35047">
              <w:t>Smooth-On</w:t>
            </w:r>
          </w:p>
        </w:tc>
        <w:tc>
          <w:tcPr>
            <w:tcW w:w="4050" w:type="dxa"/>
            <w:hideMark/>
          </w:tcPr>
          <w:p w:rsidR="005A6AF4" w:rsidRPr="00D35047" w:rsidP="00CB1C05" w14:paraId="397516BC" w14:textId="77777777">
            <w:pPr>
              <w:pStyle w:val="LTableTextAbt"/>
            </w:pPr>
            <w:r w:rsidRPr="00D35047">
              <w:t>Universal Mold Release</w:t>
            </w:r>
          </w:p>
        </w:tc>
        <w:tc>
          <w:tcPr>
            <w:tcW w:w="3325" w:type="dxa"/>
            <w:noWrap/>
            <w:hideMark/>
          </w:tcPr>
          <w:p w:rsidR="005A6AF4" w:rsidRPr="00D35047" w:rsidP="00CB1C05" w14:paraId="5BF5EEB4" w14:textId="77777777">
            <w:pPr>
              <w:pStyle w:val="LTableTextAbt"/>
            </w:pPr>
            <w:r w:rsidRPr="00D35047">
              <w:t>No information in SDS</w:t>
            </w:r>
          </w:p>
        </w:tc>
      </w:tr>
      <w:tr w14:paraId="7BB2BE29" w14:textId="77777777" w:rsidTr="0001636D">
        <w:tblPrEx>
          <w:tblW w:w="9445" w:type="dxa"/>
          <w:jc w:val="center"/>
          <w:tblLayout w:type="fixed"/>
          <w:tblLook w:val="04A0"/>
        </w:tblPrEx>
        <w:trPr>
          <w:cantSplit/>
          <w:trHeight w:val="20"/>
          <w:jc w:val="center"/>
        </w:trPr>
        <w:tc>
          <w:tcPr>
            <w:tcW w:w="2070" w:type="dxa"/>
            <w:hideMark/>
          </w:tcPr>
          <w:p w:rsidR="005A6AF4" w:rsidRPr="00D35047" w:rsidP="00CB1C05" w14:paraId="3D7E56A0" w14:textId="77777777">
            <w:pPr>
              <w:pStyle w:val="LTableTextAbt"/>
            </w:pPr>
            <w:r w:rsidRPr="00D35047">
              <w:t>CRC Industries, Inc.</w:t>
            </w:r>
          </w:p>
        </w:tc>
        <w:tc>
          <w:tcPr>
            <w:tcW w:w="4050" w:type="dxa"/>
            <w:hideMark/>
          </w:tcPr>
          <w:p w:rsidR="005A6AF4" w:rsidRPr="00D35047" w:rsidP="00CB1C05" w14:paraId="32CE0E4B" w14:textId="77777777">
            <w:pPr>
              <w:pStyle w:val="LTableTextAbt"/>
            </w:pPr>
            <w:r w:rsidRPr="00D35047">
              <w:t>Food Grade Mold Release</w:t>
            </w:r>
          </w:p>
        </w:tc>
        <w:tc>
          <w:tcPr>
            <w:tcW w:w="3325" w:type="dxa"/>
            <w:hideMark/>
          </w:tcPr>
          <w:p w:rsidR="005A6AF4" w:rsidRPr="00D35047" w:rsidP="00CB1C05" w14:paraId="260728BE" w14:textId="77777777">
            <w:pPr>
              <w:pStyle w:val="LTableTextAbt"/>
            </w:pPr>
            <w:r w:rsidRPr="00D35047">
              <w:t>55.8%, 430 g/L</w:t>
            </w:r>
          </w:p>
        </w:tc>
      </w:tr>
      <w:tr w14:paraId="192C1BB1" w14:textId="77777777" w:rsidTr="0001636D">
        <w:tblPrEx>
          <w:tblW w:w="9445" w:type="dxa"/>
          <w:jc w:val="center"/>
          <w:tblLayout w:type="fixed"/>
          <w:tblLook w:val="04A0"/>
        </w:tblPrEx>
        <w:trPr>
          <w:cantSplit/>
          <w:trHeight w:val="20"/>
          <w:jc w:val="center"/>
        </w:trPr>
        <w:tc>
          <w:tcPr>
            <w:tcW w:w="2070" w:type="dxa"/>
            <w:hideMark/>
          </w:tcPr>
          <w:p w:rsidR="005A6AF4" w:rsidRPr="00D35047" w:rsidP="00CB1C05" w14:paraId="1336337E" w14:textId="77777777">
            <w:pPr>
              <w:pStyle w:val="LTableTextAbt"/>
            </w:pPr>
            <w:r w:rsidRPr="00D35047">
              <w:t>IMS Company</w:t>
            </w:r>
          </w:p>
        </w:tc>
        <w:tc>
          <w:tcPr>
            <w:tcW w:w="4050" w:type="dxa"/>
            <w:hideMark/>
          </w:tcPr>
          <w:p w:rsidR="005A6AF4" w:rsidRPr="00D35047" w:rsidP="00CB1C05" w14:paraId="21622159" w14:textId="77777777">
            <w:pPr>
              <w:pStyle w:val="LTableTextAbt"/>
            </w:pPr>
            <w:r w:rsidRPr="00D35047">
              <w:t>Biodegradable Citrus Spray Mold Cleaner</w:t>
            </w:r>
          </w:p>
        </w:tc>
        <w:tc>
          <w:tcPr>
            <w:tcW w:w="3325" w:type="dxa"/>
            <w:hideMark/>
          </w:tcPr>
          <w:p w:rsidR="005A6AF4" w:rsidRPr="00D35047" w:rsidP="00CB1C05" w14:paraId="4CA60C21" w14:textId="77777777">
            <w:pPr>
              <w:pStyle w:val="LTableTextAbt"/>
            </w:pPr>
            <w:r w:rsidRPr="00D35047">
              <w:t>No information in SDS</w:t>
            </w:r>
          </w:p>
        </w:tc>
      </w:tr>
      <w:tr w14:paraId="041ED501" w14:textId="77777777" w:rsidTr="0001636D">
        <w:tblPrEx>
          <w:tblW w:w="9445" w:type="dxa"/>
          <w:jc w:val="center"/>
          <w:tblLayout w:type="fixed"/>
          <w:tblLook w:val="04A0"/>
        </w:tblPrEx>
        <w:trPr>
          <w:cantSplit/>
          <w:trHeight w:val="20"/>
          <w:jc w:val="center"/>
        </w:trPr>
        <w:tc>
          <w:tcPr>
            <w:tcW w:w="2070" w:type="dxa"/>
            <w:hideMark/>
          </w:tcPr>
          <w:p w:rsidR="005A6AF4" w:rsidRPr="00D35047" w:rsidP="00CB1C05" w14:paraId="4C2F16A3" w14:textId="77777777">
            <w:pPr>
              <w:pStyle w:val="LTableTextAbt"/>
            </w:pPr>
            <w:r w:rsidRPr="00D35047">
              <w:t>CRC Industries, Inc.</w:t>
            </w:r>
          </w:p>
        </w:tc>
        <w:tc>
          <w:tcPr>
            <w:tcW w:w="4050" w:type="dxa"/>
            <w:hideMark/>
          </w:tcPr>
          <w:p w:rsidR="005A6AF4" w:rsidRPr="00D35047" w:rsidP="00CB1C05" w14:paraId="4584540A" w14:textId="77777777">
            <w:pPr>
              <w:pStyle w:val="LTableTextAbt"/>
            </w:pPr>
            <w:r w:rsidRPr="00D35047">
              <w:t>Heavy Duty Silicone Mold Release</w:t>
            </w:r>
          </w:p>
        </w:tc>
        <w:tc>
          <w:tcPr>
            <w:tcW w:w="3325" w:type="dxa"/>
            <w:hideMark/>
          </w:tcPr>
          <w:p w:rsidR="005A6AF4" w:rsidRPr="00D35047" w:rsidP="00CB1C05" w14:paraId="0098E1E6" w14:textId="77777777">
            <w:pPr>
              <w:pStyle w:val="LTableTextAbt"/>
            </w:pPr>
            <w:r w:rsidRPr="00D35047">
              <w:t>48.4%, 485 g/L</w:t>
            </w:r>
          </w:p>
        </w:tc>
      </w:tr>
      <w:tr w14:paraId="36A8D317" w14:textId="77777777" w:rsidTr="0001636D">
        <w:tblPrEx>
          <w:tblW w:w="9445" w:type="dxa"/>
          <w:jc w:val="center"/>
          <w:tblLayout w:type="fixed"/>
          <w:tblLook w:val="04A0"/>
        </w:tblPrEx>
        <w:trPr>
          <w:cantSplit/>
          <w:trHeight w:val="20"/>
          <w:jc w:val="center"/>
        </w:trPr>
        <w:tc>
          <w:tcPr>
            <w:tcW w:w="2070" w:type="dxa"/>
            <w:hideMark/>
          </w:tcPr>
          <w:p w:rsidR="005A6AF4" w:rsidRPr="00D35047" w:rsidP="00CB1C05" w14:paraId="2DDE2D6E" w14:textId="77777777">
            <w:pPr>
              <w:pStyle w:val="LTableTextAbt"/>
            </w:pPr>
            <w:r w:rsidRPr="00D35047">
              <w:t>CRC Industries, Inc.</w:t>
            </w:r>
          </w:p>
        </w:tc>
        <w:tc>
          <w:tcPr>
            <w:tcW w:w="4050" w:type="dxa"/>
            <w:hideMark/>
          </w:tcPr>
          <w:p w:rsidR="005A6AF4" w:rsidRPr="00D35047" w:rsidP="00CB1C05" w14:paraId="3F819E6C" w14:textId="77777777">
            <w:pPr>
              <w:pStyle w:val="LTableTextAbt"/>
            </w:pPr>
            <w:r w:rsidRPr="00D35047">
              <w:t>Food Grade Silicone Mold Release</w:t>
            </w:r>
          </w:p>
        </w:tc>
        <w:tc>
          <w:tcPr>
            <w:tcW w:w="3325" w:type="dxa"/>
            <w:hideMark/>
          </w:tcPr>
          <w:p w:rsidR="005A6AF4" w:rsidRPr="00D35047" w:rsidP="00CB1C05" w14:paraId="6AA77E65" w14:textId="77777777">
            <w:pPr>
              <w:pStyle w:val="LTableTextAbt"/>
            </w:pPr>
            <w:r w:rsidRPr="00D35047">
              <w:t>59.6%, 448 g/L</w:t>
            </w:r>
          </w:p>
        </w:tc>
      </w:tr>
      <w:tr w14:paraId="56351B7E" w14:textId="77777777" w:rsidTr="0001636D">
        <w:tblPrEx>
          <w:tblW w:w="9445" w:type="dxa"/>
          <w:jc w:val="center"/>
          <w:tblLayout w:type="fixed"/>
          <w:tblLook w:val="04A0"/>
        </w:tblPrEx>
        <w:trPr>
          <w:cantSplit/>
          <w:trHeight w:val="20"/>
          <w:jc w:val="center"/>
        </w:trPr>
        <w:tc>
          <w:tcPr>
            <w:tcW w:w="9445" w:type="dxa"/>
            <w:gridSpan w:val="3"/>
          </w:tcPr>
          <w:p w:rsidR="005A6AF4" w:rsidRPr="006A3C28" w:rsidP="00CB1C05" w14:paraId="05B6F080" w14:textId="77777777">
            <w:r w:rsidRPr="00D35047">
              <w:rPr>
                <w:sz w:val="18"/>
                <w:szCs w:val="16"/>
              </w:rPr>
              <w:t xml:space="preserve">Note: Orange shaded rows indicate products that contain </w:t>
            </w:r>
            <w:r w:rsidR="00843813">
              <w:rPr>
                <w:sz w:val="18"/>
                <w:szCs w:val="16"/>
              </w:rPr>
              <w:t>PCE</w:t>
            </w:r>
            <w:r w:rsidRPr="00D35047">
              <w:rPr>
                <w:sz w:val="18"/>
                <w:szCs w:val="16"/>
              </w:rPr>
              <w:t>. Grey shaded rows indicate products that contain another one of the first 10 TSCA work plan chemicals.</w:t>
            </w:r>
          </w:p>
        </w:tc>
      </w:tr>
    </w:tbl>
    <w:p w:rsidR="005A6AF4" w:rsidP="00CB1C05" w14:paraId="4E6C8511" w14:textId="77777777">
      <w:pPr>
        <w:rPr>
          <w:rFonts w:eastAsiaTheme="minorHAnsi"/>
        </w:rPr>
      </w:pPr>
    </w:p>
    <w:p w:rsidR="005A6AF4" w:rsidRPr="00D5798A" w:rsidP="00CB1C05" w14:paraId="3439C447" w14:textId="77777777">
      <w:pPr>
        <w:pStyle w:val="Heading3"/>
      </w:pPr>
      <w:bookmarkStart w:id="661" w:name="_Toc111035540"/>
      <w:bookmarkStart w:id="662" w:name="_Toc114061959"/>
      <w:r w:rsidRPr="00D5798A">
        <w:t>Fire Safety</w:t>
      </w:r>
      <w:bookmarkEnd w:id="661"/>
      <w:bookmarkEnd w:id="662"/>
    </w:p>
    <w:p w:rsidR="005A6AF4" w:rsidRPr="00A10BCA" w:rsidP="00CB1C05" w14:paraId="272BAF3C" w14:textId="77777777">
      <w:pPr>
        <w:rPr>
          <w:color w:val="000000"/>
        </w:rPr>
      </w:pPr>
      <w:r>
        <w:t>EPA reviewed f</w:t>
      </w:r>
      <w:r w:rsidRPr="00A66DA0">
        <w:t>lash points and flammability ratings in</w:t>
      </w:r>
      <w:r>
        <w:t xml:space="preserve"> product</w:t>
      </w:r>
      <w:r w:rsidRPr="00A66DA0">
        <w:t xml:space="preserve"> SDSs</w:t>
      </w:r>
      <w:r w:rsidR="006B481B">
        <w:t>,</w:t>
      </w:r>
      <w:r w:rsidRPr="00A66DA0">
        <w:t xml:space="preserve"> and summarized </w:t>
      </w:r>
      <w:r>
        <w:t xml:space="preserve">findings are </w:t>
      </w:r>
      <w:r w:rsidRPr="00A66DA0">
        <w:t xml:space="preserve">in </w:t>
      </w:r>
      <w:r>
        <w:fldChar w:fldCharType="begin" w:fldLock="1"/>
      </w:r>
      <w:r>
        <w:instrText xml:space="preserve"> REF _Ref109116251 \h </w:instrText>
      </w:r>
      <w:r>
        <w:fldChar w:fldCharType="separate"/>
      </w:r>
      <w:r w:rsidRPr="00C23383" w:rsidR="0092222B">
        <w:t xml:space="preserve">Table </w:t>
      </w:r>
      <w:r w:rsidR="0092222B">
        <w:rPr>
          <w:noProof/>
        </w:rPr>
        <w:t>5</w:t>
      </w:r>
      <w:r w:rsidR="0092222B">
        <w:noBreakHyphen/>
      </w:r>
      <w:r w:rsidR="0092222B">
        <w:rPr>
          <w:noProof/>
        </w:rPr>
        <w:t>76</w:t>
      </w:r>
      <w:r>
        <w:fldChar w:fldCharType="end"/>
      </w:r>
      <w:r w:rsidRPr="00A66DA0">
        <w:t>.</w:t>
      </w:r>
      <w:r>
        <w:t xml:space="preserve"> White 2000 Non-Flammable Mold Cleaner, which contains trichloroethylene, was rated non-flammable. </w:t>
      </w:r>
      <w:r w:rsidRPr="007F1D28">
        <w:t>Heavy Duty Mold Cleaner</w:t>
      </w:r>
      <w:r>
        <w:t xml:space="preserve">, which contained </w:t>
      </w:r>
      <w:r w:rsidR="00843813">
        <w:t>PCE</w:t>
      </w:r>
      <w:r>
        <w:t>, was also rated non-flammable. The two products containing 1-</w:t>
      </w:r>
      <w:r w:rsidR="00F75F3B">
        <w:t>b</w:t>
      </w:r>
      <w:r>
        <w:t>romopropane did not have flammability ratings available. Four of the alternative products, Universal Mold Release</w:t>
      </w:r>
      <w:r w:rsidRPr="007F1D28">
        <w:t>, Food Grade Mold Release, Biodegradable Citrus Spray Mold Cleaner, and Food Grade Silicone Mold Release</w:t>
      </w:r>
      <w:r>
        <w:t xml:space="preserve"> were rated non-flammable. Based on the review, restricting </w:t>
      </w:r>
      <w:r w:rsidR="00843813">
        <w:t>PCE</w:t>
      </w:r>
      <w:r>
        <w:t xml:space="preserve"> in mold release and cleaner products is unlikely to limit non-flammable options on the market. </w:t>
      </w:r>
    </w:p>
    <w:tbl>
      <w:tblPr>
        <w:tblW w:w="9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90"/>
        <w:gridCol w:w="3690"/>
        <w:gridCol w:w="2090"/>
        <w:gridCol w:w="2071"/>
      </w:tblGrid>
      <w:tr w14:paraId="42586291" w14:textId="77777777" w:rsidTr="0001636D">
        <w:tblPrEx>
          <w:tblW w:w="9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741" w:type="dxa"/>
            <w:gridSpan w:val="4"/>
            <w:tcBorders>
              <w:top w:val="nil"/>
              <w:left w:val="nil"/>
              <w:right w:val="nil"/>
            </w:tcBorders>
            <w:shd w:val="clear" w:color="auto" w:fill="auto"/>
          </w:tcPr>
          <w:p w:rsidR="005A6AF4" w:rsidRPr="009F38E1" w:rsidP="00CB1C05" w14:paraId="51EE69A9" w14:textId="77777777">
            <w:pPr>
              <w:pStyle w:val="TableTitleA"/>
            </w:pPr>
            <w:bookmarkStart w:id="663" w:name="_Ref109116251"/>
            <w:bookmarkStart w:id="664" w:name="_Toc121142622"/>
            <w:bookmarkStart w:id="665" w:name="_Toc165379616"/>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6</w:t>
            </w:r>
            <w:r w:rsidR="00BC4B5D">
              <w:rPr>
                <w:noProof/>
              </w:rPr>
              <w:fldChar w:fldCharType="end"/>
            </w:r>
            <w:bookmarkEnd w:id="663"/>
            <w:r w:rsidRPr="00C23383">
              <w:t>:</w:t>
            </w:r>
            <w:r>
              <w:t xml:space="preserve"> </w:t>
            </w:r>
            <w:r w:rsidRPr="00DA585B">
              <w:t xml:space="preserve">Flash </w:t>
            </w:r>
            <w:r w:rsidRPr="00DA585B" w:rsidR="00B60399">
              <w:t xml:space="preserve">Point </w:t>
            </w:r>
            <w:r w:rsidRPr="00DA585B">
              <w:t xml:space="preserve">and </w:t>
            </w:r>
            <w:r w:rsidRPr="00DA585B" w:rsidR="00B60399">
              <w:t xml:space="preserve">Flammability Ratings </w:t>
            </w:r>
            <w:r w:rsidRPr="00DA585B">
              <w:t xml:space="preserve">for </w:t>
            </w:r>
            <w:r w:rsidRPr="00DA585B" w:rsidR="00B60399">
              <w:t xml:space="preserve">Mold Release </w:t>
            </w:r>
            <w:r w:rsidRPr="00DA585B">
              <w:t xml:space="preserve">and </w:t>
            </w:r>
            <w:r w:rsidRPr="00DA585B" w:rsidR="00B60399">
              <w:t xml:space="preserve">Mold Cleaner Products </w:t>
            </w:r>
            <w:r w:rsidR="00B60399">
              <w:br/>
            </w:r>
            <w:r w:rsidRPr="00DA585B" w:rsidR="00B60399">
              <w:t xml:space="preserve">Based </w:t>
            </w:r>
            <w:r w:rsidRPr="00DA585B">
              <w:t xml:space="preserve">on </w:t>
            </w:r>
            <w:r w:rsidRPr="00DA585B" w:rsidR="00B60399">
              <w:t xml:space="preserve">Information </w:t>
            </w:r>
            <w:r w:rsidRPr="00DA585B">
              <w:t xml:space="preserve">in SDSs or </w:t>
            </w:r>
            <w:r w:rsidRPr="00DA585B" w:rsidR="00B60399">
              <w:t>Technical Data Sheets</w:t>
            </w:r>
            <w:bookmarkEnd w:id="664"/>
            <w:bookmarkEnd w:id="665"/>
          </w:p>
        </w:tc>
      </w:tr>
      <w:tr w14:paraId="6D612027" w14:textId="77777777" w:rsidTr="00A10BCA">
        <w:tblPrEx>
          <w:tblW w:w="9741" w:type="dxa"/>
          <w:jc w:val="center"/>
          <w:tblLayout w:type="fixed"/>
          <w:tblLook w:val="04A0"/>
        </w:tblPrEx>
        <w:trPr>
          <w:cantSplit/>
          <w:trHeight w:val="20"/>
          <w:tblHeader/>
          <w:jc w:val="center"/>
        </w:trPr>
        <w:tc>
          <w:tcPr>
            <w:tcW w:w="1890" w:type="dxa"/>
            <w:shd w:val="clear" w:color="auto" w:fill="48A9C5"/>
          </w:tcPr>
          <w:p w:rsidR="005A6AF4" w:rsidRPr="009F38E1" w:rsidP="00CB1C05" w14:paraId="53CA3D46" w14:textId="77777777">
            <w:pPr>
              <w:pStyle w:val="TableSubtitle"/>
            </w:pPr>
            <w:r w:rsidRPr="009F38E1">
              <w:t>Supplier</w:t>
            </w:r>
          </w:p>
        </w:tc>
        <w:tc>
          <w:tcPr>
            <w:tcW w:w="3690" w:type="dxa"/>
            <w:shd w:val="clear" w:color="auto" w:fill="48A9C5"/>
          </w:tcPr>
          <w:p w:rsidR="005A6AF4" w:rsidRPr="009F38E1" w:rsidP="00CB1C05" w14:paraId="109D9627" w14:textId="77777777">
            <w:pPr>
              <w:pStyle w:val="TableSubtitle"/>
            </w:pPr>
            <w:r w:rsidRPr="009F38E1">
              <w:t>Product</w:t>
            </w:r>
          </w:p>
        </w:tc>
        <w:tc>
          <w:tcPr>
            <w:tcW w:w="2090" w:type="dxa"/>
            <w:shd w:val="clear" w:color="auto" w:fill="48A9C5"/>
          </w:tcPr>
          <w:p w:rsidR="005A6AF4" w:rsidRPr="009F38E1" w:rsidP="00CB1C05" w14:paraId="089602FB" w14:textId="77777777">
            <w:pPr>
              <w:pStyle w:val="TableSubtitle"/>
            </w:pPr>
            <w:r w:rsidRPr="009F38E1">
              <w:t>Flash Point</w:t>
            </w:r>
          </w:p>
        </w:tc>
        <w:tc>
          <w:tcPr>
            <w:tcW w:w="2071" w:type="dxa"/>
            <w:shd w:val="clear" w:color="auto" w:fill="48A9C5"/>
          </w:tcPr>
          <w:p w:rsidR="005A6AF4" w:rsidRPr="009F38E1" w:rsidP="00CB1C05" w14:paraId="7DFCFC1F" w14:textId="77777777">
            <w:pPr>
              <w:pStyle w:val="TableSubtitle"/>
            </w:pPr>
            <w:r w:rsidRPr="009F38E1">
              <w:t>Flammability Rating</w:t>
            </w:r>
          </w:p>
        </w:tc>
      </w:tr>
      <w:tr w14:paraId="059214FE" w14:textId="77777777" w:rsidTr="00A10BCA">
        <w:tblPrEx>
          <w:tblW w:w="9741" w:type="dxa"/>
          <w:jc w:val="center"/>
          <w:tblLayout w:type="fixed"/>
          <w:tblLook w:val="04A0"/>
        </w:tblPrEx>
        <w:trPr>
          <w:cantSplit/>
          <w:trHeight w:val="20"/>
          <w:jc w:val="center"/>
        </w:trPr>
        <w:tc>
          <w:tcPr>
            <w:tcW w:w="1890" w:type="dxa"/>
            <w:shd w:val="clear" w:color="auto" w:fill="F1AD7A" w:themeFill="accent2" w:themeFillTint="99"/>
            <w:hideMark/>
          </w:tcPr>
          <w:p w:rsidR="005A6AF4" w:rsidRPr="003F0B14" w:rsidP="00CB1C05" w14:paraId="421B71C7" w14:textId="77777777">
            <w:pPr>
              <w:pStyle w:val="LTableTextAbt"/>
            </w:pPr>
            <w:r w:rsidRPr="003F0B14">
              <w:t>CRC Industries, Inc.</w:t>
            </w:r>
          </w:p>
        </w:tc>
        <w:tc>
          <w:tcPr>
            <w:tcW w:w="3690" w:type="dxa"/>
            <w:shd w:val="clear" w:color="auto" w:fill="F1AD7A" w:themeFill="accent2" w:themeFillTint="99"/>
            <w:hideMark/>
          </w:tcPr>
          <w:p w:rsidR="005A6AF4" w:rsidRPr="003F0B14" w:rsidP="00CB1C05" w14:paraId="31E8B1A4" w14:textId="77777777">
            <w:pPr>
              <w:pStyle w:val="LTableTextAbt"/>
            </w:pPr>
            <w:r w:rsidRPr="003F0B14">
              <w:t>Heavy Duty Mold Cleaner</w:t>
            </w:r>
          </w:p>
        </w:tc>
        <w:tc>
          <w:tcPr>
            <w:tcW w:w="2090" w:type="dxa"/>
            <w:shd w:val="clear" w:color="auto" w:fill="F1AD7A" w:themeFill="accent2" w:themeFillTint="99"/>
            <w:hideMark/>
          </w:tcPr>
          <w:p w:rsidR="005A6AF4" w:rsidRPr="003F0B14" w:rsidP="00CB1C05" w14:paraId="46F3ABF5" w14:textId="77777777">
            <w:pPr>
              <w:pStyle w:val="LTableTextAbt"/>
            </w:pPr>
            <w:r w:rsidRPr="003F0B14">
              <w:t>None</w:t>
            </w:r>
          </w:p>
        </w:tc>
        <w:tc>
          <w:tcPr>
            <w:tcW w:w="2071" w:type="dxa"/>
            <w:shd w:val="clear" w:color="auto" w:fill="F1AD7A" w:themeFill="accent2" w:themeFillTint="99"/>
            <w:hideMark/>
          </w:tcPr>
          <w:p w:rsidR="005A6AF4" w:rsidRPr="003F0B14" w:rsidP="00CB1C05" w14:paraId="0D18A582" w14:textId="77777777">
            <w:pPr>
              <w:pStyle w:val="LTableTextAbt"/>
            </w:pPr>
            <w:r w:rsidRPr="003F0B14">
              <w:t>Non-flammable</w:t>
            </w:r>
          </w:p>
        </w:tc>
      </w:tr>
      <w:tr w14:paraId="24241F07" w14:textId="77777777" w:rsidTr="00A10BCA">
        <w:tblPrEx>
          <w:tblW w:w="9741" w:type="dxa"/>
          <w:jc w:val="center"/>
          <w:tblLayout w:type="fixed"/>
          <w:tblLook w:val="04A0"/>
        </w:tblPrEx>
        <w:trPr>
          <w:cantSplit/>
          <w:trHeight w:val="20"/>
          <w:jc w:val="center"/>
        </w:trPr>
        <w:tc>
          <w:tcPr>
            <w:tcW w:w="1890" w:type="dxa"/>
            <w:shd w:val="clear" w:color="auto" w:fill="BFBFBF" w:themeFill="background1" w:themeFillShade="BF"/>
          </w:tcPr>
          <w:p w:rsidR="005A6AF4" w:rsidRPr="003F0B14" w:rsidP="00CB1C05" w14:paraId="503C008E" w14:textId="77777777">
            <w:pPr>
              <w:pStyle w:val="LTableTextAbt"/>
            </w:pPr>
            <w:r w:rsidRPr="003C1B35">
              <w:t>IMS Company</w:t>
            </w:r>
          </w:p>
        </w:tc>
        <w:tc>
          <w:tcPr>
            <w:tcW w:w="3690" w:type="dxa"/>
            <w:shd w:val="clear" w:color="auto" w:fill="BFBFBF" w:themeFill="background1" w:themeFillShade="BF"/>
          </w:tcPr>
          <w:p w:rsidR="005A6AF4" w:rsidRPr="003F0B14" w:rsidP="00CB1C05" w14:paraId="28EE2ED7" w14:textId="77777777">
            <w:pPr>
              <w:pStyle w:val="LTableTextAbt"/>
            </w:pPr>
            <w:r w:rsidRPr="003C1B35">
              <w:t>White 2000 Non-Flammable Mold Cleaner</w:t>
            </w:r>
          </w:p>
        </w:tc>
        <w:tc>
          <w:tcPr>
            <w:tcW w:w="2090" w:type="dxa"/>
            <w:shd w:val="clear" w:color="auto" w:fill="BFBFBF" w:themeFill="background1" w:themeFillShade="BF"/>
          </w:tcPr>
          <w:p w:rsidR="005A6AF4" w:rsidRPr="003F0B14" w:rsidP="00CB1C05" w14:paraId="5487AD1F" w14:textId="77777777">
            <w:pPr>
              <w:pStyle w:val="LTableTextAbt"/>
            </w:pPr>
            <w:r w:rsidRPr="003C1B35">
              <w:t>None</w:t>
            </w:r>
          </w:p>
        </w:tc>
        <w:tc>
          <w:tcPr>
            <w:tcW w:w="2071" w:type="dxa"/>
            <w:shd w:val="clear" w:color="auto" w:fill="BFBFBF" w:themeFill="background1" w:themeFillShade="BF"/>
          </w:tcPr>
          <w:p w:rsidR="005A6AF4" w:rsidRPr="003F0B14" w:rsidP="00CB1C05" w14:paraId="74094EE2" w14:textId="77777777">
            <w:pPr>
              <w:pStyle w:val="LTableTextAbt"/>
            </w:pPr>
            <w:r w:rsidRPr="003C1B35">
              <w:t>Non-flammable</w:t>
            </w:r>
          </w:p>
        </w:tc>
      </w:tr>
      <w:tr w14:paraId="797C4727" w14:textId="77777777" w:rsidTr="00A10BCA">
        <w:tblPrEx>
          <w:tblW w:w="9741" w:type="dxa"/>
          <w:jc w:val="center"/>
          <w:tblLayout w:type="fixed"/>
          <w:tblLook w:val="04A0"/>
        </w:tblPrEx>
        <w:trPr>
          <w:cantSplit/>
          <w:trHeight w:val="20"/>
          <w:jc w:val="center"/>
        </w:trPr>
        <w:tc>
          <w:tcPr>
            <w:tcW w:w="1890" w:type="dxa"/>
            <w:shd w:val="clear" w:color="auto" w:fill="BFBFBF" w:themeFill="background1" w:themeFillShade="BF"/>
            <w:hideMark/>
          </w:tcPr>
          <w:p w:rsidR="005A6AF4" w:rsidRPr="003F0B14" w:rsidP="00CB1C05" w14:paraId="18C70AD0" w14:textId="77777777">
            <w:pPr>
              <w:pStyle w:val="LTableTextAbt"/>
            </w:pPr>
            <w:r w:rsidRPr="003F0B14">
              <w:t>CRC Industries, Inc.</w:t>
            </w:r>
          </w:p>
        </w:tc>
        <w:tc>
          <w:tcPr>
            <w:tcW w:w="3690" w:type="dxa"/>
            <w:shd w:val="clear" w:color="auto" w:fill="BFBFBF" w:themeFill="background1" w:themeFillShade="BF"/>
            <w:hideMark/>
          </w:tcPr>
          <w:p w:rsidR="005A6AF4" w:rsidRPr="003F0B14" w:rsidP="00CB1C05" w14:paraId="26F69B0A" w14:textId="77777777">
            <w:pPr>
              <w:pStyle w:val="LTableTextAbt"/>
            </w:pPr>
            <w:r w:rsidRPr="003F0B14">
              <w:t>General Purpose Silicone Mold Release</w:t>
            </w:r>
          </w:p>
        </w:tc>
        <w:tc>
          <w:tcPr>
            <w:tcW w:w="2090" w:type="dxa"/>
            <w:shd w:val="clear" w:color="auto" w:fill="BFBFBF" w:themeFill="background1" w:themeFillShade="BF"/>
            <w:hideMark/>
          </w:tcPr>
          <w:p w:rsidR="005A6AF4" w:rsidRPr="003F0B14" w:rsidP="00CB1C05" w14:paraId="5DA6A16D" w14:textId="77777777">
            <w:pPr>
              <w:pStyle w:val="LTableTextAbt"/>
            </w:pPr>
            <w:r w:rsidRPr="003F0B14">
              <w:t>Not available</w:t>
            </w:r>
          </w:p>
        </w:tc>
        <w:tc>
          <w:tcPr>
            <w:tcW w:w="2071" w:type="dxa"/>
            <w:shd w:val="clear" w:color="auto" w:fill="BFBFBF" w:themeFill="background1" w:themeFillShade="BF"/>
            <w:hideMark/>
          </w:tcPr>
          <w:p w:rsidR="005A6AF4" w:rsidRPr="003F0B14" w:rsidP="00CB1C05" w14:paraId="5C8BC7C9" w14:textId="77777777">
            <w:pPr>
              <w:pStyle w:val="LTableTextAbt"/>
            </w:pPr>
            <w:r w:rsidRPr="003F0B14">
              <w:t>None</w:t>
            </w:r>
          </w:p>
        </w:tc>
      </w:tr>
      <w:tr w14:paraId="0AF077F8" w14:textId="77777777" w:rsidTr="00A10BCA">
        <w:tblPrEx>
          <w:tblW w:w="9741" w:type="dxa"/>
          <w:jc w:val="center"/>
          <w:tblLayout w:type="fixed"/>
          <w:tblLook w:val="04A0"/>
        </w:tblPrEx>
        <w:trPr>
          <w:cantSplit/>
          <w:trHeight w:val="20"/>
          <w:jc w:val="center"/>
        </w:trPr>
        <w:tc>
          <w:tcPr>
            <w:tcW w:w="1890" w:type="dxa"/>
            <w:shd w:val="clear" w:color="auto" w:fill="BFBFBF" w:themeFill="background1" w:themeFillShade="BF"/>
            <w:hideMark/>
          </w:tcPr>
          <w:p w:rsidR="005A6AF4" w:rsidRPr="003F0B14" w:rsidP="00CB1C05" w14:paraId="2FC29AE8" w14:textId="77777777">
            <w:pPr>
              <w:pStyle w:val="LTableTextAbt"/>
            </w:pPr>
            <w:r w:rsidRPr="003F0B14">
              <w:t>Slide Products Inc.</w:t>
            </w:r>
          </w:p>
        </w:tc>
        <w:tc>
          <w:tcPr>
            <w:tcW w:w="3690" w:type="dxa"/>
            <w:shd w:val="clear" w:color="auto" w:fill="BFBFBF" w:themeFill="background1" w:themeFillShade="BF"/>
            <w:hideMark/>
          </w:tcPr>
          <w:p w:rsidR="005A6AF4" w:rsidRPr="003F0B14" w:rsidP="00CB1C05" w14:paraId="57BD73F2" w14:textId="77777777">
            <w:pPr>
              <w:pStyle w:val="LTableTextAbt"/>
            </w:pPr>
            <w:r w:rsidRPr="003F0B14">
              <w:t>Slide Resin Remover Aerosol</w:t>
            </w:r>
          </w:p>
        </w:tc>
        <w:tc>
          <w:tcPr>
            <w:tcW w:w="2090" w:type="dxa"/>
            <w:shd w:val="clear" w:color="auto" w:fill="BFBFBF" w:themeFill="background1" w:themeFillShade="BF"/>
            <w:hideMark/>
          </w:tcPr>
          <w:p w:rsidR="005A6AF4" w:rsidRPr="003F0B14" w:rsidP="00CB1C05" w14:paraId="1A15F790" w14:textId="77777777">
            <w:pPr>
              <w:pStyle w:val="LTableTextAbt"/>
            </w:pPr>
            <w:r w:rsidRPr="00A10BCA">
              <w:t>No information in SDS</w:t>
            </w:r>
          </w:p>
        </w:tc>
        <w:tc>
          <w:tcPr>
            <w:tcW w:w="2071" w:type="dxa"/>
            <w:shd w:val="clear" w:color="auto" w:fill="BFBFBF" w:themeFill="background1" w:themeFillShade="BF"/>
            <w:hideMark/>
          </w:tcPr>
          <w:p w:rsidR="005A6AF4" w:rsidRPr="003F0B14" w:rsidP="00CB1C05" w14:paraId="57C71153" w14:textId="77777777">
            <w:pPr>
              <w:pStyle w:val="LTableTextAbt"/>
            </w:pPr>
            <w:r w:rsidRPr="00A10BCA">
              <w:t>No information in SDS</w:t>
            </w:r>
          </w:p>
        </w:tc>
      </w:tr>
      <w:tr w14:paraId="21320BF0" w14:textId="77777777" w:rsidTr="00A10BCA">
        <w:tblPrEx>
          <w:tblW w:w="9741" w:type="dxa"/>
          <w:jc w:val="center"/>
          <w:tblLayout w:type="fixed"/>
          <w:tblLook w:val="04A0"/>
        </w:tblPrEx>
        <w:trPr>
          <w:cantSplit/>
          <w:trHeight w:val="20"/>
          <w:jc w:val="center"/>
        </w:trPr>
        <w:tc>
          <w:tcPr>
            <w:tcW w:w="1890" w:type="dxa"/>
            <w:hideMark/>
          </w:tcPr>
          <w:p w:rsidR="005A6AF4" w:rsidRPr="003F0B14" w:rsidP="00CB1C05" w14:paraId="46371E44" w14:textId="77777777">
            <w:pPr>
              <w:pStyle w:val="LTableTextAbt"/>
            </w:pPr>
            <w:r w:rsidRPr="003F0B14">
              <w:t>Smooth-On</w:t>
            </w:r>
          </w:p>
        </w:tc>
        <w:tc>
          <w:tcPr>
            <w:tcW w:w="3690" w:type="dxa"/>
            <w:hideMark/>
          </w:tcPr>
          <w:p w:rsidR="005A6AF4" w:rsidRPr="003F0B14" w:rsidP="00CB1C05" w14:paraId="4B90E0E2" w14:textId="77777777">
            <w:pPr>
              <w:pStyle w:val="LTableTextAbt"/>
            </w:pPr>
            <w:r w:rsidRPr="003F0B14">
              <w:t>Universal Mold Release</w:t>
            </w:r>
          </w:p>
        </w:tc>
        <w:tc>
          <w:tcPr>
            <w:tcW w:w="2090" w:type="dxa"/>
            <w:hideMark/>
          </w:tcPr>
          <w:p w:rsidR="005A6AF4" w:rsidRPr="003F0B14" w:rsidP="00CB1C05" w14:paraId="10101133" w14:textId="77777777">
            <w:pPr>
              <w:pStyle w:val="LTableTextAbt"/>
            </w:pPr>
            <w:r w:rsidRPr="003F0B14">
              <w:t>&gt;300°F</w:t>
            </w:r>
          </w:p>
        </w:tc>
        <w:tc>
          <w:tcPr>
            <w:tcW w:w="2071" w:type="dxa"/>
            <w:hideMark/>
          </w:tcPr>
          <w:p w:rsidR="005A6AF4" w:rsidRPr="003F0B14" w:rsidP="00CB1C05" w14:paraId="537095DC" w14:textId="77777777">
            <w:pPr>
              <w:pStyle w:val="LTableTextAbt"/>
            </w:pPr>
            <w:r w:rsidRPr="003F0B14">
              <w:t>Non-flammable</w:t>
            </w:r>
          </w:p>
        </w:tc>
      </w:tr>
      <w:tr w14:paraId="50A2B818" w14:textId="77777777" w:rsidTr="00A10BCA">
        <w:tblPrEx>
          <w:tblW w:w="9741" w:type="dxa"/>
          <w:jc w:val="center"/>
          <w:tblLayout w:type="fixed"/>
          <w:tblLook w:val="04A0"/>
        </w:tblPrEx>
        <w:trPr>
          <w:cantSplit/>
          <w:trHeight w:val="20"/>
          <w:jc w:val="center"/>
        </w:trPr>
        <w:tc>
          <w:tcPr>
            <w:tcW w:w="1890" w:type="dxa"/>
            <w:hideMark/>
          </w:tcPr>
          <w:p w:rsidR="005A6AF4" w:rsidRPr="003F0B14" w:rsidP="00CB1C05" w14:paraId="1800C910" w14:textId="77777777">
            <w:pPr>
              <w:pStyle w:val="LTableTextAbt"/>
            </w:pPr>
            <w:r w:rsidRPr="003F0B14">
              <w:t>CRC Industries, Inc.</w:t>
            </w:r>
          </w:p>
        </w:tc>
        <w:tc>
          <w:tcPr>
            <w:tcW w:w="3690" w:type="dxa"/>
            <w:hideMark/>
          </w:tcPr>
          <w:p w:rsidR="005A6AF4" w:rsidRPr="003F0B14" w:rsidP="00CB1C05" w14:paraId="712E1A3D" w14:textId="77777777">
            <w:pPr>
              <w:pStyle w:val="LTableTextAbt"/>
            </w:pPr>
            <w:r w:rsidRPr="003F0B14">
              <w:t>Food Grade Mold Release</w:t>
            </w:r>
          </w:p>
        </w:tc>
        <w:tc>
          <w:tcPr>
            <w:tcW w:w="2090" w:type="dxa"/>
            <w:hideMark/>
          </w:tcPr>
          <w:p w:rsidR="005A6AF4" w:rsidRPr="003F0B14" w:rsidP="00CB1C05" w14:paraId="10B1958B" w14:textId="77777777">
            <w:pPr>
              <w:pStyle w:val="LTableTextAbt"/>
            </w:pPr>
            <w:r w:rsidRPr="003F0B14">
              <w:t>350°F (176.7°C)</w:t>
            </w:r>
          </w:p>
        </w:tc>
        <w:tc>
          <w:tcPr>
            <w:tcW w:w="2071" w:type="dxa"/>
            <w:hideMark/>
          </w:tcPr>
          <w:p w:rsidR="005A6AF4" w:rsidRPr="003F0B14" w:rsidP="00CB1C05" w14:paraId="07C2A0E2" w14:textId="77777777">
            <w:pPr>
              <w:pStyle w:val="LTableTextAbt"/>
            </w:pPr>
            <w:r w:rsidRPr="003F0B14">
              <w:t>Non-flammable</w:t>
            </w:r>
          </w:p>
        </w:tc>
      </w:tr>
      <w:tr w14:paraId="5FBBC807" w14:textId="77777777" w:rsidTr="00A10BCA">
        <w:tblPrEx>
          <w:tblW w:w="9741" w:type="dxa"/>
          <w:jc w:val="center"/>
          <w:tblLayout w:type="fixed"/>
          <w:tblLook w:val="04A0"/>
        </w:tblPrEx>
        <w:trPr>
          <w:cantSplit/>
          <w:trHeight w:val="20"/>
          <w:jc w:val="center"/>
        </w:trPr>
        <w:tc>
          <w:tcPr>
            <w:tcW w:w="1890" w:type="dxa"/>
            <w:hideMark/>
          </w:tcPr>
          <w:p w:rsidR="005A6AF4" w:rsidRPr="003F0B14" w:rsidP="00CB1C05" w14:paraId="0D7D6131" w14:textId="77777777">
            <w:pPr>
              <w:pStyle w:val="LTableTextAbt"/>
            </w:pPr>
            <w:r w:rsidRPr="003F0B14">
              <w:t>IMS Company</w:t>
            </w:r>
          </w:p>
        </w:tc>
        <w:tc>
          <w:tcPr>
            <w:tcW w:w="3690" w:type="dxa"/>
            <w:hideMark/>
          </w:tcPr>
          <w:p w:rsidR="005A6AF4" w:rsidRPr="003F0B14" w:rsidP="00CB1C05" w14:paraId="1E063A91" w14:textId="77777777">
            <w:pPr>
              <w:pStyle w:val="LTableTextAbt"/>
            </w:pPr>
            <w:r w:rsidRPr="003F0B14">
              <w:t>Biodegradable Citrus Spray Mold Cleaner</w:t>
            </w:r>
          </w:p>
        </w:tc>
        <w:tc>
          <w:tcPr>
            <w:tcW w:w="2090" w:type="dxa"/>
            <w:hideMark/>
          </w:tcPr>
          <w:p w:rsidR="005A6AF4" w:rsidRPr="003F0B14" w:rsidP="00CB1C05" w14:paraId="70019521" w14:textId="77777777">
            <w:pPr>
              <w:pStyle w:val="LTableTextAbt"/>
            </w:pPr>
            <w:r w:rsidRPr="003F0B14">
              <w:t>Flash point of propellant &lt;0°F</w:t>
            </w:r>
          </w:p>
        </w:tc>
        <w:tc>
          <w:tcPr>
            <w:tcW w:w="2071" w:type="dxa"/>
            <w:hideMark/>
          </w:tcPr>
          <w:p w:rsidR="005A6AF4" w:rsidRPr="003F0B14" w:rsidP="00CB1C05" w14:paraId="07C305A2" w14:textId="77777777">
            <w:pPr>
              <w:pStyle w:val="LTableTextAbt"/>
            </w:pPr>
            <w:r w:rsidRPr="003F0B14">
              <w:t>Non-flammable</w:t>
            </w:r>
          </w:p>
        </w:tc>
      </w:tr>
      <w:tr w14:paraId="7D0D61E2" w14:textId="77777777" w:rsidTr="00A10BCA">
        <w:tblPrEx>
          <w:tblW w:w="9741" w:type="dxa"/>
          <w:jc w:val="center"/>
          <w:tblLayout w:type="fixed"/>
          <w:tblLook w:val="04A0"/>
        </w:tblPrEx>
        <w:trPr>
          <w:cantSplit/>
          <w:trHeight w:val="20"/>
          <w:jc w:val="center"/>
        </w:trPr>
        <w:tc>
          <w:tcPr>
            <w:tcW w:w="1890" w:type="dxa"/>
            <w:hideMark/>
          </w:tcPr>
          <w:p w:rsidR="005A6AF4" w:rsidRPr="003F0B14" w:rsidP="00CB1C05" w14:paraId="41F5ACE1" w14:textId="77777777">
            <w:pPr>
              <w:pStyle w:val="LTableTextAbt"/>
            </w:pPr>
            <w:r w:rsidRPr="003F0B14">
              <w:t>CRC Industries, Inc.</w:t>
            </w:r>
          </w:p>
        </w:tc>
        <w:tc>
          <w:tcPr>
            <w:tcW w:w="3690" w:type="dxa"/>
            <w:hideMark/>
          </w:tcPr>
          <w:p w:rsidR="005A6AF4" w:rsidRPr="003F0B14" w:rsidP="00CB1C05" w14:paraId="08F602A4" w14:textId="77777777">
            <w:pPr>
              <w:pStyle w:val="LTableTextAbt"/>
            </w:pPr>
            <w:r w:rsidRPr="003F0B14">
              <w:t>Heavy Duty Silicone Mold Release</w:t>
            </w:r>
          </w:p>
        </w:tc>
        <w:tc>
          <w:tcPr>
            <w:tcW w:w="2090" w:type="dxa"/>
            <w:hideMark/>
          </w:tcPr>
          <w:p w:rsidR="005A6AF4" w:rsidRPr="003F0B14" w:rsidP="00CB1C05" w14:paraId="60D00B51" w14:textId="77777777">
            <w:pPr>
              <w:pStyle w:val="LTableTextAbt"/>
            </w:pPr>
            <w:r w:rsidRPr="00A10BCA">
              <w:t>No information in SDS</w:t>
            </w:r>
          </w:p>
        </w:tc>
        <w:tc>
          <w:tcPr>
            <w:tcW w:w="2071" w:type="dxa"/>
            <w:hideMark/>
          </w:tcPr>
          <w:p w:rsidR="005A6AF4" w:rsidRPr="003F0B14" w:rsidP="00CB1C05" w14:paraId="284F160B" w14:textId="77777777">
            <w:pPr>
              <w:pStyle w:val="LTableTextAbt"/>
            </w:pPr>
            <w:r w:rsidRPr="00A10BCA">
              <w:t>No information in SDS</w:t>
            </w:r>
          </w:p>
        </w:tc>
      </w:tr>
      <w:tr w14:paraId="6F037038" w14:textId="77777777" w:rsidTr="00A10BCA">
        <w:tblPrEx>
          <w:tblW w:w="9741" w:type="dxa"/>
          <w:jc w:val="center"/>
          <w:tblLayout w:type="fixed"/>
          <w:tblLook w:val="04A0"/>
        </w:tblPrEx>
        <w:trPr>
          <w:cantSplit/>
          <w:trHeight w:val="20"/>
          <w:jc w:val="center"/>
        </w:trPr>
        <w:tc>
          <w:tcPr>
            <w:tcW w:w="1890" w:type="dxa"/>
            <w:hideMark/>
          </w:tcPr>
          <w:p w:rsidR="005A6AF4" w:rsidRPr="003F0B14" w:rsidP="00CB1C05" w14:paraId="05711CA8" w14:textId="77777777">
            <w:pPr>
              <w:pStyle w:val="LTableTextAbt"/>
            </w:pPr>
            <w:r w:rsidRPr="003F0B14">
              <w:t>CRC Industries, Inc.</w:t>
            </w:r>
          </w:p>
        </w:tc>
        <w:tc>
          <w:tcPr>
            <w:tcW w:w="3690" w:type="dxa"/>
            <w:hideMark/>
          </w:tcPr>
          <w:p w:rsidR="005A6AF4" w:rsidRPr="003F0B14" w:rsidP="00CB1C05" w14:paraId="5F650EC1" w14:textId="77777777">
            <w:pPr>
              <w:pStyle w:val="LTableTextAbt"/>
            </w:pPr>
            <w:r w:rsidRPr="003F0B14">
              <w:t>Food Grade Silicone Mold Release</w:t>
            </w:r>
          </w:p>
        </w:tc>
        <w:tc>
          <w:tcPr>
            <w:tcW w:w="2090" w:type="dxa"/>
            <w:hideMark/>
          </w:tcPr>
          <w:p w:rsidR="005A6AF4" w:rsidRPr="003F0B14" w:rsidP="00CB1C05" w14:paraId="42F3E505" w14:textId="77777777">
            <w:pPr>
              <w:pStyle w:val="LTableTextAbt"/>
            </w:pPr>
            <w:r w:rsidRPr="003F0B14">
              <w:t>&gt; 572°F (&gt; 300°C)</w:t>
            </w:r>
          </w:p>
        </w:tc>
        <w:tc>
          <w:tcPr>
            <w:tcW w:w="2071" w:type="dxa"/>
            <w:hideMark/>
          </w:tcPr>
          <w:p w:rsidR="005A6AF4" w:rsidRPr="003F0B14" w:rsidP="00CB1C05" w14:paraId="21A5C1AB" w14:textId="77777777">
            <w:pPr>
              <w:pStyle w:val="LTableTextAbt"/>
            </w:pPr>
            <w:r w:rsidRPr="003F0B14">
              <w:t>Non-flammable</w:t>
            </w:r>
          </w:p>
        </w:tc>
      </w:tr>
      <w:tr w14:paraId="616FD89F" w14:textId="77777777" w:rsidTr="0001636D">
        <w:tblPrEx>
          <w:tblW w:w="9741" w:type="dxa"/>
          <w:jc w:val="center"/>
          <w:tblLayout w:type="fixed"/>
          <w:tblLook w:val="04A0"/>
        </w:tblPrEx>
        <w:trPr>
          <w:cantSplit/>
          <w:trHeight w:val="20"/>
          <w:jc w:val="center"/>
        </w:trPr>
        <w:tc>
          <w:tcPr>
            <w:tcW w:w="9741" w:type="dxa"/>
            <w:gridSpan w:val="4"/>
          </w:tcPr>
          <w:p w:rsidR="005A6AF4" w:rsidRPr="00D35047" w:rsidP="00CB1C05" w14:paraId="71F50FE6" w14:textId="77777777">
            <w:pPr>
              <w:rPr>
                <w:sz w:val="18"/>
                <w:szCs w:val="16"/>
              </w:rPr>
            </w:pPr>
            <w:r w:rsidRPr="00D35047">
              <w:rPr>
                <w:sz w:val="18"/>
                <w:szCs w:val="16"/>
              </w:rPr>
              <w:t xml:space="preserve">Note: Orange shaded rows indicate products that contain </w:t>
            </w:r>
            <w:r w:rsidR="00843813">
              <w:rPr>
                <w:sz w:val="18"/>
                <w:szCs w:val="16"/>
              </w:rPr>
              <w:t>PCE</w:t>
            </w:r>
            <w:r w:rsidRPr="00D35047">
              <w:rPr>
                <w:sz w:val="18"/>
                <w:szCs w:val="16"/>
              </w:rPr>
              <w:t>. Grey shaded rows indicate products that contain another one of the first 10 TSCA work plan chemicals.</w:t>
            </w:r>
          </w:p>
        </w:tc>
      </w:tr>
    </w:tbl>
    <w:p w:rsidR="005A6AF4" w:rsidP="00CB1C05" w14:paraId="1AD64586" w14:textId="77777777">
      <w:pPr>
        <w:rPr>
          <w:rFonts w:eastAsiaTheme="minorHAnsi"/>
        </w:rPr>
      </w:pPr>
    </w:p>
    <w:p w:rsidR="005A6AF4" w:rsidRPr="00D5798A" w:rsidP="00CB1C05" w14:paraId="2935DF87" w14:textId="77777777">
      <w:pPr>
        <w:pStyle w:val="Heading3"/>
      </w:pPr>
      <w:bookmarkStart w:id="666" w:name="_Toc111035541"/>
      <w:bookmarkStart w:id="667" w:name="_Toc114061960"/>
      <w:r w:rsidRPr="00D5798A">
        <w:t>Pricing and Customer Reviews</w:t>
      </w:r>
      <w:bookmarkEnd w:id="666"/>
      <w:bookmarkEnd w:id="667"/>
    </w:p>
    <w:p w:rsidR="005A6AF4" w:rsidP="00CB1C05" w14:paraId="12CCFA37" w14:textId="77777777">
      <w:r>
        <w:t>P</w:t>
      </w:r>
      <w:r w:rsidRPr="00A66DA0">
        <w:t xml:space="preserve">ricing and customer review information </w:t>
      </w:r>
      <w:r>
        <w:t xml:space="preserve">was assessed </w:t>
      </w:r>
      <w:r w:rsidRPr="00A66DA0">
        <w:t xml:space="preserve">on publicly available websites in </w:t>
      </w:r>
      <w:r>
        <w:t>August</w:t>
      </w:r>
      <w:r w:rsidRPr="00A66DA0">
        <w:t xml:space="preserve"> 2021</w:t>
      </w:r>
      <w:r w:rsidR="006B481B">
        <w:t>,</w:t>
      </w:r>
      <w:r w:rsidRPr="00A66DA0">
        <w:t xml:space="preserve"> and summarized findings </w:t>
      </w:r>
      <w:r>
        <w:t xml:space="preserve">are </w:t>
      </w:r>
      <w:r w:rsidRPr="00A66DA0">
        <w:t xml:space="preserve">in </w:t>
      </w:r>
      <w:r>
        <w:fldChar w:fldCharType="begin" w:fldLock="1"/>
      </w:r>
      <w:r>
        <w:instrText xml:space="preserve"> REF _Ref109116466 \h </w:instrText>
      </w:r>
      <w:r>
        <w:fldChar w:fldCharType="separate"/>
      </w:r>
      <w:r w:rsidRPr="00DB58AB" w:rsidR="0092222B">
        <w:t xml:space="preserve">Table </w:t>
      </w:r>
      <w:r w:rsidR="0092222B">
        <w:rPr>
          <w:noProof/>
        </w:rPr>
        <w:t>5</w:t>
      </w:r>
      <w:r w:rsidR="0092222B">
        <w:noBreakHyphen/>
      </w:r>
      <w:r w:rsidR="0092222B">
        <w:rPr>
          <w:noProof/>
        </w:rPr>
        <w:t>77</w:t>
      </w:r>
      <w:r>
        <w:fldChar w:fldCharType="end"/>
      </w:r>
      <w:r w:rsidRPr="00A66DA0">
        <w:t xml:space="preserve">. </w:t>
      </w:r>
      <w:r>
        <w:t>To assist in comparing prices across</w:t>
      </w:r>
      <w:r w:rsidRPr="00A66DA0">
        <w:t xml:space="preserve"> various products and product sizes, the prices were normalized to price per ounce. </w:t>
      </w:r>
      <w:r>
        <w:t>Pricing for products containing trichloroethylene and 1-</w:t>
      </w:r>
      <w:r w:rsidR="00F75F3B">
        <w:t>b</w:t>
      </w:r>
      <w:r>
        <w:t>romopropane ranged from $0.29 (</w:t>
      </w:r>
      <w:r w:rsidRPr="008A78B6">
        <w:t>White 2000 Non-Flammable Mold Cleaner)</w:t>
      </w:r>
      <w:r>
        <w:t xml:space="preserve"> to $1.37 (</w:t>
      </w:r>
      <w:r w:rsidRPr="008A78B6">
        <w:t>General Purpose Silicone Mold Release</w:t>
      </w:r>
      <w:r>
        <w:t>) per ounce. Pricing for alternative products ranged from $0.52 (</w:t>
      </w:r>
      <w:r w:rsidRPr="008A78B6">
        <w:t>Biodegradable Citrus Spray Mold Cleaner</w:t>
      </w:r>
      <w:r>
        <w:t>) to $1.75 (</w:t>
      </w:r>
      <w:r w:rsidRPr="008A78B6">
        <w:t>Universal Mold Release)</w:t>
      </w:r>
      <w:r>
        <w:t xml:space="preserve"> per ounce. </w:t>
      </w:r>
    </w:p>
    <w:p w:rsidR="005A6AF4" w:rsidP="00CB1C05" w14:paraId="5CA7BDFC" w14:textId="77777777">
      <w:r>
        <w:t xml:space="preserve">Two products containing </w:t>
      </w:r>
      <w:r w:rsidR="00843813">
        <w:t>PCE</w:t>
      </w:r>
      <w:r>
        <w:t xml:space="preserve"> and 1-</w:t>
      </w:r>
      <w:r w:rsidR="00F75F3B">
        <w:t>b</w:t>
      </w:r>
      <w:r>
        <w:t>romopropane had customer reviews, ranging from 4 (</w:t>
      </w:r>
      <w:r w:rsidRPr="008A78B6">
        <w:t xml:space="preserve">Heavy Duty Mold Cleaner) to 4.5 </w:t>
      </w:r>
      <w:r>
        <w:t>(</w:t>
      </w:r>
      <w:r w:rsidRPr="008A78B6">
        <w:t xml:space="preserve">General </w:t>
      </w:r>
      <w:r>
        <w:t>P</w:t>
      </w:r>
      <w:r w:rsidRPr="008A78B6">
        <w:t>urpose Silicone Mold Release</w:t>
      </w:r>
      <w:r>
        <w:t>) with an average rating of 4.3. Three of the alternative products had reviews ranging from 4.4 (</w:t>
      </w:r>
      <w:r w:rsidRPr="008A78B6">
        <w:t>Heavy Duty Silicone Mold Release</w:t>
      </w:r>
      <w:r>
        <w:t>) to 4.6 (</w:t>
      </w:r>
      <w:r w:rsidRPr="008A78B6">
        <w:t>Food Grade Mold Release and Food Grade Silicone Mold Release</w:t>
      </w:r>
      <w:r>
        <w:t>) with an average rating of 4.5. The average rating of alternative products was also over 4, indicating overall customer satisfaction with these products.</w:t>
      </w:r>
    </w:p>
    <w:tbl>
      <w:tblPr>
        <w:tblW w:w="10124" w:type="dxa"/>
        <w:jc w:val="center"/>
        <w:tblLayout w:type="fixed"/>
        <w:tblLook w:val="04A0"/>
      </w:tblPr>
      <w:tblGrid>
        <w:gridCol w:w="1435"/>
        <w:gridCol w:w="2160"/>
        <w:gridCol w:w="3312"/>
        <w:gridCol w:w="900"/>
        <w:gridCol w:w="1152"/>
        <w:gridCol w:w="1165"/>
      </w:tblGrid>
      <w:tr w14:paraId="1C1132B9" w14:textId="77777777" w:rsidTr="00E604D0">
        <w:tblPrEx>
          <w:tblW w:w="10124" w:type="dxa"/>
          <w:jc w:val="center"/>
          <w:tblLayout w:type="fixed"/>
          <w:tblLook w:val="04A0"/>
        </w:tblPrEx>
        <w:trPr>
          <w:cantSplit/>
          <w:trHeight w:val="20"/>
          <w:tblHeader/>
          <w:jc w:val="center"/>
        </w:trPr>
        <w:tc>
          <w:tcPr>
            <w:tcW w:w="10124" w:type="dxa"/>
            <w:gridSpan w:val="6"/>
            <w:tcBorders>
              <w:bottom w:val="single" w:sz="4" w:space="0" w:color="auto"/>
            </w:tcBorders>
            <w:shd w:val="clear" w:color="auto" w:fill="auto"/>
            <w:noWrap/>
          </w:tcPr>
          <w:p w:rsidR="00DB58AB" w:rsidRPr="009A41B3" w:rsidP="00CB1C05" w14:paraId="2A305A9E" w14:textId="77777777">
            <w:pPr>
              <w:pStyle w:val="TableTitleA"/>
            </w:pPr>
            <w:bookmarkStart w:id="668" w:name="_Ref109116466"/>
            <w:bookmarkStart w:id="669" w:name="_Toc121142623"/>
            <w:bookmarkStart w:id="670" w:name="_Toc165379617"/>
            <w:r w:rsidRPr="00DB58AB">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7</w:t>
            </w:r>
            <w:r w:rsidR="00BC4B5D">
              <w:rPr>
                <w:noProof/>
              </w:rPr>
              <w:fldChar w:fldCharType="end"/>
            </w:r>
            <w:bookmarkEnd w:id="668"/>
            <w:r w:rsidRPr="00DB58AB">
              <w:t>: Pricing and Customer Review Information for Mold Release and Mold Cleaner Products Based on Manufacturer and Retailer Web Pages</w:t>
            </w:r>
            <w:bookmarkEnd w:id="669"/>
            <w:bookmarkEnd w:id="670"/>
          </w:p>
        </w:tc>
      </w:tr>
      <w:tr w14:paraId="17A0EA89" w14:textId="77777777" w:rsidTr="00E604D0">
        <w:tblPrEx>
          <w:tblW w:w="10124" w:type="dxa"/>
          <w:jc w:val="center"/>
          <w:tblLayout w:type="fixed"/>
          <w:tblLook w:val="04A0"/>
        </w:tblPrEx>
        <w:trPr>
          <w:cantSplit/>
          <w:trHeight w:val="20"/>
          <w:tblHeader/>
          <w:jc w:val="center"/>
        </w:trPr>
        <w:tc>
          <w:tcPr>
            <w:tcW w:w="1435" w:type="dxa"/>
            <w:tcBorders>
              <w:top w:val="single" w:sz="4" w:space="0" w:color="auto"/>
              <w:left w:val="single" w:sz="4" w:space="0" w:color="auto"/>
              <w:bottom w:val="single" w:sz="4" w:space="0" w:color="auto"/>
              <w:right w:val="single" w:sz="4" w:space="0" w:color="auto"/>
            </w:tcBorders>
            <w:shd w:val="clear" w:color="auto" w:fill="48A9C5"/>
            <w:noWrap/>
            <w:hideMark/>
          </w:tcPr>
          <w:p w:rsidR="00DB58AB" w:rsidRPr="009A41B3" w:rsidP="00CB1C05" w14:paraId="5AD39615" w14:textId="77777777">
            <w:pPr>
              <w:pStyle w:val="TableSubtitle"/>
            </w:pPr>
            <w:r w:rsidRPr="009A41B3">
              <w:t>Supplier</w:t>
            </w:r>
          </w:p>
        </w:tc>
        <w:tc>
          <w:tcPr>
            <w:tcW w:w="2160" w:type="dxa"/>
            <w:tcBorders>
              <w:top w:val="single" w:sz="4" w:space="0" w:color="auto"/>
              <w:left w:val="nil"/>
              <w:bottom w:val="single" w:sz="4" w:space="0" w:color="auto"/>
              <w:right w:val="single" w:sz="4" w:space="0" w:color="auto"/>
            </w:tcBorders>
            <w:shd w:val="clear" w:color="auto" w:fill="48A9C5"/>
            <w:noWrap/>
            <w:hideMark/>
          </w:tcPr>
          <w:p w:rsidR="00DB58AB" w:rsidRPr="009A41B3" w:rsidP="00CB1C05" w14:paraId="02318A49" w14:textId="77777777">
            <w:pPr>
              <w:pStyle w:val="TableSubtitle"/>
            </w:pPr>
            <w:r w:rsidRPr="009A41B3">
              <w:t>Product</w:t>
            </w:r>
          </w:p>
        </w:tc>
        <w:tc>
          <w:tcPr>
            <w:tcW w:w="3312" w:type="dxa"/>
            <w:tcBorders>
              <w:top w:val="single" w:sz="4" w:space="0" w:color="auto"/>
              <w:left w:val="nil"/>
              <w:bottom w:val="single" w:sz="4" w:space="0" w:color="auto"/>
              <w:right w:val="single" w:sz="4" w:space="0" w:color="auto"/>
            </w:tcBorders>
            <w:shd w:val="clear" w:color="auto" w:fill="48A9C5"/>
            <w:noWrap/>
            <w:hideMark/>
          </w:tcPr>
          <w:p w:rsidR="00DB58AB" w:rsidRPr="00540B08" w:rsidP="00CB1C05" w14:paraId="4192C027" w14:textId="77777777">
            <w:pPr>
              <w:pStyle w:val="TableSubtitle"/>
            </w:pPr>
            <w:r w:rsidRPr="00540B08">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DB58AB" w:rsidRPr="009A41B3" w:rsidP="00CB1C05" w14:paraId="35E26366" w14:textId="77777777">
            <w:pPr>
              <w:pStyle w:val="TableSubtitle"/>
            </w:pPr>
            <w:r w:rsidRPr="009A41B3">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DB58AB" w:rsidRPr="009A41B3" w:rsidP="00CB1C05" w14:paraId="490C189F" w14:textId="77777777">
            <w:pPr>
              <w:pStyle w:val="TableSubtitle"/>
            </w:pPr>
            <w:r w:rsidRPr="009A41B3">
              <w:t>Customer ratings</w:t>
            </w:r>
            <w:r>
              <w:t xml:space="preserve"> (out of 5)</w:t>
            </w:r>
          </w:p>
        </w:tc>
        <w:tc>
          <w:tcPr>
            <w:tcW w:w="1165" w:type="dxa"/>
            <w:tcBorders>
              <w:top w:val="single" w:sz="4" w:space="0" w:color="auto"/>
              <w:left w:val="nil"/>
              <w:bottom w:val="single" w:sz="4" w:space="0" w:color="auto"/>
              <w:right w:val="single" w:sz="4" w:space="0" w:color="auto"/>
            </w:tcBorders>
            <w:shd w:val="clear" w:color="auto" w:fill="48A9C5"/>
          </w:tcPr>
          <w:p w:rsidR="00DB58AB" w:rsidRPr="009A41B3" w:rsidP="00CB1C05" w14:paraId="70195A0F" w14:textId="77777777">
            <w:pPr>
              <w:pStyle w:val="TableSubtitle"/>
            </w:pPr>
            <w:r w:rsidRPr="009A41B3">
              <w:t>Number of customer reviews</w:t>
            </w:r>
          </w:p>
        </w:tc>
      </w:tr>
      <w:tr w14:paraId="2C655D69"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F1AD7A" w:themeFill="accent2" w:themeFillTint="99"/>
          </w:tcPr>
          <w:p w:rsidR="00DB58AB" w:rsidRPr="009C59C0" w:rsidP="00CB1C05" w14:paraId="135251A1" w14:textId="77777777">
            <w:pPr>
              <w:pStyle w:val="LTableTextAbt"/>
            </w:pPr>
            <w:r w:rsidRPr="009C59C0">
              <w:t>CRC Industries, Inc.</w:t>
            </w:r>
          </w:p>
        </w:tc>
        <w:tc>
          <w:tcPr>
            <w:tcW w:w="2160" w:type="dxa"/>
            <w:tcBorders>
              <w:top w:val="nil"/>
              <w:left w:val="nil"/>
              <w:bottom w:val="single" w:sz="4" w:space="0" w:color="auto"/>
              <w:right w:val="single" w:sz="4" w:space="0" w:color="auto"/>
            </w:tcBorders>
            <w:shd w:val="clear" w:color="auto" w:fill="F1AD7A" w:themeFill="accent2" w:themeFillTint="99"/>
          </w:tcPr>
          <w:p w:rsidR="00DB58AB" w:rsidRPr="009C59C0" w:rsidP="00CB1C05" w14:paraId="58124861" w14:textId="77777777">
            <w:pPr>
              <w:pStyle w:val="LTableTextAbt"/>
            </w:pPr>
            <w:r w:rsidRPr="009C59C0">
              <w:t>Heavy Duty Mold Cleaner</w:t>
            </w:r>
          </w:p>
        </w:tc>
        <w:tc>
          <w:tcPr>
            <w:tcW w:w="3312" w:type="dxa"/>
            <w:tcBorders>
              <w:top w:val="nil"/>
              <w:left w:val="nil"/>
              <w:bottom w:val="single" w:sz="4" w:space="0" w:color="auto"/>
              <w:right w:val="single" w:sz="4" w:space="0" w:color="auto"/>
            </w:tcBorders>
            <w:shd w:val="clear" w:color="auto" w:fill="F1AD7A" w:themeFill="accent2" w:themeFillTint="99"/>
          </w:tcPr>
          <w:p w:rsidR="00DB58AB" w:rsidRPr="009C59C0" w:rsidP="00CB1C05" w14:paraId="506FA899" w14:textId="77777777">
            <w:pPr>
              <w:pStyle w:val="LTableTextAbt"/>
            </w:pPr>
            <w:hyperlink r:id="rId189" w:history="1">
              <w:r w:rsidRPr="009C59C0" w:rsidR="004F366B">
                <w:t>https://www.amazon.com/CRC-Heavy-Duty-Cleaner-Aerosol/dp/B00CSX3RO8</w:t>
              </w:r>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DB58AB" w:rsidRPr="009C59C0" w:rsidP="00CB1C05" w14:paraId="66A3DCFB" w14:textId="77777777">
            <w:pPr>
              <w:pStyle w:val="CTableTextAbt"/>
            </w:pPr>
            <w:r w:rsidRPr="009C59C0">
              <w:t>$0.91</w:t>
            </w:r>
          </w:p>
        </w:tc>
        <w:tc>
          <w:tcPr>
            <w:tcW w:w="1152" w:type="dxa"/>
            <w:tcBorders>
              <w:top w:val="nil"/>
              <w:left w:val="nil"/>
              <w:bottom w:val="single" w:sz="4" w:space="0" w:color="auto"/>
              <w:right w:val="single" w:sz="4" w:space="0" w:color="auto"/>
            </w:tcBorders>
            <w:shd w:val="clear" w:color="auto" w:fill="F1AD7A" w:themeFill="accent2" w:themeFillTint="99"/>
          </w:tcPr>
          <w:p w:rsidR="00DB58AB" w:rsidRPr="009C59C0" w:rsidP="00CB1C05" w14:paraId="37617C80" w14:textId="77777777">
            <w:pPr>
              <w:pStyle w:val="CTableTextAbt"/>
            </w:pPr>
            <w:r w:rsidRPr="009C59C0">
              <w:t>4</w:t>
            </w:r>
          </w:p>
        </w:tc>
        <w:tc>
          <w:tcPr>
            <w:tcW w:w="1165" w:type="dxa"/>
            <w:tcBorders>
              <w:top w:val="nil"/>
              <w:left w:val="nil"/>
              <w:bottom w:val="single" w:sz="4" w:space="0" w:color="auto"/>
              <w:right w:val="single" w:sz="4" w:space="0" w:color="auto"/>
            </w:tcBorders>
            <w:shd w:val="clear" w:color="auto" w:fill="F1AD7A" w:themeFill="accent2" w:themeFillTint="99"/>
          </w:tcPr>
          <w:p w:rsidR="00DB58AB" w:rsidRPr="009C59C0" w:rsidP="00CB1C05" w14:paraId="31F202E2" w14:textId="77777777">
            <w:pPr>
              <w:pStyle w:val="CTableTextAbt"/>
            </w:pPr>
            <w:r w:rsidRPr="009C59C0">
              <w:t>2</w:t>
            </w:r>
          </w:p>
        </w:tc>
      </w:tr>
      <w:tr w14:paraId="0724D040"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BFBFBF" w:themeFill="background1" w:themeFillShade="BF"/>
          </w:tcPr>
          <w:p w:rsidR="00DB58AB" w:rsidRPr="009C59C0" w:rsidP="00CB1C05" w14:paraId="47BD5FA8" w14:textId="77777777">
            <w:pPr>
              <w:pStyle w:val="LTableTextAbt"/>
            </w:pPr>
            <w:r w:rsidRPr="009A1E63">
              <w:t>IMS Company</w:t>
            </w:r>
          </w:p>
        </w:tc>
        <w:tc>
          <w:tcPr>
            <w:tcW w:w="2160"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470B9A0E" w14:textId="77777777">
            <w:pPr>
              <w:pStyle w:val="LTableTextAbt"/>
            </w:pPr>
            <w:r w:rsidRPr="009A1E63">
              <w:t>White 2000 Non-Flammable Mold Cleaner</w:t>
            </w:r>
          </w:p>
        </w:tc>
        <w:tc>
          <w:tcPr>
            <w:tcW w:w="3312" w:type="dxa"/>
            <w:tcBorders>
              <w:top w:val="nil"/>
              <w:left w:val="nil"/>
              <w:bottom w:val="single" w:sz="4" w:space="0" w:color="auto"/>
              <w:right w:val="single" w:sz="4" w:space="0" w:color="auto"/>
            </w:tcBorders>
            <w:shd w:val="clear" w:color="auto" w:fill="BFBFBF" w:themeFill="background1" w:themeFillShade="BF"/>
          </w:tcPr>
          <w:p w:rsidR="00DB58AB" w:rsidP="00CB1C05" w14:paraId="2321E5C0" w14:textId="77777777">
            <w:pPr>
              <w:pStyle w:val="LTableTextAbt"/>
            </w:pPr>
            <w:r w:rsidRPr="009A1E63">
              <w:t>https://imscompany.com/product/118308</w:t>
            </w:r>
          </w:p>
        </w:tc>
        <w:tc>
          <w:tcPr>
            <w:tcW w:w="900" w:type="dxa"/>
            <w:tcBorders>
              <w:top w:val="nil"/>
              <w:left w:val="nil"/>
              <w:bottom w:val="single" w:sz="4" w:space="0" w:color="auto"/>
              <w:right w:val="single" w:sz="4" w:space="0" w:color="auto"/>
            </w:tcBorders>
            <w:shd w:val="clear" w:color="auto" w:fill="BFBFBF" w:themeFill="background1" w:themeFillShade="BF"/>
            <w:noWrap/>
          </w:tcPr>
          <w:p w:rsidR="00DB58AB" w:rsidRPr="009C59C0" w:rsidP="00CB1C05" w14:paraId="6677C858" w14:textId="77777777">
            <w:pPr>
              <w:pStyle w:val="CTableTextAbt"/>
            </w:pPr>
            <w:r w:rsidRPr="00532573">
              <w:t>$0.29</w:t>
            </w:r>
          </w:p>
        </w:tc>
        <w:tc>
          <w:tcPr>
            <w:tcW w:w="1152"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1C4DD0C1" w14:textId="77777777">
            <w:pPr>
              <w:pStyle w:val="CTableTextAbt"/>
            </w:pPr>
            <w:r w:rsidRPr="00532573">
              <w:t>None</w:t>
            </w:r>
          </w:p>
        </w:tc>
        <w:tc>
          <w:tcPr>
            <w:tcW w:w="1165"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704E4E75" w14:textId="77777777">
            <w:pPr>
              <w:pStyle w:val="CTableTextAbt"/>
            </w:pPr>
            <w:r w:rsidRPr="00532573">
              <w:t>None</w:t>
            </w:r>
          </w:p>
        </w:tc>
      </w:tr>
      <w:tr w14:paraId="078B4F47"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BFBFBF" w:themeFill="background1" w:themeFillShade="BF"/>
          </w:tcPr>
          <w:p w:rsidR="00DB58AB" w:rsidRPr="009C59C0" w:rsidP="00CB1C05" w14:paraId="2A55D08A" w14:textId="77777777">
            <w:pPr>
              <w:pStyle w:val="LTableTextAbt"/>
            </w:pPr>
            <w:r w:rsidRPr="009C59C0">
              <w:t>CRC Industries, Inc.</w:t>
            </w:r>
          </w:p>
        </w:tc>
        <w:tc>
          <w:tcPr>
            <w:tcW w:w="2160"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392DF4D5" w14:textId="77777777">
            <w:pPr>
              <w:pStyle w:val="LTableTextAbt"/>
            </w:pPr>
            <w:r w:rsidRPr="009C59C0">
              <w:t>General Purpose Silicone Mold Release</w:t>
            </w:r>
          </w:p>
        </w:tc>
        <w:tc>
          <w:tcPr>
            <w:tcW w:w="3312"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331659C9" w14:textId="77777777">
            <w:pPr>
              <w:pStyle w:val="LTableTextAbt"/>
            </w:pPr>
            <w:hyperlink r:id="rId190" w:history="1">
              <w:r w:rsidRPr="009C59C0" w:rsidR="004F366B">
                <w:t>https://www.amazon.com/CRC-03300-Silicone-Release-Aerosol/dp/B0013IZSDM</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DB58AB" w:rsidRPr="009C59C0" w:rsidP="00CB1C05" w14:paraId="7B7F35A7" w14:textId="77777777">
            <w:pPr>
              <w:pStyle w:val="CTableTextAbt"/>
            </w:pPr>
            <w:r w:rsidRPr="009C59C0">
              <w:t>$1.37</w:t>
            </w:r>
          </w:p>
        </w:tc>
        <w:tc>
          <w:tcPr>
            <w:tcW w:w="1152"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5A3A4C5D" w14:textId="77777777">
            <w:pPr>
              <w:pStyle w:val="CTableTextAbt"/>
            </w:pPr>
            <w:r w:rsidRPr="009C59C0">
              <w:t>4.5</w:t>
            </w:r>
          </w:p>
        </w:tc>
        <w:tc>
          <w:tcPr>
            <w:tcW w:w="1165"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09908001" w14:textId="77777777">
            <w:pPr>
              <w:pStyle w:val="CTableTextAbt"/>
            </w:pPr>
            <w:r w:rsidRPr="009C59C0">
              <w:t>1,718</w:t>
            </w:r>
          </w:p>
        </w:tc>
      </w:tr>
      <w:tr w14:paraId="7BF5BDF6"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BFBFBF" w:themeFill="background1" w:themeFillShade="BF"/>
          </w:tcPr>
          <w:p w:rsidR="00DB58AB" w:rsidRPr="009C59C0" w:rsidP="00CB1C05" w14:paraId="066D1104" w14:textId="77777777">
            <w:pPr>
              <w:pStyle w:val="LTableTextAbt"/>
            </w:pPr>
            <w:r w:rsidRPr="009C59C0">
              <w:t>Slide Products Inc.</w:t>
            </w:r>
          </w:p>
        </w:tc>
        <w:tc>
          <w:tcPr>
            <w:tcW w:w="2160"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21327F1A" w14:textId="77777777">
            <w:pPr>
              <w:pStyle w:val="LTableTextAbt"/>
            </w:pPr>
            <w:r w:rsidRPr="009C59C0">
              <w:t>Slide Resin Remover Aerosol</w:t>
            </w:r>
          </w:p>
        </w:tc>
        <w:tc>
          <w:tcPr>
            <w:tcW w:w="3312"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2942C836" w14:textId="77777777">
            <w:pPr>
              <w:pStyle w:val="LTableTextAbt"/>
            </w:pPr>
            <w:hyperlink r:id="rId191" w:history="1">
              <w:r w:rsidRPr="009C59C0" w:rsidR="004F366B">
                <w:t>https://www.rshughes.com/p/Slide-The-Stripper-Resin-Remover-16-Oz-Aerosol-Can-14-Oz-Net-Weight-41914/41914/</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DB58AB" w:rsidRPr="009C59C0" w:rsidP="00CB1C05" w14:paraId="02078933" w14:textId="77777777">
            <w:pPr>
              <w:pStyle w:val="CTableTextAbt"/>
            </w:pPr>
            <w:r w:rsidRPr="009C59C0">
              <w:t>$0.60</w:t>
            </w:r>
          </w:p>
        </w:tc>
        <w:tc>
          <w:tcPr>
            <w:tcW w:w="1152"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76272B3D" w14:textId="77777777">
            <w:pPr>
              <w:pStyle w:val="CTableTextAbt"/>
            </w:pPr>
            <w:r w:rsidRPr="009C59C0">
              <w:t>None</w:t>
            </w:r>
          </w:p>
        </w:tc>
        <w:tc>
          <w:tcPr>
            <w:tcW w:w="1165" w:type="dxa"/>
            <w:tcBorders>
              <w:top w:val="nil"/>
              <w:left w:val="nil"/>
              <w:bottom w:val="single" w:sz="4" w:space="0" w:color="auto"/>
              <w:right w:val="single" w:sz="4" w:space="0" w:color="auto"/>
            </w:tcBorders>
            <w:shd w:val="clear" w:color="auto" w:fill="BFBFBF" w:themeFill="background1" w:themeFillShade="BF"/>
          </w:tcPr>
          <w:p w:rsidR="00DB58AB" w:rsidRPr="009C59C0" w:rsidP="00CB1C05" w14:paraId="57B2A877" w14:textId="77777777">
            <w:pPr>
              <w:pStyle w:val="CTableTextAbt"/>
            </w:pPr>
            <w:r w:rsidRPr="009C59C0">
              <w:t>None</w:t>
            </w:r>
          </w:p>
        </w:tc>
      </w:tr>
      <w:tr w14:paraId="4E056A9F"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auto"/>
          </w:tcPr>
          <w:p w:rsidR="00DB58AB" w:rsidRPr="009C59C0" w:rsidP="00CB1C05" w14:paraId="1D857351" w14:textId="77777777">
            <w:pPr>
              <w:pStyle w:val="LTableTextAbt"/>
            </w:pPr>
            <w:r w:rsidRPr="009C59C0">
              <w:t>Smooth-On</w:t>
            </w:r>
          </w:p>
        </w:tc>
        <w:tc>
          <w:tcPr>
            <w:tcW w:w="2160" w:type="dxa"/>
            <w:tcBorders>
              <w:top w:val="nil"/>
              <w:left w:val="nil"/>
              <w:bottom w:val="single" w:sz="4" w:space="0" w:color="auto"/>
              <w:right w:val="single" w:sz="4" w:space="0" w:color="auto"/>
            </w:tcBorders>
            <w:shd w:val="clear" w:color="auto" w:fill="auto"/>
          </w:tcPr>
          <w:p w:rsidR="00DB58AB" w:rsidRPr="009C59C0" w:rsidP="00CB1C05" w14:paraId="23A5A219" w14:textId="77777777">
            <w:pPr>
              <w:pStyle w:val="LTableTextAbt"/>
            </w:pPr>
            <w:r w:rsidRPr="009C59C0">
              <w:t>Universal Mold Release</w:t>
            </w:r>
          </w:p>
        </w:tc>
        <w:tc>
          <w:tcPr>
            <w:tcW w:w="3312" w:type="dxa"/>
            <w:tcBorders>
              <w:top w:val="nil"/>
              <w:left w:val="nil"/>
              <w:bottom w:val="single" w:sz="4" w:space="0" w:color="auto"/>
              <w:right w:val="single" w:sz="4" w:space="0" w:color="auto"/>
            </w:tcBorders>
            <w:shd w:val="clear" w:color="auto" w:fill="auto"/>
          </w:tcPr>
          <w:p w:rsidR="00DB58AB" w:rsidRPr="009C59C0" w:rsidP="00CB1C05" w14:paraId="24487159" w14:textId="77777777">
            <w:pPr>
              <w:pStyle w:val="LTableTextAbt"/>
            </w:pPr>
            <w:hyperlink r:id="rId192" w:history="1">
              <w:r w:rsidRPr="009C59C0" w:rsidR="004F366B">
                <w:t>https://www.amazon.com/Smooth-Universal-Mold-Release-fl/dp/B004BNHLOK</w:t>
              </w:r>
            </w:hyperlink>
          </w:p>
        </w:tc>
        <w:tc>
          <w:tcPr>
            <w:tcW w:w="900" w:type="dxa"/>
            <w:tcBorders>
              <w:top w:val="nil"/>
              <w:left w:val="nil"/>
              <w:bottom w:val="single" w:sz="4" w:space="0" w:color="auto"/>
              <w:right w:val="single" w:sz="4" w:space="0" w:color="auto"/>
            </w:tcBorders>
            <w:shd w:val="clear" w:color="auto" w:fill="auto"/>
            <w:noWrap/>
          </w:tcPr>
          <w:p w:rsidR="00DB58AB" w:rsidRPr="009C59C0" w:rsidP="00CB1C05" w14:paraId="0A313C20" w14:textId="77777777">
            <w:pPr>
              <w:pStyle w:val="CTableTextAbt"/>
            </w:pPr>
            <w:r w:rsidRPr="009C59C0">
              <w:t>$1.75</w:t>
            </w:r>
          </w:p>
        </w:tc>
        <w:tc>
          <w:tcPr>
            <w:tcW w:w="1152" w:type="dxa"/>
            <w:tcBorders>
              <w:top w:val="nil"/>
              <w:left w:val="nil"/>
              <w:bottom w:val="single" w:sz="4" w:space="0" w:color="auto"/>
              <w:right w:val="single" w:sz="4" w:space="0" w:color="auto"/>
            </w:tcBorders>
            <w:shd w:val="clear" w:color="auto" w:fill="auto"/>
          </w:tcPr>
          <w:p w:rsidR="00DB58AB" w:rsidRPr="009C59C0" w:rsidP="00CB1C05" w14:paraId="1DDC5478" w14:textId="77777777">
            <w:pPr>
              <w:pStyle w:val="CTableTextAbt"/>
            </w:pPr>
            <w:r w:rsidRPr="009C59C0">
              <w:t>4.6</w:t>
            </w:r>
          </w:p>
        </w:tc>
        <w:tc>
          <w:tcPr>
            <w:tcW w:w="1165" w:type="dxa"/>
            <w:tcBorders>
              <w:top w:val="nil"/>
              <w:left w:val="nil"/>
              <w:bottom w:val="single" w:sz="4" w:space="0" w:color="auto"/>
              <w:right w:val="single" w:sz="4" w:space="0" w:color="auto"/>
            </w:tcBorders>
            <w:shd w:val="clear" w:color="auto" w:fill="auto"/>
          </w:tcPr>
          <w:p w:rsidR="00DB58AB" w:rsidRPr="009C59C0" w:rsidP="00CB1C05" w14:paraId="28A145F4" w14:textId="77777777">
            <w:pPr>
              <w:pStyle w:val="CTableTextAbt"/>
            </w:pPr>
            <w:r w:rsidRPr="009C59C0">
              <w:t>1,336</w:t>
            </w:r>
          </w:p>
        </w:tc>
      </w:tr>
      <w:tr w14:paraId="693747CC"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auto"/>
          </w:tcPr>
          <w:p w:rsidR="00DB58AB" w:rsidRPr="009C59C0" w:rsidP="00CB1C05" w14:paraId="40D82C74" w14:textId="77777777">
            <w:pPr>
              <w:pStyle w:val="LTableTextAbt"/>
            </w:pPr>
            <w:r w:rsidRPr="009C59C0">
              <w:t>CRC Industries, Inc.</w:t>
            </w:r>
          </w:p>
        </w:tc>
        <w:tc>
          <w:tcPr>
            <w:tcW w:w="2160" w:type="dxa"/>
            <w:tcBorders>
              <w:top w:val="nil"/>
              <w:left w:val="nil"/>
              <w:bottom w:val="single" w:sz="4" w:space="0" w:color="auto"/>
              <w:right w:val="single" w:sz="4" w:space="0" w:color="auto"/>
            </w:tcBorders>
            <w:shd w:val="clear" w:color="auto" w:fill="auto"/>
          </w:tcPr>
          <w:p w:rsidR="00DB58AB" w:rsidRPr="009C59C0" w:rsidP="00CB1C05" w14:paraId="402E3E0D" w14:textId="77777777">
            <w:pPr>
              <w:pStyle w:val="LTableTextAbt"/>
            </w:pPr>
            <w:r w:rsidRPr="009C59C0">
              <w:t>Food Grade Mold Release</w:t>
            </w:r>
          </w:p>
        </w:tc>
        <w:tc>
          <w:tcPr>
            <w:tcW w:w="3312" w:type="dxa"/>
            <w:tcBorders>
              <w:top w:val="nil"/>
              <w:left w:val="nil"/>
              <w:bottom w:val="single" w:sz="4" w:space="0" w:color="auto"/>
              <w:right w:val="single" w:sz="4" w:space="0" w:color="auto"/>
            </w:tcBorders>
            <w:shd w:val="clear" w:color="auto" w:fill="auto"/>
          </w:tcPr>
          <w:p w:rsidR="00DB58AB" w:rsidRPr="009C59C0" w:rsidP="00CB1C05" w14:paraId="490F3F61" w14:textId="77777777">
            <w:pPr>
              <w:pStyle w:val="LTableTextAbt"/>
            </w:pPr>
            <w:hyperlink r:id="rId193" w:history="1">
              <w:r w:rsidRPr="009C59C0" w:rsidR="004F366B">
                <w:t>https://www.grainger.com/product/19MW96</w:t>
              </w:r>
            </w:hyperlink>
          </w:p>
        </w:tc>
        <w:tc>
          <w:tcPr>
            <w:tcW w:w="900" w:type="dxa"/>
            <w:tcBorders>
              <w:top w:val="nil"/>
              <w:left w:val="nil"/>
              <w:bottom w:val="single" w:sz="4" w:space="0" w:color="auto"/>
              <w:right w:val="single" w:sz="4" w:space="0" w:color="auto"/>
            </w:tcBorders>
            <w:shd w:val="clear" w:color="auto" w:fill="auto"/>
            <w:noWrap/>
          </w:tcPr>
          <w:p w:rsidR="00DB58AB" w:rsidRPr="009C59C0" w:rsidP="00CB1C05" w14:paraId="68FF5117" w14:textId="77777777">
            <w:pPr>
              <w:pStyle w:val="CTableTextAbt"/>
            </w:pPr>
            <w:r w:rsidRPr="009C59C0">
              <w:t>$1.18</w:t>
            </w:r>
          </w:p>
        </w:tc>
        <w:tc>
          <w:tcPr>
            <w:tcW w:w="1152" w:type="dxa"/>
            <w:tcBorders>
              <w:top w:val="nil"/>
              <w:left w:val="nil"/>
              <w:bottom w:val="single" w:sz="4" w:space="0" w:color="auto"/>
              <w:right w:val="single" w:sz="4" w:space="0" w:color="auto"/>
            </w:tcBorders>
            <w:shd w:val="clear" w:color="auto" w:fill="auto"/>
          </w:tcPr>
          <w:p w:rsidR="00DB58AB" w:rsidRPr="009C59C0" w:rsidP="00CB1C05" w14:paraId="25D6CBEE" w14:textId="77777777">
            <w:pPr>
              <w:pStyle w:val="CTableTextAbt"/>
            </w:pPr>
            <w:r w:rsidRPr="009C59C0">
              <w:t>None</w:t>
            </w:r>
          </w:p>
        </w:tc>
        <w:tc>
          <w:tcPr>
            <w:tcW w:w="1165" w:type="dxa"/>
            <w:tcBorders>
              <w:top w:val="nil"/>
              <w:left w:val="nil"/>
              <w:bottom w:val="single" w:sz="4" w:space="0" w:color="auto"/>
              <w:right w:val="single" w:sz="4" w:space="0" w:color="auto"/>
            </w:tcBorders>
          </w:tcPr>
          <w:p w:rsidR="00DB58AB" w:rsidRPr="009C59C0" w:rsidP="00CB1C05" w14:paraId="3C5A2481" w14:textId="77777777">
            <w:pPr>
              <w:pStyle w:val="CTableTextAbt"/>
            </w:pPr>
            <w:r w:rsidRPr="009C59C0">
              <w:t>None</w:t>
            </w:r>
          </w:p>
        </w:tc>
      </w:tr>
      <w:tr w14:paraId="273820F2"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auto"/>
          </w:tcPr>
          <w:p w:rsidR="00DB58AB" w:rsidRPr="009C59C0" w:rsidP="00CB1C05" w14:paraId="08CA3C46" w14:textId="77777777">
            <w:pPr>
              <w:pStyle w:val="LTableTextAbt"/>
            </w:pPr>
            <w:r w:rsidRPr="009C59C0">
              <w:t>IMS Company</w:t>
            </w:r>
          </w:p>
        </w:tc>
        <w:tc>
          <w:tcPr>
            <w:tcW w:w="2160" w:type="dxa"/>
            <w:tcBorders>
              <w:top w:val="nil"/>
              <w:left w:val="nil"/>
              <w:bottom w:val="single" w:sz="4" w:space="0" w:color="auto"/>
              <w:right w:val="single" w:sz="4" w:space="0" w:color="auto"/>
            </w:tcBorders>
            <w:shd w:val="clear" w:color="auto" w:fill="auto"/>
          </w:tcPr>
          <w:p w:rsidR="00DB58AB" w:rsidRPr="009C59C0" w:rsidP="00CB1C05" w14:paraId="5176F0C4" w14:textId="77777777">
            <w:pPr>
              <w:pStyle w:val="LTableTextAbt"/>
            </w:pPr>
            <w:r w:rsidRPr="009C59C0">
              <w:t>Biodegradable Citrus Spray Mold Cleaner</w:t>
            </w:r>
          </w:p>
        </w:tc>
        <w:tc>
          <w:tcPr>
            <w:tcW w:w="3312" w:type="dxa"/>
            <w:tcBorders>
              <w:top w:val="nil"/>
              <w:left w:val="nil"/>
              <w:bottom w:val="single" w:sz="4" w:space="0" w:color="auto"/>
              <w:right w:val="single" w:sz="4" w:space="0" w:color="auto"/>
            </w:tcBorders>
            <w:shd w:val="clear" w:color="auto" w:fill="auto"/>
          </w:tcPr>
          <w:p w:rsidR="00DB58AB" w:rsidRPr="009C59C0" w:rsidP="00CB1C05" w14:paraId="5AFF76E7" w14:textId="77777777">
            <w:pPr>
              <w:pStyle w:val="LTableTextAbt"/>
            </w:pPr>
            <w:hyperlink r:id="rId194" w:history="1">
              <w:r w:rsidRPr="009C59C0" w:rsidR="004F366B">
                <w:t>https://imscompany.com/product/111598</w:t>
              </w:r>
            </w:hyperlink>
          </w:p>
        </w:tc>
        <w:tc>
          <w:tcPr>
            <w:tcW w:w="900" w:type="dxa"/>
            <w:tcBorders>
              <w:top w:val="nil"/>
              <w:left w:val="nil"/>
              <w:bottom w:val="single" w:sz="4" w:space="0" w:color="auto"/>
              <w:right w:val="single" w:sz="4" w:space="0" w:color="auto"/>
            </w:tcBorders>
            <w:shd w:val="clear" w:color="auto" w:fill="auto"/>
            <w:noWrap/>
          </w:tcPr>
          <w:p w:rsidR="00DB58AB" w:rsidRPr="009C59C0" w:rsidP="00CB1C05" w14:paraId="158164BF" w14:textId="77777777">
            <w:pPr>
              <w:pStyle w:val="CTableTextAbt"/>
            </w:pPr>
            <w:r w:rsidRPr="009C59C0">
              <w:t>$0.52</w:t>
            </w:r>
          </w:p>
        </w:tc>
        <w:tc>
          <w:tcPr>
            <w:tcW w:w="1152" w:type="dxa"/>
            <w:tcBorders>
              <w:top w:val="nil"/>
              <w:left w:val="nil"/>
              <w:bottom w:val="single" w:sz="4" w:space="0" w:color="auto"/>
              <w:right w:val="single" w:sz="4" w:space="0" w:color="auto"/>
            </w:tcBorders>
            <w:shd w:val="clear" w:color="auto" w:fill="auto"/>
          </w:tcPr>
          <w:p w:rsidR="00DB58AB" w:rsidRPr="009C59C0" w:rsidP="00CB1C05" w14:paraId="2002AB49" w14:textId="77777777">
            <w:pPr>
              <w:pStyle w:val="CTableTextAbt"/>
            </w:pPr>
            <w:r w:rsidRPr="009C59C0">
              <w:t>None</w:t>
            </w:r>
          </w:p>
        </w:tc>
        <w:tc>
          <w:tcPr>
            <w:tcW w:w="1165" w:type="dxa"/>
            <w:tcBorders>
              <w:top w:val="nil"/>
              <w:left w:val="nil"/>
              <w:bottom w:val="single" w:sz="4" w:space="0" w:color="auto"/>
              <w:right w:val="single" w:sz="4" w:space="0" w:color="auto"/>
            </w:tcBorders>
          </w:tcPr>
          <w:p w:rsidR="00DB58AB" w:rsidRPr="009C59C0" w:rsidP="00CB1C05" w14:paraId="2171D654" w14:textId="77777777">
            <w:pPr>
              <w:pStyle w:val="CTableTextAbt"/>
            </w:pPr>
            <w:r w:rsidRPr="009C59C0">
              <w:t>None</w:t>
            </w:r>
          </w:p>
        </w:tc>
      </w:tr>
      <w:tr w14:paraId="2C6426C9"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auto"/>
          </w:tcPr>
          <w:p w:rsidR="00DB58AB" w:rsidRPr="009C59C0" w:rsidP="00CB1C05" w14:paraId="2F54A1E2" w14:textId="77777777">
            <w:pPr>
              <w:pStyle w:val="LTableTextAbt"/>
            </w:pPr>
            <w:r>
              <w:t>0</w:t>
            </w:r>
            <w:r w:rsidRPr="009C59C0">
              <w:t>CRC Industries, Inc.</w:t>
            </w:r>
          </w:p>
        </w:tc>
        <w:tc>
          <w:tcPr>
            <w:tcW w:w="2160" w:type="dxa"/>
            <w:tcBorders>
              <w:top w:val="nil"/>
              <w:left w:val="nil"/>
              <w:bottom w:val="single" w:sz="4" w:space="0" w:color="auto"/>
              <w:right w:val="single" w:sz="4" w:space="0" w:color="auto"/>
            </w:tcBorders>
            <w:shd w:val="clear" w:color="auto" w:fill="auto"/>
          </w:tcPr>
          <w:p w:rsidR="00DB58AB" w:rsidRPr="009C59C0" w:rsidP="00CB1C05" w14:paraId="5CD316E5" w14:textId="77777777">
            <w:pPr>
              <w:pStyle w:val="LTableTextAbt"/>
            </w:pPr>
            <w:r w:rsidRPr="009C59C0">
              <w:t>Heavy Duty Silicone Mold Release</w:t>
            </w:r>
          </w:p>
        </w:tc>
        <w:tc>
          <w:tcPr>
            <w:tcW w:w="3312" w:type="dxa"/>
            <w:tcBorders>
              <w:top w:val="nil"/>
              <w:left w:val="nil"/>
              <w:bottom w:val="single" w:sz="4" w:space="0" w:color="auto"/>
              <w:right w:val="single" w:sz="4" w:space="0" w:color="auto"/>
            </w:tcBorders>
            <w:shd w:val="clear" w:color="auto" w:fill="auto"/>
          </w:tcPr>
          <w:p w:rsidR="00DB58AB" w:rsidRPr="009C59C0" w:rsidP="00CB1C05" w14:paraId="29222716" w14:textId="77777777">
            <w:pPr>
              <w:pStyle w:val="LTableTextAbt"/>
            </w:pPr>
            <w:hyperlink r:id="rId195" w:history="1">
              <w:r w:rsidRPr="009C59C0" w:rsidR="004F366B">
                <w:t>https://www.amazon.com/CRC-Heavy-Silicone-Release-Aerosol/dp/B000R80OMO</w:t>
              </w:r>
            </w:hyperlink>
          </w:p>
        </w:tc>
        <w:tc>
          <w:tcPr>
            <w:tcW w:w="900" w:type="dxa"/>
            <w:tcBorders>
              <w:top w:val="nil"/>
              <w:left w:val="nil"/>
              <w:bottom w:val="single" w:sz="4" w:space="0" w:color="auto"/>
              <w:right w:val="single" w:sz="4" w:space="0" w:color="auto"/>
            </w:tcBorders>
            <w:shd w:val="clear" w:color="auto" w:fill="auto"/>
            <w:noWrap/>
          </w:tcPr>
          <w:p w:rsidR="00DB58AB" w:rsidRPr="009C59C0" w:rsidP="00CB1C05" w14:paraId="1E422CF1" w14:textId="77777777">
            <w:pPr>
              <w:pStyle w:val="CTableTextAbt"/>
            </w:pPr>
            <w:r w:rsidRPr="009C59C0">
              <w:t>$1.54</w:t>
            </w:r>
          </w:p>
        </w:tc>
        <w:tc>
          <w:tcPr>
            <w:tcW w:w="1152" w:type="dxa"/>
            <w:tcBorders>
              <w:top w:val="nil"/>
              <w:left w:val="nil"/>
              <w:bottom w:val="single" w:sz="4" w:space="0" w:color="auto"/>
              <w:right w:val="single" w:sz="4" w:space="0" w:color="auto"/>
            </w:tcBorders>
            <w:shd w:val="clear" w:color="auto" w:fill="auto"/>
          </w:tcPr>
          <w:p w:rsidR="00DB58AB" w:rsidRPr="009C59C0" w:rsidP="00CB1C05" w14:paraId="6BC2EAFF" w14:textId="77777777">
            <w:pPr>
              <w:pStyle w:val="CTableTextAbt"/>
            </w:pPr>
            <w:r w:rsidRPr="009C59C0">
              <w:t>4.4</w:t>
            </w:r>
          </w:p>
        </w:tc>
        <w:tc>
          <w:tcPr>
            <w:tcW w:w="1165" w:type="dxa"/>
            <w:tcBorders>
              <w:top w:val="nil"/>
              <w:left w:val="nil"/>
              <w:bottom w:val="single" w:sz="4" w:space="0" w:color="auto"/>
              <w:right w:val="single" w:sz="4" w:space="0" w:color="auto"/>
            </w:tcBorders>
          </w:tcPr>
          <w:p w:rsidR="00DB58AB" w:rsidRPr="009C59C0" w:rsidP="00CB1C05" w14:paraId="2FBE237C" w14:textId="77777777">
            <w:pPr>
              <w:pStyle w:val="CTableTextAbt"/>
            </w:pPr>
            <w:r w:rsidRPr="009C59C0">
              <w:t>11</w:t>
            </w:r>
          </w:p>
        </w:tc>
      </w:tr>
      <w:tr w14:paraId="255DBADE" w14:textId="77777777" w:rsidTr="00E604D0">
        <w:tblPrEx>
          <w:tblW w:w="10124" w:type="dxa"/>
          <w:jc w:val="center"/>
          <w:tblLayout w:type="fixed"/>
          <w:tblLook w:val="04A0"/>
        </w:tblPrEx>
        <w:trPr>
          <w:cantSplit/>
          <w:trHeight w:val="20"/>
          <w:jc w:val="center"/>
        </w:trPr>
        <w:tc>
          <w:tcPr>
            <w:tcW w:w="1435" w:type="dxa"/>
            <w:tcBorders>
              <w:top w:val="nil"/>
              <w:left w:val="single" w:sz="4" w:space="0" w:color="auto"/>
              <w:bottom w:val="single" w:sz="4" w:space="0" w:color="auto"/>
              <w:right w:val="single" w:sz="4" w:space="0" w:color="auto"/>
            </w:tcBorders>
            <w:shd w:val="clear" w:color="auto" w:fill="auto"/>
          </w:tcPr>
          <w:p w:rsidR="00DB58AB" w:rsidRPr="009C59C0" w:rsidP="00CB1C05" w14:paraId="1930C596" w14:textId="77777777">
            <w:pPr>
              <w:pStyle w:val="LTableTextAbt"/>
            </w:pPr>
            <w:r w:rsidRPr="009C59C0">
              <w:t>CRC Industries, Inc.</w:t>
            </w:r>
          </w:p>
        </w:tc>
        <w:tc>
          <w:tcPr>
            <w:tcW w:w="2160" w:type="dxa"/>
            <w:tcBorders>
              <w:top w:val="nil"/>
              <w:left w:val="nil"/>
              <w:bottom w:val="single" w:sz="4" w:space="0" w:color="auto"/>
              <w:right w:val="single" w:sz="4" w:space="0" w:color="auto"/>
            </w:tcBorders>
            <w:shd w:val="clear" w:color="auto" w:fill="auto"/>
          </w:tcPr>
          <w:p w:rsidR="00DB58AB" w:rsidRPr="009C59C0" w:rsidP="00CB1C05" w14:paraId="7F18D9CA" w14:textId="77777777">
            <w:pPr>
              <w:pStyle w:val="LTableTextAbt"/>
            </w:pPr>
            <w:r w:rsidRPr="009C59C0">
              <w:t>Food Grade Silicone Mold Release</w:t>
            </w:r>
          </w:p>
        </w:tc>
        <w:tc>
          <w:tcPr>
            <w:tcW w:w="3312" w:type="dxa"/>
            <w:tcBorders>
              <w:top w:val="nil"/>
              <w:left w:val="nil"/>
              <w:bottom w:val="single" w:sz="4" w:space="0" w:color="auto"/>
              <w:right w:val="single" w:sz="4" w:space="0" w:color="auto"/>
            </w:tcBorders>
            <w:shd w:val="clear" w:color="auto" w:fill="auto"/>
          </w:tcPr>
          <w:p w:rsidR="00DB58AB" w:rsidRPr="009C59C0" w:rsidP="00CB1C05" w14:paraId="77681377" w14:textId="77777777">
            <w:pPr>
              <w:pStyle w:val="LTableTextAbt"/>
            </w:pPr>
            <w:hyperlink r:id="rId196" w:history="1">
              <w:r w:rsidRPr="009C59C0" w:rsidR="004F366B">
                <w:t>https://www.amazon.com/CRC-03301-Silicone-Release-Weight/dp/B0013J3ZP4</w:t>
              </w:r>
            </w:hyperlink>
          </w:p>
        </w:tc>
        <w:tc>
          <w:tcPr>
            <w:tcW w:w="900" w:type="dxa"/>
            <w:tcBorders>
              <w:top w:val="nil"/>
              <w:left w:val="nil"/>
              <w:bottom w:val="single" w:sz="4" w:space="0" w:color="auto"/>
              <w:right w:val="single" w:sz="4" w:space="0" w:color="auto"/>
            </w:tcBorders>
            <w:shd w:val="clear" w:color="auto" w:fill="auto"/>
            <w:noWrap/>
          </w:tcPr>
          <w:p w:rsidR="00DB58AB" w:rsidRPr="009C59C0" w:rsidP="00CB1C05" w14:paraId="6EBFAA73" w14:textId="77777777">
            <w:pPr>
              <w:pStyle w:val="CTableTextAbt"/>
            </w:pPr>
            <w:r w:rsidRPr="009C59C0">
              <w:t>$0.75</w:t>
            </w:r>
          </w:p>
        </w:tc>
        <w:tc>
          <w:tcPr>
            <w:tcW w:w="1152" w:type="dxa"/>
            <w:tcBorders>
              <w:top w:val="nil"/>
              <w:left w:val="nil"/>
              <w:bottom w:val="single" w:sz="4" w:space="0" w:color="auto"/>
              <w:right w:val="single" w:sz="4" w:space="0" w:color="auto"/>
            </w:tcBorders>
            <w:shd w:val="clear" w:color="auto" w:fill="auto"/>
          </w:tcPr>
          <w:p w:rsidR="00DB58AB" w:rsidRPr="009C59C0" w:rsidP="00CB1C05" w14:paraId="49FADF1C" w14:textId="77777777">
            <w:pPr>
              <w:pStyle w:val="CTableTextAbt"/>
            </w:pPr>
            <w:r w:rsidRPr="009C59C0">
              <w:t>4.6</w:t>
            </w:r>
          </w:p>
        </w:tc>
        <w:tc>
          <w:tcPr>
            <w:tcW w:w="1165" w:type="dxa"/>
            <w:tcBorders>
              <w:top w:val="nil"/>
              <w:left w:val="nil"/>
              <w:bottom w:val="single" w:sz="4" w:space="0" w:color="auto"/>
              <w:right w:val="single" w:sz="4" w:space="0" w:color="auto"/>
            </w:tcBorders>
          </w:tcPr>
          <w:p w:rsidR="00DB58AB" w:rsidRPr="009C59C0" w:rsidP="00CB1C05" w14:paraId="384E0D37" w14:textId="77777777">
            <w:pPr>
              <w:pStyle w:val="CTableTextAbt"/>
            </w:pPr>
            <w:r w:rsidRPr="009C59C0">
              <w:t>282</w:t>
            </w:r>
          </w:p>
        </w:tc>
      </w:tr>
      <w:tr w14:paraId="1FBF59CB" w14:textId="77777777" w:rsidTr="00E604D0">
        <w:tblPrEx>
          <w:tblW w:w="10124" w:type="dxa"/>
          <w:jc w:val="center"/>
          <w:tblLayout w:type="fixed"/>
          <w:tblLook w:val="04A0"/>
        </w:tblPrEx>
        <w:trPr>
          <w:cantSplit/>
          <w:trHeight w:val="20"/>
          <w:jc w:val="center"/>
        </w:trPr>
        <w:tc>
          <w:tcPr>
            <w:tcW w:w="10124" w:type="dxa"/>
            <w:gridSpan w:val="6"/>
            <w:tcBorders>
              <w:top w:val="single" w:sz="4" w:space="0" w:color="auto"/>
              <w:left w:val="single" w:sz="4" w:space="0" w:color="auto"/>
              <w:bottom w:val="single" w:sz="4" w:space="0" w:color="auto"/>
              <w:right w:val="single" w:sz="4" w:space="0" w:color="auto"/>
            </w:tcBorders>
            <w:shd w:val="clear" w:color="auto" w:fill="auto"/>
          </w:tcPr>
          <w:p w:rsidR="00DB58AB" w:rsidRPr="00590F0C" w:rsidP="00CB1C05" w14:paraId="17D69FDB" w14:textId="77777777">
            <w:r w:rsidRPr="00E95801">
              <w:rPr>
                <w:sz w:val="18"/>
                <w:szCs w:val="16"/>
              </w:rPr>
              <w:t xml:space="preserve">Note: Orange shaded rows indicate products that contain </w:t>
            </w:r>
            <w:r>
              <w:rPr>
                <w:sz w:val="18"/>
                <w:szCs w:val="16"/>
              </w:rPr>
              <w:t>PCE</w:t>
            </w:r>
            <w:r w:rsidRPr="00E95801">
              <w:rPr>
                <w:sz w:val="18"/>
                <w:szCs w:val="16"/>
              </w:rPr>
              <w:t>. Grey shaded rows indicate products that contain another one of the first 10 TSCA work plan chemicals.</w:t>
            </w:r>
          </w:p>
        </w:tc>
      </w:tr>
    </w:tbl>
    <w:p w:rsidR="005A6AF4" w:rsidP="00CB1C05" w14:paraId="0AE4944B" w14:textId="77777777">
      <w:pPr>
        <w:rPr>
          <w:rFonts w:eastAsiaTheme="minorHAnsi"/>
        </w:rPr>
      </w:pPr>
    </w:p>
    <w:p w:rsidR="005A6AF4" w:rsidP="00CB1C05" w14:paraId="7E19C906" w14:textId="77777777">
      <w:pPr>
        <w:pStyle w:val="Heading3"/>
      </w:pPr>
      <w:bookmarkStart w:id="671" w:name="_Ref109928921"/>
      <w:bookmarkStart w:id="672" w:name="_Toc111035542"/>
      <w:bookmarkStart w:id="673" w:name="_Toc114061961"/>
      <w:r w:rsidRPr="00D5798A">
        <w:t>Conclusion</w:t>
      </w:r>
      <w:bookmarkEnd w:id="671"/>
      <w:bookmarkEnd w:id="672"/>
      <w:bookmarkEnd w:id="673"/>
    </w:p>
    <w:p w:rsidR="005A6AF4" w:rsidRPr="004366B0" w:rsidP="00CB1C05" w14:paraId="3E41EBD5" w14:textId="77777777">
      <w:pPr>
        <w:rPr>
          <w:rFonts w:eastAsiaTheme="minorHAnsi"/>
        </w:rPr>
      </w:pPr>
      <w:r w:rsidRPr="00F04D98">
        <w:rPr>
          <w:rFonts w:eastAsiaTheme="minorHAnsi"/>
        </w:rPr>
        <w:t>The market review of mold release and mold cleaning products</w:t>
      </w:r>
      <w:r w:rsidRPr="00F04D98" w:rsidR="00035B97">
        <w:rPr>
          <w:rFonts w:eastAsiaTheme="minorHAnsi"/>
        </w:rPr>
        <w:t xml:space="preserve"> included one product containing </w:t>
      </w:r>
      <w:r w:rsidR="00843813">
        <w:rPr>
          <w:rFonts w:eastAsiaTheme="minorHAnsi"/>
        </w:rPr>
        <w:t>PCE</w:t>
      </w:r>
      <w:r w:rsidR="00F60EB7">
        <w:rPr>
          <w:rFonts w:eastAsiaTheme="minorHAnsi"/>
        </w:rPr>
        <w:t>;</w:t>
      </w:r>
      <w:r w:rsidRPr="00F04D98">
        <w:rPr>
          <w:rFonts w:eastAsiaTheme="minorHAnsi"/>
        </w:rPr>
        <w:t xml:space="preserve"> </w:t>
      </w:r>
      <w:r w:rsidRPr="00F04D98" w:rsidR="00035B97">
        <w:t>three</w:t>
      </w:r>
      <w:r w:rsidRPr="00F04D98">
        <w:t xml:space="preserve"> products containing </w:t>
      </w:r>
      <w:r w:rsidRPr="00F04D98" w:rsidR="00035B97">
        <w:t>trichloroethylene, 1-</w:t>
      </w:r>
      <w:r w:rsidR="00F75F3B">
        <w:t>b</w:t>
      </w:r>
      <w:r w:rsidRPr="00F04D98" w:rsidR="00035B97">
        <w:t>romopropane, and N-Methyl-2-pyrrolidone</w:t>
      </w:r>
      <w:r w:rsidR="00F60EB7">
        <w:t>;</w:t>
      </w:r>
      <w:r w:rsidRPr="00F04D98" w:rsidR="00035B97">
        <w:t xml:space="preserve"> </w:t>
      </w:r>
      <w:r w:rsidRPr="00F04D98">
        <w:t>and five products containing alternative solvents</w:t>
      </w:r>
      <w:r w:rsidRPr="00F04D98">
        <w:rPr>
          <w:rFonts w:eastAsiaTheme="minorHAnsi"/>
        </w:rPr>
        <w:t>.</w:t>
      </w:r>
      <w:r w:rsidRPr="00F04D98" w:rsidR="00035B97">
        <w:rPr>
          <w:rFonts w:eastAsiaTheme="minorHAnsi"/>
        </w:rPr>
        <w:t xml:space="preserve"> </w:t>
      </w:r>
      <w:r w:rsidR="004515BF">
        <w:rPr>
          <w:rFonts w:eastAsiaTheme="minorHAnsi"/>
        </w:rPr>
        <w:t xml:space="preserve">This review did not find any barriers related to </w:t>
      </w:r>
      <w:r w:rsidRPr="00F04D98">
        <w:rPr>
          <w:rFonts w:eastAsiaTheme="minorHAnsi"/>
        </w:rPr>
        <w:t>VOC</w:t>
      </w:r>
      <w:r w:rsidR="004515BF">
        <w:rPr>
          <w:rFonts w:eastAsiaTheme="minorHAnsi"/>
        </w:rPr>
        <w:t xml:space="preserve"> content</w:t>
      </w:r>
      <w:r w:rsidRPr="00F04D98">
        <w:rPr>
          <w:rFonts w:eastAsiaTheme="minorHAnsi"/>
        </w:rPr>
        <w:t xml:space="preserve">, fire safety, or customer satisfaction that </w:t>
      </w:r>
      <w:r w:rsidR="004515BF">
        <w:rPr>
          <w:rFonts w:eastAsiaTheme="minorHAnsi"/>
        </w:rPr>
        <w:t>could</w:t>
      </w:r>
      <w:r w:rsidRPr="00F04D98" w:rsidR="004515BF">
        <w:rPr>
          <w:rFonts w:eastAsiaTheme="minorHAnsi"/>
        </w:rPr>
        <w:t xml:space="preserve"> </w:t>
      </w:r>
      <w:r w:rsidRPr="00F04D98">
        <w:rPr>
          <w:rFonts w:eastAsiaTheme="minorHAnsi"/>
        </w:rPr>
        <w:t xml:space="preserve">be caused by restricting use of </w:t>
      </w:r>
      <w:r w:rsidR="00843813">
        <w:rPr>
          <w:rFonts w:eastAsiaTheme="minorHAnsi"/>
        </w:rPr>
        <w:t>PCE</w:t>
      </w:r>
      <w:r w:rsidRPr="00F04D98">
        <w:rPr>
          <w:rFonts w:eastAsiaTheme="minorHAnsi"/>
        </w:rPr>
        <w:t xml:space="preserve"> in this product category</w:t>
      </w:r>
      <w:r w:rsidRPr="00F04D98">
        <w:t>.</w:t>
      </w:r>
      <w:r w:rsidRPr="00F04D98">
        <w:rPr>
          <w:rFonts w:eastAsiaTheme="minorHAnsi"/>
        </w:rPr>
        <w:t xml:space="preserve"> Alternative products had VOC content between 45</w:t>
      </w:r>
      <w:r w:rsidR="004515BF">
        <w:rPr>
          <w:rFonts w:eastAsiaTheme="minorHAnsi"/>
        </w:rPr>
        <w:t xml:space="preserve"> and </w:t>
      </w:r>
      <w:r w:rsidRPr="00F04D98">
        <w:rPr>
          <w:rFonts w:eastAsiaTheme="minorHAnsi"/>
        </w:rPr>
        <w:t>59</w:t>
      </w:r>
      <w:r w:rsidR="004515BF">
        <w:rPr>
          <w:rFonts w:eastAsiaTheme="minorHAnsi"/>
        </w:rPr>
        <w:t> percent</w:t>
      </w:r>
      <w:r w:rsidRPr="00F04D98">
        <w:rPr>
          <w:rFonts w:eastAsiaTheme="minorHAnsi"/>
        </w:rPr>
        <w:t xml:space="preserve">. </w:t>
      </w:r>
      <w:r w:rsidRPr="00F04D98" w:rsidR="003D3F9E">
        <w:rPr>
          <w:rFonts w:eastAsiaTheme="minorHAnsi"/>
        </w:rPr>
        <w:t>All</w:t>
      </w:r>
      <w:r w:rsidRPr="00F04D98">
        <w:rPr>
          <w:rFonts w:eastAsiaTheme="minorHAnsi"/>
        </w:rPr>
        <w:t xml:space="preserve"> the alternative products with flammability information were rated non-flammable. </w:t>
      </w:r>
      <w:r w:rsidRPr="00F04D98">
        <w:t xml:space="preserve">The price per ounce of products varied considerably, with </w:t>
      </w:r>
      <w:r w:rsidR="00F60EB7">
        <w:t xml:space="preserve">a slightly lower </w:t>
      </w:r>
      <w:r w:rsidRPr="00F04D98">
        <w:t xml:space="preserve">price range for </w:t>
      </w:r>
      <w:r w:rsidR="00843813">
        <w:t>PCE</w:t>
      </w:r>
      <w:r w:rsidRPr="00F04D98">
        <w:t xml:space="preserve">-containing products than for the alternative solvent products. </w:t>
      </w:r>
      <w:r w:rsidRPr="00F04D98">
        <w:rPr>
          <w:rFonts w:eastAsiaTheme="minorHAnsi"/>
        </w:rPr>
        <w:t xml:space="preserve">Average customer ratings of alternative products were higher than those of products containing </w:t>
      </w:r>
      <w:r w:rsidR="00843813">
        <w:rPr>
          <w:rFonts w:eastAsiaTheme="minorHAnsi"/>
        </w:rPr>
        <w:t>PCE</w:t>
      </w:r>
      <w:r w:rsidRPr="00F04D98">
        <w:rPr>
          <w:rFonts w:eastAsiaTheme="minorHAnsi"/>
        </w:rPr>
        <w:t xml:space="preserve"> and indicated overall customer satisfaction with an average rating of 4.5 out of 5.</w:t>
      </w:r>
    </w:p>
    <w:p w:rsidR="001F4F80" w:rsidP="00CB1C05" w14:paraId="02011F94" w14:textId="77777777">
      <w:pPr>
        <w:pStyle w:val="Heading2"/>
        <w:rPr>
          <w:rFonts w:eastAsiaTheme="minorHAnsi"/>
        </w:rPr>
      </w:pPr>
      <w:bookmarkStart w:id="674" w:name="_Ref117185746"/>
      <w:bookmarkStart w:id="675" w:name="_Toc165378739"/>
      <w:r>
        <w:rPr>
          <w:rFonts w:eastAsiaTheme="minorHAnsi"/>
        </w:rPr>
        <w:t>Dry Cleaning Machines</w:t>
      </w:r>
      <w:bookmarkEnd w:id="674"/>
      <w:bookmarkEnd w:id="675"/>
    </w:p>
    <w:p w:rsidR="007160A9" w:rsidP="00CB1C05" w14:paraId="0025120A" w14:textId="77777777">
      <w:pPr>
        <w:pStyle w:val="BodyText"/>
        <w:rPr>
          <w:rFonts w:eastAsiaTheme="minorHAnsi"/>
          <w:lang w:val="en-US"/>
        </w:rPr>
      </w:pPr>
      <w:r>
        <w:rPr>
          <w:rFonts w:eastAsiaTheme="minorHAnsi"/>
          <w:lang w:val="en-US"/>
        </w:rPr>
        <w:t xml:space="preserve">A </w:t>
      </w:r>
      <w:hyperlink w:anchor="_ENREF_51" w:tooltip="Toxics Use Reduction Institute (TURI), 2012 #42" w:history="1">
        <w:r w:rsidR="00414172">
          <w:rPr>
            <w:rFonts w:eastAsiaTheme="minorHAnsi"/>
            <w:lang w:val="en-US"/>
          </w:rPr>
          <w:fldChar w:fldCharType="begin" w:fldLock="1"/>
        </w:r>
        <w:r w:rsidR="00414172">
          <w:rPr>
            <w:rFonts w:eastAsiaTheme="minorHAnsi"/>
            <w:lang w:val="en-US"/>
          </w:rPr>
          <w:instrText xml:space="preserve"> ADDIN EN.CITE &lt;EndNote&gt;&lt;Cite ExcludeAuth="1"&gt;&lt;Author&gt;Toxics Use Reduction Institute (TURI)&lt;/Author&gt;&lt;Year&gt;2012&lt;/Year&gt;&lt;RecNum&gt;42&lt;/RecNum&gt;&lt;DisplayText&gt;2012&lt;/DisplayText&gt;&lt;record&gt;&lt;rec-number&gt;42&lt;/rec-number&gt;&lt;foreign-keys&gt;&lt;key app="EN" db-id="52wf2wf0o0rv01e9dzo52td80t0590tp2fwd" timestamp="1714499636"&gt;42&lt;/key&gt;&lt;/foreign-keys&gt;&lt;ref-type name="Generic"&gt;13&lt;/ref-type&gt;&lt;contributors&gt;&lt;authors&gt;&lt;author&gt;Toxics Use Reduction Institute (TURI),&lt;/author&gt;&lt;/authors&gt;&lt;/contributors&gt;&lt;titles&gt;&lt;title&gt;Assessment of Alternatives to Perchloroethylene for the Dry Cleaning Industry&lt;/title&gt;&lt;/titles&gt;&lt;dates&gt;&lt;year&gt;2012&lt;/year&gt;&lt;/dates&gt;&lt;urls&gt;&lt;related-urls&gt;&lt;url&gt;https://www.turi.org/content/download/7399/134622/file/2012+M%26P+Report+27+Assessment+of+Safer+Alternatives+to+Perchloroethylene.pdf&lt;/url&gt;&lt;/related-urls&gt;&lt;/urls&gt;&lt;/record&gt;&lt;/Cite&gt;&lt;/EndNote&gt;</w:instrText>
        </w:r>
        <w:r w:rsidR="00414172">
          <w:rPr>
            <w:rFonts w:eastAsiaTheme="minorHAnsi"/>
            <w:lang w:val="en-US"/>
          </w:rPr>
          <w:fldChar w:fldCharType="separate"/>
        </w:r>
        <w:r w:rsidR="00414172">
          <w:rPr>
            <w:rFonts w:eastAsiaTheme="minorHAnsi"/>
            <w:noProof/>
            <w:lang w:val="en-US"/>
          </w:rPr>
          <w:t>2012</w:t>
        </w:r>
        <w:r w:rsidR="00414172">
          <w:rPr>
            <w:rFonts w:eastAsiaTheme="minorHAnsi"/>
            <w:lang w:val="en-US"/>
          </w:rPr>
          <w:fldChar w:fldCharType="end"/>
        </w:r>
      </w:hyperlink>
      <w:r w:rsidR="00D177F2">
        <w:rPr>
          <w:rFonts w:eastAsiaTheme="minorHAnsi"/>
          <w:lang w:val="en-US"/>
        </w:rPr>
        <w:t xml:space="preserve"> </w:t>
      </w:r>
      <w:r w:rsidR="00F75F3B">
        <w:rPr>
          <w:rFonts w:eastAsiaTheme="minorHAnsi"/>
          <w:lang w:val="en-US"/>
        </w:rPr>
        <w:t>r</w:t>
      </w:r>
      <w:r>
        <w:rPr>
          <w:rFonts w:eastAsiaTheme="minorHAnsi"/>
          <w:lang w:val="en-US"/>
        </w:rPr>
        <w:t>eport</w:t>
      </w:r>
      <w:r w:rsidR="00F75F3B">
        <w:rPr>
          <w:rFonts w:eastAsiaTheme="minorHAnsi"/>
          <w:lang w:val="en-US"/>
        </w:rPr>
        <w:t xml:space="preserve"> by the Toxics Use Reduction Institute (TURI)</w:t>
      </w:r>
      <w:r>
        <w:rPr>
          <w:rFonts w:eastAsiaTheme="minorHAnsi"/>
          <w:lang w:val="en-US"/>
        </w:rPr>
        <w:t xml:space="preserve">, </w:t>
      </w:r>
      <w:r w:rsidRPr="00C80687">
        <w:rPr>
          <w:rFonts w:eastAsiaTheme="minorHAnsi"/>
          <w:i/>
          <w:iCs/>
          <w:lang w:val="en-US"/>
        </w:rPr>
        <w:t>Assessment of Alternatives to Perchloroethylene for the Dry Cleaning Industry</w:t>
      </w:r>
      <w:r w:rsidR="00F75F3B">
        <w:rPr>
          <w:rFonts w:eastAsiaTheme="minorHAnsi"/>
          <w:i/>
          <w:iCs/>
          <w:lang w:val="en-US"/>
        </w:rPr>
        <w:t>,</w:t>
      </w:r>
      <w:r>
        <w:rPr>
          <w:rFonts w:eastAsiaTheme="minorHAnsi"/>
          <w:lang w:val="en-US"/>
        </w:rPr>
        <w:t xml:space="preserve"> includes a comprehensive assessment </w:t>
      </w:r>
      <w:r w:rsidR="00620457">
        <w:rPr>
          <w:rFonts w:eastAsiaTheme="minorHAnsi"/>
          <w:lang w:val="en-US"/>
        </w:rPr>
        <w:t xml:space="preserve">of the primary alternatives to </w:t>
      </w:r>
      <w:r w:rsidR="004A3053">
        <w:rPr>
          <w:rFonts w:eastAsiaTheme="minorHAnsi"/>
          <w:lang w:val="en-US"/>
        </w:rPr>
        <w:t>PCE</w:t>
      </w:r>
      <w:r w:rsidRPr="004A3053" w:rsidR="004A3053">
        <w:rPr>
          <w:rFonts w:eastAsiaTheme="minorHAnsi"/>
          <w:lang w:val="en-US"/>
        </w:rPr>
        <w:t xml:space="preserve"> </w:t>
      </w:r>
      <w:r w:rsidR="00620457">
        <w:rPr>
          <w:rFonts w:eastAsiaTheme="minorHAnsi"/>
          <w:lang w:val="en-US"/>
        </w:rPr>
        <w:t>in dry cleaning</w:t>
      </w:r>
      <w:r>
        <w:rPr>
          <w:rFonts w:eastAsiaTheme="minorHAnsi"/>
          <w:lang w:val="en-US"/>
        </w:rPr>
        <w:t>.</w:t>
      </w:r>
      <w:r w:rsidR="009630AC">
        <w:rPr>
          <w:rFonts w:eastAsiaTheme="minorHAnsi"/>
          <w:lang w:val="en-US"/>
        </w:rPr>
        <w:t xml:space="preserve"> This report considered the following alternatives </w:t>
      </w:r>
      <w:r w:rsidR="007B0CAD">
        <w:rPr>
          <w:rFonts w:eastAsiaTheme="minorHAnsi"/>
          <w:lang w:val="en-US"/>
        </w:rPr>
        <w:t>to PCE dry cleaning:</w:t>
      </w:r>
    </w:p>
    <w:p w:rsidR="007B0CAD" w:rsidP="00CB1C05" w14:paraId="2931AFA0" w14:textId="77777777">
      <w:pPr>
        <w:pStyle w:val="BodyText"/>
        <w:numPr>
          <w:ilvl w:val="0"/>
          <w:numId w:val="41"/>
        </w:numPr>
        <w:rPr>
          <w:rFonts w:eastAsiaTheme="minorHAnsi"/>
          <w:lang w:val="en-US"/>
        </w:rPr>
      </w:pPr>
      <w:r>
        <w:rPr>
          <w:rFonts w:eastAsiaTheme="minorHAnsi"/>
          <w:lang w:val="en-US"/>
        </w:rPr>
        <w:t xml:space="preserve">Wet </w:t>
      </w:r>
      <w:r w:rsidR="00F60EB7">
        <w:rPr>
          <w:rFonts w:eastAsiaTheme="minorHAnsi"/>
          <w:lang w:val="en-US"/>
        </w:rPr>
        <w:t>C</w:t>
      </w:r>
      <w:r>
        <w:rPr>
          <w:rFonts w:eastAsiaTheme="minorHAnsi"/>
          <w:lang w:val="en-US"/>
        </w:rPr>
        <w:t>leaning</w:t>
      </w:r>
    </w:p>
    <w:p w:rsidR="007B0CAD" w:rsidP="00CB1C05" w14:paraId="722B5B1E" w14:textId="77777777">
      <w:pPr>
        <w:pStyle w:val="BodyText"/>
        <w:numPr>
          <w:ilvl w:val="0"/>
          <w:numId w:val="41"/>
        </w:numPr>
        <w:rPr>
          <w:rFonts w:eastAsiaTheme="minorHAnsi"/>
          <w:lang w:val="en-US"/>
        </w:rPr>
      </w:pPr>
      <w:r>
        <w:rPr>
          <w:rFonts w:eastAsiaTheme="minorHAnsi"/>
          <w:lang w:val="en-US"/>
        </w:rPr>
        <w:t>Carbon Dioxide</w:t>
      </w:r>
    </w:p>
    <w:p w:rsidR="007B0CAD" w:rsidP="00CB1C05" w14:paraId="04538138" w14:textId="77777777">
      <w:pPr>
        <w:pStyle w:val="BodyText"/>
        <w:numPr>
          <w:ilvl w:val="0"/>
          <w:numId w:val="41"/>
        </w:numPr>
        <w:rPr>
          <w:rFonts w:eastAsiaTheme="minorHAnsi"/>
          <w:lang w:val="en-US"/>
        </w:rPr>
      </w:pPr>
      <w:r>
        <w:rPr>
          <w:rFonts w:eastAsiaTheme="minorHAnsi"/>
          <w:lang w:val="en-US"/>
        </w:rPr>
        <w:t>High Flash Point Hydrocarbons</w:t>
      </w:r>
    </w:p>
    <w:p w:rsidR="003D3F9E" w:rsidRPr="00F65561" w:rsidP="00CB1C05" w14:paraId="1290E370" w14:textId="77777777">
      <w:pPr>
        <w:pStyle w:val="BodyText"/>
        <w:numPr>
          <w:ilvl w:val="0"/>
          <w:numId w:val="41"/>
        </w:numPr>
        <w:rPr>
          <w:rFonts w:eastAsiaTheme="minorHAnsi"/>
          <w:lang w:val="en-US"/>
        </w:rPr>
      </w:pPr>
      <w:r>
        <w:rPr>
          <w:rFonts w:eastAsiaTheme="minorHAnsi"/>
          <w:lang w:val="en-US"/>
        </w:rPr>
        <w:t>Acetal</w:t>
      </w:r>
    </w:p>
    <w:p w:rsidR="007B0CAD" w:rsidP="00CB1C05" w14:paraId="5B720BF7" w14:textId="77777777">
      <w:pPr>
        <w:pStyle w:val="BodyText"/>
        <w:numPr>
          <w:ilvl w:val="0"/>
          <w:numId w:val="41"/>
        </w:numPr>
        <w:rPr>
          <w:rFonts w:eastAsiaTheme="minorHAnsi"/>
          <w:lang w:val="en-US"/>
        </w:rPr>
      </w:pPr>
      <w:r>
        <w:rPr>
          <w:rFonts w:eastAsiaTheme="minorHAnsi"/>
          <w:lang w:val="en-US"/>
        </w:rPr>
        <w:t>Prop</w:t>
      </w:r>
      <w:r w:rsidR="00680A67">
        <w:rPr>
          <w:rFonts w:eastAsiaTheme="minorHAnsi"/>
          <w:lang w:val="en-US"/>
        </w:rPr>
        <w:t>ylene Glycol Ethers</w:t>
      </w:r>
    </w:p>
    <w:p w:rsidR="00680A67" w:rsidP="00CB1C05" w14:paraId="4141D91F" w14:textId="77777777">
      <w:pPr>
        <w:pStyle w:val="BodyText"/>
        <w:numPr>
          <w:ilvl w:val="0"/>
          <w:numId w:val="41"/>
        </w:numPr>
        <w:rPr>
          <w:rFonts w:eastAsiaTheme="minorHAnsi"/>
          <w:lang w:val="en-US"/>
        </w:rPr>
      </w:pPr>
      <w:r>
        <w:rPr>
          <w:rFonts w:eastAsiaTheme="minorHAnsi"/>
          <w:lang w:val="en-US"/>
        </w:rPr>
        <w:t>DS Siloxane</w:t>
      </w:r>
    </w:p>
    <w:p w:rsidR="00680A67" w:rsidP="00CB1C05" w14:paraId="163364AA" w14:textId="77777777">
      <w:pPr>
        <w:pStyle w:val="BodyText"/>
        <w:numPr>
          <w:ilvl w:val="0"/>
          <w:numId w:val="41"/>
        </w:numPr>
        <w:rPr>
          <w:rFonts w:eastAsiaTheme="minorHAnsi"/>
          <w:lang w:val="en-US"/>
        </w:rPr>
      </w:pPr>
      <w:r>
        <w:rPr>
          <w:rFonts w:eastAsiaTheme="minorHAnsi"/>
          <w:lang w:val="en-US"/>
        </w:rPr>
        <w:t>n-</w:t>
      </w:r>
      <w:r w:rsidR="006848FC">
        <w:rPr>
          <w:rFonts w:eastAsiaTheme="minorHAnsi"/>
          <w:lang w:val="en-US"/>
        </w:rPr>
        <w:t>P</w:t>
      </w:r>
      <w:r>
        <w:rPr>
          <w:rFonts w:eastAsiaTheme="minorHAnsi"/>
          <w:lang w:val="en-US"/>
        </w:rPr>
        <w:t>rop</w:t>
      </w:r>
      <w:r w:rsidR="006848FC">
        <w:rPr>
          <w:rFonts w:eastAsiaTheme="minorHAnsi"/>
          <w:lang w:val="en-US"/>
        </w:rPr>
        <w:t>yl Bromide (1-</w:t>
      </w:r>
      <w:r w:rsidR="00F75F3B">
        <w:rPr>
          <w:rFonts w:eastAsiaTheme="minorHAnsi"/>
          <w:lang w:val="en-US"/>
        </w:rPr>
        <w:t>b</w:t>
      </w:r>
      <w:r w:rsidR="006848FC">
        <w:rPr>
          <w:rFonts w:eastAsiaTheme="minorHAnsi"/>
          <w:lang w:val="en-US"/>
        </w:rPr>
        <w:t>romopropane)</w:t>
      </w:r>
      <w:r w:rsidR="00F65561">
        <w:rPr>
          <w:rFonts w:eastAsiaTheme="minorHAnsi"/>
          <w:lang w:val="en-US"/>
        </w:rPr>
        <w:t>.</w:t>
      </w:r>
      <w:r>
        <w:rPr>
          <w:rFonts w:eastAsiaTheme="minorHAnsi"/>
          <w:lang w:val="en-US"/>
        </w:rPr>
        <w:t xml:space="preserve"> </w:t>
      </w:r>
    </w:p>
    <w:bookmarkStart w:id="676" w:name="_Toc83394438"/>
    <w:bookmarkStart w:id="677" w:name="_Toc83397304"/>
    <w:bookmarkStart w:id="678" w:name="_Ref112429726"/>
    <w:bookmarkStart w:id="679" w:name="_Toc114061962"/>
    <w:p w:rsidR="00B20FD2" w:rsidP="00CB1C05" w14:paraId="4CA97E89" w14:textId="77777777">
      <w:pPr>
        <w:pStyle w:val="BodyText"/>
        <w:rPr>
          <w:rFonts w:eastAsiaTheme="minorHAnsi"/>
          <w:lang w:val="en-US"/>
        </w:rPr>
      </w:pPr>
      <w:r>
        <w:rPr>
          <w:rFonts w:eastAsiaTheme="minorHAnsi"/>
          <w:lang w:val="en-US"/>
        </w:rPr>
        <w:fldChar w:fldCharType="begin" w:fldLock="1"/>
      </w:r>
      <w:r>
        <w:rPr>
          <w:rFonts w:eastAsiaTheme="minorHAnsi"/>
          <w:lang w:val="en-US"/>
        </w:rPr>
        <w:instrText xml:space="preserve"> REF _Ref118465371 \h </w:instrText>
      </w:r>
      <w:r>
        <w:rPr>
          <w:rFonts w:eastAsiaTheme="minorHAnsi"/>
          <w:lang w:val="en-US"/>
        </w:rPr>
        <w:fldChar w:fldCharType="separate"/>
      </w:r>
      <w:r w:rsidR="0092222B">
        <w:t xml:space="preserve">Figure </w:t>
      </w:r>
      <w:r w:rsidR="0092222B">
        <w:rPr>
          <w:noProof/>
        </w:rPr>
        <w:t>5</w:t>
      </w:r>
      <w:r w:rsidR="0092222B">
        <w:noBreakHyphen/>
      </w:r>
      <w:r w:rsidR="0092222B">
        <w:rPr>
          <w:noProof/>
        </w:rPr>
        <w:t>1</w:t>
      </w:r>
      <w:r>
        <w:rPr>
          <w:rFonts w:eastAsiaTheme="minorHAnsi"/>
          <w:lang w:val="en-US"/>
        </w:rPr>
        <w:fldChar w:fldCharType="end"/>
      </w:r>
      <w:r w:rsidR="006605F8">
        <w:rPr>
          <w:rFonts w:eastAsiaTheme="minorHAnsi"/>
          <w:lang w:val="en-US"/>
        </w:rPr>
        <w:t xml:space="preserve"> presents the summary table comparing the alternatives from</w:t>
      </w:r>
      <w:r w:rsidR="006471A2">
        <w:rPr>
          <w:rFonts w:eastAsiaTheme="minorHAnsi"/>
          <w:lang w:val="en-US"/>
        </w:rPr>
        <w:t xml:space="preserve"> </w:t>
      </w:r>
      <w:r>
        <w:fldChar w:fldCharType="begin"/>
      </w:r>
      <w:r>
        <w:instrText xml:space="preserve"> HYPERLINK \l "_ENREF_51" \o "Toxics Use Reduction Institute (TURI), 2012 #42" </w:instrText>
      </w:r>
      <w:r>
        <w:fldChar w:fldCharType="separate"/>
      </w:r>
      <w:r w:rsidR="00414172">
        <w:rPr>
          <w:noProof/>
        </w:rPr>
        <w:fldChar w:fldCharType="begin" w:fldLock="1"/>
      </w:r>
      <w:r w:rsidR="00414172">
        <w:rPr>
          <w:noProof/>
        </w:rPr>
        <w:instrText xml:space="preserve"> ADDIN EN.CITE &lt;EndNote&gt;&lt;Cite ExcludeAuth="1"&gt;&lt;Author&gt;Toxics Use Reduction Institute (TURI)&lt;/Author&gt;&lt;Year&gt;2012&lt;/Year&gt;&lt;RecNum&gt;42&lt;/RecNum&gt;&lt;Prefix&gt;TURI &lt;/Prefix&gt;&lt;DisplayText&gt;TURI 2012&lt;/DisplayText&gt;&lt;record&gt;&lt;rec-number&gt;42&lt;/rec-number&gt;&lt;foreign-keys&gt;&lt;key app="EN" db-id="52wf2wf0o0rv01e9dzo52td80t0590tp2fwd" timestamp="1714499636"&gt;42&lt;/key&gt;&lt;/foreign-keys&gt;&lt;ref-type name="Generic"&gt;13&lt;/ref-type&gt;&lt;contributors&gt;&lt;authors&gt;&lt;author&gt;Toxics Use Reduction Institute (TURI),&lt;/author&gt;&lt;/authors&gt;&lt;/contributors&gt;&lt;titles&gt;&lt;title&gt;Assessment of Alternatives to Perchloroethylene for the Dry Cleaning Industry&lt;/title&gt;&lt;/titles&gt;&lt;dates&gt;&lt;year&gt;2012&lt;/year&gt;&lt;/dates&gt;&lt;urls&gt;&lt;related-urls&gt;&lt;url&gt;https://www.turi.org/content/download/7399/134622/file/2012+M%26P+Report+27+Assessment+of+Safer+Alternatives+to+Perchloroethylene.pdf&lt;/url&gt;&lt;/related-urls&gt;&lt;/urls&gt;&lt;/record&gt;&lt;/Cite&gt;&lt;/EndNote&gt;</w:instrText>
      </w:r>
      <w:r w:rsidR="00414172">
        <w:rPr>
          <w:noProof/>
        </w:rPr>
        <w:fldChar w:fldCharType="separate"/>
      </w:r>
      <w:r w:rsidR="00414172">
        <w:rPr>
          <w:noProof/>
        </w:rPr>
        <w:t>TURI 2012</w:t>
      </w:r>
      <w:r w:rsidR="00414172">
        <w:rPr>
          <w:noProof/>
        </w:rPr>
        <w:fldChar w:fldCharType="end"/>
      </w:r>
      <w:r>
        <w:fldChar w:fldCharType="end"/>
      </w:r>
      <w:r w:rsidR="006471A2">
        <w:rPr>
          <w:noProof/>
        </w:rPr>
        <w:t>)</w:t>
      </w:r>
      <w:r w:rsidR="00E709E7">
        <w:rPr>
          <w:rFonts w:eastAsiaTheme="minorHAnsi"/>
          <w:lang w:val="en-US"/>
        </w:rPr>
        <w:t>.</w:t>
      </w:r>
      <w:r w:rsidR="00AC7CDF">
        <w:rPr>
          <w:rFonts w:eastAsiaTheme="minorHAnsi"/>
          <w:lang w:val="en-US"/>
        </w:rPr>
        <w:t xml:space="preserve"> Industry has informed </w:t>
      </w:r>
      <w:r w:rsidR="002F02B3">
        <w:rPr>
          <w:rFonts w:eastAsiaTheme="minorHAnsi"/>
          <w:lang w:val="en-US"/>
        </w:rPr>
        <w:t>the Agency</w:t>
      </w:r>
      <w:r w:rsidR="00AC7CDF">
        <w:rPr>
          <w:rFonts w:eastAsiaTheme="minorHAnsi"/>
          <w:lang w:val="en-US"/>
        </w:rPr>
        <w:t xml:space="preserve"> that by far the most popular of these alternatives is high flash point hydrocarbons. This is because the dry cleaning process is similar to that of PCE and high flash hydrocarbons are likely the least expensive alternative and have relatively low toxicity</w:t>
      </w:r>
      <w:r w:rsidR="003125E2">
        <w:rPr>
          <w:rFonts w:eastAsiaTheme="minorHAnsi"/>
          <w:lang w:val="en-US"/>
        </w:rPr>
        <w:t xml:space="preserve"> (except for aquatic toxicity).</w:t>
      </w:r>
    </w:p>
    <w:p w:rsidR="00F65561" w:rsidP="00CB1C05" w14:paraId="1D683120" w14:textId="77777777">
      <w:pPr>
        <w:pStyle w:val="BodyText"/>
        <w:rPr>
          <w:rFonts w:eastAsiaTheme="minorHAnsi"/>
          <w:lang w:val="en-US"/>
        </w:rPr>
      </w:pPr>
      <w:r>
        <w:rPr>
          <w:rFonts w:eastAsiaTheme="minorHAnsi"/>
          <w:lang w:val="en-US"/>
        </w:rPr>
        <w:t>EPA also considered one additional alternative, Sensene, based on increased availability after the 2012 report was published.</w:t>
      </w:r>
    </w:p>
    <w:p w:rsidR="00F65561" w:rsidP="00CB1C05" w14:paraId="41316CEB" w14:textId="77777777">
      <w:pPr>
        <w:pStyle w:val="BodyText"/>
        <w:rPr>
          <w:rFonts w:eastAsiaTheme="minorHAnsi"/>
          <w:lang w:val="en-US"/>
        </w:rPr>
        <w:sectPr w:rsidSect="0092222B">
          <w:headerReference w:type="default" r:id="rId197"/>
          <w:footerReference w:type="default" r:id="rId198"/>
          <w:headerReference w:type="first" r:id="rId199"/>
          <w:footerReference w:type="first" r:id="rId200"/>
          <w:type w:val="nextColumn"/>
          <w:pgSz w:w="12240" w:h="15840" w:code="1"/>
          <w:pgMar w:top="1440" w:right="1440" w:bottom="1440" w:left="1800" w:header="720" w:footer="720" w:gutter="0"/>
          <w:lnNumType w:countBy="1" w:restart="continuous"/>
          <w:pgNumType w:chapStyle="1"/>
          <w:cols w:space="720"/>
          <w:titlePg/>
        </w:sectPr>
      </w:pPr>
    </w:p>
    <w:tbl>
      <w:tblPr>
        <w:tblW w:w="13901" w:type="dxa"/>
        <w:tblLook w:val="04A0"/>
      </w:tblPr>
      <w:tblGrid>
        <w:gridCol w:w="1336"/>
        <w:gridCol w:w="2336"/>
        <w:gridCol w:w="1066"/>
        <w:gridCol w:w="1041"/>
        <w:gridCol w:w="1081"/>
        <w:gridCol w:w="1159"/>
        <w:gridCol w:w="1155"/>
        <w:gridCol w:w="1183"/>
        <w:gridCol w:w="1149"/>
        <w:gridCol w:w="1149"/>
        <w:gridCol w:w="1246"/>
      </w:tblGrid>
      <w:tr w14:paraId="6097AB66" w14:textId="77777777" w:rsidTr="00D15183">
        <w:tblPrEx>
          <w:tblW w:w="13901" w:type="dxa"/>
          <w:tblLook w:val="04A0"/>
        </w:tblPrEx>
        <w:trPr>
          <w:trHeight w:val="351"/>
          <w:tblHeader/>
        </w:trPr>
        <w:tc>
          <w:tcPr>
            <w:tcW w:w="13901" w:type="dxa"/>
            <w:gridSpan w:val="11"/>
            <w:tcBorders>
              <w:bottom w:val="single" w:sz="4" w:space="0" w:color="auto"/>
            </w:tcBorders>
            <w:shd w:val="clear" w:color="auto" w:fill="auto"/>
          </w:tcPr>
          <w:p w:rsidR="006E1188" w:rsidRPr="00D4063D" w:rsidP="00CB1C05" w14:paraId="202C5A7A" w14:textId="77777777">
            <w:pPr>
              <w:pStyle w:val="TableTitleA"/>
            </w:pPr>
            <w:bookmarkStart w:id="680" w:name="_Ref118465371"/>
            <w:r>
              <w:t xml:space="preserve">Figur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F6474E">
              <w:noBreakHyphen/>
            </w:r>
            <w:r w:rsidR="00BC4B5D">
              <w:fldChar w:fldCharType="begin" w:fldLock="1"/>
            </w:r>
            <w:r w:rsidR="00BC4B5D">
              <w:instrText xml:space="preserve"> SEQ Figure \* ARABIC \s 1 </w:instrText>
            </w:r>
            <w:r w:rsidR="00BC4B5D">
              <w:fldChar w:fldCharType="separate"/>
            </w:r>
            <w:r w:rsidR="0092222B">
              <w:rPr>
                <w:noProof/>
              </w:rPr>
              <w:t>1</w:t>
            </w:r>
            <w:r w:rsidR="00BC4B5D">
              <w:rPr>
                <w:noProof/>
              </w:rPr>
              <w:fldChar w:fldCharType="end"/>
            </w:r>
            <w:bookmarkEnd w:id="680"/>
            <w:r>
              <w:t xml:space="preserve">: Summary Table of PCE Alternatives from TURI’s </w:t>
            </w:r>
            <w:hyperlink w:anchor="_ENREF_51" w:tooltip="Toxics Use Reduction Institute (TURI), 2012 #42" w:history="1">
              <w:r w:rsidR="00414172">
                <w:fldChar w:fldCharType="begin" w:fldLock="1"/>
              </w:r>
              <w:r w:rsidR="00414172">
                <w:instrText xml:space="preserve"> ADDIN EN.CITE &lt;EndNote&gt;&lt;Cite ExcludeYear="1"&gt;&lt;Author&gt;Toxics Use Reduction Institute (TURI)&lt;/Author&gt;&lt;Year&gt;2012&lt;/Year&gt;&lt;RecNum&gt;42&lt;/RecNum&gt;&lt;DisplayText&gt;Toxics Use Reduction Institute (TURI) &lt;/DisplayText&gt;&lt;record&gt;&lt;rec-number&gt;42&lt;/rec-number&gt;&lt;foreign-keys&gt;&lt;key app="EN" db-id="52wf2wf0o0rv01e9dzo52td80t0590tp2fwd" timestamp="1714499636"&gt;42&lt;/key&gt;&lt;/foreign-keys&gt;&lt;ref-type name="Generic"&gt;13&lt;/ref-type&gt;&lt;contributors&gt;&lt;authors&gt;&lt;author&gt;Toxics Use Reduction Institute (TURI),&lt;/author&gt;&lt;/authors&gt;&lt;/contributors&gt;&lt;titles&gt;&lt;title&gt;Assessment of Alternatives to Perchloroethylene for the Dry Cleaning Industry&lt;/title&gt;&lt;/titles&gt;&lt;dates&gt;&lt;year&gt;2012&lt;/year&gt;&lt;/dates&gt;&lt;urls&gt;&lt;related-urls&gt;&lt;url&gt;https://www.turi.org/content/download/7399/134622/file/2012+M%26P+Report+27+Assessment+of+Safer+Alternatives+to+Perchloroethylene.pdf&lt;/url&gt;&lt;/related-urls&gt;&lt;/urls&gt;&lt;/record&gt;&lt;/Cite&gt;&lt;/EndNote&gt;</w:instrText>
              </w:r>
              <w:r w:rsidR="00414172">
                <w:fldChar w:fldCharType="separate"/>
              </w:r>
              <w:r w:rsidR="00414172">
                <w:rPr>
                  <w:noProof/>
                </w:rPr>
                <w:t xml:space="preserve">Toxics Use Reduction Institute (TURI) </w:t>
              </w:r>
              <w:r w:rsidR="00414172">
                <w:fldChar w:fldCharType="end"/>
              </w:r>
            </w:hyperlink>
            <w:r>
              <w:t xml:space="preserve"> Report </w:t>
            </w:r>
          </w:p>
        </w:tc>
      </w:tr>
      <w:tr w14:paraId="5162B17F" w14:textId="77777777" w:rsidTr="00D15183">
        <w:tblPrEx>
          <w:tblW w:w="13901" w:type="dxa"/>
          <w:tblLook w:val="04A0"/>
        </w:tblPrEx>
        <w:trPr>
          <w:trHeight w:val="690"/>
          <w:tblHeader/>
        </w:trPr>
        <w:tc>
          <w:tcPr>
            <w:tcW w:w="3667" w:type="dxa"/>
            <w:gridSpan w:val="2"/>
            <w:tcBorders>
              <w:top w:val="single" w:sz="4" w:space="0" w:color="auto"/>
              <w:left w:val="single" w:sz="4" w:space="0" w:color="auto"/>
              <w:bottom w:val="single" w:sz="4" w:space="0" w:color="auto"/>
              <w:right w:val="single" w:sz="4" w:space="0" w:color="auto"/>
            </w:tcBorders>
            <w:shd w:val="clear" w:color="000000" w:fill="305496"/>
            <w:vAlign w:val="center"/>
            <w:hideMark/>
          </w:tcPr>
          <w:p w:rsidR="006E1188" w:rsidRPr="00D4063D" w:rsidP="00CB1C05" w14:paraId="359740EC" w14:textId="77777777">
            <w:pPr>
              <w:pStyle w:val="TableSubtitle"/>
            </w:pPr>
            <w:r w:rsidRPr="00D4063D">
              <w:t>Key Assessment Criteria</w:t>
            </w:r>
          </w:p>
        </w:tc>
        <w:tc>
          <w:tcPr>
            <w:tcW w:w="1066" w:type="dxa"/>
            <w:tcBorders>
              <w:top w:val="single" w:sz="4" w:space="0" w:color="auto"/>
              <w:left w:val="nil"/>
              <w:bottom w:val="single" w:sz="4" w:space="0" w:color="auto"/>
              <w:right w:val="single" w:sz="4" w:space="0" w:color="auto"/>
            </w:tcBorders>
            <w:shd w:val="clear" w:color="000000" w:fill="FF0000"/>
            <w:vAlign w:val="center"/>
            <w:hideMark/>
          </w:tcPr>
          <w:p w:rsidR="006E1188" w:rsidRPr="00D4063D" w:rsidP="00CB1C05" w14:paraId="06A2618C" w14:textId="77777777">
            <w:pPr>
              <w:pStyle w:val="TableSubtitle"/>
            </w:pPr>
            <w:r w:rsidRPr="00D4063D">
              <w:t>PCE</w:t>
            </w:r>
          </w:p>
        </w:tc>
        <w:tc>
          <w:tcPr>
            <w:tcW w:w="0" w:type="auto"/>
            <w:tcBorders>
              <w:top w:val="single" w:sz="4" w:space="0" w:color="auto"/>
              <w:left w:val="nil"/>
              <w:bottom w:val="single" w:sz="4" w:space="0" w:color="auto"/>
              <w:right w:val="single" w:sz="4" w:space="0" w:color="auto"/>
            </w:tcBorders>
            <w:shd w:val="clear" w:color="000000" w:fill="548235"/>
            <w:vAlign w:val="center"/>
            <w:hideMark/>
          </w:tcPr>
          <w:p w:rsidR="006E1188" w:rsidRPr="00D4063D" w:rsidP="00CB1C05" w14:paraId="1E84FA19" w14:textId="77777777">
            <w:pPr>
              <w:pStyle w:val="TableSubtitle"/>
            </w:pPr>
            <w:r w:rsidRPr="00D4063D">
              <w:t>Wet Cleaning</w:t>
            </w:r>
          </w:p>
        </w:tc>
        <w:tc>
          <w:tcPr>
            <w:tcW w:w="0" w:type="auto"/>
            <w:tcBorders>
              <w:top w:val="single" w:sz="4" w:space="0" w:color="auto"/>
              <w:left w:val="nil"/>
              <w:bottom w:val="single" w:sz="4" w:space="0" w:color="auto"/>
              <w:right w:val="single" w:sz="4" w:space="0" w:color="auto"/>
            </w:tcBorders>
            <w:shd w:val="clear" w:color="000000" w:fill="A9D08E"/>
            <w:vAlign w:val="center"/>
            <w:hideMark/>
          </w:tcPr>
          <w:p w:rsidR="006E1188" w:rsidRPr="00D4063D" w:rsidP="00CB1C05" w14:paraId="6E7B5A6F" w14:textId="77777777">
            <w:pPr>
              <w:pStyle w:val="TableSubtitle"/>
              <w:rPr>
                <w:color w:val="000000"/>
              </w:rPr>
            </w:pPr>
            <w:r w:rsidRPr="00D4063D">
              <w:rPr>
                <w:color w:val="000000"/>
              </w:rPr>
              <w:t>Carbon Dioxide</w:t>
            </w:r>
          </w:p>
        </w:tc>
        <w:tc>
          <w:tcPr>
            <w:tcW w:w="0" w:type="auto"/>
            <w:tcBorders>
              <w:top w:val="single" w:sz="4" w:space="0" w:color="auto"/>
              <w:left w:val="nil"/>
              <w:bottom w:val="single" w:sz="4" w:space="0" w:color="auto"/>
              <w:right w:val="single" w:sz="4" w:space="0" w:color="auto"/>
            </w:tcBorders>
            <w:shd w:val="clear" w:color="000000" w:fill="ED7D31"/>
            <w:vAlign w:val="center"/>
            <w:hideMark/>
          </w:tcPr>
          <w:p w:rsidR="006E1188" w:rsidRPr="00D4063D" w:rsidP="00CB1C05" w14:paraId="0D494DDD" w14:textId="77777777">
            <w:pPr>
              <w:pStyle w:val="TableSubtitle"/>
            </w:pPr>
            <w:r w:rsidRPr="00D4063D">
              <w:t>Sensene</w:t>
            </w:r>
            <w:r w:rsidRPr="007A37D8" w:rsidR="007A37D8">
              <w:rPr>
                <w:vertAlign w:val="superscript"/>
              </w:rPr>
              <w:t>1</w:t>
            </w:r>
          </w:p>
        </w:tc>
        <w:tc>
          <w:tcPr>
            <w:tcW w:w="0" w:type="auto"/>
            <w:tcBorders>
              <w:top w:val="single" w:sz="4" w:space="0" w:color="auto"/>
              <w:left w:val="nil"/>
              <w:bottom w:val="single" w:sz="4" w:space="0" w:color="auto"/>
              <w:right w:val="single" w:sz="4" w:space="0" w:color="auto"/>
            </w:tcBorders>
            <w:shd w:val="clear" w:color="000000" w:fill="FFD966"/>
            <w:vAlign w:val="center"/>
            <w:hideMark/>
          </w:tcPr>
          <w:p w:rsidR="006E1188" w:rsidRPr="00D4063D" w:rsidP="00CB1C05" w14:paraId="503CBC60" w14:textId="77777777">
            <w:pPr>
              <w:pStyle w:val="TableSubtitle"/>
              <w:rPr>
                <w:color w:val="000000"/>
              </w:rPr>
            </w:pPr>
            <w:r w:rsidRPr="00D4063D">
              <w:rPr>
                <w:color w:val="000000"/>
              </w:rPr>
              <w:t>High Flash Point Hydro-Carbons</w:t>
            </w:r>
          </w:p>
        </w:tc>
        <w:tc>
          <w:tcPr>
            <w:tcW w:w="0" w:type="auto"/>
            <w:tcBorders>
              <w:top w:val="single" w:sz="4" w:space="0" w:color="auto"/>
              <w:left w:val="nil"/>
              <w:bottom w:val="single" w:sz="4" w:space="0" w:color="auto"/>
              <w:right w:val="single" w:sz="4" w:space="0" w:color="auto"/>
            </w:tcBorders>
            <w:shd w:val="clear" w:color="000000" w:fill="FFD966"/>
            <w:vAlign w:val="center"/>
            <w:hideMark/>
          </w:tcPr>
          <w:p w:rsidR="006E1188" w:rsidRPr="00D4063D" w:rsidP="00CB1C05" w14:paraId="45138558" w14:textId="77777777">
            <w:pPr>
              <w:pStyle w:val="TableSubtitle"/>
              <w:rPr>
                <w:color w:val="000000"/>
              </w:rPr>
            </w:pPr>
            <w:r w:rsidRPr="00D4063D">
              <w:rPr>
                <w:color w:val="000000"/>
              </w:rPr>
              <w:t>Acetal</w:t>
            </w:r>
          </w:p>
        </w:tc>
        <w:tc>
          <w:tcPr>
            <w:tcW w:w="0" w:type="auto"/>
            <w:tcBorders>
              <w:top w:val="single" w:sz="4" w:space="0" w:color="auto"/>
              <w:left w:val="nil"/>
              <w:bottom w:val="single" w:sz="4" w:space="0" w:color="auto"/>
              <w:right w:val="single" w:sz="4" w:space="0" w:color="auto"/>
            </w:tcBorders>
            <w:shd w:val="clear" w:color="000000" w:fill="FFD966"/>
            <w:vAlign w:val="center"/>
            <w:hideMark/>
          </w:tcPr>
          <w:p w:rsidR="006E1188" w:rsidRPr="00D4063D" w:rsidP="00CB1C05" w14:paraId="18EF4BFA" w14:textId="77777777">
            <w:pPr>
              <w:pStyle w:val="TableSubtitle"/>
              <w:rPr>
                <w:color w:val="000000"/>
              </w:rPr>
            </w:pPr>
            <w:r w:rsidRPr="00D4063D">
              <w:rPr>
                <w:color w:val="000000"/>
              </w:rPr>
              <w:t>Propylene Glycol Ethers</w:t>
            </w:r>
          </w:p>
        </w:tc>
        <w:tc>
          <w:tcPr>
            <w:tcW w:w="0" w:type="auto"/>
            <w:tcBorders>
              <w:top w:val="single" w:sz="4" w:space="0" w:color="auto"/>
              <w:left w:val="nil"/>
              <w:bottom w:val="single" w:sz="4" w:space="0" w:color="auto"/>
              <w:right w:val="single" w:sz="4" w:space="0" w:color="auto"/>
            </w:tcBorders>
            <w:shd w:val="clear" w:color="000000" w:fill="ED7D31"/>
            <w:vAlign w:val="center"/>
            <w:hideMark/>
          </w:tcPr>
          <w:p w:rsidR="006E1188" w:rsidRPr="00D4063D" w:rsidP="00CB1C05" w14:paraId="2F42627B" w14:textId="77777777">
            <w:pPr>
              <w:pStyle w:val="TableSubtitle"/>
            </w:pPr>
            <w:r w:rsidRPr="00D4063D">
              <w:t>D5 Siloxane</w:t>
            </w:r>
          </w:p>
        </w:tc>
        <w:tc>
          <w:tcPr>
            <w:tcW w:w="1246" w:type="dxa"/>
            <w:tcBorders>
              <w:top w:val="single" w:sz="4" w:space="0" w:color="auto"/>
              <w:left w:val="nil"/>
              <w:bottom w:val="single" w:sz="4" w:space="0" w:color="auto"/>
              <w:right w:val="single" w:sz="4" w:space="0" w:color="auto"/>
            </w:tcBorders>
            <w:shd w:val="clear" w:color="000000" w:fill="FF0000"/>
            <w:vAlign w:val="center"/>
            <w:hideMark/>
          </w:tcPr>
          <w:p w:rsidR="006E1188" w:rsidRPr="00D4063D" w:rsidP="00CB1C05" w14:paraId="20C8C60D" w14:textId="77777777">
            <w:pPr>
              <w:pStyle w:val="TableSubtitle"/>
            </w:pPr>
            <w:r w:rsidRPr="00D4063D">
              <w:t>n-Propyl Bromide</w:t>
            </w:r>
          </w:p>
        </w:tc>
      </w:tr>
      <w:tr w14:paraId="78938C1C" w14:textId="77777777" w:rsidTr="00D53FE0">
        <w:tblPrEx>
          <w:tblW w:w="13901" w:type="dxa"/>
          <w:tblLook w:val="04A0"/>
        </w:tblPrEx>
        <w:trPr>
          <w:trHeight w:val="288"/>
        </w:trPr>
        <w:tc>
          <w:tcPr>
            <w:tcW w:w="0" w:type="auto"/>
            <w:vMerge w:val="restart"/>
            <w:tcBorders>
              <w:top w:val="nil"/>
              <w:left w:val="single" w:sz="4" w:space="0" w:color="auto"/>
              <w:bottom w:val="single" w:sz="4" w:space="0" w:color="auto"/>
              <w:right w:val="single" w:sz="4" w:space="0" w:color="auto"/>
            </w:tcBorders>
            <w:shd w:val="clear" w:color="000000" w:fill="305496"/>
            <w:vAlign w:val="bottom"/>
            <w:hideMark/>
          </w:tcPr>
          <w:p w:rsidR="006E1188" w:rsidRPr="0022122B" w:rsidP="00CB1C05" w14:paraId="524027A2" w14:textId="77777777">
            <w:pPr>
              <w:pStyle w:val="CTableTextAbt"/>
              <w:rPr>
                <w:color w:val="FFFFFF" w:themeColor="background1"/>
              </w:rPr>
            </w:pPr>
            <w:r w:rsidRPr="0022122B">
              <w:rPr>
                <w:color w:val="FFFFFF" w:themeColor="background1"/>
              </w:rPr>
              <w:t>Technical Performance</w:t>
            </w: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023D4B2C" w14:textId="77777777">
            <w:pPr>
              <w:pStyle w:val="LTableTextAbt"/>
            </w:pPr>
            <w:r w:rsidRPr="00D4063D">
              <w:t>Cycle Time (min)</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047977E2" w14:textId="77777777">
            <w:pPr>
              <w:pStyle w:val="CTableTextAbt"/>
            </w:pPr>
            <w:r>
              <w:t>4</w:t>
            </w:r>
            <w:r w:rsidRPr="00D4063D" w:rsidR="004F366B">
              <w:t>5</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2F8C29D" w14:textId="77777777">
            <w:pPr>
              <w:pStyle w:val="CTableTextAbt"/>
            </w:pPr>
            <w:r w:rsidRPr="00D4063D">
              <w:t xml:space="preserve">20 - </w:t>
            </w:r>
            <w:r w:rsidR="00FC1E05">
              <w:t>4</w:t>
            </w:r>
            <w:r w:rsidRPr="00D4063D">
              <w:t>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C4EE3A1" w14:textId="77777777">
            <w:pPr>
              <w:pStyle w:val="CTableTextAbt"/>
            </w:pPr>
            <w:r w:rsidRPr="00D4063D">
              <w:t>35 - 45</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97F89E7" w14:textId="77777777">
            <w:pPr>
              <w:pStyle w:val="CTableTextAbt"/>
            </w:pPr>
            <w:r w:rsidRPr="00D4063D">
              <w:t>Similar to P</w:t>
            </w:r>
            <w:r w:rsidR="00AA74E6">
              <w:t>C</w:t>
            </w:r>
            <w:r w:rsidRPr="00D4063D">
              <w: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CDA4AC6" w14:textId="77777777">
            <w:pPr>
              <w:pStyle w:val="CTableTextAbt"/>
            </w:pPr>
            <w:r w:rsidRPr="00D4063D">
              <w:t xml:space="preserve">60 - </w:t>
            </w:r>
            <w:r w:rsidR="00FC1E05">
              <w:t>7</w:t>
            </w:r>
            <w:r w:rsidRPr="00D4063D">
              <w:t>5</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D7337F7" w14:textId="77777777">
            <w:pPr>
              <w:pStyle w:val="CTableTextAbt"/>
            </w:pPr>
            <w:r w:rsidRPr="00D4063D">
              <w:t>60 - 65</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836D4C0" w14:textId="77777777">
            <w:pPr>
              <w:pStyle w:val="CTableTextAbt"/>
            </w:pPr>
            <w:r w:rsidRPr="00D4063D">
              <w:t>&gt;</w:t>
            </w:r>
            <w:r>
              <w:t>4</w:t>
            </w:r>
            <w:r w:rsidRPr="00D4063D" w:rsidR="004F366B">
              <w:t>5</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A8C914F" w14:textId="77777777">
            <w:pPr>
              <w:pStyle w:val="CTableTextAbt"/>
            </w:pPr>
            <w:r w:rsidRPr="00D4063D">
              <w:t>53 - 58</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DAF4915" w14:textId="77777777">
            <w:pPr>
              <w:pStyle w:val="CTableTextAbt"/>
            </w:pPr>
            <w:r w:rsidRPr="00D4063D">
              <w:t>45</w:t>
            </w:r>
          </w:p>
        </w:tc>
      </w:tr>
      <w:tr w14:paraId="0E5D601D" w14:textId="77777777" w:rsidTr="00D53FE0">
        <w:tblPrEx>
          <w:tblW w:w="13901" w:type="dxa"/>
          <w:tblLook w:val="04A0"/>
        </w:tblPrEx>
        <w:trPr>
          <w:trHeight w:val="335"/>
        </w:trPr>
        <w:tc>
          <w:tcPr>
            <w:tcW w:w="0" w:type="auto"/>
            <w:vMerge/>
            <w:tcBorders>
              <w:top w:val="nil"/>
              <w:left w:val="single" w:sz="4" w:space="0" w:color="auto"/>
              <w:bottom w:val="single" w:sz="4" w:space="0" w:color="auto"/>
              <w:right w:val="single" w:sz="4" w:space="0" w:color="auto"/>
            </w:tcBorders>
            <w:vAlign w:val="center"/>
            <w:hideMark/>
          </w:tcPr>
          <w:p w:rsidR="006E1188" w:rsidRPr="0022122B" w:rsidP="00CB1C05" w14:paraId="4F72F426" w14:textId="77777777">
            <w:pPr>
              <w:pStyle w:val="CTableTextAbt"/>
              <w:rPr>
                <w:color w:val="FFFFFF" w:themeColor="background1"/>
              </w:rPr>
            </w:pP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080D37E4" w14:textId="77777777">
            <w:pPr>
              <w:pStyle w:val="LTableTextAbt"/>
            </w:pPr>
            <w:r w:rsidRPr="00D4063D">
              <w:t>Load Capacity (lbs)</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7E25D062" w14:textId="77777777">
            <w:pPr>
              <w:pStyle w:val="CTableTextAbt"/>
            </w:pPr>
            <w:r>
              <w:t>5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BB84667" w14:textId="77777777">
            <w:pPr>
              <w:pStyle w:val="CTableTextAbt"/>
            </w:pPr>
            <w:r w:rsidRPr="00D4063D">
              <w:t>20 - 75</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7718834" w14:textId="77777777">
            <w:pPr>
              <w:pStyle w:val="CTableTextAbt"/>
            </w:pPr>
            <w:r w:rsidRPr="00D4063D">
              <w:t>6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98301DE" w14:textId="77777777">
            <w:pPr>
              <w:pStyle w:val="CTableTextAbt"/>
            </w:pPr>
            <w:r w:rsidRPr="00D4063D">
              <w:t>Similar to P</w:t>
            </w:r>
            <w:r w:rsidR="00AA74E6">
              <w:t>C</w:t>
            </w:r>
            <w:r w:rsidRPr="00D4063D">
              <w: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1EB665B" w14:textId="77777777">
            <w:pPr>
              <w:pStyle w:val="CTableTextAbt"/>
            </w:pPr>
            <w:r w:rsidRPr="00D4063D">
              <w:t xml:space="preserve">35 - </w:t>
            </w:r>
            <w:r w:rsidR="00FC1E05">
              <w:t>9</w:t>
            </w:r>
            <w:r w:rsidRPr="00D4063D">
              <w:t>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EC2A08D" w14:textId="77777777">
            <w:pPr>
              <w:pStyle w:val="CTableTextAbt"/>
            </w:pPr>
            <w:r w:rsidRPr="00D4063D">
              <w:t>40 - 9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B9625DB" w14:textId="77777777">
            <w:pPr>
              <w:pStyle w:val="CTableTextAbt"/>
            </w:pPr>
            <w:r w:rsidRPr="00D4063D">
              <w:t>43</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A36F3DC" w14:textId="77777777">
            <w:pPr>
              <w:pStyle w:val="CTableTextAbt"/>
            </w:pPr>
            <w:r w:rsidRPr="00D4063D">
              <w:t>55</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9362CB1" w14:textId="77777777">
            <w:pPr>
              <w:pStyle w:val="CTableTextAbt"/>
            </w:pPr>
            <w:r w:rsidRPr="00D4063D">
              <w:t>50</w:t>
            </w:r>
          </w:p>
        </w:tc>
      </w:tr>
      <w:tr w14:paraId="550F8D19" w14:textId="77777777" w:rsidTr="00D53FE0">
        <w:tblPrEx>
          <w:tblW w:w="13901" w:type="dxa"/>
          <w:tblLook w:val="04A0"/>
        </w:tblPrEx>
        <w:trPr>
          <w:trHeight w:val="1011"/>
        </w:trPr>
        <w:tc>
          <w:tcPr>
            <w:tcW w:w="0" w:type="auto"/>
            <w:vMerge/>
            <w:tcBorders>
              <w:top w:val="nil"/>
              <w:left w:val="single" w:sz="4" w:space="0" w:color="auto"/>
              <w:bottom w:val="single" w:sz="4" w:space="0" w:color="auto"/>
              <w:right w:val="single" w:sz="4" w:space="0" w:color="auto"/>
            </w:tcBorders>
            <w:vAlign w:val="center"/>
            <w:hideMark/>
          </w:tcPr>
          <w:p w:rsidR="006E1188" w:rsidRPr="0022122B" w:rsidP="00CB1C05" w14:paraId="2F3CFBE6" w14:textId="77777777">
            <w:pPr>
              <w:pStyle w:val="CTableTextAbt"/>
              <w:rPr>
                <w:color w:val="FFFFFF" w:themeColor="background1"/>
              </w:rPr>
            </w:pP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51986558" w14:textId="77777777">
            <w:pPr>
              <w:pStyle w:val="LTableTextAbt"/>
            </w:pPr>
            <w:r w:rsidRPr="00D4063D">
              <w:t>Materials system may have difficulty with</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E74C30C" w14:textId="77777777">
            <w:pPr>
              <w:pStyle w:val="CTableTextAbt"/>
            </w:pPr>
            <w:r w:rsidRPr="00D4063D">
              <w:t>Leather, Suedes, Beads, Delicate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06B9AA5" w14:textId="77777777">
            <w:pPr>
              <w:pStyle w:val="CTableTextAbt"/>
            </w:pPr>
            <w:r w:rsidRPr="00D4063D">
              <w:t>Leather, Suede and Fu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B188C5F" w14:textId="77777777">
            <w:pPr>
              <w:pStyle w:val="CTableTextAbt"/>
            </w:pPr>
            <w:r w:rsidRPr="00D4063D">
              <w:t>Triacetates, Specially Dyed Acetate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7CE0FF2" w14:textId="77777777">
            <w:pPr>
              <w:pStyle w:val="CTableTextAbt"/>
            </w:pPr>
            <w:r w:rsidRPr="00D4063D">
              <w:t>None Identifie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746A56F" w14:textId="77777777">
            <w:pPr>
              <w:pStyle w:val="CTableTextAbt"/>
            </w:pPr>
            <w:r w:rsidRPr="00D4063D">
              <w:t>Vinyl Appliqué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C456A2B" w14:textId="77777777">
            <w:pPr>
              <w:pStyle w:val="CTableTextAbt"/>
            </w:pPr>
            <w:r w:rsidRPr="00D4063D">
              <w:t>Appliqués or Decorations Glued to Fabri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E06BB19" w14:textId="77777777">
            <w:pPr>
              <w:pStyle w:val="CTableTextAbt"/>
            </w:pPr>
            <w:r w:rsidRPr="00D4063D">
              <w:t>None Identifie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344B939" w14:textId="77777777">
            <w:pPr>
              <w:pStyle w:val="CTableTextAbt"/>
            </w:pPr>
            <w:r w:rsidRPr="00D4063D">
              <w:t>None Identified</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E82A562" w14:textId="77777777">
            <w:pPr>
              <w:pStyle w:val="CTableTextAbt"/>
            </w:pPr>
            <w:r w:rsidRPr="00D4063D">
              <w:t>Leather, Suedes, Beads, Delicates</w:t>
            </w:r>
          </w:p>
        </w:tc>
      </w:tr>
      <w:tr w14:paraId="72FB0A75" w14:textId="77777777" w:rsidTr="00D53FE0">
        <w:tblPrEx>
          <w:tblW w:w="13901" w:type="dxa"/>
          <w:tblLook w:val="04A0"/>
        </w:tblPrEx>
        <w:trPr>
          <w:trHeight w:val="335"/>
        </w:trPr>
        <w:tc>
          <w:tcPr>
            <w:tcW w:w="0" w:type="auto"/>
            <w:vMerge/>
            <w:tcBorders>
              <w:top w:val="nil"/>
              <w:left w:val="single" w:sz="4" w:space="0" w:color="auto"/>
              <w:bottom w:val="single" w:sz="4" w:space="0" w:color="auto"/>
              <w:right w:val="single" w:sz="4" w:space="0" w:color="auto"/>
            </w:tcBorders>
            <w:vAlign w:val="center"/>
            <w:hideMark/>
          </w:tcPr>
          <w:p w:rsidR="006E1188" w:rsidRPr="0022122B" w:rsidP="00CB1C05" w14:paraId="50A4D285" w14:textId="77777777">
            <w:pPr>
              <w:pStyle w:val="CTableTextAbt"/>
              <w:rPr>
                <w:color w:val="FFFFFF" w:themeColor="background1"/>
              </w:rPr>
            </w:pP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5E2D1B5F" w14:textId="77777777">
            <w:pPr>
              <w:pStyle w:val="LTableTextAbt"/>
            </w:pPr>
            <w:r w:rsidRPr="00D4063D">
              <w:t>Spotting Requirements</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037FEA4D" w14:textId="77777777">
            <w:pPr>
              <w:pStyle w:val="CTableTextAbt"/>
            </w:pPr>
            <w:r w:rsidRPr="00D4063D">
              <w:t>Modera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D4C36D5"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FE05F52" w14:textId="77777777">
            <w:pPr>
              <w:pStyle w:val="CTableTextAbt"/>
            </w:pPr>
            <w:r w:rsidRPr="00D4063D">
              <w:t>High</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DB5B3BD" w14:textId="77777777">
            <w:pPr>
              <w:pStyle w:val="CTableTextAbt"/>
            </w:pPr>
            <w:r w:rsidRPr="00D4063D">
              <w:t>Similar to PC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EBD4987" w14:textId="77777777">
            <w:pPr>
              <w:pStyle w:val="CTableTextAbt"/>
            </w:pPr>
            <w:r w:rsidRPr="00D4063D">
              <w:t>Modera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EBAA139"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8C7F82E"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A88A28C" w14:textId="77777777">
            <w:pPr>
              <w:pStyle w:val="CTableTextAbt"/>
            </w:pPr>
            <w:r w:rsidRPr="00D4063D">
              <w:t>High</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6D0CAA5" w14:textId="77777777">
            <w:pPr>
              <w:pStyle w:val="CTableTextAbt"/>
            </w:pPr>
            <w:r w:rsidRPr="00D4063D">
              <w:t>Low</w:t>
            </w:r>
          </w:p>
        </w:tc>
      </w:tr>
      <w:tr w14:paraId="52669604" w14:textId="77777777" w:rsidTr="00D53FE0">
        <w:tblPrEx>
          <w:tblW w:w="13901" w:type="dxa"/>
          <w:tblLook w:val="04A0"/>
        </w:tblPrEx>
        <w:trPr>
          <w:trHeight w:val="673"/>
        </w:trPr>
        <w:tc>
          <w:tcPr>
            <w:tcW w:w="0" w:type="auto"/>
            <w:vMerge w:val="restart"/>
            <w:tcBorders>
              <w:top w:val="nil"/>
              <w:left w:val="single" w:sz="4" w:space="0" w:color="auto"/>
              <w:bottom w:val="single" w:sz="4" w:space="0" w:color="auto"/>
              <w:right w:val="single" w:sz="4" w:space="0" w:color="auto"/>
            </w:tcBorders>
            <w:shd w:val="clear" w:color="000000" w:fill="305496"/>
            <w:noWrap/>
            <w:vAlign w:val="bottom"/>
            <w:hideMark/>
          </w:tcPr>
          <w:p w:rsidR="006E1188" w:rsidRPr="0022122B" w:rsidP="00CB1C05" w14:paraId="23CD27A3" w14:textId="77777777">
            <w:pPr>
              <w:pStyle w:val="CTableTextAbt"/>
              <w:rPr>
                <w:color w:val="FFFFFF" w:themeColor="background1"/>
              </w:rPr>
            </w:pPr>
            <w:r w:rsidRPr="0022122B">
              <w:rPr>
                <w:color w:val="FFFFFF" w:themeColor="background1"/>
              </w:rPr>
              <w:t>Financial</w:t>
            </w: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107658E2" w14:textId="77777777">
            <w:pPr>
              <w:pStyle w:val="LTableTextAbt"/>
            </w:pPr>
            <w:r w:rsidRPr="00D4063D">
              <w:t>Equipment</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273C8037" w14:textId="77777777">
            <w:pPr>
              <w:pStyle w:val="CTableTextAbt"/>
            </w:pPr>
            <w:r w:rsidRPr="00D4063D">
              <w:t>$40,000 - $65,00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70F749A" w14:textId="77777777">
            <w:pPr>
              <w:pStyle w:val="CTableTextAbt"/>
            </w:pPr>
            <w:r w:rsidRPr="00D4063D">
              <w:t>$36,000 - $61,00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6F921BF" w14:textId="77777777">
            <w:pPr>
              <w:pStyle w:val="CTableTextAbt"/>
            </w:pPr>
            <w:r w:rsidRPr="00D4063D">
              <w:t>$100,000 - &gt;$150,00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E906226" w14:textId="77777777">
            <w:pPr>
              <w:pStyle w:val="CTableTextAbt"/>
            </w:pPr>
            <w:r w:rsidRPr="00D4063D">
              <w:t>$100,000 - &gt;$120,00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4120367" w14:textId="77777777">
            <w:pPr>
              <w:pStyle w:val="CTableTextAbt"/>
            </w:pPr>
            <w:r w:rsidRPr="00D4063D">
              <w:t>$38,000 - $75,00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21957B7" w14:textId="77777777">
            <w:pPr>
              <w:pStyle w:val="CTableTextAbt"/>
            </w:pPr>
            <w:r w:rsidRPr="00D4063D">
              <w:t>$50,000 - $100,00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146E465" w14:textId="77777777">
            <w:pPr>
              <w:pStyle w:val="CTableTextAbt"/>
            </w:pPr>
            <w:r w:rsidRPr="00D4063D">
              <w:t xml:space="preserve">$56,000 </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7B4B329" w14:textId="77777777">
            <w:pPr>
              <w:pStyle w:val="CTableTextAbt"/>
            </w:pPr>
            <w:r w:rsidRPr="00D4063D">
              <w:t>$30,500 - $55,000</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0A49F5C7" w14:textId="77777777">
            <w:pPr>
              <w:pStyle w:val="CTableTextAbt"/>
            </w:pPr>
            <w:r w:rsidRPr="00D4063D">
              <w:t>$40,000 - $60,000 or Retrofit Cost</w:t>
            </w:r>
          </w:p>
        </w:tc>
      </w:tr>
      <w:tr w14:paraId="2356F970" w14:textId="77777777" w:rsidTr="00D53FE0">
        <w:tblPrEx>
          <w:tblW w:w="13901" w:type="dxa"/>
          <w:tblLook w:val="04A0"/>
        </w:tblPrEx>
        <w:trPr>
          <w:trHeight w:val="1348"/>
        </w:trPr>
        <w:tc>
          <w:tcPr>
            <w:tcW w:w="0" w:type="auto"/>
            <w:vMerge/>
            <w:tcBorders>
              <w:top w:val="nil"/>
              <w:left w:val="single" w:sz="4" w:space="0" w:color="auto"/>
              <w:bottom w:val="single" w:sz="4" w:space="0" w:color="auto"/>
              <w:right w:val="single" w:sz="4" w:space="0" w:color="auto"/>
            </w:tcBorders>
            <w:vAlign w:val="center"/>
            <w:hideMark/>
          </w:tcPr>
          <w:p w:rsidR="006E1188" w:rsidRPr="0022122B" w:rsidP="00CB1C05" w14:paraId="4495FAEC" w14:textId="77777777">
            <w:pPr>
              <w:pStyle w:val="CTableTextAbt"/>
              <w:rPr>
                <w:color w:val="FFFFFF" w:themeColor="background1"/>
              </w:rPr>
            </w:pP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48C7FB43" w14:textId="77777777">
            <w:pPr>
              <w:pStyle w:val="LTableTextAbt"/>
            </w:pPr>
            <w:r w:rsidRPr="00D4063D">
              <w:t>Chemical Cost Per Gallon</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3AFF16C7" w14:textId="77777777">
            <w:pPr>
              <w:pStyle w:val="CTableTextAbt"/>
            </w:pPr>
            <w:r w:rsidRPr="00D4063D">
              <w:t xml:space="preserve">$17 </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719972C" w14:textId="77777777">
            <w:pPr>
              <w:pStyle w:val="CTableTextAbt"/>
            </w:pPr>
            <w:r w:rsidRPr="00D4063D">
              <w:t>$0.007/gal (water);</w:t>
            </w:r>
            <w:r w:rsidRPr="00D4063D">
              <w:br/>
              <w:t>$25 - $31/gal (detergent)</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BC96CBE" w14:textId="77777777">
            <w:pPr>
              <w:pStyle w:val="CTableTextAbt"/>
            </w:pPr>
            <w:r w:rsidRPr="00D4063D">
              <w:t>$0.18/lb (CO</w:t>
            </w:r>
            <w:r w:rsidRPr="00D4063D">
              <w:rPr>
                <w:vertAlign w:val="subscript"/>
              </w:rPr>
              <w:t>2</w:t>
            </w:r>
            <w:r w:rsidRPr="00D4063D">
              <w:t>); $40/gal (detergent)</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95D953B" w14:textId="77777777">
            <w:pPr>
              <w:pStyle w:val="CTableTextAbt"/>
            </w:pPr>
            <w:r w:rsidRPr="00D4063D">
              <w:t xml:space="preserve">$107 </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632DAF6" w14:textId="77777777">
            <w:pPr>
              <w:pStyle w:val="CTableTextAbt"/>
            </w:pPr>
            <w:r w:rsidRPr="00D4063D">
              <w:t>$14 - $17</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8070A1A" w14:textId="77777777">
            <w:pPr>
              <w:pStyle w:val="CTableTextAbt"/>
            </w:pPr>
            <w:r w:rsidRPr="00D4063D">
              <w:t>$28 - $34</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11B4F4D" w14:textId="77777777">
            <w:pPr>
              <w:pStyle w:val="CTableTextAbt"/>
            </w:pPr>
            <w:r w:rsidRPr="00D4063D">
              <w:t>$25 - $3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FBE1E3A" w14:textId="77777777">
            <w:pPr>
              <w:pStyle w:val="CTableTextAbt"/>
            </w:pPr>
            <w:r w:rsidRPr="00D4063D">
              <w:t>$22 - $28</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B9A8E6E" w14:textId="77777777">
            <w:pPr>
              <w:pStyle w:val="CTableTextAbt"/>
            </w:pPr>
            <w:r w:rsidRPr="00D4063D">
              <w:t>$40 - $64</w:t>
            </w:r>
          </w:p>
        </w:tc>
      </w:tr>
      <w:tr w14:paraId="78FC8830" w14:textId="77777777" w:rsidTr="00D53FE0">
        <w:tblPrEx>
          <w:tblW w:w="13901" w:type="dxa"/>
          <w:tblLook w:val="04A0"/>
        </w:tblPrEx>
        <w:trPr>
          <w:trHeight w:val="673"/>
        </w:trPr>
        <w:tc>
          <w:tcPr>
            <w:tcW w:w="0" w:type="auto"/>
            <w:vMerge/>
            <w:tcBorders>
              <w:top w:val="nil"/>
              <w:left w:val="single" w:sz="4" w:space="0" w:color="auto"/>
              <w:bottom w:val="single" w:sz="4" w:space="0" w:color="auto"/>
              <w:right w:val="single" w:sz="4" w:space="0" w:color="auto"/>
            </w:tcBorders>
            <w:vAlign w:val="center"/>
            <w:hideMark/>
          </w:tcPr>
          <w:p w:rsidR="006E1188" w:rsidRPr="0022122B" w:rsidP="00CB1C05" w14:paraId="5AAC11AE" w14:textId="77777777">
            <w:pPr>
              <w:pStyle w:val="CTableTextAbt"/>
              <w:rPr>
                <w:color w:val="FFFFFF" w:themeColor="background1"/>
              </w:rPr>
            </w:pP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162F31CE" w14:textId="77777777">
            <w:pPr>
              <w:pStyle w:val="LTableTextAbt"/>
            </w:pPr>
            <w:r w:rsidRPr="00D4063D">
              <w:t>Cost Per Pound Cleaned (Range and Average)</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2B966D66" w14:textId="77777777">
            <w:pPr>
              <w:pStyle w:val="CTableTextAbt"/>
            </w:pPr>
            <w:r w:rsidRPr="00D4063D">
              <w:t xml:space="preserve">$0.63 - $1.94 </w:t>
            </w:r>
            <w:r w:rsidRPr="00D4063D">
              <w:br/>
              <w:t>Avg: $1</w:t>
            </w:r>
            <w:r w:rsidR="00C74417">
              <w:t>.</w:t>
            </w:r>
            <w:r w:rsidRPr="00D4063D">
              <w:t>02</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4EFB96C" w14:textId="77777777">
            <w:pPr>
              <w:pStyle w:val="CTableTextAbt"/>
            </w:pPr>
            <w:r w:rsidRPr="00D4063D">
              <w:t>$0.57 - $1.32</w:t>
            </w:r>
            <w:r w:rsidRPr="00D4063D">
              <w:br/>
              <w:t>Avg: $1.10</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BA93622" w14:textId="77777777">
            <w:pPr>
              <w:pStyle w:val="CTableTextAbt"/>
            </w:pPr>
            <w:r w:rsidRPr="00D4063D">
              <w:t xml:space="preserve">$1.40 </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58E7E48" w14:textId="77777777">
            <w:pPr>
              <w:pStyle w:val="CTableTextAbt"/>
            </w:pPr>
            <w:r w:rsidRPr="00D4063D">
              <w:t>Un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68F7862" w14:textId="77777777">
            <w:pPr>
              <w:pStyle w:val="CTableTextAbt"/>
            </w:pPr>
            <w:r w:rsidRPr="00D4063D">
              <w:t>$0.73 - $1.02</w:t>
            </w:r>
            <w:r w:rsidRPr="00D4063D">
              <w:br/>
              <w:t>Avg: $0.88</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90A147A" w14:textId="77777777">
            <w:pPr>
              <w:pStyle w:val="CTableTextAbt"/>
            </w:pPr>
            <w:r w:rsidRPr="00D4063D">
              <w:t>Un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2C07419" w14:textId="77777777">
            <w:pPr>
              <w:pStyle w:val="CTableTextAbt"/>
            </w:pPr>
            <w:r w:rsidRPr="00D4063D">
              <w:t xml:space="preserve">$1.14 </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C32AC82" w14:textId="77777777">
            <w:pPr>
              <w:pStyle w:val="CTableTextAbt"/>
            </w:pPr>
            <w:r w:rsidRPr="00D4063D">
              <w:t>$1.08 - $2.33</w:t>
            </w:r>
            <w:r w:rsidRPr="00D4063D">
              <w:br/>
              <w:t>Avg: $1.71</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F10F7BA" w14:textId="77777777">
            <w:pPr>
              <w:pStyle w:val="CTableTextAbt"/>
            </w:pPr>
            <w:r w:rsidRPr="00D4063D">
              <w:t>Unavailable</w:t>
            </w:r>
          </w:p>
        </w:tc>
      </w:tr>
      <w:tr w14:paraId="19C10DEC" w14:textId="77777777" w:rsidTr="00D53FE0">
        <w:tblPrEx>
          <w:tblW w:w="13901" w:type="dxa"/>
          <w:tblLook w:val="04A0"/>
        </w:tblPrEx>
        <w:trPr>
          <w:trHeight w:val="596"/>
        </w:trPr>
        <w:tc>
          <w:tcPr>
            <w:tcW w:w="0" w:type="auto"/>
            <w:vMerge/>
            <w:tcBorders>
              <w:top w:val="nil"/>
              <w:left w:val="single" w:sz="4" w:space="0" w:color="auto"/>
              <w:bottom w:val="single" w:sz="4" w:space="0" w:color="auto"/>
              <w:right w:val="single" w:sz="4" w:space="0" w:color="auto"/>
            </w:tcBorders>
            <w:vAlign w:val="center"/>
            <w:hideMark/>
          </w:tcPr>
          <w:p w:rsidR="006E1188" w:rsidRPr="0022122B" w:rsidP="00CB1C05" w14:paraId="0B018FC1" w14:textId="77777777">
            <w:pPr>
              <w:pStyle w:val="CTableTextAbt"/>
              <w:rPr>
                <w:color w:val="FFFFFF" w:themeColor="background1"/>
              </w:rPr>
            </w:pP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55F48B65" w14:textId="77777777">
            <w:pPr>
              <w:pStyle w:val="LTableTextAbt"/>
            </w:pPr>
            <w:r w:rsidRPr="00D4063D">
              <w:t>Electricity Usage (kWh/100 lb)</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219488F2" w14:textId="77777777">
            <w:pPr>
              <w:pStyle w:val="CTableTextAbt"/>
            </w:pPr>
            <w:r w:rsidRPr="00D4063D">
              <w:t>26.6</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A566AED" w14:textId="77777777">
            <w:pPr>
              <w:pStyle w:val="CTableTextAbt"/>
            </w:pPr>
            <w:r w:rsidRPr="00D4063D">
              <w:t>9.3</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050FD16" w14:textId="77777777">
            <w:pPr>
              <w:pStyle w:val="CTableTextAbt"/>
            </w:pPr>
            <w:r w:rsidRPr="00D4063D">
              <w:t>30.9</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E09F98C" w14:textId="77777777">
            <w:pPr>
              <w:pStyle w:val="CTableTextAbt"/>
            </w:pPr>
            <w:r w:rsidRPr="00D4063D">
              <w:t>Similar to PC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FB777C7" w14:textId="77777777">
            <w:pPr>
              <w:pStyle w:val="CTableTextAbt"/>
            </w:pPr>
            <w:r w:rsidRPr="00D4063D">
              <w:t>35.5</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C7AFA51" w14:textId="77777777">
            <w:pPr>
              <w:pStyle w:val="CTableTextAbt"/>
            </w:pPr>
            <w:r w:rsidRPr="00D4063D">
              <w:t>Similar to Hydrocarbon</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4E1B3EB" w14:textId="77777777">
            <w:pPr>
              <w:pStyle w:val="CTableTextAbt"/>
            </w:pPr>
            <w:r w:rsidRPr="00D4063D">
              <w:t>Un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1C00494" w14:textId="77777777">
            <w:pPr>
              <w:pStyle w:val="CTableTextAbt"/>
            </w:pPr>
            <w:r w:rsidRPr="00D4063D">
              <w:t>54.2</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4E7C832C" w14:textId="77777777">
            <w:pPr>
              <w:pStyle w:val="CTableTextAbt"/>
            </w:pPr>
            <w:r w:rsidRPr="00D4063D">
              <w:t>Unavailable</w:t>
            </w:r>
          </w:p>
        </w:tc>
      </w:tr>
      <w:tr w14:paraId="7D10FCAE" w14:textId="77777777" w:rsidTr="00D53FE0">
        <w:tblPrEx>
          <w:tblW w:w="13901" w:type="dxa"/>
          <w:tblLook w:val="04A0"/>
        </w:tblPrEx>
        <w:trPr>
          <w:trHeight w:val="1011"/>
        </w:trPr>
        <w:tc>
          <w:tcPr>
            <w:tcW w:w="0" w:type="auto"/>
            <w:vMerge w:val="restart"/>
            <w:tcBorders>
              <w:top w:val="nil"/>
              <w:left w:val="single" w:sz="4" w:space="0" w:color="auto"/>
              <w:bottom w:val="single" w:sz="4" w:space="0" w:color="000000"/>
              <w:right w:val="single" w:sz="4" w:space="0" w:color="auto"/>
            </w:tcBorders>
            <w:shd w:val="clear" w:color="000000" w:fill="305496"/>
            <w:noWrap/>
            <w:vAlign w:val="bottom"/>
            <w:hideMark/>
          </w:tcPr>
          <w:p w:rsidR="006E1188" w:rsidRPr="0022122B" w:rsidP="00CB1C05" w14:paraId="1E3FCF88" w14:textId="77777777">
            <w:pPr>
              <w:pStyle w:val="CTableTextAbt"/>
              <w:rPr>
                <w:color w:val="FFFFFF" w:themeColor="background1"/>
              </w:rPr>
            </w:pPr>
            <w:r w:rsidRPr="0022122B">
              <w:rPr>
                <w:color w:val="FFFFFF" w:themeColor="background1"/>
              </w:rPr>
              <w:t>Environmental</w:t>
            </w: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1109621C" w14:textId="77777777">
            <w:pPr>
              <w:pStyle w:val="LTableTextAbt"/>
            </w:pPr>
            <w:r w:rsidRPr="00D4063D">
              <w:t>Persistence (Water, Soil, Sediment and/or Air)</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30058D83" w14:textId="77777777">
            <w:pPr>
              <w:pStyle w:val="CTableTextAbt"/>
            </w:pPr>
            <w:r w:rsidRPr="00D4063D">
              <w:t>M (Water), H (Soil, Sed, Ai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0129D0D" w14:textId="77777777">
            <w:pPr>
              <w:pStyle w:val="CTableTextAbt"/>
            </w:pPr>
            <w:r w:rsidRPr="00D4063D">
              <w:t>L (Water, Soil, Air), M (Se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51FD9FC" w14:textId="77777777">
            <w:pPr>
              <w:pStyle w:val="CTableTextAbt"/>
            </w:pPr>
            <w:r w:rsidRPr="00D4063D">
              <w:t>N/A</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1FA5F5A" w14:textId="77777777">
            <w:pPr>
              <w:pStyle w:val="CTableTextAbt"/>
            </w:pPr>
            <w:r w:rsidRPr="00D4063D">
              <w:t>Un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D28F27D" w14:textId="77777777">
            <w:pPr>
              <w:pStyle w:val="CTableTextAbt"/>
            </w:pPr>
            <w:r w:rsidRPr="00D4063D">
              <w:t>L (Water, Soil, Air), M (Se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6EB6361" w14:textId="77777777">
            <w:pPr>
              <w:pStyle w:val="CTableTextAbt"/>
            </w:pPr>
            <w:r w:rsidRPr="00D4063D">
              <w:t>L (Water, Soil, Air), M (Se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F503C08" w14:textId="77777777">
            <w:pPr>
              <w:pStyle w:val="CTableTextAbt"/>
            </w:pPr>
            <w:r w:rsidRPr="00D4063D">
              <w:t>L (Water, Soil, Air), M (Se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41BD6CD" w14:textId="77777777">
            <w:pPr>
              <w:pStyle w:val="CTableTextAbt"/>
            </w:pPr>
            <w:r w:rsidRPr="00D4063D">
              <w:t>L (Water), M (Soil), H (Sed, Air)</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B0C2C6B" w14:textId="77777777">
            <w:pPr>
              <w:pStyle w:val="CTableTextAbt"/>
            </w:pPr>
            <w:r w:rsidRPr="00D4063D">
              <w:t>L (Water, Soil), M (Sed), H (Air)</w:t>
            </w:r>
          </w:p>
        </w:tc>
      </w:tr>
      <w:tr w14:paraId="73A605AD" w14:textId="77777777" w:rsidTr="00D53FE0">
        <w:tblPrEx>
          <w:tblW w:w="13901" w:type="dxa"/>
          <w:tblLook w:val="04A0"/>
        </w:tblPrEx>
        <w:trPr>
          <w:trHeight w:val="335"/>
        </w:trPr>
        <w:tc>
          <w:tcPr>
            <w:tcW w:w="0" w:type="auto"/>
            <w:vMerge/>
            <w:tcBorders>
              <w:top w:val="nil"/>
              <w:left w:val="single" w:sz="4" w:space="0" w:color="auto"/>
              <w:bottom w:val="single" w:sz="4" w:space="0" w:color="000000"/>
              <w:right w:val="single" w:sz="4" w:space="0" w:color="auto"/>
            </w:tcBorders>
            <w:vAlign w:val="center"/>
            <w:hideMark/>
          </w:tcPr>
          <w:p w:rsidR="006E1188" w:rsidRPr="0022122B" w:rsidP="00CB1C05" w14:paraId="0FBA8A10" w14:textId="77777777">
            <w:pPr>
              <w:pStyle w:val="CTableTextAbt"/>
              <w:rPr>
                <w:color w:val="FFFFFF" w:themeColor="background1"/>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024F3C31" w14:textId="77777777">
            <w:pPr>
              <w:pStyle w:val="LTableTextAbt"/>
            </w:pPr>
            <w:r w:rsidRPr="00D4063D">
              <w:t>Bioaccumulation</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34C4D601"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E52B2AA"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59D0D7B" w14:textId="77777777">
            <w:pPr>
              <w:pStyle w:val="CTableTextAbt"/>
            </w:pPr>
            <w:r w:rsidRPr="00D4063D">
              <w:t>N/A</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51B0CEA"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9CB2FB1" w14:textId="77777777">
            <w:pPr>
              <w:pStyle w:val="CTableTextAbt"/>
            </w:pPr>
            <w:r w:rsidRPr="00D4063D">
              <w:t>Modera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2F18C77"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7A69209"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C3D572F" w14:textId="77777777">
            <w:pPr>
              <w:pStyle w:val="CTableTextAbt"/>
            </w:pPr>
            <w:r w:rsidRPr="00D4063D">
              <w:t>Moderate</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8467FE9" w14:textId="77777777">
            <w:pPr>
              <w:pStyle w:val="CTableTextAbt"/>
            </w:pPr>
            <w:r w:rsidRPr="00D4063D">
              <w:t>Low</w:t>
            </w:r>
          </w:p>
        </w:tc>
      </w:tr>
      <w:tr w14:paraId="2BDBFB1F" w14:textId="77777777" w:rsidTr="00D53FE0">
        <w:tblPrEx>
          <w:tblW w:w="13901" w:type="dxa"/>
          <w:tblLook w:val="04A0"/>
        </w:tblPrEx>
        <w:trPr>
          <w:trHeight w:val="335"/>
        </w:trPr>
        <w:tc>
          <w:tcPr>
            <w:tcW w:w="0" w:type="auto"/>
            <w:vMerge/>
            <w:tcBorders>
              <w:top w:val="nil"/>
              <w:left w:val="single" w:sz="4" w:space="0" w:color="auto"/>
              <w:bottom w:val="single" w:sz="4" w:space="0" w:color="000000"/>
              <w:right w:val="single" w:sz="4" w:space="0" w:color="auto"/>
            </w:tcBorders>
            <w:vAlign w:val="center"/>
            <w:hideMark/>
          </w:tcPr>
          <w:p w:rsidR="006E1188" w:rsidRPr="0022122B" w:rsidP="00CB1C05" w14:paraId="4334BD9A" w14:textId="77777777">
            <w:pPr>
              <w:pStyle w:val="CTableTextAbt"/>
              <w:rPr>
                <w:color w:val="FFFFFF" w:themeColor="background1"/>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595A8B3F" w14:textId="77777777">
            <w:pPr>
              <w:pStyle w:val="LTableTextAbt"/>
            </w:pPr>
            <w:r w:rsidRPr="00D4063D">
              <w:t>Aquatic Toxicity</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019CC29D" w14:textId="77777777">
            <w:pPr>
              <w:pStyle w:val="CTableTextAbt"/>
            </w:pPr>
            <w:r w:rsidRPr="00D4063D">
              <w:t>Modera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5E2A286" w14:textId="77777777">
            <w:pPr>
              <w:pStyle w:val="CTableTextAbt"/>
            </w:pPr>
            <w:r w:rsidRPr="00D4063D">
              <w:t>Low to Modera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281F64E"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ED2C483"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6C99595" w14:textId="77777777">
            <w:pPr>
              <w:pStyle w:val="CTableTextAbt"/>
            </w:pPr>
            <w:r w:rsidRPr="00D4063D">
              <w:t>High</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E7C2D40" w14:textId="77777777">
            <w:pPr>
              <w:pStyle w:val="CTableTextAbt"/>
            </w:pPr>
            <w:r w:rsidRPr="00D4063D">
              <w:t>Modera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CE0CBF7" w14:textId="77777777">
            <w:pPr>
              <w:pStyle w:val="CTableTextAbt"/>
            </w:pPr>
            <w:r w:rsidRPr="00D4063D">
              <w:t>Low</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6FD82CC" w14:textId="77777777">
            <w:pPr>
              <w:pStyle w:val="CTableTextAbt"/>
            </w:pPr>
            <w:r w:rsidRPr="00D4063D">
              <w:t>High</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68F8B32" w14:textId="77777777">
            <w:pPr>
              <w:pStyle w:val="CTableTextAbt"/>
            </w:pPr>
            <w:r w:rsidRPr="00D4063D">
              <w:t>High</w:t>
            </w:r>
          </w:p>
        </w:tc>
      </w:tr>
      <w:tr w14:paraId="471BDC8E" w14:textId="77777777" w:rsidTr="00D53FE0">
        <w:tblPrEx>
          <w:tblW w:w="13901" w:type="dxa"/>
          <w:tblLook w:val="04A0"/>
        </w:tblPrEx>
        <w:trPr>
          <w:trHeight w:val="335"/>
        </w:trPr>
        <w:tc>
          <w:tcPr>
            <w:tcW w:w="0" w:type="auto"/>
            <w:vMerge w:val="restart"/>
            <w:tcBorders>
              <w:top w:val="single" w:sz="4" w:space="0" w:color="auto"/>
              <w:left w:val="single" w:sz="4" w:space="0" w:color="auto"/>
              <w:bottom w:val="single" w:sz="4" w:space="0" w:color="000000"/>
              <w:right w:val="single" w:sz="4" w:space="0" w:color="auto"/>
            </w:tcBorders>
            <w:shd w:val="clear" w:color="000000" w:fill="305496"/>
            <w:vAlign w:val="bottom"/>
            <w:hideMark/>
          </w:tcPr>
          <w:p w:rsidR="006E1188" w:rsidRPr="0022122B" w:rsidP="00CB1C05" w14:paraId="313D94B4" w14:textId="77777777">
            <w:pPr>
              <w:pStyle w:val="CTableTextAbt"/>
              <w:rPr>
                <w:color w:val="FFFFFF" w:themeColor="background1"/>
              </w:rPr>
            </w:pPr>
            <w:r w:rsidRPr="0022122B">
              <w:rPr>
                <w:color w:val="FFFFFF" w:themeColor="background1"/>
              </w:rPr>
              <w:t>Human Health</w:t>
            </w: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227E78F6" w14:textId="77777777">
            <w:pPr>
              <w:pStyle w:val="LTableTextAbt"/>
            </w:pPr>
            <w:r w:rsidRPr="00D4063D">
              <w:t>Recommended Exposure Limits</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8F3385A" w14:textId="77777777">
            <w:pPr>
              <w:pStyle w:val="CTableTextAbt"/>
            </w:pPr>
            <w:r w:rsidRPr="00D4063D">
              <w:t>25 ppm</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5C5BD5E" w14:textId="77777777">
            <w:pPr>
              <w:pStyle w:val="CTableTextAbt"/>
            </w:pPr>
            <w:r w:rsidRPr="00D4063D">
              <w:t>N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DFEB5D6" w14:textId="77777777">
            <w:pPr>
              <w:pStyle w:val="CTableTextAbt"/>
            </w:pPr>
            <w:r w:rsidRPr="00D4063D">
              <w:t>5000 ppm</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F92A1CA" w14:textId="77777777">
            <w:pPr>
              <w:pStyle w:val="CTableTextAbt"/>
            </w:pPr>
            <w:r w:rsidRPr="00D4063D">
              <w:t>20 ppm</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755B46C" w14:textId="77777777">
            <w:pPr>
              <w:pStyle w:val="CTableTextAbt"/>
            </w:pPr>
            <w:r w:rsidRPr="00D4063D">
              <w:t>100 ppm</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DF77E9B" w14:textId="77777777">
            <w:pPr>
              <w:pStyle w:val="CTableTextAbt"/>
            </w:pPr>
            <w:r w:rsidRPr="00D4063D">
              <w:t>N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AC0E550" w14:textId="77777777">
            <w:pPr>
              <w:pStyle w:val="CTableTextAbt"/>
            </w:pPr>
            <w:r w:rsidRPr="00D4063D">
              <w:t>N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52A0235" w14:textId="77777777">
            <w:pPr>
              <w:pStyle w:val="CTableTextAbt"/>
            </w:pPr>
            <w:r w:rsidRPr="00D4063D">
              <w:t>10 ppm</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27A3846C" w14:textId="77777777">
            <w:pPr>
              <w:pStyle w:val="CTableTextAbt"/>
            </w:pPr>
            <w:r w:rsidRPr="00D4063D">
              <w:t>10 ppm</w:t>
            </w:r>
          </w:p>
        </w:tc>
      </w:tr>
      <w:tr w14:paraId="2D43A9BB" w14:textId="77777777" w:rsidTr="00D53FE0">
        <w:tblPrEx>
          <w:tblW w:w="13901" w:type="dxa"/>
          <w:tblLook w:val="04A0"/>
        </w:tblPrEx>
        <w:trPr>
          <w:trHeight w:val="673"/>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E1188" w:rsidRPr="0022122B" w:rsidP="00CB1C05" w14:paraId="12E90BB4" w14:textId="77777777">
            <w:pPr>
              <w:pStyle w:val="CTableTextAbt"/>
              <w:rPr>
                <w:color w:val="FFFFFF" w:themeColor="background1"/>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1172C33F" w14:textId="77777777">
            <w:pPr>
              <w:pStyle w:val="LTableTextAbt"/>
            </w:pPr>
            <w:r w:rsidRPr="00D4063D">
              <w:t>Central Nervous System Effects</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7AB90CF8" w14:textId="77777777">
            <w:pPr>
              <w:pStyle w:val="CTableTextAbt"/>
            </w:pPr>
            <w:r w:rsidRPr="00D4063D">
              <w:t>Ye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8337211"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8ABC646"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0E24BF0" w14:textId="77777777">
            <w:pPr>
              <w:pStyle w:val="CTableTextAbt"/>
            </w:pPr>
            <w:r w:rsidRPr="00D4063D">
              <w:t>Some Evidenc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4880E3B" w14:textId="77777777">
            <w:pPr>
              <w:pStyle w:val="CTableTextAbt"/>
            </w:pPr>
            <w:r w:rsidRPr="00D4063D">
              <w:t>Ye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296B152" w14:textId="77777777">
            <w:pPr>
              <w:pStyle w:val="CTableTextAbt"/>
            </w:pPr>
            <w:r w:rsidRPr="00D4063D">
              <w:t>No Data 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A1D5FFF" w14:textId="77777777">
            <w:pPr>
              <w:pStyle w:val="CTableTextAbt"/>
            </w:pPr>
            <w:r w:rsidRPr="00D4063D">
              <w:t>Ye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3F87EDF" w14:textId="77777777">
            <w:pPr>
              <w:pStyle w:val="CTableTextAbt"/>
            </w:pPr>
            <w:r w:rsidRPr="00D4063D">
              <w:t>Some Evidence</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2F28048F" w14:textId="77777777">
            <w:pPr>
              <w:pStyle w:val="CTableTextAbt"/>
            </w:pPr>
            <w:r w:rsidRPr="00D4063D">
              <w:t>Yes</w:t>
            </w:r>
          </w:p>
        </w:tc>
      </w:tr>
      <w:tr w14:paraId="4DAF7DDF" w14:textId="77777777" w:rsidTr="00D53FE0">
        <w:tblPrEx>
          <w:tblW w:w="13901" w:type="dxa"/>
          <w:tblLook w:val="04A0"/>
        </w:tblPrEx>
        <w:trPr>
          <w:trHeight w:val="1332"/>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E1188" w:rsidRPr="0022122B" w:rsidP="00CB1C05" w14:paraId="17D3453A" w14:textId="77777777">
            <w:pPr>
              <w:pStyle w:val="CTableTextAbt"/>
              <w:rPr>
                <w:color w:val="FFFFFF" w:themeColor="background1"/>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1F1370D4" w14:textId="77777777">
            <w:pPr>
              <w:pStyle w:val="LTableTextAbt"/>
            </w:pPr>
            <w:r w:rsidRPr="00D4063D">
              <w:t>Carcinogenicity</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47DC35AE" w14:textId="77777777">
            <w:pPr>
              <w:pStyle w:val="CTableTextAbt"/>
            </w:pPr>
            <w:r w:rsidRPr="00D4063D">
              <w:t>Probable Human Carcinogen</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60424AF" w14:textId="77777777">
            <w:pPr>
              <w:pStyle w:val="CTableTextAbt"/>
            </w:pPr>
            <w:r w:rsidRPr="00D4063D">
              <w:t>Not Classified by IAR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8002A8F" w14:textId="77777777">
            <w:pPr>
              <w:pStyle w:val="CTableTextAbt"/>
            </w:pPr>
            <w:r w:rsidRPr="00D4063D">
              <w:t>Not Classified by IAR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96D99BF" w14:textId="77777777">
            <w:pPr>
              <w:pStyle w:val="CTableTextAbt"/>
            </w:pPr>
            <w:r w:rsidRPr="00D4063D">
              <w:t>IARC Group 2B: Possibly carcinogenic to human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CB02083" w14:textId="77777777">
            <w:pPr>
              <w:pStyle w:val="CTableTextAbt"/>
            </w:pPr>
            <w:r w:rsidRPr="00D4063D">
              <w:t>Not Classified by IAR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BDBF92F" w14:textId="77777777">
            <w:pPr>
              <w:pStyle w:val="CTableTextAbt"/>
            </w:pPr>
            <w:r w:rsidRPr="00D4063D">
              <w:t>Not Classified by IAR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0F377BD" w14:textId="77777777">
            <w:pPr>
              <w:pStyle w:val="CTableTextAbt"/>
            </w:pPr>
            <w:r w:rsidRPr="00D4063D">
              <w:t>Not Classified by IAR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7454435" w14:textId="77777777">
            <w:pPr>
              <w:pStyle w:val="CTableTextAbt"/>
            </w:pPr>
            <w:r w:rsidRPr="00D4063D">
              <w:t>Some Evidence</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77568815" w14:textId="77777777">
            <w:pPr>
              <w:pStyle w:val="CTableTextAbt"/>
            </w:pPr>
            <w:r w:rsidRPr="00D4063D">
              <w:t>Clear Evidence in Animal Studies by NTP</w:t>
            </w:r>
          </w:p>
        </w:tc>
      </w:tr>
      <w:tr w14:paraId="1C0F54CE" w14:textId="77777777" w:rsidTr="00D53FE0">
        <w:tblPrEx>
          <w:tblW w:w="13901" w:type="dxa"/>
          <w:tblLook w:val="04A0"/>
        </w:tblPrEx>
        <w:trPr>
          <w:trHeight w:val="1011"/>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E1188" w:rsidRPr="0022122B" w:rsidP="00CB1C05" w14:paraId="607CB1BF" w14:textId="77777777">
            <w:pPr>
              <w:pStyle w:val="CTableTextAbt"/>
              <w:rPr>
                <w:color w:val="FFFFFF" w:themeColor="background1"/>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2ABBCF25" w14:textId="77777777">
            <w:pPr>
              <w:pStyle w:val="LTableTextAbt"/>
            </w:pPr>
            <w:r w:rsidRPr="00D4063D">
              <w:t>Reproductive/Developmental Toxicity</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0206815B" w14:textId="77777777">
            <w:pPr>
              <w:pStyle w:val="CTableTextAbt"/>
            </w:pPr>
            <w:r w:rsidRPr="00D4063D">
              <w:t>Yes</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E9D3B67" w14:textId="77777777">
            <w:pPr>
              <w:pStyle w:val="CTableTextAbt"/>
            </w:pPr>
            <w:r w:rsidRPr="00D4063D">
              <w:t>Negligi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0FCB2DE" w14:textId="77777777">
            <w:pPr>
              <w:pStyle w:val="CTableTextAbt"/>
            </w:pPr>
            <w:r w:rsidRPr="00D4063D">
              <w:t>No Data 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966ADF6" w14:textId="77777777">
            <w:pPr>
              <w:pStyle w:val="CTableTextAbt"/>
            </w:pPr>
            <w:r w:rsidRPr="00D4063D">
              <w:t xml:space="preserve">No </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32CA2DD" w14:textId="77777777">
            <w:pPr>
              <w:pStyle w:val="CTableTextAbt"/>
            </w:pPr>
            <w:r w:rsidRPr="00D4063D">
              <w:t>No Data 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270DE44" w14:textId="77777777">
            <w:pPr>
              <w:pStyle w:val="CTableTextAbt"/>
            </w:pPr>
            <w:r w:rsidRPr="00D4063D">
              <w:t>No Data 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F0B926D"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9FD0A28" w14:textId="77777777">
            <w:pPr>
              <w:pStyle w:val="CTableTextAbt"/>
            </w:pPr>
            <w:r w:rsidRPr="00D4063D">
              <w:t>Studies Indicate Concern</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0B7B80F8" w14:textId="77777777">
            <w:pPr>
              <w:pStyle w:val="CTableTextAbt"/>
            </w:pPr>
            <w:r w:rsidRPr="00D4063D">
              <w:t>Yes</w:t>
            </w:r>
          </w:p>
        </w:tc>
      </w:tr>
      <w:tr w14:paraId="468C6BA4" w14:textId="77777777" w:rsidTr="00D53FE0">
        <w:tblPrEx>
          <w:tblW w:w="13901" w:type="dxa"/>
          <w:tblLook w:val="04A0"/>
        </w:tblPrEx>
        <w:trPr>
          <w:trHeight w:val="1348"/>
        </w:trPr>
        <w:tc>
          <w:tcPr>
            <w:tcW w:w="0" w:type="auto"/>
            <w:tcBorders>
              <w:top w:val="single" w:sz="4" w:space="0" w:color="auto"/>
              <w:left w:val="single" w:sz="4" w:space="0" w:color="auto"/>
              <w:bottom w:val="single" w:sz="4" w:space="0" w:color="auto"/>
              <w:right w:val="single" w:sz="4" w:space="0" w:color="auto"/>
            </w:tcBorders>
            <w:shd w:val="clear" w:color="000000" w:fill="305496"/>
            <w:noWrap/>
            <w:vAlign w:val="bottom"/>
            <w:hideMark/>
          </w:tcPr>
          <w:p w:rsidR="006E1188" w:rsidRPr="0022122B" w:rsidP="00CB1C05" w14:paraId="13352AD8" w14:textId="77777777">
            <w:pPr>
              <w:pStyle w:val="CTableTextAbt"/>
              <w:rPr>
                <w:color w:val="FFFFFF" w:themeColor="background1"/>
              </w:rPr>
            </w:pPr>
            <w:r w:rsidRPr="0022122B">
              <w:rPr>
                <w:color w:val="FFFFFF" w:themeColor="background1"/>
              </w:rPr>
              <w:t>Physical Safety</w:t>
            </w:r>
          </w:p>
        </w:tc>
        <w:tc>
          <w:tcPr>
            <w:tcW w:w="2336" w:type="dxa"/>
            <w:tcBorders>
              <w:top w:val="nil"/>
              <w:left w:val="nil"/>
              <w:bottom w:val="single" w:sz="4" w:space="0" w:color="auto"/>
              <w:right w:val="single" w:sz="4" w:space="0" w:color="auto"/>
            </w:tcBorders>
            <w:shd w:val="clear" w:color="000000" w:fill="B4C6E7"/>
            <w:vAlign w:val="bottom"/>
            <w:hideMark/>
          </w:tcPr>
          <w:p w:rsidR="006E1188" w:rsidRPr="00D4063D" w:rsidP="00CB1C05" w14:paraId="79B9694C" w14:textId="77777777">
            <w:pPr>
              <w:pStyle w:val="LTableTextAbt"/>
            </w:pPr>
            <w:r w:rsidRPr="00D4063D">
              <w:t>Flash Point/Flammability</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90977BA" w14:textId="77777777">
            <w:pPr>
              <w:pStyle w:val="CTableTextAbt"/>
            </w:pPr>
            <w:r w:rsidRPr="00D4063D">
              <w:t>N/A or Not Flamm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B4302CB" w14:textId="77777777">
            <w:pPr>
              <w:pStyle w:val="CTableTextAbt"/>
            </w:pPr>
            <w:r w:rsidRPr="00D4063D">
              <w:t>N/A or Not Flamm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4CF18FD" w14:textId="77777777">
            <w:pPr>
              <w:pStyle w:val="CTableTextAbt"/>
            </w:pPr>
            <w:r w:rsidRPr="00D4063D">
              <w:t>N/A or Not Flamm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7FE6354" w14:textId="77777777">
            <w:pPr>
              <w:pStyle w:val="CTableTextAbt"/>
            </w:pPr>
            <w:r w:rsidRPr="00D4063D">
              <w:t xml:space="preserve">149°F/ </w:t>
            </w:r>
            <w:r w:rsidRPr="00D4063D" w:rsidR="009525A6">
              <w:t>Combustible</w:t>
            </w:r>
            <w:r w:rsidRPr="00D4063D">
              <w:t xml:space="preserve"> Liqui</w:t>
            </w:r>
            <w:r w:rsidR="0005094C">
              <w:t>–</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5353095" w14:textId="77777777">
            <w:pPr>
              <w:pStyle w:val="CTableTextAbt"/>
            </w:pPr>
            <w:r w:rsidRPr="00D4063D">
              <w:t xml:space="preserve">140 - 145°F/ </w:t>
            </w:r>
            <w:r w:rsidRPr="00D4063D" w:rsidR="009525A6">
              <w:t>Combustible</w:t>
            </w:r>
            <w:r w:rsidRPr="00D4063D">
              <w:t xml:space="preserve"> Liqui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4959E45" w14:textId="77777777">
            <w:pPr>
              <w:pStyle w:val="CTableTextAbt"/>
            </w:pPr>
            <w:r w:rsidRPr="00D4063D">
              <w:t xml:space="preserve">144°F/ </w:t>
            </w:r>
            <w:r w:rsidRPr="00D4063D" w:rsidR="009525A6">
              <w:t>Combustible</w:t>
            </w:r>
            <w:r w:rsidRPr="00D4063D">
              <w:t xml:space="preserve"> Liqui</w:t>
            </w:r>
            <w:r w:rsidR="0005094C">
              <w:t>–</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AE58440" w14:textId="77777777">
            <w:pPr>
              <w:pStyle w:val="CTableTextAbt"/>
            </w:pPr>
            <w:r w:rsidRPr="00D4063D">
              <w:t xml:space="preserve">160 - 212°F/ </w:t>
            </w:r>
            <w:r w:rsidRPr="00D4063D" w:rsidR="009525A6">
              <w:t>Combustible</w:t>
            </w:r>
            <w:r w:rsidRPr="00D4063D">
              <w:t xml:space="preserve"> Liquid</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20F5427" w14:textId="77777777">
            <w:pPr>
              <w:pStyle w:val="CTableTextAbt"/>
            </w:pPr>
            <w:r w:rsidRPr="00D4063D">
              <w:t xml:space="preserve">171°F/ </w:t>
            </w:r>
            <w:r w:rsidRPr="00D4063D" w:rsidR="009525A6">
              <w:t>Combustible</w:t>
            </w:r>
            <w:r w:rsidRPr="00D4063D">
              <w:t xml:space="preserve"> Liquid</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11C5241" w14:textId="77777777">
            <w:pPr>
              <w:pStyle w:val="CTableTextAbt"/>
            </w:pPr>
            <w:r w:rsidRPr="00D4063D">
              <w:t>NA or 72°F (Flammability Dependent on Test Method)</w:t>
            </w:r>
          </w:p>
        </w:tc>
      </w:tr>
      <w:tr w14:paraId="2822D6BB" w14:textId="77777777" w:rsidTr="00D53FE0">
        <w:tblPrEx>
          <w:tblW w:w="13901" w:type="dxa"/>
          <w:tblLook w:val="04A0"/>
        </w:tblPrEx>
        <w:trPr>
          <w:trHeight w:val="673"/>
        </w:trPr>
        <w:tc>
          <w:tcPr>
            <w:tcW w:w="0" w:type="auto"/>
            <w:vMerge w:val="restart"/>
            <w:tcBorders>
              <w:top w:val="nil"/>
              <w:left w:val="single" w:sz="4" w:space="0" w:color="auto"/>
              <w:bottom w:val="single" w:sz="4" w:space="0" w:color="000000"/>
              <w:right w:val="single" w:sz="4" w:space="0" w:color="auto"/>
            </w:tcBorders>
            <w:shd w:val="clear" w:color="000000" w:fill="305496"/>
            <w:vAlign w:val="bottom"/>
            <w:hideMark/>
          </w:tcPr>
          <w:p w:rsidR="006E1188" w:rsidRPr="0022122B" w:rsidP="00CB1C05" w14:paraId="140A5F3A" w14:textId="77777777">
            <w:pPr>
              <w:pStyle w:val="CTableTextAbt"/>
              <w:rPr>
                <w:color w:val="FFFFFF" w:themeColor="background1"/>
              </w:rPr>
            </w:pPr>
            <w:r w:rsidRPr="0022122B">
              <w:rPr>
                <w:color w:val="FFFFFF" w:themeColor="background1"/>
              </w:rPr>
              <w:t>Applicable Regulatory</w:t>
            </w: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6CF3F614" w14:textId="77777777">
            <w:pPr>
              <w:pStyle w:val="LTableTextAbt"/>
            </w:pPr>
            <w:r w:rsidRPr="00D4063D">
              <w:t>Clean Air Act Hazardous Air Pollutant (HAP)</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66345E71" w14:textId="77777777">
            <w:pPr>
              <w:pStyle w:val="CTableTextAbt"/>
            </w:pPr>
            <w:r w:rsidRPr="00D4063D">
              <w:t>Yes, HAP</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217F497"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C0EE8AB"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300E196"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3DAEC78"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0AE7B2E"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0B86767"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D63D680" w14:textId="77777777">
            <w:pPr>
              <w:pStyle w:val="CTableTextAbt"/>
            </w:pPr>
            <w:r w:rsidRPr="00D4063D">
              <w:t>No</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1A28BE8D" w14:textId="77777777">
            <w:pPr>
              <w:pStyle w:val="CTableTextAbt"/>
            </w:pPr>
            <w:r w:rsidRPr="00D4063D">
              <w:t>No</w:t>
            </w:r>
          </w:p>
        </w:tc>
      </w:tr>
      <w:tr w14:paraId="1550DC8C" w14:textId="77777777" w:rsidTr="00D53FE0">
        <w:tblPrEx>
          <w:tblW w:w="13901" w:type="dxa"/>
          <w:tblLook w:val="04A0"/>
        </w:tblPrEx>
        <w:trPr>
          <w:trHeight w:val="673"/>
        </w:trPr>
        <w:tc>
          <w:tcPr>
            <w:tcW w:w="0" w:type="auto"/>
            <w:vMerge/>
            <w:tcBorders>
              <w:top w:val="nil"/>
              <w:left w:val="single" w:sz="4" w:space="0" w:color="auto"/>
              <w:bottom w:val="single" w:sz="4" w:space="0" w:color="000000"/>
              <w:right w:val="single" w:sz="4" w:space="0" w:color="auto"/>
            </w:tcBorders>
            <w:vAlign w:val="center"/>
            <w:hideMark/>
          </w:tcPr>
          <w:p w:rsidR="006E1188" w:rsidRPr="00D4063D" w:rsidP="00CB1C05" w14:paraId="5B947D8D" w14:textId="77777777">
            <w:pPr>
              <w:spacing w:after="0"/>
              <w:rPr>
                <w:rFonts w:ascii="Arial Narrow" w:hAnsi="Arial Narrow"/>
                <w:b/>
                <w:bCs/>
                <w:color w:val="FFFFFF"/>
                <w:szCs w:val="22"/>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6AA17E36" w14:textId="77777777">
            <w:pPr>
              <w:pStyle w:val="LTableTextAbt"/>
            </w:pPr>
            <w:r w:rsidRPr="00D4063D">
              <w:t>Clean Air Act NAAQS VOC</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073BE59" w14:textId="77777777">
            <w:pPr>
              <w:pStyle w:val="CTableTextAbt"/>
            </w:pPr>
            <w:r w:rsidRPr="00D4063D">
              <w:t>No, Exempt</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35A4948"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9BA06AE"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09F0B8B" w14:textId="77777777">
            <w:pPr>
              <w:pStyle w:val="CTableTextAbt"/>
            </w:pPr>
            <w:r w:rsidRPr="00D4063D">
              <w:t>No Data Availabl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08A8E2A" w14:textId="77777777">
            <w:pPr>
              <w:pStyle w:val="CTableTextAbt"/>
            </w:pPr>
            <w:r w:rsidRPr="00D4063D">
              <w:t>VO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E7CC3B7" w14:textId="77777777">
            <w:pPr>
              <w:pStyle w:val="CTableTextAbt"/>
            </w:pPr>
            <w:r w:rsidRPr="00D4063D">
              <w:t>VO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36D10E1" w14:textId="77777777">
            <w:pPr>
              <w:pStyle w:val="CTableTextAbt"/>
            </w:pPr>
            <w:r w:rsidRPr="00D4063D">
              <w:t>VOC</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A2D79EE" w14:textId="77777777">
            <w:pPr>
              <w:pStyle w:val="CTableTextAbt"/>
            </w:pPr>
            <w:r w:rsidRPr="00D4063D">
              <w:t>No, Exempt</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DAB7268" w14:textId="77777777">
            <w:pPr>
              <w:pStyle w:val="CTableTextAbt"/>
            </w:pPr>
            <w:r w:rsidRPr="00D4063D">
              <w:t>VOC</w:t>
            </w:r>
          </w:p>
        </w:tc>
      </w:tr>
      <w:tr w14:paraId="220E6CFF" w14:textId="77777777" w:rsidTr="00D53FE0">
        <w:tblPrEx>
          <w:tblW w:w="13901" w:type="dxa"/>
          <w:tblLook w:val="04A0"/>
        </w:tblPrEx>
        <w:trPr>
          <w:trHeight w:val="1011"/>
        </w:trPr>
        <w:tc>
          <w:tcPr>
            <w:tcW w:w="0" w:type="auto"/>
            <w:vMerge/>
            <w:tcBorders>
              <w:top w:val="nil"/>
              <w:left w:val="single" w:sz="4" w:space="0" w:color="auto"/>
              <w:bottom w:val="single" w:sz="4" w:space="0" w:color="000000"/>
              <w:right w:val="single" w:sz="4" w:space="0" w:color="auto"/>
            </w:tcBorders>
            <w:vAlign w:val="center"/>
            <w:hideMark/>
          </w:tcPr>
          <w:p w:rsidR="006E1188" w:rsidRPr="00D4063D" w:rsidP="00CB1C05" w14:paraId="5A299563" w14:textId="77777777">
            <w:pPr>
              <w:spacing w:after="0"/>
              <w:rPr>
                <w:rFonts w:ascii="Arial Narrow" w:hAnsi="Arial Narrow"/>
                <w:b/>
                <w:bCs/>
                <w:color w:val="FFFFFF"/>
                <w:szCs w:val="22"/>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0854EF74" w14:textId="77777777">
            <w:pPr>
              <w:pStyle w:val="LTableTextAbt"/>
            </w:pPr>
            <w:r w:rsidRPr="00D4063D">
              <w:t>Massachusetts Regulated (TURA, ERP)</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3D72EB9D" w14:textId="77777777">
            <w:pPr>
              <w:pStyle w:val="CTableTextAbt"/>
            </w:pPr>
            <w:r w:rsidRPr="00D4063D">
              <w:t>TURA Higher Hazard Substance, ERP</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CC5C1E5"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9AC628E"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54DBEDE"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2A05052"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B36356E"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9AC760F"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839E0A9" w14:textId="77777777">
            <w:pPr>
              <w:pStyle w:val="CTableTextAbt"/>
            </w:pPr>
            <w:r w:rsidRPr="00D4063D">
              <w:t>No</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1F6C8A9D" w14:textId="77777777">
            <w:pPr>
              <w:pStyle w:val="CTableTextAbt"/>
            </w:pPr>
            <w:r w:rsidRPr="00D4063D">
              <w:t>TURA</w:t>
            </w:r>
          </w:p>
        </w:tc>
      </w:tr>
      <w:tr w14:paraId="5D1EBED0" w14:textId="77777777" w:rsidTr="00D53FE0">
        <w:tblPrEx>
          <w:tblW w:w="13901" w:type="dxa"/>
          <w:tblLook w:val="04A0"/>
        </w:tblPrEx>
        <w:trPr>
          <w:trHeight w:val="1348"/>
        </w:trPr>
        <w:tc>
          <w:tcPr>
            <w:tcW w:w="0" w:type="auto"/>
            <w:vMerge/>
            <w:tcBorders>
              <w:top w:val="nil"/>
              <w:left w:val="single" w:sz="4" w:space="0" w:color="auto"/>
              <w:bottom w:val="single" w:sz="4" w:space="0" w:color="000000"/>
              <w:right w:val="single" w:sz="4" w:space="0" w:color="auto"/>
            </w:tcBorders>
            <w:vAlign w:val="center"/>
            <w:hideMark/>
          </w:tcPr>
          <w:p w:rsidR="006E1188" w:rsidRPr="00D4063D" w:rsidP="00CB1C05" w14:paraId="1E7842D0" w14:textId="77777777">
            <w:pPr>
              <w:spacing w:after="0"/>
              <w:rPr>
                <w:rFonts w:ascii="Arial Narrow" w:hAnsi="Arial Narrow"/>
                <w:b/>
                <w:bCs/>
                <w:color w:val="FFFFFF"/>
                <w:szCs w:val="22"/>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06A7E6AE" w14:textId="77777777">
            <w:pPr>
              <w:pStyle w:val="LTableTextAbt"/>
            </w:pPr>
            <w:r w:rsidRPr="00D4063D">
              <w:t>Hazardous Waste Disposal Require</w:t>
            </w:r>
            <w:r w:rsidR="0005094C">
              <w:t>–</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72494EC4" w14:textId="77777777">
            <w:pPr>
              <w:pStyle w:val="CTableTextAbt"/>
            </w:pPr>
            <w:r w:rsidRPr="00D4063D">
              <w:t>Yes - Listed Hazardous Waste</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015F9FD5"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C834DC6"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44B82E4"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FE94197" w14:textId="77777777">
            <w:pPr>
              <w:pStyle w:val="CTableTextAbt"/>
            </w:pPr>
            <w:r w:rsidRPr="00D4063D">
              <w:t>Yes</w:t>
            </w:r>
            <w:r w:rsidR="0069413F">
              <w:t>;</w:t>
            </w:r>
            <w:r w:rsidRPr="00D4063D">
              <w:t xml:space="preserve"> Waste Oil = Hazardous Waste in MA</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28612BF"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1C8A21E0" w14:textId="77777777">
            <w:pPr>
              <w:pStyle w:val="CTableTextAbt"/>
            </w:pPr>
            <w:r w:rsidRPr="00D4063D">
              <w:t>No</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7A4244D8" w14:textId="77777777">
            <w:pPr>
              <w:pStyle w:val="CTableTextAbt"/>
            </w:pPr>
            <w:r w:rsidRPr="00D4063D">
              <w:t>No</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5B5814B1" w14:textId="77777777">
            <w:pPr>
              <w:pStyle w:val="CTableTextAbt"/>
            </w:pPr>
            <w:r w:rsidRPr="00D4063D">
              <w:t>No; Monitor for Residual PCE if Using Retrofitted Machine</w:t>
            </w:r>
          </w:p>
        </w:tc>
      </w:tr>
      <w:tr w14:paraId="656404E4" w14:textId="77777777" w:rsidTr="00D15183">
        <w:tblPrEx>
          <w:tblW w:w="13901" w:type="dxa"/>
          <w:tblLook w:val="04A0"/>
        </w:tblPrEx>
        <w:trPr>
          <w:trHeight w:val="1011"/>
        </w:trPr>
        <w:tc>
          <w:tcPr>
            <w:tcW w:w="0" w:type="auto"/>
            <w:vMerge/>
            <w:tcBorders>
              <w:top w:val="nil"/>
              <w:left w:val="single" w:sz="4" w:space="0" w:color="auto"/>
              <w:bottom w:val="single" w:sz="4" w:space="0" w:color="auto"/>
              <w:right w:val="single" w:sz="4" w:space="0" w:color="auto"/>
            </w:tcBorders>
            <w:vAlign w:val="center"/>
            <w:hideMark/>
          </w:tcPr>
          <w:p w:rsidR="006E1188" w:rsidRPr="00D4063D" w:rsidP="00CB1C05" w14:paraId="7F8B1CB5" w14:textId="77777777">
            <w:pPr>
              <w:spacing w:after="0"/>
              <w:rPr>
                <w:rFonts w:ascii="Arial Narrow" w:hAnsi="Arial Narrow"/>
                <w:b/>
                <w:bCs/>
                <w:color w:val="FFFFFF"/>
                <w:szCs w:val="22"/>
              </w:rPr>
            </w:pPr>
          </w:p>
        </w:tc>
        <w:tc>
          <w:tcPr>
            <w:tcW w:w="2336" w:type="dxa"/>
            <w:tcBorders>
              <w:top w:val="nil"/>
              <w:left w:val="single" w:sz="4" w:space="0" w:color="auto"/>
              <w:bottom w:val="single" w:sz="4" w:space="0" w:color="auto"/>
              <w:right w:val="single" w:sz="4" w:space="0" w:color="auto"/>
            </w:tcBorders>
            <w:shd w:val="clear" w:color="000000" w:fill="B4C6E7"/>
            <w:vAlign w:val="bottom"/>
            <w:hideMark/>
          </w:tcPr>
          <w:p w:rsidR="006E1188" w:rsidRPr="00D4063D" w:rsidP="00CB1C05" w14:paraId="16D94238" w14:textId="77777777">
            <w:pPr>
              <w:pStyle w:val="LTableTextAbt"/>
            </w:pPr>
            <w:r w:rsidRPr="00D4063D">
              <w:t>Wastewater</w:t>
            </w:r>
          </w:p>
        </w:tc>
        <w:tc>
          <w:tcPr>
            <w:tcW w:w="1066" w:type="dxa"/>
            <w:tcBorders>
              <w:top w:val="nil"/>
              <w:left w:val="nil"/>
              <w:bottom w:val="single" w:sz="4" w:space="0" w:color="auto"/>
              <w:right w:val="single" w:sz="4" w:space="0" w:color="auto"/>
            </w:tcBorders>
            <w:shd w:val="clear" w:color="000000" w:fill="D9E1F2"/>
            <w:vAlign w:val="center"/>
            <w:hideMark/>
          </w:tcPr>
          <w:p w:rsidR="006E1188" w:rsidRPr="00D4063D" w:rsidP="00CB1C05" w14:paraId="27CE1891" w14:textId="77777777">
            <w:pPr>
              <w:pStyle w:val="CTableTextAbt"/>
            </w:pPr>
            <w:r w:rsidRPr="00D4063D">
              <w:t>No Wastewate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8912B53" w14:textId="77777777">
            <w:pPr>
              <w:pStyle w:val="CTableTextAbt"/>
            </w:pPr>
            <w:r w:rsidRPr="00D4063D">
              <w:t>Discharge to Sewer or Holding Tank</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437CEEA" w14:textId="77777777">
            <w:pPr>
              <w:pStyle w:val="CTableTextAbt"/>
            </w:pPr>
            <w:r w:rsidRPr="00D4063D">
              <w:t>No Wastewate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4C09D6F3" w14:textId="77777777">
            <w:pPr>
              <w:pStyle w:val="CTableTextAbt"/>
            </w:pPr>
            <w:r w:rsidRPr="00D4063D">
              <w:t>No Wastewate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3088105B" w14:textId="77777777">
            <w:pPr>
              <w:pStyle w:val="CTableTextAbt"/>
            </w:pPr>
            <w:r w:rsidRPr="00D4063D">
              <w:t>No Wastewate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6EE831FF" w14:textId="77777777">
            <w:pPr>
              <w:pStyle w:val="CTableTextAbt"/>
            </w:pPr>
            <w:r w:rsidRPr="00D4063D">
              <w:t>No Wastewate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5CD2F3A7" w14:textId="77777777">
            <w:pPr>
              <w:pStyle w:val="CTableTextAbt"/>
            </w:pPr>
            <w:r w:rsidRPr="00D4063D">
              <w:t>No Wastewater</w:t>
            </w:r>
          </w:p>
        </w:tc>
        <w:tc>
          <w:tcPr>
            <w:tcW w:w="0" w:type="auto"/>
            <w:tcBorders>
              <w:top w:val="nil"/>
              <w:left w:val="nil"/>
              <w:bottom w:val="single" w:sz="4" w:space="0" w:color="auto"/>
              <w:right w:val="single" w:sz="4" w:space="0" w:color="auto"/>
            </w:tcBorders>
            <w:shd w:val="clear" w:color="000000" w:fill="D9E1F2"/>
            <w:vAlign w:val="center"/>
            <w:hideMark/>
          </w:tcPr>
          <w:p w:rsidR="006E1188" w:rsidRPr="00D4063D" w:rsidP="00CB1C05" w14:paraId="23DA3CCA" w14:textId="77777777">
            <w:pPr>
              <w:pStyle w:val="CTableTextAbt"/>
            </w:pPr>
            <w:r w:rsidRPr="00D4063D">
              <w:t>No Wastewater</w:t>
            </w:r>
          </w:p>
        </w:tc>
        <w:tc>
          <w:tcPr>
            <w:tcW w:w="1246" w:type="dxa"/>
            <w:tcBorders>
              <w:top w:val="nil"/>
              <w:left w:val="nil"/>
              <w:bottom w:val="single" w:sz="4" w:space="0" w:color="auto"/>
              <w:right w:val="single" w:sz="4" w:space="0" w:color="auto"/>
            </w:tcBorders>
            <w:shd w:val="clear" w:color="000000" w:fill="D9E1F2"/>
            <w:vAlign w:val="center"/>
            <w:hideMark/>
          </w:tcPr>
          <w:p w:rsidR="006E1188" w:rsidRPr="00D4063D" w:rsidP="00CB1C05" w14:paraId="065AD32C" w14:textId="77777777">
            <w:pPr>
              <w:pStyle w:val="CTableTextAbt"/>
            </w:pPr>
            <w:r w:rsidRPr="00D4063D">
              <w:t>No Wastewater</w:t>
            </w:r>
          </w:p>
        </w:tc>
      </w:tr>
      <w:tr w14:paraId="756A5F4E" w14:textId="77777777" w:rsidTr="00D15183">
        <w:tblPrEx>
          <w:tblW w:w="13901" w:type="dxa"/>
          <w:tblLook w:val="04A0"/>
        </w:tblPrEx>
        <w:trPr>
          <w:trHeight w:val="1011"/>
        </w:trPr>
        <w:tc>
          <w:tcPr>
            <w:tcW w:w="13901" w:type="dxa"/>
            <w:gridSpan w:val="11"/>
            <w:tcBorders>
              <w:top w:val="single" w:sz="4" w:space="0" w:color="auto"/>
              <w:left w:val="single" w:sz="4" w:space="0" w:color="auto"/>
              <w:bottom w:val="single" w:sz="4" w:space="0" w:color="000000"/>
              <w:right w:val="single" w:sz="4" w:space="0" w:color="auto"/>
            </w:tcBorders>
            <w:vAlign w:val="center"/>
          </w:tcPr>
          <w:p w:rsidR="007A37D8" w:rsidRPr="007A37D8" w:rsidP="00CB1C05" w14:paraId="491C8ABA" w14:textId="77777777">
            <w:pPr>
              <w:pStyle w:val="CTableTextAbt"/>
              <w:jc w:val="left"/>
            </w:pPr>
            <w:r w:rsidRPr="007A37D8">
              <w:rPr>
                <w:vertAlign w:val="superscript"/>
              </w:rPr>
              <w:t>1</w:t>
            </w:r>
            <w:r>
              <w:t xml:space="preserve">The Sensene </w:t>
            </w:r>
            <w:r w:rsidR="00F930AA">
              <w:t xml:space="preserve">column was added by EPA using information provided by </w:t>
            </w:r>
            <w:r w:rsidR="000C072C">
              <w:t xml:space="preserve">the National Cleaners </w:t>
            </w:r>
            <w:r w:rsidR="0069413F">
              <w:t>A</w:t>
            </w:r>
            <w:r w:rsidR="000C072C">
              <w:t>ssociation.</w:t>
            </w:r>
          </w:p>
          <w:p w:rsidR="00D15183" w:rsidP="00CB1C05" w14:paraId="6702CAA0" w14:textId="77777777">
            <w:pPr>
              <w:pStyle w:val="CTableTextAbt"/>
              <w:jc w:val="left"/>
            </w:pPr>
            <w:r>
              <w:t>N/A = Not Applicable; NE = Not Established</w:t>
            </w:r>
          </w:p>
          <w:p w:rsidR="004173AB" w:rsidP="00CB1C05" w14:paraId="712439C8" w14:textId="77777777">
            <w:pPr>
              <w:pStyle w:val="TableSource"/>
              <w:rPr>
                <w:noProof/>
              </w:rPr>
            </w:pPr>
            <w:r>
              <w:rPr>
                <w:noProof/>
              </w:rPr>
              <w:t xml:space="preserve">Source: </w:t>
            </w:r>
            <w:hyperlink w:anchor="_ENREF_51" w:tooltip="Toxics Use Reduction Institute (TURI), 2012 #42" w:history="1">
              <w:r w:rsidR="00414172">
                <w:rPr>
                  <w:noProof/>
                </w:rPr>
                <w:fldChar w:fldCharType="begin" w:fldLock="1"/>
              </w:r>
              <w:r w:rsidR="00414172">
                <w:rPr>
                  <w:noProof/>
                </w:rPr>
                <w:instrText xml:space="preserve"> ADDIN EN.CITE &lt;EndNote&gt;&lt;Cite ExcludeAuth="1"&gt;&lt;Author&gt;Toxics Use Reduction Institute (TURI)&lt;/Author&gt;&lt;Year&gt;2012&lt;/Year&gt;&lt;RecNum&gt;42&lt;/RecNum&gt;&lt;Prefix&gt;TURI &lt;/Prefix&gt;&lt;DisplayText&gt;TURI 2012&lt;/DisplayText&gt;&lt;record&gt;&lt;rec-number&gt;42&lt;/rec-number&gt;&lt;foreign-keys&gt;&lt;key app="EN" db-id="52wf2wf0o0rv01e9dzo52td80t0590tp2fwd" timestamp="1714499636"&gt;42&lt;/key&gt;&lt;/foreign-keys&gt;&lt;ref-type name="Generic"&gt;13&lt;/ref-type&gt;&lt;contributors&gt;&lt;authors&gt;&lt;author&gt;Toxics Use Reduction Institute (TURI),&lt;/author&gt;&lt;/authors&gt;&lt;/contributors&gt;&lt;titles&gt;&lt;title&gt;Assessment of Alternatives to Perchloroethylene for the Dry Cleaning Industry&lt;/title&gt;&lt;/titles&gt;&lt;dates&gt;&lt;year&gt;2012&lt;/year&gt;&lt;/dates&gt;&lt;urls&gt;&lt;related-urls&gt;&lt;url&gt;https://www.turi.org/content/download/7399/134622/file/2012+M%26P+Report+27+Assessment+of+Safer+Alternatives+to+Perchloroethylene.pdf&lt;/url&gt;&lt;/related-urls&gt;&lt;/urls&gt;&lt;/record&gt;&lt;/Cite&gt;&lt;/EndNote&gt;</w:instrText>
              </w:r>
              <w:r w:rsidR="00414172">
                <w:rPr>
                  <w:noProof/>
                </w:rPr>
                <w:fldChar w:fldCharType="separate"/>
              </w:r>
              <w:r w:rsidR="00414172">
                <w:rPr>
                  <w:noProof/>
                </w:rPr>
                <w:t>TURI 2012</w:t>
              </w:r>
              <w:r w:rsidR="00414172">
                <w:rPr>
                  <w:noProof/>
                </w:rPr>
                <w:fldChar w:fldCharType="end"/>
              </w:r>
            </w:hyperlink>
          </w:p>
          <w:p w:rsidR="004173AB" w:rsidRPr="00D4063D" w:rsidP="00CB1C05" w14:paraId="15C9AFCF" w14:textId="77777777">
            <w:pPr>
              <w:pStyle w:val="CTableTextAbt"/>
              <w:jc w:val="left"/>
            </w:pPr>
            <w:r>
              <w:rPr>
                <w:noProof/>
              </w:rPr>
              <w:t xml:space="preserve">Available </w:t>
            </w:r>
            <w:hyperlink r:id="rId201" w:history="1">
              <w:r w:rsidRPr="00FA64DC" w:rsidR="0005094C">
                <w:rPr>
                  <w:rStyle w:val="Hyperlink"/>
                  <w:noProof/>
                </w:rPr>
                <w:t>here: https://www.turi.org/content/download/7399/134622/file/2012+M%26P+Report+27+Assessment+of+Safer+Alternatives+to+Perchloroethyle</w:t>
              </w:r>
            </w:hyperlink>
            <w:r w:rsidRPr="008F0271">
              <w:rPr>
                <w:noProof/>
              </w:rPr>
              <w:t>ne.pdf</w:t>
            </w:r>
          </w:p>
        </w:tc>
      </w:tr>
    </w:tbl>
    <w:p w:rsidR="00284FF0" w:rsidP="00CB1C05" w14:paraId="0CD71BA4" w14:textId="77777777">
      <w:pPr>
        <w:pStyle w:val="TableTitleA"/>
        <w:sectPr w:rsidSect="00CB1C05">
          <w:type w:val="nextColumn"/>
          <w:pgSz w:w="15840" w:h="12240" w:orient="landscape" w:code="1"/>
          <w:pgMar w:top="1800" w:right="1440" w:bottom="1440" w:left="1440" w:header="720" w:footer="720" w:gutter="0"/>
          <w:lnNumType w:countBy="1" w:restart="continuous"/>
          <w:pgNumType w:chapStyle="1"/>
          <w:cols w:space="720"/>
          <w:titlePg/>
        </w:sectPr>
      </w:pPr>
      <w:bookmarkStart w:id="681" w:name="_Ref117185473"/>
    </w:p>
    <w:p w:rsidR="00FE0107" w:rsidRPr="009A2E8B" w:rsidP="00CB1C05" w14:paraId="334C1010" w14:textId="77777777">
      <w:pPr>
        <w:pStyle w:val="Heading2"/>
      </w:pPr>
      <w:bookmarkStart w:id="682" w:name="_Ref118397757"/>
      <w:bookmarkStart w:id="683" w:name="_Ref118397761"/>
      <w:bookmarkStart w:id="684" w:name="_Toc165378740"/>
      <w:bookmarkEnd w:id="681"/>
      <w:r w:rsidRPr="009A2E8B">
        <w:t xml:space="preserve">Spot </w:t>
      </w:r>
      <w:bookmarkEnd w:id="676"/>
      <w:bookmarkEnd w:id="677"/>
      <w:bookmarkEnd w:id="678"/>
      <w:bookmarkEnd w:id="679"/>
      <w:r w:rsidR="002A39C8">
        <w:t>Removers</w:t>
      </w:r>
      <w:bookmarkEnd w:id="682"/>
      <w:bookmarkEnd w:id="683"/>
      <w:bookmarkEnd w:id="684"/>
    </w:p>
    <w:p w:rsidR="00FE0107" w:rsidRPr="008633E0" w:rsidP="00CB1C05" w14:paraId="0810F31C" w14:textId="77777777">
      <w:r>
        <w:t>Spot removers are used to treat stains or spots on textiles. Spot removers are available for a wide range of textiles</w:t>
      </w:r>
      <w:r w:rsidR="00A05D59">
        <w:t>,</w:t>
      </w:r>
      <w:r>
        <w:t xml:space="preserve"> and </w:t>
      </w:r>
      <w:r w:rsidR="00A05D59">
        <w:t xml:space="preserve">they are </w:t>
      </w:r>
      <w:r>
        <w:t xml:space="preserve">formulated for use with commercial wet and dry cleaning solvents, </w:t>
      </w:r>
      <w:r w:rsidR="00A05D59">
        <w:t xml:space="preserve">or </w:t>
      </w:r>
      <w:r>
        <w:t xml:space="preserve">for residential use. </w:t>
      </w:r>
      <w:r w:rsidR="00C43791">
        <w:t>This review</w:t>
      </w:r>
      <w:r>
        <w:t xml:space="preserve"> focused on carpet and laundry spot removers for commercial and consumer use. Products are available in aerosol or liquid form, and in sizes ranging from ounces to gallons. Note that the products containing </w:t>
      </w:r>
      <w:r w:rsidR="00843813">
        <w:t>PCE</w:t>
      </w:r>
      <w:r>
        <w:t xml:space="preserve"> are geared toward commercial or specialty </w:t>
      </w:r>
      <w:r w:rsidR="00A05D59">
        <w:t>“</w:t>
      </w:r>
      <w:r>
        <w:t>difficult to clean</w:t>
      </w:r>
      <w:r w:rsidR="00A05D59">
        <w:t>”</w:t>
      </w:r>
      <w:r>
        <w:t xml:space="preserve"> applications, whereas consumer general purpose laundry and carpet products do not contain </w:t>
      </w:r>
      <w:r w:rsidR="00843813">
        <w:t>PCE</w:t>
      </w:r>
      <w:r>
        <w:t>.</w:t>
      </w:r>
    </w:p>
    <w:p w:rsidR="00FE0107" w:rsidP="00CB1C05" w14:paraId="0D4B1C9E" w14:textId="77777777">
      <w:pPr>
        <w:pStyle w:val="Heading3"/>
      </w:pPr>
      <w:bookmarkStart w:id="685" w:name="_Toc114061963"/>
      <w:r w:rsidRPr="00D5798A">
        <w:t>Solvent Ingredients</w:t>
      </w:r>
      <w:bookmarkEnd w:id="685"/>
    </w:p>
    <w:p w:rsidR="00FE0107" w:rsidRPr="00A83835" w:rsidP="00CB1C05" w14:paraId="159589A8" w14:textId="77777777">
      <w:r>
        <w:t>The</w:t>
      </w:r>
      <w:r w:rsidRPr="008F3822">
        <w:t xml:space="preserve"> review included </w:t>
      </w:r>
      <w:r w:rsidR="00980CAF">
        <w:t>t</w:t>
      </w:r>
      <w:r w:rsidR="003754EC">
        <w:t>wo</w:t>
      </w:r>
      <w:r w:rsidR="00980CAF">
        <w:t xml:space="preserve"> dry cleaning spot</w:t>
      </w:r>
      <w:r w:rsidR="002A39C8">
        <w:t xml:space="preserve"> removers</w:t>
      </w:r>
      <w:r w:rsidR="00980CAF">
        <w:t xml:space="preserve"> that contained</w:t>
      </w:r>
      <w:r w:rsidR="00210C85">
        <w:t xml:space="preserve"> </w:t>
      </w:r>
      <w:r w:rsidR="00843813">
        <w:t>PCE</w:t>
      </w:r>
      <w:r w:rsidR="00210C85">
        <w:t xml:space="preserve">, </w:t>
      </w:r>
      <w:r w:rsidR="003754EC">
        <w:t xml:space="preserve">and one that contained </w:t>
      </w:r>
      <w:r w:rsidR="00843813">
        <w:t>PCE</w:t>
      </w:r>
      <w:r w:rsidR="003754EC">
        <w:t xml:space="preserve"> and methylene chloride. It also included </w:t>
      </w:r>
      <w:r>
        <w:t>a carpet spot cleaner containing 1-</w:t>
      </w:r>
      <w:r w:rsidR="00A05D59">
        <w:t>b</w:t>
      </w:r>
      <w:r w:rsidR="0078196A">
        <w:t>romopropane</w:t>
      </w:r>
      <w:r>
        <w:t xml:space="preserve"> and </w:t>
      </w:r>
      <w:r w:rsidRPr="004B553C">
        <w:t xml:space="preserve">one dry cleaning spot cleaner containing </w:t>
      </w:r>
      <w:r w:rsidR="0078196A">
        <w:t>trichloroethylene</w:t>
      </w:r>
      <w:r>
        <w:t xml:space="preserve">. </w:t>
      </w:r>
      <w:r w:rsidR="00262450">
        <w:t>The review also included s</w:t>
      </w:r>
      <w:r>
        <w:t>ix spot cleaner</w:t>
      </w:r>
      <w:r w:rsidRPr="008F3822">
        <w:t xml:space="preserve"> products containing alternative solvents, including </w:t>
      </w:r>
      <w:r w:rsidRPr="004B553C">
        <w:t xml:space="preserve">2-(2 </w:t>
      </w:r>
      <w:r>
        <w:t>p</w:t>
      </w:r>
      <w:r w:rsidRPr="004B553C">
        <w:t xml:space="preserve">ropoxyethoxy) </w:t>
      </w:r>
      <w:r>
        <w:t>e</w:t>
      </w:r>
      <w:r w:rsidRPr="004B553C">
        <w:t>thanol</w:t>
      </w:r>
      <w:r w:rsidRPr="008F3822">
        <w:t xml:space="preserve">, water, 2-butoxy-ethanol, </w:t>
      </w:r>
      <w:r w:rsidRPr="004B553C">
        <w:t>e</w:t>
      </w:r>
      <w:r w:rsidRPr="007C1A01">
        <w:t xml:space="preserve">thoxylated </w:t>
      </w:r>
      <w:r>
        <w:t>i</w:t>
      </w:r>
      <w:r w:rsidRPr="007C1A01">
        <w:t xml:space="preserve">sotridecyl </w:t>
      </w:r>
      <w:r>
        <w:t>a</w:t>
      </w:r>
      <w:r w:rsidRPr="007C1A01">
        <w:t>lcohol</w:t>
      </w:r>
      <w:r w:rsidRPr="004B553C">
        <w:t>,</w:t>
      </w:r>
      <w:r w:rsidRPr="008F3822">
        <w:t xml:space="preserve"> and others</w:t>
      </w:r>
      <w:r>
        <w:t xml:space="preserve">. </w:t>
      </w:r>
      <w:r w:rsidR="0079047D">
        <w:fldChar w:fldCharType="begin" w:fldLock="1"/>
      </w:r>
      <w:r w:rsidR="0079047D">
        <w:instrText xml:space="preserve"> REF _Ref112394582 \h </w:instrText>
      </w:r>
      <w:r w:rsidR="0079047D">
        <w:fldChar w:fldCharType="separate"/>
      </w:r>
      <w:r w:rsidRPr="00CB3FAF" w:rsidR="0092222B">
        <w:t xml:space="preserve">Table </w:t>
      </w:r>
      <w:r w:rsidR="0092222B">
        <w:rPr>
          <w:noProof/>
        </w:rPr>
        <w:t>5</w:t>
      </w:r>
      <w:r w:rsidR="0092222B">
        <w:noBreakHyphen/>
      </w:r>
      <w:r w:rsidR="0092222B">
        <w:rPr>
          <w:noProof/>
        </w:rPr>
        <w:t>78</w:t>
      </w:r>
      <w:r w:rsidR="0079047D">
        <w:fldChar w:fldCharType="end"/>
      </w:r>
      <w:r w:rsidR="0079047D">
        <w:t xml:space="preserve"> </w:t>
      </w:r>
      <w:r>
        <w:t>shows the list of products reviewed and their primary solvent ingredients.</w:t>
      </w:r>
      <w:bookmarkStart w:id="686" w:name="_Hlk83390948"/>
    </w:p>
    <w:p w:rsidR="00FE0107" w:rsidP="00CB1C05" w14:paraId="24CEA49C" w14:textId="77777777"/>
    <w:tbl>
      <w:tblPr>
        <w:tblW w:w="10170" w:type="dxa"/>
        <w:jc w:val="center"/>
        <w:tblLayout w:type="fixed"/>
        <w:tblLook w:val="04A0"/>
      </w:tblPr>
      <w:tblGrid>
        <w:gridCol w:w="1340"/>
        <w:gridCol w:w="1450"/>
        <w:gridCol w:w="2790"/>
        <w:gridCol w:w="1080"/>
        <w:gridCol w:w="2160"/>
        <w:gridCol w:w="1350"/>
      </w:tblGrid>
      <w:tr w14:paraId="26F68342" w14:textId="77777777" w:rsidTr="00E604D0">
        <w:tblPrEx>
          <w:tblW w:w="10170" w:type="dxa"/>
          <w:jc w:val="center"/>
          <w:tblLayout w:type="fixed"/>
          <w:tblLook w:val="04A0"/>
        </w:tblPrEx>
        <w:trPr>
          <w:cantSplit/>
          <w:trHeight w:val="20"/>
          <w:tblHeader/>
          <w:jc w:val="center"/>
        </w:trPr>
        <w:tc>
          <w:tcPr>
            <w:tcW w:w="10170" w:type="dxa"/>
            <w:gridSpan w:val="6"/>
            <w:tcBorders>
              <w:bottom w:val="single" w:sz="4" w:space="0" w:color="auto"/>
            </w:tcBorders>
            <w:shd w:val="clear" w:color="auto" w:fill="auto"/>
            <w:vAlign w:val="center"/>
          </w:tcPr>
          <w:p w:rsidR="00CB3FAF" w:rsidRPr="007E52AB" w:rsidP="00CB1C05" w14:paraId="268DBF74" w14:textId="77777777">
            <w:pPr>
              <w:pStyle w:val="TableTitleA"/>
              <w:rPr>
                <w:b/>
                <w:bCs/>
                <w:color w:val="000000"/>
              </w:rPr>
            </w:pPr>
            <w:bookmarkStart w:id="687" w:name="_Ref112394582"/>
            <w:bookmarkStart w:id="688" w:name="_Toc121142624"/>
            <w:bookmarkStart w:id="689" w:name="_Toc165379618"/>
            <w:r w:rsidRPr="00CB3FAF">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8</w:t>
            </w:r>
            <w:r w:rsidR="00BC4B5D">
              <w:rPr>
                <w:noProof/>
              </w:rPr>
              <w:fldChar w:fldCharType="end"/>
            </w:r>
            <w:bookmarkEnd w:id="687"/>
            <w:r w:rsidRPr="00CB3FAF">
              <w:t>: Safety Data Sheets and Solvent Ingredients with Concentrations of 5 Percent or Higher for Reviewed Spot Removers</w:t>
            </w:r>
            <w:bookmarkEnd w:id="688"/>
            <w:bookmarkEnd w:id="689"/>
          </w:p>
        </w:tc>
      </w:tr>
      <w:tr w14:paraId="5B12BF72" w14:textId="77777777" w:rsidTr="00E604D0">
        <w:tblPrEx>
          <w:tblW w:w="10170"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CB3FAF" w:rsidRPr="007E52AB" w:rsidP="00CB1C05" w14:paraId="5A1644B4" w14:textId="77777777">
            <w:pPr>
              <w:pStyle w:val="TableSubtitle"/>
            </w:pPr>
            <w:r w:rsidRPr="007E52AB">
              <w:t>Supplier</w:t>
            </w:r>
          </w:p>
        </w:tc>
        <w:tc>
          <w:tcPr>
            <w:tcW w:w="1450" w:type="dxa"/>
            <w:tcBorders>
              <w:top w:val="single" w:sz="4" w:space="0" w:color="auto"/>
              <w:left w:val="nil"/>
              <w:bottom w:val="single" w:sz="4" w:space="0" w:color="auto"/>
              <w:right w:val="single" w:sz="4" w:space="0" w:color="auto"/>
            </w:tcBorders>
            <w:shd w:val="clear" w:color="auto" w:fill="48A9C5"/>
            <w:vAlign w:val="center"/>
            <w:hideMark/>
          </w:tcPr>
          <w:p w:rsidR="00CB3FAF" w:rsidRPr="007E52AB" w:rsidP="00CB1C05" w14:paraId="2356A368" w14:textId="77777777">
            <w:pPr>
              <w:pStyle w:val="TableSubtitle"/>
            </w:pPr>
            <w:r w:rsidRPr="007E52AB">
              <w:t>Product</w:t>
            </w:r>
          </w:p>
        </w:tc>
        <w:tc>
          <w:tcPr>
            <w:tcW w:w="2790" w:type="dxa"/>
            <w:tcBorders>
              <w:top w:val="single" w:sz="4" w:space="0" w:color="auto"/>
              <w:left w:val="nil"/>
              <w:bottom w:val="single" w:sz="4" w:space="0" w:color="auto"/>
              <w:right w:val="single" w:sz="4" w:space="0" w:color="auto"/>
            </w:tcBorders>
            <w:shd w:val="clear" w:color="auto" w:fill="48A9C5"/>
            <w:vAlign w:val="center"/>
            <w:hideMark/>
          </w:tcPr>
          <w:p w:rsidR="00CB3FAF" w:rsidRPr="007E52AB" w:rsidP="00CB1C05" w14:paraId="4DC7837A" w14:textId="77777777">
            <w:pPr>
              <w:pStyle w:val="TableSubtitle"/>
            </w:pPr>
            <w:r w:rsidRPr="007E52AB">
              <w:t>SDS</w:t>
            </w:r>
          </w:p>
        </w:tc>
        <w:tc>
          <w:tcPr>
            <w:tcW w:w="1080" w:type="dxa"/>
            <w:tcBorders>
              <w:top w:val="single" w:sz="4" w:space="0" w:color="auto"/>
              <w:left w:val="nil"/>
              <w:bottom w:val="single" w:sz="4" w:space="0" w:color="auto"/>
              <w:right w:val="single" w:sz="4" w:space="0" w:color="auto"/>
            </w:tcBorders>
            <w:shd w:val="clear" w:color="auto" w:fill="48A9C5"/>
            <w:vAlign w:val="center"/>
            <w:hideMark/>
          </w:tcPr>
          <w:p w:rsidR="00CB3FAF" w:rsidRPr="007E52AB" w:rsidP="00CB1C05" w14:paraId="7A0BD016" w14:textId="77777777">
            <w:pPr>
              <w:pStyle w:val="TableSubtitle"/>
            </w:pPr>
            <w:r w:rsidRPr="007E52AB">
              <w:t>SDS date</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CB3FAF" w:rsidRPr="007E52AB" w:rsidP="00CB1C05" w14:paraId="323AC3FE" w14:textId="77777777">
            <w:pPr>
              <w:pStyle w:val="TableSubtitle"/>
            </w:pPr>
            <w:r w:rsidRPr="007E52AB">
              <w:t>Solvent ingredients</w:t>
            </w:r>
          </w:p>
        </w:tc>
        <w:tc>
          <w:tcPr>
            <w:tcW w:w="1350" w:type="dxa"/>
            <w:tcBorders>
              <w:top w:val="single" w:sz="4" w:space="0" w:color="auto"/>
              <w:left w:val="nil"/>
              <w:bottom w:val="single" w:sz="4" w:space="0" w:color="auto"/>
              <w:right w:val="single" w:sz="4" w:space="0" w:color="auto"/>
            </w:tcBorders>
            <w:shd w:val="clear" w:color="auto" w:fill="48A9C5"/>
            <w:vAlign w:val="center"/>
            <w:hideMark/>
          </w:tcPr>
          <w:p w:rsidR="00CB3FAF" w:rsidRPr="007E52AB" w:rsidP="00CB1C05" w14:paraId="137DC59C" w14:textId="77777777">
            <w:pPr>
              <w:pStyle w:val="TableSubtitle"/>
            </w:pPr>
            <w:r w:rsidRPr="007E52AB">
              <w:t>Concentration (%)</w:t>
            </w:r>
          </w:p>
        </w:tc>
      </w:tr>
      <w:tr w14:paraId="26EC8B89" w14:textId="77777777" w:rsidTr="00E604D0">
        <w:tblPrEx>
          <w:tblW w:w="10170" w:type="dxa"/>
          <w:jc w:val="center"/>
          <w:tblLayout w:type="fixed"/>
          <w:tblLook w:val="04A0"/>
        </w:tblPrEx>
        <w:trPr>
          <w:cantSplit/>
          <w:trHeight w:val="60"/>
          <w:jc w:val="center"/>
        </w:trPr>
        <w:tc>
          <w:tcPr>
            <w:tcW w:w="1340" w:type="dxa"/>
            <w:vMerge w:val="restart"/>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79476714" w14:textId="77777777">
            <w:pPr>
              <w:pStyle w:val="LTableTextAbt"/>
            </w:pPr>
            <w:r w:rsidRPr="00C023BE">
              <w:t>American Niagara</w:t>
            </w:r>
          </w:p>
        </w:tc>
        <w:tc>
          <w:tcPr>
            <w:tcW w:w="1450" w:type="dxa"/>
            <w:vMerge w:val="restart"/>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434A7555" w14:textId="77777777">
            <w:pPr>
              <w:pStyle w:val="LTableTextAbt"/>
            </w:pPr>
            <w:r w:rsidRPr="006A446B">
              <w:t>Pull Out 2 - Dry White Powdered Spotter</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P="00CB1C05" w14:paraId="1A841C84" w14:textId="77777777">
            <w:pPr>
              <w:pStyle w:val="LTableTextAbt"/>
            </w:pPr>
            <w:r w:rsidRPr="00E70C06">
              <w:t>https://www.american-niagara.com/assets/images/SDS/SDS-PULL%20OUT%202.pdf</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5946B73D" w14:textId="77777777">
            <w:pPr>
              <w:pStyle w:val="LTableTextAbt"/>
            </w:pPr>
            <w:r>
              <w:t>21 December 2014</w:t>
            </w:r>
          </w:p>
        </w:tc>
        <w:tc>
          <w:tcPr>
            <w:tcW w:w="2160" w:type="dxa"/>
            <w:tcBorders>
              <w:top w:val="nil"/>
              <w:left w:val="nil"/>
              <w:bottom w:val="single" w:sz="4" w:space="0" w:color="auto"/>
              <w:right w:val="single" w:sz="4" w:space="0" w:color="auto"/>
            </w:tcBorders>
            <w:shd w:val="clear" w:color="auto" w:fill="F1AD7A" w:themeFill="accent2" w:themeFillTint="99"/>
          </w:tcPr>
          <w:p w:rsidR="00CB3FAF" w:rsidP="00CB1C05" w14:paraId="08F07D59" w14:textId="77777777">
            <w:pPr>
              <w:pStyle w:val="LTableTextAbt"/>
            </w:pPr>
            <w:r>
              <w:t>Petroleum Gases, liquified, sweetened</w:t>
            </w:r>
          </w:p>
        </w:tc>
        <w:tc>
          <w:tcPr>
            <w:tcW w:w="1350" w:type="dxa"/>
            <w:tcBorders>
              <w:top w:val="single" w:sz="4" w:space="0" w:color="auto"/>
              <w:left w:val="nil"/>
              <w:bottom w:val="single" w:sz="4" w:space="0" w:color="auto"/>
              <w:right w:val="single" w:sz="4" w:space="0" w:color="auto"/>
            </w:tcBorders>
            <w:shd w:val="clear" w:color="auto" w:fill="F1AD7A" w:themeFill="accent2" w:themeFillTint="99"/>
          </w:tcPr>
          <w:p w:rsidR="00CB3FAF" w:rsidRPr="007E52AB" w:rsidP="00CB1C05" w14:paraId="0D057F2D" w14:textId="77777777">
            <w:pPr>
              <w:pStyle w:val="CTableTextAbt"/>
            </w:pPr>
            <w:r w:rsidRPr="00FB441B">
              <w:t>28 - 46</w:t>
            </w:r>
          </w:p>
        </w:tc>
      </w:tr>
      <w:tr w14:paraId="662DBD3F" w14:textId="77777777" w:rsidTr="00E604D0">
        <w:tblPrEx>
          <w:tblW w:w="10170" w:type="dxa"/>
          <w:jc w:val="center"/>
          <w:tblLayout w:type="fixed"/>
          <w:tblLook w:val="04A0"/>
        </w:tblPrEx>
        <w:trPr>
          <w:cantSplit/>
          <w:trHeight w:val="60"/>
          <w:jc w:val="center"/>
        </w:trPr>
        <w:tc>
          <w:tcPr>
            <w:tcW w:w="134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5BB1C45C" w14:textId="77777777">
            <w:pPr>
              <w:pStyle w:val="LTableTextAbt"/>
            </w:pPr>
          </w:p>
        </w:tc>
        <w:tc>
          <w:tcPr>
            <w:tcW w:w="145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4DC6E319" w14:textId="77777777">
            <w:pPr>
              <w:pStyle w:val="LTableTextAbt"/>
            </w:pPr>
          </w:p>
        </w:tc>
        <w:tc>
          <w:tcPr>
            <w:tcW w:w="279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P="00CB1C05" w14:paraId="62032294" w14:textId="77777777">
            <w:pPr>
              <w:pStyle w:val="LTableTextAbt"/>
            </w:pPr>
          </w:p>
        </w:tc>
        <w:tc>
          <w:tcPr>
            <w:tcW w:w="108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2D526235"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CB3FAF" w:rsidP="00CB1C05" w14:paraId="4C8E47F2" w14:textId="77777777">
            <w:pPr>
              <w:pStyle w:val="LTableTextAbt"/>
            </w:pPr>
            <w:r>
              <w:t>Methylene Chloride</w:t>
            </w:r>
          </w:p>
        </w:tc>
        <w:tc>
          <w:tcPr>
            <w:tcW w:w="1350" w:type="dxa"/>
            <w:tcBorders>
              <w:top w:val="single" w:sz="4" w:space="0" w:color="auto"/>
              <w:left w:val="nil"/>
              <w:bottom w:val="single" w:sz="4" w:space="0" w:color="auto"/>
              <w:right w:val="single" w:sz="4" w:space="0" w:color="auto"/>
            </w:tcBorders>
            <w:shd w:val="clear" w:color="auto" w:fill="F1AD7A" w:themeFill="accent2" w:themeFillTint="99"/>
          </w:tcPr>
          <w:p w:rsidR="00CB3FAF" w:rsidRPr="007E52AB" w:rsidP="00CB1C05" w14:paraId="096AEDB4" w14:textId="77777777">
            <w:pPr>
              <w:pStyle w:val="CTableTextAbt"/>
            </w:pPr>
            <w:r w:rsidRPr="00FB441B">
              <w:t>21 - 34</w:t>
            </w:r>
          </w:p>
        </w:tc>
      </w:tr>
      <w:tr w14:paraId="20B91C55" w14:textId="77777777" w:rsidTr="00E604D0">
        <w:tblPrEx>
          <w:tblW w:w="10170" w:type="dxa"/>
          <w:jc w:val="center"/>
          <w:tblLayout w:type="fixed"/>
          <w:tblLook w:val="04A0"/>
        </w:tblPrEx>
        <w:trPr>
          <w:cantSplit/>
          <w:trHeight w:val="60"/>
          <w:jc w:val="center"/>
        </w:trPr>
        <w:tc>
          <w:tcPr>
            <w:tcW w:w="134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03C21632" w14:textId="77777777">
            <w:pPr>
              <w:pStyle w:val="LTableTextAbt"/>
            </w:pPr>
          </w:p>
        </w:tc>
        <w:tc>
          <w:tcPr>
            <w:tcW w:w="145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47DA3CC1" w14:textId="77777777">
            <w:pPr>
              <w:pStyle w:val="LTableTextAbt"/>
            </w:pPr>
          </w:p>
        </w:tc>
        <w:tc>
          <w:tcPr>
            <w:tcW w:w="279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P="00CB1C05" w14:paraId="1A59819F" w14:textId="77777777">
            <w:pPr>
              <w:pStyle w:val="LTableTextAbt"/>
            </w:pPr>
          </w:p>
        </w:tc>
        <w:tc>
          <w:tcPr>
            <w:tcW w:w="108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76CE6B81"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CB3FAF" w:rsidP="00CB1C05" w14:paraId="67FF1D49" w14:textId="77777777">
            <w:pPr>
              <w:pStyle w:val="LTableTextAbt"/>
            </w:pPr>
            <w:r>
              <w:t>Perchloroethylene</w:t>
            </w:r>
          </w:p>
        </w:tc>
        <w:tc>
          <w:tcPr>
            <w:tcW w:w="1350" w:type="dxa"/>
            <w:tcBorders>
              <w:top w:val="single" w:sz="4" w:space="0" w:color="auto"/>
              <w:left w:val="nil"/>
              <w:bottom w:val="single" w:sz="4" w:space="0" w:color="auto"/>
              <w:right w:val="single" w:sz="4" w:space="0" w:color="auto"/>
            </w:tcBorders>
            <w:shd w:val="clear" w:color="auto" w:fill="F1AD7A" w:themeFill="accent2" w:themeFillTint="99"/>
          </w:tcPr>
          <w:p w:rsidR="00CB3FAF" w:rsidRPr="007E52AB" w:rsidP="00CB1C05" w14:paraId="4113693D" w14:textId="77777777">
            <w:pPr>
              <w:pStyle w:val="CTableTextAbt"/>
            </w:pPr>
            <w:r w:rsidRPr="00FB441B">
              <w:t>16 - 26</w:t>
            </w:r>
          </w:p>
        </w:tc>
      </w:tr>
      <w:tr w14:paraId="15C63E75" w14:textId="77777777" w:rsidTr="00E604D0">
        <w:tblPrEx>
          <w:tblW w:w="10170" w:type="dxa"/>
          <w:jc w:val="center"/>
          <w:tblLayout w:type="fixed"/>
          <w:tblLook w:val="04A0"/>
        </w:tblPrEx>
        <w:trPr>
          <w:cantSplit/>
          <w:trHeight w:val="60"/>
          <w:jc w:val="center"/>
        </w:trPr>
        <w:tc>
          <w:tcPr>
            <w:tcW w:w="13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7880B42E" w14:textId="77777777">
            <w:pPr>
              <w:pStyle w:val="LTableTextAbt"/>
            </w:pPr>
            <w:r w:rsidRPr="00953807">
              <w:t>Adco Professional Products LLC</w:t>
            </w:r>
          </w:p>
        </w:tc>
        <w:tc>
          <w:tcPr>
            <w:tcW w:w="145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7C8D379A" w14:textId="77777777">
            <w:pPr>
              <w:pStyle w:val="LTableTextAbt"/>
            </w:pPr>
            <w:r w:rsidRPr="00C762D1">
              <w:t>DFB Xtra</w:t>
            </w:r>
          </w:p>
        </w:tc>
        <w:tc>
          <w:tcPr>
            <w:tcW w:w="27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P="00CB1C05" w14:paraId="509B088E" w14:textId="77777777">
            <w:pPr>
              <w:pStyle w:val="LTableTextAbt"/>
            </w:pPr>
            <w:r w:rsidRPr="006C1D76">
              <w:t>https://www.fabricleansupply.com/msds/0415.pdf</w:t>
            </w:r>
          </w:p>
        </w:tc>
        <w:tc>
          <w:tcPr>
            <w:tcW w:w="10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66A401EE" w14:textId="77777777">
            <w:pPr>
              <w:pStyle w:val="LTableTextAbt"/>
            </w:pPr>
            <w:r>
              <w:t>29 April 2015</w:t>
            </w:r>
          </w:p>
        </w:tc>
        <w:tc>
          <w:tcPr>
            <w:tcW w:w="2160" w:type="dxa"/>
            <w:tcBorders>
              <w:top w:val="nil"/>
              <w:left w:val="nil"/>
              <w:bottom w:val="single" w:sz="4" w:space="0" w:color="auto"/>
              <w:right w:val="single" w:sz="4" w:space="0" w:color="auto"/>
            </w:tcBorders>
            <w:shd w:val="clear" w:color="auto" w:fill="F1AD7A" w:themeFill="accent2" w:themeFillTint="99"/>
          </w:tcPr>
          <w:p w:rsidR="00CB3FAF" w:rsidP="00CB1C05" w14:paraId="3CEAF934" w14:textId="77777777">
            <w:pPr>
              <w:pStyle w:val="LTableTextAbt"/>
            </w:pPr>
            <w:r>
              <w:t>Perchloroethylene</w:t>
            </w:r>
          </w:p>
        </w:tc>
        <w:tc>
          <w:tcPr>
            <w:tcW w:w="1350" w:type="dxa"/>
            <w:tcBorders>
              <w:top w:val="single" w:sz="4" w:space="0" w:color="auto"/>
              <w:left w:val="nil"/>
              <w:bottom w:val="single" w:sz="4" w:space="0" w:color="auto"/>
              <w:right w:val="single" w:sz="4" w:space="0" w:color="auto"/>
            </w:tcBorders>
            <w:shd w:val="clear" w:color="auto" w:fill="F1AD7A" w:themeFill="accent2" w:themeFillTint="99"/>
          </w:tcPr>
          <w:p w:rsidR="00CB3FAF" w:rsidRPr="00FB441B" w:rsidP="00CB1C05" w14:paraId="1D670F64" w14:textId="77777777">
            <w:pPr>
              <w:pStyle w:val="CTableTextAbt"/>
            </w:pPr>
            <w:r>
              <w:t>30 - 40</w:t>
            </w:r>
          </w:p>
        </w:tc>
      </w:tr>
      <w:tr w14:paraId="6BC889AA" w14:textId="77777777" w:rsidTr="00E604D0">
        <w:tblPrEx>
          <w:tblW w:w="10170" w:type="dxa"/>
          <w:jc w:val="center"/>
          <w:tblLayout w:type="fixed"/>
          <w:tblLook w:val="04A0"/>
        </w:tblPrEx>
        <w:trPr>
          <w:cantSplit/>
          <w:trHeight w:val="60"/>
          <w:jc w:val="center"/>
        </w:trPr>
        <w:tc>
          <w:tcPr>
            <w:tcW w:w="13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7156BAC9" w14:textId="77777777">
            <w:pPr>
              <w:pStyle w:val="LTableTextAbt"/>
            </w:pPr>
            <w:r w:rsidRPr="00953807">
              <w:t>Adco Professional Products LLC</w:t>
            </w:r>
          </w:p>
        </w:tc>
        <w:tc>
          <w:tcPr>
            <w:tcW w:w="145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27489846" w14:textId="77777777">
            <w:pPr>
              <w:pStyle w:val="LTableTextAbt"/>
            </w:pPr>
            <w:r w:rsidRPr="00AB3420">
              <w:t>Fashion Finish Synthetic</w:t>
            </w:r>
          </w:p>
        </w:tc>
        <w:tc>
          <w:tcPr>
            <w:tcW w:w="27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P="00CB1C05" w14:paraId="27067499" w14:textId="77777777">
            <w:pPr>
              <w:pStyle w:val="LTableTextAbt"/>
            </w:pPr>
            <w:r w:rsidRPr="0075113F">
              <w:t>https://a-1products.com/wp-content/uploads/2016/06/Fashion-Finish-Synthetic-GHS.pdf</w:t>
            </w:r>
          </w:p>
        </w:tc>
        <w:tc>
          <w:tcPr>
            <w:tcW w:w="10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CB3FAF" w:rsidRPr="007E52AB" w:rsidP="00CB1C05" w14:paraId="3DB3C9C7" w14:textId="77777777">
            <w:pPr>
              <w:pStyle w:val="LTableTextAbt"/>
            </w:pPr>
            <w:r>
              <w:t>28 July 2015</w:t>
            </w:r>
          </w:p>
        </w:tc>
        <w:tc>
          <w:tcPr>
            <w:tcW w:w="2160" w:type="dxa"/>
            <w:tcBorders>
              <w:top w:val="nil"/>
              <w:left w:val="nil"/>
              <w:bottom w:val="single" w:sz="4" w:space="0" w:color="auto"/>
              <w:right w:val="single" w:sz="4" w:space="0" w:color="auto"/>
            </w:tcBorders>
            <w:shd w:val="clear" w:color="auto" w:fill="F1AD7A" w:themeFill="accent2" w:themeFillTint="99"/>
          </w:tcPr>
          <w:p w:rsidR="00CB3FAF" w:rsidP="00CB1C05" w14:paraId="3550B9F9" w14:textId="77777777">
            <w:pPr>
              <w:pStyle w:val="LTableTextAbt"/>
            </w:pPr>
            <w:r>
              <w:t>Perchloroethylene</w:t>
            </w:r>
          </w:p>
        </w:tc>
        <w:tc>
          <w:tcPr>
            <w:tcW w:w="1350" w:type="dxa"/>
            <w:tcBorders>
              <w:top w:val="single" w:sz="4" w:space="0" w:color="auto"/>
              <w:left w:val="nil"/>
              <w:bottom w:val="single" w:sz="4" w:space="0" w:color="auto"/>
              <w:right w:val="single" w:sz="4" w:space="0" w:color="auto"/>
            </w:tcBorders>
            <w:shd w:val="clear" w:color="auto" w:fill="F1AD7A" w:themeFill="accent2" w:themeFillTint="99"/>
          </w:tcPr>
          <w:p w:rsidR="00CB3FAF" w:rsidRPr="00FB441B" w:rsidP="00CB1C05" w14:paraId="74FB67C3" w14:textId="77777777">
            <w:pPr>
              <w:pStyle w:val="CTableTextAbt"/>
            </w:pPr>
            <w:r>
              <w:t>50 - 55</w:t>
            </w:r>
          </w:p>
        </w:tc>
      </w:tr>
      <w:tr w14:paraId="7272456F" w14:textId="77777777" w:rsidTr="00E604D0">
        <w:tblPrEx>
          <w:tblW w:w="10170"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B3FAF" w:rsidRPr="007E52AB" w:rsidP="00CB1C05" w14:paraId="07563945" w14:textId="77777777">
            <w:pPr>
              <w:pStyle w:val="LTableTextAbt"/>
            </w:pPr>
            <w:r w:rsidRPr="007E52AB">
              <w:t>Pettyjohn's Solutions</w:t>
            </w:r>
          </w:p>
        </w:tc>
        <w:tc>
          <w:tcPr>
            <w:tcW w:w="14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B3FAF" w:rsidRPr="007E52AB" w:rsidP="00CB1C05" w14:paraId="11DFBEF2" w14:textId="77777777">
            <w:pPr>
              <w:pStyle w:val="LTableTextAbt"/>
            </w:pPr>
            <w:r w:rsidRPr="007E52AB">
              <w:t>Pettyjohn's Solutions® Homerun Cleaning Fluid</w:t>
            </w:r>
          </w:p>
        </w:tc>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B3FAF" w:rsidRPr="00A83835" w:rsidP="00CB1C05" w14:paraId="4FAD0A34" w14:textId="77777777">
            <w:pPr>
              <w:pStyle w:val="LTableTextAbt"/>
            </w:pPr>
            <w:hyperlink r:id="rId202" w:history="1">
              <w:r w:rsidRPr="00A83835" w:rsidR="004F366B">
                <w:t>https://pettyjohnsolutions.com/wp-content/uploads/2017/08/MSDS-Homerun-Cleaning-Fluid.pdf</w:t>
              </w:r>
            </w:hyperlink>
          </w:p>
        </w:tc>
        <w:tc>
          <w:tcPr>
            <w:tcW w:w="10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CB3FAF" w:rsidRPr="007E52AB" w:rsidP="00CB1C05" w14:paraId="3C6D40E3" w14:textId="77777777">
            <w:pPr>
              <w:pStyle w:val="LTableTextAbt"/>
            </w:pPr>
            <w:r w:rsidRPr="007E52AB">
              <w:t>July 2012</w:t>
            </w:r>
          </w:p>
        </w:tc>
        <w:tc>
          <w:tcPr>
            <w:tcW w:w="216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465F0FB1" w14:textId="77777777">
            <w:pPr>
              <w:pStyle w:val="LTableTextAbt"/>
            </w:pPr>
            <w:r>
              <w:t>1-Bromopropane</w:t>
            </w:r>
          </w:p>
        </w:tc>
        <w:tc>
          <w:tcPr>
            <w:tcW w:w="135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47E9E13A" w14:textId="77777777">
            <w:pPr>
              <w:pStyle w:val="CTableTextAbt"/>
            </w:pPr>
            <w:r w:rsidRPr="007E52AB">
              <w:t>&gt;96</w:t>
            </w:r>
          </w:p>
        </w:tc>
      </w:tr>
      <w:tr w14:paraId="4BFEB6D2" w14:textId="77777777" w:rsidTr="00E604D0">
        <w:tblPrEx>
          <w:tblW w:w="1017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BFBFBF" w:themeFill="background1" w:themeFillShade="BF"/>
          </w:tcPr>
          <w:p w:rsidR="00CB3FAF" w:rsidRPr="007E52AB" w:rsidP="00CB1C05" w14:paraId="24DEAB96" w14:textId="77777777">
            <w:pPr>
              <w:pStyle w:val="LTableTextAbt"/>
            </w:pPr>
            <w:r w:rsidRPr="007E52AB">
              <w:t>A.L. Wilson Chemical Co.</w:t>
            </w:r>
          </w:p>
          <w:p w:rsidR="00CB3FAF" w:rsidRPr="007E52AB" w:rsidP="00CB1C05" w14:paraId="0D696180" w14:textId="77777777">
            <w:pPr>
              <w:pStyle w:val="LTableTextAbt"/>
            </w:pPr>
            <w:r w:rsidRPr="007E52AB">
              <w:t> </w:t>
            </w:r>
          </w:p>
          <w:p w:rsidR="00CB3FAF" w:rsidRPr="007E52AB" w:rsidP="00CB1C05" w14:paraId="1ECE3455" w14:textId="77777777">
            <w:pPr>
              <w:pStyle w:val="LTableTextAbt"/>
            </w:pPr>
            <w:r w:rsidRPr="007E52AB">
              <w:t> </w:t>
            </w:r>
          </w:p>
          <w:p w:rsidR="00CB3FAF" w:rsidRPr="007E52AB" w:rsidP="00CB1C05" w14:paraId="67BA69A2" w14:textId="77777777">
            <w:pPr>
              <w:pStyle w:val="LTableTextAbt"/>
            </w:pPr>
            <w:r w:rsidRPr="007E52AB">
              <w:t> </w:t>
            </w:r>
          </w:p>
        </w:tc>
        <w:tc>
          <w:tcPr>
            <w:tcW w:w="1450" w:type="dxa"/>
            <w:vMerge w:val="restart"/>
            <w:tcBorders>
              <w:top w:val="nil"/>
              <w:left w:val="single" w:sz="4" w:space="0" w:color="auto"/>
              <w:right w:val="single" w:sz="4" w:space="0" w:color="auto"/>
            </w:tcBorders>
            <w:shd w:val="clear" w:color="auto" w:fill="BFBFBF" w:themeFill="background1" w:themeFillShade="BF"/>
          </w:tcPr>
          <w:p w:rsidR="00CB3FAF" w:rsidRPr="007E52AB" w:rsidP="00CB1C05" w14:paraId="75735400" w14:textId="77777777">
            <w:pPr>
              <w:pStyle w:val="LTableTextAbt"/>
            </w:pPr>
            <w:r w:rsidRPr="007E52AB">
              <w:t>TarGo Dry</w:t>
            </w:r>
          </w:p>
          <w:p w:rsidR="00CB3FAF" w:rsidRPr="007E52AB" w:rsidP="00CB1C05" w14:paraId="646A7045" w14:textId="77777777">
            <w:pPr>
              <w:pStyle w:val="LTableTextAbt"/>
            </w:pPr>
            <w:r w:rsidRPr="007E52AB">
              <w:t> </w:t>
            </w:r>
          </w:p>
          <w:p w:rsidR="00CB3FAF" w:rsidRPr="007E52AB" w:rsidP="00CB1C05" w14:paraId="6261F309" w14:textId="77777777">
            <w:pPr>
              <w:pStyle w:val="LTableTextAbt"/>
            </w:pPr>
            <w:r w:rsidRPr="007E52AB">
              <w:t> </w:t>
            </w:r>
          </w:p>
          <w:p w:rsidR="00CB3FAF" w:rsidRPr="007E52AB" w:rsidP="00CB1C05" w14:paraId="62B596A8" w14:textId="77777777">
            <w:pPr>
              <w:pStyle w:val="LTableTextAbt"/>
            </w:pPr>
            <w:r w:rsidRPr="007E52AB">
              <w:t> </w:t>
            </w:r>
          </w:p>
        </w:tc>
        <w:tc>
          <w:tcPr>
            <w:tcW w:w="2790" w:type="dxa"/>
            <w:vMerge w:val="restart"/>
            <w:tcBorders>
              <w:top w:val="single" w:sz="4" w:space="0" w:color="auto"/>
              <w:left w:val="single" w:sz="4" w:space="0" w:color="auto"/>
              <w:right w:val="single" w:sz="4" w:space="0" w:color="auto"/>
            </w:tcBorders>
            <w:shd w:val="clear" w:color="auto" w:fill="BFBFBF" w:themeFill="background1" w:themeFillShade="BF"/>
          </w:tcPr>
          <w:p w:rsidR="00CB3FAF" w:rsidRPr="000B4369" w:rsidP="00CB1C05" w14:paraId="6B618491" w14:textId="77777777">
            <w:pPr>
              <w:pStyle w:val="LTableTextAbt"/>
            </w:pPr>
            <w:hyperlink r:id="rId203" w:history="1">
              <w:r w:rsidRPr="000B4369" w:rsidR="004F366B">
                <w:t>https://www.alwilson.com/products/targo_dry/TarGo%20Dry%20MSDS.pdf</w:t>
              </w:r>
            </w:hyperlink>
          </w:p>
        </w:tc>
        <w:tc>
          <w:tcPr>
            <w:tcW w:w="1080" w:type="dxa"/>
            <w:vMerge w:val="restart"/>
            <w:tcBorders>
              <w:top w:val="nil"/>
              <w:left w:val="single" w:sz="4" w:space="0" w:color="auto"/>
              <w:right w:val="single" w:sz="4" w:space="0" w:color="auto"/>
            </w:tcBorders>
            <w:shd w:val="clear" w:color="auto" w:fill="BFBFBF" w:themeFill="background1" w:themeFillShade="BF"/>
          </w:tcPr>
          <w:p w:rsidR="00CB3FAF" w:rsidRPr="007E52AB" w:rsidP="00CB1C05" w14:paraId="1727B134" w14:textId="77777777">
            <w:pPr>
              <w:pStyle w:val="LTableTextAbt"/>
            </w:pPr>
            <w:r w:rsidRPr="007E52AB">
              <w:t>30 August 2018</w:t>
            </w:r>
          </w:p>
          <w:p w:rsidR="00CB3FAF" w:rsidRPr="007E52AB" w:rsidP="00CB1C05" w14:paraId="68C5DB8C" w14:textId="77777777">
            <w:pPr>
              <w:pStyle w:val="LTableTextAbt"/>
            </w:pPr>
            <w:r w:rsidRPr="007E52AB">
              <w:t> </w:t>
            </w:r>
          </w:p>
          <w:p w:rsidR="00CB3FAF" w:rsidRPr="007E52AB" w:rsidP="00CB1C05" w14:paraId="09848AE4" w14:textId="77777777">
            <w:pPr>
              <w:pStyle w:val="LTableTextAbt"/>
            </w:pPr>
            <w:r w:rsidRPr="007E52AB">
              <w:t> </w:t>
            </w:r>
          </w:p>
          <w:p w:rsidR="00CB3FAF" w:rsidRPr="007E52AB" w:rsidP="00CB1C05" w14:paraId="3CD0F810" w14:textId="77777777">
            <w:pPr>
              <w:pStyle w:val="LTableTextAbt"/>
            </w:pPr>
            <w:r w:rsidRPr="007E52AB">
              <w:t> </w:t>
            </w:r>
          </w:p>
        </w:tc>
        <w:tc>
          <w:tcPr>
            <w:tcW w:w="216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37C9503C" w14:textId="77777777">
            <w:pPr>
              <w:pStyle w:val="LTableTextAbt"/>
            </w:pPr>
            <w:r w:rsidRPr="007E52AB">
              <w:t>Ethanol 2-(2-butoxyethoxy)</w:t>
            </w:r>
          </w:p>
        </w:tc>
        <w:tc>
          <w:tcPr>
            <w:tcW w:w="135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4117E025" w14:textId="77777777">
            <w:pPr>
              <w:pStyle w:val="CTableTextAbt"/>
            </w:pPr>
            <w:r w:rsidRPr="007E52AB">
              <w:t>30 - 50</w:t>
            </w:r>
          </w:p>
        </w:tc>
      </w:tr>
      <w:tr w14:paraId="49E63627" w14:textId="77777777" w:rsidTr="00E604D0">
        <w:tblPrEx>
          <w:tblW w:w="1017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BFBFBF" w:themeFill="background1" w:themeFillShade="BF"/>
          </w:tcPr>
          <w:p w:rsidR="00CB3FAF" w:rsidRPr="007E52AB" w:rsidP="00CB1C05" w14:paraId="05B865CB" w14:textId="77777777">
            <w:pPr>
              <w:pStyle w:val="LTableTextAbt"/>
            </w:pPr>
          </w:p>
        </w:tc>
        <w:tc>
          <w:tcPr>
            <w:tcW w:w="1450" w:type="dxa"/>
            <w:vMerge/>
            <w:tcBorders>
              <w:left w:val="single" w:sz="4" w:space="0" w:color="auto"/>
              <w:right w:val="single" w:sz="4" w:space="0" w:color="auto"/>
            </w:tcBorders>
            <w:shd w:val="clear" w:color="auto" w:fill="BFBFBF" w:themeFill="background1" w:themeFillShade="BF"/>
          </w:tcPr>
          <w:p w:rsidR="00CB3FAF" w:rsidRPr="007E52AB" w:rsidP="00CB1C05" w14:paraId="0E25C583" w14:textId="77777777">
            <w:pPr>
              <w:pStyle w:val="LTableTextAbt"/>
            </w:pPr>
          </w:p>
        </w:tc>
        <w:tc>
          <w:tcPr>
            <w:tcW w:w="2790" w:type="dxa"/>
            <w:vMerge/>
            <w:tcBorders>
              <w:left w:val="single" w:sz="4" w:space="0" w:color="auto"/>
              <w:right w:val="single" w:sz="4" w:space="0" w:color="auto"/>
            </w:tcBorders>
            <w:shd w:val="clear" w:color="auto" w:fill="BFBFBF" w:themeFill="background1" w:themeFillShade="BF"/>
          </w:tcPr>
          <w:p w:rsidR="00CB3FAF" w:rsidRPr="007E52AB" w:rsidP="00CB1C05" w14:paraId="5A16DEDF" w14:textId="77777777">
            <w:pPr>
              <w:pStyle w:val="LTableTextAbt"/>
              <w:rPr>
                <w:color w:val="0000FF"/>
                <w:u w:val="single"/>
              </w:rPr>
            </w:pPr>
          </w:p>
        </w:tc>
        <w:tc>
          <w:tcPr>
            <w:tcW w:w="1080" w:type="dxa"/>
            <w:vMerge/>
            <w:tcBorders>
              <w:left w:val="single" w:sz="4" w:space="0" w:color="auto"/>
              <w:right w:val="single" w:sz="4" w:space="0" w:color="auto"/>
            </w:tcBorders>
            <w:shd w:val="clear" w:color="auto" w:fill="BFBFBF" w:themeFill="background1" w:themeFillShade="BF"/>
          </w:tcPr>
          <w:p w:rsidR="00CB3FAF" w:rsidRPr="007E52AB" w:rsidP="00CB1C05" w14:paraId="3A70F843" w14:textId="77777777">
            <w:pPr>
              <w:pStyle w:val="LTableTextAbt"/>
            </w:pPr>
          </w:p>
        </w:tc>
        <w:tc>
          <w:tcPr>
            <w:tcW w:w="216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1AF107B8" w14:textId="77777777">
            <w:pPr>
              <w:pStyle w:val="LTableTextAbt"/>
            </w:pPr>
            <w:r>
              <w:t>Trichloroethylene</w:t>
            </w:r>
          </w:p>
        </w:tc>
        <w:tc>
          <w:tcPr>
            <w:tcW w:w="135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2BC1EE78" w14:textId="77777777">
            <w:pPr>
              <w:pStyle w:val="CTableTextAbt"/>
            </w:pPr>
            <w:r w:rsidRPr="007E52AB">
              <w:t>15 - 25</w:t>
            </w:r>
          </w:p>
        </w:tc>
      </w:tr>
      <w:tr w14:paraId="3437C85A" w14:textId="77777777" w:rsidTr="00E604D0">
        <w:tblPrEx>
          <w:tblW w:w="1017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CB3FAF" w:rsidRPr="007E52AB" w:rsidP="00CB1C05" w14:paraId="1FB857BA"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BFBFBF" w:themeFill="background1" w:themeFillShade="BF"/>
          </w:tcPr>
          <w:p w:rsidR="00CB3FAF" w:rsidRPr="007E52AB" w:rsidP="00CB1C05" w14:paraId="7E0A4113" w14:textId="77777777">
            <w:pPr>
              <w:pStyle w:val="LTableTextAbt"/>
            </w:pPr>
          </w:p>
        </w:tc>
        <w:tc>
          <w:tcPr>
            <w:tcW w:w="2790" w:type="dxa"/>
            <w:vMerge/>
            <w:tcBorders>
              <w:left w:val="single" w:sz="4" w:space="0" w:color="auto"/>
              <w:bottom w:val="single" w:sz="4" w:space="0" w:color="auto"/>
              <w:right w:val="single" w:sz="4" w:space="0" w:color="auto"/>
            </w:tcBorders>
            <w:shd w:val="clear" w:color="auto" w:fill="BFBFBF" w:themeFill="background1" w:themeFillShade="BF"/>
          </w:tcPr>
          <w:p w:rsidR="00CB3FAF" w:rsidRPr="007E52AB" w:rsidP="00CB1C05" w14:paraId="6A6F732E" w14:textId="77777777">
            <w:pPr>
              <w:pStyle w:val="LTableTextAbt"/>
              <w:rPr>
                <w:color w:val="0000FF"/>
                <w:u w:val="single"/>
              </w:rPr>
            </w:pPr>
          </w:p>
        </w:tc>
        <w:tc>
          <w:tcPr>
            <w:tcW w:w="1080" w:type="dxa"/>
            <w:vMerge/>
            <w:tcBorders>
              <w:left w:val="single" w:sz="4" w:space="0" w:color="auto"/>
              <w:bottom w:val="single" w:sz="4" w:space="0" w:color="auto"/>
              <w:right w:val="single" w:sz="4" w:space="0" w:color="auto"/>
            </w:tcBorders>
            <w:shd w:val="clear" w:color="auto" w:fill="BFBFBF" w:themeFill="background1" w:themeFillShade="BF"/>
          </w:tcPr>
          <w:p w:rsidR="00CB3FAF" w:rsidRPr="007E52AB" w:rsidP="00CB1C05" w14:paraId="50A2A086" w14:textId="77777777">
            <w:pPr>
              <w:pStyle w:val="LTableTextAbt"/>
            </w:pPr>
          </w:p>
        </w:tc>
        <w:tc>
          <w:tcPr>
            <w:tcW w:w="216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09F51557" w14:textId="77777777">
            <w:pPr>
              <w:pStyle w:val="LTableTextAbt"/>
            </w:pPr>
            <w:r w:rsidRPr="007E52AB">
              <w:t>Methyl Isoamyl Ketone [5-methylhexan-2-one]</w:t>
            </w:r>
          </w:p>
        </w:tc>
        <w:tc>
          <w:tcPr>
            <w:tcW w:w="1350" w:type="dxa"/>
            <w:tcBorders>
              <w:top w:val="nil"/>
              <w:left w:val="nil"/>
              <w:bottom w:val="single" w:sz="4" w:space="0" w:color="auto"/>
              <w:right w:val="single" w:sz="4" w:space="0" w:color="auto"/>
            </w:tcBorders>
            <w:shd w:val="clear" w:color="auto" w:fill="BFBFBF" w:themeFill="background1" w:themeFillShade="BF"/>
          </w:tcPr>
          <w:p w:rsidR="00CB3FAF" w:rsidRPr="007E52AB" w:rsidP="00CB1C05" w14:paraId="1A406A39" w14:textId="77777777">
            <w:pPr>
              <w:pStyle w:val="CTableTextAbt"/>
            </w:pPr>
            <w:r w:rsidRPr="007E52AB">
              <w:t>5 - 15</w:t>
            </w:r>
          </w:p>
        </w:tc>
      </w:tr>
      <w:tr w14:paraId="48DF66E1" w14:textId="77777777" w:rsidTr="00E604D0">
        <w:tblPrEx>
          <w:tblW w:w="1017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CB3FAF" w:rsidRPr="007E52AB" w:rsidP="00CB1C05" w14:paraId="5B0DEEA6" w14:textId="77777777">
            <w:pPr>
              <w:pStyle w:val="LTableTextAbt"/>
            </w:pPr>
            <w:r w:rsidRPr="007E52AB">
              <w:t>A.L. Wilson Chemical Co.</w:t>
            </w:r>
          </w:p>
          <w:p w:rsidR="00CB3FAF" w:rsidRPr="007E52AB" w:rsidP="00CB1C05" w14:paraId="40893ADC" w14:textId="77777777">
            <w:pPr>
              <w:pStyle w:val="LTableTextAbt"/>
            </w:pPr>
            <w:r w:rsidRPr="007E52AB">
              <w:t> </w:t>
            </w:r>
          </w:p>
          <w:p w:rsidR="00CB3FAF" w:rsidRPr="007E52AB" w:rsidP="00CB1C05" w14:paraId="6BA3DA9E" w14:textId="77777777">
            <w:pPr>
              <w:pStyle w:val="LTableTextAbt"/>
            </w:pPr>
            <w:r w:rsidRPr="007E52AB">
              <w:t>  </w:t>
            </w:r>
          </w:p>
        </w:tc>
        <w:tc>
          <w:tcPr>
            <w:tcW w:w="1450" w:type="dxa"/>
            <w:vMerge w:val="restart"/>
            <w:tcBorders>
              <w:top w:val="nil"/>
              <w:left w:val="single" w:sz="4" w:space="0" w:color="auto"/>
              <w:right w:val="single" w:sz="4" w:space="0" w:color="auto"/>
            </w:tcBorders>
            <w:shd w:val="clear" w:color="auto" w:fill="auto"/>
          </w:tcPr>
          <w:p w:rsidR="00CB3FAF" w:rsidRPr="007E52AB" w:rsidP="00CB1C05" w14:paraId="0806D14B" w14:textId="77777777">
            <w:pPr>
              <w:pStyle w:val="LTableTextAbt"/>
            </w:pPr>
            <w:r w:rsidRPr="007E52AB">
              <w:t xml:space="preserve">TarGo EF </w:t>
            </w:r>
          </w:p>
          <w:p w:rsidR="00CB3FAF" w:rsidRPr="007E52AB" w:rsidP="00CB1C05" w14:paraId="0897E152" w14:textId="77777777">
            <w:pPr>
              <w:pStyle w:val="LTableTextAbt"/>
            </w:pPr>
            <w:r w:rsidRPr="007E52AB">
              <w:t> </w:t>
            </w:r>
          </w:p>
          <w:p w:rsidR="00CB3FAF" w:rsidRPr="007E52AB" w:rsidP="00CB1C05" w14:paraId="45ABCDAC" w14:textId="77777777">
            <w:pPr>
              <w:pStyle w:val="LTableTextAbt"/>
            </w:pPr>
            <w:r w:rsidRPr="007E52AB">
              <w:t> </w:t>
            </w:r>
          </w:p>
          <w:p w:rsidR="00CB3FAF" w:rsidRPr="007E52AB" w:rsidP="00CB1C05" w14:paraId="6AFE12E1" w14:textId="77777777">
            <w:pPr>
              <w:pStyle w:val="LTableTextAbt"/>
            </w:pPr>
          </w:p>
        </w:tc>
        <w:tc>
          <w:tcPr>
            <w:tcW w:w="2790" w:type="dxa"/>
            <w:vMerge w:val="restart"/>
            <w:tcBorders>
              <w:top w:val="single" w:sz="4" w:space="0" w:color="auto"/>
              <w:left w:val="single" w:sz="4" w:space="0" w:color="auto"/>
              <w:right w:val="single" w:sz="4" w:space="0" w:color="auto"/>
            </w:tcBorders>
            <w:shd w:val="clear" w:color="auto" w:fill="auto"/>
          </w:tcPr>
          <w:p w:rsidR="00CB3FAF" w:rsidRPr="000B4369" w:rsidP="00CB1C05" w14:paraId="302721F3" w14:textId="77777777">
            <w:pPr>
              <w:pStyle w:val="LTableTextAbt"/>
            </w:pPr>
            <w:hyperlink r:id="rId204" w:history="1">
              <w:r w:rsidRPr="000B4369" w:rsidR="004F366B">
                <w:t>https://www.alwilson.com/products/targo_ef/TarGo%20EF-%20IMPROVED%20%20MSDS.pdf</w:t>
              </w:r>
            </w:hyperlink>
          </w:p>
        </w:tc>
        <w:tc>
          <w:tcPr>
            <w:tcW w:w="1080" w:type="dxa"/>
            <w:vMerge w:val="restart"/>
            <w:tcBorders>
              <w:top w:val="nil"/>
              <w:left w:val="single" w:sz="4" w:space="0" w:color="auto"/>
              <w:right w:val="single" w:sz="4" w:space="0" w:color="auto"/>
            </w:tcBorders>
            <w:shd w:val="clear" w:color="auto" w:fill="auto"/>
          </w:tcPr>
          <w:p w:rsidR="00CB3FAF" w:rsidRPr="007E52AB" w:rsidP="00CB1C05" w14:paraId="684E2371" w14:textId="77777777">
            <w:pPr>
              <w:pStyle w:val="LTableTextAbt"/>
            </w:pPr>
            <w:r w:rsidRPr="007E52AB">
              <w:t>09 August 2017</w:t>
            </w:r>
          </w:p>
          <w:p w:rsidR="00CB3FAF" w:rsidRPr="007E52AB" w:rsidP="00CB1C05" w14:paraId="18B2A0C9" w14:textId="77777777">
            <w:pPr>
              <w:pStyle w:val="LTableTextAbt"/>
            </w:pPr>
            <w:r w:rsidRPr="007E52AB">
              <w:t> </w:t>
            </w:r>
          </w:p>
          <w:p w:rsidR="00CB3FAF" w:rsidRPr="007E52AB" w:rsidP="00CB1C05" w14:paraId="17CF06BB" w14:textId="77777777">
            <w:pPr>
              <w:pStyle w:val="LTableTextAbt"/>
            </w:pPr>
            <w:r w:rsidRPr="007E52AB">
              <w:t> </w:t>
            </w:r>
          </w:p>
          <w:p w:rsidR="00CB3FAF" w:rsidRPr="007E52AB" w:rsidP="00CB1C05" w14:paraId="7C41E0E3"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065D6412" w14:textId="77777777">
            <w:pPr>
              <w:pStyle w:val="LTableTextAbt"/>
            </w:pPr>
            <w:r w:rsidRPr="007E52AB">
              <w:t>2-(2 Propoxyethoxy) Ethanol</w:t>
            </w:r>
          </w:p>
        </w:tc>
        <w:tc>
          <w:tcPr>
            <w:tcW w:w="1350" w:type="dxa"/>
            <w:tcBorders>
              <w:top w:val="nil"/>
              <w:left w:val="nil"/>
              <w:bottom w:val="single" w:sz="4" w:space="0" w:color="auto"/>
              <w:right w:val="single" w:sz="4" w:space="0" w:color="auto"/>
            </w:tcBorders>
            <w:shd w:val="clear" w:color="auto" w:fill="auto"/>
          </w:tcPr>
          <w:p w:rsidR="00CB3FAF" w:rsidRPr="007E52AB" w:rsidP="00CB1C05" w14:paraId="47D4C6E7" w14:textId="77777777">
            <w:pPr>
              <w:pStyle w:val="CTableTextAbt"/>
            </w:pPr>
            <w:r w:rsidRPr="007E52AB">
              <w:t>20 - 30</w:t>
            </w:r>
          </w:p>
        </w:tc>
      </w:tr>
      <w:tr w14:paraId="7A2259F2" w14:textId="77777777" w:rsidTr="00E604D0">
        <w:tblPrEx>
          <w:tblW w:w="1017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CB3FAF" w:rsidRPr="007E52AB" w:rsidP="00CB1C05" w14:paraId="3D7AB336" w14:textId="77777777">
            <w:pPr>
              <w:pStyle w:val="LTableTextAbt"/>
            </w:pPr>
          </w:p>
        </w:tc>
        <w:tc>
          <w:tcPr>
            <w:tcW w:w="1450" w:type="dxa"/>
            <w:vMerge/>
            <w:tcBorders>
              <w:left w:val="single" w:sz="4" w:space="0" w:color="auto"/>
              <w:right w:val="single" w:sz="4" w:space="0" w:color="auto"/>
            </w:tcBorders>
            <w:shd w:val="clear" w:color="auto" w:fill="auto"/>
          </w:tcPr>
          <w:p w:rsidR="00CB3FAF" w:rsidRPr="007E52AB" w:rsidP="00CB1C05" w14:paraId="2739E08E" w14:textId="77777777">
            <w:pPr>
              <w:pStyle w:val="LTableTextAbt"/>
            </w:pPr>
          </w:p>
        </w:tc>
        <w:tc>
          <w:tcPr>
            <w:tcW w:w="2790" w:type="dxa"/>
            <w:vMerge/>
            <w:tcBorders>
              <w:left w:val="single" w:sz="4" w:space="0" w:color="auto"/>
              <w:right w:val="single" w:sz="4" w:space="0" w:color="auto"/>
            </w:tcBorders>
            <w:shd w:val="clear" w:color="auto" w:fill="auto"/>
          </w:tcPr>
          <w:p w:rsidR="00CB3FAF" w:rsidRPr="007E52AB" w:rsidP="00CB1C05" w14:paraId="72687B6E" w14:textId="77777777">
            <w:pPr>
              <w:pStyle w:val="LTableTextAbt"/>
              <w:rPr>
                <w:color w:val="0000FF"/>
                <w:u w:val="single"/>
              </w:rPr>
            </w:pPr>
          </w:p>
        </w:tc>
        <w:tc>
          <w:tcPr>
            <w:tcW w:w="1080" w:type="dxa"/>
            <w:vMerge/>
            <w:tcBorders>
              <w:left w:val="single" w:sz="4" w:space="0" w:color="auto"/>
              <w:right w:val="single" w:sz="4" w:space="0" w:color="auto"/>
            </w:tcBorders>
            <w:shd w:val="clear" w:color="auto" w:fill="auto"/>
          </w:tcPr>
          <w:p w:rsidR="00CB3FAF" w:rsidRPr="007E52AB" w:rsidP="00CB1C05" w14:paraId="2D540E9E"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0CC18D5B" w14:textId="77777777">
            <w:pPr>
              <w:pStyle w:val="LTableTextAbt"/>
            </w:pPr>
            <w:r w:rsidRPr="007E52AB">
              <w:t>2-(2-Ethoxyethoxy) Ethyl Acetate</w:t>
            </w:r>
          </w:p>
        </w:tc>
        <w:tc>
          <w:tcPr>
            <w:tcW w:w="1350" w:type="dxa"/>
            <w:tcBorders>
              <w:top w:val="nil"/>
              <w:left w:val="nil"/>
              <w:bottom w:val="single" w:sz="4" w:space="0" w:color="auto"/>
              <w:right w:val="single" w:sz="4" w:space="0" w:color="auto"/>
            </w:tcBorders>
            <w:shd w:val="clear" w:color="auto" w:fill="auto"/>
          </w:tcPr>
          <w:p w:rsidR="00CB3FAF" w:rsidRPr="007E52AB" w:rsidP="00CB1C05" w14:paraId="78589A3F" w14:textId="77777777">
            <w:pPr>
              <w:pStyle w:val="CTableTextAbt"/>
            </w:pPr>
            <w:r w:rsidRPr="007E52AB">
              <w:t>15 - 25</w:t>
            </w:r>
          </w:p>
        </w:tc>
      </w:tr>
      <w:tr w14:paraId="33D901BC" w14:textId="77777777" w:rsidTr="00E604D0">
        <w:tblPrEx>
          <w:tblW w:w="1017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CB3FAF" w:rsidRPr="007E52AB" w:rsidP="00CB1C05" w14:paraId="12E18AE2" w14:textId="77777777">
            <w:pPr>
              <w:pStyle w:val="LTableTextAbt"/>
            </w:pPr>
          </w:p>
        </w:tc>
        <w:tc>
          <w:tcPr>
            <w:tcW w:w="1450" w:type="dxa"/>
            <w:vMerge/>
            <w:tcBorders>
              <w:left w:val="single" w:sz="4" w:space="0" w:color="auto"/>
              <w:right w:val="single" w:sz="4" w:space="0" w:color="auto"/>
            </w:tcBorders>
            <w:shd w:val="clear" w:color="auto" w:fill="auto"/>
          </w:tcPr>
          <w:p w:rsidR="00CB3FAF" w:rsidRPr="007E52AB" w:rsidP="00CB1C05" w14:paraId="7199BE37" w14:textId="77777777">
            <w:pPr>
              <w:pStyle w:val="LTableTextAbt"/>
            </w:pPr>
          </w:p>
        </w:tc>
        <w:tc>
          <w:tcPr>
            <w:tcW w:w="2790" w:type="dxa"/>
            <w:vMerge/>
            <w:tcBorders>
              <w:left w:val="single" w:sz="4" w:space="0" w:color="auto"/>
              <w:right w:val="single" w:sz="4" w:space="0" w:color="auto"/>
            </w:tcBorders>
            <w:shd w:val="clear" w:color="auto" w:fill="auto"/>
          </w:tcPr>
          <w:p w:rsidR="00CB3FAF" w:rsidRPr="007E52AB" w:rsidP="00CB1C05" w14:paraId="32233413" w14:textId="77777777">
            <w:pPr>
              <w:pStyle w:val="LTableTextAbt"/>
              <w:rPr>
                <w:color w:val="0000FF"/>
                <w:u w:val="single"/>
              </w:rPr>
            </w:pPr>
          </w:p>
        </w:tc>
        <w:tc>
          <w:tcPr>
            <w:tcW w:w="1080" w:type="dxa"/>
            <w:vMerge/>
            <w:tcBorders>
              <w:left w:val="single" w:sz="4" w:space="0" w:color="auto"/>
              <w:right w:val="single" w:sz="4" w:space="0" w:color="auto"/>
            </w:tcBorders>
            <w:shd w:val="clear" w:color="auto" w:fill="auto"/>
          </w:tcPr>
          <w:p w:rsidR="00CB3FAF" w:rsidRPr="007E52AB" w:rsidP="00CB1C05" w14:paraId="0B918C8E"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69C9DA48" w14:textId="77777777">
            <w:pPr>
              <w:pStyle w:val="LTableTextAbt"/>
            </w:pPr>
            <w:r w:rsidRPr="007E52AB">
              <w:t>2-(2 Butoxy Ethoxy) Ethyl Acetate</w:t>
            </w:r>
          </w:p>
        </w:tc>
        <w:tc>
          <w:tcPr>
            <w:tcW w:w="1350" w:type="dxa"/>
            <w:tcBorders>
              <w:top w:val="nil"/>
              <w:left w:val="nil"/>
              <w:bottom w:val="single" w:sz="4" w:space="0" w:color="auto"/>
              <w:right w:val="single" w:sz="4" w:space="0" w:color="auto"/>
            </w:tcBorders>
            <w:shd w:val="clear" w:color="auto" w:fill="auto"/>
          </w:tcPr>
          <w:p w:rsidR="00CB3FAF" w:rsidRPr="007E52AB" w:rsidP="00CB1C05" w14:paraId="7FC7ECEB" w14:textId="77777777">
            <w:pPr>
              <w:pStyle w:val="CTableTextAbt"/>
            </w:pPr>
            <w:r w:rsidRPr="007E52AB">
              <w:t>15 - 25</w:t>
            </w:r>
          </w:p>
        </w:tc>
      </w:tr>
      <w:tr w14:paraId="4CF92FEE" w14:textId="77777777" w:rsidTr="00E604D0">
        <w:tblPrEx>
          <w:tblW w:w="1017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CB3FAF" w:rsidRPr="007E52AB" w:rsidP="00CB1C05" w14:paraId="272467A2" w14:textId="77777777">
            <w:pPr>
              <w:pStyle w:val="LTableTextAbt"/>
            </w:pPr>
          </w:p>
        </w:tc>
        <w:tc>
          <w:tcPr>
            <w:tcW w:w="1450" w:type="dxa"/>
            <w:vMerge/>
            <w:tcBorders>
              <w:left w:val="single" w:sz="4" w:space="0" w:color="auto"/>
              <w:right w:val="single" w:sz="4" w:space="0" w:color="auto"/>
            </w:tcBorders>
            <w:shd w:val="clear" w:color="auto" w:fill="auto"/>
          </w:tcPr>
          <w:p w:rsidR="00CB3FAF" w:rsidRPr="007E52AB" w:rsidP="00CB1C05" w14:paraId="3AA87FA1" w14:textId="77777777">
            <w:pPr>
              <w:pStyle w:val="LTableTextAbt"/>
            </w:pPr>
          </w:p>
        </w:tc>
        <w:tc>
          <w:tcPr>
            <w:tcW w:w="2790" w:type="dxa"/>
            <w:vMerge/>
            <w:tcBorders>
              <w:left w:val="single" w:sz="4" w:space="0" w:color="auto"/>
              <w:right w:val="single" w:sz="4" w:space="0" w:color="auto"/>
            </w:tcBorders>
            <w:shd w:val="clear" w:color="auto" w:fill="auto"/>
          </w:tcPr>
          <w:p w:rsidR="00CB3FAF" w:rsidRPr="007E52AB" w:rsidP="00CB1C05" w14:paraId="6D350BCB" w14:textId="77777777">
            <w:pPr>
              <w:pStyle w:val="LTableTextAbt"/>
              <w:rPr>
                <w:color w:val="0000FF"/>
                <w:u w:val="single"/>
              </w:rPr>
            </w:pPr>
          </w:p>
        </w:tc>
        <w:tc>
          <w:tcPr>
            <w:tcW w:w="1080" w:type="dxa"/>
            <w:vMerge/>
            <w:tcBorders>
              <w:left w:val="single" w:sz="4" w:space="0" w:color="auto"/>
              <w:right w:val="single" w:sz="4" w:space="0" w:color="auto"/>
            </w:tcBorders>
            <w:shd w:val="clear" w:color="auto" w:fill="auto"/>
          </w:tcPr>
          <w:p w:rsidR="00CB3FAF" w:rsidRPr="007E52AB" w:rsidP="00CB1C05" w14:paraId="27124F74"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047ECD6A" w14:textId="77777777">
            <w:pPr>
              <w:pStyle w:val="LTableTextAbt"/>
            </w:pPr>
            <w:r w:rsidRPr="007E52AB">
              <w:t>DPNB (Dipropylene glycol n-butylether)</w:t>
            </w:r>
          </w:p>
        </w:tc>
        <w:tc>
          <w:tcPr>
            <w:tcW w:w="1350" w:type="dxa"/>
            <w:tcBorders>
              <w:top w:val="nil"/>
              <w:left w:val="nil"/>
              <w:bottom w:val="single" w:sz="4" w:space="0" w:color="auto"/>
              <w:right w:val="single" w:sz="4" w:space="0" w:color="auto"/>
            </w:tcBorders>
            <w:shd w:val="clear" w:color="auto" w:fill="auto"/>
          </w:tcPr>
          <w:p w:rsidR="00CB3FAF" w:rsidRPr="007E52AB" w:rsidP="00CB1C05" w14:paraId="0F9B1ECC" w14:textId="77777777">
            <w:pPr>
              <w:pStyle w:val="CTableTextAbt"/>
            </w:pPr>
            <w:r w:rsidRPr="007E52AB">
              <w:t>10 - 20</w:t>
            </w:r>
          </w:p>
        </w:tc>
      </w:tr>
      <w:tr w14:paraId="61613840" w14:textId="77777777" w:rsidTr="00E604D0">
        <w:tblPrEx>
          <w:tblW w:w="1017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CB3FAF" w:rsidRPr="007E52AB" w:rsidP="00CB1C05" w14:paraId="0EB0A3AB"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auto"/>
          </w:tcPr>
          <w:p w:rsidR="00CB3FAF" w:rsidRPr="007E52AB" w:rsidP="00CB1C05" w14:paraId="2983814F" w14:textId="77777777">
            <w:pPr>
              <w:pStyle w:val="LTableTextAbt"/>
            </w:pPr>
          </w:p>
        </w:tc>
        <w:tc>
          <w:tcPr>
            <w:tcW w:w="2790" w:type="dxa"/>
            <w:vMerge/>
            <w:tcBorders>
              <w:left w:val="single" w:sz="4" w:space="0" w:color="auto"/>
              <w:bottom w:val="single" w:sz="4" w:space="0" w:color="auto"/>
              <w:right w:val="single" w:sz="4" w:space="0" w:color="auto"/>
            </w:tcBorders>
            <w:shd w:val="clear" w:color="auto" w:fill="auto"/>
          </w:tcPr>
          <w:p w:rsidR="00CB3FAF" w:rsidRPr="007E52AB" w:rsidP="00CB1C05" w14:paraId="3504714B" w14:textId="77777777">
            <w:pPr>
              <w:pStyle w:val="LTableTextAbt"/>
              <w:rPr>
                <w:color w:val="0000FF"/>
                <w:u w:val="single"/>
              </w:rPr>
            </w:pPr>
          </w:p>
        </w:tc>
        <w:tc>
          <w:tcPr>
            <w:tcW w:w="1080" w:type="dxa"/>
            <w:vMerge/>
            <w:tcBorders>
              <w:left w:val="single" w:sz="4" w:space="0" w:color="auto"/>
              <w:bottom w:val="single" w:sz="4" w:space="0" w:color="auto"/>
              <w:right w:val="single" w:sz="4" w:space="0" w:color="auto"/>
            </w:tcBorders>
            <w:shd w:val="clear" w:color="auto" w:fill="auto"/>
          </w:tcPr>
          <w:p w:rsidR="00CB3FAF" w:rsidRPr="007E52AB" w:rsidP="00CB1C05" w14:paraId="067B0990"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392A9F72" w14:textId="77777777">
            <w:pPr>
              <w:pStyle w:val="LTableTextAbt"/>
            </w:pPr>
            <w:r w:rsidRPr="007E52AB">
              <w:t>Distillate Hydrotreated Light</w:t>
            </w:r>
          </w:p>
        </w:tc>
        <w:tc>
          <w:tcPr>
            <w:tcW w:w="1350" w:type="dxa"/>
            <w:tcBorders>
              <w:top w:val="nil"/>
              <w:left w:val="nil"/>
              <w:bottom w:val="single" w:sz="4" w:space="0" w:color="auto"/>
              <w:right w:val="single" w:sz="4" w:space="0" w:color="auto"/>
            </w:tcBorders>
            <w:shd w:val="clear" w:color="auto" w:fill="auto"/>
          </w:tcPr>
          <w:p w:rsidR="00CB3FAF" w:rsidRPr="007E52AB" w:rsidP="00CB1C05" w14:paraId="3333B2DB" w14:textId="77777777">
            <w:pPr>
              <w:pStyle w:val="CTableTextAbt"/>
            </w:pPr>
            <w:r w:rsidRPr="007E52AB">
              <w:t>5 - 10</w:t>
            </w:r>
          </w:p>
        </w:tc>
      </w:tr>
      <w:tr w14:paraId="2235BBB9" w14:textId="77777777" w:rsidTr="00E604D0">
        <w:tblPrEx>
          <w:tblW w:w="1017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CB3FAF" w:rsidRPr="007E52AB" w:rsidP="00CB1C05" w14:paraId="69B7CE08" w14:textId="77777777">
            <w:pPr>
              <w:pStyle w:val="LTableTextAbt"/>
            </w:pPr>
            <w:r w:rsidRPr="007E52AB">
              <w:t>Chem-Dry</w:t>
            </w:r>
          </w:p>
          <w:p w:rsidR="00CB3FAF" w:rsidRPr="007E52AB" w:rsidP="00CB1C05" w14:paraId="4B68007E" w14:textId="77777777">
            <w:pPr>
              <w:pStyle w:val="LTableTextAbt"/>
            </w:pPr>
            <w:r w:rsidRPr="007E52AB">
              <w:t> </w:t>
            </w:r>
          </w:p>
        </w:tc>
        <w:tc>
          <w:tcPr>
            <w:tcW w:w="1450" w:type="dxa"/>
            <w:vMerge w:val="restart"/>
            <w:tcBorders>
              <w:top w:val="nil"/>
              <w:left w:val="single" w:sz="4" w:space="0" w:color="auto"/>
              <w:right w:val="single" w:sz="4" w:space="0" w:color="auto"/>
            </w:tcBorders>
            <w:shd w:val="clear" w:color="auto" w:fill="auto"/>
          </w:tcPr>
          <w:p w:rsidR="00CB3FAF" w:rsidRPr="007E52AB" w:rsidP="00CB1C05" w14:paraId="6FE7B7B7" w14:textId="77777777">
            <w:pPr>
              <w:pStyle w:val="LTableTextAbt"/>
            </w:pPr>
            <w:r w:rsidRPr="007E52AB">
              <w:t>Professional Strength Spot Remover</w:t>
            </w:r>
          </w:p>
          <w:p w:rsidR="00CB3FAF" w:rsidRPr="007E52AB" w:rsidP="00CB1C05" w14:paraId="277FCE6F" w14:textId="77777777">
            <w:pPr>
              <w:pStyle w:val="LTableTextAbt"/>
            </w:pPr>
            <w:r w:rsidRPr="007E52AB">
              <w:t> </w:t>
            </w:r>
          </w:p>
        </w:tc>
        <w:tc>
          <w:tcPr>
            <w:tcW w:w="2790" w:type="dxa"/>
            <w:vMerge w:val="restart"/>
            <w:tcBorders>
              <w:top w:val="single" w:sz="4" w:space="0" w:color="auto"/>
              <w:left w:val="single" w:sz="4" w:space="0" w:color="auto"/>
              <w:right w:val="single" w:sz="4" w:space="0" w:color="auto"/>
            </w:tcBorders>
            <w:shd w:val="clear" w:color="auto" w:fill="auto"/>
          </w:tcPr>
          <w:p w:rsidR="00CB3FAF" w:rsidRPr="000B4369" w:rsidP="00CB1C05" w14:paraId="6D1F41FA" w14:textId="77777777">
            <w:pPr>
              <w:pStyle w:val="LTableTextAbt"/>
            </w:pPr>
            <w:hyperlink r:id="rId205" w:history="1">
              <w:r w:rsidRPr="000B4369" w:rsidR="004F366B">
                <w:t>https://mbyc.net/MSDS/pdf_1308896204.pdf</w:t>
              </w:r>
            </w:hyperlink>
          </w:p>
        </w:tc>
        <w:tc>
          <w:tcPr>
            <w:tcW w:w="1080" w:type="dxa"/>
            <w:vMerge w:val="restart"/>
            <w:tcBorders>
              <w:top w:val="nil"/>
              <w:left w:val="single" w:sz="4" w:space="0" w:color="auto"/>
              <w:right w:val="single" w:sz="4" w:space="0" w:color="auto"/>
            </w:tcBorders>
            <w:shd w:val="clear" w:color="auto" w:fill="auto"/>
          </w:tcPr>
          <w:p w:rsidR="00CB3FAF" w:rsidRPr="007E52AB" w:rsidP="00CB1C05" w14:paraId="633302DD" w14:textId="77777777">
            <w:pPr>
              <w:pStyle w:val="LTableTextAbt"/>
            </w:pPr>
            <w:r w:rsidRPr="007E52AB">
              <w:t>June 2010</w:t>
            </w:r>
          </w:p>
          <w:p w:rsidR="00CB3FAF" w:rsidRPr="007E52AB" w:rsidP="00CB1C05" w14:paraId="3701B99E" w14:textId="77777777">
            <w:pPr>
              <w:pStyle w:val="LTableTextAbt"/>
            </w:pPr>
            <w:r w:rsidRPr="007E52AB">
              <w:t> </w:t>
            </w:r>
          </w:p>
          <w:p w:rsidR="00CB3FAF" w:rsidRPr="007E52AB" w:rsidP="00CB1C05" w14:paraId="583ABA5D" w14:textId="77777777">
            <w:pPr>
              <w:pStyle w:val="LTableTextAbt"/>
            </w:pPr>
            <w:r w:rsidRPr="007E52AB">
              <w:t> </w:t>
            </w:r>
          </w:p>
        </w:tc>
        <w:tc>
          <w:tcPr>
            <w:tcW w:w="2160" w:type="dxa"/>
            <w:tcBorders>
              <w:top w:val="nil"/>
              <w:left w:val="nil"/>
              <w:bottom w:val="single" w:sz="4" w:space="0" w:color="auto"/>
              <w:right w:val="single" w:sz="4" w:space="0" w:color="auto"/>
            </w:tcBorders>
            <w:shd w:val="clear" w:color="auto" w:fill="auto"/>
          </w:tcPr>
          <w:p w:rsidR="00CB3FAF" w:rsidRPr="007E52AB" w:rsidP="00CB1C05" w14:paraId="600C6510" w14:textId="77777777">
            <w:pPr>
              <w:pStyle w:val="LTableTextAbt"/>
            </w:pPr>
            <w:r w:rsidRPr="007E52AB">
              <w:t>Water</w:t>
            </w:r>
          </w:p>
        </w:tc>
        <w:tc>
          <w:tcPr>
            <w:tcW w:w="1350" w:type="dxa"/>
            <w:tcBorders>
              <w:top w:val="nil"/>
              <w:left w:val="nil"/>
              <w:bottom w:val="single" w:sz="4" w:space="0" w:color="auto"/>
              <w:right w:val="single" w:sz="4" w:space="0" w:color="auto"/>
            </w:tcBorders>
            <w:shd w:val="clear" w:color="auto" w:fill="auto"/>
          </w:tcPr>
          <w:p w:rsidR="00CB3FAF" w:rsidRPr="007E52AB" w:rsidP="00CB1C05" w14:paraId="568E0A80" w14:textId="77777777">
            <w:pPr>
              <w:pStyle w:val="CTableTextAbt"/>
            </w:pPr>
            <w:r w:rsidRPr="007E52AB">
              <w:t>60 - 100</w:t>
            </w:r>
          </w:p>
        </w:tc>
      </w:tr>
      <w:tr w14:paraId="535CF237" w14:textId="77777777" w:rsidTr="00E604D0">
        <w:tblPrEx>
          <w:tblW w:w="10170"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CB3FAF" w:rsidRPr="007E52AB" w:rsidP="00CB1C05" w14:paraId="026F7F47" w14:textId="77777777">
            <w:pPr>
              <w:pStyle w:val="LTableTextAbt"/>
            </w:pPr>
          </w:p>
        </w:tc>
        <w:tc>
          <w:tcPr>
            <w:tcW w:w="1450" w:type="dxa"/>
            <w:vMerge/>
            <w:tcBorders>
              <w:left w:val="single" w:sz="4" w:space="0" w:color="auto"/>
              <w:right w:val="single" w:sz="4" w:space="0" w:color="auto"/>
            </w:tcBorders>
            <w:shd w:val="clear" w:color="auto" w:fill="auto"/>
          </w:tcPr>
          <w:p w:rsidR="00CB3FAF" w:rsidRPr="007E52AB" w:rsidP="00CB1C05" w14:paraId="0A727CD2" w14:textId="77777777">
            <w:pPr>
              <w:pStyle w:val="LTableTextAbt"/>
            </w:pPr>
          </w:p>
        </w:tc>
        <w:tc>
          <w:tcPr>
            <w:tcW w:w="2790" w:type="dxa"/>
            <w:vMerge/>
            <w:tcBorders>
              <w:left w:val="single" w:sz="4" w:space="0" w:color="auto"/>
              <w:right w:val="single" w:sz="4" w:space="0" w:color="auto"/>
            </w:tcBorders>
            <w:shd w:val="clear" w:color="auto" w:fill="auto"/>
          </w:tcPr>
          <w:p w:rsidR="00CB3FAF" w:rsidRPr="007E52AB" w:rsidP="00CB1C05" w14:paraId="652B3657" w14:textId="77777777">
            <w:pPr>
              <w:pStyle w:val="LTableTextAbt"/>
              <w:rPr>
                <w:color w:val="0000FF"/>
                <w:u w:val="single"/>
              </w:rPr>
            </w:pPr>
          </w:p>
        </w:tc>
        <w:tc>
          <w:tcPr>
            <w:tcW w:w="1080" w:type="dxa"/>
            <w:vMerge/>
            <w:tcBorders>
              <w:left w:val="single" w:sz="4" w:space="0" w:color="auto"/>
              <w:right w:val="single" w:sz="4" w:space="0" w:color="auto"/>
            </w:tcBorders>
            <w:shd w:val="clear" w:color="auto" w:fill="auto"/>
          </w:tcPr>
          <w:p w:rsidR="00CB3FAF" w:rsidRPr="007E52AB" w:rsidP="00CB1C05" w14:paraId="45D0A553"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70634A20" w14:textId="77777777">
            <w:pPr>
              <w:pStyle w:val="LTableTextAbt"/>
            </w:pPr>
            <w:r w:rsidRPr="007E52AB">
              <w:t>Dipropylene glycol methyl ether</w:t>
            </w:r>
          </w:p>
        </w:tc>
        <w:tc>
          <w:tcPr>
            <w:tcW w:w="1350" w:type="dxa"/>
            <w:tcBorders>
              <w:top w:val="nil"/>
              <w:left w:val="nil"/>
              <w:bottom w:val="single" w:sz="4" w:space="0" w:color="auto"/>
              <w:right w:val="single" w:sz="4" w:space="0" w:color="auto"/>
            </w:tcBorders>
            <w:shd w:val="clear" w:color="auto" w:fill="auto"/>
          </w:tcPr>
          <w:p w:rsidR="00CB3FAF" w:rsidRPr="007E52AB" w:rsidP="00CB1C05" w14:paraId="2C1F99D3" w14:textId="77777777">
            <w:pPr>
              <w:pStyle w:val="CTableTextAbt"/>
            </w:pPr>
            <w:r w:rsidRPr="007E52AB">
              <w:t>1 - 5</w:t>
            </w:r>
          </w:p>
        </w:tc>
      </w:tr>
      <w:tr w14:paraId="08BB947F" w14:textId="77777777" w:rsidTr="00E604D0">
        <w:tblPrEx>
          <w:tblW w:w="1017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CB3FAF" w:rsidRPr="007E52AB" w:rsidP="00CB1C05" w14:paraId="2FC51B85"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auto"/>
          </w:tcPr>
          <w:p w:rsidR="00CB3FAF" w:rsidRPr="007E52AB" w:rsidP="00CB1C05" w14:paraId="37BD9A9A" w14:textId="77777777">
            <w:pPr>
              <w:pStyle w:val="LTableTextAbt"/>
            </w:pPr>
          </w:p>
        </w:tc>
        <w:tc>
          <w:tcPr>
            <w:tcW w:w="2790" w:type="dxa"/>
            <w:vMerge/>
            <w:tcBorders>
              <w:left w:val="single" w:sz="4" w:space="0" w:color="auto"/>
              <w:bottom w:val="single" w:sz="4" w:space="0" w:color="auto"/>
              <w:right w:val="single" w:sz="4" w:space="0" w:color="auto"/>
            </w:tcBorders>
            <w:shd w:val="clear" w:color="auto" w:fill="auto"/>
          </w:tcPr>
          <w:p w:rsidR="00CB3FAF" w:rsidRPr="007E52AB" w:rsidP="00CB1C05" w14:paraId="7FE0E540" w14:textId="77777777">
            <w:pPr>
              <w:pStyle w:val="LTableTextAbt"/>
              <w:rPr>
                <w:color w:val="0000FF"/>
                <w:u w:val="single"/>
              </w:rPr>
            </w:pPr>
          </w:p>
        </w:tc>
        <w:tc>
          <w:tcPr>
            <w:tcW w:w="1080" w:type="dxa"/>
            <w:vMerge/>
            <w:tcBorders>
              <w:left w:val="single" w:sz="4" w:space="0" w:color="auto"/>
              <w:bottom w:val="single" w:sz="4" w:space="0" w:color="auto"/>
              <w:right w:val="single" w:sz="4" w:space="0" w:color="auto"/>
            </w:tcBorders>
            <w:shd w:val="clear" w:color="auto" w:fill="auto"/>
          </w:tcPr>
          <w:p w:rsidR="00CB3FAF" w:rsidRPr="007E52AB" w:rsidP="00CB1C05" w14:paraId="71C7CA3F"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18A6D8C9" w14:textId="77777777">
            <w:pPr>
              <w:pStyle w:val="LTableTextAbt"/>
            </w:pPr>
            <w:r w:rsidRPr="007E52AB">
              <w:t>1-methoxy-2-propanol</w:t>
            </w:r>
          </w:p>
        </w:tc>
        <w:tc>
          <w:tcPr>
            <w:tcW w:w="1350" w:type="dxa"/>
            <w:tcBorders>
              <w:top w:val="nil"/>
              <w:left w:val="nil"/>
              <w:bottom w:val="single" w:sz="4" w:space="0" w:color="auto"/>
              <w:right w:val="single" w:sz="4" w:space="0" w:color="auto"/>
            </w:tcBorders>
            <w:shd w:val="clear" w:color="auto" w:fill="auto"/>
          </w:tcPr>
          <w:p w:rsidR="00CB3FAF" w:rsidRPr="007E52AB" w:rsidP="00CB1C05" w14:paraId="53D76146" w14:textId="77777777">
            <w:pPr>
              <w:pStyle w:val="CTableTextAbt"/>
            </w:pPr>
            <w:r w:rsidRPr="007E52AB">
              <w:t>1 - 5</w:t>
            </w:r>
          </w:p>
        </w:tc>
      </w:tr>
      <w:tr w14:paraId="5939140C" w14:textId="77777777" w:rsidTr="00E604D0">
        <w:tblPrEx>
          <w:tblW w:w="10170" w:type="dxa"/>
          <w:jc w:val="center"/>
          <w:tblLayout w:type="fixed"/>
          <w:tblLook w:val="04A0"/>
        </w:tblPrEx>
        <w:trPr>
          <w:cantSplit/>
          <w:trHeight w:val="350"/>
          <w:jc w:val="center"/>
        </w:trPr>
        <w:tc>
          <w:tcPr>
            <w:tcW w:w="1340" w:type="dxa"/>
            <w:vMerge w:val="restart"/>
            <w:tcBorders>
              <w:top w:val="nil"/>
              <w:left w:val="single" w:sz="4" w:space="0" w:color="auto"/>
              <w:right w:val="single" w:sz="4" w:space="0" w:color="auto"/>
            </w:tcBorders>
            <w:shd w:val="clear" w:color="auto" w:fill="auto"/>
          </w:tcPr>
          <w:p w:rsidR="00CB3FAF" w:rsidRPr="007E52AB" w:rsidP="00CB1C05" w14:paraId="1F3C8C5A" w14:textId="77777777">
            <w:pPr>
              <w:pStyle w:val="LTableTextAbt"/>
            </w:pPr>
            <w:r w:rsidRPr="007E52AB">
              <w:t>Zep</w:t>
            </w:r>
          </w:p>
        </w:tc>
        <w:tc>
          <w:tcPr>
            <w:tcW w:w="1450" w:type="dxa"/>
            <w:vMerge w:val="restart"/>
            <w:tcBorders>
              <w:top w:val="nil"/>
              <w:left w:val="single" w:sz="4" w:space="0" w:color="auto"/>
              <w:right w:val="single" w:sz="4" w:space="0" w:color="auto"/>
            </w:tcBorders>
            <w:shd w:val="clear" w:color="auto" w:fill="auto"/>
          </w:tcPr>
          <w:p w:rsidR="00CB3FAF" w:rsidRPr="007E52AB" w:rsidP="00CB1C05" w14:paraId="70E125B8" w14:textId="77777777">
            <w:pPr>
              <w:pStyle w:val="LTableTextAbt"/>
            </w:pPr>
            <w:r w:rsidRPr="007E52AB">
              <w:t>Instant Carpet and Upholstery Spot Remover</w:t>
            </w:r>
          </w:p>
        </w:tc>
        <w:tc>
          <w:tcPr>
            <w:tcW w:w="2790" w:type="dxa"/>
            <w:vMerge w:val="restart"/>
            <w:tcBorders>
              <w:top w:val="single" w:sz="4" w:space="0" w:color="auto"/>
              <w:left w:val="single" w:sz="4" w:space="0" w:color="auto"/>
              <w:right w:val="single" w:sz="4" w:space="0" w:color="auto"/>
            </w:tcBorders>
            <w:shd w:val="clear" w:color="auto" w:fill="auto"/>
          </w:tcPr>
          <w:p w:rsidR="00CB3FAF" w:rsidRPr="000B4369" w:rsidP="00CB1C05" w14:paraId="0870F98F" w14:textId="77777777">
            <w:pPr>
              <w:pStyle w:val="LTableTextAbt"/>
            </w:pPr>
            <w:hyperlink r:id="rId206" w:history="1">
              <w:r w:rsidRPr="000B4369" w:rsidR="004F366B">
                <w:t>https://images.thdstatic.com/catalog/pdfImages/27/272c04c8-f1b7-4c71-93a4-7cd31d498fc4.pdf</w:t>
              </w:r>
            </w:hyperlink>
          </w:p>
        </w:tc>
        <w:tc>
          <w:tcPr>
            <w:tcW w:w="1080" w:type="dxa"/>
            <w:vMerge w:val="restart"/>
            <w:tcBorders>
              <w:top w:val="nil"/>
              <w:left w:val="single" w:sz="4" w:space="0" w:color="auto"/>
              <w:right w:val="single" w:sz="4" w:space="0" w:color="auto"/>
            </w:tcBorders>
            <w:shd w:val="clear" w:color="auto" w:fill="auto"/>
          </w:tcPr>
          <w:p w:rsidR="00CB3FAF" w:rsidRPr="007E52AB" w:rsidP="00CB1C05" w14:paraId="7122A436" w14:textId="77777777">
            <w:pPr>
              <w:pStyle w:val="LTableTextAbt"/>
            </w:pPr>
            <w:r w:rsidRPr="007E52AB">
              <w:t>17 September 2018</w:t>
            </w:r>
          </w:p>
        </w:tc>
        <w:tc>
          <w:tcPr>
            <w:tcW w:w="2160" w:type="dxa"/>
            <w:tcBorders>
              <w:top w:val="nil"/>
              <w:left w:val="nil"/>
              <w:bottom w:val="single" w:sz="4" w:space="0" w:color="auto"/>
              <w:right w:val="single" w:sz="4" w:space="0" w:color="auto"/>
            </w:tcBorders>
            <w:shd w:val="clear" w:color="auto" w:fill="auto"/>
          </w:tcPr>
          <w:p w:rsidR="00CB3FAF" w:rsidRPr="007E52AB" w:rsidP="00CB1C05" w14:paraId="59028D79" w14:textId="77777777">
            <w:pPr>
              <w:pStyle w:val="LTableTextAbt"/>
            </w:pPr>
            <w:r w:rsidRPr="007E52AB">
              <w:t>2-butoxyethanol</w:t>
            </w:r>
          </w:p>
          <w:p w:rsidR="00CB3FAF" w:rsidRPr="007E52AB" w:rsidP="00CB1C05" w14:paraId="51FA3D7D" w14:textId="77777777">
            <w:pPr>
              <w:pStyle w:val="LTableTextAbt"/>
            </w:pPr>
          </w:p>
          <w:p w:rsidR="00CB3FAF" w:rsidRPr="007E52AB" w:rsidP="00CB1C05" w14:paraId="0815B8C8" w14:textId="77777777">
            <w:pPr>
              <w:pStyle w:val="LTableTextAbt"/>
            </w:pPr>
          </w:p>
        </w:tc>
        <w:tc>
          <w:tcPr>
            <w:tcW w:w="1350" w:type="dxa"/>
            <w:tcBorders>
              <w:top w:val="single" w:sz="4" w:space="0" w:color="auto"/>
              <w:left w:val="nil"/>
              <w:bottom w:val="single" w:sz="4" w:space="0" w:color="auto"/>
              <w:right w:val="single" w:sz="4" w:space="0" w:color="auto"/>
            </w:tcBorders>
            <w:shd w:val="clear" w:color="auto" w:fill="auto"/>
          </w:tcPr>
          <w:p w:rsidR="00CB3FAF" w:rsidRPr="007E52AB" w:rsidP="00CB1C05" w14:paraId="445E985D" w14:textId="77777777">
            <w:pPr>
              <w:pStyle w:val="CTableTextAbt"/>
            </w:pPr>
            <w:r w:rsidRPr="007E52AB">
              <w:t>≥5 – 10</w:t>
            </w:r>
          </w:p>
          <w:p w:rsidR="00CB3FAF" w:rsidRPr="007E52AB" w:rsidP="00CB1C05" w14:paraId="7C07FB1A" w14:textId="77777777">
            <w:pPr>
              <w:pStyle w:val="CTableTextAbt"/>
            </w:pPr>
          </w:p>
        </w:tc>
      </w:tr>
      <w:tr w14:paraId="61D72087" w14:textId="77777777" w:rsidTr="00E604D0">
        <w:tblPrEx>
          <w:tblW w:w="10170" w:type="dxa"/>
          <w:jc w:val="center"/>
          <w:tblLayout w:type="fixed"/>
          <w:tblLook w:val="04A0"/>
        </w:tblPrEx>
        <w:trPr>
          <w:cantSplit/>
          <w:trHeight w:val="435"/>
          <w:jc w:val="center"/>
        </w:trPr>
        <w:tc>
          <w:tcPr>
            <w:tcW w:w="1340" w:type="dxa"/>
            <w:vMerge/>
            <w:tcBorders>
              <w:left w:val="single" w:sz="4" w:space="0" w:color="auto"/>
              <w:bottom w:val="single" w:sz="4" w:space="0" w:color="auto"/>
              <w:right w:val="single" w:sz="4" w:space="0" w:color="auto"/>
            </w:tcBorders>
            <w:shd w:val="clear" w:color="auto" w:fill="auto"/>
          </w:tcPr>
          <w:p w:rsidR="00CB3FAF" w:rsidRPr="007E52AB" w:rsidP="00CB1C05" w14:paraId="7DC2F715"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auto"/>
          </w:tcPr>
          <w:p w:rsidR="00CB3FAF" w:rsidRPr="007E52AB" w:rsidP="00CB1C05" w14:paraId="3B8DE1F5" w14:textId="77777777">
            <w:pPr>
              <w:pStyle w:val="LTableTextAbt"/>
            </w:pPr>
          </w:p>
        </w:tc>
        <w:tc>
          <w:tcPr>
            <w:tcW w:w="2790" w:type="dxa"/>
            <w:vMerge/>
            <w:tcBorders>
              <w:left w:val="single" w:sz="4" w:space="0" w:color="auto"/>
              <w:bottom w:val="single" w:sz="4" w:space="0" w:color="auto"/>
              <w:right w:val="single" w:sz="4" w:space="0" w:color="auto"/>
            </w:tcBorders>
            <w:shd w:val="clear" w:color="auto" w:fill="auto"/>
          </w:tcPr>
          <w:p w:rsidR="00CB3FAF" w:rsidP="00CB1C05" w14:paraId="4D223B43" w14:textId="77777777">
            <w:pPr>
              <w:pStyle w:val="LTableTextAbt"/>
            </w:pPr>
          </w:p>
        </w:tc>
        <w:tc>
          <w:tcPr>
            <w:tcW w:w="1080" w:type="dxa"/>
            <w:vMerge/>
            <w:tcBorders>
              <w:left w:val="single" w:sz="4" w:space="0" w:color="auto"/>
              <w:bottom w:val="single" w:sz="4" w:space="0" w:color="auto"/>
              <w:right w:val="single" w:sz="4" w:space="0" w:color="auto"/>
            </w:tcBorders>
            <w:shd w:val="clear" w:color="auto" w:fill="auto"/>
          </w:tcPr>
          <w:p w:rsidR="00CB3FAF" w:rsidRPr="007E52AB" w:rsidP="00CB1C05" w14:paraId="35484937"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CB3FAF" w:rsidRPr="007E52AB" w:rsidP="00CB1C05" w14:paraId="312D8E96" w14:textId="77777777">
            <w:pPr>
              <w:pStyle w:val="LTableTextAbt"/>
            </w:pPr>
            <w:r>
              <w:t>A</w:t>
            </w:r>
            <w:r w:rsidRPr="007E52AB">
              <w:t>cetone</w:t>
            </w:r>
          </w:p>
        </w:tc>
        <w:tc>
          <w:tcPr>
            <w:tcW w:w="1350" w:type="dxa"/>
            <w:tcBorders>
              <w:top w:val="single" w:sz="4" w:space="0" w:color="auto"/>
              <w:left w:val="nil"/>
              <w:bottom w:val="single" w:sz="4" w:space="0" w:color="auto"/>
              <w:right w:val="single" w:sz="4" w:space="0" w:color="auto"/>
            </w:tcBorders>
            <w:shd w:val="clear" w:color="auto" w:fill="auto"/>
          </w:tcPr>
          <w:p w:rsidR="00CB3FAF" w:rsidRPr="007E52AB" w:rsidP="00CB1C05" w14:paraId="3BC3CE89" w14:textId="77777777">
            <w:pPr>
              <w:pStyle w:val="CTableTextAbt"/>
            </w:pPr>
            <w:r w:rsidRPr="007E52AB">
              <w:t>1 – 5</w:t>
            </w:r>
          </w:p>
        </w:tc>
      </w:tr>
      <w:tr w14:paraId="45E4E346" w14:textId="77777777" w:rsidTr="00E604D0">
        <w:tblPrEx>
          <w:tblW w:w="1017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CB3FAF" w:rsidRPr="007E52AB" w:rsidP="00CB1C05" w14:paraId="1507D52E" w14:textId="77777777">
            <w:pPr>
              <w:pStyle w:val="LTableTextAbt"/>
            </w:pPr>
            <w:r w:rsidRPr="007E52AB">
              <w:t>Resolve</w:t>
            </w:r>
          </w:p>
        </w:tc>
        <w:tc>
          <w:tcPr>
            <w:tcW w:w="1450" w:type="dxa"/>
            <w:tcBorders>
              <w:top w:val="nil"/>
              <w:left w:val="single" w:sz="4" w:space="0" w:color="auto"/>
              <w:bottom w:val="single" w:sz="4" w:space="0" w:color="auto"/>
              <w:right w:val="single" w:sz="4" w:space="0" w:color="auto"/>
            </w:tcBorders>
            <w:shd w:val="clear" w:color="auto" w:fill="auto"/>
          </w:tcPr>
          <w:p w:rsidR="00CB3FAF" w:rsidRPr="007E52AB" w:rsidP="00CB1C05" w14:paraId="6889FC08" w14:textId="77777777">
            <w:pPr>
              <w:pStyle w:val="LTableTextAbt"/>
            </w:pPr>
            <w:r w:rsidRPr="007E52AB">
              <w:t>Professional Spot and Stain Carpet Cleaner</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CB3FAF" w:rsidRPr="000B4369" w:rsidP="00CB1C05" w14:paraId="1096B333" w14:textId="77777777">
            <w:pPr>
              <w:pStyle w:val="LTableTextAbt"/>
            </w:pPr>
            <w:hyperlink r:id="rId207" w:history="1">
              <w:r w:rsidRPr="000B4369" w:rsidR="004F366B">
                <w:t>https://images.thdstatic.com/catalog/pdfImages/ae/ae21a0d7-3b39-4395-9ba6-c8311021f09f.pdf</w:t>
              </w:r>
            </w:hyperlink>
          </w:p>
        </w:tc>
        <w:tc>
          <w:tcPr>
            <w:tcW w:w="1080" w:type="dxa"/>
            <w:tcBorders>
              <w:top w:val="nil"/>
              <w:left w:val="single" w:sz="4" w:space="0" w:color="auto"/>
              <w:bottom w:val="single" w:sz="4" w:space="0" w:color="auto"/>
              <w:right w:val="single" w:sz="4" w:space="0" w:color="auto"/>
            </w:tcBorders>
            <w:shd w:val="clear" w:color="auto" w:fill="auto"/>
          </w:tcPr>
          <w:p w:rsidR="00CB3FAF" w:rsidRPr="007E52AB" w:rsidP="00CB1C05" w14:paraId="00655B69" w14:textId="77777777">
            <w:pPr>
              <w:pStyle w:val="LTableTextAbt"/>
            </w:pPr>
            <w:r w:rsidRPr="007E52AB">
              <w:t>05 November 2015</w:t>
            </w:r>
          </w:p>
        </w:tc>
        <w:tc>
          <w:tcPr>
            <w:tcW w:w="2160" w:type="dxa"/>
            <w:tcBorders>
              <w:top w:val="nil"/>
              <w:left w:val="nil"/>
              <w:bottom w:val="single" w:sz="4" w:space="0" w:color="auto"/>
              <w:right w:val="single" w:sz="4" w:space="0" w:color="auto"/>
            </w:tcBorders>
            <w:shd w:val="clear" w:color="auto" w:fill="auto"/>
          </w:tcPr>
          <w:p w:rsidR="00CB3FAF" w:rsidRPr="007E52AB" w:rsidP="00CB1C05" w14:paraId="4B70813E" w14:textId="77777777">
            <w:pPr>
              <w:pStyle w:val="LTableTextAbt"/>
            </w:pPr>
            <w:r>
              <w:t>No solvents listed in the SDS</w:t>
            </w:r>
          </w:p>
        </w:tc>
        <w:tc>
          <w:tcPr>
            <w:tcW w:w="1350" w:type="dxa"/>
            <w:tcBorders>
              <w:top w:val="nil"/>
              <w:left w:val="nil"/>
              <w:bottom w:val="single" w:sz="4" w:space="0" w:color="auto"/>
              <w:right w:val="single" w:sz="4" w:space="0" w:color="auto"/>
            </w:tcBorders>
            <w:shd w:val="clear" w:color="auto" w:fill="auto"/>
          </w:tcPr>
          <w:p w:rsidR="00CB3FAF" w:rsidRPr="007E52AB" w:rsidP="00CB1C05" w14:paraId="361B06E9" w14:textId="77777777">
            <w:pPr>
              <w:pStyle w:val="CTableTextAbt"/>
            </w:pPr>
            <w:r>
              <w:t>N/A</w:t>
            </w:r>
          </w:p>
        </w:tc>
      </w:tr>
      <w:tr w14:paraId="5E5FE4ED" w14:textId="77777777" w:rsidTr="00E604D0">
        <w:tblPrEx>
          <w:tblW w:w="1017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CB3FAF" w:rsidRPr="007E52AB" w:rsidP="00CB1C05" w14:paraId="78EFCAF8" w14:textId="77777777">
            <w:pPr>
              <w:pStyle w:val="LTableTextAbt"/>
            </w:pPr>
            <w:r w:rsidRPr="007E52AB">
              <w:t>SC Johnson</w:t>
            </w:r>
          </w:p>
        </w:tc>
        <w:tc>
          <w:tcPr>
            <w:tcW w:w="1450" w:type="dxa"/>
            <w:tcBorders>
              <w:top w:val="nil"/>
              <w:left w:val="single" w:sz="4" w:space="0" w:color="auto"/>
              <w:bottom w:val="single" w:sz="4" w:space="0" w:color="auto"/>
              <w:right w:val="single" w:sz="4" w:space="0" w:color="auto"/>
            </w:tcBorders>
            <w:shd w:val="clear" w:color="auto" w:fill="auto"/>
          </w:tcPr>
          <w:p w:rsidR="00CB3FAF" w:rsidRPr="007E52AB" w:rsidP="00CB1C05" w14:paraId="224A846E" w14:textId="77777777">
            <w:pPr>
              <w:pStyle w:val="LTableTextAbt"/>
            </w:pPr>
            <w:r w:rsidRPr="007E52AB">
              <w:t>Shout Triple-Action Laundry Stain Remover</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CB3FAF" w:rsidRPr="000B4369" w:rsidP="00CB1C05" w14:paraId="1FC73F03" w14:textId="77777777">
            <w:pPr>
              <w:pStyle w:val="LTableTextAbt"/>
            </w:pPr>
            <w:hyperlink r:id="rId208" w:history="1">
              <w:r w:rsidRPr="000B4369" w:rsidR="004F366B">
                <w:t>https://images.thdstatic.com/catalog/pdfImages/1b/1b1ddf4b-f4a3-4f43-80bc-942e85a6f297.pdf</w:t>
              </w:r>
            </w:hyperlink>
          </w:p>
        </w:tc>
        <w:tc>
          <w:tcPr>
            <w:tcW w:w="1080" w:type="dxa"/>
            <w:tcBorders>
              <w:top w:val="nil"/>
              <w:left w:val="single" w:sz="4" w:space="0" w:color="auto"/>
              <w:bottom w:val="single" w:sz="4" w:space="0" w:color="auto"/>
              <w:right w:val="single" w:sz="4" w:space="0" w:color="auto"/>
            </w:tcBorders>
            <w:shd w:val="clear" w:color="auto" w:fill="auto"/>
          </w:tcPr>
          <w:p w:rsidR="00CB3FAF" w:rsidRPr="007E52AB" w:rsidP="00CB1C05" w14:paraId="39C921C5" w14:textId="77777777">
            <w:pPr>
              <w:pStyle w:val="LTableTextAbt"/>
            </w:pPr>
            <w:r w:rsidRPr="007E52AB">
              <w:t>10 September 2018</w:t>
            </w:r>
          </w:p>
        </w:tc>
        <w:tc>
          <w:tcPr>
            <w:tcW w:w="2160" w:type="dxa"/>
            <w:tcBorders>
              <w:top w:val="nil"/>
              <w:left w:val="nil"/>
              <w:bottom w:val="single" w:sz="4" w:space="0" w:color="auto"/>
              <w:right w:val="single" w:sz="4" w:space="0" w:color="auto"/>
            </w:tcBorders>
            <w:shd w:val="clear" w:color="auto" w:fill="auto"/>
          </w:tcPr>
          <w:p w:rsidR="00CB3FAF" w:rsidRPr="007E52AB" w:rsidP="00CB1C05" w14:paraId="74214793" w14:textId="77777777">
            <w:pPr>
              <w:pStyle w:val="LTableTextAbt"/>
            </w:pPr>
            <w:r w:rsidRPr="007E52AB">
              <w:t>Ethoxylated Isotridecyl Alcohol</w:t>
            </w:r>
          </w:p>
        </w:tc>
        <w:tc>
          <w:tcPr>
            <w:tcW w:w="1350" w:type="dxa"/>
            <w:tcBorders>
              <w:top w:val="nil"/>
              <w:left w:val="nil"/>
              <w:bottom w:val="single" w:sz="4" w:space="0" w:color="auto"/>
              <w:right w:val="single" w:sz="4" w:space="0" w:color="auto"/>
            </w:tcBorders>
            <w:shd w:val="clear" w:color="auto" w:fill="auto"/>
          </w:tcPr>
          <w:p w:rsidR="00CB3FAF" w:rsidRPr="007E52AB" w:rsidP="00CB1C05" w14:paraId="3BC3B768" w14:textId="77777777">
            <w:pPr>
              <w:pStyle w:val="CTableTextAbt"/>
            </w:pPr>
            <w:r w:rsidRPr="007E52AB">
              <w:t>1- 5</w:t>
            </w:r>
          </w:p>
        </w:tc>
      </w:tr>
      <w:tr w14:paraId="1D549130" w14:textId="77777777" w:rsidTr="00E604D0">
        <w:tblPrEx>
          <w:tblW w:w="1017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CB3FAF" w:rsidRPr="007E52AB" w:rsidP="00CB1C05" w14:paraId="1FDE3144" w14:textId="77777777">
            <w:pPr>
              <w:pStyle w:val="LTableTextAbt"/>
            </w:pPr>
            <w:r w:rsidRPr="007E52AB">
              <w:t>Seventh Generation</w:t>
            </w:r>
          </w:p>
        </w:tc>
        <w:tc>
          <w:tcPr>
            <w:tcW w:w="1450" w:type="dxa"/>
            <w:tcBorders>
              <w:top w:val="nil"/>
              <w:left w:val="single" w:sz="4" w:space="0" w:color="auto"/>
              <w:bottom w:val="single" w:sz="4" w:space="0" w:color="auto"/>
              <w:right w:val="single" w:sz="4" w:space="0" w:color="auto"/>
            </w:tcBorders>
            <w:shd w:val="clear" w:color="auto" w:fill="auto"/>
          </w:tcPr>
          <w:p w:rsidR="00CB3FAF" w:rsidRPr="007E52AB" w:rsidP="00CB1C05" w14:paraId="2A14B706" w14:textId="77777777">
            <w:pPr>
              <w:pStyle w:val="LTableTextAbt"/>
            </w:pPr>
            <w:r w:rsidRPr="007E52AB">
              <w:t>Laundry Stain Remover</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CB3FAF" w:rsidRPr="000B4369" w:rsidP="00CB1C05" w14:paraId="77BE394B" w14:textId="77777777">
            <w:pPr>
              <w:pStyle w:val="LTableTextAbt"/>
            </w:pPr>
            <w:hyperlink r:id="rId209" w:history="1">
              <w:r w:rsidRPr="000B4369" w:rsidR="004F366B">
                <w:t>https://www.seventhgeneration.com/sites/default/files/2020-07/sdsfm000082-00-12laundrystainremoversprayen2020-06-16.pdf</w:t>
              </w:r>
            </w:hyperlink>
          </w:p>
        </w:tc>
        <w:tc>
          <w:tcPr>
            <w:tcW w:w="1080" w:type="dxa"/>
            <w:tcBorders>
              <w:top w:val="nil"/>
              <w:left w:val="single" w:sz="4" w:space="0" w:color="auto"/>
              <w:bottom w:val="single" w:sz="4" w:space="0" w:color="auto"/>
              <w:right w:val="single" w:sz="4" w:space="0" w:color="auto"/>
            </w:tcBorders>
            <w:shd w:val="clear" w:color="auto" w:fill="auto"/>
          </w:tcPr>
          <w:p w:rsidR="00CB3FAF" w:rsidRPr="007E52AB" w:rsidP="00CB1C05" w14:paraId="57A8E376" w14:textId="77777777">
            <w:pPr>
              <w:pStyle w:val="LTableTextAbt"/>
            </w:pPr>
            <w:r w:rsidRPr="007E52AB">
              <w:t>16 June 2020</w:t>
            </w:r>
          </w:p>
        </w:tc>
        <w:tc>
          <w:tcPr>
            <w:tcW w:w="2160" w:type="dxa"/>
            <w:tcBorders>
              <w:top w:val="nil"/>
              <w:left w:val="nil"/>
              <w:bottom w:val="single" w:sz="4" w:space="0" w:color="auto"/>
              <w:right w:val="single" w:sz="4" w:space="0" w:color="auto"/>
            </w:tcBorders>
            <w:shd w:val="clear" w:color="auto" w:fill="auto"/>
          </w:tcPr>
          <w:p w:rsidR="00CB3FAF" w:rsidRPr="007E52AB" w:rsidP="00CB1C05" w14:paraId="052B1165" w14:textId="77777777">
            <w:pPr>
              <w:pStyle w:val="LTableTextAbt"/>
            </w:pPr>
            <w:r w:rsidRPr="007E52AB">
              <w:t>Water</w:t>
            </w:r>
          </w:p>
        </w:tc>
        <w:tc>
          <w:tcPr>
            <w:tcW w:w="1350" w:type="dxa"/>
            <w:tcBorders>
              <w:top w:val="nil"/>
              <w:left w:val="nil"/>
              <w:bottom w:val="single" w:sz="4" w:space="0" w:color="auto"/>
              <w:right w:val="single" w:sz="4" w:space="0" w:color="auto"/>
            </w:tcBorders>
            <w:shd w:val="clear" w:color="auto" w:fill="auto"/>
          </w:tcPr>
          <w:p w:rsidR="00CB3FAF" w:rsidRPr="007E52AB" w:rsidP="00CB1C05" w14:paraId="6046F5E7" w14:textId="77777777">
            <w:pPr>
              <w:pStyle w:val="CTableTextAbt"/>
            </w:pPr>
            <w:r w:rsidRPr="007E52AB">
              <w:t>30 - 100</w:t>
            </w:r>
          </w:p>
        </w:tc>
      </w:tr>
      <w:tr w14:paraId="0AB76F8E" w14:textId="77777777" w:rsidTr="00E604D0">
        <w:tblPrEx>
          <w:tblW w:w="10170" w:type="dxa"/>
          <w:jc w:val="center"/>
          <w:tblLayout w:type="fixed"/>
          <w:tblLook w:val="04A0"/>
        </w:tblPrEx>
        <w:trPr>
          <w:cantSplit/>
          <w:trHeight w:val="20"/>
          <w:jc w:val="center"/>
        </w:trPr>
        <w:tc>
          <w:tcPr>
            <w:tcW w:w="10170" w:type="dxa"/>
            <w:gridSpan w:val="6"/>
            <w:tcBorders>
              <w:top w:val="single" w:sz="4" w:space="0" w:color="auto"/>
              <w:left w:val="single" w:sz="4" w:space="0" w:color="auto"/>
              <w:bottom w:val="single" w:sz="4" w:space="0" w:color="auto"/>
              <w:right w:val="single" w:sz="4" w:space="0" w:color="auto"/>
            </w:tcBorders>
            <w:shd w:val="clear" w:color="auto" w:fill="auto"/>
          </w:tcPr>
          <w:p w:rsidR="00CB3FAF" w:rsidRPr="007E52AB" w:rsidP="00CB1C05" w14:paraId="505291FD" w14:textId="77777777">
            <w:pPr>
              <w:pStyle w:val="LTableTextAbt"/>
              <w:rPr>
                <w:sz w:val="20"/>
              </w:rPr>
            </w:pPr>
            <w:r w:rsidRPr="00D35047">
              <w:t xml:space="preserve">Note: Orange shaded rows indicate products that contain </w:t>
            </w:r>
            <w:r>
              <w:t>PCE</w:t>
            </w:r>
            <w:r w:rsidRPr="00D35047">
              <w:t xml:space="preserve">. Grey shaded rows </w:t>
            </w:r>
            <w:r w:rsidRPr="00D35047">
              <w:rPr>
                <w:szCs w:val="16"/>
              </w:rPr>
              <w:t>indicate products that contain another one of the first 10 TSCA work plan chemicals.</w:t>
            </w:r>
          </w:p>
        </w:tc>
      </w:tr>
    </w:tbl>
    <w:p w:rsidR="00CB3FAF" w:rsidP="00CB1C05" w14:paraId="3A3F497E" w14:textId="77777777"/>
    <w:bookmarkEnd w:id="686"/>
    <w:p w:rsidR="00FE0107" w:rsidRPr="00A66DA0" w:rsidP="00CB1C05" w14:paraId="15536C1C" w14:textId="77777777">
      <w:r>
        <w:fldChar w:fldCharType="begin" w:fldLock="1"/>
      </w:r>
      <w:r>
        <w:instrText xml:space="preserve"> REF _Ref112394833 \h </w:instrText>
      </w:r>
      <w:r>
        <w:fldChar w:fldCharType="separate"/>
      </w:r>
      <w:r w:rsidRPr="00C23383" w:rsidR="0092222B">
        <w:t xml:space="preserve">Table </w:t>
      </w:r>
      <w:r w:rsidR="0092222B">
        <w:rPr>
          <w:noProof/>
        </w:rPr>
        <w:t>5</w:t>
      </w:r>
      <w:r w:rsidR="0092222B">
        <w:noBreakHyphen/>
      </w:r>
      <w:r w:rsidR="0092222B">
        <w:rPr>
          <w:noProof/>
        </w:rPr>
        <w:t>79</w:t>
      </w:r>
      <w:r>
        <w:fldChar w:fldCharType="end"/>
      </w:r>
      <w:r w:rsidRPr="00C624AF">
        <w:t xml:space="preserve"> shows the anticipated, approximate market share percentage of primary solvents in products estimated using the chemical ranking procedure. </w:t>
      </w:r>
      <w:r>
        <w:t xml:space="preserve">The current market share percentage for </w:t>
      </w:r>
      <w:r w:rsidR="00843813">
        <w:t>PCE</w:t>
      </w:r>
      <w:r w:rsidR="003754EC">
        <w:t>, methylene chloride, 1-</w:t>
      </w:r>
      <w:r w:rsidR="00262450">
        <w:t>b</w:t>
      </w:r>
      <w:r w:rsidR="003754EC">
        <w:t>romopropane, and trichloroethylene</w:t>
      </w:r>
      <w:r>
        <w:t xml:space="preserve"> may be skewed higher since there are many more products without </w:t>
      </w:r>
      <w:r w:rsidR="003754EC">
        <w:t>these chemicals</w:t>
      </w:r>
      <w:r>
        <w:t xml:space="preserve"> that were not included in the review. </w:t>
      </w:r>
      <w:r w:rsidRPr="00C624AF">
        <w:t>If restrictions</w:t>
      </w:r>
      <w:r w:rsidRPr="0009199A">
        <w:t xml:space="preserve"> were im</w:t>
      </w:r>
      <w:r>
        <w:t xml:space="preserve">plemented for </w:t>
      </w:r>
      <w:r w:rsidR="00843813">
        <w:t>PCE</w:t>
      </w:r>
      <w:r w:rsidRPr="0009199A">
        <w:t>, t</w:t>
      </w:r>
      <w:r>
        <w:t xml:space="preserve">hen it is anticipated that water </w:t>
      </w:r>
      <w:r w:rsidRPr="0009199A">
        <w:t>would be the most prevalent solvent used in replacement products</w:t>
      </w:r>
      <w:r>
        <w:t xml:space="preserve">. </w:t>
      </w:r>
    </w:p>
    <w:tbl>
      <w:tblPr>
        <w:tblW w:w="8550" w:type="dxa"/>
        <w:jc w:val="center"/>
        <w:tblLook w:val="04A0"/>
      </w:tblPr>
      <w:tblGrid>
        <w:gridCol w:w="2790"/>
        <w:gridCol w:w="2700"/>
        <w:gridCol w:w="3060"/>
      </w:tblGrid>
      <w:tr w14:paraId="5C182840" w14:textId="77777777" w:rsidTr="00FE0107">
        <w:tblPrEx>
          <w:tblW w:w="8550" w:type="dxa"/>
          <w:jc w:val="center"/>
          <w:tblLook w:val="04A0"/>
        </w:tblPrEx>
        <w:trPr>
          <w:cantSplit/>
          <w:trHeight w:val="20"/>
          <w:tblHeader/>
          <w:jc w:val="center"/>
        </w:trPr>
        <w:tc>
          <w:tcPr>
            <w:tcW w:w="8550" w:type="dxa"/>
            <w:gridSpan w:val="3"/>
            <w:tcBorders>
              <w:bottom w:val="single" w:sz="4" w:space="0" w:color="auto"/>
            </w:tcBorders>
            <w:shd w:val="clear" w:color="auto" w:fill="auto"/>
          </w:tcPr>
          <w:p w:rsidR="00FE0107" w:rsidRPr="00D777AE" w:rsidP="00CB1C05" w14:paraId="3C67258B" w14:textId="77777777">
            <w:pPr>
              <w:pStyle w:val="TableTitleA"/>
              <w:rPr>
                <w:sz w:val="22"/>
                <w:szCs w:val="18"/>
              </w:rPr>
            </w:pPr>
            <w:bookmarkStart w:id="690" w:name="_Ref112394833"/>
            <w:bookmarkStart w:id="691" w:name="_Toc121142625"/>
            <w:bookmarkStart w:id="692" w:name="_Toc165379619"/>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9</w:t>
            </w:r>
            <w:r w:rsidR="00BC4B5D">
              <w:rPr>
                <w:noProof/>
              </w:rPr>
              <w:fldChar w:fldCharType="end"/>
            </w:r>
            <w:bookmarkEnd w:id="690"/>
            <w:r>
              <w:t xml:space="preserve">: </w:t>
            </w:r>
            <w:r w:rsidRPr="00B20461">
              <w:t xml:space="preserve">Estimated </w:t>
            </w:r>
            <w:r w:rsidRPr="00B20461" w:rsidR="00262450">
              <w:t>Percentage Share</w:t>
            </w:r>
            <w:r w:rsidRPr="00B20461">
              <w:t xml:space="preserve"> of </w:t>
            </w:r>
            <w:r w:rsidRPr="00B20461" w:rsidR="00262450">
              <w:t>Solvent Ingredients</w:t>
            </w:r>
            <w:r w:rsidRPr="00B20461">
              <w:t xml:space="preserve"> for </w:t>
            </w:r>
            <w:r w:rsidRPr="00B20461" w:rsidR="00262450">
              <w:t xml:space="preserve">Reviewed Spot </w:t>
            </w:r>
            <w:r w:rsidR="00262450">
              <w:t>Removers</w:t>
            </w:r>
            <w:bookmarkEnd w:id="691"/>
            <w:bookmarkEnd w:id="692"/>
          </w:p>
        </w:tc>
      </w:tr>
      <w:tr w14:paraId="3F259AD2" w14:textId="77777777" w:rsidTr="00D777AE">
        <w:tblPrEx>
          <w:tblW w:w="8550" w:type="dxa"/>
          <w:jc w:val="center"/>
          <w:tblLook w:val="04A0"/>
        </w:tblPrEx>
        <w:trPr>
          <w:cantSplit/>
          <w:trHeight w:val="20"/>
          <w:tblHeader/>
          <w:jc w:val="center"/>
        </w:trPr>
        <w:tc>
          <w:tcPr>
            <w:tcW w:w="2790" w:type="dxa"/>
            <w:tcBorders>
              <w:top w:val="single" w:sz="4" w:space="0" w:color="auto"/>
              <w:left w:val="single" w:sz="4" w:space="0" w:color="auto"/>
              <w:bottom w:val="single" w:sz="4" w:space="0" w:color="auto"/>
              <w:right w:val="single" w:sz="4" w:space="0" w:color="auto"/>
            </w:tcBorders>
            <w:shd w:val="clear" w:color="auto" w:fill="48A9C5"/>
          </w:tcPr>
          <w:p w:rsidR="00FE0107" w:rsidRPr="005A6C8E" w:rsidP="00CB1C05" w14:paraId="25CD0887" w14:textId="77777777">
            <w:pPr>
              <w:pStyle w:val="TableSubtitle"/>
            </w:pPr>
            <w:r w:rsidRPr="005A6C8E">
              <w:t>Solvent</w:t>
            </w:r>
          </w:p>
        </w:tc>
        <w:tc>
          <w:tcPr>
            <w:tcW w:w="2700" w:type="dxa"/>
            <w:tcBorders>
              <w:top w:val="single" w:sz="4" w:space="0" w:color="auto"/>
              <w:left w:val="single" w:sz="4" w:space="0" w:color="auto"/>
              <w:bottom w:val="single" w:sz="4" w:space="0" w:color="auto"/>
              <w:right w:val="single" w:sz="4" w:space="0" w:color="auto"/>
            </w:tcBorders>
            <w:shd w:val="clear" w:color="auto" w:fill="48A9C5"/>
          </w:tcPr>
          <w:p w:rsidR="00FE0107" w:rsidRPr="005A6C8E" w:rsidP="00CB1C05" w14:paraId="45CCDE63" w14:textId="77777777">
            <w:pPr>
              <w:pStyle w:val="TableSubtitle"/>
            </w:pPr>
            <w:r w:rsidRPr="005A6C8E">
              <w:t>Current market share</w:t>
            </w:r>
          </w:p>
        </w:tc>
        <w:tc>
          <w:tcPr>
            <w:tcW w:w="3060" w:type="dxa"/>
            <w:tcBorders>
              <w:top w:val="single" w:sz="4" w:space="0" w:color="auto"/>
              <w:left w:val="single" w:sz="4" w:space="0" w:color="auto"/>
              <w:bottom w:val="single" w:sz="4" w:space="0" w:color="auto"/>
              <w:right w:val="single" w:sz="4" w:space="0" w:color="auto"/>
            </w:tcBorders>
            <w:shd w:val="clear" w:color="auto" w:fill="48A9C5"/>
          </w:tcPr>
          <w:p w:rsidR="00FE0107" w:rsidRPr="005A6C8E" w:rsidP="00CB1C05" w14:paraId="5F7C5068" w14:textId="77777777">
            <w:pPr>
              <w:pStyle w:val="TableSubtitle"/>
            </w:pPr>
            <w:r w:rsidRPr="005A6C8E">
              <w:t>Projected after restrictions</w:t>
            </w:r>
          </w:p>
        </w:tc>
      </w:tr>
      <w:tr w14:paraId="55BBDB73" w14:textId="77777777" w:rsidTr="00BD4655">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BD4655" w:rsidRPr="005A6C8E" w:rsidP="00CB1C05" w14:paraId="20B1397E" w14:textId="77777777">
            <w:pPr>
              <w:pStyle w:val="LTableTextAbt"/>
            </w:pPr>
            <w:r>
              <w:t>Perchloroethylene</w:t>
            </w:r>
          </w:p>
        </w:tc>
        <w:tc>
          <w:tcPr>
            <w:tcW w:w="27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BD4655" w:rsidRPr="005A6C8E" w:rsidP="00CB1C05" w14:paraId="49F74A06" w14:textId="77777777">
            <w:pPr>
              <w:pStyle w:val="CTableTextAbt"/>
            </w:pPr>
            <w:r>
              <w:t>7%</w:t>
            </w:r>
          </w:p>
        </w:tc>
        <w:tc>
          <w:tcPr>
            <w:tcW w:w="30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BD4655" w:rsidRPr="005A6C8E" w:rsidP="00CB1C05" w14:paraId="2EDFAB50" w14:textId="77777777">
            <w:pPr>
              <w:pStyle w:val="CTableTextAbt"/>
            </w:pPr>
            <w:r>
              <w:t>0%</w:t>
            </w:r>
          </w:p>
        </w:tc>
      </w:tr>
      <w:tr w14:paraId="734F0808" w14:textId="77777777" w:rsidTr="00BD4655">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22DEBE3E" w14:textId="77777777">
            <w:pPr>
              <w:pStyle w:val="LTableTextAbt"/>
            </w:pPr>
            <w:r>
              <w:t>Methylene Chlorid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563526D7" w14:textId="77777777">
            <w:pPr>
              <w:pStyle w:val="CTableTextAbt"/>
            </w:pPr>
            <w:r>
              <w:t>2%</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501FE989" w14:textId="77777777">
            <w:pPr>
              <w:pStyle w:val="CTableTextAbt"/>
            </w:pPr>
            <w:r>
              <w:t>0%</w:t>
            </w:r>
          </w:p>
        </w:tc>
      </w:tr>
      <w:tr w14:paraId="3D37DDF6" w14:textId="77777777" w:rsidTr="00BD4655">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39F3FDE3" w14:textId="77777777">
            <w:pPr>
              <w:pStyle w:val="LTableTextAbt"/>
            </w:pPr>
            <w:r w:rsidRPr="002B56CD">
              <w:t>1-Bromopropan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605FC55B" w14:textId="77777777">
            <w:pPr>
              <w:pStyle w:val="CTableTextAbt"/>
            </w:pPr>
            <w:r w:rsidRPr="002B56CD">
              <w:t>1</w:t>
            </w:r>
            <w:r w:rsidR="00A367C8">
              <w:t>3</w:t>
            </w:r>
            <w:r w:rsidRPr="002B56CD">
              <w:t>%</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5523105F" w14:textId="77777777">
            <w:pPr>
              <w:pStyle w:val="CTableTextAbt"/>
            </w:pPr>
            <w:r w:rsidRPr="002B56CD">
              <w:t>0%</w:t>
            </w:r>
          </w:p>
        </w:tc>
      </w:tr>
      <w:tr w14:paraId="1A875AD9" w14:textId="77777777" w:rsidTr="00BD4655">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234AEADB" w14:textId="77777777">
            <w:pPr>
              <w:pStyle w:val="LTableTextAbt"/>
            </w:pPr>
            <w:r w:rsidRPr="00BD3F37">
              <w:t>Trichloroethylen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0C2087C9" w14:textId="77777777">
            <w:pPr>
              <w:pStyle w:val="CTableTextAbt"/>
            </w:pPr>
            <w:r w:rsidRPr="00BD3F37">
              <w:t>3%</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D4655" w:rsidRPr="005A6C8E" w:rsidP="00CB1C05" w14:paraId="5705F4A6" w14:textId="77777777">
            <w:pPr>
              <w:pStyle w:val="CTableTextAbt"/>
            </w:pPr>
            <w:r w:rsidRPr="00BD3F37">
              <w:t>0%</w:t>
            </w:r>
          </w:p>
        </w:tc>
      </w:tr>
      <w:tr w14:paraId="6B3409AB" w14:textId="77777777">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tcPr>
          <w:p w:rsidR="00FE0107" w:rsidRPr="005A6C8E" w:rsidP="00CB1C05" w14:paraId="55B508CD" w14:textId="77777777">
            <w:pPr>
              <w:pStyle w:val="LTableTextAbt"/>
            </w:pPr>
            <w:r w:rsidRPr="005A6C8E">
              <w:t>Water</w:t>
            </w:r>
          </w:p>
        </w:tc>
        <w:tc>
          <w:tcPr>
            <w:tcW w:w="2700" w:type="dxa"/>
            <w:tcBorders>
              <w:top w:val="single" w:sz="4" w:space="0" w:color="auto"/>
              <w:left w:val="single" w:sz="4" w:space="0" w:color="auto"/>
              <w:bottom w:val="single" w:sz="4" w:space="0" w:color="auto"/>
              <w:right w:val="single" w:sz="4" w:space="0" w:color="auto"/>
            </w:tcBorders>
          </w:tcPr>
          <w:p w:rsidR="00FE0107" w:rsidRPr="005A6C8E" w:rsidP="00CB1C05" w14:paraId="1D1F95BD" w14:textId="77777777">
            <w:pPr>
              <w:pStyle w:val="CTableTextAbt"/>
            </w:pPr>
            <w:r w:rsidRPr="005A6C8E">
              <w:t>5</w:t>
            </w:r>
            <w:r w:rsidR="00A367C8">
              <w:t>0</w:t>
            </w:r>
            <w:r w:rsidRPr="005A6C8E">
              <w:t>%</w:t>
            </w:r>
          </w:p>
        </w:tc>
        <w:tc>
          <w:tcPr>
            <w:tcW w:w="3060" w:type="dxa"/>
            <w:tcBorders>
              <w:top w:val="single" w:sz="4" w:space="0" w:color="auto"/>
              <w:left w:val="single" w:sz="4" w:space="0" w:color="auto"/>
              <w:bottom w:val="single" w:sz="4" w:space="0" w:color="auto"/>
              <w:right w:val="single" w:sz="4" w:space="0" w:color="auto"/>
            </w:tcBorders>
          </w:tcPr>
          <w:p w:rsidR="00FE0107" w:rsidRPr="005A6C8E" w:rsidP="00CB1C05" w14:paraId="5FC03166" w14:textId="77777777">
            <w:pPr>
              <w:pStyle w:val="CTableTextAbt"/>
            </w:pPr>
            <w:r w:rsidRPr="005A6C8E">
              <w:t>66%</w:t>
            </w:r>
          </w:p>
        </w:tc>
      </w:tr>
      <w:tr w14:paraId="370E8685" w14:textId="77777777">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tcPr>
          <w:p w:rsidR="00FE0107" w:rsidRPr="005A6C8E" w:rsidP="00CB1C05" w14:paraId="4663C960" w14:textId="77777777">
            <w:pPr>
              <w:pStyle w:val="LTableTextAbt"/>
            </w:pPr>
            <w:r w:rsidRPr="005A6C8E">
              <w:t>Ethanol 2-(2-butoxyethoxy)</w:t>
            </w:r>
          </w:p>
        </w:tc>
        <w:tc>
          <w:tcPr>
            <w:tcW w:w="2700" w:type="dxa"/>
            <w:tcBorders>
              <w:top w:val="single" w:sz="4" w:space="0" w:color="auto"/>
              <w:left w:val="single" w:sz="4" w:space="0" w:color="auto"/>
              <w:bottom w:val="single" w:sz="4" w:space="0" w:color="auto"/>
              <w:right w:val="single" w:sz="4" w:space="0" w:color="auto"/>
            </w:tcBorders>
          </w:tcPr>
          <w:p w:rsidR="00FE0107" w:rsidRPr="005A6C8E" w:rsidP="00CB1C05" w14:paraId="7D314336" w14:textId="77777777">
            <w:pPr>
              <w:pStyle w:val="CTableTextAbt"/>
            </w:pPr>
            <w:r>
              <w:t>6</w:t>
            </w:r>
            <w:r w:rsidRPr="005A6C8E">
              <w:t>%</w:t>
            </w:r>
          </w:p>
        </w:tc>
        <w:tc>
          <w:tcPr>
            <w:tcW w:w="3060" w:type="dxa"/>
            <w:tcBorders>
              <w:top w:val="single" w:sz="4" w:space="0" w:color="auto"/>
              <w:left w:val="single" w:sz="4" w:space="0" w:color="auto"/>
              <w:bottom w:val="single" w:sz="4" w:space="0" w:color="auto"/>
              <w:right w:val="single" w:sz="4" w:space="0" w:color="auto"/>
            </w:tcBorders>
          </w:tcPr>
          <w:p w:rsidR="00FE0107" w:rsidRPr="005A6C8E" w:rsidP="00CB1C05" w14:paraId="65EC5890" w14:textId="77777777">
            <w:pPr>
              <w:pStyle w:val="CTableTextAbt"/>
            </w:pPr>
            <w:r w:rsidRPr="005A6C8E">
              <w:t>8%</w:t>
            </w:r>
          </w:p>
        </w:tc>
      </w:tr>
      <w:tr w14:paraId="0DFAD4F2" w14:textId="77777777" w:rsidTr="00C80687">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tcPr>
          <w:p w:rsidR="00FE0107" w:rsidRPr="005A6C8E" w:rsidP="00CB1C05" w14:paraId="434B7FF9" w14:textId="77777777">
            <w:pPr>
              <w:pStyle w:val="LTableTextAbt"/>
            </w:pPr>
            <w:r w:rsidRPr="005A6C8E">
              <w:t>Other</w:t>
            </w:r>
          </w:p>
        </w:tc>
        <w:tc>
          <w:tcPr>
            <w:tcW w:w="2700" w:type="dxa"/>
            <w:tcBorders>
              <w:top w:val="single" w:sz="4" w:space="0" w:color="auto"/>
              <w:left w:val="single" w:sz="4" w:space="0" w:color="auto"/>
              <w:bottom w:val="single" w:sz="4" w:space="0" w:color="auto"/>
              <w:right w:val="single" w:sz="4" w:space="0" w:color="auto"/>
            </w:tcBorders>
          </w:tcPr>
          <w:p w:rsidR="00FE0107" w:rsidRPr="005A6C8E" w:rsidP="00CB1C05" w14:paraId="42793D43" w14:textId="77777777">
            <w:pPr>
              <w:pStyle w:val="CTableTextAbt"/>
            </w:pPr>
            <w:r>
              <w:t>19</w:t>
            </w:r>
            <w:r w:rsidRPr="005A6C8E">
              <w:t>%</w:t>
            </w:r>
          </w:p>
        </w:tc>
        <w:tc>
          <w:tcPr>
            <w:tcW w:w="3060" w:type="dxa"/>
            <w:tcBorders>
              <w:top w:val="single" w:sz="4" w:space="0" w:color="auto"/>
              <w:left w:val="single" w:sz="4" w:space="0" w:color="auto"/>
              <w:bottom w:val="single" w:sz="4" w:space="0" w:color="auto"/>
              <w:right w:val="single" w:sz="4" w:space="0" w:color="auto"/>
            </w:tcBorders>
          </w:tcPr>
          <w:p w:rsidR="00FE0107" w:rsidRPr="005A6C8E" w:rsidP="00CB1C05" w14:paraId="403009F5" w14:textId="77777777">
            <w:pPr>
              <w:pStyle w:val="CTableTextAbt"/>
            </w:pPr>
            <w:r w:rsidRPr="005A6C8E">
              <w:t>26%</w:t>
            </w:r>
          </w:p>
        </w:tc>
      </w:tr>
      <w:tr w14:paraId="1881F4C8" w14:textId="77777777" w:rsidTr="00C80687">
        <w:tblPrEx>
          <w:tblW w:w="8550" w:type="dxa"/>
          <w:jc w:val="center"/>
          <w:tblLook w:val="04A0"/>
        </w:tblPrEx>
        <w:trPr>
          <w:cantSplit/>
          <w:trHeight w:val="20"/>
          <w:jc w:val="center"/>
        </w:trPr>
        <w:tc>
          <w:tcPr>
            <w:tcW w:w="8550" w:type="dxa"/>
            <w:gridSpan w:val="3"/>
            <w:tcBorders>
              <w:top w:val="single" w:sz="4" w:space="0" w:color="auto"/>
              <w:left w:val="single" w:sz="4" w:space="0" w:color="auto"/>
              <w:bottom w:val="single" w:sz="4" w:space="0" w:color="auto"/>
              <w:right w:val="single" w:sz="4" w:space="0" w:color="auto"/>
            </w:tcBorders>
          </w:tcPr>
          <w:p w:rsidR="00FE0107" w:rsidRPr="005A6C8E" w:rsidP="00CB1C05" w14:paraId="6AC812B1" w14:textId="77777777">
            <w:pPr>
              <w:pStyle w:val="LTableTextAbt"/>
              <w:rPr>
                <w:sz w:val="21"/>
                <w:szCs w:val="21"/>
              </w:rPr>
            </w:pPr>
            <w:r w:rsidRPr="00F70494">
              <w:t>N</w:t>
            </w:r>
            <w:r w:rsidR="00BD4655">
              <w:rPr>
                <w:sz w:val="20"/>
              </w:rPr>
              <w:t>otes</w:t>
            </w:r>
            <w:r w:rsidRPr="00F70494">
              <w:rPr>
                <w:sz w:val="20"/>
              </w:rPr>
              <w:t xml:space="preserve">: The figures shown here are based on a proxy chemical ranking procedure, which draws upon factors including concentration in the product and availability and quality of product reviews. </w:t>
            </w:r>
            <w:r w:rsidRPr="00D2521E" w:rsidR="00D2521E">
              <w:rPr>
                <w:sz w:val="20"/>
              </w:rPr>
              <w:t xml:space="preserve">Orange shading indicates </w:t>
            </w:r>
            <w:r w:rsidR="00843813">
              <w:rPr>
                <w:sz w:val="20"/>
              </w:rPr>
              <w:t>PCE</w:t>
            </w:r>
            <w:r w:rsidRPr="00D2521E" w:rsidR="00D2521E">
              <w:rPr>
                <w:sz w:val="20"/>
              </w:rPr>
              <w:t>. Grey shading indicates another one of the first 10 TSCA work plan chemicals.</w:t>
            </w:r>
          </w:p>
        </w:tc>
      </w:tr>
    </w:tbl>
    <w:p w:rsidR="00FE0107" w:rsidP="00CB1C05" w14:paraId="4C986676" w14:textId="77777777"/>
    <w:p w:rsidR="00FE0107" w:rsidP="00CB1C05" w14:paraId="0D9F937D" w14:textId="77777777">
      <w:pPr>
        <w:pStyle w:val="Heading3"/>
      </w:pPr>
      <w:bookmarkStart w:id="693" w:name="_Toc114061964"/>
      <w:r w:rsidRPr="00D5798A">
        <w:t>Volatile Organic Compounds Content</w:t>
      </w:r>
      <w:bookmarkEnd w:id="693"/>
    </w:p>
    <w:p w:rsidR="00FE0107" w:rsidRPr="00A66DA0" w:rsidP="00CB1C05" w14:paraId="3DE9D4FD" w14:textId="77777777">
      <w:r>
        <w:t xml:space="preserve">VOC information </w:t>
      </w:r>
      <w:r w:rsidR="003754EC">
        <w:t xml:space="preserve">was reviewed </w:t>
      </w:r>
      <w:r>
        <w:t>in product SDSs</w:t>
      </w:r>
      <w:r w:rsidR="006B481B">
        <w:t>,</w:t>
      </w:r>
      <w:r>
        <w:t xml:space="preserve"> and summarized findings </w:t>
      </w:r>
      <w:r w:rsidR="003754EC">
        <w:t xml:space="preserve">are </w:t>
      </w:r>
      <w:r>
        <w:t xml:space="preserve">in </w:t>
      </w:r>
      <w:r w:rsidR="00BD4C46">
        <w:fldChar w:fldCharType="begin" w:fldLock="1"/>
      </w:r>
      <w:r w:rsidR="00BD4C46">
        <w:instrText xml:space="preserve"> REF _Ref112396715 \h </w:instrText>
      </w:r>
      <w:r w:rsidR="00BD4C46">
        <w:fldChar w:fldCharType="separate"/>
      </w:r>
      <w:r w:rsidRPr="00C23383" w:rsidR="0092222B">
        <w:t xml:space="preserve">Table </w:t>
      </w:r>
      <w:r w:rsidR="0092222B">
        <w:rPr>
          <w:noProof/>
        </w:rPr>
        <w:t>5</w:t>
      </w:r>
      <w:r w:rsidR="0092222B">
        <w:noBreakHyphen/>
      </w:r>
      <w:r w:rsidR="0092222B">
        <w:rPr>
          <w:noProof/>
        </w:rPr>
        <w:t>80</w:t>
      </w:r>
      <w:r w:rsidR="00BD4C46">
        <w:fldChar w:fldCharType="end"/>
      </w:r>
      <w:r>
        <w:t xml:space="preserve">. EPA does not have a VOC limit in spot </w:t>
      </w:r>
      <w:r w:rsidR="002A39C8">
        <w:t>removers</w:t>
      </w:r>
      <w:r>
        <w:t xml:space="preserve">. However, several states have limits for aerosol spot </w:t>
      </w:r>
      <w:r w:rsidR="002A39C8">
        <w:t>removers</w:t>
      </w:r>
      <w:r>
        <w:t xml:space="preserve"> (15-25</w:t>
      </w:r>
      <w:r w:rsidR="008D7879">
        <w:t> percent</w:t>
      </w:r>
      <w:r>
        <w:t xml:space="preserve"> VOC) and non-aerosol spot </w:t>
      </w:r>
      <w:r w:rsidR="002A39C8">
        <w:t>removers</w:t>
      </w:r>
      <w:r>
        <w:t xml:space="preserve"> (3-8</w:t>
      </w:r>
      <w:r w:rsidR="008D7879">
        <w:t> percent</w:t>
      </w:r>
      <w:r>
        <w:t xml:space="preserve"> VOC). </w:t>
      </w:r>
      <w:r w:rsidR="00EF1B95">
        <w:t>Only one</w:t>
      </w:r>
      <w:r>
        <w:t xml:space="preserve"> of the product SDSs</w:t>
      </w:r>
      <w:r w:rsidR="00EF1B95">
        <w:t xml:space="preserve"> </w:t>
      </w:r>
      <w:r>
        <w:t>included VOC information</w:t>
      </w:r>
      <w:r w:rsidR="00262450">
        <w:t>,</w:t>
      </w:r>
      <w:r>
        <w:t xml:space="preserve"> which makes it difficult to ascertain </w:t>
      </w:r>
      <w:r w:rsidR="00262450">
        <w:t xml:space="preserve">whether </w:t>
      </w:r>
      <w:r>
        <w:t xml:space="preserve">any of these products are compliant with state </w:t>
      </w:r>
      <w:r w:rsidR="00ED2A64">
        <w:t xml:space="preserve">VOC </w:t>
      </w:r>
      <w:r>
        <w:t xml:space="preserve">regulations. </w:t>
      </w:r>
      <w:r w:rsidR="00EF1B95">
        <w:t xml:space="preserve">The product containing both </w:t>
      </w:r>
      <w:r w:rsidR="00843813">
        <w:t>PCE</w:t>
      </w:r>
      <w:r w:rsidR="00EF1B95">
        <w:t xml:space="preserve"> and methylene chloride had </w:t>
      </w:r>
      <w:r w:rsidR="004A7513">
        <w:t xml:space="preserve">a VOC content of </w:t>
      </w:r>
      <w:r w:rsidR="0097577C">
        <w:t>43.6</w:t>
      </w:r>
      <w:r w:rsidR="008D7879">
        <w:t> percent</w:t>
      </w:r>
      <w:r w:rsidR="00BC1072">
        <w:t>.</w:t>
      </w:r>
      <w:r>
        <w:t xml:space="preserve"> The two products containing </w:t>
      </w:r>
      <w:r w:rsidR="00843813">
        <w:t>PCE</w:t>
      </w:r>
      <w:r w:rsidR="00BC1072">
        <w:t xml:space="preserve"> did not</w:t>
      </w:r>
      <w:r>
        <w:t xml:space="preserve"> have </w:t>
      </w:r>
      <w:r w:rsidR="00BC1072">
        <w:t>information in</w:t>
      </w:r>
      <w:r>
        <w:t xml:space="preserve"> their </w:t>
      </w:r>
      <w:r w:rsidR="00BC1072">
        <w:t>SDSs.</w:t>
      </w:r>
      <w:r>
        <w:t xml:space="preserve"> Two alternative products (</w:t>
      </w:r>
      <w:r w:rsidRPr="00107E04">
        <w:rPr>
          <w:color w:val="000000"/>
        </w:rPr>
        <w:t>Chem-Dry</w:t>
      </w:r>
      <w:r>
        <w:t xml:space="preserve"> and </w:t>
      </w:r>
      <w:r w:rsidRPr="00107E04">
        <w:rPr>
          <w:color w:val="000000"/>
        </w:rPr>
        <w:t>Seventh Generation</w:t>
      </w:r>
      <w:r>
        <w:t>) contain significant amounts of water and likely have low VOC content.</w:t>
      </w:r>
    </w:p>
    <w:tbl>
      <w:tblPr>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35"/>
        <w:gridCol w:w="2970"/>
        <w:gridCol w:w="4230"/>
      </w:tblGrid>
      <w:tr w14:paraId="6D661C6A" w14:textId="77777777" w:rsidTr="00FE0107">
        <w:tblPrEx>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535" w:type="dxa"/>
            <w:gridSpan w:val="3"/>
            <w:tcBorders>
              <w:top w:val="nil"/>
              <w:left w:val="nil"/>
              <w:right w:val="nil"/>
            </w:tcBorders>
            <w:shd w:val="clear" w:color="auto" w:fill="auto"/>
          </w:tcPr>
          <w:p w:rsidR="00FE0107" w:rsidRPr="007E52AB" w:rsidP="00CB1C05" w14:paraId="4E9CB8B0" w14:textId="77777777">
            <w:pPr>
              <w:pStyle w:val="TableTitleA"/>
              <w:rPr>
                <w:b/>
                <w:bCs/>
                <w:sz w:val="21"/>
                <w:szCs w:val="21"/>
              </w:rPr>
            </w:pPr>
            <w:bookmarkStart w:id="694" w:name="_Ref112396715"/>
            <w:bookmarkStart w:id="695" w:name="_Toc121142626"/>
            <w:bookmarkStart w:id="696" w:name="_Toc165379620"/>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0</w:t>
            </w:r>
            <w:r w:rsidR="00BC4B5D">
              <w:rPr>
                <w:noProof/>
              </w:rPr>
              <w:fldChar w:fldCharType="end"/>
            </w:r>
            <w:bookmarkEnd w:id="694"/>
            <w:r>
              <w:t xml:space="preserve">: </w:t>
            </w:r>
            <w:r w:rsidRPr="00D777AE">
              <w:t xml:space="preserve">VOC </w:t>
            </w:r>
            <w:r w:rsidRPr="00D777AE" w:rsidR="00ED2A64">
              <w:t xml:space="preserve">Content </w:t>
            </w:r>
            <w:r w:rsidRPr="00D777AE">
              <w:t xml:space="preserve">for </w:t>
            </w:r>
            <w:r w:rsidRPr="00D777AE" w:rsidR="00ED2A64">
              <w:t xml:space="preserve">Spot </w:t>
            </w:r>
            <w:r w:rsidR="00ED2A64">
              <w:t>Removers</w:t>
            </w:r>
            <w:r w:rsidRPr="00D777AE" w:rsidR="00ED2A64">
              <w:t xml:space="preserve"> Based</w:t>
            </w:r>
            <w:r w:rsidRPr="00D777AE">
              <w:t xml:space="preserve"> on </w:t>
            </w:r>
            <w:r w:rsidRPr="00D777AE" w:rsidR="00ED2A64">
              <w:t xml:space="preserve">Information </w:t>
            </w:r>
            <w:r w:rsidRPr="00D777AE">
              <w:t xml:space="preserve">in SDSs or </w:t>
            </w:r>
            <w:r w:rsidRPr="00D777AE" w:rsidR="00ED2A64">
              <w:t>Technical Data Sheets</w:t>
            </w:r>
            <w:bookmarkEnd w:id="695"/>
            <w:bookmarkEnd w:id="696"/>
          </w:p>
        </w:tc>
      </w:tr>
      <w:tr w14:paraId="609B7729" w14:textId="77777777" w:rsidTr="00D777AE">
        <w:tblPrEx>
          <w:tblW w:w="9535" w:type="dxa"/>
          <w:jc w:val="center"/>
          <w:tblLayout w:type="fixed"/>
          <w:tblLook w:val="04A0"/>
        </w:tblPrEx>
        <w:trPr>
          <w:cantSplit/>
          <w:trHeight w:val="20"/>
          <w:tblHeader/>
          <w:jc w:val="center"/>
        </w:trPr>
        <w:tc>
          <w:tcPr>
            <w:tcW w:w="2335" w:type="dxa"/>
            <w:shd w:val="clear" w:color="auto" w:fill="48A9C5"/>
          </w:tcPr>
          <w:p w:rsidR="00FE0107" w:rsidRPr="007E52AB" w:rsidP="00CB1C05" w14:paraId="015CFE9B" w14:textId="77777777">
            <w:pPr>
              <w:pStyle w:val="TableSubtitle"/>
            </w:pPr>
            <w:r w:rsidRPr="007E52AB">
              <w:t>Supplier</w:t>
            </w:r>
          </w:p>
        </w:tc>
        <w:tc>
          <w:tcPr>
            <w:tcW w:w="2970" w:type="dxa"/>
            <w:shd w:val="clear" w:color="auto" w:fill="48A9C5"/>
          </w:tcPr>
          <w:p w:rsidR="00FE0107" w:rsidRPr="007E52AB" w:rsidP="00CB1C05" w14:paraId="67A02998" w14:textId="77777777">
            <w:pPr>
              <w:pStyle w:val="TableSubtitle"/>
            </w:pPr>
            <w:r w:rsidRPr="007E52AB">
              <w:t>Product</w:t>
            </w:r>
          </w:p>
        </w:tc>
        <w:tc>
          <w:tcPr>
            <w:tcW w:w="4230" w:type="dxa"/>
            <w:shd w:val="clear" w:color="auto" w:fill="48A9C5"/>
          </w:tcPr>
          <w:p w:rsidR="00FE0107" w:rsidRPr="007E52AB" w:rsidP="00CB1C05" w14:paraId="06688949" w14:textId="77777777">
            <w:pPr>
              <w:pStyle w:val="TableSubtitle"/>
            </w:pPr>
            <w:r w:rsidRPr="007E52AB">
              <w:t xml:space="preserve">VOC </w:t>
            </w:r>
          </w:p>
          <w:p w:rsidR="00FE0107" w:rsidRPr="007E52AB" w:rsidP="00CB1C05" w14:paraId="73676505" w14:textId="77777777">
            <w:pPr>
              <w:pStyle w:val="TableSubtitle"/>
            </w:pPr>
            <w:r w:rsidRPr="007E52AB">
              <w:t>(% weight, g/L)</w:t>
            </w:r>
          </w:p>
        </w:tc>
      </w:tr>
      <w:tr w14:paraId="47A5E33D" w14:textId="77777777" w:rsidTr="00BD4655">
        <w:tblPrEx>
          <w:tblW w:w="9535" w:type="dxa"/>
          <w:jc w:val="center"/>
          <w:tblLayout w:type="fixed"/>
          <w:tblLook w:val="04A0"/>
        </w:tblPrEx>
        <w:trPr>
          <w:cantSplit/>
          <w:trHeight w:val="20"/>
          <w:jc w:val="center"/>
        </w:trPr>
        <w:tc>
          <w:tcPr>
            <w:tcW w:w="2335" w:type="dxa"/>
            <w:shd w:val="clear" w:color="auto" w:fill="F1AD7A" w:themeFill="accent2" w:themeFillTint="99"/>
          </w:tcPr>
          <w:p w:rsidR="00CD534C" w:rsidRPr="007E52AB" w:rsidP="00CB1C05" w14:paraId="473753F5" w14:textId="77777777">
            <w:pPr>
              <w:pStyle w:val="LTableTextAbt"/>
            </w:pPr>
            <w:r>
              <w:t>American Niagara</w:t>
            </w:r>
          </w:p>
        </w:tc>
        <w:tc>
          <w:tcPr>
            <w:tcW w:w="2970" w:type="dxa"/>
            <w:shd w:val="clear" w:color="auto" w:fill="F1AD7A" w:themeFill="accent2" w:themeFillTint="99"/>
          </w:tcPr>
          <w:p w:rsidR="00CD534C" w:rsidRPr="007E52AB" w:rsidP="00CB1C05" w14:paraId="309CC5B5" w14:textId="77777777">
            <w:pPr>
              <w:pStyle w:val="LTableTextAbt"/>
            </w:pPr>
            <w:r w:rsidRPr="006A446B">
              <w:t xml:space="preserve">Pull </w:t>
            </w:r>
            <w:r w:rsidR="00302D7B">
              <w:t>O</w:t>
            </w:r>
            <w:r w:rsidRPr="006A446B">
              <w:t>ut 2 - Dry White Powdered Spotter</w:t>
            </w:r>
          </w:p>
        </w:tc>
        <w:tc>
          <w:tcPr>
            <w:tcW w:w="4230" w:type="dxa"/>
            <w:shd w:val="clear" w:color="auto" w:fill="F1AD7A" w:themeFill="accent2" w:themeFillTint="99"/>
          </w:tcPr>
          <w:p w:rsidR="00CD534C" w:rsidRPr="007E52AB" w:rsidP="00CB1C05" w14:paraId="09597338" w14:textId="77777777">
            <w:pPr>
              <w:pStyle w:val="LTableTextAbt"/>
            </w:pPr>
            <w:r>
              <w:t>43.6%</w:t>
            </w:r>
            <w:r w:rsidR="00503346">
              <w:t xml:space="preserve">, </w:t>
            </w:r>
            <w:r w:rsidR="00C47073">
              <w:t>301.9 g/L</w:t>
            </w:r>
          </w:p>
        </w:tc>
      </w:tr>
      <w:tr w14:paraId="55B758EA" w14:textId="77777777" w:rsidTr="00BD4655">
        <w:tblPrEx>
          <w:tblW w:w="9535" w:type="dxa"/>
          <w:jc w:val="center"/>
          <w:tblLayout w:type="fixed"/>
          <w:tblLook w:val="04A0"/>
        </w:tblPrEx>
        <w:trPr>
          <w:cantSplit/>
          <w:trHeight w:val="20"/>
          <w:jc w:val="center"/>
        </w:trPr>
        <w:tc>
          <w:tcPr>
            <w:tcW w:w="2335" w:type="dxa"/>
            <w:shd w:val="clear" w:color="auto" w:fill="F1AD7A" w:themeFill="accent2" w:themeFillTint="99"/>
          </w:tcPr>
          <w:p w:rsidR="00D876A6" w:rsidP="00CB1C05" w14:paraId="420B8855" w14:textId="77777777">
            <w:pPr>
              <w:pStyle w:val="LTableTextAbt"/>
            </w:pPr>
            <w:r w:rsidRPr="00953807">
              <w:t>Adco Professional Products LLC</w:t>
            </w:r>
          </w:p>
        </w:tc>
        <w:tc>
          <w:tcPr>
            <w:tcW w:w="2970" w:type="dxa"/>
            <w:shd w:val="clear" w:color="auto" w:fill="F1AD7A" w:themeFill="accent2" w:themeFillTint="99"/>
          </w:tcPr>
          <w:p w:rsidR="00D876A6" w:rsidRPr="006A446B" w:rsidP="00CB1C05" w14:paraId="4F79F14E" w14:textId="77777777">
            <w:pPr>
              <w:pStyle w:val="LTableTextAbt"/>
            </w:pPr>
            <w:r w:rsidRPr="00C762D1">
              <w:t>DFB Xtra</w:t>
            </w:r>
          </w:p>
        </w:tc>
        <w:tc>
          <w:tcPr>
            <w:tcW w:w="4230" w:type="dxa"/>
            <w:shd w:val="clear" w:color="auto" w:fill="F1AD7A" w:themeFill="accent2" w:themeFillTint="99"/>
          </w:tcPr>
          <w:p w:rsidR="00D876A6" w:rsidP="00CB1C05" w14:paraId="142B21AB" w14:textId="77777777">
            <w:pPr>
              <w:pStyle w:val="LTableTextAbt"/>
            </w:pPr>
            <w:r w:rsidRPr="00DE4EFA">
              <w:t>No information in SDS</w:t>
            </w:r>
          </w:p>
        </w:tc>
      </w:tr>
      <w:tr w14:paraId="73C80C90" w14:textId="77777777" w:rsidTr="00BD4655">
        <w:tblPrEx>
          <w:tblW w:w="9535" w:type="dxa"/>
          <w:jc w:val="center"/>
          <w:tblLayout w:type="fixed"/>
          <w:tblLook w:val="04A0"/>
        </w:tblPrEx>
        <w:trPr>
          <w:cantSplit/>
          <w:trHeight w:val="20"/>
          <w:jc w:val="center"/>
        </w:trPr>
        <w:tc>
          <w:tcPr>
            <w:tcW w:w="2335" w:type="dxa"/>
            <w:shd w:val="clear" w:color="auto" w:fill="F1AD7A" w:themeFill="accent2" w:themeFillTint="99"/>
          </w:tcPr>
          <w:p w:rsidR="00D876A6" w:rsidP="00CB1C05" w14:paraId="75DAE0E5" w14:textId="77777777">
            <w:pPr>
              <w:pStyle w:val="LTableTextAbt"/>
            </w:pPr>
            <w:r w:rsidRPr="00953807">
              <w:t>Adco Professional Products LLC</w:t>
            </w:r>
          </w:p>
        </w:tc>
        <w:tc>
          <w:tcPr>
            <w:tcW w:w="2970" w:type="dxa"/>
            <w:shd w:val="clear" w:color="auto" w:fill="F1AD7A" w:themeFill="accent2" w:themeFillTint="99"/>
          </w:tcPr>
          <w:p w:rsidR="00D876A6" w:rsidRPr="006A446B" w:rsidP="00CB1C05" w14:paraId="68F2B3DD" w14:textId="77777777">
            <w:pPr>
              <w:pStyle w:val="LTableTextAbt"/>
            </w:pPr>
            <w:r w:rsidRPr="00AB3420">
              <w:t>Fashion Finish Synthetic</w:t>
            </w:r>
          </w:p>
        </w:tc>
        <w:tc>
          <w:tcPr>
            <w:tcW w:w="4230" w:type="dxa"/>
            <w:shd w:val="clear" w:color="auto" w:fill="F1AD7A" w:themeFill="accent2" w:themeFillTint="99"/>
          </w:tcPr>
          <w:p w:rsidR="00D876A6" w:rsidP="00CB1C05" w14:paraId="41EB1D18" w14:textId="77777777">
            <w:pPr>
              <w:pStyle w:val="LTableTextAbt"/>
            </w:pPr>
            <w:r w:rsidRPr="009077C1">
              <w:t>No information in SDS</w:t>
            </w:r>
          </w:p>
        </w:tc>
      </w:tr>
      <w:tr w14:paraId="0D149A1A" w14:textId="77777777" w:rsidTr="00BD4655">
        <w:tblPrEx>
          <w:tblW w:w="9535" w:type="dxa"/>
          <w:jc w:val="center"/>
          <w:tblLayout w:type="fixed"/>
          <w:tblLook w:val="04A0"/>
        </w:tblPrEx>
        <w:trPr>
          <w:cantSplit/>
          <w:trHeight w:val="20"/>
          <w:jc w:val="center"/>
        </w:trPr>
        <w:tc>
          <w:tcPr>
            <w:tcW w:w="2335" w:type="dxa"/>
            <w:shd w:val="clear" w:color="auto" w:fill="BFBFBF" w:themeFill="background1" w:themeFillShade="BF"/>
            <w:hideMark/>
          </w:tcPr>
          <w:p w:rsidR="00FE0107" w:rsidRPr="007E52AB" w:rsidP="00CB1C05" w14:paraId="5C96F143" w14:textId="77777777">
            <w:pPr>
              <w:pStyle w:val="LTableTextAbt"/>
            </w:pPr>
            <w:r w:rsidRPr="007E52AB">
              <w:t>Pet</w:t>
            </w:r>
            <w:r w:rsidR="00302D7B">
              <w:t>t</w:t>
            </w:r>
            <w:r w:rsidRPr="007E52AB">
              <w:t>yjohn's Solutions</w:t>
            </w:r>
          </w:p>
        </w:tc>
        <w:tc>
          <w:tcPr>
            <w:tcW w:w="2970" w:type="dxa"/>
            <w:shd w:val="clear" w:color="auto" w:fill="BFBFBF" w:themeFill="background1" w:themeFillShade="BF"/>
            <w:hideMark/>
          </w:tcPr>
          <w:p w:rsidR="00FE0107" w:rsidRPr="007E52AB" w:rsidP="00CB1C05" w14:paraId="25B28869" w14:textId="77777777">
            <w:pPr>
              <w:pStyle w:val="LTableTextAbt"/>
            </w:pPr>
            <w:r w:rsidRPr="007E52AB">
              <w:t>Pet</w:t>
            </w:r>
            <w:r w:rsidR="00302D7B">
              <w:t>t</w:t>
            </w:r>
            <w:r w:rsidRPr="007E52AB">
              <w:t>yjohn's Solutions Homerun Cleaning Fluid</w:t>
            </w:r>
          </w:p>
        </w:tc>
        <w:tc>
          <w:tcPr>
            <w:tcW w:w="4230" w:type="dxa"/>
            <w:shd w:val="clear" w:color="auto" w:fill="BFBFBF" w:themeFill="background1" w:themeFillShade="BF"/>
            <w:hideMark/>
          </w:tcPr>
          <w:p w:rsidR="00FE0107" w:rsidRPr="007E52AB" w:rsidP="00CB1C05" w14:paraId="4D27DB4B" w14:textId="77777777">
            <w:pPr>
              <w:pStyle w:val="LTableTextAbt"/>
            </w:pPr>
            <w:r w:rsidRPr="007E52AB">
              <w:t>No information in SDS</w:t>
            </w:r>
            <w:r>
              <w:t>; l</w:t>
            </w:r>
            <w:r w:rsidRPr="007E52AB">
              <w:t>ikely high VOC content since &gt;96% 1-BP</w:t>
            </w:r>
          </w:p>
        </w:tc>
      </w:tr>
      <w:tr w14:paraId="563C259E" w14:textId="77777777" w:rsidTr="00BD4655">
        <w:tblPrEx>
          <w:tblW w:w="9535" w:type="dxa"/>
          <w:jc w:val="center"/>
          <w:tblLayout w:type="fixed"/>
          <w:tblLook w:val="04A0"/>
        </w:tblPrEx>
        <w:trPr>
          <w:cantSplit/>
          <w:trHeight w:val="20"/>
          <w:jc w:val="center"/>
        </w:trPr>
        <w:tc>
          <w:tcPr>
            <w:tcW w:w="2335" w:type="dxa"/>
            <w:shd w:val="clear" w:color="auto" w:fill="BFBFBF" w:themeFill="background1" w:themeFillShade="BF"/>
            <w:hideMark/>
          </w:tcPr>
          <w:p w:rsidR="00FE0107" w:rsidRPr="007E52AB" w:rsidP="00CB1C05" w14:paraId="6A68805B" w14:textId="77777777">
            <w:pPr>
              <w:pStyle w:val="LTableTextAbt"/>
            </w:pPr>
            <w:r w:rsidRPr="007E52AB">
              <w:t>A.L. Wilson Chemical Co.</w:t>
            </w:r>
          </w:p>
        </w:tc>
        <w:tc>
          <w:tcPr>
            <w:tcW w:w="2970" w:type="dxa"/>
            <w:shd w:val="clear" w:color="auto" w:fill="BFBFBF" w:themeFill="background1" w:themeFillShade="BF"/>
            <w:hideMark/>
          </w:tcPr>
          <w:p w:rsidR="00FE0107" w:rsidRPr="007E52AB" w:rsidP="00CB1C05" w14:paraId="461103A4" w14:textId="77777777">
            <w:pPr>
              <w:pStyle w:val="LTableTextAbt"/>
            </w:pPr>
            <w:r w:rsidRPr="007E52AB">
              <w:t>TarGo Dry</w:t>
            </w:r>
          </w:p>
        </w:tc>
        <w:tc>
          <w:tcPr>
            <w:tcW w:w="4230" w:type="dxa"/>
            <w:shd w:val="clear" w:color="auto" w:fill="BFBFBF" w:themeFill="background1" w:themeFillShade="BF"/>
            <w:hideMark/>
          </w:tcPr>
          <w:p w:rsidR="00FE0107" w:rsidRPr="007E52AB" w:rsidP="00CB1C05" w14:paraId="15C58997" w14:textId="77777777">
            <w:pPr>
              <w:pStyle w:val="LTableTextAbt"/>
            </w:pPr>
            <w:r w:rsidRPr="007E52AB">
              <w:t>No information in SDS</w:t>
            </w:r>
            <w:r>
              <w:t>; l</w:t>
            </w:r>
            <w:r w:rsidRPr="007E52AB">
              <w:t>ikely high VOC content sin</w:t>
            </w:r>
            <w:r w:rsidR="0005094C">
              <w:t>–</w:t>
            </w:r>
            <w:r w:rsidRPr="007E52AB">
              <w:t>e 50 - 90% non-VOC exempt ingredients</w:t>
            </w:r>
          </w:p>
        </w:tc>
      </w:tr>
      <w:tr w14:paraId="41C0289C" w14:textId="77777777">
        <w:tblPrEx>
          <w:tblW w:w="9535" w:type="dxa"/>
          <w:jc w:val="center"/>
          <w:tblLayout w:type="fixed"/>
          <w:tblLook w:val="04A0"/>
        </w:tblPrEx>
        <w:trPr>
          <w:cantSplit/>
          <w:trHeight w:val="20"/>
          <w:jc w:val="center"/>
        </w:trPr>
        <w:tc>
          <w:tcPr>
            <w:tcW w:w="2335" w:type="dxa"/>
            <w:hideMark/>
          </w:tcPr>
          <w:p w:rsidR="00FE0107" w:rsidRPr="007E52AB" w:rsidP="00CB1C05" w14:paraId="5C7C0E57" w14:textId="77777777">
            <w:pPr>
              <w:pStyle w:val="LTableTextAbt"/>
            </w:pPr>
            <w:r w:rsidRPr="007E52AB">
              <w:t>A.L. Wilson Chemical Co.</w:t>
            </w:r>
          </w:p>
        </w:tc>
        <w:tc>
          <w:tcPr>
            <w:tcW w:w="2970" w:type="dxa"/>
            <w:hideMark/>
          </w:tcPr>
          <w:p w:rsidR="00FE0107" w:rsidRPr="007E52AB" w:rsidP="00CB1C05" w14:paraId="1E3F07AF" w14:textId="77777777">
            <w:pPr>
              <w:pStyle w:val="LTableTextAbt"/>
            </w:pPr>
            <w:r w:rsidRPr="007E52AB">
              <w:t xml:space="preserve">TarGo EF </w:t>
            </w:r>
          </w:p>
        </w:tc>
        <w:tc>
          <w:tcPr>
            <w:tcW w:w="4230" w:type="dxa"/>
            <w:hideMark/>
          </w:tcPr>
          <w:p w:rsidR="00FE0107" w:rsidRPr="007E52AB" w:rsidP="00CB1C05" w14:paraId="73168383" w14:textId="77777777">
            <w:pPr>
              <w:pStyle w:val="LTableTextAbt"/>
            </w:pPr>
            <w:r w:rsidRPr="007E52AB">
              <w:t>No information in SDS</w:t>
            </w:r>
          </w:p>
        </w:tc>
      </w:tr>
      <w:tr w14:paraId="1792F1EE" w14:textId="77777777">
        <w:tblPrEx>
          <w:tblW w:w="9535" w:type="dxa"/>
          <w:jc w:val="center"/>
          <w:tblLayout w:type="fixed"/>
          <w:tblLook w:val="04A0"/>
        </w:tblPrEx>
        <w:trPr>
          <w:cantSplit/>
          <w:trHeight w:val="20"/>
          <w:jc w:val="center"/>
        </w:trPr>
        <w:tc>
          <w:tcPr>
            <w:tcW w:w="2335" w:type="dxa"/>
            <w:hideMark/>
          </w:tcPr>
          <w:p w:rsidR="00FE0107" w:rsidRPr="007E52AB" w:rsidP="00CB1C05" w14:paraId="03E2B16E" w14:textId="77777777">
            <w:pPr>
              <w:pStyle w:val="LTableTextAbt"/>
            </w:pPr>
            <w:r w:rsidRPr="007E52AB">
              <w:t>Chem-Dry</w:t>
            </w:r>
          </w:p>
        </w:tc>
        <w:tc>
          <w:tcPr>
            <w:tcW w:w="2970" w:type="dxa"/>
            <w:hideMark/>
          </w:tcPr>
          <w:p w:rsidR="00FE0107" w:rsidRPr="007E52AB" w:rsidP="00CB1C05" w14:paraId="2ABD8AC0" w14:textId="77777777">
            <w:pPr>
              <w:pStyle w:val="LTableTextAbt"/>
            </w:pPr>
            <w:r w:rsidRPr="007E52AB">
              <w:t>Professional Strength Spot Remover</w:t>
            </w:r>
          </w:p>
        </w:tc>
        <w:tc>
          <w:tcPr>
            <w:tcW w:w="4230" w:type="dxa"/>
            <w:hideMark/>
          </w:tcPr>
          <w:p w:rsidR="00FE0107" w:rsidRPr="007E52AB" w:rsidP="00CB1C05" w14:paraId="4480ADA8" w14:textId="77777777">
            <w:pPr>
              <w:pStyle w:val="LTableTextAbt"/>
            </w:pPr>
            <w:r w:rsidRPr="007E52AB">
              <w:t>No information in SDS</w:t>
            </w:r>
            <w:r>
              <w:t>; l</w:t>
            </w:r>
            <w:r w:rsidRPr="007E52AB">
              <w:t>ikely low VOC content since contains 60 – 100% water</w:t>
            </w:r>
          </w:p>
        </w:tc>
      </w:tr>
      <w:tr w14:paraId="08204C81" w14:textId="77777777">
        <w:tblPrEx>
          <w:tblW w:w="9535" w:type="dxa"/>
          <w:jc w:val="center"/>
          <w:tblLayout w:type="fixed"/>
          <w:tblLook w:val="04A0"/>
        </w:tblPrEx>
        <w:trPr>
          <w:cantSplit/>
          <w:trHeight w:val="20"/>
          <w:jc w:val="center"/>
        </w:trPr>
        <w:tc>
          <w:tcPr>
            <w:tcW w:w="2335" w:type="dxa"/>
            <w:hideMark/>
          </w:tcPr>
          <w:p w:rsidR="00FE0107" w:rsidRPr="007E52AB" w:rsidP="00CB1C05" w14:paraId="7B580083" w14:textId="77777777">
            <w:pPr>
              <w:pStyle w:val="LTableTextAbt"/>
            </w:pPr>
            <w:r w:rsidRPr="007E52AB">
              <w:t>Zep</w:t>
            </w:r>
          </w:p>
        </w:tc>
        <w:tc>
          <w:tcPr>
            <w:tcW w:w="2970" w:type="dxa"/>
            <w:hideMark/>
          </w:tcPr>
          <w:p w:rsidR="00FE0107" w:rsidRPr="007E52AB" w:rsidP="00CB1C05" w14:paraId="7A18A59C" w14:textId="77777777">
            <w:pPr>
              <w:pStyle w:val="LTableTextAbt"/>
            </w:pPr>
            <w:r w:rsidRPr="007E52AB">
              <w:t>Instant Carpet and Upholstery Spot Remover</w:t>
            </w:r>
          </w:p>
        </w:tc>
        <w:tc>
          <w:tcPr>
            <w:tcW w:w="4230" w:type="dxa"/>
            <w:hideMark/>
          </w:tcPr>
          <w:p w:rsidR="00FE0107" w:rsidRPr="007E52AB" w:rsidP="00CB1C05" w14:paraId="1E9653F9" w14:textId="77777777">
            <w:pPr>
              <w:pStyle w:val="LTableTextAbt"/>
            </w:pPr>
            <w:r w:rsidRPr="007E52AB">
              <w:t>No information in SDS</w:t>
            </w:r>
          </w:p>
        </w:tc>
      </w:tr>
      <w:tr w14:paraId="0AB66A22" w14:textId="77777777">
        <w:tblPrEx>
          <w:tblW w:w="9535" w:type="dxa"/>
          <w:jc w:val="center"/>
          <w:tblLayout w:type="fixed"/>
          <w:tblLook w:val="04A0"/>
        </w:tblPrEx>
        <w:trPr>
          <w:cantSplit/>
          <w:trHeight w:val="20"/>
          <w:jc w:val="center"/>
        </w:trPr>
        <w:tc>
          <w:tcPr>
            <w:tcW w:w="2335" w:type="dxa"/>
            <w:hideMark/>
          </w:tcPr>
          <w:p w:rsidR="00FE0107" w:rsidRPr="007E52AB" w:rsidP="00CB1C05" w14:paraId="5A23AA8F" w14:textId="77777777">
            <w:pPr>
              <w:pStyle w:val="LTableTextAbt"/>
            </w:pPr>
            <w:r w:rsidRPr="007E52AB">
              <w:t>Resolve</w:t>
            </w:r>
          </w:p>
        </w:tc>
        <w:tc>
          <w:tcPr>
            <w:tcW w:w="2970" w:type="dxa"/>
            <w:hideMark/>
          </w:tcPr>
          <w:p w:rsidR="00FE0107" w:rsidRPr="007E52AB" w:rsidP="00CB1C05" w14:paraId="2553048C" w14:textId="77777777">
            <w:pPr>
              <w:pStyle w:val="LTableTextAbt"/>
            </w:pPr>
            <w:r w:rsidRPr="007E52AB">
              <w:t>Professional Spot and Stain Carpet Cleaner</w:t>
            </w:r>
          </w:p>
        </w:tc>
        <w:tc>
          <w:tcPr>
            <w:tcW w:w="4230" w:type="dxa"/>
            <w:hideMark/>
          </w:tcPr>
          <w:p w:rsidR="00FE0107" w:rsidRPr="007E52AB" w:rsidP="00CB1C05" w14:paraId="7CE2251B" w14:textId="77777777">
            <w:pPr>
              <w:pStyle w:val="LTableTextAbt"/>
            </w:pPr>
            <w:r w:rsidRPr="007E52AB">
              <w:t>No information in SDS</w:t>
            </w:r>
          </w:p>
        </w:tc>
      </w:tr>
      <w:tr w14:paraId="3274E25D" w14:textId="77777777">
        <w:tblPrEx>
          <w:tblW w:w="9535" w:type="dxa"/>
          <w:jc w:val="center"/>
          <w:tblLayout w:type="fixed"/>
          <w:tblLook w:val="04A0"/>
        </w:tblPrEx>
        <w:trPr>
          <w:cantSplit/>
          <w:trHeight w:val="20"/>
          <w:jc w:val="center"/>
        </w:trPr>
        <w:tc>
          <w:tcPr>
            <w:tcW w:w="2335" w:type="dxa"/>
            <w:hideMark/>
          </w:tcPr>
          <w:p w:rsidR="00FE0107" w:rsidRPr="007E52AB" w:rsidP="00CB1C05" w14:paraId="13124E6E" w14:textId="77777777">
            <w:pPr>
              <w:pStyle w:val="LTableTextAbt"/>
            </w:pPr>
            <w:r w:rsidRPr="007E52AB">
              <w:t>SC Johnson</w:t>
            </w:r>
          </w:p>
        </w:tc>
        <w:tc>
          <w:tcPr>
            <w:tcW w:w="2970" w:type="dxa"/>
            <w:hideMark/>
          </w:tcPr>
          <w:p w:rsidR="00FE0107" w:rsidRPr="007E52AB" w:rsidP="00CB1C05" w14:paraId="40578EA7" w14:textId="77777777">
            <w:pPr>
              <w:pStyle w:val="LTableTextAbt"/>
            </w:pPr>
            <w:r w:rsidRPr="007E52AB">
              <w:t>Shout Triple-Action Laundry Stain Remover</w:t>
            </w:r>
          </w:p>
        </w:tc>
        <w:tc>
          <w:tcPr>
            <w:tcW w:w="4230" w:type="dxa"/>
            <w:hideMark/>
          </w:tcPr>
          <w:p w:rsidR="00FE0107" w:rsidRPr="007E52AB" w:rsidP="00CB1C05" w14:paraId="7A087B73" w14:textId="77777777">
            <w:pPr>
              <w:pStyle w:val="LTableTextAbt"/>
            </w:pPr>
            <w:r w:rsidRPr="007E52AB">
              <w:t>No information in SDS</w:t>
            </w:r>
          </w:p>
        </w:tc>
      </w:tr>
      <w:tr w14:paraId="46F26342" w14:textId="77777777">
        <w:tblPrEx>
          <w:tblW w:w="9535" w:type="dxa"/>
          <w:jc w:val="center"/>
          <w:tblLayout w:type="fixed"/>
          <w:tblLook w:val="04A0"/>
        </w:tblPrEx>
        <w:trPr>
          <w:cantSplit/>
          <w:trHeight w:val="20"/>
          <w:jc w:val="center"/>
        </w:trPr>
        <w:tc>
          <w:tcPr>
            <w:tcW w:w="2335" w:type="dxa"/>
            <w:hideMark/>
          </w:tcPr>
          <w:p w:rsidR="00FE0107" w:rsidRPr="007E52AB" w:rsidP="00CB1C05" w14:paraId="491CDFBA" w14:textId="77777777">
            <w:pPr>
              <w:pStyle w:val="LTableTextAbt"/>
            </w:pPr>
            <w:r w:rsidRPr="007E52AB">
              <w:t>Seventh Generation</w:t>
            </w:r>
          </w:p>
        </w:tc>
        <w:tc>
          <w:tcPr>
            <w:tcW w:w="2970" w:type="dxa"/>
            <w:hideMark/>
          </w:tcPr>
          <w:p w:rsidR="00FE0107" w:rsidRPr="007E52AB" w:rsidP="00CB1C05" w14:paraId="73BFC985" w14:textId="77777777">
            <w:pPr>
              <w:pStyle w:val="LTableTextAbt"/>
            </w:pPr>
            <w:r w:rsidRPr="007E52AB">
              <w:t>Laundry Stain Remover</w:t>
            </w:r>
          </w:p>
        </w:tc>
        <w:tc>
          <w:tcPr>
            <w:tcW w:w="4230" w:type="dxa"/>
            <w:hideMark/>
          </w:tcPr>
          <w:p w:rsidR="00FE0107" w:rsidRPr="007E52AB" w:rsidP="00CB1C05" w14:paraId="1FA2E330" w14:textId="77777777">
            <w:pPr>
              <w:pStyle w:val="LTableTextAbt"/>
            </w:pPr>
            <w:r w:rsidRPr="007E52AB">
              <w:t>Not available</w:t>
            </w:r>
            <w:r>
              <w:t>; l</w:t>
            </w:r>
            <w:r w:rsidRPr="007E52AB">
              <w:t>ikely low VOC content since contains 30 – 100% water</w:t>
            </w:r>
          </w:p>
        </w:tc>
      </w:tr>
      <w:tr w14:paraId="548502E2" w14:textId="77777777">
        <w:tblPrEx>
          <w:tblW w:w="9535" w:type="dxa"/>
          <w:jc w:val="center"/>
          <w:tblLayout w:type="fixed"/>
          <w:tblLook w:val="04A0"/>
        </w:tblPrEx>
        <w:trPr>
          <w:cantSplit/>
          <w:trHeight w:val="20"/>
          <w:jc w:val="center"/>
        </w:trPr>
        <w:tc>
          <w:tcPr>
            <w:tcW w:w="9535" w:type="dxa"/>
            <w:gridSpan w:val="3"/>
          </w:tcPr>
          <w:p w:rsidR="00FE0107" w:rsidRPr="007E52AB" w:rsidP="00CB1C05" w14:paraId="5BD6A501" w14:textId="77777777">
            <w:pPr>
              <w:pStyle w:val="LTableTextAbt"/>
              <w:rPr>
                <w:sz w:val="21"/>
                <w:szCs w:val="21"/>
              </w:rPr>
            </w:pPr>
            <w:r w:rsidRPr="00D35047">
              <w:t xml:space="preserve">Note: Orange shaded rows indicate products that contain </w:t>
            </w:r>
            <w:r w:rsidR="00843813">
              <w:t>PCE</w:t>
            </w:r>
            <w:r w:rsidRPr="00D35047">
              <w:t xml:space="preserve">. Grey shaded rows </w:t>
            </w:r>
            <w:r w:rsidRPr="00D35047">
              <w:rPr>
                <w:szCs w:val="16"/>
              </w:rPr>
              <w:t>indicate products that contain another one of the first 10 TSCA work plan chemicals.</w:t>
            </w:r>
          </w:p>
        </w:tc>
      </w:tr>
    </w:tbl>
    <w:p w:rsidR="00FE0107" w:rsidP="00CB1C05" w14:paraId="0DCC8B0C" w14:textId="77777777">
      <w:pPr>
        <w:rPr>
          <w:rFonts w:eastAsiaTheme="minorHAnsi"/>
        </w:rPr>
      </w:pPr>
    </w:p>
    <w:p w:rsidR="00FE0107" w:rsidRPr="00D5798A" w:rsidP="00CB1C05" w14:paraId="7AFEF0E5" w14:textId="77777777">
      <w:pPr>
        <w:pStyle w:val="Heading3"/>
      </w:pPr>
      <w:bookmarkStart w:id="697" w:name="_Toc114061965"/>
      <w:r w:rsidRPr="00D5798A">
        <w:t>Fire Safety</w:t>
      </w:r>
      <w:bookmarkEnd w:id="697"/>
    </w:p>
    <w:p w:rsidR="00FE0107" w:rsidRPr="00A66DA0" w:rsidP="00CB1C05" w14:paraId="216C8179" w14:textId="77777777">
      <w:r>
        <w:t>F</w:t>
      </w:r>
      <w:r w:rsidRPr="00A66DA0">
        <w:t xml:space="preserve">lash points and flammability ratings </w:t>
      </w:r>
      <w:r>
        <w:t xml:space="preserve">were reviewed </w:t>
      </w:r>
      <w:r w:rsidRPr="00A66DA0">
        <w:t>in</w:t>
      </w:r>
      <w:r>
        <w:t xml:space="preserve"> product</w:t>
      </w:r>
      <w:r w:rsidRPr="00A66DA0">
        <w:t xml:space="preserve"> SDSs</w:t>
      </w:r>
      <w:r w:rsidR="006B481B">
        <w:t>,</w:t>
      </w:r>
      <w:r w:rsidRPr="00A66DA0">
        <w:t xml:space="preserve"> and summarized </w:t>
      </w:r>
      <w:r>
        <w:t xml:space="preserve">findings are </w:t>
      </w:r>
      <w:r w:rsidRPr="00A66DA0">
        <w:t xml:space="preserve">in </w:t>
      </w:r>
      <w:r w:rsidR="00BD4C46">
        <w:fldChar w:fldCharType="begin" w:fldLock="1"/>
      </w:r>
      <w:r w:rsidR="00BD4C46">
        <w:instrText xml:space="preserve"> REF _Ref112396744 \h </w:instrText>
      </w:r>
      <w:r w:rsidR="00BD4C46">
        <w:fldChar w:fldCharType="separate"/>
      </w:r>
      <w:r w:rsidRPr="00C23383" w:rsidR="0092222B">
        <w:t xml:space="preserve">Table </w:t>
      </w:r>
      <w:r w:rsidR="0092222B">
        <w:rPr>
          <w:noProof/>
        </w:rPr>
        <w:t>5</w:t>
      </w:r>
      <w:r w:rsidR="0092222B">
        <w:noBreakHyphen/>
      </w:r>
      <w:r w:rsidR="0092222B">
        <w:rPr>
          <w:noProof/>
        </w:rPr>
        <w:t>81</w:t>
      </w:r>
      <w:r w:rsidR="00BD4C46">
        <w:fldChar w:fldCharType="end"/>
      </w:r>
      <w:r w:rsidRPr="00A66DA0">
        <w:t>.</w:t>
      </w:r>
      <w:r>
        <w:t xml:space="preserve"> For products containing </w:t>
      </w:r>
      <w:r w:rsidR="00843813">
        <w:t>PCE</w:t>
      </w:r>
      <w:r>
        <w:t>, Pull Out 2 was rated flammable</w:t>
      </w:r>
      <w:r w:rsidR="00ED2A64">
        <w:t>,</w:t>
      </w:r>
      <w:r>
        <w:t xml:space="preserve"> while the other two did not have information in their SDS</w:t>
      </w:r>
      <w:r w:rsidR="00940959">
        <w:t>s</w:t>
      </w:r>
      <w:r>
        <w:t xml:space="preserve">. All products with alternative solvents were rated non-flammable. Based on </w:t>
      </w:r>
      <w:r w:rsidR="00940959">
        <w:t>the</w:t>
      </w:r>
      <w:r>
        <w:t xml:space="preserve"> review</w:t>
      </w:r>
      <w:r w:rsidR="00940959">
        <w:t xml:space="preserve"> </w:t>
      </w:r>
      <w:r>
        <w:t>there are numerous non-flammable alternatives.</w:t>
      </w:r>
    </w:p>
    <w:tbl>
      <w:tblPr>
        <w:tblW w:w="9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40"/>
        <w:gridCol w:w="3145"/>
        <w:gridCol w:w="2335"/>
        <w:gridCol w:w="2070"/>
      </w:tblGrid>
      <w:tr w14:paraId="27EDFAC7" w14:textId="77777777" w:rsidTr="00FE0107">
        <w:tblPrEx>
          <w:tblW w:w="9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90" w:type="dxa"/>
            <w:gridSpan w:val="4"/>
            <w:tcBorders>
              <w:top w:val="nil"/>
              <w:left w:val="nil"/>
              <w:right w:val="nil"/>
            </w:tcBorders>
            <w:shd w:val="clear" w:color="auto" w:fill="auto"/>
          </w:tcPr>
          <w:p w:rsidR="001C1530" w:rsidP="00CB1C05" w14:paraId="5AAFB13C" w14:textId="77777777">
            <w:pPr>
              <w:pStyle w:val="TableTitleA"/>
            </w:pPr>
            <w:bookmarkStart w:id="698" w:name="_Ref112396744"/>
            <w:bookmarkStart w:id="699" w:name="_Toc121142627"/>
            <w:bookmarkStart w:id="700" w:name="_Toc165379621"/>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1</w:t>
            </w:r>
            <w:r w:rsidR="00BC4B5D">
              <w:rPr>
                <w:noProof/>
              </w:rPr>
              <w:fldChar w:fldCharType="end"/>
            </w:r>
            <w:bookmarkEnd w:id="698"/>
            <w:r>
              <w:t xml:space="preserve">: Flash </w:t>
            </w:r>
            <w:r w:rsidR="00ED2A64">
              <w:t xml:space="preserve">Point </w:t>
            </w:r>
            <w:r>
              <w:t xml:space="preserve">and </w:t>
            </w:r>
            <w:r w:rsidR="00ED2A64">
              <w:t>Flammability Ratings</w:t>
            </w:r>
            <w:r>
              <w:t xml:space="preserve"> for </w:t>
            </w:r>
            <w:r w:rsidR="00ED2A64">
              <w:t>Spot Removers Based</w:t>
            </w:r>
            <w:r>
              <w:t xml:space="preserve"> on </w:t>
            </w:r>
            <w:r w:rsidR="00ED2A64">
              <w:t>Information</w:t>
            </w:r>
            <w:bookmarkEnd w:id="699"/>
            <w:bookmarkEnd w:id="700"/>
            <w:r w:rsidR="00ED2A64">
              <w:t xml:space="preserve"> </w:t>
            </w:r>
          </w:p>
          <w:p w:rsidR="00FE0107" w:rsidRPr="00CC0C86" w:rsidP="00CB1C05" w14:paraId="212F2011" w14:textId="77777777">
            <w:pPr>
              <w:pStyle w:val="TableTitleA"/>
              <w:rPr>
                <w:b/>
                <w:bCs/>
                <w:sz w:val="21"/>
                <w:szCs w:val="21"/>
              </w:rPr>
            </w:pPr>
            <w:r>
              <w:t xml:space="preserve">in SDSs or </w:t>
            </w:r>
            <w:r w:rsidR="00ED2A64">
              <w:t>Technical Data Sheets</w:t>
            </w:r>
          </w:p>
        </w:tc>
      </w:tr>
      <w:tr w14:paraId="3E35ACA2" w14:textId="77777777" w:rsidTr="001C1530">
        <w:tblPrEx>
          <w:tblW w:w="9890" w:type="dxa"/>
          <w:jc w:val="center"/>
          <w:tblLayout w:type="fixed"/>
          <w:tblLook w:val="04A0"/>
        </w:tblPrEx>
        <w:trPr>
          <w:cantSplit/>
          <w:trHeight w:val="20"/>
          <w:tblHeader/>
          <w:jc w:val="center"/>
        </w:trPr>
        <w:tc>
          <w:tcPr>
            <w:tcW w:w="2340" w:type="dxa"/>
            <w:shd w:val="clear" w:color="auto" w:fill="48A9C5"/>
          </w:tcPr>
          <w:p w:rsidR="00FE0107" w:rsidRPr="00CC0C86" w:rsidP="00CB1C05" w14:paraId="6FBA6C85" w14:textId="77777777">
            <w:pPr>
              <w:pStyle w:val="TableSubtitle"/>
            </w:pPr>
            <w:r w:rsidRPr="00CC0C86">
              <w:t>Supplier</w:t>
            </w:r>
          </w:p>
        </w:tc>
        <w:tc>
          <w:tcPr>
            <w:tcW w:w="3145" w:type="dxa"/>
            <w:shd w:val="clear" w:color="auto" w:fill="48A9C5"/>
          </w:tcPr>
          <w:p w:rsidR="00FE0107" w:rsidRPr="00CC0C86" w:rsidP="00CB1C05" w14:paraId="5DE22E6A" w14:textId="77777777">
            <w:pPr>
              <w:pStyle w:val="TableSubtitle"/>
            </w:pPr>
            <w:r w:rsidRPr="00CC0C86">
              <w:t>Product</w:t>
            </w:r>
          </w:p>
        </w:tc>
        <w:tc>
          <w:tcPr>
            <w:tcW w:w="2335" w:type="dxa"/>
            <w:shd w:val="clear" w:color="auto" w:fill="48A9C5"/>
          </w:tcPr>
          <w:p w:rsidR="00FE0107" w:rsidRPr="00CC0C86" w:rsidP="00CB1C05" w14:paraId="491B7B57" w14:textId="77777777">
            <w:pPr>
              <w:pStyle w:val="TableSubtitle"/>
            </w:pPr>
            <w:r w:rsidRPr="00CC0C86">
              <w:t>Flash Point</w:t>
            </w:r>
          </w:p>
        </w:tc>
        <w:tc>
          <w:tcPr>
            <w:tcW w:w="2070" w:type="dxa"/>
            <w:shd w:val="clear" w:color="auto" w:fill="48A9C5"/>
          </w:tcPr>
          <w:p w:rsidR="00FE0107" w:rsidRPr="00CC0C86" w:rsidP="00CB1C05" w14:paraId="3E57827C" w14:textId="77777777">
            <w:pPr>
              <w:pStyle w:val="TableSubtitle"/>
            </w:pPr>
            <w:r w:rsidRPr="00CC0C86">
              <w:t>Flammability Rating</w:t>
            </w:r>
          </w:p>
        </w:tc>
      </w:tr>
      <w:tr w14:paraId="6E53148D" w14:textId="77777777" w:rsidTr="008B6CE8">
        <w:tblPrEx>
          <w:tblW w:w="9890" w:type="dxa"/>
          <w:jc w:val="center"/>
          <w:tblLayout w:type="fixed"/>
          <w:tblLook w:val="04A0"/>
        </w:tblPrEx>
        <w:trPr>
          <w:cantSplit/>
          <w:trHeight w:val="20"/>
          <w:jc w:val="center"/>
        </w:trPr>
        <w:tc>
          <w:tcPr>
            <w:tcW w:w="2340" w:type="dxa"/>
            <w:shd w:val="clear" w:color="auto" w:fill="F1AD7A" w:themeFill="accent2" w:themeFillTint="99"/>
            <w:noWrap/>
          </w:tcPr>
          <w:p w:rsidR="00D876A6" w:rsidRPr="00CC0C86" w:rsidP="00CB1C05" w14:paraId="2C2C97AC" w14:textId="77777777">
            <w:pPr>
              <w:pStyle w:val="LTableTextAbt"/>
            </w:pPr>
            <w:r>
              <w:t>American Niagara</w:t>
            </w:r>
          </w:p>
        </w:tc>
        <w:tc>
          <w:tcPr>
            <w:tcW w:w="3145" w:type="dxa"/>
            <w:shd w:val="clear" w:color="auto" w:fill="F1AD7A" w:themeFill="accent2" w:themeFillTint="99"/>
            <w:noWrap/>
          </w:tcPr>
          <w:p w:rsidR="00D876A6" w:rsidRPr="00CC0C86" w:rsidP="00CB1C05" w14:paraId="45C36CA3" w14:textId="77777777">
            <w:pPr>
              <w:pStyle w:val="LTableTextAbt"/>
            </w:pPr>
            <w:r w:rsidRPr="006A446B">
              <w:t xml:space="preserve">Pull </w:t>
            </w:r>
            <w:r w:rsidR="00302D7B">
              <w:t>O</w:t>
            </w:r>
            <w:r w:rsidRPr="006A446B">
              <w:t>ut 2 - Dry White Powdered Spotter</w:t>
            </w:r>
          </w:p>
        </w:tc>
        <w:tc>
          <w:tcPr>
            <w:tcW w:w="2335" w:type="dxa"/>
            <w:shd w:val="clear" w:color="auto" w:fill="F1AD7A" w:themeFill="accent2" w:themeFillTint="99"/>
            <w:noWrap/>
          </w:tcPr>
          <w:p w:rsidR="00D876A6" w:rsidRPr="00CC0C86" w:rsidP="00CB1C05" w14:paraId="752B8A2B" w14:textId="77777777">
            <w:pPr>
              <w:pStyle w:val="LTableTextAbt"/>
            </w:pPr>
            <w:r w:rsidRPr="00CC0C86">
              <w:t>No information available</w:t>
            </w:r>
          </w:p>
        </w:tc>
        <w:tc>
          <w:tcPr>
            <w:tcW w:w="2070" w:type="dxa"/>
            <w:shd w:val="clear" w:color="auto" w:fill="F1AD7A" w:themeFill="accent2" w:themeFillTint="99"/>
            <w:noWrap/>
          </w:tcPr>
          <w:p w:rsidR="00D876A6" w:rsidRPr="00CC0C86" w:rsidP="00CB1C05" w14:paraId="22609579" w14:textId="77777777">
            <w:pPr>
              <w:pStyle w:val="LTableTextAbt"/>
            </w:pPr>
            <w:r>
              <w:t>Flammable, aerosol</w:t>
            </w:r>
          </w:p>
        </w:tc>
      </w:tr>
      <w:tr w14:paraId="4C2AAE28" w14:textId="77777777" w:rsidTr="008B6CE8">
        <w:tblPrEx>
          <w:tblW w:w="9890" w:type="dxa"/>
          <w:jc w:val="center"/>
          <w:tblLayout w:type="fixed"/>
          <w:tblLook w:val="04A0"/>
        </w:tblPrEx>
        <w:trPr>
          <w:cantSplit/>
          <w:trHeight w:val="20"/>
          <w:jc w:val="center"/>
        </w:trPr>
        <w:tc>
          <w:tcPr>
            <w:tcW w:w="2340" w:type="dxa"/>
            <w:shd w:val="clear" w:color="auto" w:fill="F1AD7A" w:themeFill="accent2" w:themeFillTint="99"/>
            <w:noWrap/>
          </w:tcPr>
          <w:p w:rsidR="00D876A6" w:rsidRPr="00CC0C86" w:rsidP="00CB1C05" w14:paraId="04485E03" w14:textId="77777777">
            <w:pPr>
              <w:pStyle w:val="LTableTextAbt"/>
            </w:pPr>
            <w:r w:rsidRPr="00953807">
              <w:t>Adco Professional Products LLC</w:t>
            </w:r>
          </w:p>
        </w:tc>
        <w:tc>
          <w:tcPr>
            <w:tcW w:w="3145" w:type="dxa"/>
            <w:shd w:val="clear" w:color="auto" w:fill="F1AD7A" w:themeFill="accent2" w:themeFillTint="99"/>
            <w:noWrap/>
          </w:tcPr>
          <w:p w:rsidR="00D876A6" w:rsidRPr="00CC0C86" w:rsidP="00CB1C05" w14:paraId="674B4512" w14:textId="77777777">
            <w:pPr>
              <w:pStyle w:val="LTableTextAbt"/>
            </w:pPr>
            <w:r w:rsidRPr="00C762D1">
              <w:t>DFB Xtra</w:t>
            </w:r>
          </w:p>
        </w:tc>
        <w:tc>
          <w:tcPr>
            <w:tcW w:w="2335" w:type="dxa"/>
            <w:shd w:val="clear" w:color="auto" w:fill="F1AD7A" w:themeFill="accent2" w:themeFillTint="99"/>
            <w:noWrap/>
          </w:tcPr>
          <w:p w:rsidR="00D876A6" w:rsidRPr="00CC0C86" w:rsidP="00CB1C05" w14:paraId="4DA5B548" w14:textId="77777777">
            <w:pPr>
              <w:pStyle w:val="LTableTextAbt"/>
            </w:pPr>
            <w:r w:rsidRPr="0065363A">
              <w:t>&gt;2</w:t>
            </w:r>
            <w:r>
              <w:t>30</w:t>
            </w:r>
            <w:r w:rsidRPr="0065363A">
              <w:t>°F (</w:t>
            </w:r>
            <w:r w:rsidR="00EC00F0">
              <w:t>110</w:t>
            </w:r>
            <w:r w:rsidRPr="0065363A">
              <w:t>°C)</w:t>
            </w:r>
          </w:p>
        </w:tc>
        <w:tc>
          <w:tcPr>
            <w:tcW w:w="2070" w:type="dxa"/>
            <w:shd w:val="clear" w:color="auto" w:fill="F1AD7A" w:themeFill="accent2" w:themeFillTint="99"/>
            <w:noWrap/>
          </w:tcPr>
          <w:p w:rsidR="00D876A6" w:rsidRPr="00CC0C86" w:rsidP="00CB1C05" w14:paraId="69285AA7" w14:textId="77777777">
            <w:pPr>
              <w:pStyle w:val="LTableTextAbt"/>
            </w:pPr>
            <w:r w:rsidRPr="00EC00F0">
              <w:t>No information available</w:t>
            </w:r>
          </w:p>
        </w:tc>
      </w:tr>
      <w:tr w14:paraId="161F7FD6" w14:textId="77777777" w:rsidTr="008B6CE8">
        <w:tblPrEx>
          <w:tblW w:w="9890" w:type="dxa"/>
          <w:jc w:val="center"/>
          <w:tblLayout w:type="fixed"/>
          <w:tblLook w:val="04A0"/>
        </w:tblPrEx>
        <w:trPr>
          <w:cantSplit/>
          <w:trHeight w:val="20"/>
          <w:jc w:val="center"/>
        </w:trPr>
        <w:tc>
          <w:tcPr>
            <w:tcW w:w="2340" w:type="dxa"/>
            <w:shd w:val="clear" w:color="auto" w:fill="F1AD7A" w:themeFill="accent2" w:themeFillTint="99"/>
            <w:noWrap/>
          </w:tcPr>
          <w:p w:rsidR="00D876A6" w:rsidRPr="00CC0C86" w:rsidP="00CB1C05" w14:paraId="1C68072E" w14:textId="77777777">
            <w:pPr>
              <w:pStyle w:val="LTableTextAbt"/>
            </w:pPr>
            <w:r w:rsidRPr="00953807">
              <w:t>Adco Professional Products LLC</w:t>
            </w:r>
          </w:p>
        </w:tc>
        <w:tc>
          <w:tcPr>
            <w:tcW w:w="3145" w:type="dxa"/>
            <w:shd w:val="clear" w:color="auto" w:fill="F1AD7A" w:themeFill="accent2" w:themeFillTint="99"/>
            <w:noWrap/>
          </w:tcPr>
          <w:p w:rsidR="00D876A6" w:rsidRPr="00CC0C86" w:rsidP="00CB1C05" w14:paraId="5DE83099" w14:textId="77777777">
            <w:pPr>
              <w:pStyle w:val="LTableTextAbt"/>
            </w:pPr>
            <w:r w:rsidRPr="00AB3420">
              <w:t>Fashion Finish Synthetic</w:t>
            </w:r>
          </w:p>
        </w:tc>
        <w:tc>
          <w:tcPr>
            <w:tcW w:w="2335" w:type="dxa"/>
            <w:shd w:val="clear" w:color="auto" w:fill="F1AD7A" w:themeFill="accent2" w:themeFillTint="99"/>
            <w:noWrap/>
          </w:tcPr>
          <w:p w:rsidR="00D876A6" w:rsidRPr="00CC0C86" w:rsidP="00CB1C05" w14:paraId="2F9D42F6" w14:textId="77777777">
            <w:pPr>
              <w:pStyle w:val="LTableTextAbt"/>
            </w:pPr>
            <w:r>
              <w:t>None</w:t>
            </w:r>
          </w:p>
        </w:tc>
        <w:tc>
          <w:tcPr>
            <w:tcW w:w="2070" w:type="dxa"/>
            <w:shd w:val="clear" w:color="auto" w:fill="F1AD7A" w:themeFill="accent2" w:themeFillTint="99"/>
            <w:noWrap/>
          </w:tcPr>
          <w:p w:rsidR="00D876A6" w:rsidRPr="00CC0C86" w:rsidP="00CB1C05" w14:paraId="3F1EA7FE" w14:textId="77777777">
            <w:pPr>
              <w:pStyle w:val="LTableTextAbt"/>
            </w:pPr>
            <w:r w:rsidRPr="002718A1">
              <w:t>No information available</w:t>
            </w:r>
          </w:p>
        </w:tc>
      </w:tr>
      <w:tr w14:paraId="6F5E1EEC" w14:textId="77777777" w:rsidTr="008B6CE8">
        <w:tblPrEx>
          <w:tblW w:w="9890" w:type="dxa"/>
          <w:jc w:val="center"/>
          <w:tblLayout w:type="fixed"/>
          <w:tblLook w:val="04A0"/>
        </w:tblPrEx>
        <w:trPr>
          <w:cantSplit/>
          <w:trHeight w:val="20"/>
          <w:jc w:val="center"/>
        </w:trPr>
        <w:tc>
          <w:tcPr>
            <w:tcW w:w="2340" w:type="dxa"/>
            <w:shd w:val="clear" w:color="auto" w:fill="BFBFBF" w:themeFill="background1" w:themeFillShade="BF"/>
            <w:noWrap/>
            <w:hideMark/>
          </w:tcPr>
          <w:p w:rsidR="00FE0107" w:rsidRPr="00CC0C86" w:rsidP="00CB1C05" w14:paraId="5177EFEF" w14:textId="77777777">
            <w:pPr>
              <w:pStyle w:val="LTableTextAbt"/>
            </w:pPr>
            <w:r w:rsidRPr="00CC0C86">
              <w:t>Pet</w:t>
            </w:r>
            <w:r w:rsidR="00302D7B">
              <w:t>t</w:t>
            </w:r>
            <w:r w:rsidRPr="00CC0C86">
              <w:t>yjohn's Solutions</w:t>
            </w:r>
          </w:p>
        </w:tc>
        <w:tc>
          <w:tcPr>
            <w:tcW w:w="3145" w:type="dxa"/>
            <w:shd w:val="clear" w:color="auto" w:fill="BFBFBF" w:themeFill="background1" w:themeFillShade="BF"/>
            <w:noWrap/>
            <w:hideMark/>
          </w:tcPr>
          <w:p w:rsidR="00FE0107" w:rsidRPr="00CC0C86" w:rsidP="00CB1C05" w14:paraId="013C90B3" w14:textId="77777777">
            <w:pPr>
              <w:pStyle w:val="LTableTextAbt"/>
            </w:pPr>
            <w:r w:rsidRPr="00CC0C86">
              <w:t>Pet</w:t>
            </w:r>
            <w:r w:rsidR="00302D7B">
              <w:t>t</w:t>
            </w:r>
            <w:r w:rsidRPr="00CC0C86">
              <w:t>yjohn's Solutions Homerun Cleaning Fluid</w:t>
            </w:r>
          </w:p>
        </w:tc>
        <w:tc>
          <w:tcPr>
            <w:tcW w:w="2335" w:type="dxa"/>
            <w:shd w:val="clear" w:color="auto" w:fill="BFBFBF" w:themeFill="background1" w:themeFillShade="BF"/>
            <w:noWrap/>
            <w:hideMark/>
          </w:tcPr>
          <w:p w:rsidR="00FE0107" w:rsidRPr="00CC0C86" w:rsidP="00CB1C05" w14:paraId="0B87D396" w14:textId="77777777">
            <w:pPr>
              <w:pStyle w:val="LTableTextAbt"/>
            </w:pPr>
            <w:r w:rsidRPr="00CC0C86">
              <w:t>None</w:t>
            </w:r>
          </w:p>
        </w:tc>
        <w:tc>
          <w:tcPr>
            <w:tcW w:w="2070" w:type="dxa"/>
            <w:shd w:val="clear" w:color="auto" w:fill="BFBFBF" w:themeFill="background1" w:themeFillShade="BF"/>
            <w:noWrap/>
            <w:hideMark/>
          </w:tcPr>
          <w:p w:rsidR="00FE0107" w:rsidRPr="00CC0C86" w:rsidP="00CB1C05" w14:paraId="74CCC994" w14:textId="77777777">
            <w:pPr>
              <w:pStyle w:val="LTableTextAbt"/>
            </w:pPr>
            <w:r w:rsidRPr="00CC0C86">
              <w:t>Non-flammable</w:t>
            </w:r>
          </w:p>
        </w:tc>
      </w:tr>
      <w:tr w14:paraId="21511704" w14:textId="77777777" w:rsidTr="008B6CE8">
        <w:tblPrEx>
          <w:tblW w:w="9890" w:type="dxa"/>
          <w:jc w:val="center"/>
          <w:tblLayout w:type="fixed"/>
          <w:tblLook w:val="04A0"/>
        </w:tblPrEx>
        <w:trPr>
          <w:cantSplit/>
          <w:trHeight w:val="20"/>
          <w:jc w:val="center"/>
        </w:trPr>
        <w:tc>
          <w:tcPr>
            <w:tcW w:w="2340" w:type="dxa"/>
            <w:shd w:val="clear" w:color="auto" w:fill="BFBFBF" w:themeFill="background1" w:themeFillShade="BF"/>
            <w:noWrap/>
            <w:hideMark/>
          </w:tcPr>
          <w:p w:rsidR="00FE0107" w:rsidRPr="00CC0C86" w:rsidP="00CB1C05" w14:paraId="08D53867" w14:textId="77777777">
            <w:pPr>
              <w:pStyle w:val="LTableTextAbt"/>
            </w:pPr>
            <w:r w:rsidRPr="00CC0C86">
              <w:t>A.L. Wilson Chemical Co.</w:t>
            </w:r>
          </w:p>
        </w:tc>
        <w:tc>
          <w:tcPr>
            <w:tcW w:w="3145" w:type="dxa"/>
            <w:shd w:val="clear" w:color="auto" w:fill="BFBFBF" w:themeFill="background1" w:themeFillShade="BF"/>
            <w:noWrap/>
            <w:hideMark/>
          </w:tcPr>
          <w:p w:rsidR="00FE0107" w:rsidRPr="00CC0C86" w:rsidP="00CB1C05" w14:paraId="76E173D9" w14:textId="77777777">
            <w:pPr>
              <w:pStyle w:val="LTableTextAbt"/>
            </w:pPr>
            <w:r w:rsidRPr="00CC0C86">
              <w:t>TarGo Dry</w:t>
            </w:r>
          </w:p>
        </w:tc>
        <w:tc>
          <w:tcPr>
            <w:tcW w:w="2335" w:type="dxa"/>
            <w:shd w:val="clear" w:color="auto" w:fill="BFBFBF" w:themeFill="background1" w:themeFillShade="BF"/>
            <w:noWrap/>
            <w:hideMark/>
          </w:tcPr>
          <w:p w:rsidR="00FE0107" w:rsidRPr="00CC0C86" w:rsidP="00CB1C05" w14:paraId="42264105" w14:textId="77777777">
            <w:pPr>
              <w:pStyle w:val="LTableTextAbt"/>
            </w:pPr>
            <w:r w:rsidRPr="00CC0C86">
              <w:t>116° F (46.7°C)</w:t>
            </w:r>
          </w:p>
        </w:tc>
        <w:tc>
          <w:tcPr>
            <w:tcW w:w="2070" w:type="dxa"/>
            <w:shd w:val="clear" w:color="auto" w:fill="BFBFBF" w:themeFill="background1" w:themeFillShade="BF"/>
            <w:noWrap/>
            <w:hideMark/>
          </w:tcPr>
          <w:p w:rsidR="00FE0107" w:rsidRPr="00CC0C86" w:rsidP="00CB1C05" w14:paraId="509939F4" w14:textId="77777777">
            <w:pPr>
              <w:pStyle w:val="LTableTextAbt"/>
            </w:pPr>
            <w:r w:rsidRPr="00CC0C86">
              <w:t>Combustible</w:t>
            </w:r>
          </w:p>
        </w:tc>
      </w:tr>
      <w:tr w14:paraId="740AE572" w14:textId="77777777">
        <w:tblPrEx>
          <w:tblW w:w="9890" w:type="dxa"/>
          <w:jc w:val="center"/>
          <w:tblLayout w:type="fixed"/>
          <w:tblLook w:val="04A0"/>
        </w:tblPrEx>
        <w:trPr>
          <w:cantSplit/>
          <w:trHeight w:val="20"/>
          <w:jc w:val="center"/>
        </w:trPr>
        <w:tc>
          <w:tcPr>
            <w:tcW w:w="2340" w:type="dxa"/>
            <w:noWrap/>
            <w:hideMark/>
          </w:tcPr>
          <w:p w:rsidR="00FE0107" w:rsidRPr="00CC0C86" w:rsidP="00CB1C05" w14:paraId="3EECB1F8" w14:textId="77777777">
            <w:pPr>
              <w:pStyle w:val="LTableTextAbt"/>
            </w:pPr>
            <w:r w:rsidRPr="00CC0C86">
              <w:t>A.L. Wilson Chemical Co.</w:t>
            </w:r>
          </w:p>
        </w:tc>
        <w:tc>
          <w:tcPr>
            <w:tcW w:w="3145" w:type="dxa"/>
            <w:noWrap/>
            <w:hideMark/>
          </w:tcPr>
          <w:p w:rsidR="00FE0107" w:rsidRPr="00CC0C86" w:rsidP="00CB1C05" w14:paraId="197455CE" w14:textId="77777777">
            <w:pPr>
              <w:pStyle w:val="LTableTextAbt"/>
            </w:pPr>
            <w:r w:rsidRPr="00CC0C86">
              <w:t xml:space="preserve">TarGo EF </w:t>
            </w:r>
          </w:p>
        </w:tc>
        <w:tc>
          <w:tcPr>
            <w:tcW w:w="2335" w:type="dxa"/>
            <w:noWrap/>
            <w:hideMark/>
          </w:tcPr>
          <w:p w:rsidR="00FE0107" w:rsidRPr="00CC0C86" w:rsidP="00CB1C05" w14:paraId="1F0C8A18" w14:textId="77777777">
            <w:pPr>
              <w:pStyle w:val="LTableTextAbt"/>
            </w:pPr>
            <w:r w:rsidRPr="00CC0C86">
              <w:t>&gt;200° F (93.3°C)</w:t>
            </w:r>
          </w:p>
        </w:tc>
        <w:tc>
          <w:tcPr>
            <w:tcW w:w="2070" w:type="dxa"/>
            <w:noWrap/>
            <w:hideMark/>
          </w:tcPr>
          <w:p w:rsidR="00FE0107" w:rsidRPr="00CC0C86" w:rsidP="00CB1C05" w14:paraId="3F1A6E6B" w14:textId="77777777">
            <w:pPr>
              <w:pStyle w:val="LTableTextAbt"/>
            </w:pPr>
            <w:r w:rsidRPr="00CC0C86">
              <w:t>Non-flammable</w:t>
            </w:r>
          </w:p>
        </w:tc>
      </w:tr>
      <w:tr w14:paraId="582E6B55" w14:textId="77777777">
        <w:tblPrEx>
          <w:tblW w:w="9890" w:type="dxa"/>
          <w:jc w:val="center"/>
          <w:tblLayout w:type="fixed"/>
          <w:tblLook w:val="04A0"/>
        </w:tblPrEx>
        <w:trPr>
          <w:cantSplit/>
          <w:trHeight w:val="20"/>
          <w:jc w:val="center"/>
        </w:trPr>
        <w:tc>
          <w:tcPr>
            <w:tcW w:w="2340" w:type="dxa"/>
            <w:noWrap/>
            <w:hideMark/>
          </w:tcPr>
          <w:p w:rsidR="00FE0107" w:rsidRPr="00CC0C86" w:rsidP="00CB1C05" w14:paraId="611139CD" w14:textId="77777777">
            <w:pPr>
              <w:pStyle w:val="LTableTextAbt"/>
            </w:pPr>
            <w:r w:rsidRPr="00CC0C86">
              <w:t>Chem-Dry</w:t>
            </w:r>
          </w:p>
        </w:tc>
        <w:tc>
          <w:tcPr>
            <w:tcW w:w="3145" w:type="dxa"/>
            <w:noWrap/>
            <w:hideMark/>
          </w:tcPr>
          <w:p w:rsidR="00FE0107" w:rsidRPr="00CC0C86" w:rsidP="00CB1C05" w14:paraId="6CE3632F" w14:textId="77777777">
            <w:pPr>
              <w:pStyle w:val="LTableTextAbt"/>
            </w:pPr>
            <w:r w:rsidRPr="00CC0C86">
              <w:t>Professional Strength Spot Remover</w:t>
            </w:r>
          </w:p>
        </w:tc>
        <w:tc>
          <w:tcPr>
            <w:tcW w:w="2335" w:type="dxa"/>
            <w:noWrap/>
            <w:hideMark/>
          </w:tcPr>
          <w:p w:rsidR="00FE0107" w:rsidRPr="00CC0C86" w:rsidP="00CB1C05" w14:paraId="6A60E99F" w14:textId="77777777">
            <w:pPr>
              <w:pStyle w:val="LTableTextAbt"/>
            </w:pPr>
            <w:r w:rsidRPr="00CC0C86">
              <w:t>&gt; 212° F (100°C)</w:t>
            </w:r>
          </w:p>
        </w:tc>
        <w:tc>
          <w:tcPr>
            <w:tcW w:w="2070" w:type="dxa"/>
            <w:noWrap/>
            <w:hideMark/>
          </w:tcPr>
          <w:p w:rsidR="00FE0107" w:rsidRPr="00CC0C86" w:rsidP="00CB1C05" w14:paraId="22EF7A2A" w14:textId="77777777">
            <w:pPr>
              <w:pStyle w:val="LTableTextAbt"/>
            </w:pPr>
            <w:r w:rsidRPr="00CC0C86">
              <w:t>Non-flammable</w:t>
            </w:r>
          </w:p>
        </w:tc>
      </w:tr>
      <w:tr w14:paraId="051D8AD8" w14:textId="77777777">
        <w:tblPrEx>
          <w:tblW w:w="9890" w:type="dxa"/>
          <w:jc w:val="center"/>
          <w:tblLayout w:type="fixed"/>
          <w:tblLook w:val="04A0"/>
        </w:tblPrEx>
        <w:trPr>
          <w:cantSplit/>
          <w:trHeight w:val="20"/>
          <w:jc w:val="center"/>
        </w:trPr>
        <w:tc>
          <w:tcPr>
            <w:tcW w:w="2340" w:type="dxa"/>
            <w:noWrap/>
            <w:hideMark/>
          </w:tcPr>
          <w:p w:rsidR="00FE0107" w:rsidRPr="00CC0C86" w:rsidP="00CB1C05" w14:paraId="07D88010" w14:textId="77777777">
            <w:pPr>
              <w:pStyle w:val="LTableTextAbt"/>
            </w:pPr>
            <w:r w:rsidRPr="00CC0C86">
              <w:t>Zep</w:t>
            </w:r>
          </w:p>
        </w:tc>
        <w:tc>
          <w:tcPr>
            <w:tcW w:w="3145" w:type="dxa"/>
            <w:noWrap/>
            <w:hideMark/>
          </w:tcPr>
          <w:p w:rsidR="00FE0107" w:rsidRPr="00CC0C86" w:rsidP="00CB1C05" w14:paraId="17B593AC" w14:textId="77777777">
            <w:pPr>
              <w:pStyle w:val="LTableTextAbt"/>
            </w:pPr>
            <w:r w:rsidRPr="00CC0C86">
              <w:t>Instant Carpet and Upholstery Spot Remover</w:t>
            </w:r>
          </w:p>
        </w:tc>
        <w:tc>
          <w:tcPr>
            <w:tcW w:w="2335" w:type="dxa"/>
            <w:noWrap/>
            <w:hideMark/>
          </w:tcPr>
          <w:p w:rsidR="00FE0107" w:rsidRPr="00CC0C86" w:rsidP="00CB1C05" w14:paraId="2BEEE741" w14:textId="77777777">
            <w:pPr>
              <w:pStyle w:val="LTableTextAbt"/>
            </w:pPr>
            <w:r w:rsidRPr="00CC0C86">
              <w:t>No information available</w:t>
            </w:r>
          </w:p>
        </w:tc>
        <w:tc>
          <w:tcPr>
            <w:tcW w:w="2070" w:type="dxa"/>
            <w:noWrap/>
            <w:hideMark/>
          </w:tcPr>
          <w:p w:rsidR="00FE0107" w:rsidRPr="00CC0C86" w:rsidP="00CB1C05" w14:paraId="072A842E" w14:textId="77777777">
            <w:pPr>
              <w:pStyle w:val="LTableTextAbt"/>
            </w:pPr>
            <w:r w:rsidRPr="00CC0C86">
              <w:t>Non-flammable</w:t>
            </w:r>
          </w:p>
        </w:tc>
      </w:tr>
      <w:tr w14:paraId="2E1F08DE" w14:textId="77777777">
        <w:tblPrEx>
          <w:tblW w:w="9890" w:type="dxa"/>
          <w:jc w:val="center"/>
          <w:tblLayout w:type="fixed"/>
          <w:tblLook w:val="04A0"/>
        </w:tblPrEx>
        <w:trPr>
          <w:cantSplit/>
          <w:trHeight w:val="20"/>
          <w:jc w:val="center"/>
        </w:trPr>
        <w:tc>
          <w:tcPr>
            <w:tcW w:w="2340" w:type="dxa"/>
            <w:noWrap/>
            <w:hideMark/>
          </w:tcPr>
          <w:p w:rsidR="00FE0107" w:rsidRPr="00CC0C86" w:rsidP="00CB1C05" w14:paraId="59642170" w14:textId="77777777">
            <w:pPr>
              <w:pStyle w:val="LTableTextAbt"/>
            </w:pPr>
            <w:r w:rsidRPr="00CC0C86">
              <w:t>Resolve</w:t>
            </w:r>
          </w:p>
        </w:tc>
        <w:tc>
          <w:tcPr>
            <w:tcW w:w="3145" w:type="dxa"/>
            <w:noWrap/>
            <w:hideMark/>
          </w:tcPr>
          <w:p w:rsidR="00FE0107" w:rsidRPr="00CC0C86" w:rsidP="00CB1C05" w14:paraId="71639C87" w14:textId="77777777">
            <w:pPr>
              <w:pStyle w:val="LTableTextAbt"/>
            </w:pPr>
            <w:r w:rsidRPr="00CC0C86">
              <w:t>Professional Spot and Stain Carpet Cleaner</w:t>
            </w:r>
          </w:p>
        </w:tc>
        <w:tc>
          <w:tcPr>
            <w:tcW w:w="2335" w:type="dxa"/>
            <w:noWrap/>
            <w:hideMark/>
          </w:tcPr>
          <w:p w:rsidR="00FE0107" w:rsidRPr="00CC0C86" w:rsidP="00CB1C05" w14:paraId="1578D4E4" w14:textId="77777777">
            <w:pPr>
              <w:pStyle w:val="LTableTextAbt"/>
            </w:pPr>
            <w:r w:rsidRPr="00CC0C86">
              <w:t>&gt;199.9° F (93.3°C)</w:t>
            </w:r>
          </w:p>
        </w:tc>
        <w:tc>
          <w:tcPr>
            <w:tcW w:w="2070" w:type="dxa"/>
            <w:noWrap/>
            <w:hideMark/>
          </w:tcPr>
          <w:p w:rsidR="00FE0107" w:rsidRPr="00CC0C86" w:rsidP="00CB1C05" w14:paraId="578BED64" w14:textId="77777777">
            <w:pPr>
              <w:pStyle w:val="LTableTextAbt"/>
            </w:pPr>
            <w:r w:rsidRPr="00CC0C86">
              <w:t>Non-flammable</w:t>
            </w:r>
          </w:p>
        </w:tc>
      </w:tr>
      <w:tr w14:paraId="42E378AB" w14:textId="77777777">
        <w:tblPrEx>
          <w:tblW w:w="9890" w:type="dxa"/>
          <w:jc w:val="center"/>
          <w:tblLayout w:type="fixed"/>
          <w:tblLook w:val="04A0"/>
        </w:tblPrEx>
        <w:trPr>
          <w:cantSplit/>
          <w:trHeight w:val="20"/>
          <w:jc w:val="center"/>
        </w:trPr>
        <w:tc>
          <w:tcPr>
            <w:tcW w:w="2340" w:type="dxa"/>
            <w:noWrap/>
            <w:hideMark/>
          </w:tcPr>
          <w:p w:rsidR="00FE0107" w:rsidRPr="00CC0C86" w:rsidP="00CB1C05" w14:paraId="77A409EE" w14:textId="77777777">
            <w:pPr>
              <w:pStyle w:val="LTableTextAbt"/>
            </w:pPr>
            <w:r w:rsidRPr="00CC0C86">
              <w:t>SC Johnson</w:t>
            </w:r>
          </w:p>
        </w:tc>
        <w:tc>
          <w:tcPr>
            <w:tcW w:w="3145" w:type="dxa"/>
            <w:noWrap/>
            <w:hideMark/>
          </w:tcPr>
          <w:p w:rsidR="00FE0107" w:rsidRPr="00CC0C86" w:rsidP="00CB1C05" w14:paraId="6B1DF521" w14:textId="77777777">
            <w:pPr>
              <w:pStyle w:val="LTableTextAbt"/>
            </w:pPr>
            <w:r w:rsidRPr="00CC0C86">
              <w:t>Shout Triple-Action Laundry Stain Remover</w:t>
            </w:r>
          </w:p>
        </w:tc>
        <w:tc>
          <w:tcPr>
            <w:tcW w:w="2335" w:type="dxa"/>
            <w:noWrap/>
            <w:hideMark/>
          </w:tcPr>
          <w:p w:rsidR="00FE0107" w:rsidRPr="00CC0C86" w:rsidP="00CB1C05" w14:paraId="7751F4FC" w14:textId="77777777">
            <w:pPr>
              <w:pStyle w:val="LTableTextAbt"/>
            </w:pPr>
            <w:r>
              <w:t>None</w:t>
            </w:r>
          </w:p>
        </w:tc>
        <w:tc>
          <w:tcPr>
            <w:tcW w:w="2070" w:type="dxa"/>
            <w:noWrap/>
            <w:hideMark/>
          </w:tcPr>
          <w:p w:rsidR="00FE0107" w:rsidRPr="00CC0C86" w:rsidP="00CB1C05" w14:paraId="1E306D72" w14:textId="77777777">
            <w:pPr>
              <w:pStyle w:val="LTableTextAbt"/>
            </w:pPr>
            <w:r w:rsidRPr="00CC0C86">
              <w:t>Non-flammable</w:t>
            </w:r>
          </w:p>
        </w:tc>
      </w:tr>
      <w:tr w14:paraId="2C2878A4" w14:textId="77777777">
        <w:tblPrEx>
          <w:tblW w:w="9890" w:type="dxa"/>
          <w:jc w:val="center"/>
          <w:tblLayout w:type="fixed"/>
          <w:tblLook w:val="04A0"/>
        </w:tblPrEx>
        <w:trPr>
          <w:cantSplit/>
          <w:trHeight w:val="20"/>
          <w:jc w:val="center"/>
        </w:trPr>
        <w:tc>
          <w:tcPr>
            <w:tcW w:w="2340" w:type="dxa"/>
            <w:noWrap/>
            <w:hideMark/>
          </w:tcPr>
          <w:p w:rsidR="00FE0107" w:rsidRPr="00CC0C86" w:rsidP="00CB1C05" w14:paraId="2B991230" w14:textId="77777777">
            <w:pPr>
              <w:pStyle w:val="LTableTextAbt"/>
            </w:pPr>
            <w:r w:rsidRPr="00CC0C86">
              <w:t>Seventh Generation</w:t>
            </w:r>
          </w:p>
        </w:tc>
        <w:tc>
          <w:tcPr>
            <w:tcW w:w="3145" w:type="dxa"/>
            <w:noWrap/>
            <w:hideMark/>
          </w:tcPr>
          <w:p w:rsidR="00FE0107" w:rsidRPr="00CC0C86" w:rsidP="00CB1C05" w14:paraId="2A5B7BA7" w14:textId="77777777">
            <w:pPr>
              <w:pStyle w:val="LTableTextAbt"/>
            </w:pPr>
            <w:r w:rsidRPr="00CC0C86">
              <w:t>Laundry Stain Remover</w:t>
            </w:r>
          </w:p>
        </w:tc>
        <w:tc>
          <w:tcPr>
            <w:tcW w:w="2335" w:type="dxa"/>
            <w:noWrap/>
            <w:hideMark/>
          </w:tcPr>
          <w:p w:rsidR="00FE0107" w:rsidRPr="00CC0C86" w:rsidP="00CB1C05" w14:paraId="12A382B3" w14:textId="77777777">
            <w:pPr>
              <w:pStyle w:val="LTableTextAbt"/>
            </w:pPr>
            <w:r w:rsidRPr="001C1530">
              <w:t>No information available</w:t>
            </w:r>
          </w:p>
        </w:tc>
        <w:tc>
          <w:tcPr>
            <w:tcW w:w="2070" w:type="dxa"/>
            <w:noWrap/>
            <w:hideMark/>
          </w:tcPr>
          <w:p w:rsidR="00FE0107" w:rsidRPr="00CC0C86" w:rsidP="00CB1C05" w14:paraId="25D9B604" w14:textId="77777777">
            <w:pPr>
              <w:pStyle w:val="LTableTextAbt"/>
            </w:pPr>
            <w:r w:rsidRPr="00CC0C86">
              <w:t>Non-flammable</w:t>
            </w:r>
          </w:p>
        </w:tc>
      </w:tr>
      <w:tr w14:paraId="1A69E9BC" w14:textId="77777777">
        <w:tblPrEx>
          <w:tblW w:w="9890" w:type="dxa"/>
          <w:jc w:val="center"/>
          <w:tblLayout w:type="fixed"/>
          <w:tblLook w:val="04A0"/>
        </w:tblPrEx>
        <w:trPr>
          <w:cantSplit/>
          <w:trHeight w:val="20"/>
          <w:jc w:val="center"/>
        </w:trPr>
        <w:tc>
          <w:tcPr>
            <w:tcW w:w="9890" w:type="dxa"/>
            <w:gridSpan w:val="4"/>
            <w:noWrap/>
          </w:tcPr>
          <w:p w:rsidR="00FE0107" w:rsidRPr="00CC0C86" w:rsidP="00CB1C05" w14:paraId="27A90678" w14:textId="77777777">
            <w:pPr>
              <w:pStyle w:val="LTableTextAbt"/>
              <w:rPr>
                <w:sz w:val="21"/>
                <w:szCs w:val="21"/>
              </w:rPr>
            </w:pPr>
            <w:r w:rsidRPr="00D35047">
              <w:t xml:space="preserve">Note: Orange shaded rows indicate products that contain </w:t>
            </w:r>
            <w:r w:rsidR="00843813">
              <w:t>PCE</w:t>
            </w:r>
            <w:r w:rsidRPr="00D35047">
              <w:t xml:space="preserve">. Grey shaded rows </w:t>
            </w:r>
            <w:r w:rsidRPr="00D35047">
              <w:rPr>
                <w:szCs w:val="16"/>
              </w:rPr>
              <w:t>indicate products that contain another one of the first 10 TSCA work plan chemicals.</w:t>
            </w:r>
          </w:p>
        </w:tc>
      </w:tr>
    </w:tbl>
    <w:p w:rsidR="00FE0107" w:rsidRPr="00A66DA0" w:rsidP="00CB1C05" w14:paraId="6C38975A" w14:textId="77777777"/>
    <w:p w:rsidR="00FE0107" w:rsidRPr="00D5798A" w:rsidP="00CB1C05" w14:paraId="52135187" w14:textId="77777777">
      <w:pPr>
        <w:pStyle w:val="Heading3"/>
      </w:pPr>
      <w:bookmarkStart w:id="701" w:name="_Toc114061966"/>
      <w:r w:rsidRPr="00D5798A">
        <w:t>Pricing and Customer Reviews</w:t>
      </w:r>
      <w:bookmarkEnd w:id="701"/>
    </w:p>
    <w:p w:rsidR="00FE0107" w:rsidP="00CB1C05" w14:paraId="4A2B8F5E" w14:textId="77777777">
      <w:r>
        <w:t>P</w:t>
      </w:r>
      <w:r w:rsidRPr="00A66DA0">
        <w:t xml:space="preserve">ricing and customer review information </w:t>
      </w:r>
      <w:r>
        <w:t xml:space="preserve">was accessed </w:t>
      </w:r>
      <w:r w:rsidRPr="00A66DA0">
        <w:t xml:space="preserve">on publicly available websites in </w:t>
      </w:r>
      <w:r>
        <w:t>August</w:t>
      </w:r>
      <w:r w:rsidRPr="00A66DA0">
        <w:t xml:space="preserve"> 2021</w:t>
      </w:r>
      <w:r w:rsidR="006B481B">
        <w:t>,</w:t>
      </w:r>
      <w:r w:rsidRPr="00A66DA0">
        <w:t xml:space="preserve"> and summarized findings </w:t>
      </w:r>
      <w:r>
        <w:t>are</w:t>
      </w:r>
      <w:r w:rsidRPr="00A66DA0">
        <w:t xml:space="preserve"> in </w:t>
      </w:r>
      <w:r w:rsidR="00BD4C46">
        <w:fldChar w:fldCharType="begin" w:fldLock="1"/>
      </w:r>
      <w:r w:rsidR="00BD4C46">
        <w:instrText xml:space="preserve"> REF _Ref112396768 \h </w:instrText>
      </w:r>
      <w:r w:rsidR="00BD4C46">
        <w:fldChar w:fldCharType="separate"/>
      </w:r>
      <w:r w:rsidRPr="00C23383" w:rsidR="0092222B">
        <w:t xml:space="preserve">Table </w:t>
      </w:r>
      <w:r w:rsidR="0092222B">
        <w:rPr>
          <w:noProof/>
        </w:rPr>
        <w:t>5</w:t>
      </w:r>
      <w:r w:rsidR="0092222B">
        <w:noBreakHyphen/>
      </w:r>
      <w:r w:rsidR="0092222B">
        <w:rPr>
          <w:noProof/>
        </w:rPr>
        <w:t>82</w:t>
      </w:r>
      <w:r w:rsidR="00BD4C46">
        <w:fldChar w:fldCharType="end"/>
      </w:r>
      <w:r w:rsidRPr="00A66DA0">
        <w:t xml:space="preserve">. </w:t>
      </w:r>
      <w:r>
        <w:t xml:space="preserve">List prices for </w:t>
      </w:r>
      <w:r w:rsidRPr="00525E4A">
        <w:t>A.L. Wilson Chemical Co.</w:t>
      </w:r>
      <w:r>
        <w:t xml:space="preserve"> were not available online</w:t>
      </w:r>
      <w:r w:rsidR="007D2940">
        <w:t>,</w:t>
      </w:r>
      <w:r>
        <w:t xml:space="preserve"> and </w:t>
      </w:r>
      <w:r w:rsidR="00821A9D">
        <w:t xml:space="preserve">EPA </w:t>
      </w:r>
      <w:r>
        <w:t>reached out to a sales associate via phone for pricing. To assist in comparing prices across</w:t>
      </w:r>
      <w:r w:rsidRPr="00A66DA0">
        <w:t xml:space="preserve"> various products and product sizes, the prices were normalized to price per ounce. </w:t>
      </w:r>
      <w:r>
        <w:t xml:space="preserve">Pricing for products containing </w:t>
      </w:r>
      <w:r w:rsidR="00843813">
        <w:t>PCE</w:t>
      </w:r>
      <w:r>
        <w:t xml:space="preserve"> ranged from $0.37 (</w:t>
      </w:r>
      <w:r w:rsidRPr="00654216">
        <w:t>Fashion Finish Synthetic</w:t>
      </w:r>
      <w:r>
        <w:t>) to $0.64 (Pull Out 2) per ounce. Pricing for alternative products ranged from $0.09 (</w:t>
      </w:r>
      <w:r w:rsidRPr="00340E6A">
        <w:t>Shout Triple-Action Laundry Stain Remover</w:t>
      </w:r>
      <w:r>
        <w:t>) to $0.98 (</w:t>
      </w:r>
      <w:r w:rsidRPr="00340E6A">
        <w:t>TarGo EF</w:t>
      </w:r>
      <w:r>
        <w:t xml:space="preserve">) per ounce. There are four alternative products with prices lower than the products containing target </w:t>
      </w:r>
      <w:r w:rsidR="00843813">
        <w:t>PCE</w:t>
      </w:r>
      <w:r>
        <w:t xml:space="preserve">. </w:t>
      </w:r>
    </w:p>
    <w:p w:rsidR="00FE0107" w:rsidRPr="00397DC0" w:rsidP="00CB1C05" w14:paraId="0427F580" w14:textId="77777777">
      <w:r>
        <w:t xml:space="preserve">None of the product containing </w:t>
      </w:r>
      <w:r w:rsidR="00843813">
        <w:t>PCE</w:t>
      </w:r>
      <w:r>
        <w:t xml:space="preserve"> had customer ratings. Five of the alternative products had customer ratings available. Ratings for alternative </w:t>
      </w:r>
      <w:r w:rsidRPr="00CC0C86">
        <w:t>products ranged from 4.2 (Laundry Stain Remover) to 4.8 (Shout Triple-Action Laundry Stain Remover) with an averag</w:t>
      </w:r>
      <w:r>
        <w:t xml:space="preserve">e rating of 4.6. Though there was not enough information to compare customer reviews between products with </w:t>
      </w:r>
      <w:r w:rsidR="00843813">
        <w:t>PCE</w:t>
      </w:r>
      <w:r>
        <w:t xml:space="preserve"> and alternative products, the average rating for alternative products was well above 4, indicating overall customer satisfaction with these alternative products.</w:t>
      </w:r>
    </w:p>
    <w:p w:rsidR="00FE0107" w:rsidP="00CB1C05" w14:paraId="0C01D5A4" w14:textId="77777777">
      <w:pPr>
        <w:rPr>
          <w:rFonts w:eastAsiaTheme="minorHAnsi"/>
        </w:rPr>
      </w:pPr>
    </w:p>
    <w:tbl>
      <w:tblPr>
        <w:tblW w:w="9345" w:type="dxa"/>
        <w:tblLayout w:type="fixed"/>
        <w:tblLook w:val="04A0"/>
      </w:tblPr>
      <w:tblGrid>
        <w:gridCol w:w="1345"/>
        <w:gridCol w:w="1440"/>
        <w:gridCol w:w="3330"/>
        <w:gridCol w:w="900"/>
        <w:gridCol w:w="1165"/>
        <w:gridCol w:w="1165"/>
      </w:tblGrid>
      <w:tr w14:paraId="0C883665" w14:textId="77777777" w:rsidTr="00E604D0">
        <w:tblPrEx>
          <w:tblW w:w="9345" w:type="dxa"/>
          <w:tblLayout w:type="fixed"/>
          <w:tblLook w:val="04A0"/>
        </w:tblPrEx>
        <w:trPr>
          <w:trHeight w:val="615"/>
          <w:tblHeader/>
        </w:trPr>
        <w:tc>
          <w:tcPr>
            <w:tcW w:w="9345" w:type="dxa"/>
            <w:gridSpan w:val="6"/>
            <w:tcBorders>
              <w:bottom w:val="single" w:sz="4" w:space="0" w:color="auto"/>
            </w:tcBorders>
            <w:shd w:val="clear" w:color="auto" w:fill="auto"/>
            <w:noWrap/>
          </w:tcPr>
          <w:p w:rsidR="003D1FAC" w:rsidP="00CB1C05" w14:paraId="3D6DB983" w14:textId="77777777">
            <w:pPr>
              <w:pStyle w:val="TableTitleA"/>
            </w:pPr>
            <w:bookmarkStart w:id="702" w:name="_Ref112396768"/>
            <w:bookmarkStart w:id="703" w:name="_Toc121142628"/>
            <w:bookmarkStart w:id="704" w:name="_Toc165379622"/>
            <w:r w:rsidRPr="00C23383">
              <w:t xml:space="preserve">Table </w:t>
            </w:r>
            <w:r w:rsidR="00BC4B5D">
              <w:fldChar w:fldCharType="begin" w:fldLock="1"/>
            </w:r>
            <w:r w:rsidR="00BC4B5D">
              <w:instrText xml:space="preserve"> STYLEREF 1 \s </w:instrText>
            </w:r>
            <w:r w:rsidR="00BC4B5D">
              <w:fldChar w:fldCharType="separate"/>
            </w:r>
            <w:r w:rsidR="0092222B">
              <w:rPr>
                <w:noProof/>
              </w:rPr>
              <w:t>5</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2</w:t>
            </w:r>
            <w:r w:rsidR="00BC4B5D">
              <w:rPr>
                <w:noProof/>
              </w:rPr>
              <w:fldChar w:fldCharType="end"/>
            </w:r>
            <w:bookmarkEnd w:id="702"/>
            <w:r>
              <w:t>: Pricing and Customer Review Information for Spot Removers Based on</w:t>
            </w:r>
            <w:bookmarkEnd w:id="703"/>
            <w:bookmarkEnd w:id="704"/>
            <w:r>
              <w:t xml:space="preserve"> </w:t>
            </w:r>
          </w:p>
          <w:p w:rsidR="003D1FAC" w:rsidRPr="009A41B3" w:rsidP="00CB1C05" w14:paraId="3572B4A0" w14:textId="77777777">
            <w:pPr>
              <w:pStyle w:val="TableTitleA"/>
              <w:rPr>
                <w:b/>
              </w:rPr>
            </w:pPr>
            <w:r>
              <w:t>Manufacturer and Retailer Web Pages</w:t>
            </w:r>
          </w:p>
        </w:tc>
      </w:tr>
      <w:tr w14:paraId="2925A211" w14:textId="77777777" w:rsidTr="00E604D0">
        <w:tblPrEx>
          <w:tblW w:w="9345" w:type="dxa"/>
          <w:tblLayout w:type="fixed"/>
          <w:tblLook w:val="04A0"/>
        </w:tblPrEx>
        <w:trPr>
          <w:trHeight w:val="615"/>
          <w:tblHead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3D1FAC" w:rsidRPr="009A41B3" w:rsidP="00CB1C05" w14:paraId="609B731E" w14:textId="77777777">
            <w:pPr>
              <w:pStyle w:val="TableSubtitle"/>
            </w:pPr>
            <w:r w:rsidRPr="009A41B3">
              <w:t>Supplier</w:t>
            </w:r>
          </w:p>
        </w:tc>
        <w:tc>
          <w:tcPr>
            <w:tcW w:w="1440" w:type="dxa"/>
            <w:tcBorders>
              <w:top w:val="single" w:sz="4" w:space="0" w:color="auto"/>
              <w:left w:val="nil"/>
              <w:bottom w:val="single" w:sz="4" w:space="0" w:color="auto"/>
              <w:right w:val="single" w:sz="4" w:space="0" w:color="auto"/>
            </w:tcBorders>
            <w:shd w:val="clear" w:color="auto" w:fill="48A9C5"/>
            <w:noWrap/>
            <w:hideMark/>
          </w:tcPr>
          <w:p w:rsidR="003D1FAC" w:rsidRPr="009A41B3" w:rsidP="00CB1C05" w14:paraId="469C291A" w14:textId="77777777">
            <w:pPr>
              <w:pStyle w:val="TableSubtitle"/>
            </w:pPr>
            <w:r w:rsidRPr="009A41B3">
              <w:t>Product</w:t>
            </w:r>
          </w:p>
        </w:tc>
        <w:tc>
          <w:tcPr>
            <w:tcW w:w="3330" w:type="dxa"/>
            <w:tcBorders>
              <w:top w:val="single" w:sz="4" w:space="0" w:color="auto"/>
              <w:left w:val="nil"/>
              <w:bottom w:val="single" w:sz="4" w:space="0" w:color="auto"/>
              <w:right w:val="single" w:sz="4" w:space="0" w:color="auto"/>
            </w:tcBorders>
            <w:shd w:val="clear" w:color="auto" w:fill="48A9C5"/>
            <w:noWrap/>
            <w:hideMark/>
          </w:tcPr>
          <w:p w:rsidR="003D1FAC" w:rsidRPr="009A41B3" w:rsidP="00CB1C05" w14:paraId="6FE1B72A" w14:textId="77777777">
            <w:pPr>
              <w:pStyle w:val="TableSubtitle"/>
            </w:pPr>
            <w:r w:rsidRPr="009A41B3">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3D1FAC" w:rsidRPr="009A41B3" w:rsidP="00CB1C05" w14:paraId="413CB59A" w14:textId="77777777">
            <w:pPr>
              <w:pStyle w:val="TableSubtitle"/>
            </w:pPr>
            <w:r w:rsidRPr="009A41B3">
              <w:t>Price per ounce</w:t>
            </w:r>
          </w:p>
        </w:tc>
        <w:tc>
          <w:tcPr>
            <w:tcW w:w="1165" w:type="dxa"/>
            <w:tcBorders>
              <w:top w:val="single" w:sz="4" w:space="0" w:color="auto"/>
              <w:left w:val="nil"/>
              <w:bottom w:val="single" w:sz="4" w:space="0" w:color="auto"/>
              <w:right w:val="single" w:sz="4" w:space="0" w:color="auto"/>
            </w:tcBorders>
            <w:shd w:val="clear" w:color="auto" w:fill="48A9C5"/>
            <w:hideMark/>
          </w:tcPr>
          <w:p w:rsidR="003D1FAC" w:rsidRPr="009A41B3" w:rsidP="00CB1C05" w14:paraId="510FABC9" w14:textId="77777777">
            <w:pPr>
              <w:pStyle w:val="TableSubtitle"/>
            </w:pPr>
            <w:r w:rsidRPr="009A41B3">
              <w:t>Customer ratings</w:t>
            </w:r>
            <w:r>
              <w:t xml:space="preserve"> (out of 5)</w:t>
            </w:r>
          </w:p>
        </w:tc>
        <w:tc>
          <w:tcPr>
            <w:tcW w:w="1165" w:type="dxa"/>
            <w:tcBorders>
              <w:top w:val="single" w:sz="4" w:space="0" w:color="auto"/>
              <w:left w:val="nil"/>
              <w:bottom w:val="single" w:sz="4" w:space="0" w:color="auto"/>
              <w:right w:val="single" w:sz="4" w:space="0" w:color="auto"/>
            </w:tcBorders>
            <w:shd w:val="clear" w:color="auto" w:fill="48A9C5"/>
          </w:tcPr>
          <w:p w:rsidR="003D1FAC" w:rsidRPr="009A41B3" w:rsidP="00CB1C05" w14:paraId="613E2BDD" w14:textId="77777777">
            <w:pPr>
              <w:pStyle w:val="TableSubtitle"/>
            </w:pPr>
            <w:r w:rsidRPr="009A41B3">
              <w:t>Number of customer reviews</w:t>
            </w:r>
          </w:p>
        </w:tc>
      </w:tr>
      <w:tr w14:paraId="40DF7BB2" w14:textId="77777777" w:rsidTr="00E604D0">
        <w:tblPrEx>
          <w:tblW w:w="9345" w:type="dxa"/>
          <w:tblLayout w:type="fixed"/>
          <w:tblLook w:val="04A0"/>
        </w:tblPrEx>
        <w:trPr>
          <w:trHeight w:val="225"/>
        </w:trPr>
        <w:tc>
          <w:tcPr>
            <w:tcW w:w="1345" w:type="dxa"/>
            <w:vMerge w:val="restart"/>
            <w:tcBorders>
              <w:top w:val="nil"/>
              <w:left w:val="single" w:sz="4" w:space="0" w:color="auto"/>
              <w:right w:val="single" w:sz="4" w:space="0" w:color="auto"/>
            </w:tcBorders>
            <w:shd w:val="clear" w:color="auto" w:fill="F1AD7A" w:themeFill="accent2" w:themeFillTint="99"/>
          </w:tcPr>
          <w:p w:rsidR="003D1FAC" w:rsidRPr="00107E04" w:rsidP="00CB1C05" w14:paraId="23C7256B" w14:textId="77777777">
            <w:pPr>
              <w:pStyle w:val="LTableTextAbt"/>
            </w:pPr>
            <w:r>
              <w:t>American Niagara</w:t>
            </w:r>
          </w:p>
        </w:tc>
        <w:tc>
          <w:tcPr>
            <w:tcW w:w="1440" w:type="dxa"/>
            <w:vMerge w:val="restart"/>
            <w:tcBorders>
              <w:top w:val="nil"/>
              <w:left w:val="nil"/>
              <w:right w:val="single" w:sz="4" w:space="0" w:color="auto"/>
            </w:tcBorders>
            <w:shd w:val="clear" w:color="auto" w:fill="F1AD7A" w:themeFill="accent2" w:themeFillTint="99"/>
          </w:tcPr>
          <w:p w:rsidR="003D1FAC" w:rsidRPr="00107E04" w:rsidP="00CB1C05" w14:paraId="29F3390A" w14:textId="77777777">
            <w:pPr>
              <w:pStyle w:val="LTableTextAbt"/>
            </w:pPr>
            <w:r w:rsidRPr="00BD4655">
              <w:t>Pull Out 2 - Dry White Powdered Spotter</w:t>
            </w:r>
          </w:p>
        </w:tc>
        <w:tc>
          <w:tcPr>
            <w:tcW w:w="3330" w:type="dxa"/>
            <w:tcBorders>
              <w:top w:val="nil"/>
              <w:left w:val="nil"/>
              <w:bottom w:val="single" w:sz="4" w:space="0" w:color="auto"/>
              <w:right w:val="single" w:sz="4" w:space="0" w:color="auto"/>
            </w:tcBorders>
            <w:shd w:val="clear" w:color="auto" w:fill="F1AD7A" w:themeFill="accent2" w:themeFillTint="99"/>
          </w:tcPr>
          <w:p w:rsidR="003D1FAC" w:rsidP="00CB1C05" w14:paraId="72DFECD4" w14:textId="77777777">
            <w:pPr>
              <w:pStyle w:val="LTableTextAbt"/>
            </w:pPr>
            <w:r w:rsidRPr="00110162">
              <w:t>https://www.superkleendirect.com/anc-pull-out-2/</w:t>
            </w:r>
          </w:p>
        </w:tc>
        <w:tc>
          <w:tcPr>
            <w:tcW w:w="900" w:type="dxa"/>
            <w:tcBorders>
              <w:top w:val="single" w:sz="4" w:space="0" w:color="auto"/>
              <w:left w:val="nil"/>
              <w:bottom w:val="single" w:sz="4" w:space="0" w:color="auto"/>
              <w:right w:val="single" w:sz="4" w:space="0" w:color="auto"/>
            </w:tcBorders>
            <w:shd w:val="clear" w:color="auto" w:fill="F1AD7A" w:themeFill="accent2" w:themeFillTint="99"/>
            <w:noWrap/>
          </w:tcPr>
          <w:p w:rsidR="003D1FAC" w:rsidRPr="00107E04" w:rsidP="00CB1C05" w14:paraId="138D63B3" w14:textId="77777777">
            <w:pPr>
              <w:pStyle w:val="CTableTextAbt"/>
            </w:pPr>
            <w:r w:rsidRPr="00AD0B14">
              <w:t>$0.</w:t>
            </w:r>
            <w:r>
              <w:t>64</w:t>
            </w:r>
          </w:p>
        </w:tc>
        <w:tc>
          <w:tcPr>
            <w:tcW w:w="1165" w:type="dxa"/>
            <w:vMerge w:val="restart"/>
            <w:tcBorders>
              <w:top w:val="nil"/>
              <w:left w:val="nil"/>
              <w:right w:val="single" w:sz="4" w:space="0" w:color="auto"/>
            </w:tcBorders>
            <w:shd w:val="clear" w:color="auto" w:fill="F1AD7A" w:themeFill="accent2" w:themeFillTint="99"/>
          </w:tcPr>
          <w:p w:rsidR="003D1FAC" w:rsidRPr="00107E04" w:rsidP="00CB1C05" w14:paraId="3236860C" w14:textId="77777777">
            <w:pPr>
              <w:pStyle w:val="CTableTextAbt"/>
            </w:pPr>
            <w:r>
              <w:t>None</w:t>
            </w:r>
          </w:p>
        </w:tc>
        <w:tc>
          <w:tcPr>
            <w:tcW w:w="1165" w:type="dxa"/>
            <w:vMerge w:val="restart"/>
            <w:tcBorders>
              <w:top w:val="nil"/>
              <w:left w:val="nil"/>
              <w:right w:val="single" w:sz="4" w:space="0" w:color="auto"/>
            </w:tcBorders>
            <w:shd w:val="clear" w:color="auto" w:fill="F1AD7A" w:themeFill="accent2" w:themeFillTint="99"/>
          </w:tcPr>
          <w:p w:rsidR="003D1FAC" w:rsidRPr="00107E04" w:rsidP="00CB1C05" w14:paraId="70C140CA" w14:textId="77777777">
            <w:pPr>
              <w:pStyle w:val="CTableTextAbt"/>
            </w:pPr>
            <w:r>
              <w:t>None</w:t>
            </w:r>
          </w:p>
        </w:tc>
      </w:tr>
      <w:tr w14:paraId="3E7F0304" w14:textId="77777777" w:rsidTr="00E604D0">
        <w:tblPrEx>
          <w:tblW w:w="9345" w:type="dxa"/>
          <w:tblLayout w:type="fixed"/>
          <w:tblLook w:val="04A0"/>
        </w:tblPrEx>
        <w:trPr>
          <w:trHeight w:val="330"/>
        </w:trPr>
        <w:tc>
          <w:tcPr>
            <w:tcW w:w="1345" w:type="dxa"/>
            <w:vMerge/>
            <w:tcBorders>
              <w:left w:val="single" w:sz="4" w:space="0" w:color="auto"/>
              <w:right w:val="single" w:sz="4" w:space="0" w:color="auto"/>
            </w:tcBorders>
            <w:shd w:val="clear" w:color="auto" w:fill="F1AD7A" w:themeFill="accent2" w:themeFillTint="99"/>
          </w:tcPr>
          <w:p w:rsidR="003D1FAC" w:rsidP="00CB1C05" w14:paraId="58992E4F" w14:textId="77777777">
            <w:pPr>
              <w:pStyle w:val="LTableTextAbt"/>
            </w:pPr>
          </w:p>
        </w:tc>
        <w:tc>
          <w:tcPr>
            <w:tcW w:w="1440" w:type="dxa"/>
            <w:vMerge/>
            <w:tcBorders>
              <w:left w:val="nil"/>
              <w:right w:val="single" w:sz="4" w:space="0" w:color="auto"/>
            </w:tcBorders>
            <w:shd w:val="clear" w:color="auto" w:fill="F1AD7A" w:themeFill="accent2" w:themeFillTint="99"/>
          </w:tcPr>
          <w:p w:rsidR="003D1FAC" w:rsidRPr="00107E04" w:rsidP="00CB1C05" w14:paraId="079273F4" w14:textId="77777777">
            <w:pPr>
              <w:pStyle w:val="LTableTextAbt"/>
            </w:pPr>
          </w:p>
        </w:tc>
        <w:tc>
          <w:tcPr>
            <w:tcW w:w="3330" w:type="dxa"/>
            <w:tcBorders>
              <w:top w:val="nil"/>
              <w:left w:val="nil"/>
              <w:bottom w:val="single" w:sz="4" w:space="0" w:color="auto"/>
              <w:right w:val="single" w:sz="4" w:space="0" w:color="auto"/>
            </w:tcBorders>
            <w:shd w:val="clear" w:color="auto" w:fill="F1AD7A" w:themeFill="accent2" w:themeFillTint="99"/>
          </w:tcPr>
          <w:p w:rsidR="003D1FAC" w:rsidRPr="00110162" w:rsidP="00CB1C05" w14:paraId="187716A8" w14:textId="77777777">
            <w:pPr>
              <w:pStyle w:val="LTableTextAbt"/>
            </w:pPr>
            <w:r w:rsidRPr="001A061A">
              <w:t>https://www.unitedtps.com/American-Niagra-Pull-Out-2-Spray-White-Powder-Stain-Remover_p_3090.html</w:t>
            </w:r>
          </w:p>
        </w:tc>
        <w:tc>
          <w:tcPr>
            <w:tcW w:w="900" w:type="dxa"/>
            <w:tcBorders>
              <w:top w:val="single" w:sz="4" w:space="0" w:color="auto"/>
              <w:left w:val="nil"/>
              <w:bottom w:val="single" w:sz="4" w:space="0" w:color="auto"/>
              <w:right w:val="single" w:sz="4" w:space="0" w:color="auto"/>
            </w:tcBorders>
            <w:shd w:val="clear" w:color="auto" w:fill="F1AD7A" w:themeFill="accent2" w:themeFillTint="99"/>
            <w:noWrap/>
          </w:tcPr>
          <w:p w:rsidR="003D1FAC" w:rsidRPr="00AD0B14" w:rsidP="00CB1C05" w14:paraId="2BACFBA8" w14:textId="77777777">
            <w:pPr>
              <w:pStyle w:val="CTableTextAbt"/>
            </w:pPr>
            <w:r w:rsidRPr="00803A7A">
              <w:t>$0.</w:t>
            </w:r>
            <w:r>
              <w:t>53</w:t>
            </w:r>
          </w:p>
        </w:tc>
        <w:tc>
          <w:tcPr>
            <w:tcW w:w="1165" w:type="dxa"/>
            <w:vMerge/>
            <w:tcBorders>
              <w:left w:val="nil"/>
              <w:right w:val="single" w:sz="4" w:space="0" w:color="auto"/>
            </w:tcBorders>
            <w:shd w:val="clear" w:color="auto" w:fill="F1AD7A" w:themeFill="accent2" w:themeFillTint="99"/>
          </w:tcPr>
          <w:p w:rsidR="003D1FAC" w:rsidRPr="00107E04" w:rsidP="00CB1C05" w14:paraId="263F2098" w14:textId="77777777">
            <w:pPr>
              <w:pStyle w:val="CTableTextAbt"/>
            </w:pPr>
          </w:p>
        </w:tc>
        <w:tc>
          <w:tcPr>
            <w:tcW w:w="1165" w:type="dxa"/>
            <w:vMerge/>
            <w:tcBorders>
              <w:left w:val="nil"/>
              <w:right w:val="single" w:sz="4" w:space="0" w:color="auto"/>
            </w:tcBorders>
            <w:shd w:val="clear" w:color="auto" w:fill="F1AD7A" w:themeFill="accent2" w:themeFillTint="99"/>
          </w:tcPr>
          <w:p w:rsidR="003D1FAC" w:rsidRPr="00107E04" w:rsidP="00CB1C05" w14:paraId="5ED22269" w14:textId="77777777">
            <w:pPr>
              <w:pStyle w:val="CTableTextAbt"/>
            </w:pPr>
          </w:p>
        </w:tc>
      </w:tr>
      <w:tr w14:paraId="192D41D5" w14:textId="77777777" w:rsidTr="00E604D0">
        <w:tblPrEx>
          <w:tblW w:w="9345" w:type="dxa"/>
          <w:tblLayout w:type="fixed"/>
          <w:tblLook w:val="04A0"/>
        </w:tblPrEx>
        <w:trPr>
          <w:trHeight w:val="330"/>
        </w:trPr>
        <w:tc>
          <w:tcPr>
            <w:tcW w:w="1345" w:type="dxa"/>
            <w:vMerge/>
            <w:tcBorders>
              <w:left w:val="single" w:sz="4" w:space="0" w:color="auto"/>
              <w:bottom w:val="single" w:sz="4" w:space="0" w:color="auto"/>
              <w:right w:val="single" w:sz="4" w:space="0" w:color="auto"/>
            </w:tcBorders>
            <w:shd w:val="clear" w:color="auto" w:fill="F1AD7A" w:themeFill="accent2" w:themeFillTint="99"/>
          </w:tcPr>
          <w:p w:rsidR="003D1FAC" w:rsidP="00CB1C05" w14:paraId="29A3875F" w14:textId="77777777">
            <w:pPr>
              <w:pStyle w:val="LTableTextAbt"/>
            </w:pPr>
          </w:p>
        </w:tc>
        <w:tc>
          <w:tcPr>
            <w:tcW w:w="1440" w:type="dxa"/>
            <w:vMerge/>
            <w:tcBorders>
              <w:left w:val="nil"/>
              <w:bottom w:val="single" w:sz="4" w:space="0" w:color="auto"/>
              <w:right w:val="single" w:sz="4" w:space="0" w:color="auto"/>
            </w:tcBorders>
            <w:shd w:val="clear" w:color="auto" w:fill="F1AD7A" w:themeFill="accent2" w:themeFillTint="99"/>
          </w:tcPr>
          <w:p w:rsidR="003D1FAC" w:rsidRPr="00107E04" w:rsidP="00CB1C05" w14:paraId="018D15F7" w14:textId="77777777">
            <w:pPr>
              <w:pStyle w:val="LTableTextAbt"/>
            </w:pPr>
          </w:p>
        </w:tc>
        <w:tc>
          <w:tcPr>
            <w:tcW w:w="3330" w:type="dxa"/>
            <w:tcBorders>
              <w:top w:val="nil"/>
              <w:left w:val="nil"/>
              <w:bottom w:val="single" w:sz="4" w:space="0" w:color="auto"/>
              <w:right w:val="single" w:sz="4" w:space="0" w:color="auto"/>
            </w:tcBorders>
            <w:shd w:val="clear" w:color="auto" w:fill="F1AD7A" w:themeFill="accent2" w:themeFillTint="99"/>
          </w:tcPr>
          <w:p w:rsidR="003D1FAC" w:rsidRPr="001A061A" w:rsidP="00CB1C05" w14:paraId="1C905F07" w14:textId="77777777">
            <w:pPr>
              <w:pStyle w:val="LTableTextAbt"/>
            </w:pPr>
            <w:r w:rsidRPr="00012A53">
              <w:t>https://drycleansupply.com/product/pull-out-2-20oz-9013/</w:t>
            </w:r>
          </w:p>
        </w:tc>
        <w:tc>
          <w:tcPr>
            <w:tcW w:w="900" w:type="dxa"/>
            <w:tcBorders>
              <w:top w:val="single" w:sz="4" w:space="0" w:color="auto"/>
              <w:left w:val="nil"/>
              <w:bottom w:val="single" w:sz="4" w:space="0" w:color="auto"/>
              <w:right w:val="single" w:sz="4" w:space="0" w:color="auto"/>
            </w:tcBorders>
            <w:shd w:val="clear" w:color="auto" w:fill="F1AD7A" w:themeFill="accent2" w:themeFillTint="99"/>
            <w:noWrap/>
          </w:tcPr>
          <w:p w:rsidR="003D1FAC" w:rsidRPr="00803A7A" w:rsidP="00CB1C05" w14:paraId="699A4F28" w14:textId="77777777">
            <w:pPr>
              <w:pStyle w:val="CTableTextAbt"/>
            </w:pPr>
            <w:r w:rsidRPr="007602D0">
              <w:t>$0.</w:t>
            </w:r>
            <w:r>
              <w:t>49</w:t>
            </w:r>
          </w:p>
        </w:tc>
        <w:tc>
          <w:tcPr>
            <w:tcW w:w="1165" w:type="dxa"/>
            <w:vMerge/>
            <w:tcBorders>
              <w:left w:val="nil"/>
              <w:bottom w:val="single" w:sz="4" w:space="0" w:color="auto"/>
              <w:right w:val="single" w:sz="4" w:space="0" w:color="auto"/>
            </w:tcBorders>
            <w:shd w:val="clear" w:color="auto" w:fill="F1AD7A" w:themeFill="accent2" w:themeFillTint="99"/>
          </w:tcPr>
          <w:p w:rsidR="003D1FAC" w:rsidRPr="00107E04" w:rsidP="00CB1C05" w14:paraId="5FDB9F0A" w14:textId="77777777">
            <w:pPr>
              <w:pStyle w:val="CTableTextAbt"/>
            </w:pPr>
          </w:p>
        </w:tc>
        <w:tc>
          <w:tcPr>
            <w:tcW w:w="1165" w:type="dxa"/>
            <w:vMerge/>
            <w:tcBorders>
              <w:left w:val="nil"/>
              <w:bottom w:val="single" w:sz="4" w:space="0" w:color="auto"/>
              <w:right w:val="single" w:sz="4" w:space="0" w:color="auto"/>
            </w:tcBorders>
            <w:shd w:val="clear" w:color="auto" w:fill="F1AD7A" w:themeFill="accent2" w:themeFillTint="99"/>
          </w:tcPr>
          <w:p w:rsidR="003D1FAC" w:rsidRPr="00107E04" w:rsidP="00CB1C05" w14:paraId="07711B34" w14:textId="77777777">
            <w:pPr>
              <w:pStyle w:val="CTableTextAbt"/>
            </w:pPr>
          </w:p>
        </w:tc>
      </w:tr>
      <w:tr w14:paraId="01BA5955" w14:textId="77777777" w:rsidTr="00E604D0">
        <w:tblPrEx>
          <w:tblW w:w="9345" w:type="dxa"/>
          <w:tblLayout w:type="fixed"/>
          <w:tblLook w:val="04A0"/>
        </w:tblPrEx>
        <w:trPr>
          <w:trHeight w:val="330"/>
        </w:trPr>
        <w:tc>
          <w:tcPr>
            <w:tcW w:w="1345" w:type="dxa"/>
            <w:vMerge w:val="restart"/>
            <w:tcBorders>
              <w:top w:val="nil"/>
              <w:left w:val="single" w:sz="4" w:space="0" w:color="auto"/>
              <w:right w:val="single" w:sz="4" w:space="0" w:color="auto"/>
            </w:tcBorders>
            <w:shd w:val="clear" w:color="auto" w:fill="F1AD7A" w:themeFill="accent2" w:themeFillTint="99"/>
          </w:tcPr>
          <w:p w:rsidR="003D1FAC" w:rsidRPr="00107E04" w:rsidP="00CB1C05" w14:paraId="784334BC" w14:textId="77777777">
            <w:pPr>
              <w:pStyle w:val="LTableTextAbt"/>
            </w:pPr>
            <w:r w:rsidRPr="00953807">
              <w:t>Adco Professional Products LLC</w:t>
            </w:r>
          </w:p>
        </w:tc>
        <w:tc>
          <w:tcPr>
            <w:tcW w:w="1440" w:type="dxa"/>
            <w:vMerge w:val="restart"/>
            <w:tcBorders>
              <w:top w:val="nil"/>
              <w:left w:val="nil"/>
              <w:right w:val="single" w:sz="4" w:space="0" w:color="auto"/>
            </w:tcBorders>
            <w:shd w:val="clear" w:color="auto" w:fill="F1AD7A" w:themeFill="accent2" w:themeFillTint="99"/>
          </w:tcPr>
          <w:p w:rsidR="003D1FAC" w:rsidRPr="00107E04" w:rsidP="00CB1C05" w14:paraId="454AFE84" w14:textId="77777777">
            <w:pPr>
              <w:pStyle w:val="LTableTextAbt"/>
            </w:pPr>
            <w:r w:rsidRPr="00C762D1">
              <w:t>DFB Xtra</w:t>
            </w:r>
          </w:p>
        </w:tc>
        <w:tc>
          <w:tcPr>
            <w:tcW w:w="3330" w:type="dxa"/>
            <w:tcBorders>
              <w:top w:val="single" w:sz="4" w:space="0" w:color="auto"/>
              <w:left w:val="nil"/>
              <w:bottom w:val="single" w:sz="4" w:space="0" w:color="auto"/>
              <w:right w:val="single" w:sz="4" w:space="0" w:color="auto"/>
            </w:tcBorders>
            <w:shd w:val="clear" w:color="auto" w:fill="F1AD7A" w:themeFill="accent2" w:themeFillTint="99"/>
          </w:tcPr>
          <w:p w:rsidR="003D1FAC" w:rsidP="00CB1C05" w14:paraId="6912EF48" w14:textId="77777777">
            <w:pPr>
              <w:pStyle w:val="LTableTextAbt"/>
            </w:pPr>
            <w:r w:rsidRPr="00357D52">
              <w:t>https://garmentcleaningsupply.com/d-f-b-xtra-1-gal-adco.html</w:t>
            </w:r>
          </w:p>
        </w:tc>
        <w:tc>
          <w:tcPr>
            <w:tcW w:w="900" w:type="dxa"/>
            <w:tcBorders>
              <w:top w:val="nil"/>
              <w:left w:val="nil"/>
              <w:bottom w:val="single" w:sz="4" w:space="0" w:color="auto"/>
              <w:right w:val="single" w:sz="4" w:space="0" w:color="auto"/>
            </w:tcBorders>
            <w:shd w:val="clear" w:color="auto" w:fill="F1AD7A" w:themeFill="accent2" w:themeFillTint="99"/>
            <w:noWrap/>
          </w:tcPr>
          <w:p w:rsidR="003D1FAC" w:rsidRPr="00107E04" w:rsidP="00CB1C05" w14:paraId="16729B7D" w14:textId="77777777">
            <w:pPr>
              <w:pStyle w:val="CTableTextAbt"/>
            </w:pPr>
            <w:r w:rsidRPr="00B5417B">
              <w:t>$0.</w:t>
            </w:r>
            <w:r>
              <w:t>61</w:t>
            </w:r>
          </w:p>
        </w:tc>
        <w:tc>
          <w:tcPr>
            <w:tcW w:w="1165" w:type="dxa"/>
            <w:vMerge w:val="restart"/>
            <w:tcBorders>
              <w:top w:val="nil"/>
              <w:left w:val="nil"/>
              <w:right w:val="single" w:sz="4" w:space="0" w:color="auto"/>
            </w:tcBorders>
            <w:shd w:val="clear" w:color="auto" w:fill="F1AD7A" w:themeFill="accent2" w:themeFillTint="99"/>
          </w:tcPr>
          <w:p w:rsidR="003D1FAC" w:rsidRPr="00107E04" w:rsidP="00CB1C05" w14:paraId="45C3C754" w14:textId="77777777">
            <w:pPr>
              <w:pStyle w:val="CTableTextAbt"/>
            </w:pPr>
            <w:r>
              <w:t>None</w:t>
            </w:r>
          </w:p>
        </w:tc>
        <w:tc>
          <w:tcPr>
            <w:tcW w:w="1165" w:type="dxa"/>
            <w:vMerge w:val="restart"/>
            <w:tcBorders>
              <w:top w:val="nil"/>
              <w:left w:val="nil"/>
              <w:right w:val="single" w:sz="4" w:space="0" w:color="auto"/>
            </w:tcBorders>
            <w:shd w:val="clear" w:color="auto" w:fill="F1AD7A" w:themeFill="accent2" w:themeFillTint="99"/>
          </w:tcPr>
          <w:p w:rsidR="003D1FAC" w:rsidRPr="00107E04" w:rsidP="00CB1C05" w14:paraId="02C2AED8" w14:textId="77777777">
            <w:pPr>
              <w:pStyle w:val="CTableTextAbt"/>
            </w:pPr>
            <w:r>
              <w:t>None</w:t>
            </w:r>
          </w:p>
        </w:tc>
      </w:tr>
      <w:tr w14:paraId="287E2822" w14:textId="77777777" w:rsidTr="00E604D0">
        <w:tblPrEx>
          <w:tblW w:w="9345" w:type="dxa"/>
          <w:tblLayout w:type="fixed"/>
          <w:tblLook w:val="04A0"/>
        </w:tblPrEx>
        <w:trPr>
          <w:trHeight w:val="330"/>
        </w:trPr>
        <w:tc>
          <w:tcPr>
            <w:tcW w:w="1345" w:type="dxa"/>
            <w:vMerge/>
            <w:tcBorders>
              <w:left w:val="single" w:sz="4" w:space="0" w:color="auto"/>
              <w:bottom w:val="single" w:sz="4" w:space="0" w:color="auto"/>
              <w:right w:val="single" w:sz="4" w:space="0" w:color="auto"/>
            </w:tcBorders>
            <w:shd w:val="clear" w:color="auto" w:fill="F1AD7A" w:themeFill="accent2" w:themeFillTint="99"/>
          </w:tcPr>
          <w:p w:rsidR="003D1FAC" w:rsidRPr="00953807" w:rsidP="00CB1C05" w14:paraId="6501C295" w14:textId="77777777">
            <w:pPr>
              <w:pStyle w:val="LTableTextAbt"/>
            </w:pPr>
          </w:p>
        </w:tc>
        <w:tc>
          <w:tcPr>
            <w:tcW w:w="1440" w:type="dxa"/>
            <w:vMerge/>
            <w:tcBorders>
              <w:left w:val="nil"/>
              <w:bottom w:val="single" w:sz="4" w:space="0" w:color="auto"/>
              <w:right w:val="single" w:sz="4" w:space="0" w:color="auto"/>
            </w:tcBorders>
            <w:shd w:val="clear" w:color="auto" w:fill="F1AD7A" w:themeFill="accent2" w:themeFillTint="99"/>
          </w:tcPr>
          <w:p w:rsidR="003D1FAC" w:rsidRPr="00C762D1" w:rsidP="00CB1C05" w14:paraId="0F92C184" w14:textId="77777777">
            <w:pPr>
              <w:pStyle w:val="LTableTextAbt"/>
            </w:pPr>
          </w:p>
        </w:tc>
        <w:tc>
          <w:tcPr>
            <w:tcW w:w="3330" w:type="dxa"/>
            <w:tcBorders>
              <w:top w:val="single" w:sz="4" w:space="0" w:color="auto"/>
              <w:left w:val="nil"/>
              <w:bottom w:val="single" w:sz="4" w:space="0" w:color="auto"/>
              <w:right w:val="single" w:sz="4" w:space="0" w:color="auto"/>
            </w:tcBorders>
            <w:shd w:val="clear" w:color="auto" w:fill="F1AD7A" w:themeFill="accent2" w:themeFillTint="99"/>
          </w:tcPr>
          <w:p w:rsidR="003D1FAC" w:rsidP="00CB1C05" w14:paraId="0C16ACAA" w14:textId="77777777">
            <w:pPr>
              <w:pStyle w:val="LTableTextAbt"/>
            </w:pPr>
            <w:r w:rsidRPr="00B5417B">
              <w:t>https://www.fabricleansupply.com/index.jsp?path=product&amp;title=adco.dfb&amp;part=490</w:t>
            </w:r>
          </w:p>
        </w:tc>
        <w:tc>
          <w:tcPr>
            <w:tcW w:w="900" w:type="dxa"/>
            <w:tcBorders>
              <w:top w:val="nil"/>
              <w:left w:val="nil"/>
              <w:bottom w:val="single" w:sz="4" w:space="0" w:color="auto"/>
              <w:right w:val="single" w:sz="4" w:space="0" w:color="auto"/>
            </w:tcBorders>
            <w:shd w:val="clear" w:color="auto" w:fill="F1AD7A" w:themeFill="accent2" w:themeFillTint="99"/>
            <w:noWrap/>
          </w:tcPr>
          <w:p w:rsidR="003D1FAC" w:rsidRPr="00107E04" w:rsidP="00CB1C05" w14:paraId="5CEAA2B7" w14:textId="77777777">
            <w:pPr>
              <w:pStyle w:val="CTableTextAbt"/>
            </w:pPr>
            <w:r w:rsidRPr="00B5417B">
              <w:t>$0.6</w:t>
            </w:r>
            <w:r>
              <w:t>3</w:t>
            </w:r>
          </w:p>
        </w:tc>
        <w:tc>
          <w:tcPr>
            <w:tcW w:w="1165" w:type="dxa"/>
            <w:vMerge/>
            <w:tcBorders>
              <w:left w:val="nil"/>
              <w:bottom w:val="single" w:sz="4" w:space="0" w:color="auto"/>
              <w:right w:val="single" w:sz="4" w:space="0" w:color="auto"/>
            </w:tcBorders>
            <w:shd w:val="clear" w:color="auto" w:fill="F1AD7A" w:themeFill="accent2" w:themeFillTint="99"/>
          </w:tcPr>
          <w:p w:rsidR="003D1FAC" w:rsidRPr="00107E04" w:rsidP="00CB1C05" w14:paraId="30711FB9" w14:textId="77777777">
            <w:pPr>
              <w:pStyle w:val="CTableTextAbt"/>
            </w:pPr>
          </w:p>
        </w:tc>
        <w:tc>
          <w:tcPr>
            <w:tcW w:w="1165" w:type="dxa"/>
            <w:vMerge/>
            <w:tcBorders>
              <w:left w:val="nil"/>
              <w:bottom w:val="single" w:sz="4" w:space="0" w:color="auto"/>
              <w:right w:val="single" w:sz="4" w:space="0" w:color="auto"/>
            </w:tcBorders>
            <w:shd w:val="clear" w:color="auto" w:fill="F1AD7A" w:themeFill="accent2" w:themeFillTint="99"/>
          </w:tcPr>
          <w:p w:rsidR="003D1FAC" w:rsidRPr="00107E04" w:rsidP="00CB1C05" w14:paraId="7EDABC7E" w14:textId="77777777">
            <w:pPr>
              <w:pStyle w:val="CTableTextAbt"/>
            </w:pPr>
          </w:p>
        </w:tc>
      </w:tr>
      <w:tr w14:paraId="3FC82911"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3D1FAC" w:rsidRPr="00107E04" w:rsidP="00CB1C05" w14:paraId="0AD66BA8" w14:textId="77777777">
            <w:pPr>
              <w:pStyle w:val="LTableTextAbt"/>
            </w:pPr>
            <w:r w:rsidRPr="00953807">
              <w:t>Adco Professional Products LLC</w:t>
            </w:r>
          </w:p>
        </w:tc>
        <w:tc>
          <w:tcPr>
            <w:tcW w:w="1440" w:type="dxa"/>
            <w:tcBorders>
              <w:top w:val="nil"/>
              <w:left w:val="nil"/>
              <w:bottom w:val="single" w:sz="4" w:space="0" w:color="auto"/>
              <w:right w:val="single" w:sz="4" w:space="0" w:color="auto"/>
            </w:tcBorders>
            <w:shd w:val="clear" w:color="auto" w:fill="F1AD7A" w:themeFill="accent2" w:themeFillTint="99"/>
          </w:tcPr>
          <w:p w:rsidR="003D1FAC" w:rsidRPr="00107E04" w:rsidP="00CB1C05" w14:paraId="5EECD48F" w14:textId="77777777">
            <w:pPr>
              <w:pStyle w:val="LTableTextAbt"/>
            </w:pPr>
            <w:r w:rsidRPr="00AB3420">
              <w:t>Fashion Finish Synthetic</w:t>
            </w:r>
          </w:p>
        </w:tc>
        <w:tc>
          <w:tcPr>
            <w:tcW w:w="3330" w:type="dxa"/>
            <w:tcBorders>
              <w:top w:val="nil"/>
              <w:left w:val="nil"/>
              <w:bottom w:val="single" w:sz="4" w:space="0" w:color="auto"/>
              <w:right w:val="single" w:sz="4" w:space="0" w:color="auto"/>
            </w:tcBorders>
            <w:shd w:val="clear" w:color="auto" w:fill="F1AD7A" w:themeFill="accent2" w:themeFillTint="99"/>
          </w:tcPr>
          <w:p w:rsidR="003D1FAC" w:rsidP="00CB1C05" w14:paraId="3EA36B8F" w14:textId="77777777">
            <w:pPr>
              <w:pStyle w:val="LTableTextAbt"/>
            </w:pPr>
            <w:r w:rsidRPr="00976D56">
              <w:t>https://garmentcleaningsupply.com/chemicals/adco/fashion-finish-synthetic-1-gal-adco.html</w:t>
            </w:r>
          </w:p>
        </w:tc>
        <w:tc>
          <w:tcPr>
            <w:tcW w:w="900" w:type="dxa"/>
            <w:tcBorders>
              <w:top w:val="nil"/>
              <w:left w:val="nil"/>
              <w:bottom w:val="single" w:sz="4" w:space="0" w:color="auto"/>
              <w:right w:val="single" w:sz="4" w:space="0" w:color="auto"/>
            </w:tcBorders>
            <w:shd w:val="clear" w:color="auto" w:fill="F1AD7A" w:themeFill="accent2" w:themeFillTint="99"/>
            <w:noWrap/>
          </w:tcPr>
          <w:p w:rsidR="003D1FAC" w:rsidRPr="00107E04" w:rsidP="00CB1C05" w14:paraId="1E621F39" w14:textId="77777777">
            <w:pPr>
              <w:pStyle w:val="CTableTextAbt"/>
            </w:pPr>
            <w:r w:rsidRPr="008B6CE8">
              <w:t>$0.</w:t>
            </w:r>
            <w:r>
              <w:t>37</w:t>
            </w:r>
          </w:p>
        </w:tc>
        <w:tc>
          <w:tcPr>
            <w:tcW w:w="1165" w:type="dxa"/>
            <w:tcBorders>
              <w:top w:val="nil"/>
              <w:left w:val="nil"/>
              <w:bottom w:val="single" w:sz="4" w:space="0" w:color="auto"/>
              <w:right w:val="single" w:sz="4" w:space="0" w:color="auto"/>
            </w:tcBorders>
            <w:shd w:val="clear" w:color="auto" w:fill="F1AD7A" w:themeFill="accent2" w:themeFillTint="99"/>
          </w:tcPr>
          <w:p w:rsidR="003D1FAC" w:rsidRPr="00107E04" w:rsidP="00CB1C05" w14:paraId="3554921E" w14:textId="77777777">
            <w:pPr>
              <w:pStyle w:val="CTableTextAbt"/>
            </w:pPr>
            <w:r>
              <w:t>None</w:t>
            </w:r>
          </w:p>
        </w:tc>
        <w:tc>
          <w:tcPr>
            <w:tcW w:w="1165" w:type="dxa"/>
            <w:tcBorders>
              <w:top w:val="nil"/>
              <w:left w:val="nil"/>
              <w:bottom w:val="single" w:sz="4" w:space="0" w:color="auto"/>
              <w:right w:val="single" w:sz="4" w:space="0" w:color="auto"/>
            </w:tcBorders>
            <w:shd w:val="clear" w:color="auto" w:fill="F1AD7A" w:themeFill="accent2" w:themeFillTint="99"/>
          </w:tcPr>
          <w:p w:rsidR="003D1FAC" w:rsidRPr="00107E04" w:rsidP="00CB1C05" w14:paraId="08765C86" w14:textId="77777777">
            <w:pPr>
              <w:pStyle w:val="CTableTextAbt"/>
            </w:pPr>
            <w:r>
              <w:t>None</w:t>
            </w:r>
          </w:p>
        </w:tc>
      </w:tr>
      <w:tr w14:paraId="7B05AB6F"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3D1FAC" w:rsidRPr="00107E04" w:rsidP="00CB1C05" w14:paraId="7CDC4757" w14:textId="77777777">
            <w:pPr>
              <w:pStyle w:val="LTableTextAbt"/>
            </w:pPr>
            <w:r w:rsidRPr="00107E04">
              <w:t>Pettyjohn</w:t>
            </w:r>
            <w:r>
              <w:t>'</w:t>
            </w:r>
            <w:r w:rsidRPr="00107E04">
              <w:t>s Solutions</w:t>
            </w:r>
          </w:p>
        </w:tc>
        <w:tc>
          <w:tcPr>
            <w:tcW w:w="1440" w:type="dxa"/>
            <w:tcBorders>
              <w:top w:val="nil"/>
              <w:left w:val="nil"/>
              <w:bottom w:val="single" w:sz="4" w:space="0" w:color="auto"/>
              <w:right w:val="single" w:sz="4" w:space="0" w:color="auto"/>
            </w:tcBorders>
            <w:shd w:val="clear" w:color="auto" w:fill="BFBFBF" w:themeFill="background1" w:themeFillShade="BF"/>
          </w:tcPr>
          <w:p w:rsidR="003D1FAC" w:rsidRPr="00107E04" w:rsidP="00CB1C05" w14:paraId="29A9D077" w14:textId="77777777">
            <w:pPr>
              <w:pStyle w:val="LTableTextAbt"/>
            </w:pPr>
            <w:r w:rsidRPr="00107E04">
              <w:t>Pettyjohn</w:t>
            </w:r>
            <w:r>
              <w:t>'</w:t>
            </w:r>
            <w:r w:rsidRPr="00107E04">
              <w:t>s Solutions Homerun Cleaning Fluid</w:t>
            </w:r>
          </w:p>
        </w:tc>
        <w:tc>
          <w:tcPr>
            <w:tcW w:w="3330" w:type="dxa"/>
            <w:tcBorders>
              <w:top w:val="nil"/>
              <w:left w:val="nil"/>
              <w:bottom w:val="single" w:sz="4" w:space="0" w:color="auto"/>
              <w:right w:val="single" w:sz="4" w:space="0" w:color="auto"/>
            </w:tcBorders>
            <w:shd w:val="clear" w:color="auto" w:fill="BFBFBF" w:themeFill="background1" w:themeFillShade="BF"/>
          </w:tcPr>
          <w:p w:rsidR="003D1FAC" w:rsidRPr="00B853BF" w:rsidP="00CB1C05" w14:paraId="72AF2272" w14:textId="77777777">
            <w:pPr>
              <w:pStyle w:val="LTableTextAbt"/>
            </w:pPr>
            <w:hyperlink r:id="rId210" w:history="1">
              <w:r w:rsidRPr="00B853BF" w:rsidR="004F366B">
                <w:t>https://pettyjohnsolutions.com/product/homerun-cleaning-fluid-1-gallon/</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3D1FAC" w:rsidRPr="00107E04" w:rsidP="00CB1C05" w14:paraId="43C9589D" w14:textId="77777777">
            <w:pPr>
              <w:pStyle w:val="CTableTextAbt"/>
            </w:pPr>
            <w:r w:rsidRPr="00107E04">
              <w:t>$0.70</w:t>
            </w:r>
          </w:p>
        </w:tc>
        <w:tc>
          <w:tcPr>
            <w:tcW w:w="1165" w:type="dxa"/>
            <w:tcBorders>
              <w:top w:val="nil"/>
              <w:left w:val="nil"/>
              <w:bottom w:val="single" w:sz="4" w:space="0" w:color="auto"/>
              <w:right w:val="single" w:sz="4" w:space="0" w:color="auto"/>
            </w:tcBorders>
            <w:shd w:val="clear" w:color="auto" w:fill="BFBFBF" w:themeFill="background1" w:themeFillShade="BF"/>
          </w:tcPr>
          <w:p w:rsidR="003D1FAC" w:rsidRPr="00107E04" w:rsidP="00CB1C05" w14:paraId="1E5959C7" w14:textId="77777777">
            <w:pPr>
              <w:pStyle w:val="CTableTextAbt"/>
            </w:pPr>
            <w:r w:rsidRPr="00107E04">
              <w:t>None</w:t>
            </w:r>
          </w:p>
        </w:tc>
        <w:tc>
          <w:tcPr>
            <w:tcW w:w="1165" w:type="dxa"/>
            <w:tcBorders>
              <w:top w:val="nil"/>
              <w:left w:val="nil"/>
              <w:bottom w:val="single" w:sz="4" w:space="0" w:color="auto"/>
              <w:right w:val="single" w:sz="4" w:space="0" w:color="auto"/>
            </w:tcBorders>
            <w:shd w:val="clear" w:color="auto" w:fill="BFBFBF" w:themeFill="background1" w:themeFillShade="BF"/>
          </w:tcPr>
          <w:p w:rsidR="003D1FAC" w:rsidRPr="00107E04" w:rsidP="00CB1C05" w14:paraId="64D5D97E" w14:textId="77777777">
            <w:pPr>
              <w:pStyle w:val="CTableTextAbt"/>
            </w:pPr>
            <w:r w:rsidRPr="00107E04">
              <w:t>None</w:t>
            </w:r>
          </w:p>
        </w:tc>
      </w:tr>
      <w:tr w14:paraId="14714FC2"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3D1FAC" w:rsidRPr="00107E04" w:rsidP="00CB1C05" w14:paraId="238EBA69" w14:textId="77777777">
            <w:pPr>
              <w:pStyle w:val="LTableTextAbt"/>
            </w:pPr>
            <w:r w:rsidRPr="00107E04">
              <w:t>A.L. Wilson Chemical Co.</w:t>
            </w:r>
          </w:p>
        </w:tc>
        <w:tc>
          <w:tcPr>
            <w:tcW w:w="1440" w:type="dxa"/>
            <w:tcBorders>
              <w:top w:val="nil"/>
              <w:left w:val="nil"/>
              <w:bottom w:val="single" w:sz="4" w:space="0" w:color="auto"/>
              <w:right w:val="single" w:sz="4" w:space="0" w:color="auto"/>
            </w:tcBorders>
            <w:shd w:val="clear" w:color="auto" w:fill="BFBFBF" w:themeFill="background1" w:themeFillShade="BF"/>
          </w:tcPr>
          <w:p w:rsidR="003D1FAC" w:rsidRPr="00107E04" w:rsidP="00CB1C05" w14:paraId="35921600" w14:textId="77777777">
            <w:pPr>
              <w:pStyle w:val="LTableTextAbt"/>
            </w:pPr>
            <w:r w:rsidRPr="00107E04">
              <w:t>TarGo Dry</w:t>
            </w:r>
          </w:p>
        </w:tc>
        <w:tc>
          <w:tcPr>
            <w:tcW w:w="3330" w:type="dxa"/>
            <w:tcBorders>
              <w:top w:val="nil"/>
              <w:left w:val="nil"/>
              <w:bottom w:val="single" w:sz="4" w:space="0" w:color="auto"/>
              <w:right w:val="single" w:sz="4" w:space="0" w:color="auto"/>
            </w:tcBorders>
            <w:shd w:val="clear" w:color="auto" w:fill="BFBFBF" w:themeFill="background1" w:themeFillShade="BF"/>
          </w:tcPr>
          <w:p w:rsidR="003D1FAC" w:rsidRPr="00B853BF" w:rsidP="00CB1C05" w14:paraId="4062DF42" w14:textId="77777777">
            <w:pPr>
              <w:pStyle w:val="LTableTextAbt"/>
            </w:pPr>
            <w:hyperlink r:id="rId211" w:history="1">
              <w:r w:rsidRPr="00B853BF" w:rsidR="004F366B">
                <w:t>https://www.alwilson.com/products/targo_dry/index.html</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3D1FAC" w:rsidRPr="00107E04" w:rsidP="00CB1C05" w14:paraId="2C1BB7FA" w14:textId="77777777">
            <w:pPr>
              <w:pStyle w:val="CTableTextAbt"/>
            </w:pPr>
            <w:r w:rsidRPr="00107E04">
              <w:t>$0.82</w:t>
            </w:r>
          </w:p>
        </w:tc>
        <w:tc>
          <w:tcPr>
            <w:tcW w:w="1165" w:type="dxa"/>
            <w:tcBorders>
              <w:top w:val="nil"/>
              <w:left w:val="nil"/>
              <w:bottom w:val="single" w:sz="4" w:space="0" w:color="auto"/>
              <w:right w:val="single" w:sz="4" w:space="0" w:color="auto"/>
            </w:tcBorders>
            <w:shd w:val="clear" w:color="auto" w:fill="BFBFBF" w:themeFill="background1" w:themeFillShade="BF"/>
          </w:tcPr>
          <w:p w:rsidR="003D1FAC" w:rsidRPr="00107E04" w:rsidP="00CB1C05" w14:paraId="3E6DB2DC" w14:textId="77777777">
            <w:pPr>
              <w:pStyle w:val="CTableTextAbt"/>
            </w:pPr>
            <w:r w:rsidRPr="00107E04">
              <w:t>None</w:t>
            </w:r>
          </w:p>
        </w:tc>
        <w:tc>
          <w:tcPr>
            <w:tcW w:w="1165" w:type="dxa"/>
            <w:tcBorders>
              <w:top w:val="nil"/>
              <w:left w:val="nil"/>
              <w:bottom w:val="single" w:sz="4" w:space="0" w:color="auto"/>
              <w:right w:val="single" w:sz="4" w:space="0" w:color="auto"/>
            </w:tcBorders>
            <w:shd w:val="clear" w:color="auto" w:fill="BFBFBF" w:themeFill="background1" w:themeFillShade="BF"/>
          </w:tcPr>
          <w:p w:rsidR="003D1FAC" w:rsidRPr="00107E04" w:rsidP="00CB1C05" w14:paraId="11736EE0" w14:textId="77777777">
            <w:pPr>
              <w:pStyle w:val="CTableTextAbt"/>
            </w:pPr>
            <w:r w:rsidRPr="00107E04">
              <w:t>None</w:t>
            </w:r>
          </w:p>
        </w:tc>
      </w:tr>
      <w:tr w14:paraId="1D78BCD6"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3D1FAC" w:rsidRPr="00107E04" w:rsidP="00CB1C05" w14:paraId="5A0D8AC9" w14:textId="77777777">
            <w:pPr>
              <w:pStyle w:val="LTableTextAbt"/>
            </w:pPr>
            <w:r w:rsidRPr="00107E04">
              <w:t>A.L. Wilson Chemical Co.</w:t>
            </w:r>
          </w:p>
        </w:tc>
        <w:tc>
          <w:tcPr>
            <w:tcW w:w="1440" w:type="dxa"/>
            <w:tcBorders>
              <w:top w:val="nil"/>
              <w:left w:val="nil"/>
              <w:bottom w:val="single" w:sz="4" w:space="0" w:color="auto"/>
              <w:right w:val="single" w:sz="4" w:space="0" w:color="auto"/>
            </w:tcBorders>
            <w:shd w:val="clear" w:color="auto" w:fill="auto"/>
          </w:tcPr>
          <w:p w:rsidR="003D1FAC" w:rsidRPr="00107E04" w:rsidP="00CB1C05" w14:paraId="54921B88" w14:textId="77777777">
            <w:pPr>
              <w:pStyle w:val="LTableTextAbt"/>
            </w:pPr>
            <w:r w:rsidRPr="00107E04">
              <w:t xml:space="preserve">TarGo EF </w:t>
            </w:r>
          </w:p>
        </w:tc>
        <w:tc>
          <w:tcPr>
            <w:tcW w:w="3330" w:type="dxa"/>
            <w:tcBorders>
              <w:top w:val="nil"/>
              <w:left w:val="nil"/>
              <w:bottom w:val="single" w:sz="4" w:space="0" w:color="auto"/>
              <w:right w:val="single" w:sz="4" w:space="0" w:color="auto"/>
            </w:tcBorders>
            <w:shd w:val="clear" w:color="auto" w:fill="auto"/>
          </w:tcPr>
          <w:p w:rsidR="003D1FAC" w:rsidRPr="00B853BF" w:rsidP="00CB1C05" w14:paraId="04371A6F" w14:textId="77777777">
            <w:pPr>
              <w:pStyle w:val="LTableTextAbt"/>
            </w:pPr>
            <w:hyperlink r:id="rId212" w:history="1">
              <w:r w:rsidRPr="00B853BF" w:rsidR="004F366B">
                <w:t>https://www.alwilson.com/products/targo_ef/index.html</w:t>
              </w:r>
            </w:hyperlink>
          </w:p>
        </w:tc>
        <w:tc>
          <w:tcPr>
            <w:tcW w:w="900" w:type="dxa"/>
            <w:tcBorders>
              <w:top w:val="nil"/>
              <w:left w:val="nil"/>
              <w:bottom w:val="single" w:sz="4" w:space="0" w:color="auto"/>
              <w:right w:val="single" w:sz="4" w:space="0" w:color="auto"/>
            </w:tcBorders>
            <w:shd w:val="clear" w:color="auto" w:fill="auto"/>
            <w:noWrap/>
          </w:tcPr>
          <w:p w:rsidR="003D1FAC" w:rsidRPr="00107E04" w:rsidP="00CB1C05" w14:paraId="50FDC8A0" w14:textId="77777777">
            <w:pPr>
              <w:pStyle w:val="CTableTextAbt"/>
            </w:pPr>
            <w:r w:rsidRPr="00107E04">
              <w:t>$0.98</w:t>
            </w:r>
          </w:p>
        </w:tc>
        <w:tc>
          <w:tcPr>
            <w:tcW w:w="1165" w:type="dxa"/>
            <w:tcBorders>
              <w:top w:val="nil"/>
              <w:left w:val="nil"/>
              <w:bottom w:val="single" w:sz="4" w:space="0" w:color="auto"/>
              <w:right w:val="single" w:sz="4" w:space="0" w:color="auto"/>
            </w:tcBorders>
            <w:shd w:val="clear" w:color="auto" w:fill="auto"/>
          </w:tcPr>
          <w:p w:rsidR="003D1FAC" w:rsidRPr="00107E04" w:rsidP="00CB1C05" w14:paraId="330673B9" w14:textId="77777777">
            <w:pPr>
              <w:pStyle w:val="CTableTextAbt"/>
            </w:pPr>
            <w:r w:rsidRPr="00107E04">
              <w:t>None</w:t>
            </w:r>
          </w:p>
        </w:tc>
        <w:tc>
          <w:tcPr>
            <w:tcW w:w="1165" w:type="dxa"/>
            <w:tcBorders>
              <w:top w:val="nil"/>
              <w:left w:val="nil"/>
              <w:bottom w:val="single" w:sz="4" w:space="0" w:color="auto"/>
              <w:right w:val="single" w:sz="4" w:space="0" w:color="auto"/>
            </w:tcBorders>
          </w:tcPr>
          <w:p w:rsidR="003D1FAC" w:rsidRPr="00107E04" w:rsidP="00CB1C05" w14:paraId="199252A1" w14:textId="77777777">
            <w:pPr>
              <w:pStyle w:val="CTableTextAbt"/>
            </w:pPr>
            <w:r w:rsidRPr="00107E04">
              <w:t>None</w:t>
            </w:r>
          </w:p>
        </w:tc>
      </w:tr>
      <w:tr w14:paraId="554EA7FC"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3D1FAC" w:rsidRPr="00107E04" w:rsidP="00CB1C05" w14:paraId="3BF1291F" w14:textId="77777777">
            <w:pPr>
              <w:pStyle w:val="LTableTextAbt"/>
            </w:pPr>
            <w:r w:rsidRPr="00107E04">
              <w:t>Chem-Dry</w:t>
            </w:r>
          </w:p>
        </w:tc>
        <w:tc>
          <w:tcPr>
            <w:tcW w:w="1440" w:type="dxa"/>
            <w:tcBorders>
              <w:top w:val="nil"/>
              <w:left w:val="nil"/>
              <w:bottom w:val="single" w:sz="4" w:space="0" w:color="auto"/>
              <w:right w:val="single" w:sz="4" w:space="0" w:color="auto"/>
            </w:tcBorders>
            <w:shd w:val="clear" w:color="auto" w:fill="auto"/>
          </w:tcPr>
          <w:p w:rsidR="003D1FAC" w:rsidRPr="00107E04" w:rsidP="00CB1C05" w14:paraId="2DC359C3" w14:textId="77777777">
            <w:pPr>
              <w:pStyle w:val="LTableTextAbt"/>
            </w:pPr>
            <w:r w:rsidRPr="00107E04">
              <w:t>Professional Strength Spot Remover</w:t>
            </w:r>
          </w:p>
        </w:tc>
        <w:tc>
          <w:tcPr>
            <w:tcW w:w="3330" w:type="dxa"/>
            <w:tcBorders>
              <w:top w:val="nil"/>
              <w:left w:val="nil"/>
              <w:bottom w:val="single" w:sz="4" w:space="0" w:color="auto"/>
              <w:right w:val="single" w:sz="4" w:space="0" w:color="auto"/>
            </w:tcBorders>
            <w:shd w:val="clear" w:color="auto" w:fill="auto"/>
          </w:tcPr>
          <w:p w:rsidR="003D1FAC" w:rsidRPr="00B853BF" w:rsidP="00CB1C05" w14:paraId="3A575CF7" w14:textId="77777777">
            <w:pPr>
              <w:pStyle w:val="LTableTextAbt"/>
            </w:pPr>
            <w:hyperlink r:id="rId213" w:history="1">
              <w:r w:rsidRPr="00B853BF" w:rsidR="004F366B">
                <w:t>https://www.amazon.com/Chem-Dry-Professional-Strength-Spot-Remover/dp/B01B02RUU4/ref=sr_1_4?dchild=1&amp;keywords=dry+cleaning+spot+remover&amp;qid=1628783569&amp;s=home-garden&amp;sr=1-4</w:t>
              </w:r>
            </w:hyperlink>
          </w:p>
        </w:tc>
        <w:tc>
          <w:tcPr>
            <w:tcW w:w="900" w:type="dxa"/>
            <w:tcBorders>
              <w:top w:val="nil"/>
              <w:left w:val="nil"/>
              <w:bottom w:val="single" w:sz="4" w:space="0" w:color="auto"/>
              <w:right w:val="single" w:sz="4" w:space="0" w:color="auto"/>
            </w:tcBorders>
            <w:shd w:val="clear" w:color="auto" w:fill="auto"/>
            <w:noWrap/>
          </w:tcPr>
          <w:p w:rsidR="003D1FAC" w:rsidRPr="00107E04" w:rsidP="00CB1C05" w14:paraId="44964260" w14:textId="77777777">
            <w:pPr>
              <w:pStyle w:val="CTableTextAbt"/>
            </w:pPr>
            <w:r w:rsidRPr="00107E04">
              <w:t>$0.78</w:t>
            </w:r>
          </w:p>
        </w:tc>
        <w:tc>
          <w:tcPr>
            <w:tcW w:w="1165" w:type="dxa"/>
            <w:tcBorders>
              <w:top w:val="nil"/>
              <w:left w:val="nil"/>
              <w:bottom w:val="single" w:sz="4" w:space="0" w:color="auto"/>
              <w:right w:val="single" w:sz="4" w:space="0" w:color="auto"/>
            </w:tcBorders>
            <w:shd w:val="clear" w:color="auto" w:fill="auto"/>
          </w:tcPr>
          <w:p w:rsidR="003D1FAC" w:rsidRPr="00107E04" w:rsidP="00CB1C05" w14:paraId="537D4420" w14:textId="77777777">
            <w:pPr>
              <w:pStyle w:val="CTableTextAbt"/>
            </w:pPr>
            <w:r w:rsidRPr="00107E04">
              <w:t>4.7</w:t>
            </w:r>
          </w:p>
        </w:tc>
        <w:tc>
          <w:tcPr>
            <w:tcW w:w="1165" w:type="dxa"/>
            <w:tcBorders>
              <w:top w:val="nil"/>
              <w:left w:val="nil"/>
              <w:bottom w:val="single" w:sz="4" w:space="0" w:color="auto"/>
              <w:right w:val="single" w:sz="4" w:space="0" w:color="auto"/>
            </w:tcBorders>
          </w:tcPr>
          <w:p w:rsidR="003D1FAC" w:rsidRPr="00107E04" w:rsidP="00CB1C05" w14:paraId="07AB6502" w14:textId="77777777">
            <w:pPr>
              <w:pStyle w:val="CTableTextAbt"/>
            </w:pPr>
            <w:r w:rsidRPr="00107E04">
              <w:t>101</w:t>
            </w:r>
          </w:p>
        </w:tc>
      </w:tr>
      <w:tr w14:paraId="7F8BAD47"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3D1FAC" w:rsidRPr="00107E04" w:rsidP="00CB1C05" w14:paraId="458F5978" w14:textId="77777777">
            <w:pPr>
              <w:pStyle w:val="LTableTextAbt"/>
            </w:pPr>
            <w:r w:rsidRPr="00107E04">
              <w:t>Zep</w:t>
            </w:r>
          </w:p>
        </w:tc>
        <w:tc>
          <w:tcPr>
            <w:tcW w:w="1440" w:type="dxa"/>
            <w:tcBorders>
              <w:top w:val="nil"/>
              <w:left w:val="nil"/>
              <w:bottom w:val="single" w:sz="4" w:space="0" w:color="auto"/>
              <w:right w:val="single" w:sz="4" w:space="0" w:color="auto"/>
            </w:tcBorders>
            <w:shd w:val="clear" w:color="auto" w:fill="auto"/>
          </w:tcPr>
          <w:p w:rsidR="003D1FAC" w:rsidRPr="00107E04" w:rsidP="00CB1C05" w14:paraId="27683227" w14:textId="77777777">
            <w:pPr>
              <w:pStyle w:val="LTableTextAbt"/>
            </w:pPr>
            <w:r w:rsidRPr="00107E04">
              <w:t>Instant Carpet and Upholstery Spot Remover</w:t>
            </w:r>
          </w:p>
        </w:tc>
        <w:tc>
          <w:tcPr>
            <w:tcW w:w="3330" w:type="dxa"/>
            <w:tcBorders>
              <w:top w:val="nil"/>
              <w:left w:val="nil"/>
              <w:bottom w:val="single" w:sz="4" w:space="0" w:color="auto"/>
              <w:right w:val="single" w:sz="4" w:space="0" w:color="auto"/>
            </w:tcBorders>
            <w:shd w:val="clear" w:color="auto" w:fill="auto"/>
          </w:tcPr>
          <w:p w:rsidR="003D1FAC" w:rsidRPr="00B853BF" w:rsidP="00CB1C05" w14:paraId="6358C8AC" w14:textId="77777777">
            <w:pPr>
              <w:pStyle w:val="LTableTextAbt"/>
            </w:pPr>
            <w:hyperlink r:id="rId214" w:history="1">
              <w:r w:rsidRPr="00B853BF" w:rsidR="004F366B">
                <w:t>https://www.homedepot.com/p/ZEP-19-oz-Instant-Spot-and-Carpet-Stain-Remover-ZUSPOT19/202858110</w:t>
              </w:r>
            </w:hyperlink>
          </w:p>
        </w:tc>
        <w:tc>
          <w:tcPr>
            <w:tcW w:w="900" w:type="dxa"/>
            <w:tcBorders>
              <w:top w:val="nil"/>
              <w:left w:val="nil"/>
              <w:bottom w:val="single" w:sz="4" w:space="0" w:color="auto"/>
              <w:right w:val="single" w:sz="4" w:space="0" w:color="auto"/>
            </w:tcBorders>
            <w:shd w:val="clear" w:color="auto" w:fill="auto"/>
            <w:noWrap/>
          </w:tcPr>
          <w:p w:rsidR="003D1FAC" w:rsidRPr="00107E04" w:rsidP="00CB1C05" w14:paraId="60176BC3" w14:textId="77777777">
            <w:pPr>
              <w:pStyle w:val="CTableTextAbt"/>
            </w:pPr>
            <w:r w:rsidRPr="00107E04">
              <w:t>$0.40</w:t>
            </w:r>
          </w:p>
        </w:tc>
        <w:tc>
          <w:tcPr>
            <w:tcW w:w="1165" w:type="dxa"/>
            <w:tcBorders>
              <w:top w:val="nil"/>
              <w:left w:val="nil"/>
              <w:bottom w:val="single" w:sz="4" w:space="0" w:color="auto"/>
              <w:right w:val="single" w:sz="4" w:space="0" w:color="auto"/>
            </w:tcBorders>
            <w:shd w:val="clear" w:color="auto" w:fill="auto"/>
          </w:tcPr>
          <w:p w:rsidR="003D1FAC" w:rsidRPr="00107E04" w:rsidP="00CB1C05" w14:paraId="7D8E0CA6" w14:textId="77777777">
            <w:pPr>
              <w:pStyle w:val="CTableTextAbt"/>
            </w:pPr>
            <w:r w:rsidRPr="00107E04">
              <w:t>4.6</w:t>
            </w:r>
          </w:p>
        </w:tc>
        <w:tc>
          <w:tcPr>
            <w:tcW w:w="1165" w:type="dxa"/>
            <w:tcBorders>
              <w:top w:val="nil"/>
              <w:left w:val="nil"/>
              <w:bottom w:val="single" w:sz="4" w:space="0" w:color="auto"/>
              <w:right w:val="single" w:sz="4" w:space="0" w:color="auto"/>
            </w:tcBorders>
          </w:tcPr>
          <w:p w:rsidR="003D1FAC" w:rsidRPr="00107E04" w:rsidP="00CB1C05" w14:paraId="4D884353" w14:textId="77777777">
            <w:pPr>
              <w:pStyle w:val="CTableTextAbt"/>
            </w:pPr>
            <w:r w:rsidRPr="00107E04">
              <w:t>82</w:t>
            </w:r>
          </w:p>
        </w:tc>
      </w:tr>
      <w:tr w14:paraId="3AEA1172"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3D1FAC" w:rsidRPr="00107E04" w:rsidP="00CB1C05" w14:paraId="2C836CBD" w14:textId="77777777">
            <w:pPr>
              <w:pStyle w:val="LTableTextAbt"/>
            </w:pPr>
            <w:r w:rsidRPr="00107E04">
              <w:t>Resolve</w:t>
            </w:r>
          </w:p>
        </w:tc>
        <w:tc>
          <w:tcPr>
            <w:tcW w:w="1440" w:type="dxa"/>
            <w:tcBorders>
              <w:top w:val="nil"/>
              <w:left w:val="nil"/>
              <w:bottom w:val="single" w:sz="4" w:space="0" w:color="auto"/>
              <w:right w:val="single" w:sz="4" w:space="0" w:color="auto"/>
            </w:tcBorders>
            <w:shd w:val="clear" w:color="auto" w:fill="auto"/>
          </w:tcPr>
          <w:p w:rsidR="003D1FAC" w:rsidRPr="00107E04" w:rsidP="00CB1C05" w14:paraId="48EF5086" w14:textId="77777777">
            <w:pPr>
              <w:pStyle w:val="LTableTextAbt"/>
            </w:pPr>
            <w:r w:rsidRPr="00107E04">
              <w:t>Professional Spot and Stain Carpet Cleaner</w:t>
            </w:r>
          </w:p>
        </w:tc>
        <w:tc>
          <w:tcPr>
            <w:tcW w:w="3330" w:type="dxa"/>
            <w:tcBorders>
              <w:top w:val="nil"/>
              <w:left w:val="nil"/>
              <w:bottom w:val="single" w:sz="4" w:space="0" w:color="auto"/>
              <w:right w:val="single" w:sz="4" w:space="0" w:color="auto"/>
            </w:tcBorders>
            <w:shd w:val="clear" w:color="auto" w:fill="auto"/>
          </w:tcPr>
          <w:p w:rsidR="003D1FAC" w:rsidRPr="00B853BF" w:rsidP="00CB1C05" w14:paraId="1FF0F18F" w14:textId="77777777">
            <w:pPr>
              <w:pStyle w:val="LTableTextAbt"/>
            </w:pPr>
            <w:hyperlink r:id="rId215" w:history="1">
              <w:r w:rsidRPr="00B853BF" w:rsidR="004F366B">
                <w:t>https://www.homedepot.com/p/Resolve-32-oz-Procare-Carpet-Spot-and-Stain-Remover-974022/202820652?MERCH=REC-_-pip_alternatives-_-100670274-_-202820652-_-N&amp;</w:t>
              </w:r>
            </w:hyperlink>
          </w:p>
        </w:tc>
        <w:tc>
          <w:tcPr>
            <w:tcW w:w="900" w:type="dxa"/>
            <w:tcBorders>
              <w:top w:val="nil"/>
              <w:left w:val="nil"/>
              <w:bottom w:val="single" w:sz="4" w:space="0" w:color="auto"/>
              <w:right w:val="single" w:sz="4" w:space="0" w:color="auto"/>
            </w:tcBorders>
            <w:shd w:val="clear" w:color="auto" w:fill="auto"/>
            <w:noWrap/>
          </w:tcPr>
          <w:p w:rsidR="003D1FAC" w:rsidRPr="00107E04" w:rsidP="00CB1C05" w14:paraId="796FBC5C" w14:textId="77777777">
            <w:pPr>
              <w:pStyle w:val="CTableTextAbt"/>
            </w:pPr>
            <w:r w:rsidRPr="00107E04">
              <w:t>$0.21</w:t>
            </w:r>
          </w:p>
        </w:tc>
        <w:tc>
          <w:tcPr>
            <w:tcW w:w="1165" w:type="dxa"/>
            <w:tcBorders>
              <w:top w:val="nil"/>
              <w:left w:val="nil"/>
              <w:bottom w:val="single" w:sz="4" w:space="0" w:color="auto"/>
              <w:right w:val="single" w:sz="4" w:space="0" w:color="auto"/>
            </w:tcBorders>
            <w:shd w:val="clear" w:color="auto" w:fill="auto"/>
          </w:tcPr>
          <w:p w:rsidR="003D1FAC" w:rsidRPr="00107E04" w:rsidP="00CB1C05" w14:paraId="4E9A0537" w14:textId="77777777">
            <w:pPr>
              <w:pStyle w:val="CTableTextAbt"/>
            </w:pPr>
            <w:r w:rsidRPr="00107E04">
              <w:t>4.6</w:t>
            </w:r>
          </w:p>
        </w:tc>
        <w:tc>
          <w:tcPr>
            <w:tcW w:w="1165" w:type="dxa"/>
            <w:tcBorders>
              <w:top w:val="nil"/>
              <w:left w:val="nil"/>
              <w:bottom w:val="single" w:sz="4" w:space="0" w:color="auto"/>
              <w:right w:val="single" w:sz="4" w:space="0" w:color="auto"/>
            </w:tcBorders>
          </w:tcPr>
          <w:p w:rsidR="003D1FAC" w:rsidRPr="00107E04" w:rsidP="00CB1C05" w14:paraId="05C6E920" w14:textId="77777777">
            <w:pPr>
              <w:pStyle w:val="CTableTextAbt"/>
            </w:pPr>
            <w:r w:rsidRPr="00107E04">
              <w:t>238</w:t>
            </w:r>
          </w:p>
        </w:tc>
      </w:tr>
      <w:tr w14:paraId="250CD78F"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3D1FAC" w:rsidRPr="00107E04" w:rsidP="00CB1C05" w14:paraId="40AC0B52" w14:textId="77777777">
            <w:pPr>
              <w:pStyle w:val="LTableTextAbt"/>
            </w:pPr>
            <w:r w:rsidRPr="00107E04">
              <w:t>SC Johnson</w:t>
            </w:r>
          </w:p>
        </w:tc>
        <w:tc>
          <w:tcPr>
            <w:tcW w:w="1440" w:type="dxa"/>
            <w:tcBorders>
              <w:top w:val="nil"/>
              <w:left w:val="nil"/>
              <w:bottom w:val="single" w:sz="4" w:space="0" w:color="auto"/>
              <w:right w:val="single" w:sz="4" w:space="0" w:color="auto"/>
            </w:tcBorders>
            <w:shd w:val="clear" w:color="auto" w:fill="auto"/>
          </w:tcPr>
          <w:p w:rsidR="003D1FAC" w:rsidRPr="00107E04" w:rsidP="00CB1C05" w14:paraId="233B1884" w14:textId="77777777">
            <w:pPr>
              <w:pStyle w:val="LTableTextAbt"/>
            </w:pPr>
            <w:r w:rsidRPr="00107E04">
              <w:t>Shout Triple-Action Laundry Stain Remover</w:t>
            </w:r>
          </w:p>
        </w:tc>
        <w:tc>
          <w:tcPr>
            <w:tcW w:w="3330" w:type="dxa"/>
            <w:tcBorders>
              <w:top w:val="nil"/>
              <w:left w:val="nil"/>
              <w:bottom w:val="single" w:sz="4" w:space="0" w:color="auto"/>
              <w:right w:val="single" w:sz="4" w:space="0" w:color="auto"/>
            </w:tcBorders>
            <w:shd w:val="clear" w:color="auto" w:fill="auto"/>
          </w:tcPr>
          <w:p w:rsidR="003D1FAC" w:rsidRPr="00B853BF" w:rsidP="00CB1C05" w14:paraId="2D283D9F" w14:textId="77777777">
            <w:pPr>
              <w:pStyle w:val="LTableTextAbt"/>
            </w:pPr>
            <w:hyperlink r:id="rId216" w:anchor="product-overview" w:history="1">
              <w:r w:rsidRPr="00B853BF" w:rsidR="004F366B">
                <w:t>https://www.homedepot.com/p/Shout-60-fl-Oz-Triple-Acting-Liquid-Refill-Fabric-Stain-Remover-624323/308629742#product-overview</w:t>
              </w:r>
            </w:hyperlink>
          </w:p>
        </w:tc>
        <w:tc>
          <w:tcPr>
            <w:tcW w:w="900" w:type="dxa"/>
            <w:tcBorders>
              <w:top w:val="nil"/>
              <w:left w:val="nil"/>
              <w:bottom w:val="single" w:sz="4" w:space="0" w:color="auto"/>
              <w:right w:val="single" w:sz="4" w:space="0" w:color="auto"/>
            </w:tcBorders>
            <w:shd w:val="clear" w:color="auto" w:fill="auto"/>
            <w:noWrap/>
          </w:tcPr>
          <w:p w:rsidR="003D1FAC" w:rsidRPr="00107E04" w:rsidP="00CB1C05" w14:paraId="7BD0C30B" w14:textId="77777777">
            <w:pPr>
              <w:pStyle w:val="CTableTextAbt"/>
            </w:pPr>
            <w:r w:rsidRPr="00107E04">
              <w:t>$0.09</w:t>
            </w:r>
          </w:p>
        </w:tc>
        <w:tc>
          <w:tcPr>
            <w:tcW w:w="1165" w:type="dxa"/>
            <w:tcBorders>
              <w:top w:val="nil"/>
              <w:left w:val="nil"/>
              <w:bottom w:val="single" w:sz="4" w:space="0" w:color="auto"/>
              <w:right w:val="single" w:sz="4" w:space="0" w:color="auto"/>
            </w:tcBorders>
            <w:shd w:val="clear" w:color="auto" w:fill="auto"/>
          </w:tcPr>
          <w:p w:rsidR="003D1FAC" w:rsidRPr="00107E04" w:rsidP="00CB1C05" w14:paraId="12D76560" w14:textId="77777777">
            <w:pPr>
              <w:pStyle w:val="CTableTextAbt"/>
            </w:pPr>
            <w:r w:rsidRPr="00107E04">
              <w:t>4.8</w:t>
            </w:r>
          </w:p>
        </w:tc>
        <w:tc>
          <w:tcPr>
            <w:tcW w:w="1165" w:type="dxa"/>
            <w:tcBorders>
              <w:top w:val="nil"/>
              <w:left w:val="nil"/>
              <w:bottom w:val="single" w:sz="4" w:space="0" w:color="auto"/>
              <w:right w:val="single" w:sz="4" w:space="0" w:color="auto"/>
            </w:tcBorders>
          </w:tcPr>
          <w:p w:rsidR="003D1FAC" w:rsidRPr="00107E04" w:rsidP="00CB1C05" w14:paraId="6C58C866" w14:textId="77777777">
            <w:pPr>
              <w:pStyle w:val="CTableTextAbt"/>
            </w:pPr>
            <w:r w:rsidRPr="00107E04">
              <w:t>241</w:t>
            </w:r>
          </w:p>
        </w:tc>
      </w:tr>
      <w:tr w14:paraId="7104D016" w14:textId="77777777" w:rsidTr="00E604D0">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3D1FAC" w:rsidRPr="00107E04" w:rsidP="00CB1C05" w14:paraId="78B64F01" w14:textId="77777777">
            <w:pPr>
              <w:pStyle w:val="LTableTextAbt"/>
            </w:pPr>
            <w:r w:rsidRPr="00107E04">
              <w:t>Seventh Generation</w:t>
            </w:r>
          </w:p>
        </w:tc>
        <w:tc>
          <w:tcPr>
            <w:tcW w:w="1440" w:type="dxa"/>
            <w:tcBorders>
              <w:top w:val="nil"/>
              <w:left w:val="nil"/>
              <w:bottom w:val="single" w:sz="4" w:space="0" w:color="auto"/>
              <w:right w:val="single" w:sz="4" w:space="0" w:color="auto"/>
            </w:tcBorders>
            <w:shd w:val="clear" w:color="auto" w:fill="auto"/>
          </w:tcPr>
          <w:p w:rsidR="003D1FAC" w:rsidRPr="00107E04" w:rsidP="00CB1C05" w14:paraId="0501D333" w14:textId="77777777">
            <w:pPr>
              <w:pStyle w:val="LTableTextAbt"/>
            </w:pPr>
            <w:r w:rsidRPr="00107E04">
              <w:t>Laundry Stain Remover</w:t>
            </w:r>
          </w:p>
        </w:tc>
        <w:tc>
          <w:tcPr>
            <w:tcW w:w="3330" w:type="dxa"/>
            <w:tcBorders>
              <w:top w:val="nil"/>
              <w:left w:val="nil"/>
              <w:bottom w:val="single" w:sz="4" w:space="0" w:color="auto"/>
              <w:right w:val="single" w:sz="4" w:space="0" w:color="auto"/>
            </w:tcBorders>
            <w:shd w:val="clear" w:color="auto" w:fill="auto"/>
          </w:tcPr>
          <w:p w:rsidR="003D1FAC" w:rsidRPr="00B853BF" w:rsidP="00CB1C05" w14:paraId="32100C7E" w14:textId="77777777">
            <w:pPr>
              <w:pStyle w:val="LTableTextAbt"/>
            </w:pPr>
            <w:hyperlink r:id="rId217" w:history="1">
              <w:r w:rsidRPr="00B853BF" w:rsidR="004F366B">
                <w:t>https://www.target.com/p/seventh-generation-laundry-stain-removers-free-38-clear-16-fl-oz/-/A-53346810</w:t>
              </w:r>
            </w:hyperlink>
          </w:p>
        </w:tc>
        <w:tc>
          <w:tcPr>
            <w:tcW w:w="900" w:type="dxa"/>
            <w:tcBorders>
              <w:top w:val="nil"/>
              <w:left w:val="nil"/>
              <w:bottom w:val="single" w:sz="4" w:space="0" w:color="auto"/>
              <w:right w:val="single" w:sz="4" w:space="0" w:color="auto"/>
            </w:tcBorders>
            <w:shd w:val="clear" w:color="auto" w:fill="auto"/>
            <w:noWrap/>
          </w:tcPr>
          <w:p w:rsidR="003D1FAC" w:rsidRPr="00107E04" w:rsidP="00CB1C05" w14:paraId="2CBC03C2" w14:textId="77777777">
            <w:pPr>
              <w:pStyle w:val="CTableTextAbt"/>
            </w:pPr>
            <w:r w:rsidRPr="00107E04">
              <w:t> $0.28</w:t>
            </w:r>
          </w:p>
          <w:p w:rsidR="003D1FAC" w:rsidRPr="00107E04" w:rsidP="00CB1C05" w14:paraId="43E8F5FA" w14:textId="77777777">
            <w:pPr>
              <w:pStyle w:val="CTableTextAbt"/>
            </w:pPr>
          </w:p>
        </w:tc>
        <w:tc>
          <w:tcPr>
            <w:tcW w:w="1165" w:type="dxa"/>
            <w:tcBorders>
              <w:top w:val="nil"/>
              <w:left w:val="nil"/>
              <w:bottom w:val="single" w:sz="4" w:space="0" w:color="auto"/>
              <w:right w:val="single" w:sz="4" w:space="0" w:color="auto"/>
            </w:tcBorders>
            <w:shd w:val="clear" w:color="auto" w:fill="auto"/>
          </w:tcPr>
          <w:p w:rsidR="003D1FAC" w:rsidRPr="00107E04" w:rsidP="00CB1C05" w14:paraId="5B31631E" w14:textId="77777777">
            <w:pPr>
              <w:pStyle w:val="CTableTextAbt"/>
            </w:pPr>
            <w:r w:rsidRPr="00107E04">
              <w:t>4.2</w:t>
            </w:r>
          </w:p>
        </w:tc>
        <w:tc>
          <w:tcPr>
            <w:tcW w:w="1165" w:type="dxa"/>
            <w:tcBorders>
              <w:top w:val="nil"/>
              <w:left w:val="nil"/>
              <w:bottom w:val="single" w:sz="4" w:space="0" w:color="auto"/>
              <w:right w:val="single" w:sz="4" w:space="0" w:color="auto"/>
            </w:tcBorders>
          </w:tcPr>
          <w:p w:rsidR="003D1FAC" w:rsidRPr="00107E04" w:rsidP="00CB1C05" w14:paraId="10B453F0" w14:textId="77777777">
            <w:pPr>
              <w:pStyle w:val="CTableTextAbt"/>
            </w:pPr>
            <w:r w:rsidRPr="00107E04">
              <w:t>121</w:t>
            </w:r>
          </w:p>
        </w:tc>
      </w:tr>
      <w:tr w14:paraId="5576FDB8" w14:textId="77777777" w:rsidTr="00E604D0">
        <w:tblPrEx>
          <w:tblW w:w="9345" w:type="dxa"/>
          <w:tblLayout w:type="fixed"/>
          <w:tblLook w:val="04A0"/>
        </w:tblPrEx>
        <w:trPr>
          <w:trHeight w:val="377"/>
        </w:trPr>
        <w:tc>
          <w:tcPr>
            <w:tcW w:w="9345" w:type="dxa"/>
            <w:gridSpan w:val="6"/>
            <w:tcBorders>
              <w:top w:val="single" w:sz="4" w:space="0" w:color="auto"/>
              <w:left w:val="single" w:sz="4" w:space="0" w:color="auto"/>
              <w:bottom w:val="single" w:sz="4" w:space="0" w:color="auto"/>
              <w:right w:val="single" w:sz="4" w:space="0" w:color="auto"/>
            </w:tcBorders>
            <w:shd w:val="clear" w:color="auto" w:fill="auto"/>
          </w:tcPr>
          <w:p w:rsidR="003D1FAC" w:rsidRPr="00107E04" w:rsidP="00CB1C05" w14:paraId="60AFDB25" w14:textId="77777777">
            <w:pPr>
              <w:pStyle w:val="LTableTextAbt"/>
              <w:rPr>
                <w:sz w:val="20"/>
              </w:rPr>
            </w:pPr>
            <w:r w:rsidRPr="00D35047">
              <w:t xml:space="preserve">Note: </w:t>
            </w:r>
            <w:r w:rsidRPr="00D35047">
              <w:rPr>
                <w:szCs w:val="16"/>
              </w:rPr>
              <w:t xml:space="preserve">Orange shaded rows indicate products that contain </w:t>
            </w:r>
            <w:r>
              <w:rPr>
                <w:szCs w:val="16"/>
              </w:rPr>
              <w:t>PCE</w:t>
            </w:r>
            <w:r w:rsidRPr="00D35047">
              <w:rPr>
                <w:szCs w:val="16"/>
              </w:rPr>
              <w:t>. Grey shaded rows indicate products that contain another one of the first 10 TSCA work plan chemicals.</w:t>
            </w:r>
          </w:p>
        </w:tc>
      </w:tr>
    </w:tbl>
    <w:p w:rsidR="003D1FAC" w:rsidP="00CB1C05" w14:paraId="50F06F88" w14:textId="77777777">
      <w:pPr>
        <w:rPr>
          <w:rFonts w:eastAsiaTheme="minorHAnsi"/>
        </w:rPr>
      </w:pPr>
    </w:p>
    <w:p w:rsidR="00FE0107" w:rsidP="00CB1C05" w14:paraId="32F39FA1" w14:textId="77777777">
      <w:pPr>
        <w:pStyle w:val="Heading3"/>
      </w:pPr>
      <w:bookmarkStart w:id="705" w:name="_Toc114061967"/>
      <w:r w:rsidRPr="00D5798A">
        <w:t>Conclusion</w:t>
      </w:r>
      <w:bookmarkEnd w:id="705"/>
    </w:p>
    <w:p w:rsidR="00D54DD4" w:rsidP="00CB1C05" w14:paraId="473FBA8E" w14:textId="77777777">
      <w:pPr>
        <w:rPr>
          <w:rFonts w:eastAsiaTheme="minorHAnsi"/>
        </w:rPr>
      </w:pPr>
      <w:r>
        <w:rPr>
          <w:rFonts w:eastAsiaTheme="minorHAnsi"/>
        </w:rPr>
        <w:t>The</w:t>
      </w:r>
      <w:r w:rsidRPr="00746046" w:rsidR="00FE0107">
        <w:rPr>
          <w:rFonts w:eastAsiaTheme="minorHAnsi"/>
        </w:rPr>
        <w:t xml:space="preserve"> </w:t>
      </w:r>
      <w:r w:rsidR="00FE0107">
        <w:rPr>
          <w:rFonts w:eastAsiaTheme="minorHAnsi"/>
        </w:rPr>
        <w:t xml:space="preserve">spot cleaner </w:t>
      </w:r>
      <w:r w:rsidRPr="00746046" w:rsidR="00FE0107">
        <w:rPr>
          <w:rFonts w:eastAsiaTheme="minorHAnsi"/>
        </w:rPr>
        <w:t xml:space="preserve">review included </w:t>
      </w:r>
      <w:r w:rsidR="00FE0107">
        <w:rPr>
          <w:rFonts w:eastAsiaTheme="minorHAnsi"/>
        </w:rPr>
        <w:t>one</w:t>
      </w:r>
      <w:r w:rsidRPr="00746046" w:rsidR="00FE0107">
        <w:rPr>
          <w:rFonts w:eastAsiaTheme="minorHAnsi"/>
        </w:rPr>
        <w:t xml:space="preserve"> </w:t>
      </w:r>
      <w:r>
        <w:rPr>
          <w:rFonts w:eastAsiaTheme="minorHAnsi"/>
        </w:rPr>
        <w:t xml:space="preserve">dry cleaning spot remover containing </w:t>
      </w:r>
      <w:r w:rsidR="00843813">
        <w:rPr>
          <w:rFonts w:eastAsiaTheme="minorHAnsi"/>
        </w:rPr>
        <w:t>PCE</w:t>
      </w:r>
      <w:r>
        <w:rPr>
          <w:rFonts w:eastAsiaTheme="minorHAnsi"/>
        </w:rPr>
        <w:t xml:space="preserve"> and methylene chloride, two dry cleaning spot removers containing </w:t>
      </w:r>
      <w:r w:rsidR="00843813">
        <w:rPr>
          <w:rFonts w:eastAsiaTheme="minorHAnsi"/>
        </w:rPr>
        <w:t>PCE</w:t>
      </w:r>
      <w:r>
        <w:rPr>
          <w:rFonts w:eastAsiaTheme="minorHAnsi"/>
        </w:rPr>
        <w:t>, a</w:t>
      </w:r>
      <w:r w:rsidRPr="00746046" w:rsidR="00FE0107">
        <w:rPr>
          <w:rFonts w:eastAsiaTheme="minorHAnsi"/>
        </w:rPr>
        <w:t xml:space="preserve"> carpet spot cleaner containing </w:t>
      </w:r>
      <w:r w:rsidR="00FE0107">
        <w:rPr>
          <w:rFonts w:eastAsiaTheme="minorHAnsi"/>
        </w:rPr>
        <w:t>1</w:t>
      </w:r>
      <w:r w:rsidR="007D2940">
        <w:rPr>
          <w:rFonts w:eastAsiaTheme="minorHAnsi"/>
        </w:rPr>
        <w:noBreakHyphen/>
        <w:t>b</w:t>
      </w:r>
      <w:r>
        <w:rPr>
          <w:rFonts w:eastAsiaTheme="minorHAnsi"/>
        </w:rPr>
        <w:t>romopropane</w:t>
      </w:r>
      <w:r w:rsidR="00FE0107">
        <w:rPr>
          <w:rFonts w:eastAsiaTheme="minorHAnsi"/>
        </w:rPr>
        <w:t xml:space="preserve">, </w:t>
      </w:r>
      <w:r w:rsidRPr="00746046" w:rsidR="00FE0107">
        <w:rPr>
          <w:rFonts w:eastAsiaTheme="minorHAnsi"/>
        </w:rPr>
        <w:t xml:space="preserve">one dry cleaning spot cleaner containing </w:t>
      </w:r>
      <w:r>
        <w:rPr>
          <w:rFonts w:eastAsiaTheme="minorHAnsi"/>
        </w:rPr>
        <w:t>trichloroethylene</w:t>
      </w:r>
      <w:r w:rsidR="00FE0107">
        <w:rPr>
          <w:rFonts w:eastAsiaTheme="minorHAnsi"/>
        </w:rPr>
        <w:t>, and</w:t>
      </w:r>
      <w:r w:rsidRPr="00746046" w:rsidR="00FE0107">
        <w:rPr>
          <w:rFonts w:eastAsiaTheme="minorHAnsi"/>
        </w:rPr>
        <w:t xml:space="preserve"> six spot </w:t>
      </w:r>
      <w:r w:rsidR="002A39C8">
        <w:rPr>
          <w:rFonts w:eastAsiaTheme="minorHAnsi"/>
        </w:rPr>
        <w:t>removers</w:t>
      </w:r>
      <w:r w:rsidRPr="00746046" w:rsidR="00FE0107">
        <w:rPr>
          <w:rFonts w:eastAsiaTheme="minorHAnsi"/>
        </w:rPr>
        <w:t xml:space="preserve"> containing alternative solvents</w:t>
      </w:r>
      <w:r w:rsidR="00FE0107">
        <w:rPr>
          <w:rFonts w:eastAsiaTheme="minorHAnsi"/>
        </w:rPr>
        <w:t xml:space="preserve">. </w:t>
      </w:r>
      <w:r w:rsidR="004515BF">
        <w:rPr>
          <w:rFonts w:eastAsiaTheme="minorHAnsi"/>
        </w:rPr>
        <w:t xml:space="preserve">This review did not find any barriers related to </w:t>
      </w:r>
      <w:r w:rsidR="00FE0107">
        <w:rPr>
          <w:rFonts w:eastAsiaTheme="minorHAnsi"/>
        </w:rPr>
        <w:t xml:space="preserve">fire safety, pricing, or customer satisfaction that </w:t>
      </w:r>
      <w:r w:rsidR="004515BF">
        <w:rPr>
          <w:rFonts w:eastAsiaTheme="minorHAnsi"/>
        </w:rPr>
        <w:t xml:space="preserve">could </w:t>
      </w:r>
      <w:r w:rsidR="00FE0107">
        <w:rPr>
          <w:rFonts w:eastAsiaTheme="minorHAnsi"/>
        </w:rPr>
        <w:t xml:space="preserve">be caused by restricting use of </w:t>
      </w:r>
      <w:r w:rsidR="00843813">
        <w:rPr>
          <w:rFonts w:eastAsiaTheme="minorHAnsi"/>
        </w:rPr>
        <w:t>PCE</w:t>
      </w:r>
      <w:r w:rsidR="00FE0107">
        <w:rPr>
          <w:rFonts w:eastAsiaTheme="minorHAnsi"/>
        </w:rPr>
        <w:t xml:space="preserve"> in this product category. Product VOC content was difficult to compare, as none of the products had VOC information in their SDSs. However, it is likely that the water-based alternative products have low VOC content and would be an improvement over products containing </w:t>
      </w:r>
      <w:r w:rsidR="00843813">
        <w:rPr>
          <w:rFonts w:eastAsiaTheme="minorHAnsi"/>
        </w:rPr>
        <w:t>PCE</w:t>
      </w:r>
      <w:r w:rsidR="00FE0107">
        <w:rPr>
          <w:rFonts w:eastAsiaTheme="minorHAnsi"/>
        </w:rPr>
        <w:t xml:space="preserve">. All the alternative products reviewed were rated non-flammable. </w:t>
      </w:r>
      <w:r w:rsidR="00FE0107">
        <w:t xml:space="preserve">There are four alternative products with prices lower than the products containing </w:t>
      </w:r>
      <w:r w:rsidR="00843813">
        <w:t>PCE</w:t>
      </w:r>
      <w:r w:rsidR="00FE0107">
        <w:t xml:space="preserve">. </w:t>
      </w:r>
      <w:r w:rsidRPr="005F760B" w:rsidR="00FE0107">
        <w:rPr>
          <w:rFonts w:eastAsiaTheme="minorHAnsi"/>
        </w:rPr>
        <w:t xml:space="preserve">Products containing </w:t>
      </w:r>
      <w:r w:rsidR="00843813">
        <w:rPr>
          <w:rFonts w:eastAsiaTheme="minorHAnsi"/>
        </w:rPr>
        <w:t>PCE</w:t>
      </w:r>
      <w:r w:rsidRPr="005F760B" w:rsidR="00FE0107">
        <w:rPr>
          <w:rFonts w:eastAsiaTheme="minorHAnsi"/>
        </w:rPr>
        <w:t xml:space="preserve"> did not have customer review information. Customer satisfaction was high for alternative product ratings, as average ratings were over 4 out of 5 stars</w:t>
      </w:r>
      <w:r w:rsidR="00FE0107">
        <w:rPr>
          <w:rFonts w:eastAsiaTheme="minorHAnsi"/>
        </w:rPr>
        <w:t>.</w:t>
      </w:r>
    </w:p>
    <w:p w:rsidR="00E706B1" w:rsidP="00CB1C05" w14:paraId="72E4B5F8" w14:textId="77777777">
      <w:pPr>
        <w:rPr>
          <w:rFonts w:eastAsiaTheme="minorHAnsi"/>
        </w:rPr>
      </w:pPr>
    </w:p>
    <w:p w:rsidR="00E706B1" w:rsidP="00CB1C05" w14:paraId="4B25E9DF" w14:textId="77777777">
      <w:pPr>
        <w:rPr>
          <w:rFonts w:eastAsiaTheme="minorHAnsi"/>
        </w:rPr>
        <w:sectPr w:rsidSect="00CB1C05">
          <w:type w:val="nextColumn"/>
          <w:pgSz w:w="12240" w:h="15840" w:code="1"/>
          <w:pgMar w:top="1440" w:right="1440" w:bottom="1440" w:left="1800" w:header="720" w:footer="720" w:gutter="0"/>
          <w:lnNumType w:countBy="1" w:restart="continuous"/>
          <w:pgNumType w:chapStyle="1"/>
          <w:cols w:space="720"/>
          <w:titlePg/>
        </w:sectPr>
      </w:pPr>
    </w:p>
    <w:p w:rsidR="00062326" w:rsidP="00CB1C05" w14:paraId="0889F6BE" w14:textId="77777777">
      <w:pPr>
        <w:pStyle w:val="Heading1"/>
      </w:pPr>
      <w:bookmarkStart w:id="706" w:name="_Toc114061968"/>
      <w:bookmarkStart w:id="707" w:name="_Ref124955915"/>
      <w:bookmarkStart w:id="708" w:name="_Toc165378741"/>
      <w:bookmarkEnd w:id="641"/>
      <w:bookmarkEnd w:id="642"/>
      <w:r w:rsidRPr="00354007">
        <w:t>Baseline</w:t>
      </w:r>
      <w:r>
        <w:t xml:space="preserve"> Analysis</w:t>
      </w:r>
      <w:bookmarkEnd w:id="643"/>
      <w:bookmarkEnd w:id="644"/>
      <w:bookmarkEnd w:id="645"/>
      <w:bookmarkEnd w:id="646"/>
      <w:bookmarkEnd w:id="706"/>
      <w:bookmarkEnd w:id="707"/>
      <w:bookmarkEnd w:id="708"/>
    </w:p>
    <w:p w:rsidR="00B32E49" w:rsidP="00CB1C05" w14:paraId="2FCB8BA0" w14:textId="77777777">
      <w:pPr>
        <w:pStyle w:val="BodyText"/>
        <w:rPr>
          <w:lang w:val="en-US"/>
        </w:rPr>
      </w:pPr>
      <w:r w:rsidRPr="0082649E">
        <w:rPr>
          <w:lang w:val="en-US"/>
        </w:rPr>
        <w:t xml:space="preserve">This chapter presents the estimated baseline consumption levels for </w:t>
      </w:r>
      <w:r w:rsidR="00027BD2">
        <w:rPr>
          <w:lang w:val="en-US"/>
        </w:rPr>
        <w:t>perchloroethylene (PCE)</w:t>
      </w:r>
      <w:r w:rsidRPr="0082649E">
        <w:rPr>
          <w:lang w:val="en-US"/>
        </w:rPr>
        <w:t xml:space="preserve"> (section</w:t>
      </w:r>
      <w:r w:rsidR="00027BD2">
        <w:rPr>
          <w:lang w:val="en-US"/>
        </w:rPr>
        <w:t xml:space="preserve"> </w:t>
      </w:r>
      <w:r w:rsidR="00027BD2">
        <w:rPr>
          <w:lang w:val="en-US"/>
        </w:rPr>
        <w:fldChar w:fldCharType="begin" w:fldLock="1"/>
      </w:r>
      <w:r w:rsidR="00027BD2">
        <w:rPr>
          <w:lang w:val="en-US"/>
        </w:rPr>
        <w:instrText xml:space="preserve"> REF _Ref109980192 \r \h </w:instrText>
      </w:r>
      <w:r w:rsidR="00027BD2">
        <w:rPr>
          <w:lang w:val="en-US"/>
        </w:rPr>
        <w:fldChar w:fldCharType="separate"/>
      </w:r>
      <w:r w:rsidR="0092222B">
        <w:rPr>
          <w:lang w:val="en-US"/>
        </w:rPr>
        <w:t>6.1</w:t>
      </w:r>
      <w:r w:rsidR="00027BD2">
        <w:rPr>
          <w:lang w:val="en-US"/>
        </w:rPr>
        <w:fldChar w:fldCharType="end"/>
      </w:r>
      <w:r w:rsidRPr="0082649E">
        <w:rPr>
          <w:lang w:val="en-US"/>
        </w:rPr>
        <w:t xml:space="preserve">) and the estimated number of firms and </w:t>
      </w:r>
      <w:r w:rsidR="000B31CC">
        <w:rPr>
          <w:lang w:val="en-US"/>
        </w:rPr>
        <w:t xml:space="preserve">individuals with </w:t>
      </w:r>
      <w:r w:rsidRPr="0082649E">
        <w:rPr>
          <w:lang w:val="en-US"/>
        </w:rPr>
        <w:t xml:space="preserve">occupational </w:t>
      </w:r>
      <w:r w:rsidR="000B31CC">
        <w:rPr>
          <w:lang w:val="en-US"/>
        </w:rPr>
        <w:t>exposure to PCE</w:t>
      </w:r>
      <w:r w:rsidRPr="0082649E">
        <w:rPr>
          <w:lang w:val="en-US"/>
        </w:rPr>
        <w:t xml:space="preserve"> (section </w:t>
      </w:r>
      <w:r w:rsidR="000B31CC">
        <w:rPr>
          <w:lang w:val="en-US"/>
        </w:rPr>
        <w:fldChar w:fldCharType="begin" w:fldLock="1"/>
      </w:r>
      <w:r w:rsidR="000B31CC">
        <w:rPr>
          <w:lang w:val="en-US"/>
        </w:rPr>
        <w:instrText xml:space="preserve"> REF _Ref109980197 \r \h </w:instrText>
      </w:r>
      <w:r w:rsidR="000B31CC">
        <w:rPr>
          <w:lang w:val="en-US"/>
        </w:rPr>
        <w:fldChar w:fldCharType="separate"/>
      </w:r>
      <w:r w:rsidR="0092222B">
        <w:rPr>
          <w:lang w:val="en-US"/>
        </w:rPr>
        <w:t>6.2</w:t>
      </w:r>
      <w:r w:rsidR="000B31CC">
        <w:rPr>
          <w:lang w:val="en-US"/>
        </w:rPr>
        <w:fldChar w:fldCharType="end"/>
      </w:r>
      <w:r w:rsidRPr="0082649E">
        <w:rPr>
          <w:lang w:val="en-US"/>
        </w:rPr>
        <w:t>). The estimated numbers of firms and individuals affected under the rule presented in this chapter are used to estimate the number of firms with cost impacts attributable to the options and the number of individuals expected to benefit from reduced exposures under the options.</w:t>
      </w:r>
    </w:p>
    <w:p w:rsidR="00B32E49" w:rsidRPr="00027BD2" w:rsidP="00CB1C05" w14:paraId="2EB8403C" w14:textId="77777777">
      <w:pPr>
        <w:pStyle w:val="Heading2"/>
      </w:pPr>
      <w:bookmarkStart w:id="709" w:name="_Ref57036805"/>
      <w:bookmarkStart w:id="710" w:name="_Toc73536223"/>
      <w:bookmarkStart w:id="711" w:name="_Ref109980192"/>
      <w:bookmarkStart w:id="712" w:name="_Toc111035592"/>
      <w:bookmarkStart w:id="713" w:name="_Toc111037071"/>
      <w:bookmarkStart w:id="714" w:name="_Toc114061969"/>
      <w:bookmarkStart w:id="715" w:name="_Toc165378742"/>
      <w:r w:rsidRPr="00027BD2">
        <w:t xml:space="preserve">Baseline PCE Consumption Volumes by </w:t>
      </w:r>
      <w:bookmarkEnd w:id="709"/>
      <w:r w:rsidRPr="00027BD2">
        <w:t>Use Category</w:t>
      </w:r>
      <w:bookmarkEnd w:id="710"/>
      <w:bookmarkEnd w:id="711"/>
      <w:bookmarkEnd w:id="712"/>
      <w:bookmarkEnd w:id="713"/>
      <w:bookmarkEnd w:id="714"/>
      <w:bookmarkEnd w:id="715"/>
    </w:p>
    <w:p w:rsidR="00B32E49" w:rsidP="00CB1C05" w14:paraId="6D84FFBB" w14:textId="77777777">
      <w:pPr>
        <w:pStyle w:val="BodyText"/>
      </w:pPr>
      <w:r>
        <w:t xml:space="preserve">This section presents estimates for the amount of PCE consumed for each use category considered in the economic analysis. </w:t>
      </w:r>
      <w:r w:rsidRPr="003B5BAB">
        <w:t xml:space="preserve">EPA’s </w:t>
      </w:r>
      <w:r>
        <w:t>R</w:t>
      </w:r>
      <w:r w:rsidRPr="003B5BAB">
        <w:t xml:space="preserve">isk </w:t>
      </w:r>
      <w:r>
        <w:t>E</w:t>
      </w:r>
      <w:r w:rsidRPr="003B5BAB">
        <w:t xml:space="preserve">valuation for </w:t>
      </w:r>
      <w:r>
        <w:t>P</w:t>
      </w:r>
      <w:r w:rsidRPr="003B5BAB">
        <w:t xml:space="preserve">CE indicates that approximately </w:t>
      </w:r>
      <w:r>
        <w:t>324</w:t>
      </w:r>
      <w:r w:rsidRPr="003B5BAB">
        <w:t xml:space="preserve"> million lbs of </w:t>
      </w:r>
      <w:r>
        <w:t>P</w:t>
      </w:r>
      <w:r w:rsidRPr="003B5BAB">
        <w:t xml:space="preserve">CE are produced each year, based on 2016 Chemical Data Reporting (CDR) data. It further indicates </w:t>
      </w:r>
      <w:r w:rsidRPr="006B4A24">
        <w:t>that approximately 65</w:t>
      </w:r>
      <w:r w:rsidR="008D7879">
        <w:t> percent</w:t>
      </w:r>
      <w:r w:rsidRPr="006B4A24">
        <w:t xml:space="preserve"> of PCE production is used as an intermediate in industrial gas manufacturing, 15</w:t>
      </w:r>
      <w:r w:rsidR="008D7879">
        <w:t> percent</w:t>
      </w:r>
      <w:r w:rsidRPr="006B4A24">
        <w:t xml:space="preserve"> is used as a solvent in dry cleaning facilities, 10</w:t>
      </w:r>
      <w:r w:rsidR="008D7879">
        <w:t> percent</w:t>
      </w:r>
      <w:r w:rsidRPr="006B4A24">
        <w:t xml:space="preserve"> is used as a vapor degreasing solvent, and 10</w:t>
      </w:r>
      <w:r w:rsidR="008D7879">
        <w:t> percent</w:t>
      </w:r>
      <w:r w:rsidRPr="006B4A24">
        <w:t xml:space="preserve"> is attributed to other uses</w:t>
      </w:r>
      <w:r w:rsidRPr="003B5BAB">
        <w:t xml:space="preserve"> (</w:t>
      </w:r>
      <w:hyperlink w:anchor="_ENREF_91" w:tooltip="U.S. Environmental Protection Agency (EPA), 2020 #3" w:history="1">
        <w:r w:rsidR="00414172">
          <w:fldChar w:fldCharType="begin" w:fldLock="1"/>
        </w:r>
        <w:r w:rsidR="00414172">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fldChar w:fldCharType="separate"/>
        </w:r>
        <w:r w:rsidR="00414172">
          <w:rPr>
            <w:noProof/>
          </w:rPr>
          <w:t>EPA 2020h</w:t>
        </w:r>
        <w:r w:rsidR="00414172">
          <w:fldChar w:fldCharType="end"/>
        </w:r>
      </w:hyperlink>
      <w:r w:rsidRPr="003B5BAB">
        <w:t xml:space="preserve">). Because the risk evaluation does not </w:t>
      </w:r>
      <w:r>
        <w:t>include consumption estimates for</w:t>
      </w:r>
      <w:r w:rsidRPr="003B5BAB">
        <w:t xml:space="preserve"> all uses covered under the rule, this section presents methodology used to estimate </w:t>
      </w:r>
      <w:r>
        <w:t>P</w:t>
      </w:r>
      <w:r w:rsidRPr="003B5BAB">
        <w:t xml:space="preserve">CE consumption volumes for the more detailed </w:t>
      </w:r>
      <w:r>
        <w:t>u</w:t>
      </w:r>
      <w:r w:rsidRPr="003B5BAB">
        <w:t>se categories used throughout this analysis.</w:t>
      </w:r>
      <w:r>
        <w:t xml:space="preserve"> </w:t>
      </w:r>
    </w:p>
    <w:p w:rsidR="00B32E49" w:rsidRPr="00742EF9" w:rsidP="00CB1C05" w14:paraId="2253A325" w14:textId="77777777">
      <w:pPr>
        <w:pStyle w:val="BodyText"/>
        <w:sectPr w:rsidSect="00CB1C05">
          <w:type w:val="nextColumn"/>
          <w:pgSz w:w="12240" w:h="15840" w:code="1"/>
          <w:pgMar w:top="1440" w:right="1440" w:bottom="1440" w:left="1800" w:header="720" w:footer="720" w:gutter="0"/>
          <w:lnNumType w:countBy="1" w:restart="continuous"/>
          <w:pgNumType w:start="1" w:chapStyle="1"/>
          <w:cols w:space="720"/>
          <w:titlePg/>
        </w:sectPr>
      </w:pPr>
      <w:r>
        <w:t xml:space="preserve">EPA used several sources to derive the estimates, which differ according to the type of emission source associated with the use category. </w:t>
      </w:r>
      <w:r>
        <w:fldChar w:fldCharType="begin" w:fldLock="1"/>
      </w:r>
      <w:r>
        <w:instrText xml:space="preserve"> REF _Ref47453976 \h  \* MERGEFORMAT </w:instrText>
      </w:r>
      <w:r>
        <w:fldChar w:fldCharType="separate"/>
      </w:r>
      <w:r w:rsidR="0092222B">
        <w:t xml:space="preserve">Figure </w:t>
      </w:r>
      <w:r w:rsidR="0092222B">
        <w:rPr>
          <w:noProof/>
        </w:rPr>
        <w:t>6</w:t>
      </w:r>
      <w:r w:rsidR="0092222B">
        <w:rPr>
          <w:noProof/>
        </w:rPr>
        <w:noBreakHyphen/>
        <w:t>1</w:t>
      </w:r>
      <w:r>
        <w:fldChar w:fldCharType="end"/>
      </w:r>
      <w:r>
        <w:t xml:space="preserve"> presents an overview of the approach to estimating the PCE consumption volume associated with each use category.</w:t>
      </w:r>
    </w:p>
    <w:tbl>
      <w:tblPr>
        <w:tblW w:w="12531" w:type="dxa"/>
        <w:tblLayout w:type="fixed"/>
        <w:tblCellMar>
          <w:left w:w="0" w:type="dxa"/>
          <w:right w:w="0" w:type="dxa"/>
        </w:tblCellMar>
        <w:tblLook w:val="04A0"/>
      </w:tblPr>
      <w:tblGrid>
        <w:gridCol w:w="12531"/>
      </w:tblGrid>
      <w:tr w14:paraId="7781F8F8" w14:textId="77777777" w:rsidTr="004D43DD">
        <w:tblPrEx>
          <w:tblW w:w="12531" w:type="dxa"/>
          <w:tblLayout w:type="fixed"/>
          <w:tblCellMar>
            <w:left w:w="0" w:type="dxa"/>
            <w:right w:w="0" w:type="dxa"/>
          </w:tblCellMar>
          <w:tblLook w:val="04A0"/>
        </w:tblPrEx>
        <w:trPr>
          <w:trHeight w:val="20"/>
        </w:trPr>
        <w:tc>
          <w:tcPr>
            <w:tcW w:w="12531" w:type="dxa"/>
            <w:tcBorders>
              <w:top w:val="nil"/>
              <w:left w:val="nil"/>
              <w:bottom w:val="single" w:sz="4" w:space="0" w:color="auto"/>
              <w:right w:val="nil"/>
            </w:tcBorders>
            <w:shd w:val="clear" w:color="auto" w:fill="auto"/>
            <w:vAlign w:val="center"/>
          </w:tcPr>
          <w:p w:rsidR="00B32E49" w:rsidP="00CB1C05" w14:paraId="7DA67FCE" w14:textId="77777777">
            <w:pPr>
              <w:pStyle w:val="TableTitleA"/>
            </w:pPr>
            <w:bookmarkStart w:id="716" w:name="_Ref47453976"/>
            <w:r>
              <w:t xml:space="preserve">Figur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F6474E">
              <w:noBreakHyphen/>
            </w:r>
            <w:r w:rsidR="00BC4B5D">
              <w:fldChar w:fldCharType="begin" w:fldLock="1"/>
            </w:r>
            <w:r w:rsidR="00BC4B5D">
              <w:instrText xml:space="preserve"> SEQ Figure \* ARABIC \s 1 </w:instrText>
            </w:r>
            <w:r w:rsidR="00BC4B5D">
              <w:fldChar w:fldCharType="separate"/>
            </w:r>
            <w:r w:rsidR="0092222B">
              <w:rPr>
                <w:noProof/>
              </w:rPr>
              <w:t>1</w:t>
            </w:r>
            <w:r w:rsidR="00BC4B5D">
              <w:rPr>
                <w:noProof/>
              </w:rPr>
              <w:fldChar w:fldCharType="end"/>
            </w:r>
            <w:bookmarkEnd w:id="716"/>
            <w:r>
              <w:t>: Overview of Approach</w:t>
            </w:r>
          </w:p>
        </w:tc>
      </w:tr>
      <w:tr w14:paraId="3E9D3BC6" w14:textId="77777777" w:rsidTr="004D43DD">
        <w:tblPrEx>
          <w:tblW w:w="12531" w:type="dxa"/>
          <w:tblLayout w:type="fixed"/>
          <w:tblCellMar>
            <w:left w:w="0" w:type="dxa"/>
            <w:right w:w="0" w:type="dxa"/>
          </w:tblCellMar>
          <w:tblLook w:val="04A0"/>
        </w:tblPrEx>
        <w:trPr>
          <w:trHeight w:val="8144"/>
        </w:trPr>
        <w:tc>
          <w:tcPr>
            <w:tcW w:w="12531" w:type="dxa"/>
            <w:tcBorders>
              <w:top w:val="single" w:sz="4" w:space="0" w:color="auto"/>
              <w:bottom w:val="single" w:sz="4" w:space="0" w:color="auto"/>
            </w:tcBorders>
            <w:vAlign w:val="center"/>
          </w:tcPr>
          <w:p w:rsidR="00B32E49" w:rsidP="00CB1C05" w14:paraId="50393B1A" w14:textId="77777777">
            <w:pPr>
              <w:spacing w:before="240" w:line="168" w:lineRule="auto"/>
              <w:jc w:val="center"/>
            </w:pPr>
            <w:r w:rsidRPr="002D2E7F">
              <w:rPr>
                <w:noProof/>
              </w:rPr>
              <w:drawing>
                <wp:inline distT="0" distB="0" distL="0" distR="0">
                  <wp:extent cx="7331103" cy="5226967"/>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xmlns:r="http://schemas.openxmlformats.org/officeDocument/2006/relationships" r:embed="rId218">
                            <a:extLst>
                              <a:ext xmlns:a="http://schemas.openxmlformats.org/drawingml/2006/main" uri="{28A0092B-C50C-407E-A947-70E740481C1C}">
                                <a14:useLocalDpi xmlns:a14="http://schemas.microsoft.com/office/drawing/2010/main" val="0"/>
                              </a:ext>
                            </a:extLst>
                          </a:blip>
                          <a:stretch>
                            <a:fillRect/>
                          </a:stretch>
                        </pic:blipFill>
                        <pic:spPr bwMode="auto">
                          <a:xfrm>
                            <a:off x="0" y="0"/>
                            <a:ext cx="7334015" cy="5229043"/>
                          </a:xfrm>
                          <a:prstGeom prst="rect">
                            <a:avLst/>
                          </a:prstGeom>
                          <a:noFill/>
                          <a:ln>
                            <a:noFill/>
                          </a:ln>
                        </pic:spPr>
                      </pic:pic>
                    </a:graphicData>
                  </a:graphic>
                </wp:inline>
              </w:drawing>
            </w:r>
          </w:p>
        </w:tc>
      </w:tr>
    </w:tbl>
    <w:p w:rsidR="00B32E49" w:rsidP="00CB1C05" w14:paraId="310AE0EA" w14:textId="77777777">
      <w:pPr>
        <w:sectPr w:rsidSect="00CB1C05">
          <w:headerReference w:type="first" r:id="rId219"/>
          <w:type w:val="nextColumn"/>
          <w:pgSz w:w="15840" w:h="12240" w:orient="landscape" w:code="1"/>
          <w:pgMar w:top="1800" w:right="1440" w:bottom="1440" w:left="1440" w:header="720" w:footer="720" w:gutter="0"/>
          <w:lnNumType w:countBy="1" w:restart="continuous"/>
          <w:pgNumType w:chapStyle="1"/>
          <w:cols w:space="720"/>
          <w:titlePg/>
          <w:docGrid w:linePitch="299"/>
        </w:sectPr>
      </w:pPr>
    </w:p>
    <w:p w:rsidR="00B32E49" w:rsidRPr="00D1771B" w:rsidP="00CB1C05" w14:paraId="09633D83" w14:textId="77777777">
      <w:pPr>
        <w:pStyle w:val="Heading3"/>
      </w:pPr>
      <w:bookmarkStart w:id="717" w:name="_Ref47353251"/>
      <w:bookmarkStart w:id="718" w:name="_Toc73536224"/>
      <w:bookmarkStart w:id="719" w:name="_Toc111035593"/>
      <w:bookmarkStart w:id="720" w:name="_Toc114061970"/>
      <w:r w:rsidRPr="00D1771B">
        <w:t xml:space="preserve">Point </w:t>
      </w:r>
      <w:bookmarkEnd w:id="717"/>
      <w:bookmarkEnd w:id="718"/>
      <w:bookmarkEnd w:id="719"/>
      <w:bookmarkEnd w:id="720"/>
      <w:r w:rsidRPr="00D1771B">
        <w:t>Source</w:t>
      </w:r>
      <w:r w:rsidR="00BE0279">
        <w:t xml:space="preserve"> Only</w:t>
      </w:r>
    </w:p>
    <w:p w:rsidR="00B32E49" w:rsidP="00CB1C05" w14:paraId="3F3B8F86" w14:textId="77777777">
      <w:pPr>
        <w:pStyle w:val="BodyText"/>
        <w:spacing w:after="0"/>
      </w:pPr>
      <w:r w:rsidRPr="0029690F">
        <w:t>The analysis uses emissions estimates reported by the 2017 National Emissions Inventory (NEI) (</w:t>
      </w:r>
      <w:hyperlink w:anchor="_ENREF_84" w:tooltip="U.S. Environmental Protection Agency (EPA), 2020 #15" w:history="1">
        <w:r w:rsidR="00414172">
          <w:fldChar w:fldCharType="begin" w:fldLock="1"/>
        </w:r>
        <w:r w:rsidR="00414172">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fldChar w:fldCharType="separate"/>
        </w:r>
        <w:r w:rsidR="00414172">
          <w:rPr>
            <w:noProof/>
          </w:rPr>
          <w:t>EPA 2020a</w:t>
        </w:r>
        <w:r w:rsidR="00414172">
          <w:fldChar w:fldCharType="end"/>
        </w:r>
      </w:hyperlink>
      <w:r w:rsidRPr="0029690F">
        <w:t>) to</w:t>
      </w:r>
      <w:r>
        <w:t xml:space="preserve"> estimate PCE consumption for the following use categories:</w:t>
      </w:r>
    </w:p>
    <w:p w:rsidR="00B32E49" w:rsidRPr="009A672C" w:rsidP="00CB1C05" w14:paraId="6AFDE5B6" w14:textId="77777777">
      <w:pPr>
        <w:numPr>
          <w:ilvl w:val="0"/>
          <w:numId w:val="42"/>
        </w:numPr>
        <w:spacing w:after="0" w:line="264" w:lineRule="auto"/>
      </w:pPr>
      <w:r>
        <w:t xml:space="preserve">Liquid and spray </w:t>
      </w:r>
      <w:r w:rsidR="00CA1008">
        <w:t xml:space="preserve">batch </w:t>
      </w:r>
      <w:r>
        <w:t>cold cleaning</w:t>
      </w:r>
      <w:r>
        <w:rPr>
          <w:vertAlign w:val="superscript"/>
        </w:rPr>
        <w:footnoteReference w:id="12"/>
      </w:r>
    </w:p>
    <w:p w:rsidR="00B32E49" w:rsidP="00CB1C05" w14:paraId="296275BF" w14:textId="77777777">
      <w:pPr>
        <w:numPr>
          <w:ilvl w:val="0"/>
          <w:numId w:val="42"/>
        </w:numPr>
        <w:spacing w:after="0" w:line="264" w:lineRule="auto"/>
      </w:pPr>
      <w:r>
        <w:t>Photographic film use</w:t>
      </w:r>
    </w:p>
    <w:p w:rsidR="00B32E49" w:rsidP="00CB1C05" w14:paraId="414BF954" w14:textId="77777777">
      <w:pPr>
        <w:numPr>
          <w:ilvl w:val="0"/>
          <w:numId w:val="42"/>
        </w:numPr>
        <w:spacing w:after="0" w:line="264" w:lineRule="auto"/>
      </w:pPr>
      <w:r>
        <w:t>Vapor degreasing</w:t>
      </w:r>
    </w:p>
    <w:p w:rsidR="00B32E49" w:rsidP="00CB1C05" w14:paraId="1AA8D64C" w14:textId="77777777">
      <w:pPr>
        <w:spacing w:after="0" w:line="264" w:lineRule="auto"/>
      </w:pPr>
    </w:p>
    <w:p w:rsidR="00B32E49" w:rsidP="00CB1C05" w14:paraId="5A31DFB9" w14:textId="77777777">
      <w:pPr>
        <w:spacing w:after="0" w:line="264" w:lineRule="auto"/>
      </w:pPr>
      <w:r>
        <w:t>The approach for these uses consisted of the following steps:</w:t>
      </w:r>
    </w:p>
    <w:p w:rsidR="00B32E49" w:rsidRPr="00D45E63" w:rsidP="00CB1C05" w14:paraId="4660AC4D" w14:textId="77777777">
      <w:pPr>
        <w:numPr>
          <w:ilvl w:val="0"/>
          <w:numId w:val="43"/>
        </w:numPr>
        <w:spacing w:after="0" w:line="264" w:lineRule="auto"/>
      </w:pPr>
      <w:r w:rsidRPr="00D45E63">
        <w:t xml:space="preserve">Estimate an emissions factor for each </w:t>
      </w:r>
      <w:r>
        <w:t>use category</w:t>
      </w:r>
      <w:r w:rsidRPr="00D45E63">
        <w:t xml:space="preserve"> in order to convert NEI emissions estimates to consumption estimates</w:t>
      </w:r>
    </w:p>
    <w:p w:rsidR="00B32E49" w:rsidRPr="00D45E63" w:rsidP="00CB1C05" w14:paraId="05BED5A0" w14:textId="77777777">
      <w:pPr>
        <w:numPr>
          <w:ilvl w:val="0"/>
          <w:numId w:val="43"/>
        </w:numPr>
        <w:spacing w:after="0" w:line="264" w:lineRule="auto"/>
      </w:pPr>
      <w:r w:rsidRPr="00D45E63">
        <w:t xml:space="preserve">Map NEI submissions to </w:t>
      </w:r>
      <w:r>
        <w:t>use categories</w:t>
      </w:r>
    </w:p>
    <w:p w:rsidR="00B32E49" w:rsidRPr="00D45E63" w:rsidP="00CB1C05" w14:paraId="051611D4" w14:textId="77777777">
      <w:pPr>
        <w:numPr>
          <w:ilvl w:val="0"/>
          <w:numId w:val="43"/>
        </w:numPr>
        <w:spacing w:after="0" w:line="264" w:lineRule="auto"/>
      </w:pPr>
      <w:r w:rsidRPr="00D45E63">
        <w:t xml:space="preserve">Sum total NEI emissions by </w:t>
      </w:r>
      <w:r>
        <w:t>use category</w:t>
      </w:r>
    </w:p>
    <w:p w:rsidR="00B32E49" w:rsidRPr="00D45E63" w:rsidP="00CB1C05" w14:paraId="3AB6960F" w14:textId="77777777">
      <w:pPr>
        <w:numPr>
          <w:ilvl w:val="0"/>
          <w:numId w:val="43"/>
        </w:numPr>
        <w:spacing w:after="0" w:line="264" w:lineRule="auto"/>
      </w:pPr>
      <w:r w:rsidRPr="00D45E63">
        <w:t xml:space="preserve">Divide emissions from (3) by the emissions factor from (1) to estimate </w:t>
      </w:r>
      <w:r>
        <w:t>PCE</w:t>
      </w:r>
      <w:r w:rsidRPr="00D45E63">
        <w:t xml:space="preserve"> consumption for each </w:t>
      </w:r>
      <w:r>
        <w:t>use category</w:t>
      </w:r>
    </w:p>
    <w:p w:rsidR="00B32E49" w:rsidP="00CB1C05" w14:paraId="09A77F17" w14:textId="77777777">
      <w:pPr>
        <w:pStyle w:val="BodyText"/>
        <w:spacing w:after="0"/>
      </w:pPr>
    </w:p>
    <w:p w:rsidR="00505154" w:rsidP="00CB1C05" w14:paraId="79C34D53" w14:textId="77777777">
      <w:pPr>
        <w:pStyle w:val="BodyText"/>
      </w:pPr>
      <w:r>
        <w:t xml:space="preserve">The first </w:t>
      </w:r>
      <w:r w:rsidRPr="003A2EF6">
        <w:t xml:space="preserve">step is to estimate an emissions factor that will allow for the conversion of PCE emissions to PCE consumption. These emission factors are presented in </w:t>
      </w:r>
      <w:r w:rsidRPr="003A2EF6">
        <w:fldChar w:fldCharType="begin" w:fldLock="1"/>
      </w:r>
      <w:r w:rsidRPr="003A2EF6">
        <w:instrText xml:space="preserve"> REF _Ref47358764 \h  \* MERGEFORMAT </w:instrText>
      </w:r>
      <w:r w:rsidRPr="003A2EF6">
        <w:fldChar w:fldCharType="separate"/>
      </w:r>
      <w:r w:rsidRPr="0070187A" w:rsidR="0092222B">
        <w:t xml:space="preserve">Table </w:t>
      </w:r>
      <w:r w:rsidR="0092222B">
        <w:rPr>
          <w:noProof/>
        </w:rPr>
        <w:t>6</w:t>
      </w:r>
      <w:r w:rsidR="0092222B">
        <w:rPr>
          <w:noProof/>
        </w:rPr>
        <w:noBreakHyphen/>
        <w:t>1</w:t>
      </w:r>
      <w:r w:rsidRPr="003A2EF6">
        <w:fldChar w:fldCharType="end"/>
      </w:r>
      <w:r w:rsidR="00DC3DA4">
        <w:t xml:space="preserve"> and are compiled from several sources</w:t>
      </w:r>
      <w:r w:rsidRPr="003A2EF6">
        <w:t xml:space="preserve">. </w:t>
      </w:r>
    </w:p>
    <w:p w:rsidR="00291BDD" w:rsidP="00CB1C05" w14:paraId="547A5D4A" w14:textId="77777777">
      <w:pPr>
        <w:pStyle w:val="BodyText"/>
        <w:numPr>
          <w:ilvl w:val="0"/>
          <w:numId w:val="39"/>
        </w:numPr>
      </w:pPr>
      <w:r>
        <w:rPr>
          <w:i/>
          <w:iCs/>
        </w:rPr>
        <w:t xml:space="preserve">Facility-submitted NEI data </w:t>
      </w:r>
      <w:r w:rsidRPr="00EF7E09">
        <w:rPr>
          <w:i/>
          <w:iCs/>
        </w:rPr>
        <w:t>(</w:t>
      </w:r>
      <w:hyperlink w:anchor="_ENREF_84" w:tooltip="U.S. Environmental Protection Agency (EPA), 2020 #15" w:history="1">
        <w:r w:rsidRPr="00F21FDB" w:rsidR="00414172">
          <w:rPr>
            <w:i/>
            <w:iCs/>
            <w:szCs w:val="22"/>
            <w:lang w:val="en-US"/>
          </w:rPr>
          <w:fldChar w:fldCharType="begin" w:fldLock="1"/>
        </w:r>
        <w:r w:rsidR="00414172">
          <w:rPr>
            <w:i/>
            <w:iCs/>
            <w:szCs w:val="22"/>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F21FDB" w:rsidR="00414172">
          <w:rPr>
            <w:i/>
            <w:iCs/>
            <w:szCs w:val="22"/>
            <w:lang w:val="en-US"/>
          </w:rPr>
          <w:fldChar w:fldCharType="separate"/>
        </w:r>
        <w:r w:rsidRPr="00F21FDB" w:rsidR="00414172">
          <w:rPr>
            <w:i/>
            <w:iCs/>
            <w:noProof/>
            <w:szCs w:val="22"/>
            <w:lang w:val="en-US"/>
          </w:rPr>
          <w:t>EPA 2020a</w:t>
        </w:r>
        <w:r w:rsidRPr="00F21FDB" w:rsidR="00414172">
          <w:rPr>
            <w:i/>
            <w:iCs/>
            <w:szCs w:val="22"/>
            <w:lang w:val="en-US"/>
          </w:rPr>
          <w:fldChar w:fldCharType="end"/>
        </w:r>
      </w:hyperlink>
      <w:r w:rsidRPr="00F21FDB">
        <w:rPr>
          <w:i/>
          <w:iCs/>
          <w:sz w:val="18"/>
          <w:szCs w:val="16"/>
          <w:lang w:val="en-US"/>
        </w:rPr>
        <w:t>).</w:t>
      </w:r>
      <w:r>
        <w:rPr>
          <w:sz w:val="18"/>
          <w:szCs w:val="16"/>
          <w:lang w:val="en-US"/>
        </w:rPr>
        <w:t xml:space="preserve"> </w:t>
      </w:r>
      <w:r w:rsidRPr="003A2EF6" w:rsidR="00B32E49">
        <w:t>While many NEI submitters reported the emissions factors they used to generate their emissions estimates, EPA was not able to use these reported factors because the units were not provided</w:t>
      </w:r>
      <w:r w:rsidR="00D86C28">
        <w:t>. T</w:t>
      </w:r>
      <w:r w:rsidR="00FF2980">
        <w:t>hus</w:t>
      </w:r>
      <w:r w:rsidR="00D86C28">
        <w:t>,</w:t>
      </w:r>
      <w:r w:rsidR="00FF2980">
        <w:t xml:space="preserve"> these values are not included in </w:t>
      </w:r>
      <w:r w:rsidRPr="003A2EF6" w:rsidR="00FF2980">
        <w:fldChar w:fldCharType="begin" w:fldLock="1"/>
      </w:r>
      <w:r w:rsidRPr="003A2EF6" w:rsidR="00FF2980">
        <w:instrText xml:space="preserve"> REF _Ref47358764 \h  \* MERGEFORMAT </w:instrText>
      </w:r>
      <w:r w:rsidRPr="003A2EF6" w:rsidR="00FF2980">
        <w:fldChar w:fldCharType="separate"/>
      </w:r>
      <w:r w:rsidRPr="0070187A" w:rsidR="0092222B">
        <w:t xml:space="preserve">Table </w:t>
      </w:r>
      <w:r w:rsidR="0092222B">
        <w:rPr>
          <w:noProof/>
        </w:rPr>
        <w:t>6</w:t>
      </w:r>
      <w:r w:rsidR="0092222B">
        <w:rPr>
          <w:noProof/>
        </w:rPr>
        <w:noBreakHyphen/>
        <w:t>1</w:t>
      </w:r>
      <w:r w:rsidRPr="003A2EF6" w:rsidR="00FF2980">
        <w:fldChar w:fldCharType="end"/>
      </w:r>
      <w:r w:rsidRPr="003A2EF6" w:rsidR="00B32E49">
        <w:t xml:space="preserve">. However, </w:t>
      </w:r>
      <w:r w:rsidR="00EE5C32">
        <w:t>in a limited number of cases,</w:t>
      </w:r>
      <w:r w:rsidRPr="003A2EF6" w:rsidR="00EE5C32">
        <w:t xml:space="preserve"> </w:t>
      </w:r>
      <w:r w:rsidRPr="003A2EF6" w:rsidR="00B32E49">
        <w:t xml:space="preserve">NEI submitters </w:t>
      </w:r>
      <w:r w:rsidR="00FF2980">
        <w:t>provided</w:t>
      </w:r>
      <w:r w:rsidRPr="003A2EF6" w:rsidR="00FF2980">
        <w:t xml:space="preserve"> </w:t>
      </w:r>
      <w:r w:rsidRPr="003A2EF6" w:rsidR="00B32E49">
        <w:t>the input quantities (e.g., tons solvent used) that they used to calculate their emissions.</w:t>
      </w:r>
      <w:r w:rsidR="000760DE">
        <w:t xml:space="preserve"> Each row of </w:t>
      </w:r>
      <w:r w:rsidRPr="003A2EF6" w:rsidR="000760DE">
        <w:fldChar w:fldCharType="begin" w:fldLock="1"/>
      </w:r>
      <w:r w:rsidRPr="003A2EF6" w:rsidR="000760DE">
        <w:instrText xml:space="preserve"> REF _Ref47358764 \h  \* MERGEFORMAT </w:instrText>
      </w:r>
      <w:r w:rsidRPr="003A2EF6" w:rsidR="000760DE">
        <w:fldChar w:fldCharType="separate"/>
      </w:r>
      <w:r w:rsidRPr="0070187A" w:rsidR="0092222B">
        <w:t xml:space="preserve">Table </w:t>
      </w:r>
      <w:r w:rsidR="0092222B">
        <w:rPr>
          <w:noProof/>
        </w:rPr>
        <w:t>6</w:t>
      </w:r>
      <w:r w:rsidR="0092222B">
        <w:rPr>
          <w:noProof/>
        </w:rPr>
        <w:noBreakHyphen/>
        <w:t>1</w:t>
      </w:r>
      <w:r w:rsidRPr="003A2EF6" w:rsidR="000760DE">
        <w:fldChar w:fldCharType="end"/>
      </w:r>
      <w:r w:rsidRPr="003A2EF6" w:rsidR="00B32E49">
        <w:t xml:space="preserve"> </w:t>
      </w:r>
      <w:r w:rsidR="000760DE">
        <w:t xml:space="preserve">where </w:t>
      </w:r>
      <w:hyperlink w:anchor="_ENREF_84" w:tooltip="U.S. Environmental Protection Agency (EPA), 2020 #15" w:history="1">
        <w:r w:rsidRPr="00F8641A" w:rsidR="00414172">
          <w:rPr>
            <w:szCs w:val="22"/>
            <w:lang w:val="en-US"/>
          </w:rPr>
          <w:fldChar w:fldCharType="begin" w:fldLock="1"/>
        </w:r>
        <w:r w:rsidR="00414172">
          <w:rPr>
            <w:szCs w:val="22"/>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F8641A" w:rsidR="00414172">
          <w:rPr>
            <w:szCs w:val="22"/>
            <w:lang w:val="en-US"/>
          </w:rPr>
          <w:fldChar w:fldCharType="separate"/>
        </w:r>
        <w:r w:rsidRPr="00F8641A" w:rsidR="00414172">
          <w:rPr>
            <w:noProof/>
            <w:szCs w:val="22"/>
            <w:lang w:val="en-US"/>
          </w:rPr>
          <w:t>EPA 2020a</w:t>
        </w:r>
        <w:r w:rsidRPr="00F8641A" w:rsidR="00414172">
          <w:rPr>
            <w:szCs w:val="22"/>
            <w:lang w:val="en-US"/>
          </w:rPr>
          <w:fldChar w:fldCharType="end"/>
        </w:r>
      </w:hyperlink>
      <w:r w:rsidR="000760DE">
        <w:rPr>
          <w:i/>
          <w:iCs/>
          <w:szCs w:val="22"/>
          <w:lang w:val="en-US"/>
        </w:rPr>
        <w:t xml:space="preserve"> </w:t>
      </w:r>
      <w:r w:rsidR="000760DE">
        <w:rPr>
          <w:szCs w:val="22"/>
          <w:lang w:val="en-US"/>
        </w:rPr>
        <w:t xml:space="preserve">is cited as the source represents </w:t>
      </w:r>
      <w:r>
        <w:rPr>
          <w:szCs w:val="22"/>
          <w:lang w:val="en-US"/>
        </w:rPr>
        <w:t xml:space="preserve">an NEI submission where the input quantity was reported. </w:t>
      </w:r>
      <w:r w:rsidRPr="003A2EF6" w:rsidR="00B32E49">
        <w:t>In these cases, reported emissions (</w:t>
      </w:r>
      <w:r w:rsidRPr="003A2EF6" w:rsidR="00B32E49">
        <w:fldChar w:fldCharType="begin" w:fldLock="1"/>
      </w:r>
      <w:r w:rsidRPr="003A2EF6" w:rsidR="00B32E49">
        <w:instrText xml:space="preserve"> REF _Ref47358764 \h  \* MERGEFORMAT </w:instrText>
      </w:r>
      <w:r w:rsidRPr="003A2EF6" w:rsidR="00B32E49">
        <w:fldChar w:fldCharType="separate"/>
      </w:r>
      <w:r w:rsidRPr="0070187A" w:rsidR="0092222B">
        <w:t xml:space="preserve">Table </w:t>
      </w:r>
      <w:r w:rsidR="0092222B">
        <w:rPr>
          <w:noProof/>
        </w:rPr>
        <w:t>6</w:t>
      </w:r>
      <w:r w:rsidR="0092222B">
        <w:rPr>
          <w:noProof/>
        </w:rPr>
        <w:noBreakHyphen/>
        <w:t>1</w:t>
      </w:r>
      <w:r w:rsidRPr="003A2EF6" w:rsidR="00B32E49">
        <w:fldChar w:fldCharType="end"/>
      </w:r>
      <w:r w:rsidRPr="003A2EF6" w:rsidR="00B32E49">
        <w:t>; Column B) were divided by the input quantity (</w:t>
      </w:r>
      <w:r w:rsidRPr="003A2EF6" w:rsidR="00B32E49">
        <w:fldChar w:fldCharType="begin" w:fldLock="1"/>
      </w:r>
      <w:r w:rsidRPr="003A2EF6" w:rsidR="00B32E49">
        <w:instrText xml:space="preserve"> REF _Ref47358764 \h  \* MERGEFORMAT </w:instrText>
      </w:r>
      <w:r w:rsidRPr="003A2EF6" w:rsidR="00B32E49">
        <w:fldChar w:fldCharType="separate"/>
      </w:r>
      <w:r w:rsidRPr="0070187A" w:rsidR="0092222B">
        <w:t xml:space="preserve">Table </w:t>
      </w:r>
      <w:r w:rsidR="0092222B">
        <w:rPr>
          <w:noProof/>
        </w:rPr>
        <w:t>6</w:t>
      </w:r>
      <w:r w:rsidR="0092222B">
        <w:rPr>
          <w:noProof/>
        </w:rPr>
        <w:noBreakHyphen/>
        <w:t>1</w:t>
      </w:r>
      <w:r w:rsidRPr="003A2EF6" w:rsidR="00B32E49">
        <w:fldChar w:fldCharType="end"/>
      </w:r>
      <w:r w:rsidRPr="003A2EF6" w:rsidR="00B32E49">
        <w:t xml:space="preserve">; Column A) to estimate an emissions factor. </w:t>
      </w:r>
      <w:r w:rsidR="00B32E49">
        <w:t>Note that input quantities that are not based on solvent use (e.g., “fuel,” “material,” “product</w:t>
      </w:r>
      <w:r w:rsidR="00D86C28">
        <w:t>”</w:t>
      </w:r>
      <w:r w:rsidR="00B32E49">
        <w:t xml:space="preserve">) are not included in the average emissions factor calculations because it would not be possible to use these inputs to convert emissions to PCE input. </w:t>
      </w:r>
    </w:p>
    <w:p w:rsidR="00291BDD" w:rsidP="00CB1C05" w14:paraId="7559CEB3" w14:textId="77777777">
      <w:pPr>
        <w:pStyle w:val="BodyText"/>
        <w:numPr>
          <w:ilvl w:val="0"/>
          <w:numId w:val="39"/>
        </w:numPr>
      </w:pPr>
      <w:r w:rsidRPr="00291BDD">
        <w:rPr>
          <w:i/>
          <w:iCs/>
        </w:rPr>
        <w:t xml:space="preserve">WebFIRE </w:t>
      </w:r>
      <w:r w:rsidRPr="00F8641A">
        <w:rPr>
          <w:i/>
          <w:iCs/>
        </w:rPr>
        <w:t>(</w:t>
      </w:r>
      <w:hyperlink w:anchor="_ENREF_93" w:tooltip="U.S. Environmental Protection Agency (EPA), 2020 #43" w:history="1">
        <w:r w:rsidRPr="00F8641A" w:rsidR="00414172">
          <w:rPr>
            <w:i/>
            <w:iCs/>
          </w:rPr>
          <w:fldChar w:fldCharType="begin" w:fldLock="1"/>
        </w:r>
        <w:r w:rsidR="00414172">
          <w:rPr>
            <w:i/>
            <w:iCs/>
          </w:rPr>
          <w:instrText xml:space="preserve"> ADDIN EN.CITE &lt;EndNote&gt;&lt;Cite ExcludeAuth="1"&gt;&lt;Author&gt;U.S. Environmental Protection Agency (EPA)&lt;/Author&gt;&lt;Year&gt;2020&lt;/Year&gt;&lt;RecNum&gt;43&lt;/RecNum&gt;&lt;Prefix&gt;EPA &lt;/Prefix&gt;&lt;DisplayText&gt;EPA 2020j&lt;/DisplayText&gt;&lt;record&gt;&lt;rec-number&gt;43&lt;/rec-number&gt;&lt;foreign-keys&gt;&lt;key app="EN" db-id="52wf2wf0o0rv01e9dzo52td80t0590tp2fwd" timestamp="1714499636"&gt;4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Pr="00F8641A" w:rsidR="00414172">
          <w:rPr>
            <w:i/>
            <w:iCs/>
          </w:rPr>
          <w:fldChar w:fldCharType="separate"/>
        </w:r>
        <w:r w:rsidRPr="00F8641A" w:rsidR="00414172">
          <w:rPr>
            <w:i/>
            <w:iCs/>
            <w:noProof/>
          </w:rPr>
          <w:t>EPA 2020j</w:t>
        </w:r>
        <w:r w:rsidRPr="00F8641A" w:rsidR="00414172">
          <w:rPr>
            <w:i/>
            <w:iCs/>
          </w:rPr>
          <w:fldChar w:fldCharType="end"/>
        </w:r>
      </w:hyperlink>
      <w:r w:rsidRPr="00F8641A">
        <w:rPr>
          <w:i/>
          <w:iCs/>
        </w:rPr>
        <w:t>).</w:t>
      </w:r>
      <w:r>
        <w:rPr>
          <w:i/>
          <w:iCs/>
        </w:rPr>
        <w:t xml:space="preserve"> </w:t>
      </w:r>
      <w:r w:rsidRPr="003A2EF6" w:rsidR="00B32E49">
        <w:t xml:space="preserve">EPA also </w:t>
      </w:r>
      <w:r w:rsidR="00B32E49">
        <w:t>includes identified emissions factors for each use category from WebFIRE, an EPA database of emissions factors for criteria and hazardous air pollutants</w:t>
      </w:r>
      <w:r w:rsidR="00010F9A">
        <w:t xml:space="preserve">. Each row of </w:t>
      </w:r>
      <w:r w:rsidRPr="003A2EF6" w:rsidR="00010F9A">
        <w:fldChar w:fldCharType="begin" w:fldLock="1"/>
      </w:r>
      <w:r w:rsidRPr="003A2EF6" w:rsidR="00010F9A">
        <w:instrText xml:space="preserve"> REF _Ref47358764 \h  \* MERGEFORMAT </w:instrText>
      </w:r>
      <w:r w:rsidRPr="003A2EF6" w:rsidR="00010F9A">
        <w:fldChar w:fldCharType="separate"/>
      </w:r>
      <w:r w:rsidRPr="0070187A" w:rsidR="0092222B">
        <w:t xml:space="preserve">Table </w:t>
      </w:r>
      <w:r w:rsidR="0092222B">
        <w:rPr>
          <w:noProof/>
        </w:rPr>
        <w:t>6</w:t>
      </w:r>
      <w:r w:rsidR="0092222B">
        <w:rPr>
          <w:noProof/>
        </w:rPr>
        <w:noBreakHyphen/>
        <w:t>1</w:t>
      </w:r>
      <w:r w:rsidRPr="003A2EF6" w:rsidR="00010F9A">
        <w:fldChar w:fldCharType="end"/>
      </w:r>
      <w:r w:rsidRPr="003A2EF6" w:rsidR="00010F9A">
        <w:t xml:space="preserve"> </w:t>
      </w:r>
      <w:r w:rsidR="00010F9A">
        <w:t xml:space="preserve">where </w:t>
      </w:r>
      <w:hyperlink w:anchor="_ENREF_93" w:tooltip="U.S. Environmental Protection Agency (EPA), 2020 #43" w:history="1">
        <w:r w:rsidR="00414172">
          <w:fldChar w:fldCharType="begin" w:fldLock="1"/>
        </w:r>
        <w:r w:rsidR="00414172">
          <w:instrText xml:space="preserve"> ADDIN EN.CITE &lt;EndNote&gt;&lt;Cite ExcludeAuth="1"&gt;&lt;Author&gt;U.S. Environmental Protection Agency (EPA)&lt;/Author&gt;&lt;Year&gt;2020&lt;/Year&gt;&lt;RecNum&gt;43&lt;/RecNum&gt;&lt;Prefix&gt;EPA &lt;/Prefix&gt;&lt;DisplayText&gt;EPA 2020j&lt;/DisplayText&gt;&lt;record&gt;&lt;rec-number&gt;43&lt;/rec-number&gt;&lt;foreign-keys&gt;&lt;key app="EN" db-id="52wf2wf0o0rv01e9dzo52td80t0590tp2fwd" timestamp="1714499636"&gt;4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00414172">
          <w:fldChar w:fldCharType="separate"/>
        </w:r>
        <w:r w:rsidR="00414172">
          <w:rPr>
            <w:noProof/>
          </w:rPr>
          <w:t>EPA 2020j</w:t>
        </w:r>
        <w:r w:rsidR="00414172">
          <w:fldChar w:fldCharType="end"/>
        </w:r>
      </w:hyperlink>
      <w:r w:rsidR="00010F9A">
        <w:t xml:space="preserve"> is cited represents a unique emission factor</w:t>
      </w:r>
      <w:r w:rsidR="002A7D90">
        <w:t xml:space="preserve"> in the WebFIRE database. Emission factors may differ based on assumptions for equipment and controls used.</w:t>
      </w:r>
      <w:r w:rsidR="00010F9A">
        <w:t xml:space="preserve"> </w:t>
      </w:r>
      <w:r w:rsidR="002A7D90">
        <w:t>Note that because the emission factors are provided by WebFIR</w:t>
      </w:r>
      <w:r w:rsidR="007369B2">
        <w:t>E</w:t>
      </w:r>
      <w:r w:rsidR="002A7D90">
        <w:t xml:space="preserve"> and not calculated by this analysis, </w:t>
      </w:r>
      <w:r w:rsidR="00D02DF5">
        <w:t>the</w:t>
      </w:r>
      <w:r w:rsidR="002A7D90">
        <w:t xml:space="preserve"> </w:t>
      </w:r>
      <w:r w:rsidR="00D02DF5">
        <w:t xml:space="preserve">input quantity and total emissions </w:t>
      </w:r>
      <w:r w:rsidR="00757BAA">
        <w:t>c</w:t>
      </w:r>
      <w:r w:rsidR="002A7D90">
        <w:t xml:space="preserve">olumns A and B </w:t>
      </w:r>
      <w:r w:rsidR="00757BAA">
        <w:t>in</w:t>
      </w:r>
      <w:r w:rsidR="002A7D90">
        <w:t xml:space="preserve"> </w:t>
      </w:r>
      <w:r w:rsidRPr="003A2EF6" w:rsidR="002A7D90">
        <w:fldChar w:fldCharType="begin" w:fldLock="1"/>
      </w:r>
      <w:r w:rsidRPr="003A2EF6" w:rsidR="002A7D90">
        <w:instrText xml:space="preserve"> REF _Ref47358764 \h  \* MERGEFORMAT </w:instrText>
      </w:r>
      <w:r w:rsidRPr="003A2EF6" w:rsidR="002A7D90">
        <w:fldChar w:fldCharType="separate"/>
      </w:r>
      <w:r w:rsidRPr="0070187A" w:rsidR="0092222B">
        <w:t xml:space="preserve">Table </w:t>
      </w:r>
      <w:r w:rsidR="0092222B">
        <w:rPr>
          <w:noProof/>
        </w:rPr>
        <w:t>6</w:t>
      </w:r>
      <w:r w:rsidR="0092222B">
        <w:rPr>
          <w:noProof/>
        </w:rPr>
        <w:noBreakHyphen/>
        <w:t>1</w:t>
      </w:r>
      <w:r w:rsidRPr="003A2EF6" w:rsidR="002A7D90">
        <w:fldChar w:fldCharType="end"/>
      </w:r>
      <w:r w:rsidR="00D02DF5">
        <w:t xml:space="preserve"> are not relevant for this source</w:t>
      </w:r>
      <w:r w:rsidR="00757BAA">
        <w:t xml:space="preserve"> and are represented by a dashed line</w:t>
      </w:r>
      <w:r w:rsidR="00D02DF5">
        <w:t>.</w:t>
      </w:r>
    </w:p>
    <w:p w:rsidR="00E03642" w:rsidRPr="003A2EF6" w:rsidP="00CB1C05" w14:paraId="115B9BAC" w14:textId="77777777">
      <w:pPr>
        <w:pStyle w:val="BodyText"/>
        <w:numPr>
          <w:ilvl w:val="0"/>
          <w:numId w:val="39"/>
        </w:numPr>
      </w:pPr>
      <w:r>
        <w:rPr>
          <w:i/>
          <w:iCs/>
        </w:rPr>
        <w:t>Additional</w:t>
      </w:r>
      <w:r w:rsidR="00B32E49">
        <w:rPr>
          <w:i/>
          <w:iCs/>
        </w:rPr>
        <w:t xml:space="preserve"> sources with published emissions factors.</w:t>
      </w:r>
      <w:r w:rsidRPr="003A2EF6" w:rsidR="00B32E49">
        <w:t xml:space="preserve"> </w:t>
      </w:r>
      <w:r w:rsidR="00D02DF5">
        <w:t xml:space="preserve">EPA also identified emissions factors published in </w:t>
      </w:r>
      <w:r w:rsidR="007369B2">
        <w:t xml:space="preserve">additional sources. As with the emission factors identified in WebFIRE, each row of </w:t>
      </w:r>
      <w:r w:rsidRPr="003A2EF6" w:rsidR="007369B2">
        <w:fldChar w:fldCharType="begin" w:fldLock="1"/>
      </w:r>
      <w:r w:rsidRPr="003A2EF6" w:rsidR="007369B2">
        <w:instrText xml:space="preserve"> REF _Ref47358764 \h  \* MERGEFORMAT </w:instrText>
      </w:r>
      <w:r w:rsidRPr="003A2EF6" w:rsidR="007369B2">
        <w:fldChar w:fldCharType="separate"/>
      </w:r>
      <w:r w:rsidRPr="0070187A" w:rsidR="0092222B">
        <w:t xml:space="preserve">Table </w:t>
      </w:r>
      <w:r w:rsidR="0092222B">
        <w:rPr>
          <w:noProof/>
        </w:rPr>
        <w:t>6</w:t>
      </w:r>
      <w:r w:rsidR="0092222B">
        <w:rPr>
          <w:noProof/>
        </w:rPr>
        <w:noBreakHyphen/>
        <w:t>1</w:t>
      </w:r>
      <w:r w:rsidRPr="003A2EF6" w:rsidR="007369B2">
        <w:fldChar w:fldCharType="end"/>
      </w:r>
      <w:r w:rsidRPr="003A2EF6" w:rsidR="007369B2">
        <w:t xml:space="preserve"> </w:t>
      </w:r>
      <w:r w:rsidR="007369B2">
        <w:t xml:space="preserve">where an additional source is cited represents a unique emission factor, and because these emission factors are not </w:t>
      </w:r>
      <w:r w:rsidR="00757BAA">
        <w:t>calculated</w:t>
      </w:r>
      <w:r w:rsidR="007369B2">
        <w:t xml:space="preserve"> by this analysis, </w:t>
      </w:r>
      <w:r w:rsidR="00757BAA">
        <w:t xml:space="preserve">the input quantity and total emissions columns A and B in </w:t>
      </w:r>
      <w:r w:rsidRPr="003A2EF6" w:rsidR="00757BAA">
        <w:fldChar w:fldCharType="begin" w:fldLock="1"/>
      </w:r>
      <w:r w:rsidRPr="003A2EF6" w:rsidR="00757BAA">
        <w:instrText xml:space="preserve"> REF _Ref47358764 \h  \* MERGEFORMAT </w:instrText>
      </w:r>
      <w:r w:rsidRPr="003A2EF6" w:rsidR="00757BAA">
        <w:fldChar w:fldCharType="separate"/>
      </w:r>
      <w:r w:rsidRPr="0070187A" w:rsidR="0092222B">
        <w:t xml:space="preserve">Table </w:t>
      </w:r>
      <w:r w:rsidR="0092222B">
        <w:rPr>
          <w:noProof/>
        </w:rPr>
        <w:t>6</w:t>
      </w:r>
      <w:r w:rsidR="0092222B">
        <w:rPr>
          <w:noProof/>
        </w:rPr>
        <w:noBreakHyphen/>
        <w:t>1</w:t>
      </w:r>
      <w:r w:rsidRPr="003A2EF6" w:rsidR="00757BAA">
        <w:fldChar w:fldCharType="end"/>
      </w:r>
      <w:r w:rsidR="00757BAA">
        <w:t xml:space="preserve"> are not relevant for these sources and are represented by a dashed line</w:t>
      </w:r>
      <w:r w:rsidR="007369B2">
        <w:t xml:space="preserve">. </w:t>
      </w:r>
    </w:p>
    <w:p w:rsidR="00B32E49" w:rsidP="00CB1C05" w14:paraId="026FC5AB" w14:textId="77777777">
      <w:pPr>
        <w:pStyle w:val="BodyText"/>
      </w:pPr>
      <w:r w:rsidRPr="003A2EF6">
        <w:t xml:space="preserve">The emissions factors in </w:t>
      </w:r>
      <w:r w:rsidRPr="003A2EF6">
        <w:fldChar w:fldCharType="begin" w:fldLock="1"/>
      </w:r>
      <w:r w:rsidRPr="003A2EF6">
        <w:instrText xml:space="preserve"> REF _Ref47358764 \h  \* MERGEFORMAT </w:instrText>
      </w:r>
      <w:r w:rsidRPr="003A2EF6">
        <w:fldChar w:fldCharType="separate"/>
      </w:r>
      <w:r w:rsidRPr="0070187A" w:rsidR="0092222B">
        <w:t xml:space="preserve">Table </w:t>
      </w:r>
      <w:r w:rsidR="0092222B">
        <w:t>6</w:t>
      </w:r>
      <w:r w:rsidR="0092222B">
        <w:noBreakHyphen/>
        <w:t>1</w:t>
      </w:r>
      <w:r w:rsidRPr="003A2EF6">
        <w:fldChar w:fldCharType="end"/>
      </w:r>
      <w:r w:rsidRPr="003A2EF6">
        <w:t xml:space="preserve"> vary widely</w:t>
      </w:r>
      <w:r w:rsidRPr="00F25B71">
        <w:t>, as they are affected by differences in equipment, process, and control technologies. Because the type of equipment and controls used by both the NEI submitters and the industries at large</w:t>
      </w:r>
      <w:r>
        <w:t xml:space="preserve"> is not reported</w:t>
      </w:r>
      <w:r w:rsidRPr="00F25B71">
        <w:t xml:space="preserve">, </w:t>
      </w:r>
      <w:r>
        <w:t>the analysis</w:t>
      </w:r>
      <w:r w:rsidRPr="00F25B71">
        <w:t xml:space="preserve"> </w:t>
      </w:r>
      <w:r>
        <w:t>uses</w:t>
      </w:r>
      <w:r w:rsidRPr="00F25B71">
        <w:t xml:space="preserve"> the average of the identified emissions factor</w:t>
      </w:r>
      <w:r>
        <w:t>s</w:t>
      </w:r>
      <w:r w:rsidRPr="00F25B71">
        <w:t xml:space="preserve"> for </w:t>
      </w:r>
      <w:r>
        <w:t>the analysis</w:t>
      </w:r>
      <w:r w:rsidRPr="00F25B71">
        <w:t xml:space="preserve"> estimates. </w:t>
      </w:r>
    </w:p>
    <w:tbl>
      <w:tblPr>
        <w:tblW w:w="9562" w:type="dxa"/>
        <w:tblInd w:w="-455" w:type="dxa"/>
        <w:tblLayout w:type="fixed"/>
        <w:tblLook w:val="04A0"/>
      </w:tblPr>
      <w:tblGrid>
        <w:gridCol w:w="2055"/>
        <w:gridCol w:w="1100"/>
        <w:gridCol w:w="2039"/>
        <w:gridCol w:w="1471"/>
        <w:gridCol w:w="2897"/>
      </w:tblGrid>
      <w:tr w14:paraId="1066C0D7" w14:textId="77777777" w:rsidTr="00F22B71">
        <w:tblPrEx>
          <w:tblW w:w="9562" w:type="dxa"/>
          <w:tblInd w:w="-455" w:type="dxa"/>
          <w:tblLayout w:type="fixed"/>
          <w:tblLook w:val="04A0"/>
        </w:tblPrEx>
        <w:trPr>
          <w:trHeight w:val="315"/>
          <w:tblHeader/>
        </w:trPr>
        <w:tc>
          <w:tcPr>
            <w:tcW w:w="9562" w:type="dxa"/>
            <w:gridSpan w:val="5"/>
            <w:tcBorders>
              <w:top w:val="nil"/>
              <w:left w:val="nil"/>
              <w:bottom w:val="single" w:sz="4" w:space="0" w:color="auto"/>
              <w:right w:val="nil"/>
            </w:tcBorders>
            <w:shd w:val="clear" w:color="auto" w:fill="auto"/>
            <w:vAlign w:val="center"/>
          </w:tcPr>
          <w:p w:rsidR="00B32E49" w:rsidRPr="0070187A" w:rsidP="00CB1C05" w14:paraId="14FEDCBB" w14:textId="77777777">
            <w:pPr>
              <w:pStyle w:val="TableTitleA"/>
              <w:rPr>
                <w:rFonts w:ascii="Arial Narrow" w:hAnsi="Arial Narrow"/>
                <w:color w:val="FFFFFF" w:themeColor="background1"/>
                <w:szCs w:val="18"/>
              </w:rPr>
            </w:pPr>
            <w:bookmarkStart w:id="721" w:name="_Ref47358764"/>
            <w:bookmarkStart w:id="722" w:name="_Toc121142629"/>
            <w:bookmarkStart w:id="723" w:name="_Toc165379623"/>
            <w:r w:rsidRPr="0070187A">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721"/>
            <w:r w:rsidRPr="0070187A">
              <w:t>: PCE Emission Factors</w:t>
            </w:r>
            <w:r w:rsidR="002051E6">
              <w:t xml:space="preserve"> Estimated from NEI and Identified from Additional Sources</w:t>
            </w:r>
            <w:bookmarkEnd w:id="722"/>
            <w:bookmarkEnd w:id="723"/>
            <w:r w:rsidR="003C1371">
              <w:t xml:space="preserve"> </w:t>
            </w:r>
          </w:p>
        </w:tc>
      </w:tr>
      <w:tr w14:paraId="4F35AF3D" w14:textId="77777777" w:rsidTr="00C71C69">
        <w:tblPrEx>
          <w:tblW w:w="9562" w:type="dxa"/>
          <w:tblInd w:w="-455" w:type="dxa"/>
          <w:tblLayout w:type="fixed"/>
          <w:tblLook w:val="04A0"/>
        </w:tblPrEx>
        <w:trPr>
          <w:trHeight w:val="330"/>
          <w:tblHeader/>
        </w:trPr>
        <w:tc>
          <w:tcPr>
            <w:tcW w:w="2055" w:type="dxa"/>
            <w:tcBorders>
              <w:top w:val="single" w:sz="4" w:space="0" w:color="auto"/>
              <w:left w:val="single" w:sz="4" w:space="0" w:color="auto"/>
              <w:bottom w:val="single" w:sz="4" w:space="0" w:color="auto"/>
              <w:right w:val="single" w:sz="4" w:space="0" w:color="auto"/>
            </w:tcBorders>
            <w:shd w:val="clear" w:color="auto" w:fill="48A9C5"/>
            <w:vAlign w:val="center"/>
          </w:tcPr>
          <w:p w:rsidR="00F22B71" w:rsidRPr="00ED455B" w:rsidP="00CB1C05" w14:paraId="5100A67C" w14:textId="77777777">
            <w:pPr>
              <w:pStyle w:val="TableSubtitle"/>
            </w:pPr>
            <w:r w:rsidRPr="00ED455B">
              <w:t>Calculation Input Quantity</w:t>
            </w:r>
            <w:r w:rsidRPr="005F7F43">
              <w:rPr>
                <w:vertAlign w:val="superscript"/>
              </w:rPr>
              <w:t>1</w:t>
            </w:r>
          </w:p>
        </w:tc>
        <w:tc>
          <w:tcPr>
            <w:tcW w:w="1100" w:type="dxa"/>
            <w:tcBorders>
              <w:top w:val="single" w:sz="4" w:space="0" w:color="auto"/>
              <w:left w:val="single" w:sz="4" w:space="0" w:color="auto"/>
              <w:bottom w:val="single" w:sz="4" w:space="0" w:color="auto"/>
              <w:right w:val="single" w:sz="4" w:space="0" w:color="auto"/>
            </w:tcBorders>
            <w:shd w:val="clear" w:color="auto" w:fill="48A9C5"/>
            <w:vAlign w:val="center"/>
          </w:tcPr>
          <w:p w:rsidR="00F22B71" w:rsidRPr="00ED455B" w:rsidP="00CB1C05" w14:paraId="20FFCD99" w14:textId="77777777">
            <w:pPr>
              <w:pStyle w:val="TableSubtitle"/>
            </w:pPr>
            <w:r w:rsidRPr="00ED455B">
              <w:t>Total emissions (lb)</w:t>
            </w:r>
          </w:p>
        </w:tc>
        <w:tc>
          <w:tcPr>
            <w:tcW w:w="2039" w:type="dxa"/>
            <w:tcBorders>
              <w:top w:val="single" w:sz="4" w:space="0" w:color="auto"/>
              <w:left w:val="single" w:sz="4" w:space="0" w:color="auto"/>
              <w:bottom w:val="single" w:sz="4" w:space="0" w:color="auto"/>
              <w:right w:val="single" w:sz="4" w:space="0" w:color="auto"/>
            </w:tcBorders>
            <w:shd w:val="clear" w:color="auto" w:fill="48A9C5"/>
            <w:vAlign w:val="center"/>
          </w:tcPr>
          <w:p w:rsidR="00F22B71" w:rsidRPr="00ED455B" w:rsidP="00CB1C05" w14:paraId="107F254D" w14:textId="77777777">
            <w:pPr>
              <w:pStyle w:val="TableSubtitle"/>
            </w:pPr>
            <w:r w:rsidRPr="00ED455B">
              <w:t>Emission Factor</w:t>
            </w:r>
          </w:p>
        </w:tc>
        <w:tc>
          <w:tcPr>
            <w:tcW w:w="1471" w:type="dxa"/>
            <w:vMerge w:val="restart"/>
            <w:tcBorders>
              <w:top w:val="single" w:sz="4" w:space="0" w:color="auto"/>
              <w:left w:val="single" w:sz="4" w:space="0" w:color="auto"/>
              <w:bottom w:val="single" w:sz="4" w:space="0" w:color="auto"/>
              <w:right w:val="single" w:sz="4" w:space="0" w:color="auto"/>
            </w:tcBorders>
            <w:shd w:val="clear" w:color="auto" w:fill="48A9C5"/>
          </w:tcPr>
          <w:p w:rsidR="00F22B71" w:rsidP="00CB1C05" w14:paraId="78C6AFB8" w14:textId="77777777">
            <w:pPr>
              <w:pStyle w:val="TableSubtitle"/>
              <w:rPr>
                <w:szCs w:val="18"/>
              </w:rPr>
            </w:pPr>
            <w:r w:rsidRPr="00ED455B">
              <w:rPr>
                <w:szCs w:val="18"/>
              </w:rPr>
              <w:t>Emission Factor</w:t>
            </w:r>
            <w:r w:rsidRPr="005F7F43" w:rsidR="003258B7">
              <w:rPr>
                <w:szCs w:val="18"/>
                <w:vertAlign w:val="superscript"/>
              </w:rPr>
              <w:t>2</w:t>
            </w:r>
          </w:p>
          <w:p w:rsidR="00F22B71" w:rsidRPr="00ED455B" w:rsidP="00CB1C05" w14:paraId="7950213F" w14:textId="77777777">
            <w:pPr>
              <w:pStyle w:val="TableSubtitle"/>
              <w:rPr>
                <w:szCs w:val="18"/>
              </w:rPr>
            </w:pPr>
            <w:r w:rsidRPr="00ED455B">
              <w:rPr>
                <w:szCs w:val="18"/>
              </w:rPr>
              <w:t>(lb emitted/lb solvent)</w:t>
            </w:r>
            <w:r w:rsidRPr="005F7F43" w:rsidR="003258B7">
              <w:rPr>
                <w:szCs w:val="18"/>
                <w:vertAlign w:val="superscript"/>
              </w:rPr>
              <w:t xml:space="preserve"> </w:t>
            </w:r>
          </w:p>
        </w:tc>
        <w:tc>
          <w:tcPr>
            <w:tcW w:w="2880" w:type="dxa"/>
            <w:vMerge w:val="restart"/>
            <w:tcBorders>
              <w:top w:val="single" w:sz="4" w:space="0" w:color="auto"/>
              <w:left w:val="single" w:sz="4" w:space="0" w:color="auto"/>
              <w:bottom w:val="single" w:sz="4" w:space="0" w:color="auto"/>
              <w:right w:val="single" w:sz="4" w:space="0" w:color="auto"/>
            </w:tcBorders>
            <w:shd w:val="clear" w:color="auto" w:fill="48A9C5"/>
            <w:vAlign w:val="center"/>
          </w:tcPr>
          <w:p w:rsidR="00F22B71" w:rsidRPr="00ED455B" w:rsidP="00CB1C05" w14:paraId="12187463" w14:textId="77777777">
            <w:pPr>
              <w:pStyle w:val="TableSubtitle"/>
              <w:rPr>
                <w:szCs w:val="18"/>
              </w:rPr>
            </w:pPr>
            <w:r w:rsidRPr="00ED455B">
              <w:rPr>
                <w:szCs w:val="18"/>
              </w:rPr>
              <w:t>Source</w:t>
            </w:r>
          </w:p>
        </w:tc>
      </w:tr>
      <w:tr w14:paraId="36A3CBFD" w14:textId="77777777" w:rsidTr="00C71C69">
        <w:tblPrEx>
          <w:tblW w:w="9562" w:type="dxa"/>
          <w:tblInd w:w="-455" w:type="dxa"/>
          <w:tblLayout w:type="fixed"/>
          <w:tblLook w:val="04A0"/>
        </w:tblPrEx>
        <w:trPr>
          <w:trHeight w:val="330"/>
          <w:tblHeader/>
        </w:trPr>
        <w:tc>
          <w:tcPr>
            <w:tcW w:w="2055" w:type="dxa"/>
            <w:tcBorders>
              <w:top w:val="single" w:sz="4" w:space="0" w:color="auto"/>
              <w:left w:val="single" w:sz="4" w:space="0" w:color="auto"/>
              <w:bottom w:val="single" w:sz="4" w:space="0" w:color="auto"/>
              <w:right w:val="single" w:sz="4" w:space="0" w:color="auto"/>
            </w:tcBorders>
            <w:shd w:val="clear" w:color="auto" w:fill="48A9C5"/>
          </w:tcPr>
          <w:p w:rsidR="00F22B71" w:rsidRPr="00ED455B" w:rsidP="00CB1C05" w14:paraId="5990969E" w14:textId="77777777">
            <w:pPr>
              <w:pStyle w:val="TableSubtitle"/>
            </w:pPr>
            <w:r w:rsidRPr="00ED455B">
              <w:t>A</w:t>
            </w:r>
          </w:p>
        </w:tc>
        <w:tc>
          <w:tcPr>
            <w:tcW w:w="1100" w:type="dxa"/>
            <w:tcBorders>
              <w:top w:val="single" w:sz="4" w:space="0" w:color="auto"/>
              <w:left w:val="single" w:sz="4" w:space="0" w:color="auto"/>
              <w:bottom w:val="single" w:sz="4" w:space="0" w:color="auto"/>
              <w:right w:val="single" w:sz="4" w:space="0" w:color="auto"/>
            </w:tcBorders>
            <w:shd w:val="clear" w:color="auto" w:fill="48A9C5"/>
          </w:tcPr>
          <w:p w:rsidR="00F22B71" w:rsidRPr="00ED455B" w:rsidP="00CB1C05" w14:paraId="1AEF14FA" w14:textId="77777777">
            <w:pPr>
              <w:pStyle w:val="TableSubtitle"/>
            </w:pPr>
            <w:r w:rsidRPr="00ED455B">
              <w:t>B</w:t>
            </w:r>
          </w:p>
        </w:tc>
        <w:tc>
          <w:tcPr>
            <w:tcW w:w="2039" w:type="dxa"/>
            <w:tcBorders>
              <w:top w:val="single" w:sz="4" w:space="0" w:color="auto"/>
              <w:left w:val="single" w:sz="4" w:space="0" w:color="auto"/>
              <w:bottom w:val="single" w:sz="4" w:space="0" w:color="auto"/>
              <w:right w:val="single" w:sz="4" w:space="0" w:color="auto"/>
            </w:tcBorders>
            <w:shd w:val="clear" w:color="auto" w:fill="48A9C5"/>
          </w:tcPr>
          <w:p w:rsidR="00F22B71" w:rsidRPr="00ED455B" w:rsidP="00CB1C05" w14:paraId="61046BAC" w14:textId="77777777">
            <w:pPr>
              <w:pStyle w:val="TableSubtitle"/>
            </w:pPr>
            <w:r>
              <w:t xml:space="preserve">C = </w:t>
            </w:r>
            <w:r w:rsidRPr="00ED455B">
              <w:t>B ÷ A</w:t>
            </w:r>
          </w:p>
        </w:tc>
        <w:tc>
          <w:tcPr>
            <w:tcW w:w="1471" w:type="dxa"/>
            <w:vMerge/>
            <w:tcBorders>
              <w:top w:val="single" w:sz="4" w:space="0" w:color="auto"/>
              <w:left w:val="single" w:sz="4" w:space="0" w:color="auto"/>
              <w:bottom w:val="single" w:sz="4" w:space="0" w:color="auto"/>
              <w:right w:val="single" w:sz="4" w:space="0" w:color="auto"/>
            </w:tcBorders>
            <w:shd w:val="clear" w:color="auto" w:fill="48A9C5"/>
          </w:tcPr>
          <w:p w:rsidR="00F22B71" w:rsidRPr="00ED455B" w:rsidP="00CB1C05" w14:paraId="01A38FD0" w14:textId="77777777">
            <w:pPr>
              <w:pStyle w:val="BodyText"/>
              <w:spacing w:after="0"/>
              <w:jc w:val="center"/>
              <w:rPr>
                <w:rFonts w:ascii="Arial Narrow" w:hAnsi="Arial Narrow"/>
                <w:b/>
                <w:bCs/>
                <w:color w:val="FFFFFF" w:themeColor="background1"/>
                <w:sz w:val="20"/>
                <w:szCs w:val="18"/>
                <w:lang w:val="en-US"/>
              </w:rPr>
            </w:pPr>
          </w:p>
        </w:tc>
        <w:tc>
          <w:tcPr>
            <w:tcW w:w="2880"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F22B71" w:rsidRPr="00ED455B" w:rsidP="00CB1C05" w14:paraId="7AD0C85F" w14:textId="77777777">
            <w:pPr>
              <w:pStyle w:val="BodyText"/>
              <w:spacing w:after="0"/>
              <w:jc w:val="center"/>
              <w:rPr>
                <w:rFonts w:ascii="Arial Narrow" w:hAnsi="Arial Narrow"/>
                <w:b/>
                <w:bCs/>
                <w:color w:val="FFFFFF" w:themeColor="background1"/>
                <w:sz w:val="20"/>
                <w:szCs w:val="18"/>
                <w:lang w:val="en-US"/>
              </w:rPr>
            </w:pPr>
          </w:p>
        </w:tc>
      </w:tr>
      <w:tr w14:paraId="4EE04798" w14:textId="77777777" w:rsidTr="00C71C69">
        <w:tblPrEx>
          <w:tblW w:w="9562" w:type="dxa"/>
          <w:tblInd w:w="-455" w:type="dxa"/>
          <w:tblLayout w:type="fixed"/>
          <w:tblLook w:val="04A0"/>
        </w:tblPrEx>
        <w:trPr>
          <w:trHeight w:val="330"/>
        </w:trPr>
        <w:tc>
          <w:tcPr>
            <w:tcW w:w="9562" w:type="dxa"/>
            <w:gridSpan w:val="5"/>
            <w:tcBorders>
              <w:top w:val="single" w:sz="4" w:space="0" w:color="auto"/>
              <w:left w:val="single" w:sz="4" w:space="0" w:color="auto"/>
              <w:bottom w:val="single" w:sz="4" w:space="0" w:color="auto"/>
              <w:right w:val="single" w:sz="4" w:space="0" w:color="auto"/>
            </w:tcBorders>
            <w:shd w:val="clear" w:color="auto" w:fill="757171"/>
            <w:hideMark/>
          </w:tcPr>
          <w:p w:rsidR="00F22B71" w:rsidRPr="00ED455B" w:rsidP="00CB1C05" w14:paraId="44D58872" w14:textId="77777777">
            <w:pPr>
              <w:pStyle w:val="TableSubtitle"/>
            </w:pPr>
            <w:r w:rsidRPr="00ED455B">
              <w:t>Batch, Liquid, and Spray Cold Cleaning</w:t>
            </w:r>
          </w:p>
        </w:tc>
      </w:tr>
      <w:tr w14:paraId="4B747D63"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0D276551" w14:textId="77777777">
            <w:pPr>
              <w:pStyle w:val="BodyText"/>
              <w:spacing w:after="0"/>
              <w:rPr>
                <w:sz w:val="18"/>
                <w:szCs w:val="16"/>
                <w:lang w:val="en-US"/>
              </w:rPr>
            </w:pPr>
            <w:r w:rsidRPr="00ED455B">
              <w:rPr>
                <w:sz w:val="18"/>
                <w:szCs w:val="16"/>
                <w:lang w:val="en-US"/>
              </w:rPr>
              <w:t>624 gal make-up solven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3B6698C3" w14:textId="77777777">
            <w:pPr>
              <w:pStyle w:val="BodyText"/>
              <w:spacing w:after="0"/>
              <w:jc w:val="right"/>
              <w:rPr>
                <w:sz w:val="18"/>
                <w:szCs w:val="16"/>
                <w:lang w:val="en-US"/>
              </w:rPr>
            </w:pPr>
            <w:r w:rsidRPr="00ED455B">
              <w:rPr>
                <w:sz w:val="18"/>
                <w:szCs w:val="16"/>
                <w:lang w:val="en-US"/>
              </w:rPr>
              <w:t>8</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69FF3D7D" w14:textId="77777777">
            <w:pPr>
              <w:pStyle w:val="BodyText"/>
              <w:spacing w:after="0"/>
              <w:rPr>
                <w:sz w:val="18"/>
                <w:szCs w:val="16"/>
                <w:lang w:val="en-US"/>
              </w:rPr>
            </w:pPr>
            <w:r w:rsidRPr="00ED455B">
              <w:rPr>
                <w:sz w:val="18"/>
                <w:szCs w:val="16"/>
                <w:lang w:val="en-US"/>
              </w:rPr>
              <w:t>0 lb/gal</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7FE6DDA4" w14:textId="77777777">
            <w:pPr>
              <w:pStyle w:val="BodyText"/>
              <w:spacing w:after="0"/>
              <w:jc w:val="right"/>
              <w:rPr>
                <w:sz w:val="18"/>
                <w:szCs w:val="16"/>
                <w:lang w:val="en-US"/>
              </w:rPr>
            </w:pPr>
            <w:r w:rsidRPr="00ED455B">
              <w:rPr>
                <w:sz w:val="18"/>
                <w:szCs w:val="16"/>
                <w:lang w:val="en-US"/>
              </w:rPr>
              <w:t>0.001</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56D1D8BC" w14:textId="77777777">
            <w:pPr>
              <w:pStyle w:val="BodyText"/>
              <w:spacing w:after="0"/>
              <w:rPr>
                <w:sz w:val="18"/>
                <w:szCs w:val="16"/>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4E0F481E"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EFB17AE" w14:textId="77777777">
            <w:pPr>
              <w:pStyle w:val="BodyText"/>
              <w:spacing w:after="0"/>
              <w:rPr>
                <w:sz w:val="18"/>
                <w:szCs w:val="16"/>
                <w:lang w:val="en-US"/>
              </w:rPr>
            </w:pPr>
            <w:r w:rsidRPr="00ED455B">
              <w:rPr>
                <w:sz w:val="18"/>
                <w:szCs w:val="16"/>
                <w:lang w:val="en-US"/>
              </w:rPr>
              <w:t>0.8 ton solven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1C84A73" w14:textId="77777777">
            <w:pPr>
              <w:pStyle w:val="BodyText"/>
              <w:spacing w:after="0"/>
              <w:jc w:val="right"/>
              <w:rPr>
                <w:sz w:val="18"/>
                <w:szCs w:val="16"/>
                <w:lang w:val="en-US"/>
              </w:rPr>
            </w:pPr>
            <w:r w:rsidRPr="00ED455B">
              <w:rPr>
                <w:sz w:val="18"/>
                <w:szCs w:val="16"/>
                <w:lang w:val="en-US"/>
              </w:rPr>
              <w:t>1,020</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BDCE841" w14:textId="77777777">
            <w:pPr>
              <w:pStyle w:val="BodyText"/>
              <w:spacing w:after="0"/>
              <w:rPr>
                <w:sz w:val="18"/>
                <w:szCs w:val="16"/>
                <w:lang w:val="en-US"/>
              </w:rPr>
            </w:pPr>
            <w:r w:rsidRPr="00ED455B">
              <w:rPr>
                <w:sz w:val="18"/>
                <w:szCs w:val="16"/>
                <w:lang w:val="en-US"/>
              </w:rPr>
              <w:t>1,275 lb/ton</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74C6F494" w14:textId="77777777">
            <w:pPr>
              <w:pStyle w:val="BodyText"/>
              <w:spacing w:after="0"/>
              <w:jc w:val="right"/>
              <w:rPr>
                <w:sz w:val="18"/>
                <w:szCs w:val="16"/>
                <w:lang w:val="en-US"/>
              </w:rPr>
            </w:pPr>
            <w:r w:rsidRPr="00ED455B">
              <w:rPr>
                <w:sz w:val="18"/>
                <w:szCs w:val="16"/>
                <w:lang w:val="en-US"/>
              </w:rPr>
              <w:t>0.638</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0FA1D259" w14:textId="77777777">
            <w:pPr>
              <w:pStyle w:val="BodyText"/>
              <w:spacing w:after="0"/>
              <w:rPr>
                <w:sz w:val="18"/>
                <w:szCs w:val="16"/>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3D504F5E"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3B4E920C"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5045A675"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B0FB704" w14:textId="77777777">
            <w:pPr>
              <w:pStyle w:val="BodyText"/>
              <w:spacing w:after="0"/>
              <w:rPr>
                <w:sz w:val="18"/>
                <w:szCs w:val="16"/>
                <w:lang w:val="en-US"/>
              </w:rPr>
            </w:pPr>
            <w:r w:rsidRPr="00ED455B">
              <w:rPr>
                <w:sz w:val="18"/>
                <w:szCs w:val="16"/>
                <w:lang w:val="en-US"/>
              </w:rPr>
              <w:t>1,560 lb/ton solvent consum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4ECC621" w14:textId="77777777">
            <w:pPr>
              <w:pStyle w:val="BodyText"/>
              <w:spacing w:after="0"/>
              <w:jc w:val="right"/>
              <w:rPr>
                <w:sz w:val="18"/>
                <w:szCs w:val="16"/>
                <w:lang w:val="en-US"/>
              </w:rPr>
            </w:pPr>
            <w:r w:rsidRPr="00ED455B">
              <w:rPr>
                <w:sz w:val="18"/>
                <w:szCs w:val="16"/>
                <w:lang w:val="en-US"/>
              </w:rPr>
              <w:t>0.78</w:t>
            </w:r>
            <w:r>
              <w:rPr>
                <w:sz w:val="18"/>
                <w:szCs w:val="16"/>
                <w:lang w:val="en-US"/>
              </w:rPr>
              <w:t>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A79CA3C" w14:textId="77777777">
            <w:pPr>
              <w:pStyle w:val="BodyText"/>
              <w:spacing w:after="0"/>
              <w:rPr>
                <w:sz w:val="18"/>
                <w:szCs w:val="16"/>
                <w:lang w:val="en-US"/>
              </w:rPr>
            </w:pPr>
            <w:r w:rsidRPr="00ED455B">
              <w:rPr>
                <w:sz w:val="18"/>
                <w:szCs w:val="16"/>
                <w:lang w:val="en-US"/>
              </w:rPr>
              <w:t xml:space="preserve">EPA emission factor for </w:t>
            </w:r>
            <w:r w:rsidRPr="00ED455B" w:rsidR="00DD7AFF">
              <w:rPr>
                <w:sz w:val="18"/>
                <w:szCs w:val="16"/>
                <w:lang w:val="en-US"/>
              </w:rPr>
              <w:t xml:space="preserve">cold solvent cleaning/stripping; </w:t>
            </w:r>
            <w:r w:rsidRPr="00ED455B">
              <w:rPr>
                <w:sz w:val="18"/>
                <w:szCs w:val="16"/>
                <w:lang w:val="en-US"/>
              </w:rPr>
              <w:t>uncontrolled</w:t>
            </w:r>
            <w:r>
              <w:rPr>
                <w:sz w:val="18"/>
                <w:szCs w:val="16"/>
                <w:lang w:val="en-US"/>
              </w:rPr>
              <w:t xml:space="preserve"> (</w:t>
            </w:r>
            <w:hyperlink w:anchor="_ENREF_93" w:tooltip="U.S. Environmental Protection Agency (EPA), 2020 #43"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43&lt;/RecNum&gt;&lt;Prefix&gt;EPA &lt;/Prefix&gt;&lt;DisplayText&gt;EPA 2020j&lt;/DisplayText&gt;&lt;record&gt;&lt;rec-number&gt;43&lt;/rec-number&gt;&lt;foreign-keys&gt;&lt;key app="EN" db-id="52wf2wf0o0rv01e9dzo52td80t0590tp2fwd" timestamp="1714499636"&gt;4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00414172">
                <w:rPr>
                  <w:sz w:val="18"/>
                  <w:szCs w:val="16"/>
                  <w:lang w:val="en-US"/>
                </w:rPr>
                <w:fldChar w:fldCharType="separate"/>
              </w:r>
              <w:r w:rsidR="00414172">
                <w:rPr>
                  <w:noProof/>
                  <w:sz w:val="18"/>
                  <w:szCs w:val="16"/>
                  <w:lang w:val="en-US"/>
                </w:rPr>
                <w:t>EPA 2020j</w:t>
              </w:r>
              <w:r w:rsidR="00414172">
                <w:rPr>
                  <w:sz w:val="18"/>
                  <w:szCs w:val="16"/>
                  <w:lang w:val="en-US"/>
                </w:rPr>
                <w:fldChar w:fldCharType="end"/>
              </w:r>
            </w:hyperlink>
            <w:r>
              <w:rPr>
                <w:sz w:val="18"/>
                <w:szCs w:val="16"/>
                <w:lang w:val="en-US"/>
              </w:rPr>
              <w:t>)</w:t>
            </w:r>
          </w:p>
        </w:tc>
      </w:tr>
      <w:tr w14:paraId="1AADC5F5"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D018E62"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FC01925"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7918E97" w14:textId="77777777">
            <w:pPr>
              <w:pStyle w:val="BodyText"/>
              <w:spacing w:after="0"/>
              <w:rPr>
                <w:sz w:val="18"/>
                <w:szCs w:val="16"/>
                <w:lang w:val="en-US"/>
              </w:rPr>
            </w:pPr>
            <w:r w:rsidRPr="00ED455B">
              <w:rPr>
                <w:sz w:val="18"/>
                <w:szCs w:val="16"/>
                <w:lang w:val="en-US"/>
              </w:rPr>
              <w:t>1 lb/lb solvent consum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617EAC8" w14:textId="77777777">
            <w:pPr>
              <w:pStyle w:val="BodyText"/>
              <w:spacing w:after="0"/>
              <w:jc w:val="right"/>
              <w:rPr>
                <w:sz w:val="18"/>
                <w:szCs w:val="16"/>
                <w:lang w:val="en-US"/>
              </w:rPr>
            </w:pPr>
            <w:r w:rsidRPr="00ED455B">
              <w:rPr>
                <w:sz w:val="18"/>
                <w:szCs w:val="16"/>
                <w:lang w:val="en-US"/>
              </w:rPr>
              <w:t>0.6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E96CFC7" w14:textId="77777777">
            <w:pPr>
              <w:pStyle w:val="BodyText"/>
              <w:spacing w:after="0"/>
              <w:rPr>
                <w:sz w:val="18"/>
                <w:szCs w:val="16"/>
                <w:lang w:val="en-US"/>
              </w:rPr>
            </w:pPr>
            <w:r w:rsidRPr="00ED455B">
              <w:rPr>
                <w:sz w:val="18"/>
                <w:szCs w:val="16"/>
                <w:lang w:val="en-US"/>
              </w:rPr>
              <w:t xml:space="preserve">EPA emission factor for </w:t>
            </w:r>
            <w:r w:rsidRPr="00ED455B" w:rsidR="00DD7AFF">
              <w:rPr>
                <w:sz w:val="18"/>
                <w:szCs w:val="16"/>
                <w:lang w:val="en-US"/>
              </w:rPr>
              <w:t>cold solvent cleaning/stripping</w:t>
            </w:r>
            <w:r w:rsidRPr="00ED455B">
              <w:rPr>
                <w:sz w:val="18"/>
                <w:szCs w:val="16"/>
                <w:lang w:val="en-US"/>
              </w:rPr>
              <w:t>; misc. control devices (Controlled by water</w:t>
            </w:r>
            <w:r>
              <w:rPr>
                <w:sz w:val="18"/>
                <w:szCs w:val="16"/>
                <w:lang w:val="en-US"/>
              </w:rPr>
              <w:t xml:space="preserve"> </w:t>
            </w:r>
            <w:r w:rsidRPr="00ED455B">
              <w:rPr>
                <w:sz w:val="18"/>
                <w:szCs w:val="16"/>
                <w:lang w:val="en-US"/>
              </w:rPr>
              <w:t>cover and 15 sec. drain time)</w:t>
            </w:r>
            <w:r>
              <w:rPr>
                <w:sz w:val="18"/>
                <w:szCs w:val="16"/>
                <w:lang w:val="en-US"/>
              </w:rPr>
              <w:t xml:space="preserve"> (</w:t>
            </w:r>
            <w:hyperlink w:anchor="_ENREF_93" w:tooltip="U.S. Environmental Protection Agency (EPA), 2020 #43"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43&lt;/RecNum&gt;&lt;Prefix&gt;EPA &lt;/Prefix&gt;&lt;DisplayText&gt;EPA 2020j&lt;/DisplayText&gt;&lt;record&gt;&lt;rec-number&gt;43&lt;/rec-number&gt;&lt;foreign-keys&gt;&lt;key app="EN" db-id="52wf2wf0o0rv01e9dzo52td80t0590tp2fwd" timestamp="1714499636"&gt;4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00414172">
                <w:rPr>
                  <w:sz w:val="18"/>
                  <w:szCs w:val="16"/>
                  <w:lang w:val="en-US"/>
                </w:rPr>
                <w:fldChar w:fldCharType="separate"/>
              </w:r>
              <w:r w:rsidR="00414172">
                <w:rPr>
                  <w:noProof/>
                  <w:sz w:val="18"/>
                  <w:szCs w:val="16"/>
                  <w:lang w:val="en-US"/>
                </w:rPr>
                <w:t>EPA 2020j</w:t>
              </w:r>
              <w:r w:rsidR="00414172">
                <w:rPr>
                  <w:sz w:val="18"/>
                  <w:szCs w:val="16"/>
                  <w:lang w:val="en-US"/>
                </w:rPr>
                <w:fldChar w:fldCharType="end"/>
              </w:r>
            </w:hyperlink>
            <w:r>
              <w:rPr>
                <w:sz w:val="18"/>
                <w:szCs w:val="16"/>
                <w:lang w:val="en-US"/>
              </w:rPr>
              <w:t>)</w:t>
            </w:r>
          </w:p>
        </w:tc>
      </w:tr>
      <w:tr w14:paraId="05873EAC"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790187B"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0E07DD4F"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5EC1E322" w14:textId="77777777">
            <w:pPr>
              <w:pStyle w:val="BodyText"/>
              <w:spacing w:after="0"/>
              <w:rPr>
                <w:sz w:val="18"/>
                <w:szCs w:val="16"/>
                <w:lang w:val="en-US"/>
              </w:rPr>
            </w:pPr>
            <w:r w:rsidRPr="00ED455B">
              <w:rPr>
                <w:sz w:val="18"/>
                <w:szCs w:val="16"/>
                <w:lang w:val="en-US"/>
              </w:rPr>
              <w:t>1,520 lb/ton solvent consum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F337B79" w14:textId="77777777">
            <w:pPr>
              <w:pStyle w:val="BodyText"/>
              <w:spacing w:after="0"/>
              <w:jc w:val="right"/>
              <w:rPr>
                <w:sz w:val="18"/>
                <w:szCs w:val="16"/>
                <w:lang w:val="en-US"/>
              </w:rPr>
            </w:pPr>
            <w:r w:rsidRPr="00ED455B">
              <w:rPr>
                <w:sz w:val="18"/>
                <w:szCs w:val="16"/>
                <w:lang w:val="en-US"/>
              </w:rPr>
              <w:t>0.76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0514AEEC" w14:textId="77777777">
            <w:pPr>
              <w:pStyle w:val="BodyText"/>
              <w:spacing w:after="0"/>
              <w:rPr>
                <w:sz w:val="18"/>
                <w:szCs w:val="16"/>
                <w:lang w:val="en-US"/>
              </w:rPr>
            </w:pPr>
            <w:r w:rsidRPr="00ED455B">
              <w:rPr>
                <w:sz w:val="18"/>
                <w:szCs w:val="16"/>
                <w:lang w:val="en-US"/>
              </w:rPr>
              <w:t xml:space="preserve">EPA emission factor for </w:t>
            </w:r>
            <w:r w:rsidRPr="00ED455B" w:rsidR="00DD7AFF">
              <w:rPr>
                <w:sz w:val="18"/>
                <w:szCs w:val="16"/>
                <w:lang w:val="en-US"/>
              </w:rPr>
              <w:t>cold solvent cleaning/stripping</w:t>
            </w:r>
            <w:r w:rsidRPr="00ED455B">
              <w:rPr>
                <w:sz w:val="18"/>
                <w:szCs w:val="16"/>
                <w:lang w:val="en-US"/>
              </w:rPr>
              <w:t>; controlled by freeboard refrigeration device</w:t>
            </w:r>
            <w:r w:rsidR="00DD7AFF">
              <w:rPr>
                <w:sz w:val="18"/>
                <w:szCs w:val="16"/>
                <w:lang w:val="en-US"/>
              </w:rPr>
              <w:t xml:space="preserve"> (FBR)</w:t>
            </w:r>
            <w:r>
              <w:rPr>
                <w:sz w:val="18"/>
                <w:szCs w:val="16"/>
                <w:lang w:val="en-US"/>
              </w:rPr>
              <w:t xml:space="preserve"> (</w:t>
            </w:r>
            <w:hyperlink w:anchor="_ENREF_93" w:tooltip="U.S. Environmental Protection Agency (EPA), 2020 #43"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43&lt;/RecNum&gt;&lt;Prefix&gt;EPA &lt;/Prefix&gt;&lt;DisplayText&gt;EPA 2020j&lt;/DisplayText&gt;&lt;record&gt;&lt;rec-number&gt;43&lt;/rec-number&gt;&lt;foreign-keys&gt;&lt;key app="EN" db-id="52wf2wf0o0rv01e9dzo52td80t0590tp2fwd" timestamp="1714499636"&gt;4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00414172">
                <w:rPr>
                  <w:sz w:val="18"/>
                  <w:szCs w:val="16"/>
                  <w:lang w:val="en-US"/>
                </w:rPr>
                <w:fldChar w:fldCharType="separate"/>
              </w:r>
              <w:r w:rsidR="00414172">
                <w:rPr>
                  <w:noProof/>
                  <w:sz w:val="18"/>
                  <w:szCs w:val="16"/>
                  <w:lang w:val="en-US"/>
                </w:rPr>
                <w:t>EPA 2020j</w:t>
              </w:r>
              <w:r w:rsidR="00414172">
                <w:rPr>
                  <w:sz w:val="18"/>
                  <w:szCs w:val="16"/>
                  <w:lang w:val="en-US"/>
                </w:rPr>
                <w:fldChar w:fldCharType="end"/>
              </w:r>
            </w:hyperlink>
            <w:r>
              <w:rPr>
                <w:sz w:val="18"/>
                <w:szCs w:val="16"/>
                <w:lang w:val="en-US"/>
              </w:rPr>
              <w:t>)</w:t>
            </w:r>
          </w:p>
        </w:tc>
      </w:tr>
      <w:tr w14:paraId="57B54AE9"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307C0309"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208D2CBD"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62FA188A" w14:textId="77777777">
            <w:pPr>
              <w:pStyle w:val="BodyText"/>
              <w:spacing w:after="0"/>
              <w:rPr>
                <w:sz w:val="18"/>
                <w:szCs w:val="16"/>
                <w:lang w:val="en-US"/>
              </w:rPr>
            </w:pPr>
            <w:r w:rsidRPr="00ED455B">
              <w:rPr>
                <w:sz w:val="18"/>
                <w:szCs w:val="16"/>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2F8C43B8" w14:textId="77777777">
            <w:pPr>
              <w:pStyle w:val="BodyText"/>
              <w:spacing w:after="0"/>
              <w:jc w:val="right"/>
              <w:rPr>
                <w:sz w:val="18"/>
                <w:szCs w:val="16"/>
                <w:lang w:val="en-US"/>
              </w:rPr>
            </w:pPr>
            <w:r w:rsidRPr="00ED455B">
              <w:rPr>
                <w:sz w:val="18"/>
                <w:szCs w:val="16"/>
                <w:lang w:val="en-US"/>
              </w:rPr>
              <w:t>0.7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330EBEAA" w14:textId="77777777">
            <w:pPr>
              <w:pStyle w:val="BodyText"/>
              <w:spacing w:after="0"/>
              <w:rPr>
                <w:sz w:val="18"/>
                <w:szCs w:val="16"/>
                <w:lang w:val="en-US"/>
              </w:rPr>
            </w:pPr>
            <w:r>
              <w:rPr>
                <w:sz w:val="18"/>
                <w:szCs w:val="16"/>
                <w:lang w:val="en-US"/>
              </w:rPr>
              <w:t>EPA emission factor for cold cleaning; u</w:t>
            </w:r>
            <w:r w:rsidRPr="00ED455B">
              <w:rPr>
                <w:sz w:val="18"/>
                <w:szCs w:val="16"/>
                <w:lang w:val="en-US"/>
              </w:rPr>
              <w:t>ncontrolled</w:t>
            </w:r>
            <w:r>
              <w:rPr>
                <w:sz w:val="18"/>
                <w:szCs w:val="16"/>
                <w:lang w:val="en-US"/>
              </w:rPr>
              <w:t>; Schedule A</w:t>
            </w:r>
            <w:r w:rsidRPr="00ED455B">
              <w:rPr>
                <w:sz w:val="18"/>
                <w:szCs w:val="16"/>
                <w:lang w:val="en-US"/>
              </w:rPr>
              <w:t xml:space="preserve"> (</w:t>
            </w:r>
            <w:hyperlink w:anchor="_ENREF_68" w:tooltip="U.S. Environmental Protection Agency (EPA), 1989 #44"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sz w:val="18"/>
                  <w:szCs w:val="16"/>
                  <w:lang w:val="en-US"/>
                </w:rPr>
                <w:fldChar w:fldCharType="separate"/>
              </w:r>
              <w:r w:rsidR="00414172">
                <w:rPr>
                  <w:noProof/>
                  <w:sz w:val="18"/>
                  <w:szCs w:val="16"/>
                  <w:lang w:val="en-US"/>
                </w:rPr>
                <w:t>EPA 1989</w:t>
              </w:r>
              <w:r w:rsidR="00414172">
                <w:rPr>
                  <w:sz w:val="18"/>
                  <w:szCs w:val="16"/>
                  <w:lang w:val="en-US"/>
                </w:rPr>
                <w:fldChar w:fldCharType="end"/>
              </w:r>
            </w:hyperlink>
            <w:r w:rsidRPr="00ED455B">
              <w:rPr>
                <w:sz w:val="18"/>
                <w:szCs w:val="16"/>
                <w:lang w:val="en-US"/>
              </w:rPr>
              <w:t>)</w:t>
            </w:r>
          </w:p>
        </w:tc>
      </w:tr>
      <w:tr w14:paraId="51EEFA10"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6107AD9A"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7E9BC86E"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39651BD9" w14:textId="77777777">
            <w:pPr>
              <w:pStyle w:val="BodyText"/>
              <w:spacing w:after="0"/>
              <w:rPr>
                <w:sz w:val="18"/>
                <w:szCs w:val="16"/>
                <w:lang w:val="en-US"/>
              </w:rPr>
            </w:pPr>
            <w:r w:rsidRPr="00ED455B">
              <w:rPr>
                <w:sz w:val="18"/>
                <w:szCs w:val="16"/>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76EA1F48" w14:textId="77777777">
            <w:pPr>
              <w:pStyle w:val="BodyText"/>
              <w:spacing w:after="0"/>
              <w:jc w:val="right"/>
              <w:rPr>
                <w:sz w:val="18"/>
                <w:szCs w:val="16"/>
                <w:lang w:val="en-US"/>
              </w:rPr>
            </w:pPr>
            <w:r w:rsidRPr="00ED455B">
              <w:rPr>
                <w:sz w:val="18"/>
                <w:szCs w:val="16"/>
                <w:lang w:val="en-US"/>
              </w:rPr>
              <w:t>0.76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0EBF09FD" w14:textId="77777777">
            <w:pPr>
              <w:pStyle w:val="BodyText"/>
              <w:spacing w:after="0"/>
              <w:rPr>
                <w:sz w:val="18"/>
                <w:szCs w:val="16"/>
                <w:lang w:val="en-US"/>
              </w:rPr>
            </w:pPr>
            <w:r>
              <w:rPr>
                <w:sz w:val="18"/>
                <w:szCs w:val="16"/>
                <w:lang w:val="en-US"/>
              </w:rPr>
              <w:t>EPA emission factor for cold cleaning; c</w:t>
            </w:r>
            <w:r w:rsidRPr="00ED455B">
              <w:rPr>
                <w:sz w:val="18"/>
                <w:szCs w:val="16"/>
                <w:lang w:val="en-US"/>
              </w:rPr>
              <w:t>ontrolled by 0.7 freeboard ratio and drainage, rack with 15-second drain time</w:t>
            </w:r>
            <w:r>
              <w:rPr>
                <w:sz w:val="18"/>
                <w:szCs w:val="16"/>
                <w:lang w:val="en-US"/>
              </w:rPr>
              <w:t>;</w:t>
            </w:r>
            <w:r w:rsidRPr="00ED455B">
              <w:rPr>
                <w:sz w:val="18"/>
                <w:szCs w:val="16"/>
                <w:lang w:val="en-US"/>
              </w:rPr>
              <w:t xml:space="preserve"> Schedule A (</w:t>
            </w:r>
            <w:hyperlink w:anchor="_ENREF_68" w:tooltip="U.S. Environmental Protection Agency (EPA), 1989 #44"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sz w:val="18"/>
                  <w:szCs w:val="16"/>
                  <w:lang w:val="en-US"/>
                </w:rPr>
                <w:fldChar w:fldCharType="separate"/>
              </w:r>
              <w:r w:rsidR="00414172">
                <w:rPr>
                  <w:noProof/>
                  <w:sz w:val="18"/>
                  <w:szCs w:val="16"/>
                  <w:lang w:val="en-US"/>
                </w:rPr>
                <w:t>EPA 1989</w:t>
              </w:r>
              <w:r w:rsidR="00414172">
                <w:rPr>
                  <w:sz w:val="18"/>
                  <w:szCs w:val="16"/>
                  <w:lang w:val="en-US"/>
                </w:rPr>
                <w:fldChar w:fldCharType="end"/>
              </w:r>
            </w:hyperlink>
            <w:r w:rsidRPr="00ED455B">
              <w:rPr>
                <w:sz w:val="18"/>
                <w:szCs w:val="16"/>
                <w:lang w:val="en-US"/>
              </w:rPr>
              <w:t>)</w:t>
            </w:r>
          </w:p>
        </w:tc>
      </w:tr>
      <w:tr w14:paraId="3323C4B9"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57FC18C5"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7D4F190D"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5E80FF9B" w14:textId="77777777">
            <w:pPr>
              <w:pStyle w:val="BodyText"/>
              <w:spacing w:after="0"/>
              <w:rPr>
                <w:sz w:val="18"/>
                <w:szCs w:val="16"/>
                <w:lang w:val="en-US"/>
              </w:rPr>
            </w:pPr>
            <w:r w:rsidRPr="00ED455B">
              <w:rPr>
                <w:sz w:val="18"/>
                <w:szCs w:val="16"/>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5DACF21" w14:textId="77777777">
            <w:pPr>
              <w:pStyle w:val="BodyText"/>
              <w:spacing w:after="0"/>
              <w:jc w:val="right"/>
              <w:rPr>
                <w:sz w:val="18"/>
                <w:szCs w:val="16"/>
                <w:lang w:val="en-US"/>
              </w:rPr>
            </w:pPr>
            <w:r w:rsidRPr="00ED455B">
              <w:rPr>
                <w:sz w:val="18"/>
                <w:szCs w:val="16"/>
                <w:lang w:val="en-US"/>
              </w:rPr>
              <w:t>0.6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0648D519" w14:textId="77777777">
            <w:pPr>
              <w:pStyle w:val="BodyText"/>
              <w:spacing w:after="0"/>
              <w:rPr>
                <w:sz w:val="18"/>
                <w:szCs w:val="16"/>
                <w:lang w:val="en-US"/>
              </w:rPr>
            </w:pPr>
            <w:r>
              <w:rPr>
                <w:sz w:val="18"/>
                <w:szCs w:val="16"/>
                <w:lang w:val="en-US"/>
              </w:rPr>
              <w:t>EPA emission factor for cold cleaning; c</w:t>
            </w:r>
            <w:r w:rsidRPr="00ED455B">
              <w:rPr>
                <w:sz w:val="18"/>
                <w:szCs w:val="16"/>
                <w:lang w:val="en-US"/>
              </w:rPr>
              <w:t>ontrolled by water cover and 15-second drain time</w:t>
            </w:r>
            <w:r>
              <w:rPr>
                <w:sz w:val="18"/>
                <w:szCs w:val="16"/>
                <w:lang w:val="en-US"/>
              </w:rPr>
              <w:t>;</w:t>
            </w:r>
            <w:r w:rsidRPr="00ED455B">
              <w:rPr>
                <w:sz w:val="18"/>
                <w:szCs w:val="16"/>
                <w:lang w:val="en-US"/>
              </w:rPr>
              <w:t xml:space="preserve"> Schedule A (</w:t>
            </w:r>
            <w:hyperlink w:anchor="_ENREF_68" w:tooltip="U.S. Environmental Protection Agency (EPA), 1989 #44"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sz w:val="18"/>
                  <w:szCs w:val="16"/>
                  <w:lang w:val="en-US"/>
                </w:rPr>
                <w:fldChar w:fldCharType="separate"/>
              </w:r>
              <w:r w:rsidR="00414172">
                <w:rPr>
                  <w:noProof/>
                  <w:sz w:val="18"/>
                  <w:szCs w:val="16"/>
                  <w:lang w:val="en-US"/>
                </w:rPr>
                <w:t>EPA 1989</w:t>
              </w:r>
              <w:r w:rsidR="00414172">
                <w:rPr>
                  <w:sz w:val="18"/>
                  <w:szCs w:val="16"/>
                  <w:lang w:val="en-US"/>
                </w:rPr>
                <w:fldChar w:fldCharType="end"/>
              </w:r>
            </w:hyperlink>
            <w:r w:rsidRPr="00ED455B">
              <w:rPr>
                <w:sz w:val="18"/>
                <w:szCs w:val="16"/>
                <w:lang w:val="en-US"/>
              </w:rPr>
              <w:t>)</w:t>
            </w:r>
          </w:p>
        </w:tc>
      </w:tr>
      <w:tr w14:paraId="74C192D4"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tcPr>
          <w:p w:rsidR="00F22B71" w:rsidRPr="00ED455B" w:rsidP="00CB1C05" w14:paraId="7E3EC039"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tcPr>
          <w:p w:rsidR="00F22B71" w:rsidRPr="00ED455B" w:rsidP="00CB1C05" w14:paraId="486154CD"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tcPr>
          <w:p w:rsidR="00F22B71" w:rsidRPr="00ED455B" w:rsidP="00CB1C05" w14:paraId="58FF0D52" w14:textId="77777777">
            <w:pPr>
              <w:pStyle w:val="BodyText"/>
              <w:spacing w:after="0"/>
              <w:rPr>
                <w:sz w:val="18"/>
                <w:szCs w:val="16"/>
                <w:lang w:val="en-US"/>
              </w:rPr>
            </w:pPr>
            <w:r w:rsidRPr="00ED455B">
              <w:rPr>
                <w:sz w:val="18"/>
                <w:szCs w:val="16"/>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tcPr>
          <w:p w:rsidR="00F22B71" w:rsidRPr="00ED455B" w:rsidP="00CB1C05" w14:paraId="4BAEDC41" w14:textId="77777777">
            <w:pPr>
              <w:pStyle w:val="BodyText"/>
              <w:spacing w:after="0"/>
              <w:jc w:val="right"/>
              <w:rPr>
                <w:sz w:val="18"/>
                <w:szCs w:val="16"/>
                <w:lang w:val="en-US"/>
              </w:rPr>
            </w:pPr>
            <w:r w:rsidRPr="00ED455B">
              <w:rPr>
                <w:sz w:val="18"/>
                <w:szCs w:val="16"/>
                <w:lang w:val="en-US"/>
              </w:rPr>
              <w:t>0.780</w:t>
            </w:r>
          </w:p>
        </w:tc>
        <w:tc>
          <w:tcPr>
            <w:tcW w:w="2897" w:type="dxa"/>
            <w:tcBorders>
              <w:top w:val="single" w:sz="4" w:space="0" w:color="auto"/>
              <w:left w:val="single" w:sz="4" w:space="0" w:color="auto"/>
              <w:bottom w:val="single" w:sz="4" w:space="0" w:color="auto"/>
              <w:right w:val="single" w:sz="4" w:space="0" w:color="auto"/>
            </w:tcBorders>
            <w:noWrap/>
          </w:tcPr>
          <w:p w:rsidR="00F22B71" w:rsidP="00CB1C05" w14:paraId="0E447ECF" w14:textId="77777777">
            <w:pPr>
              <w:pStyle w:val="BodyText"/>
              <w:spacing w:after="0"/>
              <w:rPr>
                <w:sz w:val="18"/>
                <w:szCs w:val="16"/>
                <w:lang w:val="en-US"/>
              </w:rPr>
            </w:pPr>
            <w:r>
              <w:rPr>
                <w:sz w:val="18"/>
                <w:szCs w:val="16"/>
                <w:lang w:val="en-US"/>
              </w:rPr>
              <w:t>EPA emission factor for cold cleaning; u</w:t>
            </w:r>
            <w:r w:rsidRPr="00ED455B">
              <w:rPr>
                <w:sz w:val="18"/>
                <w:szCs w:val="16"/>
                <w:lang w:val="en-US"/>
              </w:rPr>
              <w:t>ncontrolled</w:t>
            </w:r>
            <w:r>
              <w:rPr>
                <w:sz w:val="18"/>
                <w:szCs w:val="16"/>
                <w:lang w:val="en-US"/>
              </w:rPr>
              <w:t>; Schedule B</w:t>
            </w:r>
            <w:r w:rsidRPr="00ED455B">
              <w:rPr>
                <w:sz w:val="18"/>
                <w:szCs w:val="16"/>
                <w:lang w:val="en-US"/>
              </w:rPr>
              <w:t xml:space="preserve"> (</w:t>
            </w:r>
            <w:hyperlink w:anchor="_ENREF_68" w:tooltip="U.S. Environmental Protection Agency (EPA), 1989 #44"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sz w:val="18"/>
                  <w:szCs w:val="16"/>
                  <w:lang w:val="en-US"/>
                </w:rPr>
                <w:fldChar w:fldCharType="separate"/>
              </w:r>
              <w:r w:rsidR="00414172">
                <w:rPr>
                  <w:noProof/>
                  <w:sz w:val="18"/>
                  <w:szCs w:val="16"/>
                  <w:lang w:val="en-US"/>
                </w:rPr>
                <w:t>EPA 1989</w:t>
              </w:r>
              <w:r w:rsidR="00414172">
                <w:rPr>
                  <w:sz w:val="18"/>
                  <w:szCs w:val="16"/>
                  <w:lang w:val="en-US"/>
                </w:rPr>
                <w:fldChar w:fldCharType="end"/>
              </w:r>
            </w:hyperlink>
            <w:r w:rsidRPr="00ED455B">
              <w:rPr>
                <w:sz w:val="18"/>
                <w:szCs w:val="16"/>
                <w:lang w:val="en-US"/>
              </w:rPr>
              <w:t>)</w:t>
            </w:r>
          </w:p>
        </w:tc>
      </w:tr>
      <w:tr w14:paraId="50F4B80F"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12AC1BB"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2057005F"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44B60365" w14:textId="77777777">
            <w:pPr>
              <w:pStyle w:val="BodyText"/>
              <w:spacing w:after="0"/>
              <w:rPr>
                <w:sz w:val="18"/>
                <w:szCs w:val="16"/>
                <w:lang w:val="en-US"/>
              </w:rPr>
            </w:pPr>
            <w:r w:rsidRPr="00ED455B">
              <w:rPr>
                <w:sz w:val="18"/>
                <w:szCs w:val="16"/>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5AD0D17" w14:textId="77777777">
            <w:pPr>
              <w:pStyle w:val="BodyText"/>
              <w:spacing w:after="0"/>
              <w:jc w:val="right"/>
              <w:rPr>
                <w:sz w:val="18"/>
                <w:szCs w:val="16"/>
                <w:lang w:val="en-US"/>
              </w:rPr>
            </w:pPr>
            <w:r w:rsidRPr="00ED455B">
              <w:rPr>
                <w:sz w:val="18"/>
                <w:szCs w:val="16"/>
                <w:lang w:val="en-US"/>
              </w:rPr>
              <w:t>0.76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2ADBE534" w14:textId="77777777">
            <w:pPr>
              <w:pStyle w:val="BodyText"/>
              <w:spacing w:after="0"/>
              <w:rPr>
                <w:sz w:val="18"/>
                <w:szCs w:val="16"/>
                <w:lang w:val="en-US"/>
              </w:rPr>
            </w:pPr>
            <w:r>
              <w:rPr>
                <w:sz w:val="18"/>
                <w:szCs w:val="16"/>
                <w:lang w:val="en-US"/>
              </w:rPr>
              <w:t>EPA emission factor for cold cleaning; c</w:t>
            </w:r>
            <w:r w:rsidRPr="00ED455B">
              <w:rPr>
                <w:sz w:val="18"/>
                <w:szCs w:val="16"/>
                <w:lang w:val="en-US"/>
              </w:rPr>
              <w:t>ontrolled by 0.7 freeboard ratio and drainage, rack with 15-second drain time</w:t>
            </w:r>
            <w:r>
              <w:rPr>
                <w:sz w:val="18"/>
                <w:szCs w:val="16"/>
                <w:lang w:val="en-US"/>
              </w:rPr>
              <w:t>;</w:t>
            </w:r>
            <w:r w:rsidRPr="00ED455B">
              <w:rPr>
                <w:sz w:val="18"/>
                <w:szCs w:val="16"/>
                <w:lang w:val="en-US"/>
              </w:rPr>
              <w:t xml:space="preserve"> Schedule B (</w:t>
            </w:r>
            <w:hyperlink w:anchor="_ENREF_68" w:tooltip="U.S. Environmental Protection Agency (EPA), 1989 #44"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sz w:val="18"/>
                  <w:szCs w:val="16"/>
                  <w:lang w:val="en-US"/>
                </w:rPr>
                <w:fldChar w:fldCharType="separate"/>
              </w:r>
              <w:r w:rsidR="00414172">
                <w:rPr>
                  <w:noProof/>
                  <w:sz w:val="18"/>
                  <w:szCs w:val="16"/>
                  <w:lang w:val="en-US"/>
                </w:rPr>
                <w:t>EPA 1989</w:t>
              </w:r>
              <w:r w:rsidR="00414172">
                <w:rPr>
                  <w:sz w:val="18"/>
                  <w:szCs w:val="16"/>
                  <w:lang w:val="en-US"/>
                </w:rPr>
                <w:fldChar w:fldCharType="end"/>
              </w:r>
            </w:hyperlink>
            <w:r w:rsidRPr="00ED455B">
              <w:rPr>
                <w:sz w:val="18"/>
                <w:szCs w:val="16"/>
                <w:lang w:val="en-US"/>
              </w:rPr>
              <w:t>)</w:t>
            </w:r>
          </w:p>
        </w:tc>
      </w:tr>
      <w:tr w14:paraId="2B719A58"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5745EBD1" w14:textId="77777777">
            <w:pPr>
              <w:pStyle w:val="BodyText"/>
              <w:spacing w:after="0"/>
              <w:jc w:val="center"/>
              <w:rPr>
                <w:sz w:val="18"/>
                <w:szCs w:val="16"/>
                <w:lang w:val="en-US"/>
              </w:rPr>
            </w:pPr>
            <w:r w:rsidRPr="00ED455B">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30749EFF" w14:textId="77777777">
            <w:pPr>
              <w:pStyle w:val="BodyText"/>
              <w:spacing w:after="0"/>
              <w:jc w:val="center"/>
              <w:rPr>
                <w:sz w:val="18"/>
                <w:szCs w:val="16"/>
                <w:lang w:val="en-US"/>
              </w:rPr>
            </w:pPr>
            <w:r w:rsidRPr="00ED455B">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05046FF6" w14:textId="77777777">
            <w:pPr>
              <w:pStyle w:val="BodyText"/>
              <w:spacing w:after="0"/>
              <w:rPr>
                <w:sz w:val="18"/>
                <w:szCs w:val="16"/>
                <w:lang w:val="en-US"/>
              </w:rPr>
            </w:pPr>
            <w:r w:rsidRPr="00ED455B">
              <w:rPr>
                <w:sz w:val="18"/>
                <w:szCs w:val="16"/>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1647E33F" w14:textId="77777777">
            <w:pPr>
              <w:pStyle w:val="BodyText"/>
              <w:spacing w:after="0"/>
              <w:jc w:val="right"/>
              <w:rPr>
                <w:sz w:val="18"/>
                <w:szCs w:val="16"/>
                <w:lang w:val="en-US"/>
              </w:rPr>
            </w:pPr>
            <w:r w:rsidRPr="00ED455B">
              <w:rPr>
                <w:sz w:val="18"/>
                <w:szCs w:val="16"/>
                <w:lang w:val="en-US"/>
              </w:rPr>
              <w:t>0.6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ED455B" w:rsidP="00CB1C05" w14:paraId="5EE5A82C" w14:textId="77777777">
            <w:pPr>
              <w:pStyle w:val="BodyText"/>
              <w:spacing w:after="0"/>
              <w:rPr>
                <w:sz w:val="18"/>
                <w:szCs w:val="16"/>
                <w:lang w:val="en-US"/>
              </w:rPr>
            </w:pPr>
            <w:r>
              <w:rPr>
                <w:sz w:val="18"/>
                <w:szCs w:val="16"/>
                <w:lang w:val="en-US"/>
              </w:rPr>
              <w:t>EPA emission factor for cold cleaning; c</w:t>
            </w:r>
            <w:r w:rsidRPr="00ED455B">
              <w:rPr>
                <w:sz w:val="18"/>
                <w:szCs w:val="16"/>
                <w:lang w:val="en-US"/>
              </w:rPr>
              <w:t>ontrolled by water cover and 15-second drain time</w:t>
            </w:r>
            <w:r>
              <w:rPr>
                <w:sz w:val="18"/>
                <w:szCs w:val="16"/>
                <w:lang w:val="en-US"/>
              </w:rPr>
              <w:t>;</w:t>
            </w:r>
            <w:r w:rsidRPr="00ED455B">
              <w:rPr>
                <w:sz w:val="18"/>
                <w:szCs w:val="16"/>
                <w:lang w:val="en-US"/>
              </w:rPr>
              <w:t xml:space="preserve"> Schedule B (</w:t>
            </w:r>
            <w:hyperlink w:anchor="_ENREF_68" w:tooltip="U.S. Environmental Protection Agency (EPA), 1989 #44"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sz w:val="18"/>
                  <w:szCs w:val="16"/>
                  <w:lang w:val="en-US"/>
                </w:rPr>
                <w:fldChar w:fldCharType="separate"/>
              </w:r>
              <w:r w:rsidR="00414172">
                <w:rPr>
                  <w:noProof/>
                  <w:sz w:val="18"/>
                  <w:szCs w:val="16"/>
                  <w:lang w:val="en-US"/>
                </w:rPr>
                <w:t>EPA 1989</w:t>
              </w:r>
              <w:r w:rsidR="00414172">
                <w:rPr>
                  <w:sz w:val="18"/>
                  <w:szCs w:val="16"/>
                  <w:lang w:val="en-US"/>
                </w:rPr>
                <w:fldChar w:fldCharType="end"/>
              </w:r>
            </w:hyperlink>
            <w:r w:rsidRPr="00ED455B">
              <w:rPr>
                <w:sz w:val="18"/>
                <w:szCs w:val="16"/>
                <w:lang w:val="en-US"/>
              </w:rPr>
              <w:t>)</w:t>
            </w:r>
          </w:p>
        </w:tc>
      </w:tr>
      <w:tr w14:paraId="6889C71A" w14:textId="77777777" w:rsidTr="00C71C69">
        <w:tblPrEx>
          <w:tblW w:w="9562" w:type="dxa"/>
          <w:tblInd w:w="-455" w:type="dxa"/>
          <w:tblLayout w:type="fixed"/>
          <w:tblLook w:val="04A0"/>
        </w:tblPrEx>
        <w:trPr>
          <w:trHeight w:val="330"/>
        </w:trPr>
        <w:tc>
          <w:tcPr>
            <w:tcW w:w="5194" w:type="dxa"/>
            <w:gridSpan w:val="3"/>
            <w:tcBorders>
              <w:top w:val="single" w:sz="4" w:space="0" w:color="auto"/>
              <w:left w:val="single" w:sz="4" w:space="0" w:color="auto"/>
              <w:bottom w:val="single" w:sz="4" w:space="0" w:color="auto"/>
              <w:right w:val="single" w:sz="4" w:space="0" w:color="auto"/>
            </w:tcBorders>
            <w:noWrap/>
            <w:hideMark/>
          </w:tcPr>
          <w:p w:rsidR="00F22B71" w:rsidRPr="00D06830" w:rsidP="00CB1C05" w14:paraId="403AED32" w14:textId="77777777">
            <w:pPr>
              <w:pStyle w:val="BodyText"/>
              <w:spacing w:after="0"/>
              <w:rPr>
                <w:b/>
                <w:bCs/>
                <w:lang w:val="en-US"/>
              </w:rPr>
            </w:pPr>
            <w:r w:rsidRPr="00ED455B">
              <w:rPr>
                <w:b/>
                <w:bCs/>
                <w:sz w:val="18"/>
                <w:szCs w:val="16"/>
                <w:lang w:val="en-US"/>
              </w:rPr>
              <w:t xml:space="preserve">Average Liquid and Spray </w:t>
            </w:r>
            <w:r>
              <w:rPr>
                <w:b/>
                <w:bCs/>
                <w:sz w:val="18"/>
                <w:szCs w:val="16"/>
                <w:lang w:val="en-US"/>
              </w:rPr>
              <w:t xml:space="preserve">Batch </w:t>
            </w:r>
            <w:r w:rsidRPr="00ED455B">
              <w:rPr>
                <w:b/>
                <w:bCs/>
                <w:sz w:val="18"/>
                <w:szCs w:val="16"/>
                <w:lang w:val="en-US"/>
              </w:rPr>
              <w:t>Cold Cleaning</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06830" w:rsidP="00CB1C05" w14:paraId="2FAA7F17" w14:textId="77777777">
            <w:pPr>
              <w:pStyle w:val="BodyText"/>
              <w:spacing w:after="0"/>
              <w:jc w:val="right"/>
              <w:rPr>
                <w:b/>
                <w:bCs/>
                <w:lang w:val="en-US"/>
              </w:rPr>
            </w:pPr>
            <w:r w:rsidRPr="00ED455B">
              <w:rPr>
                <w:b/>
                <w:bCs/>
                <w:sz w:val="18"/>
                <w:szCs w:val="16"/>
                <w:lang w:val="en-US"/>
              </w:rPr>
              <w:t>0.6</w:t>
            </w:r>
            <w:r>
              <w:rPr>
                <w:b/>
                <w:bCs/>
                <w:sz w:val="18"/>
                <w:szCs w:val="16"/>
                <w:lang w:val="en-US"/>
              </w:rPr>
              <w:t>63</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06830" w:rsidP="00CB1C05" w14:paraId="3ADA6CB9" w14:textId="77777777">
            <w:pPr>
              <w:pStyle w:val="BodyText"/>
              <w:spacing w:after="0"/>
              <w:rPr>
                <w:b/>
                <w:bCs/>
                <w:lang w:val="en-US"/>
              </w:rPr>
            </w:pPr>
            <w:r w:rsidRPr="00D06830">
              <w:rPr>
                <w:b/>
                <w:bCs/>
                <w:lang w:val="en-US"/>
              </w:rPr>
              <w:t> </w:t>
            </w:r>
          </w:p>
        </w:tc>
      </w:tr>
      <w:tr w14:paraId="34B020E3" w14:textId="77777777" w:rsidTr="00C71C69">
        <w:tblPrEx>
          <w:tblW w:w="9562" w:type="dxa"/>
          <w:tblInd w:w="-455" w:type="dxa"/>
          <w:tblLayout w:type="fixed"/>
          <w:tblLook w:val="04A0"/>
        </w:tblPrEx>
        <w:trPr>
          <w:trHeight w:val="330"/>
        </w:trPr>
        <w:tc>
          <w:tcPr>
            <w:tcW w:w="9562" w:type="dxa"/>
            <w:gridSpan w:val="5"/>
            <w:tcBorders>
              <w:top w:val="single" w:sz="4" w:space="0" w:color="auto"/>
              <w:left w:val="single" w:sz="4" w:space="0" w:color="auto"/>
              <w:bottom w:val="single" w:sz="4" w:space="0" w:color="auto"/>
              <w:right w:val="single" w:sz="4" w:space="0" w:color="auto"/>
            </w:tcBorders>
            <w:shd w:val="clear" w:color="auto" w:fill="757171"/>
            <w:hideMark/>
          </w:tcPr>
          <w:p w:rsidR="00F22B71" w:rsidRPr="00D123E7" w:rsidP="00CB1C05" w14:paraId="08A81EBE" w14:textId="77777777">
            <w:pPr>
              <w:pStyle w:val="TableSubtitle"/>
            </w:pPr>
            <w:r w:rsidRPr="00D123E7">
              <w:t>Photographic Film Use</w:t>
            </w:r>
          </w:p>
        </w:tc>
      </w:tr>
      <w:tr w14:paraId="4C1CF467"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3EA7157" w14:textId="77777777">
            <w:pPr>
              <w:pStyle w:val="BodyText"/>
              <w:spacing w:after="0"/>
              <w:jc w:val="center"/>
              <w:rPr>
                <w:sz w:val="18"/>
                <w:szCs w:val="16"/>
                <w:lang w:val="en-US"/>
              </w:rPr>
            </w:pPr>
            <w:r w:rsidRPr="00D123E7">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40AFE62" w14:textId="77777777">
            <w:pPr>
              <w:pStyle w:val="BodyText"/>
              <w:spacing w:after="0"/>
              <w:jc w:val="center"/>
              <w:rPr>
                <w:sz w:val="18"/>
                <w:szCs w:val="16"/>
                <w:lang w:val="en-US"/>
              </w:rPr>
            </w:pPr>
            <w:r w:rsidRPr="00D123E7">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4CDBF09" w14:textId="77777777">
            <w:pPr>
              <w:pStyle w:val="BodyText"/>
              <w:spacing w:after="0"/>
              <w:rPr>
                <w:sz w:val="18"/>
                <w:szCs w:val="16"/>
                <w:lang w:val="en-US"/>
              </w:rPr>
            </w:pPr>
            <w:r w:rsidRPr="00D123E7">
              <w:rPr>
                <w:sz w:val="18"/>
                <w:szCs w:val="16"/>
                <w:lang w:val="en-US"/>
              </w:rPr>
              <w:t>1 lb/lb</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426700D" w14:textId="77777777">
            <w:pPr>
              <w:pStyle w:val="BodyText"/>
              <w:spacing w:after="0"/>
              <w:jc w:val="right"/>
              <w:rPr>
                <w:sz w:val="18"/>
                <w:szCs w:val="16"/>
                <w:lang w:val="en-US"/>
              </w:rPr>
            </w:pPr>
            <w:r w:rsidRPr="00D123E7">
              <w:rPr>
                <w:sz w:val="18"/>
                <w:szCs w:val="16"/>
                <w:lang w:val="en-US"/>
              </w:rPr>
              <w:t>0.75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1A5438A" w14:textId="77777777">
            <w:pPr>
              <w:pStyle w:val="BodyText"/>
              <w:spacing w:after="0"/>
              <w:rPr>
                <w:sz w:val="18"/>
                <w:szCs w:val="16"/>
                <w:lang w:val="en-US"/>
              </w:rPr>
            </w:pPr>
            <w:r>
              <w:rPr>
                <w:sz w:val="18"/>
                <w:szCs w:val="16"/>
                <w:lang w:val="en-US"/>
              </w:rPr>
              <w:t xml:space="preserve">Emission factor for film cleaning; controlled by carbon adsorber </w:t>
            </w:r>
            <w:r w:rsidRPr="00D123E7">
              <w:rPr>
                <w:sz w:val="18"/>
                <w:szCs w:val="16"/>
                <w:lang w:val="en-US"/>
              </w:rPr>
              <w:t>(</w:t>
            </w:r>
            <w:hyperlink w:anchor="_ENREF_44" w:tooltip="Rogozen, 2000 #45" w:history="1">
              <w:r w:rsidR="00414172">
                <w:rPr>
                  <w:sz w:val="18"/>
                  <w:szCs w:val="16"/>
                  <w:lang w:val="en-US"/>
                </w:rPr>
                <w:fldChar w:fldCharType="begin" w:fldLock="1"/>
              </w:r>
              <w:r w:rsidR="00414172">
                <w:rPr>
                  <w:sz w:val="18"/>
                  <w:szCs w:val="16"/>
                  <w:lang w:val="en-US"/>
                </w:rPr>
                <w:instrText xml:space="preserve"> ADDIN EN.CITE &lt;EndNote&gt;&lt;Cite&gt;&lt;Author&gt;Rogozen&lt;/Author&gt;&lt;Year&gt;2000&lt;/Year&gt;&lt;RecNum&gt;45&lt;/RecNum&gt;&lt;DisplayText&gt;Rogozen 2000&lt;/DisplayText&gt;&lt;record&gt;&lt;rec-number&gt;45&lt;/rec-number&gt;&lt;foreign-keys&gt;&lt;key app="EN" db-id="52wf2wf0o0rv01e9dzo52td80t0590tp2fwd" timestamp="1714499636"&gt;45&lt;/key&gt;&lt;/foreign-keys&gt;&lt;ref-type name="Generic"&gt;13&lt;/ref-type&gt;&lt;contributors&gt;&lt;authors&gt;&lt;author&gt;Rogozen, M. B.&lt;/author&gt;&lt;/authors&gt;&lt;secondary-authors&gt;&lt;author&gt;Pacific Environmental Services Inc.,&lt;/author&gt;&lt;/secondary-authors&gt;&lt;/contributors&gt;&lt;titles&gt;&lt;title&gt;Development of Refined Emission Inventory and Risk Reduction Guidelines for Motion Picture Film Processing&lt;/title&gt;&lt;/titles&gt;&lt;dates&gt;&lt;year&gt;2000&lt;/year&gt;&lt;/dates&gt;&lt;urls&gt;&lt;related-urls&gt;&lt;url&gt;https://ww3.arb.ca.gov/ei/pubs/motion_picture_film.pdf&lt;/url&gt;&lt;/related-urls&gt;&lt;/urls&gt;&lt;/record&gt;&lt;/Cite&gt;&lt;/EndNote&gt;</w:instrText>
              </w:r>
              <w:r w:rsidR="00414172">
                <w:rPr>
                  <w:sz w:val="18"/>
                  <w:szCs w:val="16"/>
                  <w:lang w:val="en-US"/>
                </w:rPr>
                <w:fldChar w:fldCharType="separate"/>
              </w:r>
              <w:r w:rsidR="00414172">
                <w:rPr>
                  <w:noProof/>
                  <w:sz w:val="18"/>
                  <w:szCs w:val="16"/>
                  <w:lang w:val="en-US"/>
                </w:rPr>
                <w:t>Rogozen 2000</w:t>
              </w:r>
              <w:r w:rsidR="00414172">
                <w:rPr>
                  <w:sz w:val="18"/>
                  <w:szCs w:val="16"/>
                  <w:lang w:val="en-US"/>
                </w:rPr>
                <w:fldChar w:fldCharType="end"/>
              </w:r>
            </w:hyperlink>
            <w:r w:rsidRPr="00D123E7">
              <w:rPr>
                <w:sz w:val="18"/>
                <w:szCs w:val="16"/>
                <w:lang w:val="en-US"/>
              </w:rPr>
              <w:t>)</w:t>
            </w:r>
          </w:p>
        </w:tc>
      </w:tr>
      <w:tr w14:paraId="545ACABC"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DD8E325" w14:textId="77777777">
            <w:pPr>
              <w:pStyle w:val="BodyText"/>
              <w:spacing w:after="0"/>
              <w:jc w:val="center"/>
              <w:rPr>
                <w:sz w:val="18"/>
                <w:szCs w:val="16"/>
                <w:lang w:val="en-US"/>
              </w:rPr>
            </w:pPr>
            <w:r w:rsidRPr="00D123E7">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48EC01B" w14:textId="77777777">
            <w:pPr>
              <w:pStyle w:val="BodyText"/>
              <w:spacing w:after="0"/>
              <w:jc w:val="center"/>
              <w:rPr>
                <w:sz w:val="18"/>
                <w:szCs w:val="16"/>
                <w:lang w:val="en-US"/>
              </w:rPr>
            </w:pPr>
            <w:r w:rsidRPr="00D123E7">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36CB875" w14:textId="77777777">
            <w:pPr>
              <w:pStyle w:val="BodyText"/>
              <w:spacing w:after="0"/>
              <w:rPr>
                <w:sz w:val="18"/>
                <w:szCs w:val="16"/>
                <w:lang w:val="en-US"/>
              </w:rPr>
            </w:pPr>
            <w:r w:rsidRPr="00D123E7">
              <w:rPr>
                <w:sz w:val="18"/>
                <w:szCs w:val="16"/>
                <w:lang w:val="en-US"/>
              </w:rPr>
              <w:t>0 lb/lb</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CED2283" w14:textId="77777777">
            <w:pPr>
              <w:pStyle w:val="BodyText"/>
              <w:spacing w:after="0"/>
              <w:jc w:val="right"/>
              <w:rPr>
                <w:sz w:val="18"/>
                <w:szCs w:val="16"/>
                <w:lang w:val="en-US"/>
              </w:rPr>
            </w:pPr>
            <w:r w:rsidRPr="00D123E7">
              <w:rPr>
                <w:sz w:val="18"/>
                <w:szCs w:val="16"/>
                <w:lang w:val="en-US"/>
              </w:rPr>
              <w:t>0.2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051FCC4" w14:textId="77777777">
            <w:pPr>
              <w:pStyle w:val="BodyText"/>
              <w:spacing w:after="0"/>
              <w:rPr>
                <w:sz w:val="18"/>
                <w:szCs w:val="16"/>
                <w:lang w:val="en-US"/>
              </w:rPr>
            </w:pPr>
            <w:r>
              <w:rPr>
                <w:sz w:val="18"/>
                <w:szCs w:val="16"/>
                <w:lang w:val="en-US"/>
              </w:rPr>
              <w:t>Emission factor for contact printing; c</w:t>
            </w:r>
            <w:r w:rsidRPr="00D123E7">
              <w:rPr>
                <w:sz w:val="18"/>
                <w:szCs w:val="16"/>
                <w:lang w:val="en-US"/>
              </w:rPr>
              <w:t>ontrolled by carbon adsorber (</w:t>
            </w:r>
            <w:hyperlink w:anchor="_ENREF_44" w:tooltip="Rogozen, 2000 #45" w:history="1">
              <w:r w:rsidR="00414172">
                <w:rPr>
                  <w:sz w:val="18"/>
                  <w:szCs w:val="16"/>
                  <w:lang w:val="en-US"/>
                </w:rPr>
                <w:fldChar w:fldCharType="begin" w:fldLock="1"/>
              </w:r>
              <w:r w:rsidR="00414172">
                <w:rPr>
                  <w:sz w:val="18"/>
                  <w:szCs w:val="16"/>
                  <w:lang w:val="en-US"/>
                </w:rPr>
                <w:instrText xml:space="preserve"> ADDIN EN.CITE &lt;EndNote&gt;&lt;Cite&gt;&lt;Author&gt;Rogozen&lt;/Author&gt;&lt;Year&gt;2000&lt;/Year&gt;&lt;RecNum&gt;45&lt;/RecNum&gt;&lt;DisplayText&gt;Rogozen 2000&lt;/DisplayText&gt;&lt;record&gt;&lt;rec-number&gt;45&lt;/rec-number&gt;&lt;foreign-keys&gt;&lt;key app="EN" db-id="52wf2wf0o0rv01e9dzo52td80t0590tp2fwd" timestamp="1714499636"&gt;45&lt;/key&gt;&lt;/foreign-keys&gt;&lt;ref-type name="Generic"&gt;13&lt;/ref-type&gt;&lt;contributors&gt;&lt;authors&gt;&lt;author&gt;Rogozen, M. B.&lt;/author&gt;&lt;/authors&gt;&lt;secondary-authors&gt;&lt;author&gt;Pacific Environmental Services Inc.,&lt;/author&gt;&lt;/secondary-authors&gt;&lt;/contributors&gt;&lt;titles&gt;&lt;title&gt;Development of Refined Emission Inventory and Risk Reduction Guidelines for Motion Picture Film Processing&lt;/title&gt;&lt;/titles&gt;&lt;dates&gt;&lt;year&gt;2000&lt;/year&gt;&lt;/dates&gt;&lt;urls&gt;&lt;related-urls&gt;&lt;url&gt;https://ww3.arb.ca.gov/ei/pubs/motion_picture_film.pdf&lt;/url&gt;&lt;/related-urls&gt;&lt;/urls&gt;&lt;/record&gt;&lt;/Cite&gt;&lt;/EndNote&gt;</w:instrText>
              </w:r>
              <w:r w:rsidR="00414172">
                <w:rPr>
                  <w:sz w:val="18"/>
                  <w:szCs w:val="16"/>
                  <w:lang w:val="en-US"/>
                </w:rPr>
                <w:fldChar w:fldCharType="separate"/>
              </w:r>
              <w:r w:rsidR="00414172">
                <w:rPr>
                  <w:noProof/>
                  <w:sz w:val="18"/>
                  <w:szCs w:val="16"/>
                  <w:lang w:val="en-US"/>
                </w:rPr>
                <w:t>Rogozen 2000</w:t>
              </w:r>
              <w:r w:rsidR="00414172">
                <w:rPr>
                  <w:sz w:val="18"/>
                  <w:szCs w:val="16"/>
                  <w:lang w:val="en-US"/>
                </w:rPr>
                <w:fldChar w:fldCharType="end"/>
              </w:r>
            </w:hyperlink>
            <w:r w:rsidRPr="00D123E7">
              <w:rPr>
                <w:sz w:val="18"/>
                <w:szCs w:val="16"/>
                <w:lang w:val="en-US"/>
              </w:rPr>
              <w:t>)</w:t>
            </w:r>
          </w:p>
        </w:tc>
      </w:tr>
      <w:tr w14:paraId="55A9420F"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A207ED7" w14:textId="77777777">
            <w:pPr>
              <w:pStyle w:val="BodyText"/>
              <w:spacing w:after="0"/>
              <w:jc w:val="center"/>
              <w:rPr>
                <w:sz w:val="18"/>
                <w:szCs w:val="16"/>
                <w:lang w:val="en-US"/>
              </w:rPr>
            </w:pPr>
            <w:r w:rsidRPr="00D123E7">
              <w:rPr>
                <w:sz w:val="18"/>
                <w:szCs w:val="16"/>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BAED134" w14:textId="77777777">
            <w:pPr>
              <w:pStyle w:val="BodyText"/>
              <w:spacing w:after="0"/>
              <w:jc w:val="center"/>
              <w:rPr>
                <w:sz w:val="18"/>
                <w:szCs w:val="16"/>
                <w:lang w:val="en-US"/>
              </w:rPr>
            </w:pPr>
            <w:r w:rsidRPr="00D123E7">
              <w:rPr>
                <w:sz w:val="18"/>
                <w:szCs w:val="16"/>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C9C7C3A" w14:textId="77777777">
            <w:pPr>
              <w:pStyle w:val="BodyText"/>
              <w:spacing w:after="0"/>
              <w:rPr>
                <w:sz w:val="18"/>
                <w:szCs w:val="16"/>
                <w:lang w:val="en-US"/>
              </w:rPr>
            </w:pPr>
            <w:r w:rsidRPr="00D123E7">
              <w:rPr>
                <w:sz w:val="18"/>
                <w:szCs w:val="16"/>
                <w:lang w:val="en-US"/>
              </w:rPr>
              <w:t>1 lb/lb</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A5689B9" w14:textId="77777777">
            <w:pPr>
              <w:pStyle w:val="BodyText"/>
              <w:spacing w:after="0"/>
              <w:jc w:val="right"/>
              <w:rPr>
                <w:sz w:val="18"/>
                <w:szCs w:val="16"/>
                <w:lang w:val="en-US"/>
              </w:rPr>
            </w:pPr>
            <w:r w:rsidRPr="00D123E7">
              <w:rPr>
                <w:sz w:val="18"/>
                <w:szCs w:val="16"/>
                <w:lang w:val="en-US"/>
              </w:rPr>
              <w:t>0.85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4EE5114" w14:textId="77777777">
            <w:pPr>
              <w:pStyle w:val="BodyText"/>
              <w:spacing w:after="0"/>
              <w:rPr>
                <w:sz w:val="18"/>
                <w:szCs w:val="16"/>
                <w:lang w:val="en-US"/>
              </w:rPr>
            </w:pPr>
            <w:r>
              <w:rPr>
                <w:sz w:val="18"/>
                <w:szCs w:val="16"/>
                <w:lang w:val="en-US"/>
              </w:rPr>
              <w:t>Emission factor for optical printing; c</w:t>
            </w:r>
            <w:r w:rsidRPr="00D123E7">
              <w:rPr>
                <w:sz w:val="18"/>
                <w:szCs w:val="16"/>
                <w:lang w:val="en-US"/>
              </w:rPr>
              <w:t>ontrolled by carbon adsorber</w:t>
            </w:r>
            <w:r>
              <w:rPr>
                <w:sz w:val="18"/>
                <w:szCs w:val="16"/>
                <w:lang w:val="en-US"/>
              </w:rPr>
              <w:t xml:space="preserve"> </w:t>
            </w:r>
            <w:r w:rsidRPr="00D123E7">
              <w:rPr>
                <w:sz w:val="18"/>
                <w:szCs w:val="16"/>
                <w:lang w:val="en-US"/>
              </w:rPr>
              <w:t>(</w:t>
            </w:r>
            <w:hyperlink w:anchor="_ENREF_44" w:tooltip="Rogozen, 2000 #45" w:history="1">
              <w:r w:rsidR="00414172">
                <w:rPr>
                  <w:sz w:val="18"/>
                  <w:szCs w:val="16"/>
                  <w:lang w:val="en-US"/>
                </w:rPr>
                <w:fldChar w:fldCharType="begin" w:fldLock="1"/>
              </w:r>
              <w:r w:rsidR="00414172">
                <w:rPr>
                  <w:sz w:val="18"/>
                  <w:szCs w:val="16"/>
                  <w:lang w:val="en-US"/>
                </w:rPr>
                <w:instrText xml:space="preserve"> ADDIN EN.CITE &lt;EndNote&gt;&lt;Cite&gt;&lt;Author&gt;Rogozen&lt;/Author&gt;&lt;Year&gt;2000&lt;/Year&gt;&lt;RecNum&gt;45&lt;/RecNum&gt;&lt;DisplayText&gt;Rogozen 2000&lt;/DisplayText&gt;&lt;record&gt;&lt;rec-number&gt;45&lt;/rec-number&gt;&lt;foreign-keys&gt;&lt;key app="EN" db-id="52wf2wf0o0rv01e9dzo52td80t0590tp2fwd" timestamp="1714499636"&gt;45&lt;/key&gt;&lt;/foreign-keys&gt;&lt;ref-type name="Generic"&gt;13&lt;/ref-type&gt;&lt;contributors&gt;&lt;authors&gt;&lt;author&gt;Rogozen, M. B.&lt;/author&gt;&lt;/authors&gt;&lt;secondary-authors&gt;&lt;author&gt;Pacific Environmental Services Inc.,&lt;/author&gt;&lt;/secondary-authors&gt;&lt;/contributors&gt;&lt;titles&gt;&lt;title&gt;Development of Refined Emission Inventory and Risk Reduction Guidelines for Motion Picture Film Processing&lt;/title&gt;&lt;/titles&gt;&lt;dates&gt;&lt;year&gt;2000&lt;/year&gt;&lt;/dates&gt;&lt;urls&gt;&lt;related-urls&gt;&lt;url&gt;https://ww3.arb.ca.gov/ei/pubs/motion_picture_film.pdf&lt;/url&gt;&lt;/related-urls&gt;&lt;/urls&gt;&lt;/record&gt;&lt;/Cite&gt;&lt;/EndNote&gt;</w:instrText>
              </w:r>
              <w:r w:rsidR="00414172">
                <w:rPr>
                  <w:sz w:val="18"/>
                  <w:szCs w:val="16"/>
                  <w:lang w:val="en-US"/>
                </w:rPr>
                <w:fldChar w:fldCharType="separate"/>
              </w:r>
              <w:r w:rsidR="00414172">
                <w:rPr>
                  <w:noProof/>
                  <w:sz w:val="18"/>
                  <w:szCs w:val="16"/>
                  <w:lang w:val="en-US"/>
                </w:rPr>
                <w:t>Rogozen 2000</w:t>
              </w:r>
              <w:r w:rsidR="00414172">
                <w:rPr>
                  <w:sz w:val="18"/>
                  <w:szCs w:val="16"/>
                  <w:lang w:val="en-US"/>
                </w:rPr>
                <w:fldChar w:fldCharType="end"/>
              </w:r>
            </w:hyperlink>
            <w:r w:rsidRPr="00D123E7">
              <w:rPr>
                <w:sz w:val="18"/>
                <w:szCs w:val="16"/>
                <w:lang w:val="en-US"/>
              </w:rPr>
              <w:t>)</w:t>
            </w:r>
          </w:p>
        </w:tc>
      </w:tr>
      <w:tr w14:paraId="1DADF9D1" w14:textId="77777777" w:rsidTr="00C71C69">
        <w:tblPrEx>
          <w:tblW w:w="9562" w:type="dxa"/>
          <w:tblInd w:w="-455" w:type="dxa"/>
          <w:tblLayout w:type="fixed"/>
          <w:tblLook w:val="04A0"/>
        </w:tblPrEx>
        <w:trPr>
          <w:trHeight w:val="330"/>
        </w:trPr>
        <w:tc>
          <w:tcPr>
            <w:tcW w:w="5194" w:type="dxa"/>
            <w:gridSpan w:val="3"/>
            <w:tcBorders>
              <w:top w:val="single" w:sz="4" w:space="0" w:color="auto"/>
              <w:left w:val="single" w:sz="4" w:space="0" w:color="auto"/>
              <w:bottom w:val="single" w:sz="4" w:space="0" w:color="auto"/>
              <w:right w:val="single" w:sz="4" w:space="0" w:color="auto"/>
            </w:tcBorders>
            <w:noWrap/>
            <w:hideMark/>
          </w:tcPr>
          <w:p w:rsidR="00F22B71" w:rsidRPr="00D123E7" w:rsidP="00CB1C05" w14:paraId="59581276" w14:textId="77777777">
            <w:pPr>
              <w:pStyle w:val="BodyText"/>
              <w:spacing w:after="0"/>
              <w:rPr>
                <w:b/>
                <w:bCs/>
                <w:sz w:val="18"/>
                <w:szCs w:val="16"/>
                <w:lang w:val="en-US"/>
              </w:rPr>
            </w:pPr>
            <w:r w:rsidRPr="00D123E7">
              <w:rPr>
                <w:b/>
                <w:bCs/>
                <w:sz w:val="18"/>
                <w:szCs w:val="16"/>
                <w:lang w:val="en-US"/>
              </w:rPr>
              <w:t>Average Photographic Film Use</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2C930FB" w14:textId="77777777">
            <w:pPr>
              <w:pStyle w:val="BodyText"/>
              <w:spacing w:after="0"/>
              <w:jc w:val="right"/>
              <w:rPr>
                <w:b/>
                <w:bCs/>
                <w:sz w:val="18"/>
                <w:szCs w:val="16"/>
                <w:lang w:val="en-US"/>
              </w:rPr>
            </w:pPr>
            <w:r w:rsidRPr="00D123E7">
              <w:rPr>
                <w:b/>
                <w:bCs/>
                <w:sz w:val="18"/>
                <w:szCs w:val="16"/>
                <w:lang w:val="en-US"/>
              </w:rPr>
              <w:t>0.627</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B68C72E" w14:textId="77777777">
            <w:pPr>
              <w:pStyle w:val="BodyText"/>
              <w:spacing w:after="0"/>
              <w:rPr>
                <w:b/>
                <w:bCs/>
                <w:sz w:val="18"/>
                <w:szCs w:val="16"/>
                <w:lang w:val="en-US"/>
              </w:rPr>
            </w:pPr>
            <w:r w:rsidRPr="00D123E7">
              <w:rPr>
                <w:b/>
                <w:bCs/>
                <w:sz w:val="18"/>
                <w:szCs w:val="16"/>
                <w:lang w:val="en-US"/>
              </w:rPr>
              <w:t> </w:t>
            </w:r>
          </w:p>
        </w:tc>
      </w:tr>
      <w:tr w14:paraId="0BF7488C" w14:textId="77777777" w:rsidTr="00C71C69">
        <w:tblPrEx>
          <w:tblW w:w="9562" w:type="dxa"/>
          <w:tblInd w:w="-455" w:type="dxa"/>
          <w:tblLayout w:type="fixed"/>
          <w:tblLook w:val="04A0"/>
        </w:tblPrEx>
        <w:trPr>
          <w:trHeight w:val="330"/>
        </w:trPr>
        <w:tc>
          <w:tcPr>
            <w:tcW w:w="9562" w:type="dxa"/>
            <w:gridSpan w:val="5"/>
            <w:tcBorders>
              <w:top w:val="single" w:sz="4" w:space="0" w:color="auto"/>
              <w:left w:val="single" w:sz="4" w:space="0" w:color="auto"/>
              <w:bottom w:val="single" w:sz="4" w:space="0" w:color="auto"/>
              <w:right w:val="single" w:sz="4" w:space="0" w:color="auto"/>
            </w:tcBorders>
            <w:shd w:val="clear" w:color="auto" w:fill="757171"/>
            <w:hideMark/>
          </w:tcPr>
          <w:p w:rsidR="00F22B71" w:rsidRPr="00D123E7" w:rsidP="00CB1C05" w14:paraId="3655930E" w14:textId="77777777">
            <w:pPr>
              <w:pStyle w:val="TableSubtitle"/>
            </w:pPr>
            <w:r w:rsidRPr="00D123E7">
              <w:t>Vapor Degreasing</w:t>
            </w:r>
          </w:p>
        </w:tc>
      </w:tr>
      <w:tr w14:paraId="595E3C8E"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8A6C8C6"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 xml:space="preserve">102 gal </w:t>
            </w:r>
            <w:r w:rsidR="00843813">
              <w:rPr>
                <w:rFonts w:asciiTheme="majorBidi" w:hAnsiTheme="majorBidi" w:cstheme="majorBidi"/>
                <w:sz w:val="18"/>
                <w:szCs w:val="18"/>
                <w:lang w:val="en-US"/>
              </w:rPr>
              <w:t>PCE</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1712A53"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1,271</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D717631"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2 lb/gal</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4CFE694"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23</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6CD9F1F" w14:textId="77777777">
            <w:pPr>
              <w:pStyle w:val="BodyText"/>
              <w:spacing w:after="0"/>
              <w:rPr>
                <w:rFonts w:asciiTheme="majorBidi" w:hAnsiTheme="majorBidi" w:cstheme="majorBidi"/>
                <w:sz w:val="18"/>
                <w:szCs w:val="18"/>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7741F139"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F45FAB1"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0.659 ton solven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AAF0962"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66</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807A71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00 lb/ton</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8A27A9E"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05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C46E812" w14:textId="77777777">
            <w:pPr>
              <w:pStyle w:val="BodyText"/>
              <w:spacing w:after="0"/>
              <w:rPr>
                <w:rFonts w:asciiTheme="majorBidi" w:hAnsiTheme="majorBidi" w:cstheme="majorBidi"/>
                <w:sz w:val="18"/>
                <w:szCs w:val="18"/>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110A688E"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7D00D1F"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24.56 ton make-up solven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3942A04"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49,120</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61CA76F"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2,000 lb/ton</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45007D8"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1.00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D49BDFC" w14:textId="77777777">
            <w:pPr>
              <w:pStyle w:val="BodyText"/>
              <w:spacing w:after="0"/>
              <w:rPr>
                <w:rFonts w:asciiTheme="majorBidi" w:hAnsiTheme="majorBidi" w:cstheme="majorBidi"/>
                <w:sz w:val="18"/>
                <w:szCs w:val="18"/>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29CFE141"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759DAB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0.0395 ton make-up solven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D29659E"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40</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82C39E3"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014 lb/ton</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3B58AFD"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507</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6A1D75D" w14:textId="77777777">
            <w:pPr>
              <w:pStyle w:val="BodyText"/>
              <w:spacing w:after="0"/>
              <w:rPr>
                <w:rFonts w:asciiTheme="majorBidi" w:hAnsiTheme="majorBidi" w:cstheme="majorBidi"/>
                <w:sz w:val="18"/>
                <w:szCs w:val="18"/>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3DA5DEAF"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701459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21 ton make-up solven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6D8916A"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42,000</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D4F9999"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2,000 lb/ton</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1C479CC"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1.00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9813A4A" w14:textId="77777777">
            <w:pPr>
              <w:pStyle w:val="BodyText"/>
              <w:spacing w:after="0"/>
              <w:rPr>
                <w:rFonts w:asciiTheme="majorBidi" w:hAnsiTheme="majorBidi" w:cstheme="majorBidi"/>
                <w:sz w:val="18"/>
                <w:szCs w:val="18"/>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276551C3"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F5CA316"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0.226 ton make-up solven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FE94FB8"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452</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4A41FA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2,000 lb/ton</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7604E3F"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1.00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4A6A06E" w14:textId="77777777">
            <w:pPr>
              <w:pStyle w:val="BodyText"/>
              <w:spacing w:after="0"/>
              <w:rPr>
                <w:rFonts w:asciiTheme="majorBidi" w:hAnsiTheme="majorBidi" w:cstheme="majorBidi"/>
                <w:sz w:val="18"/>
                <w:szCs w:val="18"/>
                <w:lang w:val="en-US"/>
              </w:rPr>
            </w:pPr>
            <w:hyperlink w:anchor="_ENREF_84" w:tooltip="U.S. Environmental Protection Agency (EPA), 2020 #15" w:history="1">
              <w:r w:rsidR="00414172">
                <w:rPr>
                  <w:sz w:val="18"/>
                  <w:szCs w:val="16"/>
                  <w:lang w:val="en-US"/>
                </w:rPr>
                <w:fldChar w:fldCharType="begin" w:fldLock="1"/>
              </w:r>
              <w:r w:rsidR="00414172">
                <w:rPr>
                  <w:sz w:val="18"/>
                  <w:szCs w:val="16"/>
                  <w:lang w:val="en-US"/>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sz w:val="18"/>
                  <w:szCs w:val="16"/>
                  <w:lang w:val="en-US"/>
                </w:rPr>
                <w:fldChar w:fldCharType="separate"/>
              </w:r>
              <w:r w:rsidR="00414172">
                <w:rPr>
                  <w:noProof/>
                  <w:sz w:val="18"/>
                  <w:szCs w:val="16"/>
                  <w:lang w:val="en-US"/>
                </w:rPr>
                <w:t>EPA 2020a</w:t>
              </w:r>
              <w:r w:rsidR="00414172">
                <w:rPr>
                  <w:sz w:val="18"/>
                  <w:szCs w:val="16"/>
                  <w:lang w:val="en-US"/>
                </w:rPr>
                <w:fldChar w:fldCharType="end"/>
              </w:r>
            </w:hyperlink>
          </w:p>
        </w:tc>
      </w:tr>
      <w:tr w14:paraId="41F60EF9"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4FE6959"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F1C6E6C"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0C4FF12"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860 lb/tons make-up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07A4D94"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3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EFED9C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EPA emission factor for OTVD; uncontrolled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7257688B"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7A93DC0"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2B2B9AD"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D8A1444"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lb/lb make-up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5383631"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65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883C632"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EPA emission factor for OTVD; misc. control devices (Controlled by hoist, enclosed design w/sump cooling)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14C06CCA"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E528A6B"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F94F054"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FD4AEF7"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lb/lb make-up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D491B83"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79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8B14C15"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EPA emission factor for OTVD; misc. control devices (Controlled by hoist at 11fpm and freeboard refrigeration device)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0ECC16BE"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51A4CD6"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D028435"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496D69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lb/lb make-up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9B464C8"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33</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88B3062"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EPA emission factor for OTVD; misc. control devices (Controlled by hoist, auto cover)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099D3691"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691234E"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9044E96"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547B5DF"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920 lb/tons make-up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B18FCA2"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6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8A0BDC6"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EPA emission factor for CVD; uncontrolled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0C895384"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F42FFC9"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85BBB2D"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228A29C"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lb/lb make-up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BF31EDB"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3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8F3657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EPA emission factor for CVD; misc. control devices (Controlled by hot vapor recycle or superheated vapor and sump cooling or freeboard refrigeration)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752E40BA"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B55A009"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EE92BC5"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2410EB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4DF5157"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3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6402091"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uncontrolled</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056C99B0"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A76088C"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D32A8C4"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B815319"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B5DD580"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7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9D46D2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11 fpm, freeboard refrigeration device (below freezing), 1.0 FB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1380FD7F"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250959B"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8883CA4"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D8B378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0DEB2C6"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73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A7D49B1"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11 fpm, enclosed design, sump co</w:t>
            </w:r>
            <w:r w:rsidR="0005094C">
              <w:rPr>
                <w:rFonts w:asciiTheme="majorBidi" w:hAnsiTheme="majorBidi" w:cstheme="majorBidi"/>
                <w:sz w:val="18"/>
                <w:szCs w:val="18"/>
                <w:lang w:val="en-US"/>
              </w:rPr>
              <w:t>–</w:t>
            </w:r>
            <w:r w:rsidRPr="00D123E7">
              <w:rPr>
                <w:rFonts w:asciiTheme="majorBidi" w:hAnsiTheme="majorBidi" w:cstheme="majorBidi"/>
                <w:sz w:val="18"/>
                <w:szCs w:val="18"/>
                <w:lang w:val="en-US"/>
              </w:rPr>
              <w:t>ling -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38E904DA"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6899DB8"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874789A"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743A734"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9724816"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9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04457CC"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11 fpm, automated cove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5A3421A6"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E6BED92"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D85D3BA"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21870AB"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EA731C1"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4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F2C8697"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3 fpm, freeboard refrigeration device (below freezing), 1.0 FB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26D7131C"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CFBD27F"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3C708EA"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5ADA405"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17A1154"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57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2F7C896"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3 fpm, enclosed design,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5750984C"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404F350"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CF70B3E"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C7738C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4CA938B"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7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A8B267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3 fpm, automated cove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78F426D9"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9EF845C"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4B594B8"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516FB69"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DB7B733"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6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BFBE104"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uncontrolled</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29A91C1C"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9834F36"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D82B889"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AEE4B85"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2D3E870"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2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688D03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freeboard refrigeration device</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7B8CFB78"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7A82C3F"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9B65110"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250CD66"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0E47BD3"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2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86F2938"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carbon adsorption</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53A6D5F9"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A981849"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7E8A5B9"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32A980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4180F80"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9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A17871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carbon adsorption,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200D1158"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26B9004"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380CC23"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F2416A8"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68610DC"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9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0419C10"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freeboard refrigeration device,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34E2CF23"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05F1671"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AECACBD"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4ABB7A2"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AB0AE0B"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711E749"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hot vapor recycle or superheated vapor,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794C0390"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C312F9A"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5FC2880"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5AA6C39"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606A99C"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8A5BCE2"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freeboard refrigeration, hot vapor recycle or superheated vapo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A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022DA196"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431A6DE"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FDB80B8"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2E5E63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8BE925F"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35</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20202A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11 fpm, freeboard refrigeration device (below freezing), 1.0 FB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7B5D4B7C"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B9C98D6"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1A01D11"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687DF0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584F9AD"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765</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96B104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11 fpm, enclosed design,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17F4F71B"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525DB5E"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85D80C9"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6227E7B"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45AF7E5"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855</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0E4E368"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11 fpm, automated cove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10F522BD"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BB8970F"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387E287"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F0A4B34"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8F3F4E3"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73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20690F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3 fpm, freeboard refrigeration device (below freezing), 1.0 FB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5EC6F4C2"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742648F"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91888C2"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D4346E6"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903F040"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57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724831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3 fpm, enclosed design,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6FAF0BCA"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1A88EAC"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A7607F2"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D1B8FE0"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56B70B8"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73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5D035D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OTVC; controlled by hoist at 3 fpm, automated cove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4690564B"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964408A"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60CC73A"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343AE6C"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6874179"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0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DE7896F"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freeboard refrigeration device</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2C8930E8"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A4B5576"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71A5E05"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995AA9A"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DBEA60B"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0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5F4D481"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carbon adsorption</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3BFD381E"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625F82B"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9AE52D4"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FAC5440"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128EECC"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0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A5DCFE4"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carbon adsorption,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5A683926"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C5EAC03"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6F9FC7A"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4F57CB3B"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61C7A63"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90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3D900DA5"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freeboard refrigeration device,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0E5CAF84"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B654836"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7901E8E"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EF0E674"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5AC5EB2C"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7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5DBDA90"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hot vapor recycle or superheated vapor, sump cooling</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2CDF3BB8" w14:textId="77777777" w:rsidTr="00C71C69">
        <w:tblPrEx>
          <w:tblW w:w="9562" w:type="dxa"/>
          <w:tblInd w:w="-455" w:type="dxa"/>
          <w:tblLayout w:type="fixed"/>
          <w:tblLook w:val="04A0"/>
        </w:tblPrEx>
        <w:trPr>
          <w:trHeight w:val="330"/>
        </w:trPr>
        <w:tc>
          <w:tcPr>
            <w:tcW w:w="2055"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4C60F55"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1100"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D46E216" w14:textId="77777777">
            <w:pPr>
              <w:pStyle w:val="BodyText"/>
              <w:spacing w:after="0"/>
              <w:jc w:val="center"/>
              <w:rPr>
                <w:rFonts w:asciiTheme="majorBidi" w:hAnsiTheme="majorBidi" w:cstheme="majorBidi"/>
                <w:sz w:val="18"/>
                <w:szCs w:val="18"/>
                <w:lang w:val="en-US"/>
              </w:rPr>
            </w:pPr>
            <w:r w:rsidRPr="00D123E7">
              <w:rPr>
                <w:rFonts w:asciiTheme="majorBidi" w:hAnsiTheme="majorBidi" w:cstheme="majorBidi"/>
                <w:sz w:val="18"/>
                <w:szCs w:val="18"/>
                <w:lang w:val="en-US"/>
              </w:rPr>
              <w:t>-</w:t>
            </w:r>
          </w:p>
        </w:tc>
        <w:tc>
          <w:tcPr>
            <w:tcW w:w="2039"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735C0DED"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1 kg/kg fresh solvent used</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2D8F362F" w14:textId="77777777">
            <w:pPr>
              <w:pStyle w:val="BodyText"/>
              <w:spacing w:after="0"/>
              <w:jc w:val="right"/>
              <w:rPr>
                <w:rFonts w:asciiTheme="majorBidi" w:hAnsiTheme="majorBidi" w:cstheme="majorBidi"/>
                <w:sz w:val="18"/>
                <w:szCs w:val="18"/>
                <w:lang w:val="en-US"/>
              </w:rPr>
            </w:pPr>
            <w:r w:rsidRPr="00D123E7">
              <w:rPr>
                <w:rFonts w:asciiTheme="majorBidi" w:hAnsiTheme="majorBidi" w:cstheme="majorBidi"/>
                <w:sz w:val="18"/>
                <w:szCs w:val="18"/>
                <w:lang w:val="en-US"/>
              </w:rPr>
              <w:t>0.78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6A1E70EE" w14:textId="77777777">
            <w:pPr>
              <w:pStyle w:val="BodyText"/>
              <w:spacing w:after="0"/>
              <w:rPr>
                <w:rFonts w:asciiTheme="majorBidi" w:hAnsiTheme="majorBidi" w:cstheme="majorBidi"/>
                <w:sz w:val="18"/>
                <w:szCs w:val="18"/>
                <w:lang w:val="en-US"/>
              </w:rPr>
            </w:pPr>
            <w:r w:rsidRPr="00D123E7">
              <w:rPr>
                <w:rFonts w:asciiTheme="majorBidi" w:hAnsiTheme="majorBidi" w:cstheme="majorBidi"/>
                <w:sz w:val="18"/>
                <w:szCs w:val="18"/>
                <w:lang w:val="en-US"/>
              </w:rPr>
              <w:t>CVD; controlled by freeboard refrigeration, hot vapor recycle or superheated vapor</w:t>
            </w:r>
            <w:r>
              <w:rPr>
                <w:rFonts w:asciiTheme="majorBidi" w:hAnsiTheme="majorBidi" w:cstheme="majorBidi"/>
                <w:sz w:val="18"/>
                <w:szCs w:val="18"/>
                <w:lang w:val="en-US"/>
              </w:rPr>
              <w:t>;</w:t>
            </w:r>
            <w:r w:rsidRPr="00D123E7">
              <w:rPr>
                <w:rFonts w:asciiTheme="majorBidi" w:hAnsiTheme="majorBidi" w:cstheme="majorBidi"/>
                <w:sz w:val="18"/>
                <w:szCs w:val="18"/>
                <w:lang w:val="en-US"/>
              </w:rPr>
              <w:t xml:space="preserve"> Schedule B (</w:t>
            </w:r>
            <w:hyperlink w:anchor="_ENREF_68" w:tooltip="U.S. Environmental Protection Agency (EPA), 1989 #44" w:history="1">
              <w:r w:rsidR="00414172">
                <w:rPr>
                  <w:rFonts w:asciiTheme="majorBidi" w:hAnsiTheme="majorBidi" w:cstheme="majorBidi"/>
                  <w:sz w:val="18"/>
                  <w:szCs w:val="18"/>
                  <w:lang w:val="en-US"/>
                </w:rPr>
                <w:fldChar w:fldCharType="begin" w:fldLock="1"/>
              </w:r>
              <w:r w:rsidR="00414172">
                <w:rPr>
                  <w:rFonts w:asciiTheme="majorBidi" w:hAnsiTheme="majorBidi" w:cstheme="majorBidi"/>
                  <w:sz w:val="18"/>
                  <w:szCs w:val="18"/>
                  <w:lang w:val="en-US"/>
                </w:rPr>
                <w:instrText xml:space="preserve"> ADDIN EN.CITE &lt;EndNote&gt;&lt;Cite ExcludeAuth="1"&gt;&lt;Author&gt;U.S. Environmental Protection Agency (EPA)&lt;/Author&gt;&lt;Year&gt;1989&lt;/Year&gt;&lt;RecNum&gt;44&lt;/RecNum&gt;&lt;Prefix&gt;EPA &lt;/Prefix&gt;&lt;DisplayText&gt;EPA 1989&lt;/DisplayText&gt;&lt;record&gt;&lt;rec-number&gt;44&lt;/rec-number&gt;&lt;foreign-keys&gt;&lt;key app="EN" db-id="52wf2wf0o0rv01e9dzo52td80t0590tp2fwd" timestamp="1714499636"&gt;44&lt;/key&gt;&lt;/foreign-keys&gt;&lt;ref-type name="Generic"&gt;13&lt;/ref-type&gt;&lt;contributors&gt;&lt;authors&gt;&lt;author&gt;U.S. Environmental Protection Agency (EPA), &lt;/author&gt;&lt;/authors&gt;&lt;/contributors&gt;&lt;titles&gt;&lt;title&gt;Locating and Estimating Air Emissions from Sources of Perchloroethylene and Trichloroethylene&lt;/title&gt;&lt;/titles&gt;&lt;dates&gt;&lt;year&gt;1989&lt;/year&gt;&lt;/dates&gt;&lt;urls&gt;&lt;related-urls&gt;&lt;url&gt;https://www.epa.gov/sites/production/files/2020-11/documents/perchloroethylene-trichloroethylene.pdf&lt;/url&gt;&lt;/related-urls&gt;&lt;/urls&gt;&lt;/record&gt;&lt;/Cite&gt;&lt;/EndNote&gt;</w:instrText>
              </w:r>
              <w:r w:rsidR="00414172">
                <w:rPr>
                  <w:rFonts w:asciiTheme="majorBidi" w:hAnsiTheme="majorBidi" w:cstheme="majorBidi"/>
                  <w:sz w:val="18"/>
                  <w:szCs w:val="18"/>
                  <w:lang w:val="en-US"/>
                </w:rPr>
                <w:fldChar w:fldCharType="separate"/>
              </w:r>
              <w:r w:rsidR="00414172">
                <w:rPr>
                  <w:rFonts w:asciiTheme="majorBidi" w:hAnsiTheme="majorBidi" w:cstheme="majorBidi"/>
                  <w:noProof/>
                  <w:sz w:val="18"/>
                  <w:szCs w:val="18"/>
                  <w:lang w:val="en-US"/>
                </w:rPr>
                <w:t>EPA 1989</w:t>
              </w:r>
              <w:r w:rsidR="00414172">
                <w:rPr>
                  <w:rFonts w:asciiTheme="majorBidi" w:hAnsiTheme="majorBidi" w:cstheme="majorBidi"/>
                  <w:sz w:val="18"/>
                  <w:szCs w:val="18"/>
                  <w:lang w:val="en-US"/>
                </w:rPr>
                <w:fldChar w:fldCharType="end"/>
              </w:r>
            </w:hyperlink>
            <w:r w:rsidRPr="00D123E7">
              <w:rPr>
                <w:rFonts w:asciiTheme="majorBidi" w:hAnsiTheme="majorBidi" w:cstheme="majorBidi"/>
                <w:sz w:val="18"/>
                <w:szCs w:val="18"/>
                <w:lang w:val="en-US"/>
              </w:rPr>
              <w:t>)</w:t>
            </w:r>
          </w:p>
        </w:tc>
      </w:tr>
      <w:tr w14:paraId="08EC4618" w14:textId="77777777" w:rsidTr="00C71C69">
        <w:tblPrEx>
          <w:tblW w:w="9562" w:type="dxa"/>
          <w:tblInd w:w="-455" w:type="dxa"/>
          <w:tblLayout w:type="fixed"/>
          <w:tblLook w:val="04A0"/>
        </w:tblPrEx>
        <w:trPr>
          <w:trHeight w:val="330"/>
        </w:trPr>
        <w:tc>
          <w:tcPr>
            <w:tcW w:w="5194" w:type="dxa"/>
            <w:gridSpan w:val="3"/>
            <w:tcBorders>
              <w:top w:val="single" w:sz="4" w:space="0" w:color="auto"/>
              <w:left w:val="single" w:sz="4" w:space="0" w:color="auto"/>
              <w:bottom w:val="single" w:sz="4" w:space="0" w:color="auto"/>
              <w:right w:val="single" w:sz="4" w:space="0" w:color="auto"/>
            </w:tcBorders>
            <w:noWrap/>
            <w:hideMark/>
          </w:tcPr>
          <w:p w:rsidR="00F22B71" w:rsidRPr="00D123E7" w:rsidP="00CB1C05" w14:paraId="0B02D2D8" w14:textId="77777777">
            <w:pPr>
              <w:pStyle w:val="BodyText"/>
              <w:spacing w:after="0"/>
              <w:rPr>
                <w:rFonts w:asciiTheme="majorBidi" w:hAnsiTheme="majorBidi" w:cstheme="majorBidi"/>
                <w:b/>
                <w:bCs/>
                <w:sz w:val="18"/>
                <w:szCs w:val="18"/>
                <w:lang w:val="en-US"/>
              </w:rPr>
            </w:pPr>
            <w:r w:rsidRPr="00D123E7">
              <w:rPr>
                <w:rFonts w:asciiTheme="majorBidi" w:hAnsiTheme="majorBidi" w:cstheme="majorBidi"/>
                <w:b/>
                <w:bCs/>
                <w:sz w:val="18"/>
                <w:szCs w:val="18"/>
                <w:lang w:val="en-US"/>
              </w:rPr>
              <w:t>Average Vapor Degreasing</w:t>
            </w:r>
          </w:p>
        </w:tc>
        <w:tc>
          <w:tcPr>
            <w:tcW w:w="1471"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065F6983" w14:textId="77777777">
            <w:pPr>
              <w:pStyle w:val="BodyText"/>
              <w:spacing w:after="0"/>
              <w:jc w:val="right"/>
              <w:rPr>
                <w:rFonts w:asciiTheme="majorBidi" w:hAnsiTheme="majorBidi" w:cstheme="majorBidi"/>
                <w:b/>
                <w:bCs/>
                <w:sz w:val="18"/>
                <w:szCs w:val="18"/>
                <w:lang w:val="en-US"/>
              </w:rPr>
            </w:pPr>
            <w:r w:rsidRPr="00D123E7">
              <w:rPr>
                <w:rFonts w:asciiTheme="majorBidi" w:hAnsiTheme="majorBidi" w:cstheme="majorBidi"/>
                <w:b/>
                <w:bCs/>
                <w:sz w:val="18"/>
                <w:szCs w:val="18"/>
                <w:lang w:val="en-US"/>
              </w:rPr>
              <w:t>0.820</w:t>
            </w:r>
          </w:p>
        </w:tc>
        <w:tc>
          <w:tcPr>
            <w:tcW w:w="2897" w:type="dxa"/>
            <w:tcBorders>
              <w:top w:val="single" w:sz="4" w:space="0" w:color="auto"/>
              <w:left w:val="single" w:sz="4" w:space="0" w:color="auto"/>
              <w:bottom w:val="single" w:sz="4" w:space="0" w:color="auto"/>
              <w:right w:val="single" w:sz="4" w:space="0" w:color="auto"/>
            </w:tcBorders>
            <w:noWrap/>
            <w:hideMark/>
          </w:tcPr>
          <w:p w:rsidR="00F22B71" w:rsidRPr="00D123E7" w:rsidP="00CB1C05" w14:paraId="155F6D2E" w14:textId="77777777">
            <w:pPr>
              <w:pStyle w:val="BodyText"/>
              <w:spacing w:after="0"/>
              <w:rPr>
                <w:rFonts w:asciiTheme="majorBidi" w:hAnsiTheme="majorBidi" w:cstheme="majorBidi"/>
                <w:b/>
                <w:bCs/>
                <w:sz w:val="18"/>
                <w:szCs w:val="18"/>
                <w:lang w:val="en-US"/>
              </w:rPr>
            </w:pPr>
            <w:r w:rsidRPr="00D123E7">
              <w:rPr>
                <w:rFonts w:asciiTheme="majorBidi" w:hAnsiTheme="majorBidi" w:cstheme="majorBidi"/>
                <w:b/>
                <w:bCs/>
                <w:sz w:val="18"/>
                <w:szCs w:val="18"/>
                <w:lang w:val="en-US"/>
              </w:rPr>
              <w:t> </w:t>
            </w:r>
          </w:p>
        </w:tc>
      </w:tr>
      <w:tr w14:paraId="6BF31A1B" w14:textId="77777777" w:rsidTr="00C71C69">
        <w:tblPrEx>
          <w:tblW w:w="9562" w:type="dxa"/>
          <w:tblInd w:w="-455" w:type="dxa"/>
          <w:tblLayout w:type="fixed"/>
          <w:tblLook w:val="04A0"/>
        </w:tblPrEx>
        <w:trPr>
          <w:trHeight w:val="330"/>
        </w:trPr>
        <w:tc>
          <w:tcPr>
            <w:tcW w:w="9562" w:type="dxa"/>
            <w:gridSpan w:val="5"/>
            <w:tcBorders>
              <w:top w:val="single" w:sz="4" w:space="0" w:color="auto"/>
              <w:left w:val="single" w:sz="4" w:space="0" w:color="auto"/>
              <w:bottom w:val="single" w:sz="4" w:space="0" w:color="auto"/>
              <w:right w:val="single" w:sz="4" w:space="0" w:color="auto"/>
            </w:tcBorders>
            <w:noWrap/>
            <w:vAlign w:val="center"/>
          </w:tcPr>
          <w:p w:rsidR="00F22B71" w:rsidRPr="00DF3C9F" w:rsidP="00CB1C05" w14:paraId="6B49CC06" w14:textId="77777777">
            <w:pPr>
              <w:spacing w:after="0"/>
              <w:jc w:val="both"/>
              <w:rPr>
                <w:rFonts w:asciiTheme="majorBidi" w:hAnsiTheme="majorBidi" w:cstheme="majorBidi"/>
                <w:sz w:val="18"/>
                <w:szCs w:val="18"/>
              </w:rPr>
            </w:pPr>
            <w:r w:rsidRPr="00DF3C9F">
              <w:rPr>
                <w:rFonts w:asciiTheme="majorBidi" w:hAnsiTheme="majorBidi" w:cstheme="majorBidi"/>
                <w:sz w:val="18"/>
                <w:szCs w:val="18"/>
                <w:vertAlign w:val="superscript"/>
              </w:rPr>
              <w:t xml:space="preserve">1 </w:t>
            </w:r>
            <w:r w:rsidRPr="00DF3C9F">
              <w:rPr>
                <w:rFonts w:asciiTheme="majorBidi" w:hAnsiTheme="majorBidi" w:cstheme="majorBidi"/>
                <w:sz w:val="18"/>
                <w:szCs w:val="18"/>
              </w:rPr>
              <w:t>Make-up solvent is solvent that is used to top</w:t>
            </w:r>
            <w:r w:rsidR="00815B38">
              <w:rPr>
                <w:rFonts w:asciiTheme="majorBidi" w:hAnsiTheme="majorBidi" w:cstheme="majorBidi"/>
                <w:sz w:val="18"/>
                <w:szCs w:val="18"/>
              </w:rPr>
              <w:t xml:space="preserve"> </w:t>
            </w:r>
            <w:r w:rsidRPr="00DF3C9F">
              <w:rPr>
                <w:rFonts w:asciiTheme="majorBidi" w:hAnsiTheme="majorBidi" w:cstheme="majorBidi"/>
                <w:sz w:val="18"/>
                <w:szCs w:val="18"/>
              </w:rPr>
              <w:t xml:space="preserve">off a degreaser to replace solvent lost through evaporation, leakage, splashing, etc. While input solvent may contain other chemicals in addition to </w:t>
            </w:r>
            <w:r>
              <w:rPr>
                <w:rFonts w:asciiTheme="majorBidi" w:hAnsiTheme="majorBidi" w:cstheme="majorBidi"/>
                <w:sz w:val="18"/>
                <w:szCs w:val="18"/>
              </w:rPr>
              <w:t>P</w:t>
            </w:r>
            <w:r w:rsidRPr="00DF3C9F">
              <w:rPr>
                <w:rFonts w:asciiTheme="majorBidi" w:hAnsiTheme="majorBidi" w:cstheme="majorBidi"/>
                <w:sz w:val="18"/>
                <w:szCs w:val="18"/>
              </w:rPr>
              <w:t xml:space="preserve">CE, EPA assumes that the input solvent is solely comprised of </w:t>
            </w:r>
            <w:r>
              <w:rPr>
                <w:rFonts w:asciiTheme="majorBidi" w:hAnsiTheme="majorBidi" w:cstheme="majorBidi"/>
                <w:sz w:val="18"/>
                <w:szCs w:val="18"/>
              </w:rPr>
              <w:t>PC</w:t>
            </w:r>
            <w:r w:rsidRPr="00DF3C9F">
              <w:rPr>
                <w:rFonts w:asciiTheme="majorBidi" w:hAnsiTheme="majorBidi" w:cstheme="majorBidi"/>
                <w:sz w:val="18"/>
                <w:szCs w:val="18"/>
              </w:rPr>
              <w:t>E for the purposes of calculating an emissions factor.</w:t>
            </w:r>
          </w:p>
          <w:p w:rsidR="00F22B71" w:rsidRPr="00D123E7" w:rsidP="00CB1C05" w14:paraId="0925030F" w14:textId="77777777">
            <w:pPr>
              <w:pStyle w:val="BodyText"/>
              <w:spacing w:after="0"/>
              <w:rPr>
                <w:rFonts w:asciiTheme="majorBidi" w:hAnsiTheme="majorBidi" w:cstheme="majorBidi"/>
                <w:b/>
                <w:bCs/>
                <w:sz w:val="18"/>
                <w:szCs w:val="18"/>
                <w:lang w:val="en-US"/>
              </w:rPr>
            </w:pPr>
            <w:r w:rsidRPr="00DF3C9F">
              <w:rPr>
                <w:rFonts w:asciiTheme="majorBidi" w:hAnsiTheme="majorBidi" w:cstheme="majorBidi"/>
                <w:sz w:val="18"/>
                <w:szCs w:val="18"/>
                <w:vertAlign w:val="superscript"/>
              </w:rPr>
              <w:t xml:space="preserve">2 </w:t>
            </w:r>
            <w:r w:rsidRPr="00DF3C9F">
              <w:rPr>
                <w:rFonts w:asciiTheme="majorBidi" w:hAnsiTheme="majorBidi" w:cstheme="majorBidi"/>
                <w:sz w:val="18"/>
                <w:szCs w:val="18"/>
              </w:rPr>
              <w:t>Conversion of Column C to units of lb emitted/lb input solvent using the following conversion factors: 2</w:t>
            </w:r>
            <w:r w:rsidR="00815B38">
              <w:rPr>
                <w:rFonts w:asciiTheme="majorBidi" w:hAnsiTheme="majorBidi" w:cstheme="majorBidi"/>
                <w:sz w:val="18"/>
                <w:szCs w:val="18"/>
              </w:rPr>
              <w:t>,</w:t>
            </w:r>
            <w:r w:rsidRPr="00DF3C9F">
              <w:rPr>
                <w:rFonts w:asciiTheme="majorBidi" w:hAnsiTheme="majorBidi" w:cstheme="majorBidi"/>
                <w:sz w:val="18"/>
                <w:szCs w:val="18"/>
              </w:rPr>
              <w:t>000 lb</w:t>
            </w:r>
            <w:r w:rsidR="009D69E9">
              <w:rPr>
                <w:rFonts w:asciiTheme="majorBidi" w:hAnsiTheme="majorBidi" w:cstheme="majorBidi"/>
                <w:sz w:val="18"/>
                <w:szCs w:val="18"/>
              </w:rPr>
              <w:t>/</w:t>
            </w:r>
            <w:r w:rsidRPr="00DF3C9F" w:rsidR="009D69E9">
              <w:rPr>
                <w:rFonts w:asciiTheme="majorBidi" w:hAnsiTheme="majorBidi" w:cstheme="majorBidi"/>
                <w:sz w:val="18"/>
                <w:szCs w:val="18"/>
              </w:rPr>
              <w:t>ton</w:t>
            </w:r>
            <w:r w:rsidRPr="00DF3C9F">
              <w:rPr>
                <w:rFonts w:asciiTheme="majorBidi" w:hAnsiTheme="majorBidi" w:cstheme="majorBidi"/>
                <w:sz w:val="18"/>
                <w:szCs w:val="18"/>
              </w:rPr>
              <w:t>; 2.20462 kg/lb; 1</w:t>
            </w:r>
            <w:r>
              <w:rPr>
                <w:rFonts w:asciiTheme="majorBidi" w:hAnsiTheme="majorBidi" w:cstheme="majorBidi"/>
                <w:sz w:val="18"/>
                <w:szCs w:val="18"/>
              </w:rPr>
              <w:t>3</w:t>
            </w:r>
            <w:r w:rsidRPr="00DF3C9F">
              <w:rPr>
                <w:rFonts w:asciiTheme="majorBidi" w:hAnsiTheme="majorBidi" w:cstheme="majorBidi"/>
                <w:sz w:val="18"/>
                <w:szCs w:val="18"/>
              </w:rPr>
              <w:t>.5 lb/gal.</w:t>
            </w:r>
          </w:p>
        </w:tc>
      </w:tr>
    </w:tbl>
    <w:p w:rsidR="00B32E49" w:rsidP="00CB1C05" w14:paraId="683D7ED5" w14:textId="77777777">
      <w:pPr>
        <w:pStyle w:val="BodyText"/>
      </w:pPr>
    </w:p>
    <w:p w:rsidR="00B32E49" w:rsidRPr="00B270F9" w:rsidP="00CB1C05" w14:paraId="1A37A97E" w14:textId="77777777">
      <w:pPr>
        <w:pStyle w:val="BodyText"/>
      </w:pPr>
      <w:r w:rsidRPr="00B270F9">
        <w:t xml:space="preserve">The next step is to categorize each of the NEI submissions into a </w:t>
      </w:r>
      <w:r>
        <w:t>use category</w:t>
      </w:r>
      <w:r w:rsidRPr="00B270F9">
        <w:t xml:space="preserve">. </w:t>
      </w:r>
      <w:r>
        <w:t xml:space="preserve">For this analysis, </w:t>
      </w:r>
      <w:r w:rsidRPr="00B270F9">
        <w:t xml:space="preserve">EPA assigned the most likely use to each facility based on the NAICS, unit type, unit description, process description, and source classification codes reported. In some cases, the </w:t>
      </w:r>
      <w:r>
        <w:t>use category</w:t>
      </w:r>
      <w:r w:rsidRPr="00B270F9">
        <w:t xml:space="preserve"> could not be determined based on the reported information. These emissions were reallocated based on the following assumptions:</w:t>
      </w:r>
    </w:p>
    <w:p w:rsidR="00B32E49" w:rsidP="00CB1C05" w14:paraId="646E00C4" w14:textId="77777777">
      <w:pPr>
        <w:numPr>
          <w:ilvl w:val="0"/>
          <w:numId w:val="19"/>
        </w:numPr>
        <w:spacing w:after="0" w:line="264" w:lineRule="auto"/>
      </w:pPr>
      <w:r>
        <w:t>Unspecified point source cleaning/degreasing uses are allocated to batch, liquid, and spray cold cleaning and vapor degreasing uses, proportional to the identified point source emissions for those uses.</w:t>
      </w:r>
    </w:p>
    <w:p w:rsidR="00B32E49" w:rsidP="00CB1C05" w14:paraId="6B204FAB" w14:textId="77777777">
      <w:pPr>
        <w:numPr>
          <w:ilvl w:val="0"/>
          <w:numId w:val="19"/>
        </w:numPr>
        <w:spacing w:after="0" w:line="264" w:lineRule="auto"/>
      </w:pPr>
      <w:r>
        <w:t xml:space="preserve">Point source uses in the following categories are allocated to liquid and spray </w:t>
      </w:r>
      <w:r w:rsidR="004A6B14">
        <w:t xml:space="preserve">batch </w:t>
      </w:r>
      <w:r>
        <w:t>cold cleaning and vapor degreasing uses, proportional to the identified point source emissions for those uses:</w:t>
      </w:r>
    </w:p>
    <w:p w:rsidR="00B32E49" w:rsidP="00CB1C05" w14:paraId="519D459C" w14:textId="77777777">
      <w:pPr>
        <w:numPr>
          <w:ilvl w:val="1"/>
          <w:numId w:val="19"/>
        </w:numPr>
        <w:spacing w:after="0" w:line="264" w:lineRule="auto"/>
      </w:pPr>
      <w:r>
        <w:t>Metal fabrication</w:t>
      </w:r>
    </w:p>
    <w:p w:rsidR="00B32E49" w:rsidP="00CB1C05" w14:paraId="1984607E" w14:textId="77777777">
      <w:pPr>
        <w:numPr>
          <w:ilvl w:val="1"/>
          <w:numId w:val="19"/>
        </w:numPr>
        <w:spacing w:after="0" w:line="264" w:lineRule="auto"/>
      </w:pPr>
      <w:r>
        <w:t>Metal production</w:t>
      </w:r>
    </w:p>
    <w:p w:rsidR="00B32E49" w:rsidP="00CB1C05" w14:paraId="06768E0E" w14:textId="77777777">
      <w:pPr>
        <w:numPr>
          <w:ilvl w:val="1"/>
          <w:numId w:val="19"/>
        </w:numPr>
        <w:spacing w:after="0" w:line="264" w:lineRule="auto"/>
      </w:pPr>
      <w:r>
        <w:t>Plastic molding</w:t>
      </w:r>
    </w:p>
    <w:p w:rsidR="00B32E49" w:rsidP="00CB1C05" w14:paraId="0D345F1E" w14:textId="77777777">
      <w:pPr>
        <w:numPr>
          <w:ilvl w:val="1"/>
          <w:numId w:val="19"/>
        </w:numPr>
        <w:spacing w:after="0" w:line="264" w:lineRule="auto"/>
      </w:pPr>
      <w:r>
        <w:t>Plastics production</w:t>
      </w:r>
    </w:p>
    <w:p w:rsidR="00B32E49" w:rsidP="00CB1C05" w14:paraId="2D31C5EF" w14:textId="77777777">
      <w:pPr>
        <w:numPr>
          <w:ilvl w:val="1"/>
          <w:numId w:val="19"/>
        </w:numPr>
        <w:spacing w:after="0" w:line="264" w:lineRule="auto"/>
      </w:pPr>
      <w:r>
        <w:t>Pulp/paper industry</w:t>
      </w:r>
    </w:p>
    <w:p w:rsidR="00B32E49" w:rsidP="00CB1C05" w14:paraId="698338F7" w14:textId="77777777">
      <w:pPr>
        <w:numPr>
          <w:ilvl w:val="0"/>
          <w:numId w:val="19"/>
        </w:numPr>
        <w:spacing w:after="0" w:line="264" w:lineRule="auto"/>
      </w:pPr>
      <w:r>
        <w:t>Point sources that could not be categorized</w:t>
      </w:r>
      <w:r w:rsidR="006B4536">
        <w:t xml:space="preserve"> under a specific use</w:t>
      </w:r>
      <w:r>
        <w:t xml:space="preserve"> are allocated to </w:t>
      </w:r>
      <w:r w:rsidR="00B96555">
        <w:t xml:space="preserve">all categorized </w:t>
      </w:r>
      <w:r>
        <w:t>use</w:t>
      </w:r>
      <w:r w:rsidR="00B96555">
        <w:t>s</w:t>
      </w:r>
      <w:r>
        <w:t>, proportional to their identified point source emissions.</w:t>
      </w:r>
    </w:p>
    <w:p w:rsidR="00B32E49" w:rsidP="00CB1C05" w14:paraId="6A2D3F15" w14:textId="77777777">
      <w:pPr>
        <w:numPr>
          <w:ilvl w:val="1"/>
          <w:numId w:val="19"/>
        </w:numPr>
        <w:spacing w:after="0" w:line="264" w:lineRule="auto"/>
      </w:pPr>
      <w:r>
        <w:t>Note that while certain uses reported in NEI are excluded from this section (i.e., because EPA estimated their volumes using a different approach), they are included for the purposes of reallocation calculations.</w:t>
      </w:r>
    </w:p>
    <w:p w:rsidR="00B32E49" w:rsidP="00CB1C05" w14:paraId="64DA0349" w14:textId="77777777">
      <w:pPr>
        <w:pStyle w:val="BodyText"/>
        <w:spacing w:after="0"/>
      </w:pPr>
    </w:p>
    <w:p w:rsidR="00B32E49" w:rsidRPr="00E2536A" w:rsidP="00CB1C05" w14:paraId="1ABCEEA0" w14:textId="77777777">
      <w:pPr>
        <w:pStyle w:val="BodyText"/>
        <w:spacing w:after="0"/>
      </w:pPr>
      <w:r>
        <w:t xml:space="preserve">Finally, the emissions by use category are summed and then divided by the average emissions factors from </w:t>
      </w:r>
      <w:r w:rsidRPr="00E2536A">
        <w:fldChar w:fldCharType="begin" w:fldLock="1"/>
      </w:r>
      <w:r w:rsidRPr="00E2536A">
        <w:instrText xml:space="preserve"> REF _Ref47358764 \h  \* MERGEFORMAT </w:instrText>
      </w:r>
      <w:r w:rsidRPr="00E2536A">
        <w:fldChar w:fldCharType="separate"/>
      </w:r>
      <w:r w:rsidRPr="0070187A" w:rsidR="0092222B">
        <w:t xml:space="preserve">Table </w:t>
      </w:r>
      <w:r w:rsidR="0092222B">
        <w:rPr>
          <w:noProof/>
        </w:rPr>
        <w:t>6</w:t>
      </w:r>
      <w:r w:rsidR="0092222B">
        <w:rPr>
          <w:noProof/>
        </w:rPr>
        <w:noBreakHyphen/>
        <w:t>1</w:t>
      </w:r>
      <w:r w:rsidRPr="00E2536A">
        <w:fldChar w:fldCharType="end"/>
      </w:r>
      <w:r w:rsidRPr="00E2536A">
        <w:t xml:space="preserve"> to estimate PCE consumption for the point sources.</w:t>
      </w:r>
    </w:p>
    <w:p w:rsidR="00B32E49" w:rsidP="00CB1C05" w14:paraId="5D1B2134" w14:textId="77777777">
      <w:pPr>
        <w:pStyle w:val="BodyText"/>
        <w:spacing w:after="0"/>
      </w:pPr>
    </w:p>
    <w:p w:rsidR="00B32E49" w:rsidP="00CB1C05" w14:paraId="74D5A0C1" w14:textId="77777777">
      <w:pPr>
        <w:pStyle w:val="Heading4"/>
      </w:pPr>
      <w:bookmarkStart w:id="724" w:name="_Ref47424571"/>
      <w:r>
        <w:t>Summary and Discussion</w:t>
      </w:r>
      <w:bookmarkEnd w:id="724"/>
    </w:p>
    <w:p w:rsidR="00B32E49" w:rsidRPr="00F459B5" w:rsidP="00CB1C05" w14:paraId="4284F649" w14:textId="77777777">
      <w:pPr>
        <w:pStyle w:val="BodyText"/>
      </w:pPr>
      <w:r>
        <w:fldChar w:fldCharType="begin" w:fldLock="1"/>
      </w:r>
      <w:r>
        <w:instrText xml:space="preserve"> REF _Ref47369865 \h  \* MERGEFORMAT </w:instrText>
      </w:r>
      <w:r>
        <w:fldChar w:fldCharType="separate"/>
      </w:r>
      <w:r w:rsidR="0092222B">
        <w:t xml:space="preserve">Table </w:t>
      </w:r>
      <w:r w:rsidR="0092222B">
        <w:rPr>
          <w:noProof/>
        </w:rPr>
        <w:t>6</w:t>
      </w:r>
      <w:r w:rsidR="0092222B">
        <w:rPr>
          <w:noProof/>
        </w:rPr>
        <w:noBreakHyphen/>
        <w:t>2</w:t>
      </w:r>
      <w:r>
        <w:fldChar w:fldCharType="end"/>
      </w:r>
      <w:r>
        <w:t xml:space="preserve"> presents the PCE consumption estimates for the </w:t>
      </w:r>
      <w:r w:rsidR="008E607E">
        <w:t xml:space="preserve">three </w:t>
      </w:r>
      <w:r>
        <w:t>use categories expected to be primarily comprised of only point sources in industrial settings.</w:t>
      </w:r>
    </w:p>
    <w:tbl>
      <w:tblPr>
        <w:tblW w:w="8520" w:type="dxa"/>
        <w:tblLook w:val="04A0"/>
      </w:tblPr>
      <w:tblGrid>
        <w:gridCol w:w="3600"/>
        <w:gridCol w:w="1350"/>
        <w:gridCol w:w="2128"/>
        <w:gridCol w:w="1442"/>
      </w:tblGrid>
      <w:tr w14:paraId="6AF7497C" w14:textId="77777777">
        <w:tblPrEx>
          <w:tblW w:w="8520" w:type="dxa"/>
          <w:tblLook w:val="04A0"/>
        </w:tblPrEx>
        <w:trPr>
          <w:trHeight w:val="180"/>
        </w:trPr>
        <w:tc>
          <w:tcPr>
            <w:tcW w:w="8520" w:type="dxa"/>
            <w:gridSpan w:val="4"/>
            <w:tcBorders>
              <w:bottom w:val="single" w:sz="4" w:space="0" w:color="auto"/>
            </w:tcBorders>
            <w:shd w:val="clear" w:color="auto" w:fill="auto"/>
            <w:vAlign w:val="center"/>
          </w:tcPr>
          <w:p w:rsidR="00B32E49" w:rsidRPr="00C15F7D" w:rsidP="00CB1C05" w14:paraId="01E93733" w14:textId="77777777">
            <w:pPr>
              <w:pStyle w:val="TableTitleA"/>
            </w:pPr>
            <w:bookmarkStart w:id="725" w:name="_Ref47369865"/>
            <w:bookmarkStart w:id="726" w:name="_Toc121142630"/>
            <w:bookmarkStart w:id="727" w:name="_Toc165379624"/>
            <w:r>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725"/>
            <w:r>
              <w:t>: Point Source Annual Volume of PCE Consumed</w:t>
            </w:r>
            <w:bookmarkEnd w:id="726"/>
            <w:bookmarkEnd w:id="727"/>
          </w:p>
        </w:tc>
      </w:tr>
      <w:tr w14:paraId="3ABF8623" w14:textId="77777777">
        <w:tblPrEx>
          <w:tblW w:w="8520" w:type="dxa"/>
          <w:tblLook w:val="04A0"/>
        </w:tblPrEx>
        <w:trPr>
          <w:trHeight w:val="737"/>
        </w:trPr>
        <w:tc>
          <w:tcPr>
            <w:tcW w:w="360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B32E49" w:rsidRPr="00C15F7D" w:rsidP="00CB1C05" w14:paraId="2BCB0F77" w14:textId="77777777">
            <w:pPr>
              <w:pStyle w:val="TableSubtitle"/>
            </w:pPr>
            <w:r>
              <w:t>Use Category</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B32E49" w:rsidRPr="00C15F7D" w:rsidP="00CB1C05" w14:paraId="281D048D" w14:textId="77777777">
            <w:pPr>
              <w:pStyle w:val="TableSubtitle"/>
            </w:pPr>
            <w:r w:rsidRPr="00C15F7D">
              <w:t>Total Emissions (lbs)</w:t>
            </w:r>
            <w:r w:rsidRPr="006737CF">
              <w:rPr>
                <w:vertAlign w:val="superscript"/>
              </w:rPr>
              <w:t>1</w:t>
            </w:r>
          </w:p>
        </w:tc>
        <w:tc>
          <w:tcPr>
            <w:tcW w:w="2128" w:type="dxa"/>
            <w:tcBorders>
              <w:top w:val="single" w:sz="4" w:space="0" w:color="auto"/>
              <w:left w:val="nil"/>
              <w:bottom w:val="single" w:sz="4" w:space="0" w:color="auto"/>
              <w:right w:val="single" w:sz="4" w:space="0" w:color="auto"/>
            </w:tcBorders>
            <w:shd w:val="clear" w:color="000000" w:fill="48A9C5"/>
            <w:vAlign w:val="center"/>
            <w:hideMark/>
          </w:tcPr>
          <w:p w:rsidR="00B32E49" w:rsidRPr="00C15F7D" w:rsidP="00CB1C05" w14:paraId="7C445129" w14:textId="77777777">
            <w:pPr>
              <w:pStyle w:val="TableSubtitle"/>
            </w:pPr>
            <w:r w:rsidRPr="00C15F7D">
              <w:t>Average Emissions Factor</w:t>
            </w:r>
            <w:r w:rsidRPr="006737CF" w:rsidR="001906D8">
              <w:rPr>
                <w:vertAlign w:val="superscript"/>
              </w:rPr>
              <w:t>2</w:t>
            </w:r>
            <w:r w:rsidRPr="00C15F7D">
              <w:t xml:space="preserve"> (lb emissions/lb </w:t>
            </w:r>
            <w:r>
              <w:t>PCE</w:t>
            </w:r>
            <w:r w:rsidRPr="00C15F7D">
              <w:t>)</w:t>
            </w:r>
          </w:p>
        </w:tc>
        <w:tc>
          <w:tcPr>
            <w:tcW w:w="1442" w:type="dxa"/>
            <w:tcBorders>
              <w:top w:val="single" w:sz="4" w:space="0" w:color="auto"/>
              <w:left w:val="nil"/>
              <w:bottom w:val="single" w:sz="4" w:space="0" w:color="auto"/>
              <w:right w:val="single" w:sz="4" w:space="0" w:color="auto"/>
            </w:tcBorders>
            <w:shd w:val="clear" w:color="000000" w:fill="48A9C5"/>
            <w:vAlign w:val="center"/>
            <w:hideMark/>
          </w:tcPr>
          <w:p w:rsidR="00B32E49" w:rsidRPr="00C15F7D" w:rsidP="00CB1C05" w14:paraId="63EA9E15" w14:textId="77777777">
            <w:pPr>
              <w:pStyle w:val="TableSubtitle"/>
            </w:pPr>
            <w:r>
              <w:t>PCE</w:t>
            </w:r>
            <w:r w:rsidRPr="00C15F7D">
              <w:t xml:space="preserve"> Consumption (lbs)</w:t>
            </w:r>
          </w:p>
        </w:tc>
      </w:tr>
      <w:tr w14:paraId="0CCAF84F" w14:textId="77777777">
        <w:tblPrEx>
          <w:tblW w:w="8520" w:type="dxa"/>
          <w:tblLook w:val="04A0"/>
        </w:tblPrEx>
        <w:trPr>
          <w:trHeight w:val="233"/>
        </w:trPr>
        <w:tc>
          <w:tcPr>
            <w:tcW w:w="3600" w:type="dxa"/>
            <w:vMerge/>
            <w:tcBorders>
              <w:top w:val="single" w:sz="4" w:space="0" w:color="auto"/>
              <w:left w:val="single" w:sz="4" w:space="0" w:color="auto"/>
              <w:bottom w:val="single" w:sz="4" w:space="0" w:color="000000"/>
              <w:right w:val="single" w:sz="4" w:space="0" w:color="auto"/>
            </w:tcBorders>
            <w:vAlign w:val="center"/>
            <w:hideMark/>
          </w:tcPr>
          <w:p w:rsidR="00B32E49" w:rsidRPr="00C15F7D" w:rsidP="00CB1C05" w14:paraId="6089C5E1" w14:textId="77777777">
            <w:pPr>
              <w:pStyle w:val="TableSubtitle"/>
            </w:pPr>
          </w:p>
        </w:tc>
        <w:tc>
          <w:tcPr>
            <w:tcW w:w="1350" w:type="dxa"/>
            <w:tcBorders>
              <w:top w:val="nil"/>
              <w:left w:val="nil"/>
              <w:bottom w:val="single" w:sz="4" w:space="0" w:color="auto"/>
              <w:right w:val="single" w:sz="4" w:space="0" w:color="auto"/>
            </w:tcBorders>
            <w:shd w:val="clear" w:color="000000" w:fill="48A9C5"/>
            <w:vAlign w:val="center"/>
            <w:hideMark/>
          </w:tcPr>
          <w:p w:rsidR="00B32E49" w:rsidRPr="00C15F7D" w:rsidP="00CB1C05" w14:paraId="2079286D" w14:textId="77777777">
            <w:pPr>
              <w:pStyle w:val="TableSubtitle"/>
            </w:pPr>
            <w:r w:rsidRPr="00C15F7D">
              <w:t>A</w:t>
            </w:r>
          </w:p>
        </w:tc>
        <w:tc>
          <w:tcPr>
            <w:tcW w:w="2128" w:type="dxa"/>
            <w:tcBorders>
              <w:top w:val="nil"/>
              <w:left w:val="nil"/>
              <w:bottom w:val="single" w:sz="4" w:space="0" w:color="auto"/>
              <w:right w:val="single" w:sz="4" w:space="0" w:color="auto"/>
            </w:tcBorders>
            <w:shd w:val="clear" w:color="000000" w:fill="48A9C5"/>
            <w:vAlign w:val="center"/>
            <w:hideMark/>
          </w:tcPr>
          <w:p w:rsidR="00B32E49" w:rsidRPr="00C15F7D" w:rsidP="00CB1C05" w14:paraId="63108F59" w14:textId="77777777">
            <w:pPr>
              <w:pStyle w:val="TableSubtitle"/>
            </w:pPr>
            <w:r w:rsidRPr="00C15F7D">
              <w:t>B</w:t>
            </w:r>
          </w:p>
        </w:tc>
        <w:tc>
          <w:tcPr>
            <w:tcW w:w="1442" w:type="dxa"/>
            <w:tcBorders>
              <w:top w:val="nil"/>
              <w:left w:val="nil"/>
              <w:bottom w:val="single" w:sz="4" w:space="0" w:color="auto"/>
              <w:right w:val="single" w:sz="4" w:space="0" w:color="auto"/>
            </w:tcBorders>
            <w:shd w:val="clear" w:color="000000" w:fill="48A9C5"/>
            <w:vAlign w:val="center"/>
            <w:hideMark/>
          </w:tcPr>
          <w:p w:rsidR="00B32E49" w:rsidRPr="00C15F7D" w:rsidP="00CB1C05" w14:paraId="0D583A8D" w14:textId="77777777">
            <w:pPr>
              <w:pStyle w:val="TableSubtitle"/>
            </w:pPr>
            <w:r w:rsidRPr="00C15F7D">
              <w:t xml:space="preserve">A </w:t>
            </w:r>
            <w:r w:rsidRPr="00C15F7D">
              <w:rPr>
                <w:rFonts w:ascii="Arial" w:hAnsi="Arial"/>
              </w:rPr>
              <w:t>÷</w:t>
            </w:r>
            <w:r w:rsidRPr="00C15F7D">
              <w:t xml:space="preserve"> B</w:t>
            </w:r>
          </w:p>
        </w:tc>
      </w:tr>
      <w:tr w14:paraId="6D2867BB" w14:textId="77777777">
        <w:tblPrEx>
          <w:tblW w:w="8520" w:type="dxa"/>
          <w:tblLook w:val="04A0"/>
        </w:tblPrEx>
        <w:trPr>
          <w:trHeight w:val="330"/>
        </w:trPr>
        <w:tc>
          <w:tcPr>
            <w:tcW w:w="3600" w:type="dxa"/>
            <w:tcBorders>
              <w:top w:val="nil"/>
              <w:left w:val="single" w:sz="4" w:space="0" w:color="auto"/>
              <w:bottom w:val="single" w:sz="4" w:space="0" w:color="auto"/>
              <w:right w:val="single" w:sz="4" w:space="0" w:color="auto"/>
            </w:tcBorders>
            <w:shd w:val="clear" w:color="auto" w:fill="auto"/>
            <w:noWrap/>
            <w:vAlign w:val="center"/>
            <w:hideMark/>
          </w:tcPr>
          <w:p w:rsidR="00B32E49" w:rsidRPr="00C15F7D" w:rsidP="00CB1C05" w14:paraId="61A4B44E" w14:textId="77777777">
            <w:pPr>
              <w:pStyle w:val="LTableTextAbt"/>
            </w:pPr>
            <w:r w:rsidRPr="000C537B">
              <w:t xml:space="preserve">Liquid and Spray </w:t>
            </w:r>
            <w:r w:rsidR="00743AD8">
              <w:t xml:space="preserve">Batch </w:t>
            </w:r>
            <w:r w:rsidRPr="000C537B">
              <w:t>Cold Cleaning</w:t>
            </w:r>
          </w:p>
        </w:tc>
        <w:tc>
          <w:tcPr>
            <w:tcW w:w="1350" w:type="dxa"/>
            <w:tcBorders>
              <w:top w:val="nil"/>
              <w:left w:val="nil"/>
              <w:bottom w:val="single" w:sz="4" w:space="0" w:color="auto"/>
              <w:right w:val="single" w:sz="4" w:space="0" w:color="auto"/>
            </w:tcBorders>
            <w:shd w:val="clear" w:color="auto" w:fill="auto"/>
            <w:noWrap/>
            <w:vAlign w:val="center"/>
            <w:hideMark/>
          </w:tcPr>
          <w:p w:rsidR="00B32E49" w:rsidRPr="00C15F7D" w:rsidP="00CB1C05" w14:paraId="06A60ABA" w14:textId="77777777">
            <w:pPr>
              <w:pStyle w:val="RTableTextAbt"/>
              <w:keepNext/>
            </w:pPr>
            <w:r w:rsidRPr="00E22AF6">
              <w:t>5,644</w:t>
            </w:r>
          </w:p>
        </w:tc>
        <w:tc>
          <w:tcPr>
            <w:tcW w:w="2128" w:type="dxa"/>
            <w:tcBorders>
              <w:top w:val="nil"/>
              <w:left w:val="nil"/>
              <w:bottom w:val="single" w:sz="4" w:space="0" w:color="auto"/>
              <w:right w:val="single" w:sz="4" w:space="0" w:color="auto"/>
            </w:tcBorders>
            <w:shd w:val="clear" w:color="auto" w:fill="auto"/>
            <w:noWrap/>
            <w:vAlign w:val="center"/>
            <w:hideMark/>
          </w:tcPr>
          <w:p w:rsidR="00B32E49" w:rsidRPr="00C15F7D" w:rsidP="00CB1C05" w14:paraId="2AF634BF" w14:textId="77777777">
            <w:pPr>
              <w:pStyle w:val="RTableTextAbt"/>
              <w:keepNext/>
            </w:pPr>
            <w:r w:rsidRPr="00E22AF6">
              <w:t>0.6</w:t>
            </w:r>
            <w:r>
              <w:t>6</w:t>
            </w:r>
          </w:p>
        </w:tc>
        <w:tc>
          <w:tcPr>
            <w:tcW w:w="1442" w:type="dxa"/>
            <w:tcBorders>
              <w:top w:val="nil"/>
              <w:left w:val="nil"/>
              <w:bottom w:val="single" w:sz="4" w:space="0" w:color="auto"/>
              <w:right w:val="single" w:sz="4" w:space="0" w:color="auto"/>
            </w:tcBorders>
            <w:shd w:val="clear" w:color="auto" w:fill="auto"/>
            <w:noWrap/>
            <w:vAlign w:val="center"/>
          </w:tcPr>
          <w:p w:rsidR="00B32E49" w:rsidRPr="00665F65" w:rsidP="00CB1C05" w14:paraId="42525F8C" w14:textId="77777777">
            <w:pPr>
              <w:pStyle w:val="RTableTextAbt"/>
              <w:keepNext/>
              <w:rPr>
                <w:b/>
                <w:bCs w:val="0"/>
              </w:rPr>
            </w:pPr>
            <w:r w:rsidRPr="00665F65">
              <w:rPr>
                <w:b/>
                <w:bCs w:val="0"/>
              </w:rPr>
              <w:t>8,</w:t>
            </w:r>
            <w:r>
              <w:rPr>
                <w:b/>
                <w:bCs w:val="0"/>
              </w:rPr>
              <w:t>506</w:t>
            </w:r>
          </w:p>
        </w:tc>
      </w:tr>
      <w:tr w14:paraId="20484784" w14:textId="77777777">
        <w:tblPrEx>
          <w:tblW w:w="8520" w:type="dxa"/>
          <w:tblLook w:val="04A0"/>
        </w:tblPrEx>
        <w:trPr>
          <w:trHeight w:val="330"/>
        </w:trPr>
        <w:tc>
          <w:tcPr>
            <w:tcW w:w="3600" w:type="dxa"/>
            <w:tcBorders>
              <w:top w:val="nil"/>
              <w:left w:val="single" w:sz="4" w:space="0" w:color="auto"/>
              <w:bottom w:val="single" w:sz="4" w:space="0" w:color="auto"/>
              <w:right w:val="single" w:sz="4" w:space="0" w:color="auto"/>
            </w:tcBorders>
            <w:shd w:val="clear" w:color="auto" w:fill="auto"/>
            <w:noWrap/>
            <w:vAlign w:val="center"/>
            <w:hideMark/>
          </w:tcPr>
          <w:p w:rsidR="00B32E49" w:rsidRPr="00C15F7D" w:rsidP="00CB1C05" w14:paraId="42206406" w14:textId="77777777">
            <w:pPr>
              <w:pStyle w:val="LTableTextAbt"/>
            </w:pPr>
            <w:r w:rsidRPr="000C537B">
              <w:t>Photographic Film Use</w:t>
            </w:r>
          </w:p>
        </w:tc>
        <w:tc>
          <w:tcPr>
            <w:tcW w:w="1350" w:type="dxa"/>
            <w:tcBorders>
              <w:top w:val="nil"/>
              <w:left w:val="nil"/>
              <w:bottom w:val="single" w:sz="4" w:space="0" w:color="auto"/>
              <w:right w:val="single" w:sz="4" w:space="0" w:color="auto"/>
            </w:tcBorders>
            <w:shd w:val="clear" w:color="auto" w:fill="auto"/>
            <w:noWrap/>
            <w:vAlign w:val="center"/>
            <w:hideMark/>
          </w:tcPr>
          <w:p w:rsidR="00B32E49" w:rsidRPr="00C15F7D" w:rsidP="00CB1C05" w14:paraId="6FAA1404" w14:textId="77777777">
            <w:pPr>
              <w:pStyle w:val="RTableTextAbt"/>
              <w:keepNext/>
            </w:pPr>
            <w:r w:rsidRPr="00E22AF6">
              <w:t>1,193</w:t>
            </w:r>
          </w:p>
        </w:tc>
        <w:tc>
          <w:tcPr>
            <w:tcW w:w="2128" w:type="dxa"/>
            <w:tcBorders>
              <w:top w:val="nil"/>
              <w:left w:val="nil"/>
              <w:bottom w:val="single" w:sz="4" w:space="0" w:color="auto"/>
              <w:right w:val="single" w:sz="4" w:space="0" w:color="auto"/>
            </w:tcBorders>
            <w:shd w:val="clear" w:color="auto" w:fill="auto"/>
            <w:noWrap/>
            <w:vAlign w:val="center"/>
            <w:hideMark/>
          </w:tcPr>
          <w:p w:rsidR="00B32E49" w:rsidRPr="00C15F7D" w:rsidP="00CB1C05" w14:paraId="6ACED57C" w14:textId="77777777">
            <w:pPr>
              <w:pStyle w:val="RTableTextAbt"/>
              <w:keepNext/>
            </w:pPr>
            <w:r w:rsidRPr="00E22AF6">
              <w:t>0.63</w:t>
            </w:r>
          </w:p>
        </w:tc>
        <w:tc>
          <w:tcPr>
            <w:tcW w:w="1442" w:type="dxa"/>
            <w:tcBorders>
              <w:top w:val="nil"/>
              <w:left w:val="nil"/>
              <w:bottom w:val="single" w:sz="4" w:space="0" w:color="auto"/>
              <w:right w:val="single" w:sz="4" w:space="0" w:color="auto"/>
            </w:tcBorders>
            <w:shd w:val="clear" w:color="auto" w:fill="auto"/>
            <w:noWrap/>
            <w:vAlign w:val="center"/>
          </w:tcPr>
          <w:p w:rsidR="00B32E49" w:rsidRPr="00665F65" w:rsidP="00CB1C05" w14:paraId="1BE0F5F4" w14:textId="77777777">
            <w:pPr>
              <w:pStyle w:val="RTableTextAbt"/>
              <w:keepNext/>
              <w:rPr>
                <w:b/>
                <w:bCs w:val="0"/>
              </w:rPr>
            </w:pPr>
            <w:r w:rsidRPr="00665F65">
              <w:rPr>
                <w:b/>
                <w:bCs w:val="0"/>
              </w:rPr>
              <w:t>1,657</w:t>
            </w:r>
          </w:p>
        </w:tc>
      </w:tr>
      <w:tr w14:paraId="783256C8" w14:textId="77777777">
        <w:tblPrEx>
          <w:tblW w:w="8520" w:type="dxa"/>
          <w:tblLook w:val="04A0"/>
        </w:tblPrEx>
        <w:trPr>
          <w:trHeight w:val="330"/>
        </w:trPr>
        <w:tc>
          <w:tcPr>
            <w:tcW w:w="3600" w:type="dxa"/>
            <w:tcBorders>
              <w:top w:val="nil"/>
              <w:left w:val="single" w:sz="4" w:space="0" w:color="auto"/>
              <w:bottom w:val="single" w:sz="4" w:space="0" w:color="auto"/>
              <w:right w:val="single" w:sz="4" w:space="0" w:color="auto"/>
            </w:tcBorders>
            <w:shd w:val="clear" w:color="auto" w:fill="auto"/>
            <w:noWrap/>
            <w:vAlign w:val="center"/>
            <w:hideMark/>
          </w:tcPr>
          <w:p w:rsidR="00B32E49" w:rsidRPr="00C15F7D" w:rsidP="00CB1C05" w14:paraId="0FEC5D6F" w14:textId="77777777">
            <w:pPr>
              <w:pStyle w:val="LTableTextAbt"/>
            </w:pPr>
            <w:r w:rsidRPr="000C537B">
              <w:t>Vapor Degreasing</w:t>
            </w:r>
          </w:p>
        </w:tc>
        <w:tc>
          <w:tcPr>
            <w:tcW w:w="1350" w:type="dxa"/>
            <w:tcBorders>
              <w:top w:val="nil"/>
              <w:left w:val="nil"/>
              <w:bottom w:val="single" w:sz="4" w:space="0" w:color="auto"/>
              <w:right w:val="single" w:sz="4" w:space="0" w:color="auto"/>
            </w:tcBorders>
            <w:shd w:val="clear" w:color="auto" w:fill="auto"/>
            <w:noWrap/>
            <w:vAlign w:val="center"/>
            <w:hideMark/>
          </w:tcPr>
          <w:p w:rsidR="00B32E49" w:rsidRPr="00C15F7D" w:rsidP="00CB1C05" w14:paraId="79C933ED" w14:textId="77777777">
            <w:pPr>
              <w:pStyle w:val="RTableTextAbt"/>
              <w:keepNext/>
            </w:pPr>
            <w:r w:rsidRPr="00E22AF6">
              <w:t>417,996</w:t>
            </w:r>
          </w:p>
        </w:tc>
        <w:tc>
          <w:tcPr>
            <w:tcW w:w="2128" w:type="dxa"/>
            <w:tcBorders>
              <w:top w:val="nil"/>
              <w:left w:val="nil"/>
              <w:bottom w:val="single" w:sz="4" w:space="0" w:color="auto"/>
              <w:right w:val="single" w:sz="4" w:space="0" w:color="auto"/>
            </w:tcBorders>
            <w:shd w:val="clear" w:color="auto" w:fill="auto"/>
            <w:noWrap/>
            <w:vAlign w:val="center"/>
            <w:hideMark/>
          </w:tcPr>
          <w:p w:rsidR="00B32E49" w:rsidRPr="00C15F7D" w:rsidP="00CB1C05" w14:paraId="36DA0BAD" w14:textId="77777777">
            <w:pPr>
              <w:pStyle w:val="RTableTextAbt"/>
              <w:keepNext/>
            </w:pPr>
            <w:r w:rsidRPr="00E22AF6">
              <w:t>0.82</w:t>
            </w:r>
          </w:p>
        </w:tc>
        <w:tc>
          <w:tcPr>
            <w:tcW w:w="1442" w:type="dxa"/>
            <w:tcBorders>
              <w:top w:val="nil"/>
              <w:left w:val="nil"/>
              <w:bottom w:val="single" w:sz="4" w:space="0" w:color="auto"/>
              <w:right w:val="single" w:sz="4" w:space="0" w:color="auto"/>
            </w:tcBorders>
            <w:shd w:val="clear" w:color="auto" w:fill="auto"/>
            <w:noWrap/>
            <w:vAlign w:val="center"/>
          </w:tcPr>
          <w:p w:rsidR="00B32E49" w:rsidRPr="00665F65" w:rsidP="00CB1C05" w14:paraId="65FEB9FF" w14:textId="77777777">
            <w:pPr>
              <w:pStyle w:val="RTableTextAbt"/>
              <w:keepNext/>
              <w:rPr>
                <w:b/>
                <w:bCs w:val="0"/>
              </w:rPr>
            </w:pPr>
            <w:r w:rsidRPr="00665F65">
              <w:rPr>
                <w:b/>
                <w:bCs w:val="0"/>
              </w:rPr>
              <w:t>509,785</w:t>
            </w:r>
          </w:p>
        </w:tc>
      </w:tr>
      <w:tr w14:paraId="6ADD25B1" w14:textId="77777777">
        <w:tblPrEx>
          <w:tblW w:w="8520" w:type="dxa"/>
          <w:tblLook w:val="04A0"/>
        </w:tblPrEx>
        <w:trPr>
          <w:trHeight w:val="330"/>
        </w:trPr>
        <w:tc>
          <w:tcPr>
            <w:tcW w:w="85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142848" w:rsidP="00CB1C05" w14:paraId="3E382D1E" w14:textId="77777777">
            <w:pPr>
              <w:pStyle w:val="TableNotesAbt"/>
              <w:keepNext/>
              <w:rPr>
                <w:rFonts w:asciiTheme="majorBidi" w:hAnsiTheme="majorBidi" w:cstheme="majorBidi"/>
                <w:bCs/>
                <w:szCs w:val="16"/>
              </w:rPr>
            </w:pPr>
            <w:r w:rsidRPr="00142848">
              <w:rPr>
                <w:rFonts w:asciiTheme="majorBidi" w:hAnsiTheme="majorBidi" w:cstheme="majorBidi"/>
                <w:vertAlign w:val="superscript"/>
              </w:rPr>
              <w:t>1</w:t>
            </w:r>
            <w:r w:rsidRPr="00142848">
              <w:rPr>
                <w:rFonts w:asciiTheme="majorBidi" w:hAnsiTheme="majorBidi" w:cstheme="majorBidi"/>
                <w:szCs w:val="16"/>
              </w:rPr>
              <w:t xml:space="preserve"> Source: </w:t>
            </w:r>
            <w:hyperlink w:anchor="_ENREF_84" w:tooltip="U.S. Environmental Protection Agency (EPA), 2020 #15" w:history="1">
              <w:r w:rsidR="00414172">
                <w:rPr>
                  <w:rFonts w:asciiTheme="majorBidi" w:hAnsiTheme="majorBidi" w:cstheme="majorBidi"/>
                  <w:bCs/>
                  <w:szCs w:val="16"/>
                </w:rPr>
                <w:fldChar w:fldCharType="begin" w:fldLock="1"/>
              </w:r>
              <w:r w:rsidR="00414172">
                <w:rPr>
                  <w:rFonts w:asciiTheme="majorBidi" w:hAnsiTheme="majorBidi" w:cstheme="majorBidi"/>
                  <w:bCs/>
                  <w:szCs w:val="16"/>
                </w:rPr>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00414172">
                <w:rPr>
                  <w:rFonts w:asciiTheme="majorBidi" w:hAnsiTheme="majorBidi" w:cstheme="majorBidi"/>
                  <w:bCs/>
                  <w:szCs w:val="16"/>
                </w:rPr>
                <w:fldChar w:fldCharType="separate"/>
              </w:r>
              <w:r w:rsidR="00414172">
                <w:rPr>
                  <w:rFonts w:asciiTheme="majorBidi" w:hAnsiTheme="majorBidi" w:cstheme="majorBidi"/>
                  <w:noProof/>
                  <w:szCs w:val="16"/>
                </w:rPr>
                <w:t>EPA 2020a</w:t>
              </w:r>
              <w:r w:rsidR="00414172">
                <w:rPr>
                  <w:rFonts w:asciiTheme="majorBidi" w:hAnsiTheme="majorBidi" w:cstheme="majorBidi"/>
                  <w:bCs/>
                  <w:szCs w:val="16"/>
                </w:rPr>
                <w:fldChar w:fldCharType="end"/>
              </w:r>
            </w:hyperlink>
          </w:p>
          <w:p w:rsidR="00B32E49" w:rsidRPr="006737CF" w:rsidP="00CB1C05" w14:paraId="0C27B87C" w14:textId="77777777">
            <w:pPr>
              <w:pStyle w:val="TableNotesAbt"/>
              <w:keepNext/>
              <w:rPr>
                <w:sz w:val="20"/>
              </w:rPr>
            </w:pPr>
            <w:r w:rsidRPr="00142848">
              <w:rPr>
                <w:rFonts w:asciiTheme="majorBidi" w:hAnsiTheme="majorBidi" w:cstheme="majorBidi"/>
                <w:vertAlign w:val="superscript"/>
              </w:rPr>
              <w:t xml:space="preserve">2 </w:t>
            </w:r>
            <w:r w:rsidRPr="00142848">
              <w:rPr>
                <w:rFonts w:asciiTheme="majorBidi" w:hAnsiTheme="majorBidi" w:cstheme="majorBidi"/>
              </w:rPr>
              <w:t xml:space="preserve">Source: </w:t>
            </w:r>
            <w:r w:rsidRPr="00142848">
              <w:rPr>
                <w:rFonts w:asciiTheme="majorBidi" w:hAnsiTheme="majorBidi" w:cstheme="majorBidi"/>
              </w:rPr>
              <w:fldChar w:fldCharType="begin" w:fldLock="1"/>
            </w:r>
            <w:r w:rsidRPr="00142848">
              <w:rPr>
                <w:rFonts w:asciiTheme="majorBidi" w:hAnsiTheme="majorBidi" w:cstheme="majorBidi"/>
              </w:rPr>
              <w:instrText xml:space="preserve"> REF _Ref47358764 \h  \* MERGEFORMAT </w:instrText>
            </w:r>
            <w:r w:rsidRPr="00142848">
              <w:rPr>
                <w:rFonts w:asciiTheme="majorBidi" w:hAnsiTheme="majorBidi" w:cstheme="majorBidi"/>
              </w:rPr>
              <w:fldChar w:fldCharType="separate"/>
            </w:r>
            <w:r w:rsidRPr="0092222B" w:rsidR="0092222B">
              <w:rPr>
                <w:rFonts w:asciiTheme="majorBidi" w:hAnsiTheme="majorBidi" w:cstheme="majorBidi"/>
              </w:rPr>
              <w:t>Table 6</w:t>
            </w:r>
            <w:r w:rsidRPr="0092222B" w:rsidR="0092222B">
              <w:rPr>
                <w:rFonts w:asciiTheme="majorBidi" w:hAnsiTheme="majorBidi" w:cstheme="majorBidi"/>
              </w:rPr>
              <w:noBreakHyphen/>
              <w:t>1</w:t>
            </w:r>
            <w:r w:rsidRPr="00142848">
              <w:rPr>
                <w:rFonts w:asciiTheme="majorBidi" w:hAnsiTheme="majorBidi" w:cstheme="majorBidi"/>
              </w:rPr>
              <w:fldChar w:fldCharType="end"/>
            </w:r>
          </w:p>
        </w:tc>
      </w:tr>
    </w:tbl>
    <w:p w:rsidR="00B32E49" w:rsidP="00CB1C05" w14:paraId="40FBDD6E" w14:textId="77777777">
      <w:pPr>
        <w:pStyle w:val="BodyText"/>
      </w:pPr>
      <w:bookmarkStart w:id="728" w:name="_Ref47353405"/>
    </w:p>
    <w:p w:rsidR="00B32E49" w:rsidP="00CB1C05" w14:paraId="196A8E9E" w14:textId="77777777">
      <w:pPr>
        <w:pStyle w:val="BodyText"/>
      </w:pPr>
      <w:r>
        <w:t>The limitations of this approach include the following:</w:t>
      </w:r>
    </w:p>
    <w:p w:rsidR="00B32E49" w:rsidP="00CB1C05" w14:paraId="27EE0C15" w14:textId="77777777">
      <w:r>
        <w:t>There is some uncertainty around the emissions factors. As previously discussed, the type of control technologies users have implemented is not known, and how the calculated emissions factors relate to those controls is also not known. In some cases, it is unclear whether the identified emissions factors are representative of PCE use within a given use category.</w:t>
      </w:r>
    </w:p>
    <w:p w:rsidR="00B32E49" w:rsidRPr="00FC23B6" w:rsidP="00CB1C05" w14:paraId="72523C72" w14:textId="77777777">
      <w:r>
        <w:t>Due to the subjective nature of mapping NEI reports to use categories, some irrelevant emissions sources that are not actually a result of a use category with an unreasonable risk finding may have been inadvertently included</w:t>
      </w:r>
      <w:r w:rsidR="0005094C">
        <w:t>,</w:t>
      </w:r>
      <w:r>
        <w:t xml:space="preserve"> and/or relevant emissions sources that should be attributed to a use category with an unreasonable risk finding may have been </w:t>
      </w:r>
      <w:r w:rsidRPr="00FC23B6">
        <w:t>inadvertently excluded.</w:t>
      </w:r>
    </w:p>
    <w:p w:rsidR="00B32E49" w:rsidRPr="00815C7F" w:rsidP="00CB1C05" w14:paraId="57E5D1CE" w14:textId="77777777">
      <w:r w:rsidRPr="00FC23B6">
        <w:t xml:space="preserve">Given NEI reporting requirements, point source PCE emissions are likely under-reported. PCE is not required to be reported to NEI, although some states voluntarily do report. </w:t>
      </w:r>
      <w:r w:rsidRPr="00046D84">
        <w:t>For the industries where EPA expects PCE to be reported but it is not, NEI applies a scaling factor to reported emissions to best estimate a complete inventory of PCE emissions (</w:t>
      </w:r>
      <w:hyperlink w:anchor="_ENREF_85" w:tooltip="U.S. Environmental Protection Agency (EPA), 2020 #46" w:history="1">
        <w:r w:rsidR="00414172">
          <w:fldChar w:fldCharType="begin" w:fldLock="1"/>
        </w:r>
        <w:r w:rsidR="00414172">
          <w:instrText xml:space="preserve"> ADDIN EN.CITE &lt;EndNote&gt;&lt;Cite ExcludeAuth="1"&gt;&lt;Author&gt;U.S. Environmental Protection Agency (EPA)&lt;/Author&gt;&lt;Year&gt;2020&lt;/Year&gt;&lt;RecNum&gt;46&lt;/RecNum&gt;&lt;Prefix&gt;EPA &lt;/Prefix&gt;&lt;DisplayText&gt;EPA 2020b&lt;/DisplayText&gt;&lt;record&gt;&lt;rec-number&gt;46&lt;/rec-number&gt;&lt;foreign-keys&gt;&lt;key app="EN" db-id="52wf2wf0o0rv01e9dzo52td80t0590tp2fwd" timestamp="1714499636"&gt;46&lt;/key&gt;&lt;/foreign-keys&gt;&lt;ref-type name="Generic"&gt;13&lt;/ref-type&gt;&lt;contributors&gt;&lt;authors&gt;&lt;author&gt;U.S. Environmental Protection Agency (EPA),&lt;/author&gt;&lt;/authors&gt;&lt;/contributors&gt;&lt;titles&gt;&lt;title&gt;2017 National Emissions Inventory Technical Support Document. April 2020.&lt;/title&gt;&lt;/titles&gt;&lt;dates&gt;&lt;year&gt;2020&lt;/year&gt;&lt;/dates&gt;&lt;urls&gt;&lt;related-urls&gt;&lt;url&gt;https://www.epa.gov/sites/production/files/2020-04/documents/nei2017_tsd_full_30apr2020.pdf&lt;/url&gt;&lt;/related-urls&gt;&lt;/urls&gt;&lt;/record&gt;&lt;/Cite&gt;&lt;/EndNote&gt;</w:instrText>
        </w:r>
        <w:r w:rsidR="00414172">
          <w:fldChar w:fldCharType="separate"/>
        </w:r>
        <w:r w:rsidR="00414172">
          <w:rPr>
            <w:noProof/>
          </w:rPr>
          <w:t>EPA 2020b</w:t>
        </w:r>
        <w:r w:rsidR="00414172">
          <w:fldChar w:fldCharType="end"/>
        </w:r>
      </w:hyperlink>
      <w:r w:rsidRPr="00046D84">
        <w:t>). However, NEI only applies this scaling to chemical manufacturing, degreasing, and waste disposal point sources, such that emissions estimates for the remaining point source sectors are comprised solely of voluntary reports (</w:t>
      </w:r>
      <w:hyperlink w:anchor="_ENREF_89" w:tooltip="U.S. Environmental Protection Agency (EPA), 2020 #47" w:history="1">
        <w:r w:rsidR="00414172">
          <w:fldChar w:fldCharType="begin" w:fldLock="1"/>
        </w:r>
        <w:r w:rsidR="00414172">
          <w:instrText xml:space="preserve"> ADDIN EN.CITE &lt;EndNote&gt;&lt;Cite ExcludeAuth="1"&gt;&lt;Author&gt;U.S. Environmental Protection Agency (EPA)&lt;/Author&gt;&lt;Year&gt;2020&lt;/Year&gt;&lt;RecNum&gt;47&lt;/RecNum&gt;&lt;Prefix&gt;EPA &lt;/Prefix&gt;&lt;DisplayText&gt;EPA 2020f&lt;/DisplayText&gt;&lt;record&gt;&lt;rec-number&gt;47&lt;/rec-number&gt;&lt;foreign-keys&gt;&lt;key app="EN" db-id="52wf2wf0o0rv01e9dzo52td80t0590tp2fwd" timestamp="1714499636"&gt;47&lt;/key&gt;&lt;/foreign-keys&gt;&lt;ref-type name="Generic"&gt;13&lt;/ref-type&gt;&lt;contributors&gt;&lt;authors&gt;&lt;author&gt;U.S. Environmental Protection Agency (EPA),&lt;/author&gt;&lt;/authors&gt;&lt;/contributors&gt;&lt;titles&gt;&lt;title&gt;HAP Augmentation Profile Factors. 2017 NEI Supporting Data.&lt;/title&gt;&lt;/titles&gt;&lt;dates&gt;&lt;year&gt;2020&lt;/year&gt;&lt;/dates&gt;&lt;urls&gt;&lt;related-urls&gt;&lt;url&gt;ftp://newftp.epa.gov/air/nei/2017/doc/supporting_data/&lt;/url&gt;&lt;/related-urls&gt;&lt;/urls&gt;&lt;access-date&gt;8/4/20&lt;/access-date&gt;&lt;/record&gt;&lt;/Cite&gt;&lt;/EndNote&gt;</w:instrText>
        </w:r>
        <w:r w:rsidR="00414172">
          <w:fldChar w:fldCharType="separate"/>
        </w:r>
        <w:r w:rsidR="00414172">
          <w:rPr>
            <w:noProof/>
          </w:rPr>
          <w:t>EPA 2020f</w:t>
        </w:r>
        <w:r w:rsidR="00414172">
          <w:fldChar w:fldCharType="end"/>
        </w:r>
      </w:hyperlink>
      <w:r w:rsidRPr="00046D84">
        <w:t>).</w:t>
      </w:r>
      <w:r w:rsidRPr="00815C7F">
        <w:t xml:space="preserve">  </w:t>
      </w:r>
    </w:p>
    <w:p w:rsidR="00B32E49" w:rsidP="00CB1C05" w14:paraId="26AEB75C" w14:textId="77777777">
      <w:pPr>
        <w:spacing w:before="240"/>
        <w:sectPr w:rsidSect="00CB1C05">
          <w:type w:val="nextColumn"/>
          <w:pgSz w:w="12240" w:h="15840" w:code="1"/>
          <w:pgMar w:top="1440" w:right="1440" w:bottom="1440" w:left="1800" w:header="720" w:footer="720" w:gutter="0"/>
          <w:lnNumType w:countBy="1" w:restart="continuous"/>
          <w:pgNumType w:chapStyle="1"/>
          <w:cols w:space="720"/>
          <w:titlePg/>
        </w:sectPr>
      </w:pPr>
    </w:p>
    <w:p w:rsidR="00B32E49" w:rsidRPr="00D1771B" w:rsidP="00CB1C05" w14:paraId="17BD1100" w14:textId="77777777">
      <w:pPr>
        <w:pStyle w:val="Heading3"/>
      </w:pPr>
      <w:bookmarkStart w:id="729" w:name="_Ref47424197"/>
      <w:bookmarkStart w:id="730" w:name="_Toc73536225"/>
      <w:bookmarkStart w:id="731" w:name="_Toc111035594"/>
      <w:bookmarkStart w:id="732" w:name="_Toc114061971"/>
      <w:r w:rsidRPr="00D1771B">
        <w:t>Point and Nonpoint Sources</w:t>
      </w:r>
      <w:bookmarkEnd w:id="728"/>
      <w:bookmarkEnd w:id="729"/>
      <w:bookmarkEnd w:id="730"/>
      <w:bookmarkEnd w:id="731"/>
      <w:bookmarkEnd w:id="732"/>
    </w:p>
    <w:p w:rsidR="00B32E49" w:rsidP="00CB1C05" w14:paraId="4B41F8E7" w14:textId="77777777">
      <w:pPr>
        <w:spacing w:after="240"/>
      </w:pPr>
      <w:r>
        <w:t>This section estimates use volumes for the following use categories that EPA believes are emitted from both point and nonpoint sources:</w:t>
      </w:r>
    </w:p>
    <w:p w:rsidR="00B32E49" w:rsidP="00CB1C05" w14:paraId="3CF68FD5" w14:textId="77777777">
      <w:pPr>
        <w:numPr>
          <w:ilvl w:val="0"/>
          <w:numId w:val="20"/>
        </w:numPr>
      </w:pPr>
      <w:r>
        <w:t>Adhesives and sealants</w:t>
      </w:r>
    </w:p>
    <w:p w:rsidR="00B32E49" w:rsidP="00CB1C05" w14:paraId="59F8B705" w14:textId="77777777">
      <w:pPr>
        <w:numPr>
          <w:ilvl w:val="0"/>
          <w:numId w:val="20"/>
        </w:numPr>
      </w:pPr>
      <w:r>
        <w:t>Aerosol spray cleaning/degreasing</w:t>
      </w:r>
    </w:p>
    <w:p w:rsidR="00B32E49" w:rsidP="00CB1C05" w14:paraId="35921016" w14:textId="77777777">
      <w:pPr>
        <w:numPr>
          <w:ilvl w:val="0"/>
          <w:numId w:val="20"/>
        </w:numPr>
      </w:pPr>
      <w:r>
        <w:t>Anti-spatter welding aerosol</w:t>
      </w:r>
    </w:p>
    <w:p w:rsidR="00B32E49" w:rsidP="00CB1C05" w14:paraId="3F7FEA98" w14:textId="77777777">
      <w:pPr>
        <w:numPr>
          <w:ilvl w:val="0"/>
          <w:numId w:val="20"/>
        </w:numPr>
      </w:pPr>
      <w:r>
        <w:t>Inks and ink removal</w:t>
      </w:r>
    </w:p>
    <w:p w:rsidR="00B32E49" w:rsidP="00CB1C05" w14:paraId="29579174" w14:textId="77777777">
      <w:pPr>
        <w:numPr>
          <w:ilvl w:val="0"/>
          <w:numId w:val="20"/>
        </w:numPr>
      </w:pPr>
      <w:r>
        <w:t>Lubricants and greases</w:t>
      </w:r>
    </w:p>
    <w:p w:rsidR="00B32E49" w:rsidP="00CB1C05" w14:paraId="1F73C684" w14:textId="77777777">
      <w:pPr>
        <w:numPr>
          <w:ilvl w:val="0"/>
          <w:numId w:val="20"/>
        </w:numPr>
      </w:pPr>
      <w:r>
        <w:t xml:space="preserve">Mold </w:t>
      </w:r>
      <w:r w:rsidR="00376E3B">
        <w:t xml:space="preserve">cleaning, </w:t>
      </w:r>
      <w:r>
        <w:t>release</w:t>
      </w:r>
      <w:r w:rsidR="0060640F">
        <w:t>,</w:t>
      </w:r>
      <w:r>
        <w:t xml:space="preserve"> and protectants</w:t>
      </w:r>
    </w:p>
    <w:p w:rsidR="00B32E49" w:rsidP="00CB1C05" w14:paraId="37937259" w14:textId="77777777">
      <w:pPr>
        <w:numPr>
          <w:ilvl w:val="0"/>
          <w:numId w:val="20"/>
        </w:numPr>
      </w:pPr>
      <w:r>
        <w:t>Paint and coatings</w:t>
      </w:r>
    </w:p>
    <w:p w:rsidR="00B32E49" w:rsidRPr="007453F1" w:rsidP="00CB1C05" w14:paraId="2E96833F" w14:textId="77777777">
      <w:pPr>
        <w:numPr>
          <w:ilvl w:val="0"/>
          <w:numId w:val="20"/>
        </w:numPr>
      </w:pPr>
      <w:r w:rsidRPr="007453F1">
        <w:t>Spot removers</w:t>
      </w:r>
    </w:p>
    <w:p w:rsidR="00B32E49" w:rsidP="00CB1C05" w14:paraId="5F35C33A" w14:textId="77777777">
      <w:pPr>
        <w:numPr>
          <w:ilvl w:val="0"/>
          <w:numId w:val="20"/>
        </w:numPr>
      </w:pPr>
      <w:r>
        <w:t xml:space="preserve">Wipe </w:t>
      </w:r>
      <w:r w:rsidR="0059264A">
        <w:t xml:space="preserve">and liquid </w:t>
      </w:r>
      <w:r>
        <w:t>cleaning and polishing</w:t>
      </w:r>
    </w:p>
    <w:p w:rsidR="00B32E49" w:rsidP="00CB1C05" w14:paraId="2C8F82E1" w14:textId="77777777">
      <w:r>
        <w:t>While many of these uses are reported in NEI as point and/or nonpoint sources, this analysis uses a different approach to estimate the consumption volumes than that described in the previous section because NEI may significantly underestimate nonpoint emissions of PCE. As with the point sources, nonpoint emissions of PCE and other hazardous air pollutants are not required to be reported to NEI, although states may voluntarily do so. NEI</w:t>
      </w:r>
      <w:r w:rsidRPr="00456B08">
        <w:t xml:space="preserve"> thus produces its own national emissions estimates for those pollutants that are included on its Expected Pollutant List, which lists the pollutants EPA expects to observe for each use. If a state submits a pollutant that is not on the list for a given use, </w:t>
      </w:r>
      <w:r>
        <w:t>NEI</w:t>
      </w:r>
      <w:r w:rsidRPr="00456B08">
        <w:t xml:space="preserve"> will remove it unless the state provides </w:t>
      </w:r>
      <w:r w:rsidRPr="00CC088D">
        <w:t>documentation supporting its submission (</w:t>
      </w:r>
      <w:hyperlink w:anchor="_ENREF_85" w:tooltip="U.S. Environmental Protection Agency (EPA), 2020 #46" w:history="1">
        <w:r w:rsidR="00414172">
          <w:fldChar w:fldCharType="begin" w:fldLock="1"/>
        </w:r>
        <w:r w:rsidR="00414172">
          <w:instrText xml:space="preserve"> ADDIN EN.CITE &lt;EndNote&gt;&lt;Cite ExcludeAuth="1"&gt;&lt;Author&gt;U.S. Environmental Protection Agency (EPA)&lt;/Author&gt;&lt;Year&gt;2020&lt;/Year&gt;&lt;RecNum&gt;46&lt;/RecNum&gt;&lt;Prefix&gt;EPA &lt;/Prefix&gt;&lt;DisplayText&gt;EPA 2020b&lt;/DisplayText&gt;&lt;record&gt;&lt;rec-number&gt;46&lt;/rec-number&gt;&lt;foreign-keys&gt;&lt;key app="EN" db-id="52wf2wf0o0rv01e9dzo52td80t0590tp2fwd" timestamp="1714499636"&gt;46&lt;/key&gt;&lt;/foreign-keys&gt;&lt;ref-type name="Generic"&gt;13&lt;/ref-type&gt;&lt;contributors&gt;&lt;authors&gt;&lt;author&gt;U.S. Environmental Protection Agency (EPA),&lt;/author&gt;&lt;/authors&gt;&lt;/contributors&gt;&lt;titles&gt;&lt;title&gt;2017 National Emissions Inventory Technical Support Document. April 2020.&lt;/title&gt;&lt;/titles&gt;&lt;dates&gt;&lt;year&gt;2020&lt;/year&gt;&lt;/dates&gt;&lt;urls&gt;&lt;related-urls&gt;&lt;url&gt;https://www.epa.gov/sites/production/files/2020-04/documents/nei2017_tsd_full_30apr2020.pdf&lt;/url&gt;&lt;/related-urls&gt;&lt;/urls&gt;&lt;/record&gt;&lt;/Cite&gt;&lt;/EndNote&gt;</w:instrText>
        </w:r>
        <w:r w:rsidR="00414172">
          <w:fldChar w:fldCharType="separate"/>
        </w:r>
        <w:r w:rsidR="00414172">
          <w:rPr>
            <w:noProof/>
          </w:rPr>
          <w:t>EPA 2020b</w:t>
        </w:r>
        <w:r w:rsidR="00414172">
          <w:fldChar w:fldCharType="end"/>
        </w:r>
      </w:hyperlink>
      <w:r w:rsidRPr="00CC088D">
        <w:t xml:space="preserve">). Of the relevant </w:t>
      </w:r>
      <w:r>
        <w:t>u</w:t>
      </w:r>
      <w:r w:rsidRPr="00CC088D">
        <w:t xml:space="preserve">se </w:t>
      </w:r>
      <w:r>
        <w:t>c</w:t>
      </w:r>
      <w:r w:rsidRPr="00CC088D">
        <w:t xml:space="preserve">ategories, EPA lists PCE as an expected nonpoint pollutant </w:t>
      </w:r>
      <w:r w:rsidR="00F25385">
        <w:t xml:space="preserve">only </w:t>
      </w:r>
      <w:r w:rsidRPr="00CC088D">
        <w:t>for degreasing, inks and ink removal, and disposal uses (</w:t>
      </w:r>
      <w:hyperlink w:anchor="_ENREF_90" w:tooltip="U.S. Environmental Protection Agency (EPA), 2020 #48" w:history="1">
        <w:r w:rsidR="00414172">
          <w:fldChar w:fldCharType="begin" w:fldLock="1"/>
        </w:r>
        <w:r w:rsidR="00414172">
          <w:instrText xml:space="preserve"> ADDIN EN.CITE &lt;EndNote&gt;&lt;Cite ExcludeAuth="1"&gt;&lt;Author&gt;U.S. Environmental Protection Agency (EPA)&lt;/Author&gt;&lt;Year&gt;2020&lt;/Year&gt;&lt;RecNum&gt;48&lt;/RecNum&gt;&lt;Prefix&gt;EPA &lt;/Prefix&gt;&lt;DisplayText&gt;EPA 2020g&lt;/DisplayText&gt;&lt;record&gt;&lt;rec-number&gt;48&lt;/rec-number&gt;&lt;foreign-keys&gt;&lt;key app="EN" db-id="52wf2wf0o0rv01e9dzo52td80t0590tp2fwd" timestamp="1714499636"&gt;48&lt;/key&gt;&lt;/foreign-keys&gt;&lt;ref-type name="Generic"&gt;13&lt;/ref-type&gt;&lt;contributors&gt;&lt;authors&gt;&lt;author&gt;U.S. Environmental Protection Agency (EPA),&lt;/author&gt;&lt;/authors&gt;&lt;/contributors&gt;&lt;titles&gt;&lt;title&gt;Nonpoint Expected Pollutant List for 2017 NEI&lt;/title&gt;&lt;/titles&gt;&lt;dates&gt;&lt;year&gt;2020&lt;/year&gt;&lt;/dates&gt;&lt;urls&gt;&lt;related-urls&gt;&lt;url&gt;https://www.epa.gov/sites/production/files/2018-07/np_expected_poll_list_complete_v1.xlsx&lt;/url&gt;&lt;/related-urls&gt;&lt;/urls&gt;&lt;/record&gt;&lt;/Cite&gt;&lt;/EndNote&gt;</w:instrText>
        </w:r>
        <w:r w:rsidR="00414172">
          <w:fldChar w:fldCharType="separate"/>
        </w:r>
        <w:r w:rsidR="00414172">
          <w:rPr>
            <w:noProof/>
          </w:rPr>
          <w:t>EPA 2020g</w:t>
        </w:r>
        <w:r w:rsidR="00414172">
          <w:fldChar w:fldCharType="end"/>
        </w:r>
      </w:hyperlink>
      <w:r w:rsidRPr="00CC088D">
        <w:t>). Thus,</w:t>
      </w:r>
      <w:r w:rsidRPr="001E766A">
        <w:t xml:space="preserve"> all other nonpoint emissions of PCE reported in NEI (e.g.</w:t>
      </w:r>
      <w:r>
        <w:t>,</w:t>
      </w:r>
      <w:r w:rsidRPr="001E766A">
        <w:t xml:space="preserve"> paint and coatings, adhesives and sealants) only reflect voluntary submissions by states that provided documentation. </w:t>
      </w:r>
    </w:p>
    <w:p w:rsidR="00B32E49" w:rsidP="00CB1C05" w14:paraId="189CC06A" w14:textId="77777777">
      <w:r>
        <w:t>This analysis follows NEI’s general approach for estimating nonpoint source emissions of PCE, but accounts for the uses that NEI does not. This approach methodology is described below.</w:t>
      </w:r>
    </w:p>
    <w:p w:rsidR="00B32E49" w:rsidP="00CB1C05" w14:paraId="508E71B5" w14:textId="77777777">
      <w:pPr>
        <w:pStyle w:val="Heading4"/>
      </w:pPr>
      <w:bookmarkStart w:id="733" w:name="_Ref47424678"/>
      <w:r>
        <w:t>Methodology</w:t>
      </w:r>
      <w:bookmarkEnd w:id="733"/>
    </w:p>
    <w:p w:rsidR="00B32E49" w:rsidP="00CB1C05" w14:paraId="03AD065F" w14:textId="77777777">
      <w:pPr>
        <w:keepNext/>
      </w:pPr>
      <w:r>
        <w:t>The analysis approach for these uses consisted of the following steps:</w:t>
      </w:r>
    </w:p>
    <w:p w:rsidR="00B32E49" w:rsidRPr="004D43DD" w:rsidP="00CB1C05" w14:paraId="1FDA2748" w14:textId="77777777">
      <w:pPr>
        <w:numPr>
          <w:ilvl w:val="0"/>
          <w:numId w:val="14"/>
        </w:numPr>
        <w:rPr>
          <w:i/>
        </w:rPr>
      </w:pPr>
      <w:r w:rsidRPr="004D43DD">
        <w:rPr>
          <w:i/>
        </w:rPr>
        <w:t>Estimate total solvent usage</w:t>
      </w:r>
      <w:r w:rsidR="00F20208">
        <w:t xml:space="preserve">. </w:t>
      </w:r>
      <w:hyperlink w:anchor="_ENREF_50" w:tooltip="The Freedonia Group, 2016 #49" w:history="1">
        <w:r w:rsidR="00414172">
          <w:fldChar w:fldCharType="begin" w:fldLock="1"/>
        </w:r>
        <w:r w:rsidR="00414172">
          <w:instrText xml:space="preserve"> ADDIN EN.CITE &lt;EndNote&gt;&lt;Cite AuthorYear="1"&gt;&lt;Author&gt;The Freedonia Group&lt;/Author&gt;&lt;Year&gt;2016&lt;/Year&gt;&lt;RecNum&gt;49&lt;/RecNum&gt;&lt;DisplayText&gt;The Freedonia Group (2016)&lt;/DisplayText&gt;&lt;record&gt;&lt;rec-number&gt;49&lt;/rec-number&gt;&lt;foreign-keys&gt;&lt;key app="EN" db-id="52wf2wf0o0rv01e9dzo52td80t0590tp2fwd" timestamp="1714499636"&gt;49&lt;/key&gt;&lt;/foreign-keys&gt;&lt;ref-type name="Generic"&gt;13&lt;/ref-type&gt;&lt;contributors&gt;&lt;authors&gt;&lt;author&gt;The Freedonia Group,&lt;/author&gt;&lt;/authors&gt;&lt;/contributors&gt;&lt;titles&gt;&lt;title&gt;Industry Study #3429, Solvents&lt;/title&gt;&lt;/titles&gt;&lt;dates&gt;&lt;year&gt;2016&lt;/year&gt;&lt;/dates&gt;&lt;urls&gt;&lt;related-urls&gt;&lt;url&gt;https://www.freedoniagroup.com/Solvents.html&lt;/url&gt;&lt;/related-urls&gt;&lt;/urls&gt;&lt;/record&gt;&lt;/Cite&gt;&lt;/EndNote&gt;</w:instrText>
        </w:r>
        <w:r w:rsidR="00414172">
          <w:fldChar w:fldCharType="separate"/>
        </w:r>
        <w:r w:rsidR="00414172">
          <w:rPr>
            <w:noProof/>
          </w:rPr>
          <w:t>The Freedonia Group (2016)</w:t>
        </w:r>
        <w:r w:rsidR="00414172">
          <w:fldChar w:fldCharType="end"/>
        </w:r>
      </w:hyperlink>
      <w:r w:rsidR="0062688C">
        <w:t xml:space="preserve">) </w:t>
      </w:r>
      <w:r w:rsidR="00C26FCC">
        <w:t>provides consumptio</w:t>
      </w:r>
      <w:r w:rsidR="00315B7B">
        <w:t xml:space="preserve">n estimates across all solvents for eight broad </w:t>
      </w:r>
      <w:r w:rsidR="00A24B60">
        <w:t>types of uses.</w:t>
      </w:r>
    </w:p>
    <w:p w:rsidR="00B32E49" w:rsidRPr="004D43DD" w:rsidP="00CB1C05" w14:paraId="0F21B48D" w14:textId="77777777">
      <w:pPr>
        <w:numPr>
          <w:ilvl w:val="0"/>
          <w:numId w:val="14"/>
        </w:numPr>
        <w:rPr>
          <w:i/>
        </w:rPr>
      </w:pPr>
      <w:r w:rsidRPr="004D43DD">
        <w:rPr>
          <w:i/>
        </w:rPr>
        <w:t>Allocate total solvent usage to relevant use categories</w:t>
      </w:r>
      <w:r w:rsidR="00A24B60">
        <w:t xml:space="preserve">. Use California Air Resources Board (CARB) data to disaggregate the total solvent volume from the broad categories </w:t>
      </w:r>
      <w:r w:rsidR="00F25385">
        <w:t xml:space="preserve">in step </w:t>
      </w:r>
      <w:r w:rsidR="00A24B60">
        <w:t>1 into the total solvent volume for the specific use categories considered in this analysis.</w:t>
      </w:r>
    </w:p>
    <w:p w:rsidR="00B32E49" w:rsidRPr="004D43DD" w:rsidP="00CB1C05" w14:paraId="1B182BF7" w14:textId="77777777">
      <w:pPr>
        <w:numPr>
          <w:ilvl w:val="0"/>
          <w:numId w:val="14"/>
        </w:numPr>
        <w:rPr>
          <w:i/>
        </w:rPr>
      </w:pPr>
      <w:r w:rsidRPr="004D43DD">
        <w:rPr>
          <w:i/>
        </w:rPr>
        <w:t>Apply PCE speciation factors to approximate the market share of PCE in each use category</w:t>
      </w:r>
      <w:r w:rsidRPr="00E25898" w:rsidR="00A24B60">
        <w:rPr>
          <w:i/>
          <w:iCs/>
        </w:rPr>
        <w:t>.</w:t>
      </w:r>
      <w:r w:rsidR="00A24B60">
        <w:rPr>
          <w:i/>
          <w:iCs/>
        </w:rPr>
        <w:t xml:space="preserve"> </w:t>
      </w:r>
      <w:r w:rsidR="00A24B60">
        <w:t xml:space="preserve">Use the total solvent volume for specific use categories estimated in </w:t>
      </w:r>
      <w:r w:rsidR="00F25385">
        <w:t xml:space="preserve">step </w:t>
      </w:r>
      <w:r w:rsidR="00A24B60">
        <w:t xml:space="preserve">2 and PCE speciation factors from EPA’s SPECIATE database to estimate the volume of PCE used in specific use categories. PCE speciation factors are assumed to differ for states that </w:t>
      </w:r>
      <w:r w:rsidR="00F25385">
        <w:t xml:space="preserve">have </w:t>
      </w:r>
      <w:r w:rsidR="00A24B60">
        <w:t xml:space="preserve">regulations limiting PCE use/emissions and states that do not limit PCE use/emissions. </w:t>
      </w:r>
    </w:p>
    <w:p w:rsidR="00B32E49" w:rsidRPr="00513EB9" w:rsidP="00CB1C05" w14:paraId="095B52B0" w14:textId="77777777">
      <w:pPr>
        <w:keepNext/>
        <w:rPr>
          <w:b/>
        </w:rPr>
      </w:pPr>
      <w:r w:rsidRPr="00513EB9">
        <w:rPr>
          <w:b/>
        </w:rPr>
        <w:t xml:space="preserve">Step 1: Estimate </w:t>
      </w:r>
      <w:r>
        <w:rPr>
          <w:b/>
        </w:rPr>
        <w:t>t</w:t>
      </w:r>
      <w:r w:rsidRPr="00513EB9">
        <w:rPr>
          <w:b/>
        </w:rPr>
        <w:t xml:space="preserve">otal </w:t>
      </w:r>
      <w:r>
        <w:rPr>
          <w:b/>
        </w:rPr>
        <w:t>s</w:t>
      </w:r>
      <w:r w:rsidRPr="00513EB9">
        <w:rPr>
          <w:b/>
        </w:rPr>
        <w:t xml:space="preserve">olvent </w:t>
      </w:r>
      <w:r>
        <w:rPr>
          <w:b/>
        </w:rPr>
        <w:t>u</w:t>
      </w:r>
      <w:r w:rsidRPr="00513EB9">
        <w:rPr>
          <w:b/>
        </w:rPr>
        <w:t>sage</w:t>
      </w:r>
    </w:p>
    <w:p w:rsidR="00B32E49" w:rsidRPr="00F262B6" w:rsidP="00CB1C05" w14:paraId="0F7FE702" w14:textId="77777777">
      <w:r>
        <w:t xml:space="preserve">NEI bases its emission </w:t>
      </w:r>
      <w:r w:rsidRPr="009468EE">
        <w:t>estimates on national-level projections of solvent usage from the Freedonia Group (</w:t>
      </w:r>
      <w:hyperlink w:anchor="_ENREF_50" w:tooltip="The Freedonia Group, 2016 #49" w:history="1">
        <w:r w:rsidR="00414172">
          <w:fldChar w:fldCharType="begin" w:fldLock="1"/>
        </w:r>
        <w:r w:rsidR="00414172">
          <w:instrText xml:space="preserve"> ADDIN EN.CITE &lt;EndNote&gt;&lt;Cite&gt;&lt;Author&gt;The Freedonia Group&lt;/Author&gt;&lt;Year&gt;2016&lt;/Year&gt;&lt;RecNum&gt;49&lt;/RecNum&gt;&lt;DisplayText&gt;The Freedonia Group 2016&lt;/DisplayText&gt;&lt;record&gt;&lt;rec-number&gt;49&lt;/rec-number&gt;&lt;foreign-keys&gt;&lt;key app="EN" db-id="52wf2wf0o0rv01e9dzo52td80t0590tp2fwd" timestamp="1714499636"&gt;49&lt;/key&gt;&lt;/foreign-keys&gt;&lt;ref-type name="Generic"&gt;13&lt;/ref-type&gt;&lt;contributors&gt;&lt;authors&gt;&lt;author&gt;The Freedonia Group,&lt;/author&gt;&lt;/authors&gt;&lt;/contributors&gt;&lt;titles&gt;&lt;title&gt;Industry Study #3429, Solvents&lt;/title&gt;&lt;/titles&gt;&lt;dates&gt;&lt;year&gt;2016&lt;/year&gt;&lt;/dates&gt;&lt;urls&gt;&lt;related-urls&gt;&lt;url&gt;https://www.freedoniagroup.com/Solvents.html&lt;/url&gt;&lt;/related-urls&gt;&lt;/urls&gt;&lt;/record&gt;&lt;/Cite&gt;&lt;/EndNote&gt;</w:instrText>
        </w:r>
        <w:r w:rsidR="00414172">
          <w:fldChar w:fldCharType="separate"/>
        </w:r>
        <w:r w:rsidR="00414172">
          <w:rPr>
            <w:noProof/>
          </w:rPr>
          <w:t>The Freedonia Group 2016</w:t>
        </w:r>
        <w:r w:rsidR="00414172">
          <w:fldChar w:fldCharType="end"/>
        </w:r>
      </w:hyperlink>
      <w:r w:rsidRPr="009468EE">
        <w:t>)</w:t>
      </w:r>
      <w:r w:rsidR="00897593">
        <w:t>,</w:t>
      </w:r>
      <w:r>
        <w:rPr>
          <w:rStyle w:val="FootnoteReference"/>
        </w:rPr>
        <w:footnoteReference w:id="13"/>
      </w:r>
      <w:r>
        <w:t xml:space="preserve"> which are reproduced in </w:t>
      </w:r>
      <w:r>
        <w:fldChar w:fldCharType="begin" w:fldLock="1"/>
      </w:r>
      <w:r>
        <w:instrText xml:space="preserve"> REF _Ref47428099 \h </w:instrText>
      </w:r>
      <w:r>
        <w:fldChar w:fldCharType="separate"/>
      </w:r>
      <w:r w:rsidRPr="001E77CD" w:rsidR="0092222B">
        <w:t xml:space="preserve">Table </w:t>
      </w:r>
      <w:r w:rsidR="0092222B">
        <w:rPr>
          <w:noProof/>
        </w:rPr>
        <w:t>6</w:t>
      </w:r>
      <w:r w:rsidR="0092222B">
        <w:noBreakHyphen/>
      </w:r>
      <w:r w:rsidR="0092222B">
        <w:rPr>
          <w:noProof/>
        </w:rPr>
        <w:t>3</w:t>
      </w:r>
      <w:r>
        <w:fldChar w:fldCharType="end"/>
      </w:r>
      <w:r>
        <w:t>. These estimates encompass both point and nonpoint sources.</w:t>
      </w:r>
    </w:p>
    <w:tbl>
      <w:tblPr>
        <w:tblW w:w="8455" w:type="dxa"/>
        <w:tblLook w:val="04A0"/>
      </w:tblPr>
      <w:tblGrid>
        <w:gridCol w:w="4180"/>
        <w:gridCol w:w="1395"/>
        <w:gridCol w:w="1440"/>
        <w:gridCol w:w="1440"/>
      </w:tblGrid>
      <w:tr w14:paraId="4EFB991B" w14:textId="77777777">
        <w:tblPrEx>
          <w:tblW w:w="8455" w:type="dxa"/>
          <w:tblLook w:val="04A0"/>
        </w:tblPrEx>
        <w:trPr>
          <w:trHeight w:val="330"/>
        </w:trPr>
        <w:tc>
          <w:tcPr>
            <w:tcW w:w="8455" w:type="dxa"/>
            <w:gridSpan w:val="4"/>
            <w:tcBorders>
              <w:bottom w:val="single" w:sz="4" w:space="0" w:color="auto"/>
            </w:tcBorders>
            <w:shd w:val="clear" w:color="auto" w:fill="auto"/>
            <w:vAlign w:val="center"/>
          </w:tcPr>
          <w:p w:rsidR="00B32E49" w:rsidRPr="001E77CD" w:rsidP="00CB1C05" w14:paraId="38CDECA0" w14:textId="77777777">
            <w:pPr>
              <w:pStyle w:val="TableTitleA"/>
              <w:rPr>
                <w:rFonts w:ascii="Arial Narrow" w:hAnsi="Arial Narrow" w:cs="Arial"/>
                <w:b/>
                <w:bCs/>
                <w:color w:val="FFFFFF"/>
              </w:rPr>
            </w:pPr>
            <w:bookmarkStart w:id="734" w:name="_Ref47428099"/>
            <w:bookmarkStart w:id="735" w:name="_Toc121142631"/>
            <w:bookmarkStart w:id="736" w:name="_Toc165379625"/>
            <w:r w:rsidRPr="001E77CD">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w:t>
            </w:r>
            <w:r w:rsidR="00BC4B5D">
              <w:rPr>
                <w:noProof/>
              </w:rPr>
              <w:fldChar w:fldCharType="end"/>
            </w:r>
            <w:bookmarkEnd w:id="734"/>
            <w:r w:rsidRPr="001E77CD">
              <w:t xml:space="preserve">: Solvent Usage in the </w:t>
            </w:r>
            <w:bookmarkEnd w:id="735"/>
            <w:r w:rsidR="00897593">
              <w:t>United States</w:t>
            </w:r>
            <w:bookmarkEnd w:id="736"/>
          </w:p>
        </w:tc>
      </w:tr>
      <w:tr w14:paraId="38833C2A" w14:textId="77777777">
        <w:tblPrEx>
          <w:tblW w:w="8455" w:type="dxa"/>
          <w:tblLook w:val="04A0"/>
        </w:tblPrEx>
        <w:trPr>
          <w:trHeight w:val="330"/>
        </w:trPr>
        <w:tc>
          <w:tcPr>
            <w:tcW w:w="4180"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1E77CD" w:rsidP="00CB1C05" w14:paraId="252D78A0" w14:textId="77777777">
            <w:pPr>
              <w:pStyle w:val="TableSubtitle"/>
            </w:pPr>
            <w:r w:rsidRPr="001E77CD">
              <w:t>Description</w:t>
            </w:r>
          </w:p>
        </w:tc>
        <w:tc>
          <w:tcPr>
            <w:tcW w:w="4275" w:type="dxa"/>
            <w:gridSpan w:val="3"/>
            <w:tcBorders>
              <w:top w:val="single" w:sz="4" w:space="0" w:color="auto"/>
              <w:left w:val="nil"/>
              <w:bottom w:val="single" w:sz="4" w:space="0" w:color="auto"/>
              <w:right w:val="single" w:sz="4" w:space="0" w:color="auto"/>
            </w:tcBorders>
            <w:shd w:val="clear" w:color="000000" w:fill="48A9C5"/>
            <w:vAlign w:val="center"/>
            <w:hideMark/>
          </w:tcPr>
          <w:p w:rsidR="00B32E49" w:rsidRPr="001E77CD" w:rsidP="00CB1C05" w14:paraId="5C796778" w14:textId="77777777">
            <w:pPr>
              <w:pStyle w:val="TableSubtitle"/>
            </w:pPr>
            <w:r w:rsidRPr="001E77CD">
              <w:t>Solvent Usage (Million Pounds)</w:t>
            </w:r>
          </w:p>
        </w:tc>
      </w:tr>
      <w:tr w14:paraId="6DDD3A19" w14:textId="77777777">
        <w:tblPrEx>
          <w:tblW w:w="8455" w:type="dxa"/>
          <w:tblLook w:val="04A0"/>
        </w:tblPrEx>
        <w:trPr>
          <w:trHeight w:val="330"/>
        </w:trPr>
        <w:tc>
          <w:tcPr>
            <w:tcW w:w="4180" w:type="dxa"/>
            <w:vMerge/>
            <w:tcBorders>
              <w:top w:val="single" w:sz="4" w:space="0" w:color="auto"/>
              <w:left w:val="single" w:sz="4" w:space="0" w:color="auto"/>
              <w:bottom w:val="single" w:sz="4" w:space="0" w:color="auto"/>
              <w:right w:val="single" w:sz="4" w:space="0" w:color="auto"/>
            </w:tcBorders>
            <w:vAlign w:val="center"/>
            <w:hideMark/>
          </w:tcPr>
          <w:p w:rsidR="00B32E49" w:rsidRPr="001E77CD" w:rsidP="00CB1C05" w14:paraId="1DA7DB5F" w14:textId="77777777">
            <w:pPr>
              <w:pStyle w:val="TableSubtitle"/>
            </w:pPr>
          </w:p>
        </w:tc>
        <w:tc>
          <w:tcPr>
            <w:tcW w:w="1395" w:type="dxa"/>
            <w:tcBorders>
              <w:top w:val="nil"/>
              <w:left w:val="nil"/>
              <w:bottom w:val="single" w:sz="4" w:space="0" w:color="auto"/>
              <w:right w:val="single" w:sz="4" w:space="0" w:color="auto"/>
            </w:tcBorders>
            <w:shd w:val="clear" w:color="000000" w:fill="48A9C5"/>
            <w:vAlign w:val="center"/>
            <w:hideMark/>
          </w:tcPr>
          <w:p w:rsidR="00B32E49" w:rsidRPr="001E77CD" w:rsidP="00CB1C05" w14:paraId="4B978342" w14:textId="77777777">
            <w:pPr>
              <w:pStyle w:val="TableSubtitle"/>
            </w:pPr>
            <w:r w:rsidRPr="001E77CD">
              <w:t>2015</w:t>
            </w:r>
          </w:p>
        </w:tc>
        <w:tc>
          <w:tcPr>
            <w:tcW w:w="1440" w:type="dxa"/>
            <w:tcBorders>
              <w:top w:val="nil"/>
              <w:left w:val="nil"/>
              <w:bottom w:val="single" w:sz="4" w:space="0" w:color="auto"/>
              <w:right w:val="single" w:sz="4" w:space="0" w:color="auto"/>
            </w:tcBorders>
            <w:shd w:val="clear" w:color="000000" w:fill="48A9C5"/>
            <w:vAlign w:val="center"/>
            <w:hideMark/>
          </w:tcPr>
          <w:p w:rsidR="00B32E49" w:rsidRPr="001E77CD" w:rsidP="00CB1C05" w14:paraId="0E935A37" w14:textId="77777777">
            <w:pPr>
              <w:pStyle w:val="TableSubtitle"/>
            </w:pPr>
            <w:r w:rsidRPr="001E77CD">
              <w:t>2017</w:t>
            </w:r>
          </w:p>
        </w:tc>
        <w:tc>
          <w:tcPr>
            <w:tcW w:w="1440" w:type="dxa"/>
            <w:tcBorders>
              <w:top w:val="nil"/>
              <w:left w:val="nil"/>
              <w:bottom w:val="single" w:sz="4" w:space="0" w:color="auto"/>
              <w:right w:val="single" w:sz="4" w:space="0" w:color="auto"/>
            </w:tcBorders>
            <w:shd w:val="clear" w:color="000000" w:fill="48A9C5"/>
            <w:vAlign w:val="center"/>
            <w:hideMark/>
          </w:tcPr>
          <w:p w:rsidR="00B32E49" w:rsidRPr="001E77CD" w:rsidP="00CB1C05" w14:paraId="45F89E49" w14:textId="77777777">
            <w:pPr>
              <w:pStyle w:val="TableSubtitle"/>
            </w:pPr>
            <w:r w:rsidRPr="001E77CD">
              <w:t>2020</w:t>
            </w:r>
          </w:p>
        </w:tc>
      </w:tr>
      <w:tr w14:paraId="011B4405" w14:textId="77777777">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5B0ABA48" w14:textId="77777777">
            <w:pPr>
              <w:pStyle w:val="LTableTextAbt"/>
            </w:pPr>
            <w:r w:rsidRPr="001E77CD">
              <w:t xml:space="preserve">Paints &amp; Coatings Solvent Demand: </w:t>
            </w:r>
            <w:r w:rsidRPr="00EC4EB1">
              <w:t>Architectural</w:t>
            </w:r>
            <w:r w:rsidRPr="001E77CD">
              <w:t xml:space="preserve"> </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459936E5" w14:textId="77777777">
            <w:pPr>
              <w:pStyle w:val="RTableTextAbt"/>
            </w:pPr>
            <w:r w:rsidRPr="001E77CD">
              <w:t>735</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21DBC7C2" w14:textId="77777777">
            <w:pPr>
              <w:pStyle w:val="RTableTextAbt"/>
            </w:pPr>
            <w:r w:rsidRPr="001E77CD">
              <w:t>777</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078B2BC8" w14:textId="77777777">
            <w:pPr>
              <w:pStyle w:val="RTableTextAbt"/>
            </w:pPr>
            <w:r w:rsidRPr="001E77CD">
              <w:t>840</w:t>
            </w:r>
          </w:p>
        </w:tc>
      </w:tr>
      <w:tr w14:paraId="632F259F" w14:textId="77777777">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0E0D1550" w14:textId="77777777">
            <w:pPr>
              <w:pStyle w:val="LTableTextAbt"/>
            </w:pPr>
            <w:r w:rsidRPr="001E77CD">
              <w:t>Paints &amp; Coatings Solvent Demand: Other</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26F758F6" w14:textId="77777777">
            <w:pPr>
              <w:pStyle w:val="RTableTextAbt"/>
            </w:pPr>
            <w:r w:rsidRPr="001E77CD">
              <w:t>1,318</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7A1C8B80" w14:textId="77777777">
            <w:pPr>
              <w:pStyle w:val="RTableTextAbt"/>
            </w:pPr>
            <w:r w:rsidRPr="001E77CD">
              <w:t>1,321</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3420A38D" w14:textId="77777777">
            <w:pPr>
              <w:pStyle w:val="RTableTextAbt"/>
            </w:pPr>
            <w:r w:rsidRPr="001E77CD">
              <w:t>1,325</w:t>
            </w:r>
          </w:p>
        </w:tc>
      </w:tr>
      <w:tr w14:paraId="7D61AB58" w14:textId="77777777">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22C336F4" w14:textId="77777777">
            <w:pPr>
              <w:pStyle w:val="LTableTextAbt"/>
            </w:pPr>
            <w:r w:rsidRPr="001E77CD">
              <w:t>Printing Ink Solvent Demand</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36200196" w14:textId="77777777">
            <w:pPr>
              <w:pStyle w:val="RTableTextAbt"/>
            </w:pPr>
            <w:r w:rsidRPr="001E77CD">
              <w:t>1,132</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04E9B442" w14:textId="77777777">
            <w:pPr>
              <w:pStyle w:val="RTableTextAbt"/>
            </w:pPr>
            <w:r w:rsidRPr="001E77CD">
              <w:t>1,134</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14B4F683" w14:textId="77777777">
            <w:pPr>
              <w:pStyle w:val="RTableTextAbt"/>
            </w:pPr>
            <w:r w:rsidRPr="001E77CD">
              <w:t>1,138</w:t>
            </w:r>
          </w:p>
        </w:tc>
      </w:tr>
      <w:tr w14:paraId="190A5C54" w14:textId="77777777">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26F7522C" w14:textId="77777777">
            <w:pPr>
              <w:pStyle w:val="LTableTextAbt"/>
            </w:pPr>
            <w:r w:rsidRPr="001E77CD">
              <w:t>Cleaning Products Solvent Demand: Household</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7918178E" w14:textId="77777777">
            <w:pPr>
              <w:pStyle w:val="RTableTextAbt"/>
            </w:pPr>
            <w:r w:rsidRPr="001E77CD">
              <w:t>653</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2C4C9DEB" w14:textId="77777777">
            <w:pPr>
              <w:pStyle w:val="RTableTextAbt"/>
            </w:pPr>
            <w:r w:rsidRPr="001E77CD">
              <w:t>657</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1253199D" w14:textId="77777777">
            <w:pPr>
              <w:pStyle w:val="RTableTextAbt"/>
            </w:pPr>
            <w:r w:rsidRPr="001E77CD">
              <w:t>662</w:t>
            </w:r>
          </w:p>
        </w:tc>
      </w:tr>
      <w:tr w14:paraId="48A47648" w14:textId="77777777">
        <w:tblPrEx>
          <w:tblW w:w="8455" w:type="dxa"/>
          <w:tblLook w:val="04A0"/>
        </w:tblPrEx>
        <w:trPr>
          <w:trHeight w:val="51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3D84B026" w14:textId="77777777">
            <w:pPr>
              <w:pStyle w:val="LTableTextAbt"/>
            </w:pPr>
            <w:r w:rsidRPr="001E77CD">
              <w:t xml:space="preserve">Cleaning Products Solvent Demand: Industrial &amp; Institutional </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26666D09" w14:textId="77777777">
            <w:pPr>
              <w:pStyle w:val="RTableTextAbt"/>
            </w:pPr>
            <w:r w:rsidRPr="001E77CD">
              <w:t>385</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4271B3D5" w14:textId="77777777">
            <w:pPr>
              <w:pStyle w:val="RTableTextAbt"/>
            </w:pPr>
            <w:r w:rsidRPr="001E77CD">
              <w:t>390</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1F0CC9BF" w14:textId="77777777">
            <w:pPr>
              <w:pStyle w:val="RTableTextAbt"/>
            </w:pPr>
            <w:r w:rsidRPr="001E77CD">
              <w:t>398</w:t>
            </w:r>
          </w:p>
        </w:tc>
      </w:tr>
      <w:tr w14:paraId="7571745B" w14:textId="77777777">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685A9673" w14:textId="77777777">
            <w:pPr>
              <w:pStyle w:val="LTableTextAbt"/>
            </w:pPr>
            <w:r w:rsidRPr="001E77CD">
              <w:t>Cosmetics &amp; Toiletries Solvent Demand</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764AA200" w14:textId="77777777">
            <w:pPr>
              <w:pStyle w:val="RTableTextAbt"/>
            </w:pPr>
            <w:r w:rsidRPr="001E77CD">
              <w:t>628</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2835CD3E" w14:textId="77777777">
            <w:pPr>
              <w:pStyle w:val="RTableTextAbt"/>
            </w:pPr>
            <w:r w:rsidRPr="001E77CD">
              <w:t>645</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330F8516" w14:textId="77777777">
            <w:pPr>
              <w:pStyle w:val="RTableTextAbt"/>
            </w:pPr>
            <w:r w:rsidRPr="001E77CD">
              <w:t>670</w:t>
            </w:r>
          </w:p>
        </w:tc>
      </w:tr>
      <w:tr w14:paraId="728F147C" w14:textId="77777777">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1C89BF52" w14:textId="77777777">
            <w:pPr>
              <w:pStyle w:val="LTableTextAbt"/>
            </w:pPr>
            <w:r w:rsidRPr="001E77CD">
              <w:t>Adhesives &amp; Sealants Solvent Demand</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6B7D74CB" w14:textId="77777777">
            <w:pPr>
              <w:pStyle w:val="RTableTextAbt"/>
            </w:pPr>
            <w:r w:rsidRPr="001E77CD">
              <w:t>572</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46F67EF1" w14:textId="77777777">
            <w:pPr>
              <w:pStyle w:val="RTableTextAbt"/>
            </w:pPr>
            <w:r w:rsidRPr="001E77CD">
              <w:t>600</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7970AC4E" w14:textId="77777777">
            <w:pPr>
              <w:pStyle w:val="RTableTextAbt"/>
            </w:pPr>
            <w:r w:rsidRPr="001E77CD">
              <w:t>643</w:t>
            </w:r>
          </w:p>
        </w:tc>
      </w:tr>
      <w:tr w14:paraId="17040CA1" w14:textId="77777777">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B32E49" w:rsidRPr="001E77CD" w:rsidP="00CB1C05" w14:paraId="7611C577" w14:textId="77777777">
            <w:pPr>
              <w:pStyle w:val="LTableTextAbt"/>
            </w:pPr>
            <w:r w:rsidRPr="001E77CD">
              <w:t>Transportation Solvent Demand: Motor Vehicles</w:t>
            </w:r>
          </w:p>
        </w:tc>
        <w:tc>
          <w:tcPr>
            <w:tcW w:w="1395" w:type="dxa"/>
            <w:tcBorders>
              <w:top w:val="nil"/>
              <w:left w:val="nil"/>
              <w:bottom w:val="single" w:sz="4" w:space="0" w:color="auto"/>
              <w:right w:val="single" w:sz="4" w:space="0" w:color="auto"/>
            </w:tcBorders>
            <w:shd w:val="clear" w:color="auto" w:fill="auto"/>
            <w:vAlign w:val="center"/>
            <w:hideMark/>
          </w:tcPr>
          <w:p w:rsidR="00B32E49" w:rsidRPr="001E77CD" w:rsidP="00CB1C05" w14:paraId="22D16024" w14:textId="77777777">
            <w:pPr>
              <w:pStyle w:val="RTableTextAbt"/>
            </w:pPr>
            <w:r w:rsidRPr="001E77CD">
              <w:t>61</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55620CEF" w14:textId="77777777">
            <w:pPr>
              <w:pStyle w:val="RTableTextAbt"/>
            </w:pPr>
            <w:r w:rsidRPr="001E77CD">
              <w:t>62</w:t>
            </w:r>
          </w:p>
        </w:tc>
        <w:tc>
          <w:tcPr>
            <w:tcW w:w="1440" w:type="dxa"/>
            <w:tcBorders>
              <w:top w:val="nil"/>
              <w:left w:val="nil"/>
              <w:bottom w:val="single" w:sz="4" w:space="0" w:color="auto"/>
              <w:right w:val="single" w:sz="4" w:space="0" w:color="auto"/>
            </w:tcBorders>
            <w:shd w:val="clear" w:color="auto" w:fill="auto"/>
            <w:vAlign w:val="center"/>
            <w:hideMark/>
          </w:tcPr>
          <w:p w:rsidR="00B32E49" w:rsidRPr="001E77CD" w:rsidP="00CB1C05" w14:paraId="2D970E15" w14:textId="77777777">
            <w:pPr>
              <w:pStyle w:val="RTableTextAbt"/>
            </w:pPr>
            <w:r w:rsidRPr="001E77CD">
              <w:t>64</w:t>
            </w:r>
          </w:p>
        </w:tc>
      </w:tr>
      <w:tr w14:paraId="73F630FE" w14:textId="77777777">
        <w:tblPrEx>
          <w:tblW w:w="8455" w:type="dxa"/>
          <w:tblLook w:val="04A0"/>
        </w:tblPrEx>
        <w:trPr>
          <w:trHeight w:val="330"/>
        </w:trPr>
        <w:tc>
          <w:tcPr>
            <w:tcW w:w="8455"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B32E49" w:rsidRPr="001E77CD" w:rsidP="00CB1C05" w14:paraId="11653D87" w14:textId="77777777">
            <w:pPr>
              <w:pStyle w:val="TableNotesAbt"/>
              <w:rPr>
                <w:i/>
                <w:sz w:val="20"/>
              </w:rPr>
            </w:pPr>
            <w:r w:rsidRPr="00C80687">
              <w:rPr>
                <w:iCs/>
              </w:rPr>
              <w:t>Source:</w:t>
            </w:r>
            <w:r w:rsidRPr="006737CF">
              <w:rPr>
                <w:i/>
              </w:rPr>
              <w:t xml:space="preserve"> </w:t>
            </w:r>
            <w:hyperlink w:anchor="_ENREF_50" w:tooltip="The Freedonia Group, 2016 #49" w:history="1">
              <w:r w:rsidRPr="00046D84" w:rsidR="00414172">
                <w:rPr>
                  <w:iCs/>
                </w:rPr>
                <w:fldChar w:fldCharType="begin" w:fldLock="1"/>
              </w:r>
              <w:r w:rsidR="00414172">
                <w:rPr>
                  <w:iCs/>
                </w:rPr>
                <w:instrText xml:space="preserve"> ADDIN EN.CITE &lt;EndNote&gt;&lt;Cite&gt;&lt;Author&gt;The Freedonia Group&lt;/Author&gt;&lt;Year&gt;2016&lt;/Year&gt;&lt;RecNum&gt;49&lt;/RecNum&gt;&lt;DisplayText&gt;The Freedonia Group 2016&lt;/DisplayText&gt;&lt;record&gt;&lt;rec-number&gt;49&lt;/rec-number&gt;&lt;foreign-keys&gt;&lt;key app="EN" db-id="52wf2wf0o0rv01e9dzo52td80t0590tp2fwd" timestamp="1714499636"&gt;49&lt;/key&gt;&lt;/foreign-keys&gt;&lt;ref-type name="Generic"&gt;13&lt;/ref-type&gt;&lt;contributors&gt;&lt;authors&gt;&lt;author&gt;The Freedonia Group,&lt;/author&gt;&lt;/authors&gt;&lt;/contributors&gt;&lt;titles&gt;&lt;title&gt;Industry Study #3429, Solvents&lt;/title&gt;&lt;/titles&gt;&lt;dates&gt;&lt;year&gt;2016&lt;/year&gt;&lt;/dates&gt;&lt;urls&gt;&lt;related-urls&gt;&lt;url&gt;https://www.freedoniagroup.com/Solvents.html&lt;/url&gt;&lt;/related-urls&gt;&lt;/urls&gt;&lt;/record&gt;&lt;/Cite&gt;&lt;/EndNote&gt;</w:instrText>
              </w:r>
              <w:r w:rsidRPr="00046D84" w:rsidR="00414172">
                <w:rPr>
                  <w:iCs/>
                </w:rPr>
                <w:fldChar w:fldCharType="separate"/>
              </w:r>
              <w:r w:rsidRPr="00046D84" w:rsidR="00414172">
                <w:rPr>
                  <w:iCs/>
                  <w:noProof/>
                </w:rPr>
                <w:t>The Freedonia Group 2016</w:t>
              </w:r>
              <w:r w:rsidRPr="00046D84" w:rsidR="00414172">
                <w:rPr>
                  <w:iCs/>
                </w:rPr>
                <w:fldChar w:fldCharType="end"/>
              </w:r>
            </w:hyperlink>
          </w:p>
        </w:tc>
      </w:tr>
    </w:tbl>
    <w:p w:rsidR="00B32E49" w:rsidP="00CB1C05" w14:paraId="46C26F04" w14:textId="77777777"/>
    <w:p w:rsidR="00B32E49" w:rsidP="00CB1C05" w14:paraId="2C29D847" w14:textId="77777777">
      <w:pPr>
        <w:rPr>
          <w:b/>
        </w:rPr>
      </w:pPr>
      <w:r>
        <w:rPr>
          <w:b/>
        </w:rPr>
        <w:t>Step 2: Allocate total solvent usage to relevant use categories</w:t>
      </w:r>
    </w:p>
    <w:p w:rsidR="00B32E49" w:rsidP="00CB1C05" w14:paraId="5C5ADDE1" w14:textId="77777777">
      <w:r>
        <w:t xml:space="preserve">Because the Freedonia solvent categories in </w:t>
      </w:r>
      <w:r>
        <w:fldChar w:fldCharType="begin" w:fldLock="1"/>
      </w:r>
      <w:r>
        <w:instrText xml:space="preserve"> REF _Ref47428099 \h </w:instrText>
      </w:r>
      <w:r>
        <w:fldChar w:fldCharType="separate"/>
      </w:r>
      <w:r w:rsidRPr="001E77CD" w:rsidR="0092222B">
        <w:t xml:space="preserve">Table </w:t>
      </w:r>
      <w:r w:rsidR="0092222B">
        <w:rPr>
          <w:noProof/>
        </w:rPr>
        <w:t>6</w:t>
      </w:r>
      <w:r w:rsidR="0092222B">
        <w:noBreakHyphen/>
      </w:r>
      <w:r w:rsidR="0092222B">
        <w:rPr>
          <w:noProof/>
        </w:rPr>
        <w:t>3</w:t>
      </w:r>
      <w:r>
        <w:fldChar w:fldCharType="end"/>
      </w:r>
      <w:r>
        <w:t xml:space="preserve"> are broader than the use categories in this analysis, they need to be disaggregated into the consumption volumes of the constituent use categories</w:t>
      </w:r>
      <w:r w:rsidRPr="00F97EBC">
        <w:t xml:space="preserve">. </w:t>
      </w:r>
      <w:r w:rsidRPr="00F97EBC">
        <w:fldChar w:fldCharType="begin" w:fldLock="1"/>
      </w:r>
      <w:r w:rsidRPr="00F97EBC">
        <w:instrText xml:space="preserve"> REF _Ref71721783 \h  \* MERGEFORMAT </w:instrText>
      </w:r>
      <w:r w:rsidRPr="00F97EBC">
        <w:fldChar w:fldCharType="separate"/>
      </w:r>
      <w:r w:rsidRPr="0092222B" w:rsidR="0092222B">
        <w:rPr>
          <w:rFonts w:asciiTheme="majorBidi" w:hAnsiTheme="majorBidi" w:cstheme="majorBidi"/>
          <w:color w:val="000000"/>
          <w:szCs w:val="22"/>
        </w:rPr>
        <w:t xml:space="preserve">Table </w:t>
      </w:r>
      <w:r w:rsidRPr="0092222B" w:rsidR="0092222B">
        <w:rPr>
          <w:rFonts w:asciiTheme="majorBidi" w:hAnsiTheme="majorBidi" w:cstheme="majorBidi"/>
          <w:noProof/>
          <w:color w:val="000000"/>
          <w:szCs w:val="22"/>
        </w:rPr>
        <w:t>6</w:t>
      </w:r>
      <w:r w:rsidRPr="0092222B" w:rsidR="0092222B">
        <w:rPr>
          <w:rFonts w:asciiTheme="majorBidi" w:hAnsiTheme="majorBidi" w:cstheme="majorBidi"/>
          <w:noProof/>
          <w:color w:val="000000"/>
          <w:szCs w:val="22"/>
        </w:rPr>
        <w:noBreakHyphen/>
        <w:t>4</w:t>
      </w:r>
      <w:r w:rsidRPr="00F97EBC">
        <w:fldChar w:fldCharType="end"/>
      </w:r>
      <w:r w:rsidRPr="00F97EBC">
        <w:t xml:space="preserve"> provides</w:t>
      </w:r>
      <w:r>
        <w:t xml:space="preserve"> a crosswalk of the use categories with the Freedonia categories. </w:t>
      </w:r>
    </w:p>
    <w:p w:rsidR="00B32E49" w:rsidP="00CB1C05" w14:paraId="24FEE286" w14:textId="77777777">
      <w:r>
        <w:t xml:space="preserve">This analysis uses the California Air Resources Board (CARB)’s 2015 Consumer </w:t>
      </w:r>
      <w:r w:rsidRPr="00D0798D">
        <w:t xml:space="preserve">and Commercial Product Survey to estimate the market share of each </w:t>
      </w:r>
      <w:r>
        <w:t>use category</w:t>
      </w:r>
      <w:r w:rsidRPr="00D0798D">
        <w:t xml:space="preserve"> within the Freedonia categories (</w:t>
      </w:r>
      <w:hyperlink w:anchor="_ENREF_12" w:tooltip="California Air Resources Board (CARB), 2019 #50" w:history="1">
        <w:r w:rsidR="00414172">
          <w:fldChar w:fldCharType="begin" w:fldLock="1"/>
        </w:r>
        <w:r w:rsidR="00414172">
          <w:instrText xml:space="preserve"> ADDIN EN.CITE &lt;EndNote&gt;&lt;Cite ExcludeAuth="1"&gt;&lt;Author&gt;California Air Resources Board (CARB)&lt;/Author&gt;&lt;Year&gt;2019&lt;/Year&gt;&lt;RecNum&gt;50&lt;/RecNum&gt;&lt;Prefix&gt;CARB &lt;/Prefix&gt;&lt;DisplayText&gt;CARB 2019b&lt;/DisplayText&gt;&lt;record&gt;&lt;rec-number&gt;50&lt;/rec-number&gt;&lt;foreign-keys&gt;&lt;key app="EN" db-id="52wf2wf0o0rv01e9dzo52td80t0590tp2fwd" timestamp="1714499636"&gt;50&lt;/key&gt;&lt;/foreign-keys&gt;&lt;ref-type name="Generic"&gt;13&lt;/ref-type&gt;&lt;contributors&gt;&lt;authors&gt;&lt;author&gt;California Air Resources Board (CARB),&lt;/author&gt;&lt;/authors&gt;&lt;/contributors&gt;&lt;titles&gt;&lt;title&gt;2015 Consumer &amp;amp; Commercial Product Survey Data &lt;/title&gt;&lt;/titles&gt;&lt;dates&gt;&lt;year&gt;2019&lt;/year&gt;&lt;/dates&gt;&lt;urls&gt;&lt;related-urls&gt;&lt;url&gt;https://ww3.arb.ca.gov/consprod/survey/2015_cp_survey_summary_data_2019-12-09.xlsx&lt;/url&gt;&lt;/related-urls&gt;&lt;/urls&gt;&lt;/record&gt;&lt;/Cite&gt;&lt;/EndNote&gt;</w:instrText>
        </w:r>
        <w:r w:rsidR="00414172">
          <w:fldChar w:fldCharType="separate"/>
        </w:r>
        <w:r w:rsidR="00414172">
          <w:rPr>
            <w:noProof/>
          </w:rPr>
          <w:t>CARB 2019b</w:t>
        </w:r>
        <w:r w:rsidR="00414172">
          <w:fldChar w:fldCharType="end"/>
        </w:r>
      </w:hyperlink>
      <w:r w:rsidRPr="00D0798D">
        <w:t>).</w:t>
      </w:r>
      <w:r>
        <w:t xml:space="preserve"> CARB’s survey reports consumer and commercial product sales volumes for over 400 categories of products. The survey was mandatory for consumer product manufacturers, and reflects reports of approximately 1,400 companies and over one million products (</w:t>
      </w:r>
      <w:hyperlink w:anchor="_ENREF_11" w:tooltip="California Air Resources Board (CARB), 2019 #51" w:history="1">
        <w:r w:rsidR="00414172">
          <w:fldChar w:fldCharType="begin" w:fldLock="1"/>
        </w:r>
        <w:r w:rsidR="00414172">
          <w:instrText xml:space="preserve"> ADDIN EN.CITE &lt;EndNote&gt;&lt;Cite ExcludeAuth="1"&gt;&lt;Author&gt;California Air Resources Board (CARB)&lt;/Author&gt;&lt;Year&gt;2019&lt;/Year&gt;&lt;RecNum&gt;51&lt;/RecNum&gt;&lt;Prefix&gt;CARB &lt;/Prefix&gt;&lt;DisplayText&gt;CARB 2019a&lt;/DisplayText&gt;&lt;record&gt;&lt;rec-number&gt;51&lt;/rec-number&gt;&lt;foreign-keys&gt;&lt;key app="EN" db-id="52wf2wf0o0rv01e9dzo52td80t0590tp2fwd" timestamp="1714499636"&gt;51&lt;/key&gt;&lt;/foreign-keys&gt;&lt;ref-type name="Generic"&gt;13&lt;/ref-type&gt;&lt;contributors&gt;&lt;authors&gt;&lt;author&gt;California Air Resources Board (CARB),&lt;/author&gt;&lt;/authors&gt;&lt;/contributors&gt;&lt;titles&gt;&lt;title&gt;2013-2015 Survey of Consumer &amp;amp; Commercial Products. Survey Data Summary and Findings.&lt;/title&gt;&lt;/titles&gt;&lt;dates&gt;&lt;year&gt;2019&lt;/year&gt;&lt;pub-dates&gt;&lt;date&gt;April 10, 2019&lt;/date&gt;&lt;/pub-dates&gt;&lt;/dates&gt;&lt;urls&gt;&lt;related-urls&gt;&lt;url&gt;https://ww2.arb.ca.gov/sites/default/files/2020-06/survey-data-summary-and-findings-1.pdf&lt;/url&gt;&lt;/related-urls&gt;&lt;/urls&gt;&lt;/record&gt;&lt;/Cite&gt;&lt;/EndNote&gt;</w:instrText>
        </w:r>
        <w:r w:rsidR="00414172">
          <w:fldChar w:fldCharType="separate"/>
        </w:r>
        <w:r w:rsidR="00414172">
          <w:rPr>
            <w:noProof/>
          </w:rPr>
          <w:t>CARB 2019a</w:t>
        </w:r>
        <w:r w:rsidR="00414172">
          <w:fldChar w:fldCharType="end"/>
        </w:r>
      </w:hyperlink>
      <w:r>
        <w:t>). EPA mapped the product categories in the CARB survey data to both the Freedonia categories and the use categories (</w:t>
      </w:r>
      <w:r w:rsidRPr="00AF5B0C">
        <w:fldChar w:fldCharType="begin" w:fldLock="1"/>
      </w:r>
      <w:r w:rsidRPr="00AF5B0C">
        <w:instrText xml:space="preserve"> REF _Ref71721783 \h  \* MERGEFORMAT </w:instrText>
      </w:r>
      <w:r w:rsidRPr="00AF5B0C">
        <w:fldChar w:fldCharType="separate"/>
      </w:r>
      <w:r w:rsidRPr="0092222B" w:rsidR="0092222B">
        <w:rPr>
          <w:rFonts w:asciiTheme="majorBidi" w:hAnsiTheme="majorBidi" w:cstheme="majorBidi"/>
          <w:color w:val="000000"/>
          <w:szCs w:val="22"/>
        </w:rPr>
        <w:t xml:space="preserve">Table </w:t>
      </w:r>
      <w:r w:rsidRPr="0092222B" w:rsidR="0092222B">
        <w:rPr>
          <w:rFonts w:asciiTheme="majorBidi" w:hAnsiTheme="majorBidi" w:cstheme="majorBidi"/>
          <w:noProof/>
          <w:color w:val="000000"/>
          <w:szCs w:val="22"/>
        </w:rPr>
        <w:t>6</w:t>
      </w:r>
      <w:r w:rsidRPr="0092222B" w:rsidR="0092222B">
        <w:rPr>
          <w:rFonts w:asciiTheme="majorBidi" w:hAnsiTheme="majorBidi" w:cstheme="majorBidi"/>
          <w:noProof/>
          <w:color w:val="000000"/>
          <w:szCs w:val="22"/>
        </w:rPr>
        <w:noBreakHyphen/>
        <w:t>4</w:t>
      </w:r>
      <w:r w:rsidRPr="00AF5B0C">
        <w:fldChar w:fldCharType="end"/>
      </w:r>
      <w:r w:rsidRPr="00AF5B0C">
        <w:t>).</w:t>
      </w:r>
      <w:r w:rsidRPr="008212D8">
        <w:t xml:space="preserve"> Note that this step includes any CARB product category EPA determined might reasonably include any solvent, not just </w:t>
      </w:r>
      <w:r>
        <w:t>PCE</w:t>
      </w:r>
      <w:r w:rsidRPr="008212D8">
        <w:t xml:space="preserve">, because the Freedonia estimates reflect total solvent use. The total solvent volume attributed to each use category will be further disaggregated into the volume attributed to just </w:t>
      </w:r>
      <w:r>
        <w:t>P</w:t>
      </w:r>
      <w:r w:rsidRPr="008212D8">
        <w:t>CE in the next step.</w:t>
      </w:r>
    </w:p>
    <w:tbl>
      <w:tblPr>
        <w:tblW w:w="9365" w:type="dxa"/>
        <w:tblLayout w:type="fixed"/>
        <w:tblCellMar>
          <w:left w:w="115" w:type="dxa"/>
          <w:right w:w="115" w:type="dxa"/>
        </w:tblCellMar>
        <w:tblLook w:val="04A0"/>
      </w:tblPr>
      <w:tblGrid>
        <w:gridCol w:w="2430"/>
        <w:gridCol w:w="1890"/>
        <w:gridCol w:w="5045"/>
      </w:tblGrid>
      <w:tr w14:paraId="2AE1477D" w14:textId="77777777">
        <w:tblPrEx>
          <w:tblW w:w="9365" w:type="dxa"/>
          <w:tblLayout w:type="fixed"/>
          <w:tblCellMar>
            <w:left w:w="115" w:type="dxa"/>
            <w:right w:w="115" w:type="dxa"/>
          </w:tblCellMar>
          <w:tblLook w:val="04A0"/>
        </w:tblPrEx>
        <w:trPr>
          <w:trHeight w:val="280"/>
          <w:tblHeader/>
        </w:trPr>
        <w:tc>
          <w:tcPr>
            <w:tcW w:w="9365" w:type="dxa"/>
            <w:gridSpan w:val="3"/>
            <w:tcBorders>
              <w:top w:val="nil"/>
              <w:left w:val="nil"/>
              <w:bottom w:val="nil"/>
              <w:right w:val="nil"/>
            </w:tcBorders>
            <w:shd w:val="clear" w:color="auto" w:fill="auto"/>
            <w:noWrap/>
            <w:vAlign w:val="bottom"/>
            <w:hideMark/>
          </w:tcPr>
          <w:p w:rsidR="00B32E49" w:rsidRPr="007164E6" w:rsidP="00CB1C05" w14:paraId="6144E3BA" w14:textId="77777777">
            <w:pPr>
              <w:pStyle w:val="TableTitleA"/>
            </w:pPr>
            <w:bookmarkStart w:id="737" w:name="_Ref71721783"/>
            <w:bookmarkStart w:id="738" w:name="_Toc121142632"/>
            <w:bookmarkStart w:id="739" w:name="_Toc165379626"/>
            <w:r w:rsidRPr="005820C9">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w:t>
            </w:r>
            <w:r w:rsidR="00BC4B5D">
              <w:rPr>
                <w:noProof/>
              </w:rPr>
              <w:fldChar w:fldCharType="end"/>
            </w:r>
            <w:bookmarkEnd w:id="737"/>
            <w:r w:rsidRPr="005820C9">
              <w:t>: Crosswalk</w:t>
            </w:r>
            <w:r w:rsidRPr="007164E6">
              <w:t xml:space="preserve"> between Use Categories </w:t>
            </w:r>
            <w:r w:rsidR="003866C2">
              <w:t xml:space="preserve">with Both Point and Nonpoint Sources </w:t>
            </w:r>
            <w:r w:rsidRPr="007164E6">
              <w:t>and Estimation Source Categories</w:t>
            </w:r>
            <w:bookmarkEnd w:id="738"/>
            <w:bookmarkEnd w:id="739"/>
          </w:p>
        </w:tc>
      </w:tr>
      <w:tr w14:paraId="4FCA3112" w14:textId="77777777">
        <w:tblPrEx>
          <w:tblW w:w="9365" w:type="dxa"/>
          <w:tblLayout w:type="fixed"/>
          <w:tblCellMar>
            <w:left w:w="115" w:type="dxa"/>
            <w:right w:w="115" w:type="dxa"/>
          </w:tblCellMar>
          <w:tblLook w:val="04A0"/>
        </w:tblPrEx>
        <w:trPr>
          <w:trHeight w:val="280"/>
          <w:tblHeader/>
        </w:trPr>
        <w:tc>
          <w:tcPr>
            <w:tcW w:w="243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7164E6" w:rsidP="00CB1C05" w14:paraId="1F8055FC" w14:textId="77777777">
            <w:pPr>
              <w:pStyle w:val="TableSubtitle"/>
            </w:pPr>
            <w:r w:rsidRPr="007164E6">
              <w:t>Freedonia</w:t>
            </w:r>
          </w:p>
        </w:tc>
        <w:tc>
          <w:tcPr>
            <w:tcW w:w="1890" w:type="dxa"/>
            <w:tcBorders>
              <w:top w:val="single" w:sz="4" w:space="0" w:color="auto"/>
              <w:left w:val="nil"/>
              <w:bottom w:val="single" w:sz="4" w:space="0" w:color="auto"/>
              <w:right w:val="single" w:sz="4" w:space="0" w:color="auto"/>
            </w:tcBorders>
            <w:shd w:val="clear" w:color="000000" w:fill="48A9C5"/>
            <w:vAlign w:val="center"/>
            <w:hideMark/>
          </w:tcPr>
          <w:p w:rsidR="00B32E49" w:rsidRPr="007164E6" w:rsidP="00CB1C05" w14:paraId="196F7AA4" w14:textId="77777777">
            <w:pPr>
              <w:pStyle w:val="TableSubtitle"/>
            </w:pPr>
            <w:r w:rsidRPr="007164E6">
              <w:t>Use Category</w:t>
            </w:r>
          </w:p>
        </w:tc>
        <w:tc>
          <w:tcPr>
            <w:tcW w:w="5045" w:type="dxa"/>
            <w:tcBorders>
              <w:top w:val="single" w:sz="4" w:space="0" w:color="auto"/>
              <w:left w:val="nil"/>
              <w:bottom w:val="single" w:sz="4" w:space="0" w:color="auto"/>
              <w:right w:val="single" w:sz="4" w:space="0" w:color="auto"/>
            </w:tcBorders>
            <w:shd w:val="clear" w:color="000000" w:fill="48A9C5"/>
            <w:vAlign w:val="center"/>
            <w:hideMark/>
          </w:tcPr>
          <w:p w:rsidR="00B32E49" w:rsidRPr="007164E6" w:rsidP="00CB1C05" w14:paraId="64C0B41A" w14:textId="77777777">
            <w:pPr>
              <w:pStyle w:val="TableSubtitle"/>
            </w:pPr>
            <w:r w:rsidRPr="007164E6">
              <w:t>CARB</w:t>
            </w:r>
          </w:p>
        </w:tc>
      </w:tr>
      <w:tr w14:paraId="41C84831" w14:textId="77777777">
        <w:tblPrEx>
          <w:tblW w:w="9365" w:type="dxa"/>
          <w:tblLayout w:type="fixed"/>
          <w:tblCellMar>
            <w:left w:w="115" w:type="dxa"/>
            <w:right w:w="115" w:type="dxa"/>
          </w:tblCellMar>
          <w:tblLook w:val="04A0"/>
        </w:tblPrEx>
        <w:trPr>
          <w:trHeight w:val="280"/>
        </w:trPr>
        <w:tc>
          <w:tcPr>
            <w:tcW w:w="24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1AC96166" w14:textId="77777777">
            <w:pPr>
              <w:keepNext/>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dhesives &amp; Sealants Solvent Demand</w:t>
            </w:r>
          </w:p>
        </w:tc>
        <w:tc>
          <w:tcPr>
            <w:tcW w:w="18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3AAA4213" w14:textId="77777777">
            <w:pPr>
              <w:keepNext/>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dhesives and Sealant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0B59956" w14:textId="77777777">
            <w:pPr>
              <w:keepNext/>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rts and Crafts Adhesive</w:t>
            </w:r>
          </w:p>
        </w:tc>
      </w:tr>
      <w:tr w14:paraId="4816B82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B86525F" w14:textId="77777777">
            <w:pPr>
              <w:keepNext/>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B12E6CC" w14:textId="77777777">
            <w:pPr>
              <w:keepNext/>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F2CE340" w14:textId="77777777">
            <w:pPr>
              <w:keepNext/>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arpet and Tile Adhesive</w:t>
            </w:r>
          </w:p>
        </w:tc>
      </w:tr>
      <w:tr w14:paraId="56AE9E51"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2AA2DECC"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54A07E8"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41E3A47"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onstruction, Panel, or Floor Covering Adhesive</w:t>
            </w:r>
          </w:p>
        </w:tc>
      </w:tr>
      <w:tr w14:paraId="2906A448"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03FC722E"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6B4FFA5"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68C00181"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ontact Adhesive - General Purpose</w:t>
            </w:r>
          </w:p>
        </w:tc>
      </w:tr>
      <w:tr w14:paraId="6F78998D"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ED91FA4"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6A9FCD56"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F9558B4"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ontact Adhesive - Special Purpose</w:t>
            </w:r>
          </w:p>
        </w:tc>
      </w:tr>
      <w:tr w14:paraId="0C4FA694"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00A79DDA"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95F6FC4"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D4F7531"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General Purpose Adhesive</w:t>
            </w:r>
          </w:p>
        </w:tc>
      </w:tr>
      <w:tr w14:paraId="199DB04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6B64412"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95E4B3D"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1796829"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Household Glues and Paste</w:t>
            </w:r>
          </w:p>
        </w:tc>
      </w:tr>
      <w:tr w14:paraId="161CCF7D"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17F92C4"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62E4B49"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90B0071"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ecialty Automotive Adhesive</w:t>
            </w:r>
          </w:p>
        </w:tc>
      </w:tr>
      <w:tr w14:paraId="7872154F"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A50991E"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10F0245"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7D6D9E6"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hread Locking Compound</w:t>
            </w:r>
          </w:p>
        </w:tc>
      </w:tr>
      <w:tr w14:paraId="4F654DCE"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4BA85FD9"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1571F442"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FB43515"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Woodworking Glue</w:t>
            </w:r>
          </w:p>
        </w:tc>
      </w:tr>
      <w:tr w14:paraId="55C6D838"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C66B63E"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B6A63A2"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B7D021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Other adhesives</w:t>
            </w:r>
          </w:p>
        </w:tc>
      </w:tr>
      <w:tr w14:paraId="75D39ACF"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4861B356"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6729BFA9"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7AA92EE"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Floor Seam Sealer</w:t>
            </w:r>
          </w:p>
        </w:tc>
      </w:tr>
      <w:tr w14:paraId="599F5F13"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1E6FC0C"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5603426"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6BD5CD5"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Insulating and Sealing Spray Foam</w:t>
            </w:r>
          </w:p>
        </w:tc>
      </w:tr>
      <w:tr w14:paraId="36E8337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20F33F1"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C488ECD"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69B17A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Pipe Thread Sealant/Pipe Joint Compound</w:t>
            </w:r>
          </w:p>
        </w:tc>
      </w:tr>
      <w:tr w14:paraId="0A4D01EA"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050A6FF7"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C75F825"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4BDA41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ealant or Caulking Compound -- Chemically Curing</w:t>
            </w:r>
          </w:p>
        </w:tc>
      </w:tr>
      <w:tr w14:paraId="6D46099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474F35A4"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4C9A0EE"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62FA7D3"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ealant or Caulking Compound -- Nonchemically Curing</w:t>
            </w:r>
          </w:p>
        </w:tc>
      </w:tr>
      <w:tr w14:paraId="183BE4E5"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2E9D731"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FF152A2"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7FBF6E7"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ackling Compound</w:t>
            </w:r>
          </w:p>
        </w:tc>
      </w:tr>
      <w:tr w14:paraId="03A520D3"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4CC8EB19"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52F009FA"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DBBAB3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ile and Grout Sealer</w:t>
            </w:r>
          </w:p>
        </w:tc>
      </w:tr>
      <w:tr w14:paraId="7AD6E383"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0E8F413"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3E86A4C"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642C6F0"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Wood Filler</w:t>
            </w:r>
          </w:p>
        </w:tc>
      </w:tr>
      <w:tr w14:paraId="6DBAD368"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20E32263"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4AAE4F0"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6B1DB522"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Other sealants and caulks</w:t>
            </w:r>
          </w:p>
        </w:tc>
      </w:tr>
      <w:tr w14:paraId="7E35CB76"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34D38F0"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48E2847"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CAC0482"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ire Sealants and Inflator</w:t>
            </w:r>
          </w:p>
        </w:tc>
      </w:tr>
      <w:tr w14:paraId="416DEC09" w14:textId="77777777">
        <w:tblPrEx>
          <w:tblW w:w="9365" w:type="dxa"/>
          <w:tblLayout w:type="fixed"/>
          <w:tblCellMar>
            <w:left w:w="115" w:type="dxa"/>
            <w:right w:w="115" w:type="dxa"/>
          </w:tblCellMar>
          <w:tblLook w:val="04A0"/>
        </w:tblPrEx>
        <w:trPr>
          <w:trHeight w:val="280"/>
        </w:trPr>
        <w:tc>
          <w:tcPr>
            <w:tcW w:w="24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70CB5EB5"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leaning Products Solvent Demand: Household</w:t>
            </w:r>
          </w:p>
        </w:tc>
        <w:tc>
          <w:tcPr>
            <w:tcW w:w="18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44FD34D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erosol Spray Cleaning/Degreasing</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0E2373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General Purpose Degreaser (aerosol)</w:t>
            </w:r>
          </w:p>
        </w:tc>
      </w:tr>
      <w:tr w14:paraId="6F9A0CDC"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104FD0C"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76C7ECA"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848E586"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Metal Polish/Cleanser (aerosol)</w:t>
            </w:r>
          </w:p>
        </w:tc>
      </w:tr>
      <w:tr w14:paraId="66CB7C4A"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03EC4332"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19DA7E9A"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6E379E94"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Electrical Cleaner</w:t>
            </w:r>
          </w:p>
        </w:tc>
      </w:tr>
      <w:tr w14:paraId="04D35BD8"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276C0BB6"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709FD03"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53C4942"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Electronic Cleaner</w:t>
            </w:r>
          </w:p>
        </w:tc>
      </w:tr>
      <w:tr w14:paraId="1128EF93"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B773267"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66D57773"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654756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Energized Electrical Cleaner</w:t>
            </w:r>
          </w:p>
        </w:tc>
      </w:tr>
      <w:tr w14:paraId="0A24F258"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A7B973E"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266123F"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0D6C3DE"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Multi-purpose Solvent (aerosol)</w:t>
            </w:r>
          </w:p>
        </w:tc>
      </w:tr>
      <w:tr w14:paraId="5702AF4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tcPr>
          <w:p w:rsidR="00B32E49" w:rsidRPr="007164E6" w:rsidP="00CB1C05" w14:paraId="4671D383" w14:textId="77777777">
            <w:pPr>
              <w:spacing w:after="0"/>
              <w:rPr>
                <w:rFonts w:asciiTheme="majorBidi" w:hAnsiTheme="majorBidi" w:cstheme="majorBidi"/>
                <w:color w:val="000000"/>
                <w:sz w:val="18"/>
                <w:szCs w:val="18"/>
              </w:rPr>
            </w:pPr>
          </w:p>
        </w:tc>
        <w:tc>
          <w:tcPr>
            <w:tcW w:w="1890" w:type="dxa"/>
            <w:tcBorders>
              <w:top w:val="nil"/>
              <w:left w:val="single" w:sz="4" w:space="0" w:color="auto"/>
              <w:bottom w:val="single" w:sz="4" w:space="0" w:color="auto"/>
              <w:right w:val="single" w:sz="4" w:space="0" w:color="auto"/>
            </w:tcBorders>
            <w:shd w:val="clear" w:color="auto" w:fill="auto"/>
            <w:noWrap/>
            <w:vAlign w:val="center"/>
          </w:tcPr>
          <w:p w:rsidR="00B32E49" w:rsidRPr="007164E6" w:rsidP="00CB1C05" w14:paraId="17CC359D" w14:textId="77777777">
            <w:pPr>
              <w:spacing w:after="0"/>
              <w:rPr>
                <w:rFonts w:asciiTheme="majorBidi" w:hAnsiTheme="majorBidi" w:cstheme="majorBidi"/>
                <w:color w:val="000000"/>
                <w:sz w:val="18"/>
                <w:szCs w:val="18"/>
              </w:rPr>
            </w:pPr>
            <w:r>
              <w:rPr>
                <w:rFonts w:asciiTheme="majorBidi" w:hAnsiTheme="majorBidi" w:cstheme="majorBidi"/>
                <w:color w:val="000000"/>
                <w:sz w:val="18"/>
                <w:szCs w:val="18"/>
              </w:rPr>
              <w:t>Anti-Spatter Welding A</w:t>
            </w:r>
            <w:r w:rsidRPr="007164E6">
              <w:rPr>
                <w:rFonts w:asciiTheme="majorBidi" w:hAnsiTheme="majorBidi" w:cstheme="majorBidi"/>
                <w:color w:val="000000"/>
                <w:sz w:val="18"/>
                <w:szCs w:val="18"/>
              </w:rPr>
              <w:t>erosol</w:t>
            </w:r>
          </w:p>
        </w:tc>
        <w:tc>
          <w:tcPr>
            <w:tcW w:w="5045" w:type="dxa"/>
            <w:tcBorders>
              <w:top w:val="nil"/>
              <w:left w:val="nil"/>
              <w:bottom w:val="single" w:sz="4" w:space="0" w:color="auto"/>
              <w:right w:val="single" w:sz="4" w:space="0" w:color="auto"/>
            </w:tcBorders>
            <w:shd w:val="clear" w:color="auto" w:fill="auto"/>
            <w:noWrap/>
            <w:vAlign w:val="bottom"/>
          </w:tcPr>
          <w:p w:rsidR="00B32E49" w:rsidRPr="007164E6" w:rsidP="00CB1C05" w14:paraId="10318687" w14:textId="77777777">
            <w:pPr>
              <w:spacing w:after="0"/>
              <w:rPr>
                <w:rFonts w:asciiTheme="majorBidi" w:hAnsiTheme="majorBidi" w:cstheme="majorBidi"/>
                <w:color w:val="000000"/>
                <w:sz w:val="18"/>
                <w:szCs w:val="18"/>
              </w:rPr>
            </w:pPr>
            <w:r>
              <w:rPr>
                <w:rFonts w:asciiTheme="majorBidi" w:hAnsiTheme="majorBidi" w:cstheme="majorBidi"/>
                <w:color w:val="000000"/>
                <w:sz w:val="18"/>
                <w:szCs w:val="18"/>
              </w:rPr>
              <w:t>Specialty Adhesive Remover</w:t>
            </w:r>
            <w:r w:rsidRPr="0059383E">
              <w:rPr>
                <w:rFonts w:asciiTheme="majorBidi" w:hAnsiTheme="majorBidi" w:cstheme="majorBidi"/>
                <w:color w:val="000000"/>
                <w:sz w:val="18"/>
                <w:szCs w:val="18"/>
                <w:vertAlign w:val="superscript"/>
              </w:rPr>
              <w:t>1</w:t>
            </w:r>
          </w:p>
        </w:tc>
      </w:tr>
      <w:tr w14:paraId="7AA1EC87"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D0A0BA9" w14:textId="77777777">
            <w:pPr>
              <w:spacing w:after="0"/>
              <w:rPr>
                <w:rFonts w:asciiTheme="majorBidi" w:hAnsiTheme="majorBidi" w:cstheme="majorBidi"/>
                <w:color w:val="000000"/>
                <w:sz w:val="18"/>
                <w:szCs w:val="18"/>
              </w:rPr>
            </w:pPr>
          </w:p>
        </w:tc>
        <w:tc>
          <w:tcPr>
            <w:tcW w:w="18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256E0AF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ot Remover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9A784E5"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arpet and Upholstery Cleaner (aerosol)</w:t>
            </w:r>
          </w:p>
        </w:tc>
      </w:tr>
      <w:tr w14:paraId="2AB4D587"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0FBDEBF"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99D07D9"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842EE1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arpet and Upholstery Cleaner (nonaerosol - dilutable)</w:t>
            </w:r>
          </w:p>
        </w:tc>
      </w:tr>
      <w:tr w14:paraId="7564E496"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6706878"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5164A7EC"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D8AEAF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arpet and Upholstery Cleaner (nonaerosol - ready-to-use)</w:t>
            </w:r>
          </w:p>
        </w:tc>
      </w:tr>
      <w:tr w14:paraId="23415A8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AA24D0C"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F729741"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6A2186E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ot Remover (aerosol)</w:t>
            </w:r>
          </w:p>
        </w:tc>
      </w:tr>
      <w:tr w14:paraId="224573DB"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D39FA1B"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543C9F38"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4B51723"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ot Remover (nonaerosol) (Laundry Products)</w:t>
            </w:r>
          </w:p>
        </w:tc>
      </w:tr>
      <w:tr w14:paraId="2FC9251B"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D7A5FBD"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AB7C4EE"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70AAE2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ot Remover (nonaerosol) (Non-Laundry Products)</w:t>
            </w:r>
          </w:p>
        </w:tc>
      </w:tr>
      <w:tr w14:paraId="5509D7EB"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2A14317" w14:textId="77777777">
            <w:pPr>
              <w:spacing w:after="0"/>
              <w:rPr>
                <w:rFonts w:asciiTheme="majorBidi" w:hAnsiTheme="majorBidi" w:cstheme="majorBidi"/>
                <w:color w:val="000000"/>
                <w:sz w:val="18"/>
                <w:szCs w:val="18"/>
              </w:rPr>
            </w:pPr>
          </w:p>
        </w:tc>
        <w:tc>
          <w:tcPr>
            <w:tcW w:w="18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0F97B1BC"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 xml:space="preserve">Wipe </w:t>
            </w:r>
            <w:r w:rsidR="004B46C2">
              <w:rPr>
                <w:rFonts w:asciiTheme="majorBidi" w:hAnsiTheme="majorBidi" w:cstheme="majorBidi"/>
                <w:color w:val="000000"/>
                <w:sz w:val="18"/>
                <w:szCs w:val="18"/>
              </w:rPr>
              <w:t xml:space="preserve">and Liquid </w:t>
            </w:r>
            <w:r w:rsidRPr="007164E6">
              <w:rPr>
                <w:rFonts w:asciiTheme="majorBidi" w:hAnsiTheme="majorBidi" w:cstheme="majorBidi"/>
                <w:color w:val="000000"/>
                <w:sz w:val="18"/>
                <w:szCs w:val="18"/>
              </w:rPr>
              <w:t>Cleaning and Polishing</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98A2DB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General Purpose Degreaser (nonaerosol)</w:t>
            </w:r>
          </w:p>
        </w:tc>
      </w:tr>
      <w:tr w14:paraId="4CF115F7"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5AD42E9"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12ECDE1B"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411763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Gum or Candle Wax Remover</w:t>
            </w:r>
          </w:p>
        </w:tc>
      </w:tr>
      <w:tr w14:paraId="52BD6684"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7E4737B"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22F0BD9"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1E67FB1"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Metal Polish/Cleanser (nonaerosol)</w:t>
            </w:r>
          </w:p>
        </w:tc>
      </w:tr>
      <w:tr w14:paraId="5F4E7C21"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4712BF27"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53C15E8"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D213DD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ingle Purpose Cleaner</w:t>
            </w:r>
          </w:p>
        </w:tc>
      </w:tr>
      <w:tr w14:paraId="76C5B74B"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0FCF712"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639F5BC2"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39002BB"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ingle Purpose Degreaser</w:t>
            </w:r>
          </w:p>
        </w:tc>
      </w:tr>
      <w:tr w14:paraId="6963B4D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A159FBA"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A9D5034"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01AA61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Other cleaners and degreasers</w:t>
            </w:r>
          </w:p>
        </w:tc>
      </w:tr>
      <w:tr w14:paraId="0F03A36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11CDA05"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AE4C3B7"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5350B69"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lean Up Solvent</w:t>
            </w:r>
          </w:p>
        </w:tc>
      </w:tr>
      <w:tr w14:paraId="0CA02B7C"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99F4077"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D78DD9D"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0DA9557"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Multi-purpose Solvent (nonaerosol)</w:t>
            </w:r>
          </w:p>
        </w:tc>
      </w:tr>
      <w:tr w14:paraId="455DDCC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7B0F7B4"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5B1BB56A"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10B9B9E"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ray Gun Cleaner and Solvent</w:t>
            </w:r>
          </w:p>
        </w:tc>
      </w:tr>
      <w:tr w14:paraId="61EBF299"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CEAC895"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161DC842"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F98546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ire or Wheel Cleaner (nonaerosol)</w:t>
            </w:r>
          </w:p>
        </w:tc>
      </w:tr>
      <w:tr w14:paraId="60991146"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3C6D457"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6DCCD1A3"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659357B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Engine Degreaser (aerosol)</w:t>
            </w:r>
          </w:p>
        </w:tc>
      </w:tr>
      <w:tr w14:paraId="15298CC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B3885B1"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26DBA47"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690340B"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Engine Degreaser (nonaerosol)</w:t>
            </w:r>
          </w:p>
        </w:tc>
      </w:tr>
      <w:tr w14:paraId="2A619216" w14:textId="77777777">
        <w:tblPrEx>
          <w:tblW w:w="9365" w:type="dxa"/>
          <w:tblLayout w:type="fixed"/>
          <w:tblCellMar>
            <w:left w:w="115" w:type="dxa"/>
            <w:right w:w="115" w:type="dxa"/>
          </w:tblCellMar>
          <w:tblLook w:val="04A0"/>
        </w:tblPrEx>
        <w:trPr>
          <w:trHeight w:val="280"/>
        </w:trPr>
        <w:tc>
          <w:tcPr>
            <w:tcW w:w="24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760953E0"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leaning Products Solvent Demand: Industrial &amp; Institutional</w:t>
            </w:r>
          </w:p>
        </w:tc>
        <w:tc>
          <w:tcPr>
            <w:tcW w:w="1890"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EE3A612"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erosol Spray Cleaning/Degreasing</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E66D761" w14:textId="77777777">
            <w:pPr>
              <w:spacing w:after="0"/>
              <w:rPr>
                <w:rFonts w:asciiTheme="majorBidi" w:hAnsiTheme="majorBidi" w:cstheme="majorBidi"/>
                <w:i/>
                <w:iCs/>
                <w:color w:val="000000"/>
                <w:sz w:val="18"/>
                <w:szCs w:val="18"/>
              </w:rPr>
            </w:pPr>
            <w:r w:rsidRPr="007164E6">
              <w:rPr>
                <w:rFonts w:asciiTheme="majorBidi" w:hAnsiTheme="majorBidi" w:cstheme="majorBidi"/>
                <w:i/>
                <w:iCs/>
                <w:color w:val="000000"/>
                <w:sz w:val="18"/>
                <w:szCs w:val="18"/>
              </w:rPr>
              <w:t>Not reported in CARB survey</w:t>
            </w:r>
          </w:p>
        </w:tc>
      </w:tr>
      <w:tr w14:paraId="09E6E88D"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tcPr>
          <w:p w:rsidR="00B32E49" w:rsidRPr="007164E6" w:rsidP="00CB1C05" w14:paraId="7C2E1467" w14:textId="77777777">
            <w:pPr>
              <w:spacing w:after="0"/>
              <w:rPr>
                <w:rFonts w:asciiTheme="majorBidi" w:hAnsiTheme="majorBidi" w:cstheme="majorBidi"/>
                <w:color w:val="000000"/>
                <w:sz w:val="18"/>
                <w:szCs w:val="18"/>
              </w:rPr>
            </w:pPr>
          </w:p>
        </w:tc>
        <w:tc>
          <w:tcPr>
            <w:tcW w:w="1890" w:type="dxa"/>
            <w:tcBorders>
              <w:top w:val="nil"/>
              <w:left w:val="nil"/>
              <w:bottom w:val="single" w:sz="4" w:space="0" w:color="auto"/>
              <w:right w:val="single" w:sz="4" w:space="0" w:color="auto"/>
            </w:tcBorders>
            <w:shd w:val="clear" w:color="auto" w:fill="auto"/>
            <w:noWrap/>
            <w:vAlign w:val="bottom"/>
          </w:tcPr>
          <w:p w:rsidR="00B32E49" w:rsidRPr="007164E6" w:rsidP="00CB1C05" w14:paraId="0ED1BF63" w14:textId="77777777">
            <w:pPr>
              <w:spacing w:after="0"/>
              <w:rPr>
                <w:rFonts w:asciiTheme="majorBidi" w:hAnsiTheme="majorBidi" w:cstheme="majorBidi"/>
                <w:color w:val="000000"/>
                <w:sz w:val="18"/>
                <w:szCs w:val="18"/>
              </w:rPr>
            </w:pPr>
            <w:r w:rsidRPr="00D56F7B">
              <w:rPr>
                <w:rFonts w:asciiTheme="majorBidi" w:hAnsiTheme="majorBidi" w:cstheme="majorBidi"/>
                <w:color w:val="000000"/>
                <w:sz w:val="18"/>
                <w:szCs w:val="18"/>
              </w:rPr>
              <w:t>Anti-Spatter Welding Aerosol</w:t>
            </w:r>
          </w:p>
        </w:tc>
        <w:tc>
          <w:tcPr>
            <w:tcW w:w="5045" w:type="dxa"/>
            <w:tcBorders>
              <w:top w:val="nil"/>
              <w:left w:val="nil"/>
              <w:bottom w:val="single" w:sz="4" w:space="0" w:color="auto"/>
              <w:right w:val="single" w:sz="4" w:space="0" w:color="auto"/>
            </w:tcBorders>
            <w:shd w:val="clear" w:color="auto" w:fill="auto"/>
            <w:noWrap/>
            <w:vAlign w:val="bottom"/>
          </w:tcPr>
          <w:p w:rsidR="00B32E49" w:rsidRPr="007164E6" w:rsidP="00CB1C05" w14:paraId="1FA7F822" w14:textId="77777777">
            <w:pPr>
              <w:spacing w:after="0"/>
              <w:rPr>
                <w:rFonts w:asciiTheme="majorBidi" w:hAnsiTheme="majorBidi" w:cstheme="majorBidi"/>
                <w:i/>
                <w:iCs/>
                <w:color w:val="000000"/>
                <w:sz w:val="18"/>
                <w:szCs w:val="18"/>
              </w:rPr>
            </w:pPr>
            <w:r w:rsidRPr="007164E6">
              <w:rPr>
                <w:rFonts w:asciiTheme="majorBidi" w:hAnsiTheme="majorBidi" w:cstheme="majorBidi"/>
                <w:i/>
                <w:iCs/>
                <w:color w:val="000000"/>
                <w:sz w:val="18"/>
                <w:szCs w:val="18"/>
              </w:rPr>
              <w:t>Not reported in CARB survey</w:t>
            </w:r>
          </w:p>
        </w:tc>
      </w:tr>
      <w:tr w14:paraId="01939B07"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A742589" w14:textId="77777777">
            <w:pPr>
              <w:spacing w:after="0"/>
              <w:rPr>
                <w:rFonts w:asciiTheme="majorBidi" w:hAnsiTheme="majorBidi" w:cstheme="majorBidi"/>
                <w:color w:val="000000"/>
                <w:sz w:val="18"/>
                <w:szCs w:val="18"/>
              </w:rPr>
            </w:pPr>
          </w:p>
        </w:tc>
        <w:tc>
          <w:tcPr>
            <w:tcW w:w="1890"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4D10170"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ot Remover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1310B83" w14:textId="77777777">
            <w:pPr>
              <w:spacing w:after="0"/>
              <w:rPr>
                <w:rFonts w:asciiTheme="majorBidi" w:hAnsiTheme="majorBidi" w:cstheme="majorBidi"/>
                <w:i/>
                <w:iCs/>
                <w:color w:val="000000"/>
                <w:sz w:val="18"/>
                <w:szCs w:val="18"/>
              </w:rPr>
            </w:pPr>
            <w:r w:rsidRPr="007164E6">
              <w:rPr>
                <w:rFonts w:asciiTheme="majorBidi" w:hAnsiTheme="majorBidi" w:cstheme="majorBidi"/>
                <w:i/>
                <w:iCs/>
                <w:color w:val="000000"/>
                <w:sz w:val="18"/>
                <w:szCs w:val="18"/>
              </w:rPr>
              <w:t>Not reported in CARB survey</w:t>
            </w:r>
          </w:p>
        </w:tc>
      </w:tr>
      <w:tr w14:paraId="605D569B"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6AF0787" w14:textId="77777777">
            <w:pPr>
              <w:spacing w:after="0"/>
              <w:rPr>
                <w:rFonts w:asciiTheme="majorBidi" w:hAnsiTheme="majorBidi" w:cstheme="majorBidi"/>
                <w:color w:val="000000"/>
                <w:sz w:val="18"/>
                <w:szCs w:val="18"/>
              </w:rPr>
            </w:pPr>
          </w:p>
        </w:tc>
        <w:tc>
          <w:tcPr>
            <w:tcW w:w="1890"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3C0916C"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 xml:space="preserve">Wipe </w:t>
            </w:r>
            <w:r w:rsidR="004B46C2">
              <w:rPr>
                <w:rFonts w:asciiTheme="majorBidi" w:hAnsiTheme="majorBidi" w:cstheme="majorBidi"/>
                <w:color w:val="000000"/>
                <w:sz w:val="18"/>
                <w:szCs w:val="18"/>
              </w:rPr>
              <w:t xml:space="preserve">and Liquid </w:t>
            </w:r>
            <w:r w:rsidRPr="007164E6">
              <w:rPr>
                <w:rFonts w:asciiTheme="majorBidi" w:hAnsiTheme="majorBidi" w:cstheme="majorBidi"/>
                <w:color w:val="000000"/>
                <w:sz w:val="18"/>
                <w:szCs w:val="18"/>
              </w:rPr>
              <w:t>Cleaning and Polishing</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D97B73D" w14:textId="77777777">
            <w:pPr>
              <w:spacing w:after="0"/>
              <w:rPr>
                <w:rFonts w:asciiTheme="majorBidi" w:hAnsiTheme="majorBidi" w:cstheme="majorBidi"/>
                <w:i/>
                <w:iCs/>
                <w:color w:val="000000"/>
                <w:sz w:val="18"/>
                <w:szCs w:val="18"/>
              </w:rPr>
            </w:pPr>
            <w:r w:rsidRPr="007164E6">
              <w:rPr>
                <w:rFonts w:asciiTheme="majorBidi" w:hAnsiTheme="majorBidi" w:cstheme="majorBidi"/>
                <w:i/>
                <w:iCs/>
                <w:color w:val="000000"/>
                <w:sz w:val="18"/>
                <w:szCs w:val="18"/>
              </w:rPr>
              <w:t>Not reported in CARB survey</w:t>
            </w:r>
          </w:p>
        </w:tc>
      </w:tr>
      <w:tr w14:paraId="25F6B112" w14:textId="77777777">
        <w:tblPrEx>
          <w:tblW w:w="9365" w:type="dxa"/>
          <w:tblLayout w:type="fixed"/>
          <w:tblCellMar>
            <w:left w:w="115" w:type="dxa"/>
            <w:right w:w="115" w:type="dxa"/>
          </w:tblCellMar>
          <w:tblLook w:val="04A0"/>
        </w:tblPrEx>
        <w:trPr>
          <w:trHeight w:val="280"/>
        </w:trPr>
        <w:tc>
          <w:tcPr>
            <w:tcW w:w="2430" w:type="dxa"/>
            <w:tcBorders>
              <w:top w:val="nil"/>
              <w:left w:val="single" w:sz="4" w:space="0" w:color="auto"/>
              <w:bottom w:val="single" w:sz="4" w:space="0" w:color="auto"/>
              <w:right w:val="single" w:sz="4" w:space="0" w:color="auto"/>
            </w:tcBorders>
            <w:shd w:val="clear" w:color="auto" w:fill="auto"/>
            <w:noWrap/>
            <w:vAlign w:val="bottom"/>
            <w:hideMark/>
          </w:tcPr>
          <w:p w:rsidR="00B32E49" w:rsidRPr="007164E6" w:rsidP="00CB1C05" w14:paraId="77D0620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Dry Cleaning</w:t>
            </w:r>
          </w:p>
        </w:tc>
        <w:tc>
          <w:tcPr>
            <w:tcW w:w="1890"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04DB210"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pot Remover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FB4CBAF" w14:textId="77777777">
            <w:pPr>
              <w:spacing w:after="0"/>
              <w:rPr>
                <w:rFonts w:asciiTheme="majorBidi" w:hAnsiTheme="majorBidi" w:cstheme="majorBidi"/>
                <w:i/>
                <w:iCs/>
                <w:color w:val="000000"/>
                <w:sz w:val="18"/>
                <w:szCs w:val="18"/>
              </w:rPr>
            </w:pPr>
            <w:r w:rsidRPr="007164E6">
              <w:rPr>
                <w:rFonts w:asciiTheme="majorBidi" w:hAnsiTheme="majorBidi" w:cstheme="majorBidi"/>
                <w:i/>
                <w:iCs/>
                <w:color w:val="000000"/>
                <w:sz w:val="18"/>
                <w:szCs w:val="18"/>
              </w:rPr>
              <w:t>Not reported in CARB survey</w:t>
            </w:r>
          </w:p>
        </w:tc>
      </w:tr>
      <w:tr w14:paraId="5A285E08" w14:textId="77777777">
        <w:tblPrEx>
          <w:tblW w:w="9365" w:type="dxa"/>
          <w:tblLayout w:type="fixed"/>
          <w:tblCellMar>
            <w:left w:w="115" w:type="dxa"/>
            <w:right w:w="115" w:type="dxa"/>
          </w:tblCellMar>
          <w:tblLook w:val="04A0"/>
        </w:tblPrEx>
        <w:trPr>
          <w:trHeight w:val="280"/>
        </w:trPr>
        <w:tc>
          <w:tcPr>
            <w:tcW w:w="2430" w:type="dxa"/>
            <w:tcBorders>
              <w:top w:val="nil"/>
              <w:left w:val="single" w:sz="4" w:space="0" w:color="auto"/>
              <w:bottom w:val="single" w:sz="4" w:space="0" w:color="auto"/>
              <w:right w:val="single" w:sz="4" w:space="0" w:color="auto"/>
            </w:tcBorders>
            <w:shd w:val="clear" w:color="auto" w:fill="auto"/>
            <w:noWrap/>
            <w:vAlign w:val="bottom"/>
            <w:hideMark/>
          </w:tcPr>
          <w:p w:rsidR="00B32E49" w:rsidRPr="007164E6" w:rsidP="00CB1C05" w14:paraId="03F3D7BC"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 xml:space="preserve">Paints &amp; Coatings Solvent Demand: Architectural </w:t>
            </w:r>
          </w:p>
        </w:tc>
        <w:tc>
          <w:tcPr>
            <w:tcW w:w="1890"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CA7F2C1"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Paint and Coating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218BD71" w14:textId="77777777">
            <w:pPr>
              <w:spacing w:after="0"/>
              <w:rPr>
                <w:rFonts w:asciiTheme="majorBidi" w:hAnsiTheme="majorBidi" w:cstheme="majorBidi"/>
                <w:i/>
                <w:iCs/>
                <w:color w:val="000000"/>
                <w:sz w:val="18"/>
                <w:szCs w:val="18"/>
              </w:rPr>
            </w:pPr>
            <w:r w:rsidRPr="007164E6">
              <w:rPr>
                <w:rFonts w:asciiTheme="majorBidi" w:hAnsiTheme="majorBidi" w:cstheme="majorBidi"/>
                <w:i/>
                <w:iCs/>
                <w:color w:val="000000"/>
                <w:sz w:val="18"/>
                <w:szCs w:val="18"/>
              </w:rPr>
              <w:t>Not reported in CARB survey</w:t>
            </w:r>
          </w:p>
        </w:tc>
      </w:tr>
      <w:tr w14:paraId="332D150E" w14:textId="77777777">
        <w:tblPrEx>
          <w:tblW w:w="9365" w:type="dxa"/>
          <w:tblLayout w:type="fixed"/>
          <w:tblCellMar>
            <w:left w:w="115" w:type="dxa"/>
            <w:right w:w="115" w:type="dxa"/>
          </w:tblCellMar>
          <w:tblLook w:val="04A0"/>
        </w:tblPrEx>
        <w:trPr>
          <w:trHeight w:val="280"/>
        </w:trPr>
        <w:tc>
          <w:tcPr>
            <w:tcW w:w="2430" w:type="dxa"/>
            <w:vMerge w:val="restart"/>
            <w:tcBorders>
              <w:top w:val="nil"/>
              <w:left w:val="single" w:sz="4" w:space="0" w:color="auto"/>
              <w:bottom w:val="single" w:sz="4" w:space="0" w:color="auto"/>
              <w:right w:val="single" w:sz="4" w:space="0" w:color="auto"/>
            </w:tcBorders>
            <w:vAlign w:val="center"/>
            <w:hideMark/>
          </w:tcPr>
          <w:p w:rsidR="00B32E49" w:rsidRPr="007164E6" w:rsidP="00CB1C05" w14:paraId="59AC4BC5" w14:textId="77777777">
            <w:pPr>
              <w:spacing w:after="0"/>
              <w:rPr>
                <w:rFonts w:asciiTheme="majorBidi" w:hAnsiTheme="majorBidi" w:cstheme="majorBidi"/>
                <w:color w:val="000000"/>
                <w:sz w:val="18"/>
                <w:szCs w:val="18"/>
              </w:rPr>
            </w:pPr>
            <w:r w:rsidRPr="00467EBB">
              <w:rPr>
                <w:rFonts w:asciiTheme="majorBidi" w:hAnsiTheme="majorBidi" w:cstheme="majorBidi"/>
                <w:color w:val="000000"/>
                <w:sz w:val="18"/>
                <w:szCs w:val="18"/>
              </w:rPr>
              <w:t>Paints &amp; Coatings Solvent Demand: Other</w:t>
            </w:r>
          </w:p>
        </w:tc>
        <w:tc>
          <w:tcPr>
            <w:tcW w:w="18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41E3AFD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Lubricants and Grease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6DE8F52"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nti-Seize Lubricant (aerosol)</w:t>
            </w:r>
          </w:p>
        </w:tc>
      </w:tr>
      <w:tr w14:paraId="3DACE464"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38D92E0"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9487E94"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D2CE07C"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nti-Seize Lubricant (nonaerosol)</w:t>
            </w:r>
          </w:p>
        </w:tc>
      </w:tr>
      <w:tr w14:paraId="0C709E55"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2CC2A72C"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2940A77"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4625C02"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utting or Tapping Oil (aerosol)</w:t>
            </w:r>
          </w:p>
        </w:tc>
      </w:tr>
      <w:tr w14:paraId="5678630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776E20B"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6CA9E8F"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6319045"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utting or Tapping Oil (nonaerosol)</w:t>
            </w:r>
          </w:p>
        </w:tc>
      </w:tr>
      <w:tr w14:paraId="30E337E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37B298D"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6F600A9"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683FF3B"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Firearm Lubricant</w:t>
            </w:r>
          </w:p>
        </w:tc>
      </w:tr>
      <w:tr w14:paraId="6C756CFF"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7E3641E"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984A147"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02BD41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Gear, Chain, or Wire Lubricant (aerosol)</w:t>
            </w:r>
          </w:p>
        </w:tc>
      </w:tr>
      <w:tr w14:paraId="1F34E8E9"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FE35444"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F24A89D"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C658F3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Gear, Chain, or Wire Lubricant (nonaerosol)</w:t>
            </w:r>
          </w:p>
        </w:tc>
      </w:tr>
      <w:tr w14:paraId="3BA933D9"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4BD7ECA3"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359E19AF"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D4C1AB4"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Lubricants to manufacture or construct goods (labeled not for retail sale)</w:t>
            </w:r>
          </w:p>
        </w:tc>
      </w:tr>
      <w:tr w14:paraId="3B7D6342"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536D81B"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40D8091"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509FEB7"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Multi-purpose Dry Lubricant</w:t>
            </w:r>
          </w:p>
        </w:tc>
      </w:tr>
      <w:tr w14:paraId="683BD56E"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455BE55"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873972C"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57B5A17"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Multi-purpose Lubricant (including solid and semisolid products)</w:t>
            </w:r>
          </w:p>
        </w:tc>
      </w:tr>
      <w:tr w14:paraId="560B4AC9"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A77DC30"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347079C"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6FBD446"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Penetrant</w:t>
            </w:r>
          </w:p>
        </w:tc>
      </w:tr>
      <w:tr w14:paraId="42397FDA"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0A40D432"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7419271A"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3FDFF5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ilicone-based Multi-purpose Lubricant</w:t>
            </w:r>
          </w:p>
        </w:tc>
      </w:tr>
      <w:tr w14:paraId="4658E74C"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32EAA078"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6E1AE000"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81059FC"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ingle Purpose Lubricant</w:t>
            </w:r>
          </w:p>
        </w:tc>
      </w:tr>
      <w:tr w14:paraId="495B83E9"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BAE24C7"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42C5BBC9"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6C1F186"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Other lubricants and penetrants</w:t>
            </w:r>
          </w:p>
        </w:tc>
      </w:tr>
      <w:tr w14:paraId="6434E29B"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6E06081" w14:textId="77777777">
            <w:pPr>
              <w:spacing w:after="0"/>
              <w:rPr>
                <w:rFonts w:asciiTheme="majorBidi" w:hAnsiTheme="majorBidi" w:cstheme="majorBidi"/>
                <w:color w:val="000000"/>
                <w:sz w:val="18"/>
                <w:szCs w:val="18"/>
              </w:rPr>
            </w:pPr>
          </w:p>
        </w:tc>
        <w:tc>
          <w:tcPr>
            <w:tcW w:w="1890"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8E30D0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 xml:space="preserve">Mold </w:t>
            </w:r>
            <w:r w:rsidR="004B46C2">
              <w:rPr>
                <w:rFonts w:asciiTheme="majorBidi" w:hAnsiTheme="majorBidi" w:cstheme="majorBidi"/>
                <w:color w:val="000000"/>
                <w:sz w:val="18"/>
                <w:szCs w:val="18"/>
              </w:rPr>
              <w:t xml:space="preserve">Cleaning, </w:t>
            </w:r>
            <w:r w:rsidRPr="007164E6">
              <w:rPr>
                <w:rFonts w:asciiTheme="majorBidi" w:hAnsiTheme="majorBidi" w:cstheme="majorBidi"/>
                <w:color w:val="000000"/>
                <w:sz w:val="18"/>
                <w:szCs w:val="18"/>
              </w:rPr>
              <w:t>Release and Protectant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978A3E9" w14:textId="77777777">
            <w:pPr>
              <w:spacing w:after="0"/>
              <w:rPr>
                <w:rFonts w:asciiTheme="majorBidi" w:hAnsiTheme="majorBidi" w:cstheme="majorBidi"/>
                <w:color w:val="000000"/>
                <w:sz w:val="18"/>
                <w:szCs w:val="18"/>
              </w:rPr>
            </w:pPr>
            <w:r w:rsidRPr="007160A9">
              <w:rPr>
                <w:rFonts w:asciiTheme="majorBidi" w:hAnsiTheme="majorBidi" w:cstheme="majorBidi"/>
                <w:color w:val="000000"/>
                <w:sz w:val="18"/>
                <w:szCs w:val="18"/>
              </w:rPr>
              <w:t>Molding and Casting Materials (Including all related products)</w:t>
            </w:r>
          </w:p>
        </w:tc>
      </w:tr>
      <w:tr w14:paraId="75AD346C"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5BE640A7" w14:textId="77777777">
            <w:pPr>
              <w:spacing w:after="0"/>
              <w:rPr>
                <w:rFonts w:asciiTheme="majorBidi" w:hAnsiTheme="majorBidi" w:cstheme="majorBidi"/>
                <w:color w:val="000000"/>
                <w:sz w:val="18"/>
                <w:szCs w:val="18"/>
              </w:rPr>
            </w:pPr>
          </w:p>
        </w:tc>
        <w:tc>
          <w:tcPr>
            <w:tcW w:w="18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2B4B3989"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Paint and Coatings</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FEB01B3"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rtist Solvent and Thinner</w:t>
            </w:r>
          </w:p>
        </w:tc>
      </w:tr>
      <w:tr w14:paraId="72C2429F"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0C111F1"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59DA0405"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1BD919D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Lacquer Thinner</w:t>
            </w:r>
          </w:p>
        </w:tc>
      </w:tr>
      <w:tr w14:paraId="14A1934A"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2182B9F6"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F24D0EF"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2702E00"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Paint Thinner (nonaerosol)</w:t>
            </w:r>
          </w:p>
        </w:tc>
      </w:tr>
      <w:tr w14:paraId="3860F133"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59C36D5"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4F03EA8"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FA06C21"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Surface Preparation Solvent and Cleaner (Motor Vehicle Surfaces)</w:t>
            </w:r>
          </w:p>
        </w:tc>
      </w:tr>
      <w:tr w14:paraId="2476CD36"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A1208BE"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0E64B59"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DE56595"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hinner/Reducer/Retardant (Furniture Coating Systems)</w:t>
            </w:r>
          </w:p>
        </w:tc>
      </w:tr>
      <w:tr w14:paraId="312EBCB7"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7CAB606A"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559EAD81"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3731663"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hinner/Reducer/Retardant (Motor Vehicle Coating Systems)</w:t>
            </w:r>
          </w:p>
        </w:tc>
      </w:tr>
      <w:tr w14:paraId="2725804F"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90A8FC5"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553A69DB"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3CFBE8F9"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Other solvent and thinning products</w:t>
            </w:r>
          </w:p>
        </w:tc>
      </w:tr>
      <w:tr w14:paraId="0DE084C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4B82718"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07C0C01A"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08966D01"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Undercoating (aerosol only)</w:t>
            </w:r>
          </w:p>
        </w:tc>
      </w:tr>
      <w:tr w14:paraId="614FA26A" w14:textId="77777777">
        <w:tblPrEx>
          <w:tblW w:w="9365" w:type="dxa"/>
          <w:tblLayout w:type="fixed"/>
          <w:tblCellMar>
            <w:left w:w="115" w:type="dxa"/>
            <w:right w:w="115" w:type="dxa"/>
          </w:tblCellMar>
          <w:tblLook w:val="04A0"/>
        </w:tblPrEx>
        <w:trPr>
          <w:trHeight w:val="280"/>
        </w:trPr>
        <w:tc>
          <w:tcPr>
            <w:tcW w:w="2430" w:type="dxa"/>
            <w:tcBorders>
              <w:top w:val="nil"/>
              <w:left w:val="single" w:sz="4" w:space="0" w:color="auto"/>
              <w:bottom w:val="single" w:sz="4" w:space="0" w:color="auto"/>
              <w:right w:val="single" w:sz="4" w:space="0" w:color="auto"/>
            </w:tcBorders>
            <w:shd w:val="clear" w:color="auto" w:fill="auto"/>
            <w:noWrap/>
            <w:vAlign w:val="bottom"/>
            <w:hideMark/>
          </w:tcPr>
          <w:p w:rsidR="00B32E49" w:rsidRPr="007164E6" w:rsidP="00CB1C05" w14:paraId="795174DE"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Printing Ink Solvent Demand</w:t>
            </w:r>
          </w:p>
        </w:tc>
        <w:tc>
          <w:tcPr>
            <w:tcW w:w="1890"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4FD4E8D"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Inks and Ink Removal</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44BB5243"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Inks, Toners, Ribbons, and Cartridges for office equipment</w:t>
            </w:r>
          </w:p>
        </w:tc>
      </w:tr>
      <w:tr w14:paraId="3D91EF52" w14:textId="77777777">
        <w:tblPrEx>
          <w:tblW w:w="9365" w:type="dxa"/>
          <w:tblLayout w:type="fixed"/>
          <w:tblCellMar>
            <w:left w:w="115" w:type="dxa"/>
            <w:right w:w="115" w:type="dxa"/>
          </w:tblCellMar>
          <w:tblLook w:val="04A0"/>
        </w:tblPrEx>
        <w:trPr>
          <w:trHeight w:val="280"/>
        </w:trPr>
        <w:tc>
          <w:tcPr>
            <w:tcW w:w="24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4716A0B0"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ransportation Solvent Demand: Motor Vehicles</w:t>
            </w:r>
          </w:p>
        </w:tc>
        <w:tc>
          <w:tcPr>
            <w:tcW w:w="18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32E49" w:rsidRPr="007164E6" w:rsidP="00CB1C05" w14:paraId="4A1F5428"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Aerosol Spray Cleaning/Degreasing</w:t>
            </w: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2EEC62AA"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Tire or Wheel Cleaner (aerosol)</w:t>
            </w:r>
          </w:p>
        </w:tc>
      </w:tr>
      <w:tr w14:paraId="0B233119"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2296F548"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144C927E"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589C9C40"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Brake Cleaner</w:t>
            </w:r>
          </w:p>
        </w:tc>
      </w:tr>
      <w:tr w14:paraId="18D3EF0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601F4A7F"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2B79CFBE"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B236B2F"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Carburetor or Fuel-Injection Air Intake Cleaner</w:t>
            </w:r>
          </w:p>
        </w:tc>
      </w:tr>
      <w:tr w14:paraId="6526C450" w14:textId="77777777">
        <w:tblPrEx>
          <w:tblW w:w="9365" w:type="dxa"/>
          <w:tblLayout w:type="fixed"/>
          <w:tblCellMar>
            <w:left w:w="115" w:type="dxa"/>
            <w:right w:w="115" w:type="dxa"/>
          </w:tblCellMar>
          <w:tblLook w:val="04A0"/>
        </w:tblPrEx>
        <w:trPr>
          <w:trHeight w:val="280"/>
        </w:trPr>
        <w:tc>
          <w:tcPr>
            <w:tcW w:w="2430" w:type="dxa"/>
            <w:vMerge/>
            <w:tcBorders>
              <w:top w:val="nil"/>
              <w:left w:val="single" w:sz="4" w:space="0" w:color="auto"/>
              <w:bottom w:val="single" w:sz="4" w:space="0" w:color="auto"/>
              <w:right w:val="single" w:sz="4" w:space="0" w:color="auto"/>
            </w:tcBorders>
            <w:vAlign w:val="center"/>
            <w:hideMark/>
          </w:tcPr>
          <w:p w:rsidR="00B32E49" w:rsidRPr="007164E6" w:rsidP="00CB1C05" w14:paraId="15848F78" w14:textId="77777777">
            <w:pPr>
              <w:spacing w:after="0"/>
              <w:rPr>
                <w:rFonts w:asciiTheme="majorBidi" w:hAnsiTheme="majorBidi" w:cstheme="majorBidi"/>
                <w:color w:val="000000"/>
                <w:sz w:val="18"/>
                <w:szCs w:val="18"/>
              </w:rPr>
            </w:pPr>
          </w:p>
        </w:tc>
        <w:tc>
          <w:tcPr>
            <w:tcW w:w="1890" w:type="dxa"/>
            <w:vMerge/>
            <w:tcBorders>
              <w:top w:val="nil"/>
              <w:left w:val="single" w:sz="4" w:space="0" w:color="auto"/>
              <w:bottom w:val="single" w:sz="4" w:space="0" w:color="auto"/>
              <w:right w:val="single" w:sz="4" w:space="0" w:color="auto"/>
            </w:tcBorders>
            <w:vAlign w:val="center"/>
            <w:hideMark/>
          </w:tcPr>
          <w:p w:rsidR="00B32E49" w:rsidRPr="007164E6" w:rsidP="00CB1C05" w14:paraId="1980B87A" w14:textId="77777777">
            <w:pPr>
              <w:spacing w:after="0"/>
              <w:rPr>
                <w:rFonts w:asciiTheme="majorBidi" w:hAnsiTheme="majorBidi" w:cstheme="majorBidi"/>
                <w:color w:val="000000"/>
                <w:sz w:val="18"/>
                <w:szCs w:val="18"/>
              </w:rPr>
            </w:pPr>
          </w:p>
        </w:tc>
        <w:tc>
          <w:tcPr>
            <w:tcW w:w="5045" w:type="dxa"/>
            <w:tcBorders>
              <w:top w:val="nil"/>
              <w:left w:val="nil"/>
              <w:bottom w:val="single" w:sz="4" w:space="0" w:color="auto"/>
              <w:right w:val="single" w:sz="4" w:space="0" w:color="auto"/>
            </w:tcBorders>
            <w:shd w:val="clear" w:color="auto" w:fill="auto"/>
            <w:noWrap/>
            <w:vAlign w:val="bottom"/>
            <w:hideMark/>
          </w:tcPr>
          <w:p w:rsidR="00B32E49" w:rsidRPr="007164E6" w:rsidP="00CB1C05" w14:paraId="7A31D78A" w14:textId="77777777">
            <w:pPr>
              <w:spacing w:after="0"/>
              <w:rPr>
                <w:rFonts w:asciiTheme="majorBidi" w:hAnsiTheme="majorBidi" w:cstheme="majorBidi"/>
                <w:color w:val="000000"/>
                <w:sz w:val="18"/>
                <w:szCs w:val="18"/>
              </w:rPr>
            </w:pPr>
            <w:r w:rsidRPr="007164E6">
              <w:rPr>
                <w:rFonts w:asciiTheme="majorBidi" w:hAnsiTheme="majorBidi" w:cstheme="majorBidi"/>
                <w:color w:val="000000"/>
                <w:sz w:val="18"/>
                <w:szCs w:val="18"/>
              </w:rPr>
              <w:t>Engine Degreaser (aerosol)</w:t>
            </w:r>
          </w:p>
        </w:tc>
      </w:tr>
      <w:tr w14:paraId="6CA968B8" w14:textId="77777777">
        <w:tblPrEx>
          <w:tblW w:w="9365" w:type="dxa"/>
          <w:tblLayout w:type="fixed"/>
          <w:tblCellMar>
            <w:left w:w="115" w:type="dxa"/>
            <w:right w:w="115" w:type="dxa"/>
          </w:tblCellMar>
          <w:tblLook w:val="04A0"/>
        </w:tblPrEx>
        <w:trPr>
          <w:trHeight w:val="280"/>
        </w:trPr>
        <w:tc>
          <w:tcPr>
            <w:tcW w:w="9365" w:type="dxa"/>
            <w:gridSpan w:val="3"/>
            <w:tcBorders>
              <w:top w:val="single" w:sz="4" w:space="0" w:color="auto"/>
              <w:left w:val="single" w:sz="4" w:space="0" w:color="auto"/>
              <w:bottom w:val="single" w:sz="4" w:space="0" w:color="auto"/>
              <w:right w:val="single" w:sz="4" w:space="0" w:color="auto"/>
            </w:tcBorders>
            <w:vAlign w:val="center"/>
          </w:tcPr>
          <w:p w:rsidR="00B32E49" w:rsidRPr="0059383E" w:rsidP="00CB1C05" w14:paraId="1B462295" w14:textId="77777777">
            <w:pPr>
              <w:spacing w:after="0"/>
              <w:rPr>
                <w:rFonts w:asciiTheme="majorBidi" w:hAnsiTheme="majorBidi" w:cstheme="majorBidi"/>
                <w:color w:val="000000"/>
                <w:sz w:val="18"/>
                <w:szCs w:val="18"/>
                <w:vertAlign w:val="superscript"/>
              </w:rPr>
            </w:pPr>
            <w:r w:rsidRPr="0059383E">
              <w:rPr>
                <w:rFonts w:asciiTheme="majorBidi" w:hAnsiTheme="majorBidi" w:cstheme="majorBidi"/>
                <w:color w:val="000000"/>
                <w:sz w:val="18"/>
                <w:szCs w:val="18"/>
                <w:vertAlign w:val="superscript"/>
              </w:rPr>
              <w:t>1</w:t>
            </w:r>
            <w:r w:rsidRPr="003F288D">
              <w:rPr>
                <w:rFonts w:asciiTheme="majorBidi" w:hAnsiTheme="majorBidi" w:cstheme="majorBidi"/>
                <w:color w:val="000000"/>
                <w:sz w:val="18"/>
                <w:szCs w:val="18"/>
              </w:rPr>
              <w:t xml:space="preserve"> </w:t>
            </w:r>
            <w:r>
              <w:rPr>
                <w:rFonts w:asciiTheme="majorBidi" w:hAnsiTheme="majorBidi" w:cstheme="majorBidi"/>
                <w:color w:val="000000"/>
                <w:sz w:val="18"/>
                <w:szCs w:val="18"/>
              </w:rPr>
              <w:t>Anti-spatter welding aerosols are not represented as a separate category in the CARB data. For the purposes of this analysis, EPA mapped the anti-spatter welding aerosols use category to the “Specialty Adhesive Remover” CARB product category and expects the market shares for these two product categories to be comparable</w:t>
            </w:r>
            <w:r w:rsidR="001C3606">
              <w:rPr>
                <w:rFonts w:asciiTheme="majorBidi" w:hAnsiTheme="majorBidi" w:cstheme="majorBidi"/>
                <w:color w:val="000000"/>
                <w:sz w:val="18"/>
                <w:szCs w:val="18"/>
              </w:rPr>
              <w:t>,</w:t>
            </w:r>
            <w:r>
              <w:rPr>
                <w:rFonts w:asciiTheme="majorBidi" w:hAnsiTheme="majorBidi" w:cstheme="majorBidi"/>
                <w:color w:val="000000"/>
                <w:sz w:val="18"/>
                <w:szCs w:val="18"/>
              </w:rPr>
              <w:t xml:space="preserve"> as both are specialty products.</w:t>
            </w:r>
          </w:p>
        </w:tc>
      </w:tr>
    </w:tbl>
    <w:p w:rsidR="00B32E49" w:rsidP="00CB1C05" w14:paraId="3A235CB2" w14:textId="77777777"/>
    <w:p w:rsidR="00B32E49" w:rsidP="00CB1C05" w14:paraId="79A7EA42" w14:textId="77777777">
      <w:r>
        <w:t xml:space="preserve">Based on the total sales weight of each CARB product category, the analysis then estimates the market share of each use category as a percentage of the Freedonia solvent category. Multiplying the market share by the total solvent consumption from </w:t>
      </w:r>
      <w:r>
        <w:fldChar w:fldCharType="begin" w:fldLock="1"/>
      </w:r>
      <w:r>
        <w:instrText xml:space="preserve"> REF _Ref47428099 \h </w:instrText>
      </w:r>
      <w:r>
        <w:fldChar w:fldCharType="separate"/>
      </w:r>
      <w:r w:rsidRPr="001E77CD" w:rsidR="0092222B">
        <w:t xml:space="preserve">Table </w:t>
      </w:r>
      <w:r w:rsidR="0092222B">
        <w:rPr>
          <w:noProof/>
        </w:rPr>
        <w:t>6</w:t>
      </w:r>
      <w:r w:rsidR="0092222B">
        <w:noBreakHyphen/>
      </w:r>
      <w:r w:rsidR="0092222B">
        <w:rPr>
          <w:noProof/>
        </w:rPr>
        <w:t>3</w:t>
      </w:r>
      <w:r>
        <w:fldChar w:fldCharType="end"/>
      </w:r>
      <w:r>
        <w:t xml:space="preserve"> yields total solvent consumption by use category, shown in </w:t>
      </w:r>
      <w:r>
        <w:fldChar w:fldCharType="begin" w:fldLock="1"/>
      </w:r>
      <w:r>
        <w:instrText xml:space="preserve"> REF _Ref47429371 \h </w:instrText>
      </w:r>
      <w:r>
        <w:fldChar w:fldCharType="separate"/>
      </w:r>
      <w:r w:rsidR="0092222B">
        <w:t xml:space="preserve">Table </w:t>
      </w:r>
      <w:r w:rsidR="0092222B">
        <w:rPr>
          <w:noProof/>
        </w:rPr>
        <w:t>6</w:t>
      </w:r>
      <w:r w:rsidR="0092222B">
        <w:noBreakHyphen/>
      </w:r>
      <w:r w:rsidR="0092222B">
        <w:rPr>
          <w:noProof/>
        </w:rPr>
        <w:t>5</w:t>
      </w:r>
      <w:r>
        <w:fldChar w:fldCharType="end"/>
      </w:r>
      <w:r>
        <w:t xml:space="preserve">. </w:t>
      </w:r>
    </w:p>
    <w:tbl>
      <w:tblPr>
        <w:tblW w:w="9450" w:type="dxa"/>
        <w:tblLayout w:type="fixed"/>
        <w:tblLook w:val="04A0"/>
      </w:tblPr>
      <w:tblGrid>
        <w:gridCol w:w="2070"/>
        <w:gridCol w:w="1980"/>
        <w:gridCol w:w="990"/>
        <w:gridCol w:w="1080"/>
        <w:gridCol w:w="1170"/>
        <w:gridCol w:w="1080"/>
        <w:gridCol w:w="1080"/>
      </w:tblGrid>
      <w:tr w14:paraId="69B8B12F" w14:textId="77777777">
        <w:tblPrEx>
          <w:tblW w:w="9450" w:type="dxa"/>
          <w:tblLayout w:type="fixed"/>
          <w:tblLook w:val="04A0"/>
        </w:tblPrEx>
        <w:trPr>
          <w:trHeight w:val="64"/>
          <w:tblHeader/>
        </w:trPr>
        <w:tc>
          <w:tcPr>
            <w:tcW w:w="9450" w:type="dxa"/>
            <w:gridSpan w:val="7"/>
            <w:tcBorders>
              <w:bottom w:val="single" w:sz="4" w:space="0" w:color="auto"/>
            </w:tcBorders>
          </w:tcPr>
          <w:p w:rsidR="00B32E49" w:rsidRPr="009B02A9" w:rsidP="00CB1C05" w14:paraId="39D2DEC3" w14:textId="77777777">
            <w:pPr>
              <w:pStyle w:val="TableTitleA"/>
              <w:rPr>
                <w:rFonts w:ascii="Arial Narrow" w:hAnsi="Arial Narrow" w:cs="Arial"/>
                <w:b/>
                <w:bCs/>
                <w:color w:val="FFFFFF"/>
              </w:rPr>
            </w:pPr>
            <w:bookmarkStart w:id="740" w:name="_Ref47429371"/>
            <w:bookmarkStart w:id="741" w:name="_Toc121142633"/>
            <w:bookmarkStart w:id="742" w:name="_Toc165379627"/>
            <w:r>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w:t>
            </w:r>
            <w:r w:rsidR="00BC4B5D">
              <w:rPr>
                <w:noProof/>
              </w:rPr>
              <w:fldChar w:fldCharType="end"/>
            </w:r>
            <w:bookmarkEnd w:id="740"/>
            <w:r>
              <w:t>: Total Use Category Annual Solvent Demand</w:t>
            </w:r>
            <w:bookmarkEnd w:id="741"/>
            <w:bookmarkEnd w:id="742"/>
          </w:p>
        </w:tc>
      </w:tr>
      <w:tr w14:paraId="51A438FA" w14:textId="77777777" w:rsidTr="001906D8">
        <w:tblPrEx>
          <w:tblW w:w="9450" w:type="dxa"/>
          <w:tblLayout w:type="fixed"/>
          <w:tblLook w:val="04A0"/>
        </w:tblPrEx>
        <w:trPr>
          <w:trHeight w:val="1331"/>
          <w:tblHeader/>
        </w:trPr>
        <w:tc>
          <w:tcPr>
            <w:tcW w:w="207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B32E49" w:rsidRPr="00481045" w:rsidP="00CB1C05" w14:paraId="6D7249D0" w14:textId="77777777">
            <w:pPr>
              <w:pStyle w:val="TableSubtitle"/>
            </w:pPr>
            <w:r w:rsidRPr="00481045">
              <w:t>Use Category</w:t>
            </w:r>
          </w:p>
        </w:tc>
        <w:tc>
          <w:tcPr>
            <w:tcW w:w="198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B32E49" w:rsidRPr="00481045" w:rsidP="00CB1C05" w14:paraId="5486A66C" w14:textId="77777777">
            <w:pPr>
              <w:pStyle w:val="TableSubtitle"/>
            </w:pPr>
            <w:r w:rsidRPr="00481045">
              <w:t>Freedonia Solvent Category</w:t>
            </w:r>
          </w:p>
        </w:tc>
        <w:tc>
          <w:tcPr>
            <w:tcW w:w="990" w:type="dxa"/>
            <w:tcBorders>
              <w:top w:val="single" w:sz="4" w:space="0" w:color="auto"/>
              <w:left w:val="nil"/>
              <w:bottom w:val="single" w:sz="4" w:space="0" w:color="auto"/>
              <w:right w:val="single" w:sz="4" w:space="0" w:color="auto"/>
            </w:tcBorders>
            <w:shd w:val="clear" w:color="000000" w:fill="48A9C5"/>
            <w:vAlign w:val="center"/>
            <w:hideMark/>
          </w:tcPr>
          <w:p w:rsidR="00B32E49" w:rsidRPr="00481045" w:rsidP="00CB1C05" w14:paraId="4CAB72CC" w14:textId="77777777">
            <w:pPr>
              <w:pStyle w:val="TableSubtitle"/>
            </w:pPr>
            <w:r w:rsidRPr="00481045">
              <w:t>2020 Total Solvent Demand</w:t>
            </w:r>
            <w:r w:rsidRPr="00481045" w:rsidR="001906D8">
              <w:rPr>
                <w:vertAlign w:val="superscript"/>
              </w:rPr>
              <w:t>1</w:t>
            </w:r>
            <w:r w:rsidRPr="00481045">
              <w:t xml:space="preserve"> (million lbs)</w:t>
            </w:r>
          </w:p>
        </w:tc>
        <w:tc>
          <w:tcPr>
            <w:tcW w:w="1080" w:type="dxa"/>
            <w:tcBorders>
              <w:top w:val="single" w:sz="4" w:space="0" w:color="auto"/>
              <w:left w:val="nil"/>
              <w:bottom w:val="single" w:sz="4" w:space="0" w:color="auto"/>
              <w:right w:val="single" w:sz="4" w:space="0" w:color="auto"/>
            </w:tcBorders>
            <w:shd w:val="clear" w:color="000000" w:fill="48A9C5"/>
            <w:vAlign w:val="center"/>
          </w:tcPr>
          <w:p w:rsidR="00B32E49" w:rsidRPr="00481045" w:rsidP="00CB1C05" w14:paraId="685FD5B9" w14:textId="77777777">
            <w:pPr>
              <w:pStyle w:val="TableSubtitle"/>
            </w:pPr>
            <w:r>
              <w:t>2015 CARB Survey Total Solvent Sales (tons per day)</w:t>
            </w:r>
          </w:p>
        </w:tc>
        <w:tc>
          <w:tcPr>
            <w:tcW w:w="1170" w:type="dxa"/>
            <w:tcBorders>
              <w:top w:val="single" w:sz="4" w:space="0" w:color="auto"/>
              <w:left w:val="single" w:sz="4" w:space="0" w:color="auto"/>
              <w:bottom w:val="single" w:sz="4" w:space="0" w:color="auto"/>
              <w:right w:val="single" w:sz="4" w:space="0" w:color="auto"/>
            </w:tcBorders>
            <w:shd w:val="clear" w:color="000000" w:fill="48A9C5"/>
            <w:vAlign w:val="center"/>
          </w:tcPr>
          <w:p w:rsidR="00B32E49" w:rsidRPr="00481045" w:rsidP="00CB1C05" w14:paraId="3F96FD56" w14:textId="77777777">
            <w:pPr>
              <w:pStyle w:val="TableSubtitle"/>
            </w:pPr>
            <w:r>
              <w:t>2015 CARB Survey Use Category Solvent Sales (tons per day)</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tcPr>
          <w:p w:rsidR="00B32E49" w:rsidRPr="00481045" w:rsidP="00CB1C05" w14:paraId="1E81B1FF" w14:textId="77777777">
            <w:pPr>
              <w:pStyle w:val="TableSubtitle"/>
            </w:pPr>
            <w:r w:rsidRPr="00481045">
              <w:t>Market Share of Solvent Category</w:t>
            </w:r>
            <w:r w:rsidRPr="00481045" w:rsidR="001906D8">
              <w:rPr>
                <w:vertAlign w:val="superscript"/>
              </w:rPr>
              <w:t>2</w:t>
            </w:r>
            <w:r w:rsidRPr="00481045" w:rsidR="001906D8">
              <w:t xml:space="preserve"> </w:t>
            </w:r>
            <w:r w:rsidRPr="00481045">
              <w:t>(%</w:t>
            </w:r>
            <w:r w:rsidR="001C3606">
              <w:t xml:space="preserve"> </w:t>
            </w:r>
            <w:r w:rsidRPr="00481045">
              <w:t>wt)</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481045" w:rsidP="00CB1C05" w14:paraId="709650BC" w14:textId="77777777">
            <w:pPr>
              <w:pStyle w:val="TableSubtitle"/>
            </w:pPr>
            <w:r w:rsidRPr="00481045">
              <w:t xml:space="preserve">Total Use Category Solvent </w:t>
            </w:r>
            <w:r>
              <w:t>Consump</w:t>
            </w:r>
            <w:r w:rsidR="001C3606">
              <w:softHyphen/>
            </w:r>
            <w:r>
              <w:t>tion</w:t>
            </w:r>
            <w:r w:rsidRPr="00481045">
              <w:t xml:space="preserve"> (million lbs)</w:t>
            </w:r>
          </w:p>
        </w:tc>
      </w:tr>
      <w:tr w14:paraId="0BE8757A" w14:textId="77777777" w:rsidTr="001906D8">
        <w:tblPrEx>
          <w:tblW w:w="9450" w:type="dxa"/>
          <w:tblLayout w:type="fixed"/>
          <w:tblLook w:val="04A0"/>
        </w:tblPrEx>
        <w:trPr>
          <w:trHeight w:val="330"/>
          <w:tblHeader/>
        </w:trPr>
        <w:tc>
          <w:tcPr>
            <w:tcW w:w="2070" w:type="dxa"/>
            <w:vMerge/>
            <w:tcBorders>
              <w:top w:val="single" w:sz="4" w:space="0" w:color="auto"/>
              <w:left w:val="single" w:sz="4" w:space="0" w:color="auto"/>
              <w:bottom w:val="single" w:sz="4" w:space="0" w:color="000000"/>
              <w:right w:val="single" w:sz="4" w:space="0" w:color="auto"/>
            </w:tcBorders>
            <w:vAlign w:val="center"/>
            <w:hideMark/>
          </w:tcPr>
          <w:p w:rsidR="00B32E49" w:rsidRPr="00481045" w:rsidP="00CB1C05" w14:paraId="242AB241" w14:textId="77777777">
            <w:pPr>
              <w:pStyle w:val="TableSubtitle"/>
            </w:pPr>
          </w:p>
        </w:tc>
        <w:tc>
          <w:tcPr>
            <w:tcW w:w="1980" w:type="dxa"/>
            <w:vMerge/>
            <w:tcBorders>
              <w:top w:val="single" w:sz="4" w:space="0" w:color="auto"/>
              <w:left w:val="single" w:sz="4" w:space="0" w:color="auto"/>
              <w:bottom w:val="single" w:sz="4" w:space="0" w:color="000000"/>
              <w:right w:val="single" w:sz="4" w:space="0" w:color="auto"/>
            </w:tcBorders>
            <w:vAlign w:val="center"/>
            <w:hideMark/>
          </w:tcPr>
          <w:p w:rsidR="00B32E49" w:rsidRPr="00481045" w:rsidP="00CB1C05" w14:paraId="15051C84" w14:textId="77777777">
            <w:pPr>
              <w:pStyle w:val="TableSubtitle"/>
            </w:pPr>
          </w:p>
        </w:tc>
        <w:tc>
          <w:tcPr>
            <w:tcW w:w="990" w:type="dxa"/>
            <w:tcBorders>
              <w:top w:val="nil"/>
              <w:left w:val="nil"/>
              <w:bottom w:val="single" w:sz="4" w:space="0" w:color="auto"/>
              <w:right w:val="single" w:sz="4" w:space="0" w:color="auto"/>
            </w:tcBorders>
            <w:shd w:val="clear" w:color="000000" w:fill="48A9C5"/>
            <w:vAlign w:val="center"/>
          </w:tcPr>
          <w:p w:rsidR="00B32E49" w:rsidRPr="00481045" w:rsidP="00CB1C05" w14:paraId="0023B093" w14:textId="77777777">
            <w:pPr>
              <w:pStyle w:val="TableSubtitle"/>
            </w:pPr>
            <w:r>
              <w:t>A</w:t>
            </w:r>
          </w:p>
        </w:tc>
        <w:tc>
          <w:tcPr>
            <w:tcW w:w="1080" w:type="dxa"/>
            <w:tcBorders>
              <w:top w:val="single" w:sz="4" w:space="0" w:color="auto"/>
              <w:left w:val="nil"/>
              <w:bottom w:val="single" w:sz="4" w:space="0" w:color="auto"/>
              <w:right w:val="single" w:sz="4" w:space="0" w:color="auto"/>
            </w:tcBorders>
            <w:shd w:val="clear" w:color="000000" w:fill="48A9C5"/>
            <w:vAlign w:val="center"/>
          </w:tcPr>
          <w:p w:rsidR="00B32E49" w:rsidRPr="00481045" w:rsidP="00CB1C05" w14:paraId="7439A8DA" w14:textId="77777777">
            <w:pPr>
              <w:pStyle w:val="TableSubtitle"/>
            </w:pPr>
            <w:r>
              <w:t>B</w:t>
            </w:r>
          </w:p>
        </w:tc>
        <w:tc>
          <w:tcPr>
            <w:tcW w:w="1170" w:type="dxa"/>
            <w:tcBorders>
              <w:top w:val="nil"/>
              <w:left w:val="single" w:sz="4" w:space="0" w:color="auto"/>
              <w:bottom w:val="single" w:sz="4" w:space="0" w:color="auto"/>
              <w:right w:val="single" w:sz="4" w:space="0" w:color="auto"/>
            </w:tcBorders>
            <w:shd w:val="clear" w:color="000000" w:fill="48A9C5"/>
            <w:vAlign w:val="center"/>
          </w:tcPr>
          <w:p w:rsidR="00B32E49" w:rsidRPr="00481045" w:rsidP="00CB1C05" w14:paraId="630FAEE7" w14:textId="77777777">
            <w:pPr>
              <w:pStyle w:val="TableSubtitle"/>
            </w:pPr>
            <w:r>
              <w:t>C</w:t>
            </w:r>
          </w:p>
        </w:tc>
        <w:tc>
          <w:tcPr>
            <w:tcW w:w="1080" w:type="dxa"/>
            <w:tcBorders>
              <w:top w:val="nil"/>
              <w:left w:val="single" w:sz="4" w:space="0" w:color="auto"/>
              <w:bottom w:val="single" w:sz="4" w:space="0" w:color="auto"/>
              <w:right w:val="single" w:sz="4" w:space="0" w:color="auto"/>
            </w:tcBorders>
            <w:shd w:val="clear" w:color="000000" w:fill="48A9C5"/>
            <w:vAlign w:val="center"/>
          </w:tcPr>
          <w:p w:rsidR="00B32E49" w:rsidRPr="00481045" w:rsidP="00CB1C05" w14:paraId="6BB5B7F2" w14:textId="77777777">
            <w:pPr>
              <w:pStyle w:val="TableSubtitle"/>
            </w:pPr>
            <w:r>
              <w:t>D = C/B</w:t>
            </w:r>
          </w:p>
        </w:tc>
        <w:tc>
          <w:tcPr>
            <w:tcW w:w="1080" w:type="dxa"/>
            <w:tcBorders>
              <w:top w:val="nil"/>
              <w:left w:val="single" w:sz="4" w:space="0" w:color="auto"/>
              <w:bottom w:val="single" w:sz="4" w:space="0" w:color="auto"/>
              <w:right w:val="single" w:sz="4" w:space="0" w:color="auto"/>
            </w:tcBorders>
            <w:shd w:val="clear" w:color="000000" w:fill="48A9C5"/>
            <w:vAlign w:val="center"/>
          </w:tcPr>
          <w:p w:rsidR="00B32E49" w:rsidRPr="00481045" w:rsidP="00CB1C05" w14:paraId="355EAB90" w14:textId="77777777">
            <w:pPr>
              <w:pStyle w:val="TableSubtitle"/>
            </w:pPr>
            <w:r>
              <w:t>E = A x D</w:t>
            </w:r>
          </w:p>
        </w:tc>
      </w:tr>
      <w:tr w14:paraId="23AE0CBF" w14:textId="77777777" w:rsidTr="006311ED">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6FEF8BB4" w14:textId="77777777">
            <w:pPr>
              <w:pStyle w:val="LTableTextAbt"/>
              <w:rPr>
                <w:rFonts w:asciiTheme="majorBidi" w:hAnsiTheme="majorBidi" w:cstheme="majorBidi"/>
                <w:szCs w:val="18"/>
              </w:rPr>
            </w:pPr>
            <w:r w:rsidRPr="00DA6601">
              <w:rPr>
                <w:rFonts w:asciiTheme="majorBidi" w:hAnsiTheme="majorBidi" w:cstheme="majorBidi"/>
                <w:szCs w:val="18"/>
              </w:rPr>
              <w:t>Adhesives and Sealants</w:t>
            </w:r>
          </w:p>
        </w:tc>
        <w:tc>
          <w:tcPr>
            <w:tcW w:w="1980" w:type="dxa"/>
            <w:tcBorders>
              <w:top w:val="nil"/>
              <w:left w:val="nil"/>
              <w:bottom w:val="nil"/>
              <w:right w:val="single" w:sz="4" w:space="0" w:color="auto"/>
            </w:tcBorders>
            <w:shd w:val="clear" w:color="auto" w:fill="auto"/>
            <w:noWrap/>
            <w:vAlign w:val="center"/>
          </w:tcPr>
          <w:p w:rsidR="00B32E49" w:rsidRPr="00205D88" w:rsidP="00CB1C05" w14:paraId="53CF760B" w14:textId="77777777">
            <w:pPr>
              <w:pStyle w:val="LTableTextAbt"/>
            </w:pPr>
            <w:r w:rsidRPr="00DA6601">
              <w:t>Adhesives &amp; Sealants Solvent Demand</w:t>
            </w:r>
          </w:p>
        </w:tc>
        <w:tc>
          <w:tcPr>
            <w:tcW w:w="990" w:type="dxa"/>
            <w:tcBorders>
              <w:top w:val="nil"/>
              <w:left w:val="nil"/>
              <w:bottom w:val="nil"/>
              <w:right w:val="single" w:sz="4" w:space="0" w:color="auto"/>
            </w:tcBorders>
            <w:shd w:val="clear" w:color="auto" w:fill="auto"/>
            <w:noWrap/>
            <w:vAlign w:val="center"/>
          </w:tcPr>
          <w:p w:rsidR="00B32E49" w:rsidRPr="00205D88" w:rsidP="00CB1C05" w14:paraId="58F0755D" w14:textId="77777777">
            <w:pPr>
              <w:pStyle w:val="RTableTextAbt"/>
              <w:rPr>
                <w:rFonts w:asciiTheme="majorBidi" w:hAnsiTheme="majorBidi" w:cstheme="majorBidi"/>
                <w:szCs w:val="18"/>
              </w:rPr>
            </w:pPr>
            <w:r>
              <w:rPr>
                <w:rFonts w:asciiTheme="majorBidi" w:hAnsiTheme="majorBidi" w:cstheme="majorBidi"/>
                <w:szCs w:val="18"/>
              </w:rPr>
              <w:t>6</w:t>
            </w:r>
            <w:r w:rsidRPr="00205D88">
              <w:rPr>
                <w:rFonts w:asciiTheme="majorBidi" w:hAnsiTheme="majorBidi" w:cstheme="majorBidi"/>
                <w:szCs w:val="18"/>
              </w:rPr>
              <w:t>43</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1BD343CF" w14:textId="77777777">
            <w:pPr>
              <w:pStyle w:val="RTableTextAbt"/>
              <w:rPr>
                <w:rFonts w:asciiTheme="majorBidi" w:hAnsiTheme="majorBidi" w:cstheme="majorBidi"/>
                <w:szCs w:val="18"/>
              </w:rPr>
            </w:pPr>
            <w:r>
              <w:rPr>
                <w:rFonts w:asciiTheme="majorBidi" w:hAnsiTheme="majorBidi" w:cstheme="majorBidi"/>
                <w:szCs w:val="18"/>
              </w:rPr>
              <w:t>156</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12DD1992" w14:textId="77777777">
            <w:pPr>
              <w:pStyle w:val="RTableTextAbt"/>
              <w:rPr>
                <w:rFonts w:asciiTheme="majorBidi" w:hAnsiTheme="majorBidi" w:cstheme="majorBidi"/>
                <w:szCs w:val="18"/>
              </w:rPr>
            </w:pPr>
            <w:r>
              <w:rPr>
                <w:rFonts w:asciiTheme="majorBidi" w:hAnsiTheme="majorBidi" w:cstheme="majorBidi"/>
                <w:szCs w:val="18"/>
              </w:rPr>
              <w:t>156</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472AA073" w14:textId="77777777">
            <w:pPr>
              <w:pStyle w:val="RTableTextAbt"/>
              <w:rPr>
                <w:rFonts w:asciiTheme="majorBidi" w:hAnsiTheme="majorBidi" w:cstheme="majorBidi"/>
                <w:szCs w:val="18"/>
              </w:rPr>
            </w:pPr>
            <w:r w:rsidRPr="00DA6601">
              <w:rPr>
                <w:rFonts w:asciiTheme="majorBidi" w:hAnsiTheme="majorBidi" w:cstheme="majorBidi"/>
                <w:szCs w:val="18"/>
              </w:rPr>
              <w:t>1.000</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495A2E46" w14:textId="77777777">
            <w:pPr>
              <w:pStyle w:val="RTableTextAbt"/>
              <w:rPr>
                <w:rFonts w:asciiTheme="majorBidi" w:hAnsiTheme="majorBidi" w:cstheme="majorBidi"/>
                <w:szCs w:val="18"/>
              </w:rPr>
            </w:pPr>
            <w:r w:rsidRPr="00DA6601">
              <w:rPr>
                <w:rFonts w:asciiTheme="majorBidi" w:hAnsiTheme="majorBidi" w:cstheme="majorBidi"/>
                <w:szCs w:val="18"/>
              </w:rPr>
              <w:t>643</w:t>
            </w:r>
          </w:p>
        </w:tc>
      </w:tr>
      <w:tr w14:paraId="07260C3D"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672BC2A4" w14:textId="77777777">
            <w:pPr>
              <w:pStyle w:val="LTableTextAbt"/>
              <w:rPr>
                <w:rFonts w:asciiTheme="majorBidi" w:hAnsiTheme="majorBidi" w:cstheme="majorBidi"/>
                <w:szCs w:val="18"/>
              </w:rPr>
            </w:pPr>
            <w:r w:rsidRPr="00DA6601">
              <w:rPr>
                <w:rFonts w:asciiTheme="majorBidi" w:hAnsiTheme="majorBidi" w:cstheme="majorBidi"/>
                <w:szCs w:val="18"/>
              </w:rPr>
              <w:t>Aerosol Spray Cleaning/Degreasing</w:t>
            </w:r>
          </w:p>
        </w:tc>
        <w:tc>
          <w:tcPr>
            <w:tcW w:w="1980" w:type="dxa"/>
            <w:vMerge w:val="restart"/>
            <w:tcBorders>
              <w:top w:val="single" w:sz="4" w:space="0" w:color="auto"/>
              <w:left w:val="single" w:sz="4" w:space="0" w:color="auto"/>
              <w:right w:val="single" w:sz="4" w:space="0" w:color="auto"/>
            </w:tcBorders>
            <w:shd w:val="clear" w:color="auto" w:fill="auto"/>
            <w:vAlign w:val="center"/>
          </w:tcPr>
          <w:p w:rsidR="00B32E49" w:rsidRPr="00205D88" w:rsidP="00CB1C05" w14:paraId="14D703D1" w14:textId="77777777">
            <w:pPr>
              <w:pStyle w:val="LTableTextAbt"/>
            </w:pPr>
            <w:r w:rsidRPr="00DA6601">
              <w:t>Cleaning Products Solvent Demand: Household</w:t>
            </w:r>
          </w:p>
        </w:tc>
        <w:tc>
          <w:tcPr>
            <w:tcW w:w="990" w:type="dxa"/>
            <w:vMerge w:val="restart"/>
            <w:tcBorders>
              <w:top w:val="single" w:sz="4" w:space="0" w:color="auto"/>
              <w:left w:val="single" w:sz="4" w:space="0" w:color="auto"/>
              <w:right w:val="single" w:sz="4" w:space="0" w:color="auto"/>
            </w:tcBorders>
            <w:shd w:val="clear" w:color="auto" w:fill="auto"/>
            <w:noWrap/>
            <w:vAlign w:val="center"/>
          </w:tcPr>
          <w:p w:rsidR="00B32E49" w:rsidRPr="00205D88" w:rsidP="00CB1C05" w14:paraId="17BA3488" w14:textId="77777777">
            <w:pPr>
              <w:pStyle w:val="RTableTextAbt"/>
              <w:rPr>
                <w:rFonts w:asciiTheme="majorBidi" w:hAnsiTheme="majorBidi" w:cstheme="majorBidi"/>
                <w:szCs w:val="18"/>
              </w:rPr>
            </w:pPr>
            <w:r w:rsidRPr="00205D88">
              <w:rPr>
                <w:rFonts w:asciiTheme="majorBidi" w:hAnsiTheme="majorBidi" w:cstheme="majorBidi"/>
                <w:szCs w:val="18"/>
              </w:rPr>
              <w:t>662</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5D7E0372" w14:textId="77777777">
            <w:pPr>
              <w:pStyle w:val="RTableTextAbt"/>
              <w:rPr>
                <w:rFonts w:asciiTheme="majorBidi" w:hAnsiTheme="majorBidi" w:cstheme="majorBidi"/>
                <w:szCs w:val="18"/>
              </w:rPr>
            </w:pPr>
            <w:r>
              <w:rPr>
                <w:rFonts w:asciiTheme="majorBidi" w:hAnsiTheme="majorBidi" w:cstheme="majorBidi"/>
                <w:szCs w:val="18"/>
              </w:rPr>
              <w:t>940</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4657158A" w14:textId="77777777">
            <w:pPr>
              <w:pStyle w:val="RTableTextAbt"/>
              <w:rPr>
                <w:rFonts w:asciiTheme="majorBidi" w:hAnsiTheme="majorBidi" w:cstheme="majorBidi"/>
                <w:szCs w:val="18"/>
              </w:rPr>
            </w:pPr>
            <w:r>
              <w:rPr>
                <w:rFonts w:asciiTheme="majorBidi" w:hAnsiTheme="majorBidi" w:cstheme="majorBidi"/>
                <w:szCs w:val="18"/>
              </w:rPr>
              <w:t>4</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15E222E8" w14:textId="77777777">
            <w:pPr>
              <w:pStyle w:val="RTableTextAbt"/>
              <w:rPr>
                <w:rFonts w:asciiTheme="majorBidi" w:hAnsiTheme="majorBidi" w:cstheme="majorBidi"/>
                <w:szCs w:val="18"/>
              </w:rPr>
            </w:pPr>
            <w:r w:rsidRPr="00DA6601">
              <w:rPr>
                <w:rFonts w:asciiTheme="majorBidi" w:hAnsiTheme="majorBidi" w:cstheme="majorBidi"/>
                <w:szCs w:val="18"/>
              </w:rPr>
              <w:t>0.004</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1F61D49B" w14:textId="77777777">
            <w:pPr>
              <w:pStyle w:val="RTableTextAbt"/>
              <w:rPr>
                <w:rFonts w:asciiTheme="majorBidi" w:hAnsiTheme="majorBidi" w:cstheme="majorBidi"/>
                <w:szCs w:val="18"/>
              </w:rPr>
            </w:pPr>
            <w:r w:rsidRPr="00DA6601">
              <w:rPr>
                <w:rFonts w:asciiTheme="majorBidi" w:hAnsiTheme="majorBidi" w:cstheme="majorBidi"/>
                <w:szCs w:val="18"/>
              </w:rPr>
              <w:t>3</w:t>
            </w:r>
          </w:p>
        </w:tc>
      </w:tr>
      <w:tr w14:paraId="6EE34A77"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DA6601" w:rsidP="00CB1C05" w14:paraId="59B0300A" w14:textId="77777777">
            <w:pPr>
              <w:pStyle w:val="LTableTextAbt"/>
              <w:rPr>
                <w:rFonts w:asciiTheme="majorBidi" w:hAnsiTheme="majorBidi" w:cstheme="majorBidi"/>
                <w:szCs w:val="18"/>
              </w:rPr>
            </w:pPr>
            <w:r>
              <w:rPr>
                <w:rFonts w:asciiTheme="majorBidi" w:hAnsiTheme="majorBidi" w:cstheme="majorBidi"/>
                <w:szCs w:val="18"/>
              </w:rPr>
              <w:t>Anti-Spatter Welding Aerosol</w:t>
            </w:r>
          </w:p>
        </w:tc>
        <w:tc>
          <w:tcPr>
            <w:tcW w:w="1980" w:type="dxa"/>
            <w:vMerge/>
            <w:tcBorders>
              <w:left w:val="single" w:sz="4" w:space="0" w:color="auto"/>
              <w:right w:val="single" w:sz="4" w:space="0" w:color="auto"/>
            </w:tcBorders>
            <w:vAlign w:val="center"/>
          </w:tcPr>
          <w:p w:rsidR="00B32E49" w:rsidRPr="00205D88" w:rsidP="00CB1C05" w14:paraId="572FCC18" w14:textId="77777777">
            <w:pPr>
              <w:pStyle w:val="LTableTextAbt"/>
            </w:pPr>
          </w:p>
        </w:tc>
        <w:tc>
          <w:tcPr>
            <w:tcW w:w="990" w:type="dxa"/>
            <w:vMerge/>
            <w:tcBorders>
              <w:left w:val="single" w:sz="4" w:space="0" w:color="auto"/>
              <w:right w:val="single" w:sz="4" w:space="0" w:color="auto"/>
            </w:tcBorders>
            <w:noWrap/>
            <w:vAlign w:val="center"/>
          </w:tcPr>
          <w:p w:rsidR="00B32E49" w:rsidRPr="00205D88" w:rsidP="00CB1C05" w14:paraId="5FB5941A"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P="00CB1C05" w14:paraId="53FF8C0D" w14:textId="77777777">
            <w:pPr>
              <w:pStyle w:val="RTableTextAbt"/>
              <w:rPr>
                <w:rFonts w:asciiTheme="majorBidi" w:hAnsiTheme="majorBidi" w:cstheme="majorBidi"/>
                <w:szCs w:val="18"/>
              </w:rPr>
            </w:pPr>
            <w:r>
              <w:rPr>
                <w:rFonts w:asciiTheme="majorBidi" w:hAnsiTheme="majorBidi" w:cstheme="majorBidi"/>
                <w:szCs w:val="18"/>
              </w:rPr>
              <w:t>940</w:t>
            </w:r>
          </w:p>
        </w:tc>
        <w:tc>
          <w:tcPr>
            <w:tcW w:w="1170" w:type="dxa"/>
            <w:tcBorders>
              <w:top w:val="nil"/>
              <w:left w:val="single" w:sz="4" w:space="0" w:color="auto"/>
              <w:bottom w:val="single" w:sz="4" w:space="0" w:color="auto"/>
              <w:right w:val="single" w:sz="4" w:space="0" w:color="auto"/>
            </w:tcBorders>
            <w:vAlign w:val="center"/>
          </w:tcPr>
          <w:p w:rsidR="00B32E49" w:rsidP="00CB1C05" w14:paraId="0DACAA10" w14:textId="77777777">
            <w:pPr>
              <w:pStyle w:val="RTableTextAbt"/>
              <w:rPr>
                <w:rFonts w:asciiTheme="majorBidi" w:hAnsiTheme="majorBidi" w:cstheme="majorBidi"/>
                <w:szCs w:val="18"/>
              </w:rPr>
            </w:pPr>
            <w:r>
              <w:rPr>
                <w:rFonts w:asciiTheme="majorBidi" w:hAnsiTheme="majorBidi" w:cstheme="majorBidi"/>
                <w:szCs w:val="18"/>
              </w:rPr>
              <w:t>0.02</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3404EB66" w14:textId="77777777">
            <w:pPr>
              <w:pStyle w:val="RTableTextAbt"/>
              <w:rPr>
                <w:rFonts w:asciiTheme="majorBidi" w:hAnsiTheme="majorBidi" w:cstheme="majorBidi"/>
                <w:szCs w:val="18"/>
              </w:rPr>
            </w:pPr>
            <w:r>
              <w:rPr>
                <w:rFonts w:asciiTheme="majorBidi" w:hAnsiTheme="majorBidi" w:cstheme="majorBidi"/>
                <w:szCs w:val="18"/>
              </w:rPr>
              <w:t>0.000025</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DA6601" w:rsidP="00CB1C05" w14:paraId="3BC77BC0" w14:textId="77777777">
            <w:pPr>
              <w:pStyle w:val="RTableTextAbt"/>
              <w:rPr>
                <w:rFonts w:asciiTheme="majorBidi" w:hAnsiTheme="majorBidi" w:cstheme="majorBidi"/>
                <w:szCs w:val="18"/>
              </w:rPr>
            </w:pPr>
            <w:r>
              <w:rPr>
                <w:rFonts w:asciiTheme="majorBidi" w:hAnsiTheme="majorBidi" w:cstheme="majorBidi"/>
                <w:szCs w:val="18"/>
              </w:rPr>
              <w:t>0.016</w:t>
            </w:r>
          </w:p>
        </w:tc>
      </w:tr>
      <w:tr w14:paraId="4FECFAD0"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20ACAFA4" w14:textId="77777777">
            <w:pPr>
              <w:pStyle w:val="LTableTextAbt"/>
              <w:rPr>
                <w:rFonts w:asciiTheme="majorBidi" w:hAnsiTheme="majorBidi" w:cstheme="majorBidi"/>
                <w:szCs w:val="18"/>
              </w:rPr>
            </w:pPr>
            <w:r w:rsidRPr="00DA6601">
              <w:rPr>
                <w:rFonts w:asciiTheme="majorBidi" w:hAnsiTheme="majorBidi" w:cstheme="majorBidi"/>
                <w:szCs w:val="18"/>
              </w:rPr>
              <w:t>Spot Removers</w:t>
            </w:r>
          </w:p>
        </w:tc>
        <w:tc>
          <w:tcPr>
            <w:tcW w:w="1980" w:type="dxa"/>
            <w:vMerge/>
            <w:tcBorders>
              <w:left w:val="single" w:sz="4" w:space="0" w:color="auto"/>
              <w:right w:val="single" w:sz="4" w:space="0" w:color="auto"/>
            </w:tcBorders>
            <w:vAlign w:val="center"/>
          </w:tcPr>
          <w:p w:rsidR="00B32E49" w:rsidRPr="00205D88" w:rsidP="00CB1C05" w14:paraId="1BDAFC86" w14:textId="77777777">
            <w:pPr>
              <w:pStyle w:val="LTableTextAbt"/>
            </w:pPr>
          </w:p>
        </w:tc>
        <w:tc>
          <w:tcPr>
            <w:tcW w:w="990" w:type="dxa"/>
            <w:vMerge/>
            <w:tcBorders>
              <w:left w:val="single" w:sz="4" w:space="0" w:color="auto"/>
              <w:right w:val="single" w:sz="4" w:space="0" w:color="auto"/>
            </w:tcBorders>
            <w:noWrap/>
            <w:vAlign w:val="center"/>
          </w:tcPr>
          <w:p w:rsidR="00B32E49" w:rsidRPr="00205D88" w:rsidP="00CB1C05" w14:paraId="3B166145"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649E5D92" w14:textId="77777777">
            <w:pPr>
              <w:pStyle w:val="RTableTextAbt"/>
              <w:rPr>
                <w:rFonts w:asciiTheme="majorBidi" w:hAnsiTheme="majorBidi" w:cstheme="majorBidi"/>
                <w:szCs w:val="18"/>
              </w:rPr>
            </w:pPr>
            <w:r>
              <w:rPr>
                <w:rFonts w:asciiTheme="majorBidi" w:hAnsiTheme="majorBidi" w:cstheme="majorBidi"/>
                <w:szCs w:val="18"/>
              </w:rPr>
              <w:t>940</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2A788B26" w14:textId="77777777">
            <w:pPr>
              <w:pStyle w:val="RTableTextAbt"/>
              <w:rPr>
                <w:rFonts w:asciiTheme="majorBidi" w:hAnsiTheme="majorBidi" w:cstheme="majorBidi"/>
                <w:szCs w:val="18"/>
              </w:rPr>
            </w:pPr>
            <w:r>
              <w:rPr>
                <w:rFonts w:asciiTheme="majorBidi" w:hAnsiTheme="majorBidi" w:cstheme="majorBidi"/>
                <w:szCs w:val="18"/>
              </w:rPr>
              <w:t>46</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6D7EF3DD" w14:textId="77777777">
            <w:pPr>
              <w:pStyle w:val="RTableTextAbt"/>
              <w:rPr>
                <w:rFonts w:asciiTheme="majorBidi" w:hAnsiTheme="majorBidi" w:cstheme="majorBidi"/>
                <w:szCs w:val="18"/>
              </w:rPr>
            </w:pPr>
            <w:r w:rsidRPr="00DA6601">
              <w:rPr>
                <w:rFonts w:asciiTheme="majorBidi" w:hAnsiTheme="majorBidi" w:cstheme="majorBidi"/>
                <w:szCs w:val="18"/>
              </w:rPr>
              <w:t>0.049</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3A5E54EE" w14:textId="77777777">
            <w:pPr>
              <w:pStyle w:val="RTableTextAbt"/>
              <w:rPr>
                <w:rFonts w:asciiTheme="majorBidi" w:hAnsiTheme="majorBidi" w:cstheme="majorBidi"/>
                <w:szCs w:val="18"/>
              </w:rPr>
            </w:pPr>
            <w:r w:rsidRPr="00DA6601">
              <w:rPr>
                <w:rFonts w:asciiTheme="majorBidi" w:hAnsiTheme="majorBidi" w:cstheme="majorBidi"/>
                <w:szCs w:val="18"/>
              </w:rPr>
              <w:t>32</w:t>
            </w:r>
          </w:p>
        </w:tc>
      </w:tr>
      <w:tr w14:paraId="221E3506"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515EDAEC" w14:textId="77777777">
            <w:pPr>
              <w:pStyle w:val="LTableTextAbt"/>
              <w:rPr>
                <w:rFonts w:asciiTheme="majorBidi" w:hAnsiTheme="majorBidi" w:cstheme="majorBidi"/>
                <w:szCs w:val="18"/>
              </w:rPr>
            </w:pPr>
            <w:r w:rsidRPr="00DA6601">
              <w:rPr>
                <w:rFonts w:asciiTheme="majorBidi" w:hAnsiTheme="majorBidi" w:cstheme="majorBidi"/>
                <w:szCs w:val="18"/>
              </w:rPr>
              <w:t xml:space="preserve">Wipe </w:t>
            </w:r>
            <w:r w:rsidR="003F5E96">
              <w:rPr>
                <w:rFonts w:asciiTheme="majorBidi" w:hAnsiTheme="majorBidi" w:cstheme="majorBidi"/>
                <w:szCs w:val="18"/>
              </w:rPr>
              <w:t xml:space="preserve">and Liquid </w:t>
            </w:r>
            <w:r w:rsidRPr="00DA6601">
              <w:rPr>
                <w:rFonts w:asciiTheme="majorBidi" w:hAnsiTheme="majorBidi" w:cstheme="majorBidi"/>
                <w:szCs w:val="18"/>
              </w:rPr>
              <w:t>Cleaning and Polishing</w:t>
            </w:r>
          </w:p>
        </w:tc>
        <w:tc>
          <w:tcPr>
            <w:tcW w:w="1980" w:type="dxa"/>
            <w:vMerge/>
            <w:tcBorders>
              <w:left w:val="single" w:sz="4" w:space="0" w:color="auto"/>
              <w:bottom w:val="single" w:sz="4" w:space="0" w:color="000000"/>
              <w:right w:val="single" w:sz="4" w:space="0" w:color="auto"/>
            </w:tcBorders>
            <w:vAlign w:val="center"/>
          </w:tcPr>
          <w:p w:rsidR="00B32E49" w:rsidRPr="00205D88" w:rsidP="00CB1C05" w14:paraId="3F017603" w14:textId="77777777">
            <w:pPr>
              <w:pStyle w:val="LTableTextAbt"/>
            </w:pPr>
          </w:p>
        </w:tc>
        <w:tc>
          <w:tcPr>
            <w:tcW w:w="990" w:type="dxa"/>
            <w:vMerge/>
            <w:tcBorders>
              <w:left w:val="single" w:sz="4" w:space="0" w:color="auto"/>
              <w:bottom w:val="single" w:sz="4" w:space="0" w:color="auto"/>
              <w:right w:val="single" w:sz="4" w:space="0" w:color="auto"/>
            </w:tcBorders>
            <w:noWrap/>
            <w:vAlign w:val="center"/>
          </w:tcPr>
          <w:p w:rsidR="00B32E49" w:rsidRPr="00205D88" w:rsidP="00CB1C05" w14:paraId="3619289B"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7E37A223" w14:textId="77777777">
            <w:pPr>
              <w:pStyle w:val="RTableTextAbt"/>
              <w:rPr>
                <w:rFonts w:asciiTheme="majorBidi" w:hAnsiTheme="majorBidi" w:cstheme="majorBidi"/>
                <w:szCs w:val="18"/>
              </w:rPr>
            </w:pPr>
            <w:r>
              <w:rPr>
                <w:rFonts w:asciiTheme="majorBidi" w:hAnsiTheme="majorBidi" w:cstheme="majorBidi"/>
                <w:szCs w:val="18"/>
              </w:rPr>
              <w:t>940</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37542522" w14:textId="77777777">
            <w:pPr>
              <w:pStyle w:val="RTableTextAbt"/>
              <w:rPr>
                <w:rFonts w:asciiTheme="majorBidi" w:hAnsiTheme="majorBidi" w:cstheme="majorBidi"/>
                <w:szCs w:val="18"/>
              </w:rPr>
            </w:pPr>
            <w:r>
              <w:rPr>
                <w:rFonts w:asciiTheme="majorBidi" w:hAnsiTheme="majorBidi" w:cstheme="majorBidi"/>
                <w:szCs w:val="18"/>
              </w:rPr>
              <w:t>64</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32214C1D" w14:textId="77777777">
            <w:pPr>
              <w:pStyle w:val="RTableTextAbt"/>
              <w:rPr>
                <w:rFonts w:asciiTheme="majorBidi" w:hAnsiTheme="majorBidi" w:cstheme="majorBidi"/>
                <w:szCs w:val="18"/>
              </w:rPr>
            </w:pPr>
            <w:r w:rsidRPr="00DA6601">
              <w:rPr>
                <w:rFonts w:asciiTheme="majorBidi" w:hAnsiTheme="majorBidi" w:cstheme="majorBidi"/>
                <w:szCs w:val="18"/>
              </w:rPr>
              <w:t>0.068</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4271C84E" w14:textId="77777777">
            <w:pPr>
              <w:pStyle w:val="RTableTextAbt"/>
              <w:rPr>
                <w:rFonts w:asciiTheme="majorBidi" w:hAnsiTheme="majorBidi" w:cstheme="majorBidi"/>
                <w:szCs w:val="18"/>
              </w:rPr>
            </w:pPr>
            <w:r w:rsidRPr="00DA6601">
              <w:rPr>
                <w:rFonts w:asciiTheme="majorBidi" w:hAnsiTheme="majorBidi" w:cstheme="majorBidi"/>
                <w:szCs w:val="18"/>
              </w:rPr>
              <w:t>45</w:t>
            </w:r>
          </w:p>
        </w:tc>
      </w:tr>
      <w:tr w14:paraId="2833A9F3"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7BE4F51A" w14:textId="77777777">
            <w:pPr>
              <w:pStyle w:val="LTableTextAbt"/>
              <w:rPr>
                <w:rFonts w:asciiTheme="majorBidi" w:hAnsiTheme="majorBidi" w:cstheme="majorBidi"/>
                <w:szCs w:val="18"/>
              </w:rPr>
            </w:pPr>
            <w:r w:rsidRPr="00DA6601">
              <w:rPr>
                <w:rFonts w:asciiTheme="majorBidi" w:hAnsiTheme="majorBidi" w:cstheme="majorBidi"/>
                <w:szCs w:val="18"/>
              </w:rPr>
              <w:t>Aerosol Spray Cleaning/Degreasing</w:t>
            </w:r>
          </w:p>
        </w:tc>
        <w:tc>
          <w:tcPr>
            <w:tcW w:w="1980" w:type="dxa"/>
            <w:vMerge w:val="restart"/>
            <w:tcBorders>
              <w:top w:val="nil"/>
              <w:left w:val="single" w:sz="4" w:space="0" w:color="auto"/>
              <w:right w:val="single" w:sz="4" w:space="0" w:color="auto"/>
            </w:tcBorders>
            <w:shd w:val="clear" w:color="auto" w:fill="auto"/>
            <w:vAlign w:val="center"/>
          </w:tcPr>
          <w:p w:rsidR="00B32E49" w:rsidRPr="00205D88" w:rsidP="00CB1C05" w14:paraId="199BE30E" w14:textId="77777777">
            <w:pPr>
              <w:pStyle w:val="LTableTextAbt"/>
            </w:pPr>
            <w:r w:rsidRPr="00DA6601">
              <w:t>Cleaning Products Solvent Demand: Industrial &amp; Institutional</w:t>
            </w:r>
            <w:r w:rsidRPr="00205D88">
              <w:rPr>
                <w:vertAlign w:val="superscript"/>
              </w:rPr>
              <w:t>3</w:t>
            </w:r>
          </w:p>
        </w:tc>
        <w:tc>
          <w:tcPr>
            <w:tcW w:w="990" w:type="dxa"/>
            <w:vMerge w:val="restart"/>
            <w:tcBorders>
              <w:top w:val="nil"/>
              <w:left w:val="single" w:sz="4" w:space="0" w:color="auto"/>
              <w:right w:val="single" w:sz="4" w:space="0" w:color="auto"/>
            </w:tcBorders>
            <w:shd w:val="clear" w:color="auto" w:fill="auto"/>
            <w:noWrap/>
            <w:vAlign w:val="center"/>
          </w:tcPr>
          <w:p w:rsidR="00B32E49" w:rsidRPr="00205D88" w:rsidP="00CB1C05" w14:paraId="0C624643" w14:textId="77777777">
            <w:pPr>
              <w:pStyle w:val="RTableTextAbt"/>
              <w:rPr>
                <w:rFonts w:asciiTheme="majorBidi" w:hAnsiTheme="majorBidi" w:cstheme="majorBidi"/>
                <w:szCs w:val="18"/>
              </w:rPr>
            </w:pPr>
            <w:r w:rsidRPr="00205D88">
              <w:rPr>
                <w:rFonts w:asciiTheme="majorBidi" w:hAnsiTheme="majorBidi" w:cstheme="majorBidi"/>
                <w:szCs w:val="18"/>
              </w:rPr>
              <w:t>398</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312E3854"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5533CD00"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3F4C54B6" w14:textId="77777777">
            <w:pPr>
              <w:pStyle w:val="RTableTextAbt"/>
              <w:rPr>
                <w:rFonts w:asciiTheme="majorBidi" w:hAnsiTheme="majorBidi" w:cstheme="majorBidi"/>
                <w:szCs w:val="18"/>
              </w:rPr>
            </w:pPr>
            <w:r w:rsidRPr="00DA6601">
              <w:rPr>
                <w:rFonts w:asciiTheme="majorBidi" w:hAnsiTheme="majorBidi" w:cstheme="majorBidi"/>
                <w:szCs w:val="18"/>
              </w:rPr>
              <w:t>0.004</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6E5AB08B" w14:textId="77777777">
            <w:pPr>
              <w:pStyle w:val="RTableTextAbt"/>
              <w:rPr>
                <w:rFonts w:asciiTheme="majorBidi" w:hAnsiTheme="majorBidi" w:cstheme="majorBidi"/>
                <w:szCs w:val="18"/>
              </w:rPr>
            </w:pPr>
            <w:r w:rsidRPr="00DA6601">
              <w:rPr>
                <w:rFonts w:asciiTheme="majorBidi" w:hAnsiTheme="majorBidi" w:cstheme="majorBidi"/>
                <w:szCs w:val="18"/>
              </w:rPr>
              <w:t>2</w:t>
            </w:r>
          </w:p>
        </w:tc>
      </w:tr>
      <w:tr w14:paraId="105E6506"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DA6601" w:rsidP="00CB1C05" w14:paraId="610BA704" w14:textId="77777777">
            <w:pPr>
              <w:pStyle w:val="LTableTextAbt"/>
              <w:rPr>
                <w:rFonts w:asciiTheme="majorBidi" w:hAnsiTheme="majorBidi" w:cstheme="majorBidi"/>
                <w:szCs w:val="18"/>
              </w:rPr>
            </w:pPr>
            <w:r>
              <w:rPr>
                <w:rFonts w:asciiTheme="majorBidi" w:hAnsiTheme="majorBidi" w:cstheme="majorBidi"/>
                <w:szCs w:val="18"/>
              </w:rPr>
              <w:t>Anti-Spatter Welding Aerosol</w:t>
            </w:r>
          </w:p>
        </w:tc>
        <w:tc>
          <w:tcPr>
            <w:tcW w:w="1980" w:type="dxa"/>
            <w:vMerge/>
            <w:tcBorders>
              <w:left w:val="single" w:sz="4" w:space="0" w:color="auto"/>
              <w:right w:val="single" w:sz="4" w:space="0" w:color="auto"/>
            </w:tcBorders>
            <w:vAlign w:val="center"/>
          </w:tcPr>
          <w:p w:rsidR="00B32E49" w:rsidRPr="00205D88" w:rsidP="00CB1C05" w14:paraId="17133932" w14:textId="77777777">
            <w:pPr>
              <w:pStyle w:val="LTableTextAbt"/>
            </w:pPr>
          </w:p>
        </w:tc>
        <w:tc>
          <w:tcPr>
            <w:tcW w:w="990" w:type="dxa"/>
            <w:vMerge/>
            <w:tcBorders>
              <w:left w:val="single" w:sz="4" w:space="0" w:color="auto"/>
              <w:right w:val="single" w:sz="4" w:space="0" w:color="auto"/>
            </w:tcBorders>
            <w:noWrap/>
            <w:vAlign w:val="center"/>
          </w:tcPr>
          <w:p w:rsidR="00B32E49" w:rsidRPr="00205D88" w:rsidP="00CB1C05" w14:paraId="5785E67D"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46E83382" w14:textId="77777777">
            <w:pPr>
              <w:pStyle w:val="RTableTextAbt"/>
              <w:rPr>
                <w:rFonts w:asciiTheme="majorBidi" w:hAnsiTheme="majorBidi" w:cstheme="majorBidi"/>
                <w:szCs w:val="18"/>
              </w:rPr>
            </w:pPr>
            <w:r>
              <w:rPr>
                <w:rFonts w:asciiTheme="majorBidi" w:hAnsiTheme="majorBidi" w:cstheme="majorBidi"/>
                <w:szCs w:val="18"/>
              </w:rPr>
              <w:t>-</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550CE3DB" w14:textId="77777777">
            <w:pPr>
              <w:pStyle w:val="RTableTextAbt"/>
              <w:rPr>
                <w:rFonts w:asciiTheme="majorBidi" w:hAnsiTheme="majorBidi" w:cstheme="majorBidi"/>
                <w:szCs w:val="18"/>
              </w:rPr>
            </w:pPr>
            <w:r>
              <w:rPr>
                <w:rFonts w:asciiTheme="majorBidi" w:hAnsiTheme="majorBidi" w:cstheme="majorBidi"/>
                <w:szCs w:val="18"/>
              </w:rPr>
              <w:t>-</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6A8E3C65" w14:textId="77777777">
            <w:pPr>
              <w:pStyle w:val="RTableTextAbt"/>
              <w:rPr>
                <w:rFonts w:asciiTheme="majorBidi" w:hAnsiTheme="majorBidi" w:cstheme="majorBidi"/>
                <w:szCs w:val="18"/>
              </w:rPr>
            </w:pPr>
            <w:r>
              <w:rPr>
                <w:rFonts w:asciiTheme="majorBidi" w:hAnsiTheme="majorBidi" w:cstheme="majorBidi"/>
                <w:szCs w:val="18"/>
              </w:rPr>
              <w:t>0.000025</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DA6601" w:rsidP="00CB1C05" w14:paraId="6DAFE7D9" w14:textId="77777777">
            <w:pPr>
              <w:pStyle w:val="RTableTextAbt"/>
              <w:rPr>
                <w:rFonts w:asciiTheme="majorBidi" w:hAnsiTheme="majorBidi" w:cstheme="majorBidi"/>
                <w:szCs w:val="18"/>
              </w:rPr>
            </w:pPr>
            <w:r>
              <w:rPr>
                <w:rFonts w:asciiTheme="majorBidi" w:hAnsiTheme="majorBidi" w:cstheme="majorBidi"/>
                <w:szCs w:val="18"/>
              </w:rPr>
              <w:t>0.01</w:t>
            </w:r>
          </w:p>
        </w:tc>
      </w:tr>
      <w:tr w14:paraId="74BFDDCD"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10564DF5" w14:textId="77777777">
            <w:pPr>
              <w:pStyle w:val="LTableTextAbt"/>
              <w:rPr>
                <w:rFonts w:asciiTheme="majorBidi" w:hAnsiTheme="majorBidi" w:cstheme="majorBidi"/>
                <w:szCs w:val="18"/>
              </w:rPr>
            </w:pPr>
            <w:r w:rsidRPr="00DA6601">
              <w:rPr>
                <w:rFonts w:asciiTheme="majorBidi" w:hAnsiTheme="majorBidi" w:cstheme="majorBidi"/>
                <w:szCs w:val="18"/>
              </w:rPr>
              <w:t>Spot Removers</w:t>
            </w:r>
          </w:p>
        </w:tc>
        <w:tc>
          <w:tcPr>
            <w:tcW w:w="1980" w:type="dxa"/>
            <w:vMerge/>
            <w:tcBorders>
              <w:left w:val="single" w:sz="4" w:space="0" w:color="auto"/>
              <w:right w:val="single" w:sz="4" w:space="0" w:color="auto"/>
            </w:tcBorders>
            <w:vAlign w:val="center"/>
          </w:tcPr>
          <w:p w:rsidR="00B32E49" w:rsidRPr="00205D88" w:rsidP="00CB1C05" w14:paraId="59F95B03" w14:textId="77777777">
            <w:pPr>
              <w:pStyle w:val="LTableTextAbt"/>
            </w:pPr>
          </w:p>
        </w:tc>
        <w:tc>
          <w:tcPr>
            <w:tcW w:w="990" w:type="dxa"/>
            <w:vMerge/>
            <w:tcBorders>
              <w:left w:val="single" w:sz="4" w:space="0" w:color="auto"/>
              <w:right w:val="single" w:sz="4" w:space="0" w:color="auto"/>
            </w:tcBorders>
            <w:noWrap/>
            <w:vAlign w:val="center"/>
          </w:tcPr>
          <w:p w:rsidR="00B32E49" w:rsidRPr="00205D88" w:rsidP="00CB1C05" w14:paraId="4E2565F8"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0BC5B9CE"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3B75DE17"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33D5F26C" w14:textId="77777777">
            <w:pPr>
              <w:pStyle w:val="RTableTextAbt"/>
              <w:rPr>
                <w:rFonts w:asciiTheme="majorBidi" w:hAnsiTheme="majorBidi" w:cstheme="majorBidi"/>
                <w:szCs w:val="18"/>
              </w:rPr>
            </w:pPr>
            <w:r w:rsidRPr="00DA6601">
              <w:rPr>
                <w:rFonts w:asciiTheme="majorBidi" w:hAnsiTheme="majorBidi" w:cstheme="majorBidi"/>
                <w:szCs w:val="18"/>
              </w:rPr>
              <w:t>0.049</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31C1D973" w14:textId="77777777">
            <w:pPr>
              <w:pStyle w:val="RTableTextAbt"/>
              <w:rPr>
                <w:rFonts w:asciiTheme="majorBidi" w:hAnsiTheme="majorBidi" w:cstheme="majorBidi"/>
                <w:szCs w:val="18"/>
              </w:rPr>
            </w:pPr>
            <w:r w:rsidRPr="00DA6601">
              <w:rPr>
                <w:rFonts w:asciiTheme="majorBidi" w:hAnsiTheme="majorBidi" w:cstheme="majorBidi"/>
                <w:szCs w:val="18"/>
              </w:rPr>
              <w:t>20</w:t>
            </w:r>
          </w:p>
        </w:tc>
      </w:tr>
      <w:tr w14:paraId="790E256C"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7FACF72E" w14:textId="77777777">
            <w:pPr>
              <w:pStyle w:val="LTableTextAbt"/>
              <w:rPr>
                <w:rFonts w:asciiTheme="majorBidi" w:hAnsiTheme="majorBidi" w:cstheme="majorBidi"/>
                <w:szCs w:val="18"/>
              </w:rPr>
            </w:pPr>
            <w:r w:rsidRPr="00DA6601">
              <w:rPr>
                <w:rFonts w:asciiTheme="majorBidi" w:hAnsiTheme="majorBidi" w:cstheme="majorBidi"/>
                <w:szCs w:val="18"/>
              </w:rPr>
              <w:t xml:space="preserve">Wipe </w:t>
            </w:r>
            <w:r w:rsidR="003F5E96">
              <w:rPr>
                <w:rFonts w:asciiTheme="majorBidi" w:hAnsiTheme="majorBidi" w:cstheme="majorBidi"/>
                <w:szCs w:val="18"/>
              </w:rPr>
              <w:t xml:space="preserve">and Liquid </w:t>
            </w:r>
            <w:r w:rsidRPr="00DA6601">
              <w:rPr>
                <w:rFonts w:asciiTheme="majorBidi" w:hAnsiTheme="majorBidi" w:cstheme="majorBidi"/>
                <w:szCs w:val="18"/>
              </w:rPr>
              <w:t>Cleaning and Polishing</w:t>
            </w:r>
          </w:p>
        </w:tc>
        <w:tc>
          <w:tcPr>
            <w:tcW w:w="1980" w:type="dxa"/>
            <w:vMerge/>
            <w:tcBorders>
              <w:left w:val="single" w:sz="4" w:space="0" w:color="auto"/>
              <w:bottom w:val="single" w:sz="4" w:space="0" w:color="auto"/>
              <w:right w:val="single" w:sz="4" w:space="0" w:color="auto"/>
            </w:tcBorders>
            <w:vAlign w:val="center"/>
          </w:tcPr>
          <w:p w:rsidR="00B32E49" w:rsidRPr="00205D88" w:rsidP="00CB1C05" w14:paraId="2993ADB4" w14:textId="77777777">
            <w:pPr>
              <w:pStyle w:val="LTableTextAbt"/>
            </w:pPr>
          </w:p>
        </w:tc>
        <w:tc>
          <w:tcPr>
            <w:tcW w:w="990" w:type="dxa"/>
            <w:vMerge/>
            <w:tcBorders>
              <w:left w:val="single" w:sz="4" w:space="0" w:color="auto"/>
              <w:bottom w:val="single" w:sz="4" w:space="0" w:color="auto"/>
              <w:right w:val="single" w:sz="4" w:space="0" w:color="auto"/>
            </w:tcBorders>
            <w:noWrap/>
            <w:vAlign w:val="center"/>
          </w:tcPr>
          <w:p w:rsidR="00B32E49" w:rsidRPr="00205D88" w:rsidP="00CB1C05" w14:paraId="217B8DF6"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1C01D95B"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0DFC3A60"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20581ED6" w14:textId="77777777">
            <w:pPr>
              <w:pStyle w:val="RTableTextAbt"/>
              <w:rPr>
                <w:rFonts w:asciiTheme="majorBidi" w:hAnsiTheme="majorBidi" w:cstheme="majorBidi"/>
                <w:szCs w:val="18"/>
              </w:rPr>
            </w:pPr>
            <w:r w:rsidRPr="00DA6601">
              <w:rPr>
                <w:rFonts w:asciiTheme="majorBidi" w:hAnsiTheme="majorBidi" w:cstheme="majorBidi"/>
                <w:szCs w:val="18"/>
              </w:rPr>
              <w:t>0.068</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6FA3C6CA" w14:textId="77777777">
            <w:pPr>
              <w:pStyle w:val="RTableTextAbt"/>
              <w:rPr>
                <w:rFonts w:asciiTheme="majorBidi" w:hAnsiTheme="majorBidi" w:cstheme="majorBidi"/>
                <w:szCs w:val="18"/>
              </w:rPr>
            </w:pPr>
            <w:r w:rsidRPr="00DA6601">
              <w:rPr>
                <w:rFonts w:asciiTheme="majorBidi" w:hAnsiTheme="majorBidi" w:cstheme="majorBidi"/>
                <w:szCs w:val="18"/>
              </w:rPr>
              <w:t>27</w:t>
            </w:r>
          </w:p>
        </w:tc>
      </w:tr>
      <w:tr w14:paraId="394437F9" w14:textId="77777777" w:rsidTr="006311ED">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2EBE8BC2" w14:textId="77777777">
            <w:pPr>
              <w:pStyle w:val="LTableTextAbt"/>
              <w:rPr>
                <w:rFonts w:asciiTheme="majorBidi" w:hAnsiTheme="majorBidi" w:cstheme="majorBidi"/>
                <w:szCs w:val="18"/>
              </w:rPr>
            </w:pPr>
            <w:r w:rsidRPr="00DA6601">
              <w:rPr>
                <w:rFonts w:asciiTheme="majorBidi" w:hAnsiTheme="majorBidi" w:cstheme="majorBidi"/>
                <w:szCs w:val="18"/>
              </w:rPr>
              <w:t>Spot Removers</w:t>
            </w:r>
            <w:r w:rsidRPr="00205D88">
              <w:rPr>
                <w:rFonts w:asciiTheme="majorBidi" w:hAnsiTheme="majorBidi" w:cstheme="majorBidi"/>
                <w:szCs w:val="18"/>
                <w:vertAlign w:val="superscript"/>
              </w:rPr>
              <w:t>4</w:t>
            </w:r>
          </w:p>
        </w:tc>
        <w:tc>
          <w:tcPr>
            <w:tcW w:w="1980" w:type="dxa"/>
            <w:tcBorders>
              <w:top w:val="nil"/>
              <w:left w:val="nil"/>
              <w:bottom w:val="nil"/>
              <w:right w:val="single" w:sz="4" w:space="0" w:color="auto"/>
            </w:tcBorders>
            <w:shd w:val="clear" w:color="auto" w:fill="auto"/>
            <w:vAlign w:val="center"/>
          </w:tcPr>
          <w:p w:rsidR="00B32E49" w:rsidRPr="00205D88" w:rsidP="00CB1C05" w14:paraId="5F045E20" w14:textId="77777777">
            <w:pPr>
              <w:pStyle w:val="LTableTextAbt"/>
            </w:pPr>
            <w:r w:rsidRPr="00DA6601">
              <w:t>Dry Cleaning</w:t>
            </w:r>
          </w:p>
        </w:tc>
        <w:tc>
          <w:tcPr>
            <w:tcW w:w="990" w:type="dxa"/>
            <w:tcBorders>
              <w:top w:val="nil"/>
              <w:left w:val="nil"/>
              <w:bottom w:val="nil"/>
              <w:right w:val="single" w:sz="4" w:space="0" w:color="auto"/>
            </w:tcBorders>
            <w:shd w:val="clear" w:color="auto" w:fill="auto"/>
            <w:noWrap/>
            <w:vAlign w:val="center"/>
          </w:tcPr>
          <w:p w:rsidR="00B32E49" w:rsidRPr="00205D88" w:rsidP="00CB1C05" w14:paraId="459BEADC" w14:textId="77777777">
            <w:pPr>
              <w:pStyle w:val="RTableTextAbt"/>
              <w:rPr>
                <w:rFonts w:asciiTheme="majorBidi" w:hAnsiTheme="majorBidi" w:cstheme="majorBidi"/>
                <w:szCs w:val="18"/>
              </w:rPr>
            </w:pPr>
            <w:r w:rsidRPr="00205D88">
              <w:rPr>
                <w:rFonts w:asciiTheme="majorBidi" w:hAnsiTheme="majorBidi" w:cstheme="majorBidi"/>
                <w:szCs w:val="18"/>
              </w:rPr>
              <w:t>16</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098DCFB8"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2066787F"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162971E3" w14:textId="77777777">
            <w:pPr>
              <w:pStyle w:val="RTableTextAbt"/>
              <w:rPr>
                <w:rFonts w:asciiTheme="majorBidi" w:hAnsiTheme="majorBidi" w:cstheme="majorBidi"/>
                <w:szCs w:val="18"/>
              </w:rPr>
            </w:pPr>
            <w:r w:rsidRPr="00DA6601">
              <w:rPr>
                <w:rFonts w:asciiTheme="majorBidi" w:hAnsiTheme="majorBidi" w:cstheme="majorBidi"/>
                <w:szCs w:val="18"/>
              </w:rPr>
              <w:t>0.000</w:t>
            </w:r>
            <w:r>
              <w:rPr>
                <w:rFonts w:asciiTheme="majorBidi" w:hAnsiTheme="majorBidi" w:cstheme="majorBidi"/>
                <w:szCs w:val="18"/>
              </w:rPr>
              <w:t>4</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4F02CB75" w14:textId="77777777">
            <w:pPr>
              <w:pStyle w:val="RTableTextAbt"/>
              <w:rPr>
                <w:rFonts w:asciiTheme="majorBidi" w:hAnsiTheme="majorBidi" w:cstheme="majorBidi"/>
                <w:szCs w:val="18"/>
              </w:rPr>
            </w:pPr>
            <w:r w:rsidRPr="00DA6601">
              <w:rPr>
                <w:rFonts w:asciiTheme="majorBidi" w:hAnsiTheme="majorBidi" w:cstheme="majorBidi"/>
                <w:szCs w:val="18"/>
              </w:rPr>
              <w:t>0</w:t>
            </w:r>
            <w:r>
              <w:rPr>
                <w:rFonts w:asciiTheme="majorBidi" w:hAnsiTheme="majorBidi" w:cstheme="majorBidi"/>
                <w:szCs w:val="18"/>
              </w:rPr>
              <w:t>.006</w:t>
            </w:r>
          </w:p>
        </w:tc>
      </w:tr>
      <w:tr w14:paraId="6B3513B6" w14:textId="77777777" w:rsidTr="006311ED">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09241796" w14:textId="77777777">
            <w:pPr>
              <w:pStyle w:val="LTableTextAbt"/>
              <w:rPr>
                <w:rFonts w:asciiTheme="majorBidi" w:hAnsiTheme="majorBidi" w:cstheme="majorBidi"/>
                <w:szCs w:val="18"/>
              </w:rPr>
            </w:pPr>
            <w:r w:rsidRPr="00DA6601">
              <w:rPr>
                <w:rFonts w:asciiTheme="majorBidi" w:hAnsiTheme="majorBidi" w:cstheme="majorBidi"/>
                <w:szCs w:val="18"/>
              </w:rPr>
              <w:t>Paint and Coatings</w:t>
            </w:r>
            <w:r w:rsidRPr="00205D88">
              <w:rPr>
                <w:rFonts w:asciiTheme="majorBidi" w:hAnsiTheme="majorBidi" w:cstheme="majorBidi"/>
                <w:szCs w:val="18"/>
                <w:vertAlign w:val="superscript"/>
              </w:rPr>
              <w:t>5</w:t>
            </w:r>
          </w:p>
        </w:tc>
        <w:tc>
          <w:tcPr>
            <w:tcW w:w="1980" w:type="dxa"/>
            <w:tcBorders>
              <w:top w:val="single" w:sz="4" w:space="0" w:color="auto"/>
              <w:left w:val="nil"/>
              <w:bottom w:val="single" w:sz="4" w:space="0" w:color="auto"/>
              <w:right w:val="single" w:sz="4" w:space="0" w:color="auto"/>
            </w:tcBorders>
            <w:shd w:val="clear" w:color="auto" w:fill="auto"/>
            <w:vAlign w:val="center"/>
          </w:tcPr>
          <w:p w:rsidR="00B32E49" w:rsidRPr="00205D88" w:rsidP="00CB1C05" w14:paraId="48A99DF3" w14:textId="77777777">
            <w:pPr>
              <w:pStyle w:val="LTableTextAbt"/>
            </w:pPr>
            <w:r w:rsidRPr="00DA6601">
              <w:t xml:space="preserve">Paints &amp; Coatings Solvent Demand: Architectural </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B32E49" w:rsidRPr="00205D88" w:rsidP="00CB1C05" w14:paraId="2E1D3F8E" w14:textId="77777777">
            <w:pPr>
              <w:pStyle w:val="RTableTextAbt"/>
              <w:rPr>
                <w:rFonts w:asciiTheme="majorBidi" w:hAnsiTheme="majorBidi" w:cstheme="majorBidi"/>
                <w:szCs w:val="18"/>
              </w:rPr>
            </w:pPr>
            <w:r w:rsidRPr="00205D88">
              <w:rPr>
                <w:rFonts w:asciiTheme="majorBidi" w:hAnsiTheme="majorBidi" w:cstheme="majorBidi"/>
                <w:szCs w:val="18"/>
              </w:rPr>
              <w:t>840</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331C00FB"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545E6138" w14:textId="77777777">
            <w:pPr>
              <w:pStyle w:val="RTableTextAbt"/>
              <w:rPr>
                <w:rFonts w:asciiTheme="majorBidi" w:hAnsiTheme="majorBidi" w:cstheme="majorBidi"/>
                <w:szCs w:val="18"/>
              </w:rPr>
            </w:pPr>
            <w:r w:rsidRPr="00F72767">
              <w:rPr>
                <w:rFonts w:asciiTheme="majorBidi" w:hAnsiTheme="majorBidi" w:cstheme="majorBidi"/>
                <w:szCs w:val="18"/>
              </w:rPr>
              <w:t xml:space="preserve"> - </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43C4787C" w14:textId="77777777">
            <w:pPr>
              <w:pStyle w:val="RTableTextAbt"/>
              <w:rPr>
                <w:rFonts w:asciiTheme="majorBidi" w:hAnsiTheme="majorBidi" w:cstheme="majorBidi"/>
                <w:szCs w:val="18"/>
              </w:rPr>
            </w:pPr>
            <w:r w:rsidRPr="00DA6601">
              <w:rPr>
                <w:rFonts w:asciiTheme="majorBidi" w:hAnsiTheme="majorBidi" w:cstheme="majorBidi"/>
                <w:szCs w:val="18"/>
              </w:rPr>
              <w:t>1.000</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634F1066" w14:textId="77777777">
            <w:pPr>
              <w:pStyle w:val="RTableTextAbt"/>
              <w:rPr>
                <w:rFonts w:asciiTheme="majorBidi" w:hAnsiTheme="majorBidi" w:cstheme="majorBidi"/>
                <w:szCs w:val="18"/>
              </w:rPr>
            </w:pPr>
            <w:r w:rsidRPr="00DA6601">
              <w:rPr>
                <w:rFonts w:asciiTheme="majorBidi" w:hAnsiTheme="majorBidi" w:cstheme="majorBidi"/>
                <w:szCs w:val="18"/>
              </w:rPr>
              <w:t>840</w:t>
            </w:r>
          </w:p>
        </w:tc>
      </w:tr>
      <w:tr w14:paraId="31DE042B"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6E421437" w14:textId="77777777">
            <w:pPr>
              <w:pStyle w:val="LTableTextAbt"/>
              <w:rPr>
                <w:rFonts w:asciiTheme="majorBidi" w:hAnsiTheme="majorBidi" w:cstheme="majorBidi"/>
                <w:szCs w:val="18"/>
              </w:rPr>
            </w:pPr>
            <w:r w:rsidRPr="00DA6601">
              <w:rPr>
                <w:rFonts w:asciiTheme="majorBidi" w:hAnsiTheme="majorBidi" w:cstheme="majorBidi"/>
                <w:szCs w:val="18"/>
              </w:rPr>
              <w:t>Lubricants and Greases</w:t>
            </w:r>
          </w:p>
        </w:tc>
        <w:tc>
          <w:tcPr>
            <w:tcW w:w="1980" w:type="dxa"/>
            <w:vMerge w:val="restart"/>
            <w:tcBorders>
              <w:left w:val="single" w:sz="4" w:space="0" w:color="auto"/>
              <w:right w:val="single" w:sz="4" w:space="0" w:color="auto"/>
            </w:tcBorders>
            <w:vAlign w:val="center"/>
          </w:tcPr>
          <w:p w:rsidR="00B32E49" w:rsidRPr="00205D88" w:rsidP="00CB1C05" w14:paraId="780E7FC8" w14:textId="77777777">
            <w:pPr>
              <w:pStyle w:val="LTableTextAbt"/>
            </w:pPr>
            <w:r w:rsidRPr="007315E2">
              <w:t>Paints &amp; Coatings Solvent Demand: Other</w:t>
            </w:r>
          </w:p>
        </w:tc>
        <w:tc>
          <w:tcPr>
            <w:tcW w:w="990" w:type="dxa"/>
            <w:vMerge w:val="restart"/>
            <w:tcBorders>
              <w:left w:val="single" w:sz="4" w:space="0" w:color="auto"/>
              <w:right w:val="single" w:sz="4" w:space="0" w:color="auto"/>
            </w:tcBorders>
            <w:noWrap/>
            <w:vAlign w:val="center"/>
          </w:tcPr>
          <w:p w:rsidR="00B32E49" w:rsidRPr="00205D88" w:rsidP="00CB1C05" w14:paraId="5F491AF5" w14:textId="77777777">
            <w:pPr>
              <w:pStyle w:val="RTableTextAbt"/>
              <w:rPr>
                <w:rFonts w:asciiTheme="majorBidi" w:hAnsiTheme="majorBidi" w:cstheme="majorBidi"/>
                <w:szCs w:val="18"/>
              </w:rPr>
            </w:pPr>
            <w:r>
              <w:rPr>
                <w:rFonts w:asciiTheme="majorBidi" w:hAnsiTheme="majorBidi" w:cstheme="majorBidi"/>
                <w:szCs w:val="18"/>
              </w:rPr>
              <w:t>1,325</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129C1A39" w14:textId="77777777">
            <w:pPr>
              <w:pStyle w:val="RTableTextAbt"/>
              <w:rPr>
                <w:rFonts w:asciiTheme="majorBidi" w:hAnsiTheme="majorBidi" w:cstheme="majorBidi"/>
                <w:szCs w:val="18"/>
              </w:rPr>
            </w:pPr>
            <w:r>
              <w:rPr>
                <w:rFonts w:asciiTheme="majorBidi" w:hAnsiTheme="majorBidi" w:cstheme="majorBidi"/>
                <w:szCs w:val="18"/>
              </w:rPr>
              <w:t>57</w:t>
            </w:r>
          </w:p>
        </w:tc>
        <w:tc>
          <w:tcPr>
            <w:tcW w:w="1170" w:type="dxa"/>
            <w:tcBorders>
              <w:top w:val="nil"/>
              <w:left w:val="single" w:sz="4" w:space="0" w:color="auto"/>
              <w:bottom w:val="single" w:sz="4" w:space="0" w:color="auto"/>
              <w:right w:val="single" w:sz="4" w:space="0" w:color="auto"/>
            </w:tcBorders>
            <w:vAlign w:val="center"/>
          </w:tcPr>
          <w:p w:rsidR="00B32E49" w:rsidRPr="002C0617" w:rsidP="00CB1C05" w14:paraId="09A6C1CB" w14:textId="77777777">
            <w:pPr>
              <w:pStyle w:val="RTableTextAbt"/>
              <w:rPr>
                <w:rFonts w:asciiTheme="majorBidi" w:hAnsiTheme="majorBidi" w:cstheme="majorBidi"/>
                <w:szCs w:val="18"/>
              </w:rPr>
            </w:pPr>
            <w:r w:rsidRPr="002C0617">
              <w:rPr>
                <w:rFonts w:asciiTheme="majorBidi" w:hAnsiTheme="majorBidi" w:cstheme="majorBidi"/>
                <w:szCs w:val="18"/>
              </w:rPr>
              <w:t>24</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5D654E5A" w14:textId="77777777">
            <w:pPr>
              <w:pStyle w:val="RTableTextAbt"/>
              <w:rPr>
                <w:rFonts w:asciiTheme="majorBidi" w:hAnsiTheme="majorBidi" w:cstheme="majorBidi"/>
                <w:szCs w:val="18"/>
              </w:rPr>
            </w:pPr>
            <w:r w:rsidRPr="00DA6601">
              <w:rPr>
                <w:rFonts w:asciiTheme="majorBidi" w:hAnsiTheme="majorBidi" w:cstheme="majorBidi"/>
                <w:szCs w:val="18"/>
              </w:rPr>
              <w:t>0.416</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127BC916" w14:textId="77777777">
            <w:pPr>
              <w:pStyle w:val="RTableTextAbt"/>
              <w:rPr>
                <w:rFonts w:asciiTheme="majorBidi" w:hAnsiTheme="majorBidi" w:cstheme="majorBidi"/>
                <w:szCs w:val="18"/>
              </w:rPr>
            </w:pPr>
            <w:r w:rsidRPr="00DA6601">
              <w:rPr>
                <w:rFonts w:asciiTheme="majorBidi" w:hAnsiTheme="majorBidi" w:cstheme="majorBidi"/>
                <w:szCs w:val="18"/>
              </w:rPr>
              <w:t>551</w:t>
            </w:r>
          </w:p>
        </w:tc>
      </w:tr>
      <w:tr w14:paraId="52B81CA6"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2D52C1C9" w14:textId="77777777">
            <w:pPr>
              <w:pStyle w:val="LTableTextAbt"/>
              <w:rPr>
                <w:rFonts w:asciiTheme="majorBidi" w:hAnsiTheme="majorBidi" w:cstheme="majorBidi"/>
                <w:szCs w:val="18"/>
              </w:rPr>
            </w:pPr>
            <w:r w:rsidRPr="00DA6601">
              <w:rPr>
                <w:rFonts w:asciiTheme="majorBidi" w:hAnsiTheme="majorBidi" w:cstheme="majorBidi"/>
                <w:szCs w:val="18"/>
              </w:rPr>
              <w:t>Mold</w:t>
            </w:r>
            <w:r w:rsidR="00E45F15">
              <w:rPr>
                <w:rFonts w:asciiTheme="majorBidi" w:hAnsiTheme="majorBidi" w:cstheme="majorBidi"/>
                <w:szCs w:val="18"/>
              </w:rPr>
              <w:t xml:space="preserve"> Cleaning,</w:t>
            </w:r>
            <w:r w:rsidRPr="00DA6601">
              <w:rPr>
                <w:rFonts w:asciiTheme="majorBidi" w:hAnsiTheme="majorBidi" w:cstheme="majorBidi"/>
                <w:szCs w:val="18"/>
              </w:rPr>
              <w:t xml:space="preserve"> Release and Protectants</w:t>
            </w:r>
            <w:r w:rsidRPr="00205D88">
              <w:rPr>
                <w:rFonts w:asciiTheme="majorBidi" w:hAnsiTheme="majorBidi" w:cstheme="majorBidi"/>
                <w:szCs w:val="18"/>
                <w:vertAlign w:val="superscript"/>
              </w:rPr>
              <w:t>6</w:t>
            </w:r>
          </w:p>
        </w:tc>
        <w:tc>
          <w:tcPr>
            <w:tcW w:w="1980" w:type="dxa"/>
            <w:vMerge/>
            <w:tcBorders>
              <w:left w:val="single" w:sz="4" w:space="0" w:color="auto"/>
              <w:right w:val="single" w:sz="4" w:space="0" w:color="auto"/>
            </w:tcBorders>
            <w:vAlign w:val="center"/>
          </w:tcPr>
          <w:p w:rsidR="00B32E49" w:rsidRPr="00205D88" w:rsidP="00CB1C05" w14:paraId="5AE0FF87" w14:textId="77777777">
            <w:pPr>
              <w:pStyle w:val="LTableTextAbt"/>
            </w:pPr>
          </w:p>
        </w:tc>
        <w:tc>
          <w:tcPr>
            <w:tcW w:w="990" w:type="dxa"/>
            <w:vMerge/>
            <w:tcBorders>
              <w:left w:val="single" w:sz="4" w:space="0" w:color="auto"/>
              <w:right w:val="single" w:sz="4" w:space="0" w:color="auto"/>
            </w:tcBorders>
            <w:noWrap/>
            <w:vAlign w:val="center"/>
          </w:tcPr>
          <w:p w:rsidR="00B32E49" w:rsidRPr="00205D88" w:rsidP="00CB1C05" w14:paraId="04B7D123"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1ADEDF31" w14:textId="77777777">
            <w:pPr>
              <w:pStyle w:val="RTableTextAbt"/>
              <w:rPr>
                <w:rFonts w:asciiTheme="majorBidi" w:hAnsiTheme="majorBidi" w:cstheme="majorBidi"/>
                <w:szCs w:val="18"/>
              </w:rPr>
            </w:pPr>
            <w:r>
              <w:rPr>
                <w:rFonts w:asciiTheme="majorBidi" w:hAnsiTheme="majorBidi" w:cstheme="majorBidi"/>
                <w:szCs w:val="18"/>
              </w:rPr>
              <w:t>57</w:t>
            </w:r>
          </w:p>
        </w:tc>
        <w:tc>
          <w:tcPr>
            <w:tcW w:w="1170" w:type="dxa"/>
            <w:tcBorders>
              <w:top w:val="nil"/>
              <w:left w:val="single" w:sz="4" w:space="0" w:color="auto"/>
              <w:bottom w:val="single" w:sz="4" w:space="0" w:color="auto"/>
              <w:right w:val="single" w:sz="4" w:space="0" w:color="auto"/>
            </w:tcBorders>
            <w:vAlign w:val="center"/>
          </w:tcPr>
          <w:p w:rsidR="00B32E49" w:rsidRPr="002C0617" w:rsidP="00CB1C05" w14:paraId="73252C78" w14:textId="77777777">
            <w:pPr>
              <w:pStyle w:val="RTableTextAbt"/>
              <w:rPr>
                <w:rFonts w:asciiTheme="majorBidi" w:hAnsiTheme="majorBidi" w:cstheme="majorBidi"/>
                <w:szCs w:val="18"/>
              </w:rPr>
            </w:pPr>
            <w:r w:rsidRPr="002C0617">
              <w:rPr>
                <w:rFonts w:asciiTheme="majorBidi" w:hAnsiTheme="majorBidi" w:cstheme="majorBidi"/>
                <w:szCs w:val="18"/>
              </w:rPr>
              <w:t>0.0004</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7427F758" w14:textId="77777777">
            <w:pPr>
              <w:pStyle w:val="RTableTextAbt"/>
              <w:rPr>
                <w:rFonts w:asciiTheme="majorBidi" w:hAnsiTheme="majorBidi" w:cstheme="majorBidi"/>
                <w:szCs w:val="18"/>
              </w:rPr>
            </w:pPr>
            <w:r w:rsidRPr="00DA6601">
              <w:rPr>
                <w:rFonts w:asciiTheme="majorBidi" w:hAnsiTheme="majorBidi" w:cstheme="majorBidi"/>
                <w:szCs w:val="18"/>
              </w:rPr>
              <w:t>0.000</w:t>
            </w:r>
            <w:r>
              <w:rPr>
                <w:rFonts w:asciiTheme="majorBidi" w:hAnsiTheme="majorBidi" w:cstheme="majorBidi"/>
                <w:szCs w:val="18"/>
              </w:rPr>
              <w:t>006</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3C48DFA2" w14:textId="77777777">
            <w:pPr>
              <w:pStyle w:val="RTableTextAbt"/>
              <w:rPr>
                <w:rFonts w:asciiTheme="majorBidi" w:hAnsiTheme="majorBidi" w:cstheme="majorBidi"/>
                <w:szCs w:val="18"/>
              </w:rPr>
            </w:pPr>
            <w:r w:rsidRPr="00DA6601">
              <w:rPr>
                <w:rFonts w:asciiTheme="majorBidi" w:hAnsiTheme="majorBidi" w:cstheme="majorBidi"/>
                <w:szCs w:val="18"/>
              </w:rPr>
              <w:t>0</w:t>
            </w:r>
            <w:r>
              <w:rPr>
                <w:rFonts w:asciiTheme="majorBidi" w:hAnsiTheme="majorBidi" w:cstheme="majorBidi"/>
                <w:szCs w:val="18"/>
              </w:rPr>
              <w:t>.008</w:t>
            </w:r>
          </w:p>
        </w:tc>
      </w:tr>
      <w:tr w14:paraId="7FC970A6" w14:textId="77777777" w:rsidTr="001906D8">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7C2FDB20" w14:textId="77777777">
            <w:pPr>
              <w:pStyle w:val="LTableTextAbt"/>
              <w:rPr>
                <w:rFonts w:asciiTheme="majorBidi" w:hAnsiTheme="majorBidi" w:cstheme="majorBidi"/>
                <w:szCs w:val="18"/>
              </w:rPr>
            </w:pPr>
            <w:r w:rsidRPr="00DA6601">
              <w:rPr>
                <w:rFonts w:asciiTheme="majorBidi" w:hAnsiTheme="majorBidi" w:cstheme="majorBidi"/>
                <w:szCs w:val="18"/>
              </w:rPr>
              <w:t>Paint and Coatings</w:t>
            </w:r>
          </w:p>
        </w:tc>
        <w:tc>
          <w:tcPr>
            <w:tcW w:w="1980" w:type="dxa"/>
            <w:vMerge/>
            <w:tcBorders>
              <w:left w:val="single" w:sz="4" w:space="0" w:color="auto"/>
              <w:bottom w:val="single" w:sz="4" w:space="0" w:color="000000"/>
              <w:right w:val="single" w:sz="4" w:space="0" w:color="auto"/>
            </w:tcBorders>
            <w:vAlign w:val="center"/>
          </w:tcPr>
          <w:p w:rsidR="00B32E49" w:rsidRPr="00205D88" w:rsidP="00CB1C05" w14:paraId="52F65E20" w14:textId="77777777">
            <w:pPr>
              <w:pStyle w:val="LTableTextAbt"/>
            </w:pPr>
          </w:p>
        </w:tc>
        <w:tc>
          <w:tcPr>
            <w:tcW w:w="990" w:type="dxa"/>
            <w:vMerge/>
            <w:tcBorders>
              <w:left w:val="single" w:sz="4" w:space="0" w:color="auto"/>
              <w:bottom w:val="single" w:sz="4" w:space="0" w:color="000000"/>
              <w:right w:val="single" w:sz="4" w:space="0" w:color="auto"/>
            </w:tcBorders>
            <w:noWrap/>
            <w:vAlign w:val="center"/>
          </w:tcPr>
          <w:p w:rsidR="00B32E49" w:rsidRPr="00205D88" w:rsidP="00CB1C05" w14:paraId="5085C312" w14:textId="77777777">
            <w:pPr>
              <w:pStyle w:val="RTableTextAbt"/>
              <w:rPr>
                <w:rFonts w:asciiTheme="majorBidi" w:hAnsiTheme="majorBidi" w:cstheme="majorBidi"/>
                <w:szCs w:val="18"/>
              </w:rPr>
            </w:pP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36997463" w14:textId="77777777">
            <w:pPr>
              <w:pStyle w:val="RTableTextAbt"/>
              <w:rPr>
                <w:rFonts w:asciiTheme="majorBidi" w:hAnsiTheme="majorBidi" w:cstheme="majorBidi"/>
                <w:szCs w:val="18"/>
              </w:rPr>
            </w:pPr>
            <w:r>
              <w:rPr>
                <w:rFonts w:asciiTheme="majorBidi" w:hAnsiTheme="majorBidi" w:cstheme="majorBidi"/>
                <w:szCs w:val="18"/>
              </w:rPr>
              <w:t>57</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3812D48E" w14:textId="77777777">
            <w:pPr>
              <w:pStyle w:val="RTableTextAbt"/>
              <w:rPr>
                <w:rFonts w:asciiTheme="majorBidi" w:hAnsiTheme="majorBidi" w:cstheme="majorBidi"/>
                <w:szCs w:val="18"/>
              </w:rPr>
            </w:pPr>
            <w:r>
              <w:rPr>
                <w:rFonts w:asciiTheme="majorBidi" w:hAnsiTheme="majorBidi" w:cstheme="majorBidi"/>
                <w:szCs w:val="18"/>
              </w:rPr>
              <w:t>11</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45711637" w14:textId="77777777">
            <w:pPr>
              <w:pStyle w:val="RTableTextAbt"/>
              <w:rPr>
                <w:rFonts w:asciiTheme="majorBidi" w:hAnsiTheme="majorBidi" w:cstheme="majorBidi"/>
                <w:szCs w:val="18"/>
              </w:rPr>
            </w:pPr>
            <w:r w:rsidRPr="00DA6601">
              <w:rPr>
                <w:rFonts w:asciiTheme="majorBidi" w:hAnsiTheme="majorBidi" w:cstheme="majorBidi"/>
                <w:szCs w:val="18"/>
              </w:rPr>
              <w:t>0.199</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1E6E1286" w14:textId="77777777">
            <w:pPr>
              <w:pStyle w:val="RTableTextAbt"/>
              <w:rPr>
                <w:rFonts w:asciiTheme="majorBidi" w:hAnsiTheme="majorBidi" w:cstheme="majorBidi"/>
                <w:szCs w:val="18"/>
              </w:rPr>
            </w:pPr>
            <w:r w:rsidRPr="00DA6601">
              <w:rPr>
                <w:rFonts w:asciiTheme="majorBidi" w:hAnsiTheme="majorBidi" w:cstheme="majorBidi"/>
                <w:szCs w:val="18"/>
              </w:rPr>
              <w:t>264</w:t>
            </w:r>
          </w:p>
        </w:tc>
      </w:tr>
      <w:tr w14:paraId="100D8A70" w14:textId="77777777" w:rsidTr="006311ED">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6DF38591" w14:textId="77777777">
            <w:pPr>
              <w:pStyle w:val="LTableTextAbt"/>
              <w:rPr>
                <w:rFonts w:asciiTheme="majorBidi" w:hAnsiTheme="majorBidi" w:cstheme="majorBidi"/>
                <w:szCs w:val="18"/>
              </w:rPr>
            </w:pPr>
            <w:r w:rsidRPr="00DA6601">
              <w:rPr>
                <w:rFonts w:asciiTheme="majorBidi" w:hAnsiTheme="majorBidi" w:cstheme="majorBidi"/>
                <w:szCs w:val="18"/>
              </w:rPr>
              <w:t>Inks and Ink Removal</w:t>
            </w:r>
          </w:p>
        </w:tc>
        <w:tc>
          <w:tcPr>
            <w:tcW w:w="1980" w:type="dxa"/>
            <w:tcBorders>
              <w:top w:val="nil"/>
              <w:left w:val="nil"/>
              <w:bottom w:val="single" w:sz="4" w:space="0" w:color="auto"/>
              <w:right w:val="single" w:sz="4" w:space="0" w:color="auto"/>
            </w:tcBorders>
            <w:shd w:val="clear" w:color="auto" w:fill="auto"/>
            <w:vAlign w:val="center"/>
          </w:tcPr>
          <w:p w:rsidR="00B32E49" w:rsidRPr="00205D88" w:rsidP="00CB1C05" w14:paraId="3257EFDB" w14:textId="77777777">
            <w:pPr>
              <w:pStyle w:val="LTableTextAbt"/>
            </w:pPr>
            <w:r w:rsidRPr="00DA6601">
              <w:t>Printing Ink Solvent Demand</w:t>
            </w:r>
          </w:p>
        </w:tc>
        <w:tc>
          <w:tcPr>
            <w:tcW w:w="990" w:type="dxa"/>
            <w:tcBorders>
              <w:top w:val="nil"/>
              <w:left w:val="nil"/>
              <w:bottom w:val="single" w:sz="4" w:space="0" w:color="auto"/>
              <w:right w:val="single" w:sz="4" w:space="0" w:color="auto"/>
            </w:tcBorders>
            <w:shd w:val="clear" w:color="auto" w:fill="auto"/>
            <w:noWrap/>
            <w:vAlign w:val="center"/>
          </w:tcPr>
          <w:p w:rsidR="00B32E49" w:rsidRPr="00205D88" w:rsidP="00CB1C05" w14:paraId="729978DA" w14:textId="77777777">
            <w:pPr>
              <w:pStyle w:val="RTableTextAbt"/>
              <w:rPr>
                <w:rFonts w:asciiTheme="majorBidi" w:hAnsiTheme="majorBidi" w:cstheme="majorBidi"/>
                <w:szCs w:val="18"/>
              </w:rPr>
            </w:pPr>
            <w:r w:rsidRPr="00205D88">
              <w:rPr>
                <w:rFonts w:asciiTheme="majorBidi" w:hAnsiTheme="majorBidi" w:cstheme="majorBidi"/>
                <w:szCs w:val="18"/>
              </w:rPr>
              <w:t>1,138</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04BE2A4D" w14:textId="77777777">
            <w:pPr>
              <w:pStyle w:val="RTableTextAbt"/>
              <w:rPr>
                <w:rFonts w:asciiTheme="majorBidi" w:hAnsiTheme="majorBidi" w:cstheme="majorBidi"/>
                <w:szCs w:val="18"/>
              </w:rPr>
            </w:pPr>
            <w:r>
              <w:rPr>
                <w:rFonts w:asciiTheme="majorBidi" w:hAnsiTheme="majorBidi" w:cstheme="majorBidi"/>
                <w:szCs w:val="18"/>
              </w:rPr>
              <w:t>14</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0E697D0E" w14:textId="77777777">
            <w:pPr>
              <w:pStyle w:val="RTableTextAbt"/>
              <w:rPr>
                <w:rFonts w:asciiTheme="majorBidi" w:hAnsiTheme="majorBidi" w:cstheme="majorBidi"/>
                <w:szCs w:val="18"/>
              </w:rPr>
            </w:pPr>
            <w:r>
              <w:rPr>
                <w:rFonts w:asciiTheme="majorBidi" w:hAnsiTheme="majorBidi" w:cstheme="majorBidi"/>
                <w:szCs w:val="18"/>
              </w:rPr>
              <w:t>14</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7FEF3496" w14:textId="77777777">
            <w:pPr>
              <w:pStyle w:val="RTableTextAbt"/>
              <w:rPr>
                <w:rFonts w:asciiTheme="majorBidi" w:hAnsiTheme="majorBidi" w:cstheme="majorBidi"/>
                <w:szCs w:val="18"/>
              </w:rPr>
            </w:pPr>
            <w:r w:rsidRPr="00DA6601">
              <w:rPr>
                <w:rFonts w:asciiTheme="majorBidi" w:hAnsiTheme="majorBidi" w:cstheme="majorBidi"/>
                <w:szCs w:val="18"/>
              </w:rPr>
              <w:t>1.000</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16C148AB" w14:textId="77777777">
            <w:pPr>
              <w:pStyle w:val="RTableTextAbt"/>
              <w:rPr>
                <w:rFonts w:asciiTheme="majorBidi" w:hAnsiTheme="majorBidi" w:cstheme="majorBidi"/>
                <w:szCs w:val="18"/>
              </w:rPr>
            </w:pPr>
            <w:r w:rsidRPr="00DA6601">
              <w:rPr>
                <w:rFonts w:asciiTheme="majorBidi" w:hAnsiTheme="majorBidi" w:cstheme="majorBidi"/>
                <w:szCs w:val="18"/>
              </w:rPr>
              <w:t>1,138</w:t>
            </w:r>
          </w:p>
        </w:tc>
      </w:tr>
      <w:tr w14:paraId="063F9687" w14:textId="77777777" w:rsidTr="006311ED">
        <w:tblPrEx>
          <w:tblW w:w="9450" w:type="dxa"/>
          <w:tblLayout w:type="fixed"/>
          <w:tblLook w:val="04A0"/>
        </w:tblPrEx>
        <w:trPr>
          <w:trHeight w:val="330"/>
        </w:trPr>
        <w:tc>
          <w:tcPr>
            <w:tcW w:w="2070" w:type="dxa"/>
            <w:tcBorders>
              <w:top w:val="nil"/>
              <w:left w:val="single" w:sz="4" w:space="0" w:color="auto"/>
              <w:bottom w:val="single" w:sz="4" w:space="0" w:color="auto"/>
              <w:right w:val="single" w:sz="4" w:space="0" w:color="auto"/>
            </w:tcBorders>
            <w:shd w:val="clear" w:color="auto" w:fill="auto"/>
            <w:noWrap/>
            <w:vAlign w:val="bottom"/>
          </w:tcPr>
          <w:p w:rsidR="00B32E49" w:rsidRPr="00205D88" w:rsidP="00CB1C05" w14:paraId="728494A5" w14:textId="77777777">
            <w:pPr>
              <w:pStyle w:val="LTableTextAbt"/>
              <w:rPr>
                <w:rFonts w:asciiTheme="majorBidi" w:hAnsiTheme="majorBidi" w:cstheme="majorBidi"/>
                <w:szCs w:val="18"/>
              </w:rPr>
            </w:pPr>
            <w:r w:rsidRPr="00DA6601">
              <w:rPr>
                <w:rFonts w:asciiTheme="majorBidi" w:hAnsiTheme="majorBidi" w:cstheme="majorBidi"/>
                <w:szCs w:val="18"/>
              </w:rPr>
              <w:t>Aerosol Spray Cleaning/Degreasing</w:t>
            </w:r>
          </w:p>
        </w:tc>
        <w:tc>
          <w:tcPr>
            <w:tcW w:w="1980" w:type="dxa"/>
            <w:tcBorders>
              <w:top w:val="nil"/>
              <w:left w:val="nil"/>
              <w:bottom w:val="single" w:sz="4" w:space="0" w:color="auto"/>
              <w:right w:val="single" w:sz="4" w:space="0" w:color="auto"/>
            </w:tcBorders>
            <w:shd w:val="clear" w:color="auto" w:fill="auto"/>
            <w:vAlign w:val="center"/>
          </w:tcPr>
          <w:p w:rsidR="00B32E49" w:rsidRPr="00205D88" w:rsidP="00CB1C05" w14:paraId="6347735A" w14:textId="77777777">
            <w:pPr>
              <w:pStyle w:val="LTableTextAbt"/>
            </w:pPr>
            <w:r w:rsidRPr="00DA6601">
              <w:t>Transportation Solvent Demand: Motor Vehicles</w:t>
            </w:r>
          </w:p>
        </w:tc>
        <w:tc>
          <w:tcPr>
            <w:tcW w:w="990" w:type="dxa"/>
            <w:tcBorders>
              <w:top w:val="nil"/>
              <w:left w:val="nil"/>
              <w:bottom w:val="single" w:sz="4" w:space="0" w:color="auto"/>
              <w:right w:val="single" w:sz="4" w:space="0" w:color="auto"/>
            </w:tcBorders>
            <w:shd w:val="clear" w:color="auto" w:fill="auto"/>
            <w:noWrap/>
            <w:vAlign w:val="center"/>
          </w:tcPr>
          <w:p w:rsidR="00B32E49" w:rsidRPr="00205D88" w:rsidP="00CB1C05" w14:paraId="472135D0" w14:textId="77777777">
            <w:pPr>
              <w:pStyle w:val="RTableTextAbt"/>
              <w:rPr>
                <w:rFonts w:asciiTheme="majorBidi" w:hAnsiTheme="majorBidi" w:cstheme="majorBidi"/>
                <w:szCs w:val="18"/>
              </w:rPr>
            </w:pPr>
            <w:r w:rsidRPr="00205D88">
              <w:rPr>
                <w:rFonts w:asciiTheme="majorBidi" w:hAnsiTheme="majorBidi" w:cstheme="majorBidi"/>
                <w:szCs w:val="18"/>
              </w:rPr>
              <w:t>64</w:t>
            </w:r>
          </w:p>
        </w:tc>
        <w:tc>
          <w:tcPr>
            <w:tcW w:w="1080" w:type="dxa"/>
            <w:tcBorders>
              <w:top w:val="single" w:sz="4" w:space="0" w:color="auto"/>
              <w:left w:val="nil"/>
              <w:bottom w:val="single" w:sz="4" w:space="0" w:color="auto"/>
              <w:right w:val="single" w:sz="4" w:space="0" w:color="auto"/>
            </w:tcBorders>
            <w:vAlign w:val="center"/>
          </w:tcPr>
          <w:p w:rsidR="00B32E49" w:rsidRPr="00F72767" w:rsidP="00CB1C05" w14:paraId="601A388A" w14:textId="77777777">
            <w:pPr>
              <w:pStyle w:val="RTableTextAbt"/>
              <w:rPr>
                <w:rFonts w:asciiTheme="majorBidi" w:hAnsiTheme="majorBidi" w:cstheme="majorBidi"/>
                <w:szCs w:val="18"/>
              </w:rPr>
            </w:pPr>
            <w:r>
              <w:rPr>
                <w:rFonts w:asciiTheme="majorBidi" w:hAnsiTheme="majorBidi" w:cstheme="majorBidi"/>
                <w:szCs w:val="18"/>
              </w:rPr>
              <w:t>49</w:t>
            </w:r>
          </w:p>
        </w:tc>
        <w:tc>
          <w:tcPr>
            <w:tcW w:w="1170" w:type="dxa"/>
            <w:tcBorders>
              <w:top w:val="nil"/>
              <w:left w:val="single" w:sz="4" w:space="0" w:color="auto"/>
              <w:bottom w:val="single" w:sz="4" w:space="0" w:color="auto"/>
              <w:right w:val="single" w:sz="4" w:space="0" w:color="auto"/>
            </w:tcBorders>
            <w:vAlign w:val="center"/>
          </w:tcPr>
          <w:p w:rsidR="00B32E49" w:rsidRPr="00F72767" w:rsidP="00CB1C05" w14:paraId="68F7E703" w14:textId="77777777">
            <w:pPr>
              <w:pStyle w:val="RTableTextAbt"/>
              <w:rPr>
                <w:rFonts w:asciiTheme="majorBidi" w:hAnsiTheme="majorBidi" w:cstheme="majorBidi"/>
                <w:szCs w:val="18"/>
              </w:rPr>
            </w:pPr>
            <w:r>
              <w:rPr>
                <w:rFonts w:asciiTheme="majorBidi" w:hAnsiTheme="majorBidi" w:cstheme="majorBidi"/>
                <w:szCs w:val="18"/>
              </w:rPr>
              <w:t>15</w:t>
            </w:r>
          </w:p>
        </w:tc>
        <w:tc>
          <w:tcPr>
            <w:tcW w:w="1080" w:type="dxa"/>
            <w:tcBorders>
              <w:top w:val="nil"/>
              <w:left w:val="single" w:sz="4" w:space="0" w:color="auto"/>
              <w:bottom w:val="single" w:sz="4" w:space="0" w:color="auto"/>
              <w:right w:val="single" w:sz="4" w:space="0" w:color="auto"/>
            </w:tcBorders>
            <w:vAlign w:val="center"/>
          </w:tcPr>
          <w:p w:rsidR="00B32E49" w:rsidRPr="00DA6601" w:rsidP="00CB1C05" w14:paraId="096658FA" w14:textId="77777777">
            <w:pPr>
              <w:pStyle w:val="RTableTextAbt"/>
              <w:rPr>
                <w:rFonts w:asciiTheme="majorBidi" w:hAnsiTheme="majorBidi" w:cstheme="majorBidi"/>
                <w:szCs w:val="18"/>
              </w:rPr>
            </w:pPr>
            <w:r w:rsidRPr="00DA6601">
              <w:rPr>
                <w:rFonts w:asciiTheme="majorBidi" w:hAnsiTheme="majorBidi" w:cstheme="majorBidi"/>
                <w:szCs w:val="18"/>
              </w:rPr>
              <w:t>0.305</w:t>
            </w:r>
          </w:p>
        </w:tc>
        <w:tc>
          <w:tcPr>
            <w:tcW w:w="1080" w:type="dxa"/>
            <w:tcBorders>
              <w:top w:val="nil"/>
              <w:left w:val="single" w:sz="4" w:space="0" w:color="auto"/>
              <w:bottom w:val="single" w:sz="4" w:space="0" w:color="auto"/>
              <w:right w:val="single" w:sz="4" w:space="0" w:color="auto"/>
            </w:tcBorders>
            <w:shd w:val="clear" w:color="auto" w:fill="auto"/>
            <w:noWrap/>
            <w:vAlign w:val="center"/>
          </w:tcPr>
          <w:p w:rsidR="00B32E49" w:rsidRPr="00205D88" w:rsidP="00CB1C05" w14:paraId="36701E1A" w14:textId="77777777">
            <w:pPr>
              <w:pStyle w:val="RTableTextAbt"/>
              <w:rPr>
                <w:rFonts w:asciiTheme="majorBidi" w:hAnsiTheme="majorBidi" w:cstheme="majorBidi"/>
                <w:szCs w:val="18"/>
              </w:rPr>
            </w:pPr>
            <w:r w:rsidRPr="00DA6601">
              <w:rPr>
                <w:rFonts w:asciiTheme="majorBidi" w:hAnsiTheme="majorBidi" w:cstheme="majorBidi"/>
                <w:szCs w:val="18"/>
              </w:rPr>
              <w:t>19</w:t>
            </w:r>
          </w:p>
        </w:tc>
      </w:tr>
      <w:tr w14:paraId="139A318C" w14:textId="77777777">
        <w:tblPrEx>
          <w:tblW w:w="9450" w:type="dxa"/>
          <w:tblLayout w:type="fixed"/>
          <w:tblLook w:val="04A0"/>
        </w:tblPrEx>
        <w:trPr>
          <w:trHeight w:val="330"/>
        </w:trPr>
        <w:tc>
          <w:tcPr>
            <w:tcW w:w="9450" w:type="dxa"/>
            <w:gridSpan w:val="7"/>
            <w:tcBorders>
              <w:top w:val="single" w:sz="4" w:space="0" w:color="auto"/>
              <w:left w:val="single" w:sz="4" w:space="0" w:color="auto"/>
              <w:bottom w:val="single" w:sz="4" w:space="0" w:color="auto"/>
              <w:right w:val="single" w:sz="4" w:space="0" w:color="auto"/>
            </w:tcBorders>
          </w:tcPr>
          <w:p w:rsidR="00B32E49" w:rsidRPr="00205D88" w:rsidP="00CB1C05" w14:paraId="507E6CAB" w14:textId="77777777">
            <w:pPr>
              <w:pStyle w:val="TableNotesAbt"/>
              <w:rPr>
                <w:rFonts w:asciiTheme="majorBidi" w:hAnsiTheme="majorBidi" w:cstheme="majorBidi"/>
                <w:szCs w:val="18"/>
              </w:rPr>
            </w:pPr>
            <w:r w:rsidRPr="00205D88">
              <w:rPr>
                <w:rFonts w:asciiTheme="majorBidi" w:hAnsiTheme="majorBidi" w:cstheme="majorBidi"/>
                <w:iCs/>
                <w:szCs w:val="18"/>
                <w:vertAlign w:val="superscript"/>
              </w:rPr>
              <w:t>1</w:t>
            </w:r>
            <w:r w:rsidRPr="00205D88">
              <w:rPr>
                <w:rFonts w:asciiTheme="majorBidi" w:hAnsiTheme="majorBidi" w:cstheme="majorBidi"/>
                <w:i/>
                <w:szCs w:val="18"/>
                <w:vertAlign w:val="superscript"/>
              </w:rPr>
              <w:t xml:space="preserve"> </w:t>
            </w:r>
            <w:r w:rsidRPr="00FC39AA">
              <w:rPr>
                <w:rFonts w:asciiTheme="majorBidi" w:hAnsiTheme="majorBidi" w:cstheme="majorBidi"/>
                <w:iCs/>
                <w:szCs w:val="18"/>
              </w:rPr>
              <w:t>Source:</w:t>
            </w:r>
            <w:r w:rsidRPr="00205D88">
              <w:rPr>
                <w:rFonts w:asciiTheme="majorBidi" w:hAnsiTheme="majorBidi" w:cstheme="majorBidi"/>
                <w:szCs w:val="18"/>
              </w:rPr>
              <w:t xml:space="preserve"> </w:t>
            </w:r>
            <w:hyperlink w:anchor="_ENREF_50" w:tooltip="The Freedonia Group, 2016 #49" w:history="1">
              <w:r w:rsidR="00414172">
                <w:rPr>
                  <w:rFonts w:asciiTheme="majorBidi" w:hAnsiTheme="majorBidi" w:cstheme="majorBidi"/>
                  <w:noProof/>
                  <w:szCs w:val="18"/>
                </w:rPr>
                <w:fldChar w:fldCharType="begin" w:fldLock="1"/>
              </w:r>
              <w:r w:rsidR="00414172">
                <w:rPr>
                  <w:rFonts w:asciiTheme="majorBidi" w:hAnsiTheme="majorBidi" w:cstheme="majorBidi"/>
                  <w:noProof/>
                  <w:szCs w:val="18"/>
                </w:rPr>
                <w:instrText xml:space="preserve"> ADDIN EN.CITE &lt;EndNote&gt;&lt;Cite&gt;&lt;Author&gt;The Freedonia Group&lt;/Author&gt;&lt;Year&gt;2016&lt;/Year&gt;&lt;RecNum&gt;49&lt;/RecNum&gt;&lt;DisplayText&gt;The Freedonia Group 2016&lt;/DisplayText&gt;&lt;record&gt;&lt;rec-number&gt;49&lt;/rec-number&gt;&lt;foreign-keys&gt;&lt;key app="EN" db-id="52wf2wf0o0rv01e9dzo52td80t0590tp2fwd" timestamp="1714499636"&gt;49&lt;/key&gt;&lt;/foreign-keys&gt;&lt;ref-type name="Generic"&gt;13&lt;/ref-type&gt;&lt;contributors&gt;&lt;authors&gt;&lt;author&gt;The Freedonia Group,&lt;/author&gt;&lt;/authors&gt;&lt;/contributors&gt;&lt;titles&gt;&lt;title&gt;Industry Study #3429, Solvents&lt;/title&gt;&lt;/titles&gt;&lt;dates&gt;&lt;year&gt;2016&lt;/year&gt;&lt;/dates&gt;&lt;urls&gt;&lt;related-urls&gt;&lt;url&gt;https://www.freedoniagroup.com/Solvents.html&lt;/url&gt;&lt;/related-urls&gt;&lt;/urls&gt;&lt;/record&gt;&lt;/Cite&gt;&lt;/EndNote&gt;</w:instrText>
              </w:r>
              <w:r w:rsidR="00414172">
                <w:rPr>
                  <w:rFonts w:asciiTheme="majorBidi" w:hAnsiTheme="majorBidi" w:cstheme="majorBidi"/>
                  <w:noProof/>
                  <w:szCs w:val="18"/>
                </w:rPr>
                <w:fldChar w:fldCharType="separate"/>
              </w:r>
              <w:r w:rsidR="00414172">
                <w:rPr>
                  <w:rFonts w:asciiTheme="majorBidi" w:hAnsiTheme="majorBidi" w:cstheme="majorBidi"/>
                  <w:noProof/>
                  <w:szCs w:val="18"/>
                </w:rPr>
                <w:t>The Freedonia Group 2016</w:t>
              </w:r>
              <w:r w:rsidR="00414172">
                <w:rPr>
                  <w:rFonts w:asciiTheme="majorBidi" w:hAnsiTheme="majorBidi" w:cstheme="majorBidi"/>
                  <w:noProof/>
                  <w:szCs w:val="18"/>
                </w:rPr>
                <w:fldChar w:fldCharType="end"/>
              </w:r>
            </w:hyperlink>
          </w:p>
          <w:p w:rsidR="00B32E49" w:rsidRPr="00205D88" w:rsidP="00CB1C05" w14:paraId="1D1BBBBB" w14:textId="77777777">
            <w:pPr>
              <w:pStyle w:val="TableNotesAbt"/>
              <w:rPr>
                <w:rFonts w:asciiTheme="majorBidi" w:hAnsiTheme="majorBidi" w:cstheme="majorBidi"/>
                <w:szCs w:val="18"/>
              </w:rPr>
            </w:pPr>
            <w:r w:rsidRPr="00205D88">
              <w:rPr>
                <w:rFonts w:asciiTheme="majorBidi" w:hAnsiTheme="majorBidi" w:cstheme="majorBidi"/>
                <w:szCs w:val="18"/>
                <w:vertAlign w:val="superscript"/>
              </w:rPr>
              <w:t>2</w:t>
            </w:r>
            <w:r w:rsidRPr="00205D88">
              <w:rPr>
                <w:rFonts w:asciiTheme="majorBidi" w:hAnsiTheme="majorBidi" w:cstheme="majorBidi"/>
                <w:szCs w:val="18"/>
              </w:rPr>
              <w:t xml:space="preserve"> </w:t>
            </w:r>
            <w:r w:rsidRPr="00FC39AA">
              <w:rPr>
                <w:rFonts w:asciiTheme="majorBidi" w:hAnsiTheme="majorBidi" w:cstheme="majorBidi"/>
                <w:iCs/>
                <w:szCs w:val="18"/>
              </w:rPr>
              <w:t>Source:</w:t>
            </w:r>
            <w:r w:rsidRPr="00205D88">
              <w:rPr>
                <w:rFonts w:asciiTheme="majorBidi" w:hAnsiTheme="majorBidi" w:cstheme="majorBidi"/>
                <w:szCs w:val="18"/>
              </w:rPr>
              <w:t xml:space="preserve"> </w:t>
            </w:r>
            <w:hyperlink w:anchor="_ENREF_12" w:tooltip="California Air Resources Board (CARB), 2019 #50" w:history="1">
              <w:r w:rsidR="00414172">
                <w:rPr>
                  <w:rFonts w:asciiTheme="majorBidi" w:hAnsiTheme="majorBidi" w:cstheme="majorBidi"/>
                  <w:szCs w:val="18"/>
                </w:rPr>
                <w:fldChar w:fldCharType="begin" w:fldLock="1"/>
              </w:r>
              <w:r w:rsidR="00414172">
                <w:rPr>
                  <w:rFonts w:asciiTheme="majorBidi" w:hAnsiTheme="majorBidi" w:cstheme="majorBidi"/>
                  <w:szCs w:val="18"/>
                </w:rPr>
                <w:instrText xml:space="preserve"> ADDIN EN.CITE &lt;EndNote&gt;&lt;Cite ExcludeAuth="1"&gt;&lt;Author&gt;California Air Resources Board (CARB)&lt;/Author&gt;&lt;Year&gt;2019&lt;/Year&gt;&lt;RecNum&gt;50&lt;/RecNum&gt;&lt;Prefix&gt;CARB &lt;/Prefix&gt;&lt;DisplayText&gt;CARB 2019b&lt;/DisplayText&gt;&lt;record&gt;&lt;rec-number&gt;50&lt;/rec-number&gt;&lt;foreign-keys&gt;&lt;key app="EN" db-id="52wf2wf0o0rv01e9dzo52td80t0590tp2fwd" timestamp="1714499636"&gt;50&lt;/key&gt;&lt;/foreign-keys&gt;&lt;ref-type name="Generic"&gt;13&lt;/ref-type&gt;&lt;contributors&gt;&lt;authors&gt;&lt;author&gt;California Air Resources Board (CARB),&lt;/author&gt;&lt;/authors&gt;&lt;/contributors&gt;&lt;titles&gt;&lt;title&gt;2015 Consumer &amp;amp; Commercial Product Survey Data &lt;/title&gt;&lt;/titles&gt;&lt;dates&gt;&lt;year&gt;2019&lt;/year&gt;&lt;/dates&gt;&lt;urls&gt;&lt;related-urls&gt;&lt;url&gt;https://ww3.arb.ca.gov/consprod/survey/2015_cp_survey_summary_data_2019-12-09.xlsx&lt;/url&gt;&lt;/related-urls&gt;&lt;/urls&gt;&lt;/record&gt;&lt;/Cite&gt;&lt;/EndNote&gt;</w:instrText>
              </w:r>
              <w:r w:rsidR="00414172">
                <w:rPr>
                  <w:rFonts w:asciiTheme="majorBidi" w:hAnsiTheme="majorBidi" w:cstheme="majorBidi"/>
                  <w:szCs w:val="18"/>
                </w:rPr>
                <w:fldChar w:fldCharType="separate"/>
              </w:r>
              <w:r w:rsidR="00414172">
                <w:rPr>
                  <w:rFonts w:asciiTheme="majorBidi" w:hAnsiTheme="majorBidi" w:cstheme="majorBidi"/>
                  <w:noProof/>
                  <w:szCs w:val="18"/>
                </w:rPr>
                <w:t>CARB 2019b</w:t>
              </w:r>
              <w:r w:rsidR="00414172">
                <w:rPr>
                  <w:rFonts w:asciiTheme="majorBidi" w:hAnsiTheme="majorBidi" w:cstheme="majorBidi"/>
                  <w:szCs w:val="18"/>
                </w:rPr>
                <w:fldChar w:fldCharType="end"/>
              </w:r>
            </w:hyperlink>
          </w:p>
          <w:p w:rsidR="00B32E49" w:rsidRPr="00205D88" w:rsidP="00CB1C05" w14:paraId="4BFDC615" w14:textId="77777777">
            <w:pPr>
              <w:pStyle w:val="TableNotesAbt"/>
              <w:rPr>
                <w:rFonts w:asciiTheme="majorBidi" w:hAnsiTheme="majorBidi" w:cstheme="majorBidi"/>
                <w:szCs w:val="18"/>
              </w:rPr>
            </w:pPr>
            <w:r w:rsidRPr="00205D88">
              <w:rPr>
                <w:rFonts w:asciiTheme="majorBidi" w:hAnsiTheme="majorBidi" w:cstheme="majorBidi"/>
                <w:szCs w:val="18"/>
                <w:vertAlign w:val="superscript"/>
              </w:rPr>
              <w:t>3</w:t>
            </w:r>
            <w:r w:rsidRPr="00DA6601">
              <w:rPr>
                <w:rFonts w:asciiTheme="majorBidi" w:hAnsiTheme="majorBidi" w:cstheme="majorBidi"/>
                <w:szCs w:val="18"/>
              </w:rPr>
              <w:t xml:space="preserve"> The Freedonia Cleaning Products Solvent Demand: Industrial &amp; Institutional category is not represented in the CARB data. </w:t>
            </w:r>
            <w:r>
              <w:rPr>
                <w:rFonts w:asciiTheme="majorBidi" w:hAnsiTheme="majorBidi" w:cstheme="majorBidi"/>
                <w:szCs w:val="18"/>
              </w:rPr>
              <w:t>EPA</w:t>
            </w:r>
            <w:r w:rsidRPr="00DA6601">
              <w:rPr>
                <w:rFonts w:asciiTheme="majorBidi" w:hAnsiTheme="majorBidi" w:cstheme="majorBidi"/>
                <w:szCs w:val="18"/>
              </w:rPr>
              <w:t xml:space="preserve"> therefore assumed that the market shares for these use categories are the same as the market shares calculated for the use categories within the Freedonia Cleaning Products Solvent Demand: Household category.</w:t>
            </w:r>
          </w:p>
          <w:p w:rsidR="00B32E49" w:rsidRPr="00046D84" w:rsidP="00CB1C05" w14:paraId="61A4E29A" w14:textId="77777777">
            <w:pPr>
              <w:pStyle w:val="TableNotesAbt"/>
              <w:rPr>
                <w:rFonts w:asciiTheme="majorBidi" w:hAnsiTheme="majorBidi" w:cstheme="majorBidi"/>
                <w:szCs w:val="18"/>
              </w:rPr>
            </w:pPr>
            <w:r w:rsidRPr="00205D88">
              <w:rPr>
                <w:rFonts w:asciiTheme="majorBidi" w:hAnsiTheme="majorBidi" w:cstheme="majorBidi"/>
                <w:szCs w:val="18"/>
                <w:vertAlign w:val="superscript"/>
              </w:rPr>
              <w:t>4</w:t>
            </w:r>
            <w:r w:rsidRPr="00DA6601">
              <w:rPr>
                <w:rFonts w:asciiTheme="majorBidi" w:hAnsiTheme="majorBidi" w:cstheme="majorBidi"/>
                <w:szCs w:val="18"/>
              </w:rPr>
              <w:t xml:space="preserve"> Dry cleaning products are not represented in the CARB data. </w:t>
            </w:r>
            <w:r>
              <w:rPr>
                <w:rFonts w:asciiTheme="majorBidi" w:hAnsiTheme="majorBidi" w:cstheme="majorBidi"/>
                <w:szCs w:val="18"/>
              </w:rPr>
              <w:t>EPA</w:t>
            </w:r>
            <w:r w:rsidRPr="00DA6601">
              <w:rPr>
                <w:rFonts w:asciiTheme="majorBidi" w:hAnsiTheme="majorBidi" w:cstheme="majorBidi"/>
                <w:szCs w:val="18"/>
              </w:rPr>
              <w:t xml:space="preserve"> therefore estimated the spot remover market share by dividing the estimated volume of PCE spotting agents used annually in California in 2007 (150 gallons) by the estimated total volume of PCE used annually in California in 2003 (378,000 gallons). </w:t>
            </w:r>
            <w:r w:rsidRPr="00EF51D8">
              <w:rPr>
                <w:rFonts w:asciiTheme="majorBidi" w:hAnsiTheme="majorBidi" w:cstheme="majorBidi"/>
                <w:szCs w:val="18"/>
              </w:rPr>
              <w:t>Sources</w:t>
            </w:r>
            <w:r w:rsidRPr="00046D84">
              <w:rPr>
                <w:rFonts w:asciiTheme="majorBidi" w:hAnsiTheme="majorBidi" w:cstheme="majorBidi"/>
                <w:szCs w:val="18"/>
              </w:rPr>
              <w:t xml:space="preserve">: </w:t>
            </w:r>
            <w:hyperlink w:anchor="_ENREF_103" w:tooltip="Wolf, 2007 #52" w:history="1">
              <w:r w:rsidR="00414172">
                <w:rPr>
                  <w:rFonts w:asciiTheme="majorBidi" w:hAnsiTheme="majorBidi" w:cstheme="majorBidi"/>
                  <w:szCs w:val="18"/>
                  <w:lang w:val="fr-FR"/>
                </w:rPr>
                <w:fldChar w:fldCharType="begin" w:fldLock="1"/>
              </w:r>
              <w:r w:rsidR="00414172">
                <w:rPr>
                  <w:rFonts w:asciiTheme="majorBidi" w:hAnsiTheme="majorBidi" w:cstheme="majorBidi"/>
                  <w:szCs w:val="18"/>
                  <w:lang w:val="fr-FR"/>
                </w:rPr>
                <w:instrText xml:space="preserve"> ADDIN EN.CITE &lt;EndNote&gt;&lt;Cite&gt;&lt;Author&gt;Wolf&lt;/Author&gt;&lt;Year&gt;2007&lt;/Year&gt;&lt;RecNum&gt;52&lt;/RecNum&gt;&lt;DisplayText&gt;Wolf and Morris 2007&lt;/DisplayText&gt;&lt;record&gt;&lt;rec-number&gt;52&lt;/rec-number&gt;&lt;foreign-keys&gt;&lt;key app="EN" db-id="52wf2wf0o0rv01e9dzo52td80t0590tp2fwd" timestamp="1714499636"&gt;52&lt;/key&gt;&lt;/foreign-keys&gt;&lt;ref-type name="Generic"&gt;13&lt;/ref-type&gt;&lt;contributors&gt;&lt;authors&gt;&lt;author&gt;Wolf, K.&lt;/author&gt;&lt;author&gt;Morris, M.&lt;/author&gt;&lt;/authors&gt;&lt;secondary-authors&gt;&lt;author&gt;Institute for Research and Technical Assistance, &lt;/author&gt;&lt;/secondary-authors&gt;&lt;/contributors&gt;&lt;titles&gt;&lt;title&gt;Spotting Chemicals: Alternatives to Perchloroethylene and Trichloroethylene in the Textile Cleaning Industry&lt;/title&gt;&lt;/titles&gt;&lt;dates&gt;&lt;year&gt;2007&lt;/year&gt;&lt;/dates&gt;&lt;urls&gt;&lt;related-urls&gt;&lt;url&gt;https://www.irta.us/reports/DTSC%20Spotting%20Chemical%20for%20Web.pdf&lt;/url&gt;&lt;/related-urls&gt;&lt;/urls&gt;&lt;/record&gt;&lt;/Cite&gt;&lt;/EndNote&gt;</w:instrText>
              </w:r>
              <w:r w:rsidR="00414172">
                <w:rPr>
                  <w:rFonts w:asciiTheme="majorBidi" w:hAnsiTheme="majorBidi" w:cstheme="majorBidi"/>
                  <w:szCs w:val="18"/>
                  <w:lang w:val="fr-FR"/>
                </w:rPr>
                <w:fldChar w:fldCharType="separate"/>
              </w:r>
              <w:r w:rsidRPr="00046D84" w:rsidR="00414172">
                <w:rPr>
                  <w:rFonts w:asciiTheme="majorBidi" w:hAnsiTheme="majorBidi" w:cstheme="majorBidi"/>
                  <w:noProof/>
                  <w:szCs w:val="18"/>
                </w:rPr>
                <w:t>Wolf and Morris 2007</w:t>
              </w:r>
              <w:r w:rsidR="00414172">
                <w:rPr>
                  <w:rFonts w:asciiTheme="majorBidi" w:hAnsiTheme="majorBidi" w:cstheme="majorBidi"/>
                  <w:szCs w:val="18"/>
                  <w:lang w:val="fr-FR"/>
                </w:rPr>
                <w:fldChar w:fldCharType="end"/>
              </w:r>
            </w:hyperlink>
            <w:r>
              <w:rPr>
                <w:rFonts w:asciiTheme="majorBidi" w:hAnsiTheme="majorBidi" w:cstheme="majorBidi"/>
                <w:szCs w:val="18"/>
              </w:rPr>
              <w:t>,</w:t>
            </w:r>
            <w:r w:rsidRPr="00046D84">
              <w:rPr>
                <w:rFonts w:asciiTheme="majorBidi" w:hAnsiTheme="majorBidi" w:cstheme="majorBidi"/>
                <w:szCs w:val="18"/>
              </w:rPr>
              <w:t xml:space="preserve"> </w:t>
            </w:r>
            <w:hyperlink w:anchor="_ENREF_9" w:tooltip="California Air Resources Board (CARB), 2006 #53" w:history="1">
              <w:r w:rsidR="00414172">
                <w:rPr>
                  <w:rFonts w:asciiTheme="majorBidi" w:hAnsiTheme="majorBidi" w:cstheme="majorBidi"/>
                  <w:szCs w:val="18"/>
                </w:rPr>
                <w:fldChar w:fldCharType="begin" w:fldLock="1"/>
              </w:r>
              <w:r w:rsidR="00414172">
                <w:rPr>
                  <w:rFonts w:asciiTheme="majorBidi" w:hAnsiTheme="majorBidi" w:cstheme="majorBidi"/>
                  <w:szCs w:val="18"/>
                </w:rPr>
                <w:instrText xml:space="preserve"> ADDIN EN.CITE &lt;EndNote&gt;&lt;Cite ExcludeAuth="1"&gt;&lt;Author&gt;California Air Resources Board (CARB)&lt;/Author&gt;&lt;Year&gt;2006&lt;/Year&gt;&lt;RecNum&gt;53&lt;/RecNum&gt;&lt;Prefix&gt;CARB &lt;/Prefix&gt;&lt;DisplayText&gt;CARB 2006&lt;/DisplayText&gt;&lt;record&gt;&lt;rec-number&gt;53&lt;/rec-number&gt;&lt;foreign-keys&gt;&lt;key app="EN" db-id="52wf2wf0o0rv01e9dzo52td80t0590tp2fwd" timestamp="1714499636"&gt;53&lt;/key&gt;&lt;/foreign-keys&gt;&lt;ref-type name="Generic"&gt;13&lt;/ref-type&gt;&lt;contributors&gt;&lt;authors&gt;&lt;author&gt;California Air Resources Board (CARB), &lt;/author&gt;&lt;/authors&gt;&lt;/contributors&gt;&lt;titles&gt;&lt;title&gt;California Dry Cleaning Industry Technical Assessment Report &lt;/title&gt;&lt;/titles&gt;&lt;dates&gt;&lt;year&gt;2006&lt;/year&gt;&lt;/dates&gt;&lt;urls&gt;&lt;related-urls&gt;&lt;url&gt;https://ww2.arb.ca.gov/sites/default/files/classic/toxics/dryclean/finaldrycleantechreport.pdf&lt;/url&gt;&lt;/related-urls&gt;&lt;/urls&gt;&lt;/record&gt;&lt;/Cite&gt;&lt;/EndNote&gt;</w:instrText>
              </w:r>
              <w:r w:rsidR="00414172">
                <w:rPr>
                  <w:rFonts w:asciiTheme="majorBidi" w:hAnsiTheme="majorBidi" w:cstheme="majorBidi"/>
                  <w:szCs w:val="18"/>
                </w:rPr>
                <w:fldChar w:fldCharType="separate"/>
              </w:r>
              <w:r w:rsidR="00414172">
                <w:rPr>
                  <w:rFonts w:asciiTheme="majorBidi" w:hAnsiTheme="majorBidi" w:cstheme="majorBidi"/>
                  <w:noProof/>
                  <w:szCs w:val="18"/>
                </w:rPr>
                <w:t>CARB 2006</w:t>
              </w:r>
              <w:r w:rsidR="00414172">
                <w:rPr>
                  <w:rFonts w:asciiTheme="majorBidi" w:hAnsiTheme="majorBidi" w:cstheme="majorBidi"/>
                  <w:szCs w:val="18"/>
                </w:rPr>
                <w:fldChar w:fldCharType="end"/>
              </w:r>
            </w:hyperlink>
          </w:p>
          <w:p w:rsidR="00B32E49" w:rsidP="00CB1C05" w14:paraId="0D961905" w14:textId="77777777">
            <w:pPr>
              <w:pStyle w:val="TableNotesAbt"/>
              <w:rPr>
                <w:rFonts w:asciiTheme="majorBidi" w:hAnsiTheme="majorBidi" w:cstheme="majorBidi"/>
                <w:szCs w:val="18"/>
              </w:rPr>
            </w:pPr>
            <w:r w:rsidRPr="00205D88">
              <w:rPr>
                <w:rFonts w:asciiTheme="majorBidi" w:hAnsiTheme="majorBidi" w:cstheme="majorBidi"/>
                <w:szCs w:val="18"/>
                <w:vertAlign w:val="superscript"/>
              </w:rPr>
              <w:t>5</w:t>
            </w:r>
            <w:r w:rsidRPr="00DA6601">
              <w:rPr>
                <w:rFonts w:asciiTheme="majorBidi" w:hAnsiTheme="majorBidi" w:cstheme="majorBidi"/>
                <w:szCs w:val="18"/>
              </w:rPr>
              <w:t xml:space="preserve"> The Freedonia Paints &amp; Coatings Solvent Demand: Architectural category is not represented in the CARB data. </w:t>
            </w:r>
            <w:r>
              <w:rPr>
                <w:rFonts w:asciiTheme="majorBidi" w:hAnsiTheme="majorBidi" w:cstheme="majorBidi"/>
                <w:szCs w:val="18"/>
              </w:rPr>
              <w:t>EPA</w:t>
            </w:r>
            <w:r w:rsidRPr="00DA6601">
              <w:rPr>
                <w:rFonts w:asciiTheme="majorBidi" w:hAnsiTheme="majorBidi" w:cstheme="majorBidi"/>
                <w:szCs w:val="18"/>
              </w:rPr>
              <w:t xml:space="preserve"> therefore assumed that the market share for this use category is 1 (i.e., that all products within the Freedonia Paints &amp; Coatings Solvent Demand: Architectural category are paints and coatings).</w:t>
            </w:r>
          </w:p>
          <w:p w:rsidR="00B32E49" w:rsidRPr="00545EC6" w:rsidP="00CB1C05" w14:paraId="524A9DF2" w14:textId="77777777">
            <w:pPr>
              <w:pStyle w:val="TableNotesAbt"/>
              <w:rPr>
                <w:rFonts w:asciiTheme="majorBidi" w:hAnsiTheme="majorBidi" w:cstheme="majorBidi"/>
                <w:szCs w:val="18"/>
              </w:rPr>
            </w:pPr>
            <w:r w:rsidRPr="00205D88">
              <w:rPr>
                <w:rFonts w:asciiTheme="majorBidi" w:hAnsiTheme="majorBidi" w:cstheme="majorBidi"/>
                <w:szCs w:val="18"/>
                <w:vertAlign w:val="superscript"/>
              </w:rPr>
              <w:t>6</w:t>
            </w:r>
            <w:r w:rsidRPr="00DA6601">
              <w:rPr>
                <w:rFonts w:asciiTheme="majorBidi" w:hAnsiTheme="majorBidi" w:cstheme="majorBidi"/>
                <w:szCs w:val="18"/>
              </w:rPr>
              <w:t xml:space="preserve"> Data for </w:t>
            </w:r>
            <w:r>
              <w:rPr>
                <w:rFonts w:asciiTheme="majorBidi" w:hAnsiTheme="majorBidi" w:cstheme="majorBidi"/>
                <w:szCs w:val="18"/>
              </w:rPr>
              <w:t>“</w:t>
            </w:r>
            <w:r w:rsidRPr="00DA6601">
              <w:rPr>
                <w:rFonts w:asciiTheme="majorBidi" w:hAnsiTheme="majorBidi" w:cstheme="majorBidi"/>
                <w:szCs w:val="18"/>
              </w:rPr>
              <w:t>Molding and Casting Materials (Including all related products)</w:t>
            </w:r>
            <w:r>
              <w:rPr>
                <w:rFonts w:asciiTheme="majorBidi" w:hAnsiTheme="majorBidi" w:cstheme="majorBidi"/>
                <w:szCs w:val="18"/>
              </w:rPr>
              <w:t>”</w:t>
            </w:r>
            <w:r w:rsidRPr="00DA6601">
              <w:rPr>
                <w:rFonts w:asciiTheme="majorBidi" w:hAnsiTheme="majorBidi" w:cstheme="majorBidi"/>
                <w:szCs w:val="18"/>
              </w:rPr>
              <w:t xml:space="preserve"> were omitted from the CARB results due to confidentiality. </w:t>
            </w:r>
            <w:r>
              <w:rPr>
                <w:rFonts w:asciiTheme="majorBidi" w:hAnsiTheme="majorBidi" w:cstheme="majorBidi"/>
                <w:szCs w:val="18"/>
              </w:rPr>
              <w:t>EPA</w:t>
            </w:r>
            <w:r w:rsidRPr="00DA6601">
              <w:rPr>
                <w:rFonts w:asciiTheme="majorBidi" w:hAnsiTheme="majorBidi" w:cstheme="majorBidi"/>
                <w:szCs w:val="18"/>
              </w:rPr>
              <w:t xml:space="preserve"> therefore set the numerator for the market share calculation equal to the total for </w:t>
            </w:r>
            <w:r>
              <w:rPr>
                <w:rFonts w:asciiTheme="majorBidi" w:hAnsiTheme="majorBidi" w:cstheme="majorBidi"/>
                <w:szCs w:val="18"/>
              </w:rPr>
              <w:t>“</w:t>
            </w:r>
            <w:r w:rsidRPr="00DA6601">
              <w:rPr>
                <w:rFonts w:asciiTheme="majorBidi" w:hAnsiTheme="majorBidi" w:cstheme="majorBidi"/>
                <w:szCs w:val="18"/>
              </w:rPr>
              <w:t>All Arts and Crafts Supplies</w:t>
            </w:r>
            <w:r>
              <w:rPr>
                <w:rFonts w:asciiTheme="majorBidi" w:hAnsiTheme="majorBidi" w:cstheme="majorBidi"/>
                <w:szCs w:val="18"/>
              </w:rPr>
              <w:t>”</w:t>
            </w:r>
            <w:r w:rsidRPr="00DA6601">
              <w:rPr>
                <w:rFonts w:asciiTheme="majorBidi" w:hAnsiTheme="majorBidi" w:cstheme="majorBidi"/>
                <w:szCs w:val="18"/>
              </w:rPr>
              <w:t xml:space="preserve"> minus the two subcategories that do have data (</w:t>
            </w:r>
            <w:r>
              <w:rPr>
                <w:rFonts w:asciiTheme="majorBidi" w:hAnsiTheme="majorBidi" w:cstheme="majorBidi"/>
                <w:szCs w:val="18"/>
              </w:rPr>
              <w:t>“</w:t>
            </w:r>
            <w:r w:rsidRPr="00DA6601">
              <w:rPr>
                <w:rFonts w:asciiTheme="majorBidi" w:hAnsiTheme="majorBidi" w:cstheme="majorBidi"/>
                <w:szCs w:val="18"/>
              </w:rPr>
              <w:t>Artist Solvent and Thinner</w:t>
            </w:r>
            <w:r>
              <w:rPr>
                <w:rFonts w:asciiTheme="majorBidi" w:hAnsiTheme="majorBidi" w:cstheme="majorBidi"/>
                <w:szCs w:val="18"/>
              </w:rPr>
              <w:t>”</w:t>
            </w:r>
            <w:r w:rsidRPr="00DA6601">
              <w:rPr>
                <w:rFonts w:asciiTheme="majorBidi" w:hAnsiTheme="majorBidi" w:cstheme="majorBidi"/>
                <w:szCs w:val="18"/>
              </w:rPr>
              <w:t xml:space="preserve"> and </w:t>
            </w:r>
            <w:r>
              <w:rPr>
                <w:rFonts w:asciiTheme="majorBidi" w:hAnsiTheme="majorBidi" w:cstheme="majorBidi"/>
                <w:szCs w:val="18"/>
              </w:rPr>
              <w:t>“</w:t>
            </w:r>
            <w:r w:rsidRPr="00DA6601">
              <w:rPr>
                <w:rFonts w:asciiTheme="majorBidi" w:hAnsiTheme="majorBidi" w:cstheme="majorBidi"/>
                <w:szCs w:val="18"/>
              </w:rPr>
              <w:t>Other arts and crafts supplies</w:t>
            </w:r>
            <w:r>
              <w:rPr>
                <w:rFonts w:asciiTheme="majorBidi" w:hAnsiTheme="majorBidi" w:cstheme="majorBidi"/>
                <w:szCs w:val="18"/>
              </w:rPr>
              <w:t>”</w:t>
            </w:r>
            <w:r w:rsidRPr="00DA6601">
              <w:rPr>
                <w:rFonts w:asciiTheme="majorBidi" w:hAnsiTheme="majorBidi" w:cstheme="majorBidi"/>
                <w:szCs w:val="18"/>
              </w:rPr>
              <w:t xml:space="preserve">). This may be an overestimate as it includes "Ceramic Finishing Product" in addition to </w:t>
            </w:r>
            <w:r>
              <w:rPr>
                <w:rFonts w:asciiTheme="majorBidi" w:hAnsiTheme="majorBidi" w:cstheme="majorBidi"/>
                <w:szCs w:val="18"/>
              </w:rPr>
              <w:t>“</w:t>
            </w:r>
            <w:r w:rsidRPr="00DA6601">
              <w:rPr>
                <w:rFonts w:asciiTheme="majorBidi" w:hAnsiTheme="majorBidi" w:cstheme="majorBidi"/>
                <w:szCs w:val="18"/>
              </w:rPr>
              <w:t>Molding and Casting Materials (Including all related products).</w:t>
            </w:r>
            <w:r>
              <w:rPr>
                <w:rFonts w:asciiTheme="majorBidi" w:hAnsiTheme="majorBidi" w:cstheme="majorBidi"/>
                <w:szCs w:val="18"/>
              </w:rPr>
              <w:t>”</w:t>
            </w:r>
          </w:p>
        </w:tc>
      </w:tr>
    </w:tbl>
    <w:p w:rsidR="00B32E49" w:rsidP="00CB1C05" w14:paraId="1D6B792A" w14:textId="77777777"/>
    <w:p w:rsidR="00B32E49" w:rsidP="00CB1C05" w14:paraId="3F1407AA" w14:textId="77777777">
      <w:pPr>
        <w:rPr>
          <w:b/>
        </w:rPr>
      </w:pPr>
      <w:r>
        <w:rPr>
          <w:b/>
        </w:rPr>
        <w:t xml:space="preserve">Step 3: Apply PCE speciation factors to approximate the market share of PCE in each </w:t>
      </w:r>
      <w:r w:rsidR="00EF51D8">
        <w:rPr>
          <w:b/>
        </w:rPr>
        <w:t>u</w:t>
      </w:r>
      <w:r>
        <w:rPr>
          <w:b/>
        </w:rPr>
        <w:t xml:space="preserve">se </w:t>
      </w:r>
      <w:r w:rsidR="00EF51D8">
        <w:rPr>
          <w:b/>
        </w:rPr>
        <w:t>c</w:t>
      </w:r>
      <w:r>
        <w:rPr>
          <w:b/>
        </w:rPr>
        <w:t>ategory</w:t>
      </w:r>
    </w:p>
    <w:p w:rsidR="00B32E49" w:rsidP="00CB1C05" w14:paraId="7E76E291" w14:textId="77777777">
      <w:r>
        <w:t xml:space="preserve">This analysis follows NEI’s approach by applying a speciation factor to the Freedonia solvent usage estimates to estimate PCE usage. The speciation factors </w:t>
      </w:r>
      <w:r w:rsidR="001A1464">
        <w:t xml:space="preserve">are the </w:t>
      </w:r>
      <w:r>
        <w:t>estimate</w:t>
      </w:r>
      <w:r w:rsidR="001A1464">
        <w:t>s of</w:t>
      </w:r>
      <w:r>
        <w:t xml:space="preserve"> the percentage of total </w:t>
      </w:r>
      <w:r w:rsidR="00AC5DDC">
        <w:t xml:space="preserve">VOCs </w:t>
      </w:r>
      <w:r>
        <w:t>that PCE constitutes. The underlying implication of this analysis is that the PCE speciation factors are also a proxy for PCE’s market share of total solvent usage.</w:t>
      </w:r>
      <w:r>
        <w:rPr>
          <w:vertAlign w:val="superscript"/>
        </w:rPr>
        <w:footnoteReference w:id="14"/>
      </w:r>
      <w:r>
        <w:t xml:space="preserve"> This analysis uses speciation factors from EPA’s SPECIATE database, </w:t>
      </w:r>
      <w:r w:rsidRPr="00526BB4">
        <w:t>which is a repository of speciation factors of air pollutant sources (</w:t>
      </w:r>
      <w:hyperlink w:anchor="_ENREF_92" w:tooltip="U.S. Environmental Protection Agency (EPA), 2020 #54" w:history="1">
        <w:r w:rsidR="00414172">
          <w:fldChar w:fldCharType="begin" w:fldLock="1"/>
        </w:r>
        <w:r w:rsidR="00414172">
          <w:instrText xml:space="preserve"> ADDIN EN.CITE &lt;EndNote&gt;&lt;Cite ExcludeAuth="1"&gt;&lt;Author&gt;U.S. Environmental Protection Agency (EPA)&lt;/Author&gt;&lt;Year&gt;2020&lt;/Year&gt;&lt;RecNum&gt;54&lt;/RecNum&gt;&lt;Prefix&gt;EPA &lt;/Prefix&gt;&lt;DisplayText&gt;EPA 2020i&lt;/DisplayText&gt;&lt;record&gt;&lt;rec-number&gt;54&lt;/rec-number&gt;&lt;foreign-keys&gt;&lt;key app="EN" db-id="52wf2wf0o0rv01e9dzo52td80t0590tp2fwd" timestamp="1714499636"&gt;54&lt;/key&gt;&lt;/foreign-keys&gt;&lt;ref-type name="Generic"&gt;13&lt;/ref-type&gt;&lt;contributors&gt;&lt;authors&gt;&lt;author&gt;U.S. Environmental Protection Agency (EPA),&lt;/author&gt;&lt;/authors&gt;&lt;/contributors&gt;&lt;titles&gt;&lt;title&gt;SPECIATE Version 5.1&lt;/title&gt;&lt;/titles&gt;&lt;dates&gt;&lt;year&gt;2020&lt;/year&gt;&lt;pub-dates&gt;&lt;date&gt;July 2020&lt;/date&gt;&lt;/pub-dates&gt;&lt;/dates&gt;&lt;urls&gt;&lt;related-urls&gt;&lt;url&gt;https://www.epa.gov/air-emissions-modeling/speciate-2&lt;/url&gt;&lt;/related-urls&gt;&lt;/urls&gt;&lt;access-date&gt;7/22/2020&lt;/access-date&gt;&lt;/record&gt;&lt;/Cite&gt;&lt;/EndNote&gt;</w:instrText>
        </w:r>
        <w:r w:rsidR="00414172">
          <w:fldChar w:fldCharType="separate"/>
        </w:r>
        <w:r w:rsidR="00414172">
          <w:rPr>
            <w:noProof/>
          </w:rPr>
          <w:t>EPA 2020i</w:t>
        </w:r>
        <w:r w:rsidR="00414172">
          <w:fldChar w:fldCharType="end"/>
        </w:r>
      </w:hyperlink>
      <w:r w:rsidRPr="00526BB4">
        <w:t>). The</w:t>
      </w:r>
      <w:r>
        <w:t xml:space="preserve"> database contains approximately </w:t>
      </w:r>
      <w:r w:rsidRPr="00965AA6">
        <w:t>130</w:t>
      </w:r>
      <w:r>
        <w:t xml:space="preserve"> speciation profiles for PCE, which are mapped to the use categories (</w:t>
      </w:r>
      <w:r>
        <w:fldChar w:fldCharType="begin" w:fldLock="1"/>
      </w:r>
      <w:r>
        <w:instrText xml:space="preserve"> REF _Ref47432522 \h </w:instrText>
      </w:r>
      <w:r>
        <w:fldChar w:fldCharType="separate"/>
      </w:r>
      <w:r w:rsidRPr="00B878A8" w:rsidR="0092222B">
        <w:t xml:space="preserve">Table </w:t>
      </w:r>
      <w:r w:rsidR="0092222B">
        <w:rPr>
          <w:noProof/>
        </w:rPr>
        <w:t>6</w:t>
      </w:r>
      <w:r w:rsidR="0092222B">
        <w:noBreakHyphen/>
      </w:r>
      <w:r w:rsidR="0092222B">
        <w:rPr>
          <w:noProof/>
        </w:rPr>
        <w:t>6</w:t>
      </w:r>
      <w:r>
        <w:fldChar w:fldCharType="end"/>
      </w:r>
      <w:r>
        <w:t xml:space="preserve">). </w:t>
      </w:r>
      <w:r w:rsidR="009630AD">
        <w:t xml:space="preserve">The last column of </w:t>
      </w:r>
      <w:r w:rsidR="009630AD">
        <w:fldChar w:fldCharType="begin" w:fldLock="1"/>
      </w:r>
      <w:r w:rsidR="009630AD">
        <w:instrText xml:space="preserve"> REF _Ref47432522 \h </w:instrText>
      </w:r>
      <w:r w:rsidR="009630AD">
        <w:fldChar w:fldCharType="separate"/>
      </w:r>
      <w:r w:rsidRPr="00B878A8" w:rsidR="0092222B">
        <w:t xml:space="preserve">Table </w:t>
      </w:r>
      <w:r w:rsidR="0092222B">
        <w:rPr>
          <w:noProof/>
        </w:rPr>
        <w:t>6</w:t>
      </w:r>
      <w:r w:rsidR="0092222B">
        <w:noBreakHyphen/>
      </w:r>
      <w:r w:rsidR="0092222B">
        <w:rPr>
          <w:noProof/>
        </w:rPr>
        <w:t>6</w:t>
      </w:r>
      <w:r w:rsidR="009630AD">
        <w:fldChar w:fldCharType="end"/>
      </w:r>
      <w:r w:rsidR="009630AD">
        <w:t xml:space="preserve"> includes the CARB and NEI descriptive names for the product or use that the speciation factor represents (The CARB descriptive names include “CARB” in the profile code and the NEI names are associated with 4-digit profile codes).</w:t>
      </w:r>
    </w:p>
    <w:p w:rsidR="00B32E49" w:rsidP="00CB1C05" w14:paraId="31DEBE67" w14:textId="77777777">
      <w:r>
        <w:t xml:space="preserve">The PCE profiles in the SPECIATE database are dated 1989-2018 and may cover a range of values for the same use category. In particular, there is a group of about </w:t>
      </w:r>
      <w:r w:rsidRPr="00163350">
        <w:t>20</w:t>
      </w:r>
      <w:r>
        <w:t xml:space="preserve"> profiles corresponding to CARB’s consumer product categories from 2018 and a group of equivalent profiles from 2004. The 2018 estimates are generally much </w:t>
      </w:r>
      <w:r w:rsidRPr="00DA7A69">
        <w:t>lower than the</w:t>
      </w:r>
      <w:r>
        <w:t xml:space="preserve"> 2004 factors, which is the result of the regulations CARB implemented in the intervening years that prohibit use of PCE in a range of consumer product categories </w:t>
      </w:r>
      <w:r w:rsidRPr="00526BB4">
        <w:t>(</w:t>
      </w:r>
      <w:hyperlink w:anchor="_ENREF_13" w:tooltip="California Air Resources Board (CARB), 2019 #55" w:history="1">
        <w:r w:rsidR="00414172">
          <w:fldChar w:fldCharType="begin" w:fldLock="1"/>
        </w:r>
        <w:r w:rsidR="00414172">
          <w:instrText xml:space="preserve"> ADDIN EN.CITE &lt;EndNote&gt;&lt;Cite ExcludeAuth="1"&gt;&lt;Author&gt;California Air Resources Board (CARB)&lt;/Author&gt;&lt;Year&gt;2019&lt;/Year&gt;&lt;RecNum&gt;55&lt;/RecNum&gt;&lt;Prefix&gt;CARB &lt;/Prefix&gt;&lt;DisplayText&gt;CARB 2019c&lt;/DisplayText&gt;&lt;record&gt;&lt;rec-number&gt;55&lt;/rec-number&gt;&lt;foreign-keys&gt;&lt;key app="EN" db-id="52wf2wf0o0rv01e9dzo52td80t0590tp2fwd" timestamp="1714499636"&gt;55&lt;/key&gt;&lt;/foreign-keys&gt;&lt;ref-type name="Journal Article"&gt;17&lt;/ref-type&gt;&lt;contributors&gt;&lt;authors&gt;&lt;author&gt;California Air Resources Board (CARB),&lt;/author&gt;&lt;/authors&gt;&lt;/contributors&gt;&lt;titles&gt;&lt;title&gt;Regulation for Reducing Emissions from Consumer Products&lt;/title&gt;&lt;/titles&gt;&lt;dates&gt;&lt;year&gt;2019&lt;/year&gt;&lt;/dates&gt;&lt;urls&gt;&lt;related-urls&gt;&lt;url&gt;https://ww3.arb.ca.gov/consprod/regs/2019/article_2_final_5_2019.pdf&lt;/url&gt;&lt;/related-urls&gt;&lt;/urls&gt;&lt;access-date&gt;7/23/2020&lt;/access-date&gt;&lt;/record&gt;&lt;/Cite&gt;&lt;/EndNote&gt;</w:instrText>
        </w:r>
        <w:r w:rsidR="00414172">
          <w:fldChar w:fldCharType="separate"/>
        </w:r>
        <w:r w:rsidR="00414172">
          <w:rPr>
            <w:noProof/>
          </w:rPr>
          <w:t>CARB 2019c</w:t>
        </w:r>
        <w:r w:rsidR="00414172">
          <w:fldChar w:fldCharType="end"/>
        </w:r>
      </w:hyperlink>
      <w:r w:rsidRPr="00526BB4">
        <w:t>). Where</w:t>
      </w:r>
      <w:r>
        <w:t xml:space="preserve"> possible, EPA therefore uses CARB’s 2018 factors for states that regulate PCE in a given use and CARB’s 2004 factors for states that do not have PCE regulations.</w:t>
      </w:r>
    </w:p>
    <w:p w:rsidR="00B32E49" w:rsidRPr="007F783E" w:rsidP="00CB1C05" w14:paraId="493B3448" w14:textId="77777777">
      <w:r>
        <w:fldChar w:fldCharType="begin" w:fldLock="1"/>
      </w:r>
      <w:r>
        <w:instrText xml:space="preserve"> REF _Ref47432522 \h </w:instrText>
      </w:r>
      <w:r>
        <w:fldChar w:fldCharType="separate"/>
      </w:r>
      <w:r w:rsidRPr="00B878A8" w:rsidR="0092222B">
        <w:t xml:space="preserve">Table </w:t>
      </w:r>
      <w:r w:rsidR="0092222B">
        <w:rPr>
          <w:noProof/>
        </w:rPr>
        <w:t>6</w:t>
      </w:r>
      <w:r w:rsidR="0092222B">
        <w:noBreakHyphen/>
      </w:r>
      <w:r w:rsidR="0092222B">
        <w:rPr>
          <w:noProof/>
        </w:rPr>
        <w:t>6</w:t>
      </w:r>
      <w:r>
        <w:fldChar w:fldCharType="end"/>
      </w:r>
      <w:r>
        <w:t xml:space="preserve"> presents these speciation factors for each use category. </w:t>
      </w:r>
    </w:p>
    <w:tbl>
      <w:tblPr>
        <w:tblW w:w="9270" w:type="dxa"/>
        <w:jc w:val="center"/>
        <w:tblLayout w:type="fixed"/>
        <w:tblLook w:val="04A0"/>
      </w:tblPr>
      <w:tblGrid>
        <w:gridCol w:w="2250"/>
        <w:gridCol w:w="1080"/>
        <w:gridCol w:w="1080"/>
        <w:gridCol w:w="4860"/>
      </w:tblGrid>
      <w:tr w14:paraId="7822990D" w14:textId="77777777">
        <w:tblPrEx>
          <w:tblW w:w="9270" w:type="dxa"/>
          <w:jc w:val="center"/>
          <w:tblLayout w:type="fixed"/>
          <w:tblLook w:val="04A0"/>
        </w:tblPrEx>
        <w:trPr>
          <w:trHeight w:val="162"/>
          <w:tblHeader/>
          <w:jc w:val="center"/>
        </w:trPr>
        <w:tc>
          <w:tcPr>
            <w:tcW w:w="9270" w:type="dxa"/>
            <w:gridSpan w:val="4"/>
            <w:tcBorders>
              <w:bottom w:val="single" w:sz="4" w:space="0" w:color="auto"/>
            </w:tcBorders>
            <w:shd w:val="clear" w:color="auto" w:fill="auto"/>
            <w:vAlign w:val="center"/>
          </w:tcPr>
          <w:p w:rsidR="00B32E49" w:rsidRPr="00B878A8" w:rsidP="00CB1C05" w14:paraId="7F519734" w14:textId="77777777">
            <w:pPr>
              <w:pStyle w:val="TableTitleA"/>
            </w:pPr>
            <w:bookmarkStart w:id="743" w:name="_Ref47432522"/>
            <w:bookmarkStart w:id="744" w:name="_Toc121142634"/>
            <w:bookmarkStart w:id="745" w:name="_Toc165379628"/>
            <w:r w:rsidRPr="00B878A8">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w:t>
            </w:r>
            <w:r w:rsidR="00BC4B5D">
              <w:rPr>
                <w:noProof/>
              </w:rPr>
              <w:fldChar w:fldCharType="end"/>
            </w:r>
            <w:bookmarkEnd w:id="743"/>
            <w:r w:rsidRPr="00B878A8">
              <w:t xml:space="preserve">: </w:t>
            </w:r>
            <w:r w:rsidR="00843813">
              <w:t>PCE</w:t>
            </w:r>
            <w:r w:rsidRPr="00B878A8">
              <w:t xml:space="preserve"> Speciation Factors</w:t>
            </w:r>
            <w:bookmarkEnd w:id="744"/>
            <w:bookmarkEnd w:id="745"/>
          </w:p>
        </w:tc>
      </w:tr>
      <w:tr w14:paraId="58250726" w14:textId="77777777">
        <w:tblPrEx>
          <w:tblW w:w="9270" w:type="dxa"/>
          <w:jc w:val="center"/>
          <w:tblLayout w:type="fixed"/>
          <w:tblLook w:val="04A0"/>
        </w:tblPrEx>
        <w:trPr>
          <w:trHeight w:val="288"/>
          <w:tblHeader/>
          <w:jc w:val="center"/>
        </w:trPr>
        <w:tc>
          <w:tcPr>
            <w:tcW w:w="225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B32E49" w:rsidRPr="0006757C" w:rsidP="00CB1C05" w14:paraId="62568EF7" w14:textId="77777777">
            <w:pPr>
              <w:pStyle w:val="TableSubtitle"/>
            </w:pPr>
            <w:r>
              <w:t>Use Category</w:t>
            </w:r>
          </w:p>
        </w:tc>
        <w:tc>
          <w:tcPr>
            <w:tcW w:w="2160" w:type="dxa"/>
            <w:gridSpan w:val="2"/>
            <w:tcBorders>
              <w:top w:val="single" w:sz="4" w:space="0" w:color="auto"/>
              <w:left w:val="nil"/>
              <w:bottom w:val="single" w:sz="4" w:space="0" w:color="auto"/>
              <w:right w:val="single" w:sz="4" w:space="0" w:color="auto"/>
            </w:tcBorders>
            <w:shd w:val="clear" w:color="auto" w:fill="48A9C5" w:themeFill="accent1"/>
            <w:vAlign w:val="center"/>
            <w:hideMark/>
          </w:tcPr>
          <w:p w:rsidR="00B32E49" w:rsidP="00CB1C05" w14:paraId="2DB794B0" w14:textId="77777777">
            <w:pPr>
              <w:pStyle w:val="TableSubtitle"/>
            </w:pPr>
            <w:r>
              <w:t>PCE</w:t>
            </w:r>
            <w:r w:rsidRPr="0006757C">
              <w:t xml:space="preserve"> Speciation Factor </w:t>
            </w:r>
          </w:p>
          <w:p w:rsidR="00B32E49" w:rsidRPr="0006757C" w:rsidP="00CB1C05" w14:paraId="76D0008C" w14:textId="77777777">
            <w:pPr>
              <w:pStyle w:val="TableSubtitle"/>
            </w:pPr>
            <w:r w:rsidRPr="0006757C">
              <w:t>(Weight %)</w:t>
            </w:r>
          </w:p>
        </w:tc>
        <w:tc>
          <w:tcPr>
            <w:tcW w:w="48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B32E49" w:rsidRPr="0006757C" w:rsidP="00CB1C05" w14:paraId="24B1E82F" w14:textId="77777777">
            <w:pPr>
              <w:pStyle w:val="TableSubtitle"/>
            </w:pPr>
            <w:r w:rsidRPr="0006757C">
              <w:t xml:space="preserve"> </w:t>
            </w:r>
            <w:r>
              <w:t>PCE</w:t>
            </w:r>
            <w:r w:rsidRPr="0006757C">
              <w:t xml:space="preserve"> Speciation Factor Profile Names (Profile Code)</w:t>
            </w:r>
          </w:p>
        </w:tc>
      </w:tr>
      <w:tr w14:paraId="2C7AA8CB" w14:textId="77777777">
        <w:tblPrEx>
          <w:tblW w:w="9270" w:type="dxa"/>
          <w:jc w:val="center"/>
          <w:tblLayout w:type="fixed"/>
          <w:tblLook w:val="04A0"/>
        </w:tblPrEx>
        <w:trPr>
          <w:trHeight w:val="144"/>
          <w:tblHeader/>
          <w:jc w:val="center"/>
        </w:trPr>
        <w:tc>
          <w:tcPr>
            <w:tcW w:w="2250" w:type="dxa"/>
            <w:vMerge/>
            <w:tcBorders>
              <w:top w:val="single" w:sz="4" w:space="0" w:color="auto"/>
              <w:left w:val="single" w:sz="4" w:space="0" w:color="auto"/>
              <w:bottom w:val="single" w:sz="4" w:space="0" w:color="auto"/>
              <w:right w:val="single" w:sz="4" w:space="0" w:color="auto"/>
            </w:tcBorders>
            <w:vAlign w:val="center"/>
            <w:hideMark/>
          </w:tcPr>
          <w:p w:rsidR="00B32E49" w:rsidRPr="0006757C" w:rsidP="00CB1C05" w14:paraId="1F901FDD" w14:textId="77777777">
            <w:pPr>
              <w:rPr>
                <w:rFonts w:ascii="Arial Narrow" w:hAnsi="Arial Narrow" w:cs="Arial"/>
                <w:b/>
                <w:bCs/>
                <w:color w:val="FFFFFF"/>
                <w:sz w:val="20"/>
              </w:rPr>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B32E49" w:rsidRPr="0006757C" w:rsidP="00CB1C05" w14:paraId="772319B4" w14:textId="77777777">
            <w:pPr>
              <w:pStyle w:val="TableSubtitle"/>
            </w:pPr>
            <w:r w:rsidRPr="0006757C">
              <w:t>State</w:t>
            </w:r>
            <w:r w:rsidR="006B5948">
              <w:t>s with a</w:t>
            </w:r>
            <w:r w:rsidRPr="0006757C">
              <w:t xml:space="preserve"> </w:t>
            </w:r>
            <w:r>
              <w:t>PCE</w:t>
            </w:r>
            <w:r w:rsidRPr="0006757C">
              <w:t xml:space="preserve"> Limit</w:t>
            </w: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B32E49" w:rsidRPr="0006757C" w:rsidP="00CB1C05" w14:paraId="189E05FB" w14:textId="77777777">
            <w:pPr>
              <w:pStyle w:val="TableSubtitle"/>
            </w:pPr>
            <w:r w:rsidRPr="0006757C">
              <w:t>State</w:t>
            </w:r>
            <w:r w:rsidR="006B5948">
              <w:t>s without a</w:t>
            </w:r>
            <w:r w:rsidRPr="0006757C">
              <w:t xml:space="preserve"> </w:t>
            </w:r>
            <w:r>
              <w:t>PCE</w:t>
            </w:r>
            <w:r w:rsidRPr="0006757C">
              <w:t xml:space="preserve"> Limit</w:t>
            </w:r>
          </w:p>
        </w:tc>
        <w:tc>
          <w:tcPr>
            <w:tcW w:w="4860" w:type="dxa"/>
            <w:vMerge/>
            <w:tcBorders>
              <w:top w:val="single" w:sz="4" w:space="0" w:color="auto"/>
              <w:left w:val="single" w:sz="4" w:space="0" w:color="auto"/>
              <w:bottom w:val="single" w:sz="4" w:space="0" w:color="auto"/>
              <w:right w:val="single" w:sz="4" w:space="0" w:color="auto"/>
            </w:tcBorders>
            <w:vAlign w:val="center"/>
            <w:hideMark/>
          </w:tcPr>
          <w:p w:rsidR="00B32E49" w:rsidRPr="0006757C" w:rsidP="00CB1C05" w14:paraId="01581DC4" w14:textId="77777777">
            <w:pPr>
              <w:rPr>
                <w:rFonts w:ascii="Arial Narrow" w:hAnsi="Arial Narrow" w:cs="Arial"/>
                <w:b/>
                <w:bCs/>
                <w:color w:val="FFFFFF"/>
                <w:sz w:val="20"/>
              </w:rPr>
            </w:pPr>
          </w:p>
        </w:tc>
      </w:tr>
      <w:tr w14:paraId="02C2E5CB" w14:textId="77777777">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78AA3D40" w14:textId="77777777">
            <w:pPr>
              <w:pStyle w:val="LTableTextAbt"/>
              <w:keepNext w:val="0"/>
              <w:rPr>
                <w:rFonts w:asciiTheme="majorBidi" w:hAnsiTheme="majorBidi" w:cstheme="majorBidi"/>
                <w:szCs w:val="18"/>
              </w:rPr>
            </w:pPr>
            <w:r w:rsidRPr="00467DA5">
              <w:rPr>
                <w:rFonts w:asciiTheme="majorBidi" w:hAnsiTheme="majorBidi" w:cstheme="majorBidi"/>
                <w:szCs w:val="18"/>
              </w:rPr>
              <w:t>Adhesives and Sealant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32E49" w:rsidRPr="00481045" w:rsidP="00CB1C05" w14:paraId="35FCACDC" w14:textId="77777777">
            <w:pPr>
              <w:pStyle w:val="RTableTextAbt"/>
              <w:rPr>
                <w:rFonts w:asciiTheme="majorBidi" w:hAnsiTheme="majorBidi" w:cstheme="majorBidi"/>
                <w:szCs w:val="18"/>
              </w:rPr>
            </w:pPr>
            <w:r w:rsidRPr="00467DA5">
              <w:rPr>
                <w:rFonts w:asciiTheme="majorBidi" w:hAnsiTheme="majorBidi" w:cstheme="majorBidi"/>
                <w:szCs w:val="18"/>
              </w:rPr>
              <w:t>0.0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32E49" w:rsidRPr="00481045" w:rsidP="00CB1C05" w14:paraId="398045AB" w14:textId="77777777">
            <w:pPr>
              <w:pStyle w:val="RTableTextAbt"/>
              <w:rPr>
                <w:rFonts w:asciiTheme="majorBidi" w:hAnsiTheme="majorBidi" w:cstheme="majorBidi"/>
                <w:szCs w:val="18"/>
              </w:rPr>
            </w:pPr>
            <w:r w:rsidRPr="00467DA5">
              <w:rPr>
                <w:rFonts w:asciiTheme="majorBidi" w:hAnsiTheme="majorBidi" w:cstheme="majorBidi"/>
                <w:szCs w:val="18"/>
              </w:rPr>
              <w:t>1.46</w:t>
            </w:r>
          </w:p>
        </w:tc>
        <w:tc>
          <w:tcPr>
            <w:tcW w:w="4860" w:type="dxa"/>
            <w:tcBorders>
              <w:top w:val="single" w:sz="4" w:space="0" w:color="auto"/>
              <w:left w:val="nil"/>
              <w:bottom w:val="single" w:sz="4" w:space="0" w:color="auto"/>
              <w:right w:val="single" w:sz="4" w:space="0" w:color="auto"/>
            </w:tcBorders>
            <w:shd w:val="clear" w:color="auto" w:fill="auto"/>
            <w:vAlign w:val="center"/>
          </w:tcPr>
          <w:p w:rsidR="00B32E49" w:rsidRPr="00481045" w:rsidP="00CB1C05" w14:paraId="08FD917C" w14:textId="77777777">
            <w:pPr>
              <w:pStyle w:val="LTableTextAbt"/>
              <w:keepNext w:val="0"/>
              <w:rPr>
                <w:rFonts w:asciiTheme="majorBidi" w:hAnsiTheme="majorBidi" w:cstheme="majorBidi"/>
                <w:szCs w:val="18"/>
              </w:rPr>
            </w:pPr>
            <w:r w:rsidRPr="00467DA5">
              <w:rPr>
                <w:rFonts w:asciiTheme="majorBidi" w:hAnsiTheme="majorBidi" w:cstheme="majorBidi"/>
                <w:szCs w:val="18"/>
              </w:rPr>
              <w:t>Consumer and Commercial Products – Adhesives and Sealants Composite CARB 2010 Survey Update</w:t>
            </w:r>
            <w:r w:rsidRPr="00467DA5">
              <w:rPr>
                <w:rFonts w:asciiTheme="majorBidi" w:hAnsiTheme="majorBidi" w:cstheme="majorBidi"/>
                <w:szCs w:val="18"/>
                <w:vertAlign w:val="superscript"/>
              </w:rPr>
              <w:t>1</w:t>
            </w:r>
          </w:p>
        </w:tc>
      </w:tr>
      <w:tr w14:paraId="4BFFE2F4"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09F64283" w14:textId="77777777">
            <w:pPr>
              <w:pStyle w:val="LTableTextAbt"/>
              <w:keepNext w:val="0"/>
              <w:rPr>
                <w:rFonts w:asciiTheme="majorBidi" w:hAnsiTheme="majorBidi" w:cstheme="majorBidi"/>
                <w:szCs w:val="18"/>
              </w:rPr>
            </w:pPr>
            <w:r w:rsidRPr="00467DA5">
              <w:rPr>
                <w:rFonts w:asciiTheme="majorBidi" w:hAnsiTheme="majorBidi" w:cstheme="majorBidi"/>
                <w:szCs w:val="18"/>
              </w:rPr>
              <w:t>Aerosol Spray Cleaning/Degreasing (Brake Clean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32E49" w:rsidRPr="00481045" w:rsidP="00CB1C05" w14:paraId="4762640C" w14:textId="77777777">
            <w:pPr>
              <w:pStyle w:val="RTableTextAbt"/>
              <w:rPr>
                <w:rFonts w:asciiTheme="majorBidi" w:hAnsiTheme="majorBidi" w:cstheme="majorBidi"/>
                <w:szCs w:val="18"/>
              </w:rPr>
            </w:pPr>
            <w:r w:rsidRPr="00467DA5">
              <w:rPr>
                <w:rFonts w:asciiTheme="majorBidi" w:hAnsiTheme="majorBidi" w:cstheme="majorBidi"/>
                <w:szCs w:val="18"/>
              </w:rPr>
              <w:t>0.4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32E49" w:rsidRPr="00481045" w:rsidP="00CB1C05" w14:paraId="24A503A2" w14:textId="77777777">
            <w:pPr>
              <w:pStyle w:val="RTableTextAbt"/>
              <w:rPr>
                <w:rFonts w:asciiTheme="majorBidi" w:hAnsiTheme="majorBidi" w:cstheme="majorBidi"/>
                <w:szCs w:val="18"/>
              </w:rPr>
            </w:pPr>
            <w:r w:rsidRPr="00467DA5">
              <w:rPr>
                <w:rFonts w:asciiTheme="majorBidi" w:hAnsiTheme="majorBidi" w:cstheme="majorBidi"/>
                <w:szCs w:val="18"/>
              </w:rPr>
              <w:t>33.53</w:t>
            </w:r>
          </w:p>
        </w:tc>
        <w:tc>
          <w:tcPr>
            <w:tcW w:w="4860" w:type="dxa"/>
            <w:tcBorders>
              <w:top w:val="single" w:sz="4" w:space="0" w:color="auto"/>
              <w:left w:val="nil"/>
              <w:bottom w:val="single" w:sz="4" w:space="0" w:color="auto"/>
              <w:right w:val="single" w:sz="4" w:space="0" w:color="auto"/>
            </w:tcBorders>
            <w:shd w:val="clear" w:color="auto" w:fill="auto"/>
            <w:vAlign w:val="center"/>
          </w:tcPr>
          <w:p w:rsidR="00B32E49" w:rsidRPr="00481045" w:rsidP="00CB1C05" w14:paraId="69891BE4"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AUTOMOTIVE BRAKE CLEANER (2010 UPDATE)</w:t>
            </w:r>
            <w:r w:rsidRPr="00467DA5">
              <w:rPr>
                <w:rFonts w:asciiTheme="majorBidi" w:hAnsiTheme="majorBidi" w:cstheme="majorBidi"/>
                <w:szCs w:val="18"/>
              </w:rPr>
              <w:br/>
            </w:r>
            <w:r w:rsidRPr="00467DA5">
              <w:rPr>
                <w:rFonts w:asciiTheme="majorBidi" w:hAnsiTheme="majorBidi" w:cstheme="majorBidi"/>
                <w:szCs w:val="18"/>
              </w:rPr>
              <w:br/>
              <w:t>Consumer Products: Automotive Brake Cleaners</w:t>
            </w:r>
          </w:p>
        </w:tc>
      </w:tr>
      <w:tr w14:paraId="135BCF3B"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32B27E69" w14:textId="77777777">
            <w:pPr>
              <w:pStyle w:val="LTableTextAbt"/>
              <w:keepNext w:val="0"/>
              <w:rPr>
                <w:rFonts w:asciiTheme="majorBidi" w:hAnsiTheme="majorBidi" w:cstheme="majorBidi"/>
                <w:szCs w:val="18"/>
              </w:rPr>
            </w:pPr>
            <w:r w:rsidRPr="00467DA5">
              <w:rPr>
                <w:rFonts w:asciiTheme="majorBidi" w:hAnsiTheme="majorBidi" w:cstheme="majorBidi"/>
                <w:szCs w:val="18"/>
              </w:rPr>
              <w:t>Aerosol Spray Cleaning/Degreasing (Carburetor or Fuel-Injection Air Intake Cleane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04A85ED6" w14:textId="77777777">
            <w:pPr>
              <w:pStyle w:val="RTableTextAbt"/>
              <w:rPr>
                <w:rFonts w:asciiTheme="majorBidi" w:hAnsiTheme="majorBidi" w:cstheme="majorBidi"/>
                <w:szCs w:val="18"/>
              </w:rPr>
            </w:pPr>
            <w:r w:rsidRPr="00467DA5">
              <w:rPr>
                <w:rFonts w:asciiTheme="majorBidi" w:hAnsiTheme="majorBidi" w:cstheme="majorBidi"/>
                <w:szCs w:val="18"/>
              </w:rPr>
              <w:t>0.0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4A4ADF4E" w14:textId="77777777">
            <w:pPr>
              <w:pStyle w:val="RTableTextAbt"/>
              <w:rPr>
                <w:rFonts w:asciiTheme="majorBidi" w:hAnsiTheme="majorBidi" w:cstheme="majorBidi"/>
                <w:szCs w:val="18"/>
              </w:rPr>
            </w:pPr>
            <w:r w:rsidRPr="00467DA5">
              <w:rPr>
                <w:rFonts w:asciiTheme="majorBidi" w:hAnsiTheme="majorBidi" w:cstheme="majorBidi"/>
                <w:szCs w:val="18"/>
              </w:rPr>
              <w:t>0.04</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35658994" w14:textId="77777777">
            <w:pPr>
              <w:pStyle w:val="LTableTextAbt"/>
              <w:keepNext w:val="0"/>
              <w:rPr>
                <w:rFonts w:asciiTheme="majorBidi" w:hAnsiTheme="majorBidi" w:cstheme="majorBidi"/>
                <w:szCs w:val="18"/>
              </w:rPr>
            </w:pPr>
            <w:r w:rsidRPr="00467DA5">
              <w:rPr>
                <w:rFonts w:asciiTheme="majorBidi" w:hAnsiTheme="majorBidi" w:cstheme="majorBidi"/>
                <w:szCs w:val="18"/>
              </w:rPr>
              <w:t>Consumer Products: Carburetor Or Fuel-Injection Air Intake Cleaners</w:t>
            </w:r>
            <w:r w:rsidRPr="00467DA5">
              <w:rPr>
                <w:rFonts w:asciiTheme="majorBidi" w:hAnsiTheme="majorBidi" w:cstheme="majorBidi"/>
                <w:szCs w:val="18"/>
                <w:vertAlign w:val="superscript"/>
              </w:rPr>
              <w:t>2</w:t>
            </w:r>
          </w:p>
        </w:tc>
      </w:tr>
      <w:tr w14:paraId="05EF5A3B"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4429C374" w14:textId="77777777">
            <w:pPr>
              <w:pStyle w:val="LTableTextAbt"/>
              <w:keepNext w:val="0"/>
              <w:rPr>
                <w:rFonts w:asciiTheme="majorBidi" w:hAnsiTheme="majorBidi" w:cstheme="majorBidi"/>
                <w:szCs w:val="18"/>
              </w:rPr>
            </w:pPr>
            <w:r w:rsidRPr="00467DA5">
              <w:rPr>
                <w:rFonts w:asciiTheme="majorBidi" w:hAnsiTheme="majorBidi" w:cstheme="majorBidi"/>
                <w:szCs w:val="18"/>
              </w:rPr>
              <w:t>Aerosol Spray Cleaning/Degreasing (Other Automotive Cleane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113C1BC0" w14:textId="77777777">
            <w:pPr>
              <w:pStyle w:val="RTableTextAbt"/>
              <w:rPr>
                <w:szCs w:val="18"/>
              </w:rPr>
            </w:pPr>
            <w:r w:rsidRPr="008C074F">
              <w:rPr>
                <w:szCs w:val="18"/>
              </w:rPr>
              <w:t>0.0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4A0149B9" w14:textId="77777777">
            <w:pPr>
              <w:pStyle w:val="RTableTextAbt"/>
              <w:rPr>
                <w:szCs w:val="18"/>
              </w:rPr>
            </w:pPr>
            <w:r w:rsidRPr="008C074F">
              <w:rPr>
                <w:szCs w:val="18"/>
              </w:rPr>
              <w:t>2.98</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2E762828" w14:textId="77777777">
            <w:pPr>
              <w:pStyle w:val="LTableTextAbt"/>
              <w:keepNext w:val="0"/>
              <w:rPr>
                <w:rFonts w:asciiTheme="majorBidi" w:hAnsiTheme="majorBidi" w:cstheme="majorBidi"/>
                <w:i/>
                <w:szCs w:val="18"/>
              </w:rPr>
            </w:pPr>
            <w:r w:rsidRPr="00467DA5">
              <w:rPr>
                <w:rFonts w:asciiTheme="majorBidi" w:hAnsiTheme="majorBidi" w:cstheme="majorBidi"/>
                <w:szCs w:val="18"/>
              </w:rPr>
              <w:t>CONS PRD- ENGINE DEGREASER (2010 UPDATE)</w:t>
            </w:r>
            <w:r w:rsidRPr="00467DA5">
              <w:rPr>
                <w:rFonts w:asciiTheme="majorBidi" w:hAnsiTheme="majorBidi" w:cstheme="majorBidi"/>
                <w:szCs w:val="18"/>
              </w:rPr>
              <w:br/>
            </w:r>
            <w:r w:rsidRPr="00467DA5">
              <w:rPr>
                <w:rFonts w:asciiTheme="majorBidi" w:hAnsiTheme="majorBidi" w:cstheme="majorBidi"/>
                <w:szCs w:val="18"/>
              </w:rPr>
              <w:br/>
              <w:t>Consumer Products: Engine Degreasers - Aerosols</w:t>
            </w:r>
          </w:p>
        </w:tc>
      </w:tr>
      <w:tr w14:paraId="158E82A1"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4A6538CA" w14:textId="77777777">
            <w:pPr>
              <w:pStyle w:val="LTableTextAbt"/>
              <w:keepNext w:val="0"/>
              <w:rPr>
                <w:rFonts w:asciiTheme="majorBidi" w:hAnsiTheme="majorBidi" w:cstheme="majorBidi"/>
                <w:szCs w:val="18"/>
              </w:rPr>
            </w:pPr>
            <w:r w:rsidRPr="00467DA5">
              <w:rPr>
                <w:rFonts w:asciiTheme="majorBidi" w:hAnsiTheme="majorBidi" w:cstheme="majorBidi"/>
                <w:szCs w:val="18"/>
              </w:rPr>
              <w:t>Aerosol Spray Cleaning/Degreasing (Househol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28406F6E" w14:textId="77777777">
            <w:pPr>
              <w:pStyle w:val="RTableTextAbt"/>
              <w:rPr>
                <w:szCs w:val="18"/>
              </w:rPr>
            </w:pPr>
            <w:r w:rsidRPr="008C074F">
              <w:rPr>
                <w:szCs w:val="18"/>
              </w:rPr>
              <w:t>0.</w:t>
            </w:r>
            <w:r w:rsidRPr="008C074F" w:rsidR="004336B0">
              <w:rPr>
                <w:szCs w:val="18"/>
              </w:rPr>
              <w:t>003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4AFFA4D4" w14:textId="77777777">
            <w:pPr>
              <w:pStyle w:val="RTableTextAbt"/>
              <w:rPr>
                <w:szCs w:val="18"/>
              </w:rPr>
            </w:pPr>
            <w:r w:rsidRPr="008C074F">
              <w:rPr>
                <w:szCs w:val="18"/>
              </w:rPr>
              <w:t>0.37</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4C633900" w14:textId="77777777">
            <w:pPr>
              <w:pStyle w:val="LTableTextAbt"/>
              <w:keepNext w:val="0"/>
              <w:rPr>
                <w:rFonts w:asciiTheme="majorBidi" w:hAnsiTheme="majorBidi" w:cstheme="majorBidi"/>
                <w:szCs w:val="18"/>
              </w:rPr>
            </w:pPr>
            <w:r w:rsidRPr="00467DA5">
              <w:rPr>
                <w:rFonts w:asciiTheme="majorBidi" w:hAnsiTheme="majorBidi" w:cstheme="majorBidi"/>
                <w:szCs w:val="18"/>
              </w:rPr>
              <w:t>Consumer Products: General Purpose Degreasers - Aerosols</w:t>
            </w:r>
            <w:r w:rsidRPr="00467DA5">
              <w:rPr>
                <w:rFonts w:asciiTheme="majorBidi" w:hAnsiTheme="majorBidi" w:cstheme="majorBidi"/>
                <w:szCs w:val="18"/>
                <w:vertAlign w:val="superscript"/>
              </w:rPr>
              <w:t>2</w:t>
            </w:r>
          </w:p>
        </w:tc>
      </w:tr>
      <w:tr w14:paraId="17417C4D"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173614DC" w14:textId="77777777">
            <w:pPr>
              <w:pStyle w:val="LTableTextAbt"/>
              <w:keepNext w:val="0"/>
              <w:rPr>
                <w:rFonts w:asciiTheme="majorBidi" w:hAnsiTheme="majorBidi" w:cstheme="majorBidi"/>
                <w:szCs w:val="18"/>
              </w:rPr>
            </w:pPr>
            <w:r w:rsidRPr="00467DA5">
              <w:rPr>
                <w:rFonts w:asciiTheme="majorBidi" w:hAnsiTheme="majorBidi" w:cstheme="majorBidi"/>
                <w:szCs w:val="18"/>
              </w:rPr>
              <w:t>Aerosol Spray Cleaning/Degreasing (Industrial &amp; Institutional)</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10CB0282" w14:textId="77777777">
            <w:pPr>
              <w:pStyle w:val="RTableTextAbt"/>
              <w:rPr>
                <w:szCs w:val="18"/>
              </w:rPr>
            </w:pPr>
            <w:r w:rsidRPr="008C074F">
              <w:rPr>
                <w:szCs w:val="18"/>
              </w:rPr>
              <w:t>0.</w:t>
            </w:r>
            <w:r w:rsidRPr="008C074F" w:rsidR="004336B0">
              <w:rPr>
                <w:szCs w:val="18"/>
              </w:rPr>
              <w:t>003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572BECBF" w14:textId="77777777">
            <w:pPr>
              <w:pStyle w:val="RTableTextAbt"/>
              <w:rPr>
                <w:szCs w:val="18"/>
              </w:rPr>
            </w:pPr>
            <w:r w:rsidRPr="008C074F">
              <w:rPr>
                <w:szCs w:val="18"/>
              </w:rPr>
              <w:t>0.37</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4B264C14" w14:textId="77777777">
            <w:pPr>
              <w:pStyle w:val="LTableTextAbt"/>
              <w:keepNext w:val="0"/>
              <w:rPr>
                <w:rFonts w:asciiTheme="majorBidi" w:hAnsiTheme="majorBidi" w:cstheme="majorBidi"/>
                <w:szCs w:val="18"/>
              </w:rPr>
            </w:pPr>
            <w:r w:rsidRPr="00467DA5">
              <w:rPr>
                <w:rFonts w:asciiTheme="majorBidi" w:hAnsiTheme="majorBidi" w:cstheme="majorBidi"/>
                <w:szCs w:val="18"/>
              </w:rPr>
              <w:t>Consumer Products: General Purpose Degreasers - Aerosols</w:t>
            </w:r>
            <w:r w:rsidRPr="00467DA5">
              <w:rPr>
                <w:rFonts w:asciiTheme="majorBidi" w:hAnsiTheme="majorBidi" w:cstheme="majorBidi"/>
                <w:szCs w:val="18"/>
                <w:vertAlign w:val="superscript"/>
              </w:rPr>
              <w:t>2,3</w:t>
            </w:r>
          </w:p>
        </w:tc>
      </w:tr>
      <w:tr w14:paraId="10A84A19"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464A5211" w14:textId="77777777">
            <w:pPr>
              <w:pStyle w:val="LTableTextAbt"/>
              <w:keepNext w:val="0"/>
              <w:rPr>
                <w:rFonts w:asciiTheme="majorBidi" w:hAnsiTheme="majorBidi" w:cstheme="majorBidi"/>
                <w:szCs w:val="18"/>
              </w:rPr>
            </w:pPr>
            <w:r w:rsidRPr="00467DA5">
              <w:rPr>
                <w:rFonts w:asciiTheme="majorBidi" w:hAnsiTheme="majorBidi" w:cstheme="majorBidi"/>
                <w:szCs w:val="18"/>
              </w:rPr>
              <w:t>Anti-Spatter Welding Aerosol</w:t>
            </w:r>
            <w:r>
              <w:rPr>
                <w:rFonts w:asciiTheme="majorBidi" w:hAnsiTheme="majorBidi" w:cstheme="majorBidi"/>
                <w:szCs w:val="18"/>
              </w:rPr>
              <w:t xml:space="preserve"> (Househol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2C3B2394" w14:textId="77777777">
            <w:pPr>
              <w:pStyle w:val="RTableTextAbt"/>
              <w:rPr>
                <w:szCs w:val="18"/>
              </w:rPr>
            </w:pPr>
            <w:r w:rsidRPr="008C074F">
              <w:rPr>
                <w:szCs w:val="18"/>
              </w:rPr>
              <w:t>0.0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73D0B097" w14:textId="77777777">
            <w:pPr>
              <w:pStyle w:val="RTableTextAbt"/>
              <w:rPr>
                <w:szCs w:val="18"/>
              </w:rPr>
            </w:pPr>
            <w:r w:rsidRPr="008C074F">
              <w:rPr>
                <w:szCs w:val="18"/>
              </w:rPr>
              <w:t>3.89</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28138A2B"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SPECIAL PURPOSE LUBRICANT (2010 UPDATE)</w:t>
            </w:r>
            <w:r w:rsidRPr="00467DA5">
              <w:rPr>
                <w:rFonts w:asciiTheme="majorBidi" w:hAnsiTheme="majorBidi" w:cstheme="majorBidi"/>
                <w:szCs w:val="18"/>
                <w:vertAlign w:val="superscript"/>
              </w:rPr>
              <w:t>1</w:t>
            </w:r>
          </w:p>
        </w:tc>
      </w:tr>
      <w:tr w14:paraId="59549768"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67DA5" w:rsidP="00CB1C05" w14:paraId="232F5695" w14:textId="77777777">
            <w:pPr>
              <w:pStyle w:val="LTableTextAbt"/>
              <w:keepNext w:val="0"/>
              <w:rPr>
                <w:rFonts w:asciiTheme="majorBidi" w:hAnsiTheme="majorBidi" w:cstheme="majorBidi"/>
                <w:szCs w:val="18"/>
              </w:rPr>
            </w:pPr>
            <w:r w:rsidRPr="00EF759D">
              <w:rPr>
                <w:rFonts w:asciiTheme="majorBidi" w:hAnsiTheme="majorBidi" w:cstheme="majorBidi"/>
                <w:szCs w:val="18"/>
              </w:rPr>
              <w:t>Anti-Spatter Welding Aerosol (Industrial &amp; Institutional)</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6A196021" w14:textId="77777777">
            <w:pPr>
              <w:pStyle w:val="RTableTextAbt"/>
              <w:rPr>
                <w:szCs w:val="18"/>
              </w:rPr>
            </w:pPr>
            <w:r w:rsidRPr="008C074F">
              <w:rPr>
                <w:szCs w:val="18"/>
              </w:rPr>
              <w:t>0.0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8C074F" w:rsidP="00CB1C05" w14:paraId="6A89AF32" w14:textId="77777777">
            <w:pPr>
              <w:pStyle w:val="RTableTextAbt"/>
              <w:rPr>
                <w:szCs w:val="18"/>
              </w:rPr>
            </w:pPr>
            <w:r w:rsidRPr="008C074F">
              <w:rPr>
                <w:szCs w:val="18"/>
              </w:rPr>
              <w:t>3.89</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67DA5" w:rsidP="00CB1C05" w14:paraId="3F130FDE" w14:textId="77777777">
            <w:pPr>
              <w:pStyle w:val="LTableTextAbt"/>
              <w:keepNext w:val="0"/>
              <w:rPr>
                <w:rFonts w:asciiTheme="majorBidi" w:hAnsiTheme="majorBidi" w:cstheme="majorBidi"/>
                <w:szCs w:val="18"/>
              </w:rPr>
            </w:pPr>
            <w:r w:rsidRPr="00996F13">
              <w:rPr>
                <w:rFonts w:asciiTheme="majorBidi" w:hAnsiTheme="majorBidi" w:cstheme="majorBidi"/>
                <w:szCs w:val="18"/>
              </w:rPr>
              <w:t>CONS PRD- SPECIAL PURPOSE LUBRICANT (2010 UPDATE)</w:t>
            </w:r>
            <w:r w:rsidRPr="0059383E">
              <w:rPr>
                <w:rFonts w:asciiTheme="majorBidi" w:hAnsiTheme="majorBidi" w:cstheme="majorBidi"/>
                <w:szCs w:val="18"/>
                <w:vertAlign w:val="superscript"/>
              </w:rPr>
              <w:t>1,3</w:t>
            </w:r>
          </w:p>
        </w:tc>
      </w:tr>
      <w:tr w14:paraId="2305F749"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1D414FDE" w14:textId="77777777">
            <w:pPr>
              <w:pStyle w:val="LTableTextAbt"/>
              <w:keepNext w:val="0"/>
              <w:rPr>
                <w:rFonts w:asciiTheme="majorBidi" w:hAnsiTheme="majorBidi" w:cstheme="majorBidi"/>
                <w:szCs w:val="18"/>
              </w:rPr>
            </w:pPr>
            <w:r w:rsidRPr="00467DA5">
              <w:rPr>
                <w:rFonts w:asciiTheme="majorBidi" w:hAnsiTheme="majorBidi" w:cstheme="majorBidi"/>
                <w:szCs w:val="18"/>
              </w:rPr>
              <w:t>Inks and Ink Removal</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DA1BE61" w14:textId="77777777">
            <w:pPr>
              <w:pStyle w:val="RTableTextAbt"/>
              <w:rPr>
                <w:rFonts w:asciiTheme="majorBidi" w:hAnsiTheme="majorBidi" w:cstheme="majorBidi"/>
                <w:szCs w:val="18"/>
              </w:rPr>
            </w:pPr>
            <w:r w:rsidRPr="00467DA5">
              <w:rPr>
                <w:rFonts w:asciiTheme="majorBidi" w:hAnsiTheme="majorBidi" w:cstheme="majorBidi"/>
                <w:szCs w:val="18"/>
              </w:rPr>
              <w:t>N/A</w:t>
            </w:r>
            <w:r w:rsidRPr="00467DA5">
              <w:rPr>
                <w:rFonts w:asciiTheme="majorBidi" w:hAnsiTheme="majorBidi" w:cstheme="majorBidi"/>
                <w:szCs w:val="18"/>
                <w:vertAlign w:val="superscript"/>
              </w:rPr>
              <w:t>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71117B0F" w14:textId="77777777">
            <w:pPr>
              <w:pStyle w:val="RTableTextAbt"/>
              <w:rPr>
                <w:rFonts w:asciiTheme="majorBidi" w:hAnsiTheme="majorBidi" w:cstheme="majorBidi"/>
                <w:szCs w:val="18"/>
              </w:rPr>
            </w:pPr>
            <w:r w:rsidRPr="00467DA5">
              <w:rPr>
                <w:rFonts w:asciiTheme="majorBidi" w:hAnsiTheme="majorBidi" w:cstheme="majorBidi"/>
                <w:szCs w:val="18"/>
              </w:rPr>
              <w:t>0.53</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46AAD6F9" w14:textId="77777777">
            <w:pPr>
              <w:pStyle w:val="LTableTextAbt"/>
              <w:keepNext w:val="0"/>
              <w:rPr>
                <w:rFonts w:asciiTheme="majorBidi" w:hAnsiTheme="majorBidi" w:cstheme="majorBidi"/>
                <w:szCs w:val="18"/>
              </w:rPr>
            </w:pPr>
            <w:r w:rsidRPr="00467DA5">
              <w:rPr>
                <w:rFonts w:asciiTheme="majorBidi" w:hAnsiTheme="majorBidi" w:cstheme="majorBidi"/>
                <w:szCs w:val="18"/>
              </w:rPr>
              <w:t>Consumer Products: Combined Small Categories</w:t>
            </w:r>
          </w:p>
        </w:tc>
      </w:tr>
      <w:tr w14:paraId="5FF818A7"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36EC636B" w14:textId="77777777">
            <w:pPr>
              <w:pStyle w:val="LTableTextAbt"/>
              <w:keepNext w:val="0"/>
              <w:rPr>
                <w:rFonts w:asciiTheme="majorBidi" w:hAnsiTheme="majorBidi" w:cstheme="majorBidi"/>
                <w:szCs w:val="18"/>
              </w:rPr>
            </w:pPr>
            <w:r w:rsidRPr="00467DA5">
              <w:rPr>
                <w:rFonts w:asciiTheme="majorBidi" w:hAnsiTheme="majorBidi" w:cstheme="majorBidi"/>
                <w:szCs w:val="18"/>
              </w:rPr>
              <w:t>Lubricants and Grease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25AEC6AE" w14:textId="77777777">
            <w:pPr>
              <w:pStyle w:val="RTableTextAbt"/>
              <w:rPr>
                <w:rFonts w:asciiTheme="majorBidi" w:hAnsiTheme="majorBidi" w:cstheme="majorBidi"/>
                <w:szCs w:val="18"/>
              </w:rPr>
            </w:pPr>
            <w:r w:rsidRPr="00467DA5">
              <w:rPr>
                <w:rFonts w:asciiTheme="majorBidi" w:hAnsiTheme="majorBidi" w:cstheme="majorBidi"/>
                <w:szCs w:val="18"/>
              </w:rPr>
              <w:t>0.0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3D08CDA3" w14:textId="77777777">
            <w:pPr>
              <w:pStyle w:val="RTableTextAbt"/>
              <w:rPr>
                <w:rFonts w:asciiTheme="majorBidi" w:hAnsiTheme="majorBidi" w:cstheme="majorBidi"/>
                <w:szCs w:val="18"/>
              </w:rPr>
            </w:pPr>
            <w:r w:rsidRPr="00467DA5">
              <w:rPr>
                <w:rFonts w:asciiTheme="majorBidi" w:hAnsiTheme="majorBidi" w:cstheme="majorBidi"/>
                <w:szCs w:val="18"/>
              </w:rPr>
              <w:t>3.89</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15C5CA8C"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SPECIAL PURPOSE LUBRICANT (2010 UPDATE)</w:t>
            </w:r>
            <w:r w:rsidRPr="00467DA5">
              <w:rPr>
                <w:rFonts w:asciiTheme="majorBidi" w:hAnsiTheme="majorBidi" w:cstheme="majorBidi"/>
                <w:szCs w:val="18"/>
                <w:vertAlign w:val="superscript"/>
              </w:rPr>
              <w:t>1</w:t>
            </w:r>
          </w:p>
        </w:tc>
      </w:tr>
      <w:tr w14:paraId="36CD5651"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4BD6968F" w14:textId="77777777">
            <w:pPr>
              <w:pStyle w:val="LTableTextAbt"/>
              <w:keepNext w:val="0"/>
              <w:rPr>
                <w:rFonts w:asciiTheme="majorBidi" w:hAnsiTheme="majorBidi" w:cstheme="majorBidi"/>
                <w:szCs w:val="18"/>
              </w:rPr>
            </w:pPr>
            <w:r w:rsidRPr="00467DA5">
              <w:rPr>
                <w:rFonts w:asciiTheme="majorBidi" w:hAnsiTheme="majorBidi" w:cstheme="majorBidi"/>
                <w:szCs w:val="18"/>
              </w:rPr>
              <w:t xml:space="preserve">Mold </w:t>
            </w:r>
            <w:r w:rsidR="00AB0094">
              <w:rPr>
                <w:rFonts w:asciiTheme="majorBidi" w:hAnsiTheme="majorBidi" w:cstheme="majorBidi"/>
                <w:szCs w:val="18"/>
              </w:rPr>
              <w:t xml:space="preserve">Cleaning, </w:t>
            </w:r>
            <w:r w:rsidRPr="00467DA5">
              <w:rPr>
                <w:rFonts w:asciiTheme="majorBidi" w:hAnsiTheme="majorBidi" w:cstheme="majorBidi"/>
                <w:szCs w:val="18"/>
              </w:rPr>
              <w:t>Release and Protectant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025AC844" w14:textId="77777777">
            <w:pPr>
              <w:pStyle w:val="RTableTextAbt"/>
              <w:rPr>
                <w:rFonts w:asciiTheme="majorBidi" w:hAnsiTheme="majorBidi" w:cstheme="majorBidi"/>
                <w:szCs w:val="18"/>
              </w:rPr>
            </w:pPr>
            <w:r w:rsidRPr="00467DA5">
              <w:rPr>
                <w:rFonts w:asciiTheme="majorBidi" w:hAnsiTheme="majorBidi" w:cstheme="majorBidi"/>
                <w:szCs w:val="18"/>
              </w:rPr>
              <w:t>N/A</w:t>
            </w:r>
            <w:r w:rsidRPr="00467DA5">
              <w:rPr>
                <w:rFonts w:asciiTheme="majorBidi" w:hAnsiTheme="majorBidi" w:cstheme="majorBidi"/>
                <w:szCs w:val="18"/>
                <w:vertAlign w:val="superscript"/>
              </w:rPr>
              <w:t>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FC183C9" w14:textId="77777777">
            <w:pPr>
              <w:pStyle w:val="RTableTextAbt"/>
              <w:rPr>
                <w:rFonts w:asciiTheme="majorBidi" w:hAnsiTheme="majorBidi" w:cstheme="majorBidi"/>
                <w:szCs w:val="18"/>
              </w:rPr>
            </w:pPr>
            <w:r w:rsidRPr="00467DA5">
              <w:rPr>
                <w:rFonts w:asciiTheme="majorBidi" w:hAnsiTheme="majorBidi" w:cstheme="majorBidi"/>
                <w:szCs w:val="18"/>
              </w:rPr>
              <w:t>0.32</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6DE9A0DE" w14:textId="77777777">
            <w:pPr>
              <w:pStyle w:val="LTableTextAbt"/>
              <w:keepNext w:val="0"/>
              <w:rPr>
                <w:rFonts w:asciiTheme="majorBidi" w:hAnsiTheme="majorBidi" w:cstheme="majorBidi"/>
                <w:szCs w:val="18"/>
              </w:rPr>
            </w:pPr>
            <w:r w:rsidRPr="00467DA5">
              <w:rPr>
                <w:rFonts w:asciiTheme="majorBidi" w:hAnsiTheme="majorBidi" w:cstheme="majorBidi"/>
                <w:szCs w:val="18"/>
              </w:rPr>
              <w:t>Consumer Products Composite: Solvents And Coating Related Products</w:t>
            </w:r>
          </w:p>
        </w:tc>
      </w:tr>
      <w:tr w14:paraId="7EE36E36"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7E752A07" w14:textId="77777777">
            <w:pPr>
              <w:pStyle w:val="LTableTextAbt"/>
              <w:keepNext w:val="0"/>
              <w:rPr>
                <w:rFonts w:asciiTheme="majorBidi" w:hAnsiTheme="majorBidi" w:cstheme="majorBidi"/>
                <w:szCs w:val="18"/>
              </w:rPr>
            </w:pPr>
            <w:r w:rsidRPr="00467DA5">
              <w:rPr>
                <w:rFonts w:asciiTheme="majorBidi" w:hAnsiTheme="majorBidi" w:cstheme="majorBidi"/>
                <w:szCs w:val="18"/>
              </w:rPr>
              <w:t>Paint and Coatings (Othe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FDA4F1E" w14:textId="77777777">
            <w:pPr>
              <w:pStyle w:val="RTableTextAbt"/>
              <w:rPr>
                <w:rFonts w:asciiTheme="majorBidi" w:hAnsiTheme="majorBidi" w:cstheme="majorBidi"/>
                <w:szCs w:val="18"/>
              </w:rPr>
            </w:pPr>
            <w:r w:rsidRPr="00467DA5">
              <w:rPr>
                <w:rFonts w:asciiTheme="majorBidi" w:hAnsiTheme="majorBidi" w:cstheme="majorBidi"/>
                <w:szCs w:val="18"/>
              </w:rPr>
              <w:t>N/A</w:t>
            </w:r>
            <w:r w:rsidRPr="00467DA5">
              <w:rPr>
                <w:rFonts w:asciiTheme="majorBidi" w:hAnsiTheme="majorBidi" w:cstheme="majorBidi"/>
                <w:szCs w:val="18"/>
                <w:vertAlign w:val="superscript"/>
              </w:rPr>
              <w:t>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251A266A" w14:textId="77777777">
            <w:pPr>
              <w:pStyle w:val="RTableTextAbt"/>
              <w:rPr>
                <w:rFonts w:asciiTheme="majorBidi" w:hAnsiTheme="majorBidi" w:cstheme="majorBidi"/>
                <w:szCs w:val="18"/>
              </w:rPr>
            </w:pPr>
            <w:r w:rsidRPr="00467DA5">
              <w:rPr>
                <w:rFonts w:asciiTheme="majorBidi" w:hAnsiTheme="majorBidi" w:cstheme="majorBidi"/>
                <w:szCs w:val="18"/>
              </w:rPr>
              <w:t>0.32</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7740755D" w14:textId="77777777">
            <w:pPr>
              <w:pStyle w:val="LTableTextAbt"/>
              <w:keepNext w:val="0"/>
              <w:rPr>
                <w:rFonts w:asciiTheme="majorBidi" w:hAnsiTheme="majorBidi" w:cstheme="majorBidi"/>
                <w:szCs w:val="18"/>
              </w:rPr>
            </w:pPr>
            <w:r w:rsidRPr="00467DA5">
              <w:rPr>
                <w:rFonts w:asciiTheme="majorBidi" w:hAnsiTheme="majorBidi" w:cstheme="majorBidi"/>
                <w:szCs w:val="18"/>
              </w:rPr>
              <w:t>Consumer Products Composite: Solvents And Coating Related Products</w:t>
            </w:r>
          </w:p>
        </w:tc>
      </w:tr>
      <w:tr w14:paraId="6DE81885"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76081084" w14:textId="77777777">
            <w:pPr>
              <w:pStyle w:val="LTableTextAbt"/>
              <w:keepNext w:val="0"/>
              <w:rPr>
                <w:rFonts w:asciiTheme="majorBidi" w:hAnsiTheme="majorBidi" w:cstheme="majorBidi"/>
                <w:szCs w:val="18"/>
              </w:rPr>
            </w:pPr>
            <w:r w:rsidRPr="00467DA5">
              <w:rPr>
                <w:rFonts w:asciiTheme="majorBidi" w:hAnsiTheme="majorBidi" w:cstheme="majorBidi"/>
                <w:szCs w:val="18"/>
              </w:rPr>
              <w:t>Paint and Coatings (Architectural)</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2E6E7E62" w14:textId="77777777">
            <w:pPr>
              <w:pStyle w:val="RTableTextAbt"/>
              <w:rPr>
                <w:rFonts w:asciiTheme="majorBidi" w:hAnsiTheme="majorBidi" w:cstheme="majorBidi"/>
                <w:szCs w:val="18"/>
              </w:rPr>
            </w:pPr>
            <w:r w:rsidRPr="00467DA5">
              <w:rPr>
                <w:rFonts w:asciiTheme="majorBidi" w:hAnsiTheme="majorBidi" w:cstheme="majorBidi"/>
                <w:szCs w:val="18"/>
              </w:rPr>
              <w:t>N/A</w:t>
            </w:r>
            <w:r w:rsidRPr="00467DA5">
              <w:rPr>
                <w:rFonts w:asciiTheme="majorBidi" w:hAnsiTheme="majorBidi" w:cstheme="majorBidi"/>
                <w:szCs w:val="18"/>
                <w:vertAlign w:val="superscript"/>
              </w:rPr>
              <w:t>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5FF334C4" w14:textId="77777777">
            <w:pPr>
              <w:pStyle w:val="RTableTextAbt"/>
              <w:rPr>
                <w:rFonts w:asciiTheme="majorBidi" w:hAnsiTheme="majorBidi" w:cstheme="majorBidi"/>
                <w:szCs w:val="18"/>
              </w:rPr>
            </w:pPr>
            <w:r w:rsidRPr="00467DA5">
              <w:rPr>
                <w:rFonts w:asciiTheme="majorBidi" w:hAnsiTheme="majorBidi" w:cstheme="majorBidi"/>
                <w:szCs w:val="18"/>
              </w:rPr>
              <w:t>0.15</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103C21C4" w14:textId="77777777">
            <w:pPr>
              <w:pStyle w:val="LTableTextAbt"/>
              <w:keepNext w:val="0"/>
              <w:rPr>
                <w:rFonts w:asciiTheme="majorBidi" w:hAnsiTheme="majorBidi" w:cstheme="majorBidi"/>
                <w:szCs w:val="18"/>
              </w:rPr>
            </w:pPr>
            <w:r w:rsidRPr="00467DA5">
              <w:rPr>
                <w:rFonts w:asciiTheme="majorBidi" w:hAnsiTheme="majorBidi" w:cstheme="majorBidi"/>
                <w:szCs w:val="18"/>
              </w:rPr>
              <w:t>2004 Architectural Coatings - solvent based - 2005 survey</w:t>
            </w:r>
          </w:p>
        </w:tc>
      </w:tr>
      <w:tr w14:paraId="2C6381F1"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7C01889E" w14:textId="77777777">
            <w:pPr>
              <w:pStyle w:val="LTableTextAbt"/>
              <w:keepNext w:val="0"/>
              <w:rPr>
                <w:rFonts w:asciiTheme="majorBidi" w:hAnsiTheme="majorBidi" w:cstheme="majorBidi"/>
                <w:szCs w:val="18"/>
              </w:rPr>
            </w:pPr>
            <w:r w:rsidRPr="00467DA5">
              <w:rPr>
                <w:rFonts w:asciiTheme="majorBidi" w:hAnsiTheme="majorBidi" w:cstheme="majorBidi"/>
                <w:szCs w:val="18"/>
              </w:rPr>
              <w:t>Spot Removers (Dry Clean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1E32196" w14:textId="77777777">
            <w:pPr>
              <w:pStyle w:val="RTableTextAbt"/>
              <w:rPr>
                <w:rFonts w:asciiTheme="majorBidi" w:hAnsiTheme="majorBidi" w:cstheme="majorBidi"/>
                <w:szCs w:val="18"/>
              </w:rPr>
            </w:pPr>
            <w:r w:rsidRPr="00467DA5">
              <w:rPr>
                <w:rFonts w:asciiTheme="majorBidi" w:hAnsiTheme="majorBidi" w:cstheme="majorBidi"/>
                <w:szCs w:val="18"/>
              </w:rPr>
              <w:t>0.6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18C7200" w14:textId="77777777">
            <w:pPr>
              <w:pStyle w:val="RTableTextAbt"/>
              <w:rPr>
                <w:rFonts w:asciiTheme="majorBidi" w:hAnsiTheme="majorBidi" w:cstheme="majorBidi"/>
                <w:szCs w:val="18"/>
              </w:rPr>
            </w:pPr>
            <w:r w:rsidRPr="00467DA5">
              <w:rPr>
                <w:rFonts w:asciiTheme="majorBidi" w:hAnsiTheme="majorBidi" w:cstheme="majorBidi"/>
                <w:szCs w:val="18"/>
              </w:rPr>
              <w:t>3.82</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63FE432A"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SPOT REMOVER - AEROSOL (2010 UPDATE)</w:t>
            </w:r>
            <w:r w:rsidRPr="00467DA5">
              <w:rPr>
                <w:rFonts w:asciiTheme="majorBidi" w:hAnsiTheme="majorBidi" w:cstheme="majorBidi"/>
                <w:szCs w:val="18"/>
              </w:rPr>
              <w:br/>
            </w:r>
            <w:r w:rsidRPr="00467DA5">
              <w:rPr>
                <w:rFonts w:asciiTheme="majorBidi" w:hAnsiTheme="majorBidi" w:cstheme="majorBidi"/>
                <w:szCs w:val="18"/>
              </w:rPr>
              <w:br/>
              <w:t>Consumer Products: Spot Removers - Aerosols</w:t>
            </w:r>
          </w:p>
        </w:tc>
      </w:tr>
      <w:tr w14:paraId="47766311"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007CD2AC" w14:textId="77777777">
            <w:pPr>
              <w:pStyle w:val="LTableTextAbt"/>
              <w:keepNext w:val="0"/>
              <w:rPr>
                <w:rFonts w:asciiTheme="majorBidi" w:hAnsiTheme="majorBidi" w:cstheme="majorBidi"/>
                <w:szCs w:val="18"/>
              </w:rPr>
            </w:pPr>
            <w:r w:rsidRPr="00467DA5">
              <w:rPr>
                <w:rFonts w:asciiTheme="majorBidi" w:hAnsiTheme="majorBidi" w:cstheme="majorBidi"/>
                <w:szCs w:val="18"/>
              </w:rPr>
              <w:t>Spot Removers (Househol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4FAAB4F9" w14:textId="77777777">
            <w:pPr>
              <w:pStyle w:val="RTableTextAbt"/>
              <w:rPr>
                <w:rFonts w:asciiTheme="majorBidi" w:hAnsiTheme="majorBidi" w:cstheme="majorBidi"/>
                <w:szCs w:val="18"/>
              </w:rPr>
            </w:pPr>
            <w:r w:rsidRPr="00467DA5">
              <w:rPr>
                <w:rFonts w:asciiTheme="majorBidi" w:hAnsiTheme="majorBidi" w:cstheme="majorBidi"/>
                <w:szCs w:val="18"/>
              </w:rPr>
              <w:t>0.6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2ED9FE7" w14:textId="77777777">
            <w:pPr>
              <w:pStyle w:val="RTableTextAbt"/>
              <w:rPr>
                <w:rFonts w:asciiTheme="majorBidi" w:hAnsiTheme="majorBidi" w:cstheme="majorBidi"/>
                <w:szCs w:val="18"/>
              </w:rPr>
            </w:pPr>
            <w:r w:rsidRPr="00467DA5">
              <w:rPr>
                <w:rFonts w:asciiTheme="majorBidi" w:hAnsiTheme="majorBidi" w:cstheme="majorBidi"/>
                <w:szCs w:val="18"/>
              </w:rPr>
              <w:t>3.82</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511C585A"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SPOT REMOVER - AEROSOL (2010 UPDATE)</w:t>
            </w:r>
            <w:r w:rsidRPr="00467DA5">
              <w:rPr>
                <w:rFonts w:asciiTheme="majorBidi" w:hAnsiTheme="majorBidi" w:cstheme="majorBidi"/>
                <w:szCs w:val="18"/>
              </w:rPr>
              <w:br/>
            </w:r>
            <w:r w:rsidRPr="00467DA5">
              <w:rPr>
                <w:rFonts w:asciiTheme="majorBidi" w:hAnsiTheme="majorBidi" w:cstheme="majorBidi"/>
                <w:szCs w:val="18"/>
              </w:rPr>
              <w:br/>
              <w:t>Consumer Products: Spot Removers - Aerosols</w:t>
            </w:r>
          </w:p>
        </w:tc>
      </w:tr>
      <w:tr w14:paraId="0F20E234"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23C34C02" w14:textId="77777777">
            <w:pPr>
              <w:pStyle w:val="LTableTextAbt"/>
              <w:keepNext w:val="0"/>
              <w:rPr>
                <w:rFonts w:asciiTheme="majorBidi" w:hAnsiTheme="majorBidi" w:cstheme="majorBidi"/>
                <w:szCs w:val="18"/>
              </w:rPr>
            </w:pPr>
            <w:r w:rsidRPr="00467DA5">
              <w:rPr>
                <w:rFonts w:asciiTheme="majorBidi" w:hAnsiTheme="majorBidi" w:cstheme="majorBidi"/>
                <w:szCs w:val="18"/>
              </w:rPr>
              <w:t>Spot Removers (Industrial &amp; Institutional)</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1647B17C" w14:textId="77777777">
            <w:pPr>
              <w:pStyle w:val="RTableTextAbt"/>
              <w:rPr>
                <w:rFonts w:asciiTheme="majorBidi" w:hAnsiTheme="majorBidi" w:cstheme="majorBidi"/>
                <w:szCs w:val="18"/>
              </w:rPr>
            </w:pPr>
            <w:r w:rsidRPr="00467DA5">
              <w:rPr>
                <w:rFonts w:asciiTheme="majorBidi" w:hAnsiTheme="majorBidi" w:cstheme="majorBidi"/>
                <w:szCs w:val="18"/>
              </w:rPr>
              <w:t>0.6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5770A3D5" w14:textId="77777777">
            <w:pPr>
              <w:pStyle w:val="RTableTextAbt"/>
              <w:rPr>
                <w:rFonts w:asciiTheme="majorBidi" w:hAnsiTheme="majorBidi" w:cstheme="majorBidi"/>
                <w:szCs w:val="18"/>
              </w:rPr>
            </w:pPr>
            <w:r w:rsidRPr="00467DA5">
              <w:rPr>
                <w:rFonts w:asciiTheme="majorBidi" w:hAnsiTheme="majorBidi" w:cstheme="majorBidi"/>
                <w:szCs w:val="18"/>
              </w:rPr>
              <w:t>3.82</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174A0EA7"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SPOT REMOVER - AEROSOL (2010 UPDATE)</w:t>
            </w:r>
            <w:r w:rsidRPr="00467DA5">
              <w:rPr>
                <w:rFonts w:asciiTheme="majorBidi" w:hAnsiTheme="majorBidi" w:cstheme="majorBidi"/>
                <w:szCs w:val="18"/>
              </w:rPr>
              <w:br/>
            </w:r>
            <w:r w:rsidRPr="00467DA5">
              <w:rPr>
                <w:rFonts w:asciiTheme="majorBidi" w:hAnsiTheme="majorBidi" w:cstheme="majorBidi"/>
                <w:szCs w:val="18"/>
              </w:rPr>
              <w:br/>
              <w:t>Consumer Products: Spot Removers - Aerosols</w:t>
            </w:r>
            <w:r w:rsidRPr="00467DA5">
              <w:rPr>
                <w:rFonts w:asciiTheme="majorBidi" w:hAnsiTheme="majorBidi" w:cstheme="majorBidi"/>
                <w:szCs w:val="18"/>
                <w:vertAlign w:val="superscript"/>
              </w:rPr>
              <w:t>3</w:t>
            </w:r>
          </w:p>
        </w:tc>
      </w:tr>
      <w:tr w14:paraId="5A8FA37E"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7B92ADF1" w14:textId="77777777">
            <w:pPr>
              <w:pStyle w:val="LTableTextAbt"/>
              <w:keepNext w:val="0"/>
              <w:rPr>
                <w:rFonts w:asciiTheme="majorBidi" w:hAnsiTheme="majorBidi" w:cstheme="majorBidi"/>
                <w:szCs w:val="18"/>
              </w:rPr>
            </w:pPr>
            <w:r w:rsidRPr="00467DA5">
              <w:rPr>
                <w:rFonts w:asciiTheme="majorBidi" w:hAnsiTheme="majorBidi" w:cstheme="majorBidi"/>
                <w:szCs w:val="18"/>
              </w:rPr>
              <w:t xml:space="preserve">Wipe </w:t>
            </w:r>
            <w:r w:rsidR="00D82A6A">
              <w:rPr>
                <w:rFonts w:asciiTheme="majorBidi" w:hAnsiTheme="majorBidi" w:cstheme="majorBidi"/>
                <w:szCs w:val="18"/>
              </w:rPr>
              <w:t xml:space="preserve">and Liquid </w:t>
            </w:r>
            <w:r w:rsidRPr="00467DA5">
              <w:rPr>
                <w:rFonts w:asciiTheme="majorBidi" w:hAnsiTheme="majorBidi" w:cstheme="majorBidi"/>
                <w:szCs w:val="18"/>
              </w:rPr>
              <w:t>Cleaning and Polishing (Househol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4527FA93" w14:textId="77777777">
            <w:pPr>
              <w:pStyle w:val="RTableTextAbt"/>
              <w:rPr>
                <w:rFonts w:asciiTheme="majorBidi" w:hAnsiTheme="majorBidi" w:cstheme="majorBidi"/>
                <w:szCs w:val="18"/>
              </w:rPr>
            </w:pPr>
            <w:r w:rsidRPr="00467DA5">
              <w:rPr>
                <w:rFonts w:asciiTheme="majorBidi" w:hAnsiTheme="majorBidi" w:cstheme="majorBidi"/>
                <w:szCs w:val="18"/>
              </w:rPr>
              <w:t>0.68</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29C4B557" w14:textId="77777777">
            <w:pPr>
              <w:pStyle w:val="RTableTextAbt"/>
              <w:rPr>
                <w:rFonts w:asciiTheme="majorBidi" w:hAnsiTheme="majorBidi" w:cstheme="majorBidi"/>
                <w:szCs w:val="18"/>
              </w:rPr>
            </w:pPr>
            <w:r w:rsidRPr="00467DA5">
              <w:rPr>
                <w:rFonts w:asciiTheme="majorBidi" w:hAnsiTheme="majorBidi" w:cstheme="majorBidi"/>
                <w:szCs w:val="18"/>
              </w:rPr>
              <w:t>1.29</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7A6D9F92"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METAL POLISH OR CLEANSER (2010 UPDATE)</w:t>
            </w:r>
            <w:r w:rsidRPr="00467DA5">
              <w:rPr>
                <w:rFonts w:asciiTheme="majorBidi" w:hAnsiTheme="majorBidi" w:cstheme="majorBidi"/>
                <w:szCs w:val="18"/>
              </w:rPr>
              <w:br/>
            </w:r>
            <w:r w:rsidRPr="00467DA5">
              <w:rPr>
                <w:rFonts w:asciiTheme="majorBidi" w:hAnsiTheme="majorBidi" w:cstheme="majorBidi"/>
                <w:szCs w:val="18"/>
              </w:rPr>
              <w:br/>
              <w:t>Consumer Products: Metal Polishes/Cleansers</w:t>
            </w:r>
          </w:p>
        </w:tc>
      </w:tr>
      <w:tr w14:paraId="43BDA494" w14:textId="77777777" w:rsidTr="00D57135">
        <w:tblPrEx>
          <w:tblW w:w="9270" w:type="dxa"/>
          <w:jc w:val="center"/>
          <w:tblLayout w:type="fixed"/>
          <w:tblLook w:val="04A0"/>
        </w:tblPrEx>
        <w:trPr>
          <w:trHeight w:val="20"/>
          <w:jc w:val="center"/>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537FF190" w14:textId="77777777">
            <w:pPr>
              <w:pStyle w:val="LTableTextAbt"/>
              <w:keepNext w:val="0"/>
              <w:rPr>
                <w:rFonts w:asciiTheme="majorBidi" w:hAnsiTheme="majorBidi" w:cstheme="majorBidi"/>
                <w:szCs w:val="18"/>
              </w:rPr>
            </w:pPr>
            <w:r w:rsidRPr="00467DA5">
              <w:rPr>
                <w:rFonts w:asciiTheme="majorBidi" w:hAnsiTheme="majorBidi" w:cstheme="majorBidi"/>
                <w:szCs w:val="18"/>
              </w:rPr>
              <w:t xml:space="preserve">Wipe </w:t>
            </w:r>
            <w:r w:rsidR="00D82A6A">
              <w:rPr>
                <w:rFonts w:asciiTheme="majorBidi" w:hAnsiTheme="majorBidi" w:cstheme="majorBidi"/>
                <w:szCs w:val="18"/>
              </w:rPr>
              <w:t xml:space="preserve">and Liquid </w:t>
            </w:r>
            <w:r w:rsidRPr="00467DA5">
              <w:rPr>
                <w:rFonts w:asciiTheme="majorBidi" w:hAnsiTheme="majorBidi" w:cstheme="majorBidi"/>
                <w:szCs w:val="18"/>
              </w:rPr>
              <w:t>Cleaning and Polishing (Industrial &amp; Institutional)</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E630484" w14:textId="77777777">
            <w:pPr>
              <w:pStyle w:val="RTableTextAbt"/>
              <w:rPr>
                <w:rFonts w:asciiTheme="majorBidi" w:hAnsiTheme="majorBidi" w:cstheme="majorBidi"/>
                <w:szCs w:val="18"/>
              </w:rPr>
            </w:pPr>
            <w:r w:rsidRPr="00467DA5">
              <w:rPr>
                <w:rFonts w:asciiTheme="majorBidi" w:hAnsiTheme="majorBidi" w:cstheme="majorBidi"/>
                <w:szCs w:val="18"/>
              </w:rPr>
              <w:t>0.68</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RPr="00481045" w:rsidP="00CB1C05" w14:paraId="67B128AC" w14:textId="77777777">
            <w:pPr>
              <w:pStyle w:val="RTableTextAbt"/>
              <w:rPr>
                <w:rFonts w:asciiTheme="majorBidi" w:hAnsiTheme="majorBidi" w:cstheme="majorBidi"/>
                <w:szCs w:val="18"/>
              </w:rPr>
            </w:pPr>
            <w:r w:rsidRPr="00467DA5">
              <w:rPr>
                <w:rFonts w:asciiTheme="majorBidi" w:hAnsiTheme="majorBidi" w:cstheme="majorBidi"/>
                <w:szCs w:val="18"/>
              </w:rPr>
              <w:t>1.29</w:t>
            </w:r>
          </w:p>
        </w:tc>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B32E49" w:rsidRPr="00481045" w:rsidP="00CB1C05" w14:paraId="12723DE8" w14:textId="77777777">
            <w:pPr>
              <w:pStyle w:val="LTableTextAbt"/>
              <w:keepNext w:val="0"/>
              <w:rPr>
                <w:rFonts w:asciiTheme="majorBidi" w:hAnsiTheme="majorBidi" w:cstheme="majorBidi"/>
                <w:szCs w:val="18"/>
              </w:rPr>
            </w:pPr>
            <w:r w:rsidRPr="00467DA5">
              <w:rPr>
                <w:rFonts w:asciiTheme="majorBidi" w:hAnsiTheme="majorBidi" w:cstheme="majorBidi"/>
                <w:szCs w:val="18"/>
              </w:rPr>
              <w:t>CONS PRD- METAL POLISH OR CLEANSER (2010 UPDATE)</w:t>
            </w:r>
            <w:r w:rsidRPr="00467DA5">
              <w:rPr>
                <w:rFonts w:asciiTheme="majorBidi" w:hAnsiTheme="majorBidi" w:cstheme="majorBidi"/>
                <w:szCs w:val="18"/>
              </w:rPr>
              <w:br/>
            </w:r>
            <w:r w:rsidRPr="00467DA5">
              <w:rPr>
                <w:rFonts w:asciiTheme="majorBidi" w:hAnsiTheme="majorBidi" w:cstheme="majorBidi"/>
                <w:szCs w:val="18"/>
              </w:rPr>
              <w:br/>
              <w:t>Consumer Products: Metal Polishes/Cleansers</w:t>
            </w:r>
            <w:r w:rsidRPr="00467DA5">
              <w:rPr>
                <w:rFonts w:asciiTheme="majorBidi" w:hAnsiTheme="majorBidi" w:cstheme="majorBidi"/>
                <w:szCs w:val="18"/>
                <w:vertAlign w:val="superscript"/>
              </w:rPr>
              <w:t>3</w:t>
            </w:r>
          </w:p>
        </w:tc>
      </w:tr>
      <w:tr w14:paraId="7DE1A311" w14:textId="77777777" w:rsidTr="00D57135">
        <w:tblPrEx>
          <w:tblW w:w="9270" w:type="dxa"/>
          <w:jc w:val="center"/>
          <w:tblLayout w:type="fixed"/>
          <w:tblLook w:val="04A0"/>
        </w:tblPrEx>
        <w:trPr>
          <w:trHeight w:val="975"/>
          <w:jc w:val="center"/>
        </w:trPr>
        <w:tc>
          <w:tcPr>
            <w:tcW w:w="9270"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rsidR="00B32E49" w:rsidRPr="009016D7" w:rsidP="00CB1C05" w14:paraId="5D5F9D8D" w14:textId="77777777">
            <w:pPr>
              <w:pStyle w:val="TableNotesAbt"/>
              <w:rPr>
                <w:rFonts w:asciiTheme="majorBidi" w:hAnsiTheme="majorBidi" w:cstheme="majorBidi"/>
                <w:szCs w:val="18"/>
              </w:rPr>
            </w:pPr>
            <w:r w:rsidRPr="00116408">
              <w:rPr>
                <w:rFonts w:asciiTheme="majorBidi" w:hAnsiTheme="majorBidi" w:cstheme="majorBidi"/>
                <w:iCs/>
                <w:szCs w:val="18"/>
              </w:rPr>
              <w:t>Source</w:t>
            </w:r>
            <w:r w:rsidRPr="009016D7">
              <w:rPr>
                <w:rFonts w:asciiTheme="majorBidi" w:hAnsiTheme="majorBidi" w:cstheme="majorBidi"/>
                <w:szCs w:val="18"/>
              </w:rPr>
              <w:t xml:space="preserve">: </w:t>
            </w:r>
            <w:hyperlink w:anchor="_ENREF_92" w:tooltip="U.S. Environmental Protection Agency (EPA), 2020 #54" w:history="1">
              <w:r w:rsidR="00414172">
                <w:rPr>
                  <w:rFonts w:asciiTheme="majorBidi" w:hAnsiTheme="majorBidi" w:cstheme="majorBidi"/>
                  <w:noProof/>
                  <w:szCs w:val="18"/>
                </w:rPr>
                <w:fldChar w:fldCharType="begin" w:fldLock="1"/>
              </w:r>
              <w:r w:rsidR="00414172">
                <w:rPr>
                  <w:rFonts w:asciiTheme="majorBidi" w:hAnsiTheme="majorBidi" w:cstheme="majorBidi"/>
                  <w:noProof/>
                  <w:szCs w:val="18"/>
                </w:rPr>
                <w:instrText xml:space="preserve"> ADDIN EN.CITE &lt;EndNote&gt;&lt;Cite ExcludeAuth="1"&gt;&lt;Author&gt;U.S. Environmental Protection Agency (EPA)&lt;/Author&gt;&lt;Year&gt;2020&lt;/Year&gt;&lt;RecNum&gt;54&lt;/RecNum&gt;&lt;Prefix&gt;EPA &lt;/Prefix&gt;&lt;DisplayText&gt;EPA 2020i&lt;/DisplayText&gt;&lt;record&gt;&lt;rec-number&gt;54&lt;/rec-number&gt;&lt;foreign-keys&gt;&lt;key app="EN" db-id="52wf2wf0o0rv01e9dzo52td80t0590tp2fwd" timestamp="1714499636"&gt;54&lt;/key&gt;&lt;/foreign-keys&gt;&lt;ref-type name="Generic"&gt;13&lt;/ref-type&gt;&lt;contributors&gt;&lt;authors&gt;&lt;author&gt;U.S. Environmental Protection Agency (EPA),&lt;/author&gt;&lt;/authors&gt;&lt;/contributors&gt;&lt;titles&gt;&lt;title&gt;SPECIATE Version 5.1&lt;/title&gt;&lt;/titles&gt;&lt;dates&gt;&lt;year&gt;2020&lt;/year&gt;&lt;pub-dates&gt;&lt;date&gt;July 2020&lt;/date&gt;&lt;/pub-dates&gt;&lt;/dates&gt;&lt;urls&gt;&lt;related-urls&gt;&lt;url&gt;https://www.epa.gov/air-emissions-modeling/speciate-2&lt;/url&gt;&lt;/related-urls&gt;&lt;/urls&gt;&lt;access-date&gt;7/22/2020&lt;/access-date&gt;&lt;/record&gt;&lt;/Cite&gt;&lt;/EndNote&gt;</w:instrText>
              </w:r>
              <w:r w:rsidR="00414172">
                <w:rPr>
                  <w:rFonts w:asciiTheme="majorBidi" w:hAnsiTheme="majorBidi" w:cstheme="majorBidi"/>
                  <w:noProof/>
                  <w:szCs w:val="18"/>
                </w:rPr>
                <w:fldChar w:fldCharType="separate"/>
              </w:r>
              <w:r w:rsidR="00414172">
                <w:rPr>
                  <w:rFonts w:asciiTheme="majorBidi" w:hAnsiTheme="majorBidi" w:cstheme="majorBidi"/>
                  <w:noProof/>
                  <w:szCs w:val="18"/>
                </w:rPr>
                <w:t>EPA 2020i</w:t>
              </w:r>
              <w:r w:rsidR="00414172">
                <w:rPr>
                  <w:rFonts w:asciiTheme="majorBidi" w:hAnsiTheme="majorBidi" w:cstheme="majorBidi"/>
                  <w:noProof/>
                  <w:szCs w:val="18"/>
                </w:rPr>
                <w:fldChar w:fldCharType="end"/>
              </w:r>
            </w:hyperlink>
          </w:p>
          <w:p w:rsidR="00B32E49" w:rsidRPr="009016D7" w:rsidP="00CB1C05" w14:paraId="382C179E" w14:textId="77777777">
            <w:pPr>
              <w:pStyle w:val="TableNotesAbt"/>
              <w:rPr>
                <w:rFonts w:asciiTheme="majorBidi" w:hAnsiTheme="majorBidi" w:cstheme="majorBidi"/>
                <w:szCs w:val="18"/>
              </w:rPr>
            </w:pPr>
            <w:r w:rsidRPr="00467DA5">
              <w:rPr>
                <w:rFonts w:asciiTheme="majorBidi" w:hAnsiTheme="majorBidi" w:cstheme="majorBidi"/>
                <w:szCs w:val="18"/>
                <w:vertAlign w:val="superscript"/>
              </w:rPr>
              <w:t>1</w:t>
            </w:r>
            <w:r w:rsidRPr="00467DA5">
              <w:rPr>
                <w:rFonts w:asciiTheme="majorBidi" w:hAnsiTheme="majorBidi" w:cstheme="majorBidi"/>
                <w:szCs w:val="18"/>
              </w:rPr>
              <w:t xml:space="preserve"> The speciation factor in the 2010 CARB update was greater than that in the 2004 submission. </w:t>
            </w:r>
            <w:r>
              <w:rPr>
                <w:rFonts w:asciiTheme="majorBidi" w:hAnsiTheme="majorBidi" w:cstheme="majorBidi"/>
                <w:szCs w:val="18"/>
              </w:rPr>
              <w:t>EPA</w:t>
            </w:r>
            <w:r w:rsidRPr="00467DA5">
              <w:rPr>
                <w:rFonts w:asciiTheme="majorBidi" w:hAnsiTheme="majorBidi" w:cstheme="majorBidi"/>
                <w:szCs w:val="18"/>
              </w:rPr>
              <w:t xml:space="preserve"> therefore assigned the 2010 speciation factor to the states without a PCE limit and assumed that the speciation factor for states with a PCE limit is 1% of the factor for the states without a PCE limit.</w:t>
            </w:r>
          </w:p>
          <w:p w:rsidR="00B32E49" w:rsidRPr="009016D7" w:rsidP="00CB1C05" w14:paraId="0E92E9BC" w14:textId="77777777">
            <w:pPr>
              <w:pStyle w:val="TableNotesAbt"/>
              <w:rPr>
                <w:rFonts w:asciiTheme="majorBidi" w:hAnsiTheme="majorBidi" w:cstheme="majorBidi"/>
                <w:szCs w:val="18"/>
              </w:rPr>
            </w:pPr>
            <w:r w:rsidRPr="00467DA5">
              <w:rPr>
                <w:rFonts w:asciiTheme="majorBidi" w:hAnsiTheme="majorBidi" w:cstheme="majorBidi"/>
                <w:szCs w:val="18"/>
                <w:vertAlign w:val="superscript"/>
              </w:rPr>
              <w:t>2</w:t>
            </w:r>
            <w:r w:rsidRPr="00467DA5">
              <w:rPr>
                <w:rFonts w:asciiTheme="majorBidi" w:hAnsiTheme="majorBidi" w:cstheme="majorBidi"/>
                <w:szCs w:val="18"/>
              </w:rPr>
              <w:t xml:space="preserve"> No speciation factor was identified in the 2010 CARB update. </w:t>
            </w:r>
            <w:r>
              <w:rPr>
                <w:rFonts w:asciiTheme="majorBidi" w:hAnsiTheme="majorBidi" w:cstheme="majorBidi"/>
                <w:szCs w:val="18"/>
              </w:rPr>
              <w:t>EPA</w:t>
            </w:r>
            <w:r w:rsidRPr="00467DA5">
              <w:rPr>
                <w:rFonts w:asciiTheme="majorBidi" w:hAnsiTheme="majorBidi" w:cstheme="majorBidi"/>
                <w:szCs w:val="18"/>
              </w:rPr>
              <w:t xml:space="preserve"> therefore assumed that the speciation factor for states with a PCE limit would be 1% of the factor for states without a PCE limit.</w:t>
            </w:r>
          </w:p>
          <w:p w:rsidR="00B32E49" w:rsidRPr="009016D7" w:rsidP="00CB1C05" w14:paraId="351D82E7" w14:textId="77777777">
            <w:pPr>
              <w:pStyle w:val="TableNotesAbt"/>
              <w:rPr>
                <w:rFonts w:asciiTheme="majorBidi" w:hAnsiTheme="majorBidi" w:cstheme="majorBidi"/>
                <w:szCs w:val="18"/>
              </w:rPr>
            </w:pPr>
            <w:r w:rsidRPr="00467DA5">
              <w:rPr>
                <w:rFonts w:asciiTheme="majorBidi" w:hAnsiTheme="majorBidi" w:cstheme="majorBidi"/>
                <w:szCs w:val="18"/>
                <w:vertAlign w:val="superscript"/>
              </w:rPr>
              <w:t>3</w:t>
            </w:r>
            <w:r w:rsidRPr="00467DA5">
              <w:rPr>
                <w:rFonts w:asciiTheme="majorBidi" w:hAnsiTheme="majorBidi" w:cstheme="majorBidi"/>
                <w:szCs w:val="18"/>
              </w:rPr>
              <w:t xml:space="preserve"> A speciation factor for industrial and institutional products in this </w:t>
            </w:r>
            <w:r>
              <w:rPr>
                <w:rFonts w:asciiTheme="majorBidi" w:hAnsiTheme="majorBidi" w:cstheme="majorBidi"/>
                <w:szCs w:val="18"/>
              </w:rPr>
              <w:t>u</w:t>
            </w:r>
            <w:r w:rsidRPr="00467DA5">
              <w:rPr>
                <w:rFonts w:asciiTheme="majorBidi" w:hAnsiTheme="majorBidi" w:cstheme="majorBidi"/>
                <w:szCs w:val="18"/>
              </w:rPr>
              <w:t xml:space="preserve">se </w:t>
            </w:r>
            <w:r>
              <w:rPr>
                <w:rFonts w:asciiTheme="majorBidi" w:hAnsiTheme="majorBidi" w:cstheme="majorBidi"/>
                <w:szCs w:val="18"/>
              </w:rPr>
              <w:t>c</w:t>
            </w:r>
            <w:r w:rsidRPr="00467DA5">
              <w:rPr>
                <w:rFonts w:asciiTheme="majorBidi" w:hAnsiTheme="majorBidi" w:cstheme="majorBidi"/>
                <w:szCs w:val="18"/>
              </w:rPr>
              <w:t xml:space="preserve">ategory was not available in SPECIATE. </w:t>
            </w:r>
            <w:r>
              <w:rPr>
                <w:rFonts w:asciiTheme="majorBidi" w:hAnsiTheme="majorBidi" w:cstheme="majorBidi"/>
                <w:szCs w:val="18"/>
              </w:rPr>
              <w:t>EPA</w:t>
            </w:r>
            <w:r w:rsidRPr="00467DA5">
              <w:rPr>
                <w:rFonts w:asciiTheme="majorBidi" w:hAnsiTheme="majorBidi" w:cstheme="majorBidi"/>
                <w:szCs w:val="18"/>
              </w:rPr>
              <w:t xml:space="preserve"> therefore assumed that the speciation factor for industrial &amp; institutional products is the same as the speciation factor for consumer products.</w:t>
            </w:r>
          </w:p>
          <w:p w:rsidR="00B32E49" w:rsidRPr="00D06A9F" w:rsidP="00CB1C05" w14:paraId="483394D6" w14:textId="77777777">
            <w:pPr>
              <w:pStyle w:val="TableNotesAbt"/>
              <w:rPr>
                <w:rFonts w:asciiTheme="majorBidi" w:hAnsiTheme="majorBidi" w:cstheme="majorBidi"/>
                <w:szCs w:val="18"/>
              </w:rPr>
            </w:pPr>
            <w:r w:rsidRPr="00467DA5">
              <w:rPr>
                <w:rFonts w:asciiTheme="majorBidi" w:hAnsiTheme="majorBidi" w:cstheme="majorBidi"/>
                <w:szCs w:val="18"/>
                <w:vertAlign w:val="superscript"/>
              </w:rPr>
              <w:t>4</w:t>
            </w:r>
            <w:r w:rsidRPr="00467DA5">
              <w:rPr>
                <w:rFonts w:asciiTheme="majorBidi" w:hAnsiTheme="majorBidi" w:cstheme="majorBidi"/>
                <w:szCs w:val="18"/>
              </w:rPr>
              <w:t xml:space="preserve"> No states have a PCE limit for products in this </w:t>
            </w:r>
            <w:r>
              <w:rPr>
                <w:rFonts w:asciiTheme="majorBidi" w:hAnsiTheme="majorBidi" w:cstheme="majorBidi"/>
                <w:szCs w:val="18"/>
              </w:rPr>
              <w:t>u</w:t>
            </w:r>
            <w:r w:rsidRPr="00467DA5">
              <w:rPr>
                <w:rFonts w:asciiTheme="majorBidi" w:hAnsiTheme="majorBidi" w:cstheme="majorBidi"/>
                <w:szCs w:val="18"/>
              </w:rPr>
              <w:t xml:space="preserve">se </w:t>
            </w:r>
            <w:r>
              <w:rPr>
                <w:rFonts w:asciiTheme="majorBidi" w:hAnsiTheme="majorBidi" w:cstheme="majorBidi"/>
                <w:szCs w:val="18"/>
              </w:rPr>
              <w:t>c</w:t>
            </w:r>
            <w:r w:rsidRPr="00467DA5">
              <w:rPr>
                <w:rFonts w:asciiTheme="majorBidi" w:hAnsiTheme="majorBidi" w:cstheme="majorBidi"/>
                <w:szCs w:val="18"/>
              </w:rPr>
              <w:t>ategory.</w:t>
            </w:r>
          </w:p>
        </w:tc>
      </w:tr>
    </w:tbl>
    <w:p w:rsidR="00B32E49" w:rsidP="00CB1C05" w14:paraId="5439AE66" w14:textId="77777777"/>
    <w:p w:rsidR="00B32E49" w:rsidP="00CB1C05" w14:paraId="43E45632" w14:textId="77777777">
      <w:r>
        <w:fldChar w:fldCharType="begin" w:fldLock="1"/>
      </w:r>
      <w:r>
        <w:instrText xml:space="preserve"> REF _Ref47433796 \h </w:instrText>
      </w:r>
      <w:r>
        <w:fldChar w:fldCharType="separate"/>
      </w:r>
      <w:r w:rsidR="0092222B">
        <w:t xml:space="preserve">Table </w:t>
      </w:r>
      <w:r w:rsidR="0092222B">
        <w:rPr>
          <w:noProof/>
        </w:rPr>
        <w:t>6</w:t>
      </w:r>
      <w:r w:rsidR="0092222B">
        <w:noBreakHyphen/>
      </w:r>
      <w:r w:rsidR="0092222B">
        <w:rPr>
          <w:noProof/>
        </w:rPr>
        <w:t>7</w:t>
      </w:r>
      <w:r>
        <w:fldChar w:fldCharType="end"/>
      </w:r>
      <w:r>
        <w:t xml:space="preserve"> summarizes the states that limit PCE use. The analysis included states from </w:t>
      </w:r>
      <w:r>
        <w:rPr>
          <w:noProof/>
        </w:rPr>
        <w:t>ISSA (</w:t>
      </w:r>
      <w:hyperlink w:anchor="_ENREF_24" w:tooltip="ISSA, 2018 #56" w:history="1">
        <w:r w:rsidR="00414172">
          <w:rPr>
            <w:noProof/>
          </w:rPr>
          <w:fldChar w:fldCharType="begin" w:fldLock="1"/>
        </w:r>
        <w:r w:rsidR="00414172">
          <w:rPr>
            <w:noProof/>
          </w:rPr>
          <w:instrText xml:space="preserve"> ADDIN EN.CITE &lt;EndNote&gt;&lt;Cite ExcludeAuth="1"&gt;&lt;Author&gt;ISSA&lt;/Author&gt;&lt;Year&gt;2018&lt;/Year&gt;&lt;RecNum&gt;56&lt;/RecNum&gt;&lt;DisplayText&gt;2018&lt;/DisplayText&gt;&lt;record&gt;&lt;rec-number&gt;56&lt;/rec-number&gt;&lt;foreign-keys&gt;&lt;key app="EN" db-id="52wf2wf0o0rv01e9dzo52td80t0590tp2fwd" timestamp="1714499636"&gt;56&lt;/key&gt;&lt;/foreign-keys&gt;&lt;ref-type name="Generic"&gt;13&lt;/ref-type&gt;&lt;contributors&gt;&lt;authors&gt;&lt;author&gt;ISSA&lt;/author&gt;&lt;/authors&gt;&lt;/contributors&gt;&lt;titles&gt;&lt;title&gt;Summary of State and Federal VOC Limitations for Institutional and Consumer Products&lt;/title&gt;&lt;/titles&gt;&lt;dates&gt;&lt;year&gt;2018&lt;/year&gt;&lt;/dates&gt;&lt;urls&gt;&lt;/urls&gt;&lt;/record&gt;&lt;/Cite&gt;&lt;/EndNote&gt;</w:instrText>
        </w:r>
        <w:r w:rsidR="00414172">
          <w:rPr>
            <w:noProof/>
          </w:rPr>
          <w:fldChar w:fldCharType="separate"/>
        </w:r>
        <w:r w:rsidR="00414172">
          <w:rPr>
            <w:noProof/>
          </w:rPr>
          <w:t>2018</w:t>
        </w:r>
        <w:r w:rsidR="00414172">
          <w:rPr>
            <w:noProof/>
          </w:rPr>
          <w:fldChar w:fldCharType="end"/>
        </w:r>
      </w:hyperlink>
      <w:r>
        <w:rPr>
          <w:noProof/>
        </w:rPr>
        <w:t>)</w:t>
      </w:r>
      <w:r>
        <w:t xml:space="preserve"> that regulate PCE for certain uses, as well as other states that EPA identified as regulating PCE for certain uses based on those states’ regulations. Note that while some states may have VOC limits for certain product categories, PCE is an exempt VOC under EPA’s definition and under all states’ definitions. Therefore, </w:t>
      </w:r>
      <w:r>
        <w:fldChar w:fldCharType="begin" w:fldLock="1"/>
      </w:r>
      <w:r>
        <w:instrText xml:space="preserve"> REF _Ref47433796 \h </w:instrText>
      </w:r>
      <w:r>
        <w:fldChar w:fldCharType="separate"/>
      </w:r>
      <w:r w:rsidR="0092222B">
        <w:t xml:space="preserve">Table </w:t>
      </w:r>
      <w:r w:rsidR="0092222B">
        <w:rPr>
          <w:noProof/>
        </w:rPr>
        <w:t>6</w:t>
      </w:r>
      <w:r w:rsidR="0092222B">
        <w:noBreakHyphen/>
      </w:r>
      <w:r w:rsidR="0092222B">
        <w:rPr>
          <w:noProof/>
        </w:rPr>
        <w:t>7</w:t>
      </w:r>
      <w:r>
        <w:fldChar w:fldCharType="end"/>
      </w:r>
      <w:r>
        <w:t xml:space="preserve"> only includes states that passed separate regulations that specifically limit PCE. </w:t>
      </w:r>
    </w:p>
    <w:p w:rsidR="00042BD1" w:rsidP="00CB1C05" w14:paraId="29CB9F85" w14:textId="77777777">
      <w:pPr>
        <w:sectPr w:rsidSect="00CB1C05">
          <w:type w:val="nextColumn"/>
          <w:pgSz w:w="12240" w:h="15840" w:code="1"/>
          <w:pgMar w:top="1440" w:right="1440" w:bottom="1440" w:left="1800" w:header="720" w:footer="720" w:gutter="0"/>
          <w:lnNumType w:countBy="1" w:restart="continuous"/>
          <w:pgNumType w:chapStyle="1"/>
          <w:cols w:space="720"/>
          <w:titlePg/>
        </w:sectPr>
      </w:pPr>
    </w:p>
    <w:tbl>
      <w:tblPr>
        <w:tblW w:w="12600" w:type="dxa"/>
        <w:tblLayout w:type="fixed"/>
        <w:tblLook w:val="04A0"/>
      </w:tblPr>
      <w:tblGrid>
        <w:gridCol w:w="1710"/>
        <w:gridCol w:w="1080"/>
        <w:gridCol w:w="1350"/>
        <w:gridCol w:w="1170"/>
        <w:gridCol w:w="1170"/>
        <w:gridCol w:w="1350"/>
        <w:gridCol w:w="1350"/>
        <w:gridCol w:w="999"/>
        <w:gridCol w:w="1071"/>
        <w:gridCol w:w="1350"/>
      </w:tblGrid>
      <w:tr w14:paraId="191998C7" w14:textId="77777777">
        <w:tblPrEx>
          <w:tblW w:w="12600" w:type="dxa"/>
          <w:tblLayout w:type="fixed"/>
          <w:tblLook w:val="04A0"/>
        </w:tblPrEx>
        <w:trPr>
          <w:trHeight w:val="20"/>
        </w:trPr>
        <w:tc>
          <w:tcPr>
            <w:tcW w:w="12600" w:type="dxa"/>
            <w:gridSpan w:val="10"/>
            <w:shd w:val="clear" w:color="auto" w:fill="auto"/>
            <w:vAlign w:val="center"/>
          </w:tcPr>
          <w:p w:rsidR="00B32E49" w:rsidP="00CB1C05" w14:paraId="03B3859D" w14:textId="77777777">
            <w:pPr>
              <w:pStyle w:val="TableTitleA"/>
              <w:rPr>
                <w:rFonts w:ascii="Arial Narrow" w:hAnsi="Arial Narrow" w:cs="Arial"/>
                <w:b/>
                <w:bCs/>
                <w:color w:val="FFFFFF"/>
              </w:rPr>
            </w:pPr>
            <w:bookmarkStart w:id="746" w:name="_Ref47433796"/>
            <w:bookmarkStart w:id="747" w:name="_Toc121142635"/>
            <w:bookmarkStart w:id="748" w:name="_Toc165379629"/>
            <w:r>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w:t>
            </w:r>
            <w:r w:rsidR="00BC4B5D">
              <w:rPr>
                <w:noProof/>
              </w:rPr>
              <w:fldChar w:fldCharType="end"/>
            </w:r>
            <w:bookmarkEnd w:id="746"/>
            <w:r>
              <w:t>: States with Regulations Limiting PCE Emissions in Consumer Products</w:t>
            </w:r>
            <w:bookmarkEnd w:id="747"/>
            <w:bookmarkEnd w:id="748"/>
          </w:p>
        </w:tc>
      </w:tr>
      <w:tr w14:paraId="3167C10D" w14:textId="77777777">
        <w:tblPrEx>
          <w:tblW w:w="12600" w:type="dxa"/>
          <w:tblLayout w:type="fixed"/>
          <w:tblLook w:val="04A0"/>
        </w:tblPrEx>
        <w:trPr>
          <w:trHeight w:val="332"/>
        </w:trPr>
        <w:tc>
          <w:tcPr>
            <w:tcW w:w="1710" w:type="dxa"/>
            <w:vMerge w:val="restart"/>
            <w:tcBorders>
              <w:top w:val="single" w:sz="4" w:space="0" w:color="auto"/>
              <w:left w:val="single" w:sz="4" w:space="0" w:color="auto"/>
              <w:right w:val="single" w:sz="4" w:space="0" w:color="auto"/>
            </w:tcBorders>
            <w:shd w:val="clear" w:color="000000" w:fill="48A9C5"/>
            <w:vAlign w:val="center"/>
          </w:tcPr>
          <w:p w:rsidR="00B32E49" w:rsidRPr="00BD67B3" w:rsidP="00CB1C05" w14:paraId="0606BB60" w14:textId="77777777">
            <w:pPr>
              <w:pStyle w:val="TableSubtitle"/>
            </w:pPr>
            <w:r w:rsidRPr="00BD67B3">
              <w:t>State</w:t>
            </w:r>
          </w:p>
        </w:tc>
        <w:tc>
          <w:tcPr>
            <w:tcW w:w="10890" w:type="dxa"/>
            <w:gridSpan w:val="9"/>
            <w:tcBorders>
              <w:top w:val="single" w:sz="4" w:space="0" w:color="auto"/>
              <w:left w:val="nil"/>
              <w:bottom w:val="single" w:sz="4" w:space="0" w:color="auto"/>
              <w:right w:val="single" w:sz="4" w:space="0" w:color="auto"/>
            </w:tcBorders>
            <w:shd w:val="clear" w:color="000000" w:fill="48A9C5"/>
            <w:vAlign w:val="center"/>
          </w:tcPr>
          <w:p w:rsidR="00B32E49" w:rsidP="00CB1C05" w14:paraId="4B4F0460" w14:textId="77777777">
            <w:pPr>
              <w:pStyle w:val="TableSubtitle"/>
            </w:pPr>
            <w:r>
              <w:t>Product Category</w:t>
            </w:r>
          </w:p>
        </w:tc>
      </w:tr>
      <w:tr w14:paraId="5F4ECEF8" w14:textId="77777777">
        <w:tblPrEx>
          <w:tblW w:w="12600" w:type="dxa"/>
          <w:tblLayout w:type="fixed"/>
          <w:tblLook w:val="04A0"/>
        </w:tblPrEx>
        <w:trPr>
          <w:trHeight w:val="20"/>
        </w:trPr>
        <w:tc>
          <w:tcPr>
            <w:tcW w:w="1710" w:type="dxa"/>
            <w:vMerge/>
            <w:tcBorders>
              <w:left w:val="single" w:sz="4" w:space="0" w:color="auto"/>
              <w:bottom w:val="single" w:sz="4" w:space="0" w:color="auto"/>
              <w:right w:val="single" w:sz="4" w:space="0" w:color="auto"/>
            </w:tcBorders>
            <w:shd w:val="clear" w:color="000000" w:fill="48A9C5"/>
            <w:vAlign w:val="center"/>
            <w:hideMark/>
          </w:tcPr>
          <w:p w:rsidR="00B32E49" w:rsidRPr="00BD67B3" w:rsidP="00CB1C05" w14:paraId="7465D1F5" w14:textId="77777777">
            <w:pPr>
              <w:pStyle w:val="TableSubtitle"/>
            </w:pPr>
          </w:p>
        </w:tc>
        <w:tc>
          <w:tcPr>
            <w:tcW w:w="1080"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013493BA" w14:textId="77777777">
            <w:pPr>
              <w:pStyle w:val="TableSubtitle"/>
            </w:pPr>
            <w:r>
              <w:t>Adhesives and Sealants</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5913F373" w14:textId="77777777">
            <w:pPr>
              <w:pStyle w:val="TableSubtitle"/>
            </w:pPr>
            <w:r>
              <w:t>Aerosol Spray Cleaning/ Degreasing</w:t>
            </w:r>
          </w:p>
        </w:tc>
        <w:tc>
          <w:tcPr>
            <w:tcW w:w="1170"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6D6F7B69" w14:textId="77777777">
            <w:pPr>
              <w:pStyle w:val="TableSubtitle"/>
            </w:pPr>
            <w:r w:rsidRPr="00B04102">
              <w:t>Anti-Spatter Welding Aerosol</w:t>
            </w:r>
          </w:p>
        </w:tc>
        <w:tc>
          <w:tcPr>
            <w:tcW w:w="1170"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68DE6161" w14:textId="77777777">
            <w:pPr>
              <w:pStyle w:val="TableSubtitle"/>
            </w:pPr>
            <w:r w:rsidRPr="00B04102">
              <w:t>Inks and Ink Removal</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364AB85B" w14:textId="77777777">
            <w:pPr>
              <w:pStyle w:val="TableSubtitle"/>
            </w:pPr>
            <w:r w:rsidRPr="00B04102">
              <w:t>Lubricants and Greases</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6B8F4709" w14:textId="77777777">
            <w:pPr>
              <w:pStyle w:val="TableSubtitle"/>
            </w:pPr>
            <w:r w:rsidRPr="00B04102">
              <w:t>Mold Release and Protectants</w:t>
            </w:r>
          </w:p>
        </w:tc>
        <w:tc>
          <w:tcPr>
            <w:tcW w:w="999"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72A50526" w14:textId="77777777">
            <w:pPr>
              <w:pStyle w:val="TableSubtitle"/>
            </w:pPr>
            <w:r w:rsidRPr="00B04102">
              <w:t>Paint and Coatings</w:t>
            </w:r>
          </w:p>
        </w:tc>
        <w:tc>
          <w:tcPr>
            <w:tcW w:w="1071"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3FC37DC3" w14:textId="77777777">
            <w:pPr>
              <w:pStyle w:val="TableSubtitle"/>
            </w:pPr>
            <w:r w:rsidRPr="00B04102">
              <w:t>Spot Removers</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B32E49" w:rsidRPr="00BD67B3" w:rsidP="00CB1C05" w14:paraId="49BC7E87" w14:textId="77777777">
            <w:pPr>
              <w:pStyle w:val="TableSubtitle"/>
            </w:pPr>
            <w:r w:rsidRPr="00B04102">
              <w:t>Wipe Cleaning and Polishing</w:t>
            </w:r>
          </w:p>
        </w:tc>
      </w:tr>
      <w:tr w14:paraId="75FDF65D"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6D66D655"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California</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1D397DB5"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19841ED"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0925EB48" w14:textId="77777777">
            <w:pPr>
              <w:spacing w:after="0"/>
              <w:jc w:val="center"/>
              <w:rPr>
                <w:rFonts w:ascii="Arial" w:hAnsi="Arial"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0EBFD5E4"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07D5029" w14:textId="77777777">
            <w:pPr>
              <w:spacing w:after="0"/>
              <w:jc w:val="center"/>
              <w:rPr>
                <w:rFonts w:ascii="Arial" w:hAnsi="Arial"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127927EA"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4CFCE897"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1D73C59E"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D71134A" w14:textId="77777777">
            <w:pPr>
              <w:spacing w:after="0"/>
              <w:jc w:val="center"/>
              <w:rPr>
                <w:rFonts w:ascii="Arial" w:hAnsi="Arial" w:cs="Arial"/>
                <w:sz w:val="16"/>
                <w:szCs w:val="16"/>
              </w:rPr>
            </w:pPr>
            <w:r>
              <w:rPr>
                <w:rFonts w:ascii="Wingdings" w:hAnsi="Wingdings" w:cs="Arial"/>
                <w:szCs w:val="22"/>
              </w:rPr>
              <w:t>ü</w:t>
            </w:r>
          </w:p>
        </w:tc>
      </w:tr>
      <w:tr w14:paraId="3D2D2354"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2AE150FC"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Connecticut</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20ECAF7C"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314FD04"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473B5B8B" w14:textId="77777777">
            <w:pPr>
              <w:spacing w:after="0"/>
              <w:jc w:val="center"/>
              <w:rPr>
                <w:rFonts w:ascii="Wingdings" w:hAnsi="Wingdings" w:cs="Arial"/>
                <w:sz w:val="16"/>
                <w:szCs w:val="16"/>
              </w:rPr>
            </w:pPr>
            <w:r>
              <w:rPr>
                <w:rFonts w:ascii="Wingdings"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4B33BC36"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1AC83FDB"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0F467F0A" w14:textId="77777777">
            <w:pPr>
              <w:spacing w:after="0"/>
              <w:jc w:val="center"/>
              <w:rPr>
                <w:rFonts w:ascii="Wingdings" w:hAnsi="Wingdings" w:cs="Arial"/>
                <w:sz w:val="16"/>
                <w:szCs w:val="16"/>
              </w:rPr>
            </w:pPr>
            <w:r>
              <w:rPr>
                <w:rFonts w:ascii="Wingdings"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1E846B3E" w14:textId="77777777">
            <w:pPr>
              <w:spacing w:after="0"/>
              <w:jc w:val="center"/>
              <w:rPr>
                <w:rFonts w:ascii="Wingdings" w:hAnsi="Wingdings" w:cs="Arial"/>
                <w:sz w:val="16"/>
                <w:szCs w:val="16"/>
              </w:rPr>
            </w:pPr>
            <w:r>
              <w:rPr>
                <w:rFonts w:ascii="Wingdings"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5912DD5F"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3C37A06" w14:textId="77777777">
            <w:pPr>
              <w:spacing w:after="0"/>
              <w:jc w:val="center"/>
              <w:rPr>
                <w:rFonts w:ascii="Wingdings" w:hAnsi="Wingdings" w:cs="Arial"/>
                <w:sz w:val="16"/>
                <w:szCs w:val="16"/>
              </w:rPr>
            </w:pPr>
            <w:r>
              <w:rPr>
                <w:rFonts w:ascii="Wingdings" w:hAnsi="Wingdings" w:cs="Arial"/>
                <w:szCs w:val="22"/>
              </w:rPr>
              <w:t>ü</w:t>
            </w:r>
          </w:p>
        </w:tc>
      </w:tr>
      <w:tr w14:paraId="2F9C9D5D"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07B11D9E"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Delaware</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30C9F08B"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E1DDC89"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6AA25E04"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71FDAF05"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2C303E6A"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1D73C0D"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4927ACDE"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121F9AF1"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187BE4E" w14:textId="77777777">
            <w:pPr>
              <w:spacing w:after="0"/>
              <w:jc w:val="center"/>
              <w:rPr>
                <w:rFonts w:ascii="Arial" w:hAnsi="Arial" w:cs="Arial"/>
                <w:sz w:val="16"/>
                <w:szCs w:val="16"/>
              </w:rPr>
            </w:pPr>
            <w:r>
              <w:rPr>
                <w:rFonts w:ascii="Wingdings" w:hAnsi="Wingdings" w:cs="Arial"/>
                <w:szCs w:val="22"/>
              </w:rPr>
              <w:t>ü</w:t>
            </w:r>
          </w:p>
        </w:tc>
      </w:tr>
      <w:tr w14:paraId="2AB08296"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264DC943"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District of Columbia</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112EC5F7"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A6D582A"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5FDC2F61"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1D127A33"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8E6C7D3"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88CC68F"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4BAA6524"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62F70665"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9BD353F" w14:textId="77777777">
            <w:pPr>
              <w:spacing w:after="0"/>
              <w:jc w:val="center"/>
              <w:rPr>
                <w:rFonts w:ascii="Arial" w:hAnsi="Arial" w:cs="Arial"/>
                <w:sz w:val="16"/>
                <w:szCs w:val="16"/>
              </w:rPr>
            </w:pPr>
            <w:r>
              <w:rPr>
                <w:rFonts w:ascii="Wingdings" w:hAnsi="Wingdings" w:cs="Arial"/>
                <w:szCs w:val="22"/>
              </w:rPr>
              <w:t>ü</w:t>
            </w:r>
          </w:p>
        </w:tc>
      </w:tr>
      <w:tr w14:paraId="44F79302"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508E8005"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Illinois</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05D21D42"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8B90D7E"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1E479489"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3B1A059D"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0563A90"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711A10C"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3A5C1137"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790D4C3C"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0E329129" w14:textId="77777777">
            <w:pPr>
              <w:spacing w:after="0"/>
              <w:jc w:val="center"/>
              <w:rPr>
                <w:rFonts w:ascii="Arial" w:hAnsi="Arial" w:cs="Arial"/>
                <w:sz w:val="16"/>
                <w:szCs w:val="16"/>
              </w:rPr>
            </w:pPr>
            <w:r>
              <w:rPr>
                <w:rFonts w:ascii="Wingdings" w:hAnsi="Wingdings" w:cs="Arial"/>
                <w:szCs w:val="22"/>
              </w:rPr>
              <w:t>ü</w:t>
            </w:r>
          </w:p>
        </w:tc>
      </w:tr>
      <w:tr w14:paraId="2050667C"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68CF87A5"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Indiana</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7C93AF90"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8C3135C"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7ECA878F"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3ABF82AB"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004AE90"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2EA9BF5A"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411EAEE5"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512860CE"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1516A1F8" w14:textId="77777777">
            <w:pPr>
              <w:spacing w:after="0"/>
              <w:jc w:val="center"/>
              <w:rPr>
                <w:rFonts w:ascii="Arial" w:hAnsi="Arial" w:cs="Arial"/>
                <w:sz w:val="16"/>
                <w:szCs w:val="16"/>
              </w:rPr>
            </w:pPr>
            <w:r>
              <w:rPr>
                <w:rFonts w:ascii="Wingdings" w:hAnsi="Wingdings" w:cs="Arial"/>
                <w:szCs w:val="22"/>
              </w:rPr>
              <w:t>ü</w:t>
            </w:r>
          </w:p>
        </w:tc>
      </w:tr>
      <w:tr w14:paraId="3A588ED2"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47787026"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Maine</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7273381F"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93CE0B1"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3F84C1A4"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63057429"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34642F3"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1983605C"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60147B77"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0CD18077"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C3A0ED9" w14:textId="77777777">
            <w:pPr>
              <w:spacing w:after="0"/>
              <w:jc w:val="center"/>
              <w:rPr>
                <w:rFonts w:ascii="Wingdings" w:hAnsi="Wingdings" w:cs="Arial"/>
                <w:sz w:val="16"/>
                <w:szCs w:val="16"/>
              </w:rPr>
            </w:pPr>
            <w:r>
              <w:rPr>
                <w:rFonts w:ascii="Wingdings" w:hAnsi="Wingdings" w:cs="Arial"/>
                <w:szCs w:val="22"/>
              </w:rPr>
              <w:t>ü</w:t>
            </w:r>
          </w:p>
        </w:tc>
      </w:tr>
      <w:tr w14:paraId="3268DE71"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726BEF05"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Maryland</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31BD7FC3"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DDB39E0"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6E481EA3"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5FCC525E"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C80C36E"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2D6204A"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5BA17BBE"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5D14FF17"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098AF1BF" w14:textId="77777777">
            <w:pPr>
              <w:spacing w:after="0"/>
              <w:jc w:val="center"/>
              <w:rPr>
                <w:rFonts w:ascii="Arial" w:hAnsi="Arial" w:cs="Arial"/>
                <w:sz w:val="16"/>
                <w:szCs w:val="16"/>
              </w:rPr>
            </w:pPr>
            <w:r>
              <w:rPr>
                <w:rFonts w:ascii="Wingdings" w:hAnsi="Wingdings" w:cs="Arial"/>
                <w:szCs w:val="22"/>
              </w:rPr>
              <w:t>ü</w:t>
            </w:r>
          </w:p>
        </w:tc>
      </w:tr>
      <w:tr w14:paraId="504A3486"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7C2A5569"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Massachusetts</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7F1B9E78"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19B4F36"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1E3AC0EE"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4F083D08"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0A1A3C31"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2B83E6F0"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7E3F556F"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5EBD71C4"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24C26284" w14:textId="77777777">
            <w:pPr>
              <w:spacing w:after="0"/>
              <w:jc w:val="center"/>
              <w:rPr>
                <w:rFonts w:ascii="Arial" w:hAnsi="Arial" w:cs="Arial"/>
                <w:sz w:val="16"/>
                <w:szCs w:val="16"/>
              </w:rPr>
            </w:pPr>
            <w:r>
              <w:rPr>
                <w:rFonts w:ascii="Wingdings" w:hAnsi="Wingdings" w:cs="Arial"/>
                <w:szCs w:val="22"/>
              </w:rPr>
              <w:t>ü</w:t>
            </w:r>
          </w:p>
        </w:tc>
      </w:tr>
      <w:tr w14:paraId="5692A078"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49CDD8F6"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Michigan</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79093EDD"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2BD9AE5" w14:textId="77777777">
            <w:pPr>
              <w:spacing w:after="0"/>
              <w:jc w:val="center"/>
              <w:rPr>
                <w:rFonts w:ascii="Arial" w:hAnsi="Arial"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6EEC31B5"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763BE9F5"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38B49EC"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19FCE8E" w14:textId="77777777">
            <w:pPr>
              <w:spacing w:after="0"/>
              <w:jc w:val="center"/>
              <w:rPr>
                <w:rFonts w:ascii="Wingdings" w:hAnsi="Wingdings" w:cs="Arial"/>
                <w:sz w:val="16"/>
                <w:szCs w:val="16"/>
              </w:rPr>
            </w:pPr>
            <w:r>
              <w:rPr>
                <w:rFonts w:ascii="Wingdings"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2AC4061D"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3D2B48EC"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0995D07" w14:textId="77777777">
            <w:pPr>
              <w:spacing w:after="0"/>
              <w:jc w:val="center"/>
              <w:rPr>
                <w:rFonts w:ascii="Arial" w:hAnsi="Arial" w:cs="Arial"/>
                <w:sz w:val="16"/>
                <w:szCs w:val="16"/>
              </w:rPr>
            </w:pPr>
            <w:r>
              <w:rPr>
                <w:rFonts w:ascii="Wingdings" w:hAnsi="Wingdings" w:cs="Arial"/>
                <w:szCs w:val="22"/>
              </w:rPr>
              <w:t>ü</w:t>
            </w:r>
          </w:p>
        </w:tc>
      </w:tr>
      <w:tr w14:paraId="510A9F49"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52230E02"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New Hampshire</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25DD4A94"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582E02A" w14:textId="77777777">
            <w:pPr>
              <w:spacing w:after="0"/>
              <w:jc w:val="center"/>
              <w:rPr>
                <w:rFonts w:ascii="Wingdings" w:hAnsi="Wingdings" w:cs="Arial"/>
                <w:sz w:val="16"/>
                <w:szCs w:val="16"/>
              </w:rPr>
            </w:pPr>
            <w:r>
              <w:rPr>
                <w:rFonts w:ascii="Wingdings"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78DE8146"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0B12485A"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76E6A27"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1EB429E"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7967892D"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14068520"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92DE72D" w14:textId="77777777">
            <w:pPr>
              <w:spacing w:after="0"/>
              <w:jc w:val="center"/>
              <w:rPr>
                <w:rFonts w:ascii="Arial" w:hAnsi="Arial" w:cs="Arial"/>
                <w:sz w:val="16"/>
                <w:szCs w:val="16"/>
              </w:rPr>
            </w:pPr>
            <w:r>
              <w:rPr>
                <w:rFonts w:ascii="Wingdings" w:hAnsi="Wingdings" w:cs="Arial"/>
                <w:szCs w:val="22"/>
              </w:rPr>
              <w:t>ü</w:t>
            </w:r>
          </w:p>
        </w:tc>
      </w:tr>
      <w:tr w14:paraId="12060B0C"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1F8D899D"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New Jersey</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13E51A90"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738C793"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384D3442"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04DAAA5D"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3C651DB"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A3F0E81"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601C63CC"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3C2D698B"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536CA92" w14:textId="77777777">
            <w:pPr>
              <w:spacing w:after="0"/>
              <w:jc w:val="center"/>
              <w:rPr>
                <w:rFonts w:ascii="Arial" w:hAnsi="Arial" w:cs="Arial"/>
                <w:sz w:val="16"/>
                <w:szCs w:val="16"/>
              </w:rPr>
            </w:pPr>
            <w:r>
              <w:rPr>
                <w:rFonts w:ascii="Wingdings" w:hAnsi="Wingdings" w:cs="Arial"/>
                <w:szCs w:val="22"/>
              </w:rPr>
              <w:t>ü</w:t>
            </w:r>
          </w:p>
        </w:tc>
      </w:tr>
      <w:tr w14:paraId="2DE8BA94"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0CE29431"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New York</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6B5BE48E"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F5C03BD" w14:textId="77777777">
            <w:pPr>
              <w:spacing w:after="0"/>
              <w:jc w:val="center"/>
              <w:rPr>
                <w:rFonts w:ascii="Wingdings" w:hAnsi="Wingdings"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48082FB8"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7D1B794F"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2209D93E"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EDFD7A4"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1C60B0A8"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4465DD18" w14:textId="77777777">
            <w:pPr>
              <w:spacing w:after="0"/>
              <w:jc w:val="center"/>
              <w:rPr>
                <w:rFonts w:ascii="Wingdings" w:hAnsi="Wingdings" w:cs="Arial"/>
                <w:sz w:val="16"/>
                <w:szCs w:val="16"/>
              </w:rPr>
            </w:pPr>
            <w:r>
              <w:rPr>
                <w:rFonts w:ascii="Wingdings"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12DFC72D" w14:textId="77777777">
            <w:pPr>
              <w:spacing w:after="0"/>
              <w:jc w:val="center"/>
              <w:rPr>
                <w:rFonts w:ascii="Arial" w:hAnsi="Arial" w:cs="Arial"/>
                <w:sz w:val="16"/>
                <w:szCs w:val="16"/>
              </w:rPr>
            </w:pPr>
            <w:r>
              <w:rPr>
                <w:rFonts w:ascii="Wingdings" w:hAnsi="Wingdings" w:cs="Arial"/>
                <w:szCs w:val="22"/>
              </w:rPr>
              <w:t>ü</w:t>
            </w:r>
          </w:p>
        </w:tc>
      </w:tr>
      <w:tr w14:paraId="57138F54"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544A8034"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Rhode Island</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49252CD2"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2355DA4" w14:textId="77777777">
            <w:pPr>
              <w:spacing w:after="0"/>
              <w:jc w:val="center"/>
              <w:rPr>
                <w:rFonts w:ascii="Arial" w:hAnsi="Arial" w:cs="Arial"/>
                <w:sz w:val="16"/>
                <w:szCs w:val="16"/>
              </w:rPr>
            </w:pPr>
            <w:r>
              <w:rPr>
                <w:rFonts w:ascii="Wingdings" w:hAnsi="Wingdings" w:cs="Arial"/>
                <w:szCs w:val="22"/>
              </w:rPr>
              <w:t>ü</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44561EE4"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36EBE127"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12296438"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8F68405"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04339F31"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4B6ED971"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6989831" w14:textId="77777777">
            <w:pPr>
              <w:spacing w:after="0"/>
              <w:jc w:val="center"/>
              <w:rPr>
                <w:rFonts w:ascii="Arial" w:hAnsi="Arial" w:cs="Arial"/>
                <w:sz w:val="16"/>
                <w:szCs w:val="16"/>
              </w:rPr>
            </w:pPr>
            <w:r>
              <w:rPr>
                <w:rFonts w:ascii="Wingdings" w:hAnsi="Wingdings" w:cs="Arial"/>
                <w:szCs w:val="22"/>
              </w:rPr>
              <w:t>ü</w:t>
            </w:r>
          </w:p>
        </w:tc>
      </w:tr>
      <w:tr w14:paraId="33A0A722"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246E695A"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Utah</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3ACC6163"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4DC0D593"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79CE5498"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7B905682"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6B53ACD7"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041A9870"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0B56BC8F"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198C7273"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3C0F579B" w14:textId="77777777">
            <w:pPr>
              <w:spacing w:after="0"/>
              <w:jc w:val="center"/>
              <w:rPr>
                <w:rFonts w:ascii="Arial" w:hAnsi="Arial" w:cs="Arial"/>
                <w:sz w:val="16"/>
                <w:szCs w:val="16"/>
              </w:rPr>
            </w:pPr>
            <w:r>
              <w:rPr>
                <w:rFonts w:ascii="Arial" w:hAnsi="Arial" w:cs="Arial"/>
                <w:szCs w:val="22"/>
              </w:rPr>
              <w:t> </w:t>
            </w:r>
          </w:p>
        </w:tc>
      </w:tr>
      <w:tr w14:paraId="7391D8E4" w14:textId="77777777">
        <w:tblPrEx>
          <w:tblW w:w="12600" w:type="dxa"/>
          <w:tblLayout w:type="fixed"/>
          <w:tblLook w:val="04A0"/>
        </w:tblPrEx>
        <w:trPr>
          <w:trHeight w:val="20"/>
        </w:trPr>
        <w:tc>
          <w:tcPr>
            <w:tcW w:w="1710" w:type="dxa"/>
            <w:tcBorders>
              <w:top w:val="nil"/>
              <w:left w:val="single" w:sz="4" w:space="0" w:color="auto"/>
              <w:bottom w:val="single" w:sz="4" w:space="0" w:color="auto"/>
              <w:right w:val="single" w:sz="4" w:space="0" w:color="auto"/>
            </w:tcBorders>
            <w:shd w:val="clear" w:color="auto" w:fill="auto"/>
            <w:noWrap/>
            <w:vAlign w:val="bottom"/>
          </w:tcPr>
          <w:p w:rsidR="00B32E49" w:rsidRPr="002B4AFC" w:rsidP="00CB1C05" w14:paraId="35388451" w14:textId="77777777">
            <w:pPr>
              <w:pStyle w:val="LTableTextAbt"/>
              <w:keepNext w:val="0"/>
              <w:keepLines w:val="0"/>
              <w:spacing w:before="0" w:after="0"/>
              <w:rPr>
                <w:rFonts w:asciiTheme="majorBidi" w:hAnsiTheme="majorBidi" w:cstheme="majorBidi"/>
                <w:szCs w:val="18"/>
              </w:rPr>
            </w:pPr>
            <w:r w:rsidRPr="002B4AFC">
              <w:rPr>
                <w:rFonts w:asciiTheme="majorBidi" w:hAnsiTheme="majorBidi" w:cstheme="majorBidi"/>
                <w:szCs w:val="18"/>
              </w:rPr>
              <w:t>Virginia</w:t>
            </w:r>
          </w:p>
        </w:tc>
        <w:tc>
          <w:tcPr>
            <w:tcW w:w="1080" w:type="dxa"/>
            <w:tcBorders>
              <w:top w:val="nil"/>
              <w:left w:val="single" w:sz="4" w:space="0" w:color="auto"/>
              <w:bottom w:val="single" w:sz="4" w:space="0" w:color="auto"/>
              <w:right w:val="single" w:sz="4" w:space="0" w:color="auto"/>
            </w:tcBorders>
            <w:shd w:val="clear" w:color="auto" w:fill="auto"/>
            <w:noWrap/>
            <w:vAlign w:val="bottom"/>
          </w:tcPr>
          <w:p w:rsidR="00B32E49" w:rsidRPr="00B878A8" w:rsidP="00CB1C05" w14:paraId="5438DD68" w14:textId="77777777">
            <w:pPr>
              <w:spacing w:after="0"/>
              <w:jc w:val="center"/>
              <w:rPr>
                <w:rFonts w:ascii="Wingdings" w:hAnsi="Wingdings" w:cs="Arial"/>
                <w:sz w:val="16"/>
                <w:szCs w:val="16"/>
              </w:rPr>
            </w:pPr>
            <w:r>
              <w:rPr>
                <w:rFonts w:ascii="Wingdings" w:hAnsi="Wingdings" w:cs="Arial"/>
                <w:szCs w:val="22"/>
              </w:rPr>
              <w:t>ü</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2492D1A6"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2F81923D" w14:textId="77777777">
            <w:pPr>
              <w:spacing w:after="0"/>
              <w:jc w:val="center"/>
              <w:rPr>
                <w:rFonts w:ascii="Arial" w:hAnsi="Arial" w:cs="Arial"/>
                <w:sz w:val="16"/>
                <w:szCs w:val="16"/>
              </w:rPr>
            </w:pPr>
            <w:r>
              <w:rPr>
                <w:rFonts w:ascii="Arial" w:hAnsi="Arial" w:cs="Arial"/>
                <w:szCs w:val="22"/>
              </w:rPr>
              <w:t> </w:t>
            </w:r>
          </w:p>
        </w:tc>
        <w:tc>
          <w:tcPr>
            <w:tcW w:w="1170" w:type="dxa"/>
            <w:tcBorders>
              <w:top w:val="nil"/>
              <w:left w:val="nil"/>
              <w:bottom w:val="single" w:sz="4" w:space="0" w:color="auto"/>
              <w:right w:val="single" w:sz="4" w:space="0" w:color="auto"/>
            </w:tcBorders>
            <w:shd w:val="clear" w:color="auto" w:fill="auto"/>
            <w:noWrap/>
            <w:vAlign w:val="bottom"/>
          </w:tcPr>
          <w:p w:rsidR="00B32E49" w:rsidRPr="00B878A8" w:rsidP="00CB1C05" w14:paraId="18D40C33"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19E4B26F"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759DFEBF" w14:textId="77777777">
            <w:pPr>
              <w:spacing w:after="0"/>
              <w:jc w:val="center"/>
              <w:rPr>
                <w:rFonts w:ascii="Arial" w:hAnsi="Arial" w:cs="Arial"/>
                <w:sz w:val="16"/>
                <w:szCs w:val="16"/>
              </w:rPr>
            </w:pPr>
            <w:r>
              <w:rPr>
                <w:rFonts w:ascii="Arial" w:hAnsi="Arial" w:cs="Arial"/>
                <w:szCs w:val="22"/>
              </w:rPr>
              <w:t> </w:t>
            </w:r>
          </w:p>
        </w:tc>
        <w:tc>
          <w:tcPr>
            <w:tcW w:w="999" w:type="dxa"/>
            <w:tcBorders>
              <w:top w:val="nil"/>
              <w:left w:val="nil"/>
              <w:bottom w:val="single" w:sz="4" w:space="0" w:color="auto"/>
              <w:right w:val="single" w:sz="4" w:space="0" w:color="auto"/>
            </w:tcBorders>
            <w:shd w:val="clear" w:color="auto" w:fill="auto"/>
            <w:noWrap/>
            <w:vAlign w:val="bottom"/>
          </w:tcPr>
          <w:p w:rsidR="00B32E49" w:rsidRPr="00B878A8" w:rsidP="00CB1C05" w14:paraId="4942EEF4" w14:textId="77777777">
            <w:pPr>
              <w:spacing w:after="0"/>
              <w:jc w:val="center"/>
              <w:rPr>
                <w:rFonts w:ascii="Arial" w:hAnsi="Arial" w:cs="Arial"/>
                <w:sz w:val="16"/>
                <w:szCs w:val="16"/>
              </w:rPr>
            </w:pPr>
            <w:r>
              <w:rPr>
                <w:rFonts w:ascii="Arial" w:hAnsi="Arial" w:cs="Arial"/>
                <w:szCs w:val="22"/>
              </w:rPr>
              <w:t> </w:t>
            </w:r>
          </w:p>
        </w:tc>
        <w:tc>
          <w:tcPr>
            <w:tcW w:w="1071" w:type="dxa"/>
            <w:tcBorders>
              <w:top w:val="nil"/>
              <w:left w:val="nil"/>
              <w:bottom w:val="single" w:sz="4" w:space="0" w:color="auto"/>
              <w:right w:val="single" w:sz="4" w:space="0" w:color="auto"/>
            </w:tcBorders>
            <w:shd w:val="clear" w:color="auto" w:fill="auto"/>
            <w:noWrap/>
            <w:vAlign w:val="bottom"/>
          </w:tcPr>
          <w:p w:rsidR="00B32E49" w:rsidRPr="00B878A8" w:rsidP="00CB1C05" w14:paraId="27D5F35D" w14:textId="77777777">
            <w:pPr>
              <w:spacing w:after="0"/>
              <w:jc w:val="center"/>
              <w:rPr>
                <w:rFonts w:ascii="Arial" w:hAnsi="Arial" w:cs="Arial"/>
                <w:sz w:val="16"/>
                <w:szCs w:val="16"/>
              </w:rPr>
            </w:pPr>
            <w:r>
              <w:rPr>
                <w:rFonts w:ascii="Arial" w:hAnsi="Arial" w:cs="Arial"/>
                <w:szCs w:val="22"/>
              </w:rPr>
              <w:t> </w:t>
            </w:r>
          </w:p>
        </w:tc>
        <w:tc>
          <w:tcPr>
            <w:tcW w:w="1350" w:type="dxa"/>
            <w:tcBorders>
              <w:top w:val="nil"/>
              <w:left w:val="nil"/>
              <w:bottom w:val="single" w:sz="4" w:space="0" w:color="auto"/>
              <w:right w:val="single" w:sz="4" w:space="0" w:color="auto"/>
            </w:tcBorders>
            <w:shd w:val="clear" w:color="auto" w:fill="auto"/>
            <w:noWrap/>
            <w:vAlign w:val="bottom"/>
          </w:tcPr>
          <w:p w:rsidR="00B32E49" w:rsidRPr="00B878A8" w:rsidP="00CB1C05" w14:paraId="55E5FFC4" w14:textId="77777777">
            <w:pPr>
              <w:spacing w:after="0"/>
              <w:jc w:val="center"/>
              <w:rPr>
                <w:rFonts w:ascii="Arial" w:hAnsi="Arial" w:cs="Arial"/>
                <w:sz w:val="16"/>
                <w:szCs w:val="16"/>
              </w:rPr>
            </w:pPr>
            <w:r>
              <w:rPr>
                <w:rFonts w:ascii="Arial" w:hAnsi="Arial" w:cs="Arial"/>
                <w:szCs w:val="22"/>
              </w:rPr>
              <w:t> </w:t>
            </w:r>
          </w:p>
        </w:tc>
      </w:tr>
      <w:tr w14:paraId="0E76111B" w14:textId="77777777">
        <w:tblPrEx>
          <w:tblW w:w="12600" w:type="dxa"/>
          <w:tblLayout w:type="fixed"/>
          <w:tblLook w:val="04A0"/>
        </w:tblPrEx>
        <w:trPr>
          <w:trHeight w:val="20"/>
        </w:trPr>
        <w:tc>
          <w:tcPr>
            <w:tcW w:w="1260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2B4AFC" w:rsidP="00CB1C05" w14:paraId="3D3AA91A" w14:textId="77777777">
            <w:pPr>
              <w:pStyle w:val="TableNotesAbt"/>
              <w:rPr>
                <w:rFonts w:asciiTheme="majorBidi" w:hAnsiTheme="majorBidi" w:cstheme="majorBidi"/>
                <w:szCs w:val="18"/>
              </w:rPr>
            </w:pPr>
            <w:r w:rsidRPr="007E4703">
              <w:rPr>
                <w:rFonts w:asciiTheme="majorBidi" w:hAnsiTheme="majorBidi" w:cstheme="majorBidi"/>
                <w:iCs/>
                <w:szCs w:val="18"/>
                <w:lang w:val="fr-FR"/>
              </w:rPr>
              <w:t>Sources</w:t>
            </w:r>
            <w:r w:rsidRPr="00046D84">
              <w:rPr>
                <w:rFonts w:asciiTheme="majorBidi" w:hAnsiTheme="majorBidi" w:cstheme="majorBidi"/>
                <w:szCs w:val="18"/>
                <w:lang w:val="fr-FR"/>
              </w:rPr>
              <w:t xml:space="preserve">: </w:t>
            </w:r>
            <w:hyperlink w:anchor="_ENREF_24" w:tooltip="ISSA, 2018 #56" w:history="1">
              <w:r w:rsidR="00414172">
                <w:rPr>
                  <w:rFonts w:asciiTheme="majorBidi" w:hAnsiTheme="majorBidi" w:cstheme="majorBidi"/>
                  <w:szCs w:val="18"/>
                </w:rPr>
                <w:fldChar w:fldCharType="begin" w:fldLock="1"/>
              </w:r>
              <w:r w:rsidR="00414172">
                <w:rPr>
                  <w:rFonts w:asciiTheme="majorBidi" w:hAnsiTheme="majorBidi" w:cstheme="majorBidi"/>
                  <w:szCs w:val="18"/>
                </w:rPr>
                <w:instrText xml:space="preserve"> ADDIN EN.CITE &lt;EndNote&gt;&lt;Cite&gt;&lt;Author&gt;ISSA&lt;/Author&gt;&lt;Year&gt;2018&lt;/Year&gt;&lt;RecNum&gt;56&lt;/RecNum&gt;&lt;DisplayText&gt;ISSA 2018&lt;/DisplayText&gt;&lt;record&gt;&lt;rec-number&gt;56&lt;/rec-number&gt;&lt;foreign-keys&gt;&lt;key app="EN" db-id="52wf2wf0o0rv01e9dzo52td80t0590tp2fwd" timestamp="1714499636"&gt;56&lt;/key&gt;&lt;/foreign-keys&gt;&lt;ref-type name="Generic"&gt;13&lt;/ref-type&gt;&lt;contributors&gt;&lt;authors&gt;&lt;author&gt;ISSA&lt;/author&gt;&lt;/authors&gt;&lt;/contributors&gt;&lt;titles&gt;&lt;title&gt;Summary of State and Federal VOC Limitations for Institutional and Consumer Products&lt;/title&gt;&lt;/titles&gt;&lt;dates&gt;&lt;year&gt;2018&lt;/year&gt;&lt;/dates&gt;&lt;urls&gt;&lt;/urls&gt;&lt;/record&gt;&lt;/Cite&gt;&lt;/EndNote&gt;</w:instrText>
              </w:r>
              <w:r w:rsidR="00414172">
                <w:rPr>
                  <w:rFonts w:asciiTheme="majorBidi" w:hAnsiTheme="majorBidi" w:cstheme="majorBidi"/>
                  <w:szCs w:val="18"/>
                </w:rPr>
                <w:fldChar w:fldCharType="separate"/>
              </w:r>
              <w:r w:rsidRPr="00046D84" w:rsidR="00414172">
                <w:rPr>
                  <w:rFonts w:asciiTheme="majorBidi" w:hAnsiTheme="majorBidi" w:cstheme="majorBidi"/>
                  <w:noProof/>
                  <w:szCs w:val="18"/>
                  <w:lang w:val="fr-FR"/>
                </w:rPr>
                <w:t>ISSA 2018</w:t>
              </w:r>
              <w:r w:rsidR="00414172">
                <w:rPr>
                  <w:rFonts w:asciiTheme="majorBidi" w:hAnsiTheme="majorBidi" w:cstheme="majorBidi"/>
                  <w:szCs w:val="18"/>
                </w:rPr>
                <w:fldChar w:fldCharType="end"/>
              </w:r>
            </w:hyperlink>
            <w:r w:rsidRPr="00046D84">
              <w:rPr>
                <w:rFonts w:asciiTheme="majorBidi" w:hAnsiTheme="majorBidi" w:cstheme="majorBidi"/>
                <w:szCs w:val="18"/>
                <w:lang w:val="fr-FR"/>
              </w:rPr>
              <w:t xml:space="preserve">, </w:t>
            </w:r>
            <w:hyperlink w:anchor="_ENREF_17" w:tooltip="D.C. Mun. Regs., 2011 #57" w:history="1">
              <w:r w:rsidR="00414172">
                <w:rPr>
                  <w:rFonts w:asciiTheme="majorBidi" w:hAnsiTheme="majorBidi" w:cstheme="majorBidi"/>
                  <w:szCs w:val="18"/>
                </w:rPr>
                <w:fldChar w:fldCharType="begin" w:fldLock="1"/>
              </w:r>
              <w:r w:rsidR="00414172">
                <w:rPr>
                  <w:rFonts w:asciiTheme="majorBidi" w:hAnsiTheme="majorBidi" w:cstheme="majorBidi"/>
                  <w:szCs w:val="18"/>
                </w:rPr>
                <w:instrText xml:space="preserve"> ADDIN EN.CITE &lt;EndNote&gt;&lt;Cite ExcludeYear="1"&gt;&lt;Author&gt;D.C. Mun. Regs.&lt;/Author&gt;&lt;Year&gt;2011&lt;/Year&gt;&lt;RecNum&gt;57&lt;/RecNum&gt;&lt;Suffix&gt;tit. 20`, §§ 725-728 (2011)&lt;/Suffix&gt;&lt;DisplayText&gt;D.C. Mun. Regs. tit. 20, §§ 725-728 (2011)&lt;/DisplayText&gt;&lt;record&gt;&lt;rec-number&gt;57&lt;/rec-number&gt;&lt;foreign-keys&gt;&lt;key app="EN" db-id="52wf2wf0o0rv01e9dzo52td80t0590tp2fwd" timestamp="1714499636"&gt;57&lt;/key&gt;&lt;/foreign-keys&gt;&lt;ref-type name="Journal Article"&gt;17&lt;/ref-type&gt;&lt;contributors&gt;&lt;authors&gt;&lt;author&gt;D.C. Mun. Regs.,&lt;/author&gt;&lt;/authors&gt;&lt;/contributors&gt;&lt;titles&gt;&lt;title&gt;tit. 20, §§ 725-728&lt;/title&gt;&lt;/titles&gt;&lt;dates&gt;&lt;year&gt;2011&lt;/year&gt;&lt;/dates&gt;&lt;urls&gt;&lt;related-urls&gt;&lt;url&gt;https://dcregs.dc.gov/Common/DCMR/RuleList.aspx?ChapterNum=20-7&amp;amp;ChapterId=467&lt;/url&gt;&lt;/related-urls&gt;&lt;/urls&gt;&lt;/record&gt;&lt;/Cite&gt;&lt;/EndNote&gt;</w:instrText>
              </w:r>
              <w:r w:rsidR="00414172">
                <w:rPr>
                  <w:rFonts w:asciiTheme="majorBidi" w:hAnsiTheme="majorBidi" w:cstheme="majorBidi"/>
                  <w:szCs w:val="18"/>
                </w:rPr>
                <w:fldChar w:fldCharType="separate"/>
              </w:r>
              <w:r w:rsidRPr="00046D84" w:rsidR="00414172">
                <w:rPr>
                  <w:rFonts w:asciiTheme="majorBidi" w:hAnsiTheme="majorBidi" w:cstheme="majorBidi"/>
                  <w:noProof/>
                  <w:szCs w:val="18"/>
                  <w:lang w:val="fr-FR"/>
                </w:rPr>
                <w:t xml:space="preserve">D.C. Mun. </w:t>
              </w:r>
              <w:r w:rsidR="00414172">
                <w:rPr>
                  <w:rFonts w:asciiTheme="majorBidi" w:hAnsiTheme="majorBidi" w:cstheme="majorBidi"/>
                  <w:noProof/>
                  <w:szCs w:val="18"/>
                </w:rPr>
                <w:t>Regs. tit. 20, §§ 725-728 (2011)</w:t>
              </w:r>
              <w:r w:rsidR="00414172">
                <w:rPr>
                  <w:rFonts w:asciiTheme="majorBidi" w:hAnsiTheme="majorBidi" w:cstheme="majorBidi"/>
                  <w:szCs w:val="18"/>
                </w:rPr>
                <w:fldChar w:fldCharType="end"/>
              </w:r>
            </w:hyperlink>
            <w:r>
              <w:rPr>
                <w:rFonts w:asciiTheme="majorBidi" w:hAnsiTheme="majorBidi" w:cstheme="majorBidi"/>
                <w:szCs w:val="18"/>
              </w:rPr>
              <w:t xml:space="preserve">, </w:t>
            </w:r>
            <w:hyperlink w:anchor="_ENREF_102" w:tooltip="Utah Admin. Code, 2020 #58" w:history="1">
              <w:r w:rsidR="00414172">
                <w:rPr>
                  <w:rFonts w:asciiTheme="majorBidi" w:hAnsiTheme="majorBidi" w:cstheme="majorBidi"/>
                  <w:szCs w:val="18"/>
                </w:rPr>
                <w:fldChar w:fldCharType="begin" w:fldLock="1"/>
              </w:r>
              <w:r w:rsidR="00414172">
                <w:rPr>
                  <w:rFonts w:asciiTheme="majorBidi" w:hAnsiTheme="majorBidi" w:cstheme="majorBidi"/>
                  <w:szCs w:val="18"/>
                </w:rPr>
                <w:instrText xml:space="preserve"> ADDIN EN.CITE &lt;EndNote&gt;&lt;Cite ExcludeYear="1"&gt;&lt;Author&gt;Utah Admin. Code&lt;/Author&gt;&lt;Year&gt;2020&lt;/Year&gt;&lt;RecNum&gt;58&lt;/RecNum&gt;&lt;Suffix&gt;R307-357-4 (2020)&lt;/Suffix&gt;&lt;DisplayText&gt;Utah Admin. Code R307-357-4 (2020)&lt;/DisplayText&gt;&lt;record&gt;&lt;rec-number&gt;58&lt;/rec-number&gt;&lt;foreign-keys&gt;&lt;key app="EN" db-id="52wf2wf0o0rv01e9dzo52td80t0590tp2fwd" timestamp="1714499636"&gt;58&lt;/key&gt;&lt;/foreign-keys&gt;&lt;ref-type name="Generic"&gt;13&lt;/ref-type&gt;&lt;contributors&gt;&lt;authors&gt;&lt;author&gt;Utah Admin. Code,&lt;/author&gt;&lt;/authors&gt;&lt;/contributors&gt;&lt;titles&gt;&lt;title&gt;R307-357-4&lt;/title&gt;&lt;/titles&gt;&lt;dates&gt;&lt;year&gt;2020&lt;/year&gt;&lt;/dates&gt;&lt;urls&gt;&lt;related-urls&gt;&lt;url&gt;https://casetext.com/regulation/utah-administrative-code/environmental-quality/title-r307-air-quality/rule-r307-357-consumer-products/section-r307-357-4-standards&lt;/url&gt;&lt;/related-urls&gt;&lt;/urls&gt;&lt;/record&gt;&lt;/Cite&gt;&lt;/EndNote&gt;</w:instrText>
              </w:r>
              <w:r w:rsidR="00414172">
                <w:rPr>
                  <w:rFonts w:asciiTheme="majorBidi" w:hAnsiTheme="majorBidi" w:cstheme="majorBidi"/>
                  <w:szCs w:val="18"/>
                </w:rPr>
                <w:fldChar w:fldCharType="separate"/>
              </w:r>
              <w:r w:rsidR="00414172">
                <w:rPr>
                  <w:rFonts w:asciiTheme="majorBidi" w:hAnsiTheme="majorBidi" w:cstheme="majorBidi"/>
                  <w:noProof/>
                  <w:szCs w:val="18"/>
                </w:rPr>
                <w:t>Utah Admin. Code R307-357-4 (2020)</w:t>
              </w:r>
              <w:r w:rsidR="00414172">
                <w:rPr>
                  <w:rFonts w:asciiTheme="majorBidi" w:hAnsiTheme="majorBidi" w:cstheme="majorBidi"/>
                  <w:szCs w:val="18"/>
                </w:rPr>
                <w:fldChar w:fldCharType="end"/>
              </w:r>
            </w:hyperlink>
          </w:p>
        </w:tc>
      </w:tr>
    </w:tbl>
    <w:p w:rsidR="00B32E49" w:rsidP="00CB1C05" w14:paraId="627AF74C" w14:textId="77777777"/>
    <w:p w:rsidR="00B32E49" w:rsidP="00CB1C05" w14:paraId="226E0B2F" w14:textId="77777777">
      <w:pPr>
        <w:sectPr w:rsidSect="00CB1C05">
          <w:headerReference w:type="first" r:id="rId220"/>
          <w:type w:val="nextColumn"/>
          <w:pgSz w:w="15840" w:h="12240" w:orient="landscape" w:code="1"/>
          <w:pgMar w:top="1800" w:right="1440" w:bottom="1440" w:left="1440" w:header="720" w:footer="720" w:gutter="0"/>
          <w:lnNumType w:countBy="1" w:restart="continuous"/>
          <w:pgNumType w:chapStyle="1"/>
          <w:cols w:space="720"/>
          <w:titlePg/>
          <w:docGrid w:linePitch="299"/>
        </w:sectPr>
      </w:pPr>
    </w:p>
    <w:p w:rsidR="00B32E49" w:rsidP="00CB1C05" w14:paraId="72AFC51D" w14:textId="77777777">
      <w:pPr>
        <w:pStyle w:val="Heading4"/>
      </w:pPr>
      <w:bookmarkStart w:id="749" w:name="_Ref47424684"/>
      <w:r>
        <w:t>Summary and Discussion</w:t>
      </w:r>
      <w:bookmarkEnd w:id="749"/>
    </w:p>
    <w:p w:rsidR="00B32E49" w:rsidP="00CB1C05" w14:paraId="5C29EED5" w14:textId="77777777">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r>
        <w:t xml:space="preserve"> summarizes the PCE consumption estimates for the use categories discussed in this section. Note that the speciation factors are weighted by the populations of the states with and without PCE limits. T</w:t>
      </w:r>
      <w:r w:rsidRPr="00FB0EF2">
        <w:t xml:space="preserve">hese population weights </w:t>
      </w:r>
      <w:r>
        <w:t>are derived</w:t>
      </w:r>
      <w:r w:rsidRPr="00FB0EF2">
        <w:t xml:space="preserve"> from the 2018 American Community Survey (</w:t>
      </w:r>
      <w:hyperlink w:anchor="_ENREF_64" w:tooltip="U.S. Census Bureau, 2019 #59" w:history="1">
        <w:r w:rsidR="00414172">
          <w:rPr>
            <w:noProof/>
          </w:rPr>
          <w:fldChar w:fldCharType="begin" w:fldLock="1"/>
        </w:r>
        <w:r w:rsidR="00414172">
          <w:rPr>
            <w:noProof/>
          </w:rPr>
          <w:instrText xml:space="preserve"> ADDIN EN.CITE &lt;EndNote&gt;&lt;Cite&gt;&lt;Author&gt;U.S. Census Bureau&lt;/Author&gt;&lt;Year&gt;2019&lt;/Year&gt;&lt;RecNum&gt;59&lt;/RecNum&gt;&lt;DisplayText&gt;U.S. Census Bureau 2019&lt;/DisplayText&gt;&lt;record&gt;&lt;rec-number&gt;59&lt;/rec-number&gt;&lt;foreign-keys&gt;&lt;key app="EN" db-id="52wf2wf0o0rv01e9dzo52td80t0590tp2fwd" timestamp="1714499636"&gt;59&lt;/key&gt;&lt;/foreign-keys&gt;&lt;ref-type name="Generic"&gt;13&lt;/ref-type&gt;&lt;contributors&gt;&lt;authors&gt;&lt;author&gt;U.S. Census Bureau,&lt;/author&gt;&lt;/authors&gt;&lt;/contributors&gt;&lt;titles&gt;&lt;title&gt;2018 American Community Survey. Total Population. 2018: ACS 1-Year Estimates Detailed Tables. B01003.&lt;/title&gt;&lt;/titles&gt;&lt;dates&gt;&lt;year&gt;2019&lt;/year&gt;&lt;/dates&gt;&lt;urls&gt;&lt;/urls&gt;&lt;access-date&gt;6/30/2020&lt;/access-date&gt;&lt;/record&gt;&lt;/Cite&gt;&lt;/EndNote&gt;</w:instrText>
        </w:r>
        <w:r w:rsidR="00414172">
          <w:rPr>
            <w:noProof/>
          </w:rPr>
          <w:fldChar w:fldCharType="separate"/>
        </w:r>
        <w:r w:rsidR="00414172">
          <w:rPr>
            <w:noProof/>
          </w:rPr>
          <w:t>U.S. Census Bureau 2019</w:t>
        </w:r>
        <w:r w:rsidR="00414172">
          <w:rPr>
            <w:noProof/>
          </w:rPr>
          <w:fldChar w:fldCharType="end"/>
        </w:r>
      </w:hyperlink>
      <w:r w:rsidRPr="00FB0EF2">
        <w:t>).</w:t>
      </w:r>
    </w:p>
    <w:p w:rsidR="00B32E49" w:rsidP="00CB1C05" w14:paraId="4FBC409D" w14:textId="77777777">
      <w:r>
        <w:t>Some limitations of this approach include the following:</w:t>
      </w:r>
    </w:p>
    <w:p w:rsidR="00B32E49" w:rsidRPr="00E84625" w:rsidP="00CB1C05" w14:paraId="04079BB5" w14:textId="77777777">
      <w:r w:rsidRPr="00A837FC">
        <w:t xml:space="preserve">The Freedonia 2020 solvent usage projections were made in 2016. While they may have attempted to account for foreseeable changes in the market for solvents, they likely could not have fully accounted for the regulatory and industry trends in the last </w:t>
      </w:r>
      <w:r w:rsidR="007E4703">
        <w:t>5 </w:t>
      </w:r>
      <w:r w:rsidRPr="00A837FC">
        <w:t xml:space="preserve">years. Their predictions </w:t>
      </w:r>
      <w:r w:rsidRPr="00E84625">
        <w:t>therefore may not reflect the actual solvent market in 2020.</w:t>
      </w:r>
    </w:p>
    <w:p w:rsidR="00B32E49" w:rsidRPr="00E84625" w:rsidP="00CB1C05" w14:paraId="32ED2BF9" w14:textId="77777777">
      <w:r w:rsidRPr="00E84625">
        <w:t xml:space="preserve">The analysis relies on CARB’s 2015 consumer and commercial product survey to estimate the market share of each </w:t>
      </w:r>
      <w:r>
        <w:t>u</w:t>
      </w:r>
      <w:r w:rsidRPr="00E84625">
        <w:t xml:space="preserve">se </w:t>
      </w:r>
      <w:r>
        <w:t>c</w:t>
      </w:r>
      <w:r w:rsidRPr="00E84625">
        <w:t>ategory. This necessitates several assumptions:</w:t>
      </w:r>
    </w:p>
    <w:p w:rsidR="00B32E49" w:rsidRPr="00E84625" w:rsidP="00CB1C05" w14:paraId="4FBCB24B" w14:textId="77777777">
      <w:pPr>
        <w:numPr>
          <w:ilvl w:val="0"/>
          <w:numId w:val="21"/>
        </w:numPr>
      </w:pPr>
      <w:r w:rsidRPr="00E84625">
        <w:t xml:space="preserve">That the market share of products in California reflect those of the entire </w:t>
      </w:r>
      <w:r w:rsidR="007E4703">
        <w:t>United States</w:t>
      </w:r>
    </w:p>
    <w:p w:rsidR="00B32E49" w:rsidRPr="00E84625" w:rsidP="00CB1C05" w14:paraId="1510C1FD" w14:textId="77777777">
      <w:pPr>
        <w:numPr>
          <w:ilvl w:val="0"/>
          <w:numId w:val="21"/>
        </w:numPr>
      </w:pPr>
      <w:r w:rsidRPr="00E84625">
        <w:t>That the market share of consumer and commercial products also reflects the market share of industrial products</w:t>
      </w:r>
    </w:p>
    <w:p w:rsidR="00B32E49" w:rsidRPr="00E84625" w:rsidP="00CB1C05" w14:paraId="3EEEB91D" w14:textId="77777777">
      <w:pPr>
        <w:numPr>
          <w:ilvl w:val="0"/>
          <w:numId w:val="21"/>
        </w:numPr>
      </w:pPr>
      <w:r w:rsidRPr="00E84625">
        <w:t>That the sales volumes of products omitted from the survey data for confidentiality reasons are negligible</w:t>
      </w:r>
    </w:p>
    <w:p w:rsidR="00B32E49" w:rsidRPr="00E84625" w:rsidP="00CB1C05" w14:paraId="67405BD5" w14:textId="77777777">
      <w:pPr>
        <w:numPr>
          <w:ilvl w:val="0"/>
          <w:numId w:val="21"/>
        </w:numPr>
      </w:pPr>
      <w:r w:rsidRPr="00E84625">
        <w:t>That the sales volumes of the overall products are proportional to the volumes of solvent used</w:t>
      </w:r>
    </w:p>
    <w:p w:rsidR="00B32E49" w:rsidP="00CB1C05" w14:paraId="2B0FF377" w14:textId="77777777">
      <w:r w:rsidRPr="00BD43A6">
        <w:t>The analysis uses the speciation factors as a proxy for PCE’s share of the solvent market, but this may be inaccurate to the extent that product categories are largely composed of non-solvent alternatives (i.e., PCE may be a small share of total volatile emissions, but a larger share of solvent emissions/use).</w:t>
      </w:r>
    </w:p>
    <w:p w:rsidR="00B32E49" w:rsidP="00CB1C05" w14:paraId="1DFBE417" w14:textId="77777777"/>
    <w:p w:rsidR="00B32E49" w:rsidRPr="00C81CE0" w:rsidP="00CB1C05" w14:paraId="636A013F" w14:textId="77777777">
      <w:pPr>
        <w:sectPr w:rsidSect="00CB1C05">
          <w:type w:val="nextColumn"/>
          <w:pgSz w:w="12240" w:h="15840" w:code="1"/>
          <w:pgMar w:top="1440" w:right="1440" w:bottom="1440" w:left="1800" w:header="720" w:footer="720" w:gutter="0"/>
          <w:lnNumType w:countBy="1" w:restart="continuous"/>
          <w:pgNumType w:chapStyle="1"/>
          <w:cols w:space="720"/>
          <w:titlePg/>
          <w:docGrid w:linePitch="299"/>
        </w:sectPr>
      </w:pPr>
    </w:p>
    <w:tbl>
      <w:tblPr>
        <w:tblW w:w="129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140"/>
        <w:gridCol w:w="1530"/>
        <w:gridCol w:w="1620"/>
        <w:gridCol w:w="1080"/>
        <w:gridCol w:w="1620"/>
        <w:gridCol w:w="1080"/>
        <w:gridCol w:w="1885"/>
      </w:tblGrid>
      <w:tr w14:paraId="55A1E949" w14:textId="77777777">
        <w:tblPrEx>
          <w:tblW w:w="129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330"/>
          <w:tblHeader/>
        </w:trPr>
        <w:tc>
          <w:tcPr>
            <w:tcW w:w="12955" w:type="dxa"/>
            <w:gridSpan w:val="7"/>
            <w:tcBorders>
              <w:top w:val="nil"/>
              <w:left w:val="nil"/>
              <w:right w:val="nil"/>
            </w:tcBorders>
            <w:shd w:val="clear" w:color="auto" w:fill="auto"/>
            <w:vAlign w:val="center"/>
          </w:tcPr>
          <w:p w:rsidR="00B32E49" w:rsidRPr="006E4330" w:rsidP="00CB1C05" w14:paraId="74BEC53F" w14:textId="77777777">
            <w:pPr>
              <w:pStyle w:val="TableTitleA"/>
              <w:rPr>
                <w:rFonts w:ascii="Arial Narrow" w:hAnsi="Arial Narrow" w:cs="Arial"/>
                <w:b/>
                <w:bCs/>
                <w:color w:val="FFFFFF"/>
              </w:rPr>
            </w:pPr>
            <w:bookmarkStart w:id="750" w:name="_Ref47434328"/>
            <w:bookmarkStart w:id="751" w:name="_Toc121142636"/>
            <w:bookmarkStart w:id="752" w:name="_Toc165379630"/>
            <w:r>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w:t>
            </w:r>
            <w:r w:rsidR="00BC4B5D">
              <w:rPr>
                <w:noProof/>
              </w:rPr>
              <w:fldChar w:fldCharType="end"/>
            </w:r>
            <w:bookmarkEnd w:id="750"/>
            <w:r>
              <w:t>: Annual Volume of PCE Consumed</w:t>
            </w:r>
            <w:bookmarkEnd w:id="751"/>
            <w:r w:rsidR="00BE0279">
              <w:t xml:space="preserve"> for Use Categories with Both Point and Nonpoint Sources</w:t>
            </w:r>
            <w:bookmarkEnd w:id="752"/>
          </w:p>
        </w:tc>
      </w:tr>
      <w:tr w14:paraId="7076795D" w14:textId="77777777">
        <w:tblPrEx>
          <w:tblW w:w="12955" w:type="dxa"/>
          <w:tblLayout w:type="fixed"/>
          <w:tblLook w:val="04A0"/>
        </w:tblPrEx>
        <w:trPr>
          <w:trHeight w:val="330"/>
          <w:tblHeader/>
        </w:trPr>
        <w:tc>
          <w:tcPr>
            <w:tcW w:w="4140" w:type="dxa"/>
            <w:vMerge w:val="restart"/>
            <w:shd w:val="clear" w:color="000000" w:fill="48A9C5"/>
            <w:vAlign w:val="center"/>
            <w:hideMark/>
          </w:tcPr>
          <w:p w:rsidR="00B32E49" w:rsidRPr="006E4330" w:rsidP="00CB1C05" w14:paraId="3F7F88D6" w14:textId="77777777">
            <w:pPr>
              <w:pStyle w:val="TableSubtitle"/>
            </w:pPr>
            <w:r>
              <w:t>Use Category</w:t>
            </w:r>
          </w:p>
        </w:tc>
        <w:tc>
          <w:tcPr>
            <w:tcW w:w="1530" w:type="dxa"/>
            <w:vMerge w:val="restart"/>
            <w:shd w:val="clear" w:color="000000" w:fill="48A9C5"/>
            <w:vAlign w:val="center"/>
            <w:hideMark/>
          </w:tcPr>
          <w:p w:rsidR="00B32E49" w:rsidRPr="006E4330" w:rsidP="00CB1C05" w14:paraId="1AB14220" w14:textId="77777777">
            <w:pPr>
              <w:pStyle w:val="TableSubtitle"/>
            </w:pPr>
            <w:r w:rsidRPr="006E4330">
              <w:t xml:space="preserve">Total </w:t>
            </w:r>
            <w:r>
              <w:t>Use Category</w:t>
            </w:r>
            <w:r w:rsidRPr="006E4330">
              <w:t xml:space="preserve"> </w:t>
            </w:r>
            <w:r>
              <w:t xml:space="preserve">Solvent </w:t>
            </w:r>
            <w:r w:rsidRPr="006E4330">
              <w:t>Demand (million lbs)</w:t>
            </w:r>
          </w:p>
        </w:tc>
        <w:tc>
          <w:tcPr>
            <w:tcW w:w="2700" w:type="dxa"/>
            <w:gridSpan w:val="2"/>
            <w:tcBorders>
              <w:bottom w:val="single" w:sz="4" w:space="0" w:color="auto"/>
            </w:tcBorders>
            <w:shd w:val="clear" w:color="000000" w:fill="48A9C5"/>
            <w:vAlign w:val="center"/>
            <w:hideMark/>
          </w:tcPr>
          <w:p w:rsidR="00B32E49" w:rsidRPr="006E4330" w:rsidP="00CB1C05" w14:paraId="1D428AF0" w14:textId="77777777">
            <w:pPr>
              <w:pStyle w:val="TableSubtitle"/>
            </w:pPr>
            <w:r w:rsidRPr="006E4330">
              <w:t xml:space="preserve">State </w:t>
            </w:r>
            <w:r>
              <w:t>PCE</w:t>
            </w:r>
            <w:r w:rsidRPr="006E4330">
              <w:t xml:space="preserve"> Limit</w:t>
            </w:r>
          </w:p>
        </w:tc>
        <w:tc>
          <w:tcPr>
            <w:tcW w:w="2700" w:type="dxa"/>
            <w:gridSpan w:val="2"/>
            <w:tcBorders>
              <w:bottom w:val="single" w:sz="4" w:space="0" w:color="auto"/>
            </w:tcBorders>
            <w:shd w:val="clear" w:color="000000" w:fill="48A9C5"/>
            <w:vAlign w:val="center"/>
            <w:hideMark/>
          </w:tcPr>
          <w:p w:rsidR="00B32E49" w:rsidRPr="006E4330" w:rsidP="00CB1C05" w14:paraId="1CD8CD57" w14:textId="77777777">
            <w:pPr>
              <w:pStyle w:val="TableSubtitle"/>
            </w:pPr>
            <w:r w:rsidRPr="006E4330">
              <w:t xml:space="preserve">No State </w:t>
            </w:r>
            <w:r>
              <w:t>PCE</w:t>
            </w:r>
            <w:r w:rsidRPr="006E4330">
              <w:t xml:space="preserve"> Limit</w:t>
            </w:r>
          </w:p>
        </w:tc>
        <w:tc>
          <w:tcPr>
            <w:tcW w:w="1885" w:type="dxa"/>
            <w:vMerge w:val="restart"/>
            <w:shd w:val="clear" w:color="000000" w:fill="48A9C5"/>
            <w:vAlign w:val="center"/>
            <w:hideMark/>
          </w:tcPr>
          <w:p w:rsidR="00B32E49" w:rsidRPr="006E4330" w:rsidP="00CB1C05" w14:paraId="444A4644" w14:textId="77777777">
            <w:pPr>
              <w:pStyle w:val="TableSubtitle"/>
            </w:pPr>
            <w:r w:rsidRPr="006E4330">
              <w:t xml:space="preserve">Annual Volume of </w:t>
            </w:r>
            <w:r>
              <w:t>PCE</w:t>
            </w:r>
            <w:r w:rsidRPr="006E4330">
              <w:t xml:space="preserve"> Consumed (lbs)</w:t>
            </w:r>
          </w:p>
        </w:tc>
      </w:tr>
      <w:tr w14:paraId="62A77BC5" w14:textId="77777777">
        <w:tblPrEx>
          <w:tblW w:w="12955" w:type="dxa"/>
          <w:tblLayout w:type="fixed"/>
          <w:tblLook w:val="04A0"/>
        </w:tblPrEx>
        <w:trPr>
          <w:trHeight w:val="548"/>
          <w:tblHeader/>
        </w:trPr>
        <w:tc>
          <w:tcPr>
            <w:tcW w:w="4140" w:type="dxa"/>
            <w:vMerge/>
            <w:vAlign w:val="center"/>
            <w:hideMark/>
          </w:tcPr>
          <w:p w:rsidR="00B32E49" w:rsidRPr="006E4330" w:rsidP="00CB1C05" w14:paraId="0C1ADCC0" w14:textId="77777777">
            <w:pPr>
              <w:pStyle w:val="TableSubtitle"/>
            </w:pPr>
          </w:p>
        </w:tc>
        <w:tc>
          <w:tcPr>
            <w:tcW w:w="1530" w:type="dxa"/>
            <w:vMerge/>
            <w:tcBorders>
              <w:right w:val="single" w:sz="4" w:space="0" w:color="auto"/>
            </w:tcBorders>
            <w:vAlign w:val="center"/>
            <w:hideMark/>
          </w:tcPr>
          <w:p w:rsidR="00B32E49" w:rsidRPr="006E4330" w:rsidP="00CB1C05" w14:paraId="7D935DE1" w14:textId="77777777">
            <w:pPr>
              <w:pStyle w:val="TableSubtitle"/>
            </w:pPr>
          </w:p>
        </w:tc>
        <w:tc>
          <w:tcPr>
            <w:tcW w:w="162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6E4330" w:rsidP="00CB1C05" w14:paraId="1985806B" w14:textId="77777777">
            <w:pPr>
              <w:pStyle w:val="TableSubtitle"/>
            </w:pPr>
            <w:r>
              <w:t>PCE</w:t>
            </w:r>
            <w:r w:rsidRPr="006E4330">
              <w:t xml:space="preserve"> Speciation Factor (Weight %)</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6E4330" w:rsidP="00CB1C05" w14:paraId="319C5021" w14:textId="77777777">
            <w:pPr>
              <w:pStyle w:val="TableSubtitle"/>
            </w:pPr>
            <w:r w:rsidRPr="006E4330">
              <w:t>State Population Weight</w:t>
            </w:r>
          </w:p>
        </w:tc>
        <w:tc>
          <w:tcPr>
            <w:tcW w:w="162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6E4330" w:rsidP="00CB1C05" w14:paraId="54BAD1DC" w14:textId="77777777">
            <w:pPr>
              <w:pStyle w:val="TableSubtitle"/>
            </w:pPr>
            <w:r>
              <w:t>PCE</w:t>
            </w:r>
            <w:r w:rsidRPr="006E4330">
              <w:t xml:space="preserve"> Speciation Factor (Weight %)</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6E4330" w:rsidP="00CB1C05" w14:paraId="1E11D6E4" w14:textId="77777777">
            <w:pPr>
              <w:pStyle w:val="TableSubtitle"/>
            </w:pPr>
            <w:r w:rsidRPr="006E4330">
              <w:t>State Population Weight</w:t>
            </w:r>
          </w:p>
        </w:tc>
        <w:tc>
          <w:tcPr>
            <w:tcW w:w="1885" w:type="dxa"/>
            <w:vMerge/>
            <w:tcBorders>
              <w:left w:val="single" w:sz="4" w:space="0" w:color="auto"/>
            </w:tcBorders>
            <w:vAlign w:val="center"/>
            <w:hideMark/>
          </w:tcPr>
          <w:p w:rsidR="00B32E49" w:rsidRPr="006E4330" w:rsidP="00CB1C05" w14:paraId="2D6DA6DF" w14:textId="77777777">
            <w:pPr>
              <w:pStyle w:val="TableSubtitle"/>
            </w:pPr>
          </w:p>
        </w:tc>
      </w:tr>
      <w:tr w14:paraId="04A7E600" w14:textId="77777777">
        <w:tblPrEx>
          <w:tblW w:w="12955" w:type="dxa"/>
          <w:tblLayout w:type="fixed"/>
          <w:tblLook w:val="04A0"/>
        </w:tblPrEx>
        <w:trPr>
          <w:trHeight w:val="503"/>
          <w:tblHeader/>
        </w:trPr>
        <w:tc>
          <w:tcPr>
            <w:tcW w:w="4140" w:type="dxa"/>
            <w:vMerge/>
            <w:vAlign w:val="center"/>
            <w:hideMark/>
          </w:tcPr>
          <w:p w:rsidR="00B32E49" w:rsidRPr="006E4330" w:rsidP="00CB1C05" w14:paraId="4E442EB3" w14:textId="77777777">
            <w:pPr>
              <w:pStyle w:val="TableSubtitle"/>
            </w:pPr>
          </w:p>
        </w:tc>
        <w:tc>
          <w:tcPr>
            <w:tcW w:w="1530" w:type="dxa"/>
            <w:shd w:val="clear" w:color="000000" w:fill="48A9C5"/>
            <w:vAlign w:val="center"/>
            <w:hideMark/>
          </w:tcPr>
          <w:p w:rsidR="00B32E49" w:rsidRPr="006E4330" w:rsidP="00CB1C05" w14:paraId="28C065B7" w14:textId="77777777">
            <w:pPr>
              <w:pStyle w:val="TableSubtitle"/>
            </w:pPr>
            <w:r w:rsidRPr="006E4330">
              <w:t>A</w:t>
            </w:r>
          </w:p>
        </w:tc>
        <w:tc>
          <w:tcPr>
            <w:tcW w:w="1620" w:type="dxa"/>
            <w:tcBorders>
              <w:top w:val="single" w:sz="4" w:space="0" w:color="auto"/>
            </w:tcBorders>
            <w:shd w:val="clear" w:color="000000" w:fill="48A9C5"/>
            <w:vAlign w:val="center"/>
            <w:hideMark/>
          </w:tcPr>
          <w:p w:rsidR="00B32E49" w:rsidRPr="006E4330" w:rsidP="00CB1C05" w14:paraId="780AEB67" w14:textId="77777777">
            <w:pPr>
              <w:pStyle w:val="TableSubtitle"/>
            </w:pPr>
            <w:r w:rsidRPr="006E4330">
              <w:t>B</w:t>
            </w:r>
          </w:p>
        </w:tc>
        <w:tc>
          <w:tcPr>
            <w:tcW w:w="1080" w:type="dxa"/>
            <w:tcBorders>
              <w:top w:val="single" w:sz="4" w:space="0" w:color="auto"/>
            </w:tcBorders>
            <w:shd w:val="clear" w:color="000000" w:fill="48A9C5"/>
            <w:vAlign w:val="center"/>
            <w:hideMark/>
          </w:tcPr>
          <w:p w:rsidR="00B32E49" w:rsidRPr="006E4330" w:rsidP="00CB1C05" w14:paraId="55F5CB06" w14:textId="77777777">
            <w:pPr>
              <w:pStyle w:val="TableSubtitle"/>
            </w:pPr>
            <w:r w:rsidRPr="006E4330">
              <w:t>C</w:t>
            </w:r>
          </w:p>
        </w:tc>
        <w:tc>
          <w:tcPr>
            <w:tcW w:w="1620" w:type="dxa"/>
            <w:tcBorders>
              <w:top w:val="single" w:sz="4" w:space="0" w:color="auto"/>
            </w:tcBorders>
            <w:shd w:val="clear" w:color="000000" w:fill="48A9C5"/>
            <w:vAlign w:val="center"/>
            <w:hideMark/>
          </w:tcPr>
          <w:p w:rsidR="00B32E49" w:rsidRPr="006E4330" w:rsidP="00CB1C05" w14:paraId="517A81B7" w14:textId="77777777">
            <w:pPr>
              <w:pStyle w:val="TableSubtitle"/>
            </w:pPr>
            <w:r w:rsidRPr="006E4330">
              <w:t xml:space="preserve">D </w:t>
            </w:r>
          </w:p>
        </w:tc>
        <w:tc>
          <w:tcPr>
            <w:tcW w:w="1080" w:type="dxa"/>
            <w:tcBorders>
              <w:top w:val="single" w:sz="4" w:space="0" w:color="auto"/>
            </w:tcBorders>
            <w:shd w:val="clear" w:color="000000" w:fill="48A9C5"/>
            <w:vAlign w:val="center"/>
            <w:hideMark/>
          </w:tcPr>
          <w:p w:rsidR="00B32E49" w:rsidRPr="006E4330" w:rsidP="00CB1C05" w14:paraId="63CF2FD5" w14:textId="77777777">
            <w:pPr>
              <w:pStyle w:val="TableSubtitle"/>
            </w:pPr>
            <w:r w:rsidRPr="006E4330">
              <w:t>E</w:t>
            </w:r>
          </w:p>
        </w:tc>
        <w:tc>
          <w:tcPr>
            <w:tcW w:w="1885" w:type="dxa"/>
            <w:shd w:val="clear" w:color="000000" w:fill="48A9C5"/>
            <w:vAlign w:val="center"/>
            <w:hideMark/>
          </w:tcPr>
          <w:p w:rsidR="00B32E49" w:rsidRPr="006E4330" w:rsidP="00CB1C05" w14:paraId="1E6ADCDE" w14:textId="77777777">
            <w:pPr>
              <w:pStyle w:val="TableSubtitle"/>
            </w:pPr>
            <w:r w:rsidRPr="006E4330">
              <w:t>A x (0.</w:t>
            </w:r>
            <w:r>
              <w:t>0</w:t>
            </w:r>
            <w:r w:rsidRPr="006E4330">
              <w:t>1*B*C + 0.</w:t>
            </w:r>
            <w:r>
              <w:t>0</w:t>
            </w:r>
            <w:r w:rsidRPr="006E4330">
              <w:t>1*D*E) x 1,000,000</w:t>
            </w:r>
          </w:p>
        </w:tc>
      </w:tr>
      <w:tr w14:paraId="144EAD7F" w14:textId="77777777">
        <w:tblPrEx>
          <w:tblW w:w="12955" w:type="dxa"/>
          <w:tblLayout w:type="fixed"/>
          <w:tblLook w:val="04A0"/>
        </w:tblPrEx>
        <w:trPr>
          <w:trHeight w:val="330"/>
        </w:trPr>
        <w:tc>
          <w:tcPr>
            <w:tcW w:w="4140" w:type="dxa"/>
            <w:shd w:val="clear" w:color="auto" w:fill="auto"/>
            <w:noWrap/>
          </w:tcPr>
          <w:p w:rsidR="00B32E49" w:rsidRPr="009276D7" w:rsidP="00CB1C05" w14:paraId="382F4E11"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Adhesives and Sealants</w:t>
            </w:r>
          </w:p>
        </w:tc>
        <w:tc>
          <w:tcPr>
            <w:tcW w:w="1530" w:type="dxa"/>
            <w:shd w:val="clear" w:color="auto" w:fill="auto"/>
            <w:noWrap/>
            <w:vAlign w:val="bottom"/>
          </w:tcPr>
          <w:p w:rsidR="00B32E49" w:rsidRPr="009276D7" w:rsidP="00CB1C05" w14:paraId="09D2A145" w14:textId="77777777">
            <w:pPr>
              <w:pStyle w:val="RTableTextAbt"/>
              <w:ind w:right="252"/>
              <w:rPr>
                <w:rFonts w:asciiTheme="majorBidi" w:hAnsiTheme="majorBidi" w:cstheme="majorBidi"/>
                <w:szCs w:val="18"/>
              </w:rPr>
            </w:pPr>
            <w:r w:rsidRPr="009276D7">
              <w:rPr>
                <w:rFonts w:asciiTheme="majorBidi" w:hAnsiTheme="majorBidi" w:cstheme="majorBidi"/>
                <w:szCs w:val="18"/>
              </w:rPr>
              <w:t>643</w:t>
            </w:r>
          </w:p>
        </w:tc>
        <w:tc>
          <w:tcPr>
            <w:tcW w:w="1620" w:type="dxa"/>
            <w:shd w:val="clear" w:color="auto" w:fill="auto"/>
            <w:noWrap/>
            <w:vAlign w:val="bottom"/>
          </w:tcPr>
          <w:p w:rsidR="00B32E49" w:rsidRPr="009276D7" w:rsidP="00CB1C05" w14:paraId="7081854B" w14:textId="77777777">
            <w:pPr>
              <w:pStyle w:val="RTableTextAbt"/>
              <w:ind w:right="252"/>
              <w:rPr>
                <w:rFonts w:asciiTheme="majorBidi" w:hAnsiTheme="majorBidi" w:cstheme="majorBidi"/>
                <w:szCs w:val="18"/>
              </w:rPr>
            </w:pPr>
            <w:r w:rsidRPr="009276D7">
              <w:rPr>
                <w:rFonts w:asciiTheme="majorBidi" w:hAnsiTheme="majorBidi" w:cstheme="majorBidi"/>
                <w:szCs w:val="18"/>
              </w:rPr>
              <w:t>0.01459</w:t>
            </w:r>
          </w:p>
        </w:tc>
        <w:tc>
          <w:tcPr>
            <w:tcW w:w="1080" w:type="dxa"/>
            <w:shd w:val="clear" w:color="auto" w:fill="auto"/>
            <w:noWrap/>
            <w:vAlign w:val="bottom"/>
          </w:tcPr>
          <w:p w:rsidR="00B32E49" w:rsidRPr="009276D7" w:rsidP="00CB1C05" w14:paraId="33E3750C" w14:textId="77777777">
            <w:pPr>
              <w:pStyle w:val="RTableTextAbt"/>
              <w:ind w:right="252"/>
              <w:rPr>
                <w:rFonts w:asciiTheme="majorBidi" w:hAnsiTheme="majorBidi" w:cstheme="majorBidi"/>
                <w:szCs w:val="18"/>
              </w:rPr>
            </w:pPr>
            <w:r w:rsidRPr="009276D7">
              <w:rPr>
                <w:rFonts w:asciiTheme="majorBidi" w:hAnsiTheme="majorBidi" w:cstheme="majorBidi"/>
                <w:szCs w:val="18"/>
              </w:rPr>
              <w:t>0.40</w:t>
            </w:r>
          </w:p>
        </w:tc>
        <w:tc>
          <w:tcPr>
            <w:tcW w:w="1620" w:type="dxa"/>
            <w:shd w:val="clear" w:color="auto" w:fill="auto"/>
            <w:noWrap/>
            <w:vAlign w:val="bottom"/>
          </w:tcPr>
          <w:p w:rsidR="00B32E49" w:rsidRPr="009276D7" w:rsidP="00CB1C05" w14:paraId="380E2F4B" w14:textId="77777777">
            <w:pPr>
              <w:pStyle w:val="RTableTextAbt"/>
              <w:ind w:right="252"/>
              <w:rPr>
                <w:rFonts w:asciiTheme="majorBidi" w:hAnsiTheme="majorBidi" w:cstheme="majorBidi"/>
                <w:szCs w:val="18"/>
              </w:rPr>
            </w:pPr>
            <w:r w:rsidRPr="009276D7">
              <w:rPr>
                <w:rFonts w:asciiTheme="majorBidi" w:hAnsiTheme="majorBidi" w:cstheme="majorBidi"/>
                <w:szCs w:val="18"/>
              </w:rPr>
              <w:t>1.46</w:t>
            </w:r>
          </w:p>
        </w:tc>
        <w:tc>
          <w:tcPr>
            <w:tcW w:w="1080" w:type="dxa"/>
            <w:shd w:val="clear" w:color="auto" w:fill="auto"/>
            <w:noWrap/>
            <w:vAlign w:val="bottom"/>
          </w:tcPr>
          <w:p w:rsidR="00B32E49" w:rsidRPr="009276D7" w:rsidP="00CB1C05" w14:paraId="1339133C" w14:textId="77777777">
            <w:pPr>
              <w:pStyle w:val="RTableTextAbt"/>
              <w:ind w:right="252"/>
              <w:rPr>
                <w:rFonts w:asciiTheme="majorBidi" w:hAnsiTheme="majorBidi" w:cstheme="majorBidi"/>
                <w:szCs w:val="18"/>
              </w:rPr>
            </w:pPr>
            <w:r w:rsidRPr="009276D7">
              <w:rPr>
                <w:rFonts w:asciiTheme="majorBidi" w:hAnsiTheme="majorBidi" w:cstheme="majorBidi"/>
                <w:szCs w:val="18"/>
              </w:rPr>
              <w:t>0.60</w:t>
            </w:r>
          </w:p>
        </w:tc>
        <w:tc>
          <w:tcPr>
            <w:tcW w:w="1885" w:type="dxa"/>
            <w:shd w:val="clear" w:color="auto" w:fill="auto"/>
            <w:noWrap/>
            <w:vAlign w:val="bottom"/>
          </w:tcPr>
          <w:p w:rsidR="00B32E49" w:rsidRPr="009276D7" w:rsidP="00CB1C05" w14:paraId="0FA3A71D"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5,662,769</w:t>
            </w:r>
          </w:p>
        </w:tc>
      </w:tr>
      <w:tr w14:paraId="04EB64FE" w14:textId="77777777">
        <w:tblPrEx>
          <w:tblW w:w="12955" w:type="dxa"/>
          <w:tblLayout w:type="fixed"/>
          <w:tblLook w:val="04A0"/>
        </w:tblPrEx>
        <w:trPr>
          <w:trHeight w:val="330"/>
        </w:trPr>
        <w:tc>
          <w:tcPr>
            <w:tcW w:w="4140" w:type="dxa"/>
            <w:shd w:val="clear" w:color="auto" w:fill="auto"/>
            <w:noWrap/>
          </w:tcPr>
          <w:p w:rsidR="00B32E49" w:rsidRPr="009276D7" w:rsidP="00CB1C05" w14:paraId="2962B030"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Anti-Spatter Welding Aerosol</w:t>
            </w:r>
            <w:r>
              <w:rPr>
                <w:rFonts w:asciiTheme="majorBidi" w:hAnsiTheme="majorBidi" w:cstheme="majorBidi"/>
                <w:szCs w:val="18"/>
              </w:rPr>
              <w:t xml:space="preserve"> </w:t>
            </w:r>
            <w:r w:rsidRPr="009276D7">
              <w:rPr>
                <w:rFonts w:asciiTheme="majorBidi" w:hAnsiTheme="majorBidi" w:cstheme="majorBidi"/>
                <w:szCs w:val="18"/>
              </w:rPr>
              <w:t>(Household)</w:t>
            </w:r>
          </w:p>
        </w:tc>
        <w:tc>
          <w:tcPr>
            <w:tcW w:w="1530" w:type="dxa"/>
            <w:shd w:val="clear" w:color="auto" w:fill="auto"/>
            <w:noWrap/>
            <w:vAlign w:val="bottom"/>
          </w:tcPr>
          <w:p w:rsidR="00B32E49" w:rsidRPr="009276D7" w:rsidP="00CB1C05" w14:paraId="4A0DED1D" w14:textId="77777777">
            <w:pPr>
              <w:pStyle w:val="RTableTextAbt"/>
              <w:ind w:right="252"/>
              <w:rPr>
                <w:rFonts w:asciiTheme="majorBidi" w:hAnsiTheme="majorBidi" w:cstheme="majorBidi"/>
                <w:szCs w:val="18"/>
              </w:rPr>
            </w:pPr>
            <w:r>
              <w:rPr>
                <w:rFonts w:asciiTheme="majorBidi" w:hAnsiTheme="majorBidi" w:cstheme="majorBidi"/>
                <w:szCs w:val="18"/>
              </w:rPr>
              <w:t>0.016</w:t>
            </w:r>
          </w:p>
        </w:tc>
        <w:tc>
          <w:tcPr>
            <w:tcW w:w="1620" w:type="dxa"/>
            <w:shd w:val="clear" w:color="auto" w:fill="auto"/>
            <w:noWrap/>
            <w:vAlign w:val="bottom"/>
          </w:tcPr>
          <w:p w:rsidR="00B32E49" w:rsidRPr="009276D7" w:rsidP="00CB1C05" w14:paraId="134E5CE9" w14:textId="77777777">
            <w:pPr>
              <w:pStyle w:val="RTableTextAbt"/>
              <w:ind w:right="252"/>
              <w:rPr>
                <w:rFonts w:asciiTheme="majorBidi" w:hAnsiTheme="majorBidi" w:cstheme="majorBidi"/>
                <w:szCs w:val="18"/>
              </w:rPr>
            </w:pPr>
            <w:r w:rsidRPr="009276D7">
              <w:rPr>
                <w:rFonts w:asciiTheme="majorBidi" w:hAnsiTheme="majorBidi" w:cstheme="majorBidi"/>
                <w:szCs w:val="18"/>
              </w:rPr>
              <w:t>0.03890</w:t>
            </w:r>
          </w:p>
        </w:tc>
        <w:tc>
          <w:tcPr>
            <w:tcW w:w="1080" w:type="dxa"/>
            <w:shd w:val="clear" w:color="auto" w:fill="auto"/>
            <w:noWrap/>
            <w:vAlign w:val="bottom"/>
          </w:tcPr>
          <w:p w:rsidR="00B32E49" w:rsidRPr="009276D7" w:rsidP="00CB1C05" w14:paraId="404F1549" w14:textId="77777777">
            <w:pPr>
              <w:pStyle w:val="RTableTextAbt"/>
              <w:ind w:right="252"/>
              <w:rPr>
                <w:rFonts w:asciiTheme="majorBidi" w:hAnsiTheme="majorBidi" w:cstheme="majorBidi"/>
                <w:szCs w:val="18"/>
              </w:rPr>
            </w:pPr>
            <w:r w:rsidRPr="009276D7">
              <w:rPr>
                <w:rFonts w:asciiTheme="majorBidi" w:hAnsiTheme="majorBidi" w:cstheme="majorBidi"/>
                <w:szCs w:val="18"/>
              </w:rPr>
              <w:t>0.12</w:t>
            </w:r>
          </w:p>
        </w:tc>
        <w:tc>
          <w:tcPr>
            <w:tcW w:w="1620" w:type="dxa"/>
            <w:shd w:val="clear" w:color="auto" w:fill="auto"/>
            <w:noWrap/>
            <w:vAlign w:val="bottom"/>
          </w:tcPr>
          <w:p w:rsidR="00B32E49" w:rsidRPr="009276D7" w:rsidP="00CB1C05" w14:paraId="34F065AA" w14:textId="77777777">
            <w:pPr>
              <w:pStyle w:val="RTableTextAbt"/>
              <w:ind w:right="252"/>
              <w:rPr>
                <w:rFonts w:asciiTheme="majorBidi" w:hAnsiTheme="majorBidi" w:cstheme="majorBidi"/>
                <w:szCs w:val="18"/>
              </w:rPr>
            </w:pPr>
            <w:r w:rsidRPr="009276D7">
              <w:rPr>
                <w:rFonts w:asciiTheme="majorBidi" w:hAnsiTheme="majorBidi" w:cstheme="majorBidi"/>
                <w:szCs w:val="18"/>
              </w:rPr>
              <w:t>3.89</w:t>
            </w:r>
          </w:p>
        </w:tc>
        <w:tc>
          <w:tcPr>
            <w:tcW w:w="1080" w:type="dxa"/>
            <w:shd w:val="clear" w:color="auto" w:fill="auto"/>
            <w:noWrap/>
            <w:vAlign w:val="bottom"/>
          </w:tcPr>
          <w:p w:rsidR="00B32E49" w:rsidRPr="009276D7" w:rsidP="00CB1C05" w14:paraId="057903ED" w14:textId="77777777">
            <w:pPr>
              <w:pStyle w:val="RTableTextAbt"/>
              <w:ind w:right="252"/>
              <w:rPr>
                <w:rFonts w:asciiTheme="majorBidi" w:hAnsiTheme="majorBidi" w:cstheme="majorBidi"/>
                <w:szCs w:val="18"/>
              </w:rPr>
            </w:pPr>
            <w:r w:rsidRPr="009276D7">
              <w:rPr>
                <w:rFonts w:asciiTheme="majorBidi" w:hAnsiTheme="majorBidi" w:cstheme="majorBidi"/>
                <w:szCs w:val="18"/>
              </w:rPr>
              <w:t>0.88</w:t>
            </w:r>
          </w:p>
        </w:tc>
        <w:tc>
          <w:tcPr>
            <w:tcW w:w="1885" w:type="dxa"/>
            <w:shd w:val="clear" w:color="auto" w:fill="auto"/>
            <w:noWrap/>
            <w:vAlign w:val="bottom"/>
          </w:tcPr>
          <w:p w:rsidR="00B32E49" w:rsidRPr="009276D7" w:rsidP="00CB1C05" w14:paraId="0E98546C" w14:textId="77777777">
            <w:pPr>
              <w:pStyle w:val="RTableTextAbt"/>
              <w:ind w:right="252"/>
              <w:rPr>
                <w:rFonts w:asciiTheme="majorBidi" w:hAnsiTheme="majorBidi" w:cstheme="majorBidi"/>
                <w:b/>
                <w:bCs w:val="0"/>
                <w:szCs w:val="18"/>
              </w:rPr>
            </w:pPr>
            <w:r>
              <w:rPr>
                <w:rFonts w:asciiTheme="majorBidi" w:hAnsiTheme="majorBidi" w:cstheme="majorBidi"/>
                <w:b/>
                <w:bCs w:val="0"/>
                <w:szCs w:val="18"/>
              </w:rPr>
              <w:t>562</w:t>
            </w:r>
          </w:p>
        </w:tc>
      </w:tr>
      <w:tr w14:paraId="33AD4789" w14:textId="77777777">
        <w:tblPrEx>
          <w:tblW w:w="12955" w:type="dxa"/>
          <w:tblLayout w:type="fixed"/>
          <w:tblLook w:val="04A0"/>
        </w:tblPrEx>
        <w:trPr>
          <w:trHeight w:val="330"/>
        </w:trPr>
        <w:tc>
          <w:tcPr>
            <w:tcW w:w="4140" w:type="dxa"/>
            <w:shd w:val="clear" w:color="auto" w:fill="auto"/>
            <w:noWrap/>
          </w:tcPr>
          <w:p w:rsidR="00B32E49" w:rsidRPr="009276D7" w:rsidP="00CB1C05" w14:paraId="558E08C3"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Anti-Spatter Welding Aerosol</w:t>
            </w:r>
            <w:r>
              <w:rPr>
                <w:rFonts w:asciiTheme="majorBidi" w:hAnsiTheme="majorBidi" w:cstheme="majorBidi"/>
                <w:szCs w:val="18"/>
              </w:rPr>
              <w:t xml:space="preserve"> </w:t>
            </w:r>
            <w:r w:rsidRPr="009276D7">
              <w:rPr>
                <w:rFonts w:asciiTheme="majorBidi" w:hAnsiTheme="majorBidi" w:cstheme="majorBidi"/>
                <w:szCs w:val="18"/>
              </w:rPr>
              <w:t>(Industrial &amp; Institutional)</w:t>
            </w:r>
          </w:p>
        </w:tc>
        <w:tc>
          <w:tcPr>
            <w:tcW w:w="1530" w:type="dxa"/>
            <w:shd w:val="clear" w:color="auto" w:fill="auto"/>
            <w:noWrap/>
            <w:vAlign w:val="bottom"/>
          </w:tcPr>
          <w:p w:rsidR="00B32E49" w:rsidRPr="009276D7" w:rsidP="00CB1C05" w14:paraId="44F30C49" w14:textId="77777777">
            <w:pPr>
              <w:pStyle w:val="RTableTextAbt"/>
              <w:ind w:right="252"/>
              <w:rPr>
                <w:rFonts w:asciiTheme="majorBidi" w:hAnsiTheme="majorBidi" w:cstheme="majorBidi"/>
                <w:szCs w:val="18"/>
              </w:rPr>
            </w:pPr>
            <w:r>
              <w:rPr>
                <w:rFonts w:asciiTheme="majorBidi" w:hAnsiTheme="majorBidi" w:cstheme="majorBidi"/>
                <w:szCs w:val="18"/>
              </w:rPr>
              <w:t>0.01</w:t>
            </w:r>
          </w:p>
        </w:tc>
        <w:tc>
          <w:tcPr>
            <w:tcW w:w="1620" w:type="dxa"/>
            <w:shd w:val="clear" w:color="auto" w:fill="auto"/>
            <w:noWrap/>
            <w:vAlign w:val="bottom"/>
          </w:tcPr>
          <w:p w:rsidR="00B32E49" w:rsidRPr="009276D7" w:rsidP="00CB1C05" w14:paraId="3B2B387E" w14:textId="77777777">
            <w:pPr>
              <w:pStyle w:val="RTableTextAbt"/>
              <w:ind w:right="252"/>
              <w:rPr>
                <w:rFonts w:asciiTheme="majorBidi" w:hAnsiTheme="majorBidi" w:cstheme="majorBidi"/>
                <w:szCs w:val="18"/>
              </w:rPr>
            </w:pPr>
            <w:r w:rsidRPr="009276D7">
              <w:rPr>
                <w:rFonts w:asciiTheme="majorBidi" w:hAnsiTheme="majorBidi" w:cstheme="majorBidi"/>
                <w:szCs w:val="18"/>
              </w:rPr>
              <w:t>0.03890</w:t>
            </w:r>
          </w:p>
        </w:tc>
        <w:tc>
          <w:tcPr>
            <w:tcW w:w="1080" w:type="dxa"/>
            <w:shd w:val="clear" w:color="auto" w:fill="auto"/>
            <w:noWrap/>
            <w:vAlign w:val="bottom"/>
          </w:tcPr>
          <w:p w:rsidR="00B32E49" w:rsidRPr="009276D7" w:rsidP="00CB1C05" w14:paraId="042309CD" w14:textId="77777777">
            <w:pPr>
              <w:pStyle w:val="RTableTextAbt"/>
              <w:ind w:right="252"/>
              <w:rPr>
                <w:rFonts w:asciiTheme="majorBidi" w:hAnsiTheme="majorBidi" w:cstheme="majorBidi"/>
                <w:szCs w:val="18"/>
              </w:rPr>
            </w:pPr>
            <w:r w:rsidRPr="009276D7">
              <w:rPr>
                <w:rFonts w:asciiTheme="majorBidi" w:hAnsiTheme="majorBidi" w:cstheme="majorBidi"/>
                <w:szCs w:val="18"/>
              </w:rPr>
              <w:t>0.12</w:t>
            </w:r>
          </w:p>
        </w:tc>
        <w:tc>
          <w:tcPr>
            <w:tcW w:w="1620" w:type="dxa"/>
            <w:shd w:val="clear" w:color="auto" w:fill="auto"/>
            <w:noWrap/>
            <w:vAlign w:val="bottom"/>
          </w:tcPr>
          <w:p w:rsidR="00B32E49" w:rsidRPr="009276D7" w:rsidP="00CB1C05" w14:paraId="4F3BB0A6" w14:textId="77777777">
            <w:pPr>
              <w:pStyle w:val="RTableTextAbt"/>
              <w:ind w:right="252"/>
              <w:rPr>
                <w:rFonts w:asciiTheme="majorBidi" w:hAnsiTheme="majorBidi" w:cstheme="majorBidi"/>
                <w:szCs w:val="18"/>
              </w:rPr>
            </w:pPr>
            <w:r w:rsidRPr="009276D7">
              <w:rPr>
                <w:rFonts w:asciiTheme="majorBidi" w:hAnsiTheme="majorBidi" w:cstheme="majorBidi"/>
                <w:szCs w:val="18"/>
              </w:rPr>
              <w:t>3.89</w:t>
            </w:r>
          </w:p>
        </w:tc>
        <w:tc>
          <w:tcPr>
            <w:tcW w:w="1080" w:type="dxa"/>
            <w:shd w:val="clear" w:color="auto" w:fill="auto"/>
            <w:noWrap/>
            <w:vAlign w:val="bottom"/>
          </w:tcPr>
          <w:p w:rsidR="00B32E49" w:rsidRPr="009276D7" w:rsidP="00CB1C05" w14:paraId="3FF4AC78" w14:textId="77777777">
            <w:pPr>
              <w:pStyle w:val="RTableTextAbt"/>
              <w:ind w:right="252"/>
              <w:rPr>
                <w:rFonts w:asciiTheme="majorBidi" w:hAnsiTheme="majorBidi" w:cstheme="majorBidi"/>
                <w:szCs w:val="18"/>
              </w:rPr>
            </w:pPr>
            <w:r w:rsidRPr="009276D7">
              <w:rPr>
                <w:rFonts w:asciiTheme="majorBidi" w:hAnsiTheme="majorBidi" w:cstheme="majorBidi"/>
                <w:szCs w:val="18"/>
              </w:rPr>
              <w:t>0.88</w:t>
            </w:r>
          </w:p>
        </w:tc>
        <w:tc>
          <w:tcPr>
            <w:tcW w:w="1885" w:type="dxa"/>
            <w:shd w:val="clear" w:color="auto" w:fill="auto"/>
            <w:noWrap/>
            <w:vAlign w:val="bottom"/>
          </w:tcPr>
          <w:p w:rsidR="00B32E49" w:rsidRPr="009276D7" w:rsidP="00CB1C05" w14:paraId="28893B1B" w14:textId="77777777">
            <w:pPr>
              <w:pStyle w:val="RTableTextAbt"/>
              <w:ind w:right="252"/>
              <w:rPr>
                <w:rFonts w:asciiTheme="majorBidi" w:hAnsiTheme="majorBidi" w:cstheme="majorBidi"/>
                <w:b/>
                <w:bCs w:val="0"/>
                <w:szCs w:val="18"/>
              </w:rPr>
            </w:pPr>
            <w:r>
              <w:rPr>
                <w:rFonts w:asciiTheme="majorBidi" w:hAnsiTheme="majorBidi" w:cstheme="majorBidi"/>
                <w:b/>
                <w:bCs w:val="0"/>
                <w:szCs w:val="18"/>
              </w:rPr>
              <w:t>338</w:t>
            </w:r>
          </w:p>
        </w:tc>
      </w:tr>
      <w:tr w14:paraId="7BF46417" w14:textId="77777777">
        <w:tblPrEx>
          <w:tblW w:w="12955" w:type="dxa"/>
          <w:tblLayout w:type="fixed"/>
          <w:tblLook w:val="04A0"/>
        </w:tblPrEx>
        <w:trPr>
          <w:trHeight w:val="330"/>
        </w:trPr>
        <w:tc>
          <w:tcPr>
            <w:tcW w:w="4140" w:type="dxa"/>
            <w:shd w:val="clear" w:color="auto" w:fill="auto"/>
            <w:noWrap/>
          </w:tcPr>
          <w:p w:rsidR="00B32E49" w:rsidRPr="009276D7" w:rsidP="00CB1C05" w14:paraId="199E2C9C"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Inks and Ink Removal</w:t>
            </w:r>
          </w:p>
        </w:tc>
        <w:tc>
          <w:tcPr>
            <w:tcW w:w="1530" w:type="dxa"/>
            <w:shd w:val="clear" w:color="auto" w:fill="auto"/>
            <w:noWrap/>
            <w:vAlign w:val="bottom"/>
          </w:tcPr>
          <w:p w:rsidR="00B32E49" w:rsidRPr="009276D7" w:rsidP="00CB1C05" w14:paraId="64222E58" w14:textId="77777777">
            <w:pPr>
              <w:pStyle w:val="RTableTextAbt"/>
              <w:ind w:right="252"/>
              <w:rPr>
                <w:rFonts w:asciiTheme="majorBidi" w:hAnsiTheme="majorBidi" w:cstheme="majorBidi"/>
                <w:szCs w:val="18"/>
              </w:rPr>
            </w:pPr>
            <w:r w:rsidRPr="009276D7">
              <w:rPr>
                <w:rFonts w:asciiTheme="majorBidi" w:hAnsiTheme="majorBidi" w:cstheme="majorBidi"/>
                <w:szCs w:val="18"/>
              </w:rPr>
              <w:t>1,138</w:t>
            </w:r>
          </w:p>
        </w:tc>
        <w:tc>
          <w:tcPr>
            <w:tcW w:w="1620" w:type="dxa"/>
            <w:shd w:val="clear" w:color="auto" w:fill="auto"/>
            <w:noWrap/>
            <w:vAlign w:val="bottom"/>
          </w:tcPr>
          <w:p w:rsidR="00B32E49" w:rsidRPr="009276D7" w:rsidP="00CB1C05" w14:paraId="0E58BF5D" w14:textId="77777777">
            <w:pPr>
              <w:pStyle w:val="RTableTextAbt"/>
              <w:ind w:right="252"/>
              <w:rPr>
                <w:rFonts w:asciiTheme="majorBidi" w:hAnsiTheme="majorBidi" w:cstheme="majorBidi"/>
                <w:szCs w:val="18"/>
              </w:rPr>
            </w:pPr>
            <w:r w:rsidRPr="009276D7">
              <w:rPr>
                <w:rFonts w:asciiTheme="majorBidi" w:hAnsiTheme="majorBidi" w:cstheme="majorBidi"/>
                <w:szCs w:val="18"/>
              </w:rPr>
              <w:t>-</w:t>
            </w:r>
          </w:p>
        </w:tc>
        <w:tc>
          <w:tcPr>
            <w:tcW w:w="1080" w:type="dxa"/>
            <w:shd w:val="clear" w:color="auto" w:fill="auto"/>
            <w:noWrap/>
            <w:vAlign w:val="bottom"/>
          </w:tcPr>
          <w:p w:rsidR="00B32E49" w:rsidRPr="009276D7" w:rsidP="00CB1C05" w14:paraId="7DB1FAA5" w14:textId="77777777">
            <w:pPr>
              <w:pStyle w:val="RTableTextAbt"/>
              <w:ind w:right="252"/>
              <w:rPr>
                <w:rFonts w:asciiTheme="majorBidi" w:hAnsiTheme="majorBidi" w:cstheme="majorBidi"/>
                <w:szCs w:val="18"/>
              </w:rPr>
            </w:pPr>
            <w:r w:rsidRPr="009276D7">
              <w:rPr>
                <w:rFonts w:asciiTheme="majorBidi" w:hAnsiTheme="majorBidi" w:cstheme="majorBidi"/>
                <w:szCs w:val="18"/>
              </w:rPr>
              <w:t>0.00</w:t>
            </w:r>
          </w:p>
        </w:tc>
        <w:tc>
          <w:tcPr>
            <w:tcW w:w="1620" w:type="dxa"/>
            <w:shd w:val="clear" w:color="auto" w:fill="auto"/>
            <w:noWrap/>
            <w:vAlign w:val="bottom"/>
          </w:tcPr>
          <w:p w:rsidR="00B32E49" w:rsidRPr="009276D7" w:rsidP="00CB1C05" w14:paraId="2FE97E0F" w14:textId="77777777">
            <w:pPr>
              <w:pStyle w:val="RTableTextAbt"/>
              <w:ind w:right="252"/>
              <w:rPr>
                <w:rFonts w:asciiTheme="majorBidi" w:hAnsiTheme="majorBidi" w:cstheme="majorBidi"/>
                <w:szCs w:val="18"/>
              </w:rPr>
            </w:pPr>
            <w:r w:rsidRPr="009276D7">
              <w:rPr>
                <w:rFonts w:asciiTheme="majorBidi" w:hAnsiTheme="majorBidi" w:cstheme="majorBidi"/>
                <w:szCs w:val="18"/>
              </w:rPr>
              <w:t>0.53</w:t>
            </w:r>
          </w:p>
        </w:tc>
        <w:tc>
          <w:tcPr>
            <w:tcW w:w="1080" w:type="dxa"/>
            <w:shd w:val="clear" w:color="auto" w:fill="auto"/>
            <w:noWrap/>
            <w:vAlign w:val="bottom"/>
          </w:tcPr>
          <w:p w:rsidR="00B32E49" w:rsidRPr="009276D7" w:rsidP="00CB1C05" w14:paraId="2B95D181" w14:textId="77777777">
            <w:pPr>
              <w:pStyle w:val="RTableTextAbt"/>
              <w:ind w:right="252"/>
              <w:rPr>
                <w:rFonts w:asciiTheme="majorBidi" w:hAnsiTheme="majorBidi" w:cstheme="majorBidi"/>
                <w:szCs w:val="18"/>
              </w:rPr>
            </w:pPr>
            <w:r w:rsidRPr="009276D7">
              <w:rPr>
                <w:rFonts w:asciiTheme="majorBidi" w:hAnsiTheme="majorBidi" w:cstheme="majorBidi"/>
                <w:szCs w:val="18"/>
              </w:rPr>
              <w:t>1.00</w:t>
            </w:r>
          </w:p>
        </w:tc>
        <w:tc>
          <w:tcPr>
            <w:tcW w:w="1885" w:type="dxa"/>
            <w:shd w:val="clear" w:color="auto" w:fill="auto"/>
            <w:noWrap/>
            <w:vAlign w:val="bottom"/>
          </w:tcPr>
          <w:p w:rsidR="00B32E49" w:rsidRPr="009276D7" w:rsidP="00CB1C05" w14:paraId="2D93035A"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6,031,400</w:t>
            </w:r>
          </w:p>
        </w:tc>
      </w:tr>
      <w:tr w14:paraId="4D17250F" w14:textId="77777777">
        <w:tblPrEx>
          <w:tblW w:w="12955" w:type="dxa"/>
          <w:tblLayout w:type="fixed"/>
          <w:tblLook w:val="04A0"/>
        </w:tblPrEx>
        <w:trPr>
          <w:trHeight w:val="330"/>
        </w:trPr>
        <w:tc>
          <w:tcPr>
            <w:tcW w:w="4140" w:type="dxa"/>
            <w:shd w:val="clear" w:color="auto" w:fill="auto"/>
            <w:noWrap/>
          </w:tcPr>
          <w:p w:rsidR="00B32E49" w:rsidRPr="009276D7" w:rsidP="00CB1C05" w14:paraId="69B0C2BC"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Lubricants and Greases</w:t>
            </w:r>
          </w:p>
        </w:tc>
        <w:tc>
          <w:tcPr>
            <w:tcW w:w="1530" w:type="dxa"/>
            <w:shd w:val="clear" w:color="auto" w:fill="auto"/>
            <w:noWrap/>
            <w:vAlign w:val="bottom"/>
          </w:tcPr>
          <w:p w:rsidR="00B32E49" w:rsidRPr="009276D7" w:rsidP="00CB1C05" w14:paraId="3D2B9438" w14:textId="77777777">
            <w:pPr>
              <w:pStyle w:val="RTableTextAbt"/>
              <w:ind w:right="252"/>
              <w:rPr>
                <w:rFonts w:asciiTheme="majorBidi" w:hAnsiTheme="majorBidi" w:cstheme="majorBidi"/>
                <w:szCs w:val="18"/>
              </w:rPr>
            </w:pPr>
            <w:r w:rsidRPr="009276D7">
              <w:rPr>
                <w:rFonts w:asciiTheme="majorBidi" w:hAnsiTheme="majorBidi" w:cstheme="majorBidi"/>
                <w:szCs w:val="18"/>
              </w:rPr>
              <w:t>551</w:t>
            </w:r>
          </w:p>
        </w:tc>
        <w:tc>
          <w:tcPr>
            <w:tcW w:w="1620" w:type="dxa"/>
            <w:shd w:val="clear" w:color="auto" w:fill="auto"/>
            <w:noWrap/>
            <w:vAlign w:val="bottom"/>
          </w:tcPr>
          <w:p w:rsidR="00B32E49" w:rsidRPr="009276D7" w:rsidP="00CB1C05" w14:paraId="4BE1EDBA" w14:textId="77777777">
            <w:pPr>
              <w:pStyle w:val="RTableTextAbt"/>
              <w:ind w:right="252"/>
              <w:rPr>
                <w:rFonts w:asciiTheme="majorBidi" w:hAnsiTheme="majorBidi" w:cstheme="majorBidi"/>
                <w:szCs w:val="18"/>
              </w:rPr>
            </w:pPr>
            <w:r w:rsidRPr="009276D7">
              <w:rPr>
                <w:rFonts w:asciiTheme="majorBidi" w:hAnsiTheme="majorBidi" w:cstheme="majorBidi"/>
                <w:szCs w:val="18"/>
              </w:rPr>
              <w:t>0.03890</w:t>
            </w:r>
          </w:p>
        </w:tc>
        <w:tc>
          <w:tcPr>
            <w:tcW w:w="1080" w:type="dxa"/>
            <w:shd w:val="clear" w:color="auto" w:fill="auto"/>
            <w:noWrap/>
            <w:vAlign w:val="bottom"/>
          </w:tcPr>
          <w:p w:rsidR="00B32E49" w:rsidRPr="009276D7" w:rsidP="00CB1C05" w14:paraId="3569DA0E" w14:textId="77777777">
            <w:pPr>
              <w:pStyle w:val="RTableTextAbt"/>
              <w:ind w:right="252"/>
              <w:rPr>
                <w:rFonts w:asciiTheme="majorBidi" w:hAnsiTheme="majorBidi" w:cstheme="majorBidi"/>
                <w:szCs w:val="18"/>
              </w:rPr>
            </w:pPr>
            <w:r w:rsidRPr="009276D7">
              <w:rPr>
                <w:rFonts w:asciiTheme="majorBidi" w:hAnsiTheme="majorBidi" w:cstheme="majorBidi"/>
                <w:szCs w:val="18"/>
              </w:rPr>
              <w:t>0.12</w:t>
            </w:r>
          </w:p>
        </w:tc>
        <w:tc>
          <w:tcPr>
            <w:tcW w:w="1620" w:type="dxa"/>
            <w:shd w:val="clear" w:color="auto" w:fill="auto"/>
            <w:noWrap/>
            <w:vAlign w:val="bottom"/>
          </w:tcPr>
          <w:p w:rsidR="00B32E49" w:rsidRPr="009276D7" w:rsidP="00CB1C05" w14:paraId="38DF0AA0" w14:textId="77777777">
            <w:pPr>
              <w:pStyle w:val="RTableTextAbt"/>
              <w:ind w:right="252"/>
              <w:rPr>
                <w:rFonts w:asciiTheme="majorBidi" w:hAnsiTheme="majorBidi" w:cstheme="majorBidi"/>
                <w:szCs w:val="18"/>
              </w:rPr>
            </w:pPr>
            <w:r w:rsidRPr="009276D7">
              <w:rPr>
                <w:rFonts w:asciiTheme="majorBidi" w:hAnsiTheme="majorBidi" w:cstheme="majorBidi"/>
                <w:szCs w:val="18"/>
              </w:rPr>
              <w:t>3.89</w:t>
            </w:r>
          </w:p>
        </w:tc>
        <w:tc>
          <w:tcPr>
            <w:tcW w:w="1080" w:type="dxa"/>
            <w:shd w:val="clear" w:color="auto" w:fill="auto"/>
            <w:noWrap/>
            <w:vAlign w:val="bottom"/>
          </w:tcPr>
          <w:p w:rsidR="00B32E49" w:rsidRPr="009276D7" w:rsidP="00CB1C05" w14:paraId="5FA77729" w14:textId="77777777">
            <w:pPr>
              <w:pStyle w:val="RTableTextAbt"/>
              <w:ind w:right="252"/>
              <w:rPr>
                <w:rFonts w:asciiTheme="majorBidi" w:hAnsiTheme="majorBidi" w:cstheme="majorBidi"/>
                <w:szCs w:val="18"/>
              </w:rPr>
            </w:pPr>
            <w:r w:rsidRPr="009276D7">
              <w:rPr>
                <w:rFonts w:asciiTheme="majorBidi" w:hAnsiTheme="majorBidi" w:cstheme="majorBidi"/>
                <w:szCs w:val="18"/>
              </w:rPr>
              <w:t>0.88</w:t>
            </w:r>
          </w:p>
        </w:tc>
        <w:tc>
          <w:tcPr>
            <w:tcW w:w="1885" w:type="dxa"/>
            <w:shd w:val="clear" w:color="auto" w:fill="auto"/>
            <w:noWrap/>
            <w:vAlign w:val="bottom"/>
          </w:tcPr>
          <w:p w:rsidR="00B32E49" w:rsidRPr="009276D7" w:rsidP="00CB1C05" w14:paraId="36935456"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18,881,997</w:t>
            </w:r>
          </w:p>
        </w:tc>
      </w:tr>
      <w:tr w14:paraId="1C29B23F" w14:textId="77777777">
        <w:tblPrEx>
          <w:tblW w:w="12955" w:type="dxa"/>
          <w:tblLayout w:type="fixed"/>
          <w:tblLook w:val="04A0"/>
        </w:tblPrEx>
        <w:trPr>
          <w:trHeight w:val="330"/>
        </w:trPr>
        <w:tc>
          <w:tcPr>
            <w:tcW w:w="4140" w:type="dxa"/>
            <w:shd w:val="clear" w:color="auto" w:fill="auto"/>
            <w:noWrap/>
          </w:tcPr>
          <w:p w:rsidR="00B32E49" w:rsidRPr="009276D7" w:rsidP="00CB1C05" w14:paraId="0BF584AC"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 xml:space="preserve">Mold </w:t>
            </w:r>
            <w:r w:rsidR="00C830F6">
              <w:rPr>
                <w:rFonts w:asciiTheme="majorBidi" w:hAnsiTheme="majorBidi" w:cstheme="majorBidi"/>
                <w:szCs w:val="18"/>
              </w:rPr>
              <w:t xml:space="preserve">Cleaning, </w:t>
            </w:r>
            <w:r w:rsidRPr="009276D7">
              <w:rPr>
                <w:rFonts w:asciiTheme="majorBidi" w:hAnsiTheme="majorBidi" w:cstheme="majorBidi"/>
                <w:szCs w:val="18"/>
              </w:rPr>
              <w:t>Release and Protectants</w:t>
            </w:r>
          </w:p>
        </w:tc>
        <w:tc>
          <w:tcPr>
            <w:tcW w:w="1530" w:type="dxa"/>
            <w:shd w:val="clear" w:color="auto" w:fill="auto"/>
            <w:noWrap/>
            <w:vAlign w:val="bottom"/>
          </w:tcPr>
          <w:p w:rsidR="00B32E49" w:rsidRPr="009276D7" w:rsidP="00CB1C05" w14:paraId="64EF7441" w14:textId="77777777">
            <w:pPr>
              <w:pStyle w:val="RTableTextAbt"/>
              <w:ind w:right="252"/>
              <w:rPr>
                <w:rFonts w:asciiTheme="majorBidi" w:hAnsiTheme="majorBidi" w:cstheme="majorBidi"/>
                <w:szCs w:val="18"/>
              </w:rPr>
            </w:pPr>
            <w:r w:rsidRPr="009276D7">
              <w:rPr>
                <w:rFonts w:asciiTheme="majorBidi" w:hAnsiTheme="majorBidi" w:cstheme="majorBidi"/>
                <w:szCs w:val="18"/>
              </w:rPr>
              <w:t>0</w:t>
            </w:r>
            <w:r>
              <w:rPr>
                <w:rFonts w:asciiTheme="majorBidi" w:hAnsiTheme="majorBidi" w:cstheme="majorBidi"/>
                <w:szCs w:val="18"/>
              </w:rPr>
              <w:t>.008</w:t>
            </w:r>
          </w:p>
        </w:tc>
        <w:tc>
          <w:tcPr>
            <w:tcW w:w="1620" w:type="dxa"/>
            <w:shd w:val="clear" w:color="auto" w:fill="auto"/>
            <w:noWrap/>
            <w:vAlign w:val="bottom"/>
          </w:tcPr>
          <w:p w:rsidR="00B32E49" w:rsidRPr="009276D7" w:rsidP="00CB1C05" w14:paraId="514BBD2D" w14:textId="77777777">
            <w:pPr>
              <w:pStyle w:val="RTableTextAbt"/>
              <w:ind w:right="252"/>
              <w:rPr>
                <w:rFonts w:asciiTheme="majorBidi" w:hAnsiTheme="majorBidi" w:cstheme="majorBidi"/>
                <w:szCs w:val="18"/>
              </w:rPr>
            </w:pPr>
            <w:r w:rsidRPr="009276D7">
              <w:rPr>
                <w:rFonts w:asciiTheme="majorBidi" w:hAnsiTheme="majorBidi" w:cstheme="majorBidi"/>
                <w:szCs w:val="18"/>
              </w:rPr>
              <w:t>-</w:t>
            </w:r>
          </w:p>
        </w:tc>
        <w:tc>
          <w:tcPr>
            <w:tcW w:w="1080" w:type="dxa"/>
            <w:shd w:val="clear" w:color="auto" w:fill="auto"/>
            <w:noWrap/>
            <w:vAlign w:val="bottom"/>
          </w:tcPr>
          <w:p w:rsidR="00B32E49" w:rsidRPr="009276D7" w:rsidP="00CB1C05" w14:paraId="61A53FD6" w14:textId="77777777">
            <w:pPr>
              <w:pStyle w:val="RTableTextAbt"/>
              <w:ind w:right="252"/>
              <w:rPr>
                <w:rFonts w:asciiTheme="majorBidi" w:hAnsiTheme="majorBidi" w:cstheme="majorBidi"/>
                <w:szCs w:val="18"/>
              </w:rPr>
            </w:pPr>
            <w:r w:rsidRPr="009276D7">
              <w:rPr>
                <w:rFonts w:asciiTheme="majorBidi" w:hAnsiTheme="majorBidi" w:cstheme="majorBidi"/>
                <w:szCs w:val="18"/>
              </w:rPr>
              <w:t>0.00</w:t>
            </w:r>
          </w:p>
        </w:tc>
        <w:tc>
          <w:tcPr>
            <w:tcW w:w="1620" w:type="dxa"/>
            <w:shd w:val="clear" w:color="auto" w:fill="auto"/>
            <w:noWrap/>
            <w:vAlign w:val="bottom"/>
          </w:tcPr>
          <w:p w:rsidR="00B32E49" w:rsidRPr="009276D7" w:rsidP="00CB1C05" w14:paraId="1B8EE271" w14:textId="77777777">
            <w:pPr>
              <w:pStyle w:val="RTableTextAbt"/>
              <w:ind w:right="252"/>
              <w:rPr>
                <w:rFonts w:asciiTheme="majorBidi" w:hAnsiTheme="majorBidi" w:cstheme="majorBidi"/>
                <w:szCs w:val="18"/>
              </w:rPr>
            </w:pPr>
            <w:r w:rsidRPr="009276D7">
              <w:rPr>
                <w:rFonts w:asciiTheme="majorBidi" w:hAnsiTheme="majorBidi" w:cstheme="majorBidi"/>
                <w:szCs w:val="18"/>
              </w:rPr>
              <w:t>0.32</w:t>
            </w:r>
          </w:p>
        </w:tc>
        <w:tc>
          <w:tcPr>
            <w:tcW w:w="1080" w:type="dxa"/>
            <w:shd w:val="clear" w:color="auto" w:fill="auto"/>
            <w:noWrap/>
            <w:vAlign w:val="bottom"/>
          </w:tcPr>
          <w:p w:rsidR="00B32E49" w:rsidRPr="009276D7" w:rsidP="00CB1C05" w14:paraId="5391B987" w14:textId="77777777">
            <w:pPr>
              <w:pStyle w:val="RTableTextAbt"/>
              <w:ind w:right="252"/>
              <w:rPr>
                <w:rFonts w:asciiTheme="majorBidi" w:hAnsiTheme="majorBidi" w:cstheme="majorBidi"/>
                <w:szCs w:val="18"/>
              </w:rPr>
            </w:pPr>
            <w:r w:rsidRPr="009276D7">
              <w:rPr>
                <w:rFonts w:asciiTheme="majorBidi" w:hAnsiTheme="majorBidi" w:cstheme="majorBidi"/>
                <w:szCs w:val="18"/>
              </w:rPr>
              <w:t>1.00</w:t>
            </w:r>
          </w:p>
        </w:tc>
        <w:tc>
          <w:tcPr>
            <w:tcW w:w="1885" w:type="dxa"/>
            <w:shd w:val="clear" w:color="auto" w:fill="auto"/>
            <w:noWrap/>
            <w:vAlign w:val="bottom"/>
          </w:tcPr>
          <w:p w:rsidR="00B32E49" w:rsidRPr="009276D7" w:rsidP="00CB1C05" w14:paraId="18875DE4"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26</w:t>
            </w:r>
          </w:p>
        </w:tc>
      </w:tr>
      <w:tr w14:paraId="57C189B3" w14:textId="77777777">
        <w:tblPrEx>
          <w:tblW w:w="12955" w:type="dxa"/>
          <w:tblLayout w:type="fixed"/>
          <w:tblLook w:val="04A0"/>
        </w:tblPrEx>
        <w:trPr>
          <w:trHeight w:val="330"/>
        </w:trPr>
        <w:tc>
          <w:tcPr>
            <w:tcW w:w="4140" w:type="dxa"/>
            <w:shd w:val="clear" w:color="auto" w:fill="auto"/>
            <w:noWrap/>
          </w:tcPr>
          <w:p w:rsidR="00B32E49" w:rsidRPr="009276D7" w:rsidP="00CB1C05" w14:paraId="06A7DA21"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Paint and Coatings (Other)</w:t>
            </w:r>
          </w:p>
        </w:tc>
        <w:tc>
          <w:tcPr>
            <w:tcW w:w="1530" w:type="dxa"/>
            <w:shd w:val="clear" w:color="auto" w:fill="auto"/>
            <w:noWrap/>
            <w:vAlign w:val="bottom"/>
          </w:tcPr>
          <w:p w:rsidR="00B32E49" w:rsidRPr="009276D7" w:rsidP="00CB1C05" w14:paraId="7067E326" w14:textId="77777777">
            <w:pPr>
              <w:pStyle w:val="RTableTextAbt"/>
              <w:ind w:right="252"/>
              <w:rPr>
                <w:rFonts w:asciiTheme="majorBidi" w:hAnsiTheme="majorBidi" w:cstheme="majorBidi"/>
                <w:szCs w:val="18"/>
              </w:rPr>
            </w:pPr>
            <w:r w:rsidRPr="009276D7">
              <w:rPr>
                <w:rFonts w:asciiTheme="majorBidi" w:hAnsiTheme="majorBidi" w:cstheme="majorBidi"/>
                <w:szCs w:val="18"/>
              </w:rPr>
              <w:t>264</w:t>
            </w:r>
          </w:p>
        </w:tc>
        <w:tc>
          <w:tcPr>
            <w:tcW w:w="1620" w:type="dxa"/>
            <w:shd w:val="clear" w:color="auto" w:fill="auto"/>
            <w:noWrap/>
            <w:vAlign w:val="bottom"/>
          </w:tcPr>
          <w:p w:rsidR="00B32E49" w:rsidRPr="009276D7" w:rsidP="00CB1C05" w14:paraId="5C822DBA" w14:textId="77777777">
            <w:pPr>
              <w:pStyle w:val="RTableTextAbt"/>
              <w:ind w:right="252"/>
              <w:rPr>
                <w:rFonts w:asciiTheme="majorBidi" w:hAnsiTheme="majorBidi" w:cstheme="majorBidi"/>
                <w:szCs w:val="18"/>
              </w:rPr>
            </w:pPr>
            <w:r w:rsidRPr="009276D7">
              <w:rPr>
                <w:rFonts w:asciiTheme="majorBidi" w:hAnsiTheme="majorBidi" w:cstheme="majorBidi"/>
                <w:szCs w:val="18"/>
              </w:rPr>
              <w:t>-</w:t>
            </w:r>
          </w:p>
        </w:tc>
        <w:tc>
          <w:tcPr>
            <w:tcW w:w="1080" w:type="dxa"/>
            <w:shd w:val="clear" w:color="auto" w:fill="auto"/>
            <w:noWrap/>
            <w:vAlign w:val="bottom"/>
          </w:tcPr>
          <w:p w:rsidR="00B32E49" w:rsidRPr="009276D7" w:rsidP="00CB1C05" w14:paraId="09211B68" w14:textId="77777777">
            <w:pPr>
              <w:pStyle w:val="RTableTextAbt"/>
              <w:ind w:right="252"/>
              <w:rPr>
                <w:rFonts w:asciiTheme="majorBidi" w:hAnsiTheme="majorBidi" w:cstheme="majorBidi"/>
                <w:szCs w:val="18"/>
              </w:rPr>
            </w:pPr>
            <w:r w:rsidRPr="009276D7">
              <w:rPr>
                <w:rFonts w:asciiTheme="majorBidi" w:hAnsiTheme="majorBidi" w:cstheme="majorBidi"/>
                <w:szCs w:val="18"/>
              </w:rPr>
              <w:t>0.00</w:t>
            </w:r>
          </w:p>
        </w:tc>
        <w:tc>
          <w:tcPr>
            <w:tcW w:w="1620" w:type="dxa"/>
            <w:shd w:val="clear" w:color="auto" w:fill="auto"/>
            <w:noWrap/>
            <w:vAlign w:val="bottom"/>
          </w:tcPr>
          <w:p w:rsidR="00B32E49" w:rsidRPr="009276D7" w:rsidP="00CB1C05" w14:paraId="5625084C" w14:textId="77777777">
            <w:pPr>
              <w:pStyle w:val="RTableTextAbt"/>
              <w:ind w:right="252"/>
              <w:rPr>
                <w:rFonts w:asciiTheme="majorBidi" w:hAnsiTheme="majorBidi" w:cstheme="majorBidi"/>
                <w:szCs w:val="18"/>
              </w:rPr>
            </w:pPr>
            <w:r w:rsidRPr="009276D7">
              <w:rPr>
                <w:rFonts w:asciiTheme="majorBidi" w:hAnsiTheme="majorBidi" w:cstheme="majorBidi"/>
                <w:szCs w:val="18"/>
              </w:rPr>
              <w:t>0.32</w:t>
            </w:r>
          </w:p>
        </w:tc>
        <w:tc>
          <w:tcPr>
            <w:tcW w:w="1080" w:type="dxa"/>
            <w:shd w:val="clear" w:color="auto" w:fill="auto"/>
            <w:noWrap/>
            <w:vAlign w:val="bottom"/>
          </w:tcPr>
          <w:p w:rsidR="00B32E49" w:rsidRPr="009276D7" w:rsidP="00CB1C05" w14:paraId="65BC2931" w14:textId="77777777">
            <w:pPr>
              <w:pStyle w:val="RTableTextAbt"/>
              <w:ind w:right="252"/>
              <w:rPr>
                <w:rFonts w:asciiTheme="majorBidi" w:hAnsiTheme="majorBidi" w:cstheme="majorBidi"/>
                <w:szCs w:val="18"/>
              </w:rPr>
            </w:pPr>
            <w:r w:rsidRPr="009276D7">
              <w:rPr>
                <w:rFonts w:asciiTheme="majorBidi" w:hAnsiTheme="majorBidi" w:cstheme="majorBidi"/>
                <w:szCs w:val="18"/>
              </w:rPr>
              <w:t>1.00</w:t>
            </w:r>
          </w:p>
        </w:tc>
        <w:tc>
          <w:tcPr>
            <w:tcW w:w="1885" w:type="dxa"/>
            <w:shd w:val="clear" w:color="auto" w:fill="auto"/>
            <w:noWrap/>
            <w:vAlign w:val="bottom"/>
          </w:tcPr>
          <w:p w:rsidR="00B32E49" w:rsidRPr="009276D7" w:rsidP="00CB1C05" w14:paraId="7E8537FB"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843,985</w:t>
            </w:r>
          </w:p>
        </w:tc>
      </w:tr>
      <w:tr w14:paraId="12B9DF3D" w14:textId="77777777">
        <w:tblPrEx>
          <w:tblW w:w="12955" w:type="dxa"/>
          <w:tblLayout w:type="fixed"/>
          <w:tblLook w:val="04A0"/>
        </w:tblPrEx>
        <w:trPr>
          <w:trHeight w:val="330"/>
        </w:trPr>
        <w:tc>
          <w:tcPr>
            <w:tcW w:w="4140" w:type="dxa"/>
            <w:shd w:val="clear" w:color="auto" w:fill="auto"/>
            <w:noWrap/>
          </w:tcPr>
          <w:p w:rsidR="00B32E49" w:rsidRPr="009276D7" w:rsidP="00CB1C05" w14:paraId="36CC790F"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Paint and Coatings (Architectural)</w:t>
            </w:r>
          </w:p>
        </w:tc>
        <w:tc>
          <w:tcPr>
            <w:tcW w:w="1530" w:type="dxa"/>
            <w:shd w:val="clear" w:color="auto" w:fill="auto"/>
            <w:noWrap/>
            <w:vAlign w:val="bottom"/>
          </w:tcPr>
          <w:p w:rsidR="00B32E49" w:rsidRPr="009276D7" w:rsidP="00CB1C05" w14:paraId="5D4D16E7" w14:textId="77777777">
            <w:pPr>
              <w:pStyle w:val="RTableTextAbt"/>
              <w:ind w:right="252"/>
              <w:rPr>
                <w:rFonts w:asciiTheme="majorBidi" w:hAnsiTheme="majorBidi" w:cstheme="majorBidi"/>
                <w:szCs w:val="18"/>
              </w:rPr>
            </w:pPr>
            <w:r w:rsidRPr="009276D7">
              <w:rPr>
                <w:rFonts w:asciiTheme="majorBidi" w:hAnsiTheme="majorBidi" w:cstheme="majorBidi"/>
                <w:szCs w:val="18"/>
              </w:rPr>
              <w:t>840</w:t>
            </w:r>
          </w:p>
        </w:tc>
        <w:tc>
          <w:tcPr>
            <w:tcW w:w="1620" w:type="dxa"/>
            <w:shd w:val="clear" w:color="auto" w:fill="auto"/>
            <w:noWrap/>
            <w:vAlign w:val="bottom"/>
          </w:tcPr>
          <w:p w:rsidR="00B32E49" w:rsidRPr="009276D7" w:rsidP="00CB1C05" w14:paraId="71748FAE" w14:textId="77777777">
            <w:pPr>
              <w:pStyle w:val="RTableTextAbt"/>
              <w:ind w:right="252"/>
              <w:rPr>
                <w:rFonts w:asciiTheme="majorBidi" w:hAnsiTheme="majorBidi" w:cstheme="majorBidi"/>
                <w:szCs w:val="18"/>
              </w:rPr>
            </w:pPr>
            <w:r w:rsidRPr="009276D7">
              <w:rPr>
                <w:rFonts w:asciiTheme="majorBidi" w:hAnsiTheme="majorBidi" w:cstheme="majorBidi"/>
                <w:szCs w:val="18"/>
              </w:rPr>
              <w:t>-</w:t>
            </w:r>
          </w:p>
        </w:tc>
        <w:tc>
          <w:tcPr>
            <w:tcW w:w="1080" w:type="dxa"/>
            <w:shd w:val="clear" w:color="auto" w:fill="auto"/>
            <w:noWrap/>
            <w:vAlign w:val="bottom"/>
          </w:tcPr>
          <w:p w:rsidR="00B32E49" w:rsidRPr="009276D7" w:rsidP="00CB1C05" w14:paraId="1FB8F867" w14:textId="77777777">
            <w:pPr>
              <w:pStyle w:val="RTableTextAbt"/>
              <w:ind w:right="252"/>
              <w:rPr>
                <w:rFonts w:asciiTheme="majorBidi" w:hAnsiTheme="majorBidi" w:cstheme="majorBidi"/>
                <w:szCs w:val="18"/>
              </w:rPr>
            </w:pPr>
            <w:r w:rsidRPr="009276D7">
              <w:rPr>
                <w:rFonts w:asciiTheme="majorBidi" w:hAnsiTheme="majorBidi" w:cstheme="majorBidi"/>
                <w:szCs w:val="18"/>
              </w:rPr>
              <w:t>0.00</w:t>
            </w:r>
          </w:p>
        </w:tc>
        <w:tc>
          <w:tcPr>
            <w:tcW w:w="1620" w:type="dxa"/>
            <w:shd w:val="clear" w:color="auto" w:fill="auto"/>
            <w:noWrap/>
            <w:vAlign w:val="bottom"/>
          </w:tcPr>
          <w:p w:rsidR="00B32E49" w:rsidRPr="009276D7" w:rsidP="00CB1C05" w14:paraId="161E5A5E" w14:textId="77777777">
            <w:pPr>
              <w:pStyle w:val="RTableTextAbt"/>
              <w:ind w:right="252"/>
              <w:rPr>
                <w:rFonts w:asciiTheme="majorBidi" w:hAnsiTheme="majorBidi" w:cstheme="majorBidi"/>
                <w:szCs w:val="18"/>
              </w:rPr>
            </w:pPr>
            <w:r w:rsidRPr="009276D7">
              <w:rPr>
                <w:rFonts w:asciiTheme="majorBidi" w:hAnsiTheme="majorBidi" w:cstheme="majorBidi"/>
                <w:szCs w:val="18"/>
              </w:rPr>
              <w:t>0.15</w:t>
            </w:r>
          </w:p>
        </w:tc>
        <w:tc>
          <w:tcPr>
            <w:tcW w:w="1080" w:type="dxa"/>
            <w:shd w:val="clear" w:color="auto" w:fill="auto"/>
            <w:noWrap/>
            <w:vAlign w:val="bottom"/>
          </w:tcPr>
          <w:p w:rsidR="00B32E49" w:rsidRPr="009276D7" w:rsidP="00CB1C05" w14:paraId="257D7E8C" w14:textId="77777777">
            <w:pPr>
              <w:pStyle w:val="RTableTextAbt"/>
              <w:ind w:right="252"/>
              <w:rPr>
                <w:rFonts w:asciiTheme="majorBidi" w:hAnsiTheme="majorBidi" w:cstheme="majorBidi"/>
                <w:szCs w:val="18"/>
              </w:rPr>
            </w:pPr>
            <w:r w:rsidRPr="009276D7">
              <w:rPr>
                <w:rFonts w:asciiTheme="majorBidi" w:hAnsiTheme="majorBidi" w:cstheme="majorBidi"/>
                <w:szCs w:val="18"/>
              </w:rPr>
              <w:t>1.00</w:t>
            </w:r>
          </w:p>
        </w:tc>
        <w:tc>
          <w:tcPr>
            <w:tcW w:w="1885" w:type="dxa"/>
            <w:shd w:val="clear" w:color="auto" w:fill="auto"/>
            <w:noWrap/>
            <w:vAlign w:val="bottom"/>
          </w:tcPr>
          <w:p w:rsidR="00B32E49" w:rsidRPr="009276D7" w:rsidP="00CB1C05" w14:paraId="5A6C95C0"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1,276,800</w:t>
            </w:r>
          </w:p>
        </w:tc>
      </w:tr>
      <w:tr w14:paraId="30B3CBE2" w14:textId="77777777">
        <w:tblPrEx>
          <w:tblW w:w="12955" w:type="dxa"/>
          <w:tblLayout w:type="fixed"/>
          <w:tblLook w:val="04A0"/>
        </w:tblPrEx>
        <w:trPr>
          <w:trHeight w:val="330"/>
        </w:trPr>
        <w:tc>
          <w:tcPr>
            <w:tcW w:w="4140" w:type="dxa"/>
            <w:shd w:val="clear" w:color="auto" w:fill="auto"/>
            <w:noWrap/>
          </w:tcPr>
          <w:p w:rsidR="00B32E49" w:rsidRPr="009276D7" w:rsidP="00CB1C05" w14:paraId="7FB5DDA1"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Spot Removers (Dry Cleaning)</w:t>
            </w:r>
          </w:p>
        </w:tc>
        <w:tc>
          <w:tcPr>
            <w:tcW w:w="1530" w:type="dxa"/>
            <w:shd w:val="clear" w:color="auto" w:fill="auto"/>
            <w:noWrap/>
            <w:vAlign w:val="bottom"/>
          </w:tcPr>
          <w:p w:rsidR="00B32E49" w:rsidRPr="009276D7" w:rsidP="00CB1C05" w14:paraId="7F046BB6" w14:textId="77777777">
            <w:pPr>
              <w:pStyle w:val="RTableTextAbt"/>
              <w:ind w:right="252"/>
              <w:rPr>
                <w:rFonts w:asciiTheme="majorBidi" w:hAnsiTheme="majorBidi" w:cstheme="majorBidi"/>
                <w:szCs w:val="18"/>
              </w:rPr>
            </w:pPr>
            <w:r w:rsidRPr="009276D7">
              <w:rPr>
                <w:rFonts w:asciiTheme="majorBidi" w:hAnsiTheme="majorBidi" w:cstheme="majorBidi"/>
                <w:szCs w:val="18"/>
              </w:rPr>
              <w:t>0</w:t>
            </w:r>
            <w:r>
              <w:rPr>
                <w:rFonts w:asciiTheme="majorBidi" w:hAnsiTheme="majorBidi" w:cstheme="majorBidi"/>
                <w:szCs w:val="18"/>
              </w:rPr>
              <w:t>.006</w:t>
            </w:r>
          </w:p>
        </w:tc>
        <w:tc>
          <w:tcPr>
            <w:tcW w:w="1620" w:type="dxa"/>
            <w:shd w:val="clear" w:color="auto" w:fill="auto"/>
            <w:noWrap/>
            <w:vAlign w:val="bottom"/>
          </w:tcPr>
          <w:p w:rsidR="00B32E49" w:rsidRPr="009276D7" w:rsidP="00CB1C05" w14:paraId="67A519A1" w14:textId="77777777">
            <w:pPr>
              <w:pStyle w:val="RTableTextAbt"/>
              <w:ind w:right="252"/>
              <w:rPr>
                <w:rFonts w:asciiTheme="majorBidi" w:hAnsiTheme="majorBidi" w:cstheme="majorBidi"/>
                <w:szCs w:val="18"/>
              </w:rPr>
            </w:pPr>
            <w:r w:rsidRPr="009276D7">
              <w:rPr>
                <w:rFonts w:asciiTheme="majorBidi" w:hAnsiTheme="majorBidi" w:cstheme="majorBidi"/>
                <w:szCs w:val="18"/>
              </w:rPr>
              <w:t>0.67000</w:t>
            </w:r>
          </w:p>
        </w:tc>
        <w:tc>
          <w:tcPr>
            <w:tcW w:w="1080" w:type="dxa"/>
            <w:shd w:val="clear" w:color="auto" w:fill="auto"/>
            <w:noWrap/>
            <w:vAlign w:val="bottom"/>
          </w:tcPr>
          <w:p w:rsidR="00B32E49" w:rsidRPr="009276D7" w:rsidP="00CB1C05" w14:paraId="43D520B6" w14:textId="77777777">
            <w:pPr>
              <w:pStyle w:val="RTableTextAbt"/>
              <w:ind w:right="252"/>
              <w:rPr>
                <w:rFonts w:asciiTheme="majorBidi" w:hAnsiTheme="majorBidi" w:cstheme="majorBidi"/>
                <w:szCs w:val="18"/>
              </w:rPr>
            </w:pPr>
            <w:r w:rsidRPr="009276D7">
              <w:rPr>
                <w:rFonts w:asciiTheme="majorBidi" w:hAnsiTheme="majorBidi" w:cstheme="majorBidi"/>
                <w:szCs w:val="18"/>
              </w:rPr>
              <w:t>0.12</w:t>
            </w:r>
          </w:p>
        </w:tc>
        <w:tc>
          <w:tcPr>
            <w:tcW w:w="1620" w:type="dxa"/>
            <w:shd w:val="clear" w:color="auto" w:fill="auto"/>
            <w:noWrap/>
            <w:vAlign w:val="bottom"/>
          </w:tcPr>
          <w:p w:rsidR="00B32E49" w:rsidRPr="009276D7" w:rsidP="00CB1C05" w14:paraId="6254BD2F" w14:textId="77777777">
            <w:pPr>
              <w:pStyle w:val="RTableTextAbt"/>
              <w:ind w:right="252"/>
              <w:rPr>
                <w:rFonts w:asciiTheme="majorBidi" w:hAnsiTheme="majorBidi" w:cstheme="majorBidi"/>
                <w:szCs w:val="18"/>
              </w:rPr>
            </w:pPr>
            <w:r w:rsidRPr="009276D7">
              <w:rPr>
                <w:rFonts w:asciiTheme="majorBidi" w:hAnsiTheme="majorBidi" w:cstheme="majorBidi"/>
                <w:szCs w:val="18"/>
              </w:rPr>
              <w:t>3.82</w:t>
            </w:r>
          </w:p>
        </w:tc>
        <w:tc>
          <w:tcPr>
            <w:tcW w:w="1080" w:type="dxa"/>
            <w:shd w:val="clear" w:color="auto" w:fill="auto"/>
            <w:noWrap/>
            <w:vAlign w:val="bottom"/>
          </w:tcPr>
          <w:p w:rsidR="00B32E49" w:rsidRPr="009276D7" w:rsidP="00CB1C05" w14:paraId="67EA9075" w14:textId="77777777">
            <w:pPr>
              <w:pStyle w:val="RTableTextAbt"/>
              <w:ind w:right="252"/>
              <w:rPr>
                <w:rFonts w:asciiTheme="majorBidi" w:hAnsiTheme="majorBidi" w:cstheme="majorBidi"/>
                <w:szCs w:val="18"/>
              </w:rPr>
            </w:pPr>
            <w:r w:rsidRPr="009276D7">
              <w:rPr>
                <w:rFonts w:asciiTheme="majorBidi" w:hAnsiTheme="majorBidi" w:cstheme="majorBidi"/>
                <w:szCs w:val="18"/>
              </w:rPr>
              <w:t>0.88</w:t>
            </w:r>
          </w:p>
        </w:tc>
        <w:tc>
          <w:tcPr>
            <w:tcW w:w="1885" w:type="dxa"/>
            <w:shd w:val="clear" w:color="auto" w:fill="auto"/>
            <w:noWrap/>
            <w:vAlign w:val="bottom"/>
          </w:tcPr>
          <w:p w:rsidR="00B32E49" w:rsidRPr="009276D7" w:rsidP="00CB1C05" w14:paraId="2CB4D749"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218</w:t>
            </w:r>
          </w:p>
        </w:tc>
      </w:tr>
      <w:tr w14:paraId="14FB1CD2" w14:textId="77777777">
        <w:tblPrEx>
          <w:tblW w:w="12955" w:type="dxa"/>
          <w:tblLayout w:type="fixed"/>
          <w:tblLook w:val="04A0"/>
        </w:tblPrEx>
        <w:trPr>
          <w:trHeight w:val="330"/>
        </w:trPr>
        <w:tc>
          <w:tcPr>
            <w:tcW w:w="4140" w:type="dxa"/>
            <w:shd w:val="clear" w:color="auto" w:fill="auto"/>
            <w:noWrap/>
          </w:tcPr>
          <w:p w:rsidR="00B32E49" w:rsidRPr="009276D7" w:rsidP="00CB1C05" w14:paraId="7CA17810"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Spot Removers (Household)</w:t>
            </w:r>
          </w:p>
        </w:tc>
        <w:tc>
          <w:tcPr>
            <w:tcW w:w="1530" w:type="dxa"/>
            <w:shd w:val="clear" w:color="auto" w:fill="auto"/>
            <w:noWrap/>
            <w:vAlign w:val="bottom"/>
          </w:tcPr>
          <w:p w:rsidR="00B32E49" w:rsidRPr="009276D7" w:rsidP="00CB1C05" w14:paraId="5987EB48" w14:textId="77777777">
            <w:pPr>
              <w:pStyle w:val="RTableTextAbt"/>
              <w:ind w:right="252"/>
              <w:rPr>
                <w:rFonts w:asciiTheme="majorBidi" w:hAnsiTheme="majorBidi" w:cstheme="majorBidi"/>
                <w:szCs w:val="18"/>
              </w:rPr>
            </w:pPr>
            <w:r w:rsidRPr="009276D7">
              <w:rPr>
                <w:rFonts w:asciiTheme="majorBidi" w:hAnsiTheme="majorBidi" w:cstheme="majorBidi"/>
                <w:szCs w:val="18"/>
              </w:rPr>
              <w:t>32</w:t>
            </w:r>
          </w:p>
        </w:tc>
        <w:tc>
          <w:tcPr>
            <w:tcW w:w="1620" w:type="dxa"/>
            <w:shd w:val="clear" w:color="auto" w:fill="auto"/>
            <w:noWrap/>
            <w:vAlign w:val="bottom"/>
          </w:tcPr>
          <w:p w:rsidR="00B32E49" w:rsidRPr="009276D7" w:rsidP="00CB1C05" w14:paraId="4E5A1188" w14:textId="77777777">
            <w:pPr>
              <w:pStyle w:val="RTableTextAbt"/>
              <w:ind w:right="252"/>
              <w:rPr>
                <w:rFonts w:asciiTheme="majorBidi" w:hAnsiTheme="majorBidi" w:cstheme="majorBidi"/>
                <w:szCs w:val="18"/>
              </w:rPr>
            </w:pPr>
            <w:r w:rsidRPr="009276D7">
              <w:rPr>
                <w:rFonts w:asciiTheme="majorBidi" w:hAnsiTheme="majorBidi" w:cstheme="majorBidi"/>
                <w:szCs w:val="18"/>
              </w:rPr>
              <w:t>0.67000</w:t>
            </w:r>
          </w:p>
        </w:tc>
        <w:tc>
          <w:tcPr>
            <w:tcW w:w="1080" w:type="dxa"/>
            <w:shd w:val="clear" w:color="auto" w:fill="auto"/>
            <w:noWrap/>
            <w:vAlign w:val="bottom"/>
          </w:tcPr>
          <w:p w:rsidR="00B32E49" w:rsidRPr="009276D7" w:rsidP="00CB1C05" w14:paraId="705F6937" w14:textId="77777777">
            <w:pPr>
              <w:pStyle w:val="RTableTextAbt"/>
              <w:ind w:right="252"/>
              <w:rPr>
                <w:rFonts w:asciiTheme="majorBidi" w:hAnsiTheme="majorBidi" w:cstheme="majorBidi"/>
                <w:szCs w:val="18"/>
              </w:rPr>
            </w:pPr>
            <w:r w:rsidRPr="009276D7">
              <w:rPr>
                <w:rFonts w:asciiTheme="majorBidi" w:hAnsiTheme="majorBidi" w:cstheme="majorBidi"/>
                <w:szCs w:val="18"/>
              </w:rPr>
              <w:t>0.12</w:t>
            </w:r>
          </w:p>
        </w:tc>
        <w:tc>
          <w:tcPr>
            <w:tcW w:w="1620" w:type="dxa"/>
            <w:shd w:val="clear" w:color="auto" w:fill="auto"/>
            <w:noWrap/>
            <w:vAlign w:val="bottom"/>
          </w:tcPr>
          <w:p w:rsidR="00B32E49" w:rsidRPr="009276D7" w:rsidP="00CB1C05" w14:paraId="175468E1" w14:textId="77777777">
            <w:pPr>
              <w:pStyle w:val="RTableTextAbt"/>
              <w:ind w:right="252"/>
              <w:rPr>
                <w:rFonts w:asciiTheme="majorBidi" w:hAnsiTheme="majorBidi" w:cstheme="majorBidi"/>
                <w:szCs w:val="18"/>
              </w:rPr>
            </w:pPr>
            <w:r w:rsidRPr="009276D7">
              <w:rPr>
                <w:rFonts w:asciiTheme="majorBidi" w:hAnsiTheme="majorBidi" w:cstheme="majorBidi"/>
                <w:szCs w:val="18"/>
              </w:rPr>
              <w:t>3.82</w:t>
            </w:r>
          </w:p>
        </w:tc>
        <w:tc>
          <w:tcPr>
            <w:tcW w:w="1080" w:type="dxa"/>
            <w:shd w:val="clear" w:color="auto" w:fill="auto"/>
            <w:noWrap/>
            <w:vAlign w:val="bottom"/>
          </w:tcPr>
          <w:p w:rsidR="00B32E49" w:rsidRPr="009276D7" w:rsidP="00CB1C05" w14:paraId="1C4849FF" w14:textId="77777777">
            <w:pPr>
              <w:pStyle w:val="RTableTextAbt"/>
              <w:ind w:right="252"/>
              <w:rPr>
                <w:rFonts w:asciiTheme="majorBidi" w:hAnsiTheme="majorBidi" w:cstheme="majorBidi"/>
                <w:szCs w:val="18"/>
              </w:rPr>
            </w:pPr>
            <w:r w:rsidRPr="009276D7">
              <w:rPr>
                <w:rFonts w:asciiTheme="majorBidi" w:hAnsiTheme="majorBidi" w:cstheme="majorBidi"/>
                <w:szCs w:val="18"/>
              </w:rPr>
              <w:t>0.88</w:t>
            </w:r>
          </w:p>
        </w:tc>
        <w:tc>
          <w:tcPr>
            <w:tcW w:w="1885" w:type="dxa"/>
            <w:shd w:val="clear" w:color="auto" w:fill="auto"/>
            <w:noWrap/>
            <w:vAlign w:val="bottom"/>
          </w:tcPr>
          <w:p w:rsidR="00B32E49" w:rsidRPr="009276D7" w:rsidP="00CB1C05" w14:paraId="1C4B6F57"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1,117,116</w:t>
            </w:r>
          </w:p>
        </w:tc>
      </w:tr>
      <w:tr w14:paraId="3BA001B9" w14:textId="77777777">
        <w:tblPrEx>
          <w:tblW w:w="12955" w:type="dxa"/>
          <w:tblLayout w:type="fixed"/>
          <w:tblLook w:val="04A0"/>
        </w:tblPrEx>
        <w:trPr>
          <w:trHeight w:val="330"/>
        </w:trPr>
        <w:tc>
          <w:tcPr>
            <w:tcW w:w="4140" w:type="dxa"/>
            <w:shd w:val="clear" w:color="auto" w:fill="auto"/>
            <w:noWrap/>
          </w:tcPr>
          <w:p w:rsidR="00B32E49" w:rsidRPr="009276D7" w:rsidP="00CB1C05" w14:paraId="008D7152"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Spot Removers (Industrial &amp; Institutional)</w:t>
            </w:r>
          </w:p>
        </w:tc>
        <w:tc>
          <w:tcPr>
            <w:tcW w:w="1530" w:type="dxa"/>
            <w:shd w:val="clear" w:color="auto" w:fill="auto"/>
            <w:noWrap/>
            <w:vAlign w:val="bottom"/>
          </w:tcPr>
          <w:p w:rsidR="00B32E49" w:rsidRPr="009276D7" w:rsidP="00CB1C05" w14:paraId="4D40FFC6" w14:textId="77777777">
            <w:pPr>
              <w:pStyle w:val="RTableTextAbt"/>
              <w:ind w:right="252"/>
              <w:rPr>
                <w:rFonts w:asciiTheme="majorBidi" w:hAnsiTheme="majorBidi" w:cstheme="majorBidi"/>
                <w:szCs w:val="18"/>
              </w:rPr>
            </w:pPr>
            <w:r w:rsidRPr="009276D7">
              <w:rPr>
                <w:rFonts w:asciiTheme="majorBidi" w:hAnsiTheme="majorBidi" w:cstheme="majorBidi"/>
                <w:szCs w:val="18"/>
              </w:rPr>
              <w:t>20</w:t>
            </w:r>
          </w:p>
        </w:tc>
        <w:tc>
          <w:tcPr>
            <w:tcW w:w="1620" w:type="dxa"/>
            <w:shd w:val="clear" w:color="auto" w:fill="auto"/>
            <w:noWrap/>
            <w:vAlign w:val="bottom"/>
          </w:tcPr>
          <w:p w:rsidR="00B32E49" w:rsidRPr="009276D7" w:rsidP="00CB1C05" w14:paraId="51A1367B" w14:textId="77777777">
            <w:pPr>
              <w:pStyle w:val="RTableTextAbt"/>
              <w:ind w:right="252"/>
              <w:rPr>
                <w:rFonts w:asciiTheme="majorBidi" w:hAnsiTheme="majorBidi" w:cstheme="majorBidi"/>
                <w:szCs w:val="18"/>
              </w:rPr>
            </w:pPr>
            <w:r w:rsidRPr="009276D7">
              <w:rPr>
                <w:rFonts w:asciiTheme="majorBidi" w:hAnsiTheme="majorBidi" w:cstheme="majorBidi"/>
                <w:szCs w:val="18"/>
              </w:rPr>
              <w:t>0.67000</w:t>
            </w:r>
          </w:p>
        </w:tc>
        <w:tc>
          <w:tcPr>
            <w:tcW w:w="1080" w:type="dxa"/>
            <w:shd w:val="clear" w:color="auto" w:fill="auto"/>
            <w:noWrap/>
            <w:vAlign w:val="bottom"/>
          </w:tcPr>
          <w:p w:rsidR="00B32E49" w:rsidRPr="009276D7" w:rsidP="00CB1C05" w14:paraId="30B3F309" w14:textId="77777777">
            <w:pPr>
              <w:pStyle w:val="RTableTextAbt"/>
              <w:ind w:right="252"/>
              <w:rPr>
                <w:rFonts w:asciiTheme="majorBidi" w:hAnsiTheme="majorBidi" w:cstheme="majorBidi"/>
                <w:szCs w:val="18"/>
              </w:rPr>
            </w:pPr>
            <w:r w:rsidRPr="009276D7">
              <w:rPr>
                <w:rFonts w:asciiTheme="majorBidi" w:hAnsiTheme="majorBidi" w:cstheme="majorBidi"/>
                <w:szCs w:val="18"/>
              </w:rPr>
              <w:t>0.12</w:t>
            </w:r>
          </w:p>
        </w:tc>
        <w:tc>
          <w:tcPr>
            <w:tcW w:w="1620" w:type="dxa"/>
            <w:shd w:val="clear" w:color="auto" w:fill="auto"/>
            <w:noWrap/>
            <w:vAlign w:val="bottom"/>
          </w:tcPr>
          <w:p w:rsidR="00B32E49" w:rsidRPr="009276D7" w:rsidP="00CB1C05" w14:paraId="027F7EC2" w14:textId="77777777">
            <w:pPr>
              <w:pStyle w:val="RTableTextAbt"/>
              <w:ind w:right="252"/>
              <w:rPr>
                <w:rFonts w:asciiTheme="majorBidi" w:hAnsiTheme="majorBidi" w:cstheme="majorBidi"/>
                <w:szCs w:val="18"/>
              </w:rPr>
            </w:pPr>
            <w:r w:rsidRPr="009276D7">
              <w:rPr>
                <w:rFonts w:asciiTheme="majorBidi" w:hAnsiTheme="majorBidi" w:cstheme="majorBidi"/>
                <w:szCs w:val="18"/>
              </w:rPr>
              <w:t>3.82</w:t>
            </w:r>
          </w:p>
        </w:tc>
        <w:tc>
          <w:tcPr>
            <w:tcW w:w="1080" w:type="dxa"/>
            <w:shd w:val="clear" w:color="auto" w:fill="auto"/>
            <w:noWrap/>
            <w:vAlign w:val="bottom"/>
          </w:tcPr>
          <w:p w:rsidR="00B32E49" w:rsidRPr="009276D7" w:rsidP="00CB1C05" w14:paraId="702E8DD3" w14:textId="77777777">
            <w:pPr>
              <w:pStyle w:val="RTableTextAbt"/>
              <w:ind w:right="252"/>
              <w:rPr>
                <w:rFonts w:asciiTheme="majorBidi" w:hAnsiTheme="majorBidi" w:cstheme="majorBidi"/>
                <w:szCs w:val="18"/>
              </w:rPr>
            </w:pPr>
            <w:r w:rsidRPr="009276D7">
              <w:rPr>
                <w:rFonts w:asciiTheme="majorBidi" w:hAnsiTheme="majorBidi" w:cstheme="majorBidi"/>
                <w:szCs w:val="18"/>
              </w:rPr>
              <w:t>0.88</w:t>
            </w:r>
          </w:p>
        </w:tc>
        <w:tc>
          <w:tcPr>
            <w:tcW w:w="1885" w:type="dxa"/>
            <w:shd w:val="clear" w:color="auto" w:fill="auto"/>
            <w:noWrap/>
            <w:vAlign w:val="bottom"/>
          </w:tcPr>
          <w:p w:rsidR="00B32E49" w:rsidRPr="009276D7" w:rsidP="00CB1C05" w14:paraId="4503BE15"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671,620</w:t>
            </w:r>
          </w:p>
        </w:tc>
      </w:tr>
      <w:tr w14:paraId="3E171142" w14:textId="77777777">
        <w:tblPrEx>
          <w:tblW w:w="12955" w:type="dxa"/>
          <w:tblLayout w:type="fixed"/>
          <w:tblLook w:val="04A0"/>
        </w:tblPrEx>
        <w:trPr>
          <w:trHeight w:val="330"/>
        </w:trPr>
        <w:tc>
          <w:tcPr>
            <w:tcW w:w="4140" w:type="dxa"/>
            <w:shd w:val="clear" w:color="auto" w:fill="auto"/>
            <w:noWrap/>
          </w:tcPr>
          <w:p w:rsidR="00B32E49" w:rsidRPr="009276D7" w:rsidP="00CB1C05" w14:paraId="046EE4BC"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 xml:space="preserve">Wipe </w:t>
            </w:r>
            <w:r w:rsidR="00C830F6">
              <w:rPr>
                <w:rFonts w:asciiTheme="majorBidi" w:hAnsiTheme="majorBidi" w:cstheme="majorBidi"/>
                <w:szCs w:val="18"/>
              </w:rPr>
              <w:t xml:space="preserve">and Liquid </w:t>
            </w:r>
            <w:r w:rsidRPr="009276D7">
              <w:rPr>
                <w:rFonts w:asciiTheme="majorBidi" w:hAnsiTheme="majorBidi" w:cstheme="majorBidi"/>
                <w:szCs w:val="18"/>
              </w:rPr>
              <w:t>Cleaning and Polishing (Household)</w:t>
            </w:r>
          </w:p>
        </w:tc>
        <w:tc>
          <w:tcPr>
            <w:tcW w:w="1530" w:type="dxa"/>
            <w:shd w:val="clear" w:color="auto" w:fill="auto"/>
            <w:noWrap/>
            <w:vAlign w:val="bottom"/>
          </w:tcPr>
          <w:p w:rsidR="00B32E49" w:rsidRPr="009276D7" w:rsidP="00CB1C05" w14:paraId="2D49C190" w14:textId="77777777">
            <w:pPr>
              <w:pStyle w:val="RTableTextAbt"/>
              <w:ind w:right="252"/>
              <w:rPr>
                <w:rFonts w:asciiTheme="majorBidi" w:hAnsiTheme="majorBidi" w:cstheme="majorBidi"/>
                <w:szCs w:val="18"/>
              </w:rPr>
            </w:pPr>
            <w:r w:rsidRPr="009276D7">
              <w:rPr>
                <w:rFonts w:asciiTheme="majorBidi" w:hAnsiTheme="majorBidi" w:cstheme="majorBidi"/>
                <w:szCs w:val="18"/>
              </w:rPr>
              <w:t>45</w:t>
            </w:r>
          </w:p>
        </w:tc>
        <w:tc>
          <w:tcPr>
            <w:tcW w:w="1620" w:type="dxa"/>
            <w:shd w:val="clear" w:color="auto" w:fill="auto"/>
            <w:noWrap/>
            <w:vAlign w:val="bottom"/>
          </w:tcPr>
          <w:p w:rsidR="00B32E49" w:rsidRPr="009276D7" w:rsidP="00CB1C05" w14:paraId="01936CCF" w14:textId="77777777">
            <w:pPr>
              <w:pStyle w:val="RTableTextAbt"/>
              <w:ind w:right="252"/>
              <w:rPr>
                <w:rFonts w:asciiTheme="majorBidi" w:hAnsiTheme="majorBidi" w:cstheme="majorBidi"/>
                <w:szCs w:val="18"/>
              </w:rPr>
            </w:pPr>
            <w:r w:rsidRPr="009276D7">
              <w:rPr>
                <w:rFonts w:asciiTheme="majorBidi" w:hAnsiTheme="majorBidi" w:cstheme="majorBidi"/>
                <w:szCs w:val="18"/>
              </w:rPr>
              <w:t>0.67800</w:t>
            </w:r>
          </w:p>
        </w:tc>
        <w:tc>
          <w:tcPr>
            <w:tcW w:w="1080" w:type="dxa"/>
            <w:shd w:val="clear" w:color="auto" w:fill="auto"/>
            <w:noWrap/>
            <w:vAlign w:val="bottom"/>
          </w:tcPr>
          <w:p w:rsidR="00B32E49" w:rsidRPr="009276D7" w:rsidP="00CB1C05" w14:paraId="0FC1FD38" w14:textId="77777777">
            <w:pPr>
              <w:pStyle w:val="RTableTextAbt"/>
              <w:ind w:right="252"/>
              <w:rPr>
                <w:rFonts w:asciiTheme="majorBidi" w:hAnsiTheme="majorBidi" w:cstheme="majorBidi"/>
                <w:szCs w:val="18"/>
              </w:rPr>
            </w:pPr>
            <w:r w:rsidRPr="009276D7">
              <w:rPr>
                <w:rFonts w:asciiTheme="majorBidi" w:hAnsiTheme="majorBidi" w:cstheme="majorBidi"/>
                <w:szCs w:val="18"/>
              </w:rPr>
              <w:t>0.36</w:t>
            </w:r>
          </w:p>
        </w:tc>
        <w:tc>
          <w:tcPr>
            <w:tcW w:w="1620" w:type="dxa"/>
            <w:shd w:val="clear" w:color="auto" w:fill="auto"/>
            <w:noWrap/>
            <w:vAlign w:val="bottom"/>
          </w:tcPr>
          <w:p w:rsidR="00B32E49" w:rsidRPr="009276D7" w:rsidP="00CB1C05" w14:paraId="201C13C8" w14:textId="77777777">
            <w:pPr>
              <w:pStyle w:val="RTableTextAbt"/>
              <w:ind w:right="252"/>
              <w:rPr>
                <w:rFonts w:asciiTheme="majorBidi" w:hAnsiTheme="majorBidi" w:cstheme="majorBidi"/>
                <w:szCs w:val="18"/>
              </w:rPr>
            </w:pPr>
            <w:r w:rsidRPr="009276D7">
              <w:rPr>
                <w:rFonts w:asciiTheme="majorBidi" w:hAnsiTheme="majorBidi" w:cstheme="majorBidi"/>
                <w:szCs w:val="18"/>
              </w:rPr>
              <w:t>1.29</w:t>
            </w:r>
          </w:p>
        </w:tc>
        <w:tc>
          <w:tcPr>
            <w:tcW w:w="1080" w:type="dxa"/>
            <w:shd w:val="clear" w:color="auto" w:fill="auto"/>
            <w:noWrap/>
            <w:vAlign w:val="bottom"/>
          </w:tcPr>
          <w:p w:rsidR="00B32E49" w:rsidRPr="009276D7" w:rsidP="00CB1C05" w14:paraId="702F94BE" w14:textId="77777777">
            <w:pPr>
              <w:pStyle w:val="RTableTextAbt"/>
              <w:ind w:right="252"/>
              <w:rPr>
                <w:rFonts w:asciiTheme="majorBidi" w:hAnsiTheme="majorBidi" w:cstheme="majorBidi"/>
                <w:szCs w:val="18"/>
              </w:rPr>
            </w:pPr>
            <w:r w:rsidRPr="009276D7">
              <w:rPr>
                <w:rFonts w:asciiTheme="majorBidi" w:hAnsiTheme="majorBidi" w:cstheme="majorBidi"/>
                <w:szCs w:val="18"/>
              </w:rPr>
              <w:t>0.64</w:t>
            </w:r>
          </w:p>
        </w:tc>
        <w:tc>
          <w:tcPr>
            <w:tcW w:w="1885" w:type="dxa"/>
            <w:shd w:val="clear" w:color="auto" w:fill="auto"/>
            <w:noWrap/>
            <w:vAlign w:val="bottom"/>
          </w:tcPr>
          <w:p w:rsidR="00B32E49" w:rsidRPr="009276D7" w:rsidP="00CB1C05" w14:paraId="6C6A1E3E"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481,344</w:t>
            </w:r>
          </w:p>
        </w:tc>
      </w:tr>
      <w:tr w14:paraId="5513C30D" w14:textId="77777777">
        <w:tblPrEx>
          <w:tblW w:w="12955" w:type="dxa"/>
          <w:tblLayout w:type="fixed"/>
          <w:tblLook w:val="04A0"/>
        </w:tblPrEx>
        <w:trPr>
          <w:trHeight w:val="330"/>
        </w:trPr>
        <w:tc>
          <w:tcPr>
            <w:tcW w:w="4140" w:type="dxa"/>
            <w:shd w:val="clear" w:color="auto" w:fill="auto"/>
            <w:noWrap/>
          </w:tcPr>
          <w:p w:rsidR="00B32E49" w:rsidRPr="009276D7" w:rsidP="00CB1C05" w14:paraId="15FDD7A3" w14:textId="77777777">
            <w:pPr>
              <w:pStyle w:val="LTableTextAbt"/>
              <w:keepNext w:val="0"/>
              <w:keepLines w:val="0"/>
              <w:rPr>
                <w:rFonts w:asciiTheme="majorBidi" w:hAnsiTheme="majorBidi" w:cstheme="majorBidi"/>
                <w:szCs w:val="18"/>
              </w:rPr>
            </w:pPr>
            <w:r w:rsidRPr="009276D7">
              <w:rPr>
                <w:rFonts w:asciiTheme="majorBidi" w:hAnsiTheme="majorBidi" w:cstheme="majorBidi"/>
                <w:szCs w:val="18"/>
              </w:rPr>
              <w:t xml:space="preserve">Wipe </w:t>
            </w:r>
            <w:r w:rsidR="00C830F6">
              <w:rPr>
                <w:rFonts w:asciiTheme="majorBidi" w:hAnsiTheme="majorBidi" w:cstheme="majorBidi"/>
                <w:szCs w:val="18"/>
              </w:rPr>
              <w:t xml:space="preserve">and Liquid </w:t>
            </w:r>
            <w:r w:rsidRPr="009276D7">
              <w:rPr>
                <w:rFonts w:asciiTheme="majorBidi" w:hAnsiTheme="majorBidi" w:cstheme="majorBidi"/>
                <w:szCs w:val="18"/>
              </w:rPr>
              <w:t>Cleaning and Polishing (Industrial &amp; Institutional)</w:t>
            </w:r>
          </w:p>
        </w:tc>
        <w:tc>
          <w:tcPr>
            <w:tcW w:w="1530" w:type="dxa"/>
            <w:shd w:val="clear" w:color="auto" w:fill="auto"/>
            <w:noWrap/>
            <w:vAlign w:val="bottom"/>
          </w:tcPr>
          <w:p w:rsidR="00B32E49" w:rsidRPr="009276D7" w:rsidP="00CB1C05" w14:paraId="464646B4" w14:textId="77777777">
            <w:pPr>
              <w:pStyle w:val="RTableTextAbt"/>
              <w:ind w:right="252"/>
              <w:rPr>
                <w:rFonts w:asciiTheme="majorBidi" w:hAnsiTheme="majorBidi" w:cstheme="majorBidi"/>
                <w:szCs w:val="18"/>
              </w:rPr>
            </w:pPr>
            <w:r w:rsidRPr="009276D7">
              <w:rPr>
                <w:rFonts w:asciiTheme="majorBidi" w:hAnsiTheme="majorBidi" w:cstheme="majorBidi"/>
                <w:szCs w:val="18"/>
              </w:rPr>
              <w:t>27</w:t>
            </w:r>
          </w:p>
        </w:tc>
        <w:tc>
          <w:tcPr>
            <w:tcW w:w="1620" w:type="dxa"/>
            <w:shd w:val="clear" w:color="auto" w:fill="auto"/>
            <w:noWrap/>
            <w:vAlign w:val="bottom"/>
          </w:tcPr>
          <w:p w:rsidR="00B32E49" w:rsidRPr="009276D7" w:rsidP="00CB1C05" w14:paraId="111353F7" w14:textId="77777777">
            <w:pPr>
              <w:pStyle w:val="RTableTextAbt"/>
              <w:ind w:right="252"/>
              <w:rPr>
                <w:rFonts w:asciiTheme="majorBidi" w:hAnsiTheme="majorBidi" w:cstheme="majorBidi"/>
                <w:szCs w:val="18"/>
              </w:rPr>
            </w:pPr>
            <w:r w:rsidRPr="009276D7">
              <w:rPr>
                <w:rFonts w:asciiTheme="majorBidi" w:hAnsiTheme="majorBidi" w:cstheme="majorBidi"/>
                <w:szCs w:val="18"/>
              </w:rPr>
              <w:t>0.67800</w:t>
            </w:r>
          </w:p>
        </w:tc>
        <w:tc>
          <w:tcPr>
            <w:tcW w:w="1080" w:type="dxa"/>
            <w:shd w:val="clear" w:color="auto" w:fill="auto"/>
            <w:noWrap/>
            <w:vAlign w:val="bottom"/>
          </w:tcPr>
          <w:p w:rsidR="00B32E49" w:rsidRPr="009276D7" w:rsidP="00CB1C05" w14:paraId="2D88E5C7" w14:textId="77777777">
            <w:pPr>
              <w:pStyle w:val="RTableTextAbt"/>
              <w:ind w:right="252"/>
              <w:rPr>
                <w:rFonts w:asciiTheme="majorBidi" w:hAnsiTheme="majorBidi" w:cstheme="majorBidi"/>
                <w:szCs w:val="18"/>
              </w:rPr>
            </w:pPr>
            <w:r w:rsidRPr="009276D7">
              <w:rPr>
                <w:rFonts w:asciiTheme="majorBidi" w:hAnsiTheme="majorBidi" w:cstheme="majorBidi"/>
                <w:szCs w:val="18"/>
              </w:rPr>
              <w:t>0.36</w:t>
            </w:r>
          </w:p>
        </w:tc>
        <w:tc>
          <w:tcPr>
            <w:tcW w:w="1620" w:type="dxa"/>
            <w:shd w:val="clear" w:color="auto" w:fill="auto"/>
            <w:noWrap/>
            <w:vAlign w:val="bottom"/>
          </w:tcPr>
          <w:p w:rsidR="00B32E49" w:rsidRPr="009276D7" w:rsidP="00CB1C05" w14:paraId="77E3BBDC" w14:textId="77777777">
            <w:pPr>
              <w:pStyle w:val="RTableTextAbt"/>
              <w:ind w:right="252"/>
              <w:rPr>
                <w:rFonts w:asciiTheme="majorBidi" w:hAnsiTheme="majorBidi" w:cstheme="majorBidi"/>
                <w:szCs w:val="18"/>
              </w:rPr>
            </w:pPr>
            <w:r w:rsidRPr="009276D7">
              <w:rPr>
                <w:rFonts w:asciiTheme="majorBidi" w:hAnsiTheme="majorBidi" w:cstheme="majorBidi"/>
                <w:szCs w:val="18"/>
              </w:rPr>
              <w:t>1.29</w:t>
            </w:r>
          </w:p>
        </w:tc>
        <w:tc>
          <w:tcPr>
            <w:tcW w:w="1080" w:type="dxa"/>
            <w:shd w:val="clear" w:color="auto" w:fill="auto"/>
            <w:noWrap/>
            <w:vAlign w:val="bottom"/>
          </w:tcPr>
          <w:p w:rsidR="00B32E49" w:rsidRPr="009276D7" w:rsidP="00CB1C05" w14:paraId="76AAEC71" w14:textId="77777777">
            <w:pPr>
              <w:pStyle w:val="RTableTextAbt"/>
              <w:ind w:right="252"/>
              <w:rPr>
                <w:rFonts w:asciiTheme="majorBidi" w:hAnsiTheme="majorBidi" w:cstheme="majorBidi"/>
                <w:szCs w:val="18"/>
              </w:rPr>
            </w:pPr>
            <w:r w:rsidRPr="009276D7">
              <w:rPr>
                <w:rFonts w:asciiTheme="majorBidi" w:hAnsiTheme="majorBidi" w:cstheme="majorBidi"/>
                <w:szCs w:val="18"/>
              </w:rPr>
              <w:t>0.64</w:t>
            </w:r>
          </w:p>
        </w:tc>
        <w:tc>
          <w:tcPr>
            <w:tcW w:w="1885" w:type="dxa"/>
            <w:shd w:val="clear" w:color="auto" w:fill="auto"/>
            <w:noWrap/>
            <w:vAlign w:val="bottom"/>
          </w:tcPr>
          <w:p w:rsidR="00B32E49" w:rsidRPr="009276D7" w:rsidP="00CB1C05" w14:paraId="163D9F44" w14:textId="77777777">
            <w:pPr>
              <w:pStyle w:val="RTableTextAbt"/>
              <w:ind w:right="252"/>
              <w:rPr>
                <w:rFonts w:asciiTheme="majorBidi" w:hAnsiTheme="majorBidi" w:cstheme="majorBidi"/>
                <w:b/>
                <w:bCs w:val="0"/>
                <w:szCs w:val="18"/>
              </w:rPr>
            </w:pPr>
            <w:r w:rsidRPr="009276D7">
              <w:rPr>
                <w:rFonts w:asciiTheme="majorBidi" w:hAnsiTheme="majorBidi" w:cstheme="majorBidi"/>
                <w:b/>
                <w:bCs w:val="0"/>
                <w:szCs w:val="18"/>
              </w:rPr>
              <w:t>289,388</w:t>
            </w:r>
          </w:p>
        </w:tc>
      </w:tr>
    </w:tbl>
    <w:p w:rsidR="00B32E49" w:rsidP="00CB1C05" w14:paraId="722EB145" w14:textId="77777777">
      <w:pPr>
        <w:sectPr w:rsidSect="00CB1C05">
          <w:type w:val="nextColumn"/>
          <w:pgSz w:w="15840" w:h="12240" w:orient="landscape" w:code="1"/>
          <w:pgMar w:top="1800" w:right="1440" w:bottom="1440" w:left="1440" w:header="720" w:footer="720" w:gutter="0"/>
          <w:lnNumType w:countBy="1" w:restart="continuous"/>
          <w:pgNumType w:chapStyle="1"/>
          <w:cols w:space="720"/>
          <w:titlePg/>
          <w:docGrid w:linePitch="299"/>
        </w:sectPr>
      </w:pPr>
    </w:p>
    <w:p w:rsidR="00B32E49" w:rsidRPr="00D1771B" w:rsidP="00CB1C05" w14:paraId="0453A552" w14:textId="77777777">
      <w:pPr>
        <w:pStyle w:val="Heading3"/>
      </w:pPr>
      <w:bookmarkStart w:id="753" w:name="_Ref72418900"/>
      <w:bookmarkStart w:id="754" w:name="_Toc73536226"/>
      <w:bookmarkStart w:id="755" w:name="_Toc111035595"/>
      <w:bookmarkStart w:id="756" w:name="_Toc114061972"/>
      <w:bookmarkStart w:id="757" w:name="_Ref71709740"/>
      <w:r w:rsidRPr="00D1771B">
        <w:t>Manufacturing</w:t>
      </w:r>
      <w:bookmarkEnd w:id="753"/>
      <w:bookmarkEnd w:id="754"/>
      <w:bookmarkEnd w:id="755"/>
      <w:bookmarkEnd w:id="756"/>
    </w:p>
    <w:p w:rsidR="00B32E49" w:rsidRPr="00C9686A" w:rsidP="00CB1C05" w14:paraId="17F9FB01" w14:textId="77777777">
      <w:pPr>
        <w:pStyle w:val="BodyText"/>
      </w:pPr>
      <w:r>
        <w:rPr>
          <w:lang w:val="en-US"/>
        </w:rPr>
        <w:t xml:space="preserve">EPA used CDR data to estimate the manufacturing volume for PCE. As reported in the PCE Risk Evaluation, the total production volume of PCE in 2015 was </w:t>
      </w:r>
      <w:r w:rsidRPr="003272F5">
        <w:rPr>
          <w:lang w:val="en-US"/>
        </w:rPr>
        <w:t>324,240,744</w:t>
      </w:r>
      <w:r>
        <w:rPr>
          <w:lang w:val="en-US"/>
        </w:rPr>
        <w:t xml:space="preserve"> pound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EPA 2020h</w:t>
        </w:r>
        <w:r w:rsidR="00414172">
          <w:rPr>
            <w:lang w:val="en-US"/>
          </w:rPr>
          <w:fldChar w:fldCharType="end"/>
        </w:r>
      </w:hyperlink>
      <w:r>
        <w:rPr>
          <w:lang w:val="en-US"/>
        </w:rPr>
        <w:t>).</w:t>
      </w:r>
    </w:p>
    <w:p w:rsidR="00B32E49" w:rsidRPr="00D1771B" w:rsidP="00CB1C05" w14:paraId="6C1F2263" w14:textId="77777777">
      <w:pPr>
        <w:pStyle w:val="Heading3"/>
      </w:pPr>
      <w:bookmarkStart w:id="758" w:name="_Toc73536227"/>
      <w:bookmarkStart w:id="759" w:name="_Toc111035596"/>
      <w:bookmarkStart w:id="760" w:name="_Toc114061973"/>
      <w:r w:rsidRPr="00D1771B">
        <w:t>Disposal and Recycling</w:t>
      </w:r>
      <w:bookmarkEnd w:id="757"/>
      <w:bookmarkEnd w:id="758"/>
      <w:bookmarkEnd w:id="759"/>
      <w:bookmarkEnd w:id="760"/>
    </w:p>
    <w:p w:rsidR="00B32E49" w:rsidP="00CB1C05" w14:paraId="017725AE" w14:textId="77777777">
      <w:pPr>
        <w:pStyle w:val="BodyText"/>
        <w:rPr>
          <w:lang w:val="en-US"/>
        </w:rPr>
      </w:pPr>
      <w:r>
        <w:rPr>
          <w:lang w:val="en-US"/>
        </w:rPr>
        <w:t xml:space="preserve">EPA used TRI data to estimate the disposal and recycling volumes for PCE. In Reporting Year 2019, total disposal or other releases of PCE (Form R Sections 8.1a-8.1d) was 873,991 pounds. The total volume of PCE recycled (both on- and off-site) was </w:t>
      </w:r>
      <w:r w:rsidRPr="006D69DD">
        <w:rPr>
          <w:lang w:val="en-US"/>
        </w:rPr>
        <w:t>47,532,239 pounds</w:t>
      </w:r>
      <w:r>
        <w:rPr>
          <w:lang w:val="en-US"/>
        </w:rPr>
        <w:t xml:space="preserve"> (</w:t>
      </w:r>
      <w:hyperlink w:anchor="_ENREF_86" w:tooltip="U.S. Environmental Protection Agency (EPA), 2020 #60"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60&lt;/RecNum&gt;&lt;Prefix&gt;EPA &lt;/Prefix&gt;&lt;DisplayText&gt;EPA 2020c&lt;/DisplayText&gt;&lt;record&gt;&lt;rec-number&gt;60&lt;/rec-number&gt;&lt;foreign-keys&gt;&lt;key app="EN" db-id="52wf2wf0o0rv01e9dzo52td80t0590tp2fwd" timestamp="1714499636"&gt;60&lt;/key&gt;&lt;/foreign-keys&gt;&lt;ref-type name="Generic"&gt;13&lt;/ref-type&gt;&lt;contributors&gt;&lt;authors&gt;&lt;author&gt;U.S. Environmental Protection Agency (EPA), &lt;/author&gt;&lt;/authors&gt;&lt;/contributors&gt;&lt;titles&gt;&lt;title&gt;2019 Toxics Release Inventory Data&lt;/title&gt;&lt;/titles&gt;&lt;dates&gt;&lt;year&gt;2020&lt;/year&gt;&lt;/dates&gt;&lt;urls&gt;&lt;/urls&gt;&lt;/record&gt;&lt;/Cite&gt;&lt;/EndNote&gt;</w:instrText>
        </w:r>
        <w:r w:rsidR="00414172">
          <w:rPr>
            <w:lang w:val="en-US"/>
          </w:rPr>
          <w:fldChar w:fldCharType="separate"/>
        </w:r>
        <w:r w:rsidR="00414172">
          <w:rPr>
            <w:noProof/>
            <w:lang w:val="en-US"/>
          </w:rPr>
          <w:t>EPA 2020c</w:t>
        </w:r>
        <w:r w:rsidR="00414172">
          <w:rPr>
            <w:lang w:val="en-US"/>
          </w:rPr>
          <w:fldChar w:fldCharType="end"/>
        </w:r>
      </w:hyperlink>
      <w:r>
        <w:rPr>
          <w:lang w:val="en-US"/>
        </w:rPr>
        <w:t>).</w:t>
      </w:r>
    </w:p>
    <w:p w:rsidR="00B32E49" w:rsidRPr="00D1771B" w:rsidP="00CB1C05" w14:paraId="52ED4579" w14:textId="77777777">
      <w:pPr>
        <w:pStyle w:val="Heading3"/>
      </w:pPr>
      <w:bookmarkStart w:id="761" w:name="_Ref71719010"/>
      <w:bookmarkStart w:id="762" w:name="_Toc73536228"/>
      <w:bookmarkStart w:id="763" w:name="_Ref109928134"/>
      <w:bookmarkStart w:id="764" w:name="_Toc111035597"/>
      <w:bookmarkStart w:id="765" w:name="_Toc114061974"/>
      <w:r w:rsidRPr="00D1771B">
        <w:t>Dry Cleaning Machines</w:t>
      </w:r>
      <w:bookmarkEnd w:id="761"/>
      <w:bookmarkEnd w:id="762"/>
      <w:bookmarkEnd w:id="763"/>
      <w:bookmarkEnd w:id="764"/>
      <w:bookmarkEnd w:id="765"/>
    </w:p>
    <w:p w:rsidR="00196B94" w:rsidP="00CB1C05" w14:paraId="738F14D0" w14:textId="77777777">
      <w:pPr>
        <w:pStyle w:val="BodyText"/>
      </w:pPr>
      <w:r>
        <w:t xml:space="preserve">The volume of PCE used in dry cleaning is estimated by combining an estimate for the number of dry cleaning machines with </w:t>
      </w:r>
      <w:r w:rsidR="001D7BF1">
        <w:t xml:space="preserve">an estimated average annual PCE production volume per machine. </w:t>
      </w:r>
    </w:p>
    <w:p w:rsidR="00E63832" w:rsidP="00CB1C05" w14:paraId="531E5D68" w14:textId="77777777">
      <w:pPr>
        <w:pStyle w:val="Heading4"/>
      </w:pPr>
      <w:r>
        <w:t>Estimated Number of Dry Cleaning Machines</w:t>
      </w:r>
    </w:p>
    <w:p w:rsidR="00196B94" w:rsidP="00CB1C05" w14:paraId="4EF243B6" w14:textId="77777777">
      <w:pPr>
        <w:pStyle w:val="BodyText"/>
      </w:pPr>
      <w:r>
        <w:t xml:space="preserve">EPA estimated the number of dry cleaning machines in two ways. </w:t>
      </w:r>
      <w:r w:rsidR="00210C77">
        <w:t xml:space="preserve"> This was necessary because the </w:t>
      </w:r>
      <w:r w:rsidR="00E45CCA">
        <w:t>COVID</w:t>
      </w:r>
      <w:r w:rsidR="00210C77">
        <w:t xml:space="preserve">-19 pandemic destabilized the dry cleaning industry, causing </w:t>
      </w:r>
      <w:r w:rsidR="009F3065">
        <w:t>a</w:t>
      </w:r>
      <w:r w:rsidR="002F749B">
        <w:t xml:space="preserve"> large</w:t>
      </w:r>
      <w:r w:rsidR="00BE7299">
        <w:t xml:space="preserve"> </w:t>
      </w:r>
      <w:r w:rsidR="007B6AED">
        <w:t>percentage</w:t>
      </w:r>
      <w:r w:rsidR="00210C77">
        <w:t xml:space="preserve"> </w:t>
      </w:r>
      <w:r w:rsidR="00BE7299">
        <w:t xml:space="preserve">of </w:t>
      </w:r>
      <w:r w:rsidR="00210C77">
        <w:t>dry cleaners to close</w:t>
      </w:r>
      <w:r w:rsidR="00D65935">
        <w:t>.</w:t>
      </w:r>
      <w:r>
        <w:t xml:space="preserve"> The first method uses information from industry experts and state and government data to estimate a range of how many PCE dry cleaning machines are operating in the United States.  The second method uses 2021 and 2022 data on the number of PCE machines provided to EPA by various states and extrapolates that data to the rest of the country on the basis of </w:t>
      </w:r>
      <w:r w:rsidR="00FA10A4">
        <w:t>population. The</w:t>
      </w:r>
      <w:r w:rsidR="00E25AE9">
        <w:t xml:space="preserve"> estimates from the second method are the primary estimates used in this economic analysis. However, the high and low estimates </w:t>
      </w:r>
      <w:r w:rsidR="00D50638">
        <w:t xml:space="preserve">from the first method </w:t>
      </w:r>
      <w:r w:rsidR="00E25AE9">
        <w:t>are used to generate a range of estimates in a sensitivity analysis.</w:t>
      </w:r>
    </w:p>
    <w:p w:rsidR="00DA3CF7" w:rsidP="00CB1C05" w14:paraId="3F1C6A4B" w14:textId="77777777">
      <w:pPr>
        <w:pStyle w:val="Heading5"/>
      </w:pPr>
      <w:r>
        <w:t xml:space="preserve">Method 1 for estimating number of </w:t>
      </w:r>
      <w:r w:rsidR="00ED2171">
        <w:t xml:space="preserve">PCE </w:t>
      </w:r>
      <w:r>
        <w:t>dry clean</w:t>
      </w:r>
      <w:r w:rsidR="00ED2171">
        <w:t>ing machines</w:t>
      </w:r>
    </w:p>
    <w:p w:rsidR="00983662" w:rsidP="00CB1C05" w14:paraId="40269C88" w14:textId="77777777">
      <w:pPr>
        <w:pStyle w:val="BodyText"/>
      </w:pPr>
      <w:r>
        <w:t xml:space="preserve">For the first method, </w:t>
      </w:r>
      <w:r w:rsidR="00471BD7">
        <w:t xml:space="preserve">EPA relied on </w:t>
      </w:r>
      <w:r>
        <w:t>two estimates from industry e</w:t>
      </w:r>
      <w:r w:rsidR="00210C77">
        <w:t>x</w:t>
      </w:r>
      <w:r>
        <w:t>perts</w:t>
      </w:r>
      <w:r w:rsidR="00616A9A">
        <w:t xml:space="preserve">. The first is from IBIS World, </w:t>
      </w:r>
      <w:r w:rsidR="000C49C0">
        <w:t xml:space="preserve">which </w:t>
      </w:r>
      <w:r w:rsidR="00616A9A">
        <w:t xml:space="preserve">estimated that there were </w:t>
      </w:r>
      <w:r w:rsidR="00F67493">
        <w:t xml:space="preserve">32,380 dry cleaning establishments in February 2020, before the </w:t>
      </w:r>
      <w:r w:rsidR="00471BD7">
        <w:t>COVID</w:t>
      </w:r>
      <w:r w:rsidR="00F67493">
        <w:t>-19 pandemic.</w:t>
      </w:r>
      <w:r w:rsidR="007B18C1">
        <w:t xml:space="preserve"> The second estimate is from Paul Choe, the Chairman of the Federation of Korean Dry</w:t>
      </w:r>
      <w:r w:rsidR="00216364">
        <w:t>cleaners</w:t>
      </w:r>
      <w:r w:rsidR="007B18C1">
        <w:t xml:space="preserve"> </w:t>
      </w:r>
      <w:r w:rsidR="001946FC">
        <w:t>Association,</w:t>
      </w:r>
      <w:r w:rsidR="00216364">
        <w:t xml:space="preserve"> </w:t>
      </w:r>
      <w:r w:rsidR="00FB2D74">
        <w:t xml:space="preserve">who provided the estimate in </w:t>
      </w:r>
      <w:r w:rsidR="007B18C1">
        <w:t>a 2021 interview</w:t>
      </w:r>
      <w:r w:rsidR="00EC0574">
        <w:t xml:space="preserve"> with EPA</w:t>
      </w:r>
      <w:r w:rsidR="007B18C1">
        <w:t xml:space="preserve">. </w:t>
      </w:r>
      <w:r w:rsidR="00B50A28">
        <w:t xml:space="preserve">In that interview, Mr. Choe </w:t>
      </w:r>
      <w:r w:rsidR="00EC0574">
        <w:t>estimated</w:t>
      </w:r>
      <w:r w:rsidR="00B50A28">
        <w:t xml:space="preserve"> that there were 20,000-25,000 </w:t>
      </w:r>
      <w:r w:rsidR="00FE5AFE">
        <w:t>dry cleaners in July 2021, which represented a 10-15</w:t>
      </w:r>
      <w:r w:rsidR="008D7879">
        <w:t> percent</w:t>
      </w:r>
      <w:r w:rsidR="00FE5AFE">
        <w:t xml:space="preserve"> reduction during the </w:t>
      </w:r>
      <w:r w:rsidR="00EC0574">
        <w:t>COVID</w:t>
      </w:r>
      <w:r w:rsidR="00FE5AFE">
        <w:t xml:space="preserve">-19 pandemic. This suggests that </w:t>
      </w:r>
      <w:r w:rsidR="008E5EE5">
        <w:t xml:space="preserve">there </w:t>
      </w:r>
      <w:r w:rsidR="00FE5AFE">
        <w:t>were between 22,000 and 32,000 dry cleaning establishments (rounding by the thousand) before the pandemic.</w:t>
      </w:r>
    </w:p>
    <w:p w:rsidR="006B63D5" w:rsidP="00CB1C05" w14:paraId="244FECB8" w14:textId="77777777">
      <w:pPr>
        <w:pStyle w:val="BodyText"/>
      </w:pPr>
      <w:r>
        <w:t>Industry experts, including the National Cleaners Association (NCA)</w:t>
      </w:r>
      <w:r w:rsidR="00D141F4">
        <w:t xml:space="preserve"> and</w:t>
      </w:r>
      <w:r>
        <w:t xml:space="preserve"> the Dry</w:t>
      </w:r>
      <w:r w:rsidR="009E23DA">
        <w:t xml:space="preserve"> C</w:t>
      </w:r>
      <w:r>
        <w:t>leaning and Laundry Institute (DLI)</w:t>
      </w:r>
      <w:r w:rsidR="00890BC7">
        <w:t>,</w:t>
      </w:r>
      <w:r w:rsidR="00D141F4">
        <w:t xml:space="preserve"> estimated that 30-40</w:t>
      </w:r>
      <w:r w:rsidR="008D7879">
        <w:t> percent</w:t>
      </w:r>
      <w:r w:rsidR="00D141F4">
        <w:t xml:space="preserve"> of dry cleaning establishments would close during the </w:t>
      </w:r>
      <w:r w:rsidR="00EA5C58">
        <w:t>COVID</w:t>
      </w:r>
      <w:r w:rsidR="00D141F4">
        <w:t xml:space="preserve">-19 pandemic. </w:t>
      </w:r>
      <w:r>
        <w:t xml:space="preserve">Confirming this estimate, </w:t>
      </w:r>
      <w:r w:rsidR="00D141F4">
        <w:t>Illinois</w:t>
      </w:r>
      <w:r w:rsidR="00890BC7">
        <w:t>’</w:t>
      </w:r>
      <w:r>
        <w:t xml:space="preserve"> public list of dry cleaning establishments in the state </w:t>
      </w:r>
      <w:r w:rsidR="00890BC7">
        <w:t xml:space="preserve">shows that as of </w:t>
      </w:r>
      <w:r>
        <w:t>August 2022</w:t>
      </w:r>
      <w:r w:rsidR="00890BC7">
        <w:t>, Illinois</w:t>
      </w:r>
      <w:r>
        <w:t xml:space="preserve"> has 30</w:t>
      </w:r>
      <w:r w:rsidR="008D7879">
        <w:t> percent</w:t>
      </w:r>
      <w:r>
        <w:t xml:space="preserve"> fewer dry cleaners than at the end of 2019.</w:t>
      </w:r>
      <w:r w:rsidR="00D141F4">
        <w:t xml:space="preserve"> </w:t>
      </w:r>
      <w:r w:rsidR="0020721F">
        <w:t xml:space="preserve">EPA </w:t>
      </w:r>
      <w:r>
        <w:t>therefore estimate</w:t>
      </w:r>
      <w:r w:rsidR="0020721F">
        <w:t>s</w:t>
      </w:r>
      <w:r>
        <w:t xml:space="preserve"> that 30-40</w:t>
      </w:r>
      <w:r w:rsidR="008D7879">
        <w:t> percent</w:t>
      </w:r>
      <w:r>
        <w:t xml:space="preserve"> of all dry cleaners have closed since the beginning of the </w:t>
      </w:r>
      <w:r w:rsidR="003860D1">
        <w:t>COVID</w:t>
      </w:r>
      <w:r>
        <w:t>-19 pandemic.</w:t>
      </w:r>
    </w:p>
    <w:p w:rsidR="008E1293" w:rsidP="00CB1C05" w14:paraId="2939041F" w14:textId="77777777">
      <w:pPr>
        <w:pStyle w:val="BodyText"/>
      </w:pPr>
      <w:r>
        <w:t>Industry experts (DLI and NCA) estimated that about 60</w:t>
      </w:r>
      <w:r w:rsidR="008D7879">
        <w:t> percent</w:t>
      </w:r>
      <w:r>
        <w:t xml:space="preserve"> of all dry cleaning machines used PCE as solvent. However, very few PCE dry cleaning machines have been sold in recent years</w:t>
      </w:r>
      <w:r w:rsidR="00BA1798">
        <w:t>,</w:t>
      </w:r>
      <w:r>
        <w:t xml:space="preserve"> so older machines are very likely to be PCE machines. These machines are therefore most likely to be retired, so </w:t>
      </w:r>
      <w:r w:rsidR="002626A4">
        <w:t xml:space="preserve">EPA </w:t>
      </w:r>
      <w:r>
        <w:t>estimate</w:t>
      </w:r>
      <w:r w:rsidR="002626A4">
        <w:t>s</w:t>
      </w:r>
      <w:r>
        <w:t xml:space="preserve"> that currently 50-60</w:t>
      </w:r>
      <w:r w:rsidR="008D7879">
        <w:t> percent</w:t>
      </w:r>
      <w:r>
        <w:t xml:space="preserve"> of dry cleaning machines use PCE as solvent.</w:t>
      </w:r>
    </w:p>
    <w:p w:rsidR="00FE7E51" w:rsidP="00CB1C05" w14:paraId="0B5FD25C" w14:textId="77777777">
      <w:pPr>
        <w:pStyle w:val="BodyText"/>
      </w:pPr>
      <w:r>
        <w:t xml:space="preserve">A significant number of dry cleaning establishments are </w:t>
      </w:r>
      <w:r w:rsidR="00CA6B15">
        <w:t>“</w:t>
      </w:r>
      <w:r>
        <w:t>drop shops</w:t>
      </w:r>
      <w:r w:rsidR="001B3A44">
        <w:t>,</w:t>
      </w:r>
      <w:r w:rsidR="00CA6B15">
        <w:t>”</w:t>
      </w:r>
      <w:r w:rsidR="001B3A44">
        <w:t xml:space="preserve"> which</w:t>
      </w:r>
      <w:r>
        <w:t xml:space="preserve"> do not have a dry cleaning machine on site. However, </w:t>
      </w:r>
      <w:r w:rsidR="00FB18D1">
        <w:t>neither EPA nor industry groups</w:t>
      </w:r>
      <w:r>
        <w:t xml:space="preserve"> know what percentage of dry cleaning establishments </w:t>
      </w:r>
      <w:r w:rsidR="00FB18D1">
        <w:t xml:space="preserve">are drop shops. Texas </w:t>
      </w:r>
      <w:r w:rsidR="00296BA1">
        <w:t>compiled</w:t>
      </w:r>
      <w:r w:rsidR="00FB18D1">
        <w:t xml:space="preserve"> information on drop shops </w:t>
      </w:r>
      <w:r w:rsidR="00D00912">
        <w:t xml:space="preserve">for its dry cleaning remediation program in 2020, </w:t>
      </w:r>
      <w:r w:rsidR="00487E40">
        <w:t xml:space="preserve">where </w:t>
      </w:r>
      <w:r w:rsidR="00D00912">
        <w:t>they found that 54</w:t>
      </w:r>
      <w:r w:rsidR="008D7879">
        <w:t> percent</w:t>
      </w:r>
      <w:r w:rsidR="00D00912">
        <w:t xml:space="preserve"> of Texas dry cleaning establishments were drop shops.</w:t>
      </w:r>
      <w:r w:rsidR="00FE5AFE">
        <w:t xml:space="preserve"> </w:t>
      </w:r>
      <w:r w:rsidR="00D00912">
        <w:t>In a 2010 survey, King County found that 37</w:t>
      </w:r>
      <w:r w:rsidR="008D7879">
        <w:t> percent</w:t>
      </w:r>
      <w:r w:rsidR="00D00912">
        <w:t xml:space="preserve"> of its shops were drop shops. In 2012, the Economic Census divided commercial laundry and dry cleaning establishments into plants</w:t>
      </w:r>
      <w:r w:rsidR="0084122A">
        <w:t xml:space="preserve"> </w:t>
      </w:r>
      <w:r w:rsidR="00D03C79">
        <w:t>and</w:t>
      </w:r>
      <w:r w:rsidR="00D00912">
        <w:t xml:space="preserve"> drop s</w:t>
      </w:r>
      <w:r w:rsidR="0084122A">
        <w:t xml:space="preserve">hops (it did not do so in 2017). </w:t>
      </w:r>
      <w:r w:rsidR="008E1293">
        <w:t xml:space="preserve">In the </w:t>
      </w:r>
      <w:r w:rsidR="0084122A">
        <w:t>2012 Economic Census</w:t>
      </w:r>
      <w:r w:rsidR="008E1293">
        <w:t>, 17</w:t>
      </w:r>
      <w:r w:rsidR="008D7879">
        <w:t> percent</w:t>
      </w:r>
      <w:r w:rsidR="008E1293">
        <w:t xml:space="preserve"> of dry cleaning establishments were drop shops. This is almost certainly an underestimate because (1) many dry cleaning establishments are not in the Economic Census because they </w:t>
      </w:r>
      <w:r w:rsidR="00C43F80">
        <w:t xml:space="preserve">do not </w:t>
      </w:r>
      <w:r w:rsidR="008E1293">
        <w:t>have any payroll and (2) smaller establishments are probably more likely to be drop shops</w:t>
      </w:r>
      <w:r w:rsidR="00BA1798">
        <w:t>.</w:t>
      </w:r>
      <w:r w:rsidR="008E1293">
        <w:t xml:space="preserve"> </w:t>
      </w:r>
      <w:r w:rsidR="00BA1798">
        <w:t>V</w:t>
      </w:r>
      <w:r w:rsidR="008E1293">
        <w:t xml:space="preserve">ery little capital is needed for a drop shop since there is no plant to purchase or maintain. </w:t>
      </w:r>
      <w:r w:rsidR="00B44A63">
        <w:t xml:space="preserve">Thus, </w:t>
      </w:r>
      <w:r w:rsidR="0057042B">
        <w:t>EPA</w:t>
      </w:r>
      <w:r w:rsidR="008E1293">
        <w:t xml:space="preserve"> estimate</w:t>
      </w:r>
      <w:r w:rsidR="0057042B">
        <w:t>s</w:t>
      </w:r>
      <w:r w:rsidR="008E1293">
        <w:t xml:space="preserve"> that between 17-55</w:t>
      </w:r>
      <w:r w:rsidR="008D7879">
        <w:t> percent</w:t>
      </w:r>
      <w:r w:rsidR="008E1293">
        <w:t xml:space="preserve"> of all dry cleaning establishments are drop shops.</w:t>
      </w:r>
    </w:p>
    <w:p w:rsidR="002C1DF0" w:rsidP="00CB1C05" w14:paraId="7615D6A1" w14:textId="77777777">
      <w:pPr>
        <w:pStyle w:val="BodyText"/>
      </w:pPr>
      <w:r>
        <w:t xml:space="preserve">EPA estimated the </w:t>
      </w:r>
      <w:r w:rsidR="00F0127B">
        <w:t xml:space="preserve">number of PCE dry cleaning machines by </w:t>
      </w:r>
      <w:r w:rsidR="00554AEF">
        <w:t xml:space="preserve">taking the products of </w:t>
      </w:r>
      <w:r w:rsidR="00FE7E51">
        <w:t xml:space="preserve">the </w:t>
      </w:r>
      <w:r w:rsidR="00D000BA">
        <w:t xml:space="preserve">following </w:t>
      </w:r>
      <w:r w:rsidR="00FE7E51">
        <w:t xml:space="preserve">low and high </w:t>
      </w:r>
      <w:r w:rsidR="00B57539">
        <w:t xml:space="preserve">estimates </w:t>
      </w:r>
      <w:r w:rsidR="00D000BA">
        <w:t>described</w:t>
      </w:r>
      <w:r w:rsidR="00942854">
        <w:t xml:space="preserve"> </w:t>
      </w:r>
      <w:r w:rsidR="00B57539">
        <w:t>above</w:t>
      </w:r>
      <w:r w:rsidR="00795C70">
        <w:t>:</w:t>
      </w:r>
    </w:p>
    <w:p w:rsidR="00942854" w:rsidP="00CB1C05" w14:paraId="3ED7DC12" w14:textId="77777777">
      <w:pPr>
        <w:pStyle w:val="BodyText"/>
        <w:numPr>
          <w:ilvl w:val="0"/>
          <w:numId w:val="30"/>
        </w:numPr>
      </w:pPr>
      <w:r>
        <w:t xml:space="preserve">Number of dry cleaning establishments before the pandemic (22,000 </w:t>
      </w:r>
      <w:r w:rsidR="00FA593C">
        <w:t xml:space="preserve">- </w:t>
      </w:r>
      <w:r>
        <w:t>32,000)</w:t>
      </w:r>
    </w:p>
    <w:p w:rsidR="00942854" w:rsidP="00CB1C05" w14:paraId="7A22627F" w14:textId="77777777">
      <w:pPr>
        <w:pStyle w:val="BodyText"/>
        <w:numPr>
          <w:ilvl w:val="0"/>
          <w:numId w:val="30"/>
        </w:numPr>
      </w:pPr>
      <w:r>
        <w:t>Percentage</w:t>
      </w:r>
      <w:r w:rsidR="003B7C6A">
        <w:t xml:space="preserve"> </w:t>
      </w:r>
      <w:r w:rsidR="00441EA3">
        <w:t xml:space="preserve">of pre-pandemic </w:t>
      </w:r>
      <w:r w:rsidR="00F27870">
        <w:t>establishments</w:t>
      </w:r>
      <w:r w:rsidR="00441EA3">
        <w:t xml:space="preserve"> </w:t>
      </w:r>
      <w:r w:rsidR="00F27870">
        <w:t>that remain open (</w:t>
      </w:r>
      <w:r w:rsidR="00A20049">
        <w:t>60</w:t>
      </w:r>
      <w:r w:rsidR="008D7879">
        <w:t> percent</w:t>
      </w:r>
      <w:r w:rsidR="00A20049">
        <w:t xml:space="preserve"> - 70</w:t>
      </w:r>
      <w:r w:rsidR="008D7879">
        <w:t> percent</w:t>
      </w:r>
      <w:r w:rsidR="00F27870">
        <w:t>)</w:t>
      </w:r>
    </w:p>
    <w:p w:rsidR="00A20049" w:rsidP="00CB1C05" w14:paraId="142998AD" w14:textId="77777777">
      <w:pPr>
        <w:pStyle w:val="BodyText"/>
        <w:numPr>
          <w:ilvl w:val="0"/>
          <w:numId w:val="30"/>
        </w:numPr>
      </w:pPr>
      <w:r>
        <w:t xml:space="preserve">Percentage of </w:t>
      </w:r>
      <w:r w:rsidR="006C0890">
        <w:t>dry cleaning establishments with machines on site</w:t>
      </w:r>
      <w:r>
        <w:t xml:space="preserve"> (</w:t>
      </w:r>
      <w:r w:rsidR="008734BF">
        <w:t>45</w:t>
      </w:r>
      <w:r w:rsidR="008D7879">
        <w:t> percent</w:t>
      </w:r>
      <w:r w:rsidR="008734BF">
        <w:t xml:space="preserve"> - </w:t>
      </w:r>
      <w:r w:rsidR="009A5D13">
        <w:t>83</w:t>
      </w:r>
      <w:r w:rsidR="008D7879">
        <w:t> percent</w:t>
      </w:r>
      <w:r>
        <w:t>)</w:t>
      </w:r>
    </w:p>
    <w:p w:rsidR="009A5D13" w:rsidP="00CB1C05" w14:paraId="1AD2E61D" w14:textId="77777777">
      <w:pPr>
        <w:pStyle w:val="BodyText"/>
        <w:numPr>
          <w:ilvl w:val="0"/>
          <w:numId w:val="30"/>
        </w:numPr>
      </w:pPr>
      <w:r>
        <w:t>Percentage of machines using PCE (50</w:t>
      </w:r>
      <w:r w:rsidR="008D7879">
        <w:t> percent</w:t>
      </w:r>
      <w:r>
        <w:t xml:space="preserve"> - </w:t>
      </w:r>
      <w:r w:rsidR="00FA593C">
        <w:t>60</w:t>
      </w:r>
      <w:r w:rsidR="008D7879">
        <w:t> percent</w:t>
      </w:r>
      <w:r>
        <w:t>)</w:t>
      </w:r>
    </w:p>
    <w:p w:rsidR="00FE7E51" w:rsidP="00CB1C05" w14:paraId="27D2A208" w14:textId="77777777">
      <w:pPr>
        <w:pStyle w:val="BodyText"/>
      </w:pPr>
      <w:r>
        <w:t>The result</w:t>
      </w:r>
      <w:r w:rsidR="00192926">
        <w:t xml:space="preserve"> is an estimated </w:t>
      </w:r>
      <w:r w:rsidR="00B57539">
        <w:t xml:space="preserve">3,000 </w:t>
      </w:r>
      <w:r w:rsidR="00147A61">
        <w:t xml:space="preserve">to </w:t>
      </w:r>
      <w:r w:rsidR="00B57539">
        <w:t>11,000 PCE dry cleaning machines in use today (rounding to the nearest thousand).</w:t>
      </w:r>
    </w:p>
    <w:p w:rsidR="00ED2171" w:rsidP="00CB1C05" w14:paraId="569EC8EC" w14:textId="77777777">
      <w:pPr>
        <w:pStyle w:val="Heading5"/>
      </w:pPr>
      <w:r>
        <w:t>Method 2 for estimating number of PCE dry cleaning machines</w:t>
      </w:r>
    </w:p>
    <w:p w:rsidR="00B57539" w:rsidP="00CB1C05" w14:paraId="248EF288" w14:textId="77777777">
      <w:pPr>
        <w:pStyle w:val="BodyText"/>
      </w:pPr>
      <w:r>
        <w:t xml:space="preserve">EPA’s second method for estimating the number of PCE dry cleaning machines </w:t>
      </w:r>
      <w:r w:rsidR="00086DD3">
        <w:t xml:space="preserve">used </w:t>
      </w:r>
      <w:r>
        <w:t xml:space="preserve">data </w:t>
      </w:r>
      <w:r w:rsidR="00F33236">
        <w:t xml:space="preserve">that the states </w:t>
      </w:r>
      <w:r>
        <w:t xml:space="preserve">provided to the public </w:t>
      </w:r>
      <w:r w:rsidR="00086DD3">
        <w:t xml:space="preserve">and </w:t>
      </w:r>
      <w:r>
        <w:t xml:space="preserve">to EPA. </w:t>
      </w:r>
      <w:r w:rsidR="00F33236">
        <w:t xml:space="preserve">Data were </w:t>
      </w:r>
      <w:r>
        <w:t xml:space="preserve">provided to EPA </w:t>
      </w:r>
      <w:r w:rsidR="00BE2E78">
        <w:t xml:space="preserve">mostly during 2021, although a few states have provided EPA </w:t>
      </w:r>
      <w:r w:rsidR="00F33236">
        <w:t xml:space="preserve">with </w:t>
      </w:r>
      <w:r w:rsidR="00BE2E78">
        <w:t>2022 numbers.  PCE machines will be banned in California at the end of a long 15-year phaseout</w:t>
      </w:r>
      <w:r w:rsidR="00FB1584">
        <w:t xml:space="preserve"> (</w:t>
      </w:r>
      <w:r w:rsidR="00873E1C">
        <w:t>2023</w:t>
      </w:r>
      <w:r w:rsidR="00FB1584">
        <w:t>)</w:t>
      </w:r>
      <w:r w:rsidR="00BE2E78">
        <w:t>, so there are very few PCE machines currently remaining in California.</w:t>
      </w:r>
    </w:p>
    <w:p w:rsidR="003F6086" w:rsidP="00CB1C05" w14:paraId="1AFB1B5B" w14:textId="77777777">
      <w:pPr>
        <w:pStyle w:val="BodyText"/>
      </w:pPr>
      <w:r>
        <w:t>EPA has recent (2021 or 2022) data on numbers of PCE machines representing about one-third of the non-California population of the United States.  T</w:t>
      </w:r>
      <w:r w:rsidR="00F96B09">
        <w:t xml:space="preserve">here are about 1,975 PCE machines </w:t>
      </w:r>
      <w:r w:rsidR="00287F30">
        <w:t>with available data</w:t>
      </w:r>
      <w:r w:rsidR="00F96B09">
        <w:t xml:space="preserve">, extrapolating to about 6,000 nationwide (rounding to the nearest thousand).  EPA believes that 6,000 PCE dry cleaning machines nationally </w:t>
      </w:r>
      <w:r w:rsidR="00CE5865">
        <w:t xml:space="preserve">is the best estimate, and therefore this estimate is used as the primary estimate for the economic analysis. </w:t>
      </w:r>
      <w:r w:rsidR="00474631">
        <w:t xml:space="preserve">However, the </w:t>
      </w:r>
      <w:r w:rsidR="00F96B09">
        <w:t xml:space="preserve">high and low estimates </w:t>
      </w:r>
      <w:r w:rsidR="00474631">
        <w:t xml:space="preserve">are used to </w:t>
      </w:r>
      <w:r w:rsidR="00F96B09">
        <w:t xml:space="preserve">generate a range of </w:t>
      </w:r>
      <w:r w:rsidR="00474631">
        <w:t>estimates in a sensitivity analysis</w:t>
      </w:r>
      <w:r w:rsidR="00F96B09">
        <w:t>.</w:t>
      </w:r>
    </w:p>
    <w:tbl>
      <w:tblPr>
        <w:tblW w:w="5940" w:type="dxa"/>
        <w:tblLayout w:type="fixed"/>
        <w:tblLook w:val="04A0"/>
      </w:tblPr>
      <w:tblGrid>
        <w:gridCol w:w="2250"/>
        <w:gridCol w:w="3690"/>
      </w:tblGrid>
      <w:tr w14:paraId="1836B4C6" w14:textId="77777777" w:rsidTr="00440CBE">
        <w:tblPrEx>
          <w:tblW w:w="5940" w:type="dxa"/>
          <w:tblLayout w:type="fixed"/>
          <w:tblLook w:val="04A0"/>
        </w:tblPrEx>
        <w:trPr>
          <w:trHeight w:val="162"/>
          <w:tblHeader/>
        </w:trPr>
        <w:tc>
          <w:tcPr>
            <w:tcW w:w="5940" w:type="dxa"/>
            <w:gridSpan w:val="2"/>
            <w:tcBorders>
              <w:bottom w:val="single" w:sz="4" w:space="0" w:color="auto"/>
            </w:tcBorders>
            <w:shd w:val="clear" w:color="auto" w:fill="auto"/>
            <w:vAlign w:val="center"/>
          </w:tcPr>
          <w:p w:rsidR="00765430" w:rsidRPr="00B878A8" w:rsidP="00CB1C05" w14:paraId="2E5544A2" w14:textId="77777777">
            <w:pPr>
              <w:pStyle w:val="TableTitleA"/>
            </w:pPr>
            <w:bookmarkStart w:id="766" w:name="_Toc121142637"/>
            <w:bookmarkStart w:id="767" w:name="_Toc165379631"/>
            <w:r w:rsidRPr="00B878A8">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9</w:t>
            </w:r>
            <w:r w:rsidR="00BC4B5D">
              <w:rPr>
                <w:noProof/>
              </w:rPr>
              <w:fldChar w:fldCharType="end"/>
            </w:r>
            <w:r w:rsidRPr="00B878A8">
              <w:t xml:space="preserve">: </w:t>
            </w:r>
            <w:r w:rsidR="00AA6AC8">
              <w:t xml:space="preserve">State Level </w:t>
            </w:r>
            <w:r w:rsidR="00F33236">
              <w:t>D</w:t>
            </w:r>
            <w:r w:rsidR="00AA6AC8">
              <w:t xml:space="preserve">ata on </w:t>
            </w:r>
            <w:r w:rsidR="00C7101A">
              <w:t>PCE Dry Cleaning Machines</w:t>
            </w:r>
            <w:bookmarkEnd w:id="766"/>
            <w:bookmarkEnd w:id="767"/>
          </w:p>
        </w:tc>
      </w:tr>
      <w:tr w14:paraId="424F34AE" w14:textId="77777777" w:rsidTr="00A543DA">
        <w:tblPrEx>
          <w:tblW w:w="5940" w:type="dxa"/>
          <w:tblLayout w:type="fixed"/>
          <w:tblLook w:val="04A0"/>
        </w:tblPrEx>
        <w:trPr>
          <w:trHeight w:val="527"/>
          <w:tblHeader/>
        </w:trPr>
        <w:tc>
          <w:tcPr>
            <w:tcW w:w="2250" w:type="dxa"/>
            <w:tcBorders>
              <w:top w:val="single" w:sz="4" w:space="0" w:color="auto"/>
              <w:left w:val="single" w:sz="4" w:space="0" w:color="auto"/>
              <w:right w:val="single" w:sz="4" w:space="0" w:color="auto"/>
            </w:tcBorders>
            <w:shd w:val="clear" w:color="auto" w:fill="48A9C5" w:themeFill="accent1"/>
            <w:vAlign w:val="center"/>
            <w:hideMark/>
          </w:tcPr>
          <w:p w:rsidR="00C7101A" w:rsidRPr="0006757C" w:rsidP="00CB1C05" w14:paraId="05C1D312" w14:textId="77777777">
            <w:pPr>
              <w:pStyle w:val="TableSubtitle"/>
            </w:pPr>
            <w:r>
              <w:t>State</w:t>
            </w:r>
          </w:p>
        </w:tc>
        <w:tc>
          <w:tcPr>
            <w:tcW w:w="3690" w:type="dxa"/>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C7101A" w:rsidRPr="0006757C" w:rsidP="00CB1C05" w14:paraId="77CB036C" w14:textId="77777777">
            <w:pPr>
              <w:pStyle w:val="TableSubtitle"/>
            </w:pPr>
            <w:r w:rsidRPr="0006757C">
              <w:t xml:space="preserve"> </w:t>
            </w:r>
            <w:r w:rsidR="00D96953">
              <w:t xml:space="preserve">Estimated </w:t>
            </w:r>
            <w:r>
              <w:t>Number of PCE Machines</w:t>
            </w:r>
          </w:p>
        </w:tc>
      </w:tr>
      <w:tr w14:paraId="2DF7AFAA"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73A4C728" w14:textId="77777777">
            <w:pPr>
              <w:pStyle w:val="RTableTextAbt"/>
              <w:jc w:val="left"/>
              <w:rPr>
                <w:rFonts w:asciiTheme="majorBidi" w:hAnsiTheme="majorBidi" w:cstheme="majorBidi"/>
                <w:szCs w:val="18"/>
              </w:rPr>
            </w:pPr>
            <w:r>
              <w:rPr>
                <w:rFonts w:asciiTheme="majorBidi" w:hAnsiTheme="majorBidi" w:cstheme="majorBidi"/>
                <w:szCs w:val="18"/>
              </w:rPr>
              <w:t>C</w:t>
            </w:r>
            <w:r w:rsidR="00A543DA">
              <w:rPr>
                <w:rFonts w:asciiTheme="majorBidi" w:hAnsiTheme="majorBidi" w:cstheme="majorBidi"/>
                <w:szCs w:val="18"/>
              </w:rPr>
              <w:t>olorado</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13794278"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70</w:t>
            </w:r>
          </w:p>
        </w:tc>
      </w:tr>
      <w:tr w14:paraId="0C2B2ACC"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121ADDD5" w14:textId="77777777">
            <w:pPr>
              <w:pStyle w:val="RTableTextAbt"/>
              <w:jc w:val="left"/>
              <w:rPr>
                <w:rFonts w:asciiTheme="majorBidi" w:hAnsiTheme="majorBidi" w:cstheme="majorBidi"/>
                <w:szCs w:val="18"/>
              </w:rPr>
            </w:pPr>
            <w:r>
              <w:rPr>
                <w:rFonts w:asciiTheme="majorBidi" w:hAnsiTheme="majorBidi" w:cstheme="majorBidi"/>
                <w:szCs w:val="18"/>
              </w:rPr>
              <w:t>Iowa</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2BBCFC63"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49</w:t>
            </w:r>
          </w:p>
        </w:tc>
      </w:tr>
      <w:tr w14:paraId="5FDD38BE"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6F159CDD" w14:textId="77777777">
            <w:pPr>
              <w:pStyle w:val="RTableTextAbt"/>
              <w:jc w:val="left"/>
              <w:rPr>
                <w:rFonts w:asciiTheme="majorBidi" w:hAnsiTheme="majorBidi" w:cstheme="majorBidi"/>
                <w:szCs w:val="18"/>
              </w:rPr>
            </w:pPr>
            <w:r>
              <w:rPr>
                <w:rFonts w:asciiTheme="majorBidi" w:hAnsiTheme="majorBidi" w:cstheme="majorBidi"/>
                <w:szCs w:val="18"/>
              </w:rPr>
              <w:t>Michigan</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2B2FB270"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333</w:t>
            </w:r>
          </w:p>
        </w:tc>
      </w:tr>
      <w:tr w14:paraId="19DB7CB6"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44D6CADB" w14:textId="77777777">
            <w:pPr>
              <w:pStyle w:val="RTableTextAbt"/>
              <w:jc w:val="left"/>
              <w:rPr>
                <w:rFonts w:asciiTheme="majorBidi" w:hAnsiTheme="majorBidi" w:cstheme="majorBidi"/>
                <w:szCs w:val="18"/>
              </w:rPr>
            </w:pPr>
            <w:r>
              <w:rPr>
                <w:rFonts w:asciiTheme="majorBidi" w:hAnsiTheme="majorBidi" w:cstheme="majorBidi"/>
                <w:szCs w:val="18"/>
              </w:rPr>
              <w:t>Missouri</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7F311ABB"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230</w:t>
            </w:r>
          </w:p>
        </w:tc>
      </w:tr>
      <w:tr w14:paraId="3F5A08A7"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144C0080" w14:textId="77777777">
            <w:pPr>
              <w:pStyle w:val="RTableTextAbt"/>
              <w:jc w:val="left"/>
              <w:rPr>
                <w:rFonts w:asciiTheme="majorBidi" w:hAnsiTheme="majorBidi" w:cstheme="majorBidi"/>
                <w:szCs w:val="18"/>
              </w:rPr>
            </w:pPr>
            <w:r>
              <w:rPr>
                <w:rFonts w:asciiTheme="majorBidi" w:hAnsiTheme="majorBidi" w:cstheme="majorBidi"/>
                <w:szCs w:val="18"/>
              </w:rPr>
              <w:t>North Carolina</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42BBF2AF"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197</w:t>
            </w:r>
          </w:p>
        </w:tc>
      </w:tr>
      <w:tr w14:paraId="25FEFD2A"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7C0AC9C7" w14:textId="77777777">
            <w:pPr>
              <w:pStyle w:val="RTableTextAbt"/>
              <w:jc w:val="left"/>
              <w:rPr>
                <w:rFonts w:asciiTheme="majorBidi" w:hAnsiTheme="majorBidi" w:cstheme="majorBidi"/>
                <w:szCs w:val="18"/>
              </w:rPr>
            </w:pPr>
            <w:r>
              <w:rPr>
                <w:rFonts w:asciiTheme="majorBidi" w:hAnsiTheme="majorBidi" w:cstheme="majorBidi"/>
                <w:szCs w:val="18"/>
              </w:rPr>
              <w:t>Rhode Island</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44EBD2B3"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39</w:t>
            </w:r>
          </w:p>
        </w:tc>
      </w:tr>
      <w:tr w14:paraId="3B09CEF8"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4242E975" w14:textId="77777777">
            <w:pPr>
              <w:pStyle w:val="RTableTextAbt"/>
              <w:jc w:val="left"/>
              <w:rPr>
                <w:rFonts w:asciiTheme="majorBidi" w:hAnsiTheme="majorBidi" w:cstheme="majorBidi"/>
                <w:szCs w:val="18"/>
              </w:rPr>
            </w:pPr>
            <w:r>
              <w:rPr>
                <w:rFonts w:asciiTheme="majorBidi" w:hAnsiTheme="majorBidi" w:cstheme="majorBidi"/>
                <w:szCs w:val="18"/>
              </w:rPr>
              <w:t>Texas</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1C0305FF"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505</w:t>
            </w:r>
          </w:p>
        </w:tc>
      </w:tr>
      <w:tr w14:paraId="167290E8"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40CBE" w:rsidRPr="00481045" w:rsidP="00CB1C05" w14:paraId="0255D6F1" w14:textId="77777777">
            <w:pPr>
              <w:pStyle w:val="RTableTextAbt"/>
              <w:jc w:val="left"/>
              <w:rPr>
                <w:rFonts w:asciiTheme="majorBidi" w:hAnsiTheme="majorBidi" w:cstheme="majorBidi"/>
                <w:szCs w:val="18"/>
              </w:rPr>
            </w:pPr>
            <w:r>
              <w:rPr>
                <w:rFonts w:asciiTheme="majorBidi" w:hAnsiTheme="majorBidi" w:cstheme="majorBidi"/>
                <w:szCs w:val="18"/>
              </w:rPr>
              <w:t>Washington</w:t>
            </w:r>
          </w:p>
        </w:tc>
        <w:tc>
          <w:tcPr>
            <w:tcW w:w="3690" w:type="dxa"/>
            <w:tcBorders>
              <w:top w:val="single" w:sz="4" w:space="0" w:color="auto"/>
              <w:left w:val="nil"/>
              <w:bottom w:val="single" w:sz="4" w:space="0" w:color="auto"/>
              <w:right w:val="single" w:sz="4" w:space="0" w:color="auto"/>
            </w:tcBorders>
            <w:shd w:val="clear" w:color="auto" w:fill="auto"/>
            <w:vAlign w:val="center"/>
          </w:tcPr>
          <w:p w:rsidR="00440CBE" w:rsidRPr="00481045" w:rsidP="00CB1C05" w14:paraId="32237CAC"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30</w:t>
            </w:r>
          </w:p>
        </w:tc>
      </w:tr>
      <w:tr w14:paraId="50CAC371"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543DA" w:rsidP="00CB1C05" w14:paraId="442DC429" w14:textId="77777777">
            <w:pPr>
              <w:pStyle w:val="RTableTextAbt"/>
              <w:jc w:val="left"/>
              <w:rPr>
                <w:rFonts w:asciiTheme="majorBidi" w:hAnsiTheme="majorBidi" w:cstheme="majorBidi"/>
                <w:szCs w:val="18"/>
              </w:rPr>
            </w:pPr>
            <w:r>
              <w:rPr>
                <w:rFonts w:asciiTheme="majorBidi" w:hAnsiTheme="majorBidi" w:cstheme="majorBidi"/>
                <w:szCs w:val="18"/>
              </w:rPr>
              <w:t>New York</w:t>
            </w:r>
          </w:p>
        </w:tc>
        <w:tc>
          <w:tcPr>
            <w:tcW w:w="3690" w:type="dxa"/>
            <w:tcBorders>
              <w:top w:val="single" w:sz="4" w:space="0" w:color="auto"/>
              <w:left w:val="nil"/>
              <w:bottom w:val="single" w:sz="4" w:space="0" w:color="auto"/>
              <w:right w:val="single" w:sz="4" w:space="0" w:color="auto"/>
            </w:tcBorders>
            <w:shd w:val="clear" w:color="auto" w:fill="auto"/>
            <w:vAlign w:val="center"/>
          </w:tcPr>
          <w:p w:rsidR="00A543DA" w:rsidRPr="00481045" w:rsidP="00CB1C05" w14:paraId="2ACB355C"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472</w:t>
            </w:r>
          </w:p>
        </w:tc>
      </w:tr>
      <w:tr w14:paraId="0F1FD01A"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543DA" w:rsidP="00CB1C05" w14:paraId="0DB8A8A9" w14:textId="77777777">
            <w:pPr>
              <w:pStyle w:val="RTableTextAbt"/>
              <w:jc w:val="left"/>
              <w:rPr>
                <w:rFonts w:asciiTheme="majorBidi" w:hAnsiTheme="majorBidi" w:cstheme="majorBidi"/>
                <w:szCs w:val="18"/>
              </w:rPr>
            </w:pPr>
            <w:r>
              <w:rPr>
                <w:rFonts w:asciiTheme="majorBidi" w:hAnsiTheme="majorBidi" w:cstheme="majorBidi"/>
                <w:szCs w:val="18"/>
              </w:rPr>
              <w:t>Oregon</w:t>
            </w:r>
          </w:p>
        </w:tc>
        <w:tc>
          <w:tcPr>
            <w:tcW w:w="3690" w:type="dxa"/>
            <w:tcBorders>
              <w:top w:val="single" w:sz="4" w:space="0" w:color="auto"/>
              <w:left w:val="nil"/>
              <w:bottom w:val="single" w:sz="4" w:space="0" w:color="auto"/>
              <w:right w:val="single" w:sz="4" w:space="0" w:color="auto"/>
            </w:tcBorders>
            <w:shd w:val="clear" w:color="auto" w:fill="auto"/>
            <w:vAlign w:val="center"/>
          </w:tcPr>
          <w:p w:rsidR="00A543DA" w:rsidRPr="00481045" w:rsidP="00CB1C05" w14:paraId="002B1060" w14:textId="77777777">
            <w:pPr>
              <w:pStyle w:val="LTableTextAbt"/>
              <w:keepNext w:val="0"/>
              <w:ind w:right="1420"/>
              <w:jc w:val="right"/>
              <w:rPr>
                <w:rFonts w:asciiTheme="majorBidi" w:hAnsiTheme="majorBidi" w:cstheme="majorBidi"/>
                <w:szCs w:val="18"/>
              </w:rPr>
            </w:pPr>
            <w:r>
              <w:rPr>
                <w:rFonts w:asciiTheme="majorBidi" w:hAnsiTheme="majorBidi" w:cstheme="majorBidi"/>
                <w:szCs w:val="18"/>
              </w:rPr>
              <w:t>50</w:t>
            </w:r>
          </w:p>
        </w:tc>
      </w:tr>
      <w:tr w14:paraId="508F2E5B" w14:textId="77777777" w:rsidTr="00A543DA">
        <w:tblPrEx>
          <w:tblW w:w="5940" w:type="dxa"/>
          <w:tblLayout w:type="fixed"/>
          <w:tblLook w:val="04A0"/>
        </w:tblPrEx>
        <w:trPr>
          <w:trHeight w:val="2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82B05" w:rsidRPr="00640932" w:rsidP="00CB1C05" w14:paraId="527F22C7" w14:textId="77777777">
            <w:pPr>
              <w:pStyle w:val="RTableTextAbt"/>
              <w:jc w:val="left"/>
              <w:rPr>
                <w:rFonts w:asciiTheme="majorBidi" w:hAnsiTheme="majorBidi" w:cstheme="majorBidi"/>
                <w:b/>
                <w:bCs w:val="0"/>
                <w:szCs w:val="18"/>
              </w:rPr>
            </w:pPr>
            <w:r w:rsidRPr="00640932">
              <w:rPr>
                <w:rFonts w:asciiTheme="majorBidi" w:hAnsiTheme="majorBidi" w:cstheme="majorBidi"/>
                <w:b/>
                <w:bCs w:val="0"/>
                <w:szCs w:val="18"/>
              </w:rPr>
              <w:t>Total</w:t>
            </w:r>
          </w:p>
        </w:tc>
        <w:tc>
          <w:tcPr>
            <w:tcW w:w="3690" w:type="dxa"/>
            <w:tcBorders>
              <w:top w:val="single" w:sz="4" w:space="0" w:color="auto"/>
              <w:left w:val="nil"/>
              <w:bottom w:val="single" w:sz="4" w:space="0" w:color="auto"/>
              <w:right w:val="single" w:sz="4" w:space="0" w:color="auto"/>
            </w:tcBorders>
            <w:shd w:val="clear" w:color="auto" w:fill="auto"/>
            <w:vAlign w:val="center"/>
          </w:tcPr>
          <w:p w:rsidR="00C82B05" w:rsidRPr="00640932" w:rsidP="00CB1C05" w14:paraId="72661060" w14:textId="77777777">
            <w:pPr>
              <w:pStyle w:val="LTableTextAbt"/>
              <w:keepNext w:val="0"/>
              <w:ind w:right="1420"/>
              <w:jc w:val="right"/>
              <w:rPr>
                <w:rFonts w:asciiTheme="majorBidi" w:hAnsiTheme="majorBidi" w:cstheme="majorBidi"/>
                <w:b/>
                <w:bCs w:val="0"/>
                <w:szCs w:val="18"/>
              </w:rPr>
            </w:pPr>
            <w:r w:rsidRPr="00640932">
              <w:rPr>
                <w:rFonts w:asciiTheme="majorBidi" w:hAnsiTheme="majorBidi" w:cstheme="majorBidi"/>
                <w:b/>
                <w:bCs w:val="0"/>
                <w:szCs w:val="18"/>
              </w:rPr>
              <w:t>1,975</w:t>
            </w:r>
          </w:p>
        </w:tc>
      </w:tr>
    </w:tbl>
    <w:p w:rsidR="00765430" w:rsidP="00CB1C05" w14:paraId="1FF24016" w14:textId="77777777">
      <w:pPr>
        <w:pStyle w:val="BodyText"/>
      </w:pPr>
    </w:p>
    <w:p w:rsidR="00FE5AFE" w:rsidP="00CB1C05" w14:paraId="2B915C77" w14:textId="77777777">
      <w:pPr>
        <w:pStyle w:val="Heading4"/>
      </w:pPr>
      <w:r>
        <w:t xml:space="preserve">Volume of PCE </w:t>
      </w:r>
      <w:r w:rsidR="00CF6D37">
        <w:t>Consumption in Dry Cleaning</w:t>
      </w:r>
    </w:p>
    <w:p w:rsidR="00E02F1C" w:rsidRPr="00E02F1C" w:rsidP="00CB1C05" w14:paraId="02951E38" w14:textId="77777777">
      <w:pPr>
        <w:pStyle w:val="BodyText"/>
      </w:pPr>
      <w:r>
        <w:t xml:space="preserve">EPA’s best estimate of the amount of PCE used per machine comes from New York State inspection data from 2018-2019.  In New York State, every PCE dry cleaning machine has to be inspected yearly, and </w:t>
      </w:r>
      <w:r w:rsidR="00D21537">
        <w:t xml:space="preserve">every operator has to declare how much PCE they use.  In New York State, each machine uses an average of 64.5 gallons of PCE per year (slightly more than one 55-gallon drum).  This is less than a 2003 </w:t>
      </w:r>
      <w:r w:rsidR="003307BC">
        <w:t>CARB survey (CARB 2006b)</w:t>
      </w:r>
      <w:r w:rsidR="00F67838">
        <w:t>, which reports that</w:t>
      </w:r>
      <w:r w:rsidR="003307BC">
        <w:t xml:space="preserve"> about 81 gallons were consumed per machine per year.  However, dry cleaning machines have evolved </w:t>
      </w:r>
      <w:r w:rsidR="00E02575">
        <w:t xml:space="preserve">over time </w:t>
      </w:r>
      <w:r w:rsidR="003307BC">
        <w:t>to be more efficient (Ceballos et al</w:t>
      </w:r>
      <w:r w:rsidR="00E02575">
        <w:t>.</w:t>
      </w:r>
      <w:r w:rsidR="003307BC">
        <w:t xml:space="preserve"> 2021)</w:t>
      </w:r>
      <w:r w:rsidR="00E02575">
        <w:t>,</w:t>
      </w:r>
      <w:r w:rsidR="003307BC">
        <w:t xml:space="preserve"> and 64.5 gallons per year of PCE per machine seems reasonable.</w:t>
      </w:r>
    </w:p>
    <w:p w:rsidR="00304977" w:rsidP="00CB1C05" w14:paraId="2DB50DC8" w14:textId="77777777">
      <w:pPr>
        <w:pStyle w:val="BodyText"/>
      </w:pPr>
      <w:r>
        <w:t>Multiplying 64.5 gallons per machine (at 13.6 lbs/gal) by 3,000-11,000 machines suggests that between 2.6 million and 9.6 million pounds of PCE are used for dry cleaning yearly.</w:t>
      </w:r>
      <w:r w:rsidR="00416FD7">
        <w:t xml:space="preserve"> Using the primary analysis estimate of 6,000 machines, </w:t>
      </w:r>
      <w:r w:rsidR="00487D17">
        <w:t>5.3 million pounds of PCE are used for dry cleaning annually.</w:t>
      </w:r>
    </w:p>
    <w:p w:rsidR="00B32E49" w:rsidRPr="00D1771B" w:rsidP="00CB1C05" w14:paraId="15DE776B" w14:textId="77777777">
      <w:pPr>
        <w:pStyle w:val="Heading3"/>
      </w:pPr>
      <w:bookmarkStart w:id="768" w:name="_Ref118397859"/>
      <w:r>
        <w:t>Laboratory Chemicals</w:t>
      </w:r>
      <w:bookmarkEnd w:id="768"/>
    </w:p>
    <w:p w:rsidR="00B32E49" w:rsidRPr="00D44187" w:rsidP="00CB1C05" w14:paraId="12981279" w14:textId="77777777">
      <w:pPr>
        <w:pStyle w:val="BodyText"/>
        <w:rPr>
          <w:lang w:val="en-US"/>
        </w:rPr>
      </w:pPr>
      <w:r>
        <w:rPr>
          <w:lang w:val="en-US"/>
        </w:rPr>
        <w:t>EPA</w:t>
      </w:r>
      <w:r w:rsidRPr="00ED36E9">
        <w:rPr>
          <w:lang w:val="en-US"/>
        </w:rPr>
        <w:t xml:space="preserve"> did not identify any information o</w:t>
      </w:r>
      <w:r w:rsidR="00E531D3">
        <w:rPr>
          <w:lang w:val="en-US"/>
        </w:rPr>
        <w:t>n</w:t>
      </w:r>
      <w:r w:rsidRPr="00ED36E9">
        <w:rPr>
          <w:lang w:val="en-US"/>
        </w:rPr>
        <w:t xml:space="preserve"> the volume of </w:t>
      </w:r>
      <w:r>
        <w:rPr>
          <w:lang w:val="en-US"/>
        </w:rPr>
        <w:t>PCE</w:t>
      </w:r>
      <w:r w:rsidRPr="00ED36E9">
        <w:rPr>
          <w:lang w:val="en-US"/>
        </w:rPr>
        <w:t xml:space="preserve"> used in laboratory settings. </w:t>
      </w:r>
    </w:p>
    <w:p w:rsidR="00B32E49" w:rsidRPr="00BD4D9C" w:rsidP="00CB1C05" w14:paraId="6F09742F" w14:textId="77777777">
      <w:pPr>
        <w:pStyle w:val="Heading3"/>
      </w:pPr>
      <w:bookmarkStart w:id="769" w:name="_Ref71719029"/>
      <w:bookmarkStart w:id="770" w:name="_Toc73536230"/>
      <w:bookmarkStart w:id="771" w:name="_Toc111035599"/>
      <w:bookmarkStart w:id="772" w:name="_Toc114061976"/>
      <w:r w:rsidRPr="00BD4D9C">
        <w:t>Reactant/Intermediate</w:t>
      </w:r>
      <w:bookmarkEnd w:id="769"/>
      <w:bookmarkEnd w:id="770"/>
      <w:bookmarkEnd w:id="771"/>
      <w:bookmarkEnd w:id="772"/>
    </w:p>
    <w:p w:rsidR="00B32E49" w:rsidRPr="00D44187" w:rsidP="00CB1C05" w14:paraId="58BB332C" w14:textId="77777777">
      <w:pPr>
        <w:pStyle w:val="BodyText"/>
        <w:rPr>
          <w:lang w:val="en-US"/>
        </w:rPr>
      </w:pPr>
      <w:r>
        <w:rPr>
          <w:lang w:val="en-US"/>
        </w:rPr>
        <w:t>Due to the difficulty of identifying PCE emissions factors for reactant/intermediate uses, EPA estimated the volume for this use category using information from the PCE Risk Evaluation rather than the NEI data. Based on multiple sources, the Risk Evaluation estimates that 70</w:t>
      </w:r>
      <w:r w:rsidR="008D7879">
        <w:rPr>
          <w:lang w:val="en-US"/>
        </w:rPr>
        <w:t> percent</w:t>
      </w:r>
      <w:r>
        <w:rPr>
          <w:lang w:val="en-US"/>
        </w:rPr>
        <w:t xml:space="preserve"> of PCE production volume is used for reactant uses and, separately, that 59</w:t>
      </w:r>
      <w:r w:rsidR="008D7879">
        <w:rPr>
          <w:lang w:val="en-US"/>
        </w:rPr>
        <w:t> percent</w:t>
      </w:r>
      <w:r>
        <w:rPr>
          <w:lang w:val="en-US"/>
        </w:rPr>
        <w:t xml:space="preserve"> of PCE production volume is used for intermediates. EPA used the average of these two estimates (i.e., 64.5</w:t>
      </w:r>
      <w:r w:rsidR="008D7879">
        <w:rPr>
          <w:lang w:val="en-US"/>
        </w:rPr>
        <w:t> percent</w:t>
      </w:r>
      <w:r>
        <w:rPr>
          <w:lang w:val="en-US"/>
        </w:rPr>
        <w:t xml:space="preserve"> of PCE production volume) to estimate the volume of PCE used for reactant/intermediate uses. This assumption results in an estimated </w:t>
      </w:r>
      <w:r w:rsidRPr="003267AF">
        <w:rPr>
          <w:lang w:val="en-US"/>
        </w:rPr>
        <w:t>209,135,280</w:t>
      </w:r>
      <w:r>
        <w:rPr>
          <w:lang w:val="en-US"/>
        </w:rPr>
        <w:t xml:space="preserve"> pounds of PCE used for reactant/intermediate uses (out of the reported </w:t>
      </w:r>
      <w:r>
        <w:t>324,240,744</w:t>
      </w:r>
      <w:r w:rsidRPr="00D05F9F">
        <w:t xml:space="preserve"> </w:t>
      </w:r>
      <w:r>
        <w:t>pounds</w:t>
      </w:r>
      <w:r w:rsidRPr="00D05F9F">
        <w:t xml:space="preserve"> of </w:t>
      </w:r>
      <w:r>
        <w:t>PCE</w:t>
      </w:r>
      <w:r w:rsidRPr="00D05F9F">
        <w:t xml:space="preserve"> produced in the 2015 CDR reporting year</w:t>
      </w:r>
      <w:r>
        <w:t xml:space="preserve">) </w:t>
      </w:r>
      <w:r>
        <w:rPr>
          <w:lang w:val="en-US"/>
        </w:rPr>
        <w:t>(</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EPA 2020h</w:t>
        </w:r>
        <w:r w:rsidR="00414172">
          <w:rPr>
            <w:lang w:val="en-US"/>
          </w:rPr>
          <w:fldChar w:fldCharType="end"/>
        </w:r>
      </w:hyperlink>
      <w:r>
        <w:rPr>
          <w:lang w:val="en-US"/>
        </w:rPr>
        <w:t>).</w:t>
      </w:r>
    </w:p>
    <w:p w:rsidR="00B32E49" w:rsidRPr="00BD4D9C" w:rsidP="00CB1C05" w14:paraId="20A701D1" w14:textId="77777777">
      <w:pPr>
        <w:pStyle w:val="Heading3"/>
      </w:pPr>
      <w:bookmarkStart w:id="773" w:name="_Ref71719037"/>
      <w:bookmarkStart w:id="774" w:name="_Toc73536231"/>
      <w:bookmarkStart w:id="775" w:name="_Toc111035600"/>
      <w:bookmarkStart w:id="776" w:name="_Toc114061977"/>
      <w:r w:rsidRPr="00BD4D9C">
        <w:t>Processing Aid in Chemical Manufacturing</w:t>
      </w:r>
      <w:bookmarkEnd w:id="773"/>
      <w:bookmarkEnd w:id="774"/>
      <w:bookmarkEnd w:id="775"/>
      <w:bookmarkEnd w:id="776"/>
    </w:p>
    <w:p w:rsidR="00B32E49" w:rsidP="00CB1C05" w14:paraId="41FD78CE" w14:textId="77777777">
      <w:pPr>
        <w:pStyle w:val="BodyText"/>
      </w:pPr>
      <w:r>
        <w:rPr>
          <w:lang w:val="en-US"/>
        </w:rPr>
        <w:t>Due to the difficulty of identifying PCE emissions factors for processing aid uses and identifying processing aid uses within the NEI data, EPA estimated the volume for this use category using data from CDR rather than the NEI data. In the 2015 CDR reporting year, Olin Corporation reported that 4</w:t>
      </w:r>
      <w:r w:rsidR="008D7879">
        <w:rPr>
          <w:lang w:val="en-US"/>
        </w:rPr>
        <w:t> percent</w:t>
      </w:r>
      <w:r>
        <w:rPr>
          <w:lang w:val="en-US"/>
        </w:rPr>
        <w:t xml:space="preserve"> of their PCE production volume was used as a processing aid in petrochemical manufacturing and that 4</w:t>
      </w:r>
      <w:r w:rsidR="008D7879">
        <w:rPr>
          <w:lang w:val="en-US"/>
        </w:rPr>
        <w:t> percent</w:t>
      </w:r>
      <w:r>
        <w:rPr>
          <w:lang w:val="en-US"/>
        </w:rPr>
        <w:t xml:space="preserve"> was used as a processing aid in pesticide, fertilizer, and other agricultural chemical manufacturing (</w:t>
      </w:r>
      <w:hyperlink w:anchor="_ENREF_77" w:tooltip="U.S. Environmental Protection Agency (EPA), 2017 #61" w:history="1">
        <w:r w:rsidR="00414172">
          <w:rPr>
            <w:lang w:val="en-US"/>
          </w:rPr>
          <w:fldChar w:fldCharType="begin" w:fldLock="1"/>
        </w:r>
        <w:r w:rsidR="00414172">
          <w:rPr>
            <w:lang w:val="en-US"/>
          </w:rPr>
          <w:instrText xml:space="preserve"> ADDIN EN.CITE &lt;EndNote&gt;&lt;Cite ExcludeAuth="1"&gt;&lt;Author&gt;U.S. Environmental Protection Agency (EPA)&lt;/Author&gt;&lt;Year&gt;2017&lt;/Year&gt;&lt;RecNum&gt;61&lt;/RecNum&gt;&lt;Prefix&gt;EPA &lt;/Prefix&gt;&lt;DisplayText&gt;EPA 2017a&lt;/DisplayText&gt;&lt;record&gt;&lt;rec-number&gt;61&lt;/rec-number&gt;&lt;foreign-keys&gt;&lt;key app="EN" db-id="52wf2wf0o0rv01e9dzo52td80t0590tp2fwd" timestamp="1714499636"&gt;61&lt;/key&gt;&lt;/foreign-keys&gt;&lt;ref-type name="Generic"&gt;13&lt;/ref-type&gt;&lt;contributors&gt;&lt;authors&gt;&lt;author&gt;U.S. Environmental Protection Agency (EPA), &lt;/author&gt;&lt;/authors&gt;&lt;/contributors&gt;&lt;titles&gt;&lt;title&gt;Non-Confidential 2016 Chemical Data Reporting (CDR)&lt;/title&gt;&lt;/titles&gt;&lt;dates&gt;&lt;year&gt;2017&lt;/year&gt;&lt;/dates&gt;&lt;urls&gt;&lt;related-urls&gt;&lt;url&gt;https://www.epa.gov/chemical-data-reporting&lt;/url&gt;&lt;/related-urls&gt;&lt;/urls&gt;&lt;/record&gt;&lt;/Cite&gt;&lt;/EndNote&gt;</w:instrText>
        </w:r>
        <w:r w:rsidR="00414172">
          <w:rPr>
            <w:lang w:val="en-US"/>
          </w:rPr>
          <w:fldChar w:fldCharType="separate"/>
        </w:r>
        <w:r w:rsidR="00414172">
          <w:rPr>
            <w:noProof/>
            <w:lang w:val="en-US"/>
          </w:rPr>
          <w:t>EPA 2017a</w:t>
        </w:r>
        <w:r w:rsidR="00414172">
          <w:rPr>
            <w:lang w:val="en-US"/>
          </w:rPr>
          <w:fldChar w:fldCharType="end"/>
        </w:r>
      </w:hyperlink>
      <w:r>
        <w:rPr>
          <w:lang w:val="en-US"/>
        </w:rPr>
        <w:t>). EPA assumed that the use volumes of the PCE produced by Olin Corporation are representative of all PCE use, and as such, assumed that this use category accounts for 8</w:t>
      </w:r>
      <w:r w:rsidR="008D7879">
        <w:rPr>
          <w:lang w:val="en-US"/>
        </w:rPr>
        <w:t> percent</w:t>
      </w:r>
      <w:r>
        <w:rPr>
          <w:lang w:val="en-US"/>
        </w:rPr>
        <w:t xml:space="preserve"> of PCE production volume. This assumption results in an estimated </w:t>
      </w:r>
      <w:r w:rsidRPr="008E56BA">
        <w:rPr>
          <w:lang w:val="en-US"/>
        </w:rPr>
        <w:t>25,939,260</w:t>
      </w:r>
      <w:r>
        <w:rPr>
          <w:lang w:val="en-US"/>
        </w:rPr>
        <w:t xml:space="preserve"> pounds of PCE used as a processing aid in chemical manufacturing (out of the reported </w:t>
      </w:r>
      <w:r>
        <w:t>324,240,744</w:t>
      </w:r>
      <w:r w:rsidRPr="00D05F9F">
        <w:t xml:space="preserve"> </w:t>
      </w:r>
      <w:r>
        <w:t>pounds</w:t>
      </w:r>
      <w:r w:rsidRPr="00D05F9F">
        <w:t xml:space="preserve"> of </w:t>
      </w:r>
      <w:r>
        <w:t>PCE</w:t>
      </w:r>
      <w:r w:rsidRPr="00D05F9F">
        <w:t xml:space="preserve"> produced in the 2015 CDR reporting year</w:t>
      </w:r>
      <w:r>
        <w:t xml:space="preserve">) </w:t>
      </w:r>
      <w:r>
        <w:rPr>
          <w:lang w:val="en-US"/>
        </w:rPr>
        <w:t>(</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EPA 2020h</w:t>
        </w:r>
        <w:r w:rsidR="00414172">
          <w:rPr>
            <w:lang w:val="en-US"/>
          </w:rPr>
          <w:fldChar w:fldCharType="end"/>
        </w:r>
      </w:hyperlink>
      <w:r>
        <w:rPr>
          <w:lang w:val="en-US"/>
        </w:rPr>
        <w:t>)</w:t>
      </w:r>
      <w:r>
        <w:t>.</w:t>
      </w:r>
    </w:p>
    <w:p w:rsidR="00446D5F" w:rsidRPr="00D44187" w:rsidP="00CB1C05" w14:paraId="3410546C" w14:textId="77777777">
      <w:pPr>
        <w:pStyle w:val="Heading3"/>
      </w:pPr>
      <w:bookmarkStart w:id="777" w:name="_Ref158362891"/>
      <w:r>
        <w:t>Aerosol Spray Cleaning/Degreasing</w:t>
      </w:r>
      <w:bookmarkEnd w:id="777"/>
    </w:p>
    <w:p w:rsidR="00CB4C48" w:rsidRPr="00DA5F7B" w:rsidP="00CB1C05" w14:paraId="7183880D" w14:textId="77777777">
      <w:pPr>
        <w:pStyle w:val="BodyText"/>
        <w:rPr>
          <w:lang w:val="en-US"/>
        </w:rPr>
      </w:pPr>
      <w:r w:rsidRPr="0057728E">
        <w:rPr>
          <w:szCs w:val="22"/>
        </w:rPr>
        <w:t>CRC Industries, Inc.</w:t>
      </w:r>
      <w:r w:rsidRPr="0057728E" w:rsidR="00EA3336">
        <w:rPr>
          <w:szCs w:val="22"/>
        </w:rPr>
        <w:t xml:space="preserve">, a supplier of aerosol spray cleaning/degreasing products, provided EPA with </w:t>
      </w:r>
      <w:r w:rsidRPr="0057728E" w:rsidR="002D331B">
        <w:rPr>
          <w:szCs w:val="22"/>
        </w:rPr>
        <w:t xml:space="preserve">estimates </w:t>
      </w:r>
      <w:r w:rsidRPr="0057728E" w:rsidR="00E16599">
        <w:rPr>
          <w:szCs w:val="22"/>
        </w:rPr>
        <w:t xml:space="preserve">of </w:t>
      </w:r>
      <w:r w:rsidRPr="0057728E" w:rsidR="008D281F">
        <w:rPr>
          <w:szCs w:val="22"/>
        </w:rPr>
        <w:t xml:space="preserve">annual </w:t>
      </w:r>
      <w:r w:rsidRPr="0057728E" w:rsidR="00E16599">
        <w:rPr>
          <w:szCs w:val="22"/>
        </w:rPr>
        <w:t xml:space="preserve">PCE consumption </w:t>
      </w:r>
      <w:r w:rsidRPr="0057728E" w:rsidR="00BF296A">
        <w:rPr>
          <w:szCs w:val="22"/>
        </w:rPr>
        <w:t xml:space="preserve">volume and the number of affected facilities </w:t>
      </w:r>
      <w:r w:rsidRPr="0057728E" w:rsidR="001513E2">
        <w:rPr>
          <w:szCs w:val="22"/>
        </w:rPr>
        <w:t xml:space="preserve">for aerosol spray cleaning/degreasing use in a follow up </w:t>
      </w:r>
      <w:r w:rsidRPr="0057728E" w:rsidR="00186289">
        <w:rPr>
          <w:szCs w:val="22"/>
        </w:rPr>
        <w:t xml:space="preserve">to a </w:t>
      </w:r>
      <w:r w:rsidRPr="0057728E" w:rsidR="00D30CB4">
        <w:rPr>
          <w:szCs w:val="22"/>
        </w:rPr>
        <w:t xml:space="preserve">public commented they submitted. </w:t>
      </w:r>
      <w:r w:rsidRPr="0057728E" w:rsidR="0017455C">
        <w:rPr>
          <w:szCs w:val="22"/>
        </w:rPr>
        <w:t>CRC Industries, Inc.</w:t>
      </w:r>
      <w:r w:rsidRPr="0057728E" w:rsidR="00636D1D">
        <w:rPr>
          <w:szCs w:val="22"/>
        </w:rPr>
        <w:t xml:space="preserve"> estimate</w:t>
      </w:r>
      <w:r w:rsidRPr="0057728E" w:rsidR="0017455C">
        <w:rPr>
          <w:szCs w:val="22"/>
        </w:rPr>
        <w:t>s</w:t>
      </w:r>
      <w:r w:rsidRPr="0057728E" w:rsidR="00636D1D">
        <w:rPr>
          <w:szCs w:val="22"/>
        </w:rPr>
        <w:t xml:space="preserve"> </w:t>
      </w:r>
      <w:r w:rsidRPr="0057728E" w:rsidR="00AB50AE">
        <w:rPr>
          <w:szCs w:val="22"/>
        </w:rPr>
        <w:t>the</w:t>
      </w:r>
      <w:r w:rsidRPr="0057728E" w:rsidR="00636D1D">
        <w:rPr>
          <w:szCs w:val="22"/>
        </w:rPr>
        <w:t xml:space="preserve"> total </w:t>
      </w:r>
      <w:r w:rsidRPr="0057728E" w:rsidR="00AB50AE">
        <w:rPr>
          <w:szCs w:val="22"/>
        </w:rPr>
        <w:t xml:space="preserve">amount </w:t>
      </w:r>
      <w:r w:rsidRPr="0057728E" w:rsidR="00636D1D">
        <w:rPr>
          <w:szCs w:val="22"/>
        </w:rPr>
        <w:t xml:space="preserve">of </w:t>
      </w:r>
      <w:r w:rsidRPr="0057728E" w:rsidR="000D1BA2">
        <w:rPr>
          <w:szCs w:val="22"/>
        </w:rPr>
        <w:t>PCE in</w:t>
      </w:r>
      <w:r w:rsidRPr="0057728E" w:rsidR="00027951">
        <w:rPr>
          <w:szCs w:val="22"/>
        </w:rPr>
        <w:t xml:space="preserve"> aerosol spray cleaning/degreasing use is 26.3 million pounds. </w:t>
      </w:r>
      <w:r w:rsidRPr="0057728E" w:rsidR="00D30CB4">
        <w:rPr>
          <w:szCs w:val="22"/>
        </w:rPr>
        <w:t>This analysis use</w:t>
      </w:r>
      <w:r w:rsidRPr="0057728E" w:rsidR="005D7F43">
        <w:rPr>
          <w:szCs w:val="22"/>
        </w:rPr>
        <w:t>s</w:t>
      </w:r>
      <w:r w:rsidRPr="0057728E" w:rsidR="00D30CB4">
        <w:rPr>
          <w:szCs w:val="22"/>
        </w:rPr>
        <w:t xml:space="preserve"> t</w:t>
      </w:r>
      <w:r w:rsidRPr="0057728E" w:rsidR="00113B6A">
        <w:rPr>
          <w:szCs w:val="22"/>
        </w:rPr>
        <w:t>h</w:t>
      </w:r>
      <w:r w:rsidRPr="0057728E" w:rsidR="00803589">
        <w:rPr>
          <w:szCs w:val="22"/>
        </w:rPr>
        <w:t xml:space="preserve">is </w:t>
      </w:r>
      <w:r w:rsidRPr="0057728E" w:rsidR="00AA218C">
        <w:rPr>
          <w:szCs w:val="22"/>
        </w:rPr>
        <w:t>estimate as</w:t>
      </w:r>
      <w:r w:rsidRPr="0057728E" w:rsidR="00D30CB4">
        <w:rPr>
          <w:szCs w:val="22"/>
        </w:rPr>
        <w:t xml:space="preserve"> t</w:t>
      </w:r>
      <w:r w:rsidRPr="0057728E" w:rsidR="00113B6A">
        <w:rPr>
          <w:szCs w:val="22"/>
        </w:rPr>
        <w:t xml:space="preserve">he </w:t>
      </w:r>
      <w:r w:rsidRPr="0057728E" w:rsidR="00371418">
        <w:rPr>
          <w:szCs w:val="22"/>
        </w:rPr>
        <w:t xml:space="preserve">baseline </w:t>
      </w:r>
      <w:r w:rsidRPr="0057728E" w:rsidR="006B3DE0">
        <w:rPr>
          <w:szCs w:val="22"/>
        </w:rPr>
        <w:t>value</w:t>
      </w:r>
      <w:r w:rsidRPr="0057728E" w:rsidR="005D7F43">
        <w:rPr>
          <w:szCs w:val="22"/>
        </w:rPr>
        <w:t xml:space="preserve"> </w:t>
      </w:r>
      <w:r w:rsidRPr="0057728E" w:rsidR="0078368A">
        <w:rPr>
          <w:szCs w:val="22"/>
        </w:rPr>
        <w:t>for aerosol spray cleaning/degreasing use</w:t>
      </w:r>
      <w:r w:rsidRPr="0057728E" w:rsidR="00A97358">
        <w:rPr>
          <w:szCs w:val="22"/>
        </w:rPr>
        <w:t xml:space="preserve"> (</w:t>
      </w:r>
      <w:r w:rsidRPr="0057728E" w:rsidR="006B5B27">
        <w:rPr>
          <w:szCs w:val="22"/>
        </w:rPr>
        <w:t xml:space="preserve">estimated number of </w:t>
      </w:r>
      <w:r w:rsidRPr="0057728E" w:rsidR="005D0265">
        <w:rPr>
          <w:szCs w:val="22"/>
        </w:rPr>
        <w:t xml:space="preserve">affected facilities </w:t>
      </w:r>
      <w:r w:rsidRPr="0057728E" w:rsidR="006B5B27">
        <w:rPr>
          <w:szCs w:val="22"/>
        </w:rPr>
        <w:t xml:space="preserve">is discussed in section </w:t>
      </w:r>
      <w:r w:rsidRPr="0057728E" w:rsidR="006B5B27">
        <w:rPr>
          <w:szCs w:val="22"/>
        </w:rPr>
        <w:fldChar w:fldCharType="begin" w:fldLock="1"/>
      </w:r>
      <w:r w:rsidRPr="0057728E" w:rsidR="006B5B27">
        <w:rPr>
          <w:szCs w:val="22"/>
        </w:rPr>
        <w:instrText xml:space="preserve"> REF _Ref158365106 \r \h </w:instrText>
      </w:r>
      <w:r w:rsidRPr="0057728E" w:rsidR="0057728E">
        <w:rPr>
          <w:szCs w:val="22"/>
        </w:rPr>
        <w:instrText xml:space="preserve"> \* MERGEFORMAT </w:instrText>
      </w:r>
      <w:r w:rsidRPr="0057728E" w:rsidR="006B5B27">
        <w:rPr>
          <w:szCs w:val="22"/>
        </w:rPr>
        <w:fldChar w:fldCharType="separate"/>
      </w:r>
      <w:r w:rsidR="0092222B">
        <w:rPr>
          <w:szCs w:val="22"/>
        </w:rPr>
        <w:t>6.2.15</w:t>
      </w:r>
      <w:r w:rsidRPr="0057728E" w:rsidR="006B5B27">
        <w:rPr>
          <w:szCs w:val="22"/>
        </w:rPr>
        <w:fldChar w:fldCharType="end"/>
      </w:r>
      <w:r w:rsidRPr="0057728E" w:rsidR="006B5B27">
        <w:rPr>
          <w:szCs w:val="22"/>
        </w:rPr>
        <w:t>)</w:t>
      </w:r>
      <w:r w:rsidRPr="0057728E" w:rsidR="00CF04DB">
        <w:rPr>
          <w:szCs w:val="22"/>
        </w:rPr>
        <w:t>.</w:t>
      </w:r>
    </w:p>
    <w:p w:rsidR="00B32E49" w:rsidP="00CB1C05" w14:paraId="5E074C3D" w14:textId="77777777">
      <w:pPr>
        <w:pStyle w:val="Heading3"/>
        <w:numPr>
          <w:ilvl w:val="0"/>
          <w:numId w:val="0"/>
        </w:numPr>
        <w:rPr>
          <w:b w:val="0"/>
        </w:rPr>
        <w:sectPr w:rsidSect="00CB1C05">
          <w:headerReference w:type="first" r:id="rId221"/>
          <w:type w:val="nextColumn"/>
          <w:pgSz w:w="12240" w:h="15840" w:code="1"/>
          <w:pgMar w:top="1440" w:right="1440" w:bottom="1440" w:left="1800" w:header="720" w:footer="720" w:gutter="0"/>
          <w:lnNumType w:countBy="1" w:restart="continuous"/>
          <w:pgNumType w:chapStyle="1"/>
          <w:cols w:space="720"/>
          <w:titlePg/>
        </w:sectPr>
      </w:pPr>
    </w:p>
    <w:p w:rsidR="00B32E49" w:rsidRPr="00BD4D9C" w:rsidP="00CB1C05" w14:paraId="5904A131" w14:textId="77777777">
      <w:pPr>
        <w:pStyle w:val="Heading3"/>
      </w:pPr>
      <w:bookmarkStart w:id="778" w:name="_Ref47357136"/>
      <w:bookmarkStart w:id="779" w:name="_Toc73536232"/>
      <w:bookmarkStart w:id="780" w:name="_Toc111035601"/>
      <w:bookmarkStart w:id="781" w:name="_Toc114061978"/>
      <w:bookmarkStart w:id="782" w:name="_Ref117759940"/>
      <w:r w:rsidRPr="00BD4D9C">
        <w:t xml:space="preserve">Summary </w:t>
      </w:r>
      <w:bookmarkEnd w:id="778"/>
      <w:r w:rsidRPr="00BD4D9C">
        <w:t>of Consumption Volumes by Use Category</w:t>
      </w:r>
      <w:bookmarkEnd w:id="779"/>
      <w:bookmarkEnd w:id="780"/>
      <w:bookmarkEnd w:id="781"/>
      <w:bookmarkEnd w:id="782"/>
    </w:p>
    <w:p w:rsidR="00B32E49" w:rsidP="00CB1C05" w14:paraId="21A8B742" w14:textId="77777777">
      <w:r>
        <w:fldChar w:fldCharType="begin" w:fldLock="1"/>
      </w:r>
      <w:r>
        <w:instrText xml:space="preserve"> REF _Ref47442880 \h </w:instrText>
      </w:r>
      <w:r>
        <w:fldChar w:fldCharType="separate"/>
      </w:r>
      <w:r w:rsidR="0092222B">
        <w:t xml:space="preserve">Table </w:t>
      </w:r>
      <w:r w:rsidR="0092222B">
        <w:rPr>
          <w:noProof/>
        </w:rPr>
        <w:t>6</w:t>
      </w:r>
      <w:r w:rsidR="0092222B">
        <w:noBreakHyphen/>
      </w:r>
      <w:r w:rsidR="0092222B">
        <w:rPr>
          <w:noProof/>
        </w:rPr>
        <w:t>10</w:t>
      </w:r>
      <w:r>
        <w:fldChar w:fldCharType="end"/>
      </w:r>
      <w:r>
        <w:t xml:space="preserve"> summarizes the estimated consumption volumes for each use category, as well as the percentage of the approximately 324 million pounds of PCE production from the 2016 CDR attributed to each use. </w:t>
      </w:r>
      <w:r w:rsidRPr="00A0798A">
        <w:t xml:space="preserve">EPA was not able to estimate a volume for the DOD Uses </w:t>
      </w:r>
      <w:r>
        <w:t>category</w:t>
      </w:r>
      <w:r w:rsidRPr="00A0798A">
        <w:t>.</w:t>
      </w:r>
    </w:p>
    <w:tbl>
      <w:tblPr>
        <w:tblW w:w="9232" w:type="dxa"/>
        <w:tblLayout w:type="fixed"/>
        <w:tblLook w:val="04A0"/>
      </w:tblPr>
      <w:tblGrid>
        <w:gridCol w:w="4320"/>
        <w:gridCol w:w="1647"/>
        <w:gridCol w:w="1593"/>
        <w:gridCol w:w="1672"/>
      </w:tblGrid>
      <w:tr w14:paraId="56325111" w14:textId="77777777" w:rsidTr="00D57135">
        <w:tblPrEx>
          <w:tblW w:w="9232" w:type="dxa"/>
          <w:tblLayout w:type="fixed"/>
          <w:tblLook w:val="04A0"/>
        </w:tblPrEx>
        <w:trPr>
          <w:trHeight w:val="87"/>
          <w:tblHeader/>
        </w:trPr>
        <w:tc>
          <w:tcPr>
            <w:tcW w:w="9232" w:type="dxa"/>
            <w:gridSpan w:val="4"/>
            <w:tcBorders>
              <w:bottom w:val="single" w:sz="4" w:space="0" w:color="auto"/>
            </w:tcBorders>
            <w:shd w:val="clear" w:color="auto" w:fill="auto"/>
            <w:vAlign w:val="center"/>
          </w:tcPr>
          <w:p w:rsidR="00B32E49" w:rsidRPr="00490C75" w:rsidP="00CB1C05" w14:paraId="608B2C60" w14:textId="77777777">
            <w:pPr>
              <w:pStyle w:val="TableTitleA"/>
              <w:rPr>
                <w:rFonts w:ascii="Arial Narrow" w:hAnsi="Arial Narrow" w:cs="Arial"/>
                <w:b/>
                <w:bCs/>
                <w:color w:val="FFFFFF"/>
              </w:rPr>
            </w:pPr>
            <w:bookmarkStart w:id="783" w:name="_Ref47442880"/>
            <w:bookmarkStart w:id="784" w:name="_Toc121142638"/>
            <w:bookmarkStart w:id="785" w:name="_Toc165379632"/>
            <w:r>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0</w:t>
            </w:r>
            <w:r w:rsidR="00BC4B5D">
              <w:rPr>
                <w:noProof/>
              </w:rPr>
              <w:fldChar w:fldCharType="end"/>
            </w:r>
            <w:bookmarkEnd w:id="783"/>
            <w:r>
              <w:t>: Summary of PCE Consumption Volume Estimates, by Use Category</w:t>
            </w:r>
            <w:bookmarkEnd w:id="784"/>
            <w:bookmarkEnd w:id="785"/>
          </w:p>
        </w:tc>
      </w:tr>
      <w:tr w14:paraId="78B8AAE2" w14:textId="77777777" w:rsidTr="00D57135">
        <w:tblPrEx>
          <w:tblW w:w="9232" w:type="dxa"/>
          <w:tblLayout w:type="fixed"/>
          <w:tblLook w:val="04A0"/>
        </w:tblPrEx>
        <w:trPr>
          <w:trHeight w:val="510"/>
          <w:tblHeader/>
        </w:trPr>
        <w:tc>
          <w:tcPr>
            <w:tcW w:w="432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490C75" w:rsidP="00CB1C05" w14:paraId="635CCC1F" w14:textId="77777777">
            <w:pPr>
              <w:pStyle w:val="TableSubtitle"/>
            </w:pPr>
            <w:r>
              <w:t>Use Category</w:t>
            </w:r>
          </w:p>
        </w:tc>
        <w:tc>
          <w:tcPr>
            <w:tcW w:w="164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490C75" w:rsidP="00CB1C05" w14:paraId="7A0F9E05" w14:textId="77777777">
            <w:pPr>
              <w:pStyle w:val="TableSubtitle"/>
            </w:pPr>
            <w:r w:rsidRPr="00490C75">
              <w:t>Total Volume (lbs)</w:t>
            </w:r>
          </w:p>
        </w:tc>
        <w:tc>
          <w:tcPr>
            <w:tcW w:w="1593"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490C75" w:rsidP="00CB1C05" w14:paraId="442E2113" w14:textId="77777777">
            <w:pPr>
              <w:pStyle w:val="TableSubtitle"/>
            </w:pPr>
            <w:r w:rsidRPr="00490C75">
              <w:t>Percent of 2016 CDR Volume</w:t>
            </w:r>
            <w:r w:rsidRPr="00490C75">
              <w:rPr>
                <w:vertAlign w:val="superscript"/>
              </w:rPr>
              <w:t>1</w:t>
            </w:r>
          </w:p>
        </w:tc>
        <w:tc>
          <w:tcPr>
            <w:tcW w:w="1672"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32E49" w:rsidRPr="00490C75" w:rsidP="00CB1C05" w14:paraId="38B7A819" w14:textId="77777777">
            <w:pPr>
              <w:pStyle w:val="TableSubtitle"/>
            </w:pPr>
            <w:r w:rsidRPr="00490C75">
              <w:t>Source</w:t>
            </w:r>
          </w:p>
        </w:tc>
      </w:tr>
      <w:tr w14:paraId="234B5240"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5F809E34" w14:textId="77777777">
            <w:pPr>
              <w:pStyle w:val="LTableTextAbt"/>
            </w:pPr>
            <w:r w:rsidRPr="008B62AE">
              <w:t>Adhesives and Sealant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644225B4" w14:textId="77777777">
            <w:pPr>
              <w:pStyle w:val="RTableTextAbt"/>
              <w:ind w:right="279"/>
              <w:rPr>
                <w:rFonts w:asciiTheme="majorBidi" w:hAnsiTheme="majorBidi" w:cstheme="majorBidi"/>
                <w:szCs w:val="18"/>
              </w:rPr>
            </w:pPr>
            <w:r w:rsidRPr="00641EB1">
              <w:t>5,662,769</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58AD4B0C" w14:textId="77777777">
            <w:pPr>
              <w:pStyle w:val="RTableTextAbt"/>
              <w:ind w:right="279"/>
              <w:rPr>
                <w:rFonts w:asciiTheme="majorBidi" w:hAnsiTheme="majorBidi" w:cstheme="majorBidi"/>
                <w:szCs w:val="18"/>
              </w:rPr>
            </w:pPr>
            <w:r w:rsidRPr="00F2358B">
              <w:t>1.7%</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0B24F157"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5747733F"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1B9F2B35" w14:textId="77777777">
            <w:pPr>
              <w:pStyle w:val="LTableTextAbt"/>
            </w:pPr>
            <w:r w:rsidRPr="008B62AE">
              <w:t>Aerosol Spray Cleaning/Degreas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44494E72" w14:textId="77777777">
            <w:pPr>
              <w:pStyle w:val="RTableTextAbt"/>
              <w:ind w:right="279"/>
              <w:rPr>
                <w:rFonts w:asciiTheme="majorBidi" w:hAnsiTheme="majorBidi" w:cstheme="majorBidi"/>
                <w:szCs w:val="18"/>
              </w:rPr>
            </w:pPr>
            <w:r w:rsidRPr="00641EB1">
              <w:t>2</w:t>
            </w:r>
            <w:r w:rsidR="00DE06E4">
              <w:t>6</w:t>
            </w:r>
            <w:r w:rsidRPr="00641EB1">
              <w:t>,</w:t>
            </w:r>
            <w:r w:rsidR="00DE06E4">
              <w:t>300</w:t>
            </w:r>
            <w:r w:rsidRPr="00641EB1">
              <w:t>,</w:t>
            </w:r>
            <w:r w:rsidR="00DE06E4">
              <w:t>000</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4B533C1D" w14:textId="77777777">
            <w:pPr>
              <w:pStyle w:val="RTableTextAbt"/>
              <w:ind w:right="279"/>
              <w:rPr>
                <w:rFonts w:asciiTheme="majorBidi" w:hAnsiTheme="majorBidi" w:cstheme="majorBidi"/>
                <w:szCs w:val="18"/>
              </w:rPr>
            </w:pPr>
            <w:r>
              <w:t>8.1</w:t>
            </w:r>
            <w:r w:rsidRPr="00F2358B" w:rsidR="004F366B">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5335F010" w14:textId="77777777">
            <w:pPr>
              <w:pStyle w:val="RTableTextAbt"/>
              <w:ind w:right="279"/>
            </w:pPr>
            <w:r>
              <w:t xml:space="preserve">Section </w:t>
            </w:r>
            <w:r w:rsidR="00485C43">
              <w:fldChar w:fldCharType="begin" w:fldLock="1"/>
            </w:r>
            <w:r w:rsidR="00485C43">
              <w:instrText xml:space="preserve"> REF _Ref158362891 \r \h </w:instrText>
            </w:r>
            <w:r w:rsidR="00485C43">
              <w:fldChar w:fldCharType="separate"/>
            </w:r>
            <w:r w:rsidR="0092222B">
              <w:t>6.1.9</w:t>
            </w:r>
            <w:r w:rsidR="00485C43">
              <w:fldChar w:fldCharType="end"/>
            </w:r>
          </w:p>
        </w:tc>
      </w:tr>
      <w:tr w14:paraId="6C71EC02"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6B1D2521" w14:textId="77777777">
            <w:pPr>
              <w:pStyle w:val="LTableTextAbt"/>
            </w:pPr>
            <w:r w:rsidRPr="008B62AE">
              <w:t>Anti-Spatter Welding Aerosol</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58265CBF" w14:textId="77777777">
            <w:pPr>
              <w:pStyle w:val="RTableTextAbt"/>
              <w:ind w:right="279"/>
              <w:rPr>
                <w:rFonts w:asciiTheme="majorBidi" w:hAnsiTheme="majorBidi" w:cstheme="majorBidi"/>
                <w:szCs w:val="18"/>
              </w:rPr>
            </w:pPr>
            <w:r>
              <w:t>900</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52C0EBAB" w14:textId="77777777">
            <w:pPr>
              <w:pStyle w:val="RTableTextAbt"/>
              <w:ind w:right="279"/>
              <w:rPr>
                <w:rFonts w:asciiTheme="majorBidi" w:hAnsiTheme="majorBidi" w:cstheme="majorBidi"/>
                <w:szCs w:val="18"/>
              </w:rPr>
            </w:pPr>
            <w:r w:rsidRPr="00F2358B">
              <w:t>0.</w:t>
            </w:r>
            <w:r>
              <w:t>0003</w:t>
            </w:r>
            <w:r w:rsidRPr="00F2358B">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4E1DE89F"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4F5C9908"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6977F72B" w14:textId="77777777">
            <w:pPr>
              <w:pStyle w:val="LTableTextAbt"/>
            </w:pPr>
            <w:r w:rsidRPr="008B62AE">
              <w:t>Batch, Liquid, and Spray Cold Clean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3A5222EF" w14:textId="77777777">
            <w:pPr>
              <w:pStyle w:val="RTableTextAbt"/>
              <w:ind w:right="279"/>
              <w:rPr>
                <w:rFonts w:asciiTheme="majorBidi" w:hAnsiTheme="majorBidi" w:cstheme="majorBidi"/>
                <w:szCs w:val="18"/>
              </w:rPr>
            </w:pPr>
            <w:r w:rsidRPr="00641EB1">
              <w:t>8,</w:t>
            </w:r>
            <w:r>
              <w:t>506</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7C12FD64" w14:textId="77777777">
            <w:pPr>
              <w:pStyle w:val="RTableTextAbt"/>
              <w:ind w:right="279"/>
              <w:rPr>
                <w:rFonts w:asciiTheme="majorBidi" w:hAnsiTheme="majorBidi" w:cstheme="majorBidi"/>
                <w:szCs w:val="18"/>
              </w:rPr>
            </w:pPr>
            <w:r w:rsidRPr="00F2358B">
              <w:t>0.0</w:t>
            </w:r>
            <w:r>
              <w:t>03</w:t>
            </w:r>
            <w:r w:rsidRPr="00F2358B">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7F8FEBF9" w14:textId="77777777">
            <w:pPr>
              <w:pStyle w:val="RTableTextAbt"/>
              <w:ind w:right="279"/>
            </w:pPr>
            <w:r>
              <w:fldChar w:fldCharType="begin" w:fldLock="1"/>
            </w:r>
            <w:r>
              <w:instrText xml:space="preserve"> REF _Ref47369865 \h </w:instrText>
            </w:r>
            <w:r>
              <w:fldChar w:fldCharType="separate"/>
            </w:r>
            <w:r w:rsidR="0092222B">
              <w:t xml:space="preserve">Table </w:t>
            </w:r>
            <w:r w:rsidR="0092222B">
              <w:rPr>
                <w:noProof/>
              </w:rPr>
              <w:t>6</w:t>
            </w:r>
            <w:r w:rsidR="0092222B">
              <w:noBreakHyphen/>
            </w:r>
            <w:r w:rsidR="0092222B">
              <w:rPr>
                <w:noProof/>
              </w:rPr>
              <w:t>2</w:t>
            </w:r>
            <w:r>
              <w:fldChar w:fldCharType="end"/>
            </w:r>
          </w:p>
        </w:tc>
      </w:tr>
      <w:tr w14:paraId="53069A16"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2E679F33" w14:textId="77777777">
            <w:pPr>
              <w:pStyle w:val="LTableTextAbt"/>
            </w:pPr>
            <w:r w:rsidRPr="008B62AE">
              <w:t>DOD Use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58533274" w14:textId="77777777">
            <w:pPr>
              <w:pStyle w:val="RTableTextAbt"/>
              <w:ind w:right="279"/>
              <w:rPr>
                <w:rFonts w:asciiTheme="majorBidi" w:hAnsiTheme="majorBidi" w:cstheme="majorBidi"/>
                <w:szCs w:val="18"/>
              </w:rPr>
            </w:pPr>
            <w:r>
              <w:rPr>
                <w:rFonts w:asciiTheme="majorBidi" w:hAnsiTheme="majorBidi" w:cstheme="majorBidi"/>
                <w:szCs w:val="18"/>
              </w:rPr>
              <w:t>not estimated</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0AC37E8F" w14:textId="77777777">
            <w:pPr>
              <w:pStyle w:val="RTableTextAbt"/>
              <w:ind w:right="279"/>
              <w:rPr>
                <w:rFonts w:asciiTheme="majorBidi" w:hAnsiTheme="majorBidi" w:cstheme="majorBidi"/>
                <w:szCs w:val="18"/>
              </w:rPr>
            </w:pPr>
            <w:r>
              <w:rPr>
                <w:rFonts w:asciiTheme="majorBidi" w:hAnsiTheme="majorBidi" w:cstheme="majorBidi"/>
                <w:szCs w:val="18"/>
              </w:rPr>
              <w:t>not estimated</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08DAF571" w14:textId="77777777">
            <w:pPr>
              <w:pStyle w:val="RTableTextAbt"/>
              <w:ind w:right="279"/>
            </w:pPr>
          </w:p>
        </w:tc>
      </w:tr>
      <w:tr w14:paraId="65058EC6"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5B0407" w:rsidRPr="00490C75" w:rsidP="00CB1C05" w14:paraId="3F521403" w14:textId="77777777">
            <w:pPr>
              <w:pStyle w:val="LTableTextAbt"/>
            </w:pPr>
            <w:r w:rsidRPr="008B62AE">
              <w:t>Dry Cleaning Machine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B0407" w:rsidRPr="00F20A45" w:rsidP="00CB1C05" w14:paraId="4AD67EA5" w14:textId="77777777">
            <w:pPr>
              <w:pStyle w:val="RTableTextAbt"/>
              <w:ind w:right="279"/>
              <w:rPr>
                <w:rFonts w:asciiTheme="majorBidi" w:hAnsiTheme="majorBidi" w:cstheme="majorBidi"/>
                <w:szCs w:val="18"/>
              </w:rPr>
            </w:pPr>
            <w:r>
              <w:rPr>
                <w:szCs w:val="18"/>
              </w:rPr>
              <w:t>5,300,000</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rsidR="005B0407" w:rsidRPr="00F20A45" w:rsidP="00CB1C05" w14:paraId="21C56BB1" w14:textId="77777777">
            <w:pPr>
              <w:pStyle w:val="RTableTextAbt"/>
              <w:ind w:right="279"/>
              <w:rPr>
                <w:rFonts w:asciiTheme="majorBidi" w:hAnsiTheme="majorBidi" w:cstheme="majorBidi"/>
                <w:szCs w:val="18"/>
              </w:rPr>
            </w:pPr>
            <w:r>
              <w:rPr>
                <w:szCs w:val="18"/>
              </w:rPr>
              <w:t>1</w:t>
            </w:r>
            <w:r w:rsidR="0024624A">
              <w:rPr>
                <w:szCs w:val="18"/>
              </w:rPr>
              <w:t>.6</w:t>
            </w:r>
            <w:r>
              <w:rPr>
                <w:szCs w:val="18"/>
              </w:rPr>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5B0407" w:rsidRPr="00AB3BAB" w:rsidP="00CB1C05" w14:paraId="2DC1206C" w14:textId="77777777">
            <w:pPr>
              <w:pStyle w:val="RTableTextAbt"/>
              <w:ind w:right="279"/>
            </w:pPr>
            <w:r>
              <w:t xml:space="preserve">Section </w:t>
            </w:r>
            <w:r>
              <w:fldChar w:fldCharType="begin" w:fldLock="1"/>
            </w:r>
            <w:r>
              <w:instrText xml:space="preserve"> REF _Ref71719010 \r \h </w:instrText>
            </w:r>
            <w:r w:rsidR="0099066D">
              <w:instrText xml:space="preserve"> \* MERGEFORMAT </w:instrText>
            </w:r>
            <w:r>
              <w:fldChar w:fldCharType="separate"/>
            </w:r>
            <w:r w:rsidR="0092222B">
              <w:t>6.1.5</w:t>
            </w:r>
            <w:r>
              <w:fldChar w:fldCharType="end"/>
            </w:r>
          </w:p>
        </w:tc>
      </w:tr>
      <w:tr w14:paraId="0577B370"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21431CF8" w14:textId="77777777">
            <w:pPr>
              <w:pStyle w:val="LTableTextAbt"/>
            </w:pPr>
            <w:r w:rsidRPr="008B62AE">
              <w:t>Inks and Ink Removal</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26BB242C" w14:textId="77777777">
            <w:pPr>
              <w:pStyle w:val="RTableTextAbt"/>
              <w:ind w:right="279"/>
              <w:rPr>
                <w:rFonts w:asciiTheme="majorBidi" w:hAnsiTheme="majorBidi" w:cstheme="majorBidi"/>
                <w:szCs w:val="18"/>
              </w:rPr>
            </w:pPr>
            <w:r w:rsidRPr="00641EB1">
              <w:t>6,031,400</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746769CC" w14:textId="77777777">
            <w:pPr>
              <w:pStyle w:val="RTableTextAbt"/>
              <w:ind w:right="279"/>
              <w:rPr>
                <w:rFonts w:asciiTheme="majorBidi" w:hAnsiTheme="majorBidi" w:cstheme="majorBidi"/>
                <w:szCs w:val="18"/>
              </w:rPr>
            </w:pPr>
            <w:r w:rsidRPr="00F2358B">
              <w:t>1.9%</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3E52B1B1"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6453A379"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5C2B84E3" w14:textId="77777777">
            <w:pPr>
              <w:pStyle w:val="LTableTextAbt"/>
            </w:pPr>
            <w:r>
              <w:t>Laboratory Chemical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0C95D0F5" w14:textId="77777777">
            <w:pPr>
              <w:pStyle w:val="RTableTextAbt"/>
              <w:ind w:right="279"/>
              <w:rPr>
                <w:rFonts w:asciiTheme="majorBidi" w:hAnsiTheme="majorBidi" w:cstheme="majorBidi"/>
                <w:szCs w:val="18"/>
              </w:rPr>
            </w:pPr>
            <w:r>
              <w:rPr>
                <w:rFonts w:asciiTheme="majorBidi" w:hAnsiTheme="majorBidi" w:cstheme="majorBidi"/>
                <w:szCs w:val="18"/>
              </w:rPr>
              <w:t>not estimated</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6A7E0E55" w14:textId="77777777">
            <w:pPr>
              <w:pStyle w:val="RTableTextAbt"/>
              <w:ind w:right="279"/>
              <w:rPr>
                <w:rFonts w:asciiTheme="majorBidi" w:hAnsiTheme="majorBidi" w:cstheme="majorBidi"/>
                <w:szCs w:val="18"/>
              </w:rPr>
            </w:pPr>
            <w:r>
              <w:rPr>
                <w:rFonts w:asciiTheme="majorBidi" w:hAnsiTheme="majorBidi" w:cstheme="majorBidi"/>
                <w:szCs w:val="18"/>
              </w:rPr>
              <w:t>not estimated</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00F8D017" w14:textId="77777777">
            <w:pPr>
              <w:pStyle w:val="RTableTextAbt"/>
              <w:ind w:right="279"/>
            </w:pPr>
            <w:r>
              <w:t xml:space="preserve">Section </w:t>
            </w:r>
            <w:r w:rsidR="004D2FBD">
              <w:fldChar w:fldCharType="begin" w:fldLock="1"/>
            </w:r>
            <w:r w:rsidR="004D2FBD">
              <w:instrText xml:space="preserve"> REF _Ref118397859 \r \h </w:instrText>
            </w:r>
            <w:r w:rsidR="004D2FBD">
              <w:fldChar w:fldCharType="separate"/>
            </w:r>
            <w:r w:rsidR="0092222B">
              <w:t>6.1.6</w:t>
            </w:r>
            <w:r w:rsidR="004D2FBD">
              <w:fldChar w:fldCharType="end"/>
            </w:r>
          </w:p>
        </w:tc>
      </w:tr>
      <w:tr w14:paraId="012E0809"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77B33DBC" w14:textId="77777777">
            <w:pPr>
              <w:pStyle w:val="LTableTextAbt"/>
            </w:pPr>
            <w:r w:rsidRPr="008B62AE">
              <w:t>Lubricants and Grease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3254465D" w14:textId="77777777">
            <w:pPr>
              <w:pStyle w:val="RTableTextAbt"/>
              <w:ind w:right="279"/>
              <w:rPr>
                <w:rFonts w:asciiTheme="majorBidi" w:hAnsiTheme="majorBidi" w:cstheme="majorBidi"/>
                <w:szCs w:val="18"/>
              </w:rPr>
            </w:pPr>
            <w:r w:rsidRPr="00641EB1">
              <w:t>18,881,997</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661C3B5E" w14:textId="77777777">
            <w:pPr>
              <w:pStyle w:val="RTableTextAbt"/>
              <w:ind w:right="279"/>
              <w:rPr>
                <w:rFonts w:asciiTheme="majorBidi" w:hAnsiTheme="majorBidi" w:cstheme="majorBidi"/>
                <w:szCs w:val="18"/>
              </w:rPr>
            </w:pPr>
            <w:r w:rsidRPr="00F2358B">
              <w:t>5.8%</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641E8054"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70902CF4"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5DF6FBDD" w14:textId="77777777">
            <w:pPr>
              <w:pStyle w:val="LTableTextAbt"/>
            </w:pPr>
            <w:r w:rsidRPr="008B62AE">
              <w:t>Mold Release and Protectant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672928C6" w14:textId="77777777">
            <w:pPr>
              <w:pStyle w:val="RTableTextAbt"/>
              <w:ind w:right="279"/>
              <w:rPr>
                <w:rFonts w:asciiTheme="majorBidi" w:hAnsiTheme="majorBidi" w:cstheme="majorBidi"/>
                <w:szCs w:val="18"/>
              </w:rPr>
            </w:pPr>
            <w:r w:rsidRPr="00641EB1">
              <w:t>26</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310E10EB" w14:textId="77777777">
            <w:pPr>
              <w:pStyle w:val="RTableTextAbt"/>
              <w:ind w:right="279"/>
              <w:rPr>
                <w:rFonts w:asciiTheme="majorBidi" w:hAnsiTheme="majorBidi" w:cstheme="majorBidi"/>
                <w:szCs w:val="18"/>
              </w:rPr>
            </w:pPr>
            <w:r w:rsidRPr="00F2358B">
              <w:t>0.0</w:t>
            </w:r>
            <w:r>
              <w:t>00008</w:t>
            </w:r>
            <w:r w:rsidRPr="00F2358B">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03ABCAD0"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7D07D87B"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661990F6" w14:textId="77777777">
            <w:pPr>
              <w:pStyle w:val="LTableTextAbt"/>
            </w:pPr>
            <w:r w:rsidRPr="008B62AE">
              <w:t>Paint and Coating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7DDB252D" w14:textId="77777777">
            <w:pPr>
              <w:pStyle w:val="RTableTextAbt"/>
              <w:ind w:right="279"/>
              <w:rPr>
                <w:rFonts w:asciiTheme="majorBidi" w:hAnsiTheme="majorBidi" w:cstheme="majorBidi"/>
                <w:szCs w:val="18"/>
              </w:rPr>
            </w:pPr>
            <w:r w:rsidRPr="00641EB1">
              <w:t>2,120,785</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5B2E1A32" w14:textId="77777777">
            <w:pPr>
              <w:pStyle w:val="RTableTextAbt"/>
              <w:ind w:right="279"/>
              <w:rPr>
                <w:rFonts w:asciiTheme="majorBidi" w:hAnsiTheme="majorBidi" w:cstheme="majorBidi"/>
                <w:szCs w:val="18"/>
              </w:rPr>
            </w:pPr>
            <w:r w:rsidRPr="00F2358B">
              <w:t>0.7%</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12AFCAE8"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59E8E466"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3108DB59" w14:textId="77777777">
            <w:pPr>
              <w:pStyle w:val="LTableTextAbt"/>
            </w:pPr>
            <w:r w:rsidRPr="008B62AE">
              <w:t>Photographic Film Use</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3BD3B821" w14:textId="77777777">
            <w:pPr>
              <w:pStyle w:val="RTableTextAbt"/>
              <w:ind w:right="279"/>
              <w:rPr>
                <w:rFonts w:asciiTheme="majorBidi" w:hAnsiTheme="majorBidi" w:cstheme="majorBidi"/>
                <w:szCs w:val="18"/>
              </w:rPr>
            </w:pPr>
            <w:r w:rsidRPr="00641EB1">
              <w:t>1,657</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444B98D0" w14:textId="77777777">
            <w:pPr>
              <w:pStyle w:val="RTableTextAbt"/>
              <w:ind w:right="279"/>
              <w:rPr>
                <w:rFonts w:asciiTheme="majorBidi" w:hAnsiTheme="majorBidi" w:cstheme="majorBidi"/>
                <w:szCs w:val="18"/>
              </w:rPr>
            </w:pPr>
            <w:r w:rsidRPr="00F2358B">
              <w:t>0.0</w:t>
            </w:r>
            <w:r>
              <w:t>005</w:t>
            </w:r>
            <w:r w:rsidRPr="00F2358B">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233240B3" w14:textId="77777777">
            <w:pPr>
              <w:pStyle w:val="RTableTextAbt"/>
              <w:ind w:right="279"/>
            </w:pPr>
            <w:r>
              <w:fldChar w:fldCharType="begin" w:fldLock="1"/>
            </w:r>
            <w:r>
              <w:instrText xml:space="preserve"> REF _Ref47369865 \h </w:instrText>
            </w:r>
            <w:r>
              <w:fldChar w:fldCharType="separate"/>
            </w:r>
            <w:r w:rsidR="0092222B">
              <w:t xml:space="preserve">Table </w:t>
            </w:r>
            <w:r w:rsidR="0092222B">
              <w:rPr>
                <w:noProof/>
              </w:rPr>
              <w:t>6</w:t>
            </w:r>
            <w:r w:rsidR="0092222B">
              <w:noBreakHyphen/>
            </w:r>
            <w:r w:rsidR="0092222B">
              <w:rPr>
                <w:noProof/>
              </w:rPr>
              <w:t>2</w:t>
            </w:r>
            <w:r>
              <w:fldChar w:fldCharType="end"/>
            </w:r>
          </w:p>
        </w:tc>
      </w:tr>
      <w:tr w14:paraId="0FB2BE1B"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568F00EF" w14:textId="77777777">
            <w:pPr>
              <w:pStyle w:val="LTableTextAbt"/>
            </w:pPr>
            <w:r>
              <w:t>Reactant/Intermediate</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4723AF89" w14:textId="77777777">
            <w:pPr>
              <w:pStyle w:val="RTableTextAbt"/>
              <w:ind w:right="279"/>
              <w:rPr>
                <w:rFonts w:asciiTheme="majorBidi" w:hAnsiTheme="majorBidi" w:cstheme="majorBidi"/>
                <w:szCs w:val="18"/>
              </w:rPr>
            </w:pPr>
            <w:r w:rsidRPr="00641EB1">
              <w:t>209,135,280</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3F11E506" w14:textId="77777777">
            <w:pPr>
              <w:pStyle w:val="RTableTextAbt"/>
              <w:ind w:right="279"/>
              <w:rPr>
                <w:rFonts w:asciiTheme="majorBidi" w:hAnsiTheme="majorBidi" w:cstheme="majorBidi"/>
                <w:szCs w:val="18"/>
              </w:rPr>
            </w:pPr>
            <w:r w:rsidRPr="00F2358B">
              <w:t>64.5%</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2C8BF13F" w14:textId="77777777">
            <w:pPr>
              <w:pStyle w:val="RTableTextAbt"/>
              <w:ind w:right="279"/>
            </w:pPr>
            <w:r>
              <w:t xml:space="preserve">Section </w:t>
            </w:r>
            <w:r>
              <w:fldChar w:fldCharType="begin" w:fldLock="1"/>
            </w:r>
            <w:r>
              <w:instrText xml:space="preserve"> REF _Ref71719029 \r \h </w:instrText>
            </w:r>
            <w:r>
              <w:fldChar w:fldCharType="separate"/>
            </w:r>
            <w:r w:rsidR="0092222B">
              <w:t>6.1.7</w:t>
            </w:r>
            <w:r>
              <w:fldChar w:fldCharType="end"/>
            </w:r>
          </w:p>
        </w:tc>
      </w:tr>
      <w:tr w14:paraId="5E2EA203"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5733B878" w14:textId="77777777">
            <w:pPr>
              <w:pStyle w:val="LTableTextAbt"/>
            </w:pPr>
            <w:r w:rsidRPr="008B62AE">
              <w:t>Processing Aid in Chemical Manufactur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7638C94E" w14:textId="77777777">
            <w:pPr>
              <w:pStyle w:val="RTableTextAbt"/>
              <w:ind w:right="279"/>
              <w:rPr>
                <w:rFonts w:asciiTheme="majorBidi" w:hAnsiTheme="majorBidi" w:cstheme="majorBidi"/>
                <w:szCs w:val="18"/>
              </w:rPr>
            </w:pPr>
            <w:r w:rsidRPr="00641EB1">
              <w:t>25,939,260</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7B8F9CE2" w14:textId="77777777">
            <w:pPr>
              <w:pStyle w:val="RTableTextAbt"/>
              <w:ind w:right="279"/>
              <w:rPr>
                <w:rFonts w:asciiTheme="majorBidi" w:hAnsiTheme="majorBidi" w:cstheme="majorBidi"/>
                <w:szCs w:val="18"/>
              </w:rPr>
            </w:pPr>
            <w:r w:rsidRPr="00F2358B">
              <w:t>8.0%</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4F828B81" w14:textId="77777777">
            <w:pPr>
              <w:pStyle w:val="RTableTextAbt"/>
              <w:ind w:right="279"/>
            </w:pPr>
            <w:r>
              <w:t xml:space="preserve">Section </w:t>
            </w:r>
            <w:r>
              <w:fldChar w:fldCharType="begin" w:fldLock="1"/>
            </w:r>
            <w:r>
              <w:instrText xml:space="preserve"> REF _Ref71719037 \r \h </w:instrText>
            </w:r>
            <w:r>
              <w:fldChar w:fldCharType="separate"/>
            </w:r>
            <w:r w:rsidR="0092222B">
              <w:t>6.1.8</w:t>
            </w:r>
            <w:r>
              <w:fldChar w:fldCharType="end"/>
            </w:r>
          </w:p>
        </w:tc>
      </w:tr>
      <w:tr w14:paraId="7C2A2F3D"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3E0A383D" w14:textId="77777777">
            <w:pPr>
              <w:pStyle w:val="LTableTextAbt"/>
            </w:pPr>
            <w:r w:rsidRPr="008B62AE">
              <w:t>Spot Removers</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291C4C43" w14:textId="77777777">
            <w:pPr>
              <w:pStyle w:val="RTableTextAbt"/>
              <w:ind w:right="279"/>
              <w:rPr>
                <w:rFonts w:asciiTheme="majorBidi" w:hAnsiTheme="majorBidi" w:cstheme="majorBidi"/>
                <w:szCs w:val="18"/>
              </w:rPr>
            </w:pPr>
            <w:r w:rsidRPr="00641EB1">
              <w:t>1,788,955</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3DA6607C" w14:textId="77777777">
            <w:pPr>
              <w:pStyle w:val="RTableTextAbt"/>
              <w:ind w:right="279"/>
              <w:rPr>
                <w:rFonts w:asciiTheme="majorBidi" w:hAnsiTheme="majorBidi" w:cstheme="majorBidi"/>
                <w:szCs w:val="18"/>
              </w:rPr>
            </w:pPr>
            <w:r w:rsidRPr="00F2358B">
              <w:t>0.6%</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32D04D17"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29D5C2AC"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796326BA" w14:textId="77777777">
            <w:pPr>
              <w:pStyle w:val="LTableTextAbt"/>
            </w:pPr>
            <w:r w:rsidRPr="008B62AE">
              <w:t>Textile Process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6BD1993D" w14:textId="77777777">
            <w:pPr>
              <w:pStyle w:val="RTableTextAbt"/>
              <w:ind w:right="279"/>
              <w:rPr>
                <w:rFonts w:asciiTheme="majorBidi" w:hAnsiTheme="majorBidi" w:cstheme="majorBidi"/>
                <w:szCs w:val="18"/>
              </w:rPr>
            </w:pPr>
            <w:r w:rsidRPr="00641EB1">
              <w:t>21,749</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62F0BA1C" w14:textId="77777777">
            <w:pPr>
              <w:pStyle w:val="RTableTextAbt"/>
              <w:ind w:right="279"/>
              <w:rPr>
                <w:rFonts w:asciiTheme="majorBidi" w:hAnsiTheme="majorBidi" w:cstheme="majorBidi"/>
                <w:szCs w:val="18"/>
              </w:rPr>
            </w:pPr>
            <w:r w:rsidRPr="00F2358B">
              <w:t>0.0</w:t>
            </w:r>
            <w:r>
              <w:t>07</w:t>
            </w:r>
            <w:r w:rsidRPr="00F2358B">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4820B53D" w14:textId="77777777">
            <w:pPr>
              <w:pStyle w:val="RTableTextAbt"/>
              <w:ind w:right="279"/>
            </w:pPr>
            <w:r>
              <w:fldChar w:fldCharType="begin" w:fldLock="1"/>
            </w:r>
            <w:r>
              <w:instrText xml:space="preserve"> REF _Ref47369865 \h </w:instrText>
            </w:r>
            <w:r>
              <w:fldChar w:fldCharType="separate"/>
            </w:r>
            <w:r w:rsidR="0092222B">
              <w:t xml:space="preserve">Table </w:t>
            </w:r>
            <w:r w:rsidR="0092222B">
              <w:rPr>
                <w:noProof/>
              </w:rPr>
              <w:t>6</w:t>
            </w:r>
            <w:r w:rsidR="0092222B">
              <w:noBreakHyphen/>
            </w:r>
            <w:r w:rsidR="0092222B">
              <w:rPr>
                <w:noProof/>
              </w:rPr>
              <w:t>2</w:t>
            </w:r>
            <w:r>
              <w:fldChar w:fldCharType="end"/>
            </w:r>
          </w:p>
        </w:tc>
      </w:tr>
      <w:tr w14:paraId="3E14966C"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089A0E57" w14:textId="77777777">
            <w:pPr>
              <w:pStyle w:val="LTableTextAbt"/>
            </w:pPr>
            <w:r w:rsidRPr="008B62AE">
              <w:t>Vapor Degreas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1924C885" w14:textId="77777777">
            <w:pPr>
              <w:pStyle w:val="RTableTextAbt"/>
              <w:ind w:right="279"/>
              <w:rPr>
                <w:rFonts w:asciiTheme="majorBidi" w:hAnsiTheme="majorBidi" w:cstheme="majorBidi"/>
                <w:szCs w:val="18"/>
              </w:rPr>
            </w:pPr>
            <w:r w:rsidRPr="00641EB1">
              <w:t>509,785</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332D5089" w14:textId="77777777">
            <w:pPr>
              <w:pStyle w:val="RTableTextAbt"/>
              <w:ind w:right="279"/>
              <w:rPr>
                <w:rFonts w:asciiTheme="majorBidi" w:hAnsiTheme="majorBidi" w:cstheme="majorBidi"/>
                <w:szCs w:val="18"/>
              </w:rPr>
            </w:pPr>
            <w:r w:rsidRPr="00F2358B">
              <w:t>0.2%</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6C7776C7" w14:textId="77777777">
            <w:pPr>
              <w:pStyle w:val="RTableTextAbt"/>
              <w:ind w:right="279"/>
            </w:pPr>
            <w:r>
              <w:fldChar w:fldCharType="begin" w:fldLock="1"/>
            </w:r>
            <w:r>
              <w:instrText xml:space="preserve"> REF _Ref47369865 \h </w:instrText>
            </w:r>
            <w:r>
              <w:fldChar w:fldCharType="separate"/>
            </w:r>
            <w:r w:rsidR="0092222B">
              <w:t xml:space="preserve">Table </w:t>
            </w:r>
            <w:r w:rsidR="0092222B">
              <w:rPr>
                <w:noProof/>
              </w:rPr>
              <w:t>6</w:t>
            </w:r>
            <w:r w:rsidR="0092222B">
              <w:noBreakHyphen/>
            </w:r>
            <w:r w:rsidR="0092222B">
              <w:rPr>
                <w:noProof/>
              </w:rPr>
              <w:t>2</w:t>
            </w:r>
            <w:r>
              <w:fldChar w:fldCharType="end"/>
            </w:r>
          </w:p>
        </w:tc>
      </w:tr>
      <w:tr w14:paraId="59108281"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490C75" w:rsidP="00CB1C05" w14:paraId="36DB76E4" w14:textId="77777777">
            <w:pPr>
              <w:pStyle w:val="LTableTextAbt"/>
            </w:pPr>
            <w:r w:rsidRPr="008B62AE">
              <w:t>Wipe Cleaning and Polish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1C6CD183" w14:textId="77777777">
            <w:pPr>
              <w:pStyle w:val="RTableTextAbt"/>
              <w:ind w:right="279"/>
              <w:rPr>
                <w:rFonts w:asciiTheme="majorBidi" w:hAnsiTheme="majorBidi" w:cstheme="majorBidi"/>
                <w:szCs w:val="18"/>
              </w:rPr>
            </w:pPr>
            <w:r w:rsidRPr="00641EB1">
              <w:t>770,731</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F20A45" w:rsidP="00CB1C05" w14:paraId="15AE4969" w14:textId="77777777">
            <w:pPr>
              <w:pStyle w:val="RTableTextAbt"/>
              <w:ind w:right="279"/>
              <w:rPr>
                <w:rFonts w:asciiTheme="majorBidi" w:hAnsiTheme="majorBidi" w:cstheme="majorBidi"/>
                <w:szCs w:val="18"/>
              </w:rPr>
            </w:pPr>
            <w:r w:rsidRPr="00F2358B">
              <w:t>0.2%</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B3BAB" w:rsidP="00CB1C05" w14:paraId="5A430B2C" w14:textId="77777777">
            <w:pPr>
              <w:pStyle w:val="RTableTextAbt"/>
              <w:ind w:right="279"/>
            </w:pPr>
            <w:r>
              <w:fldChar w:fldCharType="begin" w:fldLock="1"/>
            </w:r>
            <w:r>
              <w:instrText xml:space="preserve"> REF _Ref47434328 \h </w:instrText>
            </w:r>
            <w:r>
              <w:fldChar w:fldCharType="separate"/>
            </w:r>
            <w:r w:rsidR="0092222B">
              <w:t xml:space="preserve">Table </w:t>
            </w:r>
            <w:r w:rsidR="0092222B">
              <w:rPr>
                <w:noProof/>
              </w:rPr>
              <w:t>6</w:t>
            </w:r>
            <w:r w:rsidR="0092222B">
              <w:noBreakHyphen/>
            </w:r>
            <w:r w:rsidR="0092222B">
              <w:rPr>
                <w:noProof/>
              </w:rPr>
              <w:t>8</w:t>
            </w:r>
            <w:r>
              <w:fldChar w:fldCharType="end"/>
            </w:r>
          </w:p>
        </w:tc>
      </w:tr>
      <w:tr w14:paraId="651F0A43"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D5727" w:rsidRPr="009D6D94" w:rsidP="00CB1C05" w14:paraId="696B81CD" w14:textId="77777777">
            <w:pPr>
              <w:pStyle w:val="LTableTextAbt"/>
              <w:rPr>
                <w:b/>
                <w:bCs w:val="0"/>
              </w:rPr>
            </w:pPr>
            <w:r w:rsidRPr="009D6D94">
              <w:rPr>
                <w:b/>
                <w:bCs w:val="0"/>
              </w:rPr>
              <w:t>Total</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D5727" w:rsidRPr="009D6D94" w:rsidP="00CB1C05" w14:paraId="5C5F87BD" w14:textId="77777777">
            <w:pPr>
              <w:spacing w:after="0"/>
              <w:ind w:right="284"/>
              <w:jc w:val="right"/>
              <w:rPr>
                <w:rFonts w:asciiTheme="majorBidi" w:hAnsiTheme="majorBidi" w:cstheme="majorBidi"/>
                <w:b/>
                <w:bCs/>
                <w:szCs w:val="18"/>
              </w:rPr>
            </w:pPr>
            <w:r w:rsidRPr="0068242A">
              <w:rPr>
                <w:color w:val="000000"/>
                <w:sz w:val="18"/>
                <w:szCs w:val="18"/>
              </w:rPr>
              <w:t>302,761,241</w:t>
            </w:r>
          </w:p>
        </w:tc>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rsidR="002D5727" w:rsidRPr="00DE0DB5" w:rsidP="00CB1C05" w14:paraId="57E73793" w14:textId="77777777">
            <w:pPr>
              <w:pStyle w:val="RTableTextAbt"/>
              <w:ind w:right="279"/>
              <w:rPr>
                <w:rFonts w:asciiTheme="majorBidi" w:hAnsiTheme="majorBidi" w:cstheme="majorBidi"/>
                <w:b/>
                <w:bCs w:val="0"/>
                <w:szCs w:val="18"/>
              </w:rPr>
            </w:pPr>
            <w:r>
              <w:rPr>
                <w:b/>
                <w:bCs w:val="0"/>
                <w:szCs w:val="18"/>
              </w:rPr>
              <w:t>93</w:t>
            </w:r>
            <w:r w:rsidRPr="00693C60" w:rsidR="004F366B">
              <w:rPr>
                <w:b/>
                <w:bCs w:val="0"/>
                <w:szCs w:val="18"/>
              </w:rPr>
              <w:t>%</w:t>
            </w:r>
          </w:p>
        </w:tc>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2D5727" w:rsidRPr="00AB3BAB" w:rsidP="00CB1C05" w14:paraId="5C4BDB0B" w14:textId="77777777">
            <w:pPr>
              <w:pStyle w:val="RTableTextAbt"/>
              <w:ind w:right="279"/>
            </w:pPr>
          </w:p>
        </w:tc>
      </w:tr>
      <w:tr w14:paraId="220DF592" w14:textId="77777777" w:rsidTr="00D57135">
        <w:tblPrEx>
          <w:tblW w:w="9232" w:type="dxa"/>
          <w:tblLayout w:type="fixed"/>
          <w:tblLook w:val="04A0"/>
        </w:tblPrEx>
        <w:trPr>
          <w:trHeight w:val="67"/>
        </w:trPr>
        <w:tc>
          <w:tcPr>
            <w:tcW w:w="9232" w:type="dxa"/>
            <w:gridSpan w:val="4"/>
            <w:tcBorders>
              <w:top w:val="single" w:sz="4" w:space="0" w:color="auto"/>
              <w:left w:val="single" w:sz="4" w:space="0" w:color="auto"/>
              <w:bottom w:val="single" w:sz="4" w:space="0" w:color="auto"/>
              <w:right w:val="single" w:sz="4" w:space="0" w:color="auto"/>
            </w:tcBorders>
            <w:shd w:val="clear" w:color="auto" w:fill="757171"/>
            <w:noWrap/>
            <w:vAlign w:val="bottom"/>
          </w:tcPr>
          <w:p w:rsidR="00B32E49" w:rsidRPr="00046D84" w:rsidP="00CB1C05" w14:paraId="72D9A14D" w14:textId="77777777">
            <w:pPr>
              <w:pStyle w:val="RTableTextAbt"/>
              <w:ind w:right="279"/>
              <w:jc w:val="left"/>
              <w:rPr>
                <w:rFonts w:ascii="Arial Narrow" w:hAnsi="Arial Narrow"/>
                <w:color w:val="FFFFFF" w:themeColor="background1"/>
              </w:rPr>
            </w:pPr>
          </w:p>
        </w:tc>
      </w:tr>
      <w:tr w14:paraId="09571A9A"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9D6D94" w:rsidP="00CB1C05" w14:paraId="0C92996A" w14:textId="77777777">
            <w:pPr>
              <w:pStyle w:val="LTableTextAbt"/>
              <w:rPr>
                <w:b/>
                <w:bCs w:val="0"/>
              </w:rPr>
            </w:pPr>
            <w:r w:rsidRPr="008B62AE">
              <w:t>Disposal</w:t>
            </w:r>
            <w:r w:rsidRPr="00046D84">
              <w:rPr>
                <w:vertAlign w:val="superscript"/>
              </w:rPr>
              <w:t>2</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9D6D94" w:rsidP="00CB1C05" w14:paraId="6F1433E6" w14:textId="77777777">
            <w:pPr>
              <w:pStyle w:val="RTableTextAbt"/>
              <w:ind w:right="279"/>
              <w:rPr>
                <w:b/>
                <w:bCs w:val="0"/>
              </w:rPr>
            </w:pPr>
            <w:r w:rsidRPr="00641EB1">
              <w:t>873,991</w:t>
            </w:r>
          </w:p>
        </w:tc>
        <w:tc>
          <w:tcPr>
            <w:tcW w:w="1593" w:type="dxa"/>
            <w:tcBorders>
              <w:top w:val="single" w:sz="4" w:space="0" w:color="auto"/>
              <w:left w:val="nil"/>
              <w:bottom w:val="single" w:sz="4" w:space="0" w:color="auto"/>
              <w:right w:val="single" w:sz="4" w:space="0" w:color="auto"/>
            </w:tcBorders>
            <w:shd w:val="clear" w:color="auto" w:fill="auto"/>
            <w:noWrap/>
            <w:vAlign w:val="bottom"/>
          </w:tcPr>
          <w:p w:rsidR="00B32E49" w:rsidP="00CB1C05" w14:paraId="7517E7D3" w14:textId="77777777">
            <w:pPr>
              <w:pStyle w:val="RTableTextAbt"/>
              <w:ind w:right="279"/>
              <w:rPr>
                <w:b/>
                <w:bCs w:val="0"/>
              </w:rPr>
            </w:pPr>
          </w:p>
        </w:tc>
        <w:tc>
          <w:tcPr>
            <w:tcW w:w="1672" w:type="dxa"/>
            <w:tcBorders>
              <w:top w:val="single" w:sz="4" w:space="0" w:color="auto"/>
              <w:left w:val="nil"/>
              <w:bottom w:val="single" w:sz="4" w:space="0" w:color="auto"/>
              <w:right w:val="single" w:sz="4" w:space="0" w:color="auto"/>
            </w:tcBorders>
            <w:shd w:val="clear" w:color="auto" w:fill="auto"/>
            <w:noWrap/>
            <w:vAlign w:val="bottom"/>
          </w:tcPr>
          <w:p w:rsidR="00B32E49" w:rsidRPr="00AB3BAB" w:rsidP="00CB1C05" w14:paraId="312591CC" w14:textId="77777777">
            <w:pPr>
              <w:pStyle w:val="RTableTextAbt"/>
              <w:ind w:right="279"/>
            </w:pPr>
            <w:r>
              <w:t xml:space="preserve">Section </w:t>
            </w:r>
            <w:r>
              <w:fldChar w:fldCharType="begin" w:fldLock="1"/>
            </w:r>
            <w:r>
              <w:instrText xml:space="preserve"> REF _Ref71709740 \r \h </w:instrText>
            </w:r>
            <w:r>
              <w:fldChar w:fldCharType="separate"/>
            </w:r>
            <w:r w:rsidR="0092222B">
              <w:t>6.1.3</w:t>
            </w:r>
            <w:r>
              <w:fldChar w:fldCharType="end"/>
            </w:r>
          </w:p>
        </w:tc>
      </w:tr>
      <w:tr w14:paraId="488AABCD"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9D6D94" w:rsidP="00CB1C05" w14:paraId="6DA4311A" w14:textId="77777777">
            <w:pPr>
              <w:pStyle w:val="LTableTextAbt"/>
              <w:rPr>
                <w:b/>
                <w:bCs w:val="0"/>
              </w:rPr>
            </w:pPr>
            <w:r w:rsidRPr="008B62AE">
              <w:t>Manufactur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9D6D94" w:rsidP="00CB1C05" w14:paraId="4EFCA443" w14:textId="77777777">
            <w:pPr>
              <w:pStyle w:val="RTableTextAbt"/>
              <w:ind w:right="279"/>
              <w:rPr>
                <w:b/>
                <w:bCs w:val="0"/>
              </w:rPr>
            </w:pPr>
            <w:r w:rsidRPr="00A15EC4">
              <w:t>324,240,744</w:t>
            </w:r>
          </w:p>
        </w:tc>
        <w:tc>
          <w:tcPr>
            <w:tcW w:w="1593" w:type="dxa"/>
            <w:tcBorders>
              <w:top w:val="single" w:sz="4" w:space="0" w:color="auto"/>
              <w:left w:val="nil"/>
              <w:bottom w:val="single" w:sz="4" w:space="0" w:color="auto"/>
              <w:right w:val="single" w:sz="4" w:space="0" w:color="auto"/>
            </w:tcBorders>
            <w:shd w:val="clear" w:color="auto" w:fill="auto"/>
            <w:noWrap/>
            <w:vAlign w:val="bottom"/>
          </w:tcPr>
          <w:p w:rsidR="00B32E49" w:rsidP="00CB1C05" w14:paraId="4D3674E2" w14:textId="77777777">
            <w:pPr>
              <w:pStyle w:val="RTableTextAbt"/>
              <w:ind w:right="279"/>
              <w:rPr>
                <w:b/>
                <w:bCs w:val="0"/>
              </w:rPr>
            </w:pPr>
          </w:p>
        </w:tc>
        <w:tc>
          <w:tcPr>
            <w:tcW w:w="1672" w:type="dxa"/>
            <w:tcBorders>
              <w:top w:val="single" w:sz="4" w:space="0" w:color="auto"/>
              <w:left w:val="nil"/>
              <w:bottom w:val="single" w:sz="4" w:space="0" w:color="auto"/>
              <w:right w:val="single" w:sz="4" w:space="0" w:color="auto"/>
            </w:tcBorders>
            <w:shd w:val="clear" w:color="auto" w:fill="auto"/>
            <w:noWrap/>
            <w:vAlign w:val="bottom"/>
          </w:tcPr>
          <w:p w:rsidR="00B32E49" w:rsidRPr="00AB3BAB" w:rsidP="00CB1C05" w14:paraId="3D2ED413" w14:textId="77777777">
            <w:pPr>
              <w:pStyle w:val="RTableTextAbt"/>
              <w:ind w:right="279"/>
            </w:pPr>
            <w:r>
              <w:t xml:space="preserve">Section </w:t>
            </w:r>
            <w:r>
              <w:fldChar w:fldCharType="begin" w:fldLock="1"/>
            </w:r>
            <w:r>
              <w:instrText xml:space="preserve"> REF _Ref72418900 \r \h </w:instrText>
            </w:r>
            <w:r>
              <w:fldChar w:fldCharType="separate"/>
            </w:r>
            <w:r w:rsidR="0092222B">
              <w:t>6.1.3</w:t>
            </w:r>
            <w:r>
              <w:fldChar w:fldCharType="end"/>
            </w:r>
          </w:p>
        </w:tc>
      </w:tr>
      <w:tr w14:paraId="0CCC8291" w14:textId="77777777" w:rsidTr="00D57135">
        <w:tblPrEx>
          <w:tblW w:w="9232" w:type="dxa"/>
          <w:tblLayout w:type="fixed"/>
          <w:tblLook w:val="04A0"/>
        </w:tblPrEx>
        <w:trPr>
          <w:trHeight w:val="33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8B62AE" w:rsidP="00CB1C05" w14:paraId="0AEDBB95" w14:textId="77777777">
            <w:pPr>
              <w:pStyle w:val="LTableTextAbt"/>
            </w:pPr>
            <w:r w:rsidRPr="008B62AE">
              <w:t>Recycling</w:t>
            </w:r>
          </w:p>
        </w:tc>
        <w:tc>
          <w:tcPr>
            <w:tcW w:w="16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E49" w:rsidRPr="00A15EC4" w:rsidP="00CB1C05" w14:paraId="5D41EA04" w14:textId="77777777">
            <w:pPr>
              <w:pStyle w:val="RTableTextAbt"/>
              <w:ind w:right="279"/>
            </w:pPr>
            <w:r w:rsidRPr="00641EB1">
              <w:t>47,532,239</w:t>
            </w:r>
          </w:p>
        </w:tc>
        <w:tc>
          <w:tcPr>
            <w:tcW w:w="1593" w:type="dxa"/>
            <w:tcBorders>
              <w:top w:val="single" w:sz="4" w:space="0" w:color="auto"/>
              <w:left w:val="nil"/>
              <w:bottom w:val="single" w:sz="4" w:space="0" w:color="auto"/>
              <w:right w:val="single" w:sz="4" w:space="0" w:color="auto"/>
            </w:tcBorders>
            <w:shd w:val="clear" w:color="auto" w:fill="auto"/>
            <w:noWrap/>
            <w:vAlign w:val="bottom"/>
          </w:tcPr>
          <w:p w:rsidR="00B32E49" w:rsidP="00CB1C05" w14:paraId="44BB7FB5" w14:textId="77777777">
            <w:pPr>
              <w:pStyle w:val="RTableTextAbt"/>
              <w:ind w:right="279"/>
            </w:pPr>
          </w:p>
        </w:tc>
        <w:tc>
          <w:tcPr>
            <w:tcW w:w="1672" w:type="dxa"/>
            <w:tcBorders>
              <w:top w:val="single" w:sz="4" w:space="0" w:color="auto"/>
              <w:left w:val="nil"/>
              <w:bottom w:val="single" w:sz="4" w:space="0" w:color="auto"/>
              <w:right w:val="single" w:sz="4" w:space="0" w:color="auto"/>
            </w:tcBorders>
            <w:shd w:val="clear" w:color="auto" w:fill="auto"/>
            <w:noWrap/>
            <w:vAlign w:val="bottom"/>
          </w:tcPr>
          <w:p w:rsidR="00B32E49" w:rsidP="00CB1C05" w14:paraId="681F1DF1" w14:textId="77777777">
            <w:pPr>
              <w:pStyle w:val="RTableTextAbt"/>
              <w:ind w:right="279"/>
            </w:pPr>
            <w:r>
              <w:t xml:space="preserve">Section </w:t>
            </w:r>
            <w:r>
              <w:fldChar w:fldCharType="begin" w:fldLock="1"/>
            </w:r>
            <w:r>
              <w:instrText xml:space="preserve"> REF _Ref71709740 \r \h </w:instrText>
            </w:r>
            <w:r>
              <w:fldChar w:fldCharType="separate"/>
            </w:r>
            <w:r w:rsidR="0092222B">
              <w:t>6.1.3</w:t>
            </w:r>
            <w:r>
              <w:fldChar w:fldCharType="end"/>
            </w:r>
          </w:p>
        </w:tc>
      </w:tr>
      <w:tr w14:paraId="3C8AF36F" w14:textId="77777777">
        <w:tblPrEx>
          <w:tblW w:w="9232" w:type="dxa"/>
          <w:tblLayout w:type="fixed"/>
          <w:tblLook w:val="04A0"/>
        </w:tblPrEx>
        <w:trPr>
          <w:trHeight w:val="330"/>
        </w:trPr>
        <w:tc>
          <w:tcPr>
            <w:tcW w:w="9232"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B32E49" w:rsidP="00CB1C05" w14:paraId="1CB9AA41" w14:textId="77777777">
            <w:pPr>
              <w:pStyle w:val="TableNotesAbt"/>
            </w:pPr>
            <w:r w:rsidRPr="00D05F9F">
              <w:rPr>
                <w:vertAlign w:val="superscript"/>
              </w:rPr>
              <w:t>1</w:t>
            </w:r>
            <w:r w:rsidRPr="00046D84">
              <w:t xml:space="preserve"> </w:t>
            </w:r>
            <w:r w:rsidRPr="00D05F9F">
              <w:t xml:space="preserve">The </w:t>
            </w:r>
            <w:r>
              <w:t>R</w:t>
            </w:r>
            <w:r w:rsidRPr="00D05F9F">
              <w:t xml:space="preserve">isk </w:t>
            </w:r>
            <w:r>
              <w:t>E</w:t>
            </w:r>
            <w:r w:rsidRPr="00D05F9F">
              <w:t xml:space="preserve">valuation reports </w:t>
            </w:r>
            <w:r>
              <w:t>324,240,744</w:t>
            </w:r>
            <w:r w:rsidRPr="00D05F9F">
              <w:t xml:space="preserve"> lbs of </w:t>
            </w:r>
            <w:r>
              <w:t>PCE</w:t>
            </w:r>
            <w:r w:rsidRPr="00D05F9F">
              <w:t xml:space="preserve"> produced in the 2015 CDR reporting year (</w:t>
            </w:r>
            <w:hyperlink w:anchor="_ENREF_91" w:tooltip="U.S. Environmental Protection Agency (EPA), 2020 #3" w:history="1">
              <w:r w:rsidR="00414172">
                <w:fldChar w:fldCharType="begin" w:fldLock="1"/>
              </w:r>
              <w:r w:rsidR="00414172">
                <w:instrText xml:space="preserve"> ADDIN EN.CITE &lt;EndNote&gt;&lt;Cite ExcludeAuth="1"&gt;&lt;Author&gt;U.S. Environmental Protection Agency (EPA)&lt;/Author&gt;&lt;Year&gt;2020&lt;/Year&gt;&lt;RecNum&gt;3&lt;/RecNum&gt;&lt;Prefix&gt;EPA &lt;/Prefix&gt;&lt;DisplayText&gt;EPA 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fldChar w:fldCharType="separate"/>
              </w:r>
              <w:r w:rsidR="00414172">
                <w:rPr>
                  <w:noProof/>
                </w:rPr>
                <w:t>EPA 2020h</w:t>
              </w:r>
              <w:r w:rsidR="00414172">
                <w:fldChar w:fldCharType="end"/>
              </w:r>
            </w:hyperlink>
            <w:r w:rsidRPr="00D05F9F">
              <w:t>)</w:t>
            </w:r>
          </w:p>
          <w:p w:rsidR="00B32E49" w:rsidRPr="00D05F9F" w:rsidP="00CB1C05" w14:paraId="19C52E39" w14:textId="77777777">
            <w:pPr>
              <w:pStyle w:val="TableNotesAbt"/>
            </w:pPr>
            <w:r w:rsidRPr="00046D84">
              <w:rPr>
                <w:vertAlign w:val="superscript"/>
              </w:rPr>
              <w:t>2</w:t>
            </w:r>
            <w:r>
              <w:t xml:space="preserve"> The Disposal, Manufacturing, and Recycling use categories are not included in the total production volume and are not calculated as a percentage of 2016 CDR production volume in order to avoid double-counting PCE volume across multiple stages of the life cycle.</w:t>
            </w:r>
          </w:p>
        </w:tc>
      </w:tr>
    </w:tbl>
    <w:p w:rsidR="00B32E49" w:rsidP="00CB1C05" w14:paraId="39A9C20A" w14:textId="77777777">
      <w:r>
        <w:t xml:space="preserve"> </w:t>
      </w:r>
    </w:p>
    <w:p w:rsidR="00B32E49" w:rsidP="00CB1C05" w14:paraId="4085D5DF" w14:textId="77777777">
      <w:r w:rsidRPr="00BF4706">
        <w:t xml:space="preserve">EPA notes that the total </w:t>
      </w:r>
      <w:r>
        <w:t>P</w:t>
      </w:r>
      <w:r w:rsidRPr="00BF4706">
        <w:t>CE consumption volume estimated in</w:t>
      </w:r>
      <w:r>
        <w:t xml:space="preserve"> </w:t>
      </w:r>
      <w:r>
        <w:fldChar w:fldCharType="begin" w:fldLock="1"/>
      </w:r>
      <w:r>
        <w:instrText xml:space="preserve"> REF _Ref47442880 \h </w:instrText>
      </w:r>
      <w:r>
        <w:fldChar w:fldCharType="separate"/>
      </w:r>
      <w:r w:rsidR="0092222B">
        <w:t xml:space="preserve">Table </w:t>
      </w:r>
      <w:r w:rsidR="0092222B">
        <w:rPr>
          <w:noProof/>
        </w:rPr>
        <w:t>6</w:t>
      </w:r>
      <w:r w:rsidR="0092222B">
        <w:noBreakHyphen/>
      </w:r>
      <w:r w:rsidR="0092222B">
        <w:rPr>
          <w:noProof/>
        </w:rPr>
        <w:t>10</w:t>
      </w:r>
      <w:r>
        <w:fldChar w:fldCharType="end"/>
      </w:r>
      <w:r>
        <w:t xml:space="preserve"> </w:t>
      </w:r>
      <w:r w:rsidRPr="00BF4706">
        <w:t>(</w:t>
      </w:r>
      <w:r w:rsidRPr="001C3219" w:rsidR="001C3219">
        <w:t>302,761,241</w:t>
      </w:r>
      <w:r w:rsidR="009C5ECC">
        <w:t xml:space="preserve"> </w:t>
      </w:r>
      <w:r w:rsidRPr="00BF4706">
        <w:t xml:space="preserve">lbs) is slightly </w:t>
      </w:r>
      <w:r>
        <w:t>lower</w:t>
      </w:r>
      <w:r w:rsidRPr="00BF4706">
        <w:t xml:space="preserve"> than the total </w:t>
      </w:r>
      <w:r>
        <w:t>P</w:t>
      </w:r>
      <w:r w:rsidRPr="00BF4706">
        <w:t xml:space="preserve">CE production volume reported in the 2016 CDR (324,240,744 lbs). This may be due to several reasons. </w:t>
      </w:r>
      <w:r>
        <w:t>First,</w:t>
      </w:r>
      <w:r w:rsidRPr="009D3857">
        <w:t xml:space="preserve"> </w:t>
      </w:r>
      <w:r>
        <w:t>this analysis does not include PCE</w:t>
      </w:r>
      <w:r w:rsidR="004E5F20">
        <w:t xml:space="preserve"> exports</w:t>
      </w:r>
      <w:r>
        <w:t>. Second</w:t>
      </w:r>
      <w:r w:rsidRPr="00BF4706">
        <w:t xml:space="preserve">, the approach used to estimate </w:t>
      </w:r>
      <w:r>
        <w:t>P</w:t>
      </w:r>
      <w:r w:rsidRPr="00BF4706">
        <w:t>CE consumption volume is subject to various limitations and involve</w:t>
      </w:r>
      <w:r>
        <w:t>s</w:t>
      </w:r>
      <w:r w:rsidRPr="00BF4706">
        <w:t xml:space="preserve"> a degree of uncertainty, as discussed in the preceding sections. The difference in </w:t>
      </w:r>
      <w:r>
        <w:t>P</w:t>
      </w:r>
      <w:r w:rsidRPr="00BF4706">
        <w:t xml:space="preserve">CE consumption volume estimated by this analysis and that reported by CDR may reflect the errors and uncertainties related to this approach. EPA believes the difference between the estimates of this analysis and CDR is acceptable </w:t>
      </w:r>
      <w:r w:rsidRPr="00A056E0">
        <w:t>given these factors.</w:t>
      </w:r>
      <w:r w:rsidR="000D28EE">
        <w:t xml:space="preserve">  </w:t>
      </w:r>
    </w:p>
    <w:p w:rsidR="00883A53" w:rsidP="00CB1C05" w14:paraId="696A967D" w14:textId="77777777">
      <w:pPr>
        <w:pStyle w:val="Heading2"/>
      </w:pPr>
      <w:bookmarkStart w:id="786" w:name="_Ref109980197"/>
      <w:bookmarkStart w:id="787" w:name="_Toc111035602"/>
      <w:bookmarkStart w:id="788" w:name="_Toc111037072"/>
      <w:bookmarkStart w:id="789" w:name="_Toc114061979"/>
      <w:bookmarkStart w:id="790" w:name="_Toc165378743"/>
      <w:r>
        <w:t xml:space="preserve">Estimated Number of </w:t>
      </w:r>
      <w:r w:rsidR="006854ED">
        <w:t xml:space="preserve">Facilities </w:t>
      </w:r>
      <w:r>
        <w:t xml:space="preserve">and </w:t>
      </w:r>
      <w:r w:rsidR="003C07B4">
        <w:t xml:space="preserve">Individuals </w:t>
      </w:r>
      <w:r w:rsidR="00CA0F8C">
        <w:t>with Occupational Exposure</w:t>
      </w:r>
      <w:bookmarkEnd w:id="786"/>
      <w:bookmarkEnd w:id="787"/>
      <w:bookmarkEnd w:id="788"/>
      <w:bookmarkEnd w:id="789"/>
      <w:bookmarkEnd w:id="790"/>
    </w:p>
    <w:p w:rsidR="00883A53" w:rsidP="00CB1C05" w14:paraId="391C2861" w14:textId="5434E8A7">
      <w:r>
        <w:fldChar w:fldCharType="begin" w:fldLock="1"/>
      </w:r>
      <w:r>
        <w:instrText xml:space="preserve"> REF _Ref109991042 \h </w:instrText>
      </w:r>
      <w:r>
        <w:fldChar w:fldCharType="separate"/>
      </w:r>
      <w:r w:rsidR="0092222B">
        <w:t xml:space="preserve">Table </w:t>
      </w:r>
      <w:r w:rsidR="0092222B">
        <w:rPr>
          <w:noProof/>
        </w:rPr>
        <w:t>6</w:t>
      </w:r>
      <w:r w:rsidR="0092222B">
        <w:noBreakHyphen/>
      </w:r>
      <w:r w:rsidR="0092222B">
        <w:rPr>
          <w:noProof/>
        </w:rPr>
        <w:t>11</w:t>
      </w:r>
      <w:r>
        <w:fldChar w:fldCharType="end"/>
      </w:r>
      <w:r>
        <w:t xml:space="preserve"> </w:t>
      </w:r>
      <w:r w:rsidR="006854ED">
        <w:t xml:space="preserve">presents </w:t>
      </w:r>
      <w:r w:rsidR="00361ECE">
        <w:t xml:space="preserve">a summary of </w:t>
      </w:r>
      <w:r w:rsidR="006854ED">
        <w:t>the</w:t>
      </w:r>
      <w:r w:rsidR="00361ECE">
        <w:t xml:space="preserve"> estimated number of facilities and individuals with </w:t>
      </w:r>
      <w:r w:rsidR="0009236E">
        <w:t>occupational exposure. The underlying assumptions and data sources used to develop these estimates are presented for each use category in</w:t>
      </w:r>
      <w:r w:rsidR="006854ED">
        <w:t xml:space="preserve"> </w:t>
      </w:r>
      <w:r w:rsidR="0009236E">
        <w:t xml:space="preserve">sections </w:t>
      </w:r>
      <w:r w:rsidR="00F97CBA">
        <w:fldChar w:fldCharType="begin" w:fldLock="1"/>
      </w:r>
      <w:r w:rsidR="00F97CBA">
        <w:instrText xml:space="preserve"> REF _Ref109920459 \r \h </w:instrText>
      </w:r>
      <w:r w:rsidR="00F97CBA">
        <w:fldChar w:fldCharType="separate"/>
      </w:r>
      <w:r w:rsidR="0092222B">
        <w:t>6.2.1</w:t>
      </w:r>
      <w:r w:rsidR="00F97CBA">
        <w:fldChar w:fldCharType="end"/>
      </w:r>
      <w:r w:rsidR="00F97CBA">
        <w:t xml:space="preserve"> </w:t>
      </w:r>
      <w:r w:rsidR="00DB1851">
        <w:t xml:space="preserve">through </w:t>
      </w:r>
      <w:r w:rsidR="00F97CBA">
        <w:fldChar w:fldCharType="begin" w:fldLock="1"/>
      </w:r>
      <w:r w:rsidR="00F97CBA">
        <w:instrText xml:space="preserve"> REF _Ref109920466 \r \h </w:instrText>
      </w:r>
      <w:r w:rsidR="00F97CBA">
        <w:fldChar w:fldCharType="separate"/>
      </w:r>
      <w:r w:rsidR="0092222B">
        <w:t>6.2.24</w:t>
      </w:r>
      <w:r w:rsidR="00F97CBA">
        <w:fldChar w:fldCharType="end"/>
      </w:r>
      <w:r w:rsidR="00074368">
        <w:t>.</w:t>
      </w:r>
      <w:r w:rsidR="00B439E6">
        <w:t xml:space="preserve"> Available sources </w:t>
      </w:r>
      <w:r w:rsidR="00C8044F">
        <w:t xml:space="preserve">for developing these estimates were limited and should therefore be considered uncertain. </w:t>
      </w:r>
      <w:r w:rsidR="00C75367">
        <w:t xml:space="preserve">To the extent </w:t>
      </w:r>
      <w:r w:rsidR="009C0AFF">
        <w:t>to which</w:t>
      </w:r>
      <w:r w:rsidR="00C75367">
        <w:t xml:space="preserve"> </w:t>
      </w:r>
      <w:r w:rsidR="00DD7811">
        <w:t xml:space="preserve">numbers of affected </w:t>
      </w:r>
      <w:r w:rsidR="00C72486">
        <w:t xml:space="preserve">facilities, numbers of workers </w:t>
      </w:r>
      <w:r w:rsidR="00A97508">
        <w:t xml:space="preserve">per facility, </w:t>
      </w:r>
      <w:r w:rsidR="00C72486">
        <w:t>or ONUs per facility</w:t>
      </w:r>
      <w:r w:rsidR="00DD7811">
        <w:t xml:space="preserve"> are underestimated or overestimated</w:t>
      </w:r>
      <w:r w:rsidR="0014486A">
        <w:t>, costs and bene</w:t>
      </w:r>
      <w:r w:rsidR="00554C03">
        <w:t xml:space="preserve">fits </w:t>
      </w:r>
      <w:r w:rsidR="00C72486">
        <w:t xml:space="preserve">for facilities subject to a WCPP </w:t>
      </w:r>
      <w:r w:rsidR="009C0AFF">
        <w:t>could</w:t>
      </w:r>
      <w:r w:rsidR="00554C03">
        <w:t xml:space="preserve"> be expected to be underestimated or overestimated. </w:t>
      </w:r>
      <w:r w:rsidR="00C72486">
        <w:t>For PCE-</w:t>
      </w:r>
      <w:r w:rsidR="000712B0">
        <w:t>containing</w:t>
      </w:r>
      <w:r w:rsidR="00C72486">
        <w:t xml:space="preserve"> products that </w:t>
      </w:r>
      <w:r w:rsidR="004A69BB">
        <w:t>are</w:t>
      </w:r>
      <w:r w:rsidR="00C72486">
        <w:t xml:space="preserve"> prohibited, </w:t>
      </w:r>
      <w:r w:rsidR="000712B0">
        <w:t xml:space="preserve">costs are largely a function of </w:t>
      </w:r>
      <w:r w:rsidR="008C5DC7">
        <w:t>the number of existing products</w:t>
      </w:r>
      <w:r w:rsidR="008C2A59">
        <w:t xml:space="preserve">, and therefore </w:t>
      </w:r>
      <w:r w:rsidR="004A69BB">
        <w:t>are</w:t>
      </w:r>
      <w:r w:rsidR="008C2A59">
        <w:t xml:space="preserve"> less sensitive overestimates or underestimates for the number of affected facilities, workers, and ONUs. </w:t>
      </w:r>
      <w:r w:rsidR="00023753">
        <w:t xml:space="preserve">For these </w:t>
      </w:r>
      <w:r w:rsidR="00394674">
        <w:t>uses</w:t>
      </w:r>
      <w:r w:rsidR="00023753">
        <w:t xml:space="preserve">, benefits </w:t>
      </w:r>
      <w:r w:rsidR="004B5B24">
        <w:t xml:space="preserve">that are estimated for workers and ONUs increase or decrease </w:t>
      </w:r>
      <w:r w:rsidR="00FE6E70">
        <w:t>proportionally with the number of affected workers and ONUs.</w:t>
      </w:r>
    </w:p>
    <w:tbl>
      <w:tblPr>
        <w:tblW w:w="8731" w:type="dxa"/>
        <w:tblLayout w:type="fixed"/>
        <w:tblLook w:val="04A0"/>
      </w:tblPr>
      <w:tblGrid>
        <w:gridCol w:w="5132"/>
        <w:gridCol w:w="1199"/>
        <w:gridCol w:w="1200"/>
        <w:gridCol w:w="1200"/>
      </w:tblGrid>
      <w:tr w14:paraId="6293F507" w14:textId="77777777" w:rsidTr="00D57135">
        <w:tblPrEx>
          <w:tblW w:w="8731" w:type="dxa"/>
          <w:tblLayout w:type="fixed"/>
          <w:tblLook w:val="04A0"/>
        </w:tblPrEx>
        <w:trPr>
          <w:trHeight w:val="180"/>
        </w:trPr>
        <w:tc>
          <w:tcPr>
            <w:tcW w:w="8731" w:type="dxa"/>
            <w:gridSpan w:val="4"/>
            <w:tcBorders>
              <w:bottom w:val="single" w:sz="4" w:space="0" w:color="auto"/>
            </w:tcBorders>
            <w:shd w:val="clear" w:color="auto" w:fill="auto"/>
            <w:vAlign w:val="center"/>
          </w:tcPr>
          <w:p w:rsidR="00C54CC9" w:rsidRPr="00304FAD" w:rsidP="00CB1C05" w14:paraId="7D668F4A" w14:textId="77777777">
            <w:pPr>
              <w:pStyle w:val="TableTitleA"/>
            </w:pPr>
            <w:bookmarkStart w:id="791" w:name="_Ref109991042"/>
            <w:bookmarkStart w:id="792" w:name="_Ref109991039"/>
            <w:bookmarkStart w:id="793" w:name="_Toc121142639"/>
            <w:bookmarkStart w:id="794" w:name="_Toc165379633"/>
            <w:r>
              <w:t xml:space="preserve">Table </w:t>
            </w:r>
            <w:r w:rsidR="00BC4B5D">
              <w:fldChar w:fldCharType="begin" w:fldLock="1"/>
            </w:r>
            <w:r w:rsidR="00BC4B5D">
              <w:instrText xml:space="preserve"> STYLEREF 1 \s </w:instrText>
            </w:r>
            <w:r w:rsidR="00BC4B5D">
              <w:fldChar w:fldCharType="separate"/>
            </w:r>
            <w:r w:rsidR="0092222B">
              <w:rPr>
                <w:noProof/>
              </w:rPr>
              <w:t>6</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1</w:t>
            </w:r>
            <w:r w:rsidR="00BC4B5D">
              <w:rPr>
                <w:noProof/>
              </w:rPr>
              <w:fldChar w:fldCharType="end"/>
            </w:r>
            <w:bookmarkEnd w:id="791"/>
            <w:r>
              <w:t xml:space="preserve">: </w:t>
            </w:r>
            <w:bookmarkEnd w:id="792"/>
            <w:r>
              <w:t>Summary of Estimated Number of Facilities and Individuals with Occupational Exposure, by Use Category</w:t>
            </w:r>
            <w:bookmarkEnd w:id="793"/>
            <w:bookmarkEnd w:id="794"/>
          </w:p>
        </w:tc>
      </w:tr>
      <w:tr w14:paraId="5DCA9145"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48A9C5"/>
            <w:noWrap/>
            <w:vAlign w:val="center"/>
          </w:tcPr>
          <w:p w:rsidR="0050674F" w:rsidRPr="00D60505" w:rsidP="00CB1C05" w14:paraId="612C0427" w14:textId="77777777">
            <w:pPr>
              <w:pStyle w:val="TableSubtitle"/>
            </w:pPr>
            <w:r w:rsidRPr="00D60505">
              <w:t>Use Category</w:t>
            </w:r>
          </w:p>
        </w:tc>
        <w:tc>
          <w:tcPr>
            <w:tcW w:w="1199" w:type="dxa"/>
            <w:tcBorders>
              <w:top w:val="single" w:sz="4" w:space="0" w:color="auto"/>
              <w:left w:val="nil"/>
              <w:bottom w:val="single" w:sz="4" w:space="0" w:color="auto"/>
              <w:right w:val="single" w:sz="4" w:space="0" w:color="auto"/>
            </w:tcBorders>
            <w:shd w:val="clear" w:color="auto" w:fill="48A9C5"/>
            <w:noWrap/>
            <w:vAlign w:val="center"/>
          </w:tcPr>
          <w:p w:rsidR="0050674F" w:rsidRPr="00D60505" w:rsidP="00CB1C05" w14:paraId="70A83A9C" w14:textId="77777777">
            <w:pPr>
              <w:pStyle w:val="TableSubtitle"/>
            </w:pPr>
            <w:r w:rsidRPr="00D60505">
              <w:t>Number of Facilities</w:t>
            </w:r>
          </w:p>
        </w:tc>
        <w:tc>
          <w:tcPr>
            <w:tcW w:w="1200" w:type="dxa"/>
            <w:tcBorders>
              <w:top w:val="single" w:sz="4" w:space="0" w:color="auto"/>
              <w:left w:val="nil"/>
              <w:bottom w:val="single" w:sz="4" w:space="0" w:color="auto"/>
              <w:right w:val="single" w:sz="4" w:space="0" w:color="auto"/>
            </w:tcBorders>
            <w:shd w:val="clear" w:color="auto" w:fill="48A9C5"/>
            <w:noWrap/>
            <w:vAlign w:val="center"/>
          </w:tcPr>
          <w:p w:rsidR="0050674F" w:rsidRPr="00D60505" w:rsidP="00CB1C05" w14:paraId="00DD68D7" w14:textId="77777777">
            <w:pPr>
              <w:pStyle w:val="TableSubtitle"/>
            </w:pPr>
            <w:r w:rsidRPr="00D60505">
              <w:t>Number of Workers</w:t>
            </w:r>
          </w:p>
        </w:tc>
        <w:tc>
          <w:tcPr>
            <w:tcW w:w="1200" w:type="dxa"/>
            <w:tcBorders>
              <w:top w:val="single" w:sz="4" w:space="0" w:color="auto"/>
              <w:left w:val="nil"/>
              <w:bottom w:val="single" w:sz="4" w:space="0" w:color="auto"/>
              <w:right w:val="single" w:sz="4" w:space="0" w:color="auto"/>
            </w:tcBorders>
            <w:shd w:val="clear" w:color="auto" w:fill="48A9C5"/>
            <w:noWrap/>
            <w:vAlign w:val="center"/>
          </w:tcPr>
          <w:p w:rsidR="0050674F" w:rsidRPr="00D60505" w:rsidP="00CB1C05" w14:paraId="490B9E74" w14:textId="77777777">
            <w:pPr>
              <w:pStyle w:val="TableSubtitle"/>
            </w:pPr>
            <w:r w:rsidRPr="00D60505">
              <w:t>Number of ONUs</w:t>
            </w:r>
          </w:p>
        </w:tc>
      </w:tr>
      <w:tr w14:paraId="398EADB2"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hideMark/>
          </w:tcPr>
          <w:p w:rsidR="002B4F31" w:rsidRPr="00C5782E" w:rsidP="00CB1C05" w14:paraId="3F33F429" w14:textId="77777777">
            <w:pPr>
              <w:pStyle w:val="LTableTextAbt"/>
            </w:pPr>
            <w:r w:rsidRPr="00F3178A">
              <w:t>Manufacturing</w:t>
            </w:r>
          </w:p>
        </w:tc>
        <w:tc>
          <w:tcPr>
            <w:tcW w:w="1199" w:type="dxa"/>
            <w:tcBorders>
              <w:top w:val="single" w:sz="4" w:space="0" w:color="auto"/>
              <w:left w:val="nil"/>
              <w:bottom w:val="single" w:sz="4" w:space="0" w:color="auto"/>
              <w:right w:val="single" w:sz="4" w:space="0" w:color="auto"/>
            </w:tcBorders>
            <w:shd w:val="clear" w:color="auto" w:fill="auto"/>
            <w:noWrap/>
            <w:hideMark/>
          </w:tcPr>
          <w:p w:rsidR="002B4F31" w:rsidRPr="001F2516" w:rsidP="00CB1C05" w14:paraId="472A988B" w14:textId="77777777">
            <w:pPr>
              <w:pStyle w:val="RTableTextAbt"/>
              <w:keepNext/>
              <w:keepLines/>
              <w:rPr>
                <w:szCs w:val="18"/>
              </w:rPr>
            </w:pPr>
            <w:r w:rsidRPr="00F3178A">
              <w:t>13</w:t>
            </w:r>
          </w:p>
        </w:tc>
        <w:tc>
          <w:tcPr>
            <w:tcW w:w="1200" w:type="dxa"/>
            <w:tcBorders>
              <w:top w:val="single" w:sz="4" w:space="0" w:color="auto"/>
              <w:left w:val="nil"/>
              <w:bottom w:val="single" w:sz="4" w:space="0" w:color="auto"/>
              <w:right w:val="single" w:sz="4" w:space="0" w:color="auto"/>
            </w:tcBorders>
            <w:shd w:val="clear" w:color="auto" w:fill="auto"/>
            <w:noWrap/>
            <w:hideMark/>
          </w:tcPr>
          <w:p w:rsidR="002B4F31" w:rsidRPr="001F2516" w:rsidP="00CB1C05" w14:paraId="482AE98F" w14:textId="77777777">
            <w:pPr>
              <w:pStyle w:val="RTableTextAbt"/>
              <w:keepNext/>
              <w:keepLines/>
              <w:rPr>
                <w:szCs w:val="18"/>
              </w:rPr>
            </w:pPr>
            <w:r w:rsidRPr="00F3178A">
              <w:t>1,72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14EDD5B" w14:textId="77777777">
            <w:pPr>
              <w:pStyle w:val="RTableTextAbt"/>
              <w:keepNext/>
              <w:keepLines/>
              <w:rPr>
                <w:b/>
                <w:szCs w:val="18"/>
              </w:rPr>
            </w:pPr>
            <w:r w:rsidRPr="00F3178A">
              <w:t>815</w:t>
            </w:r>
          </w:p>
        </w:tc>
      </w:tr>
      <w:tr w14:paraId="0F2E8807"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hideMark/>
          </w:tcPr>
          <w:p w:rsidR="002B4F31" w:rsidRPr="00C5782E" w:rsidP="00CB1C05" w14:paraId="31AA6400" w14:textId="77777777">
            <w:pPr>
              <w:pStyle w:val="LTableTextAbt"/>
            </w:pPr>
            <w:r w:rsidRPr="00F3178A">
              <w:t>Import/Repackage</w:t>
            </w:r>
          </w:p>
        </w:tc>
        <w:tc>
          <w:tcPr>
            <w:tcW w:w="1199" w:type="dxa"/>
            <w:tcBorders>
              <w:top w:val="single" w:sz="4" w:space="0" w:color="auto"/>
              <w:left w:val="nil"/>
              <w:bottom w:val="single" w:sz="4" w:space="0" w:color="auto"/>
              <w:right w:val="single" w:sz="4" w:space="0" w:color="auto"/>
            </w:tcBorders>
            <w:shd w:val="clear" w:color="auto" w:fill="auto"/>
            <w:noWrap/>
            <w:hideMark/>
          </w:tcPr>
          <w:p w:rsidR="002B4F31" w:rsidRPr="001F2516" w:rsidP="00CB1C05" w14:paraId="70CB21C6" w14:textId="77777777">
            <w:pPr>
              <w:pStyle w:val="RTableTextAbt"/>
              <w:keepNext/>
              <w:keepLines/>
              <w:rPr>
                <w:szCs w:val="18"/>
              </w:rPr>
            </w:pPr>
            <w:r w:rsidRPr="00F3178A">
              <w:t>16</w:t>
            </w:r>
          </w:p>
        </w:tc>
        <w:tc>
          <w:tcPr>
            <w:tcW w:w="1200" w:type="dxa"/>
            <w:tcBorders>
              <w:top w:val="single" w:sz="4" w:space="0" w:color="auto"/>
              <w:left w:val="nil"/>
              <w:bottom w:val="single" w:sz="4" w:space="0" w:color="auto"/>
              <w:right w:val="single" w:sz="4" w:space="0" w:color="auto"/>
            </w:tcBorders>
            <w:shd w:val="clear" w:color="auto" w:fill="auto"/>
            <w:noWrap/>
            <w:hideMark/>
          </w:tcPr>
          <w:p w:rsidR="002B4F31" w:rsidRPr="001F2516" w:rsidP="00CB1C05" w14:paraId="3BDB9799" w14:textId="77777777">
            <w:pPr>
              <w:pStyle w:val="RTableTextAbt"/>
              <w:keepNext/>
              <w:keepLines/>
              <w:rPr>
                <w:szCs w:val="18"/>
              </w:rPr>
            </w:pPr>
            <w:r w:rsidRPr="00F3178A">
              <w:t>59</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253AD5C" w14:textId="77777777">
            <w:pPr>
              <w:pStyle w:val="RTableTextAbt"/>
              <w:keepNext/>
              <w:keepLines/>
              <w:rPr>
                <w:b/>
                <w:szCs w:val="18"/>
              </w:rPr>
            </w:pPr>
            <w:r w:rsidRPr="00F3178A">
              <w:t>21</w:t>
            </w:r>
          </w:p>
        </w:tc>
      </w:tr>
      <w:tr w14:paraId="6DE73B57"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072533B6" w14:textId="77777777">
            <w:pPr>
              <w:pStyle w:val="LTableTextAbt"/>
            </w:pPr>
            <w:r w:rsidRPr="00F3178A">
              <w:t>Reactant/Intermediate</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93D8550" w14:textId="77777777">
            <w:pPr>
              <w:pStyle w:val="RTableTextAbt"/>
              <w:keepNext/>
              <w:keepLines/>
              <w:rPr>
                <w:szCs w:val="18"/>
              </w:rPr>
            </w:pPr>
            <w:r w:rsidRPr="00F3178A">
              <w:t>8</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83030BF" w14:textId="77777777">
            <w:pPr>
              <w:pStyle w:val="RTableTextAbt"/>
              <w:keepNext/>
              <w:keepLines/>
              <w:rPr>
                <w:szCs w:val="18"/>
              </w:rPr>
            </w:pPr>
            <w:r w:rsidRPr="00F3178A">
              <w:t>33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BCACB54" w14:textId="77777777">
            <w:pPr>
              <w:pStyle w:val="RTableTextAbt"/>
              <w:keepNext/>
              <w:keepLines/>
              <w:rPr>
                <w:b/>
                <w:szCs w:val="18"/>
              </w:rPr>
            </w:pPr>
            <w:r w:rsidRPr="00F3178A">
              <w:t>150</w:t>
            </w:r>
          </w:p>
        </w:tc>
      </w:tr>
      <w:tr w14:paraId="748611C2"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5ADC7309" w14:textId="77777777">
            <w:pPr>
              <w:pStyle w:val="LTableTextAbt"/>
            </w:pPr>
            <w:r w:rsidRPr="00F3178A">
              <w:t>Processing Aid in Petrochemical Manufacturing</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563618FA" w14:textId="77777777">
            <w:pPr>
              <w:pStyle w:val="RTableTextAbt"/>
              <w:keepNext/>
              <w:keepLines/>
              <w:rPr>
                <w:szCs w:val="18"/>
              </w:rPr>
            </w:pPr>
            <w:r w:rsidRPr="00F3178A">
              <w:t>64</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469208F" w14:textId="77777777">
            <w:pPr>
              <w:pStyle w:val="RTableTextAbt"/>
              <w:keepNext/>
              <w:keepLines/>
              <w:rPr>
                <w:szCs w:val="18"/>
              </w:rPr>
            </w:pPr>
            <w:r w:rsidRPr="00F3178A">
              <w:t>806</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01303D1" w14:textId="77777777">
            <w:pPr>
              <w:pStyle w:val="RTableTextAbt"/>
              <w:keepNext/>
              <w:keepLines/>
              <w:rPr>
                <w:b/>
                <w:szCs w:val="18"/>
              </w:rPr>
            </w:pPr>
            <w:r w:rsidRPr="00F3178A">
              <w:t>346</w:t>
            </w:r>
          </w:p>
        </w:tc>
      </w:tr>
      <w:tr w14:paraId="65826CF4"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56643F74" w14:textId="77777777">
            <w:pPr>
              <w:pStyle w:val="LTableTextAbt"/>
            </w:pPr>
            <w:r w:rsidRPr="00F3178A">
              <w:t>Production of maskant for chemical milling</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5EE3360E" w14:textId="77777777">
            <w:pPr>
              <w:pStyle w:val="RTableTextAbt"/>
              <w:keepNext/>
              <w:keepLines/>
              <w:rPr>
                <w:szCs w:val="18"/>
              </w:rPr>
            </w:pPr>
            <w:r w:rsidRPr="00F3178A">
              <w:t>1</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D9DAD06" w14:textId="77777777">
            <w:pPr>
              <w:pStyle w:val="RTableTextAbt"/>
              <w:keepNext/>
              <w:keepLines/>
              <w:rPr>
                <w:szCs w:val="18"/>
              </w:rPr>
            </w:pPr>
            <w:r w:rsidRPr="00F3178A">
              <w:t>14</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5039546" w14:textId="77777777">
            <w:pPr>
              <w:pStyle w:val="RTableTextAbt"/>
              <w:keepNext/>
              <w:keepLines/>
              <w:rPr>
                <w:b/>
                <w:szCs w:val="18"/>
              </w:rPr>
            </w:pPr>
            <w:r w:rsidRPr="00F3178A">
              <w:t>61</w:t>
            </w:r>
          </w:p>
        </w:tc>
      </w:tr>
      <w:tr w14:paraId="370C8203"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579AB444" w14:textId="77777777">
            <w:pPr>
              <w:pStyle w:val="LTableTextAbt"/>
            </w:pPr>
            <w:r w:rsidRPr="00F3178A">
              <w:t>Use as Maskant for Chemical Milling</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6502768F" w14:textId="77777777">
            <w:pPr>
              <w:pStyle w:val="RTableTextAbt"/>
              <w:keepNext/>
              <w:keepLines/>
              <w:rPr>
                <w:szCs w:val="18"/>
              </w:rPr>
            </w:pPr>
            <w:r w:rsidRPr="00F3178A">
              <w:t>71</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A8B2E55" w14:textId="77777777">
            <w:pPr>
              <w:pStyle w:val="RTableTextAbt"/>
              <w:keepNext/>
              <w:keepLines/>
              <w:rPr>
                <w:szCs w:val="18"/>
              </w:rPr>
            </w:pPr>
            <w:r w:rsidRPr="00F3178A">
              <w:t>497</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87D3950" w14:textId="77777777">
            <w:pPr>
              <w:pStyle w:val="RTableTextAbt"/>
              <w:keepNext/>
              <w:keepLines/>
              <w:rPr>
                <w:b/>
                <w:szCs w:val="18"/>
              </w:rPr>
            </w:pPr>
            <w:r w:rsidRPr="00F3178A">
              <w:t>2,130</w:t>
            </w:r>
          </w:p>
        </w:tc>
      </w:tr>
      <w:tr w14:paraId="62450819"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75E47FA8" w14:textId="77777777">
            <w:pPr>
              <w:pStyle w:val="LTableTextAbt"/>
            </w:pPr>
            <w:r w:rsidRPr="00F3178A">
              <w:t>Vapor Degreasing: Open Top Vapor Degreasing (OTVD)</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5A0256AD" w14:textId="77777777">
            <w:pPr>
              <w:pStyle w:val="RTableTextAbt"/>
              <w:keepNext/>
              <w:keepLines/>
              <w:rPr>
                <w:szCs w:val="18"/>
              </w:rPr>
            </w:pPr>
            <w:r w:rsidRPr="00F3178A">
              <w:t>85</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6C4146C" w14:textId="77777777">
            <w:pPr>
              <w:pStyle w:val="RTableTextAbt"/>
              <w:keepNext/>
              <w:keepLines/>
              <w:rPr>
                <w:szCs w:val="18"/>
              </w:rPr>
            </w:pPr>
            <w:r w:rsidRPr="00F3178A">
              <w:t>595</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B504A73" w14:textId="77777777">
            <w:pPr>
              <w:pStyle w:val="RTableTextAbt"/>
              <w:keepNext/>
              <w:keepLines/>
              <w:rPr>
                <w:b/>
                <w:szCs w:val="18"/>
              </w:rPr>
            </w:pPr>
            <w:r w:rsidRPr="00F3178A">
              <w:t>170</w:t>
            </w:r>
          </w:p>
        </w:tc>
      </w:tr>
      <w:tr w14:paraId="2052D0B3"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0D549D9F" w14:textId="77777777">
            <w:pPr>
              <w:pStyle w:val="LTableTextAbt"/>
            </w:pPr>
            <w:r w:rsidRPr="00F3178A">
              <w:t>Vapor Degreasing: Enclosed Vapor Degreasing (EVD)</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22F9DE1" w14:textId="77777777">
            <w:pPr>
              <w:pStyle w:val="RTableTextAbt"/>
              <w:keepNext/>
              <w:keepLines/>
              <w:rPr>
                <w:szCs w:val="18"/>
              </w:rPr>
            </w:pPr>
            <w:r w:rsidRPr="00F3178A">
              <w:t>1</w:t>
            </w:r>
            <w:r w:rsidR="00595DC0">
              <w:t>4</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7C86E4B" w14:textId="77777777">
            <w:pPr>
              <w:pStyle w:val="RTableTextAbt"/>
              <w:keepNext/>
              <w:keepLines/>
              <w:rPr>
                <w:szCs w:val="18"/>
              </w:rPr>
            </w:pPr>
            <w:r>
              <w:t>98</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5F3C1DDF" w14:textId="77777777">
            <w:pPr>
              <w:pStyle w:val="RTableTextAbt"/>
              <w:keepNext/>
              <w:keepLines/>
              <w:rPr>
                <w:b/>
                <w:szCs w:val="18"/>
              </w:rPr>
            </w:pPr>
            <w:r w:rsidRPr="00F3178A">
              <w:t>2</w:t>
            </w:r>
            <w:r w:rsidR="00420874">
              <w:t>8</w:t>
            </w:r>
          </w:p>
        </w:tc>
      </w:tr>
      <w:tr w14:paraId="1C8A8E46"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241D30F4" w14:textId="77777777">
            <w:pPr>
              <w:pStyle w:val="LTableTextAbt"/>
            </w:pPr>
            <w:r w:rsidRPr="00F3178A">
              <w:t>Vapor Degreasing: Conveyorized Vapor Degreasing (CVD)</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EEBD6E3" w14:textId="77777777">
            <w:pPr>
              <w:pStyle w:val="RTableTextAbt"/>
              <w:keepNext/>
              <w:keepLines/>
              <w:rPr>
                <w:szCs w:val="18"/>
              </w:rPr>
            </w:pPr>
            <w:r w:rsidRPr="00F3178A">
              <w:t>2</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89F7891" w14:textId="77777777">
            <w:pPr>
              <w:pStyle w:val="RTableTextAbt"/>
              <w:keepNext/>
              <w:keepLines/>
              <w:rPr>
                <w:szCs w:val="18"/>
              </w:rPr>
            </w:pPr>
            <w:r w:rsidRPr="00F3178A">
              <w:t>14</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68E10BB2" w14:textId="77777777">
            <w:pPr>
              <w:pStyle w:val="RTableTextAbt"/>
              <w:keepNext/>
              <w:keepLines/>
              <w:rPr>
                <w:b/>
                <w:szCs w:val="18"/>
              </w:rPr>
            </w:pPr>
            <w:r w:rsidRPr="00F3178A">
              <w:t>4</w:t>
            </w:r>
          </w:p>
        </w:tc>
      </w:tr>
      <w:tr w14:paraId="190EDD7D"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0A80C868" w14:textId="77777777">
            <w:pPr>
              <w:pStyle w:val="LTableTextAbt"/>
            </w:pPr>
            <w:r w:rsidRPr="00F3178A">
              <w:t>Vapor Degreasing: Web Vapor Degreasing (WVD)</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995015F" w14:textId="77777777">
            <w:pPr>
              <w:pStyle w:val="RTableTextAbt"/>
              <w:keepNext/>
              <w:keepLines/>
              <w:rPr>
                <w:szCs w:val="18"/>
              </w:rPr>
            </w:pPr>
            <w:r w:rsidRPr="00F3178A">
              <w:t>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46246D8" w14:textId="77777777">
            <w:pPr>
              <w:pStyle w:val="RTableTextAbt"/>
              <w:keepNext/>
              <w:keepLines/>
              <w:rPr>
                <w:szCs w:val="18"/>
              </w:rPr>
            </w:pPr>
            <w:r w:rsidRPr="00F3178A">
              <w:t>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944A230" w14:textId="77777777">
            <w:pPr>
              <w:pStyle w:val="RTableTextAbt"/>
              <w:keepNext/>
              <w:keepLines/>
              <w:rPr>
                <w:b/>
                <w:szCs w:val="18"/>
              </w:rPr>
            </w:pPr>
            <w:r w:rsidRPr="00F3178A">
              <w:t>0</w:t>
            </w:r>
          </w:p>
        </w:tc>
      </w:tr>
      <w:tr w14:paraId="743D2D8A"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6A53B3EA" w14:textId="77777777">
            <w:pPr>
              <w:pStyle w:val="LTableTextAbt"/>
            </w:pPr>
            <w:r w:rsidRPr="00F3178A">
              <w:t>Recycling and Disposal</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829F7FE" w14:textId="77777777">
            <w:pPr>
              <w:pStyle w:val="RTableTextAbt"/>
              <w:keepNext/>
              <w:keepLines/>
              <w:rPr>
                <w:szCs w:val="18"/>
              </w:rPr>
            </w:pPr>
            <w:r w:rsidRPr="00F3178A">
              <w:t>94</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6D1B98E6" w14:textId="77777777">
            <w:pPr>
              <w:pStyle w:val="RTableTextAbt"/>
              <w:keepNext/>
              <w:keepLines/>
              <w:rPr>
                <w:szCs w:val="18"/>
              </w:rPr>
            </w:pPr>
            <w:r w:rsidRPr="00F3178A">
              <w:t>1,598</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56C59049" w14:textId="77777777">
            <w:pPr>
              <w:pStyle w:val="RTableTextAbt"/>
              <w:keepNext/>
              <w:keepLines/>
              <w:rPr>
                <w:b/>
                <w:szCs w:val="18"/>
              </w:rPr>
            </w:pPr>
            <w:r w:rsidRPr="00F3178A">
              <w:t>658</w:t>
            </w:r>
          </w:p>
        </w:tc>
      </w:tr>
      <w:tr w14:paraId="0CB23460"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6A08EBFC" w14:textId="77777777">
            <w:pPr>
              <w:pStyle w:val="LTableTextAbt"/>
            </w:pPr>
            <w:r w:rsidRPr="00F3178A">
              <w:t>Incorporation into other formulation, mixture, or reaction products</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3520F44" w14:textId="77777777">
            <w:pPr>
              <w:pStyle w:val="RTableTextAbt"/>
              <w:keepNext/>
              <w:keepLines/>
              <w:rPr>
                <w:szCs w:val="18"/>
              </w:rPr>
            </w:pPr>
            <w:r w:rsidRPr="00F3178A">
              <w:t>43</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E20930C" w14:textId="77777777">
            <w:pPr>
              <w:pStyle w:val="RTableTextAbt"/>
              <w:keepNext/>
              <w:keepLines/>
              <w:rPr>
                <w:szCs w:val="18"/>
              </w:rPr>
            </w:pPr>
            <w:r w:rsidRPr="00F3178A">
              <w:t>903</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2B60A34" w14:textId="77777777">
            <w:pPr>
              <w:pStyle w:val="RTableTextAbt"/>
              <w:keepNext/>
              <w:keepLines/>
              <w:rPr>
                <w:b/>
                <w:szCs w:val="18"/>
              </w:rPr>
            </w:pPr>
            <w:r w:rsidRPr="00F3178A">
              <w:t>344</w:t>
            </w:r>
          </w:p>
        </w:tc>
      </w:tr>
      <w:tr w14:paraId="4E94BC0C"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2B90054B" w14:textId="77777777">
            <w:pPr>
              <w:pStyle w:val="LTableTextAbt"/>
            </w:pPr>
            <w:r w:rsidRPr="00F3178A">
              <w:t>Laboratory Chemicals</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F27CD7C" w14:textId="77777777">
            <w:pPr>
              <w:pStyle w:val="RTableTextAbt"/>
              <w:keepNext/>
              <w:keepLines/>
              <w:rPr>
                <w:szCs w:val="18"/>
              </w:rPr>
            </w:pPr>
            <w:r w:rsidRPr="00F3178A">
              <w:t>26</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502F393" w14:textId="77777777">
            <w:pPr>
              <w:pStyle w:val="RTableTextAbt"/>
              <w:keepNext/>
              <w:keepLines/>
              <w:rPr>
                <w:szCs w:val="18"/>
              </w:rPr>
            </w:pPr>
            <w:r w:rsidRPr="00F3178A">
              <w:t>26</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1D472CF7" w14:textId="77777777">
            <w:pPr>
              <w:pStyle w:val="RTableTextAbt"/>
              <w:keepNext/>
              <w:keepLines/>
              <w:rPr>
                <w:b/>
                <w:szCs w:val="18"/>
              </w:rPr>
            </w:pPr>
            <w:r w:rsidRPr="00F3178A">
              <w:t>236</w:t>
            </w:r>
          </w:p>
        </w:tc>
      </w:tr>
      <w:tr w14:paraId="72C9A007"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3AFEFAAA" w14:textId="77777777">
            <w:pPr>
              <w:pStyle w:val="LTableTextAbt"/>
            </w:pPr>
            <w:r w:rsidRPr="00F3178A">
              <w:t>Processing Aid, except petrochemical</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62E33195" w14:textId="77777777">
            <w:pPr>
              <w:pStyle w:val="RTableTextAbt"/>
              <w:keepNext/>
              <w:keepLines/>
              <w:rPr>
                <w:szCs w:val="18"/>
              </w:rPr>
            </w:pPr>
            <w:r w:rsidRPr="00F3178A">
              <w:t>2</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0F21B90" w14:textId="77777777">
            <w:pPr>
              <w:pStyle w:val="RTableTextAbt"/>
              <w:keepNext/>
              <w:keepLines/>
              <w:rPr>
                <w:szCs w:val="18"/>
              </w:rPr>
            </w:pPr>
            <w:r w:rsidRPr="00F3178A">
              <w:t>25</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3183583" w14:textId="77777777">
            <w:pPr>
              <w:pStyle w:val="RTableTextAbt"/>
              <w:keepNext/>
              <w:keepLines/>
              <w:rPr>
                <w:b/>
                <w:szCs w:val="18"/>
              </w:rPr>
            </w:pPr>
            <w:r w:rsidRPr="00F3178A">
              <w:t>11</w:t>
            </w:r>
          </w:p>
        </w:tc>
      </w:tr>
      <w:tr w14:paraId="1D2B7181"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3C0D2AA6" w14:textId="77777777">
            <w:pPr>
              <w:pStyle w:val="LTableTextAbt"/>
            </w:pPr>
            <w:r w:rsidRPr="00F3178A">
              <w:t>DOD Uses</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6029F0C1" w14:textId="77777777">
            <w:pPr>
              <w:pStyle w:val="RTableTextAbt"/>
              <w:keepNext/>
              <w:keepLines/>
              <w:rPr>
                <w:szCs w:val="18"/>
              </w:rPr>
            </w:pPr>
            <w:r w:rsidRPr="00F3178A">
              <w:t>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405FCC5" w14:textId="77777777">
            <w:pPr>
              <w:pStyle w:val="RTableTextAbt"/>
              <w:keepNext/>
              <w:keepLines/>
              <w:rPr>
                <w:szCs w:val="18"/>
              </w:rPr>
            </w:pPr>
            <w:r>
              <w:t>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4BEF78B" w14:textId="77777777">
            <w:pPr>
              <w:pStyle w:val="RTableTextAbt"/>
              <w:keepNext/>
              <w:keepLines/>
              <w:rPr>
                <w:b/>
                <w:szCs w:val="18"/>
              </w:rPr>
            </w:pPr>
            <w:r>
              <w:t>0</w:t>
            </w:r>
          </w:p>
        </w:tc>
      </w:tr>
      <w:tr w14:paraId="01E6356E"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26AE2BD2" w14:textId="77777777">
            <w:pPr>
              <w:pStyle w:val="LTableTextAbt"/>
            </w:pPr>
            <w:r w:rsidRPr="00F3178A">
              <w:t>Adhesives and Sealants</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2D3D57C" w14:textId="77777777">
            <w:pPr>
              <w:pStyle w:val="RTableTextAbt"/>
              <w:keepNext/>
              <w:keepLines/>
              <w:rPr>
                <w:szCs w:val="18"/>
              </w:rPr>
            </w:pPr>
            <w:r w:rsidRPr="00F3178A">
              <w:t>853</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13B1A062" w14:textId="77777777">
            <w:pPr>
              <w:pStyle w:val="RTableTextAbt"/>
              <w:keepNext/>
              <w:keepLines/>
              <w:rPr>
                <w:szCs w:val="18"/>
              </w:rPr>
            </w:pPr>
            <w:r w:rsidRPr="00F3178A">
              <w:t>25,596</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0629B22" w14:textId="77777777">
            <w:pPr>
              <w:pStyle w:val="RTableTextAbt"/>
              <w:keepNext/>
              <w:keepLines/>
              <w:rPr>
                <w:b/>
                <w:szCs w:val="18"/>
              </w:rPr>
            </w:pPr>
            <w:r w:rsidRPr="00F3178A">
              <w:t>9,385</w:t>
            </w:r>
          </w:p>
        </w:tc>
      </w:tr>
      <w:tr w14:paraId="3DB4A962"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779C7AC6" w14:textId="77777777">
            <w:pPr>
              <w:pStyle w:val="LTableTextAbt"/>
            </w:pPr>
            <w:r w:rsidRPr="00F3178A">
              <w:t>Paint and Coatings</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91EF884" w14:textId="77777777">
            <w:pPr>
              <w:pStyle w:val="RTableTextAbt"/>
              <w:keepNext/>
              <w:keepLines/>
              <w:rPr>
                <w:szCs w:val="18"/>
              </w:rPr>
            </w:pPr>
            <w:r w:rsidRPr="00F3178A">
              <w:t>3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430B0CD" w14:textId="77777777">
            <w:pPr>
              <w:pStyle w:val="RTableTextAbt"/>
              <w:keepNext/>
              <w:keepLines/>
              <w:rPr>
                <w:szCs w:val="18"/>
              </w:rPr>
            </w:pPr>
            <w:r w:rsidRPr="00F3178A">
              <w:t>1,23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1AFB81F1" w14:textId="77777777">
            <w:pPr>
              <w:pStyle w:val="RTableTextAbt"/>
              <w:keepNext/>
              <w:keepLines/>
              <w:rPr>
                <w:b/>
                <w:szCs w:val="18"/>
              </w:rPr>
            </w:pPr>
            <w:r w:rsidRPr="00F3178A">
              <w:t>720</w:t>
            </w:r>
          </w:p>
        </w:tc>
      </w:tr>
      <w:tr w14:paraId="3471C107"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56D2DC3B" w14:textId="77777777">
            <w:pPr>
              <w:pStyle w:val="LTableTextAbt"/>
            </w:pPr>
            <w:r w:rsidRPr="00F3178A">
              <w:t>Aerosol Spray Cleaning/Degreasing</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257B625" w14:textId="77777777">
            <w:pPr>
              <w:pStyle w:val="RTableTextAbt"/>
              <w:keepNext/>
              <w:keepLines/>
              <w:rPr>
                <w:szCs w:val="18"/>
              </w:rPr>
            </w:pPr>
            <w:r w:rsidRPr="00B906F8">
              <w:t>148,296</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9F3AD2B" w14:textId="77777777">
            <w:pPr>
              <w:pStyle w:val="RTableTextAbt"/>
              <w:keepNext/>
              <w:keepLines/>
              <w:rPr>
                <w:szCs w:val="18"/>
              </w:rPr>
            </w:pPr>
            <w:r w:rsidRPr="00B906F8">
              <w:t>201,37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4470AB0" w14:textId="77777777">
            <w:pPr>
              <w:pStyle w:val="RTableTextAbt"/>
              <w:keepNext/>
              <w:keepLines/>
              <w:rPr>
                <w:b/>
                <w:szCs w:val="18"/>
              </w:rPr>
            </w:pPr>
            <w:r w:rsidRPr="00B906F8">
              <w:t>10,615</w:t>
            </w:r>
          </w:p>
        </w:tc>
      </w:tr>
      <w:tr w14:paraId="79D142A2"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0B070123" w14:textId="77777777">
            <w:pPr>
              <w:pStyle w:val="LTableTextAbt"/>
            </w:pPr>
            <w:r w:rsidRPr="00F3178A">
              <w:t>Liquid and Spray Batch Cold Cleaning</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6C35C28" w14:textId="77777777">
            <w:pPr>
              <w:pStyle w:val="RTableTextAbt"/>
              <w:keepNext/>
              <w:keepLines/>
              <w:rPr>
                <w:szCs w:val="18"/>
              </w:rPr>
            </w:pPr>
            <w:r w:rsidRPr="00F3178A">
              <w:t>13</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FB3261A" w14:textId="77777777">
            <w:pPr>
              <w:pStyle w:val="RTableTextAbt"/>
              <w:keepNext/>
              <w:keepLines/>
              <w:rPr>
                <w:szCs w:val="18"/>
              </w:rPr>
            </w:pPr>
            <w:r w:rsidRPr="00F3178A">
              <w:t>546</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6C9766F" w14:textId="77777777">
            <w:pPr>
              <w:pStyle w:val="RTableTextAbt"/>
              <w:keepNext/>
              <w:keepLines/>
              <w:rPr>
                <w:b/>
                <w:szCs w:val="18"/>
              </w:rPr>
            </w:pPr>
            <w:r w:rsidRPr="00F3178A">
              <w:t>325</w:t>
            </w:r>
          </w:p>
        </w:tc>
      </w:tr>
      <w:tr w14:paraId="75C79F28"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6BF63789" w14:textId="77777777">
            <w:pPr>
              <w:pStyle w:val="LTableTextAbt"/>
            </w:pPr>
            <w:r w:rsidRPr="00F3178A">
              <w:t>Photographic Film Use</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5FBD782E" w14:textId="77777777">
            <w:pPr>
              <w:pStyle w:val="RTableTextAbt"/>
              <w:keepNext/>
              <w:keepLines/>
              <w:rPr>
                <w:szCs w:val="18"/>
              </w:rPr>
            </w:pPr>
            <w:r w:rsidRPr="00F3178A">
              <w:t>6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2B86ED5" w14:textId="77777777">
            <w:pPr>
              <w:pStyle w:val="RTableTextAbt"/>
              <w:keepNext/>
              <w:keepLines/>
              <w:rPr>
                <w:szCs w:val="18"/>
              </w:rPr>
            </w:pPr>
            <w:r w:rsidRPr="00F3178A">
              <w:t>32</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88086FD" w14:textId="77777777">
            <w:pPr>
              <w:pStyle w:val="RTableTextAbt"/>
              <w:keepNext/>
              <w:keepLines/>
              <w:rPr>
                <w:b/>
                <w:szCs w:val="18"/>
              </w:rPr>
            </w:pPr>
            <w:r w:rsidRPr="00F3178A">
              <w:t>70</w:t>
            </w:r>
          </w:p>
        </w:tc>
      </w:tr>
      <w:tr w14:paraId="474A3B8B"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hideMark/>
          </w:tcPr>
          <w:p w:rsidR="002B4F31" w:rsidRPr="00C5782E" w:rsidP="00CB1C05" w14:paraId="0631AD0F" w14:textId="77777777">
            <w:pPr>
              <w:pStyle w:val="LTableTextAbt"/>
            </w:pPr>
            <w:r w:rsidRPr="00F3178A">
              <w:t>Lubricants and Greases</w:t>
            </w:r>
          </w:p>
        </w:tc>
        <w:tc>
          <w:tcPr>
            <w:tcW w:w="1199" w:type="dxa"/>
            <w:tcBorders>
              <w:top w:val="single" w:sz="4" w:space="0" w:color="auto"/>
              <w:left w:val="nil"/>
              <w:bottom w:val="single" w:sz="4" w:space="0" w:color="auto"/>
              <w:right w:val="single" w:sz="4" w:space="0" w:color="auto"/>
            </w:tcBorders>
            <w:shd w:val="clear" w:color="auto" w:fill="auto"/>
            <w:noWrap/>
            <w:hideMark/>
          </w:tcPr>
          <w:p w:rsidR="002B4F31" w:rsidRPr="001F2516" w:rsidP="00CB1C05" w14:paraId="3AC8BEBD" w14:textId="77777777">
            <w:pPr>
              <w:pStyle w:val="RTableTextAbt"/>
              <w:keepNext/>
              <w:keepLines/>
              <w:rPr>
                <w:szCs w:val="18"/>
              </w:rPr>
            </w:pPr>
            <w:r w:rsidRPr="00F3178A">
              <w:t>1,018</w:t>
            </w:r>
          </w:p>
        </w:tc>
        <w:tc>
          <w:tcPr>
            <w:tcW w:w="1200" w:type="dxa"/>
            <w:tcBorders>
              <w:top w:val="single" w:sz="4" w:space="0" w:color="auto"/>
              <w:left w:val="nil"/>
              <w:bottom w:val="single" w:sz="4" w:space="0" w:color="auto"/>
              <w:right w:val="single" w:sz="4" w:space="0" w:color="auto"/>
            </w:tcBorders>
            <w:shd w:val="clear" w:color="auto" w:fill="auto"/>
            <w:noWrap/>
            <w:hideMark/>
          </w:tcPr>
          <w:p w:rsidR="002B4F31" w:rsidRPr="001F2516" w:rsidP="00CB1C05" w14:paraId="424A2B88" w14:textId="77777777">
            <w:pPr>
              <w:pStyle w:val="RTableTextAbt"/>
              <w:keepNext/>
              <w:keepLines/>
              <w:rPr>
                <w:szCs w:val="18"/>
              </w:rPr>
            </w:pPr>
            <w:r w:rsidRPr="00F3178A">
              <w:t>3,054</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274D633" w14:textId="77777777">
            <w:pPr>
              <w:pStyle w:val="RTableTextAbt"/>
              <w:keepNext/>
              <w:keepLines/>
              <w:rPr>
                <w:b/>
                <w:szCs w:val="18"/>
              </w:rPr>
            </w:pPr>
            <w:r w:rsidRPr="00F3178A">
              <w:t>407</w:t>
            </w:r>
          </w:p>
        </w:tc>
      </w:tr>
      <w:tr w14:paraId="2AEA000F"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05DB153F" w14:textId="77777777">
            <w:pPr>
              <w:pStyle w:val="LTableTextAbt"/>
            </w:pPr>
            <w:r w:rsidRPr="00F3178A">
              <w:t>Wipe and Liquid Cleaning and Polishing</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0CACBE2" w14:textId="77777777">
            <w:pPr>
              <w:pStyle w:val="RTableTextAbt"/>
              <w:keepNext/>
              <w:keepLines/>
              <w:rPr>
                <w:szCs w:val="18"/>
              </w:rPr>
            </w:pPr>
            <w:r w:rsidRPr="00F3178A">
              <w:t>823</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EFC6735" w14:textId="77777777">
            <w:pPr>
              <w:pStyle w:val="RTableTextAbt"/>
              <w:keepNext/>
              <w:keepLines/>
              <w:rPr>
                <w:szCs w:val="18"/>
              </w:rPr>
            </w:pPr>
            <w:r w:rsidRPr="00F3178A">
              <w:t>2,47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4102861" w14:textId="77777777">
            <w:pPr>
              <w:pStyle w:val="RTableTextAbt"/>
              <w:keepNext/>
              <w:keepLines/>
              <w:rPr>
                <w:szCs w:val="18"/>
              </w:rPr>
            </w:pPr>
            <w:r w:rsidRPr="00F3178A">
              <w:t>329</w:t>
            </w:r>
          </w:p>
        </w:tc>
      </w:tr>
      <w:tr w14:paraId="4F2C1F79"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6E110BCC" w14:textId="77777777">
            <w:pPr>
              <w:pStyle w:val="LTableTextAbt"/>
            </w:pPr>
            <w:r w:rsidRPr="00F3178A">
              <w:t>Inks and Ink Removal</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1EFE94D6" w14:textId="77777777">
            <w:pPr>
              <w:pStyle w:val="RTableTextAbt"/>
              <w:keepNext/>
              <w:keepLines/>
              <w:rPr>
                <w:szCs w:val="18"/>
              </w:rPr>
            </w:pPr>
            <w:r w:rsidRPr="00F3178A">
              <w:t>28</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7A095CF" w14:textId="77777777">
            <w:pPr>
              <w:pStyle w:val="RTableTextAbt"/>
              <w:keepNext/>
              <w:keepLines/>
              <w:rPr>
                <w:szCs w:val="18"/>
              </w:rPr>
            </w:pPr>
            <w:r w:rsidRPr="00F3178A">
              <w:t>26</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569FE54A" w14:textId="77777777">
            <w:pPr>
              <w:pStyle w:val="RTableTextAbt"/>
              <w:keepNext/>
              <w:keepLines/>
              <w:rPr>
                <w:szCs w:val="18"/>
              </w:rPr>
            </w:pPr>
            <w:r w:rsidRPr="00F3178A">
              <w:t>44</w:t>
            </w:r>
          </w:p>
        </w:tc>
      </w:tr>
      <w:tr w14:paraId="7AC2F1E5"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6AC04BC2" w14:textId="77777777">
            <w:pPr>
              <w:pStyle w:val="LTableTextAbt"/>
            </w:pPr>
            <w:r w:rsidRPr="00F3178A">
              <w:t>Anti-Spatter Welding Aerosol</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6E273368" w14:textId="77777777">
            <w:pPr>
              <w:pStyle w:val="RTableTextAbt"/>
              <w:keepNext/>
              <w:keepLines/>
              <w:rPr>
                <w:szCs w:val="18"/>
              </w:rPr>
            </w:pPr>
            <w:r w:rsidRPr="00F3178A">
              <w:t>10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70EC0621" w14:textId="77777777">
            <w:pPr>
              <w:pStyle w:val="RTableTextAbt"/>
              <w:keepNext/>
              <w:keepLines/>
              <w:rPr>
                <w:szCs w:val="18"/>
              </w:rPr>
            </w:pPr>
            <w:r w:rsidRPr="00F3178A">
              <w:t>30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29B408D1" w14:textId="77777777">
            <w:pPr>
              <w:pStyle w:val="RTableTextAbt"/>
              <w:keepNext/>
              <w:keepLines/>
              <w:rPr>
                <w:szCs w:val="18"/>
              </w:rPr>
            </w:pPr>
            <w:r w:rsidRPr="00F3178A">
              <w:t>40</w:t>
            </w:r>
          </w:p>
        </w:tc>
      </w:tr>
      <w:tr w14:paraId="2BBBB027"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23C6D255" w14:textId="77777777">
            <w:pPr>
              <w:pStyle w:val="LTableTextAbt"/>
            </w:pPr>
            <w:r w:rsidRPr="00F3178A">
              <w:t>Mold Cleaning, Release and Protectants</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1D7FCF56" w14:textId="77777777">
            <w:pPr>
              <w:pStyle w:val="RTableTextAbt"/>
              <w:keepNext/>
              <w:keepLines/>
              <w:rPr>
                <w:szCs w:val="18"/>
              </w:rPr>
            </w:pPr>
            <w:r w:rsidRPr="00F3178A">
              <w:t>10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B41E285" w14:textId="77777777">
            <w:pPr>
              <w:pStyle w:val="RTableTextAbt"/>
              <w:keepNext/>
              <w:keepLines/>
              <w:rPr>
                <w:szCs w:val="18"/>
              </w:rPr>
            </w:pPr>
            <w:r w:rsidRPr="00F3178A">
              <w:t>30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399BDEB6" w14:textId="77777777">
            <w:pPr>
              <w:pStyle w:val="RTableTextAbt"/>
              <w:keepNext/>
              <w:keepLines/>
              <w:rPr>
                <w:szCs w:val="18"/>
              </w:rPr>
            </w:pPr>
            <w:r w:rsidRPr="00F3178A">
              <w:t>40</w:t>
            </w:r>
          </w:p>
        </w:tc>
      </w:tr>
      <w:tr w14:paraId="34DCF6EB"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C5782E" w:rsidP="00CB1C05" w14:paraId="5A619F4F" w14:textId="77777777">
            <w:pPr>
              <w:pStyle w:val="LTableTextAbt"/>
            </w:pPr>
            <w:r w:rsidRPr="00F3178A">
              <w:t>Dry Cleaning Machines</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6E297D0D" w14:textId="77777777">
            <w:pPr>
              <w:pStyle w:val="RTableTextAbt"/>
              <w:keepNext/>
              <w:keepLines/>
              <w:rPr>
                <w:szCs w:val="18"/>
              </w:rPr>
            </w:pPr>
            <w:r w:rsidRPr="00F3178A">
              <w:t>6,00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48AF5661" w14:textId="77777777">
            <w:pPr>
              <w:pStyle w:val="RTableTextAbt"/>
              <w:keepNext/>
              <w:keepLines/>
              <w:rPr>
                <w:szCs w:val="18"/>
              </w:rPr>
            </w:pPr>
            <w:r w:rsidRPr="00F3178A">
              <w:t>18,00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1F2516" w:rsidP="00CB1C05" w14:paraId="0991AE6B" w14:textId="77777777">
            <w:pPr>
              <w:pStyle w:val="RTableTextAbt"/>
              <w:keepNext/>
              <w:keepLines/>
              <w:rPr>
                <w:szCs w:val="18"/>
              </w:rPr>
            </w:pPr>
            <w:r w:rsidRPr="00F3178A">
              <w:t>4,500</w:t>
            </w:r>
          </w:p>
        </w:tc>
      </w:tr>
      <w:tr w14:paraId="21BD9EB2" w14:textId="77777777" w:rsidTr="00D57135">
        <w:tblPrEx>
          <w:tblW w:w="8731" w:type="dxa"/>
          <w:tblLayout w:type="fixed"/>
          <w:tblLook w:val="04A0"/>
        </w:tblPrEx>
        <w:trPr>
          <w:trHeight w:val="330"/>
        </w:trPr>
        <w:tc>
          <w:tcPr>
            <w:tcW w:w="5132" w:type="dxa"/>
            <w:tcBorders>
              <w:top w:val="single" w:sz="4" w:space="0" w:color="auto"/>
              <w:left w:val="single" w:sz="4" w:space="0" w:color="auto"/>
              <w:bottom w:val="single" w:sz="4" w:space="0" w:color="auto"/>
              <w:right w:val="single" w:sz="4" w:space="0" w:color="auto"/>
            </w:tcBorders>
            <w:shd w:val="clear" w:color="auto" w:fill="auto"/>
            <w:noWrap/>
          </w:tcPr>
          <w:p w:rsidR="002B4F31" w:rsidRPr="002B4F31" w:rsidP="00CB1C05" w14:paraId="1BF96A1E" w14:textId="77777777">
            <w:pPr>
              <w:pStyle w:val="LTableTextAbt"/>
              <w:rPr>
                <w:b/>
                <w:bCs w:val="0"/>
              </w:rPr>
            </w:pPr>
            <w:r w:rsidRPr="002B4F31">
              <w:rPr>
                <w:b/>
                <w:bCs w:val="0"/>
              </w:rPr>
              <w:t>Total</w:t>
            </w:r>
          </w:p>
        </w:tc>
        <w:tc>
          <w:tcPr>
            <w:tcW w:w="1199" w:type="dxa"/>
            <w:tcBorders>
              <w:top w:val="single" w:sz="4" w:space="0" w:color="auto"/>
              <w:left w:val="nil"/>
              <w:bottom w:val="single" w:sz="4" w:space="0" w:color="auto"/>
              <w:right w:val="single" w:sz="4" w:space="0" w:color="auto"/>
            </w:tcBorders>
            <w:shd w:val="clear" w:color="auto" w:fill="auto"/>
            <w:noWrap/>
          </w:tcPr>
          <w:p w:rsidR="002B4F31" w:rsidRPr="002B4F31" w:rsidP="00CB1C05" w14:paraId="4A68C515" w14:textId="77777777">
            <w:pPr>
              <w:pStyle w:val="RTableTextAbt"/>
              <w:keepNext/>
              <w:keepLines/>
              <w:rPr>
                <w:b/>
                <w:bCs w:val="0"/>
                <w:szCs w:val="18"/>
              </w:rPr>
            </w:pPr>
            <w:r w:rsidRPr="00663DC7">
              <w:rPr>
                <w:b/>
                <w:bCs w:val="0"/>
              </w:rPr>
              <w:t>157,760</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2B4F31" w:rsidP="00CB1C05" w14:paraId="305D9BB5" w14:textId="77777777">
            <w:pPr>
              <w:pStyle w:val="RTableTextAbt"/>
              <w:keepNext/>
              <w:keepLines/>
              <w:rPr>
                <w:b/>
                <w:bCs w:val="0"/>
                <w:szCs w:val="18"/>
              </w:rPr>
            </w:pPr>
            <w:r w:rsidRPr="00663DC7">
              <w:rPr>
                <w:b/>
                <w:bCs w:val="0"/>
              </w:rPr>
              <w:t>259,609</w:t>
            </w:r>
          </w:p>
        </w:tc>
        <w:tc>
          <w:tcPr>
            <w:tcW w:w="1200" w:type="dxa"/>
            <w:tcBorders>
              <w:top w:val="single" w:sz="4" w:space="0" w:color="auto"/>
              <w:left w:val="nil"/>
              <w:bottom w:val="single" w:sz="4" w:space="0" w:color="auto"/>
              <w:right w:val="single" w:sz="4" w:space="0" w:color="auto"/>
            </w:tcBorders>
            <w:shd w:val="clear" w:color="auto" w:fill="auto"/>
            <w:noWrap/>
          </w:tcPr>
          <w:p w:rsidR="002B4F31" w:rsidRPr="002B4F31" w:rsidP="00CB1C05" w14:paraId="122B49DF" w14:textId="77777777">
            <w:pPr>
              <w:pStyle w:val="RTableTextAbt"/>
              <w:keepNext/>
              <w:keepLines/>
              <w:rPr>
                <w:b/>
                <w:bCs w:val="0"/>
                <w:szCs w:val="18"/>
              </w:rPr>
            </w:pPr>
            <w:r w:rsidRPr="00663DC7">
              <w:rPr>
                <w:b/>
                <w:bCs w:val="0"/>
              </w:rPr>
              <w:t>31,449</w:t>
            </w:r>
          </w:p>
        </w:tc>
      </w:tr>
      <w:tr w14:paraId="2F15BA04" w14:textId="77777777" w:rsidTr="0050674F">
        <w:tblPrEx>
          <w:tblW w:w="8731" w:type="dxa"/>
          <w:tblLayout w:type="fixed"/>
          <w:tblLook w:val="04A0"/>
        </w:tblPrEx>
        <w:trPr>
          <w:trHeight w:val="330"/>
        </w:trPr>
        <w:tc>
          <w:tcPr>
            <w:tcW w:w="8731"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2058CA" w:rsidRPr="00825218" w:rsidP="00CB1C05" w14:paraId="027DCC5D" w14:textId="77777777">
            <w:pPr>
              <w:pStyle w:val="TableNotesAbt"/>
              <w:rPr>
                <w:sz w:val="20"/>
              </w:rPr>
            </w:pPr>
            <w:r w:rsidRPr="00693C60">
              <w:rPr>
                <w:rFonts w:asciiTheme="majorBidi" w:hAnsiTheme="majorBidi" w:cstheme="majorBidi"/>
              </w:rPr>
              <w:t>Notes</w:t>
            </w:r>
            <w:r>
              <w:rPr>
                <w:rFonts w:asciiTheme="majorBidi" w:hAnsiTheme="majorBidi" w:cstheme="majorBidi"/>
              </w:rPr>
              <w:t xml:space="preserve">: See </w:t>
            </w:r>
            <w:r w:rsidR="00D45ADF">
              <w:rPr>
                <w:rFonts w:asciiTheme="majorBidi" w:hAnsiTheme="majorBidi" w:cstheme="majorBidi"/>
              </w:rPr>
              <w:t>S</w:t>
            </w:r>
            <w:r>
              <w:rPr>
                <w:rFonts w:asciiTheme="majorBidi" w:hAnsiTheme="majorBidi" w:cstheme="majorBidi"/>
              </w:rPr>
              <w:t xml:space="preserve">ections </w:t>
            </w:r>
            <w:r>
              <w:fldChar w:fldCharType="begin" w:fldLock="1"/>
            </w:r>
            <w:r>
              <w:instrText xml:space="preserve"> REF _Ref109920459 \r \h </w:instrText>
            </w:r>
            <w:r>
              <w:fldChar w:fldCharType="separate"/>
            </w:r>
            <w:r w:rsidR="0092222B">
              <w:t>6.2.1</w:t>
            </w:r>
            <w:r>
              <w:fldChar w:fldCharType="end"/>
            </w:r>
            <w:r>
              <w:t xml:space="preserve"> through </w:t>
            </w:r>
            <w:r>
              <w:fldChar w:fldCharType="begin" w:fldLock="1"/>
            </w:r>
            <w:r>
              <w:instrText xml:space="preserve"> REF _Ref109920466 \r \h </w:instrText>
            </w:r>
            <w:r>
              <w:fldChar w:fldCharType="separate"/>
            </w:r>
            <w:r w:rsidR="0092222B">
              <w:t>6.2.24</w:t>
            </w:r>
            <w:r>
              <w:fldChar w:fldCharType="end"/>
            </w:r>
            <w:r>
              <w:t xml:space="preserve"> for a description of assumptions and sources used to develop the estimates. </w:t>
            </w:r>
          </w:p>
        </w:tc>
      </w:tr>
    </w:tbl>
    <w:p w:rsidR="00EE0B16" w:rsidP="00CB1C05" w14:paraId="6F8E0810" w14:textId="77777777"/>
    <w:p w:rsidR="00883A53" w:rsidP="00CB1C05" w14:paraId="36D85223" w14:textId="77777777">
      <w:pPr>
        <w:pStyle w:val="Heading3"/>
      </w:pPr>
      <w:bookmarkStart w:id="795" w:name="_Toc85559205"/>
      <w:bookmarkStart w:id="796" w:name="_Ref109920459"/>
      <w:bookmarkStart w:id="797" w:name="_Toc111035603"/>
      <w:bookmarkStart w:id="798" w:name="_Toc114061980"/>
      <w:r>
        <w:t>Manufacturing</w:t>
      </w:r>
      <w:bookmarkEnd w:id="795"/>
      <w:bookmarkEnd w:id="796"/>
      <w:bookmarkEnd w:id="797"/>
      <w:bookmarkEnd w:id="798"/>
    </w:p>
    <w:p w:rsidR="00883A53" w:rsidP="00CB1C05" w14:paraId="23D3DA2A" w14:textId="77777777">
      <w:pPr>
        <w:pStyle w:val="BodyText"/>
      </w:pPr>
      <w:r>
        <w:t xml:space="preserve">Based on the </w:t>
      </w:r>
      <w:r w:rsidR="001B3E03">
        <w:t>2020 CDR</w:t>
      </w:r>
      <w:r>
        <w:t>,</w:t>
      </w:r>
      <w:r w:rsidRPr="007F5216">
        <w:t xml:space="preserve"> </w:t>
      </w:r>
      <w:r>
        <w:t xml:space="preserve">eight sites are expected to manufacture </w:t>
      </w:r>
      <w:r w:rsidR="0074721B">
        <w:t>PCE</w:t>
      </w:r>
      <w:r>
        <w:t xml:space="preserve">, with approximately </w:t>
      </w:r>
      <w:r w:rsidR="00334F76">
        <w:t xml:space="preserve">717 </w:t>
      </w:r>
      <w:r>
        <w:t xml:space="preserve">workers and </w:t>
      </w:r>
      <w:r w:rsidR="00334F76">
        <w:t xml:space="preserve">341 </w:t>
      </w:r>
      <w:r w:rsidR="003F7729">
        <w:t>occupational non-users (</w:t>
      </w:r>
      <w:r>
        <w:t>ONUs</w:t>
      </w:r>
      <w:r w:rsidR="003F7729">
        <w:t>)</w:t>
      </w:r>
      <w:r>
        <w:t xml:space="preserve"> potentially exposed</w:t>
      </w:r>
      <w:r w:rsidR="00DC68CD">
        <w:t xml:space="preserve"> </w:t>
      </w:r>
      <w:r w:rsidR="005E394C">
        <w:t>(</w:t>
      </w:r>
      <w:hyperlink w:anchor="_ENREF_95" w:tooltip="U.S. Environmental Protection Agency (EPA), 2022 #62" w:history="1">
        <w:r w:rsidR="00414172">
          <w:fldChar w:fldCharType="begin" w:fldLock="1"/>
        </w:r>
        <w:r w:rsidR="00414172">
          <w:instrText xml:space="preserve"> ADDIN EN.CITE &lt;EndNote&gt;&lt;Cite ExcludeAuth="1"&gt;&lt;Author&gt;U.S. Environmental Protection Agency (EPA)&lt;/Author&gt;&lt;Year&gt;2022&lt;/Year&gt;&lt;RecNum&gt;62&lt;/RecNum&gt;&lt;Prefix&gt;EPA &lt;/Prefix&gt;&lt;DisplayText&gt;EPA 2022a&lt;/DisplayText&gt;&lt;record&gt;&lt;rec-number&gt;62&lt;/rec-number&gt;&lt;foreign-keys&gt;&lt;key app="EN" db-id="52wf2wf0o0rv01e9dzo52td80t0590tp2fwd" timestamp="1714499636"&gt;62&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414172">
          <w:fldChar w:fldCharType="separate"/>
        </w:r>
        <w:r w:rsidR="00414172">
          <w:rPr>
            <w:noProof/>
          </w:rPr>
          <w:t>EPA 2022a</w:t>
        </w:r>
        <w:r w:rsidR="00414172">
          <w:fldChar w:fldCharType="end"/>
        </w:r>
      </w:hyperlink>
      <w:r w:rsidR="005E394C">
        <w:t>)</w:t>
      </w:r>
      <w:r>
        <w:t xml:space="preserve">. EPA determined the average number of </w:t>
      </w:r>
      <w:r w:rsidR="00887F9F">
        <w:t>individuals with occupational exposure</w:t>
      </w:r>
      <w:r>
        <w:t xml:space="preserve"> using the average of the ranges reported in CDR for the </w:t>
      </w:r>
      <w:r w:rsidR="003F7729">
        <w:t xml:space="preserve">eight </w:t>
      </w:r>
      <w:r>
        <w:t xml:space="preserve">sites where data were available. The ratio of workers to ONUs was estimated based </w:t>
      </w:r>
      <w:r w:rsidR="003F7729">
        <w:t xml:space="preserve">on </w:t>
      </w:r>
      <w:r w:rsidR="00966E22">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sidR="00A93BD7">
        <w:rPr>
          <w:lang w:val="en-US"/>
        </w:rPr>
        <w:t>)</w:t>
      </w:r>
      <w:r w:rsidR="00966E22">
        <w:t xml:space="preserve"> risk evaluation</w:t>
      </w:r>
      <w:r>
        <w:t>.</w:t>
      </w:r>
    </w:p>
    <w:p w:rsidR="007C3AE4" w:rsidP="00CB1C05" w14:paraId="116541BF" w14:textId="77777777">
      <w:pPr>
        <w:pStyle w:val="Heading3"/>
      </w:pPr>
      <w:bookmarkStart w:id="799" w:name="_Toc111035604"/>
      <w:bookmarkStart w:id="800" w:name="_Toc114061981"/>
      <w:r>
        <w:t>Import/Repackage</w:t>
      </w:r>
      <w:bookmarkEnd w:id="799"/>
      <w:bookmarkEnd w:id="800"/>
    </w:p>
    <w:p w:rsidR="00966E22" w:rsidP="00CB1C05" w14:paraId="7497F09C" w14:textId="77777777">
      <w:pPr>
        <w:pStyle w:val="BodyText"/>
      </w:pPr>
      <w:r>
        <w:t>Based on the 2020 CDR</w:t>
      </w:r>
      <w:r w:rsidR="007F5C60">
        <w:t xml:space="preserve"> (</w:t>
      </w:r>
      <w:hyperlink w:anchor="_ENREF_95" w:tooltip="U.S. Environmental Protection Agency (EPA), 2022 #62" w:history="1">
        <w:r w:rsidR="00414172">
          <w:fldChar w:fldCharType="begin" w:fldLock="1"/>
        </w:r>
        <w:r w:rsidR="00414172">
          <w:instrText xml:space="preserve"> ADDIN EN.CITE &lt;EndNote&gt;&lt;Cite ExcludeAuth="1"&gt;&lt;Author&gt;U.S. Environmental Protection Agency (EPA)&lt;/Author&gt;&lt;Year&gt;2022&lt;/Year&gt;&lt;RecNum&gt;62&lt;/RecNum&gt;&lt;Prefix&gt;EPA &lt;/Prefix&gt;&lt;DisplayText&gt;EPA 2022a&lt;/DisplayText&gt;&lt;record&gt;&lt;rec-number&gt;62&lt;/rec-number&gt;&lt;foreign-keys&gt;&lt;key app="EN" db-id="52wf2wf0o0rv01e9dzo52td80t0590tp2fwd" timestamp="1714499636"&gt;62&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414172">
          <w:fldChar w:fldCharType="separate"/>
        </w:r>
        <w:r w:rsidR="00414172">
          <w:rPr>
            <w:noProof/>
          </w:rPr>
          <w:t>EPA 2022a</w:t>
        </w:r>
        <w:r w:rsidR="00414172">
          <w:fldChar w:fldCharType="end"/>
        </w:r>
      </w:hyperlink>
      <w:r w:rsidR="007F5C60">
        <w:t>)</w:t>
      </w:r>
      <w:r>
        <w:t>,</w:t>
      </w:r>
      <w:r w:rsidRPr="007F5216">
        <w:t xml:space="preserve"> </w:t>
      </w:r>
      <w:r>
        <w:t xml:space="preserve">seven sites are expected to import </w:t>
      </w:r>
      <w:r w:rsidR="00765412">
        <w:t>and/or repackage PCE</w:t>
      </w:r>
      <w:r>
        <w:t xml:space="preserve">, with approximately </w:t>
      </w:r>
      <w:r w:rsidR="00765412">
        <w:t>26</w:t>
      </w:r>
      <w:r>
        <w:t xml:space="preserve"> workers and </w:t>
      </w:r>
      <w:r w:rsidR="00687BE6">
        <w:t>9</w:t>
      </w:r>
      <w:r>
        <w:t xml:space="preserve"> ONUs potentially exposed. EPA </w:t>
      </w:r>
      <w:r w:rsidR="00314F5B">
        <w:t>estimated</w:t>
      </w:r>
      <w:r>
        <w:t xml:space="preserve"> the average number of </w:t>
      </w:r>
      <w:r w:rsidR="0090296D">
        <w:t xml:space="preserve">individuals with occupational exposure </w:t>
      </w:r>
      <w:r>
        <w:t xml:space="preserve">using the average of the ranges reported in CDR for the </w:t>
      </w:r>
      <w:r w:rsidR="003F7729">
        <w:t xml:space="preserve">two </w:t>
      </w:r>
      <w:r>
        <w:t xml:space="preserve">sites where data were available. The ratio of workers to ONUs was estimated based </w:t>
      </w:r>
      <w:r w:rsidR="003F7729">
        <w:t xml:space="preserve">on </w:t>
      </w:r>
      <w:r>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t>) risk evaluation.</w:t>
      </w:r>
    </w:p>
    <w:p w:rsidR="00883A53" w:rsidRPr="002D7BDA" w:rsidP="00CB1C05" w14:paraId="03F681AB" w14:textId="77777777">
      <w:pPr>
        <w:pStyle w:val="Heading3"/>
      </w:pPr>
      <w:bookmarkStart w:id="801" w:name="_Toc85559206"/>
      <w:bookmarkStart w:id="802" w:name="_Toc111035605"/>
      <w:bookmarkStart w:id="803" w:name="_Toc114061982"/>
      <w:r w:rsidRPr="002D7BDA">
        <w:t>Reactant/Intermediate</w:t>
      </w:r>
      <w:bookmarkEnd w:id="801"/>
      <w:bookmarkEnd w:id="802"/>
      <w:bookmarkEnd w:id="803"/>
    </w:p>
    <w:p w:rsidR="004077BA" w:rsidP="00CB1C05" w14:paraId="22D92D4D" w14:textId="77777777">
      <w:pPr>
        <w:pStyle w:val="BodyText"/>
      </w:pPr>
      <w:r>
        <w:t>Based on the 2020 CDR</w:t>
      </w:r>
      <w:r w:rsidR="007F5C60">
        <w:t xml:space="preserve"> </w:t>
      </w:r>
      <w:r w:rsidR="005E1DFD">
        <w:t>(</w:t>
      </w:r>
      <w:hyperlink w:anchor="_ENREF_95" w:tooltip="U.S. Environmental Protection Agency (EPA), 2022 #62" w:history="1">
        <w:r w:rsidR="00414172">
          <w:fldChar w:fldCharType="begin" w:fldLock="1"/>
        </w:r>
        <w:r w:rsidR="00414172">
          <w:instrText xml:space="preserve"> ADDIN EN.CITE &lt;EndNote&gt;&lt;Cite ExcludeAuth="1"&gt;&lt;Author&gt;U.S. Environmental Protection Agency (EPA)&lt;/Author&gt;&lt;Year&gt;2022&lt;/Year&gt;&lt;RecNum&gt;62&lt;/RecNum&gt;&lt;Prefix&gt;EPA &lt;/Prefix&gt;&lt;DisplayText&gt;EPA 2022a&lt;/DisplayText&gt;&lt;record&gt;&lt;rec-number&gt;62&lt;/rec-number&gt;&lt;foreign-keys&gt;&lt;key app="EN" db-id="52wf2wf0o0rv01e9dzo52td80t0590tp2fwd" timestamp="1714499636"&gt;62&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414172">
          <w:fldChar w:fldCharType="separate"/>
        </w:r>
        <w:r w:rsidR="00414172">
          <w:rPr>
            <w:noProof/>
          </w:rPr>
          <w:t>EPA 2022a</w:t>
        </w:r>
        <w:r w:rsidR="00414172">
          <w:fldChar w:fldCharType="end"/>
        </w:r>
      </w:hyperlink>
      <w:r w:rsidR="005E1DFD">
        <w:t>)</w:t>
      </w:r>
      <w:r>
        <w:t>,</w:t>
      </w:r>
      <w:r w:rsidRPr="007F5216">
        <w:t xml:space="preserve"> </w:t>
      </w:r>
      <w:r>
        <w:t xml:space="preserve">30 sites </w:t>
      </w:r>
      <w:r w:rsidR="0074721B">
        <w:t xml:space="preserve">are estimated to </w:t>
      </w:r>
      <w:r w:rsidR="003564F6">
        <w:t>process</w:t>
      </w:r>
      <w:r w:rsidR="0074721B">
        <w:t xml:space="preserve"> PCE as a reactant</w:t>
      </w:r>
      <w:r w:rsidR="003564F6">
        <w:t xml:space="preserve">, </w:t>
      </w:r>
      <w:r w:rsidR="00883A53">
        <w:t xml:space="preserve">with approximately </w:t>
      </w:r>
      <w:r w:rsidR="00F46C25">
        <w:t>1,239</w:t>
      </w:r>
      <w:r w:rsidR="00883A53">
        <w:t xml:space="preserve"> workers and </w:t>
      </w:r>
      <w:r w:rsidR="00735DDF">
        <w:t>561</w:t>
      </w:r>
      <w:r w:rsidR="00883A53">
        <w:t xml:space="preserve"> ONUs potentially exposed. </w:t>
      </w:r>
      <w:r w:rsidR="00147D4B">
        <w:t xml:space="preserve">Four of the </w:t>
      </w:r>
      <w:r w:rsidR="005A0B20">
        <w:t>CDR report</w:t>
      </w:r>
      <w:r w:rsidR="004F256C">
        <w:t>er</w:t>
      </w:r>
      <w:r w:rsidR="005A0B20">
        <w:t>s</w:t>
      </w:r>
      <w:r w:rsidR="00147D4B">
        <w:t xml:space="preserve"> indicated </w:t>
      </w:r>
      <w:r w:rsidR="006128B3">
        <w:t xml:space="preserve">less than 10 sites </w:t>
      </w:r>
      <w:r w:rsidR="00196CD4">
        <w:t>process PCE as a reactant</w:t>
      </w:r>
      <w:r w:rsidR="00263563">
        <w:t xml:space="preserve"> and two others withheld the number of sites that process PCE as a reactant </w:t>
      </w:r>
      <w:r w:rsidR="00EE5D66">
        <w:t xml:space="preserve">as TSCA </w:t>
      </w:r>
      <w:r w:rsidR="003F7729">
        <w:t>confidential business information</w:t>
      </w:r>
      <w:r w:rsidR="00EE5D66">
        <w:t xml:space="preserve">. </w:t>
      </w:r>
      <w:r w:rsidR="00AC68E5">
        <w:t xml:space="preserve">EPA used </w:t>
      </w:r>
      <w:r w:rsidR="003F7729">
        <w:t>five</w:t>
      </w:r>
      <w:r w:rsidR="00AC68E5">
        <w:t xml:space="preserve"> sites, the midpoint of the </w:t>
      </w:r>
      <w:r w:rsidR="003E4EA0">
        <w:t>“</w:t>
      </w:r>
      <w:r w:rsidR="00AC68E5">
        <w:t>less than 10</w:t>
      </w:r>
      <w:r w:rsidR="003E4EA0">
        <w:t>”</w:t>
      </w:r>
      <w:r w:rsidR="00AC68E5">
        <w:t xml:space="preserve"> range</w:t>
      </w:r>
      <w:r w:rsidR="0042006F">
        <w:t>, as the number of sites processing PCE as a reactant</w:t>
      </w:r>
      <w:r w:rsidR="006128B3">
        <w:t xml:space="preserve"> </w:t>
      </w:r>
      <w:r w:rsidR="0042006F">
        <w:t xml:space="preserve">for these </w:t>
      </w:r>
      <w:r w:rsidR="003E4EA0">
        <w:t xml:space="preserve">six </w:t>
      </w:r>
      <w:r w:rsidR="0042006F">
        <w:t xml:space="preserve">CDR reporters, estimating that </w:t>
      </w:r>
      <w:r w:rsidR="006548D4">
        <w:t xml:space="preserve">a total of </w:t>
      </w:r>
      <w:r w:rsidR="0042006F">
        <w:t>30 sites process PCE as a reactant</w:t>
      </w:r>
      <w:r w:rsidR="006548D4">
        <w:t>.</w:t>
      </w:r>
      <w:r w:rsidR="0042006F">
        <w:t xml:space="preserve"> </w:t>
      </w:r>
      <w:r>
        <w:t xml:space="preserve">EPA estimated the average number of individuals with occupational exposure using the average of the ranges reported in CDR for the </w:t>
      </w:r>
      <w:r w:rsidR="003E4EA0">
        <w:t xml:space="preserve">two </w:t>
      </w:r>
      <w:r>
        <w:t xml:space="preserve">sites where data were available. The ratio of workers to ONUs was estimated based </w:t>
      </w:r>
      <w:r w:rsidR="003F7729">
        <w:t xml:space="preserve">on </w:t>
      </w:r>
      <w:r>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t>) risk evaluation.</w:t>
      </w:r>
    </w:p>
    <w:p w:rsidR="00BC4E21" w:rsidRPr="001E5844" w:rsidP="00CB1C05" w14:paraId="00ABB4F3" w14:textId="77777777">
      <w:pPr>
        <w:pStyle w:val="Heading3"/>
      </w:pPr>
      <w:bookmarkStart w:id="804" w:name="_Toc85559221"/>
      <w:bookmarkStart w:id="805" w:name="_Toc111035606"/>
      <w:bookmarkStart w:id="806" w:name="_Toc114061983"/>
      <w:bookmarkStart w:id="807" w:name="_Toc85559207"/>
      <w:r w:rsidRPr="002D7BDA">
        <w:t xml:space="preserve">Processing Aid in </w:t>
      </w:r>
      <w:r>
        <w:t>Petroc</w:t>
      </w:r>
      <w:r w:rsidRPr="002D7BDA">
        <w:t>hemical Manufacturing</w:t>
      </w:r>
      <w:bookmarkEnd w:id="804"/>
      <w:bookmarkEnd w:id="805"/>
      <w:bookmarkEnd w:id="806"/>
    </w:p>
    <w:p w:rsidR="00FD188B" w:rsidP="00CB1C05" w14:paraId="564976D0" w14:textId="77777777">
      <w:pPr>
        <w:pStyle w:val="BodyText"/>
      </w:pPr>
      <w:r>
        <w:t xml:space="preserve">Based </w:t>
      </w:r>
      <w:r w:rsidR="00F973B7">
        <w:rPr>
          <w:lang w:val="en-US"/>
        </w:rPr>
        <w:t>TRI data (</w:t>
      </w:r>
      <w:hyperlink w:anchor="_ENREF_96" w:tooltip="U.S. Environmental Protection Agency (EPA), 2022 #1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2&lt;/Year&gt;&lt;RecNum&gt;13&lt;/RecNum&gt;&lt;Prefix&gt;EPA &lt;/Prefix&gt;&lt;DisplayText&gt;EPA 2022b&lt;/DisplayText&gt;&lt;record&gt;&lt;rec-number&gt;13&lt;/rec-number&gt;&lt;foreign-keys&gt;&lt;key app="EN" db-id="52wf2wf0o0rv01e9dzo52td80t0590tp2fwd" timestamp="1714499636"&gt;13&lt;/key&gt;&lt;/foreign-keys&gt;&lt;ref-type name="Generic"&gt;13&lt;/ref-type&gt;&lt;contributors&gt;&lt;authors&gt;&lt;author&gt;U.S. Environmental Protection Agency (EPA),&lt;/author&gt;&lt;/authors&gt;&lt;/contributors&gt;&lt;titles&gt;&lt;title&gt;2020 Toxics Release Inventory Data&lt;/title&gt;&lt;/titles&gt;&lt;dates&gt;&lt;year&gt;2022&lt;/year&gt;&lt;/dates&gt;&lt;urls&gt;&lt;/urls&gt;&lt;/record&gt;&lt;/Cite&gt;&lt;/EndNote&gt;</w:instrText>
        </w:r>
        <w:r w:rsidR="00414172">
          <w:rPr>
            <w:lang w:val="en-US"/>
          </w:rPr>
          <w:fldChar w:fldCharType="separate"/>
        </w:r>
        <w:r w:rsidR="00414172">
          <w:rPr>
            <w:noProof/>
            <w:lang w:val="en-US"/>
          </w:rPr>
          <w:t>EPA 2022b</w:t>
        </w:r>
        <w:r w:rsidR="00414172">
          <w:rPr>
            <w:lang w:val="en-US"/>
          </w:rPr>
          <w:fldChar w:fldCharType="end"/>
        </w:r>
      </w:hyperlink>
      <w:r w:rsidR="00F973B7">
        <w:rPr>
          <w:lang w:val="en-US"/>
        </w:rPr>
        <w:t xml:space="preserve">), </w:t>
      </w:r>
      <w:r w:rsidR="00364781">
        <w:t>6</w:t>
      </w:r>
      <w:r w:rsidR="00900F7B">
        <w:t>4</w:t>
      </w:r>
      <w:r>
        <w:t xml:space="preserve"> sites are estimated to </w:t>
      </w:r>
      <w:r w:rsidR="00364781">
        <w:t xml:space="preserve">use </w:t>
      </w:r>
      <w:r>
        <w:t xml:space="preserve">PCE </w:t>
      </w:r>
      <w:r w:rsidR="00364781">
        <w:t>as a processing aid in petrochemical manufacturing</w:t>
      </w:r>
      <w:r>
        <w:t xml:space="preserve">, with approximately </w:t>
      </w:r>
      <w:r w:rsidR="00900F7B">
        <w:t>806</w:t>
      </w:r>
      <w:r>
        <w:t xml:space="preserve"> workers and </w:t>
      </w:r>
      <w:r w:rsidR="00252804">
        <w:t>3</w:t>
      </w:r>
      <w:r w:rsidR="00900F7B">
        <w:t>46</w:t>
      </w:r>
      <w:r>
        <w:t xml:space="preserve"> ONUs potentially exposed</w:t>
      </w:r>
      <w:r w:rsidR="004344F1">
        <w:t xml:space="preserve">. </w:t>
      </w:r>
      <w:r>
        <w:t xml:space="preserve">EPA estimated the average number of individuals with occupational exposure using the average of the range reported in CDR for the </w:t>
      </w:r>
      <w:r w:rsidR="000431BC">
        <w:t xml:space="preserve">one </w:t>
      </w:r>
      <w:r>
        <w:t>site where data were available</w:t>
      </w:r>
      <w:r w:rsidR="0017489D">
        <w:t xml:space="preserve"> (</w:t>
      </w:r>
      <w:r w:rsidR="009A6276">
        <w:t>18</w:t>
      </w:r>
      <w:r w:rsidR="00A86C0E">
        <w:t xml:space="preserve"> individuals</w:t>
      </w:r>
      <w:r w:rsidR="0017489D">
        <w:t>)</w:t>
      </w:r>
      <w:r>
        <w:t xml:space="preserve">. The ratio of workers to ONUs was estimated based </w:t>
      </w:r>
      <w:r w:rsidR="003F7729">
        <w:t xml:space="preserve">on </w:t>
      </w:r>
      <w:r>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t>) risk evaluation.</w:t>
      </w:r>
    </w:p>
    <w:p w:rsidR="00456037" w:rsidP="00CB1C05" w14:paraId="5B5FEDAB" w14:textId="77777777">
      <w:pPr>
        <w:pStyle w:val="Heading3"/>
      </w:pPr>
      <w:r>
        <w:t>Production of Maskant for Chemical Milling</w:t>
      </w:r>
    </w:p>
    <w:p w:rsidR="00456037" w:rsidP="00CB1C05" w14:paraId="0A2D91D7" w14:textId="77777777">
      <w:pPr>
        <w:pStyle w:val="BodyText"/>
        <w:rPr>
          <w:lang w:val="en-US"/>
        </w:rPr>
      </w:pPr>
      <w:r>
        <w:rPr>
          <w:lang w:val="en-US"/>
        </w:rPr>
        <w:t xml:space="preserve">There was </w:t>
      </w:r>
      <w:r w:rsidR="000431BC">
        <w:rPr>
          <w:lang w:val="en-US"/>
        </w:rPr>
        <w:t xml:space="preserve">one </w:t>
      </w:r>
      <w:r>
        <w:rPr>
          <w:lang w:val="en-US"/>
        </w:rPr>
        <w:t xml:space="preserve">facility identified in the 2020 CDR data that produces </w:t>
      </w:r>
      <w:r w:rsidR="002909C0">
        <w:rPr>
          <w:lang w:val="en-US"/>
        </w:rPr>
        <w:t>maskant for chemical milling using PCE</w:t>
      </w:r>
      <w:r w:rsidR="005E1DFD">
        <w:rPr>
          <w:lang w:val="en-US"/>
        </w:rPr>
        <w:t xml:space="preserve"> </w:t>
      </w:r>
      <w:r w:rsidR="005E1DFD">
        <w:t>(</w:t>
      </w:r>
      <w:hyperlink w:anchor="_ENREF_95" w:tooltip="U.S. Environmental Protection Agency (EPA), 2022 #62" w:history="1">
        <w:r w:rsidR="00414172">
          <w:fldChar w:fldCharType="begin" w:fldLock="1"/>
        </w:r>
        <w:r w:rsidR="00414172">
          <w:instrText xml:space="preserve"> ADDIN EN.CITE &lt;EndNote&gt;&lt;Cite ExcludeAuth="1"&gt;&lt;Author&gt;U.S. Environmental Protection Agency (EPA)&lt;/Author&gt;&lt;Year&gt;2022&lt;/Year&gt;&lt;RecNum&gt;62&lt;/RecNum&gt;&lt;Prefix&gt;EPA &lt;/Prefix&gt;&lt;DisplayText&gt;EPA 2022a&lt;/DisplayText&gt;&lt;record&gt;&lt;rec-number&gt;62&lt;/rec-number&gt;&lt;foreign-keys&gt;&lt;key app="EN" db-id="52wf2wf0o0rv01e9dzo52td80t0590tp2fwd" timestamp="1714499636"&gt;62&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414172">
          <w:fldChar w:fldCharType="separate"/>
        </w:r>
        <w:r w:rsidR="00414172">
          <w:rPr>
            <w:noProof/>
          </w:rPr>
          <w:t>EPA 2022a</w:t>
        </w:r>
        <w:r w:rsidR="00414172">
          <w:fldChar w:fldCharType="end"/>
        </w:r>
      </w:hyperlink>
      <w:r w:rsidR="005E1DFD">
        <w:t>)</w:t>
      </w:r>
      <w:r w:rsidR="002909C0">
        <w:rPr>
          <w:lang w:val="en-US"/>
        </w:rPr>
        <w:t xml:space="preserve">. EPA used the midpoint of their reported range for the number of individuals </w:t>
      </w:r>
      <w:r w:rsidR="000610DE">
        <w:rPr>
          <w:lang w:val="en-US"/>
        </w:rPr>
        <w:t xml:space="preserve">with occupational exposure. </w:t>
      </w:r>
      <w:r w:rsidR="000610DE">
        <w:t xml:space="preserve">The ratio of workers to ONUs was estimated based </w:t>
      </w:r>
      <w:r w:rsidR="003F7729">
        <w:t xml:space="preserve">on </w:t>
      </w:r>
      <w:r w:rsidR="000610DE">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sidR="000610DE">
        <w:t>) risk evaluation.</w:t>
      </w:r>
    </w:p>
    <w:p w:rsidR="00456037" w:rsidP="00CB1C05" w14:paraId="11409AFB" w14:textId="77777777">
      <w:pPr>
        <w:pStyle w:val="Heading3"/>
      </w:pPr>
      <w:bookmarkStart w:id="808" w:name="_Toc85559219"/>
      <w:bookmarkStart w:id="809" w:name="_Toc111035608"/>
      <w:bookmarkStart w:id="810" w:name="_Toc114061985"/>
      <w:r>
        <w:t xml:space="preserve">Use as a </w:t>
      </w:r>
      <w:r w:rsidR="00375249">
        <w:t xml:space="preserve">Maskant for </w:t>
      </w:r>
      <w:r w:rsidRPr="002D7BDA">
        <w:t xml:space="preserve">Chemical </w:t>
      </w:r>
      <w:bookmarkEnd w:id="808"/>
      <w:r w:rsidR="00375249">
        <w:t>Milling</w:t>
      </w:r>
      <w:bookmarkEnd w:id="809"/>
      <w:bookmarkEnd w:id="810"/>
    </w:p>
    <w:p w:rsidR="00456037" w:rsidP="00CB1C05" w14:paraId="768659A9" w14:textId="77777777">
      <w:pPr>
        <w:pStyle w:val="BodyText"/>
      </w:pPr>
      <w:r>
        <w:t xml:space="preserve">Based on </w:t>
      </w:r>
      <w:r w:rsidR="0070447B">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sidR="0070447B">
        <w:rPr>
          <w:lang w:val="en-US"/>
        </w:rPr>
        <w:t>)</w:t>
      </w:r>
      <w:r w:rsidR="0070447B">
        <w:t xml:space="preserve"> risk evaluation</w:t>
      </w:r>
      <w:r>
        <w:t xml:space="preserve">, 71 sites are expected to </w:t>
      </w:r>
      <w:r w:rsidR="00A71B54">
        <w:t>use</w:t>
      </w:r>
      <w:r>
        <w:t xml:space="preserve"> PCE in chemical maskants, with 7 workers and 30 ONUs potentially exposed at each site.  EPA estimated the number of sites using PCE as a maskant for chemical milling using information obtained during meetings between EPA and industry stakeholders. EPA estimated the number of workers and ONUs using data submitted from public comments.   </w:t>
      </w:r>
    </w:p>
    <w:p w:rsidR="00C95957" w:rsidRPr="006B503E" w:rsidP="00CB1C05" w14:paraId="1B2A975E" w14:textId="77777777">
      <w:pPr>
        <w:pStyle w:val="Heading3"/>
      </w:pPr>
      <w:bookmarkStart w:id="811" w:name="_Toc85559224"/>
      <w:bookmarkStart w:id="812" w:name="_Toc111035609"/>
      <w:bookmarkStart w:id="813" w:name="_Toc114061986"/>
      <w:bookmarkEnd w:id="807"/>
      <w:r>
        <w:t>Vapor Degreasing</w:t>
      </w:r>
      <w:bookmarkEnd w:id="811"/>
      <w:bookmarkEnd w:id="812"/>
      <w:bookmarkEnd w:id="813"/>
      <w:r>
        <w:t xml:space="preserve"> </w:t>
      </w:r>
    </w:p>
    <w:p w:rsidR="00C95957" w:rsidP="00CB1C05" w14:paraId="4BFDA513" w14:textId="77777777">
      <w:pPr>
        <w:pStyle w:val="BodyText"/>
      </w:pPr>
      <w:r>
        <w:t>The Institute for Research and Technical Assistance (IRTA) (</w:t>
      </w:r>
      <w:hyperlink w:anchor="_ENREF_23" w:tooltip="Institute for Research and Technical Assistance (IRTA), 2016 #29" w:history="1">
        <w:r w:rsidR="00414172">
          <w:fldChar w:fldCharType="begin" w:fldLock="1"/>
        </w:r>
        <w:r w:rsidR="00414172">
          <w:instrText xml:space="preserve"> ADDIN EN.CITE &lt;EndNote&gt;&lt;Cite ExcludeAuth="1"&gt;&lt;Author&gt;Institute for Research and Technical Assistance (IRTA)&lt;/Author&gt;&lt;Year&gt;2016&lt;/Year&gt;&lt;RecNum&gt;29&lt;/RecNum&gt;&lt;DisplayText&gt;2016b&lt;/DisplayText&gt;&lt;record&gt;&lt;rec-number&gt;29&lt;/rec-number&gt;&lt;foreign-keys&gt;&lt;key app="EN" db-id="52wf2wf0o0rv01e9dzo52td80t0590tp2fwd" timestamp="1714499636"&gt;29&lt;/key&gt;&lt;/foreign-keys&gt;&lt;ref-type name="Report"&gt;27&lt;/ref-type&gt;&lt;contributors&gt;&lt;authors&gt;&lt;author&gt;Institute for Research and Technical Assistance (IRTA),&lt;/author&gt;&lt;/authors&gt;&lt;/contributors&gt;&lt;titles&gt;&lt;title&gt;Alternative Compliance Strategies for Open Top Vapor Degreasers under a Prohibition of Trichloroethylene&lt;/title&gt;&lt;/titles&gt;&lt;dates&gt;&lt;year&gt;2016&lt;/year&gt;&lt;/dates&gt;&lt;urls&gt;&lt;/urls&gt;&lt;/record&gt;&lt;/Cite&gt;&lt;/EndNote&gt;</w:instrText>
        </w:r>
        <w:r w:rsidR="00414172">
          <w:fldChar w:fldCharType="separate"/>
        </w:r>
        <w:r w:rsidR="00414172">
          <w:rPr>
            <w:noProof/>
          </w:rPr>
          <w:t>2016b</w:t>
        </w:r>
        <w:r w:rsidR="00414172">
          <w:fldChar w:fldCharType="end"/>
        </w:r>
      </w:hyperlink>
      <w:r>
        <w:t>) estimated that approximately 15 percent of Open Top Vapor Degreasers (OTVDs) are operated with trichloroethylene (TCE), methylene chloride (DCM), and PCE, with the other 85 percent being operated with 1-</w:t>
      </w:r>
      <w:r w:rsidR="002D64AA">
        <w:t>b</w:t>
      </w:r>
      <w:r>
        <w:t>romopropane (1-BP). Applying this 85:15 ratio to the estimated 2,500 vapor degreasers using 1-BP</w:t>
      </w:r>
      <w:r w:rsidR="008035EF">
        <w:t xml:space="preserve"> </w:t>
      </w:r>
      <w:r w:rsidR="00E848E8">
        <w:t xml:space="preserve">(IRTA </w:t>
      </w:r>
      <w:hyperlink w:anchor="_ENREF_23" w:tooltip="Institute for Research and Technical Assistance (IRTA), 2016 #29" w:history="1">
        <w:r w:rsidR="00414172">
          <w:fldChar w:fldCharType="begin" w:fldLock="1"/>
        </w:r>
        <w:r w:rsidR="00414172">
          <w:instrText xml:space="preserve"> ADDIN EN.CITE &lt;EndNote&gt;&lt;Cite ExcludeAuth="1"&gt;&lt;Author&gt;Institute for Research and Technical Assistance (IRTA)&lt;/Author&gt;&lt;Year&gt;2016&lt;/Year&gt;&lt;RecNum&gt;29&lt;/RecNum&gt;&lt;DisplayText&gt;2016b&lt;/DisplayText&gt;&lt;record&gt;&lt;rec-number&gt;29&lt;/rec-number&gt;&lt;foreign-keys&gt;&lt;key app="EN" db-id="52wf2wf0o0rv01e9dzo52td80t0590tp2fwd" timestamp="1714499636"&gt;29&lt;/key&gt;&lt;/foreign-keys&gt;&lt;ref-type name="Report"&gt;27&lt;/ref-type&gt;&lt;contributors&gt;&lt;authors&gt;&lt;author&gt;Institute for Research and Technical Assistance (IRTA),&lt;/author&gt;&lt;/authors&gt;&lt;/contributors&gt;&lt;titles&gt;&lt;title&gt;Alternative Compliance Strategies for Open Top Vapor Degreasers under a Prohibition of Trichloroethylene&lt;/title&gt;&lt;/titles&gt;&lt;dates&gt;&lt;year&gt;2016&lt;/year&gt;&lt;/dates&gt;&lt;urls&gt;&lt;/urls&gt;&lt;/record&gt;&lt;/Cite&gt;&lt;/EndNote&gt;</w:instrText>
        </w:r>
        <w:r w:rsidR="00414172">
          <w:fldChar w:fldCharType="separate"/>
        </w:r>
        <w:r w:rsidR="00414172">
          <w:rPr>
            <w:noProof/>
          </w:rPr>
          <w:t>2016b</w:t>
        </w:r>
        <w:r w:rsidR="00414172">
          <w:fldChar w:fldCharType="end"/>
        </w:r>
      </w:hyperlink>
      <w:r w:rsidR="00F96BE4">
        <w:t>)</w:t>
      </w:r>
      <w:r>
        <w:t>, and assuming the mix of TCE, DCM, and PCE OTVDs is 80</w:t>
      </w:r>
      <w:r w:rsidR="008D7879">
        <w:t> percent</w:t>
      </w:r>
      <w:r>
        <w:t>, 1</w:t>
      </w:r>
      <w:r w:rsidR="008D7879">
        <w:t> percent</w:t>
      </w:r>
      <w:r>
        <w:t>, and 19</w:t>
      </w:r>
      <w:r w:rsidR="008D7879">
        <w:t> percent</w:t>
      </w:r>
      <w:r>
        <w:t xml:space="preserve">, respectively, </w:t>
      </w:r>
      <w:r w:rsidR="00F1197C">
        <w:t xml:space="preserve">EPA </w:t>
      </w:r>
      <w:r>
        <w:t>estimates approximately 85 OTVDs use PCE (= 2,500 x 15/85 x 19%). Using the ratio of OTVDs to enclosed vapor degreasers (EVDs) and conveyorized vapor degreasers (CVDs) as estimated in IRTA (</w:t>
      </w:r>
      <w:hyperlink w:anchor="_ENREF_22" w:tooltip="Institute for Research and Technical Assistance (IRTA), 2016 #30" w:history="1">
        <w:r w:rsidR="00414172">
          <w:fldChar w:fldCharType="begin" w:fldLock="1"/>
        </w:r>
        <w:r w:rsidR="00414172">
          <w:instrText xml:space="preserve"> ADDIN EN.CITE &lt;EndNote&gt;&lt;Cite ExcludeAuth="1"&gt;&lt;Author&gt;Institute for Research and Technical Assistance (IRTA)&lt;/Author&gt;&lt;Year&gt;2016&lt;/Year&gt;&lt;RecNum&gt;30&lt;/RecNum&gt;&lt;DisplayText&gt;2016a&lt;/DisplayText&gt;&lt;record&gt;&lt;rec-number&gt;30&lt;/rec-number&gt;&lt;foreign-keys&gt;&lt;key app="EN" db-id="52wf2wf0o0rv01e9dzo52td80t0590tp2fwd" timestamp="1714499636"&gt;30&lt;/key&gt;&lt;/foreign-keys&gt;&lt;ref-type name="Report"&gt;27&lt;/ref-type&gt;&lt;contributors&gt;&lt;authors&gt;&lt;author&gt;Institute for Research and Technical Assistance (IRTA),&lt;/author&gt;&lt;/authors&gt;&lt;/contributors&gt;&lt;titles&gt;&lt;title&gt;Alternative Compliance Strategies for Enclosed and Conveyorized Vapor Degreasers under a Prohibition of Trichloroethylene&lt;/title&gt;&lt;/titles&gt;&lt;dates&gt;&lt;year&gt;2016&lt;/year&gt;&lt;/dates&gt;&lt;urls&gt;&lt;/urls&gt;&lt;/record&gt;&lt;/Cite&gt;&lt;/EndNote&gt;</w:instrText>
        </w:r>
        <w:r w:rsidR="00414172">
          <w:fldChar w:fldCharType="separate"/>
        </w:r>
        <w:r w:rsidR="00414172">
          <w:rPr>
            <w:noProof/>
          </w:rPr>
          <w:t>2016a</w:t>
        </w:r>
        <w:r w:rsidR="00414172">
          <w:fldChar w:fldCharType="end"/>
        </w:r>
      </w:hyperlink>
      <w:r>
        <w:t xml:space="preserve">), </w:t>
      </w:r>
      <w:r w:rsidR="00F1197C">
        <w:t xml:space="preserve">EPA </w:t>
      </w:r>
      <w:r>
        <w:t xml:space="preserve">estimates </w:t>
      </w:r>
      <w:r w:rsidR="00D34791">
        <w:t xml:space="preserve">that </w:t>
      </w:r>
      <w:r>
        <w:t xml:space="preserve">approximately 2 CVDs </w:t>
      </w:r>
      <w:r w:rsidR="009C0AB9">
        <w:t xml:space="preserve">use PCE.  Based on conversations with industry, </w:t>
      </w:r>
      <w:r w:rsidR="00821A9D">
        <w:t xml:space="preserve">EPA </w:t>
      </w:r>
      <w:r w:rsidR="009C0AB9">
        <w:t>believe</w:t>
      </w:r>
      <w:r w:rsidR="00821A9D">
        <w:t>s</w:t>
      </w:r>
      <w:r w:rsidR="009C0AB9">
        <w:t xml:space="preserve"> that 1</w:t>
      </w:r>
      <w:r w:rsidR="00033890">
        <w:t>4</w:t>
      </w:r>
      <w:r>
        <w:t xml:space="preserve"> EVD</w:t>
      </w:r>
      <w:r w:rsidR="009C0AB9">
        <w:t>s</w:t>
      </w:r>
      <w:r>
        <w:t xml:space="preserve"> use PCE. It is assumed that no web vapor degreasers use PCE. </w:t>
      </w:r>
    </w:p>
    <w:p w:rsidR="00985D2D" w:rsidRPr="002D7BDA" w:rsidP="00CB1C05" w14:paraId="5CB29F05" w14:textId="77777777">
      <w:pPr>
        <w:pStyle w:val="Heading3"/>
      </w:pPr>
      <w:bookmarkStart w:id="814" w:name="_Toc85559226"/>
      <w:bookmarkStart w:id="815" w:name="_Toc111035610"/>
      <w:bookmarkStart w:id="816" w:name="_Toc114061987"/>
      <w:r w:rsidRPr="002D7BDA">
        <w:t>Recycling</w:t>
      </w:r>
      <w:bookmarkEnd w:id="814"/>
      <w:r>
        <w:t xml:space="preserve"> and Disposal</w:t>
      </w:r>
      <w:bookmarkEnd w:id="815"/>
      <w:bookmarkEnd w:id="816"/>
    </w:p>
    <w:p w:rsidR="00985D2D" w:rsidP="00CB1C05" w14:paraId="4B8B69D8" w14:textId="77777777">
      <w:pPr>
        <w:pStyle w:val="BodyText"/>
      </w:pPr>
      <w:r>
        <w:t xml:space="preserve">Based on the Final Risk Evaluation for </w:t>
      </w:r>
      <w:r w:rsidR="00843813">
        <w:t>PCE</w:t>
      </w:r>
      <w:r w:rsidR="000C144A">
        <w:t xml:space="preserve"> (EPA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sidR="000C144A">
        <w:rPr>
          <w:lang w:val="en-US"/>
        </w:rPr>
        <w:t>)</w:t>
      </w:r>
      <w:r>
        <w:t>, 94 sites are expected to handle PCE during disposal and recycling, with 17 workers and 7 ONUs potentially exposed at each site. Multiplying the number of workers and ONUs per site by the 94 firms results in an estimated 1,598 workers and 658 ONUs potentially exposed.</w:t>
      </w:r>
    </w:p>
    <w:p w:rsidR="00D23631" w:rsidRPr="002D7BDA" w:rsidP="00CB1C05" w14:paraId="3E6853F1" w14:textId="77777777">
      <w:pPr>
        <w:pStyle w:val="Heading3"/>
      </w:pPr>
      <w:bookmarkStart w:id="817" w:name="_Toc111035611"/>
      <w:bookmarkStart w:id="818" w:name="_Toc114061988"/>
      <w:r>
        <w:t>I</w:t>
      </w:r>
      <w:r w:rsidRPr="002D7BDA">
        <w:t xml:space="preserve">ncorporation into </w:t>
      </w:r>
      <w:r w:rsidR="005C6C01">
        <w:t xml:space="preserve">other </w:t>
      </w:r>
      <w:r w:rsidRPr="002D7BDA">
        <w:t>formulation, mixture or reaction product</w:t>
      </w:r>
      <w:bookmarkEnd w:id="817"/>
      <w:bookmarkEnd w:id="818"/>
    </w:p>
    <w:p w:rsidR="00D23631" w:rsidP="00CB1C05" w14:paraId="43692189" w14:textId="77777777">
      <w:pPr>
        <w:pStyle w:val="BodyText"/>
      </w:pPr>
      <w:r>
        <w:t>Based on the</w:t>
      </w:r>
      <w:r w:rsidRPr="004D7986">
        <w:t xml:space="preserve"> </w:t>
      </w:r>
      <w:r>
        <w:t xml:space="preserve">list </w:t>
      </w:r>
      <w:r w:rsidR="00D113E1">
        <w:t xml:space="preserve">EPA compiled </w:t>
      </w:r>
      <w:r>
        <w:t xml:space="preserve">of manufacturers of products containing PCE, </w:t>
      </w:r>
      <w:r w:rsidR="00094C45">
        <w:t xml:space="preserve">43 </w:t>
      </w:r>
      <w:r>
        <w:t>firms are estimated to process PCE for incorporation into formulation, mixture</w:t>
      </w:r>
      <w:r w:rsidR="00D113E1">
        <w:t>,</w:t>
      </w:r>
      <w:r>
        <w:t xml:space="preserve"> or reaction product</w:t>
      </w:r>
      <w:r w:rsidR="00D113E1">
        <w:t>s</w:t>
      </w:r>
      <w:r>
        <w:t xml:space="preserve">. </w:t>
      </w:r>
      <w:r w:rsidR="002C32C9">
        <w:t xml:space="preserve">In addition, EPA assumes </w:t>
      </w:r>
      <w:r w:rsidR="00265A5E">
        <w:t xml:space="preserve">there are </w:t>
      </w:r>
      <w:r w:rsidR="00D113E1">
        <w:t>two</w:t>
      </w:r>
      <w:r w:rsidR="00265A5E">
        <w:t xml:space="preserve"> facilities that formulate vapor degreasing fluids and dry cleaning machine solvent that contains PCE. </w:t>
      </w:r>
      <w:r>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Pr>
          <w:lang w:val="en-US"/>
        </w:rPr>
        <w:t>)</w:t>
      </w:r>
      <w:r>
        <w:t xml:space="preserve"> risk evaluation estimated that approximately 21 worker</w:t>
      </w:r>
      <w:r w:rsidR="00D113E1">
        <w:t>s</w:t>
      </w:r>
      <w:r>
        <w:t xml:space="preserve"> and 8 ONUs are potentially exposed per site. Multiplying the number of workers and ONUs per site by the </w:t>
      </w:r>
      <w:r w:rsidR="00094C45">
        <w:t xml:space="preserve">43 </w:t>
      </w:r>
      <w:r>
        <w:t xml:space="preserve">firms results in an estimated </w:t>
      </w:r>
      <w:r w:rsidR="00B8763D">
        <w:t>903</w:t>
      </w:r>
      <w:r>
        <w:t xml:space="preserve"> workers and </w:t>
      </w:r>
      <w:r w:rsidR="007B0E6B">
        <w:t xml:space="preserve">344 </w:t>
      </w:r>
      <w:r>
        <w:t>ONUs potentially exposed.</w:t>
      </w:r>
    </w:p>
    <w:p w:rsidR="001437CE" w:rsidRPr="00FD4D5A" w:rsidP="00CB1C05" w14:paraId="33386E92" w14:textId="77777777">
      <w:pPr>
        <w:pStyle w:val="Heading3"/>
      </w:pPr>
      <w:r>
        <w:t>Laboratory Chemicals</w:t>
      </w:r>
    </w:p>
    <w:p w:rsidR="001437CE" w:rsidP="00CB1C05" w14:paraId="16F69CCD" w14:textId="77777777">
      <w:pPr>
        <w:pStyle w:val="BodyText"/>
      </w:pPr>
      <w:r w:rsidRPr="00437B8F">
        <w:t>The use of PCE</w:t>
      </w:r>
      <w:r>
        <w:rPr>
          <w:b/>
          <w:bCs/>
        </w:rPr>
        <w:t xml:space="preserve"> </w:t>
      </w:r>
      <w:r>
        <w:t xml:space="preserve">for this </w:t>
      </w:r>
      <w:r w:rsidR="00596B15">
        <w:t xml:space="preserve">use </w:t>
      </w:r>
      <w:r>
        <w:t xml:space="preserve">is expected to be minimal. Therefore, </w:t>
      </w:r>
      <w:r w:rsidR="00F1197C">
        <w:t>EPA</w:t>
      </w:r>
      <w:r>
        <w:t xml:space="preserve"> assumed the market penetration of PCE for </w:t>
      </w:r>
      <w:r w:rsidR="00835665">
        <w:t>l</w:t>
      </w:r>
      <w:r w:rsidR="00DE2DA8">
        <w:t xml:space="preserve">aboratory </w:t>
      </w:r>
      <w:r w:rsidR="00835665">
        <w:t>c</w:t>
      </w:r>
      <w:r w:rsidR="00DE2DA8">
        <w:t>hemicals</w:t>
      </w:r>
      <w:r>
        <w:t xml:space="preserve"> is 0.5</w:t>
      </w:r>
      <w:r w:rsidR="008D7879">
        <w:t> percent</w:t>
      </w:r>
      <w:r>
        <w:t xml:space="preserve">. Based on the assumption that </w:t>
      </w:r>
      <w:r w:rsidR="00835665">
        <w:t xml:space="preserve">the </w:t>
      </w:r>
      <w:r>
        <w:t xml:space="preserve">NAICS 541380 Testing Laboratories </w:t>
      </w:r>
      <w:r w:rsidR="00835665">
        <w:t xml:space="preserve">code </w:t>
      </w:r>
      <w:r>
        <w:t xml:space="preserve">covers all activities in this </w:t>
      </w:r>
      <w:r w:rsidR="00596B15">
        <w:t>use</w:t>
      </w:r>
      <w:r>
        <w:t xml:space="preserve">, </w:t>
      </w:r>
      <w:r w:rsidR="00F1197C">
        <w:t>EPA</w:t>
      </w:r>
      <w:r>
        <w:t xml:space="preserve"> estimates approximately 5,283 total firms in the industry using </w:t>
      </w:r>
      <w:r w:rsidR="006A619F">
        <w:t xml:space="preserve">2019 </w:t>
      </w:r>
      <w:r w:rsidR="00C44D03">
        <w:t>Statistics of U.S. Businesses (</w:t>
      </w:r>
      <w:r>
        <w:t>SUSB</w:t>
      </w:r>
      <w:r w:rsidR="00C44D03">
        <w:t>)</w:t>
      </w:r>
      <w:r>
        <w:t xml:space="preserve"> data</w:t>
      </w:r>
      <w:r w:rsidR="004C15CF">
        <w:t xml:space="preserve"> </w:t>
      </w:r>
      <w:r w:rsidR="00E9206C">
        <w:t>(</w:t>
      </w:r>
      <w:hyperlink w:anchor="_ENREF_66" w:tooltip="U.S. Census Bureau, 2022 #11" w:history="1">
        <w:r w:rsidR="00414172">
          <w:fldChar w:fldCharType="begin" w:fldLock="1"/>
        </w:r>
        <w:r w:rsidR="00414172">
          <w:instrText xml:space="preserve"> ADDIN EN.CITE &lt;EndNote&gt;&lt;Cite&gt;&lt;Author&gt;U.S. Census Bureau&lt;/Author&gt;&lt;Year&gt;2022&lt;/Year&gt;&lt;RecNum&gt;11&lt;/RecNum&gt;&lt;DisplayText&gt;U.S. Census Bureau 2022&lt;/DisplayText&gt;&lt;record&gt;&lt;rec-number&gt;11&lt;/rec-number&gt;&lt;foreign-keys&gt;&lt;key app="EN" db-id="52wf2wf0o0rv01e9dzo52td80t0590tp2fwd" timestamp="1714499636"&gt;11&lt;/key&gt;&lt;/foreign-keys&gt;&lt;ref-type name="Government Document"&gt;46&lt;/ref-type&gt;&lt;contributors&gt;&lt;authors&gt;&lt;author&gt;U.S. Census Bureau,&lt;/author&gt;&lt;/authors&gt;&lt;/contributors&gt;&lt;titles&gt;&lt;title&gt;The Number of Firms and Establishments, Employment, and Annual Payroll by State, Industry, and Enterprise Employment Size: 2019&lt;/title&gt;&lt;/titles&gt;&lt;dates&gt;&lt;year&gt;2022&lt;/year&gt;&lt;/dates&gt;&lt;urls&gt;&lt;related-urls&gt;&lt;url&gt;https://www2.census.gov/programs-surveys/susb/tables/2019/us_state_6digitnaics_2019.xlsx&lt;/url&gt;&lt;/related-urls&gt;&lt;/urls&gt;&lt;/record&gt;&lt;/Cite&gt;&lt;/EndNote&gt;</w:instrText>
        </w:r>
        <w:r w:rsidR="00414172">
          <w:fldChar w:fldCharType="separate"/>
        </w:r>
        <w:r w:rsidR="00414172">
          <w:rPr>
            <w:noProof/>
          </w:rPr>
          <w:t>U.S. Census Bureau 2022</w:t>
        </w:r>
        <w:r w:rsidR="00414172">
          <w:fldChar w:fldCharType="end"/>
        </w:r>
      </w:hyperlink>
      <w:r w:rsidR="00E9206C">
        <w:t>)</w:t>
      </w:r>
      <w:r>
        <w:t>. Multiplying this total by 0.5</w:t>
      </w:r>
      <w:r w:rsidR="008D7879">
        <w:t> percent</w:t>
      </w:r>
      <w:r>
        <w:t xml:space="preserve"> results in 26 firms using PCE for laboratory uses. The risk evaluation estimates that 1 worker and 9 ONUs per site are potentially exposed to PCE, resulting in a total of 26 potentially exposed workers and 23</w:t>
      </w:r>
      <w:r w:rsidR="00EF0C42">
        <w:t>6</w:t>
      </w:r>
      <w:r>
        <w:t xml:space="preserve"> potentially exposed ONUs.</w:t>
      </w:r>
    </w:p>
    <w:p w:rsidR="00985D2D" w:rsidP="00CB1C05" w14:paraId="0DEA1C13" w14:textId="77777777">
      <w:pPr>
        <w:pStyle w:val="Heading3"/>
      </w:pPr>
      <w:r>
        <w:t>Processing Aid, Except Petrochemical</w:t>
      </w:r>
    </w:p>
    <w:p w:rsidR="002767AA" w:rsidP="00CB1C05" w14:paraId="6943AFD6" w14:textId="77777777">
      <w:pPr>
        <w:pStyle w:val="BodyText"/>
        <w:rPr>
          <w:lang w:val="en-US"/>
        </w:rPr>
      </w:pPr>
      <w:r>
        <w:rPr>
          <w:lang w:val="en-US"/>
        </w:rPr>
        <w:t xml:space="preserve">There was </w:t>
      </w:r>
      <w:r w:rsidR="00337D7B">
        <w:rPr>
          <w:lang w:val="en-US"/>
        </w:rPr>
        <w:t xml:space="preserve">one </w:t>
      </w:r>
      <w:r w:rsidR="00CF5F55">
        <w:rPr>
          <w:lang w:val="en-US"/>
        </w:rPr>
        <w:t>reporter</w:t>
      </w:r>
      <w:r w:rsidR="002654A6">
        <w:rPr>
          <w:lang w:val="en-US"/>
        </w:rPr>
        <w:t xml:space="preserve"> </w:t>
      </w:r>
      <w:r>
        <w:rPr>
          <w:lang w:val="en-US"/>
        </w:rPr>
        <w:t xml:space="preserve">in the 2020 CDR data </w:t>
      </w:r>
      <w:r w:rsidR="002654A6">
        <w:rPr>
          <w:lang w:val="en-US"/>
        </w:rPr>
        <w:t xml:space="preserve">reporting the use of PCE as a processing aid outside </w:t>
      </w:r>
      <w:r w:rsidR="00737DB9">
        <w:rPr>
          <w:lang w:val="en-US"/>
        </w:rPr>
        <w:t>of</w:t>
      </w:r>
      <w:r w:rsidR="002654A6">
        <w:rPr>
          <w:lang w:val="en-US"/>
        </w:rPr>
        <w:t xml:space="preserve"> petrochemical </w:t>
      </w:r>
      <w:r w:rsidR="00737DB9">
        <w:rPr>
          <w:lang w:val="en-US"/>
        </w:rPr>
        <w:t>manufacturing</w:t>
      </w:r>
      <w:r w:rsidR="005619B8">
        <w:rPr>
          <w:lang w:val="en-US"/>
        </w:rPr>
        <w:t xml:space="preserve"> at less than 10 sites</w:t>
      </w:r>
      <w:r w:rsidR="00E37ADD">
        <w:rPr>
          <w:lang w:val="en-US"/>
        </w:rPr>
        <w:t xml:space="preserve"> </w:t>
      </w:r>
      <w:r w:rsidR="00E37ADD">
        <w:t>(</w:t>
      </w:r>
      <w:hyperlink w:anchor="_ENREF_95" w:tooltip="U.S. Environmental Protection Agency (EPA), 2022 #62" w:history="1">
        <w:r w:rsidR="00414172">
          <w:fldChar w:fldCharType="begin" w:fldLock="1"/>
        </w:r>
        <w:r w:rsidR="00414172">
          <w:instrText xml:space="preserve"> ADDIN EN.CITE &lt;EndNote&gt;&lt;Cite ExcludeAuth="1"&gt;&lt;Author&gt;U.S. Environmental Protection Agency (EPA)&lt;/Author&gt;&lt;Year&gt;2022&lt;/Year&gt;&lt;RecNum&gt;62&lt;/RecNum&gt;&lt;Prefix&gt;EPA &lt;/Prefix&gt;&lt;DisplayText&gt;EPA 2022a&lt;/DisplayText&gt;&lt;record&gt;&lt;rec-number&gt;62&lt;/rec-number&gt;&lt;foreign-keys&gt;&lt;key app="EN" db-id="52wf2wf0o0rv01e9dzo52td80t0590tp2fwd" timestamp="1714499636"&gt;62&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414172">
          <w:fldChar w:fldCharType="separate"/>
        </w:r>
        <w:r w:rsidR="00414172">
          <w:rPr>
            <w:noProof/>
          </w:rPr>
          <w:t>EPA 2022a</w:t>
        </w:r>
        <w:r w:rsidR="00414172">
          <w:fldChar w:fldCharType="end"/>
        </w:r>
      </w:hyperlink>
      <w:r w:rsidR="00E37ADD">
        <w:t>)</w:t>
      </w:r>
      <w:r w:rsidR="005619B8">
        <w:rPr>
          <w:lang w:val="en-US"/>
        </w:rPr>
        <w:t xml:space="preserve">. </w:t>
      </w:r>
      <w:r>
        <w:rPr>
          <w:lang w:val="en-US"/>
        </w:rPr>
        <w:t>EPA used the midpoint of their reported range</w:t>
      </w:r>
      <w:r w:rsidR="0011181D">
        <w:rPr>
          <w:lang w:val="en-US"/>
        </w:rPr>
        <w:t xml:space="preserve">, </w:t>
      </w:r>
      <w:r w:rsidR="00A76085">
        <w:rPr>
          <w:lang w:val="en-US"/>
        </w:rPr>
        <w:t>five</w:t>
      </w:r>
      <w:r w:rsidR="0011181D">
        <w:rPr>
          <w:lang w:val="en-US"/>
        </w:rPr>
        <w:t xml:space="preserve">, </w:t>
      </w:r>
      <w:r>
        <w:rPr>
          <w:lang w:val="en-US"/>
        </w:rPr>
        <w:t xml:space="preserve">for the number of </w:t>
      </w:r>
      <w:r w:rsidR="0011181D">
        <w:rPr>
          <w:lang w:val="en-US"/>
        </w:rPr>
        <w:t xml:space="preserve">sites using PCE for this use. </w:t>
      </w:r>
      <w:r w:rsidR="00A76085">
        <w:rPr>
          <w:lang w:val="en-US"/>
        </w:rPr>
        <w:t xml:space="preserve">The number of </w:t>
      </w:r>
      <w:r>
        <w:rPr>
          <w:lang w:val="en-US"/>
        </w:rPr>
        <w:t>individuals with occupational exposure</w:t>
      </w:r>
      <w:r w:rsidR="00A76085">
        <w:rPr>
          <w:lang w:val="en-US"/>
        </w:rPr>
        <w:t xml:space="preserve"> are assumed to be the same as for the </w:t>
      </w:r>
      <w:r w:rsidR="00C80DB7">
        <w:rPr>
          <w:lang w:val="en-US"/>
        </w:rPr>
        <w:t xml:space="preserve">sites using PCE as a processing aid in petrochemical manufacturing. </w:t>
      </w:r>
      <w:r>
        <w:rPr>
          <w:lang w:val="en-US"/>
        </w:rPr>
        <w:t xml:space="preserve"> </w:t>
      </w:r>
      <w:r>
        <w:t xml:space="preserve">The ratio of workers to ONUs was estimated based </w:t>
      </w:r>
      <w:r w:rsidR="005808A9">
        <w:t xml:space="preserve">on </w:t>
      </w:r>
      <w:r>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t>) risk evaluation.</w:t>
      </w:r>
      <w:r w:rsidR="00EB4B65">
        <w:t xml:space="preserve"> The resulting estimates are </w:t>
      </w:r>
      <w:r w:rsidR="005F59DA">
        <w:t xml:space="preserve">5 sites, </w:t>
      </w:r>
      <w:r w:rsidR="00737DB9">
        <w:t xml:space="preserve">63 workers, and 27 ONUs for the use of </w:t>
      </w:r>
      <w:r w:rsidR="00737DB9">
        <w:rPr>
          <w:lang w:val="en-US"/>
        </w:rPr>
        <w:t>PCE as a processing aid outside of petrochemical manufacturing.</w:t>
      </w:r>
    </w:p>
    <w:p w:rsidR="004445C9" w:rsidRPr="00CF0A85" w:rsidP="00CB1C05" w14:paraId="64BD81A7" w14:textId="77777777">
      <w:pPr>
        <w:pStyle w:val="Heading3"/>
      </w:pPr>
      <w:bookmarkStart w:id="819" w:name="_Ref84247709"/>
      <w:bookmarkStart w:id="820" w:name="_Toc85559212"/>
      <w:bookmarkStart w:id="821" w:name="_Toc111035614"/>
      <w:bookmarkStart w:id="822" w:name="_Toc114061991"/>
      <w:r w:rsidRPr="00CF0A85">
        <w:t>DOD Uses</w:t>
      </w:r>
      <w:bookmarkEnd w:id="819"/>
      <w:bookmarkEnd w:id="820"/>
      <w:bookmarkEnd w:id="821"/>
      <w:bookmarkEnd w:id="822"/>
    </w:p>
    <w:p w:rsidR="004445C9" w:rsidP="00CB1C05" w14:paraId="5523C67F" w14:textId="77777777">
      <w:pPr>
        <w:pStyle w:val="BodyText"/>
      </w:pPr>
      <w:r w:rsidRPr="00CF0A85">
        <w:t xml:space="preserve">No firms were estimated for DOD uses, as it is expected that the majority of activities for this </w:t>
      </w:r>
      <w:r w:rsidRPr="00CF0A85" w:rsidR="00337D7B">
        <w:t>condition of use (</w:t>
      </w:r>
      <w:r w:rsidRPr="00CF0A85">
        <w:t>COU</w:t>
      </w:r>
      <w:r w:rsidRPr="00CF0A85" w:rsidR="00337D7B">
        <w:t>)</w:t>
      </w:r>
      <w:r w:rsidRPr="00CF0A85">
        <w:t xml:space="preserve"> are conducted by the federal government. </w:t>
      </w:r>
      <w:r w:rsidRPr="00CF0A85" w:rsidR="009B3897">
        <w:t xml:space="preserve">Commenters now </w:t>
      </w:r>
      <w:r w:rsidR="00E149CA">
        <w:t xml:space="preserve">report </w:t>
      </w:r>
      <w:r w:rsidRPr="00CF0A85" w:rsidR="009B3897">
        <w:t xml:space="preserve">that these uses </w:t>
      </w:r>
      <w:r w:rsidR="002E3EC7">
        <w:t>have been discontinued</w:t>
      </w:r>
      <w:r w:rsidRPr="00CF0A85" w:rsidR="009B3897">
        <w:t xml:space="preserve"> and so </w:t>
      </w:r>
      <w:r w:rsidR="00852EDE">
        <w:t>EPA has</w:t>
      </w:r>
      <w:r w:rsidRPr="00CF0A85" w:rsidR="009B3897">
        <w:t xml:space="preserve"> estimated no current DOD uses for these spec</w:t>
      </w:r>
      <w:r w:rsidR="00852EDE">
        <w:t>i</w:t>
      </w:r>
      <w:r w:rsidRPr="00CF0A85" w:rsidR="009B3897">
        <w:t>alized uses.  There is likely some use of PCE in nonspecialized uses, like aerosol degreasing, that are accounted for in other use categories.</w:t>
      </w:r>
    </w:p>
    <w:p w:rsidR="00883A53" w:rsidRPr="003A5B8C" w:rsidP="00CB1C05" w14:paraId="5882E661" w14:textId="77777777">
      <w:pPr>
        <w:pStyle w:val="Heading3"/>
      </w:pPr>
      <w:bookmarkStart w:id="823" w:name="_Toc85559208"/>
      <w:bookmarkStart w:id="824" w:name="_Toc111035615"/>
      <w:bookmarkStart w:id="825" w:name="_Toc114061992"/>
      <w:r w:rsidRPr="002D7BDA">
        <w:t>Adhesives and Sealants</w:t>
      </w:r>
      <w:bookmarkEnd w:id="823"/>
      <w:bookmarkEnd w:id="824"/>
      <w:bookmarkEnd w:id="825"/>
    </w:p>
    <w:p w:rsidR="005808A9" w:rsidP="00CB1C05" w14:paraId="30CCF4D3" w14:textId="77777777">
      <w:pPr>
        <w:pStyle w:val="BodyText"/>
        <w:rPr>
          <w:lang w:val="en-US"/>
        </w:rPr>
      </w:pPr>
      <w:r>
        <w:t xml:space="preserve">EPA identified </w:t>
      </w:r>
      <w:r w:rsidR="00882344">
        <w:t xml:space="preserve">10 sites </w:t>
      </w:r>
      <w:r w:rsidRPr="006D0935" w:rsidR="00882344">
        <w:t xml:space="preserve">reporting </w:t>
      </w:r>
      <w:r w:rsidR="00241B9D">
        <w:t>PCE</w:t>
      </w:r>
      <w:r w:rsidRPr="006D0935" w:rsidR="00882344">
        <w:t xml:space="preserve"> emissions to the 2017 NEI (</w:t>
      </w:r>
      <w:hyperlink w:anchor="_ENREF_84" w:tooltip="U.S. Environmental Protection Agency (EPA), 2020 #15" w:history="1">
        <w:r w:rsidRPr="006D0935" w:rsidR="00414172">
          <w:fldChar w:fldCharType="begin" w:fldLock="1"/>
        </w:r>
        <w:r w:rsidR="00414172">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414172">
          <w:fldChar w:fldCharType="separate"/>
        </w:r>
        <w:r w:rsidR="00414172">
          <w:rPr>
            <w:noProof/>
          </w:rPr>
          <w:t>EPA 2020a</w:t>
        </w:r>
        <w:r w:rsidRPr="006D0935" w:rsidR="00414172">
          <w:fldChar w:fldCharType="end"/>
        </w:r>
      </w:hyperlink>
      <w:r w:rsidRPr="006D0935" w:rsidR="00882344">
        <w:t>)</w:t>
      </w:r>
      <w:r w:rsidR="00882344">
        <w:t xml:space="preserve"> </w:t>
      </w:r>
      <w:r w:rsidR="00241B9D">
        <w:t xml:space="preserve">that appeared to be using PCE in adhesives and sealants. </w:t>
      </w:r>
      <w:r w:rsidR="00AF08CC">
        <w:t xml:space="preserve">The NAICS for these </w:t>
      </w:r>
      <w:r w:rsidR="00623BB9">
        <w:t xml:space="preserve">10 </w:t>
      </w:r>
      <w:r w:rsidR="00AF08CC">
        <w:t xml:space="preserve">sites </w:t>
      </w:r>
      <w:r w:rsidR="0098223D">
        <w:t xml:space="preserve">are assumed to be the affected sectors, and the number of affected facilities was estimated </w:t>
      </w:r>
      <w:r w:rsidR="00BA58AD">
        <w:t xml:space="preserve">as 13 percent of </w:t>
      </w:r>
      <w:r w:rsidR="00961539">
        <w:t xml:space="preserve">the </w:t>
      </w:r>
      <w:r w:rsidR="00BA58AD">
        <w:t xml:space="preserve">establishments </w:t>
      </w:r>
      <w:r w:rsidR="00961539">
        <w:t xml:space="preserve">in the affected NAICS, where 13 percent is the estimated market share for PCE adhesives (see </w:t>
      </w:r>
      <w:r w:rsidR="00961539">
        <w:fldChar w:fldCharType="begin" w:fldLock="1"/>
      </w:r>
      <w:r w:rsidR="00961539">
        <w:instrText xml:space="preserve"> REF _Ref106184220 \h </w:instrText>
      </w:r>
      <w:r w:rsidR="00961539">
        <w:fldChar w:fldCharType="separate"/>
      </w:r>
      <w:r w:rsidRPr="00EC54CD" w:rsidR="0092222B">
        <w:t xml:space="preserve">Table </w:t>
      </w:r>
      <w:r w:rsidR="0092222B">
        <w:rPr>
          <w:noProof/>
        </w:rPr>
        <w:t>5</w:t>
      </w:r>
      <w:r w:rsidR="0092222B">
        <w:noBreakHyphen/>
      </w:r>
      <w:r w:rsidR="0092222B">
        <w:rPr>
          <w:noProof/>
        </w:rPr>
        <w:t>6</w:t>
      </w:r>
      <w:r w:rsidR="00961539">
        <w:fldChar w:fldCharType="end"/>
      </w:r>
      <w:r w:rsidR="00961539">
        <w:t>).</w:t>
      </w:r>
      <w:r>
        <w:rPr>
          <w:rStyle w:val="FootnoteReference"/>
        </w:rPr>
        <w:footnoteReference w:id="15"/>
      </w:r>
      <w:r w:rsidR="00961539">
        <w:t xml:space="preserve"> </w:t>
      </w:r>
      <w:r w:rsidR="001D2337">
        <w:t>EPA estimated the number of workers and ONUs per site</w:t>
      </w:r>
      <w:r>
        <w:t xml:space="preserve"> based on 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t xml:space="preserve">) risk evaluation. The resulting estimates are </w:t>
      </w:r>
      <w:r w:rsidR="00FD21E7">
        <w:t>853</w:t>
      </w:r>
      <w:r>
        <w:t xml:space="preserve"> sites, </w:t>
      </w:r>
      <w:r w:rsidR="00FD21E7">
        <w:t>25,596</w:t>
      </w:r>
      <w:r>
        <w:t xml:space="preserve"> workers, and </w:t>
      </w:r>
      <w:r w:rsidR="00FA4A8A">
        <w:t>9</w:t>
      </w:r>
      <w:r w:rsidR="000D28EE">
        <w:t>,</w:t>
      </w:r>
      <w:r w:rsidR="00FA4A8A">
        <w:t>385</w:t>
      </w:r>
      <w:r>
        <w:t xml:space="preserve"> ONUs for the </w:t>
      </w:r>
      <w:r w:rsidR="007551E8">
        <w:t xml:space="preserve">industrial </w:t>
      </w:r>
      <w:r>
        <w:t xml:space="preserve">use of </w:t>
      </w:r>
      <w:r>
        <w:rPr>
          <w:lang w:val="en-US"/>
        </w:rPr>
        <w:t xml:space="preserve">PCE </w:t>
      </w:r>
      <w:r w:rsidR="007551E8">
        <w:rPr>
          <w:lang w:val="en-US"/>
        </w:rPr>
        <w:t>in adhesives and sealants</w:t>
      </w:r>
      <w:r>
        <w:rPr>
          <w:lang w:val="en-US"/>
        </w:rPr>
        <w:t>.</w:t>
      </w:r>
      <w:r w:rsidR="00517025">
        <w:rPr>
          <w:lang w:val="en-US"/>
        </w:rPr>
        <w:t xml:space="preserve"> </w:t>
      </w:r>
    </w:p>
    <w:p w:rsidR="00D009B8" w:rsidRPr="000B22E4" w:rsidP="00CB1C05" w14:paraId="41D91779" w14:textId="77777777">
      <w:pPr>
        <w:pStyle w:val="Heading3"/>
      </w:pPr>
      <w:bookmarkStart w:id="826" w:name="_Toc85559218"/>
      <w:bookmarkStart w:id="827" w:name="_Toc111035616"/>
      <w:bookmarkStart w:id="828" w:name="_Toc114061993"/>
      <w:r w:rsidRPr="002D7BDA">
        <w:t>Paint and Coatings</w:t>
      </w:r>
      <w:bookmarkEnd w:id="826"/>
      <w:bookmarkEnd w:id="827"/>
      <w:bookmarkEnd w:id="828"/>
    </w:p>
    <w:p w:rsidR="00D45C82" w:rsidP="00CB1C05" w14:paraId="4066481C" w14:textId="77777777">
      <w:pPr>
        <w:pStyle w:val="BodyText"/>
        <w:rPr>
          <w:lang w:val="en-US"/>
        </w:rPr>
      </w:pPr>
      <w:r>
        <w:t xml:space="preserve">EPA identified </w:t>
      </w:r>
      <w:r w:rsidR="00B83B2A">
        <w:t>30</w:t>
      </w:r>
      <w:r>
        <w:t xml:space="preserve"> sites </w:t>
      </w:r>
      <w:r w:rsidRPr="006D0935">
        <w:t xml:space="preserve">reporting </w:t>
      </w:r>
      <w:r>
        <w:t>PCE</w:t>
      </w:r>
      <w:r w:rsidRPr="006D0935">
        <w:t xml:space="preserve"> emissions to the 2017 NEI (</w:t>
      </w:r>
      <w:hyperlink w:anchor="_ENREF_84" w:tooltip="U.S. Environmental Protection Agency (EPA), 2020 #15" w:history="1">
        <w:r w:rsidRPr="006D0935" w:rsidR="00414172">
          <w:fldChar w:fldCharType="begin" w:fldLock="1"/>
        </w:r>
        <w:r w:rsidR="00414172">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414172">
          <w:fldChar w:fldCharType="separate"/>
        </w:r>
        <w:r w:rsidR="00414172">
          <w:rPr>
            <w:noProof/>
          </w:rPr>
          <w:t>EPA 2020a</w:t>
        </w:r>
        <w:r w:rsidRPr="006D0935" w:rsidR="00414172">
          <w:fldChar w:fldCharType="end"/>
        </w:r>
      </w:hyperlink>
      <w:r w:rsidRPr="006D0935">
        <w:t>)</w:t>
      </w:r>
      <w:r>
        <w:t xml:space="preserve"> that appeared to be using PCE in </w:t>
      </w:r>
      <w:r w:rsidR="00B83B2A">
        <w:t>paints and coatings (excluding as a chemical maskant)</w:t>
      </w:r>
      <w:r>
        <w:t xml:space="preserve">. EPA </w:t>
      </w:r>
      <w:r w:rsidR="002265B5">
        <w:t xml:space="preserve">used </w:t>
      </w:r>
      <w:r>
        <w:t xml:space="preserve">the </w:t>
      </w:r>
      <w:r w:rsidR="002265B5">
        <w:t xml:space="preserve">estimated </w:t>
      </w:r>
      <w:r>
        <w:t xml:space="preserve">number of workers and ONUs per site </w:t>
      </w:r>
      <w:r w:rsidR="002265B5">
        <w:t>from</w:t>
      </w:r>
      <w:r>
        <w:t xml:space="preserve"> 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t xml:space="preserve">) risk evaluation. The resulting estimates are </w:t>
      </w:r>
      <w:r w:rsidR="002265B5">
        <w:t>30</w:t>
      </w:r>
      <w:r>
        <w:t xml:space="preserve"> sites, </w:t>
      </w:r>
      <w:r w:rsidR="002265B5">
        <w:t xml:space="preserve">1,230 </w:t>
      </w:r>
      <w:r>
        <w:t xml:space="preserve">workers, and </w:t>
      </w:r>
      <w:r w:rsidR="002265B5">
        <w:t>720</w:t>
      </w:r>
      <w:r>
        <w:t xml:space="preserve"> ONUs for the industrial use of </w:t>
      </w:r>
      <w:r>
        <w:rPr>
          <w:lang w:val="en-US"/>
        </w:rPr>
        <w:t xml:space="preserve">PCE in </w:t>
      </w:r>
      <w:r w:rsidR="002265B5">
        <w:rPr>
          <w:lang w:val="en-US"/>
        </w:rPr>
        <w:t>paint and coatings</w:t>
      </w:r>
      <w:r>
        <w:rPr>
          <w:lang w:val="en-US"/>
        </w:rPr>
        <w:t>.</w:t>
      </w:r>
    </w:p>
    <w:p w:rsidR="00883A53" w:rsidP="00CB1C05" w14:paraId="2EE93B21" w14:textId="77777777">
      <w:pPr>
        <w:pStyle w:val="Heading3"/>
      </w:pPr>
      <w:bookmarkStart w:id="829" w:name="_Toc85559209"/>
      <w:bookmarkStart w:id="830" w:name="_Toc111035617"/>
      <w:bookmarkStart w:id="831" w:name="_Toc114061994"/>
      <w:bookmarkStart w:id="832" w:name="_Ref158362668"/>
      <w:bookmarkStart w:id="833" w:name="_Ref158365106"/>
      <w:r w:rsidRPr="002D7BDA">
        <w:t>Aerosol Spray Cleaning/Degreasing</w:t>
      </w:r>
      <w:bookmarkEnd w:id="829"/>
      <w:bookmarkEnd w:id="830"/>
      <w:bookmarkEnd w:id="831"/>
      <w:bookmarkEnd w:id="832"/>
      <w:bookmarkEnd w:id="833"/>
    </w:p>
    <w:p w:rsidR="006F5C9A" w:rsidP="00CB1C05" w14:paraId="448E3C7A" w14:textId="77777777">
      <w:pPr>
        <w:pStyle w:val="BodyText"/>
      </w:pPr>
      <w:r>
        <w:t xml:space="preserve">The number of facilities using PCE for aerosol spray cleaning/degreasing is derived from the consumption volume estimates presented above in </w:t>
      </w:r>
      <w:r w:rsidR="003768D2">
        <w:t xml:space="preserve">section </w:t>
      </w:r>
      <w:r w:rsidR="006C78FE">
        <w:fldChar w:fldCharType="begin" w:fldLock="1"/>
      </w:r>
      <w:r w:rsidR="006C78FE">
        <w:instrText xml:space="preserve"> REF _Ref158362891 \r \h </w:instrText>
      </w:r>
      <w:r w:rsidR="006C78FE">
        <w:fldChar w:fldCharType="separate"/>
      </w:r>
      <w:r w:rsidR="0092222B">
        <w:t>6.1.9</w:t>
      </w:r>
      <w:r w:rsidR="006C78FE">
        <w:fldChar w:fldCharType="end"/>
      </w:r>
      <w:r>
        <w:t xml:space="preserve">. These estimates are </w:t>
      </w:r>
      <w:r w:rsidR="00A075BF">
        <w:t>combined with estimates</w:t>
      </w:r>
      <w:r>
        <w:t xml:space="preserve"> from the </w:t>
      </w:r>
      <w:r w:rsidRPr="005373A1">
        <w:t xml:space="preserve">California Air Resources Board (CARB) Initial Statement of Reasons for the Proposed Airborne Toxic Control Measure for Emissions of Chlorinated Toxic Air Contaminants from Automotive Maintenance and Repair Activities </w:t>
      </w:r>
      <w:r>
        <w:t>(</w:t>
      </w:r>
      <w:hyperlink w:anchor="_ENREF_8" w:tooltip="California Air Resources Board (CARB), 2000 #63" w:history="1">
        <w:r w:rsidR="00414172">
          <w:fldChar w:fldCharType="begin" w:fldLock="1"/>
        </w:r>
        <w:r w:rsidR="00414172">
          <w:instrText xml:space="preserve"> ADDIN EN.CITE &lt;EndNote&gt;&lt;Cite ExcludeAuth="1"&gt;&lt;Author&gt;California Air Resources Board (CARB)&lt;/Author&gt;&lt;Year&gt;2000&lt;/Year&gt;&lt;RecNum&gt;63&lt;/RecNum&gt;&lt;Prefix&gt;CARB &lt;/Prefix&gt;&lt;DisplayText&gt;CARB 2000&lt;/DisplayText&gt;&lt;record&gt;&lt;rec-number&gt;63&lt;/rec-number&gt;&lt;foreign-keys&gt;&lt;key app="EN" db-id="52wf2wf0o0rv01e9dzo52td80t0590tp2fwd" timestamp="1714499636"&gt;63&lt;/key&gt;&lt;/foreign-keys&gt;&lt;ref-type name="Generic"&gt;13&lt;/ref-type&gt;&lt;contributors&gt;&lt;authors&gt;&lt;author&gt;California Air Resources Board (CARB),&lt;/author&gt;&lt;/authors&gt;&lt;/contributors&gt;&lt;titles&gt;&lt;title&gt;California Air Resources Board (CARB) Initial Statement of Reasons for the Proposed Airborne Toxic Control Measure for Emissions of Chlorinated Toxic Air Contaminants from Automotive Maintenance and Repair Activities&lt;/title&gt;&lt;/titles&gt;&lt;dates&gt;&lt;year&gt;2000&lt;/year&gt;&lt;pub-dates&gt;&lt;date&gt;March 10, 2000&lt;/date&gt;&lt;/pub-dates&gt;&lt;/dates&gt;&lt;urls&gt;&lt;/urls&gt;&lt;custom1&gt;TCE EAs&lt;/custom1&gt;&lt;/record&gt;&lt;/Cite&gt;&lt;/EndNote&gt;</w:instrText>
        </w:r>
        <w:r w:rsidR="00414172">
          <w:fldChar w:fldCharType="separate"/>
        </w:r>
        <w:r w:rsidR="00414172">
          <w:rPr>
            <w:noProof/>
          </w:rPr>
          <w:t>CARB 2000</w:t>
        </w:r>
        <w:r w:rsidR="00414172">
          <w:fldChar w:fldCharType="end"/>
        </w:r>
      </w:hyperlink>
      <w:r>
        <w:t>). This report included information from two studies conducted by CARB. The first is the CARB 1997 Consumer and Commercial Products Survey</w:t>
      </w:r>
      <w:r w:rsidR="00E112FB">
        <w:t>,</w:t>
      </w:r>
      <w:r>
        <w:t xml:space="preserve"> and the second is a 1997 on-site survey of automotive repair facilities.</w:t>
      </w:r>
    </w:p>
    <w:p w:rsidR="006F5C9A" w:rsidP="00CB1C05" w14:paraId="1FB2E5D8" w14:textId="77777777">
      <w:pPr>
        <w:pStyle w:val="BodyText"/>
      </w:pPr>
      <w:r>
        <w:t xml:space="preserve">CARB’s analysis uses data from these surveys primarily to develop estimates for the total amount of PCE emissions from “consumer products” (which would include commercial use of aerosol degreasers, such as in an auto repair facility). </w:t>
      </w:r>
    </w:p>
    <w:p w:rsidR="006F5C9A" w:rsidP="00CB1C05" w14:paraId="2D285AEC" w14:textId="77777777">
      <w:pPr>
        <w:pStyle w:val="BodyText"/>
      </w:pPr>
      <w:r>
        <w:t xml:space="preserve">EPA employs the following method for using the information presented in CARB’s analysis to estimate the number of facilities that use aerosol degreasers containing </w:t>
      </w:r>
      <w:r w:rsidR="00A8364F">
        <w:t>PCE</w:t>
      </w:r>
      <w:r>
        <w:t>:</w:t>
      </w:r>
      <w:r w:rsidR="00FB285C">
        <w:t xml:space="preserve"> </w:t>
      </w:r>
    </w:p>
    <w:p w:rsidR="00A503BF" w:rsidP="00CB1C05" w14:paraId="0034E635" w14:textId="77777777">
      <w:pPr>
        <w:pStyle w:val="ListParagraph"/>
        <w:numPr>
          <w:ilvl w:val="0"/>
          <w:numId w:val="40"/>
        </w:numPr>
        <w:spacing w:line="264" w:lineRule="auto"/>
      </w:pPr>
      <w:r>
        <w:t>Using</w:t>
      </w:r>
      <w:r w:rsidR="000C404E">
        <w:t xml:space="preserve"> the consumption volume estimates for the aerosol cleaning/degreasing </w:t>
      </w:r>
      <w:r w:rsidR="004F366B">
        <w:t xml:space="preserve">uses </w:t>
      </w:r>
      <w:r w:rsidR="0012783C">
        <w:t xml:space="preserve">discussed in section </w:t>
      </w:r>
      <w:r w:rsidR="00007E61">
        <w:fldChar w:fldCharType="begin" w:fldLock="1"/>
      </w:r>
      <w:r w:rsidR="00007E61">
        <w:instrText xml:space="preserve"> REF _Ref158362891 \r \h </w:instrText>
      </w:r>
      <w:r w:rsidR="00007E61">
        <w:fldChar w:fldCharType="separate"/>
      </w:r>
      <w:r w:rsidR="0092222B">
        <w:t>6.1.9</w:t>
      </w:r>
      <w:r w:rsidR="00007E61">
        <w:fldChar w:fldCharType="end"/>
      </w:r>
      <w:r w:rsidR="004F366B">
        <w:t xml:space="preserve">, an estimated </w:t>
      </w:r>
      <w:r w:rsidR="00B75F4F">
        <w:t>26,300</w:t>
      </w:r>
      <w:r w:rsidR="00070D65">
        <w:t>,000</w:t>
      </w:r>
      <w:r w:rsidR="004F366B">
        <w:t xml:space="preserve"> pounds of PCE </w:t>
      </w:r>
      <w:r w:rsidR="008576D6">
        <w:t xml:space="preserve">are </w:t>
      </w:r>
      <w:r w:rsidR="004F366B">
        <w:t xml:space="preserve">consumed annually for aerosol </w:t>
      </w:r>
      <w:r w:rsidR="00F967BA">
        <w:t>cleaning/</w:t>
      </w:r>
      <w:r w:rsidR="004F366B">
        <w:t xml:space="preserve">degreasing. </w:t>
      </w:r>
      <w:r w:rsidR="00112332">
        <w:t xml:space="preserve">Assuming 14.4 ounces </w:t>
      </w:r>
      <w:r w:rsidR="009C1307">
        <w:t>of PCE per can (</w:t>
      </w:r>
      <w:hyperlink w:anchor="_ENREF_8" w:tooltip="California Air Resources Board (CARB), 2000 #63" w:history="1">
        <w:r w:rsidR="00414172">
          <w:fldChar w:fldCharType="begin" w:fldLock="1"/>
        </w:r>
        <w:r w:rsidR="00414172">
          <w:instrText xml:space="preserve"> ADDIN EN.CITE &lt;EndNote&gt;&lt;Cite ExcludeAuth="1"&gt;&lt;Author&gt;California Air Resources Board (CARB)&lt;/Author&gt;&lt;Year&gt;2000&lt;/Year&gt;&lt;RecNum&gt;63&lt;/RecNum&gt;&lt;Prefix&gt;CARB &lt;/Prefix&gt;&lt;DisplayText&gt;CARB 2000&lt;/DisplayText&gt;&lt;record&gt;&lt;rec-number&gt;63&lt;/rec-number&gt;&lt;foreign-keys&gt;&lt;key app="EN" db-id="52wf2wf0o0rv01e9dzo52td80t0590tp2fwd" timestamp="1714499636"&gt;63&lt;/key&gt;&lt;/foreign-keys&gt;&lt;ref-type name="Generic"&gt;13&lt;/ref-type&gt;&lt;contributors&gt;&lt;authors&gt;&lt;author&gt;California Air Resources Board (CARB),&lt;/author&gt;&lt;/authors&gt;&lt;/contributors&gt;&lt;titles&gt;&lt;title&gt;California Air Resources Board (CARB) Initial Statement of Reasons for the Proposed Airborne Toxic Control Measure for Emissions of Chlorinated Toxic Air Contaminants from Automotive Maintenance and Repair Activities&lt;/title&gt;&lt;/titles&gt;&lt;dates&gt;&lt;year&gt;2000&lt;/year&gt;&lt;pub-dates&gt;&lt;date&gt;March 10, 2000&lt;/date&gt;&lt;/pub-dates&gt;&lt;/dates&gt;&lt;urls&gt;&lt;/urls&gt;&lt;custom1&gt;TCE EAs&lt;/custom1&gt;&lt;/record&gt;&lt;/Cite&gt;&lt;/EndNote&gt;</w:instrText>
        </w:r>
        <w:r w:rsidR="00414172">
          <w:fldChar w:fldCharType="separate"/>
        </w:r>
        <w:r w:rsidR="00414172">
          <w:rPr>
            <w:noProof/>
          </w:rPr>
          <w:t>CARB 2000</w:t>
        </w:r>
        <w:r w:rsidR="00414172">
          <w:fldChar w:fldCharType="end"/>
        </w:r>
      </w:hyperlink>
      <w:r w:rsidR="009C1307">
        <w:t>), t</w:t>
      </w:r>
      <w:r w:rsidR="004F366B">
        <w:t xml:space="preserve">his is equivalent to </w:t>
      </w:r>
      <w:r w:rsidR="00070D65">
        <w:t>29</w:t>
      </w:r>
      <w:r w:rsidR="004F366B">
        <w:t>,</w:t>
      </w:r>
      <w:r w:rsidR="00EA57F7">
        <w:t>222</w:t>
      </w:r>
      <w:r w:rsidR="004F366B">
        <w:t>,</w:t>
      </w:r>
      <w:r w:rsidR="00EA57F7">
        <w:t>222</w:t>
      </w:r>
      <w:r w:rsidR="004F366B">
        <w:t xml:space="preserve"> aerosol cans. </w:t>
      </w:r>
    </w:p>
    <w:p w:rsidR="00A503BF" w:rsidP="00CB1C05" w14:paraId="087023E6" w14:textId="77777777">
      <w:pPr>
        <w:pStyle w:val="ListParagraph"/>
        <w:numPr>
          <w:ilvl w:val="0"/>
          <w:numId w:val="40"/>
        </w:numPr>
        <w:spacing w:line="264" w:lineRule="auto"/>
      </w:pPr>
      <w:r>
        <w:t xml:space="preserve">CARB </w:t>
      </w:r>
      <w:r w:rsidR="00393D91">
        <w:t>(</w:t>
      </w:r>
      <w:hyperlink w:anchor="_ENREF_8" w:tooltip="California Air Resources Board (CARB), 2000 #63" w:history="1">
        <w:r w:rsidR="00414172">
          <w:fldChar w:fldCharType="begin" w:fldLock="1"/>
        </w:r>
        <w:r w:rsidR="00414172">
          <w:instrText xml:space="preserve"> ADDIN EN.CITE &lt;EndNote&gt;&lt;Cite ExcludeAuth="1"&gt;&lt;Author&gt;California Air Resources Board (CARB)&lt;/Author&gt;&lt;Year&gt;2000&lt;/Year&gt;&lt;RecNum&gt;63&lt;/RecNum&gt;&lt;DisplayText&gt;2000&lt;/DisplayText&gt;&lt;record&gt;&lt;rec-number&gt;63&lt;/rec-number&gt;&lt;foreign-keys&gt;&lt;key app="EN" db-id="52wf2wf0o0rv01e9dzo52td80t0590tp2fwd" timestamp="1714499636"&gt;63&lt;/key&gt;&lt;/foreign-keys&gt;&lt;ref-type name="Generic"&gt;13&lt;/ref-type&gt;&lt;contributors&gt;&lt;authors&gt;&lt;author&gt;California Air Resources Board (CARB),&lt;/author&gt;&lt;/authors&gt;&lt;/contributors&gt;&lt;titles&gt;&lt;title&gt;California Air Resources Board (CARB) Initial Statement of Reasons for the Proposed Airborne Toxic Control Measure for Emissions of Chlorinated Toxic Air Contaminants from Automotive Maintenance and Repair Activities&lt;/title&gt;&lt;/titles&gt;&lt;dates&gt;&lt;year&gt;2000&lt;/year&gt;&lt;pub-dates&gt;&lt;date&gt;March 10, 2000&lt;/date&gt;&lt;/pub-dates&gt;&lt;/dates&gt;&lt;urls&gt;&lt;/urls&gt;&lt;custom1&gt;TCE EAs&lt;/custom1&gt;&lt;/record&gt;&lt;/Cite&gt;&lt;/EndNote&gt;</w:instrText>
        </w:r>
        <w:r w:rsidR="00414172">
          <w:fldChar w:fldCharType="separate"/>
        </w:r>
        <w:r w:rsidR="00414172">
          <w:rPr>
            <w:noProof/>
          </w:rPr>
          <w:t>2000</w:t>
        </w:r>
        <w:r w:rsidR="00414172">
          <w:fldChar w:fldCharType="end"/>
        </w:r>
      </w:hyperlink>
      <w:r w:rsidR="00393D91">
        <w:t xml:space="preserve">) </w:t>
      </w:r>
      <w:r>
        <w:t>estimates that 90</w:t>
      </w:r>
      <w:r w:rsidR="008D7879">
        <w:t> percent</w:t>
      </w:r>
      <w:r>
        <w:t xml:space="preserve"> of brake cleaners </w:t>
      </w:r>
      <w:r w:rsidR="00393D91">
        <w:t>are</w:t>
      </w:r>
      <w:r>
        <w:t xml:space="preserve"> commercially used and 10</w:t>
      </w:r>
      <w:r w:rsidR="008D7879">
        <w:t> percent</w:t>
      </w:r>
      <w:r>
        <w:t xml:space="preserve"> </w:t>
      </w:r>
      <w:r w:rsidR="00393D91">
        <w:t>are</w:t>
      </w:r>
      <w:r>
        <w:t xml:space="preserve"> used by consumers</w:t>
      </w:r>
      <w:r w:rsidR="00DA1F43">
        <w:t>. It follows</w:t>
      </w:r>
      <w:r>
        <w:t xml:space="preserve"> that 2</w:t>
      </w:r>
      <w:r w:rsidR="00CD4496">
        <w:t>6</w:t>
      </w:r>
      <w:r>
        <w:t>,</w:t>
      </w:r>
      <w:r w:rsidR="00536CF4">
        <w:t>300</w:t>
      </w:r>
      <w:r>
        <w:t>,</w:t>
      </w:r>
      <w:r w:rsidR="00536CF4">
        <w:t xml:space="preserve">000 </w:t>
      </w:r>
      <w:r>
        <w:t xml:space="preserve">aerosol cans </w:t>
      </w:r>
      <w:r w:rsidR="00DA1F43">
        <w:t xml:space="preserve">with PCE are </w:t>
      </w:r>
      <w:r>
        <w:t>used commercially.</w:t>
      </w:r>
      <w:r w:rsidR="00B42D39">
        <w:t xml:space="preserve">  EPA assumes that </w:t>
      </w:r>
      <w:r w:rsidR="00FE3395">
        <w:t>85</w:t>
      </w:r>
      <w:r w:rsidR="00B42D39">
        <w:t xml:space="preserve">% of overall use is commercial brake cleaners and </w:t>
      </w:r>
      <w:r w:rsidR="00FE3395">
        <w:t>5</w:t>
      </w:r>
      <w:r w:rsidR="00B42D39">
        <w:t xml:space="preserve">% is energized electrical equipment, thus, </w:t>
      </w:r>
      <w:r w:rsidR="00FE3395">
        <w:t>24</w:t>
      </w:r>
      <w:r w:rsidR="00746105">
        <w:t>,</w:t>
      </w:r>
      <w:r w:rsidR="00FE3395">
        <w:t>838</w:t>
      </w:r>
      <w:r w:rsidR="00746105">
        <w:t>,</w:t>
      </w:r>
      <w:r w:rsidR="00FE3395">
        <w:t>889</w:t>
      </w:r>
      <w:r w:rsidR="00B9383B">
        <w:t xml:space="preserve"> </w:t>
      </w:r>
      <w:r w:rsidR="00746105">
        <w:t xml:space="preserve">aerosol cans with PCE are used commercially for brake cleaning and </w:t>
      </w:r>
      <w:r w:rsidR="00DB0907">
        <w:t>1</w:t>
      </w:r>
      <w:r w:rsidR="00E61A47">
        <w:t>,</w:t>
      </w:r>
      <w:r w:rsidR="00855415">
        <w:t>461,111</w:t>
      </w:r>
      <w:r w:rsidR="00E61A47">
        <w:t xml:space="preserve"> </w:t>
      </w:r>
      <w:r w:rsidR="00746105">
        <w:t xml:space="preserve">aerosol cans with PCE are used commercially for energized electrical </w:t>
      </w:r>
      <w:r w:rsidR="004174AA">
        <w:t>cleaning</w:t>
      </w:r>
      <w:r w:rsidR="00B42D39">
        <w:t>.</w:t>
      </w:r>
    </w:p>
    <w:p w:rsidR="00A503BF" w:rsidP="00CB1C05" w14:paraId="511DDB36" w14:textId="77777777">
      <w:pPr>
        <w:pStyle w:val="ListParagraph"/>
        <w:numPr>
          <w:ilvl w:val="0"/>
          <w:numId w:val="40"/>
        </w:numPr>
        <w:spacing w:line="264" w:lineRule="auto"/>
      </w:pPr>
      <w:r>
        <w:t xml:space="preserve">CARB </w:t>
      </w:r>
      <w:r w:rsidR="00DA1F43">
        <w:t>(</w:t>
      </w:r>
      <w:hyperlink w:anchor="_ENREF_8" w:tooltip="California Air Resources Board (CARB), 2000 #63" w:history="1">
        <w:r w:rsidR="00414172">
          <w:fldChar w:fldCharType="begin" w:fldLock="1"/>
        </w:r>
        <w:r w:rsidR="00414172">
          <w:instrText xml:space="preserve"> ADDIN EN.CITE &lt;EndNote&gt;&lt;Cite ExcludeAuth="1"&gt;&lt;Author&gt;California Air Resources Board (CARB)&lt;/Author&gt;&lt;Year&gt;2000&lt;/Year&gt;&lt;RecNum&gt;63&lt;/RecNum&gt;&lt;DisplayText&gt;2000&lt;/DisplayText&gt;&lt;record&gt;&lt;rec-number&gt;63&lt;/rec-number&gt;&lt;foreign-keys&gt;&lt;key app="EN" db-id="52wf2wf0o0rv01e9dzo52td80t0590tp2fwd" timestamp="1714499636"&gt;63&lt;/key&gt;&lt;/foreign-keys&gt;&lt;ref-type name="Generic"&gt;13&lt;/ref-type&gt;&lt;contributors&gt;&lt;authors&gt;&lt;author&gt;California Air Resources Board (CARB),&lt;/author&gt;&lt;/authors&gt;&lt;/contributors&gt;&lt;titles&gt;&lt;title&gt;California Air Resources Board (CARB) Initial Statement of Reasons for the Proposed Airborne Toxic Control Measure for Emissions of Chlorinated Toxic Air Contaminants from Automotive Maintenance and Repair Activities&lt;/title&gt;&lt;/titles&gt;&lt;dates&gt;&lt;year&gt;2000&lt;/year&gt;&lt;pub-dates&gt;&lt;date&gt;March 10, 2000&lt;/date&gt;&lt;/pub-dates&gt;&lt;/dates&gt;&lt;urls&gt;&lt;/urls&gt;&lt;custom1&gt;TCE EAs&lt;/custom1&gt;&lt;/record&gt;&lt;/Cite&gt;&lt;/EndNote&gt;</w:instrText>
        </w:r>
        <w:r w:rsidR="00414172">
          <w:fldChar w:fldCharType="separate"/>
        </w:r>
        <w:r w:rsidR="00414172">
          <w:rPr>
            <w:noProof/>
          </w:rPr>
          <w:t>2000</w:t>
        </w:r>
        <w:r w:rsidR="00414172">
          <w:fldChar w:fldCharType="end"/>
        </w:r>
      </w:hyperlink>
      <w:r w:rsidR="000462E3">
        <w:t>)</w:t>
      </w:r>
      <w:r w:rsidR="00DA1F43">
        <w:t xml:space="preserve"> </w:t>
      </w:r>
      <w:r>
        <w:t xml:space="preserve">estimated that the average facility performed 936 brake jobs per year, so </w:t>
      </w:r>
      <w:r w:rsidR="00DA1F43">
        <w:t>EPA</w:t>
      </w:r>
      <w:r>
        <w:t xml:space="preserve"> </w:t>
      </w:r>
      <w:r w:rsidR="00DA1F43">
        <w:t>estimates</w:t>
      </w:r>
      <w:r>
        <w:t xml:space="preserve"> that about </w:t>
      </w:r>
      <w:r w:rsidR="009C0D18">
        <w:t>26,</w:t>
      </w:r>
      <w:r w:rsidR="00D82D33">
        <w:t>537</w:t>
      </w:r>
      <w:r>
        <w:t xml:space="preserve"> (=</w:t>
      </w:r>
      <w:r w:rsidR="00D82D33">
        <w:t>24,838,889</w:t>
      </w:r>
      <w:r>
        <w:t>/936) facilities use PCE aerosol degreasers</w:t>
      </w:r>
      <w:r w:rsidR="008576D6">
        <w:t>.</w:t>
      </w:r>
    </w:p>
    <w:p w:rsidR="009C0D18" w:rsidP="00CB1C05" w14:paraId="016F98BA" w14:textId="77777777">
      <w:pPr>
        <w:pStyle w:val="ListParagraph"/>
        <w:numPr>
          <w:ilvl w:val="0"/>
          <w:numId w:val="40"/>
        </w:numPr>
        <w:spacing w:line="264" w:lineRule="auto"/>
      </w:pPr>
      <w:r>
        <w:t xml:space="preserve">EPA assumes that the average facility </w:t>
      </w:r>
      <w:r w:rsidR="00EC7669">
        <w:t xml:space="preserve">using energized electrical cleaning aerosols </w:t>
      </w:r>
      <w:r w:rsidR="00E27301">
        <w:t xml:space="preserve">uses them </w:t>
      </w:r>
      <w:r w:rsidR="00D82D33">
        <w:t>monthly</w:t>
      </w:r>
      <w:r w:rsidR="000B756F">
        <w:t xml:space="preserve">, </w:t>
      </w:r>
      <w:r>
        <w:t xml:space="preserve">so EPA estimates that about </w:t>
      </w:r>
      <w:r w:rsidR="00186449">
        <w:t>121</w:t>
      </w:r>
      <w:r>
        <w:t>,</w:t>
      </w:r>
      <w:r w:rsidR="00186449">
        <w:t>759</w:t>
      </w:r>
      <w:r>
        <w:t xml:space="preserve"> (=</w:t>
      </w:r>
      <w:r w:rsidR="00186449">
        <w:t>1,461,111</w:t>
      </w:r>
      <w:r>
        <w:t>/</w:t>
      </w:r>
      <w:r w:rsidR="00186449">
        <w:t>12</w:t>
      </w:r>
      <w:r>
        <w:t>) facilities use PCE aerosol degreasers.</w:t>
      </w:r>
    </w:p>
    <w:p w:rsidR="008451C6" w:rsidP="00CB1C05" w14:paraId="3142D443" w14:textId="77777777">
      <w:pPr>
        <w:pStyle w:val="BodyText"/>
      </w:pPr>
      <w:r>
        <w:t xml:space="preserve">Note that this method for estimating the number of facilities relies on the assumption that the consumption volume per facility is the same for brake cleaning and other aerosol degreasing applications.  </w:t>
      </w:r>
      <w:r w:rsidR="00AD676D">
        <w:t>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sidR="00AD676D">
        <w:t xml:space="preserve">) </w:t>
      </w:r>
      <w:r w:rsidR="00883A53">
        <w:t xml:space="preserve">risk evaluation further estimates 3 workers and 0.4 ONUs per site potentially exposed to PCE, resulting in a total of </w:t>
      </w:r>
      <w:r w:rsidR="00026699">
        <w:t>79</w:t>
      </w:r>
      <w:r w:rsidR="00883A53">
        <w:t>,</w:t>
      </w:r>
      <w:r w:rsidR="00026699">
        <w:t>611</w:t>
      </w:r>
      <w:r w:rsidR="00592F70">
        <w:t xml:space="preserve"> </w:t>
      </w:r>
      <w:r w:rsidR="00883A53">
        <w:t xml:space="preserve">potentially exposed workers and </w:t>
      </w:r>
      <w:r w:rsidR="00026699">
        <w:t>10</w:t>
      </w:r>
      <w:r w:rsidR="00883A53">
        <w:t>,</w:t>
      </w:r>
      <w:r w:rsidR="00026699">
        <w:t>615</w:t>
      </w:r>
      <w:r w:rsidR="008D28A7">
        <w:t xml:space="preserve"> </w:t>
      </w:r>
      <w:r w:rsidR="00883A53">
        <w:t>potentially exposed ONUs</w:t>
      </w:r>
      <w:r w:rsidR="00AA5EB9">
        <w:t xml:space="preserve"> for aerosol brake cleaners</w:t>
      </w:r>
      <w:r w:rsidR="00883A53">
        <w:t>.</w:t>
      </w:r>
      <w:r w:rsidR="001F380A">
        <w:t xml:space="preserve"> </w:t>
      </w:r>
      <w:r w:rsidR="009227E0">
        <w:t xml:space="preserve">For </w:t>
      </w:r>
      <w:r w:rsidR="00D03521">
        <w:t>the energized electrical cleaning use, EPA assumes 1 worker per facility</w:t>
      </w:r>
      <w:r w:rsidR="002E34EF">
        <w:t xml:space="preserve">, resulting in a total of </w:t>
      </w:r>
      <w:r w:rsidR="00026699">
        <w:t>121</w:t>
      </w:r>
      <w:r w:rsidR="002E34EF">
        <w:t>,</w:t>
      </w:r>
      <w:r w:rsidR="00026699">
        <w:t>759</w:t>
      </w:r>
      <w:r w:rsidR="002E34EF">
        <w:t xml:space="preserve"> potentially exposed workers</w:t>
      </w:r>
      <w:r w:rsidR="00177454">
        <w:t>.</w:t>
      </w:r>
    </w:p>
    <w:p w:rsidR="00D009B8" w:rsidRPr="00A45A6E" w:rsidP="00CB1C05" w14:paraId="6BD5ED1F" w14:textId="77777777">
      <w:pPr>
        <w:pStyle w:val="Heading3"/>
      </w:pPr>
      <w:bookmarkStart w:id="834" w:name="_Toc85559211"/>
      <w:bookmarkStart w:id="835" w:name="_Toc111035618"/>
      <w:bookmarkStart w:id="836" w:name="_Toc114061995"/>
      <w:r w:rsidRPr="002D7BDA">
        <w:t xml:space="preserve">Liquid and Spray </w:t>
      </w:r>
      <w:r>
        <w:t xml:space="preserve">Batch </w:t>
      </w:r>
      <w:r w:rsidRPr="002D7BDA">
        <w:t>Cold Cleaning</w:t>
      </w:r>
      <w:bookmarkEnd w:id="834"/>
      <w:bookmarkEnd w:id="835"/>
      <w:bookmarkEnd w:id="836"/>
    </w:p>
    <w:p w:rsidR="00D009B8" w:rsidP="00CB1C05" w14:paraId="08F6C15A" w14:textId="77777777">
      <w:pPr>
        <w:pStyle w:val="BodyText"/>
      </w:pPr>
      <w:r>
        <w:t>Based on the 2017 NEI</w:t>
      </w:r>
      <w:r w:rsidR="00935A2E">
        <w:t xml:space="preserve"> </w:t>
      </w:r>
      <w:r w:rsidRPr="006D0935" w:rsidR="00935A2E">
        <w:t>(</w:t>
      </w:r>
      <w:hyperlink w:anchor="_ENREF_84" w:tooltip="U.S. Environmental Protection Agency (EPA), 2020 #15" w:history="1">
        <w:r w:rsidRPr="006D0935" w:rsidR="00414172">
          <w:fldChar w:fldCharType="begin" w:fldLock="1"/>
        </w:r>
        <w:r w:rsidR="00414172">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414172">
          <w:fldChar w:fldCharType="separate"/>
        </w:r>
        <w:r w:rsidR="00414172">
          <w:rPr>
            <w:noProof/>
          </w:rPr>
          <w:t>EPA 2020a</w:t>
        </w:r>
        <w:r w:rsidRPr="006D0935" w:rsidR="00414172">
          <w:fldChar w:fldCharType="end"/>
        </w:r>
      </w:hyperlink>
      <w:r w:rsidRPr="006D0935" w:rsidR="00935A2E">
        <w:t>)</w:t>
      </w:r>
      <w:r>
        <w:t xml:space="preserve">, </w:t>
      </w:r>
      <w:r w:rsidR="003D4988">
        <w:t xml:space="preserve">13 </w:t>
      </w:r>
      <w:r>
        <w:t xml:space="preserve">firms are estimated to use PCE in liquid and spray </w:t>
      </w:r>
      <w:r w:rsidR="008F5C90">
        <w:t xml:space="preserve">batch </w:t>
      </w:r>
      <w:r>
        <w:t>cold cleaning</w:t>
      </w:r>
      <w:r w:rsidR="008F5C90">
        <w:t xml:space="preserve"> (this excludes </w:t>
      </w:r>
      <w:r w:rsidR="00611386">
        <w:t>small</w:t>
      </w:r>
      <w:r w:rsidR="008647D8">
        <w:t>-scale cold cleaning</w:t>
      </w:r>
      <w:r w:rsidR="008F5C90">
        <w:t>)</w:t>
      </w:r>
      <w:r>
        <w:t xml:space="preserve">. The risk evaluation estimates that 42 workers and 25 ONUs per site are potentially exposed to PCE, resulting in a total of </w:t>
      </w:r>
      <w:r w:rsidR="00631F4A">
        <w:t xml:space="preserve">546 </w:t>
      </w:r>
      <w:r>
        <w:t xml:space="preserve">potentially exposed workers and </w:t>
      </w:r>
      <w:r w:rsidR="008F5C90">
        <w:t xml:space="preserve">325 </w:t>
      </w:r>
      <w:r>
        <w:t>potentially exposed ONUs.</w:t>
      </w:r>
      <w:r w:rsidR="00611386">
        <w:t xml:space="preserve"> Note that this excludes small-scale cold cleaning, such as in a </w:t>
      </w:r>
      <w:r w:rsidR="008576D6">
        <w:t>5</w:t>
      </w:r>
      <w:r w:rsidR="0018205D">
        <w:t>-</w:t>
      </w:r>
      <w:r w:rsidR="00611386">
        <w:t>gallon bucket, which is included under the wipe and liquid cleaning and polishing use category</w:t>
      </w:r>
      <w:r w:rsidR="004A5B52">
        <w:t>.</w:t>
      </w:r>
    </w:p>
    <w:p w:rsidR="00DE37DF" w:rsidP="00CB1C05" w14:paraId="7D6457F5" w14:textId="77777777">
      <w:pPr>
        <w:pStyle w:val="Heading3"/>
      </w:pPr>
      <w:bookmarkStart w:id="837" w:name="_Toc85559220"/>
      <w:bookmarkStart w:id="838" w:name="_Toc111035619"/>
      <w:bookmarkStart w:id="839" w:name="_Toc114061996"/>
      <w:r w:rsidRPr="002D7BDA">
        <w:t>Photographic Film Use</w:t>
      </w:r>
      <w:bookmarkEnd w:id="837"/>
      <w:bookmarkEnd w:id="838"/>
      <w:bookmarkEnd w:id="839"/>
    </w:p>
    <w:p w:rsidR="00DE37DF" w:rsidP="00CB1C05" w14:paraId="0D8F5009" w14:textId="77777777">
      <w:pPr>
        <w:pStyle w:val="BodyText"/>
      </w:pPr>
      <w:r>
        <w:t>EPA assumes a 2</w:t>
      </w:r>
      <w:r w:rsidR="008D7879">
        <w:t> percent</w:t>
      </w:r>
      <w:r>
        <w:t xml:space="preserve"> market penetration of PCE in the postproduction services and other motion picture and video industr</w:t>
      </w:r>
      <w:r w:rsidR="00023162">
        <w:t>ies</w:t>
      </w:r>
      <w:r>
        <w:t>, based on a 2000 study performed for the South Coast Air Quality Management District</w:t>
      </w:r>
      <w:r w:rsidR="00E878E9">
        <w:t xml:space="preserve"> (</w:t>
      </w:r>
      <w:hyperlink w:anchor="_ENREF_44" w:tooltip="Rogozen, 2000 #45" w:history="1">
        <w:r w:rsidRPr="00E878E9" w:rsidR="00414172">
          <w:fldChar w:fldCharType="begin" w:fldLock="1"/>
        </w:r>
        <w:r w:rsidR="00414172">
          <w:instrText xml:space="preserve"> ADDIN EN.CITE &lt;EndNote&gt;&lt;Cite&gt;&lt;Author&gt;Rogozen&lt;/Author&gt;&lt;Year&gt;2000&lt;/Year&gt;&lt;RecNum&gt;45&lt;/RecNum&gt;&lt;DisplayText&gt;Rogozen 2000&lt;/DisplayText&gt;&lt;record&gt;&lt;rec-number&gt;45&lt;/rec-number&gt;&lt;foreign-keys&gt;&lt;key app="EN" db-id="52wf2wf0o0rv01e9dzo52td80t0590tp2fwd" timestamp="1714499636"&gt;45&lt;/key&gt;&lt;/foreign-keys&gt;&lt;ref-type name="Generic"&gt;13&lt;/ref-type&gt;&lt;contributors&gt;&lt;authors&gt;&lt;author&gt;Rogozen, M. B.&lt;/author&gt;&lt;/authors&gt;&lt;secondary-authors&gt;&lt;author&gt;Pacific Environmental Services Inc.,&lt;/author&gt;&lt;/secondary-authors&gt;&lt;/contributors&gt;&lt;titles&gt;&lt;title&gt;Development of Refined Emission Inventory and Risk Reduction Guidelines for Motion Picture Film Processing&lt;/title&gt;&lt;/titles&gt;&lt;dates&gt;&lt;year&gt;2000&lt;/year&gt;&lt;/dates&gt;&lt;urls&gt;&lt;related-urls&gt;&lt;url&gt;https://ww3.arb.ca.gov/ei/pubs/motion_picture_film.pdf&lt;/url&gt;&lt;/related-urls&gt;&lt;/urls&gt;&lt;/record&gt;&lt;/Cite&gt;&lt;/EndNote&gt;</w:instrText>
        </w:r>
        <w:r w:rsidRPr="00E878E9" w:rsidR="00414172">
          <w:fldChar w:fldCharType="separate"/>
        </w:r>
        <w:r w:rsidRPr="00E878E9" w:rsidR="00414172">
          <w:rPr>
            <w:noProof/>
          </w:rPr>
          <w:t>Rogozen 2000</w:t>
        </w:r>
        <w:r w:rsidRPr="00E878E9" w:rsidR="00414172">
          <w:fldChar w:fldCharType="end"/>
        </w:r>
      </w:hyperlink>
      <w:r w:rsidR="00E878E9">
        <w:t>)</w:t>
      </w:r>
      <w:r>
        <w:t xml:space="preserve">. The study determined </w:t>
      </w:r>
      <w:r w:rsidR="008576D6">
        <w:t xml:space="preserve">that </w:t>
      </w:r>
      <w:r>
        <w:t xml:space="preserve">53 facilities </w:t>
      </w:r>
      <w:r w:rsidR="008576D6">
        <w:t xml:space="preserve">were </w:t>
      </w:r>
      <w:r>
        <w:t>eligible for the study out of a sample of 73 facilities (73</w:t>
      </w:r>
      <w:r w:rsidR="008D7879">
        <w:t> percent</w:t>
      </w:r>
      <w:r>
        <w:t>), where eligibility was determined by facilities performing wet-gate printing and motion-picture cleaning. Based on the eligible facilities, 58</w:t>
      </w:r>
      <w:r w:rsidR="008D7879">
        <w:t> percent</w:t>
      </w:r>
      <w:r>
        <w:t xml:space="preserve"> of film cleaning machines used PCE. EPA determined that NAICS 51219 Postproduction Services and Other Motion Picture and Video Industries best encompassed the motion-picture cleaning industry. However, this NAICS also includes other post-production services such as subtitling, credits, closed-</w:t>
      </w:r>
      <w:r w:rsidR="00023162">
        <w:t>captioning</w:t>
      </w:r>
      <w:r>
        <w:t xml:space="preserve">, </w:t>
      </w:r>
      <w:r w:rsidR="00023162">
        <w:t>computer-generated imagery</w:t>
      </w:r>
      <w:r>
        <w:t xml:space="preserve">, animation, and special effects. EPA assumes </w:t>
      </w:r>
      <w:r w:rsidR="00023162">
        <w:t xml:space="preserve">that </w:t>
      </w:r>
      <w:r>
        <w:t>5</w:t>
      </w:r>
      <w:r w:rsidR="008D7879">
        <w:t> percent</w:t>
      </w:r>
      <w:r>
        <w:t xml:space="preserve"> of NAICS 51219 performs film cleaning services. Therefore, the 2</w:t>
      </w:r>
      <w:r w:rsidR="008D7879">
        <w:t> percent</w:t>
      </w:r>
      <w:r>
        <w:t xml:space="preserve"> market penetration was derived by multiplying this 5</w:t>
      </w:r>
      <w:r w:rsidR="008D7879">
        <w:t> percent</w:t>
      </w:r>
      <w:r>
        <w:t xml:space="preserve"> by the 73</w:t>
      </w:r>
      <w:r w:rsidR="008D7879">
        <w:t> percent</w:t>
      </w:r>
      <w:r>
        <w:t xml:space="preserve"> of firms performing wet-gate printing and the 58</w:t>
      </w:r>
      <w:r w:rsidR="008D7879">
        <w:t> percent</w:t>
      </w:r>
      <w:r>
        <w:t xml:space="preserve"> of cleaning machines using PCE. Multiplying the 2,</w:t>
      </w:r>
      <w:r w:rsidR="00775CFA">
        <w:t>987</w:t>
      </w:r>
      <w:r>
        <w:t xml:space="preserve"> total firms in NAICS 51219 by 2</w:t>
      </w:r>
      <w:r w:rsidR="008D7879">
        <w:t> percent</w:t>
      </w:r>
      <w:r>
        <w:t xml:space="preserve"> results in an estimated </w:t>
      </w:r>
      <w:r w:rsidR="00775CFA">
        <w:t>60</w:t>
      </w:r>
      <w:r>
        <w:t xml:space="preserve"> firms using PCE for photographic film use.</w:t>
      </w:r>
    </w:p>
    <w:p w:rsidR="00DE37DF" w:rsidP="00CB1C05" w14:paraId="4DFE30D3" w14:textId="77777777">
      <w:pPr>
        <w:pStyle w:val="BodyText"/>
      </w:pPr>
      <w:r>
        <w:t xml:space="preserve">To estimate the total number of workers and ONUs potentially using PCE, </w:t>
      </w:r>
      <w:r w:rsidR="00F1197C">
        <w:t>EPA</w:t>
      </w:r>
      <w:r>
        <w:t xml:space="preserve"> multiplied the number of firms using PCE (</w:t>
      </w:r>
      <w:r w:rsidR="00F32DE9">
        <w:t>60</w:t>
      </w:r>
      <w:r>
        <w:t>) by the estimated number of employees per firm (11) and the percentage of workers (5</w:t>
      </w:r>
      <w:r w:rsidR="008D7879">
        <w:t> percent</w:t>
      </w:r>
      <w:r>
        <w:t>) and ONUs (11</w:t>
      </w:r>
      <w:r w:rsidR="008D7879">
        <w:t> percent</w:t>
      </w:r>
      <w:r>
        <w:t xml:space="preserve">) per firm based on 2020 </w:t>
      </w:r>
      <w:r w:rsidR="00EE20C0">
        <w:t>occupational exposure scenario (</w:t>
      </w:r>
      <w:r>
        <w:t>OES</w:t>
      </w:r>
      <w:r w:rsidR="00EE20C0">
        <w:t>)</w:t>
      </w:r>
      <w:r>
        <w:t xml:space="preserve"> data. </w:t>
      </w:r>
      <w:r w:rsidR="00F1197C">
        <w:t>EPA</w:t>
      </w:r>
      <w:r>
        <w:t xml:space="preserve"> assumed that potentially exposed workers consisted of employees in Production Occupations, and potentially exposed ONUs consisted of employees in Media and Communication Equipment Workers occupations. </w:t>
      </w:r>
      <w:r w:rsidR="00F1197C">
        <w:t>EPA</w:t>
      </w:r>
      <w:r>
        <w:t xml:space="preserve"> used OES data for </w:t>
      </w:r>
      <w:r w:rsidR="00EE20C0">
        <w:t xml:space="preserve">NAICS </w:t>
      </w:r>
      <w:r>
        <w:t>512130 Motion Picture and Video Exhibition for this calculation because NAICS 51219 was not in the OES data. This results in an estimated total of 3</w:t>
      </w:r>
      <w:r w:rsidR="00F32DE9">
        <w:t>2</w:t>
      </w:r>
      <w:r>
        <w:t xml:space="preserve"> workers and </w:t>
      </w:r>
      <w:r w:rsidR="00F32DE9">
        <w:t>70</w:t>
      </w:r>
      <w:r>
        <w:t xml:space="preserve"> ONUs potentially exposed to PCE.</w:t>
      </w:r>
    </w:p>
    <w:p w:rsidR="00DE37DF" w:rsidRPr="007F6B48" w:rsidP="00CB1C05" w14:paraId="2BA3FA67" w14:textId="77777777">
      <w:pPr>
        <w:pStyle w:val="Heading3"/>
      </w:pPr>
      <w:bookmarkStart w:id="840" w:name="_Toc85559216"/>
      <w:bookmarkStart w:id="841" w:name="_Toc111035620"/>
      <w:bookmarkStart w:id="842" w:name="_Toc114061997"/>
      <w:r w:rsidRPr="002D7BDA">
        <w:t>Lubricants and Greases</w:t>
      </w:r>
      <w:bookmarkEnd w:id="840"/>
      <w:bookmarkEnd w:id="841"/>
      <w:bookmarkEnd w:id="842"/>
    </w:p>
    <w:p w:rsidR="00DE37DF" w:rsidP="00CB1C05" w14:paraId="4CC9FC89" w14:textId="77777777">
      <w:pPr>
        <w:pStyle w:val="BodyText"/>
      </w:pPr>
      <w:r>
        <w:t xml:space="preserve">The Final Risk Evaluation for </w:t>
      </w:r>
      <w:r w:rsidR="00843813">
        <w:t>PCE</w:t>
      </w:r>
      <w:r>
        <w:t xml:space="preserve"> assumes that the market penetration for PCE lubricants and greases is 29.6</w:t>
      </w:r>
      <w:r w:rsidR="008D7879">
        <w:t> percent</w:t>
      </w:r>
      <w:r>
        <w:t>, the same as that for aerosol degreasers</w:t>
      </w:r>
      <w:r w:rsidR="00C40446">
        <w:t xml:space="preserve"> (EPA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sidR="00C40446">
        <w:t>)</w:t>
      </w:r>
      <w:r>
        <w:t xml:space="preserve">. </w:t>
      </w:r>
      <w:r w:rsidR="00593FB3">
        <w:t>The 2017 NEI included facilities that appeared to be using PCE in using lubricants and greases in two NAICS</w:t>
      </w:r>
      <w:r w:rsidR="00935A2E">
        <w:t xml:space="preserve"> </w:t>
      </w:r>
      <w:r w:rsidRPr="006D0935" w:rsidR="00935A2E">
        <w:t>(</w:t>
      </w:r>
      <w:hyperlink w:anchor="_ENREF_84" w:tooltip="U.S. Environmental Protection Agency (EPA), 2020 #15" w:history="1">
        <w:r w:rsidRPr="006D0935" w:rsidR="00414172">
          <w:fldChar w:fldCharType="begin" w:fldLock="1"/>
        </w:r>
        <w:r w:rsidR="00414172">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414172">
          <w:fldChar w:fldCharType="separate"/>
        </w:r>
        <w:r w:rsidR="00414172">
          <w:rPr>
            <w:noProof/>
          </w:rPr>
          <w:t>EPA 2020a</w:t>
        </w:r>
        <w:r w:rsidRPr="006D0935" w:rsidR="00414172">
          <w:fldChar w:fldCharType="end"/>
        </w:r>
      </w:hyperlink>
      <w:r w:rsidRPr="006D0935" w:rsidR="00935A2E">
        <w:t>)</w:t>
      </w:r>
      <w:r w:rsidR="00593FB3">
        <w:t>.  Using 201</w:t>
      </w:r>
      <w:r w:rsidR="006A619F">
        <w:t>9</w:t>
      </w:r>
      <w:r w:rsidR="00593FB3">
        <w:t xml:space="preserve"> SUSB data</w:t>
      </w:r>
      <w:r w:rsidR="00E9206C">
        <w:t xml:space="preserve"> (</w:t>
      </w:r>
      <w:hyperlink w:anchor="_ENREF_66" w:tooltip="U.S. Census Bureau, 2022 #11" w:history="1">
        <w:r w:rsidR="00414172">
          <w:fldChar w:fldCharType="begin" w:fldLock="1"/>
        </w:r>
        <w:r w:rsidR="00414172">
          <w:instrText xml:space="preserve"> ADDIN EN.CITE &lt;EndNote&gt;&lt;Cite&gt;&lt;Author&gt;U.S. Census Bureau&lt;/Author&gt;&lt;Year&gt;2022&lt;/Year&gt;&lt;RecNum&gt;11&lt;/RecNum&gt;&lt;DisplayText&gt;U.S. Census Bureau 2022&lt;/DisplayText&gt;&lt;record&gt;&lt;rec-number&gt;11&lt;/rec-number&gt;&lt;foreign-keys&gt;&lt;key app="EN" db-id="52wf2wf0o0rv01e9dzo52td80t0590tp2fwd" timestamp="1714499636"&gt;11&lt;/key&gt;&lt;/foreign-keys&gt;&lt;ref-type name="Government Document"&gt;46&lt;/ref-type&gt;&lt;contributors&gt;&lt;authors&gt;&lt;author&gt;U.S. Census Bureau,&lt;/author&gt;&lt;/authors&gt;&lt;/contributors&gt;&lt;titles&gt;&lt;title&gt;The Number of Firms and Establishments, Employment, and Annual Payroll by State, Industry, and Enterprise Employment Size: 2019&lt;/title&gt;&lt;/titles&gt;&lt;dates&gt;&lt;year&gt;2022&lt;/year&gt;&lt;/dates&gt;&lt;urls&gt;&lt;related-urls&gt;&lt;url&gt;https://www2.census.gov/programs-surveys/susb/tables/2019/us_state_6digitnaics_2019.xlsx&lt;/url&gt;&lt;/related-urls&gt;&lt;/urls&gt;&lt;/record&gt;&lt;/Cite&gt;&lt;/EndNote&gt;</w:instrText>
        </w:r>
        <w:r w:rsidR="00414172">
          <w:fldChar w:fldCharType="separate"/>
        </w:r>
        <w:r w:rsidR="00414172">
          <w:rPr>
            <w:noProof/>
          </w:rPr>
          <w:t>U.S. Census Bureau 2022</w:t>
        </w:r>
        <w:r w:rsidR="00414172">
          <w:fldChar w:fldCharType="end"/>
        </w:r>
      </w:hyperlink>
      <w:r w:rsidR="00E9206C">
        <w:t>)</w:t>
      </w:r>
      <w:r w:rsidR="00593FB3">
        <w:t xml:space="preserve">, </w:t>
      </w:r>
      <w:r w:rsidR="00F1197C">
        <w:t>EPA</w:t>
      </w:r>
      <w:r w:rsidR="00593FB3">
        <w:t xml:space="preserve"> estimates approximately </w:t>
      </w:r>
      <w:r w:rsidR="00510432">
        <w:t>3</w:t>
      </w:r>
      <w:r w:rsidR="00593FB3">
        <w:t>,</w:t>
      </w:r>
      <w:r w:rsidR="004D3A67">
        <w:t xml:space="preserve">3,439 </w:t>
      </w:r>
      <w:r w:rsidR="00593FB3">
        <w:t>total firms in the industry. Multiplying this total by 29.6</w:t>
      </w:r>
      <w:r w:rsidR="008D7879">
        <w:t> percent</w:t>
      </w:r>
      <w:r w:rsidR="00593FB3">
        <w:t xml:space="preserve"> results in </w:t>
      </w:r>
      <w:r w:rsidR="00471D21">
        <w:t>1,018</w:t>
      </w:r>
      <w:r w:rsidR="00510432">
        <w:t xml:space="preserve"> </w:t>
      </w:r>
      <w:r w:rsidR="00593FB3">
        <w:t xml:space="preserve">firms using PCE in lubricants and greases. </w:t>
      </w:r>
      <w:r>
        <w:t xml:space="preserve">The risk evaluation further estimates 3 workers and 0.4 ONUs per site potentially exposed to PCE, resulting in a total of </w:t>
      </w:r>
      <w:r w:rsidR="00184113">
        <w:t>3,</w:t>
      </w:r>
      <w:r w:rsidR="008C72BC">
        <w:t>054</w:t>
      </w:r>
      <w:r w:rsidR="00AD1F6B">
        <w:t xml:space="preserve"> </w:t>
      </w:r>
      <w:r>
        <w:t xml:space="preserve">potentially exposed workers and </w:t>
      </w:r>
      <w:r w:rsidR="008C72BC">
        <w:t>407</w:t>
      </w:r>
      <w:r>
        <w:t xml:space="preserve"> potentially exposed ONUs.</w:t>
      </w:r>
    </w:p>
    <w:p w:rsidR="00DE37DF" w:rsidRPr="00D67DF2" w:rsidP="00CB1C05" w14:paraId="7BE9F9AB" w14:textId="77777777">
      <w:pPr>
        <w:pStyle w:val="Heading3"/>
      </w:pPr>
      <w:bookmarkStart w:id="843" w:name="_Toc85559225"/>
      <w:bookmarkStart w:id="844" w:name="_Toc111035621"/>
      <w:bookmarkStart w:id="845" w:name="_Toc114061998"/>
      <w:r w:rsidRPr="002D7BDA">
        <w:t xml:space="preserve">Wipe </w:t>
      </w:r>
      <w:r w:rsidR="00315A13">
        <w:t xml:space="preserve">and Liquid </w:t>
      </w:r>
      <w:r w:rsidRPr="002D7BDA">
        <w:t>Cleaning and Polishing</w:t>
      </w:r>
      <w:bookmarkEnd w:id="843"/>
      <w:bookmarkEnd w:id="844"/>
      <w:bookmarkEnd w:id="845"/>
    </w:p>
    <w:p w:rsidR="006541EF" w:rsidP="00CB1C05" w14:paraId="5A1C1685" w14:textId="77777777">
      <w:pPr>
        <w:pStyle w:val="BodyText"/>
      </w:pPr>
      <w:r>
        <w:t xml:space="preserve">Information on market penetration for PCE in wipe cleaning and polishing could not be identified. Therefore, </w:t>
      </w:r>
      <w:r w:rsidR="00F1197C">
        <w:t>EPA</w:t>
      </w:r>
      <w:r>
        <w:t xml:space="preserve"> </w:t>
      </w:r>
      <w:r w:rsidR="008D28A7">
        <w:t xml:space="preserve">used the </w:t>
      </w:r>
      <w:r w:rsidR="003B0E3C">
        <w:t xml:space="preserve">PCE </w:t>
      </w:r>
      <w:r w:rsidR="00675450">
        <w:t xml:space="preserve">consumption volume </w:t>
      </w:r>
      <w:r w:rsidR="00D3687A">
        <w:t xml:space="preserve">estimates for this use </w:t>
      </w:r>
      <w:r w:rsidR="003B0E3C">
        <w:t>relative</w:t>
      </w:r>
      <w:r w:rsidR="002D58B0">
        <w:t xml:space="preserve"> to the </w:t>
      </w:r>
      <w:r w:rsidR="003B0E3C">
        <w:t xml:space="preserve">PCE consumption volume </w:t>
      </w:r>
      <w:r w:rsidR="00573620">
        <w:t xml:space="preserve">for </w:t>
      </w:r>
      <w:r w:rsidR="002D58B0">
        <w:t xml:space="preserve">aerosol </w:t>
      </w:r>
      <w:r w:rsidR="00573620">
        <w:t xml:space="preserve">cleaning/degreasing </w:t>
      </w:r>
      <w:r w:rsidR="000975DE">
        <w:t>to estimate the number of</w:t>
      </w:r>
      <w:r>
        <w:t xml:space="preserve"> </w:t>
      </w:r>
      <w:r w:rsidR="00A04A0C">
        <w:t>facilities</w:t>
      </w:r>
      <w:r w:rsidR="00476638">
        <w:t>, workers, and ONUs</w:t>
      </w:r>
      <w:r w:rsidR="00A04A0C">
        <w:t xml:space="preserve"> using PCE for wipe and liquid cleaning and polishing. </w:t>
      </w:r>
      <w:r w:rsidR="00883435">
        <w:t xml:space="preserve">According to the estimates presented above in </w:t>
      </w:r>
      <w:r w:rsidR="00883435">
        <w:fldChar w:fldCharType="begin" w:fldLock="1"/>
      </w:r>
      <w:r w:rsidR="00883435">
        <w:instrText xml:space="preserve"> REF _Ref47434328 \h  \* MERGEFORMAT </w:instrText>
      </w:r>
      <w:r w:rsidR="00883435">
        <w:fldChar w:fldCharType="separate"/>
      </w:r>
      <w:r w:rsidR="0092222B">
        <w:t xml:space="preserve">Table </w:t>
      </w:r>
      <w:r w:rsidR="0092222B">
        <w:rPr>
          <w:noProof/>
        </w:rPr>
        <w:t>6</w:t>
      </w:r>
      <w:r w:rsidR="0092222B">
        <w:rPr>
          <w:noProof/>
        </w:rPr>
        <w:noBreakHyphen/>
        <w:t>8</w:t>
      </w:r>
      <w:r w:rsidR="00883435">
        <w:fldChar w:fldCharType="end"/>
      </w:r>
      <w:r w:rsidR="00883435">
        <w:t xml:space="preserve">, </w:t>
      </w:r>
      <w:r w:rsidR="00734271">
        <w:t xml:space="preserve">the consumption volume for this use </w:t>
      </w:r>
      <w:r w:rsidR="00883435">
        <w:t>is about 26</w:t>
      </w:r>
      <w:r w:rsidR="004526DA">
        <w:t xml:space="preserve"> percent</w:t>
      </w:r>
      <w:r w:rsidR="00883435">
        <w:t xml:space="preserve"> of the aerosol cleaning/degreasing consumption volume, </w:t>
      </w:r>
      <w:r w:rsidR="00734271">
        <w:t xml:space="preserve">and therefore EPA estimates that there are </w:t>
      </w:r>
      <w:r w:rsidR="00883435">
        <w:t>823 facilities</w:t>
      </w:r>
      <w:r w:rsidR="00476638">
        <w:t xml:space="preserve">, </w:t>
      </w:r>
      <w:r w:rsidR="00B51228">
        <w:t>2</w:t>
      </w:r>
      <w:r w:rsidR="002267C8">
        <w:t>,</w:t>
      </w:r>
      <w:r w:rsidR="00B51228">
        <w:t xml:space="preserve">470 </w:t>
      </w:r>
      <w:r w:rsidR="002267C8">
        <w:t>workers and 329</w:t>
      </w:r>
      <w:r w:rsidR="00734271">
        <w:t xml:space="preserve"> </w:t>
      </w:r>
      <w:r w:rsidR="002267C8">
        <w:t>ONUs</w:t>
      </w:r>
      <w:r w:rsidR="00734271">
        <w:t xml:space="preserve"> using PCE for wipe and liquid cleaning and polishing</w:t>
      </w:r>
      <w:r w:rsidR="00883435">
        <w:t>.</w:t>
      </w:r>
      <w:r w:rsidR="00D07A46">
        <w:t xml:space="preserve"> </w:t>
      </w:r>
    </w:p>
    <w:p w:rsidR="00315A13" w:rsidP="00CB1C05" w14:paraId="0298E0D5" w14:textId="77777777">
      <w:pPr>
        <w:pStyle w:val="Heading3"/>
      </w:pPr>
      <w:bookmarkStart w:id="846" w:name="_Toc85559222"/>
      <w:bookmarkStart w:id="847" w:name="_Toc111035622"/>
      <w:bookmarkStart w:id="848" w:name="_Toc114061999"/>
      <w:r w:rsidRPr="002D7BDA">
        <w:t>Spot Removers</w:t>
      </w:r>
      <w:bookmarkEnd w:id="846"/>
      <w:bookmarkEnd w:id="847"/>
      <w:bookmarkEnd w:id="848"/>
    </w:p>
    <w:p w:rsidR="00315A13" w:rsidP="00CB1C05" w14:paraId="3DF6102A" w14:textId="77777777">
      <w:pPr>
        <w:pStyle w:val="BodyText"/>
      </w:pPr>
      <w:r>
        <w:t xml:space="preserve">The estimated number of sites with </w:t>
      </w:r>
      <w:r w:rsidR="00C44D03">
        <w:t xml:space="preserve">PCE </w:t>
      </w:r>
      <w:r>
        <w:t xml:space="preserve">dry cleaning machines is described above in section </w:t>
      </w:r>
      <w:r>
        <w:fldChar w:fldCharType="begin" w:fldLock="1"/>
      </w:r>
      <w:r>
        <w:instrText xml:space="preserve"> REF _Ref109928134 \r \h </w:instrText>
      </w:r>
      <w:r>
        <w:fldChar w:fldCharType="separate"/>
      </w:r>
      <w:r w:rsidR="0092222B">
        <w:t>6.1.5</w:t>
      </w:r>
      <w:r>
        <w:fldChar w:fldCharType="end"/>
      </w:r>
      <w:r w:rsidR="00D1771B">
        <w:t>.</w:t>
      </w:r>
      <w:r w:rsidR="00AF6815">
        <w:t xml:space="preserve"> EPA assumes the same number of sites use spot removers containing PCE. </w:t>
      </w:r>
      <w:r w:rsidR="00D76C2F">
        <w:t xml:space="preserve">This is likely an overestimate because </w:t>
      </w:r>
      <w:r w:rsidR="00AF6815">
        <w:t xml:space="preserve">PCE spot removers </w:t>
      </w:r>
      <w:r w:rsidR="00D76C2F">
        <w:t xml:space="preserve">are generally not compatible with other types of machines </w:t>
      </w:r>
      <w:r w:rsidR="005037D7">
        <w:t xml:space="preserve">and some sites using PCE machines may not use PCE spotting chemicals. </w:t>
      </w:r>
      <w:r w:rsidR="00752D37">
        <w:t xml:space="preserve">Each site is assumed to have one </w:t>
      </w:r>
      <w:r w:rsidR="00EB5CE0">
        <w:t xml:space="preserve">worker </w:t>
      </w:r>
      <w:r w:rsidR="00752D37">
        <w:t xml:space="preserve">and one ONU. </w:t>
      </w:r>
      <w:r w:rsidR="005037D7">
        <w:t xml:space="preserve">The resulting estimates are </w:t>
      </w:r>
      <w:r w:rsidR="00C77E26">
        <w:t>14</w:t>
      </w:r>
      <w:r w:rsidR="005037D7">
        <w:t>,</w:t>
      </w:r>
      <w:r w:rsidR="00C77E26">
        <w:t xml:space="preserve">289 </w:t>
      </w:r>
      <w:r w:rsidR="005037D7">
        <w:t xml:space="preserve">sites, workers, and ONUs for the use of </w:t>
      </w:r>
      <w:r w:rsidR="005037D7">
        <w:rPr>
          <w:lang w:val="en-US"/>
        </w:rPr>
        <w:t xml:space="preserve">PCE in spot removers. </w:t>
      </w:r>
      <w:r w:rsidR="00D1771B">
        <w:t xml:space="preserve"> </w:t>
      </w:r>
    </w:p>
    <w:p w:rsidR="008A626F" w:rsidRPr="00DC7ABD" w:rsidP="00CB1C05" w14:paraId="23D6EB5C" w14:textId="77777777">
      <w:pPr>
        <w:pStyle w:val="Heading3"/>
      </w:pPr>
      <w:bookmarkStart w:id="849" w:name="_Toc85559214"/>
      <w:bookmarkStart w:id="850" w:name="_Toc111035623"/>
      <w:bookmarkStart w:id="851" w:name="_Toc114062000"/>
      <w:r w:rsidRPr="002D7BDA">
        <w:t>Inks and Ink Removal</w:t>
      </w:r>
      <w:bookmarkEnd w:id="849"/>
      <w:bookmarkEnd w:id="850"/>
      <w:bookmarkEnd w:id="851"/>
    </w:p>
    <w:p w:rsidR="008A626F" w:rsidP="00CB1C05" w14:paraId="070FF993" w14:textId="77777777">
      <w:pPr>
        <w:pStyle w:val="BodyText"/>
      </w:pPr>
      <w:r w:rsidRPr="00437B8F">
        <w:t>The use of PCE</w:t>
      </w:r>
      <w:r>
        <w:rPr>
          <w:b/>
          <w:bCs/>
        </w:rPr>
        <w:t xml:space="preserve"> </w:t>
      </w:r>
      <w:r>
        <w:t xml:space="preserve">for this COU is expected to be minimal. Therefore, </w:t>
      </w:r>
      <w:r w:rsidR="00F1197C">
        <w:t>EPA</w:t>
      </w:r>
      <w:r>
        <w:t xml:space="preserve"> assumed the market penetration of PCE for inks and ink removal is 0.5</w:t>
      </w:r>
      <w:r w:rsidR="008D7879">
        <w:t> percent</w:t>
      </w:r>
      <w:r>
        <w:t xml:space="preserve">. Based on the assumption that NAICS 323113 Commercial Screen Printing covers all activities in this COU, </w:t>
      </w:r>
      <w:r w:rsidR="00F1197C">
        <w:t>EPA</w:t>
      </w:r>
      <w:r>
        <w:t xml:space="preserve"> estimates approximately 5,</w:t>
      </w:r>
      <w:r w:rsidR="005E2A1D">
        <w:t xml:space="preserve">521 </w:t>
      </w:r>
      <w:r>
        <w:t xml:space="preserve">total firms in the industry using </w:t>
      </w:r>
      <w:r w:rsidR="00E85E5A">
        <w:t xml:space="preserve">2019 </w:t>
      </w:r>
      <w:r>
        <w:t>SUSB data</w:t>
      </w:r>
      <w:r w:rsidR="00E9206C">
        <w:t xml:space="preserve"> (</w:t>
      </w:r>
      <w:hyperlink w:anchor="_ENREF_66" w:tooltip="U.S. Census Bureau, 2022 #11" w:history="1">
        <w:r w:rsidR="00414172">
          <w:fldChar w:fldCharType="begin" w:fldLock="1"/>
        </w:r>
        <w:r w:rsidR="00414172">
          <w:instrText xml:space="preserve"> ADDIN EN.CITE &lt;EndNote&gt;&lt;Cite&gt;&lt;Author&gt;U.S. Census Bureau&lt;/Author&gt;&lt;Year&gt;2022&lt;/Year&gt;&lt;RecNum&gt;11&lt;/RecNum&gt;&lt;DisplayText&gt;U.S. Census Bureau 2022&lt;/DisplayText&gt;&lt;record&gt;&lt;rec-number&gt;11&lt;/rec-number&gt;&lt;foreign-keys&gt;&lt;key app="EN" db-id="52wf2wf0o0rv01e9dzo52td80t0590tp2fwd" timestamp="1714499636"&gt;11&lt;/key&gt;&lt;/foreign-keys&gt;&lt;ref-type name="Government Document"&gt;46&lt;/ref-type&gt;&lt;contributors&gt;&lt;authors&gt;&lt;author&gt;U.S. Census Bureau,&lt;/author&gt;&lt;/authors&gt;&lt;/contributors&gt;&lt;titles&gt;&lt;title&gt;The Number of Firms and Establishments, Employment, and Annual Payroll by State, Industry, and Enterprise Employment Size: 2019&lt;/title&gt;&lt;/titles&gt;&lt;dates&gt;&lt;year&gt;2022&lt;/year&gt;&lt;/dates&gt;&lt;urls&gt;&lt;related-urls&gt;&lt;url&gt;https://www2.census.gov/programs-surveys/susb/tables/2019/us_state_6digitnaics_2019.xlsx&lt;/url&gt;&lt;/related-urls&gt;&lt;/urls&gt;&lt;/record&gt;&lt;/Cite&gt;&lt;/EndNote&gt;</w:instrText>
        </w:r>
        <w:r w:rsidR="00414172">
          <w:fldChar w:fldCharType="separate"/>
        </w:r>
        <w:r w:rsidR="00414172">
          <w:rPr>
            <w:noProof/>
          </w:rPr>
          <w:t>U.S. Census Bureau 2022</w:t>
        </w:r>
        <w:r w:rsidR="00414172">
          <w:fldChar w:fldCharType="end"/>
        </w:r>
      </w:hyperlink>
      <w:r w:rsidR="00E9206C">
        <w:t>)</w:t>
      </w:r>
      <w:r>
        <w:t>. Multiplying this total by 0.5</w:t>
      </w:r>
      <w:r w:rsidR="008D7879">
        <w:t> percent</w:t>
      </w:r>
      <w:r>
        <w:t xml:space="preserve"> results in </w:t>
      </w:r>
      <w:r w:rsidR="006462C8">
        <w:t xml:space="preserve">28 </w:t>
      </w:r>
      <w:r>
        <w:t xml:space="preserve">firms using PCE in inks and ink removal. To estimate the total number of workers and ONUs potentially using PCE, </w:t>
      </w:r>
      <w:r w:rsidR="00F1197C">
        <w:t>EPA</w:t>
      </w:r>
      <w:r>
        <w:t xml:space="preserve"> multiplied the total number of employees in NAICS 323113 from the </w:t>
      </w:r>
      <w:r w:rsidR="003B1EBC">
        <w:t xml:space="preserve">2019 </w:t>
      </w:r>
      <w:r>
        <w:t>SUSB data by the market penetration of PCE, the percentage of potentially exposed workers, and the ratio of workers to ONUs.  It is assumed that the ratio of workers to ONUs is the same as the ratio for the inks and ink removal COU in the Final Risk Evaluation for Trichloroethylene. The percentage of potentially exposed employees (22</w:t>
      </w:r>
      <w:r w:rsidR="008D7879">
        <w:t> percent</w:t>
      </w:r>
      <w:r>
        <w:t xml:space="preserve">) is estimated from OSHA enforcement data for NAICS 3231 (see description in Section </w:t>
      </w:r>
      <w:r>
        <w:fldChar w:fldCharType="begin" w:fldLock="1"/>
      </w:r>
      <w:r>
        <w:instrText xml:space="preserve"> REF _Ref84247709 \r \h </w:instrText>
      </w:r>
      <w:r>
        <w:fldChar w:fldCharType="separate"/>
      </w:r>
      <w:r w:rsidR="0092222B">
        <w:t>6.2.12</w:t>
      </w:r>
      <w:r>
        <w:fldChar w:fldCharType="end"/>
      </w:r>
      <w:r>
        <w:t>). Multiplying the total number of employees (64,671) by the market penetration of PCE (0.5</w:t>
      </w:r>
      <w:r w:rsidR="008D7879">
        <w:t> percent</w:t>
      </w:r>
      <w:r>
        <w:t>), the percentage of potentially exposed workers (22</w:t>
      </w:r>
      <w:r w:rsidR="008D7879">
        <w:t> percent</w:t>
      </w:r>
      <w:r>
        <w:t>) and the ratio of workers to ONUs (37</w:t>
      </w:r>
      <w:r w:rsidR="008D7879">
        <w:t> percent</w:t>
      </w:r>
      <w:r>
        <w:t xml:space="preserve"> workers and 63</w:t>
      </w:r>
      <w:r w:rsidR="008D7879">
        <w:t> percent</w:t>
      </w:r>
      <w:r>
        <w:t xml:space="preserve"> ONUs) results in a total of 26 potentially exposed workers and 44 potentially exposed ONUs.</w:t>
      </w:r>
    </w:p>
    <w:p w:rsidR="00883A53" w:rsidP="00CB1C05" w14:paraId="0AE62504" w14:textId="77777777">
      <w:pPr>
        <w:pStyle w:val="Heading3"/>
      </w:pPr>
      <w:bookmarkStart w:id="852" w:name="_Toc85559210"/>
      <w:bookmarkStart w:id="853" w:name="_Toc111035624"/>
      <w:bookmarkStart w:id="854" w:name="_Toc114062001"/>
      <w:r w:rsidRPr="002D7BDA">
        <w:t>Anti-Spatter Welding Aerosol</w:t>
      </w:r>
      <w:bookmarkEnd w:id="852"/>
      <w:bookmarkEnd w:id="853"/>
      <w:bookmarkEnd w:id="854"/>
    </w:p>
    <w:p w:rsidR="00883A53" w:rsidP="00CB1C05" w14:paraId="3A26CF2A" w14:textId="77777777">
      <w:pPr>
        <w:pStyle w:val="BodyText"/>
      </w:pPr>
      <w:r>
        <w:t>Data</w:t>
      </w:r>
      <w:r w:rsidR="00C6026A">
        <w:t xml:space="preserve"> on the </w:t>
      </w:r>
      <w:r w:rsidR="00D96366">
        <w:t xml:space="preserve">numbers of firms </w:t>
      </w:r>
      <w:r>
        <w:t xml:space="preserve">using anti-spatter welding aerosols </w:t>
      </w:r>
      <w:r w:rsidR="00EB5CE0">
        <w:t xml:space="preserve">were </w:t>
      </w:r>
      <w:r w:rsidR="00FD3867">
        <w:t xml:space="preserve">unavailable. </w:t>
      </w:r>
      <w:r w:rsidR="00C6026A">
        <w:t>Based on the</w:t>
      </w:r>
      <w:r w:rsidR="00882182">
        <w:t xml:space="preserve"> estimated </w:t>
      </w:r>
      <w:r w:rsidR="00B14808">
        <w:t xml:space="preserve">annual </w:t>
      </w:r>
      <w:r w:rsidR="00882182">
        <w:t xml:space="preserve">consumption volume </w:t>
      </w:r>
      <w:r w:rsidR="00030DE0">
        <w:t xml:space="preserve">for PCE in anti-spatter welding aerosols </w:t>
      </w:r>
      <w:r w:rsidR="004370FA">
        <w:t>described in</w:t>
      </w:r>
      <w:r w:rsidR="00882182">
        <w:t xml:space="preserve"> </w:t>
      </w:r>
      <w:r w:rsidR="00EB5CE0">
        <w:t xml:space="preserve">Section </w:t>
      </w:r>
      <w:r w:rsidR="00037636">
        <w:fldChar w:fldCharType="begin" w:fldLock="1"/>
      </w:r>
      <w:r w:rsidR="00037636">
        <w:instrText xml:space="preserve"> REF _Ref47424197 \r \h </w:instrText>
      </w:r>
      <w:r w:rsidR="00037636">
        <w:fldChar w:fldCharType="separate"/>
      </w:r>
      <w:r w:rsidR="0092222B">
        <w:t>6.1.2</w:t>
      </w:r>
      <w:r w:rsidR="00037636">
        <w:fldChar w:fldCharType="end"/>
      </w:r>
      <w:r w:rsidR="00B14808">
        <w:t xml:space="preserve"> (900 pounds annually)</w:t>
      </w:r>
      <w:r w:rsidR="00037636">
        <w:t xml:space="preserve">, </w:t>
      </w:r>
      <w:r w:rsidR="00E2590C">
        <w:t xml:space="preserve">EPA expects that </w:t>
      </w:r>
      <w:r w:rsidR="00B14808">
        <w:t xml:space="preserve">only a small number of facilities </w:t>
      </w:r>
      <w:r w:rsidR="00030DE0">
        <w:t>use anti-spatter welding aerosols containing PCE</w:t>
      </w:r>
      <w:r>
        <w:t xml:space="preserve"> and </w:t>
      </w:r>
      <w:r w:rsidR="00173C24">
        <w:t xml:space="preserve">assumes </w:t>
      </w:r>
      <w:r w:rsidR="001362A1">
        <w:t xml:space="preserve">that there are 100 such facilities in </w:t>
      </w:r>
      <w:r w:rsidR="003539D8">
        <w:t>this economic analysis.</w:t>
      </w:r>
      <w:r>
        <w:t xml:space="preserve"> The risk evaluation estimates 3 workers and 0.4 ONUs per site potentially exposed to PCE, resulting in a total of </w:t>
      </w:r>
      <w:r w:rsidR="00733586">
        <w:t>100 sites, 300 workers, and 40 ONUs.</w:t>
      </w:r>
    </w:p>
    <w:p w:rsidR="00883A53" w:rsidRPr="00112F6C" w:rsidP="00CB1C05" w14:paraId="7DE64762" w14:textId="77777777">
      <w:pPr>
        <w:pStyle w:val="Heading3"/>
      </w:pPr>
      <w:bookmarkStart w:id="855" w:name="_Toc85559217"/>
      <w:bookmarkStart w:id="856" w:name="_Toc111035625"/>
      <w:bookmarkStart w:id="857" w:name="_Toc114062002"/>
      <w:r w:rsidRPr="002D7BDA">
        <w:t xml:space="preserve">Mold </w:t>
      </w:r>
      <w:r w:rsidR="007A5C45">
        <w:t xml:space="preserve">Cleaning, </w:t>
      </w:r>
      <w:r w:rsidRPr="002D7BDA">
        <w:t>Release</w:t>
      </w:r>
      <w:r w:rsidR="004307EF">
        <w:t>,</w:t>
      </w:r>
      <w:r w:rsidRPr="002D7BDA">
        <w:t xml:space="preserve"> and Protectants</w:t>
      </w:r>
      <w:bookmarkEnd w:id="855"/>
      <w:bookmarkEnd w:id="856"/>
      <w:bookmarkEnd w:id="857"/>
    </w:p>
    <w:p w:rsidR="00BD11DE" w:rsidP="00CB1C05" w14:paraId="064D8599" w14:textId="77777777">
      <w:pPr>
        <w:pStyle w:val="BodyText"/>
      </w:pPr>
      <w:r>
        <w:t xml:space="preserve">Data on the numbers of firms using </w:t>
      </w:r>
      <w:r w:rsidR="00861C1D">
        <w:t>PCE mold releases and protectants</w:t>
      </w:r>
      <w:r>
        <w:t xml:space="preserve"> </w:t>
      </w:r>
      <w:r w:rsidR="004307EF">
        <w:t xml:space="preserve">were </w:t>
      </w:r>
      <w:r>
        <w:t xml:space="preserve">unavailable. Based on the estimated annual consumption volume for PCE </w:t>
      </w:r>
      <w:r w:rsidR="00861C1D">
        <w:t xml:space="preserve">for this use </w:t>
      </w:r>
      <w:r>
        <w:t xml:space="preserve">in described in </w:t>
      </w:r>
      <w:r w:rsidR="004307EF">
        <w:t xml:space="preserve">Section </w:t>
      </w:r>
      <w:r>
        <w:fldChar w:fldCharType="begin" w:fldLock="1"/>
      </w:r>
      <w:r>
        <w:instrText xml:space="preserve"> REF _Ref47424197 \r \h </w:instrText>
      </w:r>
      <w:r>
        <w:fldChar w:fldCharType="separate"/>
      </w:r>
      <w:r w:rsidR="0092222B">
        <w:t>6.1.2</w:t>
      </w:r>
      <w:r>
        <w:fldChar w:fldCharType="end"/>
      </w:r>
      <w:r>
        <w:t xml:space="preserve"> (26 pounds annually), EPA expects that only a small number of facilities use </w:t>
      </w:r>
      <w:r w:rsidR="00861C1D">
        <w:t>PCE</w:t>
      </w:r>
      <w:r w:rsidR="00B32D9E">
        <w:t>-</w:t>
      </w:r>
      <w:r>
        <w:t xml:space="preserve">containing </w:t>
      </w:r>
      <w:r w:rsidR="00861C1D">
        <w:t>mold releases and protectants</w:t>
      </w:r>
      <w:r>
        <w:t xml:space="preserve"> and assumes that there are 100 such facilities in this economic analysis. </w:t>
      </w:r>
      <w:r w:rsidR="002D004C">
        <w:t xml:space="preserve">Note that </w:t>
      </w:r>
      <w:r w:rsidR="00821A9D">
        <w:t>the</w:t>
      </w:r>
      <w:r w:rsidR="002D004C">
        <w:t xml:space="preserve"> </w:t>
      </w:r>
      <w:r w:rsidR="00791051">
        <w:t>relatively small</w:t>
      </w:r>
      <w:r w:rsidR="002D004C">
        <w:t xml:space="preserve"> volume </w:t>
      </w:r>
      <w:r w:rsidR="004733F7">
        <w:t xml:space="preserve">estimates summarized in </w:t>
      </w:r>
      <w:r w:rsidR="004307EF">
        <w:t>S</w:t>
      </w:r>
      <w:r w:rsidR="004733F7">
        <w:t xml:space="preserve">ection </w:t>
      </w:r>
      <w:r w:rsidRPr="00C31E3E" w:rsidR="002A770B">
        <w:rPr>
          <w:lang w:val="en-US"/>
        </w:rPr>
        <w:fldChar w:fldCharType="begin" w:fldLock="1"/>
      </w:r>
      <w:r w:rsidRPr="00C31E3E" w:rsidR="002A770B">
        <w:rPr>
          <w:lang w:val="en-US"/>
        </w:rPr>
        <w:instrText xml:space="preserve"> REF _Ref117759940 \r \h  \* MERGEFORMAT </w:instrText>
      </w:r>
      <w:r w:rsidRPr="00C31E3E" w:rsidR="002A770B">
        <w:rPr>
          <w:lang w:val="en-US"/>
        </w:rPr>
        <w:fldChar w:fldCharType="separate"/>
      </w:r>
      <w:r w:rsidR="0092222B">
        <w:rPr>
          <w:lang w:val="en-US"/>
        </w:rPr>
        <w:t>6.1.10</w:t>
      </w:r>
      <w:r w:rsidRPr="00C31E3E" w:rsidR="002A770B">
        <w:rPr>
          <w:lang w:val="en-US"/>
        </w:rPr>
        <w:fldChar w:fldCharType="end"/>
      </w:r>
      <w:r w:rsidRPr="00C31E3E" w:rsidR="002A770B">
        <w:rPr>
          <w:lang w:val="en-US"/>
        </w:rPr>
        <w:t xml:space="preserve"> and the </w:t>
      </w:r>
      <w:r w:rsidRPr="00C31E3E" w:rsidR="00791051">
        <w:rPr>
          <w:lang w:val="en-US"/>
        </w:rPr>
        <w:t xml:space="preserve">relatively large </w:t>
      </w:r>
      <w:r w:rsidRPr="00C31E3E" w:rsidR="002A770B">
        <w:rPr>
          <w:lang w:val="en-US"/>
        </w:rPr>
        <w:t xml:space="preserve">PCE market share estimates </w:t>
      </w:r>
      <w:r w:rsidRPr="00C31E3E" w:rsidR="00791051">
        <w:rPr>
          <w:lang w:val="en-US"/>
        </w:rPr>
        <w:t xml:space="preserve">presented </w:t>
      </w:r>
      <w:r w:rsidRPr="00C31E3E" w:rsidR="002A770B">
        <w:rPr>
          <w:lang w:val="en-US"/>
        </w:rPr>
        <w:t xml:space="preserve">in </w:t>
      </w:r>
      <w:r w:rsidR="004307EF">
        <w:rPr>
          <w:lang w:val="en-US"/>
        </w:rPr>
        <w:t>S</w:t>
      </w:r>
      <w:r w:rsidRPr="00C31E3E" w:rsidR="002A770B">
        <w:rPr>
          <w:lang w:val="en-US"/>
        </w:rPr>
        <w:t>ection</w:t>
      </w:r>
      <w:r w:rsidR="002A770B">
        <w:rPr>
          <w:lang w:val="en-US"/>
        </w:rPr>
        <w:t xml:space="preserve"> </w:t>
      </w:r>
      <w:r w:rsidRPr="00C31E3E" w:rsidR="002A770B">
        <w:rPr>
          <w:lang w:val="en-US"/>
        </w:rPr>
        <w:fldChar w:fldCharType="begin" w:fldLock="1"/>
      </w:r>
      <w:r w:rsidRPr="00C31E3E" w:rsidR="002A770B">
        <w:rPr>
          <w:lang w:val="en-US"/>
        </w:rPr>
        <w:instrText xml:space="preserve"> REF _Ref117761030 \r \h </w:instrText>
      </w:r>
      <w:r w:rsidR="00C31E3E">
        <w:rPr>
          <w:lang w:val="en-US"/>
        </w:rPr>
        <w:instrText xml:space="preserve"> \* MERGEFORMAT </w:instrText>
      </w:r>
      <w:r w:rsidRPr="00C31E3E" w:rsidR="002A770B">
        <w:rPr>
          <w:lang w:val="en-US"/>
        </w:rPr>
        <w:fldChar w:fldCharType="separate"/>
      </w:r>
      <w:r w:rsidR="0092222B">
        <w:rPr>
          <w:lang w:val="en-US"/>
        </w:rPr>
        <w:t>5.16</w:t>
      </w:r>
      <w:r w:rsidRPr="00C31E3E" w:rsidR="002A770B">
        <w:rPr>
          <w:lang w:val="en-US"/>
        </w:rPr>
        <w:fldChar w:fldCharType="end"/>
      </w:r>
      <w:r w:rsidRPr="00C31E3E" w:rsidR="002A770B">
        <w:rPr>
          <w:lang w:val="en-US"/>
        </w:rPr>
        <w:t xml:space="preserve"> </w:t>
      </w:r>
      <w:r w:rsidRPr="00C31E3E" w:rsidR="00791051">
        <w:rPr>
          <w:lang w:val="en-US"/>
        </w:rPr>
        <w:t>appear inconsistent.</w:t>
      </w:r>
      <w:r w:rsidR="00791051">
        <w:rPr>
          <w:lang w:val="en-US"/>
        </w:rPr>
        <w:t xml:space="preserve"> Both estimates are uncertain, but i</w:t>
      </w:r>
      <w:r w:rsidR="00982FCF">
        <w:rPr>
          <w:lang w:val="en-US"/>
        </w:rPr>
        <w:t>t</w:t>
      </w:r>
      <w:r w:rsidR="00C31E3E">
        <w:rPr>
          <w:lang w:val="en-US"/>
        </w:rPr>
        <w:t xml:space="preserve"> is</w:t>
      </w:r>
      <w:r w:rsidR="00982FCF">
        <w:rPr>
          <w:lang w:val="en-US"/>
        </w:rPr>
        <w:t xml:space="preserve"> possible that 100 facilities is an underestimate </w:t>
      </w:r>
      <w:r w:rsidR="00594B25">
        <w:rPr>
          <w:lang w:val="en-US"/>
        </w:rPr>
        <w:t xml:space="preserve">based on the market share estimates. </w:t>
      </w:r>
    </w:p>
    <w:p w:rsidR="00BF6A2A" w:rsidP="00CB1C05" w14:paraId="670AEFF5" w14:textId="77777777">
      <w:pPr>
        <w:pStyle w:val="BodyText"/>
        <w:rPr>
          <w:lang w:val="en-US"/>
        </w:rPr>
      </w:pPr>
      <w:r>
        <w:t>T</w:t>
      </w:r>
      <w:r w:rsidR="004E0C57">
        <w:t>he number of workers and ONUs per site is estimated based on EPA’s (</w:t>
      </w:r>
      <w:hyperlink w:anchor="_ENREF_91" w:tooltip="U.S. Environmental Protection Agency (EPA), 2020 #3" w:history="1">
        <w:r w:rsidR="00414172">
          <w:rPr>
            <w:lang w:val="en-US"/>
          </w:rPr>
          <w:fldChar w:fldCharType="begin" w:fldLock="1"/>
        </w:r>
        <w:r w:rsidR="00414172">
          <w:rPr>
            <w:lang w:val="en-US"/>
          </w:rPr>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rPr>
            <w:lang w:val="en-US"/>
          </w:rPr>
          <w:fldChar w:fldCharType="separate"/>
        </w:r>
        <w:r w:rsidR="00414172">
          <w:rPr>
            <w:noProof/>
            <w:lang w:val="en-US"/>
          </w:rPr>
          <w:t>2020h</w:t>
        </w:r>
        <w:r w:rsidR="00414172">
          <w:rPr>
            <w:lang w:val="en-US"/>
          </w:rPr>
          <w:fldChar w:fldCharType="end"/>
        </w:r>
      </w:hyperlink>
      <w:r w:rsidR="004E0C57">
        <w:t xml:space="preserve">) risk evaluation. The resulting estimates are </w:t>
      </w:r>
      <w:r w:rsidR="000F66BC">
        <w:t>100</w:t>
      </w:r>
      <w:r w:rsidR="004E0C57">
        <w:t xml:space="preserve"> sites, </w:t>
      </w:r>
      <w:r w:rsidR="00733586">
        <w:t>300</w:t>
      </w:r>
      <w:r w:rsidR="00266245">
        <w:t xml:space="preserve"> </w:t>
      </w:r>
      <w:r w:rsidR="004E0C57">
        <w:t xml:space="preserve">workers, and </w:t>
      </w:r>
      <w:r w:rsidR="00733586">
        <w:t>40</w:t>
      </w:r>
      <w:r w:rsidR="004E0C57">
        <w:t xml:space="preserve"> ONUs for the use of </w:t>
      </w:r>
      <w:r w:rsidR="004E0C57">
        <w:rPr>
          <w:lang w:val="en-US"/>
        </w:rPr>
        <w:t xml:space="preserve">PCE in </w:t>
      </w:r>
      <w:r w:rsidR="00266245">
        <w:rPr>
          <w:lang w:val="en-US"/>
        </w:rPr>
        <w:t>mold cleaning, release</w:t>
      </w:r>
      <w:r w:rsidR="004307EF">
        <w:rPr>
          <w:lang w:val="en-US"/>
        </w:rPr>
        <w:t>,</w:t>
      </w:r>
      <w:r w:rsidR="00266245">
        <w:rPr>
          <w:lang w:val="en-US"/>
        </w:rPr>
        <w:t xml:space="preserve"> and protectants.</w:t>
      </w:r>
      <w:r w:rsidR="004E0C57">
        <w:rPr>
          <w:lang w:val="en-US"/>
        </w:rPr>
        <w:t xml:space="preserve"> </w:t>
      </w:r>
    </w:p>
    <w:p w:rsidR="007A5C45" w:rsidP="00CB1C05" w14:paraId="29A47EBE" w14:textId="77777777">
      <w:pPr>
        <w:pStyle w:val="Heading3"/>
      </w:pPr>
      <w:bookmarkStart w:id="858" w:name="_Toc85559213"/>
      <w:bookmarkStart w:id="859" w:name="_Ref109920466"/>
      <w:bookmarkStart w:id="860" w:name="_Toc111035626"/>
      <w:bookmarkStart w:id="861" w:name="_Toc114062003"/>
      <w:bookmarkStart w:id="862" w:name="_Ref121298932"/>
      <w:bookmarkStart w:id="863" w:name="_Ref175067385"/>
      <w:r w:rsidRPr="002D7BDA">
        <w:t>Dry Cleaning Machines</w:t>
      </w:r>
      <w:bookmarkEnd w:id="858"/>
      <w:bookmarkEnd w:id="859"/>
      <w:bookmarkEnd w:id="860"/>
      <w:bookmarkEnd w:id="861"/>
      <w:bookmarkEnd w:id="862"/>
      <w:bookmarkEnd w:id="863"/>
    </w:p>
    <w:p w:rsidR="00883A53" w:rsidP="00CB1C05" w14:paraId="269F18B7" w14:textId="77777777">
      <w:pPr>
        <w:pStyle w:val="BodyText"/>
        <w:sectPr w:rsidSect="00CB1C05">
          <w:type w:val="nextColumn"/>
          <w:pgSz w:w="12240" w:h="15840" w:code="1"/>
          <w:pgMar w:top="1440" w:right="1440" w:bottom="1440" w:left="1440" w:header="1080" w:footer="720" w:gutter="0"/>
          <w:lnNumType w:countBy="1" w:restart="continuous"/>
          <w:pgNumType w:chapStyle="1"/>
          <w:cols w:space="720"/>
          <w:docGrid w:linePitch="360"/>
        </w:sectPr>
      </w:pPr>
      <w:r>
        <w:t xml:space="preserve">The estimated number of sites with </w:t>
      </w:r>
      <w:r w:rsidR="004307EF">
        <w:t xml:space="preserve">PCE </w:t>
      </w:r>
      <w:r>
        <w:t xml:space="preserve">dry cleaning machines is described above in </w:t>
      </w:r>
      <w:r w:rsidR="004307EF">
        <w:t>S</w:t>
      </w:r>
      <w:r>
        <w:t xml:space="preserve">ection </w:t>
      </w:r>
      <w:r>
        <w:fldChar w:fldCharType="begin" w:fldLock="1"/>
      </w:r>
      <w:r>
        <w:instrText xml:space="preserve"> REF _Ref109928134 \r \h </w:instrText>
      </w:r>
      <w:r>
        <w:fldChar w:fldCharType="separate"/>
      </w:r>
      <w:r w:rsidR="0092222B">
        <w:t>6.1.5</w:t>
      </w:r>
      <w:r>
        <w:fldChar w:fldCharType="end"/>
      </w:r>
      <w:r>
        <w:t>. The number of workers and ONUs per site is estimated based on EPA’s (</w:t>
      </w:r>
      <w:hyperlink w:anchor="_ENREF_91" w:tooltip="U.S. Environmental Protection Agency (EPA), 2020 #3" w:history="1">
        <w:r w:rsidR="00414172">
          <w:fldChar w:fldCharType="begin" w:fldLock="1"/>
        </w:r>
        <w:r w:rsidR="00414172">
          <w:instrText xml:space="preserve"> ADDIN EN.CITE &lt;EndNote&gt;&lt;Cite ExcludeAuth="1"&gt;&lt;Author&gt;U.S. Environmental Protection Agency (EPA)&lt;/Author&gt;&lt;Year&gt;2020&lt;/Year&gt;&lt;RecNum&gt;3&lt;/RecNum&gt;&lt;DisplayText&gt;2020h&lt;/DisplayText&gt;&lt;record&gt;&lt;rec-number&gt;3&lt;/rec-number&gt;&lt;foreign-keys&gt;&lt;key app="EN" db-id="52wf2wf0o0rv01e9dzo52td80t0590tp2fwd" timestamp="1714499636"&gt;3&lt;/key&gt;&lt;/foreign-keys&gt;&lt;ref-type name="Generic"&gt;13&lt;/ref-type&gt;&lt;contributors&gt;&lt;authors&gt;&lt;author&gt;U.S. Environmental Protection Agency (EPA),&lt;/author&gt;&lt;/authors&gt;&lt;/contributors&gt;&lt;titles&gt;&lt;title&gt;Risk Evaluation for Perchloroethylene (Ethene, 1,1,2,2-Tetrachloro-). CASRN: 127-18-4&lt;/title&gt;&lt;/titles&gt;&lt;dates&gt;&lt;year&gt;2020&lt;/year&gt;&lt;/dates&gt;&lt;urls&gt;&lt;related-urls&gt;&lt;url&gt;https://www.epa.gov/sites/production/files/2020-12/documents/1_risk_evaluation_for_perchloroethylene_pce_casrn_127-18-4_0.pdf&lt;/url&gt;&lt;/related-urls&gt;&lt;/urls&gt;&lt;/record&gt;&lt;/Cite&gt;&lt;/EndNote&gt;</w:instrText>
        </w:r>
        <w:r w:rsidR="00414172">
          <w:fldChar w:fldCharType="separate"/>
        </w:r>
        <w:r w:rsidRPr="00F41013" w:rsidR="00414172">
          <w:rPr>
            <w:noProof/>
            <w:lang w:val="en-US"/>
          </w:rPr>
          <w:t>2020h</w:t>
        </w:r>
        <w:r w:rsidR="00414172">
          <w:fldChar w:fldCharType="end"/>
        </w:r>
      </w:hyperlink>
      <w:r>
        <w:t xml:space="preserve">) risk evaluation. The resulting estimates are </w:t>
      </w:r>
      <w:r w:rsidR="00586CE5">
        <w:t>6</w:t>
      </w:r>
      <w:r>
        <w:t>,</w:t>
      </w:r>
      <w:r w:rsidR="00586CE5">
        <w:t>000</w:t>
      </w:r>
      <w:r w:rsidR="005A30EF">
        <w:t xml:space="preserve"> </w:t>
      </w:r>
      <w:r>
        <w:t xml:space="preserve">sites, </w:t>
      </w:r>
      <w:r w:rsidR="005A30EF">
        <w:t>18</w:t>
      </w:r>
      <w:r w:rsidR="006B7D02">
        <w:t>,</w:t>
      </w:r>
      <w:r w:rsidR="005A30EF">
        <w:t>000</w:t>
      </w:r>
      <w:r w:rsidR="00CE48F5">
        <w:t xml:space="preserve"> </w:t>
      </w:r>
      <w:r>
        <w:t xml:space="preserve">workers, and </w:t>
      </w:r>
      <w:r w:rsidR="00CE48F5">
        <w:t>4</w:t>
      </w:r>
      <w:r w:rsidR="006B7D02">
        <w:t>,</w:t>
      </w:r>
      <w:r w:rsidR="00CE48F5">
        <w:t xml:space="preserve">500 </w:t>
      </w:r>
      <w:r>
        <w:t xml:space="preserve">ONUs for the use of </w:t>
      </w:r>
      <w:r>
        <w:rPr>
          <w:lang w:val="en-US"/>
        </w:rPr>
        <w:t xml:space="preserve">PCE in </w:t>
      </w:r>
      <w:r w:rsidR="006B7D02">
        <w:rPr>
          <w:lang w:val="en-US"/>
        </w:rPr>
        <w:t>dry cleaning machines</w:t>
      </w:r>
      <w:r>
        <w:rPr>
          <w:lang w:val="en-US"/>
        </w:rPr>
        <w:t>.</w:t>
      </w:r>
    </w:p>
    <w:p w:rsidR="001C2987" w:rsidRPr="00DD6A01" w:rsidP="00CB1C05" w14:paraId="4083E837" w14:textId="77777777">
      <w:pPr>
        <w:pStyle w:val="Heading1"/>
      </w:pPr>
      <w:bookmarkStart w:id="864" w:name="_Ref30142408"/>
      <w:bookmarkStart w:id="865" w:name="_Ref30142411"/>
      <w:bookmarkStart w:id="866" w:name="_Toc111035627"/>
      <w:bookmarkStart w:id="867" w:name="_Toc111037073"/>
      <w:bookmarkStart w:id="868" w:name="_Toc114062004"/>
      <w:bookmarkStart w:id="869" w:name="_Toc165378744"/>
      <w:bookmarkEnd w:id="104"/>
      <w:r w:rsidRPr="00DD6A01">
        <w:t>Cost Analysis</w:t>
      </w:r>
      <w:bookmarkEnd w:id="864"/>
      <w:bookmarkEnd w:id="865"/>
      <w:bookmarkEnd w:id="866"/>
      <w:bookmarkEnd w:id="867"/>
      <w:bookmarkEnd w:id="868"/>
      <w:bookmarkEnd w:id="869"/>
    </w:p>
    <w:p w:rsidR="00CE34DE" w:rsidP="00CB1C05" w14:paraId="1F70679D" w14:textId="77777777">
      <w:pPr>
        <w:pStyle w:val="BodyText"/>
      </w:pPr>
      <w:r w:rsidRPr="00DD6A01">
        <w:t xml:space="preserve">This chapter presents the </w:t>
      </w:r>
      <w:r w:rsidRPr="00DD6A01" w:rsidR="00542C2A">
        <w:t>estimated</w:t>
      </w:r>
      <w:r w:rsidRPr="00DD6A01">
        <w:t xml:space="preserve"> incremental costs of the options considered in this analysis </w:t>
      </w:r>
      <w:r w:rsidRPr="00DD6A01" w:rsidR="00A24AB7">
        <w:t>across the</w:t>
      </w:r>
      <w:r w:rsidRPr="00DD6A01">
        <w:t xml:space="preserve"> </w:t>
      </w:r>
      <w:r w:rsidRPr="00DD6A01" w:rsidR="00A24AB7">
        <w:t xml:space="preserve">regulated </w:t>
      </w:r>
      <w:r w:rsidRPr="00DD6A01">
        <w:t>use cate</w:t>
      </w:r>
      <w:r w:rsidRPr="00991307">
        <w:t>gories. Section</w:t>
      </w:r>
      <w:r w:rsidRPr="00991307" w:rsidR="00513E98">
        <w:t xml:space="preserve"> </w:t>
      </w:r>
      <w:r w:rsidRPr="00991307" w:rsidR="00991307">
        <w:fldChar w:fldCharType="begin" w:fldLock="1"/>
      </w:r>
      <w:r w:rsidRPr="00991307" w:rsidR="00991307">
        <w:instrText xml:space="preserve"> REF _Ref110930685 \r \h </w:instrText>
      </w:r>
      <w:r w:rsidR="00991307">
        <w:instrText xml:space="preserve"> \* MERGEFORMAT </w:instrText>
      </w:r>
      <w:r w:rsidRPr="00991307" w:rsidR="00991307">
        <w:fldChar w:fldCharType="separate"/>
      </w:r>
      <w:r w:rsidR="0092222B">
        <w:t>7.1</w:t>
      </w:r>
      <w:r w:rsidRPr="00991307" w:rsidR="00991307">
        <w:fldChar w:fldCharType="end"/>
      </w:r>
      <w:r w:rsidR="004A727F">
        <w:t xml:space="preserve"> </w:t>
      </w:r>
      <w:r w:rsidRPr="00991307">
        <w:t>summarizes</w:t>
      </w:r>
      <w:r w:rsidRPr="00DD6A01">
        <w:t xml:space="preserve"> the options considered for each use category. Section </w:t>
      </w:r>
      <w:r w:rsidRPr="00DD6A01" w:rsidR="0056328C">
        <w:fldChar w:fldCharType="begin" w:fldLock="1"/>
      </w:r>
      <w:r w:rsidRPr="00DD6A01" w:rsidR="0056328C">
        <w:instrText xml:space="preserve"> REF _Ref102037656 \r \h </w:instrText>
      </w:r>
      <w:r w:rsidRPr="00DD6A01" w:rsidR="0065459D">
        <w:instrText xml:space="preserve"> \* MERGEFORMAT </w:instrText>
      </w:r>
      <w:r w:rsidRPr="00DD6A01" w:rsidR="0056328C">
        <w:fldChar w:fldCharType="separate"/>
      </w:r>
      <w:r w:rsidR="0092222B">
        <w:t>7.2</w:t>
      </w:r>
      <w:r w:rsidRPr="00DD6A01" w:rsidR="0056328C">
        <w:fldChar w:fldCharType="end"/>
      </w:r>
      <w:r w:rsidR="004A727F">
        <w:t xml:space="preserve"> </w:t>
      </w:r>
      <w:r w:rsidRPr="00DD6A01">
        <w:t xml:space="preserve">addresses the timeframe of the analysis with respect to annualized costs. Section </w:t>
      </w:r>
      <w:r w:rsidRPr="00DD6A01" w:rsidR="0056328C">
        <w:fldChar w:fldCharType="begin" w:fldLock="1"/>
      </w:r>
      <w:r w:rsidRPr="00DD6A01" w:rsidR="0056328C">
        <w:instrText xml:space="preserve"> REF _Ref102037658 \r \h </w:instrText>
      </w:r>
      <w:r w:rsidRPr="00DD6A01" w:rsidR="0065459D">
        <w:instrText xml:space="preserve"> \* MERGEFORMAT </w:instrText>
      </w:r>
      <w:r w:rsidRPr="00DD6A01" w:rsidR="0056328C">
        <w:fldChar w:fldCharType="separate"/>
      </w:r>
      <w:r w:rsidR="0092222B">
        <w:t>7.3</w:t>
      </w:r>
      <w:r w:rsidRPr="00DD6A01" w:rsidR="0056328C">
        <w:fldChar w:fldCharType="end"/>
      </w:r>
      <w:r w:rsidRPr="00DD6A01" w:rsidR="0056328C">
        <w:t xml:space="preserve"> </w:t>
      </w:r>
      <w:r w:rsidRPr="00DD6A01" w:rsidR="004A6D73">
        <w:t xml:space="preserve">presents </w:t>
      </w:r>
      <w:r w:rsidRPr="00DD6A01" w:rsidR="0056328C">
        <w:t>a summary of the number of affected entities with incremental costs</w:t>
      </w:r>
      <w:r w:rsidRPr="00DD6A01">
        <w:t xml:space="preserve">. </w:t>
      </w:r>
      <w:r w:rsidRPr="00DD6A01" w:rsidR="007A4607">
        <w:t xml:space="preserve">Section </w:t>
      </w:r>
      <w:r w:rsidRPr="00DD6A01" w:rsidR="007A4607">
        <w:fldChar w:fldCharType="begin" w:fldLock="1"/>
      </w:r>
      <w:r w:rsidRPr="00DD6A01" w:rsidR="007A4607">
        <w:instrText xml:space="preserve"> REF _Ref103355088 \r \h </w:instrText>
      </w:r>
      <w:r w:rsidRPr="00DD6A01" w:rsidR="0065459D">
        <w:instrText xml:space="preserve"> \* MERGEFORMAT </w:instrText>
      </w:r>
      <w:r w:rsidRPr="00DD6A01" w:rsidR="007A4607">
        <w:fldChar w:fldCharType="separate"/>
      </w:r>
      <w:r w:rsidR="0092222B">
        <w:t>7.4</w:t>
      </w:r>
      <w:r w:rsidRPr="00DD6A01" w:rsidR="007A4607">
        <w:fldChar w:fldCharType="end"/>
      </w:r>
      <w:r w:rsidRPr="00DD6A01" w:rsidR="007A4607">
        <w:t xml:space="preserve"> presents the fully loaded wage rates used in the economic analysis. </w:t>
      </w:r>
      <w:r w:rsidRPr="00DD6A01">
        <w:t xml:space="preserve">Section </w:t>
      </w:r>
      <w:r w:rsidRPr="00DD6A01">
        <w:fldChar w:fldCharType="begin" w:fldLock="1"/>
      </w:r>
      <w:r w:rsidRPr="00DD6A01">
        <w:instrText xml:space="preserve"> REF _Ref102037662 \r \h </w:instrText>
      </w:r>
      <w:r w:rsidRPr="00DD6A01" w:rsidR="0065459D">
        <w:instrText xml:space="preserve"> \* MERGEFORMAT </w:instrText>
      </w:r>
      <w:r w:rsidRPr="00DD6A01">
        <w:fldChar w:fldCharType="separate"/>
      </w:r>
      <w:r w:rsidR="0092222B">
        <w:t>7.5</w:t>
      </w:r>
      <w:r w:rsidRPr="00DD6A01">
        <w:fldChar w:fldCharType="end"/>
      </w:r>
      <w:r w:rsidRPr="00DD6A01">
        <w:t xml:space="preserve"> presents estimated costs </w:t>
      </w:r>
      <w:r w:rsidR="00D44721">
        <w:t xml:space="preserve">for rule familiarization and downstream notification. Section </w:t>
      </w:r>
      <w:r w:rsidR="00D44721">
        <w:fldChar w:fldCharType="begin" w:fldLock="1"/>
      </w:r>
      <w:r w:rsidR="00D44721">
        <w:instrText xml:space="preserve"> REF _Ref125392864 \r \h </w:instrText>
      </w:r>
      <w:r w:rsidR="00D44721">
        <w:fldChar w:fldCharType="separate"/>
      </w:r>
      <w:r w:rsidR="0092222B">
        <w:t>7.6</w:t>
      </w:r>
      <w:r w:rsidR="00D44721">
        <w:fldChar w:fldCharType="end"/>
      </w:r>
      <w:r w:rsidR="00D44721">
        <w:t xml:space="preserve"> </w:t>
      </w:r>
      <w:r w:rsidRPr="00DD6A01">
        <w:t xml:space="preserve">estimated costs for the reformulation of products containing </w:t>
      </w:r>
      <w:r w:rsidR="00964E1D">
        <w:t>PCE</w:t>
      </w:r>
      <w:r w:rsidRPr="00DD6A01">
        <w:t xml:space="preserve">. </w:t>
      </w:r>
      <w:r w:rsidRPr="00DD6A01" w:rsidR="009808B9">
        <w:t xml:space="preserve">Section </w:t>
      </w:r>
      <w:r w:rsidR="003B3B61">
        <w:fldChar w:fldCharType="begin" w:fldLock="1"/>
      </w:r>
      <w:r w:rsidR="003B3B61">
        <w:instrText xml:space="preserve"> REF _Ref110844334 \r \h </w:instrText>
      </w:r>
      <w:r w:rsidR="003B3B61">
        <w:fldChar w:fldCharType="separate"/>
      </w:r>
      <w:r w:rsidR="0092222B">
        <w:t>7.7</w:t>
      </w:r>
      <w:r w:rsidR="003B3B61">
        <w:fldChar w:fldCharType="end"/>
      </w:r>
      <w:r w:rsidRPr="00DD6A01" w:rsidR="009808B9">
        <w:t xml:space="preserve"> presents estimated costs for switching to alternatives to </w:t>
      </w:r>
      <w:r w:rsidR="009808B9">
        <w:t>PCE</w:t>
      </w:r>
      <w:r w:rsidRPr="00DD6A01" w:rsidR="009808B9">
        <w:t xml:space="preserve"> in </w:t>
      </w:r>
      <w:r w:rsidR="0089525F">
        <w:t>dry cleaning</w:t>
      </w:r>
      <w:r w:rsidRPr="00DD6A01" w:rsidR="009808B9">
        <w:t>.</w:t>
      </w:r>
      <w:r w:rsidR="009808B9">
        <w:t xml:space="preserve"> </w:t>
      </w:r>
      <w:r w:rsidRPr="00DD6A01" w:rsidR="00784964">
        <w:t xml:space="preserve">Section </w:t>
      </w:r>
      <w:r w:rsidR="00922BF5">
        <w:fldChar w:fldCharType="begin" w:fldLock="1"/>
      </w:r>
      <w:r w:rsidR="00922BF5">
        <w:instrText xml:space="preserve"> REF _Ref114146331 \r \h </w:instrText>
      </w:r>
      <w:r w:rsidR="00922BF5">
        <w:fldChar w:fldCharType="separate"/>
      </w:r>
      <w:r w:rsidR="0092222B">
        <w:t>7.8</w:t>
      </w:r>
      <w:r w:rsidR="00922BF5">
        <w:fldChar w:fldCharType="end"/>
      </w:r>
      <w:r w:rsidRPr="00DD6A01" w:rsidR="00784964">
        <w:t xml:space="preserve"> presents estimated costs for </w:t>
      </w:r>
      <w:r w:rsidRPr="00DD6A01" w:rsidR="0049229A">
        <w:t xml:space="preserve">switching to alternatives to </w:t>
      </w:r>
      <w:r w:rsidR="00964E1D">
        <w:t>PCE</w:t>
      </w:r>
      <w:r w:rsidRPr="00DD6A01" w:rsidR="0049229A">
        <w:t xml:space="preserve"> in vapor degreasing</w:t>
      </w:r>
      <w:r w:rsidRPr="00DD6A01" w:rsidR="00784964">
        <w:t>.</w:t>
      </w:r>
      <w:r w:rsidRPr="00DD6A01" w:rsidR="00D4462A">
        <w:t xml:space="preserve"> Section </w:t>
      </w:r>
      <w:r w:rsidRPr="00DD6A01" w:rsidR="00D4462A">
        <w:fldChar w:fldCharType="begin" w:fldLock="1"/>
      </w:r>
      <w:r w:rsidRPr="00DD6A01" w:rsidR="00D4462A">
        <w:instrText xml:space="preserve"> REF _Ref103171922 \r \h </w:instrText>
      </w:r>
      <w:r w:rsidRPr="00DD6A01" w:rsidR="0065459D">
        <w:instrText xml:space="preserve"> \* MERGEFORMAT </w:instrText>
      </w:r>
      <w:r w:rsidRPr="00DD6A01" w:rsidR="00D4462A">
        <w:fldChar w:fldCharType="separate"/>
      </w:r>
      <w:r w:rsidR="0092222B">
        <w:t>7.9</w:t>
      </w:r>
      <w:r w:rsidRPr="00DD6A01" w:rsidR="00D4462A">
        <w:fldChar w:fldCharType="end"/>
      </w:r>
      <w:r w:rsidRPr="00DD6A01" w:rsidR="00367507">
        <w:t xml:space="preserve"> </w:t>
      </w:r>
      <w:r w:rsidRPr="00DD6A01" w:rsidR="00D4462A">
        <w:t xml:space="preserve">presents estimated costs for </w:t>
      </w:r>
      <w:r w:rsidR="00465DF8">
        <w:t xml:space="preserve">compliance with </w:t>
      </w:r>
      <w:r w:rsidR="00117430">
        <w:t>the</w:t>
      </w:r>
      <w:r w:rsidRPr="00DD6A01" w:rsidR="00367507">
        <w:t xml:space="preserve"> dermal protection </w:t>
      </w:r>
      <w:r w:rsidR="007C66FE">
        <w:t xml:space="preserve">component </w:t>
      </w:r>
      <w:r w:rsidR="00465DF8">
        <w:t xml:space="preserve">of </w:t>
      </w:r>
      <w:r w:rsidR="007735A5">
        <w:t xml:space="preserve">a </w:t>
      </w:r>
      <w:r w:rsidR="00465DF8">
        <w:t>W</w:t>
      </w:r>
      <w:r w:rsidR="0033503A">
        <w:t>C</w:t>
      </w:r>
      <w:r w:rsidR="00465DF8">
        <w:t>PP</w:t>
      </w:r>
      <w:r w:rsidRPr="00DD6A01" w:rsidR="00D4462A">
        <w:t xml:space="preserve">. </w:t>
      </w:r>
      <w:r w:rsidRPr="00DD6A01" w:rsidR="0049229A">
        <w:t xml:space="preserve"> Section </w:t>
      </w:r>
      <w:r w:rsidR="00F14B8D">
        <w:fldChar w:fldCharType="begin" w:fldLock="1"/>
      </w:r>
      <w:r w:rsidR="00F14B8D">
        <w:instrText xml:space="preserve"> REF _Ref110863637 \r \h </w:instrText>
      </w:r>
      <w:r w:rsidR="00F14B8D">
        <w:fldChar w:fldCharType="separate"/>
      </w:r>
      <w:r w:rsidR="0092222B">
        <w:t>7.10</w:t>
      </w:r>
      <w:r w:rsidR="00F14B8D">
        <w:fldChar w:fldCharType="end"/>
      </w:r>
      <w:r w:rsidR="00972745">
        <w:t xml:space="preserve"> </w:t>
      </w:r>
      <w:r w:rsidRPr="00DD6A01" w:rsidR="00935CD1">
        <w:t xml:space="preserve">presents estimated costs for compliance with </w:t>
      </w:r>
      <w:r w:rsidR="002B51D3">
        <w:t xml:space="preserve">the respiratory protection </w:t>
      </w:r>
      <w:r w:rsidR="00F50488">
        <w:t xml:space="preserve">components </w:t>
      </w:r>
      <w:r w:rsidR="00D8172B">
        <w:t xml:space="preserve">of </w:t>
      </w:r>
      <w:r w:rsidRPr="00DD6A01" w:rsidR="00935CD1">
        <w:t xml:space="preserve">a </w:t>
      </w:r>
      <w:r w:rsidR="0033503A">
        <w:t>WCPP</w:t>
      </w:r>
      <w:r w:rsidRPr="00DD6A01" w:rsidR="00F119AE">
        <w:t xml:space="preserve">. </w:t>
      </w:r>
      <w:r w:rsidRPr="00DD6A01" w:rsidR="00367507">
        <w:t xml:space="preserve">Section </w:t>
      </w:r>
      <w:r w:rsidRPr="00DD6A01" w:rsidR="00367507">
        <w:fldChar w:fldCharType="begin" w:fldLock="1"/>
      </w:r>
      <w:r w:rsidRPr="00DD6A01" w:rsidR="00367507">
        <w:instrText xml:space="preserve"> REF _Ref103354843 \r \h </w:instrText>
      </w:r>
      <w:r w:rsidRPr="00DD6A01" w:rsidR="0065459D">
        <w:instrText xml:space="preserve"> \* MERGEFORMAT </w:instrText>
      </w:r>
      <w:r w:rsidRPr="00DD6A01" w:rsidR="00367507">
        <w:fldChar w:fldCharType="separate"/>
      </w:r>
      <w:r w:rsidR="0092222B">
        <w:t>7.12</w:t>
      </w:r>
      <w:r w:rsidRPr="00DD6A01" w:rsidR="00367507">
        <w:fldChar w:fldCharType="end"/>
      </w:r>
      <w:r w:rsidRPr="00DD6A01" w:rsidR="00367507">
        <w:t xml:space="preserve"> summarizes the </w:t>
      </w:r>
      <w:r w:rsidR="00290437">
        <w:t xml:space="preserve">total costs for </w:t>
      </w:r>
      <w:r w:rsidR="0033503A">
        <w:t>WCPP</w:t>
      </w:r>
      <w:r w:rsidR="00290437">
        <w:t xml:space="preserve"> compliance</w:t>
      </w:r>
      <w:r w:rsidRPr="00DD6A01" w:rsidR="008D1B6D">
        <w:t>.</w:t>
      </w:r>
      <w:r w:rsidRPr="00DD6A01" w:rsidR="00367507">
        <w:t xml:space="preserve"> </w:t>
      </w:r>
      <w:r w:rsidR="00EF64F4">
        <w:t xml:space="preserve">Section </w:t>
      </w:r>
      <w:r w:rsidR="00EF64F4">
        <w:fldChar w:fldCharType="begin" w:fldLock="1"/>
      </w:r>
      <w:r w:rsidR="00EF64F4">
        <w:instrText xml:space="preserve"> REF _Ref158709362 \r \h </w:instrText>
      </w:r>
      <w:r w:rsidR="00EF64F4">
        <w:fldChar w:fldCharType="separate"/>
      </w:r>
      <w:r w:rsidR="0092222B">
        <w:t>7.13</w:t>
      </w:r>
      <w:r w:rsidR="00EF64F4">
        <w:fldChar w:fldCharType="end"/>
      </w:r>
      <w:r w:rsidR="00EF64F4">
        <w:t xml:space="preserve"> presents </w:t>
      </w:r>
      <w:r w:rsidR="00400F70">
        <w:t xml:space="preserve">the estimated costs for prescriptive controls </w:t>
      </w:r>
      <w:r w:rsidR="00D90BF8">
        <w:t>for the energized electrical cleaning use.</w:t>
      </w:r>
      <w:r w:rsidR="00EF64F4">
        <w:t xml:space="preserve"> </w:t>
      </w:r>
      <w:r w:rsidRPr="00DD6A01" w:rsidR="00774A2C">
        <w:t xml:space="preserve">Section </w:t>
      </w:r>
      <w:r w:rsidRPr="00DD6A01" w:rsidR="00C4373C">
        <w:fldChar w:fldCharType="begin" w:fldLock="1"/>
      </w:r>
      <w:r w:rsidRPr="00DD6A01" w:rsidR="00C4373C">
        <w:instrText xml:space="preserve"> REF _Ref102038523 \r \h </w:instrText>
      </w:r>
      <w:r w:rsidRPr="00DD6A01" w:rsidR="0065459D">
        <w:instrText xml:space="preserve"> \* MERGEFORMAT </w:instrText>
      </w:r>
      <w:r w:rsidRPr="00DD6A01" w:rsidR="00C4373C">
        <w:fldChar w:fldCharType="separate"/>
      </w:r>
      <w:r w:rsidR="0092222B">
        <w:t>7.14</w:t>
      </w:r>
      <w:r w:rsidRPr="00DD6A01" w:rsidR="00C4373C">
        <w:fldChar w:fldCharType="end"/>
      </w:r>
      <w:r w:rsidRPr="00DD6A01" w:rsidR="00C4373C">
        <w:t xml:space="preserve"> </w:t>
      </w:r>
      <w:r w:rsidRPr="00DD6A01" w:rsidR="00774A2C">
        <w:t xml:space="preserve">presents a discussion of unquantified costs and </w:t>
      </w:r>
      <w:r w:rsidRPr="00DD6A01" w:rsidR="00354D78">
        <w:t>other uncertainties</w:t>
      </w:r>
      <w:r w:rsidRPr="00DD6A01" w:rsidR="00376FDF">
        <w:t xml:space="preserve"> underlying the cost estimates. </w:t>
      </w:r>
      <w:r w:rsidRPr="00DD6A01" w:rsidR="00F119AE">
        <w:t xml:space="preserve">Section </w:t>
      </w:r>
      <w:r w:rsidRPr="00DD6A01" w:rsidR="00F119AE">
        <w:fldChar w:fldCharType="begin" w:fldLock="1"/>
      </w:r>
      <w:r w:rsidRPr="00DD6A01" w:rsidR="00F119AE">
        <w:instrText xml:space="preserve"> REF _Ref102037675 \r \h </w:instrText>
      </w:r>
      <w:r w:rsidRPr="00DD6A01" w:rsidR="0065459D">
        <w:instrText xml:space="preserve"> \* MERGEFORMAT </w:instrText>
      </w:r>
      <w:r w:rsidRPr="00DD6A01" w:rsidR="00F119AE">
        <w:fldChar w:fldCharType="separate"/>
      </w:r>
      <w:r w:rsidR="0092222B">
        <w:t>7.15</w:t>
      </w:r>
      <w:r w:rsidRPr="00DD6A01" w:rsidR="00F119AE">
        <w:fldChar w:fldCharType="end"/>
      </w:r>
      <w:r w:rsidRPr="00DD6A01" w:rsidR="00F119AE">
        <w:t xml:space="preserve"> presents</w:t>
      </w:r>
      <w:r w:rsidR="00E25E85">
        <w:t xml:space="preserve"> the</w:t>
      </w:r>
      <w:r w:rsidRPr="00DD6A01" w:rsidR="00F119AE">
        <w:t xml:space="preserve"> total annualized costs</w:t>
      </w:r>
      <w:r w:rsidR="00E25E85">
        <w:t xml:space="preserve"> under the options</w:t>
      </w:r>
      <w:r w:rsidRPr="00DD6A01" w:rsidR="00F119AE">
        <w:t>.</w:t>
      </w:r>
    </w:p>
    <w:p w:rsidR="00FA72FC" w:rsidRPr="00DD6A01" w:rsidP="00CB1C05" w14:paraId="3643BF83" w14:textId="77777777">
      <w:pPr>
        <w:pStyle w:val="Heading2"/>
      </w:pPr>
      <w:bookmarkStart w:id="870" w:name="_Ref110930685"/>
      <w:bookmarkStart w:id="871" w:name="_Toc111035628"/>
      <w:bookmarkStart w:id="872" w:name="_Toc111037074"/>
      <w:bookmarkStart w:id="873" w:name="_Toc114062005"/>
      <w:bookmarkStart w:id="874" w:name="_Toc165378745"/>
      <w:r>
        <w:t xml:space="preserve">Description of </w:t>
      </w:r>
      <w:r w:rsidR="00790D68">
        <w:t>O</w:t>
      </w:r>
      <w:r>
        <w:t>ptions</w:t>
      </w:r>
      <w:bookmarkEnd w:id="870"/>
      <w:bookmarkEnd w:id="871"/>
      <w:bookmarkEnd w:id="872"/>
      <w:bookmarkEnd w:id="873"/>
      <w:bookmarkEnd w:id="874"/>
    </w:p>
    <w:p w:rsidR="00D266D1" w:rsidP="00CB1C05" w14:paraId="6016D762" w14:textId="77777777">
      <w:pPr>
        <w:pStyle w:val="BodyText"/>
      </w:pPr>
      <w:r w:rsidRPr="00367BEC">
        <w:t xml:space="preserve">EPA is </w:t>
      </w:r>
      <w:r>
        <w:t>finalizing</w:t>
      </w:r>
      <w:r w:rsidRPr="00367BEC">
        <w:t xml:space="preserve"> under TSCA section 6(a) to: (i) </w:t>
      </w:r>
      <w:r>
        <w:t>Prohibit most industrial and commercial uses and the manufacture (including import), processing, and distribution in commerce, of PCE for those uses;</w:t>
      </w:r>
      <w:r w:rsidRPr="00367BEC">
        <w:t xml:space="preserve"> (ii) </w:t>
      </w:r>
      <w:r>
        <w:rPr>
          <w:bCs/>
        </w:rPr>
        <w:t>Prohibit</w:t>
      </w:r>
      <w:r w:rsidRPr="00367BEC">
        <w:t xml:space="preserve"> the manufacture (including import), processing, and distribution in commerce of PCE for </w:t>
      </w:r>
      <w:r>
        <w:t xml:space="preserve">all </w:t>
      </w:r>
      <w:r w:rsidRPr="00367BEC">
        <w:t>consumer use</w:t>
      </w:r>
      <w:r>
        <w:rPr>
          <w:bCs/>
        </w:rPr>
        <w:t>;</w:t>
      </w:r>
      <w:r w:rsidRPr="00367BEC">
        <w:t xml:space="preserve"> (iii) </w:t>
      </w:r>
      <w:r w:rsidRPr="1DFD4548">
        <w:t>Prohibit</w:t>
      </w:r>
      <w:r w:rsidRPr="00367BEC">
        <w:t xml:space="preserve"> the manufacture (including import), processing, distribution in commerce, and commercial use of PCE in dry cleaning and spot cleaning through a 10-year phaseout</w:t>
      </w:r>
      <w:r>
        <w:rPr>
          <w:bCs/>
        </w:rPr>
        <w:t>;</w:t>
      </w:r>
      <w:r w:rsidRPr="00367BEC">
        <w:t xml:space="preserve"> (iv) </w:t>
      </w:r>
      <w:r w:rsidRPr="1DFD4548">
        <w:t xml:space="preserve">Require strict </w:t>
      </w:r>
      <w:r w:rsidRPr="00367BEC">
        <w:t xml:space="preserve">workplace </w:t>
      </w:r>
      <w:r w:rsidRPr="1DFD4548">
        <w:t xml:space="preserve">controls, </w:t>
      </w:r>
      <w:r w:rsidRPr="00367BEC">
        <w:t xml:space="preserve">including </w:t>
      </w:r>
      <w:r w:rsidRPr="1DFD4548">
        <w:t xml:space="preserve">a PCE Workplace Chemical Protection Program (WCPP), which would include requirements to meet </w:t>
      </w:r>
      <w:r w:rsidRPr="00367BEC">
        <w:t xml:space="preserve">an inhalation exposure concentration limit and </w:t>
      </w:r>
      <w:r w:rsidRPr="1DFD4548">
        <w:t xml:space="preserve">prevent direct </w:t>
      </w:r>
      <w:r w:rsidRPr="00367BEC">
        <w:t xml:space="preserve">dermal contact </w:t>
      </w:r>
      <w:r w:rsidRPr="1DFD4548">
        <w:t xml:space="preserve">with PCE, </w:t>
      </w:r>
      <w:r>
        <w:t xml:space="preserve">for </w:t>
      </w:r>
      <w:r w:rsidRPr="1DFD4548">
        <w:t>many</w:t>
      </w:r>
      <w:r w:rsidRPr="00367BEC">
        <w:t xml:space="preserve"> occupational </w:t>
      </w:r>
      <w:r w:rsidRPr="1DFD4548">
        <w:t xml:space="preserve">conditions of use </w:t>
      </w:r>
      <w:r w:rsidRPr="00367BEC">
        <w:t>not prohibited</w:t>
      </w:r>
      <w:r>
        <w:rPr>
          <w:bCs/>
        </w:rPr>
        <w:t>;</w:t>
      </w:r>
      <w:r w:rsidRPr="00367BEC">
        <w:t xml:space="preserve"> (v) </w:t>
      </w:r>
      <w:r>
        <w:t xml:space="preserve">Require prescriptive workplace controls for laboratory use and energized electrical cleaner; </w:t>
      </w:r>
      <w:r>
        <w:rPr>
          <w:bCs/>
        </w:rPr>
        <w:t>(vi) Establish</w:t>
      </w:r>
      <w:r w:rsidRPr="00367BEC">
        <w:t xml:space="preserve"> recordkeeping and downstream notification requirements</w:t>
      </w:r>
      <w:r w:rsidRPr="004E2F5F">
        <w:rPr>
          <w:bCs/>
        </w:rPr>
        <w:t>;</w:t>
      </w:r>
      <w:r>
        <w:rPr>
          <w:bCs/>
        </w:rPr>
        <w:t xml:space="preserve"> and (vii) Provide a 10-year time limited exemption under TSCA section 6(g) for certain emergency uses of PCE </w:t>
      </w:r>
      <w:r>
        <w:rPr>
          <w:szCs w:val="24"/>
        </w:rPr>
        <w:t xml:space="preserve">in furtherance of National Aeronautics and Space Administration’s (NASA) mission, for specific conditions of use which are critical or essential and </w:t>
      </w:r>
      <w:r>
        <w:rPr>
          <w:bCs/>
        </w:rPr>
        <w:t>for which no technically and economically feasible safer alternative is available.</w:t>
      </w:r>
    </w:p>
    <w:p w:rsidR="004973BE" w:rsidP="00CB1C05" w14:paraId="6751BFCA" w14:textId="77777777">
      <w:r w:rsidRPr="00033288">
        <w:t xml:space="preserve">The primary alternative regulatory action </w:t>
      </w:r>
      <w:r>
        <w:t xml:space="preserve">(Option 2) considered by EPA </w:t>
      </w:r>
      <w:r w:rsidRPr="00033288">
        <w:t xml:space="preserve">combines prohibitions and requirements for a </w:t>
      </w:r>
      <w:r w:rsidR="0033503A">
        <w:t>WCPP</w:t>
      </w:r>
      <w:r w:rsidRPr="00033288">
        <w:t xml:space="preserve"> to address the unreasonable risk from PCE driven by the various conditions of use. While in some ways it is similar to </w:t>
      </w:r>
      <w:r>
        <w:t>Option 1</w:t>
      </w:r>
      <w:r w:rsidRPr="00033288">
        <w:t>,</w:t>
      </w:r>
      <w:r>
        <w:t xml:space="preserve"> Option 2 </w:t>
      </w:r>
      <w:r w:rsidRPr="00033288">
        <w:t xml:space="preserve">differs by </w:t>
      </w:r>
      <w:r>
        <w:t>providing</w:t>
      </w:r>
      <w:r w:rsidRPr="00033288">
        <w:t xml:space="preserve"> for a </w:t>
      </w:r>
      <w:r w:rsidR="0033503A">
        <w:t>WCPP</w:t>
      </w:r>
      <w:r w:rsidRPr="00033288">
        <w:t>, including requirements to meet an ECEL</w:t>
      </w:r>
      <w:r w:rsidR="002668BB">
        <w:t xml:space="preserve"> and</w:t>
      </w:r>
      <w:r w:rsidRPr="00033288" w:rsidR="002668BB">
        <w:t xml:space="preserve"> </w:t>
      </w:r>
      <w:r w:rsidRPr="00033288" w:rsidR="00816D06">
        <w:t xml:space="preserve">DDCC for some </w:t>
      </w:r>
      <w:r w:rsidR="00816D06">
        <w:t>COUs</w:t>
      </w:r>
      <w:r w:rsidRPr="00033288" w:rsidR="00816D06">
        <w:t xml:space="preserve"> that would be prohibited under the </w:t>
      </w:r>
      <w:r w:rsidR="000421C4">
        <w:t>final</w:t>
      </w:r>
      <w:r w:rsidRPr="00033288" w:rsidR="00816D06">
        <w:t xml:space="preserve"> regulatory action</w:t>
      </w:r>
      <w:r w:rsidR="00816D06">
        <w:t>, or other prescriptive workplace controls for COU</w:t>
      </w:r>
      <w:r w:rsidR="002668BB">
        <w:t>s</w:t>
      </w:r>
      <w:r w:rsidR="00816D06">
        <w:t xml:space="preserve"> that would have WCPP under the </w:t>
      </w:r>
      <w:r w:rsidR="000421C4">
        <w:t>final</w:t>
      </w:r>
      <w:r w:rsidR="00816D06">
        <w:t xml:space="preserve"> regulatory action. </w:t>
      </w:r>
      <w:r>
        <w:t>Option 2</w:t>
      </w:r>
      <w:r w:rsidRPr="00033288">
        <w:t xml:space="preserve"> also considers prescriptive workplace controls where existing engineering controls, administrative controls, and PPE may already address the unreasonable risk. The alternative regulatory action additionally includes longer compliance timeframes for prohibitions and a </w:t>
      </w:r>
      <w:r w:rsidR="0033503A">
        <w:t>WCPP</w:t>
      </w:r>
      <w:r w:rsidRPr="00033288">
        <w:t xml:space="preserve">. </w:t>
      </w:r>
    </w:p>
    <w:p w:rsidR="00304E33" w:rsidP="00CB1C05" w14:paraId="46378585" w14:textId="77777777">
      <w:pPr>
        <w:pStyle w:val="BodyText"/>
      </w:pPr>
      <w:r>
        <w:t xml:space="preserve">All regulatory options prohibit all use of PCE </w:t>
      </w:r>
      <w:r w:rsidR="00094B7B">
        <w:t>unless it is</w:t>
      </w:r>
      <w:r>
        <w:t xml:space="preserve"> specifically allowed </w:t>
      </w:r>
      <w:r w:rsidR="00094B7B">
        <w:t xml:space="preserve">by a particular </w:t>
      </w:r>
      <w:r>
        <w:t>option.</w:t>
      </w:r>
    </w:p>
    <w:p w:rsidR="00B022E3" w:rsidP="00CB1C05" w14:paraId="5B0A10B0" w14:textId="77777777">
      <w:pPr>
        <w:pStyle w:val="BodyText"/>
      </w:pPr>
      <w:r>
        <w:fldChar w:fldCharType="begin" w:fldLock="1"/>
      </w:r>
      <w:r>
        <w:instrText xml:space="preserve"> REF _Ref157070030 \h </w:instrText>
      </w:r>
      <w:r>
        <w:fldChar w:fldCharType="separate"/>
      </w:r>
      <w:r w:rsidR="0092222B">
        <w:t xml:space="preserve">Table </w:t>
      </w:r>
      <w:r w:rsidR="0092222B">
        <w:rPr>
          <w:noProof/>
        </w:rPr>
        <w:t>7</w:t>
      </w:r>
      <w:r w:rsidR="0092222B">
        <w:noBreakHyphen/>
      </w:r>
      <w:r w:rsidR="0092222B">
        <w:rPr>
          <w:noProof/>
        </w:rPr>
        <w:t>1</w:t>
      </w:r>
      <w:r>
        <w:fldChar w:fldCharType="end"/>
      </w:r>
      <w:r w:rsidR="00F42F56">
        <w:t xml:space="preserve"> </w:t>
      </w:r>
      <w:r w:rsidRPr="00DD6A01" w:rsidR="007872B8">
        <w:t xml:space="preserve">summarizes the </w:t>
      </w:r>
      <w:r w:rsidRPr="00DD6A01" w:rsidR="008156DF">
        <w:t xml:space="preserve">options by use category. </w:t>
      </w:r>
    </w:p>
    <w:tbl>
      <w:tblPr>
        <w:tblW w:w="9810" w:type="dxa"/>
        <w:tblInd w:w="-5" w:type="dxa"/>
        <w:tblLayout w:type="fixed"/>
        <w:tblCellMar>
          <w:left w:w="29" w:type="dxa"/>
          <w:right w:w="29" w:type="dxa"/>
        </w:tblCellMar>
        <w:tblLook w:val="04A0"/>
      </w:tblPr>
      <w:tblGrid>
        <w:gridCol w:w="1080"/>
        <w:gridCol w:w="3060"/>
        <w:gridCol w:w="2880"/>
        <w:gridCol w:w="2790"/>
      </w:tblGrid>
      <w:tr w14:paraId="251817A3" w14:textId="77777777">
        <w:tblPrEx>
          <w:tblW w:w="9810" w:type="dxa"/>
          <w:tblInd w:w="-5" w:type="dxa"/>
          <w:tblLayout w:type="fixed"/>
          <w:tblCellMar>
            <w:left w:w="29" w:type="dxa"/>
            <w:right w:w="29" w:type="dxa"/>
          </w:tblCellMar>
          <w:tblLook w:val="04A0"/>
        </w:tblPrEx>
        <w:trPr>
          <w:trHeight w:val="300"/>
        </w:trPr>
        <w:tc>
          <w:tcPr>
            <w:tcW w:w="9810" w:type="dxa"/>
            <w:gridSpan w:val="4"/>
            <w:shd w:val="clear" w:color="auto" w:fill="auto"/>
            <w:vAlign w:val="center"/>
          </w:tcPr>
          <w:p w:rsidR="0038651F" w:rsidRPr="00672C83" w:rsidP="00CB1C05" w14:paraId="2C2F13D2" w14:textId="77777777">
            <w:pPr>
              <w:pStyle w:val="TableTitleA"/>
            </w:pPr>
            <w:bookmarkStart w:id="875" w:name="_Ref157070030"/>
            <w:bookmarkStart w:id="876" w:name="_Toc165379634"/>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875"/>
            <w:r>
              <w:t>: Summary of Options Analyzed by use Category</w:t>
            </w:r>
            <w:bookmarkEnd w:id="876"/>
            <w:r>
              <w:t xml:space="preserve"> </w:t>
            </w:r>
          </w:p>
        </w:tc>
      </w:tr>
      <w:tr w14:paraId="0A84E76E" w14:textId="77777777">
        <w:tblPrEx>
          <w:tblW w:w="9810" w:type="dxa"/>
          <w:tblInd w:w="-5" w:type="dxa"/>
          <w:tblLayout w:type="fixed"/>
          <w:tblCellMar>
            <w:left w:w="29" w:type="dxa"/>
            <w:right w:w="29" w:type="dxa"/>
          </w:tblCellMar>
          <w:tblLook w:val="04A0"/>
        </w:tblPrEx>
        <w:trPr>
          <w:trHeight w:val="300"/>
        </w:trPr>
        <w:tc>
          <w:tcPr>
            <w:tcW w:w="4140" w:type="dxa"/>
            <w:gridSpan w:val="2"/>
            <w:tcBorders>
              <w:left w:val="single" w:sz="4" w:space="0" w:color="auto"/>
              <w:bottom w:val="single" w:sz="4" w:space="0" w:color="auto"/>
              <w:right w:val="single" w:sz="4" w:space="0" w:color="auto"/>
            </w:tcBorders>
            <w:shd w:val="clear" w:color="auto" w:fill="48A9C5"/>
            <w:vAlign w:val="center"/>
          </w:tcPr>
          <w:p w:rsidR="0038651F" w:rsidRPr="0084506C" w:rsidP="00CB1C05" w14:paraId="284F9278" w14:textId="77777777">
            <w:pPr>
              <w:pStyle w:val="TableSubtitle"/>
            </w:pPr>
            <w:r>
              <w:t>Use Category</w:t>
            </w:r>
          </w:p>
        </w:tc>
        <w:tc>
          <w:tcPr>
            <w:tcW w:w="2880" w:type="dxa"/>
            <w:tcBorders>
              <w:left w:val="single" w:sz="4" w:space="0" w:color="auto"/>
              <w:bottom w:val="single" w:sz="4" w:space="0" w:color="auto"/>
              <w:right w:val="single" w:sz="4" w:space="0" w:color="auto"/>
            </w:tcBorders>
            <w:shd w:val="clear" w:color="auto" w:fill="48A9C5"/>
            <w:vAlign w:val="center"/>
          </w:tcPr>
          <w:p w:rsidR="0038651F" w:rsidP="00CB1C05" w14:paraId="0FB2DFA9" w14:textId="77777777">
            <w:pPr>
              <w:pStyle w:val="TableSubtitle"/>
            </w:pPr>
            <w:r>
              <w:t xml:space="preserve">Option 1 </w:t>
            </w:r>
          </w:p>
          <w:p w:rsidR="0038651F" w:rsidRPr="0084506C" w:rsidP="00CB1C05" w14:paraId="5C3B169B" w14:textId="77777777">
            <w:pPr>
              <w:pStyle w:val="TableSubtitle"/>
              <w:rPr>
                <w:color w:val="000000"/>
                <w:sz w:val="18"/>
                <w:szCs w:val="18"/>
              </w:rPr>
            </w:pPr>
            <w:r>
              <w:t>(Final Rule)</w:t>
            </w:r>
          </w:p>
        </w:tc>
        <w:tc>
          <w:tcPr>
            <w:tcW w:w="2790" w:type="dxa"/>
            <w:tcBorders>
              <w:left w:val="single" w:sz="4" w:space="0" w:color="auto"/>
              <w:bottom w:val="single" w:sz="4" w:space="0" w:color="auto"/>
              <w:right w:val="single" w:sz="4" w:space="0" w:color="auto"/>
            </w:tcBorders>
            <w:shd w:val="clear" w:color="auto" w:fill="48A9C5"/>
            <w:vAlign w:val="center"/>
          </w:tcPr>
          <w:p w:rsidR="0038651F" w:rsidP="00CB1C05" w14:paraId="61DF2BB2" w14:textId="77777777">
            <w:pPr>
              <w:pStyle w:val="TableSubtitle"/>
            </w:pPr>
            <w:r>
              <w:t xml:space="preserve">Option 2 </w:t>
            </w:r>
          </w:p>
          <w:p w:rsidR="0038651F" w:rsidRPr="0084506C" w:rsidP="00CB1C05" w14:paraId="499C4160" w14:textId="77777777">
            <w:pPr>
              <w:pStyle w:val="TableSubtitle"/>
              <w:rPr>
                <w:color w:val="000000"/>
                <w:sz w:val="18"/>
                <w:szCs w:val="18"/>
              </w:rPr>
            </w:pPr>
            <w:r>
              <w:t>(Primary Alternative)</w:t>
            </w:r>
          </w:p>
        </w:tc>
      </w:tr>
      <w:tr w14:paraId="21BCA2A1"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8651F" w:rsidRPr="00775537" w:rsidP="00CB1C05" w14:paraId="27AF1B7D" w14:textId="77777777">
            <w:pPr>
              <w:keepNext/>
              <w:keepLines/>
              <w:spacing w:after="0"/>
              <w:rPr>
                <w:color w:val="000000"/>
                <w:sz w:val="18"/>
                <w:szCs w:val="18"/>
              </w:rPr>
            </w:pPr>
            <w:r w:rsidRPr="00775537">
              <w:rPr>
                <w:color w:val="000000"/>
                <w:sz w:val="18"/>
                <w:szCs w:val="18"/>
              </w:rPr>
              <w:t>Manufacturing</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38651F" w:rsidRPr="005260E7" w:rsidP="00CB1C05" w14:paraId="03BE4A8E" w14:textId="77777777">
            <w:pPr>
              <w:keepNext/>
              <w:keepLines/>
              <w:spacing w:after="0"/>
              <w:jc w:val="center"/>
              <w:rPr>
                <w:b/>
                <w:bCs/>
                <w:color w:val="000000"/>
                <w:sz w:val="18"/>
                <w:szCs w:val="18"/>
              </w:rPr>
            </w:pPr>
            <w:r w:rsidRPr="005260E7">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38651F" w:rsidRPr="005260E7" w:rsidP="00CB1C05" w14:paraId="363EC948" w14:textId="77777777">
            <w:pPr>
              <w:keepNext/>
              <w:keepLines/>
              <w:spacing w:after="0"/>
              <w:jc w:val="center"/>
              <w:rPr>
                <w:b/>
                <w:bCs/>
                <w:color w:val="000000"/>
                <w:sz w:val="18"/>
                <w:szCs w:val="18"/>
              </w:rPr>
            </w:pPr>
            <w:r w:rsidRPr="005260E7">
              <w:rPr>
                <w:b/>
                <w:bCs/>
                <w:color w:val="000000"/>
                <w:sz w:val="18"/>
                <w:szCs w:val="18"/>
              </w:rPr>
              <w:t>WCPP</w:t>
            </w:r>
          </w:p>
        </w:tc>
      </w:tr>
      <w:tr w14:paraId="67515D84"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5CB7BB4D" w14:textId="77777777">
            <w:pPr>
              <w:keepNext/>
              <w:keepLines/>
              <w:spacing w:after="0"/>
              <w:rPr>
                <w:sz w:val="18"/>
                <w:szCs w:val="18"/>
              </w:rPr>
            </w:pPr>
            <w:r w:rsidRPr="00775537">
              <w:rPr>
                <w:sz w:val="18"/>
                <w:szCs w:val="18"/>
              </w:rPr>
              <w:t>Import/Repackage</w:t>
            </w:r>
          </w:p>
        </w:tc>
        <w:tc>
          <w:tcPr>
            <w:tcW w:w="2880" w:type="dxa"/>
            <w:vMerge/>
            <w:tcBorders>
              <w:left w:val="single" w:sz="4" w:space="0" w:color="auto"/>
              <w:right w:val="single" w:sz="4" w:space="0" w:color="auto"/>
            </w:tcBorders>
            <w:shd w:val="clear" w:color="auto" w:fill="auto"/>
            <w:vAlign w:val="center"/>
            <w:hideMark/>
          </w:tcPr>
          <w:p w:rsidR="0038651F" w:rsidRPr="005260E7" w:rsidP="00CB1C05" w14:paraId="0F995763"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38651F" w:rsidRPr="005260E7" w:rsidP="00CB1C05" w14:paraId="08BA1F59" w14:textId="77777777">
            <w:pPr>
              <w:keepNext/>
              <w:keepLines/>
              <w:spacing w:after="0"/>
              <w:rPr>
                <w:color w:val="000000"/>
                <w:sz w:val="18"/>
                <w:szCs w:val="18"/>
              </w:rPr>
            </w:pPr>
          </w:p>
        </w:tc>
      </w:tr>
      <w:tr w14:paraId="5F16E7FA"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377D7608" w14:textId="77777777">
            <w:pPr>
              <w:keepNext/>
              <w:keepLines/>
              <w:spacing w:after="0"/>
              <w:rPr>
                <w:color w:val="000000"/>
                <w:sz w:val="18"/>
                <w:szCs w:val="18"/>
              </w:rPr>
            </w:pPr>
            <w:r w:rsidRPr="00775537">
              <w:rPr>
                <w:color w:val="000000"/>
                <w:sz w:val="18"/>
                <w:szCs w:val="18"/>
              </w:rPr>
              <w:t>Reactant/Intermediate</w:t>
            </w:r>
          </w:p>
        </w:tc>
        <w:tc>
          <w:tcPr>
            <w:tcW w:w="2880" w:type="dxa"/>
            <w:vMerge/>
            <w:tcBorders>
              <w:left w:val="single" w:sz="4" w:space="0" w:color="auto"/>
              <w:right w:val="single" w:sz="4" w:space="0" w:color="auto"/>
            </w:tcBorders>
            <w:shd w:val="clear" w:color="auto" w:fill="auto"/>
            <w:vAlign w:val="center"/>
            <w:hideMark/>
          </w:tcPr>
          <w:p w:rsidR="0038651F" w:rsidRPr="005260E7" w:rsidP="00CB1C05" w14:paraId="6325EC04"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38651F" w:rsidRPr="005260E7" w:rsidP="00CB1C05" w14:paraId="40DC50DC" w14:textId="77777777">
            <w:pPr>
              <w:keepNext/>
              <w:keepLines/>
              <w:spacing w:after="0"/>
              <w:rPr>
                <w:color w:val="000000"/>
                <w:sz w:val="18"/>
                <w:szCs w:val="18"/>
              </w:rPr>
            </w:pPr>
          </w:p>
        </w:tc>
      </w:tr>
      <w:tr w14:paraId="7EDDE785"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0CCE5CC8" w14:textId="77777777">
            <w:pPr>
              <w:keepNext/>
              <w:keepLines/>
              <w:spacing w:after="0"/>
              <w:rPr>
                <w:color w:val="000000"/>
                <w:sz w:val="18"/>
                <w:szCs w:val="18"/>
              </w:rPr>
            </w:pPr>
            <w:r w:rsidRPr="00775537">
              <w:rPr>
                <w:color w:val="000000"/>
                <w:sz w:val="18"/>
                <w:szCs w:val="18"/>
              </w:rPr>
              <w:t>Processing Aid in Petrochemical Manufacturing</w:t>
            </w:r>
          </w:p>
        </w:tc>
        <w:tc>
          <w:tcPr>
            <w:tcW w:w="2880" w:type="dxa"/>
            <w:vMerge/>
            <w:tcBorders>
              <w:left w:val="single" w:sz="4" w:space="0" w:color="auto"/>
              <w:right w:val="single" w:sz="4" w:space="0" w:color="auto"/>
            </w:tcBorders>
            <w:shd w:val="clear" w:color="auto" w:fill="auto"/>
            <w:vAlign w:val="center"/>
            <w:hideMark/>
          </w:tcPr>
          <w:p w:rsidR="0038651F" w:rsidRPr="005260E7" w:rsidP="00CB1C05" w14:paraId="63CA1AE7"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38651F" w:rsidRPr="005260E7" w:rsidP="00CB1C05" w14:paraId="5B76FD3D" w14:textId="77777777">
            <w:pPr>
              <w:keepNext/>
              <w:keepLines/>
              <w:spacing w:after="0"/>
              <w:rPr>
                <w:color w:val="000000"/>
                <w:sz w:val="18"/>
                <w:szCs w:val="18"/>
              </w:rPr>
            </w:pPr>
          </w:p>
        </w:tc>
      </w:tr>
      <w:tr w14:paraId="781B332B"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2207DBC5" w14:textId="77777777">
            <w:pPr>
              <w:keepNext/>
              <w:keepLines/>
              <w:spacing w:after="0"/>
              <w:rPr>
                <w:color w:val="000000"/>
                <w:sz w:val="18"/>
                <w:szCs w:val="18"/>
              </w:rPr>
            </w:pPr>
            <w:r>
              <w:rPr>
                <w:color w:val="000000"/>
                <w:sz w:val="18"/>
                <w:szCs w:val="18"/>
              </w:rPr>
              <w:t>Production of Maskant for Chemical Milling</w:t>
            </w:r>
          </w:p>
        </w:tc>
        <w:tc>
          <w:tcPr>
            <w:tcW w:w="2880" w:type="dxa"/>
            <w:vMerge/>
            <w:tcBorders>
              <w:left w:val="single" w:sz="4" w:space="0" w:color="auto"/>
              <w:right w:val="single" w:sz="4" w:space="0" w:color="auto"/>
            </w:tcBorders>
            <w:shd w:val="clear" w:color="auto" w:fill="auto"/>
            <w:vAlign w:val="center"/>
            <w:hideMark/>
          </w:tcPr>
          <w:p w:rsidR="0038651F" w:rsidRPr="005260E7" w:rsidP="00CB1C05" w14:paraId="2286D12F"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38651F" w:rsidRPr="005260E7" w:rsidP="00CB1C05" w14:paraId="2913CFE4"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DC56F2">
              <w:rPr>
                <w:sz w:val="18"/>
                <w:szCs w:val="18"/>
              </w:rPr>
              <w:t>for chemical milling of aircraft skins and prohibition in 10 years</w:t>
            </w:r>
          </w:p>
        </w:tc>
      </w:tr>
      <w:tr w14:paraId="43ACE7F2" w14:textId="77777777">
        <w:tblPrEx>
          <w:tblW w:w="9810" w:type="dxa"/>
          <w:tblInd w:w="-5" w:type="dxa"/>
          <w:tblLayout w:type="fixed"/>
          <w:tblCellMar>
            <w:left w:w="29" w:type="dxa"/>
            <w:right w:w="29" w:type="dxa"/>
          </w:tblCellMar>
          <w:tblLook w:val="04A0"/>
        </w:tblPrEx>
        <w:trPr>
          <w:trHeight w:val="296"/>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4686F48D" w14:textId="77777777">
            <w:pPr>
              <w:keepNext/>
              <w:keepLines/>
              <w:spacing w:after="0"/>
              <w:rPr>
                <w:color w:val="000000"/>
                <w:sz w:val="18"/>
                <w:szCs w:val="18"/>
              </w:rPr>
            </w:pPr>
            <w:r w:rsidRPr="00775537">
              <w:rPr>
                <w:color w:val="000000"/>
                <w:sz w:val="18"/>
                <w:szCs w:val="18"/>
              </w:rPr>
              <w:t xml:space="preserve">Use as </w:t>
            </w:r>
            <w:r>
              <w:rPr>
                <w:color w:val="000000"/>
                <w:sz w:val="18"/>
                <w:szCs w:val="18"/>
              </w:rPr>
              <w:t>M</w:t>
            </w:r>
            <w:r w:rsidRPr="00775537">
              <w:rPr>
                <w:color w:val="000000"/>
                <w:sz w:val="18"/>
                <w:szCs w:val="18"/>
              </w:rPr>
              <w:t xml:space="preserve">askant for </w:t>
            </w:r>
            <w:r>
              <w:rPr>
                <w:color w:val="000000"/>
                <w:sz w:val="18"/>
                <w:szCs w:val="18"/>
              </w:rPr>
              <w:t>C</w:t>
            </w:r>
            <w:r w:rsidRPr="00775537">
              <w:rPr>
                <w:color w:val="000000"/>
                <w:sz w:val="18"/>
                <w:szCs w:val="18"/>
              </w:rPr>
              <w:t xml:space="preserve">hemical </w:t>
            </w:r>
            <w:r>
              <w:rPr>
                <w:color w:val="000000"/>
                <w:sz w:val="18"/>
                <w:szCs w:val="18"/>
              </w:rPr>
              <w:t>M</w:t>
            </w:r>
            <w:r w:rsidRPr="00775537">
              <w:rPr>
                <w:color w:val="000000"/>
                <w:sz w:val="18"/>
                <w:szCs w:val="18"/>
              </w:rPr>
              <w:t>illing</w:t>
            </w:r>
          </w:p>
        </w:tc>
        <w:tc>
          <w:tcPr>
            <w:tcW w:w="2880" w:type="dxa"/>
            <w:vMerge/>
            <w:tcBorders>
              <w:left w:val="single" w:sz="4" w:space="0" w:color="auto"/>
              <w:right w:val="single" w:sz="4" w:space="0" w:color="auto"/>
            </w:tcBorders>
            <w:shd w:val="clear" w:color="auto" w:fill="auto"/>
            <w:vAlign w:val="center"/>
            <w:hideMark/>
          </w:tcPr>
          <w:p w:rsidR="0038651F" w:rsidRPr="005260E7" w:rsidP="00CB1C05" w14:paraId="4260AFD9"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38651F" w:rsidRPr="005260E7" w:rsidP="00CB1C05" w14:paraId="1246DD85" w14:textId="77777777">
            <w:pPr>
              <w:keepNext/>
              <w:keepLines/>
              <w:spacing w:after="0"/>
              <w:rPr>
                <w:color w:val="000000"/>
                <w:sz w:val="18"/>
                <w:szCs w:val="18"/>
              </w:rPr>
            </w:pPr>
          </w:p>
        </w:tc>
      </w:tr>
      <w:tr w14:paraId="62AA787E" w14:textId="77777777">
        <w:tblPrEx>
          <w:tblW w:w="9810" w:type="dxa"/>
          <w:tblInd w:w="-5" w:type="dxa"/>
          <w:tblLayout w:type="fixed"/>
          <w:tblCellMar>
            <w:left w:w="29" w:type="dxa"/>
            <w:right w:w="29" w:type="dxa"/>
          </w:tblCellMar>
          <w:tblLook w:val="04A0"/>
        </w:tblPrEx>
        <w:trPr>
          <w:trHeight w:val="300"/>
        </w:trPr>
        <w:tc>
          <w:tcPr>
            <w:tcW w:w="1080" w:type="dxa"/>
            <w:vMerge w:val="restart"/>
            <w:tcBorders>
              <w:top w:val="nil"/>
              <w:left w:val="single" w:sz="4" w:space="0" w:color="auto"/>
              <w:right w:val="single" w:sz="4" w:space="0" w:color="auto"/>
            </w:tcBorders>
            <w:shd w:val="clear" w:color="auto" w:fill="auto"/>
            <w:vAlign w:val="center"/>
            <w:hideMark/>
          </w:tcPr>
          <w:p w:rsidR="0038651F" w:rsidRPr="00775537" w:rsidP="00CB1C05" w14:paraId="5B4B0455" w14:textId="77777777">
            <w:pPr>
              <w:keepNext/>
              <w:keepLines/>
              <w:spacing w:after="0"/>
              <w:rPr>
                <w:color w:val="000000"/>
                <w:sz w:val="18"/>
                <w:szCs w:val="18"/>
              </w:rPr>
            </w:pPr>
            <w:r w:rsidRPr="00775537">
              <w:rPr>
                <w:color w:val="000000"/>
                <w:sz w:val="18"/>
                <w:szCs w:val="18"/>
              </w:rPr>
              <w:t>Vapor Degreasing</w:t>
            </w:r>
          </w:p>
        </w:tc>
        <w:tc>
          <w:tcPr>
            <w:tcW w:w="3060" w:type="dxa"/>
            <w:tcBorders>
              <w:top w:val="nil"/>
              <w:left w:val="single" w:sz="4" w:space="0" w:color="auto"/>
              <w:bottom w:val="single" w:sz="4" w:space="0" w:color="auto"/>
              <w:right w:val="single" w:sz="4" w:space="0" w:color="auto"/>
            </w:tcBorders>
            <w:shd w:val="clear" w:color="auto" w:fill="auto"/>
            <w:vAlign w:val="center"/>
          </w:tcPr>
          <w:p w:rsidR="0038651F" w:rsidRPr="00775537" w:rsidP="00CB1C05" w14:paraId="67F20D6A" w14:textId="77777777">
            <w:pPr>
              <w:keepNext/>
              <w:keepLines/>
              <w:spacing w:after="0"/>
              <w:rPr>
                <w:color w:val="000000"/>
                <w:sz w:val="18"/>
                <w:szCs w:val="18"/>
              </w:rPr>
            </w:pPr>
            <w:r w:rsidRPr="00775537">
              <w:rPr>
                <w:color w:val="000000"/>
                <w:sz w:val="18"/>
                <w:szCs w:val="18"/>
              </w:rPr>
              <w:t>Open Top Vapor Degreasing (OTVD)</w:t>
            </w:r>
          </w:p>
        </w:tc>
        <w:tc>
          <w:tcPr>
            <w:tcW w:w="2880" w:type="dxa"/>
            <w:vMerge/>
            <w:tcBorders>
              <w:left w:val="single" w:sz="4" w:space="0" w:color="auto"/>
              <w:right w:val="single" w:sz="4" w:space="0" w:color="auto"/>
            </w:tcBorders>
            <w:shd w:val="clear" w:color="auto" w:fill="auto"/>
            <w:vAlign w:val="center"/>
            <w:hideMark/>
          </w:tcPr>
          <w:p w:rsidR="0038651F" w:rsidRPr="005260E7" w:rsidP="00CB1C05" w14:paraId="4BF981DC"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38651F" w:rsidRPr="005260E7" w:rsidP="00CB1C05" w14:paraId="3DF7B368"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DC56F2">
              <w:rPr>
                <w:sz w:val="18"/>
                <w:szCs w:val="18"/>
              </w:rPr>
              <w:t>for aerospace uses and prohibition in 10 years</w:t>
            </w:r>
          </w:p>
        </w:tc>
      </w:tr>
      <w:tr w14:paraId="755712DD" w14:textId="77777777">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right w:val="single" w:sz="4" w:space="0" w:color="auto"/>
            </w:tcBorders>
            <w:shd w:val="clear" w:color="auto" w:fill="auto"/>
            <w:vAlign w:val="center"/>
          </w:tcPr>
          <w:p w:rsidR="0038651F" w:rsidRPr="00775537" w:rsidP="00CB1C05" w14:paraId="40DD6033"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38651F" w:rsidRPr="00775537" w:rsidP="00CB1C05" w14:paraId="07C069FC" w14:textId="77777777">
            <w:pPr>
              <w:keepNext/>
              <w:keepLines/>
              <w:spacing w:after="0"/>
              <w:rPr>
                <w:color w:val="000000"/>
                <w:sz w:val="18"/>
                <w:szCs w:val="18"/>
              </w:rPr>
            </w:pPr>
            <w:r w:rsidRPr="00775537">
              <w:rPr>
                <w:color w:val="000000"/>
                <w:sz w:val="18"/>
                <w:szCs w:val="18"/>
              </w:rPr>
              <w:t>Enclosed Vapor Degreasing (E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38651F" w:rsidRPr="005260E7" w:rsidP="00CB1C05" w14:paraId="7BAE99C5"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38651F" w:rsidRPr="005260E7" w:rsidP="00CB1C05" w14:paraId="744E27BA" w14:textId="77777777">
            <w:pPr>
              <w:keepNext/>
              <w:keepLines/>
              <w:spacing w:after="0"/>
              <w:rPr>
                <w:color w:val="000000"/>
                <w:sz w:val="18"/>
                <w:szCs w:val="18"/>
              </w:rPr>
            </w:pPr>
          </w:p>
        </w:tc>
      </w:tr>
      <w:tr w14:paraId="187FB7C8" w14:textId="77777777">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right w:val="single" w:sz="4" w:space="0" w:color="auto"/>
            </w:tcBorders>
            <w:shd w:val="clear" w:color="auto" w:fill="auto"/>
            <w:vAlign w:val="center"/>
          </w:tcPr>
          <w:p w:rsidR="0038651F" w:rsidRPr="00775537" w:rsidP="00CB1C05" w14:paraId="287B91B6"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38651F" w:rsidRPr="00775537" w:rsidP="00CB1C05" w14:paraId="2791BC79" w14:textId="77777777">
            <w:pPr>
              <w:keepNext/>
              <w:keepLines/>
              <w:spacing w:after="0"/>
              <w:rPr>
                <w:color w:val="000000"/>
                <w:sz w:val="18"/>
                <w:szCs w:val="18"/>
              </w:rPr>
            </w:pPr>
            <w:r w:rsidRPr="00775537">
              <w:rPr>
                <w:color w:val="000000"/>
                <w:sz w:val="18"/>
                <w:szCs w:val="18"/>
              </w:rPr>
              <w:t>Conveyorized Vapor Degreasing (CVD)</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38651F" w:rsidRPr="00DC56F2" w:rsidP="00CB1C05" w14:paraId="1CF84121"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38651F" w:rsidRPr="00DC56F2" w:rsidP="00CB1C05" w14:paraId="7AE75A4A" w14:textId="77777777">
            <w:pPr>
              <w:keepNext/>
              <w:keepLines/>
              <w:spacing w:after="0"/>
              <w:jc w:val="center"/>
              <w:rPr>
                <w:b/>
                <w:bCs/>
                <w:color w:val="000000"/>
                <w:sz w:val="18"/>
                <w:szCs w:val="18"/>
              </w:rPr>
            </w:pPr>
            <w:r w:rsidRPr="00DC56F2">
              <w:rPr>
                <w:b/>
                <w:bCs/>
                <w:color w:val="000000"/>
                <w:sz w:val="18"/>
                <w:szCs w:val="18"/>
              </w:rPr>
              <w:t>Prohibit</w:t>
            </w:r>
          </w:p>
        </w:tc>
      </w:tr>
      <w:tr w14:paraId="2E8FBAEB" w14:textId="77777777">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bottom w:val="single" w:sz="4" w:space="0" w:color="auto"/>
              <w:right w:val="single" w:sz="4" w:space="0" w:color="auto"/>
            </w:tcBorders>
            <w:shd w:val="clear" w:color="auto" w:fill="auto"/>
            <w:vAlign w:val="center"/>
          </w:tcPr>
          <w:p w:rsidR="0038651F" w:rsidRPr="00775537" w:rsidP="00CB1C05" w14:paraId="76BA2089"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38651F" w:rsidRPr="00775537" w:rsidP="00CB1C05" w14:paraId="5D7F2067" w14:textId="77777777">
            <w:pPr>
              <w:keepNext/>
              <w:keepLines/>
              <w:spacing w:after="0"/>
              <w:rPr>
                <w:color w:val="000000"/>
                <w:sz w:val="18"/>
                <w:szCs w:val="18"/>
              </w:rPr>
            </w:pPr>
            <w:r w:rsidRPr="00775537">
              <w:rPr>
                <w:color w:val="000000"/>
                <w:sz w:val="18"/>
                <w:szCs w:val="18"/>
              </w:rPr>
              <w:t>Web Vapor Degreasing (W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38651F" w:rsidRPr="005260E7" w:rsidP="00CB1C05" w14:paraId="710AFA57"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38651F" w:rsidRPr="005260E7" w:rsidP="00CB1C05" w14:paraId="4D32BD29" w14:textId="77777777">
            <w:pPr>
              <w:keepNext/>
              <w:keepLines/>
              <w:spacing w:after="0"/>
              <w:rPr>
                <w:color w:val="000000"/>
                <w:sz w:val="18"/>
                <w:szCs w:val="18"/>
              </w:rPr>
            </w:pPr>
          </w:p>
        </w:tc>
      </w:tr>
      <w:tr w14:paraId="067041A6"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5B0287DC" w14:textId="77777777">
            <w:pPr>
              <w:keepNext/>
              <w:keepLines/>
              <w:spacing w:after="0"/>
              <w:rPr>
                <w:sz w:val="18"/>
                <w:szCs w:val="18"/>
              </w:rPr>
            </w:pPr>
            <w:r w:rsidRPr="00775537">
              <w:rPr>
                <w:sz w:val="18"/>
                <w:szCs w:val="18"/>
              </w:rPr>
              <w:t>Recycling and Disposal</w:t>
            </w:r>
          </w:p>
        </w:tc>
        <w:tc>
          <w:tcPr>
            <w:tcW w:w="2880" w:type="dxa"/>
            <w:tcBorders>
              <w:top w:val="nil"/>
              <w:left w:val="nil"/>
              <w:bottom w:val="single" w:sz="4" w:space="0" w:color="auto"/>
              <w:right w:val="single" w:sz="4" w:space="0" w:color="auto"/>
            </w:tcBorders>
            <w:shd w:val="clear" w:color="auto" w:fill="auto"/>
            <w:vAlign w:val="center"/>
            <w:hideMark/>
          </w:tcPr>
          <w:p w:rsidR="0038651F" w:rsidRPr="005260E7" w:rsidP="00CB1C05" w14:paraId="0B22EF7F" w14:textId="77777777">
            <w:pPr>
              <w:keepNext/>
              <w:keepLines/>
              <w:spacing w:after="0"/>
              <w:jc w:val="center"/>
              <w:rPr>
                <w:color w:val="000000"/>
                <w:sz w:val="18"/>
                <w:szCs w:val="18"/>
              </w:rPr>
            </w:pPr>
            <w:r w:rsidRPr="00DC56F2">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8651F" w:rsidRPr="005260E7" w:rsidP="00CB1C05" w14:paraId="564A962E" w14:textId="77777777">
            <w:pPr>
              <w:keepNext/>
              <w:keepLines/>
              <w:spacing w:after="0"/>
              <w:jc w:val="center"/>
              <w:rPr>
                <w:color w:val="000000"/>
                <w:sz w:val="18"/>
                <w:szCs w:val="18"/>
              </w:rPr>
            </w:pPr>
            <w:r w:rsidRPr="00DC56F2">
              <w:rPr>
                <w:b/>
                <w:bCs/>
                <w:color w:val="000000"/>
                <w:sz w:val="18"/>
                <w:szCs w:val="18"/>
              </w:rPr>
              <w:t>WCPP</w:t>
            </w:r>
            <w:r w:rsidRPr="005260E7">
              <w:rPr>
                <w:color w:val="000000"/>
                <w:sz w:val="18"/>
                <w:szCs w:val="18"/>
              </w:rPr>
              <w:t xml:space="preserve"> </w:t>
            </w:r>
          </w:p>
        </w:tc>
      </w:tr>
      <w:tr w14:paraId="5D2BADE7" w14:textId="77777777">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38651F" w:rsidRPr="00775537" w:rsidP="00CB1C05" w14:paraId="1B93361A" w14:textId="77777777">
            <w:pPr>
              <w:keepNext/>
              <w:keepLines/>
              <w:spacing w:after="0"/>
              <w:rPr>
                <w:sz w:val="18"/>
                <w:szCs w:val="18"/>
              </w:rPr>
            </w:pPr>
            <w:r w:rsidRPr="006B1065">
              <w:rPr>
                <w:sz w:val="18"/>
                <w:szCs w:val="18"/>
              </w:rPr>
              <w:t>Incorporation into adhesive and sealant products</w:t>
            </w:r>
          </w:p>
        </w:tc>
        <w:tc>
          <w:tcPr>
            <w:tcW w:w="2880" w:type="dxa"/>
            <w:tcBorders>
              <w:top w:val="nil"/>
              <w:left w:val="nil"/>
              <w:bottom w:val="single" w:sz="4" w:space="0" w:color="auto"/>
              <w:right w:val="single" w:sz="4" w:space="0" w:color="auto"/>
            </w:tcBorders>
            <w:shd w:val="clear" w:color="auto" w:fill="auto"/>
            <w:vAlign w:val="center"/>
          </w:tcPr>
          <w:p w:rsidR="0038651F" w:rsidRPr="00DC56F2" w:rsidP="00CB1C05" w14:paraId="798F5125" w14:textId="77777777">
            <w:pPr>
              <w:keepNext/>
              <w:keepLines/>
              <w:spacing w:after="0"/>
              <w:jc w:val="center"/>
              <w:rPr>
                <w:b/>
                <w:bCs/>
                <w:color w:val="000000"/>
                <w:sz w:val="18"/>
                <w:szCs w:val="18"/>
                <w:highlight w:val="yellow"/>
              </w:rPr>
            </w:pPr>
            <w:r w:rsidRPr="005260E7">
              <w:rPr>
                <w:b/>
                <w:bCs/>
                <w:color w:val="000000"/>
                <w:sz w:val="18"/>
                <w:szCs w:val="18"/>
              </w:rPr>
              <w:t xml:space="preserve"> WCPP</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38651F" w:rsidRPr="00DC56F2" w:rsidP="00CB1C05" w14:paraId="0A28E025" w14:textId="77777777">
            <w:pPr>
              <w:keepNext/>
              <w:keepLines/>
              <w:spacing w:after="0"/>
              <w:jc w:val="center"/>
              <w:rPr>
                <w:b/>
                <w:bCs/>
                <w:color w:val="000000"/>
                <w:sz w:val="18"/>
                <w:szCs w:val="18"/>
                <w:highlight w:val="yellow"/>
              </w:rPr>
            </w:pPr>
            <w:r w:rsidRPr="00625C04">
              <w:rPr>
                <w:b/>
                <w:bCs/>
                <w:color w:val="000000"/>
                <w:sz w:val="18"/>
                <w:szCs w:val="18"/>
              </w:rPr>
              <w:t>Prohibit</w:t>
            </w:r>
          </w:p>
        </w:tc>
      </w:tr>
      <w:tr w14:paraId="466CBB39" w14:textId="77777777">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38651F" w:rsidRPr="00775537" w:rsidP="00CB1C05" w14:paraId="6FBB552D" w14:textId="77777777">
            <w:pPr>
              <w:keepNext/>
              <w:keepLines/>
              <w:spacing w:after="0"/>
              <w:rPr>
                <w:sz w:val="18"/>
                <w:szCs w:val="18"/>
              </w:rPr>
            </w:pPr>
            <w:r w:rsidRPr="00775537">
              <w:rPr>
                <w:sz w:val="18"/>
                <w:szCs w:val="18"/>
              </w:rPr>
              <w:t>Incorporation into Other Formulation, Mixture, and Reaction Products</w:t>
            </w:r>
            <w:r w:rsidRPr="00775537">
              <w:rPr>
                <w:color w:val="000000"/>
                <w:sz w:val="18"/>
                <w:szCs w:val="18"/>
                <w:vertAlign w:val="superscript"/>
              </w:rPr>
              <w:t>1</w:t>
            </w:r>
          </w:p>
        </w:tc>
        <w:tc>
          <w:tcPr>
            <w:tcW w:w="2880" w:type="dxa"/>
            <w:tcBorders>
              <w:top w:val="single" w:sz="4" w:space="0" w:color="auto"/>
              <w:left w:val="nil"/>
              <w:bottom w:val="single" w:sz="4" w:space="0" w:color="auto"/>
              <w:right w:val="single" w:sz="4" w:space="0" w:color="auto"/>
            </w:tcBorders>
            <w:shd w:val="clear" w:color="auto" w:fill="auto"/>
            <w:vAlign w:val="center"/>
          </w:tcPr>
          <w:p w:rsidR="0038651F" w:rsidRPr="00DC56F2" w:rsidP="00CB1C05" w14:paraId="00BF8C86" w14:textId="77777777">
            <w:pPr>
              <w:keepNext/>
              <w:keepLines/>
              <w:spacing w:after="0"/>
              <w:jc w:val="center"/>
              <w:rPr>
                <w:b/>
                <w:bCs/>
                <w:color w:val="000000"/>
                <w:sz w:val="18"/>
                <w:szCs w:val="18"/>
              </w:rPr>
            </w:pPr>
            <w:r w:rsidRPr="00DC56F2">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38651F" w:rsidRPr="005260E7" w:rsidP="00CB1C05" w14:paraId="4F7E96D1"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5260E7">
              <w:rPr>
                <w:sz w:val="18"/>
                <w:szCs w:val="18"/>
              </w:rPr>
              <w:t>for cleaning and degreasing products for aerospace use</w:t>
            </w:r>
            <w:r w:rsidRPr="00DC56F2">
              <w:rPr>
                <w:sz w:val="18"/>
                <w:szCs w:val="18"/>
              </w:rPr>
              <w:t xml:space="preserve"> and prohibition in 10 years</w:t>
            </w:r>
            <w:r w:rsidRPr="005260E7">
              <w:rPr>
                <w:color w:val="000000"/>
                <w:sz w:val="18"/>
                <w:szCs w:val="18"/>
              </w:rPr>
              <w:t>)</w:t>
            </w:r>
          </w:p>
        </w:tc>
      </w:tr>
      <w:tr w14:paraId="52D8B7B6" w14:textId="77777777">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54576335" w14:textId="77777777">
            <w:pPr>
              <w:keepNext/>
              <w:keepLines/>
              <w:spacing w:after="0"/>
              <w:rPr>
                <w:sz w:val="18"/>
                <w:szCs w:val="18"/>
              </w:rPr>
            </w:pPr>
            <w:r w:rsidRPr="00775537">
              <w:rPr>
                <w:sz w:val="18"/>
                <w:szCs w:val="18"/>
              </w:rPr>
              <w:t>Laboratory Chemicals</w:t>
            </w:r>
          </w:p>
        </w:tc>
        <w:tc>
          <w:tcPr>
            <w:tcW w:w="2880" w:type="dxa"/>
            <w:tcBorders>
              <w:top w:val="nil"/>
              <w:left w:val="nil"/>
              <w:bottom w:val="single" w:sz="4" w:space="0" w:color="auto"/>
              <w:right w:val="single" w:sz="4" w:space="0" w:color="auto"/>
            </w:tcBorders>
            <w:shd w:val="clear" w:color="auto" w:fill="auto"/>
            <w:vAlign w:val="center"/>
            <w:hideMark/>
          </w:tcPr>
          <w:p w:rsidR="0038651F" w:rsidRPr="005260E7" w:rsidP="00CB1C05" w14:paraId="3785B881" w14:textId="77777777">
            <w:pPr>
              <w:keepNext/>
              <w:keepLines/>
              <w:spacing w:after="0"/>
              <w:jc w:val="center"/>
              <w:rPr>
                <w:color w:val="000000"/>
                <w:sz w:val="18"/>
                <w:szCs w:val="18"/>
              </w:rPr>
            </w:pPr>
            <w:r w:rsidRPr="00DC56F2">
              <w:rPr>
                <w:b/>
                <w:bCs/>
                <w:color w:val="000000"/>
                <w:sz w:val="18"/>
                <w:szCs w:val="18"/>
              </w:rPr>
              <w:t>PC</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8651F" w:rsidRPr="005260E7" w:rsidP="00CB1C05" w14:paraId="2003F4F2" w14:textId="77777777">
            <w:pPr>
              <w:keepNext/>
              <w:keepLines/>
              <w:spacing w:after="0"/>
              <w:jc w:val="center"/>
              <w:rPr>
                <w:b/>
                <w:bCs/>
                <w:color w:val="000000"/>
                <w:sz w:val="18"/>
                <w:szCs w:val="18"/>
              </w:rPr>
            </w:pPr>
            <w:r w:rsidRPr="005260E7">
              <w:rPr>
                <w:b/>
                <w:bCs/>
                <w:color w:val="000000"/>
                <w:sz w:val="18"/>
                <w:szCs w:val="18"/>
              </w:rPr>
              <w:t xml:space="preserve"> WCPP</w:t>
            </w:r>
          </w:p>
        </w:tc>
      </w:tr>
      <w:tr w14:paraId="68D32F65" w14:textId="77777777">
        <w:tblPrEx>
          <w:tblW w:w="9810" w:type="dxa"/>
          <w:tblInd w:w="-5" w:type="dxa"/>
          <w:tblLayout w:type="fixed"/>
          <w:tblCellMar>
            <w:left w:w="29" w:type="dxa"/>
            <w:right w:w="29" w:type="dxa"/>
          </w:tblCellMar>
          <w:tblLook w:val="04A0"/>
        </w:tblPrEx>
        <w:trPr>
          <w:trHeight w:val="152"/>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8651F" w:rsidRPr="00775537" w:rsidP="00CB1C05" w14:paraId="5F0CAC1D" w14:textId="77777777">
            <w:pPr>
              <w:keepNext/>
              <w:keepLines/>
              <w:spacing w:after="0"/>
              <w:rPr>
                <w:color w:val="000000"/>
                <w:sz w:val="18"/>
                <w:szCs w:val="18"/>
              </w:rPr>
            </w:pPr>
            <w:r>
              <w:rPr>
                <w:color w:val="000000"/>
                <w:sz w:val="18"/>
                <w:szCs w:val="18"/>
              </w:rPr>
              <w:t>Processing Aid, Except Petrochemical</w:t>
            </w:r>
          </w:p>
        </w:tc>
        <w:tc>
          <w:tcPr>
            <w:tcW w:w="2880" w:type="dxa"/>
            <w:tcBorders>
              <w:top w:val="single" w:sz="4" w:space="0" w:color="auto"/>
              <w:left w:val="single" w:sz="4" w:space="0" w:color="auto"/>
              <w:right w:val="single" w:sz="4" w:space="0" w:color="auto"/>
            </w:tcBorders>
            <w:vAlign w:val="center"/>
            <w:hideMark/>
          </w:tcPr>
          <w:p w:rsidR="0038651F" w:rsidRPr="00DC56F2" w:rsidP="00CB1C05" w14:paraId="0433BD10" w14:textId="77777777">
            <w:pPr>
              <w:keepNext/>
              <w:keepLines/>
              <w:spacing w:after="0"/>
              <w:jc w:val="center"/>
              <w:rPr>
                <w:b/>
                <w:bCs/>
                <w:color w:val="000000"/>
                <w:sz w:val="18"/>
                <w:szCs w:val="18"/>
              </w:rPr>
            </w:pPr>
            <w:r w:rsidRPr="00DC56F2">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38651F" w:rsidRPr="005260E7" w:rsidP="00CB1C05" w14:paraId="4FE8D133" w14:textId="77777777">
            <w:pPr>
              <w:keepNext/>
              <w:keepLines/>
              <w:spacing w:after="0"/>
              <w:jc w:val="center"/>
              <w:rPr>
                <w:color w:val="000000"/>
                <w:sz w:val="18"/>
                <w:szCs w:val="18"/>
              </w:rPr>
            </w:pPr>
          </w:p>
          <w:p w:rsidR="0038651F" w:rsidRPr="005260E7" w:rsidP="00CB1C05" w14:paraId="31AE68D2" w14:textId="77777777">
            <w:pPr>
              <w:keepNext/>
              <w:keepLines/>
              <w:spacing w:after="0"/>
              <w:rPr>
                <w:color w:val="000000"/>
                <w:sz w:val="18"/>
                <w:szCs w:val="18"/>
              </w:rPr>
            </w:pPr>
          </w:p>
          <w:p w:rsidR="0038651F" w:rsidRPr="00DC56F2" w:rsidP="00CB1C05" w14:paraId="0AF80B39" w14:textId="77777777">
            <w:pPr>
              <w:keepNext/>
              <w:keepLines/>
              <w:spacing w:after="0"/>
              <w:jc w:val="center"/>
              <w:rPr>
                <w:b/>
                <w:bCs/>
                <w:color w:val="000000"/>
                <w:sz w:val="18"/>
                <w:szCs w:val="18"/>
              </w:rPr>
            </w:pPr>
            <w:r w:rsidRPr="00DC56F2">
              <w:rPr>
                <w:b/>
                <w:bCs/>
                <w:color w:val="000000"/>
                <w:sz w:val="18"/>
                <w:szCs w:val="18"/>
              </w:rPr>
              <w:t>Prohibit</w:t>
            </w:r>
          </w:p>
        </w:tc>
      </w:tr>
      <w:tr w14:paraId="142C5F2D"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8651F" w:rsidRPr="00775537" w:rsidP="00CB1C05" w14:paraId="08CE1D8C" w14:textId="77777777">
            <w:pPr>
              <w:keepNext/>
              <w:keepLines/>
              <w:spacing w:after="0"/>
              <w:rPr>
                <w:sz w:val="18"/>
                <w:szCs w:val="18"/>
              </w:rPr>
            </w:pPr>
            <w:r w:rsidRPr="00775537">
              <w:rPr>
                <w:sz w:val="18"/>
                <w:szCs w:val="18"/>
              </w:rPr>
              <w:t>Adhesives and Sealants</w:t>
            </w:r>
          </w:p>
        </w:tc>
        <w:tc>
          <w:tcPr>
            <w:tcW w:w="2880" w:type="dxa"/>
            <w:tcBorders>
              <w:top w:val="single" w:sz="4" w:space="0" w:color="auto"/>
              <w:left w:val="single" w:sz="4" w:space="0" w:color="auto"/>
              <w:bottom w:val="single" w:sz="4" w:space="0" w:color="auto"/>
              <w:right w:val="single" w:sz="4" w:space="0" w:color="auto"/>
            </w:tcBorders>
            <w:vAlign w:val="center"/>
            <w:hideMark/>
          </w:tcPr>
          <w:p w:rsidR="0038651F" w:rsidRPr="00DC56F2" w:rsidP="00CB1C05" w14:paraId="66502DE4" w14:textId="77777777">
            <w:pPr>
              <w:keepNext/>
              <w:keepLines/>
              <w:spacing w:after="0"/>
              <w:jc w:val="center"/>
              <w:rPr>
                <w:color w:val="000000"/>
                <w:sz w:val="18"/>
                <w:szCs w:val="18"/>
              </w:rPr>
            </w:pPr>
            <w:r w:rsidRPr="005260E7">
              <w:rPr>
                <w:b/>
                <w:bCs/>
                <w:color w:val="000000"/>
                <w:sz w:val="18"/>
                <w:szCs w:val="18"/>
              </w:rPr>
              <w:t xml:space="preserve"> WCPP</w:t>
            </w:r>
            <w:r>
              <w:rPr>
                <w:b/>
                <w:bCs/>
                <w:color w:val="000000"/>
                <w:sz w:val="18"/>
                <w:szCs w:val="18"/>
              </w:rPr>
              <w:t xml:space="preserve"> </w:t>
            </w:r>
            <w:r w:rsidRPr="00DC56F2">
              <w:rPr>
                <w:color w:val="000000"/>
                <w:sz w:val="18"/>
                <w:szCs w:val="18"/>
              </w:rPr>
              <w:t>(for uses not prohibited)</w:t>
            </w:r>
          </w:p>
        </w:tc>
        <w:tc>
          <w:tcPr>
            <w:tcW w:w="2790" w:type="dxa"/>
            <w:vMerge/>
            <w:tcBorders>
              <w:left w:val="single" w:sz="4" w:space="0" w:color="auto"/>
              <w:right w:val="single" w:sz="4" w:space="0" w:color="auto"/>
            </w:tcBorders>
            <w:shd w:val="clear" w:color="auto" w:fill="auto"/>
            <w:vAlign w:val="center"/>
            <w:hideMark/>
          </w:tcPr>
          <w:p w:rsidR="0038651F" w:rsidRPr="005260E7" w:rsidP="00CB1C05" w14:paraId="2CFD8036" w14:textId="77777777">
            <w:pPr>
              <w:keepNext/>
              <w:keepLines/>
              <w:spacing w:after="0"/>
              <w:jc w:val="center"/>
              <w:rPr>
                <w:color w:val="000000"/>
                <w:sz w:val="18"/>
                <w:szCs w:val="18"/>
              </w:rPr>
            </w:pPr>
          </w:p>
        </w:tc>
      </w:tr>
      <w:tr w14:paraId="0A15BC30"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054C06BC" w14:textId="77777777">
            <w:pPr>
              <w:keepNext/>
              <w:keepLines/>
              <w:spacing w:after="0"/>
              <w:rPr>
                <w:sz w:val="18"/>
                <w:szCs w:val="18"/>
              </w:rPr>
            </w:pPr>
            <w:r w:rsidRPr="00775537">
              <w:rPr>
                <w:sz w:val="18"/>
                <w:szCs w:val="18"/>
              </w:rPr>
              <w:t>Paint and Coatings</w:t>
            </w:r>
          </w:p>
        </w:tc>
        <w:tc>
          <w:tcPr>
            <w:tcW w:w="2880" w:type="dxa"/>
            <w:tcBorders>
              <w:top w:val="single" w:sz="4" w:space="0" w:color="auto"/>
              <w:left w:val="single" w:sz="4" w:space="0" w:color="auto"/>
              <w:bottom w:val="single" w:sz="4" w:space="0" w:color="auto"/>
              <w:right w:val="single" w:sz="4" w:space="0" w:color="auto"/>
            </w:tcBorders>
            <w:vAlign w:val="center"/>
            <w:hideMark/>
          </w:tcPr>
          <w:p w:rsidR="0038651F" w:rsidRPr="00DC56F2" w:rsidP="00CB1C05" w14:paraId="50AB156A"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38651F" w:rsidRPr="005260E7" w:rsidP="00CB1C05" w14:paraId="4E616969" w14:textId="77777777">
            <w:pPr>
              <w:keepNext/>
              <w:keepLines/>
              <w:spacing w:after="0"/>
              <w:jc w:val="center"/>
              <w:rPr>
                <w:color w:val="000000"/>
                <w:sz w:val="18"/>
                <w:szCs w:val="18"/>
              </w:rPr>
            </w:pPr>
          </w:p>
        </w:tc>
      </w:tr>
      <w:tr w14:paraId="01DDB036"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7EE12525" w14:textId="77777777">
            <w:pPr>
              <w:keepNext/>
              <w:keepLines/>
              <w:spacing w:after="0"/>
              <w:rPr>
                <w:sz w:val="18"/>
                <w:szCs w:val="18"/>
              </w:rPr>
            </w:pPr>
            <w:r w:rsidRPr="00775537">
              <w:rPr>
                <w:sz w:val="18"/>
                <w:szCs w:val="18"/>
              </w:rPr>
              <w:t>Aerosol Spray Cleaning/Degreasing</w:t>
            </w:r>
          </w:p>
        </w:tc>
        <w:tc>
          <w:tcPr>
            <w:tcW w:w="2880" w:type="dxa"/>
            <w:tcBorders>
              <w:top w:val="single" w:sz="4" w:space="0" w:color="auto"/>
              <w:left w:val="single" w:sz="4" w:space="0" w:color="auto"/>
              <w:bottom w:val="single" w:sz="4" w:space="0" w:color="auto"/>
              <w:right w:val="single" w:sz="4" w:space="0" w:color="auto"/>
            </w:tcBorders>
            <w:vAlign w:val="center"/>
            <w:hideMark/>
          </w:tcPr>
          <w:p w:rsidR="0038651F" w:rsidRPr="00DC56F2" w:rsidP="00CB1C05" w14:paraId="1E5B06FC" w14:textId="77777777">
            <w:pPr>
              <w:keepNext/>
              <w:keepLines/>
              <w:spacing w:after="0"/>
              <w:jc w:val="center"/>
              <w:rPr>
                <w:color w:val="000000"/>
                <w:sz w:val="18"/>
                <w:szCs w:val="18"/>
              </w:rPr>
            </w:pPr>
            <w:r w:rsidRPr="00DC56F2">
              <w:rPr>
                <w:b/>
                <w:bCs/>
                <w:color w:val="000000"/>
                <w:sz w:val="18"/>
                <w:szCs w:val="18"/>
              </w:rPr>
              <w:t>PC</w:t>
            </w:r>
            <w:r w:rsidRPr="00DC56F2">
              <w:rPr>
                <w:color w:val="000000"/>
                <w:sz w:val="18"/>
                <w:szCs w:val="18"/>
              </w:rPr>
              <w:t xml:space="preserve"> (for uses not prohibited)</w:t>
            </w:r>
          </w:p>
        </w:tc>
        <w:tc>
          <w:tcPr>
            <w:tcW w:w="2790" w:type="dxa"/>
            <w:vMerge/>
            <w:tcBorders>
              <w:left w:val="single" w:sz="4" w:space="0" w:color="auto"/>
              <w:right w:val="single" w:sz="4" w:space="0" w:color="auto"/>
            </w:tcBorders>
            <w:shd w:val="clear" w:color="auto" w:fill="auto"/>
            <w:noWrap/>
            <w:vAlign w:val="center"/>
            <w:hideMark/>
          </w:tcPr>
          <w:p w:rsidR="0038651F" w:rsidRPr="005260E7" w:rsidP="00CB1C05" w14:paraId="2527C5D8" w14:textId="77777777">
            <w:pPr>
              <w:keepNext/>
              <w:keepLines/>
              <w:spacing w:after="0"/>
              <w:jc w:val="center"/>
              <w:rPr>
                <w:color w:val="000000"/>
                <w:sz w:val="18"/>
                <w:szCs w:val="18"/>
              </w:rPr>
            </w:pPr>
          </w:p>
        </w:tc>
      </w:tr>
      <w:tr w14:paraId="5AD6C5FE"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775537" w:rsidP="00CB1C05" w14:paraId="30BDB8B2" w14:textId="77777777">
            <w:pPr>
              <w:keepNext/>
              <w:keepLines/>
              <w:spacing w:after="0"/>
              <w:rPr>
                <w:sz w:val="18"/>
                <w:szCs w:val="18"/>
              </w:rPr>
            </w:pPr>
            <w:r w:rsidRPr="00775537">
              <w:rPr>
                <w:sz w:val="18"/>
                <w:szCs w:val="18"/>
              </w:rPr>
              <w:t>Liquid and Spray Batch Cold Cleaning</w:t>
            </w:r>
          </w:p>
        </w:tc>
        <w:tc>
          <w:tcPr>
            <w:tcW w:w="2880" w:type="dxa"/>
            <w:vMerge w:val="restart"/>
            <w:tcBorders>
              <w:top w:val="single" w:sz="4" w:space="0" w:color="auto"/>
              <w:left w:val="single" w:sz="4" w:space="0" w:color="auto"/>
              <w:right w:val="single" w:sz="4" w:space="0" w:color="auto"/>
            </w:tcBorders>
            <w:vAlign w:val="center"/>
            <w:hideMark/>
          </w:tcPr>
          <w:p w:rsidR="0038651F" w:rsidRPr="00DC56F2" w:rsidP="00CB1C05" w14:paraId="79635D87" w14:textId="77777777">
            <w:pPr>
              <w:keepNext/>
              <w:keepLines/>
              <w:spacing w:after="0"/>
              <w:jc w:val="center"/>
              <w:rPr>
                <w:color w:val="000000"/>
                <w:sz w:val="18"/>
                <w:szCs w:val="18"/>
              </w:rPr>
            </w:pPr>
          </w:p>
          <w:p w:rsidR="0038651F" w:rsidRPr="00DC56F2" w:rsidP="00CB1C05" w14:paraId="74080537" w14:textId="77777777">
            <w:pPr>
              <w:keepNext/>
              <w:keepLines/>
              <w:spacing w:after="0"/>
              <w:jc w:val="center"/>
              <w:rPr>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38651F" w:rsidRPr="00DC56F2" w:rsidP="00CB1C05" w14:paraId="72BD14E0" w14:textId="77777777">
            <w:pPr>
              <w:keepNext/>
              <w:keepLines/>
              <w:spacing w:after="0"/>
              <w:jc w:val="center"/>
              <w:rPr>
                <w:color w:val="000000"/>
                <w:sz w:val="18"/>
                <w:szCs w:val="18"/>
              </w:rPr>
            </w:pPr>
          </w:p>
        </w:tc>
      </w:tr>
      <w:tr w14:paraId="36CA4BB8"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84506C" w:rsidP="00CB1C05" w14:paraId="7C767B69" w14:textId="77777777">
            <w:pPr>
              <w:keepNext/>
              <w:keepLines/>
              <w:spacing w:after="0"/>
              <w:rPr>
                <w:sz w:val="18"/>
                <w:szCs w:val="18"/>
              </w:rPr>
            </w:pPr>
            <w:r w:rsidRPr="0084506C">
              <w:rPr>
                <w:sz w:val="18"/>
                <w:szCs w:val="18"/>
              </w:rPr>
              <w:t>Photographic Film Use</w:t>
            </w:r>
          </w:p>
        </w:tc>
        <w:tc>
          <w:tcPr>
            <w:tcW w:w="2880" w:type="dxa"/>
            <w:vMerge/>
            <w:tcBorders>
              <w:left w:val="single" w:sz="4" w:space="0" w:color="auto"/>
              <w:right w:val="single" w:sz="4" w:space="0" w:color="auto"/>
            </w:tcBorders>
            <w:vAlign w:val="center"/>
            <w:hideMark/>
          </w:tcPr>
          <w:p w:rsidR="0038651F" w:rsidRPr="00DC56F2" w:rsidP="00CB1C05" w14:paraId="686958B0" w14:textId="77777777">
            <w:pPr>
              <w:keepNext/>
              <w:keepLines/>
              <w:spacing w:after="0"/>
              <w:jc w:val="center"/>
              <w:rPr>
                <w:b/>
                <w:bCs/>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38651F" w:rsidRPr="00DC56F2" w:rsidP="00CB1C05" w14:paraId="2C7C475B" w14:textId="77777777">
            <w:pPr>
              <w:keepNext/>
              <w:keepLines/>
              <w:spacing w:after="0"/>
              <w:rPr>
                <w:color w:val="000000"/>
                <w:sz w:val="18"/>
                <w:szCs w:val="18"/>
              </w:rPr>
            </w:pPr>
          </w:p>
        </w:tc>
      </w:tr>
      <w:tr w14:paraId="1031734B"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84506C" w:rsidP="00CB1C05" w14:paraId="09C7ADA2" w14:textId="77777777">
            <w:pPr>
              <w:keepNext/>
              <w:keepLines/>
              <w:spacing w:after="0"/>
              <w:rPr>
                <w:sz w:val="18"/>
                <w:szCs w:val="18"/>
              </w:rPr>
            </w:pPr>
            <w:r w:rsidRPr="0084506C">
              <w:rPr>
                <w:sz w:val="18"/>
                <w:szCs w:val="18"/>
              </w:rPr>
              <w:t>Lubricants and Greases</w:t>
            </w:r>
          </w:p>
        </w:tc>
        <w:tc>
          <w:tcPr>
            <w:tcW w:w="2880" w:type="dxa"/>
            <w:vMerge/>
            <w:tcBorders>
              <w:left w:val="single" w:sz="4" w:space="0" w:color="auto"/>
              <w:right w:val="single" w:sz="4" w:space="0" w:color="auto"/>
            </w:tcBorders>
            <w:vAlign w:val="center"/>
            <w:hideMark/>
          </w:tcPr>
          <w:p w:rsidR="0038651F" w:rsidRPr="00DC56F2" w:rsidP="00CB1C05" w14:paraId="4C5CE6E2"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38651F" w:rsidRPr="00DC56F2" w:rsidP="00CB1C05" w14:paraId="23124D6F" w14:textId="77777777">
            <w:pPr>
              <w:keepNext/>
              <w:keepLines/>
              <w:spacing w:after="0"/>
              <w:rPr>
                <w:color w:val="000000"/>
                <w:sz w:val="18"/>
                <w:szCs w:val="18"/>
              </w:rPr>
            </w:pPr>
          </w:p>
        </w:tc>
      </w:tr>
      <w:tr w14:paraId="4363D3C3" w14:textId="77777777">
        <w:tblPrEx>
          <w:tblW w:w="9810" w:type="dxa"/>
          <w:tblInd w:w="-5" w:type="dxa"/>
          <w:tblLayout w:type="fixed"/>
          <w:tblCellMar>
            <w:left w:w="29" w:type="dxa"/>
            <w:right w:w="29" w:type="dxa"/>
          </w:tblCellMar>
          <w:tblLook w:val="04A0"/>
        </w:tblPrEx>
        <w:trPr>
          <w:trHeight w:val="162"/>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84506C" w:rsidP="00CB1C05" w14:paraId="5420C129" w14:textId="77777777">
            <w:pPr>
              <w:keepNext/>
              <w:keepLines/>
              <w:spacing w:after="0"/>
              <w:rPr>
                <w:sz w:val="18"/>
                <w:szCs w:val="18"/>
              </w:rPr>
            </w:pPr>
            <w:r w:rsidRPr="00AB47D5">
              <w:rPr>
                <w:sz w:val="18"/>
                <w:szCs w:val="18"/>
              </w:rPr>
              <w:t>Wipe and Liquid Cleaning and Polishing</w:t>
            </w:r>
          </w:p>
        </w:tc>
        <w:tc>
          <w:tcPr>
            <w:tcW w:w="2880" w:type="dxa"/>
            <w:vMerge/>
            <w:tcBorders>
              <w:left w:val="single" w:sz="4" w:space="0" w:color="auto"/>
              <w:right w:val="single" w:sz="4" w:space="0" w:color="auto"/>
            </w:tcBorders>
            <w:vAlign w:val="center"/>
            <w:hideMark/>
          </w:tcPr>
          <w:p w:rsidR="0038651F" w:rsidRPr="00DC56F2" w:rsidP="00CB1C05" w14:paraId="079F3596"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38651F" w:rsidRPr="00DC56F2" w:rsidP="00CB1C05" w14:paraId="01D7805B" w14:textId="77777777">
            <w:pPr>
              <w:keepNext/>
              <w:keepLines/>
              <w:spacing w:after="0"/>
              <w:rPr>
                <w:color w:val="000000"/>
                <w:sz w:val="18"/>
                <w:szCs w:val="18"/>
              </w:rPr>
            </w:pPr>
          </w:p>
        </w:tc>
      </w:tr>
      <w:tr w14:paraId="06F96F54" w14:textId="77777777">
        <w:tblPrEx>
          <w:tblW w:w="9810" w:type="dxa"/>
          <w:tblInd w:w="-5" w:type="dxa"/>
          <w:tblLayout w:type="fixed"/>
          <w:tblCellMar>
            <w:left w:w="29" w:type="dxa"/>
            <w:right w:w="29" w:type="dxa"/>
          </w:tblCellMar>
          <w:tblLook w:val="04A0"/>
        </w:tblPrEx>
        <w:trPr>
          <w:trHeight w:val="161"/>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38651F" w:rsidRPr="0084506C" w:rsidP="00CB1C05" w14:paraId="67BFBC3A" w14:textId="77777777">
            <w:pPr>
              <w:keepNext/>
              <w:keepLines/>
              <w:spacing w:after="0"/>
              <w:rPr>
                <w:sz w:val="18"/>
                <w:szCs w:val="18"/>
              </w:rPr>
            </w:pPr>
            <w:r>
              <w:rPr>
                <w:sz w:val="18"/>
                <w:szCs w:val="18"/>
              </w:rPr>
              <w:t>Spot Removers</w:t>
            </w:r>
            <w:r>
              <w:rPr>
                <w:vertAlign w:val="superscript"/>
              </w:rPr>
              <w:t>2</w:t>
            </w:r>
          </w:p>
        </w:tc>
        <w:tc>
          <w:tcPr>
            <w:tcW w:w="2880" w:type="dxa"/>
            <w:vMerge/>
            <w:tcBorders>
              <w:left w:val="single" w:sz="4" w:space="0" w:color="auto"/>
              <w:right w:val="single" w:sz="4" w:space="0" w:color="auto"/>
            </w:tcBorders>
            <w:vAlign w:val="center"/>
          </w:tcPr>
          <w:p w:rsidR="0038651F" w:rsidRPr="00DC56F2" w:rsidP="00CB1C05" w14:paraId="41A4EC7D"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tcPr>
          <w:p w:rsidR="0038651F" w:rsidRPr="00DC56F2" w:rsidP="00CB1C05" w14:paraId="6F115511" w14:textId="77777777">
            <w:pPr>
              <w:keepNext/>
              <w:keepLines/>
              <w:spacing w:after="0"/>
              <w:rPr>
                <w:color w:val="000000"/>
                <w:sz w:val="18"/>
                <w:szCs w:val="18"/>
              </w:rPr>
            </w:pPr>
          </w:p>
        </w:tc>
      </w:tr>
      <w:tr w14:paraId="513AD1AF"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84506C" w:rsidP="00CB1C05" w14:paraId="2A30B0A0" w14:textId="77777777">
            <w:pPr>
              <w:keepNext/>
              <w:keepLines/>
              <w:spacing w:after="0"/>
              <w:rPr>
                <w:sz w:val="18"/>
                <w:szCs w:val="18"/>
              </w:rPr>
            </w:pPr>
            <w:r w:rsidRPr="0084506C">
              <w:rPr>
                <w:sz w:val="18"/>
                <w:szCs w:val="18"/>
              </w:rPr>
              <w:t>Inks and Ink Removal</w:t>
            </w:r>
          </w:p>
        </w:tc>
        <w:tc>
          <w:tcPr>
            <w:tcW w:w="2880" w:type="dxa"/>
            <w:vMerge/>
            <w:tcBorders>
              <w:left w:val="single" w:sz="4" w:space="0" w:color="auto"/>
              <w:right w:val="single" w:sz="4" w:space="0" w:color="auto"/>
            </w:tcBorders>
            <w:vAlign w:val="center"/>
            <w:hideMark/>
          </w:tcPr>
          <w:p w:rsidR="0038651F" w:rsidRPr="00DC56F2" w:rsidP="00CB1C05" w14:paraId="28F4AC10"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38651F" w:rsidRPr="00DC56F2" w:rsidP="00CB1C05" w14:paraId="4D79B5A8" w14:textId="77777777">
            <w:pPr>
              <w:keepNext/>
              <w:keepLines/>
              <w:spacing w:after="0"/>
              <w:rPr>
                <w:color w:val="000000"/>
                <w:sz w:val="18"/>
                <w:szCs w:val="18"/>
              </w:rPr>
            </w:pPr>
          </w:p>
        </w:tc>
      </w:tr>
      <w:tr w14:paraId="4F6A6A2B"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84506C" w:rsidP="00CB1C05" w14:paraId="588B16BE" w14:textId="77777777">
            <w:pPr>
              <w:keepNext/>
              <w:keepLines/>
              <w:spacing w:after="0"/>
              <w:rPr>
                <w:sz w:val="18"/>
                <w:szCs w:val="18"/>
              </w:rPr>
            </w:pPr>
            <w:r w:rsidRPr="0084506C">
              <w:rPr>
                <w:sz w:val="18"/>
                <w:szCs w:val="18"/>
              </w:rPr>
              <w:t>Anti-Spatter Welding Aerosol</w:t>
            </w:r>
          </w:p>
        </w:tc>
        <w:tc>
          <w:tcPr>
            <w:tcW w:w="2880" w:type="dxa"/>
            <w:vMerge/>
            <w:tcBorders>
              <w:left w:val="single" w:sz="4" w:space="0" w:color="auto"/>
              <w:right w:val="single" w:sz="4" w:space="0" w:color="auto"/>
            </w:tcBorders>
            <w:vAlign w:val="center"/>
            <w:hideMark/>
          </w:tcPr>
          <w:p w:rsidR="0038651F" w:rsidRPr="00DC56F2" w:rsidP="00CB1C05" w14:paraId="6AF44DA3"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38651F" w:rsidRPr="00DC56F2" w:rsidP="00CB1C05" w14:paraId="39536585" w14:textId="77777777">
            <w:pPr>
              <w:keepNext/>
              <w:keepLines/>
              <w:spacing w:after="0"/>
              <w:rPr>
                <w:color w:val="000000"/>
                <w:sz w:val="18"/>
                <w:szCs w:val="18"/>
              </w:rPr>
            </w:pPr>
          </w:p>
        </w:tc>
      </w:tr>
      <w:tr w14:paraId="18580E8F"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84506C" w:rsidP="00CB1C05" w14:paraId="4077DF12" w14:textId="77777777">
            <w:pPr>
              <w:keepNext/>
              <w:keepLines/>
              <w:spacing w:after="0"/>
              <w:rPr>
                <w:sz w:val="18"/>
                <w:szCs w:val="18"/>
              </w:rPr>
            </w:pPr>
            <w:r w:rsidRPr="0084506C">
              <w:rPr>
                <w:sz w:val="18"/>
                <w:szCs w:val="18"/>
              </w:rPr>
              <w:t>Mold Cleaning, Release and Protectants</w:t>
            </w:r>
          </w:p>
        </w:tc>
        <w:tc>
          <w:tcPr>
            <w:tcW w:w="2880" w:type="dxa"/>
            <w:vMerge/>
            <w:tcBorders>
              <w:left w:val="single" w:sz="4" w:space="0" w:color="auto"/>
              <w:bottom w:val="single" w:sz="4" w:space="0" w:color="auto"/>
              <w:right w:val="single" w:sz="4" w:space="0" w:color="auto"/>
            </w:tcBorders>
            <w:vAlign w:val="center"/>
            <w:hideMark/>
          </w:tcPr>
          <w:p w:rsidR="0038651F" w:rsidRPr="00DC56F2" w:rsidP="00CB1C05" w14:paraId="51B57B26"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38651F" w:rsidRPr="00DC56F2" w:rsidP="00CB1C05" w14:paraId="3A4230D4" w14:textId="77777777">
            <w:pPr>
              <w:keepNext/>
              <w:keepLines/>
              <w:spacing w:after="0"/>
              <w:rPr>
                <w:color w:val="000000"/>
                <w:sz w:val="18"/>
                <w:szCs w:val="18"/>
              </w:rPr>
            </w:pPr>
          </w:p>
        </w:tc>
      </w:tr>
      <w:tr w14:paraId="248F2F04"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38651F" w:rsidRPr="0084506C" w:rsidP="00CB1C05" w14:paraId="053339C0" w14:textId="77777777">
            <w:pPr>
              <w:keepNext/>
              <w:keepLines/>
              <w:spacing w:after="0"/>
              <w:rPr>
                <w:sz w:val="18"/>
                <w:szCs w:val="18"/>
              </w:rPr>
            </w:pPr>
            <w:r w:rsidRPr="0084506C">
              <w:rPr>
                <w:sz w:val="18"/>
                <w:szCs w:val="18"/>
              </w:rPr>
              <w:t>Dry Cleaning Machines</w:t>
            </w:r>
          </w:p>
        </w:tc>
        <w:tc>
          <w:tcPr>
            <w:tcW w:w="2880" w:type="dxa"/>
            <w:tcBorders>
              <w:top w:val="single" w:sz="4" w:space="0" w:color="auto"/>
              <w:left w:val="single" w:sz="4" w:space="0" w:color="auto"/>
              <w:bottom w:val="single" w:sz="4" w:space="0" w:color="auto"/>
              <w:right w:val="single" w:sz="4" w:space="0" w:color="auto"/>
            </w:tcBorders>
            <w:vAlign w:val="center"/>
            <w:hideMark/>
          </w:tcPr>
          <w:p w:rsidR="0038651F" w:rsidRPr="005260E7" w:rsidP="00CB1C05" w14:paraId="193B3E43" w14:textId="77777777">
            <w:pPr>
              <w:keepNext/>
              <w:keepLines/>
              <w:spacing w:after="0"/>
              <w:jc w:val="center"/>
              <w:rPr>
                <w:color w:val="000000"/>
                <w:sz w:val="18"/>
                <w:szCs w:val="18"/>
              </w:rPr>
            </w:pPr>
            <w:r w:rsidRPr="005260E7">
              <w:rPr>
                <w:color w:val="000000"/>
                <w:sz w:val="18"/>
                <w:szCs w:val="18"/>
              </w:rPr>
              <w:t>10-Year Phaseout</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8651F" w:rsidRPr="005260E7" w:rsidP="00CB1C05" w14:paraId="10D05D12" w14:textId="77777777">
            <w:pPr>
              <w:keepNext/>
              <w:keepLines/>
              <w:spacing w:after="0"/>
              <w:jc w:val="center"/>
              <w:rPr>
                <w:color w:val="000000"/>
                <w:sz w:val="18"/>
                <w:szCs w:val="18"/>
              </w:rPr>
            </w:pPr>
            <w:r w:rsidRPr="005260E7">
              <w:rPr>
                <w:color w:val="000000"/>
                <w:sz w:val="18"/>
                <w:szCs w:val="18"/>
              </w:rPr>
              <w:t>15-Year Phaseout</w:t>
            </w:r>
          </w:p>
        </w:tc>
      </w:tr>
      <w:tr w14:paraId="3115DFA3" w14:textId="77777777">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38651F" w:rsidRPr="00A563CC" w:rsidP="00CB1C05" w14:paraId="240B7E21" w14:textId="77777777">
            <w:pPr>
              <w:keepNext/>
              <w:keepLines/>
              <w:spacing w:after="0"/>
              <w:rPr>
                <w:sz w:val="18"/>
                <w:szCs w:val="18"/>
              </w:rPr>
            </w:pPr>
            <w:r w:rsidRPr="00F65C52">
              <w:rPr>
                <w:sz w:val="18"/>
                <w:szCs w:val="18"/>
              </w:rPr>
              <w:t>Specialty DOD Uses (oil analysis and water pipe repair)</w:t>
            </w:r>
          </w:p>
        </w:tc>
        <w:tc>
          <w:tcPr>
            <w:tcW w:w="2880" w:type="dxa"/>
            <w:vMerge w:val="restart"/>
            <w:tcBorders>
              <w:top w:val="single" w:sz="4" w:space="0" w:color="auto"/>
              <w:left w:val="single" w:sz="4" w:space="0" w:color="auto"/>
              <w:right w:val="single" w:sz="4" w:space="0" w:color="auto"/>
            </w:tcBorders>
          </w:tcPr>
          <w:p w:rsidR="0038651F" w:rsidRPr="00DC56F2" w:rsidP="00CB1C05" w14:paraId="67F26B03" w14:textId="77777777">
            <w:pPr>
              <w:keepNext/>
              <w:keepLines/>
              <w:spacing w:after="0"/>
              <w:jc w:val="center"/>
              <w:rPr>
                <w:b/>
                <w:bCs/>
                <w:color w:val="000000"/>
                <w:sz w:val="18"/>
                <w:szCs w:val="18"/>
              </w:rPr>
            </w:pPr>
          </w:p>
          <w:p w:rsidR="0038651F" w:rsidRPr="00DC56F2" w:rsidP="00CB1C05" w14:paraId="5A0046AD"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tcPr>
          <w:p w:rsidR="0038651F" w:rsidRPr="00DC56F2" w:rsidP="00CB1C05" w14:paraId="57A44CF6" w14:textId="77777777">
            <w:pPr>
              <w:keepNext/>
              <w:keepLines/>
              <w:spacing w:after="0"/>
              <w:jc w:val="center"/>
              <w:rPr>
                <w:b/>
                <w:bCs/>
                <w:color w:val="000000"/>
                <w:sz w:val="18"/>
                <w:szCs w:val="18"/>
              </w:rPr>
            </w:pPr>
          </w:p>
          <w:p w:rsidR="0038651F" w:rsidRPr="00DC56F2" w:rsidP="00CB1C05" w14:paraId="55296BB5" w14:textId="77777777">
            <w:pPr>
              <w:keepNext/>
              <w:keepLines/>
              <w:spacing w:after="0"/>
              <w:jc w:val="center"/>
              <w:rPr>
                <w:b/>
                <w:bCs/>
                <w:color w:val="000000"/>
                <w:sz w:val="18"/>
                <w:szCs w:val="18"/>
              </w:rPr>
            </w:pPr>
            <w:r w:rsidRPr="00DC56F2">
              <w:rPr>
                <w:b/>
                <w:bCs/>
                <w:color w:val="000000"/>
                <w:sz w:val="18"/>
                <w:szCs w:val="18"/>
              </w:rPr>
              <w:t>Prohibit</w:t>
            </w:r>
          </w:p>
        </w:tc>
      </w:tr>
      <w:tr w14:paraId="0B5E5F7B" w14:textId="77777777">
        <w:tblPrEx>
          <w:tblW w:w="9810" w:type="dxa"/>
          <w:tblInd w:w="-5" w:type="dxa"/>
          <w:tblLayout w:type="fixed"/>
          <w:tblCellMar>
            <w:left w:w="29" w:type="dxa"/>
            <w:right w:w="29" w:type="dxa"/>
          </w:tblCellMar>
          <w:tblLook w:val="04A0"/>
        </w:tblPrEx>
        <w:trPr>
          <w:trHeight w:val="107"/>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8651F" w:rsidRPr="0084506C" w:rsidP="00CB1C05" w14:paraId="2F3144BC" w14:textId="77777777">
            <w:pPr>
              <w:keepNext/>
              <w:keepLines/>
              <w:spacing w:after="0"/>
              <w:rPr>
                <w:sz w:val="18"/>
                <w:szCs w:val="18"/>
              </w:rPr>
            </w:pPr>
            <w:r w:rsidRPr="0084506C">
              <w:rPr>
                <w:sz w:val="18"/>
                <w:szCs w:val="18"/>
              </w:rPr>
              <w:t>Possibly Inactive COUs</w:t>
            </w:r>
            <w:r>
              <w:rPr>
                <w:sz w:val="18"/>
                <w:szCs w:val="18"/>
              </w:rPr>
              <w:t>/</w:t>
            </w:r>
            <w:r w:rsidRPr="0084506C">
              <w:rPr>
                <w:sz w:val="18"/>
                <w:szCs w:val="18"/>
              </w:rPr>
              <w:t>Overlapping Tasks</w:t>
            </w:r>
            <w:r>
              <w:rPr>
                <w:sz w:val="18"/>
                <w:szCs w:val="18"/>
                <w:vertAlign w:val="superscript"/>
              </w:rPr>
              <w:t>3</w:t>
            </w:r>
          </w:p>
        </w:tc>
        <w:tc>
          <w:tcPr>
            <w:tcW w:w="2880" w:type="dxa"/>
            <w:vMerge/>
            <w:tcBorders>
              <w:left w:val="single" w:sz="4" w:space="0" w:color="auto"/>
              <w:bottom w:val="single" w:sz="4" w:space="0" w:color="auto"/>
              <w:right w:val="single" w:sz="4" w:space="0" w:color="auto"/>
            </w:tcBorders>
            <w:vAlign w:val="center"/>
            <w:hideMark/>
          </w:tcPr>
          <w:p w:rsidR="0038651F" w:rsidRPr="0084506C" w:rsidP="00CB1C05" w14:paraId="1026B5F1" w14:textId="77777777">
            <w:pPr>
              <w:keepNext/>
              <w:keepLines/>
              <w:spacing w:after="0"/>
              <w:jc w:val="center"/>
              <w:rPr>
                <w:color w:val="000000"/>
                <w:sz w:val="20"/>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38651F" w:rsidRPr="0084506C" w:rsidP="00CB1C05" w14:paraId="381EA9A1" w14:textId="77777777">
            <w:pPr>
              <w:keepNext/>
              <w:keepLines/>
              <w:spacing w:after="0"/>
              <w:jc w:val="center"/>
              <w:rPr>
                <w:color w:val="000000"/>
                <w:sz w:val="20"/>
              </w:rPr>
            </w:pPr>
          </w:p>
        </w:tc>
      </w:tr>
      <w:tr w14:paraId="624C17C1" w14:textId="77777777">
        <w:tblPrEx>
          <w:tblW w:w="9810" w:type="dxa"/>
          <w:tblInd w:w="-5" w:type="dxa"/>
          <w:tblLayout w:type="fixed"/>
          <w:tblCellMar>
            <w:left w:w="29" w:type="dxa"/>
            <w:right w:w="29" w:type="dxa"/>
          </w:tblCellMar>
          <w:tblLook w:val="04A0"/>
        </w:tblPrEx>
        <w:trPr>
          <w:trHeight w:val="107"/>
        </w:trPr>
        <w:tc>
          <w:tcPr>
            <w:tcW w:w="981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38651F" w:rsidP="00CB1C05" w14:paraId="3E81AAEE" w14:textId="77777777">
            <w:pPr>
              <w:pStyle w:val="LTableTextAbt"/>
            </w:pPr>
            <w:r>
              <w:rPr>
                <w:vertAlign w:val="superscript"/>
              </w:rPr>
              <w:t>1</w:t>
            </w:r>
            <w:r>
              <w:t>Costs and benefits for p</w:t>
            </w:r>
            <w:r w:rsidRPr="00A033A0">
              <w:t>rocess</w:t>
            </w:r>
            <w:r>
              <w:t xml:space="preserve">ors that formulate products containing PCE are generally accounted for under the end use category for the product(s) they would need to reformulate under the options. </w:t>
            </w:r>
          </w:p>
          <w:p w:rsidR="0038651F" w:rsidP="00CB1C05" w14:paraId="0F873D9D" w14:textId="77777777">
            <w:pPr>
              <w:pStyle w:val="LTableTextAbt"/>
            </w:pPr>
            <w:r w:rsidRPr="0073083D">
              <w:rPr>
                <w:vertAlign w:val="superscript"/>
              </w:rPr>
              <w:t>2</w:t>
            </w:r>
            <w:r w:rsidRPr="0073083D">
              <w:t xml:space="preserve">Options 1 and </w:t>
            </w:r>
            <w:r w:rsidRPr="00E42BFB">
              <w:t>2</w:t>
            </w:r>
            <w:r w:rsidRPr="0073083D">
              <w:t xml:space="preserve"> have 10-</w:t>
            </w:r>
            <w:r w:rsidRPr="00E42BFB">
              <w:t xml:space="preserve"> and</w:t>
            </w:r>
            <w:r w:rsidRPr="0073083D">
              <w:t xml:space="preserve"> 15</w:t>
            </w:r>
            <w:r>
              <w:t>-year phaseouts for dry cleaning machines and spot removers by establishments with PCE dry cleaning machines, respectively.</w:t>
            </w:r>
          </w:p>
          <w:p w:rsidR="0038651F" w:rsidP="00CB1C05" w14:paraId="525358A5" w14:textId="77777777">
            <w:pPr>
              <w:pStyle w:val="LTableTextAbt"/>
            </w:pPr>
            <w:r>
              <w:rPr>
                <w:vertAlign w:val="superscript"/>
              </w:rPr>
              <w:t>3</w:t>
            </w:r>
            <w:r>
              <w:t>Includes textile processing, wood furniture manufacturing, foundry applications, welding.</w:t>
            </w:r>
          </w:p>
          <w:p w:rsidR="007A68FA" w:rsidP="007A68FA" w14:paraId="5AB91420" w14:textId="09320F0C">
            <w:pPr>
              <w:pStyle w:val="LTableTextAbt"/>
            </w:pPr>
            <w:r w:rsidRPr="008216D7">
              <w:t xml:space="preserve">Note: Use of </w:t>
            </w:r>
            <w:r>
              <w:t>PCE</w:t>
            </w:r>
            <w:r w:rsidRPr="008216D7">
              <w:t xml:space="preserve"> by Federal agencies and contractors acting for or on behalf of Federal agencies are subject to a different compliance timeframe not captured in </w:t>
            </w:r>
            <w:r w:rsidR="004A69BB">
              <w:t>th</w:t>
            </w:r>
            <w:r w:rsidR="00FC67E9">
              <w:t>is</w:t>
            </w:r>
            <w:r w:rsidRPr="008216D7">
              <w:t xml:space="preserve"> analys</w:t>
            </w:r>
            <w:r w:rsidR="00FC67E9">
              <w:t>i</w:t>
            </w:r>
            <w:r w:rsidRPr="008216D7">
              <w:t>s.</w:t>
            </w:r>
          </w:p>
          <w:p w:rsidR="0038651F" w:rsidRPr="00E42BFB" w:rsidP="00CB1C05" w14:paraId="61A06B95" w14:textId="77777777">
            <w:pPr>
              <w:keepNext/>
              <w:keepLines/>
              <w:spacing w:after="0"/>
              <w:rPr>
                <w:color w:val="000000"/>
                <w:sz w:val="18"/>
                <w:szCs w:val="18"/>
              </w:rPr>
            </w:pPr>
            <w:r w:rsidRPr="00E42BFB">
              <w:rPr>
                <w:sz w:val="18"/>
                <w:szCs w:val="18"/>
              </w:rPr>
              <w:t xml:space="preserve">Table abbreviations: Workplace Chemical Protection Program (WCPP); Prescriptive controls with Monitoring, and Respiratory and Dermal PPE requirements </w:t>
            </w:r>
            <w:r w:rsidR="00204CE4">
              <w:rPr>
                <w:sz w:val="18"/>
                <w:szCs w:val="18"/>
              </w:rPr>
              <w:t>(Prescriptive Controls, or PC)</w:t>
            </w:r>
            <w:r w:rsidRPr="00E42BFB">
              <w:rPr>
                <w:sz w:val="18"/>
                <w:szCs w:val="18"/>
              </w:rPr>
              <w:t>.</w:t>
            </w:r>
          </w:p>
        </w:tc>
      </w:tr>
    </w:tbl>
    <w:p w:rsidR="0038651F" w:rsidP="00CB1C05" w14:paraId="1C384525" w14:textId="77777777">
      <w:pPr>
        <w:pStyle w:val="BodyText"/>
      </w:pPr>
    </w:p>
    <w:p w:rsidR="00771EC9" w:rsidP="00CB1C05" w14:paraId="35C163D9" w14:textId="77777777">
      <w:pPr>
        <w:pStyle w:val="Caption"/>
      </w:pPr>
    </w:p>
    <w:p w:rsidR="00DC05D8" w:rsidP="00CB1C05" w14:paraId="572059A4" w14:textId="77777777">
      <w:pPr>
        <w:pStyle w:val="BodyText"/>
        <w:sectPr w:rsidSect="00CB1C05">
          <w:headerReference w:type="first" r:id="rId222"/>
          <w:type w:val="nextColumn"/>
          <w:pgSz w:w="12240" w:h="15840" w:code="1"/>
          <w:pgMar w:top="1440" w:right="1440" w:bottom="1440" w:left="1440" w:header="432" w:footer="720" w:gutter="0"/>
          <w:lnNumType w:countBy="1" w:restart="continuous"/>
          <w:pgNumType w:start="1" w:chapStyle="1"/>
          <w:cols w:space="720"/>
          <w:docGrid w:linePitch="299"/>
        </w:sectPr>
      </w:pPr>
    </w:p>
    <w:p w:rsidR="00544C10" w:rsidRPr="00AF3B97" w:rsidP="00CB1C05" w14:paraId="0F1BD24E" w14:textId="77777777">
      <w:pPr>
        <w:pStyle w:val="Heading2"/>
      </w:pPr>
      <w:bookmarkStart w:id="877" w:name="_Toc157165228"/>
      <w:bookmarkStart w:id="878" w:name="_Ref102037656"/>
      <w:bookmarkStart w:id="879" w:name="_Toc111035629"/>
      <w:bookmarkStart w:id="880" w:name="_Toc111037075"/>
      <w:bookmarkStart w:id="881" w:name="_Toc114062006"/>
      <w:bookmarkStart w:id="882" w:name="_Toc165378746"/>
      <w:bookmarkEnd w:id="877"/>
      <w:r w:rsidRPr="00AF3B97">
        <w:t xml:space="preserve">Timeline for the </w:t>
      </w:r>
      <w:r w:rsidR="00790D68">
        <w:t>A</w:t>
      </w:r>
      <w:r w:rsidRPr="00AF3B97">
        <w:t>nalysis</w:t>
      </w:r>
      <w:bookmarkEnd w:id="878"/>
      <w:bookmarkEnd w:id="879"/>
      <w:bookmarkEnd w:id="880"/>
      <w:bookmarkEnd w:id="881"/>
      <w:bookmarkEnd w:id="882"/>
    </w:p>
    <w:p w:rsidR="00AC05DF" w:rsidRPr="00AF3B97" w:rsidP="00CB1C05" w14:paraId="395FB920" w14:textId="77777777">
      <w:pPr>
        <w:pStyle w:val="BodyText"/>
      </w:pPr>
      <w:r w:rsidRPr="00AF3B97">
        <w:t>In selecting the number of years to consider in the cost-benefit analysis</w:t>
      </w:r>
      <w:r w:rsidRPr="001A4919" w:rsidR="001A4919">
        <w:rPr>
          <w:lang w:val="en-US"/>
        </w:rPr>
        <w:t xml:space="preserve"> of the policy</w:t>
      </w:r>
      <w:r w:rsidRPr="00AF3B97">
        <w:t>, it is important to select a timeframe sufficiently long enough to capture the important effects of the benefits and the costs without selecting a timeframe that is so long that it adds unnecessary uncertainty. In addition, EPA’s (</w:t>
      </w:r>
      <w:hyperlink w:anchor="_ENREF_73" w:tooltip="U.S. Environmental Protection Agency (EPA), 2014 #64" w:history="1">
        <w:r w:rsidRPr="00AF3B97" w:rsidR="00414172">
          <w:fldChar w:fldCharType="begin" w:fldLock="1"/>
        </w:r>
        <w:r w:rsidR="00414172">
          <w:instrText xml:space="preserve"> ADDIN EN.CITE &lt;EndNote&gt;&lt;Cite ExcludeAuth="1"&gt;&lt;Author&gt;U.S. Environmental Protection Agency (EPA)&lt;/Author&gt;&lt;Year&gt;2014&lt;/Year&gt;&lt;RecNum&gt;64&lt;/RecNum&gt;&lt;DisplayText&gt;2014&lt;/DisplayText&gt;&lt;record&gt;&lt;rec-number&gt;64&lt;/rec-number&gt;&lt;foreign-keys&gt;&lt;key app="EN" db-id="52wf2wf0o0rv01e9dzo52td80t0590tp2fwd" timestamp="1714499636"&gt;64&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AF3B97" w:rsidR="00414172">
          <w:fldChar w:fldCharType="separate"/>
        </w:r>
        <w:r w:rsidRPr="00AF3B97" w:rsidR="00414172">
          <w:rPr>
            <w:noProof/>
          </w:rPr>
          <w:t>2014</w:t>
        </w:r>
        <w:r w:rsidRPr="00AF3B97" w:rsidR="00414172">
          <w:fldChar w:fldCharType="end"/>
        </w:r>
      </w:hyperlink>
      <w:r w:rsidRPr="00AF3B97">
        <w:t xml:space="preserve">) </w:t>
      </w:r>
      <w:r w:rsidRPr="00AF3B97">
        <w:rPr>
          <w:i/>
          <w:iCs/>
        </w:rPr>
        <w:t>Guidelines for Preparing Economic Analyses</w:t>
      </w:r>
      <w:r w:rsidRPr="00AF3B97">
        <w:t xml:space="preserve"> suggests the following when selecting the time horizon</w:t>
      </w:r>
      <w:r w:rsidR="00033DE7">
        <w:t>.</w:t>
      </w:r>
    </w:p>
    <w:p w:rsidR="00AC05DF" w:rsidRPr="00AF3B97" w:rsidP="00CB1C05" w14:paraId="284DE2B5" w14:textId="77777777">
      <w:pPr>
        <w:pStyle w:val="BodyText"/>
      </w:pPr>
      <w:r>
        <w:t>“While there is little theoretical guidance on the time horizon of economic analyses, a guiding principle is that the time span should be sufficient to capture major welfare effects from policy alternatives. … That is, t</w:t>
      </w:r>
      <w:r w:rsidRPr="00AF3B97">
        <w:t>he</w:t>
      </w:r>
      <w:r w:rsidRPr="00AF3B97" w:rsidR="004F366B">
        <w:t xml:space="preserve"> time horizon should be long enough that the net benefits for all future years (beyond the time horizon) are expected to be negligible when discounted to the present. In practice, however, it is not always obvious when this will occur because it may be unclear whether or when the policy will be renewed or retired by policy makers, whether or when the policy will become obsolete or “non-binding” due to exogenous technological changes, how long the capital investments or displacements caused by the policy will persist, etc. </w:t>
      </w:r>
    </w:p>
    <w:p w:rsidR="00AC05DF" w:rsidRPr="00AF3B97" w:rsidP="00CB1C05" w14:paraId="4EFF0AAD" w14:textId="77777777">
      <w:pPr>
        <w:pStyle w:val="BodyText"/>
      </w:pPr>
      <w:r w:rsidRPr="00AF3B97">
        <w:t>As a practical matter, reasonable alternatives for the time span of the analysis may be based on assumptions regarding</w:t>
      </w:r>
      <w:r w:rsidR="00122660">
        <w:t xml:space="preserve"> the following</w:t>
      </w:r>
      <w:r w:rsidRPr="00AF3B97">
        <w:t>:</w:t>
      </w:r>
    </w:p>
    <w:p w:rsidR="00AC05DF" w:rsidRPr="00AF3B97" w:rsidP="00CB1C05" w14:paraId="29496F48" w14:textId="77777777">
      <w:pPr>
        <w:pStyle w:val="BodyText"/>
        <w:numPr>
          <w:ilvl w:val="0"/>
          <w:numId w:val="22"/>
        </w:numPr>
      </w:pPr>
      <w:r w:rsidRPr="00AF3B97">
        <w:t>The expected life of capital investments required by or expected from the policy</w:t>
      </w:r>
    </w:p>
    <w:p w:rsidR="00AC05DF" w:rsidRPr="00AF3B97" w:rsidP="00CB1C05" w14:paraId="013EEE3C" w14:textId="77777777">
      <w:pPr>
        <w:pStyle w:val="BodyText"/>
        <w:numPr>
          <w:ilvl w:val="0"/>
          <w:numId w:val="22"/>
        </w:numPr>
      </w:pPr>
      <w:r w:rsidRPr="00AF3B97">
        <w:t xml:space="preserve">The point at which benefits and costs reach a steady state </w:t>
      </w:r>
    </w:p>
    <w:p w:rsidR="00AC05DF" w:rsidRPr="00AF3B97" w:rsidP="00CB1C05" w14:paraId="66461570" w14:textId="77777777">
      <w:pPr>
        <w:pStyle w:val="BodyText"/>
        <w:numPr>
          <w:ilvl w:val="0"/>
          <w:numId w:val="22"/>
        </w:numPr>
      </w:pPr>
      <w:r w:rsidRPr="00AF3B97">
        <w:t>Statutory or other requirements for the policy or the analysis</w:t>
      </w:r>
    </w:p>
    <w:p w:rsidR="00AC05DF" w:rsidRPr="00AF3B97" w:rsidP="00CB1C05" w14:paraId="29B158E2" w14:textId="77777777">
      <w:pPr>
        <w:pStyle w:val="BodyText"/>
        <w:numPr>
          <w:ilvl w:val="0"/>
          <w:numId w:val="22"/>
        </w:numPr>
      </w:pPr>
      <w:r w:rsidRPr="00AF3B97">
        <w:t>The extent to which benefits and costs are separated by generations.</w:t>
      </w:r>
      <w:r w:rsidR="00FE56F2">
        <w:t>”</w:t>
      </w:r>
    </w:p>
    <w:p w:rsidR="00AC05DF" w:rsidRPr="00AF3B97" w:rsidP="00CB1C05" w14:paraId="13ABAA53" w14:textId="77777777">
      <w:pPr>
        <w:pStyle w:val="BodyText"/>
      </w:pPr>
      <w:r w:rsidRPr="00AF3B97">
        <w:t>The recommendation in EPA’s (</w:t>
      </w:r>
      <w:hyperlink w:anchor="_ENREF_73" w:tooltip="U.S. Environmental Protection Agency (EPA), 2014 #64" w:history="1">
        <w:r w:rsidRPr="00AF3B97" w:rsidR="00414172">
          <w:fldChar w:fldCharType="begin" w:fldLock="1"/>
        </w:r>
        <w:r w:rsidR="00414172">
          <w:instrText xml:space="preserve"> ADDIN EN.CITE &lt;EndNote&gt;&lt;Cite ExcludeAuth="1"&gt;&lt;Author&gt;U.S. Environmental Protection Agency (EPA)&lt;/Author&gt;&lt;Year&gt;2014&lt;/Year&gt;&lt;RecNum&gt;64&lt;/RecNum&gt;&lt;DisplayText&gt;2014&lt;/DisplayText&gt;&lt;record&gt;&lt;rec-number&gt;64&lt;/rec-number&gt;&lt;foreign-keys&gt;&lt;key app="EN" db-id="52wf2wf0o0rv01e9dzo52td80t0590tp2fwd" timestamp="1714499636"&gt;64&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AF3B97" w:rsidR="00414172">
          <w:fldChar w:fldCharType="separate"/>
        </w:r>
        <w:r w:rsidRPr="00AF3B97" w:rsidR="00414172">
          <w:rPr>
            <w:noProof/>
          </w:rPr>
          <w:t>2014</w:t>
        </w:r>
        <w:r w:rsidRPr="00AF3B97" w:rsidR="00414172">
          <w:fldChar w:fldCharType="end"/>
        </w:r>
      </w:hyperlink>
      <w:r w:rsidRPr="00AF3B97">
        <w:t xml:space="preserve">) guidance that “the time horizon should be long enough that the net benefits for all future years (beyond the time horizon) are expected to be negligible when discounted to the present” would imply that a fairly long time horizon would be appropriate. For example, if </w:t>
      </w:r>
      <w:r w:rsidR="00B619DE">
        <w:t>one</w:t>
      </w:r>
      <w:r w:rsidRPr="00AF3B97" w:rsidR="00B619DE">
        <w:t xml:space="preserve"> </w:t>
      </w:r>
      <w:r w:rsidRPr="00AF3B97">
        <w:t>assume</w:t>
      </w:r>
      <w:r w:rsidR="00B619DE">
        <w:t>s</w:t>
      </w:r>
      <w:r w:rsidRPr="00AF3B97">
        <w:t xml:space="preserve"> that the rule never becomes obsolete or non-binding, net benefits in the 100</w:t>
      </w:r>
      <w:r w:rsidRPr="00AF3B97">
        <w:rPr>
          <w:vertAlign w:val="superscript"/>
        </w:rPr>
        <w:t>th</w:t>
      </w:r>
      <w:r w:rsidRPr="00AF3B97">
        <w:t xml:space="preserve"> year of the policy would still exceed $100,000 after discounting them back to present dollars using a 3</w:t>
      </w:r>
      <w:r w:rsidR="00F1085B">
        <w:t xml:space="preserve"> percent</w:t>
      </w:r>
      <w:r w:rsidRPr="00AF3B97">
        <w:t xml:space="preserve"> discount rate. However, the probability that the rule becomes obsolete increases over time. For example, newer chemicals </w:t>
      </w:r>
      <w:r w:rsidR="00A71346">
        <w:t xml:space="preserve">or other technological advances </w:t>
      </w:r>
      <w:r w:rsidRPr="00AF3B97">
        <w:t xml:space="preserve">could make </w:t>
      </w:r>
      <w:r w:rsidR="00964E1D">
        <w:t>PCE</w:t>
      </w:r>
      <w:r w:rsidRPr="00AF3B97">
        <w:t xml:space="preserve"> obsolete without any rule. Given this uncertainty, EPA selected a shorter time horizon of </w:t>
      </w:r>
      <w:r w:rsidRPr="00AF3B97" w:rsidR="00B202A2">
        <w:t>20</w:t>
      </w:r>
      <w:r w:rsidRPr="00AF3B97">
        <w:t xml:space="preserve"> years for the analysis. A time period of </w:t>
      </w:r>
      <w:r w:rsidRPr="00AF3B97" w:rsidR="00B202A2">
        <w:t>20</w:t>
      </w:r>
      <w:r w:rsidRPr="00AF3B97">
        <w:t xml:space="preserve"> years is short enough that the products that were reformulated to be </w:t>
      </w:r>
      <w:r w:rsidR="00964E1D">
        <w:t>PCE</w:t>
      </w:r>
      <w:r w:rsidRPr="00AF3B97">
        <w:t xml:space="preserve">-free would probably not need to be reformulated again during that time period. In addition, the annualized </w:t>
      </w:r>
      <w:r w:rsidR="002F0D96">
        <w:t>costs and</w:t>
      </w:r>
      <w:r w:rsidRPr="00AF3B97">
        <w:t xml:space="preserve"> benefits of the rule start to level out at a </w:t>
      </w:r>
      <w:r w:rsidRPr="00AF3B97" w:rsidR="00453B06">
        <w:t>20</w:t>
      </w:r>
      <w:r w:rsidR="0018205D">
        <w:t>-</w:t>
      </w:r>
      <w:r w:rsidRPr="00AF3B97">
        <w:t xml:space="preserve">year time horizon. That is, if another year </w:t>
      </w:r>
      <w:r w:rsidR="00F1532E">
        <w:t xml:space="preserve">is </w:t>
      </w:r>
      <w:r w:rsidR="00AA45CB">
        <w:t xml:space="preserve">added </w:t>
      </w:r>
      <w:r w:rsidRPr="00AF3B97">
        <w:t>to the time horizon, the change</w:t>
      </w:r>
      <w:r w:rsidR="00EA2F01">
        <w:t>s</w:t>
      </w:r>
      <w:r w:rsidRPr="00AF3B97">
        <w:t xml:space="preserve"> in the annualized </w:t>
      </w:r>
      <w:r w:rsidR="002F0D96">
        <w:t xml:space="preserve">costs </w:t>
      </w:r>
      <w:r w:rsidR="00EA2F01">
        <w:t>and</w:t>
      </w:r>
      <w:r w:rsidR="00CD199B">
        <w:t xml:space="preserve"> benefits</w:t>
      </w:r>
      <w:r w:rsidRPr="00AF3B97">
        <w:t xml:space="preserve"> </w:t>
      </w:r>
      <w:r w:rsidR="00CD199B">
        <w:t>are</w:t>
      </w:r>
      <w:r w:rsidRPr="00AF3B97">
        <w:t xml:space="preserve"> less than </w:t>
      </w:r>
      <w:r w:rsidR="00CD199B">
        <w:t>2</w:t>
      </w:r>
      <w:r w:rsidRPr="00AF3B97">
        <w:t xml:space="preserve"> percent for all of the options using both the 3</w:t>
      </w:r>
      <w:r w:rsidR="004A1163">
        <w:t> </w:t>
      </w:r>
      <w:r w:rsidRPr="00AF3B97">
        <w:t xml:space="preserve">percent and 7 percent discount rates. Thus, selecting a longer time horizon is unlikely to have a significant effect on the relative rankings of the options under consideration. </w:t>
      </w:r>
    </w:p>
    <w:p w:rsidR="00A07DDD" w:rsidRPr="00A07DDD" w:rsidP="00CB1C05" w14:paraId="3BB1EBEC" w14:textId="77777777">
      <w:pPr>
        <w:rPr>
          <w:iCs/>
          <w:szCs w:val="22"/>
        </w:rPr>
      </w:pPr>
      <w:r w:rsidRPr="00A07DDD">
        <w:rPr>
          <w:iCs/>
          <w:szCs w:val="22"/>
        </w:rPr>
        <w:t xml:space="preserve">For products that are prohibited, EPA believes that a 20-year timeline is appropriate because EPA wants to limit the analysis to a time period where we have a known comparison of PCE-containing to PCE-free products. The current baseline is a world in which PCE-containing products are produced.  However, EPA believes that the baseline uncertainty in twenty years is too great to extend costs benefits longer than that.  Furthermore, dry cleaning machines tend to last about twenty years, as well as other capital equipment using PCE. Also note that net benefits are not sensitive to an extension of the analysis timeframe. After the initial costs are incurred, the analysis assumes constant recurring costs and benefits in the additional years.  </w:t>
      </w:r>
    </w:p>
    <w:p w:rsidR="00A07DDD" w:rsidRPr="00AF3B97" w:rsidP="00CB1C05" w14:paraId="33B4984C" w14:textId="77777777">
      <w:pPr>
        <w:pStyle w:val="BodyText"/>
      </w:pPr>
    </w:p>
    <w:p w:rsidR="00AC05DF" w:rsidRPr="00AF3B97" w:rsidP="00CB1C05" w14:paraId="3243741A" w14:textId="77777777">
      <w:pPr>
        <w:pStyle w:val="BodyText"/>
      </w:pPr>
      <w:r w:rsidRPr="00AF3B97">
        <w:t xml:space="preserve">The present discounted value for the annualized value of the </w:t>
      </w:r>
      <w:r w:rsidRPr="00AF3B97" w:rsidR="007D7336">
        <w:t>20</w:t>
      </w:r>
      <w:r w:rsidR="00B050FE">
        <w:t>-</w:t>
      </w:r>
      <w:r w:rsidRPr="00AF3B97">
        <w:t xml:space="preserve">year stream of costs is estimated using discount rates of 3 and 7 percent. Costs are discounted (for the discount rate r = 3% and r = 7%) back to the beginning of the </w:t>
      </w:r>
      <w:r w:rsidRPr="00AF3B97" w:rsidR="007D7336">
        <w:t>20</w:t>
      </w:r>
      <w:r w:rsidRPr="00AF3B97">
        <w:t>-year period, as follows:</w:t>
      </w:r>
    </w:p>
    <w:tbl>
      <w:tblPr>
        <w:tblW w:w="5000" w:type="pct"/>
        <w:tblCellMar>
          <w:left w:w="115" w:type="dxa"/>
          <w:right w:w="115" w:type="dxa"/>
        </w:tblCellMar>
        <w:tblLook w:val="04A0"/>
      </w:tblPr>
      <w:tblGrid>
        <w:gridCol w:w="8396"/>
        <w:gridCol w:w="964"/>
      </w:tblGrid>
      <w:tr w14:paraId="7BABBB31" w14:textId="77777777" w:rsidTr="00F67AFC">
        <w:tblPrEx>
          <w:tblW w:w="5000" w:type="pct"/>
          <w:tblCellMar>
            <w:left w:w="115" w:type="dxa"/>
            <w:right w:w="115" w:type="dxa"/>
          </w:tblCellMar>
          <w:tblLook w:val="04A0"/>
        </w:tblPrEx>
        <w:trPr>
          <w:trHeight w:val="792"/>
        </w:trPr>
        <w:tc>
          <w:tcPr>
            <w:tcW w:w="4485" w:type="pct"/>
            <w:vAlign w:val="center"/>
          </w:tcPr>
          <w:p w:rsidR="00AC05DF" w:rsidRPr="00AF3B97" w:rsidP="00CB1C05" w14:paraId="60C9D0C6" w14:textId="77777777">
            <m:oMathPara>
              <m:oMathParaPr>
                <m:jc m:val="left"/>
              </m:oMathParaPr>
              <m:oMath>
                <m:r>
                  <w:rPr>
                    <w:rFonts w:ascii="Cambria Math" w:hAnsi="Cambria Math"/>
                  </w:rPr>
                  <m:t xml:space="preserve"> Present Discounted Value=</m:t>
                </m:r>
                <m:nary>
                  <m:naryPr>
                    <m:chr m:val="∑"/>
                    <m:limLoc m:val="undOvr"/>
                    <m:ctrlPr>
                      <w:rPr>
                        <w:rFonts w:ascii="Cambria Math" w:hAnsi="Cambria Math"/>
                      </w:rPr>
                    </m:ctrlPr>
                  </m:naryPr>
                  <m:sub>
                    <m:r>
                      <w:rPr>
                        <w:rFonts w:ascii="Cambria Math" w:hAnsi="Cambria Math"/>
                      </w:rPr>
                      <m:t>t=0</m:t>
                    </m:r>
                  </m:sub>
                  <m:sup>
                    <m:r>
                      <w:rPr>
                        <w:rFonts w:ascii="Cambria Math" w:hAnsi="Cambria Math"/>
                      </w:rPr>
                      <m:t>20</m:t>
                    </m:r>
                  </m:sup>
                  <m:e>
                    <m:f>
                      <m:fPr>
                        <m:ctrlPr>
                          <w:rPr>
                            <w:rFonts w:ascii="Cambria Math" w:hAnsi="Cambria Math"/>
                          </w:rPr>
                        </m:ctrlPr>
                      </m:fPr>
                      <m:num>
                        <m:sSub>
                          <m:sSubPr>
                            <m:ctrlPr>
                              <w:rPr>
                                <w:rFonts w:ascii="Cambria Math" w:hAnsi="Cambria Math"/>
                              </w:rPr>
                            </m:ctrlPr>
                          </m:sSubPr>
                          <m:e>
                            <m:r>
                              <w:rPr>
                                <w:rFonts w:ascii="Cambria Math" w:hAnsi="Cambria Math"/>
                              </w:rPr>
                              <m:t>(Undiscounted Value)</m:t>
                            </m:r>
                          </m:e>
                          <m:sub>
                            <m:r>
                              <w:rPr>
                                <w:rFonts w:ascii="Cambria Math" w:hAnsi="Cambria Math"/>
                              </w:rPr>
                              <m:t>t</m:t>
                            </m:r>
                          </m:sub>
                        </m:sSub>
                      </m:num>
                      <m:den>
                        <m:sSup>
                          <m:sSupPr>
                            <m:ctrlPr>
                              <w:rPr>
                                <w:rFonts w:ascii="Cambria Math" w:hAnsi="Cambria Math"/>
                              </w:rPr>
                            </m:ctrlPr>
                          </m:sSupPr>
                          <m:e>
                            <m:r>
                              <w:rPr>
                                <w:rFonts w:ascii="Cambria Math" w:hAnsi="Cambria Math"/>
                              </w:rPr>
                              <m:t>(1+r)</m:t>
                            </m:r>
                          </m:e>
                          <m:sup>
                            <m:r>
                              <w:rPr>
                                <w:rFonts w:ascii="Cambria Math" w:hAnsi="Cambria Math"/>
                              </w:rPr>
                              <m:t>t</m:t>
                            </m:r>
                          </m:sup>
                        </m:sSup>
                      </m:den>
                    </m:f>
                  </m:e>
                </m:nary>
              </m:oMath>
            </m:oMathPara>
          </w:p>
        </w:tc>
        <w:tc>
          <w:tcPr>
            <w:tcW w:w="515" w:type="pct"/>
            <w:vAlign w:val="center"/>
          </w:tcPr>
          <w:p w:rsidR="00AC05DF" w:rsidRPr="00AF3B97" w:rsidP="00CB1C05" w14:paraId="395B3923" w14:textId="77777777">
            <w:pPr>
              <w:jc w:val="center"/>
              <w:rPr>
                <w:rFonts w:ascii="Cambria Math" w:hAnsi="Cambria Math"/>
              </w:rPr>
            </w:pPr>
            <w:bookmarkStart w:id="883" w:name="_Ref312754807"/>
            <w:r w:rsidRPr="00AF3B97">
              <w:rPr>
                <w:rFonts w:ascii="Cambria Math" w:eastAsia="Cambria Math" w:hAnsi="Cambria Math" w:cs="Cambria Math"/>
              </w:rPr>
              <w:t>(</w:t>
            </w:r>
            <w:r w:rsidRPr="00AF3B97">
              <w:fldChar w:fldCharType="begin" w:fldLock="1"/>
            </w:r>
            <w:r w:rsidRPr="00AF3B97">
              <w:rPr>
                <w:rFonts w:ascii="Cambria Math" w:hAnsi="Cambria Math"/>
              </w:rPr>
              <w:instrText xml:space="preserve"> SEQ eq_ \* ARABIC </w:instrText>
            </w:r>
            <w:r w:rsidRPr="00AF3B97">
              <w:rPr>
                <w:rFonts w:ascii="Cambria Math" w:hAnsi="Cambria Math"/>
              </w:rPr>
              <w:fldChar w:fldCharType="separate"/>
            </w:r>
            <w:r w:rsidR="0092222B">
              <w:rPr>
                <w:rFonts w:ascii="Cambria Math" w:hAnsi="Cambria Math"/>
                <w:noProof/>
              </w:rPr>
              <w:t>1</w:t>
            </w:r>
            <w:r w:rsidRPr="00AF3B97">
              <w:fldChar w:fldCharType="end"/>
            </w:r>
            <w:r w:rsidRPr="00AF3B97">
              <w:rPr>
                <w:rFonts w:ascii="Cambria Math" w:eastAsia="Cambria Math" w:hAnsi="Cambria Math" w:cs="Cambria Math"/>
              </w:rPr>
              <w:t>)</w:t>
            </w:r>
            <w:bookmarkEnd w:id="883"/>
          </w:p>
        </w:tc>
      </w:tr>
    </w:tbl>
    <w:p w:rsidR="00AC05DF" w:rsidRPr="00AF3B97" w:rsidP="00CB1C05" w14:paraId="063951F2" w14:textId="77777777">
      <w:pPr>
        <w:pStyle w:val="BodyText"/>
      </w:pPr>
    </w:p>
    <w:p w:rsidR="00AC05DF" w:rsidRPr="00AF3B97" w:rsidP="00CB1C05" w14:paraId="6009703A" w14:textId="77777777">
      <w:pPr>
        <w:pStyle w:val="BodyText"/>
      </w:pPr>
      <w:r w:rsidRPr="00AF3B97">
        <w:t>The present discounted value costs are annualized as follows:</w:t>
      </w:r>
    </w:p>
    <w:tbl>
      <w:tblPr>
        <w:tblW w:w="5000" w:type="pct"/>
        <w:tblCellMar>
          <w:left w:w="115" w:type="dxa"/>
          <w:right w:w="115" w:type="dxa"/>
        </w:tblCellMar>
        <w:tblLook w:val="04A0"/>
      </w:tblPr>
      <w:tblGrid>
        <w:gridCol w:w="8396"/>
        <w:gridCol w:w="964"/>
      </w:tblGrid>
      <w:tr w14:paraId="044FD198" w14:textId="77777777" w:rsidTr="00F67AFC">
        <w:tblPrEx>
          <w:tblW w:w="5000" w:type="pct"/>
          <w:tblCellMar>
            <w:left w:w="115" w:type="dxa"/>
            <w:right w:w="115" w:type="dxa"/>
          </w:tblCellMar>
          <w:tblLook w:val="04A0"/>
        </w:tblPrEx>
        <w:trPr>
          <w:trHeight w:val="792"/>
        </w:trPr>
        <w:tc>
          <w:tcPr>
            <w:tcW w:w="4485" w:type="pct"/>
            <w:vAlign w:val="center"/>
          </w:tcPr>
          <w:p w:rsidR="00AC05DF" w:rsidRPr="00AF3B97" w:rsidP="00CB1C05" w14:paraId="65234D91" w14:textId="77777777">
            <m:oMathPara>
              <m:oMathParaPr>
                <m:jc m:val="left"/>
              </m:oMathParaPr>
              <m:oMath>
                <m:r>
                  <w:rPr>
                    <w:rFonts w:ascii="Cambria Math" w:hAnsi="Cambria Math"/>
                  </w:rPr>
                  <m:t>(Annualized Costs)=</m:t>
                </m:r>
                <m:sSub>
                  <m:sSubPr>
                    <m:ctrlPr>
                      <w:rPr>
                        <w:rFonts w:ascii="Cambria Math" w:hAnsi="Cambria Math"/>
                      </w:rPr>
                    </m:ctrlPr>
                  </m:sSubPr>
                  <m:e>
                    <m:r>
                      <w:rPr>
                        <w:rFonts w:ascii="Cambria Math" w:hAnsi="Cambria Math"/>
                      </w:rPr>
                      <m:t>(PDV</m:t>
                    </m:r>
                  </m:e>
                  <m:sub>
                    <m:r>
                      <w:rPr>
                        <w:rFonts w:ascii="Cambria Math" w:hAnsi="Cambria Math"/>
                      </w:rPr>
                      <m:t>20 year cost stream</m:t>
                    </m:r>
                  </m:sub>
                </m:sSub>
                <m:r>
                  <w:rPr>
                    <w:rFonts w:ascii="Cambria Math" w:hAnsi="Cambria Math"/>
                  </w:rPr>
                  <m:t>)*</m:t>
                </m:r>
                <m:f>
                  <m:fPr>
                    <m:ctrlPr>
                      <w:rPr>
                        <w:rFonts w:ascii="Cambria Math" w:hAnsi="Cambria Math"/>
                      </w:rPr>
                    </m:ctrlPr>
                  </m:fPr>
                  <m:num>
                    <m:r>
                      <w:rPr>
                        <w:rFonts w:ascii="Cambria Math" w:hAnsi="Cambria Math"/>
                      </w:rPr>
                      <m:t>r*(1+r</m:t>
                    </m:r>
                    <m:sSup>
                      <m:sSupPr>
                        <m:ctrlPr>
                          <w:rPr>
                            <w:rFonts w:ascii="Cambria Math" w:hAnsi="Cambria Math"/>
                          </w:rPr>
                        </m:ctrlPr>
                      </m:sSupPr>
                      <m:e>
                        <m:r>
                          <w:rPr>
                            <w:rFonts w:ascii="Cambria Math" w:hAnsi="Cambria Math"/>
                          </w:rPr>
                          <m:t>)</m:t>
                        </m:r>
                      </m:e>
                      <m:sup>
                        <m:r>
                          <w:rPr>
                            <w:rFonts w:ascii="Cambria Math" w:hAnsi="Cambria Math"/>
                          </w:rPr>
                          <m:t>20</m:t>
                        </m:r>
                      </m:sup>
                    </m:sSup>
                  </m:num>
                  <m:den>
                    <m:r>
                      <w:rPr>
                        <w:rFonts w:ascii="Cambria Math" w:hAnsi="Cambria Math"/>
                      </w:rPr>
                      <m:t>(</m:t>
                    </m:r>
                    <m:sSup>
                      <m:sSupPr>
                        <m:ctrlPr>
                          <w:rPr>
                            <w:rFonts w:ascii="Cambria Math" w:hAnsi="Cambria Math"/>
                          </w:rPr>
                        </m:ctrlPr>
                      </m:sSupPr>
                      <m:e>
                        <m:r>
                          <w:rPr>
                            <w:rFonts w:ascii="Cambria Math" w:hAnsi="Cambria Math"/>
                          </w:rPr>
                          <m:t>1+r)</m:t>
                        </m:r>
                      </m:e>
                      <m:sup>
                        <m:r>
                          <w:rPr>
                            <w:rFonts w:ascii="Cambria Math" w:hAnsi="Cambria Math"/>
                          </w:rPr>
                          <m:t>21</m:t>
                        </m:r>
                      </m:sup>
                    </m:sSup>
                    <m:r>
                      <w:rPr>
                        <w:rFonts w:ascii="Cambria Math" w:hAnsi="Cambria Math"/>
                      </w:rPr>
                      <m:t>-1</m:t>
                    </m:r>
                  </m:den>
                </m:f>
              </m:oMath>
            </m:oMathPara>
          </w:p>
        </w:tc>
        <w:tc>
          <w:tcPr>
            <w:tcW w:w="515" w:type="pct"/>
            <w:vAlign w:val="center"/>
          </w:tcPr>
          <w:p w:rsidR="00AC05DF" w:rsidRPr="00AF3B97" w:rsidP="00CB1C05" w14:paraId="16638E1E" w14:textId="77777777">
            <w:pPr>
              <w:jc w:val="center"/>
            </w:pPr>
            <w:r w:rsidRPr="00AF3B97">
              <w:rPr>
                <w:rFonts w:ascii="Cambria Math" w:eastAsia="Cambria Math" w:hAnsi="Cambria Math" w:cs="Cambria Math"/>
              </w:rPr>
              <w:t>(</w:t>
            </w:r>
            <w:r w:rsidRPr="00AF3B97">
              <w:fldChar w:fldCharType="begin" w:fldLock="1"/>
            </w:r>
            <w:r w:rsidRPr="00AF3B97">
              <w:rPr>
                <w:rFonts w:ascii="Cambria Math" w:hAnsi="Cambria Math"/>
              </w:rPr>
              <w:instrText xml:space="preserve"> SEQ eq_ \* ARABIC </w:instrText>
            </w:r>
            <w:r w:rsidRPr="00AF3B97">
              <w:rPr>
                <w:rFonts w:ascii="Cambria Math" w:hAnsi="Cambria Math"/>
              </w:rPr>
              <w:fldChar w:fldCharType="separate"/>
            </w:r>
            <w:r w:rsidR="0092222B">
              <w:rPr>
                <w:rFonts w:ascii="Cambria Math" w:hAnsi="Cambria Math"/>
                <w:noProof/>
              </w:rPr>
              <w:t>2</w:t>
            </w:r>
            <w:r w:rsidRPr="00AF3B97">
              <w:fldChar w:fldCharType="end"/>
            </w:r>
            <w:r w:rsidRPr="00AF3B97">
              <w:rPr>
                <w:rFonts w:ascii="Cambria Math" w:eastAsia="Cambria Math" w:hAnsi="Cambria Math" w:cs="Cambria Math"/>
              </w:rPr>
              <w:t>)</w:t>
            </w:r>
          </w:p>
        </w:tc>
      </w:tr>
    </w:tbl>
    <w:p w:rsidR="00440EEE" w:rsidRPr="00AF3B97" w:rsidP="00CB1C05" w14:paraId="05286CA5" w14:textId="77777777">
      <w:pPr>
        <w:pStyle w:val="BodyText"/>
      </w:pPr>
    </w:p>
    <w:p w:rsidR="00C80CDE" w:rsidRPr="00DA0B5C" w:rsidP="00CB1C05" w14:paraId="7ADCA0CC" w14:textId="77777777">
      <w:pPr>
        <w:pStyle w:val="Heading2"/>
      </w:pPr>
      <w:bookmarkStart w:id="884" w:name="_Ref102037658"/>
      <w:bookmarkStart w:id="885" w:name="_Toc111035630"/>
      <w:bookmarkStart w:id="886" w:name="_Toc111037076"/>
      <w:bookmarkStart w:id="887" w:name="_Toc114062007"/>
      <w:bookmarkStart w:id="888" w:name="_Toc165378747"/>
      <w:r w:rsidRPr="00DA0B5C">
        <w:t>Summary of Number of Affected Entities</w:t>
      </w:r>
      <w:bookmarkEnd w:id="884"/>
      <w:bookmarkEnd w:id="885"/>
      <w:bookmarkEnd w:id="886"/>
      <w:bookmarkEnd w:id="887"/>
      <w:bookmarkEnd w:id="888"/>
    </w:p>
    <w:p w:rsidR="00213D79" w:rsidRPr="00DA0B5C" w:rsidP="00CB1C05" w14:paraId="7D11AE69" w14:textId="77777777">
      <w:pPr>
        <w:pStyle w:val="BodyText"/>
      </w:pPr>
      <w:r w:rsidRPr="00DA0B5C">
        <w:fldChar w:fldCharType="begin" w:fldLock="1"/>
      </w:r>
      <w:r w:rsidRPr="00DA0B5C">
        <w:instrText xml:space="preserve"> REF _Ref76119366 \h  \* MERGEFORMAT </w:instrText>
      </w:r>
      <w:r w:rsidRPr="00DA0B5C">
        <w:fldChar w:fldCharType="separate"/>
      </w:r>
      <w:r w:rsidRPr="00DA0B5C" w:rsidR="0092222B">
        <w:t xml:space="preserve">Table </w:t>
      </w:r>
      <w:r w:rsidR="0092222B">
        <w:rPr>
          <w:noProof/>
        </w:rPr>
        <w:t>7</w:t>
      </w:r>
      <w:r w:rsidR="0092222B">
        <w:rPr>
          <w:noProof/>
        </w:rPr>
        <w:noBreakHyphen/>
        <w:t>2</w:t>
      </w:r>
      <w:r w:rsidRPr="00DA0B5C">
        <w:fldChar w:fldCharType="end"/>
      </w:r>
      <w:r w:rsidRPr="00DA0B5C">
        <w:t xml:space="preserve"> presents the estimated numbers of sites and workers. Descriptions of how these estimates were derived are </w:t>
      </w:r>
      <w:r w:rsidRPr="00DA0B5C" w:rsidR="003862B9">
        <w:t>presented in section</w:t>
      </w:r>
      <w:r w:rsidR="004A295D">
        <w:t xml:space="preserve"> </w:t>
      </w:r>
      <w:r w:rsidR="000D4EF6">
        <w:fldChar w:fldCharType="begin" w:fldLock="1"/>
      </w:r>
      <w:r w:rsidR="000D4EF6">
        <w:instrText xml:space="preserve"> REF _Ref109980197 \r \h </w:instrText>
      </w:r>
      <w:r w:rsidR="000D4EF6">
        <w:fldChar w:fldCharType="separate"/>
      </w:r>
      <w:r w:rsidR="0092222B">
        <w:t>6.2</w:t>
      </w:r>
      <w:r w:rsidR="000D4EF6">
        <w:fldChar w:fldCharType="end"/>
      </w:r>
      <w:r w:rsidRPr="00DA0B5C">
        <w:t>.</w:t>
      </w:r>
    </w:p>
    <w:tbl>
      <w:tblPr>
        <w:tblW w:w="8957" w:type="dxa"/>
        <w:tblLook w:val="04A0"/>
      </w:tblPr>
      <w:tblGrid>
        <w:gridCol w:w="5130"/>
        <w:gridCol w:w="1198"/>
        <w:gridCol w:w="1206"/>
        <w:gridCol w:w="1423"/>
      </w:tblGrid>
      <w:tr w14:paraId="4CC3FB51" w14:textId="77777777" w:rsidTr="00E871B3">
        <w:tblPrEx>
          <w:tblW w:w="8957" w:type="dxa"/>
          <w:tblLook w:val="04A0"/>
        </w:tblPrEx>
        <w:trPr>
          <w:trHeight w:val="280"/>
        </w:trPr>
        <w:tc>
          <w:tcPr>
            <w:tcW w:w="8957" w:type="dxa"/>
            <w:gridSpan w:val="4"/>
            <w:shd w:val="clear" w:color="auto" w:fill="auto"/>
            <w:vAlign w:val="center"/>
          </w:tcPr>
          <w:p w:rsidR="00E8349E" w:rsidRPr="00DA0B5C" w:rsidP="00CB1C05" w14:paraId="2A5CFF89" w14:textId="77777777">
            <w:pPr>
              <w:pStyle w:val="TableTitleA"/>
              <w:keepLines/>
              <w:jc w:val="center"/>
              <w:rPr>
                <w:rFonts w:ascii="Arial Narrow" w:hAnsi="Arial Narrow"/>
                <w:bCs/>
                <w:color w:val="FFFFFF"/>
              </w:rPr>
            </w:pPr>
            <w:bookmarkStart w:id="889" w:name="_Ref76119366"/>
            <w:bookmarkStart w:id="890" w:name="_Toc107219295"/>
            <w:bookmarkStart w:id="891" w:name="_Toc121142641"/>
            <w:bookmarkStart w:id="892" w:name="_Toc165379635"/>
            <w:r w:rsidRPr="00DA0B5C">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889"/>
            <w:r w:rsidRPr="00DA0B5C">
              <w:t xml:space="preserve">: Number of Sites, Workers, and ONUs Affected by </w:t>
            </w:r>
            <w:r>
              <w:t>PCE</w:t>
            </w:r>
            <w:r w:rsidRPr="00DA0B5C">
              <w:t xml:space="preserve"> Risk Management</w:t>
            </w:r>
            <w:bookmarkEnd w:id="890"/>
            <w:bookmarkEnd w:id="891"/>
            <w:bookmarkEnd w:id="892"/>
          </w:p>
        </w:tc>
      </w:tr>
      <w:tr w14:paraId="0EB6611B" w14:textId="77777777" w:rsidTr="00E871B3">
        <w:tblPrEx>
          <w:tblW w:w="8957" w:type="dxa"/>
          <w:tblLook w:val="04A0"/>
        </w:tblPrEx>
        <w:trPr>
          <w:trHeight w:val="377"/>
        </w:trPr>
        <w:tc>
          <w:tcPr>
            <w:tcW w:w="5130" w:type="dxa"/>
            <w:tcBorders>
              <w:top w:val="single" w:sz="4" w:space="0" w:color="auto"/>
              <w:left w:val="single" w:sz="4" w:space="0" w:color="auto"/>
              <w:bottom w:val="single" w:sz="4" w:space="0" w:color="000000"/>
              <w:right w:val="single" w:sz="4" w:space="0" w:color="auto"/>
            </w:tcBorders>
            <w:shd w:val="clear" w:color="000000" w:fill="48A9C5"/>
            <w:vAlign w:val="center"/>
            <w:hideMark/>
          </w:tcPr>
          <w:p w:rsidR="00E8349E" w:rsidRPr="00D60505" w:rsidP="00CB1C05" w14:paraId="158D3662" w14:textId="77777777">
            <w:pPr>
              <w:pStyle w:val="TableSubtitle"/>
            </w:pPr>
            <w:r w:rsidRPr="00D60505">
              <w:t>Use Category</w:t>
            </w:r>
          </w:p>
        </w:tc>
        <w:tc>
          <w:tcPr>
            <w:tcW w:w="1198" w:type="dxa"/>
            <w:tcBorders>
              <w:top w:val="single" w:sz="4" w:space="0" w:color="auto"/>
              <w:left w:val="nil"/>
              <w:bottom w:val="single" w:sz="4" w:space="0" w:color="auto"/>
              <w:right w:val="single" w:sz="4" w:space="0" w:color="auto"/>
            </w:tcBorders>
            <w:shd w:val="clear" w:color="000000" w:fill="48A9C5"/>
            <w:vAlign w:val="center"/>
            <w:hideMark/>
          </w:tcPr>
          <w:p w:rsidR="00E8349E" w:rsidRPr="00D60505" w:rsidP="00CB1C05" w14:paraId="656C0CEA" w14:textId="77777777">
            <w:pPr>
              <w:pStyle w:val="TableSubtitle"/>
            </w:pPr>
            <w:r w:rsidRPr="00D60505">
              <w:t>Number of Facilities</w:t>
            </w:r>
          </w:p>
        </w:tc>
        <w:tc>
          <w:tcPr>
            <w:tcW w:w="1206" w:type="dxa"/>
            <w:tcBorders>
              <w:top w:val="single" w:sz="4" w:space="0" w:color="auto"/>
              <w:left w:val="nil"/>
              <w:bottom w:val="single" w:sz="4" w:space="0" w:color="auto"/>
              <w:right w:val="single" w:sz="4" w:space="0" w:color="auto"/>
            </w:tcBorders>
            <w:shd w:val="clear" w:color="000000" w:fill="48A9C5"/>
            <w:vAlign w:val="center"/>
            <w:hideMark/>
          </w:tcPr>
          <w:p w:rsidR="00E8349E" w:rsidRPr="00D60505" w:rsidP="00CB1C05" w14:paraId="7D385980" w14:textId="77777777">
            <w:pPr>
              <w:pStyle w:val="TableSubtitle"/>
            </w:pPr>
            <w:r w:rsidRPr="00D60505">
              <w:t>Number of Workers</w:t>
            </w:r>
          </w:p>
        </w:tc>
        <w:tc>
          <w:tcPr>
            <w:tcW w:w="1423" w:type="dxa"/>
            <w:tcBorders>
              <w:top w:val="single" w:sz="4" w:space="0" w:color="auto"/>
              <w:left w:val="nil"/>
              <w:bottom w:val="single" w:sz="4" w:space="0" w:color="auto"/>
              <w:right w:val="single" w:sz="4" w:space="0" w:color="auto"/>
            </w:tcBorders>
            <w:shd w:val="clear" w:color="000000" w:fill="48A9C5"/>
            <w:vAlign w:val="center"/>
            <w:hideMark/>
          </w:tcPr>
          <w:p w:rsidR="00E8349E" w:rsidRPr="00D60505" w:rsidP="00CB1C05" w14:paraId="75CE844C" w14:textId="77777777">
            <w:pPr>
              <w:pStyle w:val="TableSubtitle"/>
            </w:pPr>
            <w:r w:rsidRPr="00D60505">
              <w:t>Number of ONUs</w:t>
            </w:r>
          </w:p>
        </w:tc>
      </w:tr>
      <w:tr w14:paraId="7C314EB8"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hideMark/>
          </w:tcPr>
          <w:p w:rsidR="00280BC1" w:rsidRPr="00C5782E" w:rsidP="00CB1C05" w14:paraId="05B80847" w14:textId="77777777">
            <w:pPr>
              <w:pStyle w:val="LTableTextAbt"/>
            </w:pPr>
            <w:r>
              <w:rPr>
                <w:szCs w:val="18"/>
              </w:rPr>
              <w:t>Manufacturing</w:t>
            </w:r>
          </w:p>
        </w:tc>
        <w:tc>
          <w:tcPr>
            <w:tcW w:w="1198" w:type="dxa"/>
            <w:tcBorders>
              <w:top w:val="nil"/>
              <w:left w:val="nil"/>
              <w:bottom w:val="single" w:sz="4" w:space="0" w:color="auto"/>
              <w:right w:val="single" w:sz="4" w:space="0" w:color="auto"/>
            </w:tcBorders>
            <w:shd w:val="clear" w:color="auto" w:fill="auto"/>
            <w:noWrap/>
            <w:vAlign w:val="center"/>
            <w:hideMark/>
          </w:tcPr>
          <w:p w:rsidR="00280BC1" w:rsidRPr="001F2516" w:rsidP="00CB1C05" w14:paraId="00223981" w14:textId="77777777">
            <w:pPr>
              <w:pStyle w:val="RTableTextAbt"/>
              <w:keepNext/>
              <w:keepLines/>
              <w:rPr>
                <w:szCs w:val="18"/>
              </w:rPr>
            </w:pPr>
            <w:r w:rsidRPr="00B70654">
              <w:t>13</w:t>
            </w:r>
          </w:p>
        </w:tc>
        <w:tc>
          <w:tcPr>
            <w:tcW w:w="1206" w:type="dxa"/>
            <w:tcBorders>
              <w:top w:val="nil"/>
              <w:left w:val="nil"/>
              <w:bottom w:val="single" w:sz="4" w:space="0" w:color="auto"/>
              <w:right w:val="single" w:sz="4" w:space="0" w:color="auto"/>
            </w:tcBorders>
            <w:shd w:val="clear" w:color="auto" w:fill="auto"/>
            <w:noWrap/>
            <w:vAlign w:val="center"/>
            <w:hideMark/>
          </w:tcPr>
          <w:p w:rsidR="00280BC1" w:rsidRPr="001F2516" w:rsidP="00CB1C05" w14:paraId="3C04B5B2" w14:textId="77777777">
            <w:pPr>
              <w:pStyle w:val="RTableTextAbt"/>
              <w:keepNext/>
              <w:keepLines/>
              <w:rPr>
                <w:szCs w:val="18"/>
              </w:rPr>
            </w:pPr>
            <w:r w:rsidRPr="00B70654">
              <w:t>1,72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1BBB5179" w14:textId="77777777">
            <w:pPr>
              <w:pStyle w:val="RTableTextAbt"/>
              <w:keepNext/>
              <w:keepLines/>
              <w:rPr>
                <w:b/>
                <w:szCs w:val="18"/>
              </w:rPr>
            </w:pPr>
            <w:r w:rsidRPr="00B70654">
              <w:t>815</w:t>
            </w:r>
          </w:p>
        </w:tc>
      </w:tr>
      <w:tr w14:paraId="424D76D4"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hideMark/>
          </w:tcPr>
          <w:p w:rsidR="00280BC1" w:rsidRPr="00C5782E" w:rsidP="00CB1C05" w14:paraId="0AA5D8CA" w14:textId="77777777">
            <w:pPr>
              <w:pStyle w:val="LTableTextAbt"/>
            </w:pPr>
            <w:r>
              <w:rPr>
                <w:szCs w:val="18"/>
              </w:rPr>
              <w:t>Import/Repackage</w:t>
            </w:r>
          </w:p>
        </w:tc>
        <w:tc>
          <w:tcPr>
            <w:tcW w:w="1198" w:type="dxa"/>
            <w:tcBorders>
              <w:top w:val="nil"/>
              <w:left w:val="nil"/>
              <w:bottom w:val="single" w:sz="4" w:space="0" w:color="auto"/>
              <w:right w:val="single" w:sz="4" w:space="0" w:color="auto"/>
            </w:tcBorders>
            <w:shd w:val="clear" w:color="auto" w:fill="auto"/>
            <w:noWrap/>
            <w:vAlign w:val="center"/>
            <w:hideMark/>
          </w:tcPr>
          <w:p w:rsidR="00280BC1" w:rsidRPr="001F2516" w:rsidP="00CB1C05" w14:paraId="177A7F3F" w14:textId="77777777">
            <w:pPr>
              <w:pStyle w:val="RTableTextAbt"/>
              <w:keepNext/>
              <w:keepLines/>
              <w:rPr>
                <w:szCs w:val="18"/>
              </w:rPr>
            </w:pPr>
            <w:r w:rsidRPr="00B70654">
              <w:t>16</w:t>
            </w:r>
          </w:p>
        </w:tc>
        <w:tc>
          <w:tcPr>
            <w:tcW w:w="1206" w:type="dxa"/>
            <w:tcBorders>
              <w:top w:val="nil"/>
              <w:left w:val="nil"/>
              <w:bottom w:val="single" w:sz="4" w:space="0" w:color="auto"/>
              <w:right w:val="single" w:sz="4" w:space="0" w:color="auto"/>
            </w:tcBorders>
            <w:shd w:val="clear" w:color="auto" w:fill="auto"/>
            <w:noWrap/>
            <w:vAlign w:val="center"/>
            <w:hideMark/>
          </w:tcPr>
          <w:p w:rsidR="00280BC1" w:rsidRPr="001F2516" w:rsidP="00CB1C05" w14:paraId="517060C3" w14:textId="77777777">
            <w:pPr>
              <w:pStyle w:val="RTableTextAbt"/>
              <w:keepNext/>
              <w:keepLines/>
              <w:rPr>
                <w:szCs w:val="18"/>
              </w:rPr>
            </w:pPr>
            <w:r w:rsidRPr="00B70654">
              <w:t>59</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5F3D009D" w14:textId="77777777">
            <w:pPr>
              <w:pStyle w:val="RTableTextAbt"/>
              <w:keepNext/>
              <w:keepLines/>
              <w:rPr>
                <w:b/>
                <w:szCs w:val="18"/>
              </w:rPr>
            </w:pPr>
            <w:r w:rsidRPr="00B70654">
              <w:t>21</w:t>
            </w:r>
          </w:p>
        </w:tc>
      </w:tr>
      <w:tr w14:paraId="276DB7F8"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30D47D28" w14:textId="77777777">
            <w:pPr>
              <w:pStyle w:val="LTableTextAbt"/>
            </w:pPr>
            <w:r>
              <w:rPr>
                <w:szCs w:val="18"/>
              </w:rPr>
              <w:t>Reactant/Intermediate</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62D22EB6" w14:textId="77777777">
            <w:pPr>
              <w:pStyle w:val="RTableTextAbt"/>
              <w:keepNext/>
              <w:keepLines/>
              <w:rPr>
                <w:szCs w:val="18"/>
              </w:rPr>
            </w:pPr>
            <w:r w:rsidRPr="00B70654">
              <w:t>8</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3456EB63" w14:textId="77777777">
            <w:pPr>
              <w:pStyle w:val="RTableTextAbt"/>
              <w:keepNext/>
              <w:keepLines/>
              <w:rPr>
                <w:szCs w:val="18"/>
              </w:rPr>
            </w:pPr>
            <w:r w:rsidRPr="00B70654">
              <w:t>33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059104B1" w14:textId="77777777">
            <w:pPr>
              <w:pStyle w:val="RTableTextAbt"/>
              <w:keepNext/>
              <w:keepLines/>
              <w:rPr>
                <w:b/>
                <w:szCs w:val="18"/>
              </w:rPr>
            </w:pPr>
            <w:r w:rsidRPr="00B70654">
              <w:t>150</w:t>
            </w:r>
          </w:p>
        </w:tc>
      </w:tr>
      <w:tr w14:paraId="04198584"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37376B61" w14:textId="77777777">
            <w:pPr>
              <w:pStyle w:val="LTableTextAbt"/>
            </w:pPr>
            <w:r>
              <w:rPr>
                <w:szCs w:val="18"/>
              </w:rPr>
              <w:t>Processing Aid in Petrochemical Manufacturing</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641F2A40" w14:textId="77777777">
            <w:pPr>
              <w:pStyle w:val="RTableTextAbt"/>
              <w:keepNext/>
              <w:keepLines/>
              <w:rPr>
                <w:szCs w:val="18"/>
              </w:rPr>
            </w:pPr>
            <w:r w:rsidRPr="00B70654">
              <w:t>64</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1AA4B411" w14:textId="77777777">
            <w:pPr>
              <w:pStyle w:val="RTableTextAbt"/>
              <w:keepNext/>
              <w:keepLines/>
              <w:rPr>
                <w:szCs w:val="18"/>
              </w:rPr>
            </w:pPr>
            <w:r w:rsidRPr="00B70654">
              <w:t>806</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3B9CA959" w14:textId="77777777">
            <w:pPr>
              <w:pStyle w:val="RTableTextAbt"/>
              <w:keepNext/>
              <w:keepLines/>
              <w:rPr>
                <w:b/>
                <w:szCs w:val="18"/>
              </w:rPr>
            </w:pPr>
            <w:r w:rsidRPr="00B70654">
              <w:t>346</w:t>
            </w:r>
          </w:p>
        </w:tc>
      </w:tr>
      <w:tr w14:paraId="6702BF4A"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6223C5AF" w14:textId="77777777">
            <w:pPr>
              <w:pStyle w:val="LTableTextAbt"/>
            </w:pPr>
            <w:r>
              <w:rPr>
                <w:szCs w:val="18"/>
              </w:rPr>
              <w:t>Production of Maskant for Chemical Milling</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1163B546" w14:textId="77777777">
            <w:pPr>
              <w:pStyle w:val="RTableTextAbt"/>
              <w:keepNext/>
              <w:keepLines/>
              <w:rPr>
                <w:szCs w:val="18"/>
              </w:rPr>
            </w:pPr>
            <w:r w:rsidRPr="00B70654">
              <w:t>1</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392E0B15" w14:textId="77777777">
            <w:pPr>
              <w:pStyle w:val="RTableTextAbt"/>
              <w:keepNext/>
              <w:keepLines/>
              <w:rPr>
                <w:szCs w:val="18"/>
              </w:rPr>
            </w:pPr>
            <w:r w:rsidRPr="00B70654">
              <w:t>14</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366BF780" w14:textId="77777777">
            <w:pPr>
              <w:pStyle w:val="RTableTextAbt"/>
              <w:keepNext/>
              <w:keepLines/>
              <w:rPr>
                <w:b/>
                <w:szCs w:val="18"/>
              </w:rPr>
            </w:pPr>
            <w:r w:rsidRPr="00B70654">
              <w:t>61</w:t>
            </w:r>
          </w:p>
        </w:tc>
      </w:tr>
      <w:tr w14:paraId="4737DD5C"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6F717942" w14:textId="77777777">
            <w:pPr>
              <w:pStyle w:val="LTableTextAbt"/>
            </w:pPr>
            <w:r>
              <w:rPr>
                <w:szCs w:val="18"/>
              </w:rPr>
              <w:t>Use as Maskant for Chemical Milling</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6F45D116" w14:textId="77777777">
            <w:pPr>
              <w:pStyle w:val="RTableTextAbt"/>
              <w:keepNext/>
              <w:keepLines/>
              <w:rPr>
                <w:szCs w:val="18"/>
              </w:rPr>
            </w:pPr>
            <w:r w:rsidRPr="00B70654">
              <w:t>71</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6473196C" w14:textId="77777777">
            <w:pPr>
              <w:pStyle w:val="RTableTextAbt"/>
              <w:keepNext/>
              <w:keepLines/>
              <w:rPr>
                <w:szCs w:val="18"/>
              </w:rPr>
            </w:pPr>
            <w:r w:rsidRPr="00B70654">
              <w:t>497</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2EA33BBF" w14:textId="77777777">
            <w:pPr>
              <w:pStyle w:val="RTableTextAbt"/>
              <w:keepNext/>
              <w:keepLines/>
              <w:rPr>
                <w:b/>
                <w:szCs w:val="18"/>
              </w:rPr>
            </w:pPr>
            <w:r w:rsidRPr="00B70654">
              <w:t>2,130</w:t>
            </w:r>
          </w:p>
        </w:tc>
      </w:tr>
      <w:tr w14:paraId="6A2B8522"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4533FD7F" w14:textId="77777777">
            <w:pPr>
              <w:pStyle w:val="LTableTextAbt"/>
            </w:pPr>
            <w:r>
              <w:rPr>
                <w:szCs w:val="18"/>
              </w:rPr>
              <w:t>Vapor Degreasing: Open Top Vapor Degreasing (OTVD)</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7690BA44" w14:textId="77777777">
            <w:pPr>
              <w:pStyle w:val="RTableTextAbt"/>
              <w:keepNext/>
              <w:keepLines/>
              <w:rPr>
                <w:szCs w:val="18"/>
              </w:rPr>
            </w:pPr>
            <w:r w:rsidRPr="00B70654">
              <w:t>85</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2946A755" w14:textId="77777777">
            <w:pPr>
              <w:pStyle w:val="RTableTextAbt"/>
              <w:keepNext/>
              <w:keepLines/>
              <w:rPr>
                <w:szCs w:val="18"/>
              </w:rPr>
            </w:pPr>
            <w:r w:rsidRPr="00B70654">
              <w:t>595</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168E3F9F" w14:textId="77777777">
            <w:pPr>
              <w:pStyle w:val="RTableTextAbt"/>
              <w:keepNext/>
              <w:keepLines/>
              <w:rPr>
                <w:b/>
                <w:szCs w:val="18"/>
              </w:rPr>
            </w:pPr>
            <w:r w:rsidRPr="00B70654">
              <w:t>170</w:t>
            </w:r>
          </w:p>
        </w:tc>
      </w:tr>
      <w:tr w14:paraId="436FEEE4"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229F6968" w14:textId="77777777">
            <w:pPr>
              <w:pStyle w:val="LTableTextAbt"/>
            </w:pPr>
            <w:r>
              <w:rPr>
                <w:szCs w:val="18"/>
              </w:rPr>
              <w:t>Vapor Degreasing: Enclosed Vapor Degreasing (EVD)</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589B7E84" w14:textId="77777777">
            <w:pPr>
              <w:pStyle w:val="RTableTextAbt"/>
              <w:keepNext/>
              <w:keepLines/>
              <w:rPr>
                <w:szCs w:val="18"/>
              </w:rPr>
            </w:pPr>
            <w:r w:rsidRPr="00B70654">
              <w:t>1</w:t>
            </w:r>
            <w:r w:rsidR="009C243C">
              <w:t>4</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60516F95" w14:textId="77777777">
            <w:pPr>
              <w:pStyle w:val="RTableTextAbt"/>
              <w:keepNext/>
              <w:keepLines/>
              <w:rPr>
                <w:szCs w:val="18"/>
              </w:rPr>
            </w:pPr>
            <w:r>
              <w:t>9</w:t>
            </w:r>
            <w:r w:rsidRPr="00B70654" w:rsidR="004F366B">
              <w:t>8</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2F329AF8" w14:textId="77777777">
            <w:pPr>
              <w:pStyle w:val="RTableTextAbt"/>
              <w:keepNext/>
              <w:keepLines/>
              <w:rPr>
                <w:b/>
                <w:szCs w:val="18"/>
              </w:rPr>
            </w:pPr>
            <w:r w:rsidRPr="00B70654">
              <w:t>2</w:t>
            </w:r>
            <w:r w:rsidR="009C243C">
              <w:t>8</w:t>
            </w:r>
          </w:p>
        </w:tc>
      </w:tr>
      <w:tr w14:paraId="46839610"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382C6FA7" w14:textId="77777777">
            <w:pPr>
              <w:pStyle w:val="LTableTextAbt"/>
            </w:pPr>
            <w:r>
              <w:rPr>
                <w:szCs w:val="18"/>
              </w:rPr>
              <w:t>Vapor Degreasing: Conveyorized Vapor Degreasing (CVD)</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1BC436CE" w14:textId="77777777">
            <w:pPr>
              <w:pStyle w:val="RTableTextAbt"/>
              <w:keepNext/>
              <w:keepLines/>
              <w:rPr>
                <w:szCs w:val="18"/>
              </w:rPr>
            </w:pPr>
            <w:r w:rsidRPr="00B70654">
              <w:t>2</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51774E35" w14:textId="77777777">
            <w:pPr>
              <w:pStyle w:val="RTableTextAbt"/>
              <w:keepNext/>
              <w:keepLines/>
              <w:rPr>
                <w:szCs w:val="18"/>
              </w:rPr>
            </w:pPr>
            <w:r w:rsidRPr="00B70654">
              <w:t>14</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69002B22" w14:textId="77777777">
            <w:pPr>
              <w:pStyle w:val="RTableTextAbt"/>
              <w:keepNext/>
              <w:keepLines/>
              <w:rPr>
                <w:b/>
                <w:szCs w:val="18"/>
              </w:rPr>
            </w:pPr>
            <w:r w:rsidRPr="00B70654">
              <w:t>4</w:t>
            </w:r>
          </w:p>
        </w:tc>
      </w:tr>
      <w:tr w14:paraId="460E5849"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4120AE11" w14:textId="77777777">
            <w:pPr>
              <w:pStyle w:val="LTableTextAbt"/>
            </w:pPr>
            <w:r>
              <w:rPr>
                <w:szCs w:val="18"/>
              </w:rPr>
              <w:t>Recycling and Disposal</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1DC29C3E" w14:textId="77777777">
            <w:pPr>
              <w:pStyle w:val="RTableTextAbt"/>
              <w:keepNext/>
              <w:keepLines/>
              <w:rPr>
                <w:szCs w:val="18"/>
              </w:rPr>
            </w:pPr>
            <w:r w:rsidRPr="00B70654">
              <w:t>94</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4DF0B6BD" w14:textId="77777777">
            <w:pPr>
              <w:pStyle w:val="RTableTextAbt"/>
              <w:keepNext/>
              <w:keepLines/>
              <w:rPr>
                <w:szCs w:val="18"/>
              </w:rPr>
            </w:pPr>
            <w:r w:rsidRPr="00B70654">
              <w:t>1,598</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269F3DB0" w14:textId="77777777">
            <w:pPr>
              <w:pStyle w:val="RTableTextAbt"/>
              <w:keepNext/>
              <w:keepLines/>
              <w:rPr>
                <w:b/>
                <w:szCs w:val="18"/>
              </w:rPr>
            </w:pPr>
            <w:r w:rsidRPr="00B70654">
              <w:t>658</w:t>
            </w:r>
          </w:p>
        </w:tc>
      </w:tr>
      <w:tr w14:paraId="5B8CF455"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6A439D" w:rsidRPr="001072FF" w:rsidP="00CB1C05" w14:paraId="2F5DD012" w14:textId="77777777">
            <w:pPr>
              <w:keepNext/>
              <w:keepLines/>
              <w:spacing w:after="0"/>
              <w:rPr>
                <w:szCs w:val="18"/>
              </w:rPr>
            </w:pPr>
            <w:r>
              <w:rPr>
                <w:color w:val="000000"/>
                <w:sz w:val="18"/>
                <w:szCs w:val="18"/>
              </w:rPr>
              <w:t>Incorporation into Adhesive and Sealant Products</w:t>
            </w:r>
          </w:p>
        </w:tc>
        <w:tc>
          <w:tcPr>
            <w:tcW w:w="1198" w:type="dxa"/>
            <w:tcBorders>
              <w:top w:val="nil"/>
              <w:left w:val="nil"/>
              <w:bottom w:val="single" w:sz="4" w:space="0" w:color="auto"/>
              <w:right w:val="single" w:sz="4" w:space="0" w:color="auto"/>
            </w:tcBorders>
            <w:shd w:val="clear" w:color="auto" w:fill="auto"/>
            <w:noWrap/>
            <w:vAlign w:val="center"/>
          </w:tcPr>
          <w:p w:rsidR="006A439D" w:rsidRPr="001F2516" w:rsidP="00CB1C05" w14:paraId="3D041D6D" w14:textId="77777777">
            <w:pPr>
              <w:pStyle w:val="RTableTextAbt"/>
              <w:keepNext/>
              <w:keepLines/>
              <w:rPr>
                <w:szCs w:val="18"/>
              </w:rPr>
            </w:pPr>
            <w:r>
              <w:rPr>
                <w:szCs w:val="18"/>
              </w:rPr>
              <w:t>12</w:t>
            </w:r>
          </w:p>
        </w:tc>
        <w:tc>
          <w:tcPr>
            <w:tcW w:w="1206" w:type="dxa"/>
            <w:tcBorders>
              <w:top w:val="nil"/>
              <w:left w:val="nil"/>
              <w:bottom w:val="single" w:sz="4" w:space="0" w:color="auto"/>
              <w:right w:val="single" w:sz="4" w:space="0" w:color="auto"/>
            </w:tcBorders>
            <w:shd w:val="clear" w:color="auto" w:fill="auto"/>
            <w:noWrap/>
            <w:vAlign w:val="center"/>
          </w:tcPr>
          <w:p w:rsidR="006A439D" w:rsidRPr="001F2516" w:rsidP="00CB1C05" w14:paraId="61E9C519" w14:textId="77777777">
            <w:pPr>
              <w:pStyle w:val="RTableTextAbt"/>
              <w:keepNext/>
              <w:keepLines/>
              <w:rPr>
                <w:szCs w:val="18"/>
              </w:rPr>
            </w:pPr>
            <w:r>
              <w:rPr>
                <w:szCs w:val="18"/>
              </w:rPr>
              <w:t>252</w:t>
            </w:r>
          </w:p>
        </w:tc>
        <w:tc>
          <w:tcPr>
            <w:tcW w:w="1423" w:type="dxa"/>
            <w:tcBorders>
              <w:top w:val="nil"/>
              <w:left w:val="nil"/>
              <w:bottom w:val="single" w:sz="4" w:space="0" w:color="auto"/>
              <w:right w:val="single" w:sz="4" w:space="0" w:color="auto"/>
            </w:tcBorders>
            <w:shd w:val="clear" w:color="auto" w:fill="auto"/>
            <w:noWrap/>
            <w:vAlign w:val="center"/>
          </w:tcPr>
          <w:p w:rsidR="006A439D" w:rsidRPr="001F2516" w:rsidP="00CB1C05" w14:paraId="603B3C80" w14:textId="77777777">
            <w:pPr>
              <w:pStyle w:val="RTableTextAbt"/>
              <w:keepNext/>
              <w:keepLines/>
              <w:rPr>
                <w:b/>
                <w:szCs w:val="18"/>
              </w:rPr>
            </w:pPr>
            <w:r>
              <w:rPr>
                <w:szCs w:val="18"/>
              </w:rPr>
              <w:t>96</w:t>
            </w:r>
          </w:p>
        </w:tc>
      </w:tr>
      <w:tr w14:paraId="37600699"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4986480E" w14:textId="77777777">
            <w:pPr>
              <w:pStyle w:val="LTableTextAbt"/>
            </w:pPr>
            <w:r>
              <w:rPr>
                <w:szCs w:val="18"/>
              </w:rPr>
              <w:t>Incorporation into Other Formulation, Mixture, or Reaction Products (Aerosol)</w:t>
            </w:r>
          </w:p>
        </w:tc>
        <w:tc>
          <w:tcPr>
            <w:tcW w:w="1198" w:type="dxa"/>
            <w:tcBorders>
              <w:top w:val="nil"/>
              <w:left w:val="nil"/>
              <w:bottom w:val="single" w:sz="4" w:space="0" w:color="auto"/>
              <w:right w:val="single" w:sz="4" w:space="0" w:color="auto"/>
            </w:tcBorders>
            <w:shd w:val="clear" w:color="auto" w:fill="auto"/>
            <w:noWrap/>
            <w:vAlign w:val="center"/>
          </w:tcPr>
          <w:p w:rsidR="00280BC1" w:rsidP="00CB1C05" w14:paraId="3F871F7F" w14:textId="77777777">
            <w:pPr>
              <w:pStyle w:val="RTableTextAbt"/>
              <w:keepNext/>
              <w:keepLines/>
              <w:rPr>
                <w:szCs w:val="18"/>
              </w:rPr>
            </w:pPr>
            <w:r w:rsidRPr="00B70654">
              <w:t>18</w:t>
            </w:r>
          </w:p>
        </w:tc>
        <w:tc>
          <w:tcPr>
            <w:tcW w:w="1206" w:type="dxa"/>
            <w:tcBorders>
              <w:top w:val="nil"/>
              <w:left w:val="nil"/>
              <w:bottom w:val="single" w:sz="4" w:space="0" w:color="auto"/>
              <w:right w:val="single" w:sz="4" w:space="0" w:color="auto"/>
            </w:tcBorders>
            <w:shd w:val="clear" w:color="auto" w:fill="auto"/>
            <w:noWrap/>
            <w:vAlign w:val="center"/>
          </w:tcPr>
          <w:p w:rsidR="00280BC1" w:rsidP="00CB1C05" w14:paraId="3DD01FE2" w14:textId="77777777">
            <w:pPr>
              <w:pStyle w:val="RTableTextAbt"/>
              <w:keepNext/>
              <w:keepLines/>
              <w:rPr>
                <w:szCs w:val="18"/>
              </w:rPr>
            </w:pPr>
            <w:r w:rsidRPr="00B70654">
              <w:t>378</w:t>
            </w:r>
          </w:p>
        </w:tc>
        <w:tc>
          <w:tcPr>
            <w:tcW w:w="1423" w:type="dxa"/>
            <w:tcBorders>
              <w:top w:val="nil"/>
              <w:left w:val="nil"/>
              <w:bottom w:val="single" w:sz="4" w:space="0" w:color="auto"/>
              <w:right w:val="single" w:sz="4" w:space="0" w:color="auto"/>
            </w:tcBorders>
            <w:shd w:val="clear" w:color="auto" w:fill="auto"/>
            <w:noWrap/>
            <w:vAlign w:val="center"/>
          </w:tcPr>
          <w:p w:rsidR="00280BC1" w:rsidP="00CB1C05" w14:paraId="7463E549" w14:textId="77777777">
            <w:pPr>
              <w:pStyle w:val="RTableTextAbt"/>
              <w:keepNext/>
              <w:keepLines/>
              <w:rPr>
                <w:szCs w:val="18"/>
              </w:rPr>
            </w:pPr>
            <w:r w:rsidRPr="00B70654">
              <w:t>144</w:t>
            </w:r>
          </w:p>
        </w:tc>
      </w:tr>
      <w:tr w14:paraId="44E34483"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576919" w:rsidRPr="00C5782E" w:rsidP="00CB1C05" w14:paraId="79E9F6C4" w14:textId="77777777">
            <w:pPr>
              <w:pStyle w:val="LTableTextAbt"/>
            </w:pPr>
            <w:r>
              <w:rPr>
                <w:szCs w:val="18"/>
              </w:rPr>
              <w:t>Incorporation into Other Formulation, Mixture, or Reaction Products (Other)</w:t>
            </w:r>
          </w:p>
        </w:tc>
        <w:tc>
          <w:tcPr>
            <w:tcW w:w="1198" w:type="dxa"/>
            <w:tcBorders>
              <w:top w:val="nil"/>
              <w:left w:val="nil"/>
              <w:bottom w:val="single" w:sz="4" w:space="0" w:color="auto"/>
              <w:right w:val="single" w:sz="4" w:space="0" w:color="auto"/>
            </w:tcBorders>
            <w:shd w:val="clear" w:color="auto" w:fill="auto"/>
            <w:noWrap/>
            <w:vAlign w:val="center"/>
          </w:tcPr>
          <w:p w:rsidR="00576919" w:rsidP="00CB1C05" w14:paraId="1FACBF95" w14:textId="77777777">
            <w:pPr>
              <w:pStyle w:val="RTableTextAbt"/>
              <w:keepNext/>
              <w:keepLines/>
              <w:rPr>
                <w:szCs w:val="18"/>
              </w:rPr>
            </w:pPr>
            <w:r>
              <w:rPr>
                <w:szCs w:val="18"/>
              </w:rPr>
              <w:t>13</w:t>
            </w:r>
          </w:p>
        </w:tc>
        <w:tc>
          <w:tcPr>
            <w:tcW w:w="1206" w:type="dxa"/>
            <w:tcBorders>
              <w:top w:val="nil"/>
              <w:left w:val="nil"/>
              <w:bottom w:val="single" w:sz="4" w:space="0" w:color="auto"/>
              <w:right w:val="single" w:sz="4" w:space="0" w:color="auto"/>
            </w:tcBorders>
            <w:shd w:val="clear" w:color="auto" w:fill="auto"/>
            <w:noWrap/>
            <w:vAlign w:val="center"/>
          </w:tcPr>
          <w:p w:rsidR="00576919" w:rsidP="00CB1C05" w14:paraId="413E6CB4" w14:textId="77777777">
            <w:pPr>
              <w:pStyle w:val="RTableTextAbt"/>
              <w:keepNext/>
              <w:keepLines/>
              <w:rPr>
                <w:szCs w:val="18"/>
              </w:rPr>
            </w:pPr>
            <w:r>
              <w:rPr>
                <w:szCs w:val="18"/>
              </w:rPr>
              <w:t>273</w:t>
            </w:r>
          </w:p>
        </w:tc>
        <w:tc>
          <w:tcPr>
            <w:tcW w:w="1423" w:type="dxa"/>
            <w:tcBorders>
              <w:top w:val="nil"/>
              <w:left w:val="nil"/>
              <w:bottom w:val="single" w:sz="4" w:space="0" w:color="auto"/>
              <w:right w:val="single" w:sz="4" w:space="0" w:color="auto"/>
            </w:tcBorders>
            <w:shd w:val="clear" w:color="auto" w:fill="auto"/>
            <w:noWrap/>
            <w:vAlign w:val="center"/>
          </w:tcPr>
          <w:p w:rsidR="00576919" w:rsidP="00CB1C05" w14:paraId="12DD0A5D" w14:textId="77777777">
            <w:pPr>
              <w:pStyle w:val="RTableTextAbt"/>
              <w:keepNext/>
              <w:keepLines/>
              <w:rPr>
                <w:szCs w:val="18"/>
              </w:rPr>
            </w:pPr>
            <w:r>
              <w:rPr>
                <w:szCs w:val="18"/>
              </w:rPr>
              <w:t>104</w:t>
            </w:r>
          </w:p>
        </w:tc>
      </w:tr>
      <w:tr w14:paraId="4D2BAAF8"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5DC82E4E" w14:textId="77777777">
            <w:pPr>
              <w:pStyle w:val="LTableTextAbt"/>
            </w:pPr>
            <w:r>
              <w:rPr>
                <w:szCs w:val="18"/>
              </w:rPr>
              <w:t>Laboratory Chemicals</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63A54292" w14:textId="77777777">
            <w:pPr>
              <w:pStyle w:val="RTableTextAbt"/>
              <w:keepNext/>
              <w:keepLines/>
              <w:rPr>
                <w:szCs w:val="18"/>
              </w:rPr>
            </w:pPr>
            <w:r w:rsidRPr="00B70654">
              <w:t>26</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55F7CBE1" w14:textId="77777777">
            <w:pPr>
              <w:pStyle w:val="RTableTextAbt"/>
              <w:keepNext/>
              <w:keepLines/>
              <w:rPr>
                <w:szCs w:val="18"/>
              </w:rPr>
            </w:pPr>
            <w:r w:rsidRPr="00B70654">
              <w:t>26</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1E5565B6" w14:textId="77777777">
            <w:pPr>
              <w:pStyle w:val="RTableTextAbt"/>
              <w:keepNext/>
              <w:keepLines/>
              <w:rPr>
                <w:b/>
                <w:szCs w:val="18"/>
              </w:rPr>
            </w:pPr>
            <w:r w:rsidRPr="00B70654">
              <w:t>236</w:t>
            </w:r>
          </w:p>
        </w:tc>
      </w:tr>
      <w:tr w14:paraId="555FD241"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1F4ABA3F" w14:textId="77777777">
            <w:pPr>
              <w:pStyle w:val="LTableTextAbt"/>
            </w:pPr>
            <w:r>
              <w:rPr>
                <w:szCs w:val="18"/>
              </w:rPr>
              <w:t>Processing Aid, Except Petrochemical</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10D7C7AD" w14:textId="77777777">
            <w:pPr>
              <w:pStyle w:val="RTableTextAbt"/>
              <w:keepNext/>
              <w:keepLines/>
              <w:rPr>
                <w:szCs w:val="18"/>
              </w:rPr>
            </w:pPr>
            <w:r w:rsidRPr="00B70654">
              <w:t>2</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4113E195" w14:textId="77777777">
            <w:pPr>
              <w:pStyle w:val="RTableTextAbt"/>
              <w:keepNext/>
              <w:keepLines/>
              <w:rPr>
                <w:szCs w:val="18"/>
              </w:rPr>
            </w:pPr>
            <w:r w:rsidRPr="00B70654">
              <w:t>25</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32C1F1A3" w14:textId="77777777">
            <w:pPr>
              <w:pStyle w:val="RTableTextAbt"/>
              <w:keepNext/>
              <w:keepLines/>
              <w:rPr>
                <w:b/>
                <w:szCs w:val="18"/>
              </w:rPr>
            </w:pPr>
            <w:r w:rsidRPr="00B70654">
              <w:t>11</w:t>
            </w:r>
          </w:p>
        </w:tc>
      </w:tr>
      <w:tr w14:paraId="2CBB484A"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5811F1DC" w14:textId="77777777">
            <w:pPr>
              <w:pStyle w:val="LTableTextAbt"/>
            </w:pPr>
            <w:r>
              <w:rPr>
                <w:szCs w:val="18"/>
              </w:rPr>
              <w:t>Adhesives and Sealants</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4378747D" w14:textId="77777777">
            <w:pPr>
              <w:pStyle w:val="RTableTextAbt"/>
              <w:keepNext/>
              <w:keepLines/>
              <w:rPr>
                <w:szCs w:val="18"/>
              </w:rPr>
            </w:pPr>
            <w:r w:rsidRPr="00B70654">
              <w:t>853</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7F19CB01" w14:textId="77777777">
            <w:pPr>
              <w:pStyle w:val="RTableTextAbt"/>
              <w:keepNext/>
              <w:keepLines/>
              <w:rPr>
                <w:szCs w:val="18"/>
              </w:rPr>
            </w:pPr>
            <w:r w:rsidRPr="00B70654">
              <w:t>25,596</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1B8DDF46" w14:textId="77777777">
            <w:pPr>
              <w:pStyle w:val="RTableTextAbt"/>
              <w:keepNext/>
              <w:keepLines/>
              <w:rPr>
                <w:b/>
                <w:szCs w:val="18"/>
              </w:rPr>
            </w:pPr>
            <w:r w:rsidRPr="00B70654">
              <w:t>9,385</w:t>
            </w:r>
          </w:p>
        </w:tc>
      </w:tr>
      <w:tr w14:paraId="5D207956"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27D0F9C7" w14:textId="77777777">
            <w:pPr>
              <w:pStyle w:val="LTableTextAbt"/>
            </w:pPr>
            <w:r>
              <w:rPr>
                <w:szCs w:val="18"/>
              </w:rPr>
              <w:t>Paint and Coatings</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170B184B" w14:textId="77777777">
            <w:pPr>
              <w:pStyle w:val="RTableTextAbt"/>
              <w:keepNext/>
              <w:keepLines/>
              <w:rPr>
                <w:szCs w:val="18"/>
              </w:rPr>
            </w:pPr>
            <w:r w:rsidRPr="00B70654">
              <w:t>30</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1FAFB649" w14:textId="77777777">
            <w:pPr>
              <w:pStyle w:val="RTableTextAbt"/>
              <w:keepNext/>
              <w:keepLines/>
              <w:rPr>
                <w:szCs w:val="18"/>
              </w:rPr>
            </w:pPr>
            <w:r w:rsidRPr="00B70654">
              <w:t>1,23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32F0DB79" w14:textId="77777777">
            <w:pPr>
              <w:pStyle w:val="RTableTextAbt"/>
              <w:keepNext/>
              <w:keepLines/>
              <w:rPr>
                <w:b/>
                <w:szCs w:val="18"/>
              </w:rPr>
            </w:pPr>
            <w:r w:rsidRPr="00B70654">
              <w:t>720</w:t>
            </w:r>
          </w:p>
        </w:tc>
      </w:tr>
      <w:tr w14:paraId="37FF5EAA"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41DBC3EA" w14:textId="77777777">
            <w:pPr>
              <w:pStyle w:val="LTableTextAbt"/>
            </w:pPr>
            <w:r>
              <w:rPr>
                <w:szCs w:val="18"/>
              </w:rPr>
              <w:t>Aerosol Spray Cleaning/Degreasing</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26F7C286" w14:textId="77777777">
            <w:pPr>
              <w:pStyle w:val="RTableTextAbt"/>
              <w:keepNext/>
              <w:keepLines/>
              <w:rPr>
                <w:szCs w:val="18"/>
              </w:rPr>
            </w:pPr>
            <w:r>
              <w:t>148</w:t>
            </w:r>
            <w:r w:rsidRPr="00B70654" w:rsidR="004F366B">
              <w:t>,</w:t>
            </w:r>
            <w:r>
              <w:t>296</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09EE5258" w14:textId="77777777">
            <w:pPr>
              <w:pStyle w:val="RTableTextAbt"/>
              <w:keepNext/>
              <w:keepLines/>
              <w:rPr>
                <w:szCs w:val="18"/>
              </w:rPr>
            </w:pPr>
            <w:r>
              <w:t>201,37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16D9AE46" w14:textId="77777777">
            <w:pPr>
              <w:pStyle w:val="RTableTextAbt"/>
              <w:keepNext/>
              <w:keepLines/>
              <w:rPr>
                <w:b/>
                <w:szCs w:val="18"/>
              </w:rPr>
            </w:pPr>
            <w:r>
              <w:t>10,615</w:t>
            </w:r>
          </w:p>
        </w:tc>
      </w:tr>
      <w:tr w14:paraId="021FDA15"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5ADF722D" w14:textId="77777777">
            <w:pPr>
              <w:pStyle w:val="LTableTextAbt"/>
            </w:pPr>
            <w:r>
              <w:rPr>
                <w:szCs w:val="18"/>
              </w:rPr>
              <w:t>Liquid and Spray Batch Cold Cleaning</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492C210F" w14:textId="77777777">
            <w:pPr>
              <w:pStyle w:val="RTableTextAbt"/>
              <w:keepNext/>
              <w:keepLines/>
              <w:rPr>
                <w:szCs w:val="18"/>
              </w:rPr>
            </w:pPr>
            <w:r w:rsidRPr="00B70654">
              <w:t>13</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3CFD07D4" w14:textId="77777777">
            <w:pPr>
              <w:pStyle w:val="RTableTextAbt"/>
              <w:keepNext/>
              <w:keepLines/>
              <w:rPr>
                <w:szCs w:val="18"/>
              </w:rPr>
            </w:pPr>
            <w:r w:rsidRPr="00B70654">
              <w:t>546</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52221F84" w14:textId="77777777">
            <w:pPr>
              <w:pStyle w:val="RTableTextAbt"/>
              <w:keepNext/>
              <w:keepLines/>
              <w:rPr>
                <w:b/>
                <w:szCs w:val="18"/>
              </w:rPr>
            </w:pPr>
            <w:r w:rsidRPr="00B70654">
              <w:t>325</w:t>
            </w:r>
          </w:p>
        </w:tc>
      </w:tr>
      <w:tr w14:paraId="1B3375C1"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1AFE03EA" w14:textId="77777777">
            <w:pPr>
              <w:pStyle w:val="LTableTextAbt"/>
            </w:pPr>
            <w:r>
              <w:rPr>
                <w:szCs w:val="18"/>
              </w:rPr>
              <w:t>Photographic Film Use</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1DE8E8E7" w14:textId="77777777">
            <w:pPr>
              <w:pStyle w:val="RTableTextAbt"/>
              <w:keepNext/>
              <w:keepLines/>
              <w:rPr>
                <w:szCs w:val="18"/>
              </w:rPr>
            </w:pPr>
            <w:r w:rsidRPr="00B70654">
              <w:t>60</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0B3B9593" w14:textId="77777777">
            <w:pPr>
              <w:pStyle w:val="RTableTextAbt"/>
              <w:keepNext/>
              <w:keepLines/>
              <w:rPr>
                <w:szCs w:val="18"/>
              </w:rPr>
            </w:pPr>
            <w:r w:rsidRPr="00B70654">
              <w:t>32</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07E5EFF6" w14:textId="77777777">
            <w:pPr>
              <w:pStyle w:val="RTableTextAbt"/>
              <w:keepNext/>
              <w:keepLines/>
              <w:rPr>
                <w:b/>
                <w:szCs w:val="18"/>
              </w:rPr>
            </w:pPr>
            <w:r w:rsidRPr="00B70654">
              <w:t>70</w:t>
            </w:r>
          </w:p>
        </w:tc>
      </w:tr>
      <w:tr w14:paraId="158A7A9E"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2039283C" w14:textId="77777777">
            <w:pPr>
              <w:pStyle w:val="LTableTextAbt"/>
            </w:pPr>
            <w:r>
              <w:rPr>
                <w:szCs w:val="18"/>
              </w:rPr>
              <w:t>Lubricants and Greases</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4BC94556" w14:textId="77777777">
            <w:pPr>
              <w:pStyle w:val="RTableTextAbt"/>
              <w:keepNext/>
              <w:keepLines/>
              <w:rPr>
                <w:szCs w:val="18"/>
              </w:rPr>
            </w:pPr>
            <w:r w:rsidRPr="00B70654">
              <w:t>1,018</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0375CF49" w14:textId="77777777">
            <w:pPr>
              <w:pStyle w:val="RTableTextAbt"/>
              <w:keepNext/>
              <w:keepLines/>
              <w:rPr>
                <w:szCs w:val="18"/>
              </w:rPr>
            </w:pPr>
            <w:r w:rsidRPr="00B70654">
              <w:t>3,054</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599DCB3B" w14:textId="77777777">
            <w:pPr>
              <w:pStyle w:val="RTableTextAbt"/>
              <w:keepNext/>
              <w:keepLines/>
              <w:rPr>
                <w:b/>
                <w:szCs w:val="18"/>
              </w:rPr>
            </w:pPr>
            <w:r w:rsidRPr="00B70654">
              <w:t>407</w:t>
            </w:r>
          </w:p>
        </w:tc>
      </w:tr>
      <w:tr w14:paraId="03F3C8CC"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hideMark/>
          </w:tcPr>
          <w:p w:rsidR="00280BC1" w:rsidRPr="00C5782E" w:rsidP="00CB1C05" w14:paraId="7C8EAD40" w14:textId="77777777">
            <w:pPr>
              <w:pStyle w:val="LTableTextAbt"/>
            </w:pPr>
            <w:r>
              <w:rPr>
                <w:szCs w:val="18"/>
              </w:rPr>
              <w:t>Wipe and Liquid Cleaning and Polishing</w:t>
            </w:r>
          </w:p>
        </w:tc>
        <w:tc>
          <w:tcPr>
            <w:tcW w:w="1198" w:type="dxa"/>
            <w:tcBorders>
              <w:top w:val="nil"/>
              <w:left w:val="nil"/>
              <w:bottom w:val="single" w:sz="4" w:space="0" w:color="auto"/>
              <w:right w:val="single" w:sz="4" w:space="0" w:color="auto"/>
            </w:tcBorders>
            <w:shd w:val="clear" w:color="auto" w:fill="auto"/>
            <w:noWrap/>
            <w:vAlign w:val="center"/>
            <w:hideMark/>
          </w:tcPr>
          <w:p w:rsidR="00280BC1" w:rsidRPr="001F2516" w:rsidP="00CB1C05" w14:paraId="089976C0" w14:textId="77777777">
            <w:pPr>
              <w:pStyle w:val="RTableTextAbt"/>
              <w:keepNext/>
              <w:keepLines/>
              <w:rPr>
                <w:szCs w:val="18"/>
              </w:rPr>
            </w:pPr>
            <w:r w:rsidRPr="00B70654">
              <w:t>823</w:t>
            </w:r>
          </w:p>
        </w:tc>
        <w:tc>
          <w:tcPr>
            <w:tcW w:w="1206" w:type="dxa"/>
            <w:tcBorders>
              <w:top w:val="nil"/>
              <w:left w:val="nil"/>
              <w:bottom w:val="single" w:sz="4" w:space="0" w:color="auto"/>
              <w:right w:val="single" w:sz="4" w:space="0" w:color="auto"/>
            </w:tcBorders>
            <w:shd w:val="clear" w:color="auto" w:fill="auto"/>
            <w:noWrap/>
            <w:vAlign w:val="center"/>
            <w:hideMark/>
          </w:tcPr>
          <w:p w:rsidR="00280BC1" w:rsidRPr="001F2516" w:rsidP="00CB1C05" w14:paraId="026D5907" w14:textId="77777777">
            <w:pPr>
              <w:pStyle w:val="RTableTextAbt"/>
              <w:keepNext/>
              <w:keepLines/>
              <w:rPr>
                <w:szCs w:val="18"/>
              </w:rPr>
            </w:pPr>
            <w:r w:rsidRPr="00B70654">
              <w:t>2,47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37FD1AA4" w14:textId="77777777">
            <w:pPr>
              <w:pStyle w:val="RTableTextAbt"/>
              <w:keepNext/>
              <w:keepLines/>
              <w:rPr>
                <w:b/>
                <w:szCs w:val="18"/>
              </w:rPr>
            </w:pPr>
            <w:r w:rsidRPr="00B70654">
              <w:t>329</w:t>
            </w:r>
          </w:p>
        </w:tc>
      </w:tr>
      <w:tr w14:paraId="2E2DB79A"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3A6ADB9A" w14:textId="77777777">
            <w:pPr>
              <w:pStyle w:val="LTableTextAbt"/>
            </w:pPr>
            <w:r>
              <w:rPr>
                <w:szCs w:val="18"/>
              </w:rPr>
              <w:t>Inks and Ink Removal</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30778434" w14:textId="77777777">
            <w:pPr>
              <w:pStyle w:val="RTableTextAbt"/>
              <w:keepNext/>
              <w:keepLines/>
              <w:rPr>
                <w:szCs w:val="18"/>
              </w:rPr>
            </w:pPr>
            <w:r w:rsidRPr="00B70654">
              <w:t>28</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74178FE3" w14:textId="77777777">
            <w:pPr>
              <w:pStyle w:val="RTableTextAbt"/>
              <w:keepNext/>
              <w:keepLines/>
              <w:rPr>
                <w:szCs w:val="18"/>
              </w:rPr>
            </w:pPr>
            <w:r w:rsidRPr="00B70654">
              <w:t>26</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46F7DEDE" w14:textId="77777777">
            <w:pPr>
              <w:pStyle w:val="RTableTextAbt"/>
              <w:keepNext/>
              <w:keepLines/>
              <w:rPr>
                <w:szCs w:val="18"/>
              </w:rPr>
            </w:pPr>
            <w:r w:rsidRPr="00B70654">
              <w:t>44</w:t>
            </w:r>
          </w:p>
        </w:tc>
      </w:tr>
      <w:tr w14:paraId="5F47B4D1"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2AE95754" w14:textId="77777777">
            <w:pPr>
              <w:pStyle w:val="LTableTextAbt"/>
            </w:pPr>
            <w:r>
              <w:rPr>
                <w:szCs w:val="18"/>
              </w:rPr>
              <w:t>Anti-Spatter Welding Aerosol</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54C7F6D3" w14:textId="77777777">
            <w:pPr>
              <w:pStyle w:val="RTableTextAbt"/>
              <w:keepNext/>
              <w:keepLines/>
              <w:rPr>
                <w:szCs w:val="18"/>
              </w:rPr>
            </w:pPr>
            <w:r w:rsidRPr="00B70654">
              <w:t>100</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1654D72B" w14:textId="77777777">
            <w:pPr>
              <w:pStyle w:val="RTableTextAbt"/>
              <w:keepNext/>
              <w:keepLines/>
              <w:rPr>
                <w:szCs w:val="18"/>
              </w:rPr>
            </w:pPr>
            <w:r w:rsidRPr="00B70654">
              <w:t>30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4FCF5048" w14:textId="77777777">
            <w:pPr>
              <w:pStyle w:val="RTableTextAbt"/>
              <w:keepNext/>
              <w:keepLines/>
              <w:rPr>
                <w:szCs w:val="18"/>
              </w:rPr>
            </w:pPr>
            <w:r w:rsidRPr="00B70654">
              <w:t>40</w:t>
            </w:r>
          </w:p>
        </w:tc>
      </w:tr>
      <w:tr w14:paraId="6DA3BC0C"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5CF0ADE2" w14:textId="77777777">
            <w:pPr>
              <w:pStyle w:val="LTableTextAbt"/>
            </w:pPr>
            <w:r>
              <w:rPr>
                <w:szCs w:val="18"/>
              </w:rPr>
              <w:t>Mold Cleaning, Release and Protectants</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184BAFE4" w14:textId="77777777">
            <w:pPr>
              <w:pStyle w:val="RTableTextAbt"/>
              <w:keepNext/>
              <w:keepLines/>
              <w:rPr>
                <w:szCs w:val="18"/>
              </w:rPr>
            </w:pPr>
            <w:r w:rsidRPr="00B70654">
              <w:t>100</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2AA769D0" w14:textId="77777777">
            <w:pPr>
              <w:pStyle w:val="RTableTextAbt"/>
              <w:keepNext/>
              <w:keepLines/>
              <w:rPr>
                <w:szCs w:val="18"/>
              </w:rPr>
            </w:pPr>
            <w:r w:rsidRPr="00B70654">
              <w:t>30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73931BF0" w14:textId="77777777">
            <w:pPr>
              <w:pStyle w:val="RTableTextAbt"/>
              <w:keepNext/>
              <w:keepLines/>
              <w:rPr>
                <w:szCs w:val="18"/>
              </w:rPr>
            </w:pPr>
            <w:r w:rsidRPr="00B70654">
              <w:t>40</w:t>
            </w:r>
          </w:p>
        </w:tc>
      </w:tr>
      <w:tr w14:paraId="62712610" w14:textId="77777777" w:rsidTr="00E871B3">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3D720DEC" w14:textId="77777777">
            <w:pPr>
              <w:pStyle w:val="LTableTextAbt"/>
            </w:pPr>
            <w:r>
              <w:rPr>
                <w:szCs w:val="18"/>
              </w:rPr>
              <w:t>Dry Cleaning (Dry Cleaning Machines &amp; Spot Removers)</w:t>
            </w:r>
          </w:p>
        </w:tc>
        <w:tc>
          <w:tcPr>
            <w:tcW w:w="1198" w:type="dxa"/>
            <w:tcBorders>
              <w:top w:val="nil"/>
              <w:left w:val="nil"/>
              <w:bottom w:val="single" w:sz="4" w:space="0" w:color="auto"/>
              <w:right w:val="single" w:sz="4" w:space="0" w:color="auto"/>
            </w:tcBorders>
            <w:shd w:val="clear" w:color="auto" w:fill="auto"/>
            <w:noWrap/>
            <w:vAlign w:val="center"/>
          </w:tcPr>
          <w:p w:rsidR="00280BC1" w:rsidRPr="001F2516" w:rsidP="00CB1C05" w14:paraId="5B8CF06C" w14:textId="77777777">
            <w:pPr>
              <w:pStyle w:val="RTableTextAbt"/>
              <w:keepNext/>
              <w:keepLines/>
              <w:rPr>
                <w:szCs w:val="18"/>
              </w:rPr>
            </w:pPr>
            <w:r w:rsidRPr="00B70654">
              <w:t>6,000</w:t>
            </w:r>
          </w:p>
        </w:tc>
        <w:tc>
          <w:tcPr>
            <w:tcW w:w="1206" w:type="dxa"/>
            <w:tcBorders>
              <w:top w:val="nil"/>
              <w:left w:val="nil"/>
              <w:bottom w:val="single" w:sz="4" w:space="0" w:color="auto"/>
              <w:right w:val="single" w:sz="4" w:space="0" w:color="auto"/>
            </w:tcBorders>
            <w:shd w:val="clear" w:color="auto" w:fill="auto"/>
            <w:noWrap/>
            <w:vAlign w:val="center"/>
          </w:tcPr>
          <w:p w:rsidR="00280BC1" w:rsidRPr="001F2516" w:rsidP="00CB1C05" w14:paraId="48F04955" w14:textId="77777777">
            <w:pPr>
              <w:pStyle w:val="RTableTextAbt"/>
              <w:keepNext/>
              <w:keepLines/>
              <w:rPr>
                <w:szCs w:val="18"/>
              </w:rPr>
            </w:pPr>
            <w:r w:rsidRPr="00B70654">
              <w:t>18,000</w:t>
            </w:r>
          </w:p>
        </w:tc>
        <w:tc>
          <w:tcPr>
            <w:tcW w:w="1423" w:type="dxa"/>
            <w:tcBorders>
              <w:top w:val="nil"/>
              <w:left w:val="nil"/>
              <w:bottom w:val="single" w:sz="4" w:space="0" w:color="auto"/>
              <w:right w:val="single" w:sz="4" w:space="0" w:color="auto"/>
            </w:tcBorders>
            <w:shd w:val="clear" w:color="auto" w:fill="auto"/>
            <w:noWrap/>
            <w:vAlign w:val="center"/>
          </w:tcPr>
          <w:p w:rsidR="00280BC1" w:rsidRPr="001F2516" w:rsidP="00CB1C05" w14:paraId="453A2383" w14:textId="77777777">
            <w:pPr>
              <w:pStyle w:val="RTableTextAbt"/>
              <w:keepNext/>
              <w:keepLines/>
              <w:rPr>
                <w:szCs w:val="18"/>
              </w:rPr>
            </w:pPr>
            <w:r w:rsidRPr="00B70654">
              <w:t>4,500</w:t>
            </w:r>
          </w:p>
        </w:tc>
      </w:tr>
      <w:tr w14:paraId="2C0B4D48" w14:textId="77777777" w:rsidTr="00EB27F1">
        <w:tblPrEx>
          <w:tblW w:w="8957" w:type="dxa"/>
          <w:tblLook w:val="04A0"/>
        </w:tblPrEx>
        <w:trPr>
          <w:trHeight w:val="330"/>
        </w:trPr>
        <w:tc>
          <w:tcPr>
            <w:tcW w:w="5130" w:type="dxa"/>
            <w:tcBorders>
              <w:top w:val="nil"/>
              <w:left w:val="single" w:sz="4" w:space="0" w:color="auto"/>
              <w:bottom w:val="single" w:sz="4" w:space="0" w:color="auto"/>
              <w:right w:val="single" w:sz="4" w:space="0" w:color="auto"/>
            </w:tcBorders>
            <w:shd w:val="clear" w:color="auto" w:fill="auto"/>
            <w:noWrap/>
            <w:vAlign w:val="center"/>
          </w:tcPr>
          <w:p w:rsidR="00280BC1" w:rsidRPr="00C5782E" w:rsidP="00CB1C05" w14:paraId="29CE2CF9" w14:textId="77777777">
            <w:pPr>
              <w:pStyle w:val="LTableTextAbt"/>
            </w:pPr>
            <w:r>
              <w:rPr>
                <w:b/>
                <w:bCs w:val="0"/>
                <w:szCs w:val="18"/>
              </w:rPr>
              <w:t>Total</w:t>
            </w:r>
          </w:p>
        </w:tc>
        <w:tc>
          <w:tcPr>
            <w:tcW w:w="1198" w:type="dxa"/>
            <w:tcBorders>
              <w:top w:val="nil"/>
              <w:left w:val="nil"/>
              <w:bottom w:val="single" w:sz="4" w:space="0" w:color="auto"/>
              <w:right w:val="single" w:sz="4" w:space="0" w:color="auto"/>
            </w:tcBorders>
            <w:shd w:val="clear" w:color="auto" w:fill="auto"/>
            <w:noWrap/>
          </w:tcPr>
          <w:p w:rsidR="00280BC1" w:rsidRPr="00280BC1" w:rsidP="00CB1C05" w14:paraId="65A01B48" w14:textId="77777777">
            <w:pPr>
              <w:pStyle w:val="RTableTextAbt"/>
              <w:keepNext/>
              <w:keepLines/>
              <w:rPr>
                <w:b/>
                <w:bCs w:val="0"/>
                <w:szCs w:val="18"/>
              </w:rPr>
            </w:pPr>
            <w:r w:rsidRPr="008665AF">
              <w:rPr>
                <w:b/>
                <w:bCs w:val="0"/>
              </w:rPr>
              <w:t>157,760</w:t>
            </w:r>
          </w:p>
        </w:tc>
        <w:tc>
          <w:tcPr>
            <w:tcW w:w="1206" w:type="dxa"/>
            <w:tcBorders>
              <w:top w:val="nil"/>
              <w:left w:val="nil"/>
              <w:bottom w:val="single" w:sz="4" w:space="0" w:color="auto"/>
              <w:right w:val="single" w:sz="4" w:space="0" w:color="auto"/>
            </w:tcBorders>
            <w:shd w:val="clear" w:color="auto" w:fill="auto"/>
            <w:noWrap/>
          </w:tcPr>
          <w:p w:rsidR="00280BC1" w:rsidRPr="00280BC1" w:rsidP="00CB1C05" w14:paraId="4A43764B" w14:textId="77777777">
            <w:pPr>
              <w:pStyle w:val="RTableTextAbt"/>
              <w:keepNext/>
              <w:keepLines/>
              <w:rPr>
                <w:b/>
                <w:bCs w:val="0"/>
                <w:szCs w:val="18"/>
              </w:rPr>
            </w:pPr>
            <w:r w:rsidRPr="008665AF">
              <w:rPr>
                <w:b/>
                <w:bCs w:val="0"/>
              </w:rPr>
              <w:t>259,609</w:t>
            </w:r>
          </w:p>
        </w:tc>
        <w:tc>
          <w:tcPr>
            <w:tcW w:w="1423" w:type="dxa"/>
            <w:tcBorders>
              <w:top w:val="nil"/>
              <w:left w:val="nil"/>
              <w:bottom w:val="single" w:sz="4" w:space="0" w:color="auto"/>
              <w:right w:val="single" w:sz="4" w:space="0" w:color="auto"/>
            </w:tcBorders>
            <w:shd w:val="clear" w:color="auto" w:fill="auto"/>
            <w:noWrap/>
          </w:tcPr>
          <w:p w:rsidR="00280BC1" w:rsidRPr="00280BC1" w:rsidP="00CB1C05" w14:paraId="191DEC9F" w14:textId="77777777">
            <w:pPr>
              <w:pStyle w:val="RTableTextAbt"/>
              <w:keepNext/>
              <w:keepLines/>
              <w:rPr>
                <w:b/>
                <w:bCs w:val="0"/>
                <w:szCs w:val="18"/>
              </w:rPr>
            </w:pPr>
            <w:r w:rsidRPr="008665AF">
              <w:rPr>
                <w:b/>
                <w:bCs w:val="0"/>
              </w:rPr>
              <w:t>31,449</w:t>
            </w:r>
          </w:p>
        </w:tc>
      </w:tr>
      <w:tr w14:paraId="4FAECE1E" w14:textId="77777777" w:rsidTr="00E871B3">
        <w:tblPrEx>
          <w:tblW w:w="8957" w:type="dxa"/>
          <w:tblLook w:val="04A0"/>
        </w:tblPrEx>
        <w:trPr>
          <w:trHeight w:val="330"/>
        </w:trPr>
        <w:tc>
          <w:tcPr>
            <w:tcW w:w="8957"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E8349E" w:rsidRPr="00825218" w:rsidP="00CB1C05" w14:paraId="48A07B81" w14:textId="77777777">
            <w:pPr>
              <w:pStyle w:val="TableNotesAbt"/>
              <w:keepNext/>
              <w:keepLines/>
              <w:rPr>
                <w:sz w:val="20"/>
              </w:rPr>
            </w:pPr>
            <w:r w:rsidRPr="00693C60">
              <w:rPr>
                <w:rFonts w:asciiTheme="majorBidi" w:hAnsiTheme="majorBidi" w:cstheme="majorBidi"/>
              </w:rPr>
              <w:t>Notes</w:t>
            </w:r>
            <w:r>
              <w:rPr>
                <w:rFonts w:asciiTheme="majorBidi" w:hAnsiTheme="majorBidi" w:cstheme="majorBidi"/>
              </w:rPr>
              <w:t xml:space="preserve">: See sections </w:t>
            </w:r>
            <w:r>
              <w:fldChar w:fldCharType="begin" w:fldLock="1"/>
            </w:r>
            <w:r>
              <w:instrText xml:space="preserve"> REF _Ref109920459 \r \h </w:instrText>
            </w:r>
            <w:r>
              <w:fldChar w:fldCharType="separate"/>
            </w:r>
            <w:r w:rsidR="0092222B">
              <w:t>6.2.1</w:t>
            </w:r>
            <w:r>
              <w:fldChar w:fldCharType="end"/>
            </w:r>
            <w:r>
              <w:t xml:space="preserve"> through </w:t>
            </w:r>
            <w:r>
              <w:fldChar w:fldCharType="begin" w:fldLock="1"/>
            </w:r>
            <w:r>
              <w:instrText xml:space="preserve"> REF _Ref109920466 \r \h </w:instrText>
            </w:r>
            <w:r>
              <w:fldChar w:fldCharType="separate"/>
            </w:r>
            <w:r w:rsidR="0092222B">
              <w:t>6.2.24</w:t>
            </w:r>
            <w:r>
              <w:fldChar w:fldCharType="end"/>
            </w:r>
            <w:r>
              <w:t xml:space="preserve"> for a description of assumptions and sources used to develop the estimates. </w:t>
            </w:r>
          </w:p>
        </w:tc>
      </w:tr>
    </w:tbl>
    <w:p w:rsidR="00527A3D" w:rsidP="00CB1C05" w14:paraId="00262EF7" w14:textId="77777777"/>
    <w:p w:rsidR="00257A6C" w:rsidRPr="00DA0B5C" w:rsidP="00CB1C05" w14:paraId="53E479F1" w14:textId="77777777">
      <w:pPr>
        <w:pStyle w:val="Heading2"/>
      </w:pPr>
      <w:bookmarkStart w:id="893" w:name="_Ref103355088"/>
      <w:bookmarkStart w:id="894" w:name="_Toc111035631"/>
      <w:bookmarkStart w:id="895" w:name="_Toc111037077"/>
      <w:bookmarkStart w:id="896" w:name="_Toc114062008"/>
      <w:bookmarkStart w:id="897" w:name="_Toc165378748"/>
      <w:r w:rsidRPr="00DA0B5C">
        <w:t>Industry Wage Rates</w:t>
      </w:r>
      <w:bookmarkEnd w:id="893"/>
      <w:bookmarkEnd w:id="894"/>
      <w:bookmarkEnd w:id="895"/>
      <w:bookmarkEnd w:id="896"/>
      <w:bookmarkEnd w:id="897"/>
    </w:p>
    <w:p w:rsidR="003265D7" w:rsidRPr="00DA0B5C" w:rsidP="00CB1C05" w14:paraId="7F2705F0" w14:textId="77777777">
      <w:pPr>
        <w:pStyle w:val="BodyText"/>
      </w:pPr>
      <w:r w:rsidRPr="00DA0B5C">
        <w:t>Wage and fringe benefit data for each labor category (e.g., managerial, professional/technical, clerical) are taken from the U.S. Bureau of Labor Statistics (BLS) Employer Costs for Employee Compensation (ECEC) Supplementary Tables (</w:t>
      </w:r>
      <w:r w:rsidRPr="00DA0B5C" w:rsidR="00AA4891">
        <w:fldChar w:fldCharType="begin" w:fldLock="1"/>
      </w:r>
      <w:r w:rsidR="00414172">
        <w:instrText xml:space="preserve"> ADDIN EN.CITE &lt;EndNote&gt;&lt;Cite ExcludeAuth="1"&gt;&lt;Author&gt;U.S. Bureau of Labor Statistics (BLS)&lt;/Author&gt;&lt;Year&gt;2022&lt;/Year&gt;&lt;RecNum&gt;65&lt;/RecNum&gt;&lt;Prefix&gt;BLS &lt;/Prefix&gt;&lt;DisplayText&gt;BLS 2022; BLS 2023b&lt;/DisplayText&gt;&lt;record&gt;&lt;rec-number&gt;65&lt;/rec-number&gt;&lt;foreign-keys&gt;&lt;key app="EN" db-id="52wf2wf0o0rv01e9dzo52td80t0590tp2fwd" timestamp="1714499636"&gt;65&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Cite ExcludeAuth="1"&gt;&lt;Author&gt;U.S. Bureau of Labor Statistics (BLS)&lt;/Author&gt;&lt;Year&gt;2023&lt;/Year&gt;&lt;RecNum&gt;66&lt;/RecNum&gt;&lt;Prefix&gt;BLS &lt;/Prefix&gt;&lt;record&gt;&lt;rec-number&gt;66&lt;/rec-number&gt;&lt;foreign-keys&gt;&lt;key app="EN" db-id="52wf2wf0o0rv01e9dzo52td80t0590tp2fwd" timestamp="1714499636"&gt;66&lt;/key&gt;&lt;/foreign-keys&gt;&lt;ref-type name="Generic"&gt;13&lt;/ref-type&gt;&lt;contributors&gt;&lt;authors&gt;&lt;author&gt;U.S. Bureau of Labor Statistics (BLS),&lt;/author&gt;&lt;/authors&gt;&lt;/contributors&gt;&lt;titles&gt;&lt;title&gt;Employer Costs for Employee Compensation. Historical Supplementary Tables, National Compensation Survey: December 2022.&lt;/title&gt;&lt;/titles&gt;&lt;dates&gt;&lt;year&gt;2023&lt;/year&gt;&lt;/dates&gt;&lt;urls&gt;&lt;related-urls&gt;&lt;url&gt;https://www.bls.gov/news.release/ecec.t04.htm&lt;/url&gt;&lt;/related-urls&gt;&lt;/urls&gt;&lt;/record&gt;&lt;/Cite&gt;&lt;/EndNote&gt;</w:instrText>
      </w:r>
      <w:r w:rsidRPr="00DA0B5C" w:rsidR="00AA4891">
        <w:fldChar w:fldCharType="separate"/>
      </w:r>
      <w:hyperlink w:anchor="_ENREF_57" w:tooltip="U.S. Bureau of Labor Statistics (BLS), 2022 #65" w:history="1">
        <w:r w:rsidR="00414172">
          <w:rPr>
            <w:noProof/>
          </w:rPr>
          <w:t>BLS 2022</w:t>
        </w:r>
      </w:hyperlink>
      <w:r w:rsidR="00414172">
        <w:rPr>
          <w:noProof/>
        </w:rPr>
        <w:t xml:space="preserve">; </w:t>
      </w:r>
      <w:hyperlink w:anchor="_ENREF_59" w:tooltip="U.S. Bureau of Labor Statistics (BLS), 2023 #66" w:history="1">
        <w:r w:rsidR="00414172">
          <w:rPr>
            <w:noProof/>
          </w:rPr>
          <w:t>BLS 2023b</w:t>
        </w:r>
      </w:hyperlink>
      <w:r w:rsidRPr="00DA0B5C" w:rsidR="00AA4891">
        <w:fldChar w:fldCharType="end"/>
      </w:r>
      <w:r w:rsidRPr="00DA0B5C">
        <w:t>). In the BLS report, wages are represented by the “wages and salaries” cost component</w:t>
      </w:r>
      <w:r w:rsidR="00131A8D">
        <w:t>,</w:t>
      </w:r>
      <w:r w:rsidRPr="00DA0B5C">
        <w:t xml:space="preserve"> and fringe benefits are represented by “total benefits.” </w:t>
      </w:r>
    </w:p>
    <w:p w:rsidR="00921216" w:rsidRPr="00DA0B5C" w:rsidP="00CB1C05" w14:paraId="171BCC4A" w14:textId="77777777">
      <w:pPr>
        <w:pStyle w:val="BodyText"/>
        <w:rPr>
          <w:color w:val="000000"/>
        </w:rPr>
        <w:sectPr w:rsidSect="00CB1C05">
          <w:type w:val="nextColumn"/>
          <w:pgSz w:w="12240" w:h="15840" w:code="1"/>
          <w:pgMar w:top="1440" w:right="1440" w:bottom="1440" w:left="1440" w:header="432" w:footer="720" w:gutter="0"/>
          <w:lnNumType w:countBy="1" w:restart="continuous"/>
          <w:pgNumType w:chapStyle="1"/>
          <w:cols w:space="720"/>
          <w:docGrid w:linePitch="299"/>
        </w:sectPr>
      </w:pPr>
      <w:r w:rsidRPr="00DA0B5C">
        <w:rPr>
          <w:color w:val="000000"/>
        </w:rPr>
        <w:t>Overhead costs are assumed to equal 20</w:t>
      </w:r>
      <w:r w:rsidR="00131A8D">
        <w:rPr>
          <w:color w:val="000000"/>
        </w:rPr>
        <w:t xml:space="preserve"> percent</w:t>
      </w:r>
      <w:r w:rsidRPr="00DA0B5C">
        <w:rPr>
          <w:color w:val="000000"/>
        </w:rPr>
        <w:t xml:space="preserve"> of the sum of wages plus fringe benefits. This loading factor is described in </w:t>
      </w:r>
      <w:r w:rsidRPr="00DA0B5C">
        <w:rPr>
          <w:i/>
        </w:rPr>
        <w:t xml:space="preserve">Handbook on Valuing Changes in Time Use Induced by Regulatory Requirements and Other U.S. EPA Actions </w:t>
      </w:r>
      <w:r w:rsidRPr="00DA0B5C">
        <w:t>(</w:t>
      </w:r>
      <w:hyperlink w:anchor="_ENREF_88" w:tooltip="U.S. Environmental Protection Agency (EPA), 2020 #67" w:history="1">
        <w:r w:rsidRPr="00DA0B5C" w:rsidR="00414172">
          <w:fldChar w:fldCharType="begin" w:fldLock="1"/>
        </w:r>
        <w:r w:rsidR="00414172">
          <w:instrText xml:space="preserve"> ADDIN EN.CITE &lt;EndNote&gt;&lt;Cite ExcludeAuth="1"&gt;&lt;Author&gt;U.S. Environmental Protection Agency (EPA)&lt;/Author&gt;&lt;Year&gt;2020&lt;/Year&gt;&lt;RecNum&gt;67&lt;/RecNum&gt;&lt;Prefix&gt;EPA &lt;/Prefix&gt;&lt;DisplayText&gt;EPA 2020e&lt;/DisplayText&gt;&lt;record&gt;&lt;rec-number&gt;67&lt;/rec-number&gt;&lt;foreign-keys&gt;&lt;key app="EN" db-id="52wf2wf0o0rv01e9dzo52td80t0590tp2fwd" timestamp="1714499636"&gt;67&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67&lt;/RecNum&gt;&lt;Prefix&gt;EPA &lt;/Prefix&gt;&lt;record&gt;&lt;rec-number&gt;67&lt;/rec-number&gt;&lt;foreign-keys&gt;&lt;key app="EN" db-id="52wf2wf0o0rv01e9dzo52td80t0590tp2fwd" timestamp="1714499636"&gt;67&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DA0B5C" w:rsidR="00414172">
          <w:fldChar w:fldCharType="separate"/>
        </w:r>
        <w:r w:rsidR="00414172">
          <w:rPr>
            <w:noProof/>
          </w:rPr>
          <w:t>EPA 2020e</w:t>
        </w:r>
        <w:r w:rsidRPr="00DA0B5C" w:rsidR="00414172">
          <w:fldChar w:fldCharType="end"/>
        </w:r>
      </w:hyperlink>
      <w:r w:rsidRPr="00DA0B5C">
        <w:t xml:space="preserve">), and is reflective of multiplier values used in prior EPA economic analyses and information collection requests (ICRs) that are based on industry- and occupation-specific overhead rates affected by EPA regulations. </w:t>
      </w:r>
      <w:r w:rsidRPr="00DA0B5C">
        <w:rPr>
          <w:color w:val="000000"/>
        </w:rPr>
        <w:t xml:space="preserve">This overhead loading factor is multiplied by the total compensation (wages plus fringe benefits). For example, the </w:t>
      </w:r>
      <w:r w:rsidRPr="00DA0B5C" w:rsidR="00EC67A5">
        <w:rPr>
          <w:color w:val="000000"/>
        </w:rPr>
        <w:t xml:space="preserve">December </w:t>
      </w:r>
      <w:r w:rsidRPr="00DA0B5C">
        <w:rPr>
          <w:color w:val="000000"/>
        </w:rPr>
        <w:t>202</w:t>
      </w:r>
      <w:r w:rsidR="000C575A">
        <w:rPr>
          <w:color w:val="000000"/>
        </w:rPr>
        <w:t>2</w:t>
      </w:r>
      <w:r w:rsidRPr="00DA0B5C">
        <w:rPr>
          <w:color w:val="000000"/>
        </w:rPr>
        <w:t xml:space="preserve"> fully loaded wage for </w:t>
      </w:r>
      <w:r w:rsidRPr="00DA0B5C" w:rsidR="00EC67A5">
        <w:rPr>
          <w:color w:val="000000"/>
        </w:rPr>
        <w:t>production</w:t>
      </w:r>
      <w:r w:rsidRPr="00DA0B5C">
        <w:rPr>
          <w:color w:val="000000"/>
        </w:rPr>
        <w:t xml:space="preserve"> labor is ($</w:t>
      </w:r>
      <w:r w:rsidRPr="00DA0B5C" w:rsidR="004C015B">
        <w:rPr>
          <w:color w:val="000000"/>
        </w:rPr>
        <w:t>2</w:t>
      </w:r>
      <w:r w:rsidR="00484F20">
        <w:rPr>
          <w:color w:val="000000"/>
        </w:rPr>
        <w:t>1</w:t>
      </w:r>
      <w:r w:rsidRPr="00DA0B5C" w:rsidR="004C015B">
        <w:rPr>
          <w:color w:val="000000"/>
        </w:rPr>
        <w:t>.7</w:t>
      </w:r>
      <w:r w:rsidR="00484F20">
        <w:rPr>
          <w:color w:val="000000"/>
        </w:rPr>
        <w:t>9</w:t>
      </w:r>
      <w:r w:rsidRPr="00DA0B5C">
        <w:rPr>
          <w:color w:val="000000"/>
        </w:rPr>
        <w:t xml:space="preserve"> + $</w:t>
      </w:r>
      <w:r w:rsidR="00AE6B54">
        <w:rPr>
          <w:color w:val="000000"/>
        </w:rPr>
        <w:t>11.63</w:t>
      </w:r>
      <w:r w:rsidRPr="00DA0B5C">
        <w:rPr>
          <w:color w:val="000000"/>
        </w:rPr>
        <w:t xml:space="preserve">) </w:t>
      </w:r>
      <w:r w:rsidR="00A3203C">
        <w:rPr>
          <w:color w:val="000000"/>
        </w:rPr>
        <w:t>×</w:t>
      </w:r>
      <w:r w:rsidRPr="00DA0B5C">
        <w:rPr>
          <w:color w:val="000000"/>
        </w:rPr>
        <w:t xml:space="preserve"> 1.2 = $</w:t>
      </w:r>
      <w:r w:rsidR="000C575A">
        <w:rPr>
          <w:color w:val="000000"/>
        </w:rPr>
        <w:t>40.10</w:t>
      </w:r>
      <w:r w:rsidRPr="00DA0B5C">
        <w:rPr>
          <w:color w:val="000000"/>
        </w:rPr>
        <w:t xml:space="preserve">. </w:t>
      </w:r>
      <w:r w:rsidRPr="007D1FE8" w:rsidR="000271F4">
        <w:rPr>
          <w:rStyle w:val="BodyTextChar"/>
        </w:rPr>
        <w:fldChar w:fldCharType="begin" w:fldLock="1"/>
      </w:r>
      <w:r w:rsidRPr="007D1FE8" w:rsidR="000271F4">
        <w:rPr>
          <w:rStyle w:val="BodyTextChar"/>
        </w:rPr>
        <w:instrText xml:space="preserve"> REF _Ref85700498 \h </w:instrText>
      </w:r>
      <w:r w:rsidR="007D1FE8">
        <w:rPr>
          <w:rStyle w:val="BodyTextChar"/>
        </w:rPr>
        <w:instrText xml:space="preserve"> \* MERGEFORMAT </w:instrText>
      </w:r>
      <w:r w:rsidRPr="007D1FE8" w:rsidR="000271F4">
        <w:rPr>
          <w:rStyle w:val="BodyTextChar"/>
        </w:rPr>
        <w:fldChar w:fldCharType="separate"/>
      </w:r>
      <w:r w:rsidRPr="0092222B" w:rsidR="0092222B">
        <w:rPr>
          <w:rStyle w:val="BodyTextChar"/>
        </w:rPr>
        <w:t>Table 7</w:t>
      </w:r>
      <w:r w:rsidRPr="0092222B" w:rsidR="0092222B">
        <w:rPr>
          <w:rStyle w:val="BodyTextChar"/>
        </w:rPr>
        <w:noBreakHyphen/>
        <w:t>3</w:t>
      </w:r>
      <w:r w:rsidRPr="007D1FE8" w:rsidR="000271F4">
        <w:rPr>
          <w:rStyle w:val="BodyTextChar"/>
        </w:rPr>
        <w:fldChar w:fldCharType="end"/>
      </w:r>
      <w:r w:rsidRPr="007D1FE8" w:rsidR="000271F4">
        <w:rPr>
          <w:rStyle w:val="BodyTextChar"/>
        </w:rPr>
        <w:t xml:space="preserve"> </w:t>
      </w:r>
      <w:r w:rsidRPr="006E72B3">
        <w:rPr>
          <w:rStyle w:val="BodyTextChar"/>
        </w:rPr>
        <w:t xml:space="preserve">presents the total hourly loaded wages used in this analysis. </w:t>
      </w:r>
    </w:p>
    <w:tbl>
      <w:tblPr>
        <w:tblW w:w="13315" w:type="dxa"/>
        <w:tblInd w:w="5" w:type="dxa"/>
        <w:tblLayout w:type="fixed"/>
        <w:tblLook w:val="04A0"/>
      </w:tblPr>
      <w:tblGrid>
        <w:gridCol w:w="1615"/>
        <w:gridCol w:w="3960"/>
        <w:gridCol w:w="976"/>
        <w:gridCol w:w="1066"/>
        <w:gridCol w:w="1067"/>
        <w:gridCol w:w="1066"/>
        <w:gridCol w:w="1067"/>
        <w:gridCol w:w="1238"/>
        <w:gridCol w:w="1260"/>
      </w:tblGrid>
      <w:tr w14:paraId="5A831993" w14:textId="77777777" w:rsidTr="00F47C0C">
        <w:tblPrEx>
          <w:tblW w:w="13315" w:type="dxa"/>
          <w:tblInd w:w="5" w:type="dxa"/>
          <w:tblLayout w:type="fixed"/>
          <w:tblLook w:val="04A0"/>
        </w:tblPrEx>
        <w:tc>
          <w:tcPr>
            <w:tcW w:w="13315" w:type="dxa"/>
            <w:gridSpan w:val="9"/>
            <w:tcBorders>
              <w:top w:val="nil"/>
              <w:left w:val="nil"/>
              <w:bottom w:val="single" w:sz="4" w:space="0" w:color="auto"/>
              <w:right w:val="nil"/>
            </w:tcBorders>
            <w:shd w:val="clear" w:color="auto" w:fill="auto"/>
            <w:vAlign w:val="center"/>
          </w:tcPr>
          <w:p w:rsidR="00893DE5" w:rsidRPr="00FE3A4E" w:rsidP="00CB1C05" w14:paraId="2078EF5A" w14:textId="77777777">
            <w:pPr>
              <w:pStyle w:val="TableTitleA"/>
            </w:pPr>
            <w:bookmarkStart w:id="898" w:name="_Ref158299041"/>
            <w:bookmarkStart w:id="899" w:name="_Ref85700498"/>
            <w:bookmarkStart w:id="900" w:name="_Ref158194573"/>
            <w:bookmarkStart w:id="901" w:name="_Toc107219296"/>
            <w:bookmarkStart w:id="902" w:name="_Toc121142642"/>
            <w:bookmarkStart w:id="903" w:name="_Toc165379636"/>
            <w:r w:rsidRPr="00FE3A4E">
              <w:rPr>
                <w:rStyle w:val="TableTitleChar"/>
              </w:rPr>
              <w:t xml:space="preserve">Table </w:t>
            </w:r>
            <w:r w:rsidR="00C41987">
              <w:rPr>
                <w:rStyle w:val="TableTitleChar"/>
              </w:rPr>
              <w:fldChar w:fldCharType="begin" w:fldLock="1"/>
            </w:r>
            <w:r w:rsidR="00C41987">
              <w:rPr>
                <w:rStyle w:val="TableTitleChar"/>
              </w:rPr>
              <w:instrText xml:space="preserve"> STYLEREF 1 \s </w:instrText>
            </w:r>
            <w:r w:rsidR="00C41987">
              <w:rPr>
                <w:rStyle w:val="TableTitleChar"/>
              </w:rPr>
              <w:fldChar w:fldCharType="separate"/>
            </w:r>
            <w:r w:rsidR="0092222B">
              <w:rPr>
                <w:rStyle w:val="TableTitleChar"/>
                <w:noProof/>
              </w:rPr>
              <w:t>7</w:t>
            </w:r>
            <w:r w:rsidR="00C41987">
              <w:rPr>
                <w:rStyle w:val="TableTitleChar"/>
              </w:rPr>
              <w:fldChar w:fldCharType="end"/>
            </w:r>
            <w:r w:rsidR="00C41987">
              <w:rPr>
                <w:rStyle w:val="TableTitleChar"/>
              </w:rPr>
              <w:noBreakHyphen/>
            </w:r>
            <w:r w:rsidR="00C41987">
              <w:rPr>
                <w:rStyle w:val="TableTitleChar"/>
              </w:rPr>
              <w:fldChar w:fldCharType="begin" w:fldLock="1"/>
            </w:r>
            <w:r w:rsidR="00C41987">
              <w:rPr>
                <w:rStyle w:val="TableTitleChar"/>
              </w:rPr>
              <w:instrText xml:space="preserve"> SEQ Table \* ARABIC \s 1 </w:instrText>
            </w:r>
            <w:r w:rsidR="00C41987">
              <w:rPr>
                <w:rStyle w:val="TableTitleChar"/>
              </w:rPr>
              <w:fldChar w:fldCharType="separate"/>
            </w:r>
            <w:r w:rsidR="0092222B">
              <w:rPr>
                <w:rStyle w:val="TableTitleChar"/>
                <w:noProof/>
              </w:rPr>
              <w:t>3</w:t>
            </w:r>
            <w:r w:rsidR="00C41987">
              <w:rPr>
                <w:rStyle w:val="TableTitleChar"/>
              </w:rPr>
              <w:fldChar w:fldCharType="end"/>
            </w:r>
            <w:bookmarkEnd w:id="898"/>
            <w:bookmarkEnd w:id="899"/>
            <w:bookmarkEnd w:id="900"/>
            <w:r w:rsidRPr="00FE3A4E">
              <w:rPr>
                <w:rStyle w:val="TableTitleChar"/>
              </w:rPr>
              <w:t>: Industry</w:t>
            </w:r>
            <w:r w:rsidRPr="00FE3A4E">
              <w:t xml:space="preserve"> </w:t>
            </w:r>
            <w:r w:rsidRPr="00FE3A4E">
              <w:rPr>
                <w:rStyle w:val="TableTitleChar"/>
              </w:rPr>
              <w:t>Wage</w:t>
            </w:r>
            <w:r w:rsidRPr="00FE3A4E">
              <w:t xml:space="preserve"> Rates (202</w:t>
            </w:r>
            <w:r w:rsidRPr="00FE3A4E" w:rsidR="00344739">
              <w:t>2</w:t>
            </w:r>
            <w:r w:rsidRPr="00FE3A4E">
              <w:t>$)</w:t>
            </w:r>
            <w:bookmarkEnd w:id="901"/>
            <w:bookmarkEnd w:id="902"/>
            <w:bookmarkEnd w:id="903"/>
          </w:p>
        </w:tc>
      </w:tr>
      <w:tr w14:paraId="768E406C" w14:textId="77777777" w:rsidTr="00F47C0C">
        <w:tblPrEx>
          <w:tblW w:w="13315" w:type="dxa"/>
          <w:tblInd w:w="5" w:type="dxa"/>
          <w:tblLayout w:type="fixed"/>
          <w:tblLook w:val="04A0"/>
        </w:tblPrEx>
        <w:tc>
          <w:tcPr>
            <w:tcW w:w="1615" w:type="dxa"/>
            <w:vMerge w:val="restart"/>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7278F9FC" w14:textId="77777777">
            <w:pPr>
              <w:pStyle w:val="TableSubtitle"/>
            </w:pPr>
            <w:r w:rsidRPr="008279C0">
              <w:t>Labor Category</w:t>
            </w:r>
          </w:p>
        </w:tc>
        <w:tc>
          <w:tcPr>
            <w:tcW w:w="3960" w:type="dxa"/>
            <w:vMerge w:val="restart"/>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261B33BB" w14:textId="77777777">
            <w:pPr>
              <w:pStyle w:val="TableSubtitle"/>
            </w:pPr>
            <w:r w:rsidRPr="008279C0">
              <w:t>Data Series</w:t>
            </w:r>
            <w:r w:rsidRPr="008279C0">
              <w:rPr>
                <w:vertAlign w:val="superscript"/>
              </w:rPr>
              <w:t xml:space="preserve"> </w:t>
            </w:r>
          </w:p>
        </w:tc>
        <w:tc>
          <w:tcPr>
            <w:tcW w:w="976" w:type="dxa"/>
            <w:vMerge w:val="restart"/>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7C9C5815" w14:textId="77777777">
            <w:pPr>
              <w:pStyle w:val="TableSubtitle"/>
            </w:pPr>
            <w:r w:rsidRPr="008279C0">
              <w:t>Date</w:t>
            </w:r>
          </w:p>
        </w:tc>
        <w:tc>
          <w:tcPr>
            <w:tcW w:w="1066"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14EC24F4" w14:textId="77777777">
            <w:pPr>
              <w:pStyle w:val="TableSubtitle"/>
            </w:pPr>
            <w:r w:rsidRPr="008279C0">
              <w:t>Wage ($/hour)</w:t>
            </w:r>
          </w:p>
        </w:tc>
        <w:tc>
          <w:tcPr>
            <w:tcW w:w="1067"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425259EA" w14:textId="77777777">
            <w:pPr>
              <w:pStyle w:val="TableSubtitle"/>
            </w:pPr>
            <w:r w:rsidRPr="008279C0">
              <w:t>Fringe Benefit</w:t>
            </w:r>
          </w:p>
        </w:tc>
        <w:tc>
          <w:tcPr>
            <w:tcW w:w="1066"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6C504577" w14:textId="77777777">
            <w:pPr>
              <w:pStyle w:val="TableSubtitle"/>
              <w:rPr>
                <w:szCs w:val="18"/>
              </w:rPr>
            </w:pPr>
            <w:r w:rsidRPr="008279C0">
              <w:t>Total Compen-sation</w:t>
            </w:r>
          </w:p>
        </w:tc>
        <w:tc>
          <w:tcPr>
            <w:tcW w:w="1067"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5E85CFCE" w14:textId="77777777">
            <w:pPr>
              <w:pStyle w:val="TableSubtitle"/>
              <w:rPr>
                <w:szCs w:val="18"/>
              </w:rPr>
            </w:pPr>
            <w:r w:rsidRPr="008279C0">
              <w:t>Overhead as % of Total Compen-sation</w:t>
            </w:r>
            <w:r w:rsidRPr="008279C0">
              <w:rPr>
                <w:vertAlign w:val="superscript"/>
              </w:rPr>
              <w:t>1</w:t>
            </w:r>
          </w:p>
        </w:tc>
        <w:tc>
          <w:tcPr>
            <w:tcW w:w="1238"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4E81E920" w14:textId="77777777">
            <w:pPr>
              <w:pStyle w:val="TableSubtitle"/>
              <w:rPr>
                <w:szCs w:val="18"/>
              </w:rPr>
            </w:pPr>
            <w:r w:rsidRPr="008279C0">
              <w:t>Overhead</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68D961EA" w14:textId="77777777">
            <w:pPr>
              <w:pStyle w:val="TableSubtitle"/>
              <w:rPr>
                <w:szCs w:val="18"/>
              </w:rPr>
            </w:pPr>
            <w:r w:rsidRPr="008279C0">
              <w:t>Hourly Loaded Wages</w:t>
            </w:r>
          </w:p>
        </w:tc>
      </w:tr>
      <w:tr w14:paraId="6786B65B" w14:textId="77777777" w:rsidTr="00F47C0C">
        <w:tblPrEx>
          <w:tblW w:w="13315" w:type="dxa"/>
          <w:tblInd w:w="5" w:type="dxa"/>
          <w:tblLayout w:type="fixed"/>
          <w:tblLook w:val="04A0"/>
        </w:tblPrEx>
        <w:tc>
          <w:tcPr>
            <w:tcW w:w="1615"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4A4A5716" w14:textId="77777777">
            <w:pPr>
              <w:pStyle w:val="TableSubtitle"/>
            </w:pPr>
          </w:p>
        </w:tc>
        <w:tc>
          <w:tcPr>
            <w:tcW w:w="3960"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20FBB78B" w14:textId="77777777">
            <w:pPr>
              <w:pStyle w:val="TableSubtitle"/>
            </w:pPr>
          </w:p>
        </w:tc>
        <w:tc>
          <w:tcPr>
            <w:tcW w:w="976"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73BD0D16" w14:textId="77777777">
            <w:pPr>
              <w:pStyle w:val="TableSubtitle"/>
            </w:pPr>
          </w:p>
        </w:tc>
        <w:tc>
          <w:tcPr>
            <w:tcW w:w="1066"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36ABEAAC" w14:textId="77777777">
            <w:pPr>
              <w:pStyle w:val="TableSubtitle"/>
            </w:pPr>
            <w:r w:rsidRPr="008279C0">
              <w:t>(a)</w:t>
            </w:r>
          </w:p>
        </w:tc>
        <w:tc>
          <w:tcPr>
            <w:tcW w:w="1067"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8279C0" w:rsidP="00CB1C05" w14:paraId="7C568EB0" w14:textId="77777777">
            <w:pPr>
              <w:pStyle w:val="TableSubtitle"/>
            </w:pPr>
            <w:r w:rsidRPr="008279C0">
              <w:t>(b)</w:t>
            </w:r>
          </w:p>
        </w:tc>
        <w:tc>
          <w:tcPr>
            <w:tcW w:w="1066"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1FACFDB6" w14:textId="77777777">
            <w:pPr>
              <w:pStyle w:val="TableSubtitle"/>
              <w:rPr>
                <w:szCs w:val="18"/>
              </w:rPr>
            </w:pPr>
            <w:r w:rsidRPr="008279C0">
              <w:t>(c) =(b)+(a)</w:t>
            </w:r>
          </w:p>
        </w:tc>
        <w:tc>
          <w:tcPr>
            <w:tcW w:w="1067"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4A8DE7B0" w14:textId="77777777">
            <w:pPr>
              <w:pStyle w:val="TableSubtitle"/>
              <w:rPr>
                <w:szCs w:val="18"/>
              </w:rPr>
            </w:pPr>
            <w:r w:rsidRPr="008279C0">
              <w:t>(d)</w:t>
            </w:r>
          </w:p>
        </w:tc>
        <w:tc>
          <w:tcPr>
            <w:tcW w:w="1238"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40FE2A19" w14:textId="77777777">
            <w:pPr>
              <w:pStyle w:val="TableSubtitle"/>
              <w:rPr>
                <w:szCs w:val="18"/>
              </w:rPr>
            </w:pPr>
            <w:r w:rsidRPr="008279C0">
              <w:t>(e)=(c)*(d)</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center"/>
          </w:tcPr>
          <w:p w:rsidR="005C0DE0" w:rsidRPr="002963E2" w:rsidP="00CB1C05" w14:paraId="71A1CEC8" w14:textId="77777777">
            <w:pPr>
              <w:pStyle w:val="TableSubtitle"/>
              <w:rPr>
                <w:szCs w:val="18"/>
              </w:rPr>
            </w:pPr>
            <w:r w:rsidRPr="008279C0">
              <w:t>(f)=(c)+(e)</w:t>
            </w:r>
          </w:p>
        </w:tc>
      </w:tr>
      <w:tr w14:paraId="48670638" w14:textId="77777777" w:rsidTr="00F47C0C">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360EA9E2" w14:textId="77777777">
            <w:pPr>
              <w:pStyle w:val="LTableTextAbt"/>
              <w:rPr>
                <w:highlight w:val="yellow"/>
              </w:rPr>
            </w:pPr>
            <w:r w:rsidRPr="008279C0">
              <w:t>Manufacturing/</w:t>
            </w:r>
            <w:r>
              <w:t>‌</w:t>
            </w:r>
            <w:r w:rsidRPr="008279C0">
              <w:t>Managerial</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6B98215C" w14:textId="77777777">
            <w:pPr>
              <w:pStyle w:val="LTableTextAbt"/>
              <w:rPr>
                <w:highlight w:val="yellow"/>
              </w:rPr>
            </w:pPr>
            <w:r w:rsidRPr="008279C0">
              <w:t>BLS ECEC, Private Manufacturing industries, “Mgt, Business, and Financial”</w:t>
            </w:r>
            <w:r w:rsidRPr="008279C0">
              <w:rPr>
                <w:vertAlign w:val="superscript"/>
              </w:rPr>
              <w:t>2</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4644B398" w14:textId="77777777">
            <w:pPr>
              <w:pStyle w:val="RTableTextAbt"/>
              <w:rPr>
                <w:highlight w:val="yellow"/>
              </w:rPr>
            </w:pPr>
            <w:r>
              <w:rPr>
                <w:szCs w:val="18"/>
              </w:rPr>
              <w:t>22-Dec</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54AA9AB8" w14:textId="77777777">
            <w:pPr>
              <w:pStyle w:val="RTableTextAbt"/>
              <w:rPr>
                <w:highlight w:val="yellow"/>
              </w:rPr>
            </w:pPr>
            <w:r>
              <w:rPr>
                <w:szCs w:val="18"/>
              </w:rPr>
              <w:t xml:space="preserve">$54.29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2FFE7024" w14:textId="77777777">
            <w:pPr>
              <w:pStyle w:val="RTableTextAbt"/>
              <w:rPr>
                <w:highlight w:val="yellow"/>
              </w:rPr>
            </w:pPr>
            <w:r>
              <w:rPr>
                <w:szCs w:val="18"/>
              </w:rPr>
              <w:t xml:space="preserve">$24.66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4F20F31D" w14:textId="77777777">
            <w:pPr>
              <w:pStyle w:val="RTableTextAbt"/>
              <w:rPr>
                <w:highlight w:val="yellow"/>
              </w:rPr>
            </w:pPr>
            <w:r>
              <w:rPr>
                <w:szCs w:val="18"/>
              </w:rPr>
              <w:t xml:space="preserve">$78.95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3E1B77CD" w14:textId="77777777">
            <w:pPr>
              <w:pStyle w:val="RTableTextAbt"/>
              <w:rPr>
                <w:highlight w:val="yellow"/>
              </w:rPr>
            </w:pPr>
            <w:r>
              <w:rPr>
                <w:sz w:val="20"/>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3ECFCC43" w14:textId="77777777">
            <w:pPr>
              <w:pStyle w:val="RTableTextAbt"/>
              <w:rPr>
                <w:highlight w:val="yellow"/>
              </w:rPr>
            </w:pPr>
            <w:r>
              <w:rPr>
                <w:szCs w:val="18"/>
              </w:rPr>
              <w:t xml:space="preserve">$15.79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44DC098C" w14:textId="77777777">
            <w:pPr>
              <w:pStyle w:val="RTableTextAbt"/>
              <w:rPr>
                <w:highlight w:val="yellow"/>
              </w:rPr>
            </w:pPr>
            <w:r>
              <w:rPr>
                <w:szCs w:val="18"/>
              </w:rPr>
              <w:t xml:space="preserve">$94.74 </w:t>
            </w:r>
          </w:p>
        </w:tc>
      </w:tr>
      <w:tr w14:paraId="450612C0" w14:textId="77777777" w:rsidTr="00F47C0C">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33665B53" w14:textId="77777777">
            <w:pPr>
              <w:pStyle w:val="LTableTextAbt"/>
              <w:rPr>
                <w:highlight w:val="yellow"/>
              </w:rPr>
            </w:pPr>
            <w:r w:rsidRPr="008279C0">
              <w:t>Manufacturing/</w:t>
            </w:r>
            <w:r>
              <w:t>‌</w:t>
            </w:r>
            <w:r w:rsidRPr="008279C0">
              <w:t>Production Worker</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78CA55D7" w14:textId="77777777">
            <w:pPr>
              <w:pStyle w:val="LTableTextAbt"/>
              <w:rPr>
                <w:highlight w:val="yellow"/>
              </w:rPr>
            </w:pPr>
            <w:r w:rsidRPr="008279C0">
              <w:t>BLS ECEC, Private Manufacturing Industries, “Production occupations”</w:t>
            </w:r>
            <w:r w:rsidRPr="008279C0">
              <w:rPr>
                <w:vertAlign w:val="superscript"/>
              </w:rPr>
              <w:t>2</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054C1F62" w14:textId="77777777">
            <w:pPr>
              <w:pStyle w:val="RTableTextAbt"/>
              <w:rPr>
                <w:highlight w:val="yellow"/>
              </w:rPr>
            </w:pPr>
            <w:r>
              <w:rPr>
                <w:szCs w:val="18"/>
              </w:rPr>
              <w:t>22-Dec</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545C92E5" w14:textId="77777777">
            <w:pPr>
              <w:pStyle w:val="RTableTextAbt"/>
              <w:rPr>
                <w:highlight w:val="yellow"/>
              </w:rPr>
            </w:pPr>
            <w:r>
              <w:rPr>
                <w:szCs w:val="18"/>
              </w:rPr>
              <w:t xml:space="preserve">$21.79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7E7C400B" w14:textId="77777777">
            <w:pPr>
              <w:pStyle w:val="RTableTextAbt"/>
              <w:rPr>
                <w:highlight w:val="yellow"/>
              </w:rPr>
            </w:pPr>
            <w:r>
              <w:rPr>
                <w:szCs w:val="18"/>
              </w:rPr>
              <w:t xml:space="preserve">$11.63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7FB1D290" w14:textId="77777777">
            <w:pPr>
              <w:pStyle w:val="RTableTextAbt"/>
              <w:rPr>
                <w:highlight w:val="yellow"/>
              </w:rPr>
            </w:pPr>
            <w:r>
              <w:rPr>
                <w:szCs w:val="18"/>
              </w:rPr>
              <w:t xml:space="preserve">$33.42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63E7E628" w14:textId="77777777">
            <w:pPr>
              <w:pStyle w:val="RTableTextAbt"/>
              <w:rPr>
                <w:highlight w:val="yellow"/>
              </w:rPr>
            </w:pPr>
            <w:r>
              <w:rPr>
                <w:sz w:val="20"/>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52757282" w14:textId="77777777">
            <w:pPr>
              <w:pStyle w:val="RTableTextAbt"/>
              <w:rPr>
                <w:highlight w:val="yellow"/>
              </w:rPr>
            </w:pPr>
            <w:r>
              <w:rPr>
                <w:szCs w:val="18"/>
              </w:rPr>
              <w:t xml:space="preserve">$6.68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7EB6C73B" w14:textId="77777777">
            <w:pPr>
              <w:pStyle w:val="RTableTextAbt"/>
              <w:rPr>
                <w:highlight w:val="yellow"/>
              </w:rPr>
            </w:pPr>
            <w:r>
              <w:rPr>
                <w:szCs w:val="18"/>
              </w:rPr>
              <w:t xml:space="preserve">$40.10 </w:t>
            </w:r>
          </w:p>
        </w:tc>
      </w:tr>
      <w:tr w14:paraId="42264FDE" w14:textId="77777777" w:rsidTr="00F47C0C">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150A3462" w14:textId="77777777">
            <w:pPr>
              <w:pStyle w:val="LTableTextAbt"/>
              <w:rPr>
                <w:highlight w:val="yellow"/>
              </w:rPr>
            </w:pPr>
            <w:r w:rsidRPr="008279C0">
              <w:t>Transportation and Public Utilities/</w:t>
            </w:r>
            <w:r>
              <w:t>‌</w:t>
            </w:r>
            <w:r w:rsidRPr="008279C0">
              <w:t>Managerial</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438844E8" w14:textId="77777777">
            <w:pPr>
              <w:pStyle w:val="LTableTextAbt"/>
              <w:rPr>
                <w:highlight w:val="yellow"/>
              </w:rPr>
            </w:pPr>
            <w:r w:rsidRPr="008A4AC1">
              <w:t>BLS</w:t>
            </w:r>
            <w:r w:rsidRPr="00C80687">
              <w:t xml:space="preserve"> ECEC</w:t>
            </w:r>
            <w:r w:rsidRPr="008279C0">
              <w:t>, Trade, Transportation, and Utilities Industries</w:t>
            </w:r>
            <w:r w:rsidRPr="008279C0">
              <w:rPr>
                <w:i/>
                <w:iCs/>
              </w:rPr>
              <w:t>,</w:t>
            </w:r>
            <w:r w:rsidRPr="008279C0">
              <w:t xml:space="preserve"> “Mgt, Business, and Financial”</w:t>
            </w:r>
            <w:r w:rsidRPr="008279C0">
              <w:rPr>
                <w:vertAlign w:val="superscript"/>
              </w:rPr>
              <w:t xml:space="preserve"> 2</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5DC83FB0" w14:textId="77777777">
            <w:pPr>
              <w:pStyle w:val="RTableTextAbt"/>
              <w:rPr>
                <w:highlight w:val="yellow"/>
              </w:rPr>
            </w:pPr>
            <w:r>
              <w:rPr>
                <w:szCs w:val="18"/>
              </w:rPr>
              <w:t>22-Dec</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664020BF" w14:textId="77777777">
            <w:pPr>
              <w:pStyle w:val="RTableTextAbt"/>
              <w:rPr>
                <w:highlight w:val="yellow"/>
              </w:rPr>
            </w:pPr>
            <w:r>
              <w:rPr>
                <w:szCs w:val="18"/>
              </w:rPr>
              <w:t xml:space="preserve">$54.12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4535291C" w14:textId="77777777">
            <w:pPr>
              <w:pStyle w:val="RTableTextAbt"/>
              <w:rPr>
                <w:highlight w:val="yellow"/>
              </w:rPr>
            </w:pPr>
            <w:r>
              <w:rPr>
                <w:szCs w:val="18"/>
              </w:rPr>
              <w:t xml:space="preserve">$21.82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2376FC54" w14:textId="77777777">
            <w:pPr>
              <w:pStyle w:val="RTableTextAbt"/>
              <w:rPr>
                <w:highlight w:val="yellow"/>
              </w:rPr>
            </w:pPr>
            <w:r w:rsidRPr="005010BB">
              <w:rPr>
                <w:szCs w:val="18"/>
              </w:rPr>
              <w:t>$75.94</w:t>
            </w:r>
            <w:r>
              <w:rPr>
                <w:szCs w:val="18"/>
              </w:rPr>
              <w:t xml:space="preserve">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26BADE3C" w14:textId="77777777">
            <w:pPr>
              <w:pStyle w:val="RTableTextAbt"/>
              <w:rPr>
                <w:highlight w:val="yellow"/>
              </w:rPr>
            </w:pPr>
            <w:r>
              <w:rPr>
                <w:sz w:val="20"/>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69EC74B8" w14:textId="77777777">
            <w:pPr>
              <w:pStyle w:val="RTableTextAbt"/>
              <w:rPr>
                <w:highlight w:val="yellow"/>
              </w:rPr>
            </w:pPr>
            <w:r>
              <w:rPr>
                <w:szCs w:val="18"/>
              </w:rPr>
              <w:t xml:space="preserve">$15.19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2F469747" w14:textId="77777777">
            <w:pPr>
              <w:pStyle w:val="RTableTextAbt"/>
              <w:rPr>
                <w:highlight w:val="yellow"/>
              </w:rPr>
            </w:pPr>
            <w:r>
              <w:rPr>
                <w:szCs w:val="18"/>
              </w:rPr>
              <w:t xml:space="preserve">$91.13 </w:t>
            </w:r>
          </w:p>
        </w:tc>
      </w:tr>
      <w:tr w14:paraId="634C7DB7" w14:textId="77777777" w:rsidTr="00F47C0C">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52D2BFA7" w14:textId="77777777">
            <w:pPr>
              <w:pStyle w:val="LTableTextAbt"/>
              <w:rPr>
                <w:highlight w:val="yellow"/>
              </w:rPr>
            </w:pPr>
            <w:r w:rsidRPr="008279C0">
              <w:t>Transportation and Public Utilities/</w:t>
            </w:r>
            <w:r>
              <w:t>‌</w:t>
            </w:r>
            <w:r w:rsidRPr="008279C0">
              <w:t>Maintenance and Repair Worker</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7A0F58DC" w14:textId="77777777">
            <w:pPr>
              <w:pStyle w:val="LTableTextAbt"/>
              <w:rPr>
                <w:highlight w:val="yellow"/>
              </w:rPr>
            </w:pPr>
            <w:r w:rsidRPr="008279C0">
              <w:t>BLS</w:t>
            </w:r>
            <w:r w:rsidRPr="008279C0">
              <w:rPr>
                <w:i/>
                <w:iCs/>
              </w:rPr>
              <w:t xml:space="preserve"> </w:t>
            </w:r>
            <w:r w:rsidRPr="00C80687">
              <w:t>ECEC</w:t>
            </w:r>
            <w:r w:rsidRPr="008279C0">
              <w:t>, Trade, Transportation, and Utilities Industries</w:t>
            </w:r>
            <w:r w:rsidRPr="008279C0">
              <w:rPr>
                <w:i/>
                <w:iCs/>
              </w:rPr>
              <w:t>,</w:t>
            </w:r>
            <w:r w:rsidRPr="008279C0">
              <w:t xml:space="preserve"> “Installation, maintenance, and repair</w:t>
            </w:r>
            <w:r>
              <w:t>”</w:t>
            </w:r>
            <w:r w:rsidRPr="008279C0">
              <w:rPr>
                <w:vertAlign w:val="superscript"/>
              </w:rPr>
              <w:t>2</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39D0DF0B" w14:textId="77777777">
            <w:pPr>
              <w:pStyle w:val="RTableTextAbt"/>
              <w:rPr>
                <w:highlight w:val="yellow"/>
              </w:rPr>
            </w:pPr>
            <w:r>
              <w:rPr>
                <w:szCs w:val="18"/>
              </w:rPr>
              <w:t>22-Dec</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1D096ADC" w14:textId="77777777">
            <w:pPr>
              <w:pStyle w:val="RTableTextAbt"/>
              <w:rPr>
                <w:highlight w:val="yellow"/>
              </w:rPr>
            </w:pPr>
            <w:r>
              <w:rPr>
                <w:szCs w:val="18"/>
              </w:rPr>
              <w:t xml:space="preserve">$31.08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0D5546CD" w14:textId="77777777">
            <w:pPr>
              <w:pStyle w:val="RTableTextAbt"/>
              <w:rPr>
                <w:highlight w:val="yellow"/>
              </w:rPr>
            </w:pPr>
            <w:r>
              <w:rPr>
                <w:szCs w:val="18"/>
              </w:rPr>
              <w:t xml:space="preserve">$15.29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1B89E7E3" w14:textId="77777777">
            <w:pPr>
              <w:pStyle w:val="RTableTextAbt"/>
              <w:rPr>
                <w:highlight w:val="yellow"/>
              </w:rPr>
            </w:pPr>
            <w:r>
              <w:rPr>
                <w:szCs w:val="18"/>
              </w:rPr>
              <w:t xml:space="preserve">$46.37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1491B8E6" w14:textId="77777777">
            <w:pPr>
              <w:pStyle w:val="RTableTextAbt"/>
              <w:rPr>
                <w:highlight w:val="yellow"/>
              </w:rPr>
            </w:pPr>
            <w:r>
              <w:rPr>
                <w:sz w:val="20"/>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356F0355" w14:textId="77777777">
            <w:pPr>
              <w:pStyle w:val="RTableTextAbt"/>
              <w:rPr>
                <w:highlight w:val="yellow"/>
              </w:rPr>
            </w:pPr>
            <w:r>
              <w:rPr>
                <w:szCs w:val="18"/>
              </w:rPr>
              <w:t xml:space="preserve">$9.27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7EDF9B0F" w14:textId="77777777">
            <w:pPr>
              <w:pStyle w:val="RTableTextAbt"/>
              <w:rPr>
                <w:highlight w:val="yellow"/>
              </w:rPr>
            </w:pPr>
            <w:r>
              <w:rPr>
                <w:szCs w:val="18"/>
              </w:rPr>
              <w:t xml:space="preserve">$55.64 </w:t>
            </w:r>
          </w:p>
        </w:tc>
      </w:tr>
      <w:tr w14:paraId="5555E1A5" w14:textId="77777777" w:rsidTr="00F47C0C">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087FCBA5" w14:textId="77777777">
            <w:pPr>
              <w:pStyle w:val="LTableTextAbt"/>
              <w:rPr>
                <w:highlight w:val="yellow"/>
              </w:rPr>
            </w:pPr>
            <w:r>
              <w:rPr>
                <w:szCs w:val="18"/>
              </w:rPr>
              <w:t>Services/</w:t>
            </w:r>
            <w:r>
              <w:t>‌</w:t>
            </w:r>
            <w:r>
              <w:rPr>
                <w:szCs w:val="18"/>
              </w:rPr>
              <w:t>Managerial</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29B43D94" w14:textId="77777777">
            <w:pPr>
              <w:pStyle w:val="LTableTextAbt"/>
              <w:rPr>
                <w:highlight w:val="yellow"/>
              </w:rPr>
            </w:pPr>
            <w:r>
              <w:t>BLS ECEC, Service-providing Industries, Management, professional, and related occupations, “Mgt, Business, and Financial”</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02AB18EE" w14:textId="77777777">
            <w:pPr>
              <w:pStyle w:val="RTableTextAbt"/>
              <w:rPr>
                <w:highlight w:val="yellow"/>
              </w:rPr>
            </w:pPr>
            <w:r>
              <w:rPr>
                <w:szCs w:val="18"/>
              </w:rPr>
              <w:t>22-Dec</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78E824D8" w14:textId="77777777">
            <w:pPr>
              <w:pStyle w:val="RTableTextAbt"/>
              <w:rPr>
                <w:highlight w:val="yellow"/>
              </w:rPr>
            </w:pPr>
            <w:r>
              <w:rPr>
                <w:szCs w:val="18"/>
              </w:rPr>
              <w:t xml:space="preserve">$54.77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7CDA701F" w14:textId="77777777">
            <w:pPr>
              <w:pStyle w:val="RTableTextAbt"/>
              <w:rPr>
                <w:highlight w:val="yellow"/>
              </w:rPr>
            </w:pPr>
            <w:r>
              <w:rPr>
                <w:szCs w:val="18"/>
              </w:rPr>
              <w:t xml:space="preserve">$24.99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630C5D8E" w14:textId="77777777">
            <w:pPr>
              <w:pStyle w:val="RTableTextAbt"/>
              <w:rPr>
                <w:highlight w:val="yellow"/>
              </w:rPr>
            </w:pPr>
            <w:r>
              <w:rPr>
                <w:szCs w:val="18"/>
              </w:rPr>
              <w:t xml:space="preserve">$79.76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6C6DFA02" w14:textId="77777777">
            <w:pPr>
              <w:pStyle w:val="RTableTextAbt"/>
              <w:rPr>
                <w:highlight w:val="yellow"/>
              </w:rPr>
            </w:pPr>
            <w:r>
              <w:rPr>
                <w:sz w:val="20"/>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521D0E5E" w14:textId="77777777">
            <w:pPr>
              <w:pStyle w:val="RTableTextAbt"/>
              <w:rPr>
                <w:highlight w:val="yellow"/>
              </w:rPr>
            </w:pPr>
            <w:r>
              <w:rPr>
                <w:szCs w:val="18"/>
              </w:rPr>
              <w:t xml:space="preserve">$15.95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3FBD1EDD" w14:textId="77777777">
            <w:pPr>
              <w:pStyle w:val="RTableTextAbt"/>
              <w:rPr>
                <w:highlight w:val="yellow"/>
              </w:rPr>
            </w:pPr>
            <w:r>
              <w:rPr>
                <w:szCs w:val="18"/>
              </w:rPr>
              <w:t xml:space="preserve">$95.71 </w:t>
            </w:r>
          </w:p>
        </w:tc>
      </w:tr>
      <w:tr w14:paraId="54211D40" w14:textId="77777777" w:rsidTr="00F47C0C">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5ABE5D38" w14:textId="77777777">
            <w:pPr>
              <w:pStyle w:val="LTableTextAbt"/>
              <w:rPr>
                <w:highlight w:val="yellow"/>
              </w:rPr>
            </w:pPr>
            <w:r>
              <w:rPr>
                <w:szCs w:val="18"/>
              </w:rPr>
              <w:t>Services/</w:t>
            </w:r>
            <w:r>
              <w:t>‌</w:t>
            </w:r>
            <w:r>
              <w:rPr>
                <w:szCs w:val="18"/>
              </w:rPr>
              <w:t>Maintenance and Repair Worker</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540B04DC" w14:textId="77777777">
            <w:pPr>
              <w:pStyle w:val="LTableTextAbt"/>
              <w:rPr>
                <w:highlight w:val="yellow"/>
              </w:rPr>
            </w:pPr>
            <w:r>
              <w:t>BLS ECEC, Service-providing Industries, Natural resources, construction, and maintenance occupations, “Installation, maintenance, and repair”</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45C64BC1" w14:textId="77777777">
            <w:pPr>
              <w:pStyle w:val="RTableTextAbt"/>
              <w:rPr>
                <w:highlight w:val="yellow"/>
              </w:rPr>
            </w:pPr>
            <w:r>
              <w:rPr>
                <w:szCs w:val="18"/>
              </w:rPr>
              <w:t>22-Dec</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6355112A" w14:textId="77777777">
            <w:pPr>
              <w:pStyle w:val="RTableTextAbt"/>
              <w:rPr>
                <w:highlight w:val="yellow"/>
              </w:rPr>
            </w:pPr>
            <w:r>
              <w:rPr>
                <w:szCs w:val="18"/>
              </w:rPr>
              <w:t xml:space="preserve">$28.39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5180613B" w14:textId="77777777">
            <w:pPr>
              <w:pStyle w:val="RTableTextAbt"/>
              <w:rPr>
                <w:highlight w:val="yellow"/>
              </w:rPr>
            </w:pPr>
            <w:r>
              <w:rPr>
                <w:szCs w:val="18"/>
              </w:rPr>
              <w:t xml:space="preserve">$13.15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451F00A1" w14:textId="77777777">
            <w:pPr>
              <w:pStyle w:val="RTableTextAbt"/>
              <w:rPr>
                <w:highlight w:val="yellow"/>
              </w:rPr>
            </w:pPr>
            <w:r w:rsidRPr="005010BB">
              <w:rPr>
                <w:szCs w:val="18"/>
              </w:rPr>
              <w:t>$41.54</w:t>
            </w:r>
            <w:r>
              <w:rPr>
                <w:szCs w:val="18"/>
              </w:rPr>
              <w:t xml:space="preserve">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5168056A" w14:textId="77777777">
            <w:pPr>
              <w:pStyle w:val="RTableTextAbt"/>
              <w:rPr>
                <w:highlight w:val="yellow"/>
              </w:rPr>
            </w:pPr>
            <w:r>
              <w:rPr>
                <w:sz w:val="20"/>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1EA4A70D" w14:textId="77777777">
            <w:pPr>
              <w:pStyle w:val="RTableTextAbt"/>
              <w:rPr>
                <w:highlight w:val="yellow"/>
              </w:rPr>
            </w:pPr>
            <w:r>
              <w:rPr>
                <w:szCs w:val="18"/>
              </w:rPr>
              <w:t xml:space="preserve">$8.31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2DA954A6" w14:textId="77777777">
            <w:pPr>
              <w:pStyle w:val="RTableTextAbt"/>
              <w:rPr>
                <w:highlight w:val="yellow"/>
              </w:rPr>
            </w:pPr>
            <w:r>
              <w:rPr>
                <w:szCs w:val="18"/>
              </w:rPr>
              <w:t xml:space="preserve">$49.85 </w:t>
            </w:r>
          </w:p>
        </w:tc>
      </w:tr>
      <w:tr w14:paraId="0C2D4552" w14:textId="77777777" w:rsidTr="00F25A3A">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156BFBE4" w14:textId="77777777">
            <w:pPr>
              <w:pStyle w:val="LTableTextAbt"/>
              <w:rPr>
                <w:highlight w:val="yellow"/>
              </w:rPr>
            </w:pPr>
            <w:r w:rsidRPr="008279C0">
              <w:t>Certified Industrial Hygienist</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6AAB12EC" w14:textId="77777777">
            <w:pPr>
              <w:pStyle w:val="LTableTextAbt"/>
              <w:rPr>
                <w:highlight w:val="yellow"/>
              </w:rPr>
            </w:pPr>
            <w:r w:rsidRPr="008279C0">
              <w:t>Wage</w:t>
            </w:r>
            <w:r w:rsidRPr="008279C0">
              <w:rPr>
                <w:i/>
                <w:iCs/>
              </w:rPr>
              <w:t xml:space="preserve">: BLS OEWS Occupational Health &amp; Safety Specialists (19-5011) </w:t>
            </w:r>
            <w:r w:rsidRPr="008279C0">
              <w:t>Fringes as percent of wage: BLS ECEC, Private Manufacturing industries, “Professional and related occupations”</w:t>
            </w:r>
            <w:r w:rsidRPr="008279C0">
              <w:rPr>
                <w:vertAlign w:val="superscript"/>
              </w:rPr>
              <w:t xml:space="preserve"> 3,4</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4001D14F" w14:textId="77777777">
            <w:pPr>
              <w:pStyle w:val="RTableTextAbt"/>
              <w:rPr>
                <w:highlight w:val="yellow"/>
              </w:rPr>
            </w:pPr>
            <w:r>
              <w:rPr>
                <w:szCs w:val="18"/>
              </w:rPr>
              <w:t>22-May</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20C79AEB" w14:textId="77777777">
            <w:pPr>
              <w:pStyle w:val="RTableTextAbt"/>
              <w:rPr>
                <w:highlight w:val="yellow"/>
              </w:rPr>
            </w:pPr>
            <w:r>
              <w:rPr>
                <w:szCs w:val="18"/>
              </w:rPr>
              <w:t xml:space="preserve">$39.47 </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18481C" w:rsidRPr="00F25A3A" w:rsidP="00CB1C05" w14:paraId="248EED55" w14:textId="77777777">
            <w:pPr>
              <w:pStyle w:val="RTableTextAbt"/>
            </w:pPr>
            <w:r w:rsidRPr="00F25A3A">
              <w:t xml:space="preserve">$19.96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1A33A60E" w14:textId="77777777">
            <w:pPr>
              <w:pStyle w:val="RTableTextAbt"/>
              <w:rPr>
                <w:highlight w:val="yellow"/>
              </w:rPr>
            </w:pPr>
            <w:r>
              <w:rPr>
                <w:szCs w:val="18"/>
              </w:rPr>
              <w:t xml:space="preserve">$59.43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4A762833" w14:textId="77777777">
            <w:pPr>
              <w:pStyle w:val="RTableTextAbt"/>
              <w:rPr>
                <w:highlight w:val="yellow"/>
              </w:rPr>
            </w:pPr>
            <w:r>
              <w:rPr>
                <w:szCs w:val="18"/>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31F10073" w14:textId="77777777">
            <w:pPr>
              <w:pStyle w:val="RTableTextAbt"/>
              <w:rPr>
                <w:highlight w:val="yellow"/>
              </w:rPr>
            </w:pPr>
            <w:r>
              <w:rPr>
                <w:szCs w:val="18"/>
              </w:rPr>
              <w:t xml:space="preserve">$11.89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05AB000A" w14:textId="77777777">
            <w:pPr>
              <w:pStyle w:val="RTableTextAbt"/>
              <w:rPr>
                <w:highlight w:val="yellow"/>
              </w:rPr>
            </w:pPr>
            <w:r>
              <w:rPr>
                <w:szCs w:val="18"/>
              </w:rPr>
              <w:t xml:space="preserve">$71.32 </w:t>
            </w:r>
          </w:p>
        </w:tc>
      </w:tr>
      <w:tr w14:paraId="65DAD7A0" w14:textId="77777777" w:rsidTr="00F25A3A">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3FC90B6B" w14:textId="77777777">
            <w:pPr>
              <w:pStyle w:val="LTableTextAbt"/>
              <w:rPr>
                <w:highlight w:val="yellow"/>
              </w:rPr>
            </w:pPr>
            <w:r w:rsidRPr="008279C0">
              <w:t>Technical Specialist</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1EC7DD4B" w14:textId="77777777">
            <w:pPr>
              <w:pStyle w:val="LTableTextAbt"/>
              <w:rPr>
                <w:highlight w:val="yellow"/>
              </w:rPr>
            </w:pPr>
            <w:r w:rsidRPr="008279C0">
              <w:t>Wage</w:t>
            </w:r>
            <w:r w:rsidRPr="008279C0">
              <w:rPr>
                <w:i/>
                <w:iCs/>
              </w:rPr>
              <w:t xml:space="preserve">: BLS OEWS Occupational Health &amp; Safety Technicians (19-5012) </w:t>
            </w:r>
            <w:r w:rsidRPr="008279C0">
              <w:t>Fringes as percent of wage: BLS ECEC, Private Manufacturing industries, “Professional and related occupations”</w:t>
            </w:r>
            <w:r w:rsidRPr="008279C0">
              <w:rPr>
                <w:vertAlign w:val="superscript"/>
              </w:rPr>
              <w:t xml:space="preserve"> 3,4</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74813C6B" w14:textId="77777777">
            <w:pPr>
              <w:pStyle w:val="RTableTextAbt"/>
              <w:rPr>
                <w:highlight w:val="yellow"/>
              </w:rPr>
            </w:pPr>
            <w:r>
              <w:rPr>
                <w:szCs w:val="18"/>
              </w:rPr>
              <w:t>22-May</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1CF7BB3A" w14:textId="77777777">
            <w:pPr>
              <w:pStyle w:val="RTableTextAbt"/>
              <w:rPr>
                <w:highlight w:val="yellow"/>
              </w:rPr>
            </w:pPr>
            <w:r>
              <w:rPr>
                <w:szCs w:val="18"/>
              </w:rPr>
              <w:t xml:space="preserve">$30.40 </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18481C" w:rsidRPr="00F25A3A" w:rsidP="00CB1C05" w14:paraId="66D65857" w14:textId="77777777">
            <w:pPr>
              <w:pStyle w:val="RTableTextAbt"/>
            </w:pPr>
            <w:r w:rsidRPr="00F25A3A">
              <w:t xml:space="preserve">$15.38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4807EB41" w14:textId="77777777">
            <w:pPr>
              <w:pStyle w:val="RTableTextAbt"/>
              <w:rPr>
                <w:highlight w:val="yellow"/>
              </w:rPr>
            </w:pPr>
            <w:r>
              <w:rPr>
                <w:szCs w:val="18"/>
              </w:rPr>
              <w:t xml:space="preserve">$45.78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72D8FACC" w14:textId="77777777">
            <w:pPr>
              <w:pStyle w:val="RTableTextAbt"/>
              <w:rPr>
                <w:highlight w:val="yellow"/>
              </w:rPr>
            </w:pPr>
            <w:r>
              <w:rPr>
                <w:szCs w:val="18"/>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091A4A51" w14:textId="77777777">
            <w:pPr>
              <w:pStyle w:val="RTableTextAbt"/>
              <w:rPr>
                <w:highlight w:val="yellow"/>
              </w:rPr>
            </w:pPr>
            <w:r>
              <w:rPr>
                <w:szCs w:val="18"/>
              </w:rPr>
              <w:t xml:space="preserve">$9.16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50A1AF9C" w14:textId="77777777">
            <w:pPr>
              <w:pStyle w:val="RTableTextAbt"/>
              <w:rPr>
                <w:highlight w:val="yellow"/>
              </w:rPr>
            </w:pPr>
            <w:r>
              <w:rPr>
                <w:szCs w:val="18"/>
              </w:rPr>
              <w:t xml:space="preserve">$54.93 </w:t>
            </w:r>
          </w:p>
        </w:tc>
      </w:tr>
      <w:tr w14:paraId="1997484A" w14:textId="77777777" w:rsidTr="00F25A3A">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178EFACE" w14:textId="77777777">
            <w:pPr>
              <w:pStyle w:val="LTableTextAbt"/>
              <w:rPr>
                <w:highlight w:val="yellow"/>
              </w:rPr>
            </w:pPr>
            <w:r>
              <w:t>Vapor Degreasing Technician</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633876F8" w14:textId="77777777">
            <w:pPr>
              <w:pStyle w:val="LTableTextAbt"/>
              <w:rPr>
                <w:highlight w:val="yellow"/>
              </w:rPr>
            </w:pPr>
            <w:r w:rsidRPr="008279C0">
              <w:t>Wage</w:t>
            </w:r>
            <w:r w:rsidRPr="008279C0">
              <w:rPr>
                <w:i/>
                <w:iCs/>
              </w:rPr>
              <w:t xml:space="preserve">: BLS OEWS Plant and Systems Operators (51-8000) </w:t>
            </w:r>
            <w:r w:rsidRPr="008279C0">
              <w:t>Fringes as percent of wage: BLS ECEC, Manufacturing industry</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0838E289" w14:textId="77777777">
            <w:pPr>
              <w:pStyle w:val="RTableTextAbt"/>
              <w:rPr>
                <w:highlight w:val="yellow"/>
              </w:rPr>
            </w:pPr>
            <w:r>
              <w:rPr>
                <w:szCs w:val="18"/>
              </w:rPr>
              <w:t>22-May</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09575E77" w14:textId="77777777">
            <w:pPr>
              <w:pStyle w:val="RTableTextAbt"/>
              <w:rPr>
                <w:highlight w:val="yellow"/>
              </w:rPr>
            </w:pPr>
            <w:r>
              <w:rPr>
                <w:szCs w:val="18"/>
              </w:rPr>
              <w:t xml:space="preserve">$33.85 </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18481C" w:rsidRPr="00F25A3A" w:rsidP="00CB1C05" w14:paraId="77CFB3A6" w14:textId="77777777">
            <w:pPr>
              <w:pStyle w:val="RTableTextAbt"/>
            </w:pPr>
            <w:r w:rsidRPr="00F25A3A">
              <w:t xml:space="preserve">$17.12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762BDEE3" w14:textId="77777777">
            <w:pPr>
              <w:pStyle w:val="RTableTextAbt"/>
              <w:rPr>
                <w:highlight w:val="yellow"/>
              </w:rPr>
            </w:pPr>
            <w:r>
              <w:rPr>
                <w:szCs w:val="18"/>
              </w:rPr>
              <w:t xml:space="preserve">$50.97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0C12A6C6" w14:textId="77777777">
            <w:pPr>
              <w:pStyle w:val="RTableTextAbt"/>
              <w:rPr>
                <w:highlight w:val="yellow"/>
              </w:rPr>
            </w:pPr>
            <w:r>
              <w:rPr>
                <w:szCs w:val="18"/>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4294BA98" w14:textId="77777777">
            <w:pPr>
              <w:pStyle w:val="RTableTextAbt"/>
              <w:rPr>
                <w:highlight w:val="yellow"/>
              </w:rPr>
            </w:pPr>
            <w:r>
              <w:rPr>
                <w:szCs w:val="18"/>
              </w:rPr>
              <w:t xml:space="preserve">$10.19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5EC729B1" w14:textId="77777777">
            <w:pPr>
              <w:pStyle w:val="RTableTextAbt"/>
              <w:rPr>
                <w:highlight w:val="yellow"/>
              </w:rPr>
            </w:pPr>
            <w:r>
              <w:rPr>
                <w:szCs w:val="18"/>
              </w:rPr>
              <w:t xml:space="preserve">$61.16 </w:t>
            </w:r>
          </w:p>
        </w:tc>
      </w:tr>
      <w:tr w14:paraId="2045ED2C" w14:textId="77777777" w:rsidTr="00F25A3A">
        <w:tblPrEx>
          <w:tblW w:w="13315" w:type="dxa"/>
          <w:tblInd w:w="5" w:type="dxa"/>
          <w:tblLayout w:type="fixed"/>
          <w:tblLook w:val="04A0"/>
        </w:tblPrEx>
        <w:tc>
          <w:tcPr>
            <w:tcW w:w="1615" w:type="dxa"/>
            <w:tcBorders>
              <w:top w:val="single" w:sz="4" w:space="0" w:color="auto"/>
              <w:left w:val="single" w:sz="4" w:space="0" w:color="auto"/>
              <w:bottom w:val="single" w:sz="4" w:space="0" w:color="auto"/>
              <w:right w:val="single" w:sz="4" w:space="0" w:color="auto"/>
            </w:tcBorders>
            <w:vAlign w:val="center"/>
          </w:tcPr>
          <w:p w:rsidR="0018481C" w:rsidP="00CB1C05" w14:paraId="5BBD0251" w14:textId="77777777">
            <w:pPr>
              <w:pStyle w:val="LTableTextAbt"/>
              <w:rPr>
                <w:highlight w:val="yellow"/>
              </w:rPr>
            </w:pPr>
            <w:r w:rsidRPr="008279C0">
              <w:t xml:space="preserve">Senior Engineer and Technical Advisor (vapor degreasing) </w:t>
            </w:r>
          </w:p>
        </w:tc>
        <w:tc>
          <w:tcPr>
            <w:tcW w:w="3960" w:type="dxa"/>
            <w:tcBorders>
              <w:top w:val="single" w:sz="4" w:space="0" w:color="auto"/>
              <w:left w:val="single" w:sz="4" w:space="0" w:color="auto"/>
              <w:bottom w:val="single" w:sz="4" w:space="0" w:color="auto"/>
              <w:right w:val="single" w:sz="4" w:space="0" w:color="auto"/>
            </w:tcBorders>
            <w:vAlign w:val="center"/>
          </w:tcPr>
          <w:p w:rsidR="0018481C" w:rsidP="00CB1C05" w14:paraId="7D0EC98B" w14:textId="77777777">
            <w:pPr>
              <w:pStyle w:val="LTableTextAbt"/>
              <w:rPr>
                <w:highlight w:val="yellow"/>
              </w:rPr>
            </w:pPr>
            <w:r w:rsidRPr="008279C0">
              <w:t>Wage</w:t>
            </w:r>
            <w:r w:rsidRPr="008279C0">
              <w:rPr>
                <w:i/>
                <w:iCs/>
              </w:rPr>
              <w:t xml:space="preserve">: BLS OEWS Architectural and Engineering Managers (11-9041) </w:t>
            </w:r>
            <w:r w:rsidRPr="008279C0">
              <w:t>Fringes as percent of wage: BLS ECEC, Manufacturing industry</w:t>
            </w:r>
          </w:p>
        </w:tc>
        <w:tc>
          <w:tcPr>
            <w:tcW w:w="976" w:type="dxa"/>
            <w:tcBorders>
              <w:top w:val="single" w:sz="4" w:space="0" w:color="auto"/>
              <w:left w:val="single" w:sz="4" w:space="0" w:color="auto"/>
              <w:bottom w:val="single" w:sz="4" w:space="0" w:color="auto"/>
              <w:right w:val="single" w:sz="4" w:space="0" w:color="auto"/>
            </w:tcBorders>
            <w:vAlign w:val="center"/>
          </w:tcPr>
          <w:p w:rsidR="0018481C" w:rsidP="00CB1C05" w14:paraId="3B56DDD2" w14:textId="77777777">
            <w:pPr>
              <w:pStyle w:val="RTableTextAbt"/>
              <w:rPr>
                <w:highlight w:val="yellow"/>
              </w:rPr>
            </w:pPr>
            <w:r>
              <w:rPr>
                <w:szCs w:val="18"/>
              </w:rPr>
              <w:t>22-May</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0E8892BD" w14:textId="77777777">
            <w:pPr>
              <w:pStyle w:val="RTableTextAbt"/>
              <w:rPr>
                <w:highlight w:val="yellow"/>
              </w:rPr>
            </w:pPr>
            <w:r>
              <w:rPr>
                <w:szCs w:val="18"/>
              </w:rPr>
              <w:t xml:space="preserve">$78.52 </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18481C" w:rsidRPr="00F25A3A" w:rsidP="00CB1C05" w14:paraId="28722125" w14:textId="77777777">
            <w:pPr>
              <w:pStyle w:val="RTableTextAbt"/>
            </w:pPr>
            <w:r w:rsidRPr="00F25A3A">
              <w:t xml:space="preserve">$39.71 </w:t>
            </w:r>
          </w:p>
        </w:tc>
        <w:tc>
          <w:tcPr>
            <w:tcW w:w="1066" w:type="dxa"/>
            <w:tcBorders>
              <w:top w:val="single" w:sz="4" w:space="0" w:color="auto"/>
              <w:left w:val="single" w:sz="4" w:space="0" w:color="auto"/>
              <w:bottom w:val="single" w:sz="4" w:space="0" w:color="auto"/>
              <w:right w:val="single" w:sz="4" w:space="0" w:color="auto"/>
            </w:tcBorders>
            <w:vAlign w:val="center"/>
          </w:tcPr>
          <w:p w:rsidR="0018481C" w:rsidP="00CB1C05" w14:paraId="3D6E6308" w14:textId="77777777">
            <w:pPr>
              <w:pStyle w:val="RTableTextAbt"/>
              <w:rPr>
                <w:highlight w:val="yellow"/>
              </w:rPr>
            </w:pPr>
            <w:r>
              <w:rPr>
                <w:szCs w:val="18"/>
              </w:rPr>
              <w:t xml:space="preserve">$118.23 </w:t>
            </w:r>
          </w:p>
        </w:tc>
        <w:tc>
          <w:tcPr>
            <w:tcW w:w="1067" w:type="dxa"/>
            <w:tcBorders>
              <w:top w:val="single" w:sz="4" w:space="0" w:color="auto"/>
              <w:left w:val="single" w:sz="4" w:space="0" w:color="auto"/>
              <w:bottom w:val="single" w:sz="4" w:space="0" w:color="auto"/>
              <w:right w:val="single" w:sz="4" w:space="0" w:color="auto"/>
            </w:tcBorders>
            <w:vAlign w:val="center"/>
          </w:tcPr>
          <w:p w:rsidR="0018481C" w:rsidP="00CB1C05" w14:paraId="4ED9F489" w14:textId="77777777">
            <w:pPr>
              <w:pStyle w:val="RTableTextAbt"/>
              <w:rPr>
                <w:highlight w:val="yellow"/>
              </w:rPr>
            </w:pPr>
            <w:r>
              <w:rPr>
                <w:szCs w:val="18"/>
              </w:rPr>
              <w:t>20%</w:t>
            </w:r>
          </w:p>
        </w:tc>
        <w:tc>
          <w:tcPr>
            <w:tcW w:w="1238" w:type="dxa"/>
            <w:tcBorders>
              <w:top w:val="single" w:sz="4" w:space="0" w:color="auto"/>
              <w:left w:val="single" w:sz="4" w:space="0" w:color="auto"/>
              <w:bottom w:val="single" w:sz="4" w:space="0" w:color="auto"/>
              <w:right w:val="single" w:sz="4" w:space="0" w:color="auto"/>
            </w:tcBorders>
            <w:vAlign w:val="center"/>
          </w:tcPr>
          <w:p w:rsidR="0018481C" w:rsidP="00CB1C05" w14:paraId="1A870250" w14:textId="77777777">
            <w:pPr>
              <w:pStyle w:val="RTableTextAbt"/>
              <w:rPr>
                <w:highlight w:val="yellow"/>
              </w:rPr>
            </w:pPr>
            <w:r>
              <w:rPr>
                <w:szCs w:val="18"/>
              </w:rPr>
              <w:t xml:space="preserve">$23.65 </w:t>
            </w:r>
          </w:p>
        </w:tc>
        <w:tc>
          <w:tcPr>
            <w:tcW w:w="1260" w:type="dxa"/>
            <w:tcBorders>
              <w:top w:val="single" w:sz="4" w:space="0" w:color="auto"/>
              <w:left w:val="single" w:sz="4" w:space="0" w:color="auto"/>
              <w:bottom w:val="single" w:sz="4" w:space="0" w:color="auto"/>
              <w:right w:val="single" w:sz="4" w:space="0" w:color="auto"/>
            </w:tcBorders>
            <w:vAlign w:val="center"/>
          </w:tcPr>
          <w:p w:rsidR="0018481C" w:rsidP="00CB1C05" w14:paraId="48708909" w14:textId="77777777">
            <w:pPr>
              <w:pStyle w:val="RTableTextAbt"/>
              <w:rPr>
                <w:highlight w:val="yellow"/>
              </w:rPr>
            </w:pPr>
            <w:r>
              <w:rPr>
                <w:szCs w:val="18"/>
              </w:rPr>
              <w:t xml:space="preserve">$141.88 </w:t>
            </w:r>
          </w:p>
        </w:tc>
      </w:tr>
      <w:tr w14:paraId="30F56C6E" w14:textId="77777777" w:rsidTr="00F47C0C">
        <w:tblPrEx>
          <w:tblW w:w="13315" w:type="dxa"/>
          <w:tblInd w:w="5" w:type="dxa"/>
          <w:tblLayout w:type="fixed"/>
          <w:tblLook w:val="04A0"/>
        </w:tblPrEx>
        <w:tc>
          <w:tcPr>
            <w:tcW w:w="13315" w:type="dxa"/>
            <w:gridSpan w:val="9"/>
            <w:tcBorders>
              <w:top w:val="single" w:sz="4" w:space="0" w:color="auto"/>
              <w:left w:val="single" w:sz="4" w:space="0" w:color="auto"/>
              <w:bottom w:val="single" w:sz="4" w:space="0" w:color="auto"/>
              <w:right w:val="single" w:sz="4" w:space="0" w:color="auto"/>
            </w:tcBorders>
            <w:vAlign w:val="center"/>
          </w:tcPr>
          <w:p w:rsidR="005C0DE0" w:rsidRPr="008279C0" w:rsidP="00CB1C05" w14:paraId="35A86EBA" w14:textId="77777777">
            <w:pPr>
              <w:pStyle w:val="TableSource"/>
            </w:pPr>
            <w:r w:rsidRPr="008279C0">
              <w:rPr>
                <w:vertAlign w:val="superscript"/>
              </w:rPr>
              <w:t>1</w:t>
            </w:r>
            <w:r w:rsidRPr="008279C0">
              <w:t xml:space="preserve"> An overhead rate of 20% is used based on assumptions in </w:t>
            </w:r>
            <w:r w:rsidRPr="008279C0">
              <w:rPr>
                <w:i/>
              </w:rPr>
              <w:t>Handbook on Valuing Changes in Time Use Induced by Regulatory Requirements and Other U.S. EPA Actions</w:t>
            </w:r>
            <w:r w:rsidRPr="008279C0">
              <w:t xml:space="preserve"> (</w:t>
            </w:r>
            <w:hyperlink w:anchor="_ENREF_88" w:tooltip="U.S. Environmental Protection Agency (EPA), 2020 #67" w:history="1">
              <w:r w:rsidRPr="008279C0" w:rsidR="00414172">
                <w:fldChar w:fldCharType="begin" w:fldLock="1"/>
              </w:r>
              <w:r w:rsidR="00414172">
                <w:instrText xml:space="preserve"> ADDIN EN.CITE &lt;EndNote&gt;&lt;Cite ExcludeAuth="1"&gt;&lt;Author&gt;U.S. Environmental Protection Agency (EPA)&lt;/Author&gt;&lt;Year&gt;2020&lt;/Year&gt;&lt;RecNum&gt;67&lt;/RecNum&gt;&lt;Prefix&gt;EPA &lt;/Prefix&gt;&lt;DisplayText&gt;EPA 2020e&lt;/DisplayText&gt;&lt;record&gt;&lt;rec-number&gt;67&lt;/rec-number&gt;&lt;foreign-keys&gt;&lt;key app="EN" db-id="52wf2wf0o0rv01e9dzo52td80t0590tp2fwd" timestamp="1714499636"&gt;67&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67&lt;/RecNum&gt;&lt;Prefix&gt;EPA &lt;/Prefix&gt;&lt;record&gt;&lt;rec-number&gt;67&lt;/rec-number&gt;&lt;foreign-keys&gt;&lt;key app="EN" db-id="52wf2wf0o0rv01e9dzo52td80t0590tp2fwd" timestamp="1714499636"&gt;67&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8279C0" w:rsidR="00414172">
                <w:fldChar w:fldCharType="separate"/>
              </w:r>
              <w:r w:rsidR="00414172">
                <w:rPr>
                  <w:noProof/>
                </w:rPr>
                <w:t>EPA 2020e</w:t>
              </w:r>
              <w:r w:rsidRPr="008279C0" w:rsidR="00414172">
                <w:fldChar w:fldCharType="end"/>
              </w:r>
            </w:hyperlink>
            <w:r w:rsidRPr="008279C0">
              <w:t>).</w:t>
            </w:r>
          </w:p>
          <w:p w:rsidR="00DF7331" w:rsidRPr="008279C0" w:rsidP="00CB1C05" w14:paraId="19ACA2D3" w14:textId="1F298C80">
            <w:pPr>
              <w:pStyle w:val="TableSource"/>
              <w:rPr>
                <w:vertAlign w:val="superscript"/>
              </w:rPr>
            </w:pPr>
            <w:r w:rsidRPr="008279C0">
              <w:rPr>
                <w:vertAlign w:val="superscript"/>
              </w:rPr>
              <w:t xml:space="preserve">2 </w:t>
            </w:r>
            <w:r w:rsidRPr="008279C0">
              <w:t xml:space="preserve">Source: </w:t>
            </w:r>
            <w:r w:rsidRPr="008279C0">
              <w:rPr>
                <w:i/>
                <w:iCs/>
              </w:rPr>
              <w:t>Employer Costs for Employee Compensation Historical Supplementary Tables, National Compensation Survey: December 202</w:t>
            </w:r>
            <w:r>
              <w:rPr>
                <w:i/>
                <w:iCs/>
              </w:rPr>
              <w:t>2</w:t>
            </w:r>
            <w:r w:rsidRPr="008279C0">
              <w:t xml:space="preserve"> (</w:t>
            </w:r>
            <w:hyperlink w:anchor="_ENREF_60" w:tooltip="U.S. Bureau of Labor Statistics (BLS), 2023 #68" w:history="1">
              <w:r w:rsidRPr="008279C0" w:rsidR="00414172">
                <w:fldChar w:fldCharType="begin" w:fldLock="1"/>
              </w:r>
              <w:r w:rsidR="00414172">
                <w:instrText xml:space="preserve"> ADDIN EN.CITE &lt;EndNote&gt;&lt;Cite ExcludeAuth="1"&gt;&lt;Author&gt;U.S. Bureau of Labor Statistics (BLS)&lt;/Author&gt;&lt;Year&gt;2023&lt;/Year&gt;&lt;RecNum&gt;68&lt;/RecNum&gt;&lt;Prefix&gt;BLS &lt;/Prefix&gt;&lt;DisplayText&gt;BLS 2023c&lt;/DisplayText&gt;&lt;record&gt;&lt;rec-number&gt;68&lt;/rec-number&gt;&lt;foreign-keys&gt;&lt;key app="EN" db-id="52wf2wf0o0rv01e9dzo52td80t0590tp2fwd" timestamp="1714499636"&gt;6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Cite ExcludeAuth="1"&gt;&lt;Author&gt;U.S. Bureau of Labor Statistics (BLS)&lt;/Author&gt;&lt;Year&gt;2023&lt;/Year&gt;&lt;RecNum&gt;68&lt;/RecNum&gt;&lt;Prefix&gt;BLS &lt;/Prefix&gt;&lt;record&gt;&lt;rec-number&gt;68&lt;/rec-number&gt;&lt;foreign-keys&gt;&lt;key app="EN" db-id="52wf2wf0o0rv01e9dzo52td80t0590tp2fwd" timestamp="1714499636"&gt;6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8279C0" w:rsidR="00414172">
                <w:fldChar w:fldCharType="separate"/>
              </w:r>
              <w:r w:rsidR="00414172">
                <w:rPr>
                  <w:noProof/>
                </w:rPr>
                <w:t>BLS 2023c</w:t>
              </w:r>
              <w:r w:rsidRPr="008279C0" w:rsidR="00414172">
                <w:fldChar w:fldCharType="end"/>
              </w:r>
            </w:hyperlink>
            <w:r w:rsidRPr="008279C0">
              <w:t>).</w:t>
            </w:r>
          </w:p>
          <w:p w:rsidR="00DF7331" w:rsidRPr="008279C0" w:rsidP="00CB1C05" w14:paraId="0EEF368C" w14:textId="77777777">
            <w:pPr>
              <w:pStyle w:val="TableSource"/>
            </w:pPr>
            <w:r w:rsidRPr="008279C0">
              <w:rPr>
                <w:vertAlign w:val="superscript"/>
              </w:rPr>
              <w:t>3</w:t>
            </w:r>
            <w:r w:rsidRPr="008279C0">
              <w:t xml:space="preserve"> Source: </w:t>
            </w:r>
            <w:r w:rsidRPr="008279C0">
              <w:rPr>
                <w:i/>
                <w:iCs/>
              </w:rPr>
              <w:t>Occupational Employment Statistics</w:t>
            </w:r>
            <w:r w:rsidRPr="008279C0">
              <w:t xml:space="preserve"> </w:t>
            </w:r>
            <w:r w:rsidRPr="008279C0">
              <w:rPr>
                <w:i/>
                <w:iCs/>
              </w:rPr>
              <w:t>(Occupational Employment and Wage Statistics</w:t>
            </w:r>
            <w:r w:rsidRPr="008279C0">
              <w:t>) for May 202</w:t>
            </w:r>
            <w:r>
              <w:t>2</w:t>
            </w:r>
            <w:r w:rsidRPr="008279C0">
              <w:t xml:space="preserve"> (</w:t>
            </w:r>
            <w:hyperlink w:anchor="_ENREF_61" w:tooltip="U.S. Bureau of Labor Statistics (BLS), 2023 #69" w:history="1">
              <w:r w:rsidRPr="008279C0" w:rsidR="00414172">
                <w:fldChar w:fldCharType="begin" w:fldLock="1"/>
              </w:r>
              <w:r w:rsidR="00414172">
                <w:instrText xml:space="preserve"> ADDIN EN.CITE &lt;EndNote&gt;&lt;Cite ExcludeAuth="1"&gt;&lt;Author&gt;U.S. Bureau of Labor Statistics (BLS)&lt;/Author&gt;&lt;Year&gt;2023&lt;/Year&gt;&lt;RecNum&gt;69&lt;/RecNum&gt;&lt;Prefix&gt;BLS &lt;/Prefix&gt;&lt;DisplayText&gt;BLS 2023d&lt;/DisplayText&gt;&lt;record&gt;&lt;rec-number&gt;69&lt;/rec-number&gt;&lt;foreign-keys&gt;&lt;key app="EN" db-id="52wf2wf0o0rv01e9dzo52td80t0590tp2fwd" timestamp="1714499636"&gt;6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8279C0" w:rsidR="00414172">
                <w:fldChar w:fldCharType="separate"/>
              </w:r>
              <w:r w:rsidR="00414172">
                <w:rPr>
                  <w:noProof/>
                </w:rPr>
                <w:t>BLS 2023d</w:t>
              </w:r>
              <w:r w:rsidRPr="008279C0" w:rsidR="00414172">
                <w:fldChar w:fldCharType="end"/>
              </w:r>
            </w:hyperlink>
            <w:r w:rsidRPr="008279C0">
              <w:t>).</w:t>
            </w:r>
          </w:p>
          <w:p w:rsidR="00DF7331" w:rsidRPr="008279C0" w:rsidP="00CB1C05" w14:paraId="0A0C4DB0" w14:textId="2B08F28B">
            <w:pPr>
              <w:pStyle w:val="TableSource"/>
            </w:pPr>
            <w:r w:rsidRPr="00A70A8C">
              <w:rPr>
                <w:vertAlign w:val="superscript"/>
              </w:rPr>
              <w:t xml:space="preserve">4 </w:t>
            </w:r>
            <w:r w:rsidRPr="00A70A8C">
              <w:t xml:space="preserve">Fringe benefits are not reported in the BLS Occupational Employment and Wage Statistics (OEWS; </w:t>
            </w:r>
            <w:hyperlink w:anchor="_ENREF_61" w:tooltip="U.S. Bureau of Labor Statistics (BLS), 2023 #69" w:history="1">
              <w:r w:rsidRPr="00A70A8C" w:rsidR="00414172">
                <w:fldChar w:fldCharType="begin" w:fldLock="1"/>
              </w:r>
              <w:r w:rsidRPr="00A70A8C" w:rsidR="00414172">
                <w:instrText xml:space="preserve"> ADDIN EN.CITE &lt;EndNote&gt;&lt;Cite ExcludeAuth="1"&gt;&lt;Author&gt;U.S. Bureau of Labor Statistics (BLS)&lt;/Author&gt;&lt;Year&gt;2023&lt;/Year&gt;&lt;RecNum&gt;69&lt;/RecNum&gt;&lt;Prefix&gt;BLS &lt;/Prefix&gt;&lt;DisplayText&gt;BLS 2023d&lt;/DisplayText&gt;&lt;record&gt;&lt;rec-number&gt;69&lt;/rec-number&gt;&lt;foreign-keys&gt;&lt;key app="EN" db-id="52wf2wf0o0rv01e9dzo52td80t0590tp2fwd" timestamp="1714499636"&gt;6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A70A8C" w:rsidR="00414172">
                <w:fldChar w:fldCharType="separate"/>
              </w:r>
              <w:r w:rsidRPr="00A70A8C" w:rsidR="00414172">
                <w:rPr>
                  <w:noProof/>
                </w:rPr>
                <w:t>BLS 2023d</w:t>
              </w:r>
              <w:r w:rsidRPr="00A70A8C" w:rsidR="00414172">
                <w:fldChar w:fldCharType="end"/>
              </w:r>
            </w:hyperlink>
            <w:r w:rsidRPr="00A70A8C">
              <w:t>). It is therefore is assumed that fringes as a percentage of wages are 50.</w:t>
            </w:r>
            <w:r w:rsidRPr="0003262D" w:rsidR="00A70A8C">
              <w:t>58</w:t>
            </w:r>
            <w:r w:rsidRPr="00A70A8C" w:rsidR="00A70A8C">
              <w:t xml:space="preserve"> </w:t>
            </w:r>
            <w:r w:rsidRPr="00A70A8C">
              <w:t>percent, based on the percentage</w:t>
            </w:r>
            <w:r w:rsidRPr="008279C0">
              <w:t xml:space="preserve"> for Private Manufacturing Industries, “Professional and related” in the BLS ECEC (</w:t>
            </w:r>
            <w:hyperlink w:anchor="_ENREF_60" w:tooltip="U.S. Bureau of Labor Statistics (BLS), 2023 #68" w:history="1">
              <w:r w:rsidRPr="008279C0" w:rsidR="00414172">
                <w:fldChar w:fldCharType="begin" w:fldLock="1"/>
              </w:r>
              <w:r w:rsidR="00414172">
                <w:instrText xml:space="preserve"> ADDIN EN.CITE &lt;EndNote&gt;&lt;Cite ExcludeAuth="1"&gt;&lt;Author&gt;U.S. Bureau of Labor Statistics (BLS)&lt;/Author&gt;&lt;Year&gt;2023&lt;/Year&gt;&lt;RecNum&gt;68&lt;/RecNum&gt;&lt;Prefix&gt;BLS &lt;/Prefix&gt;&lt;DisplayText&gt;BLS 2023c&lt;/DisplayText&gt;&lt;record&gt;&lt;rec-number&gt;68&lt;/rec-number&gt;&lt;foreign-keys&gt;&lt;key app="EN" db-id="52wf2wf0o0rv01e9dzo52td80t0590tp2fwd" timestamp="1714499636"&gt;6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8279C0" w:rsidR="00414172">
                <w:fldChar w:fldCharType="separate"/>
              </w:r>
              <w:r w:rsidR="00414172">
                <w:rPr>
                  <w:noProof/>
                </w:rPr>
                <w:t>BLS 2023c</w:t>
              </w:r>
              <w:r w:rsidRPr="008279C0" w:rsidR="00414172">
                <w:fldChar w:fldCharType="end"/>
              </w:r>
            </w:hyperlink>
            <w:r w:rsidRPr="008279C0">
              <w:t xml:space="preserve">). </w:t>
            </w:r>
          </w:p>
          <w:p w:rsidR="005C0DE0" w:rsidRPr="008279C0" w:rsidP="00CB1C05" w14:paraId="150D0E97" w14:textId="00BFB934">
            <w:pPr>
              <w:pStyle w:val="TableSource"/>
            </w:pPr>
          </w:p>
        </w:tc>
      </w:tr>
    </w:tbl>
    <w:p w:rsidR="00121CB5" w:rsidP="00CB1C05" w14:paraId="524D8CEE" w14:textId="77777777">
      <w:pPr>
        <w:autoSpaceDE w:val="0"/>
        <w:autoSpaceDN w:val="0"/>
        <w:adjustRightInd w:val="0"/>
        <w:rPr>
          <w:color w:val="000000"/>
          <w:highlight w:val="yellow"/>
        </w:rPr>
      </w:pPr>
    </w:p>
    <w:p w:rsidR="00121CB5" w:rsidP="00CB1C05" w14:paraId="04245F8E" w14:textId="77777777">
      <w:pPr>
        <w:autoSpaceDE w:val="0"/>
        <w:autoSpaceDN w:val="0"/>
        <w:adjustRightInd w:val="0"/>
        <w:rPr>
          <w:color w:val="000000"/>
          <w:highlight w:val="yellow"/>
        </w:rPr>
      </w:pPr>
    </w:p>
    <w:p w:rsidR="00121CB5" w:rsidRPr="0065459D" w:rsidP="00CB1C05" w14:paraId="02727CF1" w14:textId="77777777">
      <w:pPr>
        <w:autoSpaceDE w:val="0"/>
        <w:autoSpaceDN w:val="0"/>
        <w:adjustRightInd w:val="0"/>
        <w:rPr>
          <w:color w:val="000000"/>
          <w:highlight w:val="yellow"/>
        </w:rPr>
        <w:sectPr w:rsidSect="00CB1C05">
          <w:type w:val="nextColumn"/>
          <w:pgSz w:w="15840" w:h="12240" w:orient="landscape" w:code="1"/>
          <w:pgMar w:top="1440" w:right="1440" w:bottom="1440" w:left="1440" w:header="432" w:footer="720" w:gutter="0"/>
          <w:lnNumType w:countBy="1" w:restart="continuous"/>
          <w:pgNumType w:chapStyle="1"/>
          <w:cols w:space="720"/>
          <w:docGrid w:linePitch="299"/>
        </w:sectPr>
      </w:pPr>
    </w:p>
    <w:p w:rsidR="003E544C" w:rsidP="00CB1C05" w14:paraId="7D2FDF6C" w14:textId="77777777">
      <w:pPr>
        <w:pStyle w:val="Heading2"/>
      </w:pPr>
      <w:bookmarkStart w:id="904" w:name="_Ref116056301"/>
      <w:bookmarkStart w:id="905" w:name="_Toc165378749"/>
      <w:bookmarkStart w:id="906" w:name="_Ref102037662"/>
      <w:bookmarkStart w:id="907" w:name="_Toc111035632"/>
      <w:bookmarkStart w:id="908" w:name="_Toc111037078"/>
      <w:bookmarkStart w:id="909" w:name="_Toc114062009"/>
      <w:r>
        <w:t xml:space="preserve">Rule Familiarization and </w:t>
      </w:r>
      <w:r w:rsidR="004F366B">
        <w:t>Downstream Notification Costs</w:t>
      </w:r>
      <w:bookmarkEnd w:id="904"/>
      <w:bookmarkEnd w:id="905"/>
    </w:p>
    <w:p w:rsidR="00180FCD" w:rsidP="00CB1C05" w14:paraId="309B2314" w14:textId="7C8D2D62">
      <w:pPr>
        <w:rPr>
          <w:rFonts w:eastAsia="Calibri"/>
          <w:szCs w:val="24"/>
        </w:rPr>
      </w:pPr>
      <w:r>
        <w:rPr>
          <w:rFonts w:eastAsia="Calibri"/>
          <w:szCs w:val="24"/>
        </w:rPr>
        <w:t xml:space="preserve">Firms that are not subject to WCPP </w:t>
      </w:r>
      <w:r w:rsidR="004F1CF0">
        <w:rPr>
          <w:rFonts w:eastAsia="Calibri"/>
          <w:szCs w:val="24"/>
        </w:rPr>
        <w:t xml:space="preserve">or prescriptive control </w:t>
      </w:r>
      <w:r>
        <w:rPr>
          <w:rFonts w:eastAsia="Calibri"/>
          <w:szCs w:val="24"/>
        </w:rPr>
        <w:t xml:space="preserve">requirements are assumed to incur an initial managerial labor burden of one hour and firms that are subject to WCPP </w:t>
      </w:r>
      <w:r w:rsidR="004F1CF0">
        <w:rPr>
          <w:rFonts w:eastAsia="Calibri"/>
          <w:szCs w:val="24"/>
        </w:rPr>
        <w:t xml:space="preserve">or prescriptive control requirements </w:t>
      </w:r>
      <w:r>
        <w:rPr>
          <w:rFonts w:eastAsia="Calibri"/>
          <w:szCs w:val="24"/>
        </w:rPr>
        <w:t xml:space="preserve">are assumed to incur an initial </w:t>
      </w:r>
      <w:r w:rsidR="004F1CF0">
        <w:rPr>
          <w:rFonts w:eastAsia="Calibri"/>
          <w:szCs w:val="24"/>
        </w:rPr>
        <w:t xml:space="preserve">industrial hygienist </w:t>
      </w:r>
      <w:r>
        <w:rPr>
          <w:rFonts w:eastAsia="Calibri"/>
          <w:szCs w:val="24"/>
        </w:rPr>
        <w:t xml:space="preserve">labor burden of three hours. The additional two hours of rule familiarization for firms subject to WCPP </w:t>
      </w:r>
      <w:r w:rsidR="004F1CF0">
        <w:rPr>
          <w:rFonts w:eastAsia="Calibri"/>
          <w:szCs w:val="24"/>
        </w:rPr>
        <w:t xml:space="preserve">or prescriptive control </w:t>
      </w:r>
      <w:r>
        <w:rPr>
          <w:rFonts w:eastAsia="Calibri"/>
          <w:szCs w:val="24"/>
        </w:rPr>
        <w:t xml:space="preserve">requirements are a result of the complexity of </w:t>
      </w:r>
      <w:r w:rsidR="004F1CF0">
        <w:rPr>
          <w:rFonts w:eastAsia="Calibri"/>
          <w:szCs w:val="24"/>
        </w:rPr>
        <w:t xml:space="preserve">the </w:t>
      </w:r>
      <w:r>
        <w:rPr>
          <w:rFonts w:eastAsia="Calibri"/>
          <w:szCs w:val="24"/>
        </w:rPr>
        <w:t xml:space="preserve">compliance when compared to firms subject to prohibition requirements. </w:t>
      </w:r>
    </w:p>
    <w:p w:rsidR="00CC6F3A" w:rsidP="00CB1C05" w14:paraId="4A9D95F3" w14:textId="77777777">
      <w:pPr>
        <w:rPr>
          <w:rFonts w:eastAsia="Calibri"/>
          <w:szCs w:val="24"/>
        </w:rPr>
      </w:pPr>
      <w:r>
        <w:rPr>
          <w:rFonts w:eastAsia="Calibri"/>
          <w:szCs w:val="24"/>
        </w:rPr>
        <w:t xml:space="preserve">The wage rates used for the </w:t>
      </w:r>
      <w:r w:rsidR="00180FCD">
        <w:rPr>
          <w:rFonts w:eastAsia="Calibri"/>
          <w:szCs w:val="24"/>
        </w:rPr>
        <w:t>Recycling and Disposal</w:t>
      </w:r>
      <w:r>
        <w:rPr>
          <w:rFonts w:eastAsia="Calibri"/>
          <w:szCs w:val="24"/>
        </w:rPr>
        <w:t xml:space="preserve"> use category are the transportation and public utilities sector wages ($</w:t>
      </w:r>
      <w:r w:rsidR="00E16DAC">
        <w:rPr>
          <w:rFonts w:eastAsia="Calibri"/>
          <w:szCs w:val="24"/>
        </w:rPr>
        <w:t>91.13</w:t>
      </w:r>
      <w:r>
        <w:rPr>
          <w:rFonts w:eastAsia="Calibri"/>
          <w:szCs w:val="24"/>
        </w:rPr>
        <w:t xml:space="preserve">). The wage rate for the Liquid Cleaners and Degreasers, Aerosol Spray Cleaning/Degreasing, </w:t>
      </w:r>
      <w:r w:rsidRPr="00641AE3" w:rsidR="00641AE3">
        <w:rPr>
          <w:rFonts w:eastAsia="Calibri"/>
          <w:szCs w:val="24"/>
        </w:rPr>
        <w:t>Photographic Film Use</w:t>
      </w:r>
      <w:r w:rsidR="00641AE3">
        <w:rPr>
          <w:rFonts w:eastAsia="Calibri"/>
          <w:szCs w:val="24"/>
        </w:rPr>
        <w:t xml:space="preserve">, </w:t>
      </w:r>
      <w:r w:rsidRPr="0028587D" w:rsidR="0028587D">
        <w:rPr>
          <w:rFonts w:eastAsia="Calibri"/>
          <w:szCs w:val="24"/>
        </w:rPr>
        <w:t>Wipe and Liquid Cleaning and Polishing</w:t>
      </w:r>
      <w:r w:rsidR="0028587D">
        <w:rPr>
          <w:rFonts w:eastAsia="Calibri"/>
          <w:szCs w:val="24"/>
        </w:rPr>
        <w:t xml:space="preserve">, and </w:t>
      </w:r>
      <w:r>
        <w:rPr>
          <w:rFonts w:eastAsia="Calibri"/>
          <w:szCs w:val="24"/>
        </w:rPr>
        <w:t>Dry Cleaning use categories are the service sector wages ($</w:t>
      </w:r>
      <w:r w:rsidR="00E90075">
        <w:rPr>
          <w:rFonts w:eastAsia="Calibri"/>
          <w:szCs w:val="24"/>
        </w:rPr>
        <w:t>95.71</w:t>
      </w:r>
      <w:r>
        <w:rPr>
          <w:rFonts w:eastAsia="Calibri"/>
          <w:szCs w:val="24"/>
        </w:rPr>
        <w:t>). The manufacturing sector wage was used for other use categories ($</w:t>
      </w:r>
      <w:r w:rsidR="005849BB">
        <w:rPr>
          <w:rFonts w:eastAsia="Calibri"/>
          <w:szCs w:val="24"/>
        </w:rPr>
        <w:t>94.74</w:t>
      </w:r>
      <w:r>
        <w:rPr>
          <w:rFonts w:eastAsia="Calibri"/>
          <w:szCs w:val="24"/>
        </w:rPr>
        <w:t>).</w:t>
      </w:r>
      <w:r w:rsidR="00055C7A">
        <w:rPr>
          <w:rFonts w:eastAsia="Calibri"/>
          <w:szCs w:val="24"/>
        </w:rPr>
        <w:t xml:space="preserve"> </w:t>
      </w:r>
      <w:r w:rsidR="00A232A9">
        <w:rPr>
          <w:rFonts w:eastAsia="Calibri"/>
          <w:szCs w:val="24"/>
        </w:rPr>
        <w:fldChar w:fldCharType="begin" w:fldLock="1"/>
      </w:r>
      <w:r w:rsidR="00A232A9">
        <w:rPr>
          <w:rFonts w:eastAsia="Calibri"/>
          <w:szCs w:val="24"/>
        </w:rPr>
        <w:instrText xml:space="preserve"> REF _Ref157587280 \h </w:instrText>
      </w:r>
      <w:r w:rsidR="00A232A9">
        <w:rPr>
          <w:rFonts w:eastAsia="Calibri"/>
          <w:szCs w:val="24"/>
        </w:rPr>
        <w:fldChar w:fldCharType="separate"/>
      </w:r>
      <w:r w:rsidR="0092222B">
        <w:t xml:space="preserve">Table </w:t>
      </w:r>
      <w:r w:rsidR="0092222B">
        <w:rPr>
          <w:noProof/>
        </w:rPr>
        <w:t>7</w:t>
      </w:r>
      <w:r w:rsidR="0092222B">
        <w:noBreakHyphen/>
      </w:r>
      <w:r w:rsidR="0092222B">
        <w:rPr>
          <w:noProof/>
        </w:rPr>
        <w:t>4</w:t>
      </w:r>
      <w:r w:rsidR="00A232A9">
        <w:rPr>
          <w:rFonts w:eastAsia="Calibri"/>
          <w:szCs w:val="24"/>
        </w:rPr>
        <w:fldChar w:fldCharType="end"/>
      </w:r>
      <w:r w:rsidR="00055C7A">
        <w:rPr>
          <w:rFonts w:eastAsia="Calibri"/>
          <w:szCs w:val="24"/>
        </w:rPr>
        <w:t xml:space="preserve"> presents the </w:t>
      </w:r>
      <w:r w:rsidR="00A071ED">
        <w:rPr>
          <w:rFonts w:eastAsia="Calibri"/>
          <w:szCs w:val="24"/>
        </w:rPr>
        <w:t xml:space="preserve">total </w:t>
      </w:r>
      <w:r w:rsidR="00771657">
        <w:rPr>
          <w:rFonts w:eastAsia="Calibri"/>
          <w:szCs w:val="24"/>
        </w:rPr>
        <w:t>initial</w:t>
      </w:r>
      <w:r w:rsidR="00A071ED">
        <w:rPr>
          <w:rFonts w:eastAsia="Calibri"/>
          <w:szCs w:val="24"/>
        </w:rPr>
        <w:t xml:space="preserve"> </w:t>
      </w:r>
      <w:r w:rsidR="00055C7A">
        <w:rPr>
          <w:rFonts w:eastAsia="Calibri"/>
          <w:szCs w:val="24"/>
        </w:rPr>
        <w:t>rule famili</w:t>
      </w:r>
      <w:r w:rsidR="00A071ED">
        <w:rPr>
          <w:rFonts w:eastAsia="Calibri"/>
          <w:szCs w:val="24"/>
        </w:rPr>
        <w:t>arization costs by use category.</w:t>
      </w:r>
    </w:p>
    <w:p w:rsidR="00733F97" w:rsidP="00CB1C05" w14:paraId="1A8E6365" w14:textId="77777777">
      <w:pPr>
        <w:pStyle w:val="TableSubtitle"/>
        <w:sectPr w:rsidSect="00CB1C05">
          <w:type w:val="nextColumn"/>
          <w:pgSz w:w="12240" w:h="15840" w:code="1"/>
          <w:pgMar w:top="1440" w:right="1440" w:bottom="1440" w:left="1440" w:header="432" w:footer="720" w:gutter="0"/>
          <w:lnNumType w:countBy="1" w:restart="continuous"/>
          <w:pgNumType w:chapStyle="1"/>
          <w:cols w:space="720"/>
          <w:docGrid w:linePitch="299"/>
        </w:sectPr>
      </w:pPr>
    </w:p>
    <w:p w:rsidR="005C1613" w:rsidP="00CB1C05" w14:paraId="6387E48B" w14:textId="77777777">
      <w:pPr>
        <w:pStyle w:val="TableTitleA"/>
        <w:ind w:left="630"/>
      </w:pPr>
      <w:bookmarkStart w:id="910" w:name="_Ref157587280"/>
      <w:bookmarkStart w:id="911" w:name="_Toc165379637"/>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w:t>
      </w:r>
      <w:r w:rsidR="00BC4B5D">
        <w:rPr>
          <w:noProof/>
        </w:rPr>
        <w:fldChar w:fldCharType="end"/>
      </w:r>
      <w:bookmarkEnd w:id="910"/>
      <w:r>
        <w:t>: Total Rule Familiarization Costs (2022$)</w:t>
      </w:r>
      <w:bookmarkEnd w:id="911"/>
    </w:p>
    <w:tbl>
      <w:tblPr>
        <w:tblW w:w="8275" w:type="dxa"/>
        <w:jc w:val="center"/>
        <w:tblLayout w:type="fixed"/>
        <w:tblLook w:val="04A0"/>
      </w:tblPr>
      <w:tblGrid>
        <w:gridCol w:w="4225"/>
        <w:gridCol w:w="1350"/>
        <w:gridCol w:w="1290"/>
        <w:gridCol w:w="1410"/>
      </w:tblGrid>
      <w:tr w14:paraId="45E26E83" w14:textId="77777777" w:rsidTr="00E850C2">
        <w:tblPrEx>
          <w:tblW w:w="8275" w:type="dxa"/>
          <w:jc w:val="center"/>
          <w:tblLayout w:type="fixed"/>
          <w:tblLook w:val="04A0"/>
        </w:tblPrEx>
        <w:trPr>
          <w:trHeight w:val="1147"/>
          <w:jc w:val="center"/>
        </w:trPr>
        <w:tc>
          <w:tcPr>
            <w:tcW w:w="4225" w:type="dxa"/>
            <w:tcBorders>
              <w:top w:val="single" w:sz="4" w:space="0" w:color="auto"/>
              <w:left w:val="single" w:sz="4" w:space="0" w:color="auto"/>
              <w:right w:val="single" w:sz="4" w:space="0" w:color="auto"/>
            </w:tcBorders>
            <w:shd w:val="clear" w:color="auto" w:fill="48A9C5"/>
            <w:vAlign w:val="center"/>
          </w:tcPr>
          <w:p w:rsidR="00766C9C" w:rsidRPr="008279C0" w:rsidP="00CB1C05" w14:paraId="6F5793F1" w14:textId="77777777">
            <w:pPr>
              <w:pStyle w:val="TableSubtitle"/>
            </w:pPr>
            <w:r>
              <w:t>Use Category</w:t>
            </w:r>
          </w:p>
        </w:tc>
        <w:tc>
          <w:tcPr>
            <w:tcW w:w="1350" w:type="dxa"/>
            <w:tcBorders>
              <w:top w:val="single" w:sz="4" w:space="0" w:color="auto"/>
              <w:left w:val="single" w:sz="4" w:space="0" w:color="auto"/>
              <w:bottom w:val="single" w:sz="4" w:space="0" w:color="auto"/>
              <w:right w:val="single" w:sz="4" w:space="0" w:color="auto"/>
            </w:tcBorders>
            <w:shd w:val="clear" w:color="auto" w:fill="48A9C5"/>
            <w:vAlign w:val="center"/>
          </w:tcPr>
          <w:p w:rsidR="00766C9C" w:rsidRPr="008279C0" w:rsidP="00CB1C05" w14:paraId="0DD37087" w14:textId="77777777">
            <w:pPr>
              <w:pStyle w:val="TableSubtitle"/>
            </w:pPr>
            <w:r>
              <w:t>Number of Sites</w:t>
            </w:r>
          </w:p>
        </w:tc>
        <w:tc>
          <w:tcPr>
            <w:tcW w:w="1290" w:type="dxa"/>
            <w:tcBorders>
              <w:top w:val="single" w:sz="4" w:space="0" w:color="auto"/>
              <w:left w:val="single" w:sz="4" w:space="0" w:color="auto"/>
              <w:right w:val="single" w:sz="4" w:space="0" w:color="auto"/>
            </w:tcBorders>
            <w:shd w:val="clear" w:color="auto" w:fill="48A9C5"/>
            <w:vAlign w:val="center"/>
          </w:tcPr>
          <w:p w:rsidR="00766C9C" w:rsidRPr="002963E2" w:rsidP="00CB1C05" w14:paraId="039094C8" w14:textId="77777777">
            <w:pPr>
              <w:pStyle w:val="TableSubtitle"/>
              <w:rPr>
                <w:szCs w:val="18"/>
              </w:rPr>
            </w:pPr>
            <w:r w:rsidRPr="008179B3">
              <w:rPr>
                <w:szCs w:val="18"/>
              </w:rPr>
              <w:t>Initial Costs (Prohibition)</w:t>
            </w:r>
          </w:p>
        </w:tc>
        <w:tc>
          <w:tcPr>
            <w:tcW w:w="1410" w:type="dxa"/>
            <w:tcBorders>
              <w:top w:val="single" w:sz="4" w:space="0" w:color="auto"/>
              <w:left w:val="single" w:sz="4" w:space="0" w:color="auto"/>
              <w:right w:val="single" w:sz="4" w:space="0" w:color="auto"/>
            </w:tcBorders>
            <w:shd w:val="clear" w:color="auto" w:fill="48A9C5"/>
            <w:vAlign w:val="center"/>
          </w:tcPr>
          <w:p w:rsidR="00766C9C" w:rsidRPr="002963E2" w:rsidP="00CB1C05" w14:paraId="5CA876CD" w14:textId="77777777">
            <w:pPr>
              <w:pStyle w:val="TableSubtitle"/>
              <w:rPr>
                <w:szCs w:val="18"/>
              </w:rPr>
            </w:pPr>
            <w:r w:rsidRPr="001E5088">
              <w:rPr>
                <w:szCs w:val="18"/>
              </w:rPr>
              <w:t>Initial Costs (WCPP or other worker protection requirements)</w:t>
            </w:r>
          </w:p>
        </w:tc>
      </w:tr>
      <w:tr w14:paraId="37426950"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1AB681D7" w14:textId="77777777">
            <w:pPr>
              <w:pStyle w:val="LTableTextAbt"/>
              <w:rPr>
                <w:highlight w:val="yellow"/>
              </w:rPr>
            </w:pPr>
            <w:r>
              <w:rPr>
                <w:sz w:val="16"/>
                <w:szCs w:val="16"/>
              </w:rPr>
              <w:t>Manufacturing</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669FDE4F" w14:textId="77777777">
            <w:pPr>
              <w:pStyle w:val="RTableTextAbt"/>
              <w:rPr>
                <w:highlight w:val="yellow"/>
              </w:rPr>
            </w:pPr>
            <w:r>
              <w:rPr>
                <w:szCs w:val="18"/>
              </w:rPr>
              <w:t>13</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1E20684C" w14:textId="77777777">
            <w:pPr>
              <w:pStyle w:val="RTableTextAbt"/>
              <w:rPr>
                <w:highlight w:val="yellow"/>
              </w:rPr>
            </w:pPr>
            <w:r>
              <w:rPr>
                <w:szCs w:val="18"/>
              </w:rPr>
              <w:t xml:space="preserve">$1,232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5C4DFF27" w14:textId="77777777">
            <w:pPr>
              <w:pStyle w:val="RTableTextAbt"/>
              <w:rPr>
                <w:highlight w:val="yellow"/>
              </w:rPr>
            </w:pPr>
            <w:r>
              <w:rPr>
                <w:szCs w:val="18"/>
              </w:rPr>
              <w:t xml:space="preserve">$2,781 </w:t>
            </w:r>
          </w:p>
        </w:tc>
      </w:tr>
      <w:tr w14:paraId="29CEF381"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09CEFC5B" w14:textId="77777777">
            <w:pPr>
              <w:pStyle w:val="LTableTextAbt"/>
              <w:rPr>
                <w:highlight w:val="yellow"/>
              </w:rPr>
            </w:pPr>
            <w:r>
              <w:rPr>
                <w:sz w:val="16"/>
                <w:szCs w:val="16"/>
              </w:rPr>
              <w:t>Import/Repackage</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64B3DDD0" w14:textId="77777777">
            <w:pPr>
              <w:pStyle w:val="RTableTextAbt"/>
              <w:rPr>
                <w:highlight w:val="yellow"/>
              </w:rPr>
            </w:pPr>
            <w:r>
              <w:rPr>
                <w:szCs w:val="18"/>
              </w:rPr>
              <w:t>16</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3515B96" w14:textId="77777777">
            <w:pPr>
              <w:pStyle w:val="RTableTextAbt"/>
              <w:rPr>
                <w:highlight w:val="yellow"/>
              </w:rPr>
            </w:pPr>
            <w:r>
              <w:rPr>
                <w:szCs w:val="18"/>
              </w:rPr>
              <w:t xml:space="preserve">$1,516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43338054" w14:textId="77777777">
            <w:pPr>
              <w:pStyle w:val="RTableTextAbt"/>
              <w:rPr>
                <w:highlight w:val="yellow"/>
              </w:rPr>
            </w:pPr>
            <w:r>
              <w:rPr>
                <w:szCs w:val="18"/>
              </w:rPr>
              <w:t xml:space="preserve">$3,423 </w:t>
            </w:r>
          </w:p>
        </w:tc>
      </w:tr>
      <w:tr w14:paraId="64144752"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03605F4E" w14:textId="77777777">
            <w:pPr>
              <w:pStyle w:val="LTableTextAbt"/>
              <w:rPr>
                <w:highlight w:val="yellow"/>
              </w:rPr>
            </w:pPr>
            <w:r>
              <w:rPr>
                <w:sz w:val="16"/>
                <w:szCs w:val="16"/>
              </w:rPr>
              <w:t>Reactant/Intermediate</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2334D2BC" w14:textId="77777777">
            <w:pPr>
              <w:pStyle w:val="RTableTextAbt"/>
              <w:rPr>
                <w:highlight w:val="yellow"/>
              </w:rPr>
            </w:pPr>
            <w:r>
              <w:rPr>
                <w:szCs w:val="18"/>
              </w:rPr>
              <w:t>8</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3C852DE5" w14:textId="77777777">
            <w:pPr>
              <w:pStyle w:val="RTableTextAbt"/>
              <w:rPr>
                <w:highlight w:val="yellow"/>
              </w:rPr>
            </w:pPr>
            <w:r>
              <w:rPr>
                <w:szCs w:val="18"/>
              </w:rPr>
              <w:t xml:space="preserve">$758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5C3E7B7D" w14:textId="77777777">
            <w:pPr>
              <w:pStyle w:val="RTableTextAbt"/>
              <w:rPr>
                <w:highlight w:val="yellow"/>
              </w:rPr>
            </w:pPr>
            <w:r>
              <w:rPr>
                <w:szCs w:val="18"/>
              </w:rPr>
              <w:t xml:space="preserve">$1,712 </w:t>
            </w:r>
          </w:p>
        </w:tc>
      </w:tr>
      <w:tr w14:paraId="7EABAF32"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7900F79E" w14:textId="77777777">
            <w:pPr>
              <w:pStyle w:val="LTableTextAbt"/>
              <w:rPr>
                <w:highlight w:val="yellow"/>
              </w:rPr>
            </w:pPr>
            <w:r>
              <w:rPr>
                <w:sz w:val="16"/>
                <w:szCs w:val="16"/>
              </w:rPr>
              <w:t>Processing Aid in Petrochemical Manufacturing</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352858A4" w14:textId="77777777">
            <w:pPr>
              <w:pStyle w:val="RTableTextAbt"/>
              <w:rPr>
                <w:highlight w:val="yellow"/>
              </w:rPr>
            </w:pPr>
            <w:r>
              <w:rPr>
                <w:szCs w:val="18"/>
              </w:rPr>
              <w:t>64</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7DD6950" w14:textId="77777777">
            <w:pPr>
              <w:pStyle w:val="RTableTextAbt"/>
              <w:rPr>
                <w:highlight w:val="yellow"/>
              </w:rPr>
            </w:pPr>
            <w:r>
              <w:rPr>
                <w:szCs w:val="18"/>
              </w:rPr>
              <w:t xml:space="preserve">$6,063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341E04D2" w14:textId="77777777">
            <w:pPr>
              <w:pStyle w:val="RTableTextAbt"/>
              <w:rPr>
                <w:highlight w:val="yellow"/>
              </w:rPr>
            </w:pPr>
            <w:r>
              <w:rPr>
                <w:szCs w:val="18"/>
              </w:rPr>
              <w:t xml:space="preserve">$13,693 </w:t>
            </w:r>
          </w:p>
        </w:tc>
      </w:tr>
      <w:tr w14:paraId="4914A42F"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1B6D193D" w14:textId="77777777">
            <w:pPr>
              <w:pStyle w:val="LTableTextAbt"/>
              <w:rPr>
                <w:highlight w:val="yellow"/>
              </w:rPr>
            </w:pPr>
            <w:r>
              <w:rPr>
                <w:sz w:val="16"/>
                <w:szCs w:val="16"/>
              </w:rPr>
              <w:t>Production of maskant for chemical milling</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436DE73E" w14:textId="77777777">
            <w:pPr>
              <w:pStyle w:val="RTableTextAbt"/>
              <w:rPr>
                <w:highlight w:val="yellow"/>
              </w:rPr>
            </w:pPr>
            <w:r>
              <w:rPr>
                <w:szCs w:val="18"/>
              </w:rPr>
              <w:t>1</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A4D0432" w14:textId="77777777">
            <w:pPr>
              <w:pStyle w:val="RTableTextAbt"/>
              <w:rPr>
                <w:highlight w:val="yellow"/>
              </w:rPr>
            </w:pPr>
            <w:r>
              <w:rPr>
                <w:szCs w:val="18"/>
              </w:rPr>
              <w:t xml:space="preserve">$95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27A6E7BA" w14:textId="77777777">
            <w:pPr>
              <w:pStyle w:val="RTableTextAbt"/>
              <w:rPr>
                <w:highlight w:val="yellow"/>
              </w:rPr>
            </w:pPr>
            <w:r>
              <w:rPr>
                <w:szCs w:val="18"/>
              </w:rPr>
              <w:t xml:space="preserve">$214 </w:t>
            </w:r>
          </w:p>
        </w:tc>
      </w:tr>
      <w:tr w14:paraId="3D607D7E"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37EB8235" w14:textId="77777777">
            <w:pPr>
              <w:pStyle w:val="LTableTextAbt"/>
              <w:rPr>
                <w:highlight w:val="yellow"/>
              </w:rPr>
            </w:pPr>
            <w:r>
              <w:rPr>
                <w:sz w:val="16"/>
                <w:szCs w:val="16"/>
              </w:rPr>
              <w:t>Use as Maskant for Chemical Milling</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60EEEAA4" w14:textId="77777777">
            <w:pPr>
              <w:pStyle w:val="RTableTextAbt"/>
              <w:rPr>
                <w:highlight w:val="yellow"/>
              </w:rPr>
            </w:pPr>
            <w:r>
              <w:rPr>
                <w:szCs w:val="18"/>
              </w:rPr>
              <w:t>71</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48AC890B" w14:textId="77777777">
            <w:pPr>
              <w:pStyle w:val="RTableTextAbt"/>
              <w:rPr>
                <w:highlight w:val="yellow"/>
              </w:rPr>
            </w:pPr>
            <w:r>
              <w:rPr>
                <w:szCs w:val="18"/>
              </w:rPr>
              <w:t xml:space="preserve">$6,727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1E124151" w14:textId="77777777">
            <w:pPr>
              <w:pStyle w:val="RTableTextAbt"/>
              <w:rPr>
                <w:highlight w:val="yellow"/>
              </w:rPr>
            </w:pPr>
            <w:r>
              <w:rPr>
                <w:szCs w:val="18"/>
              </w:rPr>
              <w:t xml:space="preserve">$15,191 </w:t>
            </w:r>
          </w:p>
        </w:tc>
      </w:tr>
      <w:tr w14:paraId="25E859E3"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39BB2609" w14:textId="77777777">
            <w:pPr>
              <w:pStyle w:val="LTableTextAbt"/>
              <w:rPr>
                <w:highlight w:val="yellow"/>
              </w:rPr>
            </w:pPr>
            <w:r>
              <w:rPr>
                <w:sz w:val="16"/>
                <w:szCs w:val="16"/>
              </w:rPr>
              <w:t>Vapor Degreasing: Open Top Vapor Degreasing (OTVD)</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5BAF0A40" w14:textId="77777777">
            <w:pPr>
              <w:pStyle w:val="RTableTextAbt"/>
              <w:rPr>
                <w:highlight w:val="yellow"/>
              </w:rPr>
            </w:pPr>
            <w:r>
              <w:rPr>
                <w:szCs w:val="18"/>
              </w:rPr>
              <w:t>85</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5291110" w14:textId="77777777">
            <w:pPr>
              <w:pStyle w:val="RTableTextAbt"/>
              <w:rPr>
                <w:highlight w:val="yellow"/>
              </w:rPr>
            </w:pPr>
            <w:r>
              <w:rPr>
                <w:szCs w:val="18"/>
              </w:rPr>
              <w:t xml:space="preserve">$8,053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73808E84" w14:textId="77777777">
            <w:pPr>
              <w:pStyle w:val="RTableTextAbt"/>
              <w:rPr>
                <w:highlight w:val="yellow"/>
              </w:rPr>
            </w:pPr>
            <w:r>
              <w:rPr>
                <w:szCs w:val="18"/>
              </w:rPr>
              <w:t xml:space="preserve">$18,187 </w:t>
            </w:r>
          </w:p>
        </w:tc>
      </w:tr>
      <w:tr w14:paraId="304D491C"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9F1E72" w:rsidP="00CB1C05" w14:paraId="5DCD1DB9" w14:textId="77777777">
            <w:pPr>
              <w:pStyle w:val="LTableTextAbt"/>
              <w:rPr>
                <w:highlight w:val="yellow"/>
              </w:rPr>
            </w:pPr>
            <w:r>
              <w:rPr>
                <w:sz w:val="16"/>
                <w:szCs w:val="16"/>
              </w:rPr>
              <w:t>Vapor Degreasing: Enclosed Vapor Degreasing (EVD)</w:t>
            </w:r>
          </w:p>
        </w:tc>
        <w:tc>
          <w:tcPr>
            <w:tcW w:w="1350" w:type="dxa"/>
            <w:tcBorders>
              <w:top w:val="single" w:sz="4" w:space="0" w:color="auto"/>
              <w:left w:val="single" w:sz="4" w:space="0" w:color="auto"/>
              <w:bottom w:val="single" w:sz="4" w:space="0" w:color="auto"/>
              <w:right w:val="single" w:sz="4" w:space="0" w:color="auto"/>
            </w:tcBorders>
            <w:vAlign w:val="center"/>
          </w:tcPr>
          <w:p w:rsidR="009F1E72" w:rsidP="00CB1C05" w14:paraId="20FA2E41" w14:textId="77777777">
            <w:pPr>
              <w:pStyle w:val="RTableTextAbt"/>
              <w:rPr>
                <w:highlight w:val="yellow"/>
              </w:rPr>
            </w:pPr>
            <w:r>
              <w:rPr>
                <w:szCs w:val="18"/>
              </w:rPr>
              <w:t>14</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9F1E72" w:rsidP="00CB1C05" w14:paraId="38CD4A9B" w14:textId="77777777">
            <w:pPr>
              <w:pStyle w:val="RTableTextAbt"/>
              <w:rPr>
                <w:highlight w:val="yellow"/>
              </w:rPr>
            </w:pPr>
            <w:r>
              <w:rPr>
                <w:szCs w:val="18"/>
              </w:rPr>
              <w:t xml:space="preserve">$1,326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9F1E72" w:rsidP="00CB1C05" w14:paraId="36B3F1BA" w14:textId="77777777">
            <w:pPr>
              <w:pStyle w:val="RTableTextAbt"/>
              <w:rPr>
                <w:highlight w:val="yellow"/>
              </w:rPr>
            </w:pPr>
            <w:r>
              <w:rPr>
                <w:szCs w:val="18"/>
              </w:rPr>
              <w:t xml:space="preserve">$2,995 </w:t>
            </w:r>
          </w:p>
        </w:tc>
      </w:tr>
      <w:tr w14:paraId="075AA8D9"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1FFA772A" w14:textId="77777777">
            <w:pPr>
              <w:pStyle w:val="LTableTextAbt"/>
              <w:rPr>
                <w:highlight w:val="yellow"/>
              </w:rPr>
            </w:pPr>
            <w:r>
              <w:rPr>
                <w:sz w:val="16"/>
                <w:szCs w:val="16"/>
              </w:rPr>
              <w:t>Vapor Degreasing: Conveyorized Vapor Degreasing (CVD)</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66BA3E61" w14:textId="77777777">
            <w:pPr>
              <w:pStyle w:val="RTableTextAbt"/>
              <w:rPr>
                <w:highlight w:val="yellow"/>
              </w:rPr>
            </w:pPr>
            <w:r>
              <w:rPr>
                <w:szCs w:val="18"/>
              </w:rPr>
              <w:t>2</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11F7EAF4" w14:textId="77777777">
            <w:pPr>
              <w:pStyle w:val="RTableTextAbt"/>
              <w:rPr>
                <w:highlight w:val="yellow"/>
              </w:rPr>
            </w:pPr>
            <w:r>
              <w:rPr>
                <w:szCs w:val="18"/>
              </w:rPr>
              <w:t xml:space="preserve">$189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EFD52B4" w14:textId="77777777">
            <w:pPr>
              <w:pStyle w:val="RTableTextAbt"/>
              <w:rPr>
                <w:highlight w:val="yellow"/>
              </w:rPr>
            </w:pPr>
            <w:r>
              <w:rPr>
                <w:szCs w:val="18"/>
              </w:rPr>
              <w:t xml:space="preserve">$428 </w:t>
            </w:r>
          </w:p>
        </w:tc>
      </w:tr>
      <w:tr w14:paraId="73FD09DC"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3C0C3E36" w14:textId="77777777">
            <w:pPr>
              <w:pStyle w:val="LTableTextAbt"/>
              <w:rPr>
                <w:highlight w:val="yellow"/>
              </w:rPr>
            </w:pPr>
            <w:r>
              <w:rPr>
                <w:sz w:val="16"/>
                <w:szCs w:val="16"/>
              </w:rPr>
              <w:t>Recycling and Disposal</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3CBB6BFE" w14:textId="77777777">
            <w:pPr>
              <w:pStyle w:val="RTableTextAbt"/>
              <w:rPr>
                <w:highlight w:val="yellow"/>
              </w:rPr>
            </w:pPr>
            <w:r>
              <w:rPr>
                <w:szCs w:val="18"/>
              </w:rPr>
              <w:t>94</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7D2AC8F6" w14:textId="77777777">
            <w:pPr>
              <w:pStyle w:val="RTableTextAbt"/>
              <w:rPr>
                <w:highlight w:val="yellow"/>
              </w:rPr>
            </w:pPr>
            <w:r>
              <w:rPr>
                <w:szCs w:val="18"/>
              </w:rPr>
              <w:t xml:space="preserve">$8,566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D6C6F77" w14:textId="77777777">
            <w:pPr>
              <w:pStyle w:val="RTableTextAbt"/>
              <w:rPr>
                <w:highlight w:val="yellow"/>
              </w:rPr>
            </w:pPr>
            <w:r>
              <w:rPr>
                <w:szCs w:val="18"/>
              </w:rPr>
              <w:t xml:space="preserve">$20,112 </w:t>
            </w:r>
          </w:p>
        </w:tc>
      </w:tr>
      <w:tr w14:paraId="79D06D82"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RPr="00F65C52" w:rsidP="00CB1C05" w14:paraId="4D7030D6" w14:textId="77777777">
            <w:pPr>
              <w:spacing w:after="0"/>
              <w:rPr>
                <w:sz w:val="16"/>
                <w:szCs w:val="16"/>
              </w:rPr>
            </w:pPr>
            <w:r>
              <w:rPr>
                <w:color w:val="000000"/>
                <w:sz w:val="16"/>
                <w:szCs w:val="16"/>
              </w:rPr>
              <w:t>Incorporation into Adhesive and Sealant Products</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640E5B94" w14:textId="77777777">
            <w:pPr>
              <w:pStyle w:val="RTableTextAbt"/>
              <w:rPr>
                <w:highlight w:val="yellow"/>
              </w:rPr>
            </w:pPr>
            <w:r>
              <w:rPr>
                <w:szCs w:val="18"/>
              </w:rPr>
              <w:t>12</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15DC34CE" w14:textId="77777777">
            <w:pPr>
              <w:pStyle w:val="RTableTextAbt"/>
              <w:rPr>
                <w:highlight w:val="yellow"/>
              </w:rPr>
            </w:pPr>
            <w:r>
              <w:rPr>
                <w:szCs w:val="18"/>
              </w:rPr>
              <w:t xml:space="preserve">$1,137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3BE275DD" w14:textId="77777777">
            <w:pPr>
              <w:pStyle w:val="RTableTextAbt"/>
              <w:rPr>
                <w:highlight w:val="yellow"/>
              </w:rPr>
            </w:pPr>
            <w:r>
              <w:rPr>
                <w:szCs w:val="18"/>
              </w:rPr>
              <w:t xml:space="preserve">$2,568 </w:t>
            </w:r>
          </w:p>
        </w:tc>
      </w:tr>
      <w:tr w14:paraId="5D716568"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4C060658" w14:textId="77777777">
            <w:pPr>
              <w:pStyle w:val="LTableTextAbt"/>
              <w:rPr>
                <w:highlight w:val="yellow"/>
              </w:rPr>
            </w:pPr>
            <w:r>
              <w:rPr>
                <w:sz w:val="16"/>
                <w:szCs w:val="16"/>
              </w:rPr>
              <w:t>Incorporation into Other Formulation, Mixture, or Reaction Products (Aerosol)</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1E2E2A06" w14:textId="77777777">
            <w:pPr>
              <w:pStyle w:val="RTableTextAbt"/>
              <w:rPr>
                <w:highlight w:val="yellow"/>
              </w:rPr>
            </w:pPr>
            <w:r>
              <w:rPr>
                <w:szCs w:val="18"/>
              </w:rPr>
              <w:t>18</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C0EE9AA" w14:textId="77777777">
            <w:pPr>
              <w:pStyle w:val="RTableTextAbt"/>
              <w:rPr>
                <w:highlight w:val="yellow"/>
              </w:rPr>
            </w:pPr>
            <w:r>
              <w:rPr>
                <w:szCs w:val="18"/>
              </w:rPr>
              <w:t xml:space="preserve">$1,705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13271586" w14:textId="77777777">
            <w:pPr>
              <w:pStyle w:val="RTableTextAbt"/>
              <w:rPr>
                <w:highlight w:val="yellow"/>
              </w:rPr>
            </w:pPr>
            <w:r>
              <w:rPr>
                <w:szCs w:val="18"/>
              </w:rPr>
              <w:t xml:space="preserve">$3,851 </w:t>
            </w:r>
          </w:p>
        </w:tc>
      </w:tr>
      <w:tr w14:paraId="25CA9DB7"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624C3BAB" w14:textId="77777777">
            <w:pPr>
              <w:pStyle w:val="LTableTextAbt"/>
              <w:rPr>
                <w:highlight w:val="yellow"/>
              </w:rPr>
            </w:pPr>
            <w:r>
              <w:rPr>
                <w:sz w:val="16"/>
                <w:szCs w:val="16"/>
              </w:rPr>
              <w:t>Incorporation into Other Formulation, Mixture, or Reaction Products (Other)</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2199F6C0" w14:textId="77777777">
            <w:pPr>
              <w:pStyle w:val="RTableTextAbt"/>
              <w:rPr>
                <w:highlight w:val="yellow"/>
              </w:rPr>
            </w:pPr>
            <w:r>
              <w:rPr>
                <w:szCs w:val="18"/>
              </w:rPr>
              <w:t>13</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2A9BDF3F" w14:textId="77777777">
            <w:pPr>
              <w:pStyle w:val="RTableTextAbt"/>
              <w:rPr>
                <w:highlight w:val="yellow"/>
              </w:rPr>
            </w:pPr>
            <w:r>
              <w:rPr>
                <w:szCs w:val="18"/>
              </w:rPr>
              <w:t xml:space="preserve">$1,232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38D02FE8" w14:textId="77777777">
            <w:pPr>
              <w:pStyle w:val="RTableTextAbt"/>
              <w:rPr>
                <w:highlight w:val="yellow"/>
              </w:rPr>
            </w:pPr>
            <w:r>
              <w:rPr>
                <w:szCs w:val="18"/>
              </w:rPr>
              <w:t xml:space="preserve">$2,781 </w:t>
            </w:r>
          </w:p>
        </w:tc>
      </w:tr>
      <w:tr w14:paraId="36B101F0"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6911456D" w14:textId="77777777">
            <w:pPr>
              <w:pStyle w:val="LTableTextAbt"/>
              <w:rPr>
                <w:highlight w:val="yellow"/>
              </w:rPr>
            </w:pPr>
            <w:r>
              <w:rPr>
                <w:sz w:val="16"/>
                <w:szCs w:val="16"/>
              </w:rPr>
              <w:t>Laboratory Chemical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B95F5E" w:rsidP="00CB1C05" w14:paraId="56A15F88" w14:textId="77777777">
            <w:pPr>
              <w:pStyle w:val="RTableTextAbt"/>
              <w:rPr>
                <w:highlight w:val="yellow"/>
              </w:rPr>
            </w:pPr>
            <w:r>
              <w:rPr>
                <w:szCs w:val="18"/>
              </w:rPr>
              <w:t>26</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07DAC4B1" w14:textId="77777777">
            <w:pPr>
              <w:pStyle w:val="RTableTextAbt"/>
              <w:rPr>
                <w:highlight w:val="yellow"/>
              </w:rPr>
            </w:pPr>
            <w:r>
              <w:rPr>
                <w:szCs w:val="18"/>
              </w:rPr>
              <w:t xml:space="preserve">$2,463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EB87D6F" w14:textId="77777777">
            <w:pPr>
              <w:pStyle w:val="RTableTextAbt"/>
              <w:rPr>
                <w:highlight w:val="yellow"/>
              </w:rPr>
            </w:pPr>
            <w:r>
              <w:rPr>
                <w:szCs w:val="18"/>
              </w:rPr>
              <w:t xml:space="preserve">$5,563 </w:t>
            </w:r>
          </w:p>
        </w:tc>
      </w:tr>
      <w:tr w14:paraId="73FC2854"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3FA41C58" w14:textId="77777777">
            <w:pPr>
              <w:pStyle w:val="LTableTextAbt"/>
              <w:rPr>
                <w:highlight w:val="yellow"/>
              </w:rPr>
            </w:pPr>
            <w:r>
              <w:rPr>
                <w:sz w:val="16"/>
                <w:szCs w:val="16"/>
              </w:rPr>
              <w:t>Processing Aid, except petrochemical</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15E032BD" w14:textId="77777777">
            <w:pPr>
              <w:pStyle w:val="RTableTextAbt"/>
              <w:rPr>
                <w:highlight w:val="yellow"/>
              </w:rPr>
            </w:pPr>
            <w:r>
              <w:rPr>
                <w:szCs w:val="18"/>
              </w:rPr>
              <w:t>2</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55073D2C" w14:textId="77777777">
            <w:pPr>
              <w:pStyle w:val="RTableTextAbt"/>
              <w:rPr>
                <w:highlight w:val="yellow"/>
              </w:rPr>
            </w:pPr>
            <w:r>
              <w:rPr>
                <w:szCs w:val="18"/>
              </w:rPr>
              <w:t xml:space="preserve">$189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11C2A9E3" w14:textId="77777777">
            <w:pPr>
              <w:pStyle w:val="RTableTextAbt"/>
              <w:rPr>
                <w:highlight w:val="yellow"/>
              </w:rPr>
            </w:pPr>
            <w:r>
              <w:rPr>
                <w:szCs w:val="18"/>
              </w:rPr>
              <w:t xml:space="preserve">$428 </w:t>
            </w:r>
          </w:p>
        </w:tc>
      </w:tr>
      <w:tr w14:paraId="4322164D"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2BA40791" w14:textId="77777777">
            <w:pPr>
              <w:pStyle w:val="LTableTextAbt"/>
              <w:rPr>
                <w:highlight w:val="yellow"/>
              </w:rPr>
            </w:pPr>
            <w:r>
              <w:rPr>
                <w:sz w:val="16"/>
                <w:szCs w:val="16"/>
              </w:rPr>
              <w:t>Adhesives and Sealants</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4EC312A0" w14:textId="77777777">
            <w:pPr>
              <w:pStyle w:val="RTableTextAbt"/>
              <w:rPr>
                <w:highlight w:val="yellow"/>
              </w:rPr>
            </w:pPr>
            <w:r>
              <w:rPr>
                <w:szCs w:val="18"/>
              </w:rPr>
              <w:t>853</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RPr="00F65C52" w:rsidP="00CB1C05" w14:paraId="2CAE72DF" w14:textId="77777777">
            <w:pPr>
              <w:pStyle w:val="RTableTextAbt"/>
            </w:pPr>
            <w:r>
              <w:rPr>
                <w:szCs w:val="18"/>
              </w:rPr>
              <w:t xml:space="preserve">$80,813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RPr="00F65C52" w:rsidP="00CB1C05" w14:paraId="3B799A52" w14:textId="77777777">
            <w:pPr>
              <w:pStyle w:val="RTableTextAbt"/>
            </w:pPr>
            <w:r>
              <w:rPr>
                <w:szCs w:val="18"/>
              </w:rPr>
              <w:t xml:space="preserve">$182,508 </w:t>
            </w:r>
          </w:p>
        </w:tc>
      </w:tr>
      <w:tr w14:paraId="2BD29137"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0DBE7200" w14:textId="77777777">
            <w:pPr>
              <w:pStyle w:val="LTableTextAbt"/>
              <w:rPr>
                <w:highlight w:val="yellow"/>
              </w:rPr>
            </w:pPr>
            <w:r>
              <w:rPr>
                <w:sz w:val="16"/>
                <w:szCs w:val="16"/>
              </w:rPr>
              <w:t>Paint and Coatings</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5E281E4C" w14:textId="77777777">
            <w:pPr>
              <w:pStyle w:val="RTableTextAbt"/>
              <w:rPr>
                <w:highlight w:val="yellow"/>
              </w:rPr>
            </w:pPr>
            <w:r>
              <w:rPr>
                <w:szCs w:val="18"/>
              </w:rPr>
              <w:t>30</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441F4192" w14:textId="77777777">
            <w:pPr>
              <w:pStyle w:val="RTableTextAbt"/>
              <w:rPr>
                <w:highlight w:val="yellow"/>
              </w:rPr>
            </w:pPr>
            <w:r>
              <w:rPr>
                <w:szCs w:val="18"/>
              </w:rPr>
              <w:t xml:space="preserve">$2,842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7E235075" w14:textId="77777777">
            <w:pPr>
              <w:pStyle w:val="RTableTextAbt"/>
              <w:rPr>
                <w:highlight w:val="yellow"/>
              </w:rPr>
            </w:pPr>
            <w:r>
              <w:rPr>
                <w:szCs w:val="18"/>
              </w:rPr>
              <w:t xml:space="preserve">$6,419 </w:t>
            </w:r>
          </w:p>
        </w:tc>
      </w:tr>
      <w:tr w14:paraId="162CF54D" w14:textId="77777777" w:rsidTr="00EB27F1">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4819B66F" w14:textId="77777777">
            <w:pPr>
              <w:pStyle w:val="LTableTextAbt"/>
              <w:rPr>
                <w:highlight w:val="yellow"/>
              </w:rPr>
            </w:pPr>
            <w:r>
              <w:rPr>
                <w:sz w:val="16"/>
                <w:szCs w:val="16"/>
              </w:rPr>
              <w:t>Aerosol Spray Cleaning/Degreasing</w:t>
            </w:r>
          </w:p>
        </w:tc>
        <w:tc>
          <w:tcPr>
            <w:tcW w:w="1350" w:type="dxa"/>
            <w:tcBorders>
              <w:top w:val="single" w:sz="4" w:space="0" w:color="auto"/>
              <w:left w:val="single" w:sz="4" w:space="0" w:color="auto"/>
              <w:bottom w:val="single" w:sz="4" w:space="0" w:color="auto"/>
              <w:right w:val="single" w:sz="4" w:space="0" w:color="auto"/>
            </w:tcBorders>
          </w:tcPr>
          <w:p w:rsidR="00B95F5E" w:rsidP="00CB1C05" w14:paraId="1D7896CB" w14:textId="77777777">
            <w:pPr>
              <w:pStyle w:val="RTableTextAbt"/>
              <w:rPr>
                <w:highlight w:val="yellow"/>
              </w:rPr>
            </w:pPr>
            <w:r w:rsidRPr="005D4BE9">
              <w:t>148,296</w:t>
            </w:r>
          </w:p>
        </w:tc>
        <w:tc>
          <w:tcPr>
            <w:tcW w:w="1290" w:type="dxa"/>
            <w:tcBorders>
              <w:top w:val="single" w:sz="4" w:space="0" w:color="auto"/>
              <w:left w:val="single" w:sz="4" w:space="0" w:color="auto"/>
              <w:bottom w:val="single" w:sz="4" w:space="0" w:color="auto"/>
              <w:right w:val="single" w:sz="4" w:space="0" w:color="auto"/>
            </w:tcBorders>
            <w:shd w:val="clear" w:color="auto" w:fill="auto"/>
          </w:tcPr>
          <w:p w:rsidR="00B95F5E" w:rsidP="00CB1C05" w14:paraId="363DB4C0" w14:textId="77777777">
            <w:pPr>
              <w:pStyle w:val="RTableTextAbt"/>
              <w:rPr>
                <w:highlight w:val="yellow"/>
              </w:rPr>
            </w:pPr>
            <w:r w:rsidRPr="005D4BE9">
              <w:t xml:space="preserve">$14,193,410 </w:t>
            </w:r>
          </w:p>
        </w:tc>
        <w:tc>
          <w:tcPr>
            <w:tcW w:w="1410" w:type="dxa"/>
            <w:tcBorders>
              <w:top w:val="single" w:sz="4" w:space="0" w:color="auto"/>
              <w:left w:val="single" w:sz="4" w:space="0" w:color="auto"/>
              <w:bottom w:val="single" w:sz="4" w:space="0" w:color="auto"/>
              <w:right w:val="single" w:sz="4" w:space="0" w:color="auto"/>
            </w:tcBorders>
            <w:shd w:val="clear" w:color="auto" w:fill="auto"/>
          </w:tcPr>
          <w:p w:rsidR="00B95F5E" w:rsidP="00CB1C05" w14:paraId="784BFCC4" w14:textId="77777777">
            <w:pPr>
              <w:pStyle w:val="RTableTextAbt"/>
              <w:rPr>
                <w:highlight w:val="yellow"/>
              </w:rPr>
            </w:pPr>
            <w:r w:rsidRPr="005D4BE9">
              <w:t xml:space="preserve">$31,729,412 </w:t>
            </w:r>
          </w:p>
        </w:tc>
      </w:tr>
      <w:tr w14:paraId="25E07B2D"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55CB3575" w14:textId="77777777">
            <w:pPr>
              <w:pStyle w:val="LTableTextAbt"/>
              <w:rPr>
                <w:highlight w:val="yellow"/>
              </w:rPr>
            </w:pPr>
            <w:r>
              <w:rPr>
                <w:sz w:val="16"/>
                <w:szCs w:val="16"/>
              </w:rPr>
              <w:t>Liquid and Spray Batch Cold Cleaning</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6FCEA2F7" w14:textId="77777777">
            <w:pPr>
              <w:pStyle w:val="RTableTextAbt"/>
              <w:rPr>
                <w:highlight w:val="yellow"/>
              </w:rPr>
            </w:pPr>
            <w:r>
              <w:rPr>
                <w:szCs w:val="18"/>
              </w:rPr>
              <w:t>13</w:t>
            </w:r>
          </w:p>
        </w:tc>
        <w:tc>
          <w:tcPr>
            <w:tcW w:w="129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654ED949" w14:textId="77777777">
            <w:pPr>
              <w:pStyle w:val="RTableTextAbt"/>
              <w:rPr>
                <w:highlight w:val="yellow"/>
              </w:rPr>
            </w:pPr>
            <w:r>
              <w:rPr>
                <w:szCs w:val="18"/>
              </w:rPr>
              <w:t xml:space="preserve">$1,232 </w:t>
            </w:r>
          </w:p>
        </w:tc>
        <w:tc>
          <w:tcPr>
            <w:tcW w:w="1410" w:type="dxa"/>
            <w:tcBorders>
              <w:top w:val="single" w:sz="4" w:space="0" w:color="auto"/>
              <w:left w:val="single" w:sz="4" w:space="0" w:color="auto"/>
              <w:bottom w:val="single" w:sz="4" w:space="0" w:color="auto"/>
              <w:right w:val="single" w:sz="4" w:space="0" w:color="auto"/>
            </w:tcBorders>
            <w:shd w:val="clear" w:color="auto" w:fill="auto"/>
            <w:vAlign w:val="bottom"/>
          </w:tcPr>
          <w:p w:rsidR="00B95F5E" w:rsidP="00CB1C05" w14:paraId="1CF2B397" w14:textId="77777777">
            <w:pPr>
              <w:pStyle w:val="RTableTextAbt"/>
              <w:rPr>
                <w:highlight w:val="yellow"/>
              </w:rPr>
            </w:pPr>
            <w:r>
              <w:rPr>
                <w:szCs w:val="18"/>
              </w:rPr>
              <w:t xml:space="preserve">$2,781 </w:t>
            </w:r>
          </w:p>
        </w:tc>
      </w:tr>
      <w:tr w14:paraId="0BAE01F0"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2FE24697" w14:textId="77777777">
            <w:pPr>
              <w:pStyle w:val="LTableTextAbt"/>
              <w:rPr>
                <w:highlight w:val="yellow"/>
              </w:rPr>
            </w:pPr>
            <w:r>
              <w:rPr>
                <w:sz w:val="16"/>
                <w:szCs w:val="16"/>
              </w:rPr>
              <w:t>Photographic Film Use</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16BACF26" w14:textId="77777777">
            <w:pPr>
              <w:pStyle w:val="RTableTextAbt"/>
              <w:rPr>
                <w:highlight w:val="yellow"/>
              </w:rPr>
            </w:pPr>
            <w:r>
              <w:rPr>
                <w:szCs w:val="18"/>
              </w:rPr>
              <w:t>60</w:t>
            </w:r>
          </w:p>
        </w:tc>
        <w:tc>
          <w:tcPr>
            <w:tcW w:w="1290" w:type="dxa"/>
            <w:tcBorders>
              <w:top w:val="single" w:sz="4" w:space="0" w:color="auto"/>
              <w:left w:val="single" w:sz="4" w:space="0" w:color="auto"/>
              <w:bottom w:val="single" w:sz="4" w:space="0" w:color="auto"/>
              <w:right w:val="single" w:sz="4" w:space="0" w:color="auto"/>
            </w:tcBorders>
            <w:vAlign w:val="bottom"/>
          </w:tcPr>
          <w:p w:rsidR="00B95F5E" w:rsidP="00CB1C05" w14:paraId="17A99270" w14:textId="77777777">
            <w:pPr>
              <w:pStyle w:val="RTableTextAbt"/>
              <w:rPr>
                <w:highlight w:val="yellow"/>
              </w:rPr>
            </w:pPr>
            <w:r>
              <w:rPr>
                <w:szCs w:val="18"/>
              </w:rPr>
              <w:t xml:space="preserve">$5,743 </w:t>
            </w:r>
          </w:p>
        </w:tc>
        <w:tc>
          <w:tcPr>
            <w:tcW w:w="1410" w:type="dxa"/>
            <w:tcBorders>
              <w:top w:val="single" w:sz="4" w:space="0" w:color="auto"/>
              <w:left w:val="single" w:sz="4" w:space="0" w:color="auto"/>
              <w:bottom w:val="single" w:sz="4" w:space="0" w:color="auto"/>
              <w:right w:val="single" w:sz="4" w:space="0" w:color="auto"/>
            </w:tcBorders>
            <w:vAlign w:val="bottom"/>
          </w:tcPr>
          <w:p w:rsidR="00B95F5E" w:rsidP="00CB1C05" w14:paraId="5F639DEA" w14:textId="77777777">
            <w:pPr>
              <w:pStyle w:val="RTableTextAbt"/>
              <w:rPr>
                <w:highlight w:val="yellow"/>
              </w:rPr>
            </w:pPr>
            <w:r>
              <w:rPr>
                <w:szCs w:val="18"/>
              </w:rPr>
              <w:t xml:space="preserve">$12,838 </w:t>
            </w:r>
          </w:p>
        </w:tc>
      </w:tr>
      <w:tr w14:paraId="6E11334F"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2D8D0531" w14:textId="77777777">
            <w:pPr>
              <w:pStyle w:val="LTableTextAbt"/>
              <w:rPr>
                <w:highlight w:val="yellow"/>
              </w:rPr>
            </w:pPr>
            <w:r>
              <w:rPr>
                <w:sz w:val="16"/>
                <w:szCs w:val="16"/>
              </w:rPr>
              <w:t>Lubricants and Greases</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160CFAB3" w14:textId="77777777">
            <w:pPr>
              <w:pStyle w:val="RTableTextAbt"/>
              <w:rPr>
                <w:highlight w:val="yellow"/>
              </w:rPr>
            </w:pPr>
            <w:r>
              <w:rPr>
                <w:szCs w:val="18"/>
              </w:rPr>
              <w:t>1,018</w:t>
            </w:r>
          </w:p>
        </w:tc>
        <w:tc>
          <w:tcPr>
            <w:tcW w:w="1290" w:type="dxa"/>
            <w:tcBorders>
              <w:top w:val="single" w:sz="4" w:space="0" w:color="auto"/>
              <w:left w:val="single" w:sz="4" w:space="0" w:color="auto"/>
              <w:bottom w:val="single" w:sz="4" w:space="0" w:color="auto"/>
              <w:right w:val="single" w:sz="4" w:space="0" w:color="auto"/>
            </w:tcBorders>
            <w:vAlign w:val="bottom"/>
          </w:tcPr>
          <w:p w:rsidR="00B95F5E" w:rsidP="00CB1C05" w14:paraId="0AFA6CF6" w14:textId="77777777">
            <w:pPr>
              <w:pStyle w:val="RTableTextAbt"/>
              <w:rPr>
                <w:highlight w:val="yellow"/>
              </w:rPr>
            </w:pPr>
            <w:r>
              <w:rPr>
                <w:szCs w:val="18"/>
              </w:rPr>
              <w:t xml:space="preserve">$96,445 </w:t>
            </w:r>
          </w:p>
        </w:tc>
        <w:tc>
          <w:tcPr>
            <w:tcW w:w="1410" w:type="dxa"/>
            <w:tcBorders>
              <w:top w:val="single" w:sz="4" w:space="0" w:color="auto"/>
              <w:left w:val="single" w:sz="4" w:space="0" w:color="auto"/>
              <w:bottom w:val="single" w:sz="4" w:space="0" w:color="auto"/>
              <w:right w:val="single" w:sz="4" w:space="0" w:color="auto"/>
            </w:tcBorders>
            <w:vAlign w:val="bottom"/>
          </w:tcPr>
          <w:p w:rsidR="00B95F5E" w:rsidP="00CB1C05" w14:paraId="4432DB3B" w14:textId="77777777">
            <w:pPr>
              <w:pStyle w:val="RTableTextAbt"/>
              <w:rPr>
                <w:highlight w:val="yellow"/>
              </w:rPr>
            </w:pPr>
            <w:r>
              <w:rPr>
                <w:szCs w:val="18"/>
              </w:rPr>
              <w:t xml:space="preserve">$217,811 </w:t>
            </w:r>
          </w:p>
        </w:tc>
      </w:tr>
      <w:tr w14:paraId="7A4CF745"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24EA457A" w14:textId="77777777">
            <w:pPr>
              <w:pStyle w:val="LTableTextAbt"/>
              <w:rPr>
                <w:highlight w:val="yellow"/>
              </w:rPr>
            </w:pPr>
            <w:r>
              <w:rPr>
                <w:sz w:val="16"/>
                <w:szCs w:val="16"/>
              </w:rPr>
              <w:t>Wipe and Liquid Cleaning and Polishing</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4A7822D3" w14:textId="77777777">
            <w:pPr>
              <w:pStyle w:val="RTableTextAbt"/>
              <w:rPr>
                <w:highlight w:val="yellow"/>
              </w:rPr>
            </w:pPr>
            <w:r>
              <w:rPr>
                <w:szCs w:val="18"/>
              </w:rPr>
              <w:t>823</w:t>
            </w:r>
          </w:p>
        </w:tc>
        <w:tc>
          <w:tcPr>
            <w:tcW w:w="1290" w:type="dxa"/>
            <w:tcBorders>
              <w:top w:val="single" w:sz="4" w:space="0" w:color="auto"/>
              <w:left w:val="single" w:sz="4" w:space="0" w:color="auto"/>
              <w:bottom w:val="single" w:sz="4" w:space="0" w:color="auto"/>
              <w:right w:val="single" w:sz="4" w:space="0" w:color="auto"/>
            </w:tcBorders>
            <w:vAlign w:val="bottom"/>
          </w:tcPr>
          <w:p w:rsidR="00B95F5E" w:rsidP="00CB1C05" w14:paraId="7DDCD9C2" w14:textId="77777777">
            <w:pPr>
              <w:pStyle w:val="RTableTextAbt"/>
              <w:rPr>
                <w:highlight w:val="yellow"/>
              </w:rPr>
            </w:pPr>
            <w:r>
              <w:rPr>
                <w:szCs w:val="18"/>
              </w:rPr>
              <w:t xml:space="preserve">$78,769 </w:t>
            </w:r>
          </w:p>
        </w:tc>
        <w:tc>
          <w:tcPr>
            <w:tcW w:w="1410" w:type="dxa"/>
            <w:tcBorders>
              <w:top w:val="single" w:sz="4" w:space="0" w:color="auto"/>
              <w:left w:val="single" w:sz="4" w:space="0" w:color="auto"/>
              <w:bottom w:val="single" w:sz="4" w:space="0" w:color="auto"/>
              <w:right w:val="single" w:sz="4" w:space="0" w:color="auto"/>
            </w:tcBorders>
            <w:vAlign w:val="bottom"/>
          </w:tcPr>
          <w:p w:rsidR="00B95F5E" w:rsidP="00CB1C05" w14:paraId="1C9AD0E7" w14:textId="77777777">
            <w:pPr>
              <w:pStyle w:val="RTableTextAbt"/>
              <w:rPr>
                <w:highlight w:val="yellow"/>
              </w:rPr>
            </w:pPr>
            <w:r>
              <w:rPr>
                <w:szCs w:val="18"/>
              </w:rPr>
              <w:t xml:space="preserve">$176,089 </w:t>
            </w:r>
          </w:p>
        </w:tc>
      </w:tr>
      <w:tr w14:paraId="6D38267C"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75B70B99" w14:textId="77777777">
            <w:pPr>
              <w:pStyle w:val="LTableTextAbt"/>
              <w:rPr>
                <w:highlight w:val="yellow"/>
              </w:rPr>
            </w:pPr>
            <w:r>
              <w:rPr>
                <w:sz w:val="16"/>
                <w:szCs w:val="16"/>
              </w:rPr>
              <w:t>Inks and Ink Removal</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0A44DE67" w14:textId="77777777">
            <w:pPr>
              <w:pStyle w:val="RTableTextAbt"/>
              <w:rPr>
                <w:highlight w:val="yellow"/>
              </w:rPr>
            </w:pPr>
            <w:r>
              <w:rPr>
                <w:szCs w:val="18"/>
              </w:rPr>
              <w:t>28</w:t>
            </w:r>
          </w:p>
        </w:tc>
        <w:tc>
          <w:tcPr>
            <w:tcW w:w="1290" w:type="dxa"/>
            <w:tcBorders>
              <w:top w:val="single" w:sz="4" w:space="0" w:color="auto"/>
              <w:left w:val="single" w:sz="4" w:space="0" w:color="auto"/>
              <w:bottom w:val="single" w:sz="4" w:space="0" w:color="auto"/>
              <w:right w:val="single" w:sz="4" w:space="0" w:color="auto"/>
            </w:tcBorders>
            <w:vAlign w:val="bottom"/>
          </w:tcPr>
          <w:p w:rsidR="00B95F5E" w:rsidP="00CB1C05" w14:paraId="0F14C59A" w14:textId="77777777">
            <w:pPr>
              <w:pStyle w:val="RTableTextAbt"/>
              <w:rPr>
                <w:highlight w:val="yellow"/>
              </w:rPr>
            </w:pPr>
            <w:r>
              <w:rPr>
                <w:szCs w:val="18"/>
              </w:rPr>
              <w:t xml:space="preserve">$2,653 </w:t>
            </w:r>
          </w:p>
        </w:tc>
        <w:tc>
          <w:tcPr>
            <w:tcW w:w="1410" w:type="dxa"/>
            <w:tcBorders>
              <w:top w:val="single" w:sz="4" w:space="0" w:color="auto"/>
              <w:left w:val="single" w:sz="4" w:space="0" w:color="auto"/>
              <w:bottom w:val="single" w:sz="4" w:space="0" w:color="auto"/>
              <w:right w:val="single" w:sz="4" w:space="0" w:color="auto"/>
            </w:tcBorders>
            <w:vAlign w:val="bottom"/>
          </w:tcPr>
          <w:p w:rsidR="00B95F5E" w:rsidP="00CB1C05" w14:paraId="2AED508E" w14:textId="77777777">
            <w:pPr>
              <w:pStyle w:val="RTableTextAbt"/>
              <w:rPr>
                <w:highlight w:val="yellow"/>
              </w:rPr>
            </w:pPr>
            <w:r>
              <w:rPr>
                <w:szCs w:val="18"/>
              </w:rPr>
              <w:t xml:space="preserve">$5,991 </w:t>
            </w:r>
          </w:p>
        </w:tc>
      </w:tr>
      <w:tr w14:paraId="39719A93"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1E294727" w14:textId="77777777">
            <w:pPr>
              <w:pStyle w:val="LTableTextAbt"/>
              <w:rPr>
                <w:highlight w:val="yellow"/>
              </w:rPr>
            </w:pPr>
            <w:r>
              <w:rPr>
                <w:sz w:val="16"/>
                <w:szCs w:val="16"/>
              </w:rPr>
              <w:t>Anti-Spatter Welding Aerosol</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309B706C" w14:textId="77777777">
            <w:pPr>
              <w:pStyle w:val="RTableTextAbt"/>
              <w:rPr>
                <w:highlight w:val="yellow"/>
              </w:rPr>
            </w:pPr>
            <w:r>
              <w:rPr>
                <w:szCs w:val="18"/>
              </w:rPr>
              <w:t>100</w:t>
            </w:r>
          </w:p>
        </w:tc>
        <w:tc>
          <w:tcPr>
            <w:tcW w:w="1290" w:type="dxa"/>
            <w:tcBorders>
              <w:top w:val="single" w:sz="4" w:space="0" w:color="auto"/>
              <w:left w:val="single" w:sz="4" w:space="0" w:color="auto"/>
              <w:bottom w:val="single" w:sz="4" w:space="0" w:color="auto"/>
              <w:right w:val="single" w:sz="4" w:space="0" w:color="auto"/>
            </w:tcBorders>
            <w:vAlign w:val="bottom"/>
          </w:tcPr>
          <w:p w:rsidR="00B95F5E" w:rsidP="00CB1C05" w14:paraId="56349D20" w14:textId="77777777">
            <w:pPr>
              <w:pStyle w:val="RTableTextAbt"/>
              <w:rPr>
                <w:highlight w:val="yellow"/>
              </w:rPr>
            </w:pPr>
            <w:r>
              <w:rPr>
                <w:szCs w:val="18"/>
              </w:rPr>
              <w:t xml:space="preserve">$9,474 </w:t>
            </w:r>
          </w:p>
        </w:tc>
        <w:tc>
          <w:tcPr>
            <w:tcW w:w="1410" w:type="dxa"/>
            <w:tcBorders>
              <w:top w:val="single" w:sz="4" w:space="0" w:color="auto"/>
              <w:left w:val="single" w:sz="4" w:space="0" w:color="auto"/>
              <w:bottom w:val="single" w:sz="4" w:space="0" w:color="auto"/>
              <w:right w:val="single" w:sz="4" w:space="0" w:color="auto"/>
            </w:tcBorders>
            <w:vAlign w:val="bottom"/>
          </w:tcPr>
          <w:p w:rsidR="00B95F5E" w:rsidP="00CB1C05" w14:paraId="3B7CAFD0" w14:textId="77777777">
            <w:pPr>
              <w:pStyle w:val="RTableTextAbt"/>
              <w:rPr>
                <w:highlight w:val="yellow"/>
              </w:rPr>
            </w:pPr>
            <w:r>
              <w:rPr>
                <w:szCs w:val="18"/>
              </w:rPr>
              <w:t xml:space="preserve">$21,396 </w:t>
            </w:r>
          </w:p>
        </w:tc>
      </w:tr>
      <w:tr w14:paraId="680944A5"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5643D557" w14:textId="77777777">
            <w:pPr>
              <w:pStyle w:val="LTableTextAbt"/>
              <w:rPr>
                <w:highlight w:val="yellow"/>
              </w:rPr>
            </w:pPr>
            <w:r>
              <w:rPr>
                <w:sz w:val="16"/>
                <w:szCs w:val="16"/>
              </w:rPr>
              <w:t>Mold Cleaning, Release and Protectants</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035C3F94" w14:textId="77777777">
            <w:pPr>
              <w:pStyle w:val="RTableTextAbt"/>
              <w:rPr>
                <w:highlight w:val="yellow"/>
              </w:rPr>
            </w:pPr>
            <w:r>
              <w:rPr>
                <w:szCs w:val="18"/>
              </w:rPr>
              <w:t>100</w:t>
            </w:r>
          </w:p>
        </w:tc>
        <w:tc>
          <w:tcPr>
            <w:tcW w:w="1290" w:type="dxa"/>
            <w:tcBorders>
              <w:top w:val="single" w:sz="4" w:space="0" w:color="auto"/>
              <w:left w:val="single" w:sz="4" w:space="0" w:color="auto"/>
              <w:bottom w:val="single" w:sz="4" w:space="0" w:color="auto"/>
              <w:right w:val="single" w:sz="4" w:space="0" w:color="auto"/>
            </w:tcBorders>
            <w:vAlign w:val="bottom"/>
          </w:tcPr>
          <w:p w:rsidR="00B95F5E" w:rsidP="00CB1C05" w14:paraId="04FFC37F" w14:textId="77777777">
            <w:pPr>
              <w:pStyle w:val="RTableTextAbt"/>
              <w:rPr>
                <w:highlight w:val="yellow"/>
              </w:rPr>
            </w:pPr>
            <w:r>
              <w:rPr>
                <w:szCs w:val="18"/>
              </w:rPr>
              <w:t xml:space="preserve">$9,474 </w:t>
            </w:r>
          </w:p>
        </w:tc>
        <w:tc>
          <w:tcPr>
            <w:tcW w:w="1410" w:type="dxa"/>
            <w:tcBorders>
              <w:top w:val="single" w:sz="4" w:space="0" w:color="auto"/>
              <w:left w:val="single" w:sz="4" w:space="0" w:color="auto"/>
              <w:bottom w:val="single" w:sz="4" w:space="0" w:color="auto"/>
              <w:right w:val="single" w:sz="4" w:space="0" w:color="auto"/>
            </w:tcBorders>
            <w:vAlign w:val="bottom"/>
          </w:tcPr>
          <w:p w:rsidR="00B95F5E" w:rsidP="00CB1C05" w14:paraId="62FB917D" w14:textId="77777777">
            <w:pPr>
              <w:pStyle w:val="RTableTextAbt"/>
              <w:rPr>
                <w:highlight w:val="yellow"/>
              </w:rPr>
            </w:pPr>
            <w:r>
              <w:rPr>
                <w:szCs w:val="18"/>
              </w:rPr>
              <w:t xml:space="preserve">$21,396 </w:t>
            </w:r>
          </w:p>
        </w:tc>
      </w:tr>
      <w:tr w14:paraId="4EDDA743" w14:textId="77777777" w:rsidTr="00E850C2">
        <w:tblPrEx>
          <w:tblW w:w="8275" w:type="dxa"/>
          <w:jc w:val="center"/>
          <w:tblLayout w:type="fixed"/>
          <w:tblLook w:val="04A0"/>
        </w:tblPrEx>
        <w:trPr>
          <w:jc w:val="center"/>
        </w:trPr>
        <w:tc>
          <w:tcPr>
            <w:tcW w:w="4225" w:type="dxa"/>
            <w:tcBorders>
              <w:top w:val="single" w:sz="4" w:space="0" w:color="auto"/>
              <w:left w:val="single" w:sz="4" w:space="0" w:color="auto"/>
              <w:bottom w:val="single" w:sz="4" w:space="0" w:color="auto"/>
              <w:right w:val="single" w:sz="4" w:space="0" w:color="auto"/>
            </w:tcBorders>
            <w:vAlign w:val="center"/>
          </w:tcPr>
          <w:p w:rsidR="00B95F5E" w:rsidP="00CB1C05" w14:paraId="469B5EC9" w14:textId="77777777">
            <w:pPr>
              <w:pStyle w:val="LTableTextAbt"/>
              <w:rPr>
                <w:highlight w:val="yellow"/>
              </w:rPr>
            </w:pPr>
            <w:r>
              <w:rPr>
                <w:sz w:val="16"/>
                <w:szCs w:val="16"/>
              </w:rPr>
              <w:t>Dry Cleaning (Dry Cleaning Machines &amp; Spot Removers)</w:t>
            </w:r>
          </w:p>
        </w:tc>
        <w:tc>
          <w:tcPr>
            <w:tcW w:w="1350" w:type="dxa"/>
            <w:tcBorders>
              <w:top w:val="single" w:sz="4" w:space="0" w:color="auto"/>
              <w:left w:val="single" w:sz="4" w:space="0" w:color="auto"/>
              <w:bottom w:val="single" w:sz="4" w:space="0" w:color="auto"/>
              <w:right w:val="single" w:sz="4" w:space="0" w:color="auto"/>
            </w:tcBorders>
            <w:vAlign w:val="center"/>
          </w:tcPr>
          <w:p w:rsidR="00B95F5E" w:rsidP="00CB1C05" w14:paraId="51900DA0" w14:textId="77777777">
            <w:pPr>
              <w:pStyle w:val="RTableTextAbt"/>
              <w:rPr>
                <w:highlight w:val="yellow"/>
              </w:rPr>
            </w:pPr>
            <w:r>
              <w:rPr>
                <w:szCs w:val="18"/>
              </w:rPr>
              <w:t>6,000</w:t>
            </w:r>
          </w:p>
        </w:tc>
        <w:tc>
          <w:tcPr>
            <w:tcW w:w="1290" w:type="dxa"/>
            <w:tcBorders>
              <w:top w:val="single" w:sz="4" w:space="0" w:color="auto"/>
              <w:left w:val="single" w:sz="4" w:space="0" w:color="auto"/>
              <w:bottom w:val="single" w:sz="4" w:space="0" w:color="auto"/>
              <w:right w:val="single" w:sz="4" w:space="0" w:color="auto"/>
            </w:tcBorders>
            <w:vAlign w:val="bottom"/>
          </w:tcPr>
          <w:p w:rsidR="00B95F5E" w:rsidP="00CB1C05" w14:paraId="1E678D57" w14:textId="77777777">
            <w:pPr>
              <w:pStyle w:val="RTableTextAbt"/>
              <w:rPr>
                <w:highlight w:val="yellow"/>
              </w:rPr>
            </w:pPr>
            <w:r>
              <w:rPr>
                <w:szCs w:val="18"/>
              </w:rPr>
              <w:t xml:space="preserve">$574,260 </w:t>
            </w:r>
          </w:p>
        </w:tc>
        <w:tc>
          <w:tcPr>
            <w:tcW w:w="1410" w:type="dxa"/>
            <w:tcBorders>
              <w:top w:val="single" w:sz="4" w:space="0" w:color="auto"/>
              <w:left w:val="single" w:sz="4" w:space="0" w:color="auto"/>
              <w:bottom w:val="single" w:sz="4" w:space="0" w:color="auto"/>
              <w:right w:val="single" w:sz="4" w:space="0" w:color="auto"/>
            </w:tcBorders>
            <w:vAlign w:val="bottom"/>
          </w:tcPr>
          <w:p w:rsidR="00B95F5E" w:rsidP="00CB1C05" w14:paraId="05A610C2" w14:textId="77777777">
            <w:pPr>
              <w:pStyle w:val="RTableTextAbt"/>
              <w:rPr>
                <w:highlight w:val="yellow"/>
              </w:rPr>
            </w:pPr>
            <w:r>
              <w:rPr>
                <w:szCs w:val="18"/>
              </w:rPr>
              <w:t xml:space="preserve">$1,283,760 </w:t>
            </w:r>
          </w:p>
        </w:tc>
      </w:tr>
    </w:tbl>
    <w:p w:rsidR="002F4857" w:rsidP="00CB1C05" w14:paraId="28668571" w14:textId="77777777">
      <w:pPr>
        <w:rPr>
          <w:rFonts w:eastAsia="Calibri"/>
          <w:szCs w:val="24"/>
        </w:rPr>
      </w:pPr>
    </w:p>
    <w:p w:rsidR="002F4857" w:rsidP="00CB1C05" w14:paraId="0019FA33" w14:textId="77777777">
      <w:pPr>
        <w:rPr>
          <w:rFonts w:eastAsia="Calibri"/>
          <w:szCs w:val="24"/>
        </w:rPr>
        <w:sectPr w:rsidSect="00CB1C05">
          <w:type w:val="nextColumn"/>
          <w:pgSz w:w="12240" w:h="15840" w:code="1"/>
          <w:pgMar w:top="1440" w:right="1440" w:bottom="1440" w:left="1440" w:header="432" w:footer="720" w:gutter="0"/>
          <w:lnNumType w:countBy="1" w:restart="continuous"/>
          <w:pgNumType w:chapStyle="1"/>
          <w:cols w:space="720"/>
          <w:docGrid w:linePitch="299"/>
        </w:sectPr>
      </w:pPr>
    </w:p>
    <w:p w:rsidR="003E544C" w:rsidRPr="006658B1" w:rsidP="00CB1C05" w14:paraId="7FA02834" w14:textId="77777777">
      <w:pPr>
        <w:rPr>
          <w:rFonts w:eastAsia="Calibri"/>
        </w:rPr>
      </w:pPr>
      <w:r>
        <w:rPr>
          <w:rFonts w:eastAsia="Calibri"/>
          <w:szCs w:val="24"/>
        </w:rPr>
        <w:t xml:space="preserve">For conditions of use that are not otherwise prohibited under this regulation, EPA is </w:t>
      </w:r>
      <w:r w:rsidR="003C7D27">
        <w:rPr>
          <w:rFonts w:eastAsia="Calibri"/>
          <w:szCs w:val="24"/>
        </w:rPr>
        <w:t>requiring</w:t>
      </w:r>
      <w:r>
        <w:rPr>
          <w:rFonts w:eastAsia="Calibri"/>
          <w:szCs w:val="24"/>
        </w:rPr>
        <w:t xml:space="preserve"> that manufacturers (including importers), processors, and distributors, excluding retailers, of PCE and PCE-containing products provide downstream notification of the prohibitions </w:t>
      </w:r>
      <w:r w:rsidR="00FD1916">
        <w:rPr>
          <w:rFonts w:eastAsia="Calibri"/>
          <w:szCs w:val="24"/>
        </w:rPr>
        <w:t xml:space="preserve">in </w:t>
      </w:r>
      <w:r>
        <w:rPr>
          <w:rFonts w:eastAsia="Calibri"/>
          <w:szCs w:val="24"/>
        </w:rPr>
        <w:t xml:space="preserve">Safety Data Sheets (SDSs). It is assumed that each of the </w:t>
      </w:r>
      <w:r w:rsidR="005F25FB">
        <w:rPr>
          <w:rFonts w:eastAsia="Calibri"/>
          <w:szCs w:val="24"/>
        </w:rPr>
        <w:t>13</w:t>
      </w:r>
      <w:r>
        <w:rPr>
          <w:rFonts w:eastAsia="Calibri"/>
          <w:szCs w:val="24"/>
        </w:rPr>
        <w:t xml:space="preserve"> manufacturers and </w:t>
      </w:r>
      <w:r w:rsidR="005F25FB">
        <w:rPr>
          <w:rFonts w:eastAsia="Calibri"/>
          <w:szCs w:val="24"/>
        </w:rPr>
        <w:t>16</w:t>
      </w:r>
      <w:r>
        <w:rPr>
          <w:rFonts w:eastAsia="Calibri"/>
          <w:szCs w:val="24"/>
        </w:rPr>
        <w:t xml:space="preserve"> import/repackage</w:t>
      </w:r>
      <w:r w:rsidR="00263DE0">
        <w:rPr>
          <w:rFonts w:eastAsia="Calibri"/>
          <w:szCs w:val="24"/>
        </w:rPr>
        <w:t xml:space="preserve"> facilities </w:t>
      </w:r>
      <w:r>
        <w:rPr>
          <w:rFonts w:eastAsia="Calibri"/>
          <w:szCs w:val="24"/>
        </w:rPr>
        <w:t>spend 2</w:t>
      </w:r>
      <w:r w:rsidR="00ED64D5">
        <w:rPr>
          <w:rFonts w:eastAsia="Calibri"/>
          <w:szCs w:val="24"/>
        </w:rPr>
        <w:t> </w:t>
      </w:r>
      <w:r>
        <w:rPr>
          <w:rFonts w:eastAsia="Calibri"/>
          <w:szCs w:val="24"/>
        </w:rPr>
        <w:t>hours amending their SDSs to include this notification. The initial costs for downstream notification are $18</w:t>
      </w:r>
      <w:r w:rsidR="00E87D33">
        <w:rPr>
          <w:rFonts w:eastAsia="Calibri"/>
          <w:szCs w:val="24"/>
        </w:rPr>
        <w:t>9</w:t>
      </w:r>
      <w:r w:rsidR="007435D5">
        <w:rPr>
          <w:rFonts w:eastAsia="Calibri"/>
          <w:szCs w:val="24"/>
        </w:rPr>
        <w:t>.48</w:t>
      </w:r>
      <w:r w:rsidR="005C0480">
        <w:rPr>
          <w:rFonts w:eastAsia="Calibri"/>
          <w:szCs w:val="24"/>
        </w:rPr>
        <w:t xml:space="preserve"> per firm and $5,</w:t>
      </w:r>
      <w:r w:rsidR="002A0733">
        <w:rPr>
          <w:rFonts w:eastAsia="Calibri"/>
          <w:szCs w:val="24"/>
        </w:rPr>
        <w:t>495</w:t>
      </w:r>
      <w:r w:rsidR="00EF07C7">
        <w:rPr>
          <w:rFonts w:eastAsia="Calibri"/>
          <w:szCs w:val="24"/>
        </w:rPr>
        <w:t xml:space="preserve"> in</w:t>
      </w:r>
      <w:r w:rsidR="002A0733">
        <w:rPr>
          <w:rFonts w:eastAsia="Calibri"/>
          <w:szCs w:val="24"/>
        </w:rPr>
        <w:t xml:space="preserve"> total for th</w:t>
      </w:r>
      <w:r w:rsidR="00EF07C7">
        <w:rPr>
          <w:rFonts w:eastAsia="Calibri"/>
          <w:szCs w:val="24"/>
        </w:rPr>
        <w:t xml:space="preserve">e </w:t>
      </w:r>
      <w:r w:rsidR="005F782A">
        <w:rPr>
          <w:rFonts w:eastAsia="Calibri"/>
          <w:szCs w:val="24"/>
        </w:rPr>
        <w:t>29</w:t>
      </w:r>
      <w:r w:rsidR="00EF07C7">
        <w:rPr>
          <w:rFonts w:eastAsia="Calibri"/>
          <w:szCs w:val="24"/>
        </w:rPr>
        <w:t xml:space="preserve"> affected manufacturers and importers</w:t>
      </w:r>
      <w:r>
        <w:rPr>
          <w:rFonts w:eastAsia="Calibri"/>
          <w:szCs w:val="24"/>
        </w:rPr>
        <w:t>.</w:t>
      </w:r>
    </w:p>
    <w:p w:rsidR="009E4606" w:rsidRPr="008279C0" w:rsidP="00CB1C05" w14:paraId="3E333D24" w14:textId="77777777">
      <w:pPr>
        <w:pStyle w:val="Heading2"/>
      </w:pPr>
      <w:bookmarkStart w:id="912" w:name="_Ref125392864"/>
      <w:bookmarkStart w:id="913" w:name="_Toc165378750"/>
      <w:r w:rsidRPr="008279C0">
        <w:t>Reformulation Costs</w:t>
      </w:r>
      <w:bookmarkEnd w:id="906"/>
      <w:bookmarkEnd w:id="907"/>
      <w:bookmarkEnd w:id="908"/>
      <w:bookmarkEnd w:id="909"/>
      <w:bookmarkEnd w:id="912"/>
      <w:bookmarkEnd w:id="913"/>
    </w:p>
    <w:p w:rsidR="00C5061A" w:rsidRPr="008279C0" w:rsidP="00CB1C05" w14:paraId="4EBD6512" w14:textId="77777777">
      <w:pPr>
        <w:pStyle w:val="BodyText"/>
      </w:pPr>
      <w:r w:rsidRPr="008279C0">
        <w:t xml:space="preserve">This section describes the estimated costs for processors who currently formulate products containing </w:t>
      </w:r>
      <w:r w:rsidR="00964E1D">
        <w:t>PCE</w:t>
      </w:r>
      <w:r w:rsidRPr="008279C0">
        <w:t xml:space="preserve"> and are expected to reformulate their products in response to a risk management option. Reformulation involves changing the composition of a product or otherwise changing </w:t>
      </w:r>
      <w:r w:rsidR="005E7DEE">
        <w:t>how</w:t>
      </w:r>
      <w:r w:rsidRPr="008279C0">
        <w:t xml:space="preserve"> it is produced, and can include activities such as research and development, laboratory testing, and product re-labeling. Reformulation may be necessary when a chemical use is prohibited (requiring manufacturers to produce alternative products that do not contain the banned chemical) or when a concentration or emission limit is imposed (requiring manufacturers either </w:t>
      </w:r>
      <w:r w:rsidR="007B0648">
        <w:t xml:space="preserve">to </w:t>
      </w:r>
      <w:r w:rsidRPr="008279C0">
        <w:t>produce alternative products that do not contain the banned chemical or to produce a version of the current product that complies with the rule).</w:t>
      </w:r>
    </w:p>
    <w:p w:rsidR="00C5061A" w:rsidRPr="008279C0" w:rsidP="00CB1C05" w14:paraId="52DB38F5" w14:textId="77777777">
      <w:pPr>
        <w:pStyle w:val="BodyText"/>
      </w:pPr>
      <w:r w:rsidRPr="008279C0">
        <w:t xml:space="preserve">Note that manufacturers may comply with a rulemaking by using alternative compliance strategies. For example, if a processor manufactures similar products that are already compliant with the rule, they may switch production away from the non-compliant product without needing to reformulate. On the other hand, if manufacturers only have one product and that product contains the regulated chemical, they will either need to reformulate that product or discontinue production altogether. </w:t>
      </w:r>
    </w:p>
    <w:p w:rsidR="00C5061A" w:rsidRPr="008279C0" w:rsidP="00CB1C05" w14:paraId="3F24EB8A" w14:textId="77777777">
      <w:pPr>
        <w:pStyle w:val="BodyText"/>
      </w:pPr>
      <w:r w:rsidRPr="008279C0">
        <w:t xml:space="preserve">It is also important to note that downstream users of the </w:t>
      </w:r>
      <w:r w:rsidR="006A081C">
        <w:t xml:space="preserve">reformulated </w:t>
      </w:r>
      <w:r w:rsidRPr="008279C0">
        <w:t xml:space="preserve">products may also incur costs (or cost savings) when products are reformulated. These costs are not explicitly addressed in this </w:t>
      </w:r>
      <w:r w:rsidRPr="008279C0" w:rsidR="00B81F14">
        <w:t>section</w:t>
      </w:r>
      <w:r w:rsidRPr="008279C0">
        <w:t xml:space="preserve"> but </w:t>
      </w:r>
      <w:r w:rsidRPr="008279C0" w:rsidR="00B81F14">
        <w:t xml:space="preserve">are </w:t>
      </w:r>
      <w:r w:rsidRPr="008279C0" w:rsidR="00057BAA">
        <w:t xml:space="preserve">discussed above in </w:t>
      </w:r>
      <w:r w:rsidRPr="008279C0" w:rsidR="00293A2B">
        <w:t xml:space="preserve">Chapter </w:t>
      </w:r>
      <w:r w:rsidRPr="008279C0" w:rsidR="00293A2B">
        <w:fldChar w:fldCharType="begin" w:fldLock="1"/>
      </w:r>
      <w:r w:rsidRPr="008279C0" w:rsidR="00293A2B">
        <w:instrText xml:space="preserve"> REF _Ref102047219 \r \h </w:instrText>
      </w:r>
      <w:r w:rsidRPr="008279C0" w:rsidR="0065459D">
        <w:instrText xml:space="preserve"> \* MERGEFORMAT </w:instrText>
      </w:r>
      <w:r w:rsidRPr="008279C0" w:rsidR="00293A2B">
        <w:fldChar w:fldCharType="separate"/>
      </w:r>
      <w:r w:rsidR="0092222B">
        <w:t>3</w:t>
      </w:r>
      <w:r w:rsidRPr="008279C0" w:rsidR="00293A2B">
        <w:fldChar w:fldCharType="end"/>
      </w:r>
      <w:r w:rsidRPr="008279C0" w:rsidR="00B81F14">
        <w:t xml:space="preserve">. </w:t>
      </w:r>
      <w:r w:rsidRPr="008279C0">
        <w:t xml:space="preserve">For example, when reformulation results in higher production costs, some of these costs may be passed on to downstream users. These costs </w:t>
      </w:r>
      <w:r w:rsidRPr="008279C0" w:rsidR="00B81F14">
        <w:t>are</w:t>
      </w:r>
      <w:r w:rsidRPr="008279C0">
        <w:t xml:space="preserve"> accounted for and attributed to the producer who reformulated and </w:t>
      </w:r>
      <w:r w:rsidRPr="008279C0" w:rsidR="00B81F14">
        <w:t>are</w:t>
      </w:r>
      <w:r w:rsidRPr="008279C0">
        <w:t xml:space="preserve"> not double-counted as a downstream user cost in </w:t>
      </w:r>
      <w:r w:rsidR="00C904EF">
        <w:t xml:space="preserve">this </w:t>
      </w:r>
      <w:r w:rsidRPr="008279C0">
        <w:t>instance</w:t>
      </w:r>
      <w:r w:rsidRPr="008279C0" w:rsidR="00B81F14">
        <w:t xml:space="preserve"> (even though these costs may </w:t>
      </w:r>
      <w:r w:rsidRPr="008279C0" w:rsidR="00B14DE1">
        <w:t xml:space="preserve">be </w:t>
      </w:r>
      <w:r w:rsidRPr="008279C0" w:rsidR="00B81F14">
        <w:t>ultimately incurred by users)</w:t>
      </w:r>
      <w:r w:rsidRPr="008279C0">
        <w:t xml:space="preserve">. Another example of when downstream users might have </w:t>
      </w:r>
      <w:r w:rsidR="00DE6303">
        <w:t xml:space="preserve">increased </w:t>
      </w:r>
      <w:r w:rsidRPr="008279C0">
        <w:t xml:space="preserve">costs resulting from reformulation is when the reformulated product is not a perfect drop-in substitute for their use and they need to make changes in how they use the product. </w:t>
      </w:r>
    </w:p>
    <w:p w:rsidR="00B81F14" w:rsidRPr="008279C0" w:rsidP="00CB1C05" w14:paraId="066CF37D" w14:textId="77777777">
      <w:pPr>
        <w:pStyle w:val="BodyText"/>
      </w:pPr>
      <w:r w:rsidRPr="008279C0">
        <w:t>Reformulation</w:t>
      </w:r>
      <w:r w:rsidRPr="008279C0" w:rsidR="00C5061A">
        <w:t xml:space="preserve"> costs are dependent on factors such as formulation complexity, reformulation approach, and cost of alternative chemical inputs. Thus, the cost of product reformulation is highly variable. Because information on chemical formulation and production processes are proprietary for many firms, limited data also produce a high degree of uncertainty surrounding reformulation cost estimates. </w:t>
      </w:r>
    </w:p>
    <w:p w:rsidR="00044346" w:rsidRPr="008279C0" w:rsidP="00CB1C05" w14:paraId="1CC5BA89" w14:textId="77777777">
      <w:pPr>
        <w:pStyle w:val="BodyText"/>
      </w:pPr>
      <w:r>
        <w:t>T</w:t>
      </w:r>
      <w:r w:rsidRPr="008279C0">
        <w:t xml:space="preserve">he bullets below </w:t>
      </w:r>
      <w:r w:rsidR="00607C98">
        <w:t>describe</w:t>
      </w:r>
      <w:r w:rsidRPr="008279C0">
        <w:t xml:space="preserve"> </w:t>
      </w:r>
      <w:r w:rsidR="00FC3556">
        <w:t>two</w:t>
      </w:r>
      <w:r w:rsidRPr="008279C0" w:rsidR="00FC3556">
        <w:t xml:space="preserve"> </w:t>
      </w:r>
      <w:r w:rsidRPr="008279C0">
        <w:t>of the potential reformulation</w:t>
      </w:r>
      <w:r w:rsidRPr="000D3B9D" w:rsidR="000D3B9D">
        <w:t xml:space="preserve"> </w:t>
      </w:r>
      <w:r w:rsidRPr="008279C0" w:rsidR="000D3B9D">
        <w:t>strategies</w:t>
      </w:r>
      <w:r w:rsidRPr="008279C0">
        <w:t xml:space="preserve">: substitution and product discontinuation. </w:t>
      </w:r>
    </w:p>
    <w:p w:rsidR="00044346" w:rsidRPr="008279C0" w:rsidP="00CB1C05" w14:paraId="6891CF1E" w14:textId="77777777">
      <w:pPr>
        <w:numPr>
          <w:ilvl w:val="0"/>
          <w:numId w:val="23"/>
        </w:numPr>
        <w:rPr>
          <w:b/>
        </w:rPr>
      </w:pPr>
      <w:r w:rsidRPr="008279C0">
        <w:rPr>
          <w:b/>
        </w:rPr>
        <w:t>Substitution.</w:t>
      </w:r>
      <w:r w:rsidRPr="008279C0">
        <w:t xml:space="preserve"> Substitution </w:t>
      </w:r>
      <w:r w:rsidR="003F5E82">
        <w:t>with a different</w:t>
      </w:r>
      <w:r w:rsidRPr="008279C0">
        <w:t xml:space="preserve"> chemical input will vary in complexity. Products that can use drop-in chemical substitutes may not need extensive production and packaging changes. However, if the substitute is not as easily integrated into the existing product (e.g.</w:t>
      </w:r>
      <w:r w:rsidR="008D5307">
        <w:t>,</w:t>
      </w:r>
      <w:r w:rsidRPr="008279C0">
        <w:t xml:space="preserve"> if a solid powder is used to replace a liquid), manufacturers </w:t>
      </w:r>
      <w:r w:rsidRPr="008279C0" w:rsidR="004971D5">
        <w:t>may</w:t>
      </w:r>
      <w:r w:rsidRPr="008279C0">
        <w:t xml:space="preserve"> have higher costs related to raw material</w:t>
      </w:r>
      <w:r w:rsidR="008A5400">
        <w:t xml:space="preserve"> procurement</w:t>
      </w:r>
      <w:r w:rsidRPr="008279C0">
        <w:t>, research and development, testing, labeling, packaging changes, and/or production changes. As the relative importance (in terms of functional or safety performance) of the regulated chemical increases, it is likely that the number and magnitude of cost components also increases (</w:t>
      </w:r>
      <w:hyperlink w:anchor="_ENREF_45" w:tooltip="RTI, 2002 #70" w:history="1">
        <w:r w:rsidRPr="008279C0" w:rsidR="00414172">
          <w:fldChar w:fldCharType="begin" w:fldLock="1"/>
        </w:r>
        <w:r w:rsidR="00414172">
          <w:instrText xml:space="preserve"> ADDIN EN.CITE &lt;EndNote&gt;&lt;Cite&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w:t>
      </w:r>
    </w:p>
    <w:p w:rsidR="00044346" w:rsidRPr="008279C0" w:rsidP="00CB1C05" w14:paraId="3CC39853" w14:textId="77777777">
      <w:pPr>
        <w:numPr>
          <w:ilvl w:val="0"/>
          <w:numId w:val="23"/>
        </w:numPr>
        <w:rPr>
          <w:b/>
        </w:rPr>
      </w:pPr>
      <w:r w:rsidRPr="008279C0">
        <w:rPr>
          <w:b/>
        </w:rPr>
        <w:t xml:space="preserve">Product Discontinuation. </w:t>
      </w:r>
      <w:r w:rsidRPr="008279C0">
        <w:t>If manufacturers anticipate high costs associated with large-scale substitution and/or production changes, the analysis should consider whether those manufacturers will comply with the rule by discontinuing their product line.</w:t>
      </w:r>
      <w:r w:rsidRPr="00E25898" w:rsidR="00471B3B">
        <w:t xml:space="preserve"> This economic analysis assumes that </w:t>
      </w:r>
      <w:r w:rsidR="000705FD">
        <w:t xml:space="preserve">the </w:t>
      </w:r>
      <w:r w:rsidRPr="00E25898" w:rsidR="00471B3B">
        <w:t>regulation will not result in any product discontinuation. Instead, products will be reformulated through substitution.</w:t>
      </w:r>
      <w:r w:rsidRPr="008279C0">
        <w:t xml:space="preserve"> </w:t>
      </w:r>
    </w:p>
    <w:p w:rsidR="00C5061A" w:rsidRPr="008279C0" w:rsidP="00CB1C05" w14:paraId="36B78D9B" w14:textId="77777777">
      <w:pPr>
        <w:pStyle w:val="Heading3"/>
      </w:pPr>
      <w:bookmarkStart w:id="914" w:name="_Toc111035633"/>
      <w:bookmarkStart w:id="915" w:name="_Toc114062010"/>
      <w:r w:rsidRPr="008279C0">
        <w:t>Reformulation Cost Components</w:t>
      </w:r>
      <w:bookmarkEnd w:id="914"/>
      <w:bookmarkEnd w:id="915"/>
    </w:p>
    <w:p w:rsidR="00A2348C" w:rsidRPr="008279C0" w:rsidP="00CB1C05" w14:paraId="3AC04AE7" w14:textId="77777777">
      <w:pPr>
        <w:pStyle w:val="BodyText"/>
      </w:pPr>
      <w:r w:rsidRPr="008279C0">
        <w:t xml:space="preserve">This analysis identified six reformulation cost components that manufacturers may incur, depending on the type of product and the reformulation approach. These cost components are synthesized from those described in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and CARB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2013</w:t>
        </w:r>
        <w:r w:rsidRPr="008279C0" w:rsidR="00414172">
          <w:fldChar w:fldCharType="end"/>
        </w:r>
      </w:hyperlink>
      <w:r w:rsidRPr="008279C0">
        <w:t>).</w:t>
      </w:r>
    </w:p>
    <w:p w:rsidR="00A2348C" w:rsidRPr="008279C0" w:rsidP="00CB1C05" w14:paraId="7E06405A" w14:textId="77777777">
      <w:pPr>
        <w:pStyle w:val="BodyText"/>
        <w:numPr>
          <w:ilvl w:val="0"/>
          <w:numId w:val="2"/>
        </w:numPr>
        <w:rPr>
          <w:b/>
        </w:rPr>
      </w:pPr>
      <w:r w:rsidRPr="008279C0">
        <w:rPr>
          <w:b/>
        </w:rPr>
        <w:t>Research and product development</w:t>
      </w:r>
      <w:r w:rsidRPr="00C80687">
        <w:rPr>
          <w:b/>
          <w:bCs/>
        </w:rPr>
        <w:t>.</w:t>
      </w:r>
      <w:r w:rsidRPr="008279C0">
        <w:t xml:space="preserve"> This component involves a technical team identifying the reformulation strategy, developing a new product formula, and evaluating product prototypes. It may also include sourcing any new raw materials and specifying new packaging.</w:t>
      </w:r>
    </w:p>
    <w:p w:rsidR="00A2348C" w:rsidRPr="008279C0" w:rsidP="00CB1C05" w14:paraId="50DFC4FD" w14:textId="77777777">
      <w:pPr>
        <w:pStyle w:val="BodyText"/>
        <w:numPr>
          <w:ilvl w:val="0"/>
          <w:numId w:val="2"/>
        </w:numPr>
        <w:rPr>
          <w:b/>
        </w:rPr>
      </w:pPr>
      <w:r w:rsidRPr="008279C0">
        <w:rPr>
          <w:b/>
        </w:rPr>
        <w:t>Product performance testing</w:t>
      </w:r>
      <w:r w:rsidRPr="00C80687">
        <w:rPr>
          <w:b/>
          <w:bCs/>
        </w:rPr>
        <w:t>.</w:t>
      </w:r>
      <w:r w:rsidRPr="008279C0">
        <w:t xml:space="preserve"> Manufacturers may conduct several types of product testing.</w:t>
      </w:r>
    </w:p>
    <w:p w:rsidR="00A2348C" w:rsidRPr="008279C0" w:rsidP="00CB1C05" w14:paraId="33950756" w14:textId="77777777">
      <w:pPr>
        <w:pStyle w:val="BodyText"/>
        <w:numPr>
          <w:ilvl w:val="1"/>
          <w:numId w:val="2"/>
        </w:numPr>
      </w:pPr>
      <w:r w:rsidRPr="008279C0">
        <w:rPr>
          <w:u w:val="single"/>
        </w:rPr>
        <w:t>Stability testing</w:t>
      </w:r>
      <w:r w:rsidRPr="008279C0">
        <w:t xml:space="preserve">. Ensures that the new formulation will maintain its composition under a variety of environmental conditions for a reasonable amount of time. This component is particularly applicable if the new formulation requires new packaging, a new chemical input, and/or a production change. </w:t>
      </w:r>
    </w:p>
    <w:p w:rsidR="00A2348C" w:rsidRPr="008279C0" w:rsidP="00CB1C05" w14:paraId="77473785" w14:textId="77777777">
      <w:pPr>
        <w:pStyle w:val="BodyText"/>
        <w:numPr>
          <w:ilvl w:val="1"/>
          <w:numId w:val="2"/>
        </w:numPr>
      </w:pPr>
      <w:r w:rsidRPr="008279C0">
        <w:rPr>
          <w:u w:val="single"/>
        </w:rPr>
        <w:t>Efficacy testing</w:t>
      </w:r>
      <w:r w:rsidRPr="008279C0">
        <w:t>. Ensures the product performance meets any label claims and established consumer expectations.</w:t>
      </w:r>
    </w:p>
    <w:p w:rsidR="00A2348C" w:rsidRPr="008279C0" w:rsidP="00CB1C05" w14:paraId="0229DBE3" w14:textId="77777777">
      <w:pPr>
        <w:pStyle w:val="BodyText"/>
        <w:numPr>
          <w:ilvl w:val="1"/>
          <w:numId w:val="2"/>
        </w:numPr>
      </w:pPr>
      <w:r w:rsidRPr="008279C0">
        <w:rPr>
          <w:u w:val="single"/>
        </w:rPr>
        <w:t>Safety testing</w:t>
      </w:r>
      <w:r w:rsidRPr="00C80687">
        <w:t>.</w:t>
      </w:r>
      <w:r w:rsidRPr="008279C0">
        <w:t xml:space="preserve"> Ensures the new formulation is safe for employees to manufacture and transport and for consumers to use and store.   </w:t>
      </w:r>
    </w:p>
    <w:p w:rsidR="00A2348C" w:rsidRPr="008279C0" w:rsidP="00CB1C05" w14:paraId="1AE53C9A" w14:textId="77777777">
      <w:pPr>
        <w:pStyle w:val="BodyText"/>
        <w:numPr>
          <w:ilvl w:val="0"/>
          <w:numId w:val="2"/>
        </w:numPr>
        <w:rPr>
          <w:b/>
        </w:rPr>
      </w:pPr>
      <w:r w:rsidRPr="008279C0">
        <w:rPr>
          <w:b/>
        </w:rPr>
        <w:t>Production and manufacturing changes</w:t>
      </w:r>
      <w:r w:rsidRPr="00C80687">
        <w:rPr>
          <w:b/>
          <w:bCs/>
        </w:rPr>
        <w:t>.</w:t>
      </w:r>
      <w:r w:rsidRPr="008279C0">
        <w:t xml:space="preserve"> Production changes may include re-tooling of production lines, </w:t>
      </w:r>
      <w:r w:rsidR="00BE1063">
        <w:t xml:space="preserve">procuring </w:t>
      </w:r>
      <w:r w:rsidRPr="008279C0">
        <w:t xml:space="preserve">new technology/equipment, and/or </w:t>
      </w:r>
      <w:r w:rsidR="00F705C4">
        <w:t>constructing</w:t>
      </w:r>
      <w:r w:rsidRPr="008279C0">
        <w:t xml:space="preserve"> new facilities. Reformulations for minor chemical inputs typically would not require major adjustments to the production process, but more substantial changes may be necessary for reformulations involving critical formulation components. This cost component may include a plant trial to ensure that</w:t>
      </w:r>
      <w:r w:rsidRPr="008279C0" w:rsidR="004F128B">
        <w:t xml:space="preserve"> </w:t>
      </w:r>
      <w:r w:rsidRPr="008279C0">
        <w:t>production changes are feasible. For minor production changes, pilot plant testing (i.e.</w:t>
      </w:r>
      <w:r w:rsidR="00F705C4">
        <w:t>,</w:t>
      </w:r>
      <w:r w:rsidRPr="008279C0">
        <w:t xml:space="preserve"> a small</w:t>
      </w:r>
      <w:r w:rsidR="00112FBE">
        <w:t>-</w:t>
      </w:r>
      <w:r w:rsidRPr="008279C0">
        <w:t>scale version of the full production) may be sufficient and will not require as many resources as a plant trial. Costs may also be incurred to start</w:t>
      </w:r>
      <w:r w:rsidR="003B1D25">
        <w:t xml:space="preserve"> </w:t>
      </w:r>
      <w:r w:rsidRPr="008279C0">
        <w:t xml:space="preserve">up production after the plant trial and to verify that necessary product and production specifications are being met. </w:t>
      </w:r>
    </w:p>
    <w:p w:rsidR="00A2348C" w:rsidRPr="008279C0" w:rsidP="00CB1C05" w14:paraId="6752AF12" w14:textId="77777777">
      <w:pPr>
        <w:pStyle w:val="BodyText"/>
        <w:numPr>
          <w:ilvl w:val="0"/>
          <w:numId w:val="2"/>
        </w:numPr>
        <w:rPr>
          <w:b/>
        </w:rPr>
      </w:pPr>
      <w:r w:rsidRPr="008279C0">
        <w:rPr>
          <w:b/>
        </w:rPr>
        <w:t xml:space="preserve">Packaging. </w:t>
      </w:r>
      <w:r w:rsidRPr="008279C0">
        <w:t>Packaging changes are only likely to be necessary if the regulated substance is a critical component.</w:t>
      </w:r>
    </w:p>
    <w:p w:rsidR="00A2348C" w:rsidRPr="008279C0" w:rsidP="00CB1C05" w14:paraId="6A132F30" w14:textId="77777777">
      <w:pPr>
        <w:pStyle w:val="BodyText"/>
        <w:numPr>
          <w:ilvl w:val="0"/>
          <w:numId w:val="2"/>
        </w:numPr>
        <w:rPr>
          <w:b/>
        </w:rPr>
      </w:pPr>
      <w:r w:rsidRPr="008279C0">
        <w:rPr>
          <w:b/>
        </w:rPr>
        <w:t>Labeling.</w:t>
      </w:r>
      <w:r w:rsidRPr="008279C0">
        <w:t xml:space="preserve"> Labeling modifications may be necessary if product qualities or use instructions change.</w:t>
      </w:r>
      <w:r w:rsidRPr="008279C0">
        <w:rPr>
          <w:b/>
        </w:rPr>
        <w:t xml:space="preserve"> </w:t>
      </w:r>
    </w:p>
    <w:p w:rsidR="00A2348C" w:rsidRPr="008279C0" w:rsidP="00CB1C05" w14:paraId="7D06229E" w14:textId="77777777">
      <w:pPr>
        <w:pStyle w:val="BodyText"/>
        <w:numPr>
          <w:ilvl w:val="0"/>
          <w:numId w:val="2"/>
        </w:numPr>
        <w:rPr>
          <w:b/>
        </w:rPr>
      </w:pPr>
      <w:r w:rsidRPr="008279C0">
        <w:rPr>
          <w:b/>
        </w:rPr>
        <w:t>Marketing.</w:t>
      </w:r>
      <w:r w:rsidRPr="008279C0">
        <w:t xml:space="preserve"> Marketing costs may include focus group testing, surveys, advertising, and new technical literature. Market group testing (e.g.</w:t>
      </w:r>
      <w:r w:rsidR="003B1D25">
        <w:t>,</w:t>
      </w:r>
      <w:r w:rsidRPr="008279C0">
        <w:t xml:space="preserve"> focus groups and surveys) will likely not be conducted in most cases; it is likely only to be performed by large companies for high-profile products requiring a major reformulation. Similarly, advertising is likely only a relevant cost if a manufacturer will change its advertising campaign in response to the reformulation (e.g.</w:t>
      </w:r>
      <w:r w:rsidR="003B1D25">
        <w:t>,</w:t>
      </w:r>
      <w:r w:rsidRPr="008279C0">
        <w:t xml:space="preserve"> to emphasize that the product no longer contains the regulated chemical). Updates to the technical literature may be necessary for major attribute changes of the reformulated product (e.g.</w:t>
      </w:r>
      <w:r w:rsidR="003B1D25">
        <w:t>,</w:t>
      </w:r>
      <w:r w:rsidRPr="008279C0">
        <w:t xml:space="preserve"> new use or safety instructions). </w:t>
      </w:r>
    </w:p>
    <w:p w:rsidR="00A2348C" w:rsidRPr="008279C0" w:rsidP="00CB1C05" w14:paraId="6F6B13F6" w14:textId="77777777">
      <w:pPr>
        <w:pStyle w:val="BodyText"/>
      </w:pPr>
      <w:r w:rsidRPr="008279C0">
        <w:fldChar w:fldCharType="begin" w:fldLock="1"/>
      </w:r>
      <w:r w:rsidRPr="008279C0">
        <w:instrText xml:space="preserve"> REF _Ref11060521 \h </w:instrText>
      </w:r>
      <w:r w:rsidRPr="008279C0" w:rsidR="0065459D">
        <w:instrText xml:space="preserve"> \* MERGEFORMAT </w:instrText>
      </w:r>
      <w:r w:rsidRPr="008279C0">
        <w:fldChar w:fldCharType="separate"/>
      </w:r>
      <w:r w:rsidRPr="008279C0" w:rsidR="0092222B">
        <w:t xml:space="preserve">Table </w:t>
      </w:r>
      <w:r w:rsidR="0092222B">
        <w:t>7</w:t>
      </w:r>
      <w:r w:rsidR="0092222B">
        <w:noBreakHyphen/>
        <w:t>5</w:t>
      </w:r>
      <w:r w:rsidRPr="008279C0">
        <w:fldChar w:fldCharType="end"/>
      </w:r>
      <w:r w:rsidRPr="008279C0">
        <w:t xml:space="preserve"> is adapted from a similar table in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and presents suggestions for the types of cost components incurred under each reformulation strategy. </w:t>
      </w:r>
    </w:p>
    <w:p w:rsidR="00A2348C" w:rsidRPr="008279C0" w:rsidP="00CB1C05" w14:paraId="79E9BB46" w14:textId="77777777">
      <w:pPr>
        <w:spacing w:after="0"/>
      </w:pPr>
    </w:p>
    <w:tbl>
      <w:tblPr>
        <w:tblW w:w="9360" w:type="dxa"/>
        <w:tblLook w:val="04A0"/>
      </w:tblPr>
      <w:tblGrid>
        <w:gridCol w:w="3060"/>
        <w:gridCol w:w="1530"/>
        <w:gridCol w:w="1620"/>
        <w:gridCol w:w="1462"/>
        <w:gridCol w:w="1688"/>
      </w:tblGrid>
      <w:tr w14:paraId="3D554303" w14:textId="77777777" w:rsidTr="00E850C2">
        <w:tblPrEx>
          <w:tblW w:w="9360" w:type="dxa"/>
          <w:tblLook w:val="04A0"/>
        </w:tblPrEx>
        <w:trPr>
          <w:trHeight w:val="359"/>
        </w:trPr>
        <w:tc>
          <w:tcPr>
            <w:tcW w:w="9360" w:type="dxa"/>
            <w:gridSpan w:val="5"/>
            <w:tcBorders>
              <w:top w:val="nil"/>
              <w:left w:val="nil"/>
              <w:bottom w:val="single" w:sz="4" w:space="0" w:color="auto"/>
              <w:right w:val="nil"/>
            </w:tcBorders>
            <w:vAlign w:val="center"/>
          </w:tcPr>
          <w:p w:rsidR="0093524A" w:rsidRPr="008279C0" w:rsidP="00CB1C05" w14:paraId="16C276D3" w14:textId="77777777">
            <w:pPr>
              <w:pStyle w:val="TableTitleA"/>
              <w:ind w:left="-190" w:firstLine="265"/>
              <w:rPr>
                <w:rFonts w:ascii="Arial Narrow" w:hAnsi="Arial Narrow"/>
                <w:color w:val="FFFFFF" w:themeColor="background1"/>
              </w:rPr>
            </w:pPr>
            <w:bookmarkStart w:id="916" w:name="_Ref11060521"/>
            <w:bookmarkStart w:id="917" w:name="_Toc107219297"/>
            <w:bookmarkStart w:id="918" w:name="_Toc121142643"/>
            <w:bookmarkStart w:id="919" w:name="_Toc165379638"/>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w:t>
            </w:r>
            <w:r w:rsidR="00BC4B5D">
              <w:rPr>
                <w:noProof/>
              </w:rPr>
              <w:fldChar w:fldCharType="end"/>
            </w:r>
            <w:bookmarkEnd w:id="916"/>
            <w:r w:rsidRPr="008279C0">
              <w:t>: Example Cost Components, by Reformulation Approach</w:t>
            </w:r>
            <w:bookmarkEnd w:id="917"/>
            <w:bookmarkEnd w:id="918"/>
            <w:bookmarkEnd w:id="919"/>
          </w:p>
        </w:tc>
      </w:tr>
      <w:tr w14:paraId="55D1B264" w14:textId="77777777" w:rsidTr="0067124A">
        <w:tblPrEx>
          <w:tblW w:w="9360" w:type="dxa"/>
          <w:tblLook w:val="04A0"/>
        </w:tblPrEx>
        <w:trPr>
          <w:trHeight w:val="359"/>
        </w:trPr>
        <w:tc>
          <w:tcPr>
            <w:tcW w:w="306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635B9" w:rsidRPr="008279C0" w:rsidP="00CB1C05" w14:paraId="0AF89313" w14:textId="77777777">
            <w:pPr>
              <w:pStyle w:val="TableSubtitle"/>
            </w:pPr>
            <w:r w:rsidRPr="008279C0">
              <w:t>Cost Component</w:t>
            </w:r>
          </w:p>
        </w:tc>
        <w:tc>
          <w:tcPr>
            <w:tcW w:w="1530" w:type="dxa"/>
            <w:vMerge w:val="restart"/>
            <w:tcBorders>
              <w:top w:val="single" w:sz="4" w:space="0" w:color="auto"/>
              <w:left w:val="single" w:sz="4" w:space="0" w:color="auto"/>
              <w:right w:val="single" w:sz="4" w:space="0" w:color="auto"/>
            </w:tcBorders>
            <w:shd w:val="clear" w:color="auto" w:fill="48A9C5" w:themeFill="accent1"/>
            <w:vAlign w:val="center"/>
          </w:tcPr>
          <w:p w:rsidR="007635B9" w:rsidP="00CB1C05" w14:paraId="7D2EF03A" w14:textId="77777777">
            <w:pPr>
              <w:pStyle w:val="TableSubtitle"/>
              <w:jc w:val="left"/>
            </w:pPr>
          </w:p>
          <w:p w:rsidR="007635B9" w:rsidRPr="008279C0" w:rsidP="00CB1C05" w14:paraId="0CC2E758" w14:textId="77777777">
            <w:pPr>
              <w:pStyle w:val="TableSubtitle"/>
            </w:pPr>
            <w:r>
              <w:t>Dilution</w:t>
            </w:r>
          </w:p>
        </w:tc>
        <w:tc>
          <w:tcPr>
            <w:tcW w:w="3082"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635B9" w:rsidRPr="008279C0" w:rsidP="00CB1C05" w14:paraId="2C31E1A1" w14:textId="77777777">
            <w:pPr>
              <w:pStyle w:val="TableSubtitle"/>
            </w:pPr>
            <w:r w:rsidRPr="008279C0">
              <w:t>Substitution</w:t>
            </w:r>
          </w:p>
        </w:tc>
        <w:tc>
          <w:tcPr>
            <w:tcW w:w="1688"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635B9" w:rsidRPr="008279C0" w:rsidP="00CB1C05" w14:paraId="10A99BFB" w14:textId="77777777">
            <w:pPr>
              <w:pStyle w:val="TableSubtitle"/>
            </w:pPr>
            <w:r w:rsidRPr="008279C0">
              <w:t>Production Process Change</w:t>
            </w:r>
          </w:p>
        </w:tc>
      </w:tr>
      <w:tr w14:paraId="3015965D" w14:textId="77777777" w:rsidTr="0067124A">
        <w:tblPrEx>
          <w:tblW w:w="9360" w:type="dxa"/>
          <w:tblLook w:val="04A0"/>
        </w:tblPrEx>
        <w:trPr>
          <w:trHeight w:val="620"/>
        </w:trPr>
        <w:tc>
          <w:tcPr>
            <w:tcW w:w="3060" w:type="dxa"/>
            <w:vMerge/>
            <w:tcBorders>
              <w:top w:val="single" w:sz="4" w:space="0" w:color="auto"/>
              <w:left w:val="single" w:sz="4" w:space="0" w:color="auto"/>
              <w:bottom w:val="single" w:sz="4" w:space="0" w:color="auto"/>
              <w:right w:val="single" w:sz="4" w:space="0" w:color="auto"/>
            </w:tcBorders>
            <w:vAlign w:val="center"/>
          </w:tcPr>
          <w:p w:rsidR="007635B9" w:rsidRPr="008279C0" w:rsidP="00CB1C05" w14:paraId="68B587BC" w14:textId="77777777">
            <w:pPr>
              <w:pStyle w:val="TableSubtitle"/>
            </w:pPr>
          </w:p>
        </w:tc>
        <w:tc>
          <w:tcPr>
            <w:tcW w:w="1530" w:type="dxa"/>
            <w:vMerge/>
            <w:tcBorders>
              <w:left w:val="single" w:sz="4" w:space="0" w:color="auto"/>
              <w:bottom w:val="single" w:sz="4" w:space="0" w:color="auto"/>
              <w:right w:val="single" w:sz="4" w:space="0" w:color="auto"/>
            </w:tcBorders>
            <w:shd w:val="clear" w:color="auto" w:fill="48A9C5" w:themeFill="accent1"/>
            <w:vAlign w:val="center"/>
          </w:tcPr>
          <w:p w:rsidR="007635B9" w:rsidRPr="008279C0" w:rsidP="00CB1C05" w14:paraId="1725163C" w14:textId="77777777">
            <w:pPr>
              <w:pStyle w:val="TableSubtitle"/>
            </w:pPr>
          </w:p>
        </w:tc>
        <w:tc>
          <w:tcPr>
            <w:tcW w:w="162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635B9" w:rsidRPr="008279C0" w:rsidP="00CB1C05" w14:paraId="04D2B499" w14:textId="77777777">
            <w:pPr>
              <w:pStyle w:val="TableSubtitle"/>
            </w:pPr>
            <w:r w:rsidRPr="008279C0">
              <w:t>Non-Critical Component</w:t>
            </w:r>
            <w:r w:rsidRPr="008279C0">
              <w:rPr>
                <w:vertAlign w:val="superscript"/>
              </w:rPr>
              <w:t>1</w:t>
            </w:r>
          </w:p>
        </w:tc>
        <w:tc>
          <w:tcPr>
            <w:tcW w:w="1462"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635B9" w:rsidRPr="008279C0" w:rsidP="00CB1C05" w14:paraId="2266F8EC" w14:textId="77777777">
            <w:pPr>
              <w:pStyle w:val="TableSubtitle"/>
            </w:pPr>
            <w:r w:rsidRPr="008279C0">
              <w:t>Critical Component</w:t>
            </w:r>
            <w:r w:rsidRPr="008279C0">
              <w:rPr>
                <w:vertAlign w:val="superscript"/>
              </w:rPr>
              <w:t>2</w:t>
            </w:r>
          </w:p>
        </w:tc>
        <w:tc>
          <w:tcPr>
            <w:tcW w:w="1688" w:type="dxa"/>
            <w:vMerge/>
            <w:tcBorders>
              <w:top w:val="single" w:sz="4" w:space="0" w:color="auto"/>
              <w:left w:val="single" w:sz="4" w:space="0" w:color="auto"/>
              <w:bottom w:val="single" w:sz="4" w:space="0" w:color="auto"/>
              <w:right w:val="single" w:sz="4" w:space="0" w:color="auto"/>
            </w:tcBorders>
            <w:vAlign w:val="center"/>
          </w:tcPr>
          <w:p w:rsidR="007635B9" w:rsidRPr="008279C0" w:rsidP="00CB1C05" w14:paraId="63683712" w14:textId="77777777">
            <w:pPr>
              <w:pStyle w:val="TableSubtitle"/>
            </w:pPr>
          </w:p>
        </w:tc>
      </w:tr>
      <w:tr w14:paraId="25872FC3" w14:textId="77777777" w:rsidTr="00E850C2">
        <w:tblPrEx>
          <w:tblW w:w="9360" w:type="dxa"/>
          <w:tblLook w:val="04A0"/>
        </w:tblPrEx>
        <w:trPr>
          <w:trHeight w:val="152"/>
        </w:trPr>
        <w:tc>
          <w:tcPr>
            <w:tcW w:w="3060"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47364C0B" w14:textId="77777777">
            <w:pPr>
              <w:pStyle w:val="LTableTextAbt"/>
            </w:pPr>
            <w:r w:rsidRPr="008279C0">
              <w:t>Recurring Raw Material Cost</w:t>
            </w:r>
          </w:p>
        </w:tc>
        <w:tc>
          <w:tcPr>
            <w:tcW w:w="1530"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09102F2C" w14:textId="77777777">
            <w:pPr>
              <w:pStyle w:val="check"/>
            </w:pPr>
          </w:p>
        </w:tc>
        <w:tc>
          <w:tcPr>
            <w:tcW w:w="1620"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4CEE510C" w14:textId="77777777">
            <w:pPr>
              <w:pStyle w:val="check"/>
            </w:pPr>
            <w:r w:rsidRPr="008279C0">
              <w:t>P</w:t>
            </w:r>
          </w:p>
        </w:tc>
        <w:tc>
          <w:tcPr>
            <w:tcW w:w="1462"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6DA81DB0" w14:textId="77777777">
            <w:pPr>
              <w:pStyle w:val="check"/>
            </w:pPr>
            <w:r w:rsidRPr="008279C0">
              <w:t>P</w:t>
            </w:r>
          </w:p>
        </w:tc>
        <w:tc>
          <w:tcPr>
            <w:tcW w:w="1688"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6587CB17" w14:textId="77777777">
            <w:pPr>
              <w:pStyle w:val="check"/>
            </w:pPr>
          </w:p>
        </w:tc>
      </w:tr>
      <w:tr w14:paraId="57A6EB73"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4E400FB9" w14:textId="77777777">
            <w:pPr>
              <w:pStyle w:val="LTableTextAbt"/>
            </w:pPr>
            <w:r w:rsidRPr="008279C0">
              <w:t>Research and Product Development</w:t>
            </w:r>
          </w:p>
        </w:tc>
        <w:tc>
          <w:tcPr>
            <w:tcW w:w="1530"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0AA81BC7" w14:textId="77777777">
            <w:pPr>
              <w:pStyle w:val="check"/>
            </w:pPr>
          </w:p>
        </w:tc>
        <w:tc>
          <w:tcPr>
            <w:tcW w:w="1620"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6E3E6686" w14:textId="77777777">
            <w:pPr>
              <w:pStyle w:val="check"/>
            </w:pPr>
            <w:r w:rsidRPr="008279C0">
              <w:t>P</w:t>
            </w:r>
          </w:p>
        </w:tc>
        <w:tc>
          <w:tcPr>
            <w:tcW w:w="1462"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6AF01C96" w14:textId="77777777">
            <w:pPr>
              <w:pStyle w:val="check"/>
            </w:pPr>
            <w:r w:rsidRPr="008279C0">
              <w:t>P</w:t>
            </w:r>
          </w:p>
        </w:tc>
        <w:tc>
          <w:tcPr>
            <w:tcW w:w="1688" w:type="dxa"/>
            <w:tcBorders>
              <w:top w:val="single" w:sz="4" w:space="0" w:color="auto"/>
              <w:left w:val="single" w:sz="4" w:space="0" w:color="auto"/>
              <w:bottom w:val="single" w:sz="4" w:space="0" w:color="auto"/>
              <w:right w:val="single" w:sz="4" w:space="0" w:color="auto"/>
            </w:tcBorders>
            <w:vAlign w:val="center"/>
          </w:tcPr>
          <w:p w:rsidR="000D7575" w:rsidRPr="008279C0" w:rsidP="00CB1C05" w14:paraId="188594B7" w14:textId="77777777">
            <w:pPr>
              <w:pStyle w:val="check"/>
            </w:pPr>
            <w:r w:rsidRPr="008279C0">
              <w:t>P</w:t>
            </w:r>
          </w:p>
        </w:tc>
      </w:tr>
      <w:tr w14:paraId="4E75C64E" w14:textId="77777777" w:rsidTr="00E850C2">
        <w:tblPrEx>
          <w:tblW w:w="9360" w:type="dxa"/>
          <w:tblLook w:val="04A0"/>
        </w:tblPrEx>
        <w:trPr>
          <w:trHeight w:val="287"/>
        </w:trPr>
        <w:tc>
          <w:tcPr>
            <w:tcW w:w="9360" w:type="dxa"/>
            <w:gridSpan w:val="5"/>
            <w:tcBorders>
              <w:top w:val="single" w:sz="4" w:space="0" w:color="auto"/>
              <w:left w:val="single" w:sz="4" w:space="0" w:color="auto"/>
              <w:bottom w:val="single" w:sz="4" w:space="0" w:color="auto"/>
              <w:right w:val="single" w:sz="4" w:space="0" w:color="auto"/>
            </w:tcBorders>
            <w:vAlign w:val="center"/>
          </w:tcPr>
          <w:p w:rsidR="009263CC" w:rsidRPr="008279C0" w:rsidP="00CB1C05" w14:paraId="39A372BE" w14:textId="77777777">
            <w:pPr>
              <w:pStyle w:val="LTableTextAbt"/>
            </w:pPr>
            <w:r w:rsidRPr="00E850C2">
              <w:t>Product Performance Testing</w:t>
            </w:r>
          </w:p>
        </w:tc>
      </w:tr>
      <w:tr w14:paraId="4DD07D29"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17456BAA" w14:textId="77777777">
            <w:pPr>
              <w:pStyle w:val="LTableTextAbt"/>
            </w:pPr>
            <w:r w:rsidRPr="00E850C2">
              <w:rPr>
                <w:rFonts w:hint="eastAsia"/>
              </w:rPr>
              <w:t>·</w:t>
            </w:r>
            <w:r w:rsidRPr="00E850C2">
              <w:t>      Stability Testing</w:t>
            </w:r>
          </w:p>
        </w:tc>
        <w:tc>
          <w:tcPr>
            <w:tcW w:w="153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5D401D9E" w14:textId="77777777">
            <w:pPr>
              <w:pStyle w:val="check"/>
            </w:pPr>
            <w:r>
              <w:rPr>
                <w:color w:val="000000"/>
                <w:sz w:val="20"/>
              </w:rPr>
              <w:t>P</w:t>
            </w:r>
          </w:p>
        </w:tc>
        <w:tc>
          <w:tcPr>
            <w:tcW w:w="162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7FBD0D76" w14:textId="77777777">
            <w:pPr>
              <w:pStyle w:val="check"/>
            </w:pPr>
            <w:r>
              <w:rPr>
                <w:color w:val="000000"/>
                <w:sz w:val="20"/>
              </w:rPr>
              <w:t>P</w:t>
            </w:r>
          </w:p>
        </w:tc>
        <w:tc>
          <w:tcPr>
            <w:tcW w:w="1462"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12BA6A9F"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149907E4" w14:textId="77777777">
            <w:pPr>
              <w:pStyle w:val="check"/>
            </w:pPr>
            <w:r>
              <w:rPr>
                <w:color w:val="000000"/>
                <w:sz w:val="20"/>
              </w:rPr>
              <w:t>P</w:t>
            </w:r>
          </w:p>
        </w:tc>
      </w:tr>
      <w:tr w14:paraId="60BD99DE"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525E64BC" w14:textId="77777777">
            <w:pPr>
              <w:pStyle w:val="LTableTextAbt"/>
            </w:pPr>
            <w:r w:rsidRPr="00E850C2">
              <w:rPr>
                <w:rFonts w:hint="eastAsia"/>
              </w:rPr>
              <w:t>·</w:t>
            </w:r>
            <w:r w:rsidRPr="00E850C2">
              <w:t>      Efficacy Testing</w:t>
            </w:r>
          </w:p>
        </w:tc>
        <w:tc>
          <w:tcPr>
            <w:tcW w:w="153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0A4B6E25" w14:textId="77777777">
            <w:pPr>
              <w:pStyle w:val="check"/>
            </w:pPr>
            <w:r>
              <w:rPr>
                <w:color w:val="000000"/>
                <w:sz w:val="20"/>
              </w:rPr>
              <w:t>P</w:t>
            </w:r>
          </w:p>
        </w:tc>
        <w:tc>
          <w:tcPr>
            <w:tcW w:w="162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0ACD3FDC" w14:textId="77777777">
            <w:pPr>
              <w:pStyle w:val="check"/>
            </w:pPr>
            <w:r>
              <w:rPr>
                <w:color w:val="000000"/>
                <w:sz w:val="20"/>
              </w:rPr>
              <w:t>P</w:t>
            </w:r>
          </w:p>
        </w:tc>
        <w:tc>
          <w:tcPr>
            <w:tcW w:w="1462"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7F179A28"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4781FC6C" w14:textId="77777777">
            <w:pPr>
              <w:pStyle w:val="check"/>
            </w:pPr>
            <w:r>
              <w:rPr>
                <w:color w:val="000000"/>
                <w:sz w:val="20"/>
              </w:rPr>
              <w:t>P</w:t>
            </w:r>
          </w:p>
        </w:tc>
      </w:tr>
      <w:tr w14:paraId="0387F0F0"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546193" w:rsidRPr="001A790B" w:rsidP="00CB1C05" w14:paraId="64C4C34C" w14:textId="77777777">
            <w:pPr>
              <w:pStyle w:val="LTableTextAbt"/>
            </w:pPr>
            <w:r w:rsidRPr="00E850C2">
              <w:rPr>
                <w:rFonts w:hint="eastAsia"/>
              </w:rPr>
              <w:t>·</w:t>
            </w:r>
            <w:r w:rsidRPr="00E850C2">
              <w:t>      Safety Testing</w:t>
            </w:r>
          </w:p>
        </w:tc>
        <w:tc>
          <w:tcPr>
            <w:tcW w:w="153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6B8518CB"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6C1509F2" w14:textId="77777777">
            <w:pPr>
              <w:pStyle w:val="check"/>
            </w:pPr>
            <w:r>
              <w:rPr>
                <w:rFonts w:ascii="Arial Narrow" w:hAnsi="Arial Narrow"/>
                <w:color w:val="000000"/>
                <w:sz w:val="20"/>
              </w:rPr>
              <w:t> </w:t>
            </w:r>
          </w:p>
        </w:tc>
        <w:tc>
          <w:tcPr>
            <w:tcW w:w="1462"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7E2B7FD2"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546193" w:rsidRPr="008279C0" w:rsidP="00CB1C05" w14:paraId="65D3A5AE" w14:textId="77777777">
            <w:pPr>
              <w:pStyle w:val="check"/>
            </w:pPr>
            <w:r>
              <w:rPr>
                <w:color w:val="000000"/>
                <w:sz w:val="20"/>
              </w:rPr>
              <w:t>P</w:t>
            </w:r>
          </w:p>
        </w:tc>
      </w:tr>
      <w:tr w14:paraId="6474BA87" w14:textId="77777777" w:rsidTr="00E850C2">
        <w:tblPrEx>
          <w:tblW w:w="9360" w:type="dxa"/>
          <w:tblLook w:val="04A0"/>
        </w:tblPrEx>
        <w:trPr>
          <w:trHeight w:val="206"/>
        </w:trPr>
        <w:tc>
          <w:tcPr>
            <w:tcW w:w="9360" w:type="dxa"/>
            <w:gridSpan w:val="5"/>
            <w:tcBorders>
              <w:top w:val="single" w:sz="4" w:space="0" w:color="auto"/>
              <w:left w:val="single" w:sz="4" w:space="0" w:color="auto"/>
              <w:bottom w:val="single" w:sz="4" w:space="0" w:color="auto"/>
              <w:right w:val="single" w:sz="4" w:space="0" w:color="auto"/>
            </w:tcBorders>
            <w:vAlign w:val="center"/>
          </w:tcPr>
          <w:p w:rsidR="009263CC" w:rsidRPr="008279C0" w:rsidP="00CB1C05" w14:paraId="1132C9CF" w14:textId="77777777">
            <w:pPr>
              <w:pStyle w:val="LTableTextAbt"/>
            </w:pPr>
            <w:r>
              <w:t>Production and Manufacturing Changes</w:t>
            </w:r>
          </w:p>
        </w:tc>
      </w:tr>
      <w:tr w14:paraId="0E1BE7DC"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6D24ACF3" w14:textId="77777777">
            <w:pPr>
              <w:pStyle w:val="LTableTextAbt"/>
            </w:pPr>
            <w:r w:rsidRPr="00E850C2">
              <w:rPr>
                <w:rFonts w:hint="eastAsia"/>
              </w:rPr>
              <w:t>·</w:t>
            </w:r>
            <w:r w:rsidRPr="00E850C2">
              <w:t>      Process Change</w:t>
            </w:r>
          </w:p>
        </w:tc>
        <w:tc>
          <w:tcPr>
            <w:tcW w:w="153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330BD34D"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67B5EF89" w14:textId="77777777">
            <w:pPr>
              <w:pStyle w:val="check"/>
            </w:pPr>
            <w:r>
              <w:rPr>
                <w:rFonts w:ascii="Arial Narrow" w:hAnsi="Arial Narrow"/>
                <w:color w:val="000000"/>
                <w:sz w:val="20"/>
              </w:rPr>
              <w:t> </w:t>
            </w:r>
          </w:p>
        </w:tc>
        <w:tc>
          <w:tcPr>
            <w:tcW w:w="1462"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49B34E4F" w14:textId="77777777">
            <w:pPr>
              <w:pStyle w:val="check"/>
            </w:pPr>
            <w:r>
              <w:rPr>
                <w:rFonts w:ascii="Arial Narrow" w:hAnsi="Arial Narrow"/>
                <w:color w:val="000000"/>
                <w:sz w:val="20"/>
              </w:rPr>
              <w:t> </w:t>
            </w:r>
          </w:p>
        </w:tc>
        <w:tc>
          <w:tcPr>
            <w:tcW w:w="1688"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7ED009FB" w14:textId="77777777">
            <w:pPr>
              <w:pStyle w:val="check"/>
            </w:pPr>
            <w:r>
              <w:rPr>
                <w:color w:val="000000"/>
                <w:sz w:val="20"/>
              </w:rPr>
              <w:t>P</w:t>
            </w:r>
          </w:p>
        </w:tc>
      </w:tr>
      <w:tr w14:paraId="4ED65F30"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5F9A9832" w14:textId="77777777">
            <w:pPr>
              <w:pStyle w:val="LTableTextAbt"/>
            </w:pPr>
            <w:r w:rsidRPr="00E850C2">
              <w:rPr>
                <w:rFonts w:hint="eastAsia"/>
              </w:rPr>
              <w:t>·</w:t>
            </w:r>
            <w:r w:rsidRPr="00E850C2">
              <w:t>      Start-up and Verification</w:t>
            </w:r>
          </w:p>
        </w:tc>
        <w:tc>
          <w:tcPr>
            <w:tcW w:w="153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48CD959F"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11F1DE57" w14:textId="77777777">
            <w:pPr>
              <w:pStyle w:val="check"/>
            </w:pPr>
            <w:r>
              <w:rPr>
                <w:color w:val="000000"/>
                <w:sz w:val="20"/>
              </w:rPr>
              <w:t>P</w:t>
            </w:r>
          </w:p>
        </w:tc>
        <w:tc>
          <w:tcPr>
            <w:tcW w:w="1462"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06EB6076"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0EE052D5" w14:textId="77777777">
            <w:pPr>
              <w:pStyle w:val="check"/>
            </w:pPr>
            <w:r>
              <w:rPr>
                <w:color w:val="000000"/>
                <w:sz w:val="20"/>
              </w:rPr>
              <w:t>P</w:t>
            </w:r>
          </w:p>
        </w:tc>
      </w:tr>
      <w:tr w14:paraId="7A8DCBBF"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110E9BEB" w14:textId="77777777">
            <w:pPr>
              <w:pStyle w:val="LTableTextAbt"/>
            </w:pPr>
            <w:r w:rsidRPr="00E850C2">
              <w:rPr>
                <w:rFonts w:hint="eastAsia"/>
              </w:rPr>
              <w:t>·</w:t>
            </w:r>
            <w:r w:rsidRPr="00E850C2">
              <w:t>      Full-Scale Plant Trial</w:t>
            </w:r>
          </w:p>
        </w:tc>
        <w:tc>
          <w:tcPr>
            <w:tcW w:w="153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788033ED"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6954F5B8" w14:textId="77777777">
            <w:pPr>
              <w:pStyle w:val="check"/>
            </w:pPr>
            <w:r>
              <w:rPr>
                <w:rFonts w:ascii="Arial Narrow" w:hAnsi="Arial Narrow"/>
                <w:color w:val="000000"/>
                <w:sz w:val="20"/>
              </w:rPr>
              <w:t> </w:t>
            </w:r>
          </w:p>
        </w:tc>
        <w:tc>
          <w:tcPr>
            <w:tcW w:w="1462"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7B637FF6"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333104B1" w14:textId="77777777">
            <w:pPr>
              <w:pStyle w:val="check"/>
            </w:pPr>
            <w:r>
              <w:rPr>
                <w:color w:val="000000"/>
                <w:sz w:val="20"/>
              </w:rPr>
              <w:t>P</w:t>
            </w:r>
          </w:p>
        </w:tc>
      </w:tr>
      <w:tr w14:paraId="7CA4D958"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2CCE493C" w14:textId="77777777">
            <w:pPr>
              <w:pStyle w:val="LTableTextAbt"/>
            </w:pPr>
            <w:r w:rsidRPr="00E850C2">
              <w:rPr>
                <w:rFonts w:hint="eastAsia"/>
              </w:rPr>
              <w:t>·</w:t>
            </w:r>
            <w:r w:rsidRPr="00E850C2">
              <w:t>      Pilot Plant Testing</w:t>
            </w:r>
          </w:p>
        </w:tc>
        <w:tc>
          <w:tcPr>
            <w:tcW w:w="153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00DC5D8A"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20FD2956" w14:textId="77777777">
            <w:pPr>
              <w:pStyle w:val="check"/>
            </w:pPr>
            <w:r>
              <w:rPr>
                <w:color w:val="000000"/>
                <w:sz w:val="20"/>
              </w:rPr>
              <w:t>P</w:t>
            </w:r>
          </w:p>
        </w:tc>
        <w:tc>
          <w:tcPr>
            <w:tcW w:w="1462"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2B27968C" w14:textId="77777777">
            <w:pPr>
              <w:pStyle w:val="check"/>
            </w:pPr>
            <w:r>
              <w:rPr>
                <w:rFonts w:ascii="Arial Narrow" w:hAnsi="Arial Narrow"/>
                <w:color w:val="000000"/>
                <w:sz w:val="20"/>
              </w:rPr>
              <w:t> </w:t>
            </w:r>
          </w:p>
        </w:tc>
        <w:tc>
          <w:tcPr>
            <w:tcW w:w="1688"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28C730B8" w14:textId="77777777">
            <w:pPr>
              <w:pStyle w:val="check"/>
            </w:pPr>
            <w:r>
              <w:rPr>
                <w:rFonts w:ascii="Arial Narrow" w:hAnsi="Arial Narrow"/>
                <w:color w:val="000000"/>
                <w:sz w:val="20"/>
              </w:rPr>
              <w:t> </w:t>
            </w:r>
          </w:p>
        </w:tc>
      </w:tr>
      <w:tr w14:paraId="045ACA27"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5B330D00" w14:textId="77777777">
            <w:pPr>
              <w:pStyle w:val="LTableTextAbt"/>
            </w:pPr>
            <w:r w:rsidRPr="00E850C2">
              <w:t>Packaging</w:t>
            </w:r>
          </w:p>
        </w:tc>
        <w:tc>
          <w:tcPr>
            <w:tcW w:w="153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50869D2E"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5748C1EE" w14:textId="77777777">
            <w:pPr>
              <w:pStyle w:val="check"/>
            </w:pPr>
            <w:r>
              <w:rPr>
                <w:rFonts w:ascii="Arial Narrow" w:hAnsi="Arial Narrow"/>
                <w:color w:val="000000"/>
                <w:sz w:val="20"/>
              </w:rPr>
              <w:t> </w:t>
            </w:r>
          </w:p>
        </w:tc>
        <w:tc>
          <w:tcPr>
            <w:tcW w:w="1462"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1D44A799"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6DDE4DC7" w14:textId="77777777">
            <w:pPr>
              <w:pStyle w:val="check"/>
            </w:pPr>
            <w:r>
              <w:rPr>
                <w:color w:val="000000"/>
                <w:sz w:val="20"/>
              </w:rPr>
              <w:t>P</w:t>
            </w:r>
          </w:p>
        </w:tc>
      </w:tr>
      <w:tr w14:paraId="6BF3D7C6"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2A09DB37" w14:textId="77777777">
            <w:pPr>
              <w:pStyle w:val="LTableTextAbt"/>
            </w:pPr>
            <w:r w:rsidRPr="00E850C2">
              <w:t>Labeling</w:t>
            </w:r>
          </w:p>
        </w:tc>
        <w:tc>
          <w:tcPr>
            <w:tcW w:w="153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572B846D"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3B843352" w14:textId="77777777">
            <w:pPr>
              <w:pStyle w:val="check"/>
            </w:pPr>
            <w:r>
              <w:rPr>
                <w:color w:val="000000"/>
                <w:sz w:val="20"/>
              </w:rPr>
              <w:t>P</w:t>
            </w:r>
          </w:p>
        </w:tc>
        <w:tc>
          <w:tcPr>
            <w:tcW w:w="1462"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59B1B5F1"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0E24F0" w:rsidRPr="008279C0" w:rsidP="00CB1C05" w14:paraId="119DC0A3" w14:textId="77777777">
            <w:pPr>
              <w:pStyle w:val="check"/>
            </w:pPr>
            <w:r>
              <w:rPr>
                <w:color w:val="000000"/>
                <w:sz w:val="20"/>
              </w:rPr>
              <w:t>P</w:t>
            </w:r>
          </w:p>
        </w:tc>
      </w:tr>
      <w:tr w14:paraId="7B866BEE" w14:textId="77777777" w:rsidTr="00E850C2">
        <w:tblPrEx>
          <w:tblW w:w="9360" w:type="dxa"/>
          <w:tblLook w:val="04A0"/>
        </w:tblPrEx>
        <w:tc>
          <w:tcPr>
            <w:tcW w:w="9360" w:type="dxa"/>
            <w:gridSpan w:val="5"/>
            <w:tcBorders>
              <w:top w:val="single" w:sz="4" w:space="0" w:color="auto"/>
              <w:left w:val="single" w:sz="4" w:space="0" w:color="auto"/>
              <w:bottom w:val="single" w:sz="4" w:space="0" w:color="auto"/>
              <w:right w:val="single" w:sz="4" w:space="0" w:color="auto"/>
            </w:tcBorders>
            <w:vAlign w:val="center"/>
          </w:tcPr>
          <w:p w:rsidR="00D05FF6" w:rsidRPr="008279C0" w:rsidP="00CB1C05" w14:paraId="04A9A75E" w14:textId="77777777">
            <w:pPr>
              <w:pStyle w:val="LTableTextAbt"/>
            </w:pPr>
            <w:r>
              <w:t>Marketing</w:t>
            </w:r>
            <w:r w:rsidR="008550B5">
              <w:t xml:space="preserve"> </w:t>
            </w:r>
          </w:p>
        </w:tc>
      </w:tr>
      <w:tr w14:paraId="5D0318A2"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6EE77ECC" w14:textId="77777777">
            <w:pPr>
              <w:pStyle w:val="LTableTextAbt"/>
            </w:pPr>
            <w:r w:rsidRPr="00E850C2">
              <w:rPr>
                <w:rFonts w:hint="eastAsia"/>
              </w:rPr>
              <w:t>·</w:t>
            </w:r>
            <w:r w:rsidRPr="00E850C2">
              <w:t>      Market Group Testing</w:t>
            </w:r>
          </w:p>
        </w:tc>
        <w:tc>
          <w:tcPr>
            <w:tcW w:w="1530"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41F84355"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6C3BEB05" w14:textId="77777777">
            <w:pPr>
              <w:pStyle w:val="check"/>
            </w:pPr>
            <w:r>
              <w:rPr>
                <w:rFonts w:ascii="Arial Narrow" w:hAnsi="Arial Narrow"/>
                <w:color w:val="000000"/>
                <w:sz w:val="20"/>
              </w:rPr>
              <w:t> </w:t>
            </w:r>
          </w:p>
        </w:tc>
        <w:tc>
          <w:tcPr>
            <w:tcW w:w="1462"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51B4022C" w14:textId="77777777">
            <w:pPr>
              <w:pStyle w:val="check"/>
            </w:pPr>
            <w:r>
              <w:rPr>
                <w:rFonts w:ascii="Arial Narrow" w:hAnsi="Arial Narrow"/>
                <w:color w:val="000000"/>
                <w:sz w:val="20"/>
              </w:rPr>
              <w:t> </w:t>
            </w:r>
          </w:p>
        </w:tc>
        <w:tc>
          <w:tcPr>
            <w:tcW w:w="1688"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01C4266F" w14:textId="77777777">
            <w:pPr>
              <w:pStyle w:val="check"/>
            </w:pPr>
            <w:r>
              <w:rPr>
                <w:rFonts w:ascii="Arial Narrow" w:hAnsi="Arial Narrow"/>
                <w:color w:val="000000"/>
                <w:sz w:val="20"/>
              </w:rPr>
              <w:t> </w:t>
            </w:r>
          </w:p>
        </w:tc>
      </w:tr>
      <w:tr w14:paraId="13878689" w14:textId="77777777" w:rsidTr="00E850C2">
        <w:tblPrEx>
          <w:tblW w:w="9360" w:type="dxa"/>
          <w:tblLook w:val="04A0"/>
        </w:tblPrEx>
        <w:tc>
          <w:tcPr>
            <w:tcW w:w="3060"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5AD4F46A" w14:textId="77777777">
            <w:pPr>
              <w:pStyle w:val="LTableTextAbt"/>
            </w:pPr>
            <w:r w:rsidRPr="00E850C2">
              <w:rPr>
                <w:rFonts w:hint="eastAsia"/>
              </w:rPr>
              <w:t>·</w:t>
            </w:r>
            <w:r w:rsidRPr="00E850C2">
              <w:t>      Technical Literature</w:t>
            </w:r>
          </w:p>
        </w:tc>
        <w:tc>
          <w:tcPr>
            <w:tcW w:w="1530"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36B17720" w14:textId="77777777">
            <w:pPr>
              <w:pStyle w:val="check"/>
            </w:pPr>
            <w:r>
              <w:rPr>
                <w:rFonts w:ascii="Arial Narrow" w:hAnsi="Arial Narrow"/>
                <w:color w:val="000000"/>
                <w:sz w:val="20"/>
              </w:rPr>
              <w:t> </w:t>
            </w:r>
          </w:p>
        </w:tc>
        <w:tc>
          <w:tcPr>
            <w:tcW w:w="1620"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5133E0B0" w14:textId="77777777">
            <w:pPr>
              <w:pStyle w:val="check"/>
            </w:pPr>
            <w:r>
              <w:rPr>
                <w:rFonts w:ascii="Arial Narrow" w:hAnsi="Arial Narrow"/>
                <w:color w:val="000000"/>
                <w:sz w:val="20"/>
              </w:rPr>
              <w:t> </w:t>
            </w:r>
          </w:p>
        </w:tc>
        <w:tc>
          <w:tcPr>
            <w:tcW w:w="1462"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4E3FA684" w14:textId="77777777">
            <w:pPr>
              <w:pStyle w:val="check"/>
            </w:pPr>
            <w:r>
              <w:rPr>
                <w:color w:val="000000"/>
                <w:sz w:val="20"/>
              </w:rPr>
              <w:t>P</w:t>
            </w:r>
          </w:p>
        </w:tc>
        <w:tc>
          <w:tcPr>
            <w:tcW w:w="1688" w:type="dxa"/>
            <w:tcBorders>
              <w:top w:val="single" w:sz="4" w:space="0" w:color="auto"/>
              <w:left w:val="single" w:sz="4" w:space="0" w:color="auto"/>
              <w:bottom w:val="single" w:sz="4" w:space="0" w:color="auto"/>
              <w:right w:val="single" w:sz="4" w:space="0" w:color="auto"/>
            </w:tcBorders>
            <w:vAlign w:val="center"/>
          </w:tcPr>
          <w:p w:rsidR="00090DD8" w:rsidRPr="008279C0" w:rsidP="00CB1C05" w14:paraId="7AE3E2FA" w14:textId="77777777">
            <w:pPr>
              <w:pStyle w:val="check"/>
            </w:pPr>
            <w:r>
              <w:rPr>
                <w:rFonts w:ascii="Arial Narrow" w:hAnsi="Arial Narrow"/>
                <w:color w:val="000000"/>
                <w:sz w:val="20"/>
              </w:rPr>
              <w:t> </w:t>
            </w:r>
          </w:p>
        </w:tc>
      </w:tr>
      <w:tr w14:paraId="119C4E39" w14:textId="77777777" w:rsidTr="00E850C2">
        <w:tblPrEx>
          <w:tblW w:w="9360" w:type="dxa"/>
          <w:tblLook w:val="04A0"/>
        </w:tblPrEx>
        <w:trPr>
          <w:trHeight w:val="530"/>
        </w:trPr>
        <w:tc>
          <w:tcPr>
            <w:tcW w:w="9360" w:type="dxa"/>
            <w:gridSpan w:val="5"/>
            <w:tcBorders>
              <w:top w:val="single" w:sz="4" w:space="0" w:color="auto"/>
              <w:left w:val="single" w:sz="4" w:space="0" w:color="auto"/>
              <w:bottom w:val="single" w:sz="4" w:space="0" w:color="auto"/>
              <w:right w:val="single" w:sz="4" w:space="0" w:color="auto"/>
            </w:tcBorders>
            <w:vAlign w:val="center"/>
          </w:tcPr>
          <w:p w:rsidR="009734DA" w:rsidRPr="008279C0" w:rsidP="00CB1C05" w14:paraId="5140F708" w14:textId="77777777">
            <w:pPr>
              <w:pStyle w:val="TableSource"/>
            </w:pPr>
            <w:r w:rsidRPr="008279C0">
              <w:rPr>
                <w:vertAlign w:val="superscript"/>
              </w:rPr>
              <w:t xml:space="preserve">1 </w:t>
            </w:r>
            <w:r w:rsidRPr="008279C0">
              <w:t>Components that do not have functional or safety uses (</w:t>
            </w:r>
            <w:r>
              <w:t>`</w:t>
            </w:r>
            <w:r w:rsidRPr="008279C0">
              <w:t>e.g.</w:t>
            </w:r>
            <w:r>
              <w:t>,</w:t>
            </w:r>
            <w:r w:rsidRPr="008279C0">
              <w:t xml:space="preserve"> preservatives, dyes/colorants)</w:t>
            </w:r>
            <w:r>
              <w:t>.</w:t>
            </w:r>
            <w:r w:rsidRPr="008279C0">
              <w:t xml:space="preserve"> </w:t>
            </w:r>
          </w:p>
          <w:p w:rsidR="009734DA" w:rsidRPr="008279C0" w:rsidP="00CB1C05" w14:paraId="4451CFC3" w14:textId="77777777">
            <w:pPr>
              <w:pStyle w:val="TableSource"/>
              <w:rPr>
                <w:vertAlign w:val="superscript"/>
              </w:rPr>
            </w:pPr>
            <w:r w:rsidRPr="008279C0">
              <w:rPr>
                <w:vertAlign w:val="superscript"/>
              </w:rPr>
              <w:t xml:space="preserve">2 </w:t>
            </w:r>
            <w:r w:rsidRPr="008279C0">
              <w:t>Components that have critical functional or safety uses</w:t>
            </w:r>
            <w:r>
              <w:t>.</w:t>
            </w:r>
          </w:p>
        </w:tc>
      </w:tr>
    </w:tbl>
    <w:p w:rsidR="00A2348C" w:rsidRPr="008279C0" w:rsidP="00CB1C05" w14:paraId="3471A724" w14:textId="77777777">
      <w:pPr>
        <w:pStyle w:val="BodyText"/>
      </w:pPr>
    </w:p>
    <w:p w:rsidR="00A2348C" w:rsidRPr="008279C0" w:rsidP="00CB1C05" w14:paraId="0725E008" w14:textId="77777777">
      <w:pPr>
        <w:pStyle w:val="BodyText"/>
      </w:pPr>
      <w:r w:rsidRPr="008279C0">
        <w:t xml:space="preserve">EPA has identified three sources that provide reformulation cost estimates. </w:t>
      </w:r>
      <w:r w:rsidRPr="008279C0" w:rsidR="00B1036A">
        <w:t>E</w:t>
      </w:r>
      <w:r w:rsidRPr="008279C0">
        <w:t>ach source and its limitations</w:t>
      </w:r>
      <w:r w:rsidRPr="008279C0" w:rsidR="00B1036A">
        <w:t xml:space="preserve"> </w:t>
      </w:r>
      <w:r w:rsidR="00B134CE">
        <w:t>are</w:t>
      </w:r>
      <w:r w:rsidRPr="008279C0" w:rsidR="00B1036A">
        <w:t xml:space="preserve"> described in the sections below.</w:t>
      </w:r>
      <w:r w:rsidRPr="008279C0">
        <w:t xml:space="preserve"> </w:t>
      </w:r>
    </w:p>
    <w:p w:rsidR="00A2348C" w:rsidRPr="008F1A13" w:rsidP="00CB1C05" w14:paraId="53103F1D" w14:textId="77777777">
      <w:pPr>
        <w:pStyle w:val="Heading4"/>
      </w:pPr>
      <w:bookmarkStart w:id="920" w:name="_Ref11063053"/>
      <w:bookmarkStart w:id="921" w:name="_Toc11159778"/>
      <w:r w:rsidRPr="008F1A13">
        <w:t>Cheminfo Services (2006)</w:t>
      </w:r>
      <w:bookmarkEnd w:id="920"/>
      <w:bookmarkEnd w:id="921"/>
    </w:p>
    <w:p w:rsidR="00A2348C" w:rsidRPr="008279C0" w:rsidP="00CB1C05" w14:paraId="31521BD2" w14:textId="77777777">
      <w:pPr>
        <w:pStyle w:val="BodyText"/>
      </w:pP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rsidR="004F366B">
        <w:t xml:space="preserve"> estimated reformulation costs for 25 categories of automotive aftermarket chemical products for Environment Canada in support of a regulation implementing volatile organic compound (VOC) content limits. These products included adhesives, air fresheners, brake cleaners, engine degreasers, and paint removers. </w:t>
      </w: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rsidR="004F366B">
        <w:t xml:space="preserve"> sent </w:t>
      </w:r>
      <w:r w:rsidR="00B32449">
        <w:t xml:space="preserve">120 companies </w:t>
      </w:r>
      <w:r w:rsidRPr="008279C0" w:rsidR="004F366B">
        <w:t>a questionnaire asking about costs associated with reformulation</w:t>
      </w:r>
      <w:r w:rsidR="00F62CCA">
        <w:t>.</w:t>
      </w:r>
      <w:r w:rsidRPr="008279C0" w:rsidR="004F366B">
        <w:t xml:space="preserve"> </w:t>
      </w:r>
      <w:r w:rsidR="00916965">
        <w:t>R</w:t>
      </w:r>
      <w:r w:rsidR="00273CD5">
        <w:t xml:space="preserve">esponses </w:t>
      </w:r>
      <w:r w:rsidR="00916965">
        <w:t>from 55 companies</w:t>
      </w:r>
      <w:r w:rsidR="00273CD5">
        <w:t xml:space="preserve"> </w:t>
      </w:r>
      <w:r w:rsidR="00A35FBA">
        <w:t xml:space="preserve">and </w:t>
      </w:r>
      <w:r w:rsidRPr="008279C0" w:rsidR="004F366B">
        <w:t xml:space="preserve">information </w:t>
      </w:r>
      <w:r w:rsidR="00D120DA">
        <w:t xml:space="preserve">on 39 products </w:t>
      </w:r>
      <w:r w:rsidR="00B85AF7">
        <w:t>were</w:t>
      </w:r>
      <w:r w:rsidR="00A35FBA">
        <w:t xml:space="preserve"> </w:t>
      </w:r>
      <w:r w:rsidRPr="008279C0" w:rsidR="004F366B">
        <w:t xml:space="preserve">ultimately </w:t>
      </w:r>
      <w:r w:rsidR="005763B1">
        <w:t>received</w:t>
      </w:r>
      <w:r w:rsidRPr="008279C0" w:rsidR="004F366B">
        <w:t xml:space="preserve">. The manufacturers responded with a wide range of estimated capital costs of reformulation ($0 to $78,000 in 2005 CAN$), with a mean value of $21,707 per product (2005 CAN$). Notably, capital costs for products using a dilution approach to reformulation were reported to be about half those for </w:t>
      </w:r>
      <w:r w:rsidR="001B032E">
        <w:t xml:space="preserve">substitution </w:t>
      </w:r>
      <w:r w:rsidRPr="008279C0" w:rsidR="004F366B">
        <w:t>reformulation.</w:t>
      </w:r>
    </w:p>
    <w:p w:rsidR="00A2348C" w:rsidRPr="008279C0" w:rsidP="00CB1C05" w14:paraId="36020A6D" w14:textId="77777777">
      <w:pPr>
        <w:pStyle w:val="BodyText"/>
      </w:pPr>
      <w:r w:rsidRPr="008279C0">
        <w:t xml:space="preserve">There are several limitations to this study. First, </w:t>
      </w: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t xml:space="preserve"> only reports a single range of reformulation capital costs, so </w:t>
      </w:r>
      <w:r w:rsidRPr="008279C0" w:rsidR="004F79B6">
        <w:t>EPA</w:t>
      </w:r>
      <w:r w:rsidRPr="008279C0">
        <w:t xml:space="preserve"> cannot determine how reported costs vary by reformulation approach or product category. For example, dilution was a reformulation method used for 16</w:t>
      </w:r>
      <w:r w:rsidR="00644069">
        <w:t xml:space="preserve"> percent</w:t>
      </w:r>
      <w:r w:rsidRPr="008279C0">
        <w:t xml:space="preserve"> of the products in the study, but reformulation costs for dilution cannot be distinguished from reformulation costs for more complex reformulations. Similarly, questionnaire respondents were only asked to provide an estimate for the total reformulation cost, such that </w:t>
      </w:r>
      <w:r w:rsidRPr="008279C0" w:rsidR="004F79B6">
        <w:t>EPA</w:t>
      </w:r>
      <w:r w:rsidRPr="008279C0">
        <w:t xml:space="preserve"> cannot determine which cost components the manufacturers considered in their estimates and the relative contribution of each of those components. </w:t>
      </w:r>
    </w:p>
    <w:p w:rsidR="00A2348C" w:rsidRPr="008279C0" w:rsidP="00CB1C05" w14:paraId="0756C7DA" w14:textId="77777777">
      <w:pPr>
        <w:pStyle w:val="BodyText"/>
      </w:pPr>
      <w:r w:rsidRPr="0032595F">
        <w:t>However, the mean reformulation value may be a reasonable estimate</w:t>
      </w:r>
      <w:r w:rsidRPr="0032595F" w:rsidR="00B1036A">
        <w:t xml:space="preserve"> for reformulating the regulated </w:t>
      </w:r>
      <w:r w:rsidRPr="0032595F" w:rsidR="00E241AE">
        <w:t>PCE</w:t>
      </w:r>
      <w:r w:rsidRPr="0032595F" w:rsidR="00B1036A">
        <w:t>-containing products</w:t>
      </w:r>
      <w:r w:rsidRPr="0032595F">
        <w:t xml:space="preserve">. This mean value was used by both the Economic Analysis of the Proposed TSCA Section 6 Action on Trichloroethylene in Dry Cleaning Spot Removers and Aerosol Degreasers </w:t>
      </w:r>
      <w:r w:rsidRPr="0032595F" w:rsidR="009E2E20">
        <w:t>(</w:t>
      </w:r>
      <w:r w:rsidRPr="0032595F" w:rsidR="00FA479A">
        <w:t xml:space="preserve">EPA </w:t>
      </w:r>
      <w:hyperlink w:anchor="_ENREF_74" w:tooltip="U.S. Environmental Protection Agency (EPA), 2016 #73" w:history="1">
        <w:r w:rsidRPr="0032595F" w:rsidR="00414172">
          <w:fldChar w:fldCharType="begin" w:fldLock="1"/>
        </w:r>
        <w:r w:rsidR="00414172">
          <w:instrText xml:space="preserve"> ADDIN EN.CITE &lt;EndNote&gt;&lt;Cite ExcludeAuth="1"&gt;&lt;Author&gt;U.S. Environmental Protection Agency (EPA)&lt;/Author&gt;&lt;Year&gt;2016&lt;/Year&gt;&lt;RecNum&gt;73&lt;/RecNum&gt;&lt;DisplayText&gt;2016a&lt;/DisplayText&gt;&lt;record&gt;&lt;rec-number&gt;73&lt;/rec-number&gt;&lt;foreign-keys&gt;&lt;key app="EN" db-id="52wf2wf0o0rv01e9dzo52td80t0590tp2fwd" timestamp="1714499636"&gt;73&lt;/key&gt;&lt;/foreign-keys&gt;&lt;ref-type name="Government Document"&gt;46&lt;/ref-type&gt;&lt;contributors&gt;&lt;authors&gt;&lt;author&gt;U.S. Environmental Protection Agency (EPA),&lt;/author&gt;&lt;/authors&gt;&lt;/contributors&gt;&lt;titles&gt;&lt;title&gt;Economic Analysis of Proposed TSCA Section 6 Action on Trichloroethylene in Dry Cleaning Spot Removers and Aerosol Degreasers&lt;/title&gt;&lt;/titles&gt;&lt;dates&gt;&lt;year&gt;2016&lt;/year&gt;&lt;/dates&gt;&lt;urls&gt;&lt;/urls&gt;&lt;/record&gt;&lt;/Cite&gt;&lt;/EndNote&gt;</w:instrText>
        </w:r>
        <w:r w:rsidRPr="0032595F" w:rsidR="00414172">
          <w:fldChar w:fldCharType="separate"/>
        </w:r>
        <w:r w:rsidRPr="0032595F" w:rsidR="00414172">
          <w:rPr>
            <w:noProof/>
          </w:rPr>
          <w:t>2016a</w:t>
        </w:r>
        <w:r w:rsidRPr="0032595F" w:rsidR="00414172">
          <w:fldChar w:fldCharType="end"/>
        </w:r>
      </w:hyperlink>
      <w:r w:rsidRPr="0032595F" w:rsidR="009E2E20">
        <w:t xml:space="preserve">) </w:t>
      </w:r>
      <w:r w:rsidRPr="0032595F">
        <w:t>and the Economic Analysis of the TSCA Section 6 Action on Methylene Chloride, Paint and Coating Remover</w:t>
      </w:r>
      <w:r w:rsidRPr="0032595F" w:rsidR="009E2E20">
        <w:t xml:space="preserve"> (</w:t>
      </w:r>
      <w:r w:rsidRPr="0032595F" w:rsidR="00FA479A">
        <w:t xml:space="preserve">EPA </w:t>
      </w:r>
      <w:hyperlink w:anchor="_ENREF_83" w:tooltip="U.S. Environmental Protection Agency (EPA), 2019 #74" w:history="1">
        <w:r w:rsidRPr="0032595F" w:rsidR="00414172">
          <w:fldChar w:fldCharType="begin" w:fldLock="1"/>
        </w:r>
        <w:r w:rsidR="00414172">
          <w:instrText xml:space="preserve"> ADDIN EN.CITE &lt;EndNote&gt;&lt;Cite ExcludeAuth="1"&gt;&lt;Author&gt;U.S. Environmental Protection Agency (EPA)&lt;/Author&gt;&lt;Year&gt;2019&lt;/Year&gt;&lt;RecNum&gt;74&lt;/RecNum&gt;&lt;DisplayText&gt;2019&lt;/DisplayText&gt;&lt;record&gt;&lt;rec-number&gt;74&lt;/rec-number&gt;&lt;foreign-keys&gt;&lt;key app="EN" db-id="52wf2wf0o0rv01e9dzo52td80t0590tp2fwd" timestamp="1714499636"&gt;74&lt;/key&gt;&lt;/foreign-keys&gt;&lt;ref-type name="Government Document"&gt;46&lt;/ref-type&gt;&lt;contributors&gt;&lt;authors&gt;&lt;author&gt;U.S. Environmental Protection Agency (EPA),&lt;/author&gt;&lt;/authors&gt;&lt;secondary-authors&gt;&lt;author&gt;Chemistry, Economics &amp;amp; Sustainable Strategies Division,&lt;/author&gt;&lt;/secondary-authors&gt;&lt;/contributors&gt;&lt;titles&gt;&lt;title&gt;Economic Analysis of Regulation of Methylene Chloride Paint and Coating Remover under TSCA Section 6(a)&lt;/title&gt;&lt;/titles&gt;&lt;dates&gt;&lt;year&gt;2019&lt;/year&gt;&lt;/dates&gt;&lt;urls&gt;&lt;/urls&gt;&lt;/record&gt;&lt;/Cite&gt;&lt;/EndNote&gt;</w:instrText>
        </w:r>
        <w:r w:rsidRPr="0032595F" w:rsidR="00414172">
          <w:fldChar w:fldCharType="separate"/>
        </w:r>
        <w:r w:rsidRPr="0032595F" w:rsidR="00414172">
          <w:rPr>
            <w:noProof/>
          </w:rPr>
          <w:t>2019</w:t>
        </w:r>
        <w:r w:rsidRPr="0032595F" w:rsidR="00414172">
          <w:fldChar w:fldCharType="end"/>
        </w:r>
      </w:hyperlink>
      <w:r w:rsidRPr="0032595F" w:rsidR="009E2E20">
        <w:t>)</w:t>
      </w:r>
      <w:r w:rsidRPr="0032595F">
        <w:t>.</w:t>
      </w:r>
      <w:r w:rsidRPr="008279C0">
        <w:t xml:space="preserve"> </w:t>
      </w:r>
    </w:p>
    <w:p w:rsidR="00A2348C" w:rsidRPr="008279C0" w:rsidP="00CB1C05" w14:paraId="273D97EA" w14:textId="77777777">
      <w:pPr>
        <w:pStyle w:val="Heading4"/>
      </w:pPr>
      <w:bookmarkStart w:id="922" w:name="_Toc11159779"/>
      <w:r w:rsidRPr="008279C0">
        <w:t>California Air Resources Board (2013)</w:t>
      </w:r>
      <w:bookmarkEnd w:id="922"/>
    </w:p>
    <w:p w:rsidR="00A2348C" w:rsidRPr="008279C0" w:rsidP="00CB1C05" w14:paraId="00F9BBD0" w14:textId="77777777">
      <w:pPr>
        <w:pStyle w:val="BodyText"/>
      </w:pPr>
      <w:r w:rsidRPr="008279C0">
        <w:t xml:space="preserve">CARB developed a method to estimate reformulation costs, which it has used to estimate costs for products subject to several of its regulatory actions. These have included consumer products such as solvents, aerosol paint thinners, and aerosol coatings. </w:t>
      </w:r>
      <w:r w:rsidR="00FA34A1">
        <w:t>D</w:t>
      </w:r>
      <w:r w:rsidRPr="008279C0" w:rsidR="00C371D7">
        <w:t xml:space="preserve">etails </w:t>
      </w:r>
      <w:r w:rsidR="00FA34A1">
        <w:t xml:space="preserve">of </w:t>
      </w:r>
      <w:r w:rsidRPr="008279C0" w:rsidR="00C371D7">
        <w:t xml:space="preserve">the methodology to estimate nonrecurring costs </w:t>
      </w:r>
      <w:r w:rsidR="00FA34A1">
        <w:t xml:space="preserve">are included in </w:t>
      </w:r>
      <w:r w:rsidRPr="008279C0">
        <w:t>Appendix J of CARB’s Initial Statement of Reasons for Proposed Rulemaking for Proposed Amendments to the Antiperspirants and Deodorants Regulation, the Consumer Products Regulation, the Aerosol Coating Products Regulation, the Tables of MIR Values, Test Method 310, and Proposed Repeal of the Hairspray Credit Program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Prefix&gt;CARB &lt;/Prefix&gt;&lt;DisplayText&gt;CARB 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CARB 2013</w:t>
        </w:r>
        <w:r w:rsidRPr="008279C0" w:rsidR="00414172">
          <w:fldChar w:fldCharType="end"/>
        </w:r>
      </w:hyperlink>
      <w:r w:rsidRPr="008279C0">
        <w:t>). CARB identified eight phases that manufacturing facilities will implement to produce a compliant product (e.g.</w:t>
      </w:r>
      <w:r w:rsidR="00FA34A1">
        <w:t>,</w:t>
      </w:r>
      <w:r w:rsidRPr="008279C0">
        <w:t xml:space="preserve"> product development, labeling modification). For each phase, CARB then identified a set of cost components (e.g.</w:t>
      </w:r>
      <w:r w:rsidR="00FA34A1">
        <w:t>,</w:t>
      </w:r>
      <w:r w:rsidRPr="008279C0">
        <w:t xml:space="preserve"> material, personnel, prototype equipment) for which it developed a set of per-product costs. Costs and underlying assumptions were checked with stakeholders to verify reasonableness.</w:t>
      </w:r>
    </w:p>
    <w:p w:rsidR="00A2348C" w:rsidRPr="008279C0" w:rsidP="00CB1C05" w14:paraId="07A6B8D6" w14:textId="77777777">
      <w:pPr>
        <w:pStyle w:val="BodyText"/>
      </w:pPr>
      <w:r w:rsidRPr="008279C0">
        <w:t>One limitation of CARB’s methodology is that the estimated component costs for each phase were originally developed in 1991 and modified in 1999. These cost estimates were then adjusted to 2012$ using engineering plant cost indices. Production cost estimates from 20</w:t>
      </w:r>
      <w:r w:rsidR="00582273">
        <w:t>–</w:t>
      </w:r>
      <w:r w:rsidRPr="008279C0">
        <w:t xml:space="preserve">30 years ago may not be representative of reformulation costs in current facilities. For example, “Computer Support” is a separate cost component for several reformulation phases and was potentially a more significant cost in 1991 than it would be </w:t>
      </w:r>
      <w:r w:rsidRPr="008279C0" w:rsidR="00043C1F">
        <w:t>presently</w:t>
      </w:r>
      <w:r w:rsidRPr="008279C0">
        <w:t>. Another limitation is that while CARB provides estimated costs for each component, it does not provide the underlying calculations or methodology behind these estimates (e.g.</w:t>
      </w:r>
      <w:r w:rsidR="001E63A2">
        <w:t>,</w:t>
      </w:r>
      <w:r w:rsidRPr="008279C0">
        <w:t xml:space="preserve"> burden hours, labor mix). </w:t>
      </w:r>
    </w:p>
    <w:p w:rsidR="00A2348C" w:rsidRPr="008279C0" w:rsidP="00CB1C05" w14:paraId="220DABE8" w14:textId="77777777">
      <w:pPr>
        <w:pStyle w:val="Heading4"/>
      </w:pPr>
      <w:bookmarkStart w:id="923" w:name="_Ref11063054"/>
      <w:bookmarkStart w:id="924" w:name="_Toc11159780"/>
      <w:r w:rsidRPr="008279C0">
        <w:t>RTI International (2002)</w:t>
      </w:r>
      <w:bookmarkEnd w:id="923"/>
      <w:bookmarkEnd w:id="924"/>
    </w:p>
    <w:p w:rsidR="00A2348C" w:rsidRPr="008279C0" w:rsidP="00CB1C05" w14:paraId="0188B12C" w14:textId="77777777">
      <w:pPr>
        <w:pStyle w:val="BodyText"/>
      </w:pPr>
      <w:r w:rsidRPr="008279C0">
        <w:t>RTI International developed a food and cosmetics reformulation cost module for the FDA (</w:t>
      </w:r>
      <w:hyperlink w:anchor="_ENREF_45" w:tooltip="RTI, 2002 #70" w:history="1">
        <w:r w:rsidRPr="008279C0" w:rsidR="00414172">
          <w:fldChar w:fldCharType="begin" w:fldLock="1"/>
        </w:r>
        <w:r w:rsidR="00414172">
          <w:instrText xml:space="preserve"> ADDIN EN.CITE &lt;EndNote&gt;&lt;Cite&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RTI identified a series of cost components that manufacturing facilities may potentially incur when reformulating products to achieve compliance with FDA regulations. Cosmetics manufacturers, industry trade association representatives, and food industry consultants and laboratories were then interviewed to collect the information used to develop the cost estimates. Estimates were based on respondents’ estimates of material costs, burden hours, and wage rates. RTI then built an Excel-based tool that can be used to model reformulation costs based on user inputs (e.g.</w:t>
      </w:r>
      <w:r w:rsidR="00206DB1">
        <w:t>,</w:t>
      </w:r>
      <w:r w:rsidRPr="008279C0">
        <w:t xml:space="preserve"> product category, reformulation type).</w:t>
      </w:r>
    </w:p>
    <w:p w:rsidR="00A2348C" w:rsidRPr="008279C0" w:rsidP="00CB1C05" w14:paraId="7401A48F" w14:textId="77777777">
      <w:pPr>
        <w:pStyle w:val="BodyText"/>
      </w:pPr>
      <w:r w:rsidRPr="008279C0">
        <w:t xml:space="preserve">To the extent that reformulating food and cosmetics differs from reformulating products subject to a </w:t>
      </w:r>
      <w:r w:rsidR="00DD2E6A">
        <w:t>s</w:t>
      </w:r>
      <w:r w:rsidRPr="008279C0">
        <w:t>ection 6 action, RTI’s model may not reflect representative reformulation costs</w:t>
      </w:r>
      <w:r w:rsidRPr="008279C0" w:rsidR="00B1036A">
        <w:t xml:space="preserve"> for the options being considered in this analysi</w:t>
      </w:r>
      <w:r w:rsidRPr="008279C0" w:rsidR="006A3056">
        <w:t>s</w:t>
      </w:r>
      <w:r w:rsidRPr="008279C0">
        <w:t xml:space="preserve">. RTI’s Excel-based tool only allows users to select products and NAICS codes associated with the food and cosmetics industries and does not allow users to view costs for individual reformulation components. However, RTI’s cost estimates for individual reformulation components </w:t>
      </w:r>
      <w:r w:rsidRPr="008279C0" w:rsidR="00B1036A">
        <w:t xml:space="preserve">are presented </w:t>
      </w:r>
      <w:r w:rsidRPr="008279C0">
        <w:t xml:space="preserve">in </w:t>
      </w:r>
      <w:r w:rsidRPr="008279C0">
        <w:fldChar w:fldCharType="begin" w:fldLock="1"/>
      </w:r>
      <w:r w:rsidRPr="008279C0">
        <w:instrText xml:space="preserve"> REF _Ref11058541 \h  \* MERGEFORMAT </w:instrText>
      </w:r>
      <w:r w:rsidRPr="008279C0">
        <w:fldChar w:fldCharType="separate"/>
      </w:r>
      <w:r w:rsidRPr="008279C0" w:rsidR="0092222B">
        <w:t xml:space="preserve">Table </w:t>
      </w:r>
      <w:r w:rsidR="0092222B">
        <w:rPr>
          <w:noProof/>
        </w:rPr>
        <w:t>7</w:t>
      </w:r>
      <w:r w:rsidR="0092222B">
        <w:rPr>
          <w:noProof/>
        </w:rPr>
        <w:noBreakHyphen/>
        <w:t>6</w:t>
      </w:r>
      <w:r w:rsidRPr="008279C0">
        <w:fldChar w:fldCharType="end"/>
      </w:r>
      <w:r w:rsidRPr="008279C0">
        <w:t xml:space="preserve"> and </w:t>
      </w:r>
      <w:r w:rsidRPr="008279C0">
        <w:fldChar w:fldCharType="begin" w:fldLock="1"/>
      </w:r>
      <w:r w:rsidRPr="008279C0">
        <w:instrText xml:space="preserve"> REF _Ref11058542 \h  \* MERGEFORMAT </w:instrText>
      </w:r>
      <w:r w:rsidRPr="008279C0">
        <w:fldChar w:fldCharType="separate"/>
      </w:r>
      <w:r w:rsidRPr="008279C0" w:rsidR="0092222B">
        <w:t xml:space="preserve">Table </w:t>
      </w:r>
      <w:r w:rsidR="0092222B">
        <w:rPr>
          <w:noProof/>
        </w:rPr>
        <w:t>7</w:t>
      </w:r>
      <w:r w:rsidR="0092222B">
        <w:rPr>
          <w:noProof/>
        </w:rPr>
        <w:noBreakHyphen/>
        <w:t>7</w:t>
      </w:r>
      <w:r w:rsidRPr="008279C0">
        <w:fldChar w:fldCharType="end"/>
      </w:r>
      <w:r w:rsidRPr="008279C0">
        <w:t xml:space="preserve"> based on their underlying data. As with the other sources, the underlying data do not disaggregate component cost estimates by burden hours, wage rates, or material costs.  </w:t>
      </w:r>
    </w:p>
    <w:p w:rsidR="00A2348C" w:rsidRPr="008279C0" w:rsidP="00CB1C05" w14:paraId="7E12F3A7" w14:textId="77777777">
      <w:pPr>
        <w:pStyle w:val="Heading3"/>
      </w:pPr>
      <w:bookmarkStart w:id="925" w:name="_Ref11063351"/>
      <w:bookmarkStart w:id="926" w:name="_Ref11154414"/>
      <w:bookmarkStart w:id="927" w:name="_Toc11159781"/>
      <w:bookmarkStart w:id="928" w:name="_Toc111035634"/>
      <w:bookmarkStart w:id="929" w:name="_Toc114062011"/>
      <w:r w:rsidRPr="008279C0">
        <w:t xml:space="preserve">Summary of </w:t>
      </w:r>
      <w:r w:rsidRPr="008279C0" w:rsidR="0099628D">
        <w:t xml:space="preserve">Available Reformulation </w:t>
      </w:r>
      <w:r w:rsidRPr="008279C0">
        <w:t>Unit Cost Estimates</w:t>
      </w:r>
      <w:bookmarkEnd w:id="925"/>
      <w:bookmarkEnd w:id="926"/>
      <w:bookmarkEnd w:id="927"/>
      <w:bookmarkEnd w:id="928"/>
      <w:bookmarkEnd w:id="929"/>
    </w:p>
    <w:p w:rsidR="00A2348C" w:rsidRPr="008279C0" w:rsidP="00CB1C05" w14:paraId="381A3871" w14:textId="77777777">
      <w:pPr>
        <w:pStyle w:val="BodyText"/>
      </w:pPr>
      <w:r w:rsidRPr="008279C0">
        <w:fldChar w:fldCharType="begin" w:fldLock="1"/>
      </w:r>
      <w:r w:rsidRPr="008279C0">
        <w:instrText xml:space="preserve"> REF _Ref11058541 \h  \* MERGEFORMAT </w:instrText>
      </w:r>
      <w:r w:rsidRPr="008279C0">
        <w:fldChar w:fldCharType="separate"/>
      </w:r>
      <w:r w:rsidRPr="008279C0" w:rsidR="0092222B">
        <w:t xml:space="preserve">Table </w:t>
      </w:r>
      <w:r w:rsidR="0092222B">
        <w:rPr>
          <w:noProof/>
        </w:rPr>
        <w:t>7</w:t>
      </w:r>
      <w:r w:rsidR="0092222B">
        <w:rPr>
          <w:noProof/>
        </w:rPr>
        <w:noBreakHyphen/>
        <w:t>6</w:t>
      </w:r>
      <w:r w:rsidRPr="008279C0">
        <w:fldChar w:fldCharType="end"/>
      </w:r>
      <w:r w:rsidRPr="008279C0">
        <w:t xml:space="preserve"> and </w:t>
      </w:r>
      <w:r w:rsidRPr="008279C0">
        <w:fldChar w:fldCharType="begin" w:fldLock="1"/>
      </w:r>
      <w:r w:rsidRPr="008279C0">
        <w:instrText xml:space="preserve"> REF _Ref11058542 \h  \* MERGEFORMAT </w:instrText>
      </w:r>
      <w:r w:rsidRPr="008279C0">
        <w:fldChar w:fldCharType="separate"/>
      </w:r>
      <w:r w:rsidRPr="008279C0" w:rsidR="0092222B">
        <w:t xml:space="preserve">Table </w:t>
      </w:r>
      <w:r w:rsidR="0092222B">
        <w:rPr>
          <w:noProof/>
        </w:rPr>
        <w:t>7</w:t>
      </w:r>
      <w:r w:rsidR="0092222B">
        <w:rPr>
          <w:noProof/>
        </w:rPr>
        <w:noBreakHyphen/>
        <w:t>7</w:t>
      </w:r>
      <w:r w:rsidRPr="008279C0">
        <w:fldChar w:fldCharType="end"/>
      </w:r>
      <w:r w:rsidRPr="008279C0">
        <w:t xml:space="preserve"> present a cross-walked summary of cost estimates from </w:t>
      </w: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t>, CARB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2013</w:t>
        </w:r>
        <w:r w:rsidRPr="008279C0" w:rsidR="00414172">
          <w:fldChar w:fldCharType="end"/>
        </w:r>
      </w:hyperlink>
      <w:r w:rsidRPr="008279C0">
        <w:t xml:space="preserve">), and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for minor and major modifications, respectively. The cost component estimates for minor modifications in </w:t>
      </w:r>
      <w:r w:rsidRPr="008279C0">
        <w:fldChar w:fldCharType="begin" w:fldLock="1"/>
      </w:r>
      <w:r w:rsidRPr="008279C0">
        <w:instrText xml:space="preserve"> REF _Ref11058541 \h </w:instrText>
      </w:r>
      <w:r w:rsidRPr="008279C0" w:rsidR="0065459D">
        <w:instrText xml:space="preserve"> \* MERGEFORMAT </w:instrText>
      </w:r>
      <w:r w:rsidRPr="008279C0">
        <w:fldChar w:fldCharType="separate"/>
      </w:r>
      <w:r w:rsidRPr="008279C0" w:rsidR="0092222B">
        <w:t xml:space="preserve">Table </w:t>
      </w:r>
      <w:r w:rsidR="0092222B">
        <w:rPr>
          <w:noProof/>
        </w:rPr>
        <w:t>7</w:t>
      </w:r>
      <w:r w:rsidR="0092222B">
        <w:rPr>
          <w:noProof/>
        </w:rPr>
        <w:noBreakHyphen/>
        <w:t>6</w:t>
      </w:r>
      <w:r w:rsidRPr="008279C0">
        <w:fldChar w:fldCharType="end"/>
      </w:r>
      <w:r w:rsidRPr="008279C0">
        <w:t xml:space="preserve"> approximately correspond to dilution and substitution of non-critical component reformulation approaches</w:t>
      </w:r>
      <w:r w:rsidR="0025059A">
        <w:t xml:space="preserve">, and therefore are </w:t>
      </w:r>
      <w:r w:rsidR="00522FB7">
        <w:t xml:space="preserve">less applicable for reformulating PCE products compared to </w:t>
      </w:r>
      <w:r w:rsidR="005E65EF">
        <w:t>the</w:t>
      </w:r>
      <w:r w:rsidRPr="008279C0">
        <w:t xml:space="preserve"> cost component estimates for major modifications in </w:t>
      </w:r>
      <w:r w:rsidRPr="008279C0">
        <w:fldChar w:fldCharType="begin" w:fldLock="1"/>
      </w:r>
      <w:r w:rsidRPr="008279C0">
        <w:instrText xml:space="preserve"> REF _Ref11058542 \h </w:instrText>
      </w:r>
      <w:r w:rsidRPr="008279C0" w:rsidR="0065459D">
        <w:instrText xml:space="preserve"> \* MERGEFORMAT </w:instrText>
      </w:r>
      <w:r w:rsidRPr="008279C0">
        <w:fldChar w:fldCharType="separate"/>
      </w:r>
      <w:r w:rsidRPr="008279C0" w:rsidR="0092222B">
        <w:t xml:space="preserve">Table </w:t>
      </w:r>
      <w:r w:rsidR="0092222B">
        <w:rPr>
          <w:noProof/>
        </w:rPr>
        <w:t>7</w:t>
      </w:r>
      <w:r w:rsidR="0092222B">
        <w:rPr>
          <w:noProof/>
        </w:rPr>
        <w:noBreakHyphen/>
        <w:t>7</w:t>
      </w:r>
      <w:r w:rsidRPr="008279C0">
        <w:fldChar w:fldCharType="end"/>
      </w:r>
      <w:r w:rsidR="005E65EF">
        <w:t xml:space="preserve">. The </w:t>
      </w:r>
      <w:r w:rsidRPr="008279C0" w:rsidR="005E65EF">
        <w:fldChar w:fldCharType="begin" w:fldLock="1"/>
      </w:r>
      <w:r w:rsidRPr="008279C0" w:rsidR="005E65EF">
        <w:instrText xml:space="preserve"> REF _Ref11058542 \h  \* MERGEFORMAT </w:instrText>
      </w:r>
      <w:r w:rsidRPr="008279C0" w:rsidR="005E65EF">
        <w:fldChar w:fldCharType="separate"/>
      </w:r>
      <w:r w:rsidRPr="008279C0" w:rsidR="0092222B">
        <w:t xml:space="preserve">Table </w:t>
      </w:r>
      <w:r w:rsidR="0092222B">
        <w:rPr>
          <w:noProof/>
        </w:rPr>
        <w:t>7</w:t>
      </w:r>
      <w:r w:rsidR="0092222B">
        <w:rPr>
          <w:noProof/>
        </w:rPr>
        <w:noBreakHyphen/>
        <w:t>7</w:t>
      </w:r>
      <w:r w:rsidRPr="008279C0" w:rsidR="005E65EF">
        <w:fldChar w:fldCharType="end"/>
      </w:r>
      <w:r w:rsidR="005E65EF">
        <w:t xml:space="preserve"> estimates</w:t>
      </w:r>
      <w:r w:rsidRPr="008279C0">
        <w:t xml:space="preserve"> approximately correspond to substitution of critical components (e.g.</w:t>
      </w:r>
      <w:r w:rsidR="00645CAF">
        <w:t>,</w:t>
      </w:r>
      <w:r w:rsidRPr="008279C0">
        <w:t xml:space="preserve"> functional performance or safety uses) and production process changes. </w:t>
      </w:r>
      <w:r w:rsidRPr="008279C0" w:rsidR="00B1036A">
        <w:t>N</w:t>
      </w:r>
      <w:r w:rsidRPr="008279C0">
        <w:t xml:space="preserve">ote that </w:t>
      </w:r>
      <w:r w:rsidRPr="008279C0" w:rsidR="00B1036A">
        <w:t>EPA</w:t>
      </w:r>
      <w:r w:rsidRPr="008279C0">
        <w:t xml:space="preserve"> used best professional judgement to map estimates from the three sources to a set of consistent cost components and reformulation approaches, as each source differs in how it classifies these components and approaches. Given the degree of uncertainty in each source’s reformulation cost estimates, a low-, high-, and mid- (for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range estimate </w:t>
      </w:r>
      <w:r w:rsidRPr="008279C0" w:rsidR="00B1036A">
        <w:t xml:space="preserve">is presented </w:t>
      </w:r>
      <w:r w:rsidRPr="008279C0">
        <w:t xml:space="preserve">for each cost component. </w:t>
      </w:r>
    </w:p>
    <w:p w:rsidR="00A2348C" w:rsidRPr="008279C0" w:rsidP="00CB1C05" w14:paraId="60F41ABE" w14:textId="77777777">
      <w:pPr>
        <w:pStyle w:val="BodyText"/>
      </w:pPr>
      <w:r w:rsidRPr="008279C0">
        <w:t xml:space="preserve">The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estimates are generally the largest cost estimates, followed by </w:t>
      </w: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t xml:space="preserve"> and CARB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2013</w:t>
        </w:r>
        <w:r w:rsidRPr="008279C0" w:rsidR="00414172">
          <w:fldChar w:fldCharType="end"/>
        </w:r>
      </w:hyperlink>
      <w:r w:rsidRPr="008279C0">
        <w:t xml:space="preserve">). These differences may be the result of any number of differences in methodology or end user industry, as described in the preceding sections. For example, the food and cosmetics products evaluated by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may have more sophisticated formulations than the aerosol products evaluated by CARB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2013</w:t>
        </w:r>
        <w:r w:rsidRPr="008279C0" w:rsidR="00414172">
          <w:fldChar w:fldCharType="end"/>
        </w:r>
      </w:hyperlink>
      <w:r w:rsidRPr="008279C0">
        <w:t>). Or</w:t>
      </w:r>
      <w:r w:rsidR="00A3258C">
        <w:t>,</w:t>
      </w:r>
      <w:r w:rsidRPr="008279C0">
        <w:t xml:space="preserve"> differences in regulatory requirements and/or consumer expectations for food and cosmetic products as compared to automotive products may incentivize food and cosmetic manufacturers to invest more in the research and development and marketing phases.</w:t>
      </w:r>
    </w:p>
    <w:p w:rsidR="00A2348C" w:rsidRPr="008279C0" w:rsidP="00CB1C05" w14:paraId="0FB2E71C" w14:textId="77777777">
      <w:pPr>
        <w:pStyle w:val="BodyText"/>
      </w:pPr>
      <w:r w:rsidRPr="008279C0">
        <w:t>The total cost estimates presented in the tables do not include recurring costs associated with changes in a product’s raw materials. Cost estimates for each source are inflated to 20</w:t>
      </w:r>
      <w:r w:rsidRPr="008279C0" w:rsidR="00C159EC">
        <w:t>2</w:t>
      </w:r>
      <w:r w:rsidR="00706224">
        <w:t>2</w:t>
      </w:r>
      <w:r w:rsidRPr="008279C0">
        <w:t xml:space="preserve">$ using the Consumer Price Index. Because </w:t>
      </w:r>
      <w:r w:rsidRPr="008279C0" w:rsidR="00B1036A">
        <w:t>EPA</w:t>
      </w:r>
      <w:r w:rsidRPr="008279C0">
        <w:t xml:space="preserve"> could not identify the dollar-year for the estimates presented in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 xml:space="preserve">, </w:t>
      </w:r>
      <w:r w:rsidRPr="008279C0" w:rsidR="00B1036A">
        <w:t>it is</w:t>
      </w:r>
      <w:r w:rsidRPr="008279C0">
        <w:t xml:space="preserve"> assume</w:t>
      </w:r>
      <w:r w:rsidRPr="008279C0" w:rsidR="00B1036A">
        <w:t>d</w:t>
      </w:r>
      <w:r w:rsidRPr="008279C0">
        <w:t xml:space="preserve"> that estimates are presented in 2001$. </w:t>
      </w:r>
    </w:p>
    <w:p w:rsidR="00A2348C" w:rsidRPr="008279C0" w:rsidP="00CB1C05" w14:paraId="5D58C8DB" w14:textId="77777777">
      <w:pPr>
        <w:pStyle w:val="BodyText"/>
        <w:sectPr w:rsidSect="00CB1C05">
          <w:type w:val="nextColumn"/>
          <w:pgSz w:w="12240" w:h="15840" w:code="1"/>
          <w:pgMar w:top="1440" w:right="1440" w:bottom="1440" w:left="1440" w:header="432" w:footer="720" w:gutter="0"/>
          <w:lnNumType w:countBy="1" w:restart="continuous"/>
          <w:pgNumType w:chapStyle="1"/>
          <w:cols w:space="720"/>
          <w:docGrid w:linePitch="299"/>
        </w:sectPr>
      </w:pPr>
      <w:r w:rsidRPr="008279C0">
        <w:t xml:space="preserve"> </w:t>
      </w:r>
    </w:p>
    <w:p w:rsidR="00A2348C" w:rsidRPr="008279C0" w:rsidP="00CB1C05" w14:paraId="321E4F6D" w14:textId="77777777"/>
    <w:tbl>
      <w:tblPr>
        <w:tblW w:w="12685" w:type="dxa"/>
        <w:tblLook w:val="04A0"/>
      </w:tblPr>
      <w:tblGrid>
        <w:gridCol w:w="3160"/>
        <w:gridCol w:w="1335"/>
        <w:gridCol w:w="1350"/>
        <w:gridCol w:w="1350"/>
        <w:gridCol w:w="1350"/>
        <w:gridCol w:w="1440"/>
        <w:gridCol w:w="1350"/>
        <w:gridCol w:w="1350"/>
      </w:tblGrid>
      <w:tr w14:paraId="75BC69C0" w14:textId="77777777" w:rsidTr="00237E36">
        <w:tblPrEx>
          <w:tblW w:w="12685" w:type="dxa"/>
          <w:tblLook w:val="04A0"/>
        </w:tblPrEx>
        <w:trPr>
          <w:trHeight w:val="300"/>
        </w:trPr>
        <w:tc>
          <w:tcPr>
            <w:tcW w:w="12685" w:type="dxa"/>
            <w:gridSpan w:val="8"/>
            <w:tcBorders>
              <w:bottom w:val="single" w:sz="4" w:space="0" w:color="auto"/>
            </w:tcBorders>
            <w:shd w:val="clear" w:color="auto" w:fill="auto"/>
            <w:vAlign w:val="center"/>
          </w:tcPr>
          <w:p w:rsidR="00237E36" w:rsidRPr="008279C0" w:rsidP="00CB1C05" w14:paraId="4FD9E895" w14:textId="77777777">
            <w:pPr>
              <w:pStyle w:val="TableTitleA"/>
              <w:rPr>
                <w:rFonts w:ascii="Arial Narrow" w:hAnsi="Arial Narrow" w:cs="Calibri"/>
                <w:bCs/>
                <w:color w:val="FFFFFF"/>
              </w:rPr>
            </w:pPr>
            <w:bookmarkStart w:id="930" w:name="_Ref11058541"/>
            <w:bookmarkStart w:id="931" w:name="_Toc107219298"/>
            <w:bookmarkStart w:id="932" w:name="_Toc121142644"/>
            <w:bookmarkStart w:id="933" w:name="_Toc165379639"/>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w:t>
            </w:r>
            <w:r w:rsidR="00BC4B5D">
              <w:rPr>
                <w:noProof/>
              </w:rPr>
              <w:fldChar w:fldCharType="end"/>
            </w:r>
            <w:bookmarkEnd w:id="930"/>
            <w:r w:rsidRPr="008279C0">
              <w:t>: Crosswalk of Per-Formula Component Cost Estimates (202</w:t>
            </w:r>
            <w:r w:rsidR="00B35C4E">
              <w:t>2</w:t>
            </w:r>
            <w:r w:rsidRPr="008279C0">
              <w:t>$) - Minor Modification</w:t>
            </w:r>
            <w:r w:rsidRPr="008279C0">
              <w:rPr>
                <w:vertAlign w:val="superscript"/>
              </w:rPr>
              <w:t>1</w:t>
            </w:r>
            <w:bookmarkEnd w:id="931"/>
            <w:bookmarkEnd w:id="932"/>
            <w:bookmarkEnd w:id="933"/>
          </w:p>
        </w:tc>
      </w:tr>
      <w:tr w14:paraId="5437020D" w14:textId="77777777" w:rsidTr="00237E36">
        <w:tblPrEx>
          <w:tblW w:w="12685" w:type="dxa"/>
          <w:tblLook w:val="04A0"/>
        </w:tblPrEx>
        <w:trPr>
          <w:trHeight w:val="300"/>
        </w:trPr>
        <w:tc>
          <w:tcPr>
            <w:tcW w:w="316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A2348C" w:rsidRPr="003F6179" w:rsidP="00CB1C05" w14:paraId="5831F1D8" w14:textId="77777777">
            <w:pPr>
              <w:pStyle w:val="TableSubtitle"/>
            </w:pPr>
            <w:r w:rsidRPr="003F6179">
              <w:t>Cost Component</w:t>
            </w:r>
          </w:p>
        </w:tc>
        <w:tc>
          <w:tcPr>
            <w:tcW w:w="2685" w:type="dxa"/>
            <w:gridSpan w:val="2"/>
            <w:tcBorders>
              <w:top w:val="single" w:sz="4" w:space="0" w:color="auto"/>
              <w:left w:val="nil"/>
              <w:bottom w:val="single" w:sz="4" w:space="0" w:color="auto"/>
              <w:right w:val="single" w:sz="4" w:space="0" w:color="000000"/>
            </w:tcBorders>
            <w:shd w:val="clear" w:color="000000" w:fill="48A9C5"/>
            <w:vAlign w:val="center"/>
            <w:hideMark/>
          </w:tcPr>
          <w:p w:rsidR="00A2348C" w:rsidRPr="003F6179" w:rsidP="00CB1C05" w14:paraId="0F17D87E" w14:textId="77777777">
            <w:pPr>
              <w:pStyle w:val="TableSubtitle"/>
            </w:pPr>
            <w:r w:rsidRPr="003F6179">
              <w:t>Chem</w:t>
            </w:r>
            <w:r w:rsidR="000D1123">
              <w:t>i</w:t>
            </w:r>
            <w:r w:rsidRPr="003F6179">
              <w:t>nfo</w:t>
            </w:r>
            <w:r w:rsidRPr="00E25898">
              <w:rPr>
                <w:vertAlign w:val="superscript"/>
              </w:rPr>
              <w:t>2</w:t>
            </w:r>
          </w:p>
        </w:tc>
        <w:tc>
          <w:tcPr>
            <w:tcW w:w="2700" w:type="dxa"/>
            <w:gridSpan w:val="2"/>
            <w:tcBorders>
              <w:top w:val="single" w:sz="4" w:space="0" w:color="auto"/>
              <w:left w:val="nil"/>
              <w:bottom w:val="single" w:sz="4" w:space="0" w:color="auto"/>
              <w:right w:val="single" w:sz="4" w:space="0" w:color="000000"/>
            </w:tcBorders>
            <w:shd w:val="clear" w:color="000000" w:fill="48A9C5"/>
            <w:vAlign w:val="center"/>
            <w:hideMark/>
          </w:tcPr>
          <w:p w:rsidR="00A2348C" w:rsidRPr="003F6179" w:rsidP="00CB1C05" w14:paraId="20D91844" w14:textId="77777777">
            <w:pPr>
              <w:pStyle w:val="TableSubtitle"/>
            </w:pPr>
            <w:r w:rsidRPr="003F6179">
              <w:t>CARB</w:t>
            </w:r>
            <w:r w:rsidRPr="00E25898">
              <w:rPr>
                <w:vertAlign w:val="superscript"/>
              </w:rPr>
              <w:t>3</w:t>
            </w:r>
          </w:p>
        </w:tc>
        <w:tc>
          <w:tcPr>
            <w:tcW w:w="4140" w:type="dxa"/>
            <w:gridSpan w:val="3"/>
            <w:tcBorders>
              <w:top w:val="single" w:sz="4" w:space="0" w:color="auto"/>
              <w:left w:val="nil"/>
              <w:bottom w:val="single" w:sz="4" w:space="0" w:color="auto"/>
              <w:right w:val="single" w:sz="4" w:space="0" w:color="000000"/>
            </w:tcBorders>
            <w:shd w:val="clear" w:color="000000" w:fill="48A9C5"/>
            <w:vAlign w:val="center"/>
            <w:hideMark/>
          </w:tcPr>
          <w:p w:rsidR="00A2348C" w:rsidRPr="003F6179" w:rsidP="00CB1C05" w14:paraId="4384AEE9" w14:textId="77777777">
            <w:pPr>
              <w:pStyle w:val="TableSubtitle"/>
            </w:pPr>
            <w:r w:rsidRPr="003F6179">
              <w:t>RTI</w:t>
            </w:r>
            <w:r w:rsidRPr="00E25898">
              <w:rPr>
                <w:vertAlign w:val="superscript"/>
              </w:rPr>
              <w:t>4</w:t>
            </w:r>
          </w:p>
        </w:tc>
      </w:tr>
      <w:tr w14:paraId="4EB1525B" w14:textId="77777777" w:rsidTr="008466E5">
        <w:tblPrEx>
          <w:tblW w:w="12685" w:type="dxa"/>
          <w:tblLook w:val="04A0"/>
        </w:tblPrEx>
        <w:trPr>
          <w:trHeight w:val="300"/>
        </w:trPr>
        <w:tc>
          <w:tcPr>
            <w:tcW w:w="3160" w:type="dxa"/>
            <w:vMerge/>
            <w:tcBorders>
              <w:top w:val="single" w:sz="4" w:space="0" w:color="auto"/>
              <w:left w:val="single" w:sz="4" w:space="0" w:color="auto"/>
              <w:bottom w:val="single" w:sz="4" w:space="0" w:color="000000"/>
              <w:right w:val="single" w:sz="4" w:space="0" w:color="auto"/>
            </w:tcBorders>
            <w:vAlign w:val="center"/>
            <w:hideMark/>
          </w:tcPr>
          <w:p w:rsidR="00A2348C" w:rsidRPr="003F6179" w:rsidP="00CB1C05" w14:paraId="5D568BA8" w14:textId="77777777">
            <w:pPr>
              <w:pStyle w:val="TableSubtitle"/>
            </w:pPr>
          </w:p>
        </w:tc>
        <w:tc>
          <w:tcPr>
            <w:tcW w:w="1335" w:type="dxa"/>
            <w:tcBorders>
              <w:top w:val="nil"/>
              <w:left w:val="nil"/>
              <w:bottom w:val="single" w:sz="4" w:space="0" w:color="auto"/>
              <w:right w:val="single" w:sz="4" w:space="0" w:color="auto"/>
            </w:tcBorders>
            <w:shd w:val="clear" w:color="000000" w:fill="48A9C5"/>
            <w:vAlign w:val="center"/>
            <w:hideMark/>
          </w:tcPr>
          <w:p w:rsidR="00A2348C" w:rsidRPr="003F6179" w:rsidP="00CB1C05" w14:paraId="5C388B30" w14:textId="77777777">
            <w:pPr>
              <w:pStyle w:val="TableSubtitle"/>
            </w:pPr>
            <w:r w:rsidRPr="003F6179">
              <w:t>Low</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3F6179" w:rsidP="00CB1C05" w14:paraId="0040A481" w14:textId="77777777">
            <w:pPr>
              <w:pStyle w:val="TableSubtitle"/>
            </w:pPr>
            <w:r w:rsidRPr="003F6179">
              <w:t>High</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3F6179" w:rsidP="00CB1C05" w14:paraId="4AF3AA33" w14:textId="77777777">
            <w:pPr>
              <w:pStyle w:val="TableSubtitle"/>
            </w:pPr>
            <w:r w:rsidRPr="003F6179">
              <w:t>Low</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3F6179" w:rsidP="00CB1C05" w14:paraId="00D54F5C" w14:textId="77777777">
            <w:pPr>
              <w:pStyle w:val="TableSubtitle"/>
            </w:pPr>
            <w:r w:rsidRPr="003F6179">
              <w:t>High</w:t>
            </w:r>
          </w:p>
        </w:tc>
        <w:tc>
          <w:tcPr>
            <w:tcW w:w="1440" w:type="dxa"/>
            <w:tcBorders>
              <w:top w:val="nil"/>
              <w:left w:val="nil"/>
              <w:bottom w:val="single" w:sz="4" w:space="0" w:color="auto"/>
              <w:right w:val="single" w:sz="4" w:space="0" w:color="auto"/>
            </w:tcBorders>
            <w:shd w:val="clear" w:color="000000" w:fill="48A9C5"/>
            <w:vAlign w:val="center"/>
            <w:hideMark/>
          </w:tcPr>
          <w:p w:rsidR="00A2348C" w:rsidRPr="003F6179" w:rsidP="00CB1C05" w14:paraId="12521C58" w14:textId="77777777">
            <w:pPr>
              <w:pStyle w:val="TableSubtitle"/>
            </w:pPr>
            <w:r w:rsidRPr="003F6179">
              <w:t>Low</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3F6179" w:rsidP="00CB1C05" w14:paraId="73161DFB" w14:textId="77777777">
            <w:pPr>
              <w:pStyle w:val="TableSubtitle"/>
            </w:pPr>
            <w:r w:rsidRPr="003F6179">
              <w:t>Mid</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3F6179" w:rsidP="00CB1C05" w14:paraId="32890C80" w14:textId="77777777">
            <w:pPr>
              <w:pStyle w:val="TableSubtitle"/>
            </w:pPr>
            <w:r w:rsidRPr="003F6179">
              <w:t>High</w:t>
            </w:r>
          </w:p>
        </w:tc>
      </w:tr>
      <w:tr w14:paraId="403D490F"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F46FC9" w:rsidRPr="008279C0" w:rsidP="00CB1C05" w14:paraId="03B14E52" w14:textId="77777777">
            <w:pPr>
              <w:pStyle w:val="LTableTextAbt"/>
              <w:rPr>
                <w:b/>
                <w:bCs w:val="0"/>
              </w:rPr>
            </w:pPr>
            <w:r w:rsidRPr="008279C0">
              <w:rPr>
                <w:b/>
                <w:bCs w:val="0"/>
              </w:rPr>
              <w:t>Research and Product Development</w:t>
            </w:r>
          </w:p>
        </w:tc>
        <w:tc>
          <w:tcPr>
            <w:tcW w:w="1335" w:type="dxa"/>
            <w:tcBorders>
              <w:top w:val="nil"/>
              <w:left w:val="nil"/>
              <w:bottom w:val="single" w:sz="4" w:space="0" w:color="auto"/>
              <w:right w:val="single" w:sz="4" w:space="0" w:color="auto"/>
            </w:tcBorders>
            <w:shd w:val="clear" w:color="auto" w:fill="auto"/>
            <w:vAlign w:val="center"/>
            <w:hideMark/>
          </w:tcPr>
          <w:p w:rsidR="00F46FC9" w:rsidRPr="00E850C2" w:rsidP="00CB1C05" w14:paraId="44164A6C"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F46FC9" w:rsidRPr="00E850C2" w:rsidP="00CB1C05" w14:paraId="2631F8A3"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F46FC9" w:rsidRPr="00E850C2" w:rsidP="00CB1C05" w14:paraId="661C522A" w14:textId="77777777">
            <w:pPr>
              <w:pStyle w:val="RTableTextAbt"/>
              <w:rPr>
                <w:rFonts w:asciiTheme="majorBidi" w:hAnsiTheme="majorBidi" w:cstheme="majorBidi"/>
                <w:szCs w:val="18"/>
              </w:rPr>
            </w:pPr>
            <w:r w:rsidRPr="00E850C2">
              <w:rPr>
                <w:rFonts w:asciiTheme="majorBidi" w:hAnsiTheme="majorBidi" w:cstheme="majorBidi"/>
                <w:szCs w:val="18"/>
              </w:rPr>
              <w:t xml:space="preserve">$206 </w:t>
            </w:r>
          </w:p>
        </w:tc>
        <w:tc>
          <w:tcPr>
            <w:tcW w:w="1350" w:type="dxa"/>
            <w:tcBorders>
              <w:top w:val="nil"/>
              <w:left w:val="nil"/>
              <w:bottom w:val="single" w:sz="4" w:space="0" w:color="auto"/>
              <w:right w:val="single" w:sz="4" w:space="0" w:color="auto"/>
            </w:tcBorders>
            <w:shd w:val="clear" w:color="auto" w:fill="auto"/>
            <w:vAlign w:val="center"/>
            <w:hideMark/>
          </w:tcPr>
          <w:p w:rsidR="00F46FC9" w:rsidRPr="00E850C2" w:rsidP="00CB1C05" w14:paraId="67890400" w14:textId="77777777">
            <w:pPr>
              <w:pStyle w:val="RTableTextAbt"/>
              <w:rPr>
                <w:rFonts w:asciiTheme="majorBidi" w:hAnsiTheme="majorBidi" w:cstheme="majorBidi"/>
                <w:szCs w:val="18"/>
              </w:rPr>
            </w:pPr>
            <w:r w:rsidRPr="00E850C2">
              <w:rPr>
                <w:rFonts w:asciiTheme="majorBidi" w:hAnsiTheme="majorBidi" w:cstheme="majorBidi"/>
                <w:szCs w:val="18"/>
              </w:rPr>
              <w:t xml:space="preserve">$8,044 </w:t>
            </w:r>
          </w:p>
        </w:tc>
        <w:tc>
          <w:tcPr>
            <w:tcW w:w="1440" w:type="dxa"/>
            <w:tcBorders>
              <w:top w:val="nil"/>
              <w:left w:val="nil"/>
              <w:bottom w:val="single" w:sz="4" w:space="0" w:color="auto"/>
              <w:right w:val="single" w:sz="4" w:space="0" w:color="auto"/>
            </w:tcBorders>
            <w:shd w:val="clear" w:color="auto" w:fill="auto"/>
            <w:vAlign w:val="center"/>
            <w:hideMark/>
          </w:tcPr>
          <w:p w:rsidR="00F46FC9" w:rsidRPr="00E850C2" w:rsidP="00CB1C05" w14:paraId="0E6B5FAD" w14:textId="77777777">
            <w:pPr>
              <w:pStyle w:val="RTableTextAbt"/>
              <w:rPr>
                <w:rFonts w:asciiTheme="majorBidi" w:hAnsiTheme="majorBidi" w:cstheme="majorBidi"/>
                <w:szCs w:val="18"/>
              </w:rPr>
            </w:pPr>
            <w:r w:rsidRPr="00E850C2">
              <w:rPr>
                <w:rFonts w:asciiTheme="majorBidi" w:hAnsiTheme="majorBidi" w:cstheme="majorBidi"/>
                <w:szCs w:val="18"/>
              </w:rPr>
              <w:t xml:space="preserve">$12,473 </w:t>
            </w:r>
          </w:p>
        </w:tc>
        <w:tc>
          <w:tcPr>
            <w:tcW w:w="1350" w:type="dxa"/>
            <w:tcBorders>
              <w:top w:val="nil"/>
              <w:left w:val="nil"/>
              <w:bottom w:val="single" w:sz="4" w:space="0" w:color="auto"/>
              <w:right w:val="single" w:sz="4" w:space="0" w:color="auto"/>
            </w:tcBorders>
            <w:shd w:val="clear" w:color="auto" w:fill="auto"/>
            <w:vAlign w:val="center"/>
            <w:hideMark/>
          </w:tcPr>
          <w:p w:rsidR="00F46FC9" w:rsidRPr="00E850C2" w:rsidP="00CB1C05" w14:paraId="484223FF" w14:textId="77777777">
            <w:pPr>
              <w:pStyle w:val="RTableTextAbt"/>
              <w:rPr>
                <w:rFonts w:asciiTheme="majorBidi" w:hAnsiTheme="majorBidi" w:cstheme="majorBidi"/>
                <w:szCs w:val="18"/>
              </w:rPr>
            </w:pPr>
            <w:r w:rsidRPr="00E850C2">
              <w:rPr>
                <w:rFonts w:asciiTheme="majorBidi" w:hAnsiTheme="majorBidi" w:cstheme="majorBidi"/>
                <w:szCs w:val="18"/>
              </w:rPr>
              <w:t xml:space="preserve">$52,891 </w:t>
            </w:r>
          </w:p>
        </w:tc>
        <w:tc>
          <w:tcPr>
            <w:tcW w:w="1350" w:type="dxa"/>
            <w:tcBorders>
              <w:top w:val="nil"/>
              <w:left w:val="nil"/>
              <w:bottom w:val="single" w:sz="4" w:space="0" w:color="auto"/>
              <w:right w:val="single" w:sz="4" w:space="0" w:color="auto"/>
            </w:tcBorders>
            <w:shd w:val="clear" w:color="auto" w:fill="auto"/>
            <w:vAlign w:val="center"/>
            <w:hideMark/>
          </w:tcPr>
          <w:p w:rsidR="00F46FC9" w:rsidRPr="00E850C2" w:rsidP="00CB1C05" w14:paraId="2C6BD7A9" w14:textId="77777777">
            <w:pPr>
              <w:pStyle w:val="RTableTextAbt"/>
              <w:rPr>
                <w:rFonts w:asciiTheme="majorBidi" w:hAnsiTheme="majorBidi" w:cstheme="majorBidi"/>
                <w:szCs w:val="18"/>
              </w:rPr>
            </w:pPr>
            <w:r w:rsidRPr="00E850C2">
              <w:rPr>
                <w:rFonts w:asciiTheme="majorBidi" w:hAnsiTheme="majorBidi" w:cstheme="majorBidi"/>
                <w:szCs w:val="18"/>
              </w:rPr>
              <w:t xml:space="preserve">$106,246 </w:t>
            </w:r>
          </w:p>
        </w:tc>
      </w:tr>
      <w:tr w14:paraId="52111CC8" w14:textId="77777777" w:rsidTr="008466E5">
        <w:tblPrEx>
          <w:tblW w:w="12685" w:type="dxa"/>
          <w:tblLook w:val="04A0"/>
        </w:tblPrEx>
        <w:trPr>
          <w:trHeight w:val="300"/>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A2348C" w:rsidRPr="00E850C2" w:rsidP="00CB1C05" w14:paraId="0A28960D" w14:textId="77777777">
            <w:pPr>
              <w:pStyle w:val="LTableTextAbt"/>
              <w:rPr>
                <w:rFonts w:asciiTheme="majorBidi" w:hAnsiTheme="majorBidi" w:cstheme="majorBidi"/>
                <w:b/>
                <w:bCs w:val="0"/>
                <w:szCs w:val="18"/>
              </w:rPr>
            </w:pPr>
            <w:r w:rsidRPr="00E850C2">
              <w:rPr>
                <w:rFonts w:asciiTheme="majorBidi" w:hAnsiTheme="majorBidi" w:cstheme="majorBidi"/>
                <w:b/>
                <w:bCs w:val="0"/>
                <w:szCs w:val="18"/>
              </w:rPr>
              <w:t>Product Performance Testing</w:t>
            </w:r>
          </w:p>
        </w:tc>
      </w:tr>
      <w:tr w14:paraId="159896B2" w14:textId="77777777" w:rsidTr="00DF08DE">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0717D" w:rsidRPr="008279C0" w:rsidP="00CB1C05" w14:paraId="7589F700" w14:textId="77777777">
            <w:pPr>
              <w:pStyle w:val="LTableTextAbt"/>
            </w:pPr>
            <w:r w:rsidRPr="008279C0">
              <w:t>-Stability Testing</w:t>
            </w:r>
          </w:p>
        </w:tc>
        <w:tc>
          <w:tcPr>
            <w:tcW w:w="1335" w:type="dxa"/>
            <w:tcBorders>
              <w:top w:val="nil"/>
              <w:left w:val="nil"/>
              <w:bottom w:val="single" w:sz="4" w:space="0" w:color="auto"/>
              <w:right w:val="single" w:sz="4" w:space="0" w:color="auto"/>
            </w:tcBorders>
            <w:shd w:val="clear" w:color="auto" w:fill="auto"/>
            <w:vAlign w:val="center"/>
            <w:hideMark/>
          </w:tcPr>
          <w:p w:rsidR="0040717D" w:rsidRPr="00E850C2" w:rsidP="00CB1C05" w14:paraId="48D5ACBE"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4850C4AC"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5D95D78B"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587AE043" w14:textId="77777777">
            <w:pPr>
              <w:pStyle w:val="RTableTextAbt"/>
              <w:rPr>
                <w:rFonts w:asciiTheme="majorBidi" w:hAnsiTheme="majorBidi" w:cstheme="majorBidi"/>
                <w:szCs w:val="18"/>
              </w:rPr>
            </w:pPr>
            <w:r w:rsidRPr="00E850C2">
              <w:rPr>
                <w:rFonts w:asciiTheme="majorBidi" w:hAnsiTheme="majorBidi" w:cstheme="majorBidi"/>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40717D" w:rsidRPr="00E850C2" w:rsidP="00CB1C05" w14:paraId="7CFA5256" w14:textId="77777777">
            <w:pPr>
              <w:pStyle w:val="RTableTextAbt"/>
              <w:rPr>
                <w:rFonts w:asciiTheme="majorBidi" w:hAnsiTheme="majorBidi" w:cstheme="majorBidi"/>
                <w:szCs w:val="18"/>
              </w:rPr>
            </w:pPr>
            <w:r w:rsidRPr="00E850C2">
              <w:rPr>
                <w:rFonts w:asciiTheme="majorBidi" w:hAnsiTheme="majorBidi" w:cstheme="majorBidi"/>
                <w:szCs w:val="18"/>
              </w:rPr>
              <w:t xml:space="preserve">$1,063 </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2A35B1F1" w14:textId="77777777">
            <w:pPr>
              <w:pStyle w:val="RTableTextAbt"/>
              <w:rPr>
                <w:rFonts w:asciiTheme="majorBidi" w:hAnsiTheme="majorBidi" w:cstheme="majorBidi"/>
                <w:szCs w:val="18"/>
              </w:rPr>
            </w:pPr>
            <w:r w:rsidRPr="00E850C2">
              <w:rPr>
                <w:rFonts w:asciiTheme="majorBidi" w:hAnsiTheme="majorBidi" w:cstheme="majorBidi"/>
                <w:szCs w:val="18"/>
              </w:rPr>
              <w:t xml:space="preserve">$3,657 </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68F83866" w14:textId="77777777">
            <w:pPr>
              <w:pStyle w:val="RTableTextAbt"/>
              <w:rPr>
                <w:rFonts w:asciiTheme="majorBidi" w:hAnsiTheme="majorBidi" w:cstheme="majorBidi"/>
                <w:szCs w:val="18"/>
              </w:rPr>
            </w:pPr>
            <w:r w:rsidRPr="00E850C2">
              <w:rPr>
                <w:rFonts w:asciiTheme="majorBidi" w:hAnsiTheme="majorBidi" w:cstheme="majorBidi"/>
                <w:szCs w:val="18"/>
              </w:rPr>
              <w:t xml:space="preserve">$8,842 </w:t>
            </w:r>
          </w:p>
        </w:tc>
      </w:tr>
      <w:tr w14:paraId="1C3D5CF7" w14:textId="77777777" w:rsidTr="00DF08DE">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0717D" w:rsidRPr="008279C0" w:rsidP="00CB1C05" w14:paraId="19D9E4E3" w14:textId="77777777">
            <w:pPr>
              <w:pStyle w:val="LTableTextAbt"/>
            </w:pPr>
            <w:r w:rsidRPr="008279C0">
              <w:t>-Efficacy Testing</w:t>
            </w:r>
          </w:p>
        </w:tc>
        <w:tc>
          <w:tcPr>
            <w:tcW w:w="1335" w:type="dxa"/>
            <w:tcBorders>
              <w:top w:val="nil"/>
              <w:left w:val="nil"/>
              <w:bottom w:val="single" w:sz="4" w:space="0" w:color="auto"/>
              <w:right w:val="single" w:sz="4" w:space="0" w:color="auto"/>
            </w:tcBorders>
            <w:shd w:val="clear" w:color="auto" w:fill="auto"/>
            <w:vAlign w:val="center"/>
            <w:hideMark/>
          </w:tcPr>
          <w:p w:rsidR="0040717D" w:rsidRPr="00E850C2" w:rsidP="00CB1C05" w14:paraId="572E911C"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3081C54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7D7AE48C"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6E9EDD4C" w14:textId="77777777">
            <w:pPr>
              <w:pStyle w:val="RTableTextAbt"/>
              <w:rPr>
                <w:rFonts w:asciiTheme="majorBidi" w:hAnsiTheme="majorBidi" w:cstheme="majorBidi"/>
                <w:szCs w:val="18"/>
              </w:rPr>
            </w:pPr>
            <w:r w:rsidRPr="00E850C2">
              <w:rPr>
                <w:rFonts w:asciiTheme="majorBidi" w:hAnsiTheme="majorBidi" w:cstheme="majorBidi"/>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40717D" w:rsidRPr="00E850C2" w:rsidP="00CB1C05" w14:paraId="5F9C91FC"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1499679C"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5C289733"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33FEF8D3" w14:textId="77777777" w:rsidTr="00DF08DE">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0717D" w:rsidRPr="008279C0" w:rsidP="00CB1C05" w14:paraId="7924369C" w14:textId="77777777">
            <w:pPr>
              <w:pStyle w:val="LTableTextAbt"/>
            </w:pPr>
            <w:r w:rsidRPr="008279C0">
              <w:t>-Safety Testing</w:t>
            </w:r>
          </w:p>
        </w:tc>
        <w:tc>
          <w:tcPr>
            <w:tcW w:w="1335" w:type="dxa"/>
            <w:tcBorders>
              <w:top w:val="nil"/>
              <w:left w:val="nil"/>
              <w:bottom w:val="single" w:sz="4" w:space="0" w:color="auto"/>
              <w:right w:val="single" w:sz="4" w:space="0" w:color="auto"/>
            </w:tcBorders>
            <w:shd w:val="clear" w:color="auto" w:fill="auto"/>
            <w:vAlign w:val="center"/>
            <w:hideMark/>
          </w:tcPr>
          <w:p w:rsidR="0040717D" w:rsidRPr="00E850C2" w:rsidP="00CB1C05" w14:paraId="7D4FF86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7FFA743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464A5819"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2D228E60" w14:textId="77777777">
            <w:pPr>
              <w:pStyle w:val="RTableTextAbt"/>
              <w:rPr>
                <w:rFonts w:asciiTheme="majorBidi" w:hAnsiTheme="majorBidi" w:cstheme="majorBidi"/>
                <w:szCs w:val="18"/>
              </w:rPr>
            </w:pPr>
            <w:r w:rsidRPr="00E850C2">
              <w:rPr>
                <w:rFonts w:asciiTheme="majorBidi" w:hAnsiTheme="majorBidi" w:cstheme="majorBidi"/>
                <w:szCs w:val="18"/>
              </w:rPr>
              <w:t xml:space="preserve">$4,331 </w:t>
            </w:r>
          </w:p>
        </w:tc>
        <w:tc>
          <w:tcPr>
            <w:tcW w:w="1440" w:type="dxa"/>
            <w:tcBorders>
              <w:top w:val="nil"/>
              <w:left w:val="nil"/>
              <w:bottom w:val="single" w:sz="4" w:space="0" w:color="auto"/>
              <w:right w:val="single" w:sz="4" w:space="0" w:color="auto"/>
            </w:tcBorders>
            <w:shd w:val="clear" w:color="auto" w:fill="auto"/>
            <w:vAlign w:val="center"/>
            <w:hideMark/>
          </w:tcPr>
          <w:p w:rsidR="0040717D" w:rsidRPr="00E850C2" w:rsidP="00CB1C05" w14:paraId="21BCC3CE"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61B081E3"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0717D" w:rsidRPr="00E850C2" w:rsidP="00CB1C05" w14:paraId="4B73C951"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2BCD6A0B" w14:textId="77777777" w:rsidTr="008466E5">
        <w:tblPrEx>
          <w:tblW w:w="12685" w:type="dxa"/>
          <w:tblLook w:val="04A0"/>
        </w:tblPrEx>
        <w:trPr>
          <w:trHeight w:val="300"/>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950B16" w:rsidRPr="00E850C2" w:rsidP="00CB1C05" w14:paraId="579C8CAB" w14:textId="77777777">
            <w:pPr>
              <w:pStyle w:val="LTableTextAbt"/>
              <w:rPr>
                <w:rFonts w:asciiTheme="majorBidi" w:hAnsiTheme="majorBidi" w:cstheme="majorBidi"/>
                <w:b/>
                <w:bCs w:val="0"/>
                <w:szCs w:val="18"/>
              </w:rPr>
            </w:pPr>
            <w:r w:rsidRPr="00E850C2">
              <w:rPr>
                <w:rFonts w:asciiTheme="majorBidi" w:hAnsiTheme="majorBidi" w:cstheme="majorBidi"/>
                <w:b/>
                <w:bCs w:val="0"/>
                <w:szCs w:val="18"/>
              </w:rPr>
              <w:t>Production and Manufacturing Changes</w:t>
            </w:r>
          </w:p>
        </w:tc>
      </w:tr>
      <w:tr w14:paraId="567B5838"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0269ED62" w14:textId="77777777">
            <w:pPr>
              <w:pStyle w:val="LTableTextAbt"/>
            </w:pPr>
            <w:r w:rsidRPr="008279C0">
              <w:t>-Process Change</w:t>
            </w:r>
          </w:p>
        </w:tc>
        <w:tc>
          <w:tcPr>
            <w:tcW w:w="1335" w:type="dxa"/>
            <w:vMerge w:val="restart"/>
            <w:tcBorders>
              <w:top w:val="nil"/>
              <w:left w:val="single" w:sz="4" w:space="0" w:color="auto"/>
              <w:bottom w:val="single" w:sz="4" w:space="0" w:color="000000"/>
              <w:right w:val="single" w:sz="4" w:space="0" w:color="auto"/>
            </w:tcBorders>
            <w:shd w:val="clear" w:color="auto" w:fill="auto"/>
            <w:vAlign w:val="center"/>
            <w:hideMark/>
          </w:tcPr>
          <w:p w:rsidR="003737AD" w:rsidRPr="00E850C2" w:rsidP="00CB1C05" w14:paraId="34C483B9"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3737AD" w:rsidRPr="00E850C2" w:rsidP="00CB1C05" w14:paraId="71FE0FBF"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3737AD" w:rsidRPr="00E850C2" w:rsidP="00CB1C05" w14:paraId="3AAF046E"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3737AD" w:rsidRPr="00E850C2" w:rsidP="00CB1C05" w14:paraId="6749B51E" w14:textId="77777777">
            <w:pPr>
              <w:pStyle w:val="RTableTextAbt"/>
              <w:rPr>
                <w:rFonts w:asciiTheme="majorBidi" w:hAnsiTheme="majorBidi" w:cstheme="majorBidi"/>
                <w:szCs w:val="18"/>
              </w:rPr>
            </w:pPr>
            <w:r w:rsidRPr="00E850C2">
              <w:rPr>
                <w:rFonts w:asciiTheme="majorBidi" w:hAnsiTheme="majorBidi" w:cstheme="majorBidi"/>
                <w:szCs w:val="18"/>
              </w:rPr>
              <w:t xml:space="preserve">$2,062 </w:t>
            </w: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11B632D7"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15C92E03"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61F6DCA4"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10D32836"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54F4319C" w14:textId="77777777">
            <w:pPr>
              <w:pStyle w:val="LTableTextAbt"/>
            </w:pPr>
            <w:r w:rsidRPr="008279C0">
              <w:t>-Start-up and Verification</w:t>
            </w:r>
          </w:p>
        </w:tc>
        <w:tc>
          <w:tcPr>
            <w:tcW w:w="1335" w:type="dxa"/>
            <w:vMerge/>
            <w:tcBorders>
              <w:top w:val="nil"/>
              <w:left w:val="single" w:sz="4" w:space="0" w:color="auto"/>
              <w:bottom w:val="single" w:sz="4" w:space="0" w:color="000000"/>
              <w:right w:val="single" w:sz="4" w:space="0" w:color="auto"/>
            </w:tcBorders>
            <w:vAlign w:val="center"/>
            <w:hideMark/>
          </w:tcPr>
          <w:p w:rsidR="003737AD" w:rsidRPr="00E850C2" w:rsidP="00CB1C05" w14:paraId="372022A3"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3737AD" w:rsidRPr="00E850C2" w:rsidP="00CB1C05" w14:paraId="66DD8F72"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3737AD" w:rsidRPr="00E850C2" w:rsidP="00CB1C05" w14:paraId="5CD4E626"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3737AD" w:rsidRPr="00E850C2" w:rsidP="00CB1C05" w14:paraId="6E8E228F" w14:textId="77777777">
            <w:pPr>
              <w:pStyle w:val="RTableTextAbt"/>
              <w:rPr>
                <w:rFonts w:asciiTheme="majorBidi" w:hAnsiTheme="majorBidi" w:cstheme="majorBidi"/>
                <w:szCs w:val="18"/>
              </w:rPr>
            </w:pP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5DD0B139" w14:textId="77777777">
            <w:pPr>
              <w:pStyle w:val="RTableTextAbt"/>
              <w:rPr>
                <w:rFonts w:asciiTheme="majorBidi" w:hAnsiTheme="majorBidi" w:cstheme="majorBidi"/>
                <w:szCs w:val="18"/>
              </w:rPr>
            </w:pPr>
            <w:r w:rsidRPr="00E850C2">
              <w:rPr>
                <w:rFonts w:asciiTheme="majorBidi" w:hAnsiTheme="majorBidi" w:cstheme="majorBidi"/>
                <w:szCs w:val="18"/>
              </w:rPr>
              <w:t xml:space="preserve">$1,841 </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2A2BB97D" w14:textId="77777777">
            <w:pPr>
              <w:pStyle w:val="RTableTextAbt"/>
              <w:rPr>
                <w:rFonts w:asciiTheme="majorBidi" w:hAnsiTheme="majorBidi" w:cstheme="majorBidi"/>
                <w:szCs w:val="18"/>
              </w:rPr>
            </w:pPr>
            <w:r w:rsidRPr="00E850C2">
              <w:rPr>
                <w:rFonts w:asciiTheme="majorBidi" w:hAnsiTheme="majorBidi" w:cstheme="majorBidi"/>
                <w:szCs w:val="18"/>
              </w:rPr>
              <w:t xml:space="preserve">$9,204 </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6A77CBD2" w14:textId="77777777">
            <w:pPr>
              <w:pStyle w:val="RTableTextAbt"/>
              <w:rPr>
                <w:rFonts w:asciiTheme="majorBidi" w:hAnsiTheme="majorBidi" w:cstheme="majorBidi"/>
                <w:szCs w:val="18"/>
              </w:rPr>
            </w:pPr>
            <w:r w:rsidRPr="00E850C2">
              <w:rPr>
                <w:rFonts w:asciiTheme="majorBidi" w:hAnsiTheme="majorBidi" w:cstheme="majorBidi"/>
                <w:szCs w:val="18"/>
              </w:rPr>
              <w:t xml:space="preserve">$20,294 </w:t>
            </w:r>
          </w:p>
        </w:tc>
      </w:tr>
      <w:tr w14:paraId="49F64C37"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0FBA48D5" w14:textId="77777777">
            <w:pPr>
              <w:pStyle w:val="LTableTextAbt"/>
            </w:pPr>
            <w:r w:rsidRPr="008279C0">
              <w:t>-Plant Testing</w:t>
            </w:r>
          </w:p>
        </w:tc>
        <w:tc>
          <w:tcPr>
            <w:tcW w:w="1335" w:type="dxa"/>
            <w:vMerge/>
            <w:tcBorders>
              <w:top w:val="nil"/>
              <w:left w:val="single" w:sz="4" w:space="0" w:color="auto"/>
              <w:bottom w:val="single" w:sz="4" w:space="0" w:color="000000"/>
              <w:right w:val="single" w:sz="4" w:space="0" w:color="auto"/>
            </w:tcBorders>
            <w:vAlign w:val="center"/>
            <w:hideMark/>
          </w:tcPr>
          <w:p w:rsidR="003737AD" w:rsidRPr="00E850C2" w:rsidP="00CB1C05" w14:paraId="7888C31B"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3737AD" w:rsidRPr="00E850C2" w:rsidP="00CB1C05" w14:paraId="31B1D7B3"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3737AD" w:rsidRPr="00E850C2" w:rsidP="00CB1C05" w14:paraId="0EACAF4B"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3737AD" w:rsidRPr="00E850C2" w:rsidP="00CB1C05" w14:paraId="11CD8BBE" w14:textId="77777777">
            <w:pPr>
              <w:pStyle w:val="RTableTextAbt"/>
              <w:rPr>
                <w:rFonts w:asciiTheme="majorBidi" w:hAnsiTheme="majorBidi" w:cstheme="majorBidi"/>
                <w:szCs w:val="18"/>
              </w:rPr>
            </w:pP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1576B40B"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05E5D06F"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5C79DBE8"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46023E1C"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08D6BA44" w14:textId="77777777">
            <w:pPr>
              <w:pStyle w:val="LTableTextAbt"/>
              <w:rPr>
                <w:b/>
                <w:bCs w:val="0"/>
              </w:rPr>
            </w:pPr>
            <w:r w:rsidRPr="008279C0">
              <w:rPr>
                <w:b/>
                <w:bCs w:val="0"/>
              </w:rPr>
              <w:t>Packaging</w:t>
            </w:r>
          </w:p>
        </w:tc>
        <w:tc>
          <w:tcPr>
            <w:tcW w:w="1335" w:type="dxa"/>
            <w:tcBorders>
              <w:top w:val="nil"/>
              <w:left w:val="nil"/>
              <w:bottom w:val="single" w:sz="4" w:space="0" w:color="auto"/>
              <w:right w:val="single" w:sz="4" w:space="0" w:color="auto"/>
            </w:tcBorders>
            <w:shd w:val="clear" w:color="auto" w:fill="auto"/>
            <w:vAlign w:val="center"/>
            <w:hideMark/>
          </w:tcPr>
          <w:p w:rsidR="003737AD" w:rsidRPr="00E850C2" w:rsidP="00CB1C05" w14:paraId="30B485D7"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187F595B"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6893C023"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073EF4E1"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15452060"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17F7C50A"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174ED306"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1DA83E49"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5F158319" w14:textId="77777777">
            <w:pPr>
              <w:pStyle w:val="LTableTextAbt"/>
              <w:rPr>
                <w:b/>
                <w:bCs w:val="0"/>
              </w:rPr>
            </w:pPr>
            <w:r w:rsidRPr="008279C0">
              <w:rPr>
                <w:b/>
                <w:bCs w:val="0"/>
              </w:rPr>
              <w:t>Labeling</w:t>
            </w:r>
          </w:p>
        </w:tc>
        <w:tc>
          <w:tcPr>
            <w:tcW w:w="1335" w:type="dxa"/>
            <w:tcBorders>
              <w:top w:val="nil"/>
              <w:left w:val="nil"/>
              <w:bottom w:val="single" w:sz="4" w:space="0" w:color="auto"/>
              <w:right w:val="single" w:sz="4" w:space="0" w:color="auto"/>
            </w:tcBorders>
            <w:shd w:val="clear" w:color="auto" w:fill="auto"/>
            <w:vAlign w:val="center"/>
            <w:hideMark/>
          </w:tcPr>
          <w:p w:rsidR="003737AD" w:rsidRPr="00E850C2" w:rsidP="00CB1C05" w14:paraId="5753487F"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311117F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77D2154E"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51884DB7" w14:textId="77777777">
            <w:pPr>
              <w:pStyle w:val="RTableTextAbt"/>
              <w:rPr>
                <w:rFonts w:asciiTheme="majorBidi" w:hAnsiTheme="majorBidi" w:cstheme="majorBidi"/>
                <w:szCs w:val="18"/>
              </w:rPr>
            </w:pPr>
            <w:r w:rsidRPr="00E850C2">
              <w:rPr>
                <w:rFonts w:asciiTheme="majorBidi" w:hAnsiTheme="majorBidi" w:cstheme="majorBidi"/>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751A5366"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0DFE5BCE"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7214A91A"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3A9136FE" w14:textId="77777777" w:rsidTr="008466E5">
        <w:tblPrEx>
          <w:tblW w:w="12685" w:type="dxa"/>
          <w:tblLook w:val="04A0"/>
        </w:tblPrEx>
        <w:trPr>
          <w:trHeight w:val="300"/>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950B16" w:rsidRPr="00E850C2" w:rsidP="00CB1C05" w14:paraId="5A6A4977" w14:textId="77777777">
            <w:pPr>
              <w:pStyle w:val="LTableTextAbt"/>
              <w:rPr>
                <w:rFonts w:asciiTheme="majorBidi" w:hAnsiTheme="majorBidi" w:cstheme="majorBidi"/>
                <w:b/>
                <w:bCs w:val="0"/>
                <w:szCs w:val="18"/>
              </w:rPr>
            </w:pPr>
            <w:r w:rsidRPr="00E850C2">
              <w:rPr>
                <w:rFonts w:asciiTheme="majorBidi" w:hAnsiTheme="majorBidi" w:cstheme="majorBidi"/>
                <w:b/>
                <w:bCs w:val="0"/>
                <w:szCs w:val="18"/>
              </w:rPr>
              <w:t>Marketing</w:t>
            </w:r>
          </w:p>
        </w:tc>
      </w:tr>
      <w:tr w14:paraId="40B19802"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6FF7832A" w14:textId="77777777">
            <w:pPr>
              <w:pStyle w:val="LTableTextAbt"/>
            </w:pPr>
            <w:r w:rsidRPr="008279C0">
              <w:t>-Market Group Testing</w:t>
            </w:r>
          </w:p>
        </w:tc>
        <w:tc>
          <w:tcPr>
            <w:tcW w:w="1335" w:type="dxa"/>
            <w:tcBorders>
              <w:top w:val="nil"/>
              <w:left w:val="nil"/>
              <w:bottom w:val="single" w:sz="4" w:space="0" w:color="auto"/>
              <w:right w:val="single" w:sz="4" w:space="0" w:color="auto"/>
            </w:tcBorders>
            <w:shd w:val="clear" w:color="auto" w:fill="auto"/>
            <w:vAlign w:val="center"/>
            <w:hideMark/>
          </w:tcPr>
          <w:p w:rsidR="003737AD" w:rsidRPr="00E850C2" w:rsidP="00CB1C05" w14:paraId="056FDABF"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2F2787DC"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1A93DEC9"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35D69305" w14:textId="77777777">
            <w:pPr>
              <w:pStyle w:val="RTableTextAbt"/>
              <w:rPr>
                <w:rFonts w:asciiTheme="majorBidi" w:hAnsiTheme="majorBidi" w:cstheme="majorBidi"/>
                <w:szCs w:val="18"/>
              </w:rPr>
            </w:pPr>
            <w:r w:rsidRPr="00E850C2">
              <w:rPr>
                <w:rFonts w:asciiTheme="majorBidi" w:hAnsiTheme="majorBidi" w:cstheme="majorBidi"/>
                <w:szCs w:val="18"/>
              </w:rPr>
              <w:t xml:space="preserve">$619 </w:t>
            </w: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03D30408"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514E58E2"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45B4B5DC"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48C66F53"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78214B75" w14:textId="77777777">
            <w:pPr>
              <w:pStyle w:val="LTableTextAbt"/>
            </w:pPr>
            <w:r w:rsidRPr="008279C0">
              <w:t>-Technical Literature</w:t>
            </w:r>
          </w:p>
        </w:tc>
        <w:tc>
          <w:tcPr>
            <w:tcW w:w="1335" w:type="dxa"/>
            <w:tcBorders>
              <w:top w:val="nil"/>
              <w:left w:val="nil"/>
              <w:bottom w:val="single" w:sz="4" w:space="0" w:color="auto"/>
              <w:right w:val="single" w:sz="4" w:space="0" w:color="auto"/>
            </w:tcBorders>
            <w:shd w:val="clear" w:color="auto" w:fill="auto"/>
            <w:vAlign w:val="center"/>
            <w:hideMark/>
          </w:tcPr>
          <w:p w:rsidR="003737AD" w:rsidRPr="00E850C2" w:rsidP="00CB1C05" w14:paraId="3058B354"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55E45FA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35375899"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274EBCE0" w14:textId="77777777">
            <w:pPr>
              <w:pStyle w:val="RTableTextAbt"/>
              <w:rPr>
                <w:rFonts w:asciiTheme="majorBidi" w:hAnsiTheme="majorBidi" w:cstheme="majorBidi"/>
                <w:szCs w:val="18"/>
              </w:rPr>
            </w:pPr>
            <w:r w:rsidRPr="00E850C2">
              <w:rPr>
                <w:rFonts w:asciiTheme="majorBidi" w:hAnsiTheme="majorBidi" w:cstheme="majorBidi"/>
                <w:szCs w:val="18"/>
              </w:rPr>
              <w:t xml:space="preserve">$412 </w:t>
            </w: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12B0A84E"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1E358464"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0624B1D2"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4E5A18E9" w14:textId="77777777" w:rsidTr="008466E5">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737AD" w:rsidRPr="008279C0" w:rsidP="00CB1C05" w14:paraId="7FA9992B" w14:textId="77777777">
            <w:pPr>
              <w:pStyle w:val="LTableTextAbt"/>
              <w:rPr>
                <w:b/>
                <w:bCs w:val="0"/>
              </w:rPr>
            </w:pPr>
            <w:r w:rsidRPr="008279C0">
              <w:rPr>
                <w:b/>
                <w:bCs w:val="0"/>
              </w:rPr>
              <w:t>TOTAL</w:t>
            </w:r>
          </w:p>
        </w:tc>
        <w:tc>
          <w:tcPr>
            <w:tcW w:w="1335" w:type="dxa"/>
            <w:tcBorders>
              <w:top w:val="nil"/>
              <w:left w:val="nil"/>
              <w:bottom w:val="single" w:sz="4" w:space="0" w:color="auto"/>
              <w:right w:val="single" w:sz="4" w:space="0" w:color="auto"/>
            </w:tcBorders>
            <w:shd w:val="clear" w:color="auto" w:fill="auto"/>
            <w:vAlign w:val="center"/>
            <w:hideMark/>
          </w:tcPr>
          <w:p w:rsidR="003737AD" w:rsidRPr="00E850C2" w:rsidP="00CB1C05" w14:paraId="2865F48B"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0 </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6A633DF4"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27,906 </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7C4CA216"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206 </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22F32E24"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21,037 </w:t>
            </w:r>
          </w:p>
        </w:tc>
        <w:tc>
          <w:tcPr>
            <w:tcW w:w="1440" w:type="dxa"/>
            <w:tcBorders>
              <w:top w:val="nil"/>
              <w:left w:val="nil"/>
              <w:bottom w:val="single" w:sz="4" w:space="0" w:color="auto"/>
              <w:right w:val="single" w:sz="4" w:space="0" w:color="auto"/>
            </w:tcBorders>
            <w:shd w:val="clear" w:color="auto" w:fill="auto"/>
            <w:vAlign w:val="center"/>
            <w:hideMark/>
          </w:tcPr>
          <w:p w:rsidR="003737AD" w:rsidRPr="00E850C2" w:rsidP="00CB1C05" w14:paraId="663DD033"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15,376 </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6C692C69"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65,752 </w:t>
            </w:r>
          </w:p>
        </w:tc>
        <w:tc>
          <w:tcPr>
            <w:tcW w:w="1350" w:type="dxa"/>
            <w:tcBorders>
              <w:top w:val="nil"/>
              <w:left w:val="nil"/>
              <w:bottom w:val="single" w:sz="4" w:space="0" w:color="auto"/>
              <w:right w:val="single" w:sz="4" w:space="0" w:color="auto"/>
            </w:tcBorders>
            <w:shd w:val="clear" w:color="auto" w:fill="auto"/>
            <w:vAlign w:val="center"/>
            <w:hideMark/>
          </w:tcPr>
          <w:p w:rsidR="003737AD" w:rsidRPr="00E850C2" w:rsidP="00CB1C05" w14:paraId="19D9A9F7"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135,383 </w:t>
            </w:r>
          </w:p>
        </w:tc>
      </w:tr>
      <w:tr w14:paraId="01D8A04D" w14:textId="77777777" w:rsidTr="008466E5">
        <w:tblPrEx>
          <w:tblW w:w="12685" w:type="dxa"/>
          <w:tblLook w:val="04A0"/>
        </w:tblPrEx>
        <w:trPr>
          <w:trHeight w:val="1214"/>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950B16" w:rsidRPr="008279C0" w:rsidP="00CB1C05" w14:paraId="717A749D" w14:textId="77777777">
            <w:pPr>
              <w:pStyle w:val="LTableTextAbt"/>
            </w:pPr>
            <w:r w:rsidRPr="008279C0">
              <w:t xml:space="preserve">A dash </w:t>
            </w:r>
            <w:r w:rsidR="007F2AA9">
              <w:t>“</w:t>
            </w:r>
            <w:r w:rsidRPr="008279C0">
              <w:t>-</w:t>
            </w:r>
            <w:r w:rsidR="007F2AA9">
              <w:t>“</w:t>
            </w:r>
            <w:r w:rsidRPr="008279C0">
              <w:t xml:space="preserve"> indicates that the source did not estimate costs for that component</w:t>
            </w:r>
            <w:r w:rsidR="007F2AA9">
              <w:t>.</w:t>
            </w:r>
            <w:r w:rsidRPr="008279C0">
              <w:br/>
            </w:r>
            <w:r w:rsidRPr="008279C0">
              <w:rPr>
                <w:vertAlign w:val="superscript"/>
              </w:rPr>
              <w:t>1</w:t>
            </w:r>
            <w:r w:rsidRPr="008279C0">
              <w:t xml:space="preserve"> Corresponds to dilution and substitution of non-critical component strategies (e.g.</w:t>
            </w:r>
            <w:r w:rsidR="007F2AA9">
              <w:t>,</w:t>
            </w:r>
            <w:r w:rsidRPr="008279C0">
              <w:t xml:space="preserve"> dyes/colorants, preservatives).</w:t>
            </w:r>
            <w:r w:rsidRPr="008279C0">
              <w:br/>
            </w:r>
            <w:r w:rsidRPr="008279C0">
              <w:rPr>
                <w:vertAlign w:val="superscript"/>
              </w:rPr>
              <w:t>2</w:t>
            </w:r>
            <w:r w:rsidRPr="008279C0">
              <w:t xml:space="preserve"> Low and high estimates correspond to minimum and mean capital cost estimates from </w:t>
            </w: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t>, respectively.</w:t>
            </w:r>
            <w:r w:rsidRPr="008279C0">
              <w:br/>
            </w:r>
            <w:r w:rsidRPr="008279C0">
              <w:rPr>
                <w:vertAlign w:val="superscript"/>
              </w:rPr>
              <w:t>3</w:t>
            </w:r>
            <w:r w:rsidRPr="008279C0">
              <w:t xml:space="preserve"> Corresponds to the </w:t>
            </w:r>
            <w:r w:rsidR="007F2AA9">
              <w:t>l</w:t>
            </w:r>
            <w:r w:rsidRPr="008279C0">
              <w:t>ow</w:t>
            </w:r>
            <w:r w:rsidR="00385F55">
              <w:t>-</w:t>
            </w:r>
            <w:r w:rsidR="007F2AA9">
              <w:t>c</w:t>
            </w:r>
            <w:r w:rsidRPr="008279C0">
              <w:t>ost estimates from CARB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2013</w:t>
              </w:r>
              <w:r w:rsidRPr="008279C0" w:rsidR="00414172">
                <w:fldChar w:fldCharType="end"/>
              </w:r>
            </w:hyperlink>
            <w:r w:rsidRPr="008279C0">
              <w:t xml:space="preserve">) (Tables J-1 to J-3). The low estimate is the minimum </w:t>
            </w:r>
            <w:r w:rsidR="007F2AA9">
              <w:t>l</w:t>
            </w:r>
            <w:r w:rsidRPr="008279C0">
              <w:t>ow</w:t>
            </w:r>
            <w:r w:rsidR="00385F55">
              <w:t>-</w:t>
            </w:r>
            <w:r w:rsidR="007F2AA9">
              <w:t>c</w:t>
            </w:r>
            <w:r w:rsidRPr="008279C0">
              <w:t xml:space="preserve">ost estimate of three product types (adhesive, aerosol multi-purpose solvent &amp; paint thinner, aerosol coating), and the high estimate is the maximum </w:t>
            </w:r>
            <w:r w:rsidR="007F2AA9">
              <w:t>l</w:t>
            </w:r>
            <w:r w:rsidRPr="008279C0">
              <w:t>ow</w:t>
            </w:r>
            <w:r w:rsidR="00385F55">
              <w:t>-</w:t>
            </w:r>
            <w:r w:rsidR="007F2AA9">
              <w:t>c</w:t>
            </w:r>
            <w:r w:rsidRPr="008279C0">
              <w:t xml:space="preserve">ost estimate of the three product types. </w:t>
            </w:r>
            <w:r w:rsidRPr="008279C0">
              <w:br/>
            </w:r>
            <w:r w:rsidRPr="008279C0">
              <w:rPr>
                <w:vertAlign w:val="superscript"/>
              </w:rPr>
              <w:t>4</w:t>
            </w:r>
            <w:r w:rsidRPr="008279C0">
              <w:t xml:space="preserve"> Corresponds to estimates for minor non-critical ingredients from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w:t>
            </w:r>
          </w:p>
        </w:tc>
      </w:tr>
    </w:tbl>
    <w:p w:rsidR="00A2348C" w:rsidRPr="008279C0" w:rsidP="00CB1C05" w14:paraId="6E8A67C9" w14:textId="77777777">
      <w:pPr>
        <w:pStyle w:val="BodyText"/>
      </w:pPr>
    </w:p>
    <w:p w:rsidR="00A2348C" w:rsidRPr="008279C0" w:rsidP="00CB1C05" w14:paraId="4EBC849B" w14:textId="77777777">
      <w:pPr>
        <w:pStyle w:val="BodyText"/>
      </w:pPr>
    </w:p>
    <w:tbl>
      <w:tblPr>
        <w:tblW w:w="12685" w:type="dxa"/>
        <w:tblLook w:val="04A0"/>
      </w:tblPr>
      <w:tblGrid>
        <w:gridCol w:w="3160"/>
        <w:gridCol w:w="1335"/>
        <w:gridCol w:w="1350"/>
        <w:gridCol w:w="1350"/>
        <w:gridCol w:w="1350"/>
        <w:gridCol w:w="1440"/>
        <w:gridCol w:w="1350"/>
        <w:gridCol w:w="1350"/>
      </w:tblGrid>
      <w:tr w14:paraId="4C447AFF" w14:textId="77777777" w:rsidTr="00763263">
        <w:tblPrEx>
          <w:tblW w:w="12685" w:type="dxa"/>
          <w:tblLook w:val="04A0"/>
        </w:tblPrEx>
        <w:trPr>
          <w:trHeight w:val="300"/>
        </w:trPr>
        <w:tc>
          <w:tcPr>
            <w:tcW w:w="12685" w:type="dxa"/>
            <w:gridSpan w:val="8"/>
            <w:tcBorders>
              <w:bottom w:val="single" w:sz="4" w:space="0" w:color="auto"/>
            </w:tcBorders>
            <w:shd w:val="clear" w:color="auto" w:fill="auto"/>
            <w:vAlign w:val="center"/>
          </w:tcPr>
          <w:p w:rsidR="00CB46D9" w:rsidRPr="008279C0" w:rsidP="00CB1C05" w14:paraId="3137FF28" w14:textId="77777777">
            <w:pPr>
              <w:pStyle w:val="TableTitleA"/>
              <w:rPr>
                <w:rFonts w:ascii="Arial Narrow" w:hAnsi="Arial Narrow" w:cs="Calibri"/>
                <w:bCs/>
                <w:color w:val="FFFFFF"/>
              </w:rPr>
            </w:pPr>
            <w:bookmarkStart w:id="934" w:name="_Ref11058542"/>
            <w:bookmarkStart w:id="935" w:name="_Toc107219299"/>
            <w:bookmarkStart w:id="936" w:name="_Toc121142645"/>
            <w:bookmarkStart w:id="937" w:name="_Toc165379640"/>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w:t>
            </w:r>
            <w:r w:rsidR="00BC4B5D">
              <w:rPr>
                <w:noProof/>
              </w:rPr>
              <w:fldChar w:fldCharType="end"/>
            </w:r>
            <w:bookmarkEnd w:id="934"/>
            <w:r w:rsidRPr="008279C0">
              <w:t>: Crosswalk of Per-Formula Component Cost Estimates (202</w:t>
            </w:r>
            <w:r w:rsidR="00B35C4E">
              <w:t>2</w:t>
            </w:r>
            <w:r w:rsidRPr="008279C0">
              <w:t>$) - Major Modification</w:t>
            </w:r>
            <w:r w:rsidRPr="008279C0">
              <w:rPr>
                <w:vertAlign w:val="superscript"/>
              </w:rPr>
              <w:t>1</w:t>
            </w:r>
            <w:bookmarkEnd w:id="935"/>
            <w:bookmarkEnd w:id="936"/>
            <w:bookmarkEnd w:id="937"/>
          </w:p>
        </w:tc>
      </w:tr>
      <w:tr w14:paraId="52EEA16C" w14:textId="77777777" w:rsidTr="00763263">
        <w:tblPrEx>
          <w:tblW w:w="12685" w:type="dxa"/>
          <w:tblLook w:val="04A0"/>
        </w:tblPrEx>
        <w:trPr>
          <w:trHeight w:val="300"/>
        </w:trPr>
        <w:tc>
          <w:tcPr>
            <w:tcW w:w="316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CB46D9" w:rsidRPr="008279C0" w:rsidP="00CB1C05" w14:paraId="7A2F5DD4" w14:textId="77777777">
            <w:pPr>
              <w:pStyle w:val="TableSubtitle"/>
            </w:pPr>
            <w:r w:rsidRPr="008279C0">
              <w:t>Cost Component</w:t>
            </w:r>
          </w:p>
        </w:tc>
        <w:tc>
          <w:tcPr>
            <w:tcW w:w="2685" w:type="dxa"/>
            <w:gridSpan w:val="2"/>
            <w:tcBorders>
              <w:top w:val="single" w:sz="4" w:space="0" w:color="auto"/>
              <w:left w:val="nil"/>
              <w:bottom w:val="single" w:sz="4" w:space="0" w:color="auto"/>
              <w:right w:val="single" w:sz="4" w:space="0" w:color="000000"/>
            </w:tcBorders>
            <w:shd w:val="clear" w:color="000000" w:fill="48A9C5"/>
            <w:vAlign w:val="center"/>
            <w:hideMark/>
          </w:tcPr>
          <w:p w:rsidR="00CB46D9" w:rsidRPr="008279C0" w:rsidP="00CB1C05" w14:paraId="062F7C04" w14:textId="77777777">
            <w:pPr>
              <w:pStyle w:val="TableSubtitle"/>
            </w:pPr>
            <w:r w:rsidRPr="008279C0">
              <w:t>Chem</w:t>
            </w:r>
            <w:r w:rsidR="002F0178">
              <w:t>i</w:t>
            </w:r>
            <w:r w:rsidRPr="008279C0">
              <w:t>nfo</w:t>
            </w:r>
            <w:r w:rsidRPr="008279C0">
              <w:rPr>
                <w:vertAlign w:val="superscript"/>
              </w:rPr>
              <w:t>2</w:t>
            </w:r>
          </w:p>
        </w:tc>
        <w:tc>
          <w:tcPr>
            <w:tcW w:w="2700" w:type="dxa"/>
            <w:gridSpan w:val="2"/>
            <w:tcBorders>
              <w:top w:val="single" w:sz="4" w:space="0" w:color="auto"/>
              <w:left w:val="nil"/>
              <w:bottom w:val="single" w:sz="4" w:space="0" w:color="auto"/>
              <w:right w:val="single" w:sz="4" w:space="0" w:color="000000"/>
            </w:tcBorders>
            <w:shd w:val="clear" w:color="000000" w:fill="48A9C5"/>
            <w:vAlign w:val="center"/>
            <w:hideMark/>
          </w:tcPr>
          <w:p w:rsidR="00CB46D9" w:rsidRPr="008279C0" w:rsidP="00CB1C05" w14:paraId="66B54B71" w14:textId="77777777">
            <w:pPr>
              <w:pStyle w:val="TableSubtitle"/>
            </w:pPr>
            <w:r w:rsidRPr="008279C0">
              <w:t>CARB</w:t>
            </w:r>
            <w:r w:rsidRPr="008279C0">
              <w:rPr>
                <w:vertAlign w:val="superscript"/>
              </w:rPr>
              <w:t>3</w:t>
            </w:r>
          </w:p>
        </w:tc>
        <w:tc>
          <w:tcPr>
            <w:tcW w:w="4140" w:type="dxa"/>
            <w:gridSpan w:val="3"/>
            <w:tcBorders>
              <w:top w:val="single" w:sz="4" w:space="0" w:color="auto"/>
              <w:left w:val="nil"/>
              <w:bottom w:val="single" w:sz="4" w:space="0" w:color="auto"/>
              <w:right w:val="single" w:sz="4" w:space="0" w:color="000000"/>
            </w:tcBorders>
            <w:shd w:val="clear" w:color="000000" w:fill="48A9C5"/>
            <w:vAlign w:val="center"/>
            <w:hideMark/>
          </w:tcPr>
          <w:p w:rsidR="00CB46D9" w:rsidRPr="008279C0" w:rsidP="00CB1C05" w14:paraId="541C0B69" w14:textId="77777777">
            <w:pPr>
              <w:pStyle w:val="TableSubtitle"/>
            </w:pPr>
            <w:r w:rsidRPr="008279C0">
              <w:t>RTI</w:t>
            </w:r>
            <w:r w:rsidRPr="008279C0">
              <w:rPr>
                <w:vertAlign w:val="superscript"/>
              </w:rPr>
              <w:t>4</w:t>
            </w:r>
          </w:p>
        </w:tc>
      </w:tr>
      <w:tr w14:paraId="556D4AA4" w14:textId="77777777" w:rsidTr="00763263">
        <w:tblPrEx>
          <w:tblW w:w="12685" w:type="dxa"/>
          <w:tblLook w:val="04A0"/>
        </w:tblPrEx>
        <w:trPr>
          <w:trHeight w:val="300"/>
        </w:trPr>
        <w:tc>
          <w:tcPr>
            <w:tcW w:w="3160" w:type="dxa"/>
            <w:vMerge/>
            <w:tcBorders>
              <w:top w:val="single" w:sz="4" w:space="0" w:color="auto"/>
              <w:left w:val="single" w:sz="4" w:space="0" w:color="auto"/>
              <w:bottom w:val="single" w:sz="4" w:space="0" w:color="000000"/>
              <w:right w:val="single" w:sz="4" w:space="0" w:color="auto"/>
            </w:tcBorders>
            <w:vAlign w:val="center"/>
            <w:hideMark/>
          </w:tcPr>
          <w:p w:rsidR="00CB46D9" w:rsidRPr="008279C0" w:rsidP="00CB1C05" w14:paraId="27B383C1" w14:textId="77777777">
            <w:pPr>
              <w:pStyle w:val="TableSubtitle"/>
            </w:pPr>
          </w:p>
        </w:tc>
        <w:tc>
          <w:tcPr>
            <w:tcW w:w="1335" w:type="dxa"/>
            <w:tcBorders>
              <w:top w:val="nil"/>
              <w:left w:val="nil"/>
              <w:bottom w:val="single" w:sz="4" w:space="0" w:color="auto"/>
              <w:right w:val="single" w:sz="4" w:space="0" w:color="auto"/>
            </w:tcBorders>
            <w:shd w:val="clear" w:color="000000" w:fill="48A9C5"/>
            <w:vAlign w:val="center"/>
            <w:hideMark/>
          </w:tcPr>
          <w:p w:rsidR="00CB46D9" w:rsidRPr="008279C0" w:rsidP="00CB1C05" w14:paraId="2CD23C96" w14:textId="77777777">
            <w:pPr>
              <w:pStyle w:val="TableSubtitle"/>
            </w:pPr>
            <w:r w:rsidRPr="008279C0">
              <w:t>Low</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8279C0" w:rsidP="00CB1C05" w14:paraId="186B062F" w14:textId="77777777">
            <w:pPr>
              <w:pStyle w:val="TableSubtitle"/>
            </w:pPr>
            <w:r w:rsidRPr="008279C0">
              <w:t>High</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8279C0" w:rsidP="00CB1C05" w14:paraId="5CD8FBAF" w14:textId="77777777">
            <w:pPr>
              <w:pStyle w:val="TableSubtitle"/>
            </w:pPr>
            <w:r w:rsidRPr="008279C0">
              <w:t>Low</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8279C0" w:rsidP="00CB1C05" w14:paraId="0B3C54C6" w14:textId="77777777">
            <w:pPr>
              <w:pStyle w:val="TableSubtitle"/>
            </w:pPr>
            <w:r w:rsidRPr="008279C0">
              <w:t>High</w:t>
            </w:r>
          </w:p>
        </w:tc>
        <w:tc>
          <w:tcPr>
            <w:tcW w:w="1440" w:type="dxa"/>
            <w:tcBorders>
              <w:top w:val="nil"/>
              <w:left w:val="nil"/>
              <w:bottom w:val="single" w:sz="4" w:space="0" w:color="auto"/>
              <w:right w:val="single" w:sz="4" w:space="0" w:color="auto"/>
            </w:tcBorders>
            <w:shd w:val="clear" w:color="000000" w:fill="48A9C5"/>
            <w:vAlign w:val="center"/>
            <w:hideMark/>
          </w:tcPr>
          <w:p w:rsidR="00CB46D9" w:rsidRPr="008279C0" w:rsidP="00CB1C05" w14:paraId="248CEE7F" w14:textId="77777777">
            <w:pPr>
              <w:pStyle w:val="TableSubtitle"/>
            </w:pPr>
            <w:r w:rsidRPr="008279C0">
              <w:t>Low</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8279C0" w:rsidP="00CB1C05" w14:paraId="4DA64B50" w14:textId="77777777">
            <w:pPr>
              <w:pStyle w:val="TableSubtitle"/>
            </w:pPr>
            <w:r w:rsidRPr="008279C0">
              <w:t>Mid</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8279C0" w:rsidP="00CB1C05" w14:paraId="7FA41958" w14:textId="77777777">
            <w:pPr>
              <w:pStyle w:val="TableSubtitle"/>
            </w:pPr>
            <w:r w:rsidRPr="008279C0">
              <w:t>High</w:t>
            </w:r>
          </w:p>
        </w:tc>
      </w:tr>
      <w:tr w14:paraId="6D82CCC5"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6E4807" w:rsidRPr="008279C0" w:rsidP="00CB1C05" w14:paraId="5CD55137" w14:textId="77777777">
            <w:pPr>
              <w:pStyle w:val="LTableTextAbt"/>
              <w:rPr>
                <w:b/>
                <w:bCs w:val="0"/>
              </w:rPr>
            </w:pPr>
            <w:r w:rsidRPr="008279C0">
              <w:rPr>
                <w:b/>
                <w:bCs w:val="0"/>
              </w:rPr>
              <w:t>Research and Product Development</w:t>
            </w:r>
          </w:p>
        </w:tc>
        <w:tc>
          <w:tcPr>
            <w:tcW w:w="1335" w:type="dxa"/>
            <w:tcBorders>
              <w:top w:val="nil"/>
              <w:left w:val="nil"/>
              <w:bottom w:val="single" w:sz="4" w:space="0" w:color="auto"/>
              <w:right w:val="single" w:sz="4" w:space="0" w:color="auto"/>
            </w:tcBorders>
            <w:shd w:val="clear" w:color="auto" w:fill="auto"/>
            <w:vAlign w:val="center"/>
            <w:hideMark/>
          </w:tcPr>
          <w:p w:rsidR="006E4807" w:rsidRPr="00E850C2" w:rsidP="00CB1C05" w14:paraId="7E998A70"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6E4807" w:rsidRPr="00E850C2" w:rsidP="00CB1C05" w14:paraId="6360D442"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6E4807" w:rsidRPr="00E850C2" w:rsidP="00CB1C05" w14:paraId="14BBE5A2" w14:textId="77777777">
            <w:pPr>
              <w:pStyle w:val="RTableTextAbt"/>
              <w:rPr>
                <w:rFonts w:asciiTheme="majorBidi" w:hAnsiTheme="majorBidi" w:cstheme="majorBidi"/>
                <w:szCs w:val="18"/>
              </w:rPr>
            </w:pPr>
            <w:r w:rsidRPr="00E850C2">
              <w:rPr>
                <w:rFonts w:asciiTheme="majorBidi" w:hAnsiTheme="majorBidi" w:cstheme="majorBidi"/>
                <w:szCs w:val="18"/>
              </w:rPr>
              <w:t xml:space="preserve">$8,044 </w:t>
            </w:r>
          </w:p>
        </w:tc>
        <w:tc>
          <w:tcPr>
            <w:tcW w:w="1350" w:type="dxa"/>
            <w:tcBorders>
              <w:top w:val="nil"/>
              <w:left w:val="nil"/>
              <w:bottom w:val="single" w:sz="4" w:space="0" w:color="auto"/>
              <w:right w:val="single" w:sz="4" w:space="0" w:color="auto"/>
            </w:tcBorders>
            <w:shd w:val="clear" w:color="auto" w:fill="auto"/>
            <w:vAlign w:val="center"/>
            <w:hideMark/>
          </w:tcPr>
          <w:p w:rsidR="006E4807" w:rsidRPr="00E850C2" w:rsidP="00CB1C05" w14:paraId="076542C9" w14:textId="77777777">
            <w:pPr>
              <w:pStyle w:val="RTableTextAbt"/>
              <w:rPr>
                <w:rFonts w:asciiTheme="majorBidi" w:hAnsiTheme="majorBidi" w:cstheme="majorBidi"/>
                <w:szCs w:val="18"/>
              </w:rPr>
            </w:pPr>
            <w:r w:rsidRPr="00E850C2">
              <w:rPr>
                <w:rFonts w:asciiTheme="majorBidi" w:hAnsiTheme="majorBidi" w:cstheme="majorBidi"/>
                <w:szCs w:val="18"/>
              </w:rPr>
              <w:t xml:space="preserve">$27,225 </w:t>
            </w:r>
          </w:p>
        </w:tc>
        <w:tc>
          <w:tcPr>
            <w:tcW w:w="1440" w:type="dxa"/>
            <w:tcBorders>
              <w:top w:val="nil"/>
              <w:left w:val="nil"/>
              <w:bottom w:val="single" w:sz="4" w:space="0" w:color="auto"/>
              <w:right w:val="single" w:sz="4" w:space="0" w:color="auto"/>
            </w:tcBorders>
            <w:shd w:val="clear" w:color="auto" w:fill="auto"/>
            <w:vAlign w:val="center"/>
            <w:hideMark/>
          </w:tcPr>
          <w:p w:rsidR="006E4807" w:rsidRPr="00E850C2" w:rsidP="00CB1C05" w14:paraId="52BFBEB5" w14:textId="77777777">
            <w:pPr>
              <w:pStyle w:val="RTableTextAbt"/>
              <w:rPr>
                <w:rFonts w:asciiTheme="majorBidi" w:hAnsiTheme="majorBidi" w:cstheme="majorBidi"/>
                <w:szCs w:val="18"/>
              </w:rPr>
            </w:pPr>
            <w:r w:rsidRPr="00E850C2">
              <w:rPr>
                <w:rFonts w:asciiTheme="majorBidi" w:hAnsiTheme="majorBidi" w:cstheme="majorBidi"/>
                <w:szCs w:val="18"/>
              </w:rPr>
              <w:t xml:space="preserve">$49,882 </w:t>
            </w:r>
          </w:p>
        </w:tc>
        <w:tc>
          <w:tcPr>
            <w:tcW w:w="1350" w:type="dxa"/>
            <w:tcBorders>
              <w:top w:val="nil"/>
              <w:left w:val="nil"/>
              <w:bottom w:val="single" w:sz="4" w:space="0" w:color="auto"/>
              <w:right w:val="single" w:sz="4" w:space="0" w:color="auto"/>
            </w:tcBorders>
            <w:shd w:val="clear" w:color="auto" w:fill="auto"/>
            <w:vAlign w:val="center"/>
            <w:hideMark/>
          </w:tcPr>
          <w:p w:rsidR="006E4807" w:rsidRPr="00E850C2" w:rsidP="00CB1C05" w14:paraId="21040D9B" w14:textId="77777777">
            <w:pPr>
              <w:pStyle w:val="RTableTextAbt"/>
              <w:rPr>
                <w:rFonts w:asciiTheme="majorBidi" w:hAnsiTheme="majorBidi" w:cstheme="majorBidi"/>
                <w:szCs w:val="18"/>
              </w:rPr>
            </w:pPr>
            <w:r w:rsidRPr="00E850C2">
              <w:rPr>
                <w:rFonts w:asciiTheme="majorBidi" w:hAnsiTheme="majorBidi" w:cstheme="majorBidi"/>
                <w:szCs w:val="18"/>
              </w:rPr>
              <w:t xml:space="preserve">$211,561 </w:t>
            </w:r>
          </w:p>
        </w:tc>
        <w:tc>
          <w:tcPr>
            <w:tcW w:w="1350" w:type="dxa"/>
            <w:tcBorders>
              <w:top w:val="nil"/>
              <w:left w:val="nil"/>
              <w:bottom w:val="single" w:sz="4" w:space="0" w:color="auto"/>
              <w:right w:val="single" w:sz="4" w:space="0" w:color="auto"/>
            </w:tcBorders>
            <w:shd w:val="clear" w:color="auto" w:fill="auto"/>
            <w:vAlign w:val="center"/>
            <w:hideMark/>
          </w:tcPr>
          <w:p w:rsidR="006E4807" w:rsidRPr="00E850C2" w:rsidP="00CB1C05" w14:paraId="338AC3B5" w14:textId="77777777">
            <w:pPr>
              <w:pStyle w:val="RTableTextAbt"/>
              <w:rPr>
                <w:rFonts w:asciiTheme="majorBidi" w:hAnsiTheme="majorBidi" w:cstheme="majorBidi"/>
                <w:szCs w:val="18"/>
              </w:rPr>
            </w:pPr>
            <w:r w:rsidRPr="00E850C2">
              <w:rPr>
                <w:rFonts w:asciiTheme="majorBidi" w:hAnsiTheme="majorBidi" w:cstheme="majorBidi"/>
                <w:szCs w:val="18"/>
              </w:rPr>
              <w:t xml:space="preserve">$424,983 </w:t>
            </w:r>
          </w:p>
        </w:tc>
      </w:tr>
      <w:tr w14:paraId="06EB73DF" w14:textId="77777777" w:rsidTr="00763263">
        <w:tblPrEx>
          <w:tblW w:w="12685" w:type="dxa"/>
          <w:tblLook w:val="04A0"/>
        </w:tblPrEx>
        <w:trPr>
          <w:trHeight w:val="300"/>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CB46D9" w:rsidRPr="00E850C2" w:rsidP="00CB1C05" w14:paraId="4DF68F7C" w14:textId="77777777">
            <w:pPr>
              <w:pStyle w:val="LTableTextAbt"/>
              <w:rPr>
                <w:rFonts w:asciiTheme="majorBidi" w:hAnsiTheme="majorBidi" w:cstheme="majorBidi"/>
                <w:b/>
                <w:bCs w:val="0"/>
                <w:szCs w:val="18"/>
              </w:rPr>
            </w:pPr>
            <w:r w:rsidRPr="00E850C2">
              <w:rPr>
                <w:rFonts w:asciiTheme="majorBidi" w:hAnsiTheme="majorBidi" w:cstheme="majorBidi"/>
                <w:b/>
                <w:bCs w:val="0"/>
                <w:szCs w:val="18"/>
              </w:rPr>
              <w:t>Product Performance Testing</w:t>
            </w:r>
          </w:p>
        </w:tc>
      </w:tr>
      <w:tr w14:paraId="193C9A9E"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05595A" w:rsidRPr="008279C0" w:rsidP="00CB1C05" w14:paraId="11C8F41A" w14:textId="77777777">
            <w:pPr>
              <w:pStyle w:val="LTableTextAbt"/>
            </w:pPr>
            <w:r w:rsidRPr="008279C0">
              <w:t>-Stability Testing</w:t>
            </w:r>
          </w:p>
        </w:tc>
        <w:tc>
          <w:tcPr>
            <w:tcW w:w="1335" w:type="dxa"/>
            <w:tcBorders>
              <w:top w:val="nil"/>
              <w:left w:val="nil"/>
              <w:bottom w:val="single" w:sz="4" w:space="0" w:color="auto"/>
              <w:right w:val="single" w:sz="4" w:space="0" w:color="auto"/>
            </w:tcBorders>
            <w:shd w:val="clear" w:color="auto" w:fill="auto"/>
            <w:vAlign w:val="center"/>
            <w:hideMark/>
          </w:tcPr>
          <w:p w:rsidR="0005595A" w:rsidRPr="00E850C2" w:rsidP="00CB1C05" w14:paraId="654944D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46E3ADB3"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278B7695" w14:textId="77777777">
            <w:pPr>
              <w:pStyle w:val="RTableTextAbt"/>
              <w:rPr>
                <w:rFonts w:asciiTheme="majorBidi" w:hAnsiTheme="majorBidi" w:cstheme="majorBidi"/>
                <w:szCs w:val="18"/>
              </w:rPr>
            </w:pPr>
            <w:r w:rsidRPr="00E850C2">
              <w:rPr>
                <w:rFonts w:asciiTheme="majorBidi" w:hAnsiTheme="majorBidi" w:cstheme="majorBidi"/>
                <w:szCs w:val="18"/>
              </w:rPr>
              <w:t xml:space="preserve">$1,856 </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2C5101B4" w14:textId="77777777">
            <w:pPr>
              <w:pStyle w:val="RTableTextAbt"/>
              <w:rPr>
                <w:rFonts w:asciiTheme="majorBidi" w:hAnsiTheme="majorBidi" w:cstheme="majorBidi"/>
                <w:szCs w:val="18"/>
              </w:rPr>
            </w:pPr>
            <w:r w:rsidRPr="00E850C2">
              <w:rPr>
                <w:rFonts w:asciiTheme="majorBidi" w:hAnsiTheme="majorBidi" w:cstheme="majorBidi"/>
                <w:szCs w:val="18"/>
              </w:rPr>
              <w:t xml:space="preserve">$9,487 </w:t>
            </w:r>
          </w:p>
        </w:tc>
        <w:tc>
          <w:tcPr>
            <w:tcW w:w="1440" w:type="dxa"/>
            <w:tcBorders>
              <w:top w:val="nil"/>
              <w:left w:val="nil"/>
              <w:bottom w:val="single" w:sz="4" w:space="0" w:color="auto"/>
              <w:right w:val="single" w:sz="4" w:space="0" w:color="auto"/>
            </w:tcBorders>
            <w:shd w:val="clear" w:color="auto" w:fill="auto"/>
            <w:vAlign w:val="center"/>
            <w:hideMark/>
          </w:tcPr>
          <w:p w:rsidR="0005595A" w:rsidRPr="00E850C2" w:rsidP="00CB1C05" w14:paraId="3ABB2C7C" w14:textId="77777777">
            <w:pPr>
              <w:pStyle w:val="RTableTextAbt"/>
              <w:rPr>
                <w:rFonts w:asciiTheme="majorBidi" w:hAnsiTheme="majorBidi" w:cstheme="majorBidi"/>
                <w:szCs w:val="18"/>
              </w:rPr>
            </w:pPr>
            <w:r w:rsidRPr="00E850C2">
              <w:rPr>
                <w:rFonts w:asciiTheme="majorBidi" w:hAnsiTheme="majorBidi" w:cstheme="majorBidi"/>
                <w:szCs w:val="18"/>
              </w:rPr>
              <w:t xml:space="preserve">$4,247 </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39A65F93" w14:textId="77777777">
            <w:pPr>
              <w:pStyle w:val="RTableTextAbt"/>
              <w:rPr>
                <w:rFonts w:asciiTheme="majorBidi" w:hAnsiTheme="majorBidi" w:cstheme="majorBidi"/>
                <w:szCs w:val="18"/>
              </w:rPr>
            </w:pPr>
            <w:r w:rsidRPr="00E850C2">
              <w:rPr>
                <w:rFonts w:asciiTheme="majorBidi" w:hAnsiTheme="majorBidi" w:cstheme="majorBidi"/>
                <w:szCs w:val="18"/>
              </w:rPr>
              <w:t xml:space="preserve">$14,626 </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3EAD4BAA" w14:textId="77777777">
            <w:pPr>
              <w:pStyle w:val="RTableTextAbt"/>
              <w:rPr>
                <w:rFonts w:asciiTheme="majorBidi" w:hAnsiTheme="majorBidi" w:cstheme="majorBidi"/>
                <w:szCs w:val="18"/>
              </w:rPr>
            </w:pPr>
            <w:r w:rsidRPr="00E850C2">
              <w:rPr>
                <w:rFonts w:asciiTheme="majorBidi" w:hAnsiTheme="majorBidi" w:cstheme="majorBidi"/>
                <w:szCs w:val="18"/>
              </w:rPr>
              <w:t xml:space="preserve">$35,370 </w:t>
            </w:r>
          </w:p>
        </w:tc>
      </w:tr>
      <w:tr w14:paraId="44EE3840"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05595A" w:rsidRPr="008279C0" w:rsidP="00CB1C05" w14:paraId="45045B6B" w14:textId="77777777">
            <w:pPr>
              <w:pStyle w:val="LTableTextAbt"/>
            </w:pPr>
            <w:r w:rsidRPr="008279C0">
              <w:t>-Efficacy Testing</w:t>
            </w:r>
          </w:p>
        </w:tc>
        <w:tc>
          <w:tcPr>
            <w:tcW w:w="1335" w:type="dxa"/>
            <w:tcBorders>
              <w:top w:val="nil"/>
              <w:left w:val="nil"/>
              <w:bottom w:val="single" w:sz="4" w:space="0" w:color="auto"/>
              <w:right w:val="single" w:sz="4" w:space="0" w:color="auto"/>
            </w:tcBorders>
            <w:shd w:val="clear" w:color="auto" w:fill="auto"/>
            <w:vAlign w:val="center"/>
            <w:hideMark/>
          </w:tcPr>
          <w:p w:rsidR="0005595A" w:rsidRPr="00E850C2" w:rsidP="00CB1C05" w14:paraId="5333DE4E"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07E4264A"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569D9117" w14:textId="77777777">
            <w:pPr>
              <w:pStyle w:val="RTableTextAbt"/>
              <w:rPr>
                <w:rFonts w:asciiTheme="majorBidi" w:hAnsiTheme="majorBidi" w:cstheme="majorBidi"/>
                <w:szCs w:val="18"/>
              </w:rPr>
            </w:pPr>
            <w:r w:rsidRPr="00E850C2">
              <w:rPr>
                <w:rFonts w:asciiTheme="majorBidi" w:hAnsiTheme="majorBidi" w:cstheme="majorBidi"/>
                <w:szCs w:val="18"/>
              </w:rPr>
              <w:t xml:space="preserve">$1,856 </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75D3FFA3" w14:textId="77777777">
            <w:pPr>
              <w:pStyle w:val="RTableTextAbt"/>
              <w:rPr>
                <w:rFonts w:asciiTheme="majorBidi" w:hAnsiTheme="majorBidi" w:cstheme="majorBidi"/>
                <w:szCs w:val="18"/>
              </w:rPr>
            </w:pPr>
            <w:r w:rsidRPr="00E850C2">
              <w:rPr>
                <w:rFonts w:asciiTheme="majorBidi" w:hAnsiTheme="majorBidi" w:cstheme="majorBidi"/>
                <w:szCs w:val="18"/>
              </w:rPr>
              <w:t xml:space="preserve">$7,837 </w:t>
            </w:r>
          </w:p>
        </w:tc>
        <w:tc>
          <w:tcPr>
            <w:tcW w:w="1440" w:type="dxa"/>
            <w:tcBorders>
              <w:top w:val="nil"/>
              <w:left w:val="nil"/>
              <w:bottom w:val="single" w:sz="4" w:space="0" w:color="auto"/>
              <w:right w:val="single" w:sz="4" w:space="0" w:color="auto"/>
            </w:tcBorders>
            <w:shd w:val="clear" w:color="auto" w:fill="auto"/>
            <w:vAlign w:val="center"/>
            <w:hideMark/>
          </w:tcPr>
          <w:p w:rsidR="0005595A" w:rsidRPr="00E850C2" w:rsidP="00CB1C05" w14:paraId="6102F9B6"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4A32B1BA"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15D91B04"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1FDF6FDF"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05595A" w:rsidRPr="008279C0" w:rsidP="00CB1C05" w14:paraId="01F0DA40" w14:textId="77777777">
            <w:pPr>
              <w:pStyle w:val="LTableTextAbt"/>
            </w:pPr>
            <w:r w:rsidRPr="008279C0">
              <w:t>-Safety Testing</w:t>
            </w:r>
          </w:p>
        </w:tc>
        <w:tc>
          <w:tcPr>
            <w:tcW w:w="1335" w:type="dxa"/>
            <w:tcBorders>
              <w:top w:val="nil"/>
              <w:left w:val="nil"/>
              <w:bottom w:val="single" w:sz="4" w:space="0" w:color="auto"/>
              <w:right w:val="single" w:sz="4" w:space="0" w:color="auto"/>
            </w:tcBorders>
            <w:shd w:val="clear" w:color="auto" w:fill="auto"/>
            <w:vAlign w:val="center"/>
            <w:hideMark/>
          </w:tcPr>
          <w:p w:rsidR="0005595A" w:rsidRPr="00E850C2" w:rsidP="00CB1C05" w14:paraId="0FF18B6A"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407E23E6"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4233F67C" w14:textId="77777777">
            <w:pPr>
              <w:pStyle w:val="RTableTextAbt"/>
              <w:rPr>
                <w:rFonts w:asciiTheme="majorBidi" w:hAnsiTheme="majorBidi" w:cstheme="majorBidi"/>
                <w:szCs w:val="18"/>
              </w:rPr>
            </w:pPr>
            <w:r w:rsidRPr="00E850C2">
              <w:rPr>
                <w:rFonts w:asciiTheme="majorBidi" w:hAnsiTheme="majorBidi" w:cstheme="majorBidi"/>
                <w:szCs w:val="18"/>
              </w:rPr>
              <w:t xml:space="preserve">$4,331 </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5E83DB45" w14:textId="77777777">
            <w:pPr>
              <w:pStyle w:val="RTableTextAbt"/>
              <w:rPr>
                <w:rFonts w:asciiTheme="majorBidi" w:hAnsiTheme="majorBidi" w:cstheme="majorBidi"/>
                <w:szCs w:val="18"/>
              </w:rPr>
            </w:pPr>
            <w:r w:rsidRPr="00E850C2">
              <w:rPr>
                <w:rFonts w:asciiTheme="majorBidi" w:hAnsiTheme="majorBidi" w:cstheme="majorBidi"/>
                <w:szCs w:val="18"/>
              </w:rPr>
              <w:t xml:space="preserve">$14,025 </w:t>
            </w:r>
          </w:p>
        </w:tc>
        <w:tc>
          <w:tcPr>
            <w:tcW w:w="1440" w:type="dxa"/>
            <w:tcBorders>
              <w:top w:val="nil"/>
              <w:left w:val="nil"/>
              <w:bottom w:val="single" w:sz="4" w:space="0" w:color="auto"/>
              <w:right w:val="single" w:sz="4" w:space="0" w:color="auto"/>
            </w:tcBorders>
            <w:shd w:val="clear" w:color="auto" w:fill="auto"/>
            <w:vAlign w:val="center"/>
            <w:hideMark/>
          </w:tcPr>
          <w:p w:rsidR="0005595A" w:rsidRPr="00E850C2" w:rsidP="00CB1C05" w14:paraId="037FD94F" w14:textId="77777777">
            <w:pPr>
              <w:pStyle w:val="RTableTextAbt"/>
              <w:rPr>
                <w:rFonts w:asciiTheme="majorBidi" w:hAnsiTheme="majorBidi" w:cstheme="majorBidi"/>
                <w:szCs w:val="18"/>
              </w:rPr>
            </w:pPr>
            <w:r w:rsidRPr="00E850C2">
              <w:rPr>
                <w:rFonts w:asciiTheme="majorBidi" w:hAnsiTheme="majorBidi" w:cstheme="majorBidi"/>
                <w:szCs w:val="18"/>
              </w:rPr>
              <w:t xml:space="preserve">$3,305 </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5AC06D1C" w14:textId="77777777">
            <w:pPr>
              <w:pStyle w:val="RTableTextAbt"/>
              <w:rPr>
                <w:rFonts w:asciiTheme="majorBidi" w:hAnsiTheme="majorBidi" w:cstheme="majorBidi"/>
                <w:szCs w:val="18"/>
              </w:rPr>
            </w:pPr>
            <w:r w:rsidRPr="00E850C2">
              <w:rPr>
                <w:rFonts w:asciiTheme="majorBidi" w:hAnsiTheme="majorBidi" w:cstheme="majorBidi"/>
                <w:szCs w:val="18"/>
              </w:rPr>
              <w:t xml:space="preserve">$9,419 </w:t>
            </w:r>
          </w:p>
        </w:tc>
        <w:tc>
          <w:tcPr>
            <w:tcW w:w="1350" w:type="dxa"/>
            <w:tcBorders>
              <w:top w:val="nil"/>
              <w:left w:val="nil"/>
              <w:bottom w:val="single" w:sz="4" w:space="0" w:color="auto"/>
              <w:right w:val="single" w:sz="4" w:space="0" w:color="auto"/>
            </w:tcBorders>
            <w:shd w:val="clear" w:color="auto" w:fill="auto"/>
            <w:vAlign w:val="center"/>
            <w:hideMark/>
          </w:tcPr>
          <w:p w:rsidR="0005595A" w:rsidRPr="00E850C2" w:rsidP="00CB1C05" w14:paraId="2326BAF8" w14:textId="77777777">
            <w:pPr>
              <w:pStyle w:val="RTableTextAbt"/>
              <w:rPr>
                <w:rFonts w:asciiTheme="majorBidi" w:hAnsiTheme="majorBidi" w:cstheme="majorBidi"/>
                <w:szCs w:val="18"/>
              </w:rPr>
            </w:pPr>
            <w:r w:rsidRPr="00E850C2">
              <w:rPr>
                <w:rFonts w:asciiTheme="majorBidi" w:hAnsiTheme="majorBidi" w:cstheme="majorBidi"/>
                <w:szCs w:val="18"/>
              </w:rPr>
              <w:t xml:space="preserve">$34,702 </w:t>
            </w:r>
          </w:p>
        </w:tc>
      </w:tr>
      <w:tr w14:paraId="22A99812" w14:textId="77777777" w:rsidTr="00763263">
        <w:tblPrEx>
          <w:tblW w:w="12685" w:type="dxa"/>
          <w:tblLook w:val="04A0"/>
        </w:tblPrEx>
        <w:trPr>
          <w:trHeight w:val="300"/>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CB46D9" w:rsidRPr="00E850C2" w:rsidP="00CB1C05" w14:paraId="59D38531" w14:textId="77777777">
            <w:pPr>
              <w:pStyle w:val="LTableTextAbt"/>
              <w:rPr>
                <w:rFonts w:asciiTheme="majorBidi" w:hAnsiTheme="majorBidi" w:cstheme="majorBidi"/>
                <w:b/>
                <w:bCs w:val="0"/>
                <w:szCs w:val="18"/>
              </w:rPr>
            </w:pPr>
            <w:r w:rsidRPr="00E850C2">
              <w:rPr>
                <w:rFonts w:asciiTheme="majorBidi" w:hAnsiTheme="majorBidi" w:cstheme="majorBidi"/>
                <w:b/>
                <w:bCs w:val="0"/>
                <w:szCs w:val="18"/>
              </w:rPr>
              <w:t>Production and Manufacturing Changes</w:t>
            </w:r>
          </w:p>
        </w:tc>
      </w:tr>
      <w:tr w14:paraId="72AFC616"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D7049D" w:rsidRPr="008279C0" w:rsidP="00CB1C05" w14:paraId="5F3BBA43" w14:textId="77777777">
            <w:pPr>
              <w:pStyle w:val="LTableTextAbt"/>
            </w:pPr>
            <w:r w:rsidRPr="008279C0">
              <w:t>-Process Change</w:t>
            </w:r>
          </w:p>
        </w:tc>
        <w:tc>
          <w:tcPr>
            <w:tcW w:w="1335" w:type="dxa"/>
            <w:vMerge w:val="restart"/>
            <w:tcBorders>
              <w:top w:val="nil"/>
              <w:left w:val="single" w:sz="4" w:space="0" w:color="auto"/>
              <w:bottom w:val="single" w:sz="4" w:space="0" w:color="000000"/>
              <w:right w:val="single" w:sz="4" w:space="0" w:color="auto"/>
            </w:tcBorders>
            <w:shd w:val="clear" w:color="auto" w:fill="auto"/>
            <w:vAlign w:val="center"/>
            <w:hideMark/>
          </w:tcPr>
          <w:p w:rsidR="00D7049D" w:rsidRPr="00E850C2" w:rsidP="00CB1C05" w14:paraId="1165805F"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D7049D" w:rsidRPr="00E850C2" w:rsidP="00CB1C05" w14:paraId="7DFA82CA"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D7049D" w:rsidRPr="00E850C2" w:rsidP="00CB1C05" w14:paraId="0E788E20"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D7049D" w:rsidRPr="00E850C2" w:rsidP="00CB1C05" w14:paraId="41F11626" w14:textId="77777777">
            <w:pPr>
              <w:pStyle w:val="RTableTextAbt"/>
              <w:rPr>
                <w:rFonts w:asciiTheme="majorBidi" w:hAnsiTheme="majorBidi" w:cstheme="majorBidi"/>
                <w:szCs w:val="18"/>
              </w:rPr>
            </w:pPr>
            <w:r w:rsidRPr="00E850C2">
              <w:rPr>
                <w:rFonts w:asciiTheme="majorBidi" w:hAnsiTheme="majorBidi" w:cstheme="majorBidi"/>
                <w:szCs w:val="18"/>
              </w:rPr>
              <w:t xml:space="preserve">$2,062 </w:t>
            </w:r>
          </w:p>
        </w:tc>
        <w:tc>
          <w:tcPr>
            <w:tcW w:w="1440" w:type="dxa"/>
            <w:tcBorders>
              <w:top w:val="nil"/>
              <w:left w:val="nil"/>
              <w:bottom w:val="single" w:sz="4" w:space="0" w:color="auto"/>
              <w:right w:val="single" w:sz="4" w:space="0" w:color="auto"/>
            </w:tcBorders>
            <w:shd w:val="clear" w:color="auto" w:fill="auto"/>
            <w:vAlign w:val="center"/>
            <w:hideMark/>
          </w:tcPr>
          <w:p w:rsidR="00D7049D" w:rsidRPr="00E850C2" w:rsidP="00CB1C05" w14:paraId="58EB964E" w14:textId="77777777">
            <w:pPr>
              <w:pStyle w:val="RTableTextAbt"/>
              <w:rPr>
                <w:rFonts w:asciiTheme="majorBidi" w:hAnsiTheme="majorBidi" w:cstheme="majorBidi"/>
                <w:szCs w:val="18"/>
              </w:rPr>
            </w:pPr>
            <w:r w:rsidRPr="00E850C2">
              <w:rPr>
                <w:rFonts w:asciiTheme="majorBidi" w:hAnsiTheme="majorBidi" w:cstheme="majorBidi"/>
                <w:szCs w:val="18"/>
              </w:rPr>
              <w:t xml:space="preserve">$3,905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60F21AC1" w14:textId="77777777">
            <w:pPr>
              <w:pStyle w:val="RTableTextAbt"/>
              <w:rPr>
                <w:rFonts w:asciiTheme="majorBidi" w:hAnsiTheme="majorBidi" w:cstheme="majorBidi"/>
                <w:szCs w:val="18"/>
              </w:rPr>
            </w:pPr>
            <w:r w:rsidRPr="00E850C2">
              <w:rPr>
                <w:rFonts w:asciiTheme="majorBidi" w:hAnsiTheme="majorBidi" w:cstheme="majorBidi"/>
                <w:szCs w:val="18"/>
              </w:rPr>
              <w:t xml:space="preserve">$12,916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42F957F2" w14:textId="77777777">
            <w:pPr>
              <w:pStyle w:val="RTableTextAbt"/>
              <w:rPr>
                <w:rFonts w:asciiTheme="majorBidi" w:hAnsiTheme="majorBidi" w:cstheme="majorBidi"/>
                <w:szCs w:val="18"/>
              </w:rPr>
            </w:pPr>
            <w:r w:rsidRPr="00E850C2">
              <w:rPr>
                <w:rFonts w:asciiTheme="majorBidi" w:hAnsiTheme="majorBidi" w:cstheme="majorBidi"/>
                <w:szCs w:val="18"/>
              </w:rPr>
              <w:t xml:space="preserve">$28,532 </w:t>
            </w:r>
          </w:p>
        </w:tc>
      </w:tr>
      <w:tr w14:paraId="74D74C16"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D7049D" w:rsidRPr="008279C0" w:rsidP="00CB1C05" w14:paraId="5C4F3EC4" w14:textId="77777777">
            <w:pPr>
              <w:pStyle w:val="LTableTextAbt"/>
            </w:pPr>
            <w:r w:rsidRPr="008279C0">
              <w:t>-Start-up and Verification</w:t>
            </w:r>
          </w:p>
        </w:tc>
        <w:tc>
          <w:tcPr>
            <w:tcW w:w="1335" w:type="dxa"/>
            <w:vMerge/>
            <w:tcBorders>
              <w:top w:val="nil"/>
              <w:left w:val="single" w:sz="4" w:space="0" w:color="auto"/>
              <w:bottom w:val="single" w:sz="4" w:space="0" w:color="000000"/>
              <w:right w:val="single" w:sz="4" w:space="0" w:color="auto"/>
            </w:tcBorders>
            <w:vAlign w:val="center"/>
            <w:hideMark/>
          </w:tcPr>
          <w:p w:rsidR="00D7049D" w:rsidRPr="00E850C2" w:rsidP="00CB1C05" w14:paraId="6727B9F2"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D7049D" w:rsidRPr="00E850C2" w:rsidP="00CB1C05" w14:paraId="7A156375"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D7049D" w:rsidRPr="00E850C2" w:rsidP="00CB1C05" w14:paraId="21958AF3"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D7049D" w:rsidRPr="00E850C2" w:rsidP="00CB1C05" w14:paraId="0100411B" w14:textId="77777777">
            <w:pPr>
              <w:pStyle w:val="RTableTextAbt"/>
              <w:rPr>
                <w:rFonts w:asciiTheme="majorBidi" w:hAnsiTheme="majorBidi" w:cstheme="majorBidi"/>
                <w:szCs w:val="18"/>
              </w:rPr>
            </w:pPr>
          </w:p>
        </w:tc>
        <w:tc>
          <w:tcPr>
            <w:tcW w:w="1440" w:type="dxa"/>
            <w:tcBorders>
              <w:top w:val="nil"/>
              <w:left w:val="nil"/>
              <w:bottom w:val="single" w:sz="4" w:space="0" w:color="auto"/>
              <w:right w:val="single" w:sz="4" w:space="0" w:color="auto"/>
            </w:tcBorders>
            <w:shd w:val="clear" w:color="auto" w:fill="auto"/>
            <w:vAlign w:val="center"/>
            <w:hideMark/>
          </w:tcPr>
          <w:p w:rsidR="00D7049D" w:rsidRPr="00E850C2" w:rsidP="00CB1C05" w14:paraId="01CE5E76" w14:textId="77777777">
            <w:pPr>
              <w:pStyle w:val="RTableTextAbt"/>
              <w:rPr>
                <w:rFonts w:asciiTheme="majorBidi" w:hAnsiTheme="majorBidi" w:cstheme="majorBidi"/>
                <w:szCs w:val="18"/>
              </w:rPr>
            </w:pPr>
            <w:r w:rsidRPr="00E850C2">
              <w:rPr>
                <w:rFonts w:asciiTheme="majorBidi" w:hAnsiTheme="majorBidi" w:cstheme="majorBidi"/>
                <w:szCs w:val="18"/>
              </w:rPr>
              <w:t xml:space="preserve">$7,363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650A8A71" w14:textId="77777777">
            <w:pPr>
              <w:pStyle w:val="RTableTextAbt"/>
              <w:rPr>
                <w:rFonts w:asciiTheme="majorBidi" w:hAnsiTheme="majorBidi" w:cstheme="majorBidi"/>
                <w:szCs w:val="18"/>
              </w:rPr>
            </w:pPr>
            <w:r w:rsidRPr="00E850C2">
              <w:rPr>
                <w:rFonts w:asciiTheme="majorBidi" w:hAnsiTheme="majorBidi" w:cstheme="majorBidi"/>
                <w:szCs w:val="18"/>
              </w:rPr>
              <w:t xml:space="preserve">$36,819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606DF184" w14:textId="77777777">
            <w:pPr>
              <w:pStyle w:val="RTableTextAbt"/>
              <w:rPr>
                <w:rFonts w:asciiTheme="majorBidi" w:hAnsiTheme="majorBidi" w:cstheme="majorBidi"/>
                <w:szCs w:val="18"/>
              </w:rPr>
            </w:pPr>
            <w:r w:rsidRPr="00E850C2">
              <w:rPr>
                <w:rFonts w:asciiTheme="majorBidi" w:hAnsiTheme="majorBidi" w:cstheme="majorBidi"/>
                <w:szCs w:val="18"/>
              </w:rPr>
              <w:t xml:space="preserve">$180,324 </w:t>
            </w:r>
          </w:p>
        </w:tc>
      </w:tr>
      <w:tr w14:paraId="3617B562"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D7049D" w:rsidRPr="008279C0" w:rsidP="00CB1C05" w14:paraId="028EE0DB" w14:textId="77777777">
            <w:pPr>
              <w:pStyle w:val="LTableTextAbt"/>
            </w:pPr>
            <w:r w:rsidRPr="008279C0">
              <w:t>-Plant Testing</w:t>
            </w:r>
          </w:p>
        </w:tc>
        <w:tc>
          <w:tcPr>
            <w:tcW w:w="1335" w:type="dxa"/>
            <w:vMerge/>
            <w:tcBorders>
              <w:top w:val="nil"/>
              <w:left w:val="single" w:sz="4" w:space="0" w:color="auto"/>
              <w:bottom w:val="single" w:sz="4" w:space="0" w:color="000000"/>
              <w:right w:val="single" w:sz="4" w:space="0" w:color="auto"/>
            </w:tcBorders>
            <w:vAlign w:val="center"/>
            <w:hideMark/>
          </w:tcPr>
          <w:p w:rsidR="00D7049D" w:rsidRPr="00E850C2" w:rsidP="00CB1C05" w14:paraId="3E54E496"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D7049D" w:rsidRPr="00E850C2" w:rsidP="00CB1C05" w14:paraId="59D21CB8"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D7049D" w:rsidRPr="00E850C2" w:rsidP="00CB1C05" w14:paraId="6CA4A199" w14:textId="77777777">
            <w:pPr>
              <w:pStyle w:val="RTableTextAbt"/>
              <w:rPr>
                <w:rFonts w:asciiTheme="majorBidi" w:hAnsiTheme="majorBidi" w:cstheme="majorBidi"/>
                <w:szCs w:val="18"/>
              </w:rPr>
            </w:pPr>
          </w:p>
        </w:tc>
        <w:tc>
          <w:tcPr>
            <w:tcW w:w="1350" w:type="dxa"/>
            <w:vMerge/>
            <w:tcBorders>
              <w:top w:val="nil"/>
              <w:left w:val="single" w:sz="4" w:space="0" w:color="auto"/>
              <w:bottom w:val="single" w:sz="4" w:space="0" w:color="000000"/>
              <w:right w:val="single" w:sz="4" w:space="0" w:color="auto"/>
            </w:tcBorders>
            <w:vAlign w:val="center"/>
            <w:hideMark/>
          </w:tcPr>
          <w:p w:rsidR="00D7049D" w:rsidRPr="00E850C2" w:rsidP="00CB1C05" w14:paraId="02D853DC" w14:textId="77777777">
            <w:pPr>
              <w:pStyle w:val="RTableTextAbt"/>
              <w:rPr>
                <w:rFonts w:asciiTheme="majorBidi" w:hAnsiTheme="majorBidi" w:cstheme="majorBidi"/>
                <w:szCs w:val="18"/>
              </w:rPr>
            </w:pPr>
          </w:p>
        </w:tc>
        <w:tc>
          <w:tcPr>
            <w:tcW w:w="1440" w:type="dxa"/>
            <w:tcBorders>
              <w:top w:val="nil"/>
              <w:left w:val="nil"/>
              <w:bottom w:val="single" w:sz="4" w:space="0" w:color="auto"/>
              <w:right w:val="single" w:sz="4" w:space="0" w:color="auto"/>
            </w:tcBorders>
            <w:shd w:val="clear" w:color="auto" w:fill="auto"/>
            <w:vAlign w:val="center"/>
            <w:hideMark/>
          </w:tcPr>
          <w:p w:rsidR="00D7049D" w:rsidRPr="00E850C2" w:rsidP="00CB1C05" w14:paraId="4015DA57" w14:textId="77777777">
            <w:pPr>
              <w:pStyle w:val="RTableTextAbt"/>
              <w:rPr>
                <w:rFonts w:asciiTheme="majorBidi" w:hAnsiTheme="majorBidi" w:cstheme="majorBidi"/>
                <w:szCs w:val="18"/>
              </w:rPr>
            </w:pPr>
            <w:r w:rsidRPr="00E850C2">
              <w:rPr>
                <w:rFonts w:asciiTheme="majorBidi" w:hAnsiTheme="majorBidi" w:cstheme="majorBidi"/>
                <w:szCs w:val="18"/>
              </w:rPr>
              <w:t xml:space="preserve">$5,566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21661706" w14:textId="77777777">
            <w:pPr>
              <w:pStyle w:val="RTableTextAbt"/>
              <w:rPr>
                <w:rFonts w:asciiTheme="majorBidi" w:hAnsiTheme="majorBidi" w:cstheme="majorBidi"/>
                <w:szCs w:val="18"/>
              </w:rPr>
            </w:pPr>
            <w:r w:rsidRPr="00E850C2">
              <w:rPr>
                <w:rFonts w:asciiTheme="majorBidi" w:hAnsiTheme="majorBidi" w:cstheme="majorBidi"/>
                <w:szCs w:val="18"/>
              </w:rPr>
              <w:t xml:space="preserve">$20,294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648DFC5F" w14:textId="77777777">
            <w:pPr>
              <w:pStyle w:val="RTableTextAbt"/>
              <w:rPr>
                <w:rFonts w:asciiTheme="majorBidi" w:hAnsiTheme="majorBidi" w:cstheme="majorBidi"/>
                <w:szCs w:val="18"/>
              </w:rPr>
            </w:pPr>
            <w:r w:rsidRPr="00E850C2">
              <w:rPr>
                <w:rFonts w:asciiTheme="majorBidi" w:hAnsiTheme="majorBidi" w:cstheme="majorBidi"/>
                <w:szCs w:val="18"/>
              </w:rPr>
              <w:t xml:space="preserve">$172,787 </w:t>
            </w:r>
          </w:p>
        </w:tc>
      </w:tr>
      <w:tr w14:paraId="7B80EB5F"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D7049D" w:rsidRPr="008279C0" w:rsidP="00CB1C05" w14:paraId="46964785" w14:textId="77777777">
            <w:pPr>
              <w:pStyle w:val="LTableTextAbt"/>
              <w:rPr>
                <w:b/>
                <w:bCs w:val="0"/>
              </w:rPr>
            </w:pPr>
            <w:r w:rsidRPr="008279C0">
              <w:rPr>
                <w:b/>
                <w:bCs w:val="0"/>
              </w:rPr>
              <w:t>Packaging</w:t>
            </w:r>
          </w:p>
        </w:tc>
        <w:tc>
          <w:tcPr>
            <w:tcW w:w="1335" w:type="dxa"/>
            <w:tcBorders>
              <w:top w:val="nil"/>
              <w:left w:val="nil"/>
              <w:bottom w:val="single" w:sz="4" w:space="0" w:color="auto"/>
              <w:right w:val="single" w:sz="4" w:space="0" w:color="auto"/>
            </w:tcBorders>
            <w:shd w:val="clear" w:color="auto" w:fill="auto"/>
            <w:vAlign w:val="center"/>
            <w:hideMark/>
          </w:tcPr>
          <w:p w:rsidR="00D7049D" w:rsidRPr="00E850C2" w:rsidP="00CB1C05" w14:paraId="0E4287C5"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295F4AD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47C7BFE6"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5519BC8F"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440" w:type="dxa"/>
            <w:tcBorders>
              <w:top w:val="nil"/>
              <w:left w:val="nil"/>
              <w:bottom w:val="single" w:sz="4" w:space="0" w:color="auto"/>
              <w:right w:val="single" w:sz="4" w:space="0" w:color="auto"/>
            </w:tcBorders>
            <w:shd w:val="clear" w:color="auto" w:fill="auto"/>
            <w:vAlign w:val="center"/>
            <w:hideMark/>
          </w:tcPr>
          <w:p w:rsidR="00D7049D" w:rsidRPr="00E850C2" w:rsidP="00CB1C05" w14:paraId="5763AA44" w14:textId="77777777">
            <w:pPr>
              <w:pStyle w:val="RTableTextAbt"/>
              <w:rPr>
                <w:rFonts w:asciiTheme="majorBidi" w:hAnsiTheme="majorBidi" w:cstheme="majorBidi"/>
                <w:szCs w:val="18"/>
              </w:rPr>
            </w:pPr>
            <w:r w:rsidRPr="00E850C2">
              <w:rPr>
                <w:rFonts w:asciiTheme="majorBidi" w:hAnsiTheme="majorBidi" w:cstheme="majorBidi"/>
                <w:szCs w:val="18"/>
              </w:rPr>
              <w:t xml:space="preserve">$10,262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2587D742" w14:textId="77777777">
            <w:pPr>
              <w:pStyle w:val="RTableTextAbt"/>
              <w:rPr>
                <w:rFonts w:asciiTheme="majorBidi" w:hAnsiTheme="majorBidi" w:cstheme="majorBidi"/>
                <w:szCs w:val="18"/>
              </w:rPr>
            </w:pPr>
            <w:r w:rsidRPr="00E850C2">
              <w:rPr>
                <w:rFonts w:asciiTheme="majorBidi" w:hAnsiTheme="majorBidi" w:cstheme="majorBidi"/>
                <w:szCs w:val="18"/>
              </w:rPr>
              <w:t xml:space="preserve">$27,307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6759CFAC" w14:textId="77777777">
            <w:pPr>
              <w:pStyle w:val="RTableTextAbt"/>
              <w:rPr>
                <w:rFonts w:asciiTheme="majorBidi" w:hAnsiTheme="majorBidi" w:cstheme="majorBidi"/>
                <w:szCs w:val="18"/>
              </w:rPr>
            </w:pPr>
            <w:r w:rsidRPr="00E850C2">
              <w:rPr>
                <w:rFonts w:asciiTheme="majorBidi" w:hAnsiTheme="majorBidi" w:cstheme="majorBidi"/>
                <w:szCs w:val="18"/>
              </w:rPr>
              <w:t xml:space="preserve">$51,310 </w:t>
            </w:r>
          </w:p>
        </w:tc>
      </w:tr>
      <w:tr w14:paraId="59C7638B"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D7049D" w:rsidRPr="008279C0" w:rsidP="00CB1C05" w14:paraId="1BD29F50" w14:textId="77777777">
            <w:pPr>
              <w:pStyle w:val="LTableTextAbt"/>
              <w:rPr>
                <w:b/>
                <w:bCs w:val="0"/>
              </w:rPr>
            </w:pPr>
            <w:r w:rsidRPr="008279C0">
              <w:rPr>
                <w:b/>
                <w:bCs w:val="0"/>
              </w:rPr>
              <w:t>Labeling</w:t>
            </w:r>
          </w:p>
        </w:tc>
        <w:tc>
          <w:tcPr>
            <w:tcW w:w="1335" w:type="dxa"/>
            <w:tcBorders>
              <w:top w:val="nil"/>
              <w:left w:val="nil"/>
              <w:bottom w:val="single" w:sz="4" w:space="0" w:color="auto"/>
              <w:right w:val="single" w:sz="4" w:space="0" w:color="auto"/>
            </w:tcBorders>
            <w:shd w:val="clear" w:color="auto" w:fill="auto"/>
            <w:vAlign w:val="center"/>
            <w:hideMark/>
          </w:tcPr>
          <w:p w:rsidR="00D7049D" w:rsidRPr="00E850C2" w:rsidP="00CB1C05" w14:paraId="7A368704"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18E6A52F"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635BB1F2" w14:textId="77777777">
            <w:pPr>
              <w:pStyle w:val="RTableTextAbt"/>
              <w:rPr>
                <w:rFonts w:asciiTheme="majorBidi" w:hAnsiTheme="majorBidi" w:cstheme="majorBidi"/>
                <w:szCs w:val="18"/>
              </w:rPr>
            </w:pPr>
            <w:r w:rsidRPr="00E850C2">
              <w:rPr>
                <w:rFonts w:asciiTheme="majorBidi" w:hAnsiTheme="majorBidi" w:cstheme="majorBidi"/>
                <w:szCs w:val="18"/>
              </w:rPr>
              <w:t xml:space="preserve">$1,650 </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4FC681C1" w14:textId="77777777">
            <w:pPr>
              <w:pStyle w:val="RTableTextAbt"/>
              <w:rPr>
                <w:rFonts w:asciiTheme="majorBidi" w:hAnsiTheme="majorBidi" w:cstheme="majorBidi"/>
                <w:szCs w:val="18"/>
              </w:rPr>
            </w:pPr>
            <w:r w:rsidRPr="00E850C2">
              <w:rPr>
                <w:rFonts w:asciiTheme="majorBidi" w:hAnsiTheme="majorBidi" w:cstheme="majorBidi"/>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D7049D" w:rsidRPr="00E850C2" w:rsidP="00CB1C05" w14:paraId="0D6CB816"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1EDED7D8"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7049D" w:rsidRPr="00E850C2" w:rsidP="00CB1C05" w14:paraId="660B479E"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0917B484" w14:textId="77777777" w:rsidTr="00763263">
        <w:tblPrEx>
          <w:tblW w:w="12685" w:type="dxa"/>
          <w:tblLook w:val="04A0"/>
        </w:tblPrEx>
        <w:trPr>
          <w:trHeight w:val="300"/>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CB46D9" w:rsidRPr="00E850C2" w:rsidP="00CB1C05" w14:paraId="5142C1F5" w14:textId="77777777">
            <w:pPr>
              <w:pStyle w:val="LTableTextAbt"/>
              <w:rPr>
                <w:rFonts w:asciiTheme="majorBidi" w:hAnsiTheme="majorBidi" w:cstheme="majorBidi"/>
                <w:b/>
                <w:bCs w:val="0"/>
                <w:szCs w:val="18"/>
              </w:rPr>
            </w:pPr>
            <w:r w:rsidRPr="00E850C2">
              <w:rPr>
                <w:rFonts w:asciiTheme="majorBidi" w:hAnsiTheme="majorBidi" w:cstheme="majorBidi"/>
                <w:b/>
                <w:bCs w:val="0"/>
                <w:szCs w:val="18"/>
              </w:rPr>
              <w:t>Marketing</w:t>
            </w:r>
          </w:p>
        </w:tc>
      </w:tr>
      <w:tr w14:paraId="0DC20DC5"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44FFA" w:rsidRPr="008279C0" w:rsidP="00CB1C05" w14:paraId="6D74DDA1" w14:textId="77777777">
            <w:pPr>
              <w:pStyle w:val="LTableTextAbt"/>
            </w:pPr>
            <w:r w:rsidRPr="008279C0">
              <w:t>-Market Group Testing</w:t>
            </w:r>
          </w:p>
        </w:tc>
        <w:tc>
          <w:tcPr>
            <w:tcW w:w="1335" w:type="dxa"/>
            <w:tcBorders>
              <w:top w:val="nil"/>
              <w:left w:val="nil"/>
              <w:bottom w:val="single" w:sz="4" w:space="0" w:color="auto"/>
              <w:right w:val="single" w:sz="4" w:space="0" w:color="auto"/>
            </w:tcBorders>
            <w:shd w:val="clear" w:color="auto" w:fill="auto"/>
            <w:vAlign w:val="center"/>
            <w:hideMark/>
          </w:tcPr>
          <w:p w:rsidR="00344FFA" w:rsidRPr="00E850C2" w:rsidP="00CB1C05" w14:paraId="376753B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12044305"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488BC3A0" w14:textId="77777777">
            <w:pPr>
              <w:pStyle w:val="RTableTextAbt"/>
              <w:rPr>
                <w:rFonts w:asciiTheme="majorBidi" w:hAnsiTheme="majorBidi" w:cstheme="majorBidi"/>
                <w:szCs w:val="18"/>
              </w:rPr>
            </w:pPr>
            <w:r w:rsidRPr="00E850C2">
              <w:rPr>
                <w:rFonts w:asciiTheme="majorBidi" w:hAnsiTheme="majorBidi" w:cstheme="majorBidi"/>
                <w:szCs w:val="18"/>
              </w:rPr>
              <w:t xml:space="preserve">$619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34DC9C6E" w14:textId="77777777">
            <w:pPr>
              <w:pStyle w:val="RTableTextAbt"/>
              <w:rPr>
                <w:rFonts w:asciiTheme="majorBidi" w:hAnsiTheme="majorBidi" w:cstheme="majorBidi"/>
                <w:szCs w:val="18"/>
              </w:rPr>
            </w:pPr>
            <w:r w:rsidRPr="00E850C2">
              <w:rPr>
                <w:rFonts w:asciiTheme="majorBidi" w:hAnsiTheme="majorBidi" w:cstheme="majorBidi"/>
                <w:szCs w:val="18"/>
              </w:rPr>
              <w:t xml:space="preserve">$2,062 </w:t>
            </w:r>
          </w:p>
        </w:tc>
        <w:tc>
          <w:tcPr>
            <w:tcW w:w="1440" w:type="dxa"/>
            <w:tcBorders>
              <w:top w:val="nil"/>
              <w:left w:val="nil"/>
              <w:bottom w:val="single" w:sz="4" w:space="0" w:color="auto"/>
              <w:right w:val="single" w:sz="4" w:space="0" w:color="auto"/>
            </w:tcBorders>
            <w:shd w:val="clear" w:color="auto" w:fill="auto"/>
            <w:vAlign w:val="center"/>
            <w:hideMark/>
          </w:tcPr>
          <w:p w:rsidR="00344FFA" w:rsidRPr="00E850C2" w:rsidP="00CB1C05" w14:paraId="0E69F07F" w14:textId="77777777">
            <w:pPr>
              <w:pStyle w:val="RTableTextAbt"/>
              <w:rPr>
                <w:rFonts w:asciiTheme="majorBidi" w:hAnsiTheme="majorBidi" w:cstheme="majorBidi"/>
                <w:szCs w:val="18"/>
              </w:rPr>
            </w:pPr>
            <w:r w:rsidRPr="00E850C2">
              <w:rPr>
                <w:rFonts w:asciiTheme="majorBidi" w:hAnsiTheme="majorBidi" w:cstheme="majorBidi"/>
                <w:szCs w:val="18"/>
              </w:rPr>
              <w:t xml:space="preserve">$66,099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113BE506" w14:textId="77777777">
            <w:pPr>
              <w:pStyle w:val="RTableTextAbt"/>
              <w:rPr>
                <w:rFonts w:asciiTheme="majorBidi" w:hAnsiTheme="majorBidi" w:cstheme="majorBidi"/>
                <w:szCs w:val="18"/>
              </w:rPr>
            </w:pPr>
            <w:r w:rsidRPr="00E850C2">
              <w:rPr>
                <w:rFonts w:asciiTheme="majorBidi" w:hAnsiTheme="majorBidi" w:cstheme="majorBidi"/>
                <w:szCs w:val="18"/>
              </w:rPr>
              <w:t xml:space="preserve">$115,674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41CDC316" w14:textId="77777777">
            <w:pPr>
              <w:pStyle w:val="RTableTextAbt"/>
              <w:rPr>
                <w:rFonts w:asciiTheme="majorBidi" w:hAnsiTheme="majorBidi" w:cstheme="majorBidi"/>
                <w:szCs w:val="18"/>
              </w:rPr>
            </w:pPr>
            <w:r w:rsidRPr="00E850C2">
              <w:rPr>
                <w:rFonts w:asciiTheme="majorBidi" w:hAnsiTheme="majorBidi" w:cstheme="majorBidi"/>
                <w:szCs w:val="18"/>
              </w:rPr>
              <w:t xml:space="preserve">$190,036 </w:t>
            </w:r>
          </w:p>
        </w:tc>
      </w:tr>
      <w:tr w14:paraId="29492A52"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44FFA" w:rsidRPr="008279C0" w:rsidP="00CB1C05" w14:paraId="6896EBD2" w14:textId="77777777">
            <w:pPr>
              <w:pStyle w:val="LTableTextAbt"/>
            </w:pPr>
            <w:r w:rsidRPr="008279C0">
              <w:t>-Technical Literature</w:t>
            </w:r>
          </w:p>
        </w:tc>
        <w:tc>
          <w:tcPr>
            <w:tcW w:w="1335" w:type="dxa"/>
            <w:tcBorders>
              <w:top w:val="nil"/>
              <w:left w:val="nil"/>
              <w:bottom w:val="single" w:sz="4" w:space="0" w:color="auto"/>
              <w:right w:val="single" w:sz="4" w:space="0" w:color="auto"/>
            </w:tcBorders>
            <w:shd w:val="clear" w:color="auto" w:fill="auto"/>
            <w:vAlign w:val="center"/>
            <w:hideMark/>
          </w:tcPr>
          <w:p w:rsidR="00344FFA" w:rsidRPr="00E850C2" w:rsidP="00CB1C05" w14:paraId="00E1CC68"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716B6195"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3F8B8CF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67AC8EAA" w14:textId="77777777">
            <w:pPr>
              <w:pStyle w:val="RTableTextAbt"/>
              <w:rPr>
                <w:rFonts w:asciiTheme="majorBidi" w:hAnsiTheme="majorBidi" w:cstheme="majorBidi"/>
                <w:szCs w:val="18"/>
              </w:rPr>
            </w:pPr>
            <w:r w:rsidRPr="00E850C2">
              <w:rPr>
                <w:rFonts w:asciiTheme="majorBidi" w:hAnsiTheme="majorBidi" w:cstheme="majorBidi"/>
                <w:szCs w:val="18"/>
              </w:rPr>
              <w:t xml:space="preserve">$412 </w:t>
            </w:r>
          </w:p>
        </w:tc>
        <w:tc>
          <w:tcPr>
            <w:tcW w:w="1440" w:type="dxa"/>
            <w:tcBorders>
              <w:top w:val="nil"/>
              <w:left w:val="nil"/>
              <w:bottom w:val="single" w:sz="4" w:space="0" w:color="auto"/>
              <w:right w:val="single" w:sz="4" w:space="0" w:color="auto"/>
            </w:tcBorders>
            <w:shd w:val="clear" w:color="auto" w:fill="auto"/>
            <w:vAlign w:val="center"/>
            <w:hideMark/>
          </w:tcPr>
          <w:p w:rsidR="00344FFA" w:rsidRPr="00E850C2" w:rsidP="00CB1C05" w14:paraId="61E9F7E8"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67D86B8D" w14:textId="77777777">
            <w:pPr>
              <w:pStyle w:val="RTableTextAbt"/>
              <w:rPr>
                <w:rFonts w:asciiTheme="majorBidi" w:hAnsiTheme="majorBidi" w:cstheme="majorBidi"/>
                <w:szCs w:val="18"/>
              </w:rPr>
            </w:pPr>
            <w:r w:rsidRPr="00E850C2">
              <w:rPr>
                <w:rFonts w:asciiTheme="majorBidi" w:hAnsiTheme="majorBidi" w:cstheme="majorBidi"/>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74A2EC1E" w14:textId="77777777">
            <w:pPr>
              <w:pStyle w:val="RTableTextAbt"/>
              <w:rPr>
                <w:rFonts w:asciiTheme="majorBidi" w:hAnsiTheme="majorBidi" w:cstheme="majorBidi"/>
                <w:szCs w:val="18"/>
              </w:rPr>
            </w:pPr>
            <w:r w:rsidRPr="00E850C2">
              <w:rPr>
                <w:rFonts w:asciiTheme="majorBidi" w:hAnsiTheme="majorBidi" w:cstheme="majorBidi"/>
                <w:szCs w:val="18"/>
              </w:rPr>
              <w:t>-</w:t>
            </w:r>
          </w:p>
        </w:tc>
      </w:tr>
      <w:tr w14:paraId="702F5EF7" w14:textId="77777777" w:rsidTr="00763263">
        <w:tblPrEx>
          <w:tblW w:w="12685" w:type="dxa"/>
          <w:tblLook w:val="04A0"/>
        </w:tblPrEx>
        <w:trPr>
          <w:trHeight w:val="300"/>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344FFA" w:rsidRPr="008279C0" w:rsidP="00CB1C05" w14:paraId="76E94328" w14:textId="77777777">
            <w:pPr>
              <w:pStyle w:val="LTableTextAbt"/>
              <w:rPr>
                <w:b/>
                <w:bCs w:val="0"/>
              </w:rPr>
            </w:pPr>
            <w:r w:rsidRPr="008279C0">
              <w:rPr>
                <w:b/>
                <w:bCs w:val="0"/>
              </w:rPr>
              <w:t>TOTAL</w:t>
            </w:r>
          </w:p>
        </w:tc>
        <w:tc>
          <w:tcPr>
            <w:tcW w:w="1335" w:type="dxa"/>
            <w:tcBorders>
              <w:top w:val="nil"/>
              <w:left w:val="nil"/>
              <w:bottom w:val="single" w:sz="4" w:space="0" w:color="auto"/>
              <w:right w:val="single" w:sz="4" w:space="0" w:color="auto"/>
            </w:tcBorders>
            <w:shd w:val="clear" w:color="auto" w:fill="auto"/>
            <w:vAlign w:val="center"/>
            <w:hideMark/>
          </w:tcPr>
          <w:p w:rsidR="00344FFA" w:rsidRPr="00E850C2" w:rsidP="00CB1C05" w14:paraId="6DC25EA6"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27,906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54B5EFBA"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100,276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62BAA249"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18,356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2CF0C40E"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64,968 </w:t>
            </w:r>
          </w:p>
        </w:tc>
        <w:tc>
          <w:tcPr>
            <w:tcW w:w="1440" w:type="dxa"/>
            <w:tcBorders>
              <w:top w:val="nil"/>
              <w:left w:val="nil"/>
              <w:bottom w:val="single" w:sz="4" w:space="0" w:color="auto"/>
              <w:right w:val="single" w:sz="4" w:space="0" w:color="auto"/>
            </w:tcBorders>
            <w:shd w:val="clear" w:color="auto" w:fill="auto"/>
            <w:vAlign w:val="center"/>
            <w:hideMark/>
          </w:tcPr>
          <w:p w:rsidR="00344FFA" w:rsidRPr="00E850C2" w:rsidP="00CB1C05" w14:paraId="2B9E1864"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150,629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6B1A7CDB"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448,616 </w:t>
            </w:r>
          </w:p>
        </w:tc>
        <w:tc>
          <w:tcPr>
            <w:tcW w:w="1350" w:type="dxa"/>
            <w:tcBorders>
              <w:top w:val="nil"/>
              <w:left w:val="nil"/>
              <w:bottom w:val="single" w:sz="4" w:space="0" w:color="auto"/>
              <w:right w:val="single" w:sz="4" w:space="0" w:color="auto"/>
            </w:tcBorders>
            <w:shd w:val="clear" w:color="auto" w:fill="auto"/>
            <w:vAlign w:val="center"/>
            <w:hideMark/>
          </w:tcPr>
          <w:p w:rsidR="00344FFA" w:rsidRPr="00E850C2" w:rsidP="00CB1C05" w14:paraId="7234D72A" w14:textId="77777777">
            <w:pPr>
              <w:pStyle w:val="RTableTextAbt"/>
              <w:rPr>
                <w:rFonts w:asciiTheme="majorBidi" w:hAnsiTheme="majorBidi" w:cstheme="majorBidi"/>
                <w:b/>
                <w:bCs w:val="0"/>
                <w:szCs w:val="18"/>
              </w:rPr>
            </w:pPr>
            <w:r w:rsidRPr="00E850C2">
              <w:rPr>
                <w:rFonts w:asciiTheme="majorBidi" w:hAnsiTheme="majorBidi" w:cstheme="majorBidi"/>
                <w:b/>
                <w:bCs w:val="0"/>
                <w:szCs w:val="18"/>
              </w:rPr>
              <w:t xml:space="preserve">$1,118,043 </w:t>
            </w:r>
          </w:p>
        </w:tc>
      </w:tr>
      <w:tr w14:paraId="163CA068" w14:textId="77777777" w:rsidTr="00763263">
        <w:tblPrEx>
          <w:tblW w:w="12685" w:type="dxa"/>
          <w:tblLook w:val="04A0"/>
        </w:tblPrEx>
        <w:trPr>
          <w:trHeight w:val="1214"/>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CB46D9" w:rsidRPr="008279C0" w:rsidP="00CB1C05" w14:paraId="645B1B8B" w14:textId="77777777">
            <w:pPr>
              <w:pStyle w:val="LTableTextAbt"/>
            </w:pPr>
            <w:r w:rsidRPr="008279C0">
              <w:t xml:space="preserve">A dash </w:t>
            </w:r>
            <w:r w:rsidR="002F0178">
              <w:t>“</w:t>
            </w:r>
            <w:r w:rsidRPr="008279C0">
              <w:t>-</w:t>
            </w:r>
            <w:r w:rsidR="003A3F44">
              <w:t>”</w:t>
            </w:r>
            <w:r w:rsidRPr="008279C0">
              <w:t xml:space="preserve"> indicates that the source did not estimate costs for that component</w:t>
            </w:r>
            <w:r w:rsidR="002F0178">
              <w:t>.</w:t>
            </w:r>
            <w:r w:rsidRPr="008279C0">
              <w:br/>
            </w:r>
            <w:r w:rsidRPr="008279C0">
              <w:rPr>
                <w:vertAlign w:val="superscript"/>
              </w:rPr>
              <w:t>1</w:t>
            </w:r>
            <w:r w:rsidRPr="008279C0">
              <w:t xml:space="preserve"> Corresponds to substitution of critical component and manufacturing process change strategies.</w:t>
            </w:r>
            <w:r w:rsidRPr="008279C0">
              <w:br/>
            </w:r>
            <w:r w:rsidRPr="008279C0">
              <w:rPr>
                <w:vertAlign w:val="superscript"/>
              </w:rPr>
              <w:t>2</w:t>
            </w:r>
            <w:r w:rsidRPr="008279C0">
              <w:t xml:space="preserve"> Low and high estimates correspond to mean and maximum capital cost estimates from </w:t>
            </w: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t>, respectively.</w:t>
            </w:r>
            <w:r w:rsidRPr="008279C0">
              <w:br/>
            </w:r>
            <w:r w:rsidRPr="008279C0">
              <w:rPr>
                <w:vertAlign w:val="superscript"/>
              </w:rPr>
              <w:t>3</w:t>
            </w:r>
            <w:r w:rsidRPr="008279C0">
              <w:t xml:space="preserve"> Correspond to the </w:t>
            </w:r>
            <w:r w:rsidR="002F0178">
              <w:t>h</w:t>
            </w:r>
            <w:r w:rsidRPr="008279C0">
              <w:t>igh</w:t>
            </w:r>
            <w:r w:rsidR="00385F55">
              <w:t>-</w:t>
            </w:r>
            <w:r w:rsidR="002F0178">
              <w:t>c</w:t>
            </w:r>
            <w:r w:rsidRPr="008279C0">
              <w:t>ost estimates from CARB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2013</w:t>
              </w:r>
              <w:r w:rsidRPr="008279C0" w:rsidR="00414172">
                <w:fldChar w:fldCharType="end"/>
              </w:r>
            </w:hyperlink>
            <w:r w:rsidRPr="008279C0">
              <w:t xml:space="preserve">) (Tables J-1 to J-3). The low estimate is the minimum </w:t>
            </w:r>
            <w:r w:rsidR="002F0178">
              <w:t>h</w:t>
            </w:r>
            <w:r w:rsidRPr="008279C0">
              <w:t>igh</w:t>
            </w:r>
            <w:r w:rsidR="00385F55">
              <w:t>-</w:t>
            </w:r>
            <w:r w:rsidR="002F0178">
              <w:t>c</w:t>
            </w:r>
            <w:r w:rsidRPr="008279C0">
              <w:t xml:space="preserve">ost estimate of three product types (adhesive, aerosol multi-purpose solvent &amp; paint thinner, aerosol coating), and the high estimate is the maximum </w:t>
            </w:r>
            <w:r w:rsidR="002F0178">
              <w:t>h</w:t>
            </w:r>
            <w:r w:rsidRPr="008279C0">
              <w:t>igh</w:t>
            </w:r>
            <w:r w:rsidR="00385F55">
              <w:t>-</w:t>
            </w:r>
            <w:r w:rsidR="002F0178">
              <w:t>c</w:t>
            </w:r>
            <w:r w:rsidRPr="008279C0">
              <w:t>ost estimate of the three product types.</w:t>
            </w:r>
            <w:r w:rsidRPr="008279C0">
              <w:br/>
            </w:r>
            <w:r w:rsidRPr="008279C0">
              <w:rPr>
                <w:vertAlign w:val="superscript"/>
              </w:rPr>
              <w:t>4</w:t>
            </w:r>
            <w:r w:rsidRPr="008279C0">
              <w:t xml:space="preserve"> Corresponds to estimates for major ingredients and production process changes from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w:t>
            </w:r>
          </w:p>
        </w:tc>
      </w:tr>
    </w:tbl>
    <w:p w:rsidR="00A2348C" w:rsidRPr="008279C0" w:rsidP="00CB1C05" w14:paraId="2EE26164" w14:textId="77777777"/>
    <w:p w:rsidR="00A2348C" w:rsidRPr="008279C0" w:rsidP="00CB1C05" w14:paraId="3DBF083A" w14:textId="77777777">
      <w:pPr>
        <w:pStyle w:val="BodyText"/>
      </w:pPr>
    </w:p>
    <w:p w:rsidR="00A2348C" w:rsidRPr="008279C0" w:rsidP="00CB1C05" w14:paraId="64AB7D2C" w14:textId="77777777">
      <w:pPr>
        <w:pStyle w:val="BodyText"/>
      </w:pPr>
    </w:p>
    <w:p w:rsidR="00C00863" w:rsidRPr="008279C0" w:rsidP="00CB1C05" w14:paraId="21EDF49A" w14:textId="77777777">
      <w:pPr>
        <w:pStyle w:val="BodyText"/>
        <w:sectPr w:rsidSect="00CB1C05">
          <w:type w:val="nextColumn"/>
          <w:pgSz w:w="15840" w:h="12240" w:orient="landscape" w:code="1"/>
          <w:pgMar w:top="1440" w:right="1440" w:bottom="1440" w:left="1440" w:header="432" w:footer="720" w:gutter="0"/>
          <w:lnNumType w:countBy="1" w:restart="continuous"/>
          <w:pgNumType w:chapStyle="1"/>
          <w:cols w:space="720"/>
          <w:docGrid w:linePitch="299"/>
        </w:sectPr>
      </w:pPr>
    </w:p>
    <w:p w:rsidR="00A2348C" w:rsidRPr="008279C0" w:rsidP="00CB1C05" w14:paraId="40CD75D6" w14:textId="77777777">
      <w:pPr>
        <w:pStyle w:val="Heading3"/>
      </w:pPr>
      <w:bookmarkStart w:id="938" w:name="_Toc111035635"/>
      <w:bookmarkStart w:id="939" w:name="_Toc114062012"/>
      <w:r w:rsidRPr="008279C0">
        <w:t xml:space="preserve">Reformulation </w:t>
      </w:r>
      <w:r w:rsidRPr="008279C0" w:rsidR="00E125D7">
        <w:t xml:space="preserve">Unit </w:t>
      </w:r>
      <w:r w:rsidRPr="008279C0">
        <w:t>Costs Used in this Analysis</w:t>
      </w:r>
      <w:bookmarkEnd w:id="938"/>
      <w:bookmarkEnd w:id="939"/>
    </w:p>
    <w:p w:rsidR="00712484" w:rsidRPr="008279C0" w:rsidP="00CB1C05" w14:paraId="252E6DEF" w14:textId="77777777">
      <w:pPr>
        <w:pStyle w:val="BodyText"/>
      </w:pPr>
      <w:r w:rsidRPr="008279C0">
        <w:t xml:space="preserve">This analysis </w:t>
      </w:r>
      <w:r w:rsidRPr="008279C0" w:rsidR="005666BA">
        <w:t>considered</w:t>
      </w:r>
      <w:r w:rsidRPr="008279C0">
        <w:t xml:space="preserve"> </w:t>
      </w:r>
      <w:r w:rsidRPr="008279C0" w:rsidR="00182EA9">
        <w:t>two</w:t>
      </w:r>
      <w:r w:rsidRPr="008279C0">
        <w:t xml:space="preserve"> different reformulation costs, which </w:t>
      </w:r>
      <w:r w:rsidRPr="008279C0" w:rsidR="003D1454">
        <w:t>vary according to</w:t>
      </w:r>
      <w:r w:rsidRPr="008279C0">
        <w:t xml:space="preserve"> how complex the reformulation process is expected to be. The main source </w:t>
      </w:r>
      <w:r w:rsidRPr="008279C0" w:rsidR="003D1454">
        <w:t>for</w:t>
      </w:r>
      <w:r w:rsidRPr="008279C0">
        <w:t xml:space="preserve"> the reformulation costs used in this analysis is CARB’s (</w:t>
      </w:r>
      <w:hyperlink w:anchor="_ENREF_10" w:tooltip="California Air Resources Board (CARB), 2013 #71" w:history="1">
        <w:r w:rsidRPr="008279C0" w:rsidR="00414172">
          <w:fldChar w:fldCharType="begin" w:fldLock="1"/>
        </w:r>
        <w:r w:rsidR="00414172">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fldChar w:fldCharType="separate"/>
        </w:r>
        <w:r w:rsidRPr="008279C0" w:rsidR="00414172">
          <w:rPr>
            <w:noProof/>
          </w:rPr>
          <w:t>2013</w:t>
        </w:r>
        <w:r w:rsidRPr="008279C0" w:rsidR="00414172">
          <w:fldChar w:fldCharType="end"/>
        </w:r>
      </w:hyperlink>
      <w:r w:rsidRPr="008279C0">
        <w:t>)</w:t>
      </w:r>
      <w:r w:rsidRPr="008279C0" w:rsidR="0059546F">
        <w:t xml:space="preserve"> </w:t>
      </w:r>
      <w:r w:rsidRPr="008279C0">
        <w:t xml:space="preserve">analysis. EPA selected </w:t>
      </w:r>
      <w:r w:rsidRPr="008279C0" w:rsidR="003C3C65">
        <w:t>the CARB</w:t>
      </w:r>
      <w:r w:rsidRPr="008279C0">
        <w:t xml:space="preserve"> estimates as the primary basis for the reformulation cost</w:t>
      </w:r>
      <w:r w:rsidRPr="008279C0" w:rsidR="003C3C65">
        <w:t xml:space="preserve">s </w:t>
      </w:r>
      <w:r w:rsidRPr="008279C0">
        <w:t xml:space="preserve">because they were developed for the same types of products considered in this analysis. In addition, since the CARB estimates are disaggregated by type of cost, they can more easily accommodate adjustments to reflect more or less complex reformulations. While the </w:t>
      </w:r>
      <w:hyperlink w:anchor="_ENREF_15" w:tooltip="Cheminfo Services, 2006 #72" w:history="1">
        <w:r w:rsidRPr="008279C0" w:rsidR="00414172">
          <w:fldChar w:fldCharType="begin" w:fldLock="1"/>
        </w:r>
        <w:r w:rsidR="00414172">
          <w:instrText xml:space="preserve"> ADDIN EN.CITE &lt;EndNote&gt;&lt;Cite AuthorYear="1"&gt;&lt;Author&gt;Cheminfo Services&lt;/Author&gt;&lt;Year&gt;2006&lt;/Year&gt;&lt;RecNum&gt;72&lt;/RecNum&gt;&lt;DisplayText&gt;Cheminfo Services (2006)&lt;/DisplayText&gt;&lt;record&gt;&lt;rec-number&gt;72&lt;/rec-number&gt;&lt;foreign-keys&gt;&lt;key app="EN" db-id="52wf2wf0o0rv01e9dzo52td80t0590tp2fwd" timestamp="1714499636"&gt;72&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8279C0" w:rsidR="00414172">
          <w:fldChar w:fldCharType="separate"/>
        </w:r>
        <w:r w:rsidRPr="008279C0" w:rsidR="00414172">
          <w:rPr>
            <w:noProof/>
          </w:rPr>
          <w:t>Cheminfo Services (2006)</w:t>
        </w:r>
        <w:r w:rsidRPr="008279C0" w:rsidR="00414172">
          <w:fldChar w:fldCharType="end"/>
        </w:r>
      </w:hyperlink>
      <w:r w:rsidRPr="008279C0">
        <w:t xml:space="preserve"> </w:t>
      </w:r>
      <w:r w:rsidRPr="008279C0" w:rsidR="00CA4BF8">
        <w:t xml:space="preserve">estimates also pertain to similar types of products, there is no way to </w:t>
      </w:r>
      <w:r w:rsidRPr="008279C0" w:rsidR="003C3C65">
        <w:t xml:space="preserve">separate the costs for </w:t>
      </w:r>
      <w:r w:rsidRPr="008279C0" w:rsidR="00CA4BF8">
        <w:t xml:space="preserve">simpler dilution reformulations </w:t>
      </w:r>
      <w:r w:rsidR="000420CC">
        <w:t>from</w:t>
      </w:r>
      <w:r w:rsidRPr="008279C0" w:rsidR="000420CC">
        <w:t xml:space="preserve"> </w:t>
      </w:r>
      <w:r w:rsidRPr="008279C0" w:rsidR="00CA4BF8">
        <w:t>those that are more complex. EPA believes that the RTI (</w:t>
      </w:r>
      <w:hyperlink w:anchor="_ENREF_45" w:tooltip="RTI, 2002 #70" w:history="1">
        <w:r w:rsidRPr="008279C0" w:rsidR="00414172">
          <w:fldChar w:fldCharType="begin" w:fldLock="1"/>
        </w:r>
        <w:r w:rsidR="00414172">
          <w:instrText xml:space="preserve"> ADDIN EN.CITE &lt;EndNote&gt;&lt;Cite ExcludeAuth="1"&gt;&lt;Author&gt;RTI&lt;/Author&gt;&lt;Year&gt;2002&lt;/Year&gt;&lt;RecNum&gt;70&lt;/RecNum&gt;&lt;DisplayText&gt;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2002</w:t>
        </w:r>
        <w:r w:rsidRPr="008279C0" w:rsidR="00414172">
          <w:fldChar w:fldCharType="end"/>
        </w:r>
      </w:hyperlink>
      <w:r w:rsidRPr="008279C0" w:rsidR="00CA4BF8">
        <w:t xml:space="preserve">) </w:t>
      </w:r>
      <w:r w:rsidRPr="008279C0" w:rsidR="003D1454">
        <w:t>estimates, which were developed for reformulating food and cosmetics products, are likely to reflect higher reformulation costs than would be expected for the types of products considered in this analysis. However, EPA does use some of the RTI (</w:t>
      </w:r>
      <w:hyperlink w:anchor="_ENREF_45" w:tooltip="RTI, 2002 #70" w:history="1">
        <w:r w:rsidRPr="008279C0" w:rsidR="00414172">
          <w:fldChar w:fldCharType="begin" w:fldLock="1"/>
        </w:r>
        <w:r w:rsidR="00414172">
          <w:instrText xml:space="preserve"> ADDIN EN.CITE &lt;EndNote&gt;&lt;Cite ExcludeAuth="1"&gt;&lt;Author&gt;RTI&lt;/Author&gt;&lt;Year&gt;2002&lt;/Year&gt;&lt;RecNum&gt;70&lt;/RecNum&gt;&lt;DisplayText&gt;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2002</w:t>
        </w:r>
        <w:r w:rsidRPr="008279C0" w:rsidR="00414172">
          <w:fldChar w:fldCharType="end"/>
        </w:r>
      </w:hyperlink>
      <w:r w:rsidRPr="008279C0" w:rsidR="003D1454">
        <w:t xml:space="preserve">) estimates’ cost components to estimate reformulation costs for </w:t>
      </w:r>
      <w:r w:rsidRPr="008279C0" w:rsidR="003C3C65">
        <w:t xml:space="preserve">those </w:t>
      </w:r>
      <w:r w:rsidRPr="008279C0" w:rsidR="003D1454">
        <w:t>products that are expected to require complex reformulations.</w:t>
      </w:r>
    </w:p>
    <w:p w:rsidR="00C159EC" w:rsidRPr="008279C0" w:rsidP="00CB1C05" w14:paraId="013C1F7A" w14:textId="77777777">
      <w:pPr>
        <w:pStyle w:val="BodyText"/>
      </w:pPr>
      <w:r w:rsidRPr="008279C0">
        <w:fldChar w:fldCharType="begin" w:fldLock="1"/>
      </w:r>
      <w:r w:rsidRPr="008279C0">
        <w:instrText xml:space="preserve"> REF _Ref56515893 \h </w:instrText>
      </w:r>
      <w:r w:rsidRPr="008279C0" w:rsidR="0065459D">
        <w:instrText xml:space="preserve"> \* MERGEFORMAT </w:instrText>
      </w:r>
      <w:r w:rsidRPr="008279C0">
        <w:fldChar w:fldCharType="separate"/>
      </w:r>
      <w:r w:rsidRPr="008279C0" w:rsidR="0092222B">
        <w:t xml:space="preserve">Table </w:t>
      </w:r>
      <w:r w:rsidR="0092222B">
        <w:t>7</w:t>
      </w:r>
      <w:r w:rsidR="0092222B">
        <w:noBreakHyphen/>
        <w:t>8</w:t>
      </w:r>
      <w:r w:rsidRPr="008279C0">
        <w:fldChar w:fldCharType="end"/>
      </w:r>
      <w:r w:rsidRPr="008279C0">
        <w:t xml:space="preserve"> presents the reformulation costs </w:t>
      </w:r>
      <w:r w:rsidRPr="008279C0" w:rsidR="00AA5A1F">
        <w:t>considered</w:t>
      </w:r>
      <w:r w:rsidRPr="008279C0">
        <w:t xml:space="preserve"> in this analysis. For </w:t>
      </w:r>
      <w:r w:rsidRPr="008279C0" w:rsidR="00AA5A1F">
        <w:t>each</w:t>
      </w:r>
      <w:r w:rsidRPr="008279C0">
        <w:t xml:space="preserve"> of the </w:t>
      </w:r>
      <w:r w:rsidRPr="008279C0" w:rsidR="002B69E3">
        <w:t>use categories</w:t>
      </w:r>
      <w:r w:rsidRPr="008279C0">
        <w:t xml:space="preserve"> where reformulation is expected to be necessary, this analysis uses the standard</w:t>
      </w:r>
      <w:r w:rsidRPr="008279C0" w:rsidR="00B45485">
        <w:t xml:space="preserve"> </w:t>
      </w:r>
      <w:r w:rsidRPr="008279C0">
        <w:t>substitution reformulation cost</w:t>
      </w:r>
      <w:r w:rsidRPr="008279C0" w:rsidR="00B45485">
        <w:t xml:space="preserve">. This estimate is based on CARB’s highest reformulation cost estimate. The </w:t>
      </w:r>
      <w:r w:rsidRPr="008279C0">
        <w:t>complex</w:t>
      </w:r>
      <w:r w:rsidRPr="008279C0" w:rsidR="00B45485">
        <w:t xml:space="preserve"> substitution reformulation cost estimate </w:t>
      </w:r>
      <w:r w:rsidRPr="008279C0" w:rsidR="00020568">
        <w:t xml:space="preserve">was considered and determined not to be applicable. It </w:t>
      </w:r>
      <w:r w:rsidRPr="008279C0" w:rsidR="00560802">
        <w:t xml:space="preserve">would be applicable </w:t>
      </w:r>
      <w:r w:rsidRPr="008279C0" w:rsidR="00B45485">
        <w:t xml:space="preserve">for </w:t>
      </w:r>
      <w:r w:rsidRPr="008279C0" w:rsidR="002B69E3">
        <w:t>use categories</w:t>
      </w:r>
      <w:r w:rsidRPr="008279C0" w:rsidR="00B45485">
        <w:t xml:space="preserve"> that are expected to require the most complex reformulations. This cost is </w:t>
      </w:r>
      <w:r w:rsidRPr="008279C0" w:rsidR="0059546F">
        <w:t>a combination of CARB’s highest reformulation cost estimate and the RTI</w:t>
      </w:r>
      <w:r w:rsidRPr="008279C0" w:rsidR="00B45485">
        <w:t xml:space="preserve"> </w:t>
      </w:r>
      <w:r w:rsidRPr="008279C0" w:rsidR="0059546F">
        <w:t>(</w:t>
      </w:r>
      <w:hyperlink w:anchor="_ENREF_45" w:tooltip="RTI, 2002 #70" w:history="1">
        <w:r w:rsidRPr="008279C0" w:rsidR="00414172">
          <w:fldChar w:fldCharType="begin" w:fldLock="1"/>
        </w:r>
        <w:r w:rsidR="00414172">
          <w:instrText xml:space="preserve"> ADDIN EN.CITE &lt;EndNote&gt;&lt;Cite ExcludeAuth="1"&gt;&lt;Author&gt;RTI&lt;/Author&gt;&lt;Year&gt;2002&lt;/Year&gt;&lt;RecNum&gt;70&lt;/RecNum&gt;&lt;DisplayText&gt;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2002</w:t>
        </w:r>
        <w:r w:rsidRPr="008279C0" w:rsidR="00414172">
          <w:fldChar w:fldCharType="end"/>
        </w:r>
      </w:hyperlink>
      <w:r w:rsidRPr="008279C0" w:rsidR="0059546F">
        <w:t>) estimates</w:t>
      </w:r>
      <w:r w:rsidR="009F54DA">
        <w:t>.</w:t>
      </w:r>
      <w:r w:rsidRPr="008279C0" w:rsidR="0059546F">
        <w:t xml:space="preserve"> </w:t>
      </w:r>
      <w:r w:rsidR="00313111">
        <w:t>Research and development</w:t>
      </w:r>
      <w:r w:rsidRPr="008279C0" w:rsidR="0059546F">
        <w:t xml:space="preserve">, production and manufacturing, and package/labeling costs come from </w:t>
      </w:r>
      <w:hyperlink w:anchor="_ENREF_45" w:tooltip="RTI, 2002 #70" w:history="1">
        <w:r w:rsidRPr="008279C0" w:rsidR="00414172">
          <w:fldChar w:fldCharType="begin" w:fldLock="1"/>
        </w:r>
        <w:r w:rsidR="00414172">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fldChar w:fldCharType="separate"/>
        </w:r>
        <w:r w:rsidRPr="008279C0" w:rsidR="00414172">
          <w:rPr>
            <w:noProof/>
          </w:rPr>
          <w:t>RTI (2002)</w:t>
        </w:r>
        <w:r w:rsidRPr="008279C0" w:rsidR="00414172">
          <w:fldChar w:fldCharType="end"/>
        </w:r>
      </w:hyperlink>
      <w:r w:rsidRPr="008279C0">
        <w:t>,</w:t>
      </w:r>
      <w:r w:rsidRPr="008279C0" w:rsidR="0059546F">
        <w:t xml:space="preserve"> and the other cost components are based on CARB’s highest reformulation cost estimate. </w:t>
      </w:r>
    </w:p>
    <w:tbl>
      <w:tblPr>
        <w:tblW w:w="6840" w:type="dxa"/>
        <w:tblLook w:val="04A0"/>
      </w:tblPr>
      <w:tblGrid>
        <w:gridCol w:w="3158"/>
        <w:gridCol w:w="1882"/>
        <w:gridCol w:w="1800"/>
      </w:tblGrid>
      <w:tr w14:paraId="0B16662A" w14:textId="77777777" w:rsidTr="00BA1418">
        <w:tblPrEx>
          <w:tblW w:w="6840" w:type="dxa"/>
          <w:tblLook w:val="04A0"/>
        </w:tblPrEx>
        <w:trPr>
          <w:trHeight w:val="56"/>
        </w:trPr>
        <w:tc>
          <w:tcPr>
            <w:tcW w:w="6840" w:type="dxa"/>
            <w:gridSpan w:val="3"/>
            <w:tcBorders>
              <w:bottom w:val="single" w:sz="4" w:space="0" w:color="auto"/>
            </w:tcBorders>
            <w:shd w:val="clear" w:color="auto" w:fill="auto"/>
            <w:vAlign w:val="center"/>
          </w:tcPr>
          <w:p w:rsidR="00C159EC" w:rsidRPr="008279C0" w:rsidP="00CB1C05" w14:paraId="7A9040E4" w14:textId="77777777">
            <w:pPr>
              <w:pStyle w:val="TableTitleA"/>
            </w:pPr>
            <w:bookmarkStart w:id="940" w:name="_Ref56515893"/>
            <w:bookmarkStart w:id="941" w:name="_Toc107219300"/>
            <w:bookmarkStart w:id="942" w:name="_Toc121142646"/>
            <w:bookmarkStart w:id="943" w:name="_Toc165379641"/>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w:t>
            </w:r>
            <w:r w:rsidR="00BC4B5D">
              <w:rPr>
                <w:noProof/>
              </w:rPr>
              <w:fldChar w:fldCharType="end"/>
            </w:r>
            <w:bookmarkEnd w:id="940"/>
            <w:r w:rsidRPr="008279C0">
              <w:t>: Reformulation Costs Used in this Analysis (202</w:t>
            </w:r>
            <w:r w:rsidR="009B44AD">
              <w:t>2</w:t>
            </w:r>
            <w:r w:rsidRPr="008279C0">
              <w:t>$)</w:t>
            </w:r>
            <w:bookmarkEnd w:id="941"/>
            <w:bookmarkEnd w:id="942"/>
            <w:bookmarkEnd w:id="943"/>
          </w:p>
        </w:tc>
      </w:tr>
      <w:tr w14:paraId="46FA11FC" w14:textId="77777777" w:rsidTr="00BA1418">
        <w:tblPrEx>
          <w:tblW w:w="6840" w:type="dxa"/>
          <w:tblLook w:val="04A0"/>
        </w:tblPrEx>
        <w:trPr>
          <w:trHeight w:val="769"/>
        </w:trPr>
        <w:tc>
          <w:tcPr>
            <w:tcW w:w="3158"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A1418" w:rsidRPr="008279C0" w:rsidP="00CB1C05" w14:paraId="755A1785" w14:textId="77777777">
            <w:pPr>
              <w:pStyle w:val="TableSubtitle"/>
            </w:pPr>
            <w:r w:rsidRPr="008279C0">
              <w:t>Cost Component</w:t>
            </w:r>
          </w:p>
        </w:tc>
        <w:tc>
          <w:tcPr>
            <w:tcW w:w="1882" w:type="dxa"/>
            <w:tcBorders>
              <w:top w:val="single" w:sz="4" w:space="0" w:color="auto"/>
              <w:left w:val="single" w:sz="4" w:space="0" w:color="auto"/>
              <w:bottom w:val="single" w:sz="4" w:space="0" w:color="auto"/>
              <w:right w:val="single" w:sz="4" w:space="0" w:color="auto"/>
            </w:tcBorders>
            <w:shd w:val="clear" w:color="000000" w:fill="48A9C5"/>
            <w:vAlign w:val="center"/>
          </w:tcPr>
          <w:p w:rsidR="00BA1418" w:rsidRPr="008279C0" w:rsidP="00CB1C05" w14:paraId="1C454759" w14:textId="77777777">
            <w:pPr>
              <w:pStyle w:val="TableSubtitle"/>
              <w:rPr>
                <w:rFonts w:cs="Calibri"/>
              </w:rPr>
            </w:pPr>
            <w:r w:rsidRPr="008279C0">
              <w:t>Standard Substitution Reformulation</w:t>
            </w:r>
          </w:p>
          <w:p w:rsidR="00BA1418" w:rsidRPr="008279C0" w:rsidP="00CB1C05" w14:paraId="28CEE8E4" w14:textId="77777777">
            <w:pPr>
              <w:pStyle w:val="TableSubtitle"/>
            </w:pPr>
            <w:r w:rsidRPr="008279C0">
              <w:t>Cost</w:t>
            </w:r>
          </w:p>
        </w:tc>
        <w:tc>
          <w:tcPr>
            <w:tcW w:w="180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A1418" w:rsidRPr="008279C0" w:rsidP="00CB1C05" w14:paraId="24C93837" w14:textId="77777777">
            <w:pPr>
              <w:pStyle w:val="TableSubtitle"/>
              <w:rPr>
                <w:rFonts w:cs="Calibri"/>
              </w:rPr>
            </w:pPr>
            <w:r w:rsidRPr="008279C0">
              <w:t>Complex Substitution Reformulation</w:t>
            </w:r>
          </w:p>
          <w:p w:rsidR="00BA1418" w:rsidRPr="008279C0" w:rsidP="00CB1C05" w14:paraId="567E5119" w14:textId="77777777">
            <w:pPr>
              <w:pStyle w:val="TableSubtitle"/>
            </w:pPr>
            <w:r w:rsidRPr="008279C0">
              <w:t>Cost</w:t>
            </w:r>
          </w:p>
        </w:tc>
      </w:tr>
      <w:tr w14:paraId="297CA1C6" w14:textId="77777777" w:rsidTr="00BA1418">
        <w:tblPrEx>
          <w:tblW w:w="6840" w:type="dxa"/>
          <w:tblLook w:val="04A0"/>
        </w:tblPrEx>
        <w:trPr>
          <w:trHeight w:val="300"/>
        </w:trPr>
        <w:tc>
          <w:tcPr>
            <w:tcW w:w="31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751AB" w:rsidRPr="00F83BF0" w:rsidP="00CB1C05" w14:paraId="0290CB97" w14:textId="77777777">
            <w:pPr>
              <w:pStyle w:val="LTableTextAbt"/>
              <w:rPr>
                <w:b/>
                <w:bCs w:val="0"/>
              </w:rPr>
            </w:pPr>
            <w:r w:rsidRPr="00F83BF0">
              <w:rPr>
                <w:b/>
                <w:bCs w:val="0"/>
              </w:rPr>
              <w:t>Research and Product Development</w:t>
            </w:r>
          </w:p>
        </w:tc>
        <w:tc>
          <w:tcPr>
            <w:tcW w:w="1882" w:type="dxa"/>
            <w:tcBorders>
              <w:top w:val="single" w:sz="4" w:space="0" w:color="auto"/>
              <w:left w:val="nil"/>
              <w:bottom w:val="single" w:sz="4" w:space="0" w:color="auto"/>
              <w:right w:val="single" w:sz="4" w:space="0" w:color="auto"/>
            </w:tcBorders>
            <w:shd w:val="clear" w:color="auto" w:fill="auto"/>
            <w:vAlign w:val="center"/>
            <w:hideMark/>
          </w:tcPr>
          <w:p w:rsidR="003751AB" w:rsidRPr="00676AFC" w:rsidP="00CB1C05" w14:paraId="07DF0792" w14:textId="77777777">
            <w:pPr>
              <w:pStyle w:val="RTableTextAbt"/>
              <w:keepNext/>
              <w:keepLines/>
              <w:rPr>
                <w:szCs w:val="18"/>
              </w:rPr>
            </w:pPr>
            <w:r w:rsidRPr="00676AFC">
              <w:rPr>
                <w:szCs w:val="18"/>
              </w:rPr>
              <w:t xml:space="preserve">$27,225 </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3751AB" w:rsidRPr="00676AFC" w:rsidP="00CB1C05" w14:paraId="123229DC" w14:textId="77777777">
            <w:pPr>
              <w:pStyle w:val="RTableTextAbt"/>
              <w:keepNext/>
              <w:keepLines/>
              <w:rPr>
                <w:szCs w:val="18"/>
              </w:rPr>
            </w:pPr>
            <w:r w:rsidRPr="00676AFC">
              <w:rPr>
                <w:szCs w:val="18"/>
              </w:rPr>
              <w:t xml:space="preserve">$49,882 </w:t>
            </w:r>
          </w:p>
        </w:tc>
      </w:tr>
      <w:tr w14:paraId="5E37D8CB"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3751AB" w:rsidRPr="008279C0" w:rsidP="00CB1C05" w14:paraId="2D56F0C0"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Stability Testing</w:t>
            </w:r>
          </w:p>
        </w:tc>
        <w:tc>
          <w:tcPr>
            <w:tcW w:w="1882" w:type="dxa"/>
            <w:tcBorders>
              <w:top w:val="nil"/>
              <w:left w:val="nil"/>
              <w:bottom w:val="single" w:sz="4" w:space="0" w:color="auto"/>
              <w:right w:val="single" w:sz="4" w:space="0" w:color="auto"/>
            </w:tcBorders>
            <w:shd w:val="clear" w:color="auto" w:fill="auto"/>
            <w:vAlign w:val="center"/>
            <w:hideMark/>
          </w:tcPr>
          <w:p w:rsidR="003751AB" w:rsidRPr="00676AFC" w:rsidP="00CB1C05" w14:paraId="7B5EC056" w14:textId="77777777">
            <w:pPr>
              <w:pStyle w:val="RTableTextAbt"/>
              <w:keepNext/>
              <w:keepLines/>
              <w:rPr>
                <w:szCs w:val="18"/>
              </w:rPr>
            </w:pPr>
            <w:r w:rsidRPr="00676AFC">
              <w:rPr>
                <w:szCs w:val="18"/>
              </w:rPr>
              <w:t xml:space="preserve">$9,487 </w:t>
            </w:r>
          </w:p>
        </w:tc>
        <w:tc>
          <w:tcPr>
            <w:tcW w:w="1800" w:type="dxa"/>
            <w:tcBorders>
              <w:top w:val="nil"/>
              <w:left w:val="nil"/>
              <w:bottom w:val="single" w:sz="4" w:space="0" w:color="auto"/>
              <w:right w:val="single" w:sz="4" w:space="0" w:color="auto"/>
            </w:tcBorders>
            <w:shd w:val="clear" w:color="auto" w:fill="auto"/>
            <w:vAlign w:val="center"/>
            <w:hideMark/>
          </w:tcPr>
          <w:p w:rsidR="003751AB" w:rsidRPr="00676AFC" w:rsidP="00CB1C05" w14:paraId="7D05AFD7" w14:textId="77777777">
            <w:pPr>
              <w:pStyle w:val="RTableTextAbt"/>
              <w:keepNext/>
              <w:keepLines/>
              <w:rPr>
                <w:szCs w:val="18"/>
              </w:rPr>
            </w:pPr>
            <w:r w:rsidRPr="00676AFC">
              <w:rPr>
                <w:szCs w:val="18"/>
              </w:rPr>
              <w:t xml:space="preserve">$9,487 </w:t>
            </w:r>
          </w:p>
        </w:tc>
      </w:tr>
      <w:tr w14:paraId="2471D1D1"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3751AB" w:rsidRPr="008279C0" w:rsidP="00CB1C05" w14:paraId="1F84D02B"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Efficacy Testing</w:t>
            </w:r>
          </w:p>
        </w:tc>
        <w:tc>
          <w:tcPr>
            <w:tcW w:w="1882" w:type="dxa"/>
            <w:tcBorders>
              <w:top w:val="nil"/>
              <w:left w:val="nil"/>
              <w:bottom w:val="single" w:sz="4" w:space="0" w:color="auto"/>
              <w:right w:val="single" w:sz="4" w:space="0" w:color="auto"/>
            </w:tcBorders>
            <w:shd w:val="clear" w:color="auto" w:fill="auto"/>
            <w:vAlign w:val="center"/>
            <w:hideMark/>
          </w:tcPr>
          <w:p w:rsidR="003751AB" w:rsidRPr="00676AFC" w:rsidP="00CB1C05" w14:paraId="4532D517" w14:textId="77777777">
            <w:pPr>
              <w:pStyle w:val="RTableTextAbt"/>
              <w:keepNext/>
              <w:keepLines/>
              <w:rPr>
                <w:szCs w:val="18"/>
              </w:rPr>
            </w:pPr>
            <w:r w:rsidRPr="00676AFC">
              <w:rPr>
                <w:szCs w:val="18"/>
              </w:rPr>
              <w:t xml:space="preserve">$7,837 </w:t>
            </w:r>
          </w:p>
        </w:tc>
        <w:tc>
          <w:tcPr>
            <w:tcW w:w="1800" w:type="dxa"/>
            <w:tcBorders>
              <w:top w:val="nil"/>
              <w:left w:val="nil"/>
              <w:bottom w:val="single" w:sz="4" w:space="0" w:color="auto"/>
              <w:right w:val="single" w:sz="4" w:space="0" w:color="auto"/>
            </w:tcBorders>
            <w:shd w:val="clear" w:color="auto" w:fill="auto"/>
            <w:vAlign w:val="center"/>
            <w:hideMark/>
          </w:tcPr>
          <w:p w:rsidR="003751AB" w:rsidRPr="00676AFC" w:rsidP="00CB1C05" w14:paraId="4A25BA88" w14:textId="77777777">
            <w:pPr>
              <w:pStyle w:val="RTableTextAbt"/>
              <w:keepNext/>
              <w:keepLines/>
              <w:rPr>
                <w:szCs w:val="18"/>
              </w:rPr>
            </w:pPr>
            <w:r w:rsidRPr="00676AFC">
              <w:rPr>
                <w:szCs w:val="18"/>
              </w:rPr>
              <w:t xml:space="preserve">$7,837 </w:t>
            </w:r>
          </w:p>
        </w:tc>
      </w:tr>
      <w:tr w14:paraId="6E8489A3"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3751AB" w:rsidRPr="008279C0" w:rsidP="00CB1C05" w14:paraId="3D8B13AC"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Safety Testing</w:t>
            </w:r>
          </w:p>
        </w:tc>
        <w:tc>
          <w:tcPr>
            <w:tcW w:w="1882" w:type="dxa"/>
            <w:tcBorders>
              <w:top w:val="nil"/>
              <w:left w:val="nil"/>
              <w:bottom w:val="single" w:sz="4" w:space="0" w:color="auto"/>
              <w:right w:val="single" w:sz="4" w:space="0" w:color="auto"/>
            </w:tcBorders>
            <w:shd w:val="clear" w:color="auto" w:fill="auto"/>
            <w:vAlign w:val="center"/>
            <w:hideMark/>
          </w:tcPr>
          <w:p w:rsidR="003751AB" w:rsidRPr="00676AFC" w:rsidP="00CB1C05" w14:paraId="1B7E71AC" w14:textId="77777777">
            <w:pPr>
              <w:pStyle w:val="RTableTextAbt"/>
              <w:keepNext/>
              <w:keepLines/>
              <w:rPr>
                <w:szCs w:val="18"/>
              </w:rPr>
            </w:pPr>
            <w:r w:rsidRPr="00676AFC">
              <w:rPr>
                <w:szCs w:val="18"/>
              </w:rPr>
              <w:t xml:space="preserve">$14,025 </w:t>
            </w:r>
          </w:p>
        </w:tc>
        <w:tc>
          <w:tcPr>
            <w:tcW w:w="1800" w:type="dxa"/>
            <w:tcBorders>
              <w:top w:val="nil"/>
              <w:left w:val="nil"/>
              <w:bottom w:val="single" w:sz="4" w:space="0" w:color="auto"/>
              <w:right w:val="single" w:sz="4" w:space="0" w:color="auto"/>
            </w:tcBorders>
            <w:shd w:val="clear" w:color="auto" w:fill="auto"/>
            <w:vAlign w:val="center"/>
            <w:hideMark/>
          </w:tcPr>
          <w:p w:rsidR="003751AB" w:rsidRPr="00676AFC" w:rsidP="00CB1C05" w14:paraId="5CDB9233" w14:textId="77777777">
            <w:pPr>
              <w:pStyle w:val="RTableTextAbt"/>
              <w:keepNext/>
              <w:keepLines/>
              <w:rPr>
                <w:szCs w:val="18"/>
              </w:rPr>
            </w:pPr>
            <w:r w:rsidRPr="00676AFC">
              <w:rPr>
                <w:szCs w:val="18"/>
              </w:rPr>
              <w:t xml:space="preserve">$14,025 </w:t>
            </w:r>
          </w:p>
        </w:tc>
      </w:tr>
      <w:tr w14:paraId="5B600CE5" w14:textId="77777777" w:rsidTr="00BA1418">
        <w:tblPrEx>
          <w:tblW w:w="6840" w:type="dxa"/>
          <w:tblLook w:val="04A0"/>
        </w:tblPrEx>
        <w:trPr>
          <w:trHeight w:val="300"/>
        </w:trPr>
        <w:tc>
          <w:tcPr>
            <w:tcW w:w="6840" w:type="dxa"/>
            <w:gridSpan w:val="3"/>
            <w:tcBorders>
              <w:top w:val="nil"/>
              <w:left w:val="single" w:sz="4" w:space="0" w:color="auto"/>
              <w:bottom w:val="single" w:sz="4" w:space="0" w:color="auto"/>
              <w:right w:val="single" w:sz="4" w:space="0" w:color="auto"/>
            </w:tcBorders>
            <w:shd w:val="clear" w:color="auto" w:fill="auto"/>
            <w:vAlign w:val="center"/>
          </w:tcPr>
          <w:p w:rsidR="00BA1418" w:rsidRPr="00676AFC" w:rsidP="00CB1C05" w14:paraId="6DA12D9F" w14:textId="77777777">
            <w:pPr>
              <w:pStyle w:val="LTableTextAbt"/>
              <w:rPr>
                <w:b/>
                <w:bCs w:val="0"/>
                <w:szCs w:val="18"/>
              </w:rPr>
            </w:pPr>
            <w:r w:rsidRPr="00676AFC">
              <w:rPr>
                <w:b/>
                <w:bCs w:val="0"/>
                <w:szCs w:val="18"/>
              </w:rPr>
              <w:t>Production and Manufacturing</w:t>
            </w:r>
          </w:p>
        </w:tc>
      </w:tr>
      <w:tr w14:paraId="1CB4A3A0"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037DF3" w:rsidRPr="008279C0" w:rsidP="00CB1C05" w14:paraId="0EDB88D5"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Process Change</w:t>
            </w:r>
          </w:p>
        </w:tc>
        <w:tc>
          <w:tcPr>
            <w:tcW w:w="1882" w:type="dxa"/>
            <w:vMerge w:val="restart"/>
            <w:tcBorders>
              <w:top w:val="nil"/>
              <w:left w:val="single" w:sz="4" w:space="0" w:color="auto"/>
              <w:bottom w:val="single" w:sz="4" w:space="0" w:color="000000"/>
              <w:right w:val="single" w:sz="4" w:space="0" w:color="auto"/>
            </w:tcBorders>
            <w:shd w:val="clear" w:color="auto" w:fill="auto"/>
            <w:vAlign w:val="center"/>
            <w:hideMark/>
          </w:tcPr>
          <w:p w:rsidR="00037DF3" w:rsidRPr="00676AFC" w:rsidP="00CB1C05" w14:paraId="171D0C7A" w14:textId="77777777">
            <w:pPr>
              <w:pStyle w:val="RTableTextAbt"/>
              <w:rPr>
                <w:szCs w:val="18"/>
              </w:rPr>
            </w:pPr>
            <w:r w:rsidRPr="00676AFC">
              <w:rPr>
                <w:szCs w:val="18"/>
              </w:rPr>
              <w:t xml:space="preserve">$2,062  </w:t>
            </w:r>
          </w:p>
        </w:tc>
        <w:tc>
          <w:tcPr>
            <w:tcW w:w="1800" w:type="dxa"/>
            <w:tcBorders>
              <w:top w:val="nil"/>
              <w:left w:val="single" w:sz="4" w:space="0" w:color="auto"/>
              <w:bottom w:val="single" w:sz="4" w:space="0" w:color="000000"/>
              <w:right w:val="single" w:sz="4" w:space="0" w:color="auto"/>
            </w:tcBorders>
            <w:shd w:val="clear" w:color="auto" w:fill="auto"/>
            <w:vAlign w:val="center"/>
            <w:hideMark/>
          </w:tcPr>
          <w:p w:rsidR="00037DF3" w:rsidRPr="00676AFC" w:rsidP="00CB1C05" w14:paraId="50746788" w14:textId="77777777">
            <w:pPr>
              <w:pStyle w:val="RTableTextAbt"/>
              <w:keepNext/>
              <w:keepLines/>
              <w:rPr>
                <w:szCs w:val="18"/>
              </w:rPr>
            </w:pPr>
            <w:r w:rsidRPr="00676AFC">
              <w:rPr>
                <w:szCs w:val="18"/>
              </w:rPr>
              <w:t xml:space="preserve">$3,905 </w:t>
            </w:r>
          </w:p>
        </w:tc>
      </w:tr>
      <w:tr w14:paraId="2615EF4B"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037DF3" w:rsidRPr="008279C0" w:rsidP="00CB1C05" w14:paraId="58F5F515"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Start-up and Verification</w:t>
            </w:r>
          </w:p>
        </w:tc>
        <w:tc>
          <w:tcPr>
            <w:tcW w:w="1882" w:type="dxa"/>
            <w:vMerge/>
            <w:tcBorders>
              <w:top w:val="nil"/>
              <w:left w:val="single" w:sz="4" w:space="0" w:color="auto"/>
              <w:bottom w:val="single" w:sz="4" w:space="0" w:color="000000"/>
              <w:right w:val="single" w:sz="4" w:space="0" w:color="auto"/>
            </w:tcBorders>
            <w:vAlign w:val="center"/>
            <w:hideMark/>
          </w:tcPr>
          <w:p w:rsidR="00037DF3" w:rsidRPr="00676AFC" w:rsidP="00CB1C05" w14:paraId="6EC81D2A" w14:textId="77777777">
            <w:pPr>
              <w:pStyle w:val="RTableTextAbt"/>
              <w:rPr>
                <w:szCs w:val="18"/>
              </w:rPr>
            </w:pPr>
          </w:p>
        </w:tc>
        <w:tc>
          <w:tcPr>
            <w:tcW w:w="1800" w:type="dxa"/>
            <w:tcBorders>
              <w:top w:val="nil"/>
              <w:left w:val="single" w:sz="4" w:space="0" w:color="auto"/>
              <w:bottom w:val="single" w:sz="4" w:space="0" w:color="000000"/>
              <w:right w:val="single" w:sz="4" w:space="0" w:color="auto"/>
            </w:tcBorders>
            <w:shd w:val="clear" w:color="auto" w:fill="auto"/>
            <w:vAlign w:val="center"/>
            <w:hideMark/>
          </w:tcPr>
          <w:p w:rsidR="00037DF3" w:rsidRPr="00676AFC" w:rsidP="00CB1C05" w14:paraId="0E13BBBD" w14:textId="77777777">
            <w:pPr>
              <w:pStyle w:val="RTableTextAbt"/>
              <w:keepNext/>
              <w:keepLines/>
              <w:rPr>
                <w:szCs w:val="18"/>
              </w:rPr>
            </w:pPr>
            <w:r w:rsidRPr="00676AFC">
              <w:rPr>
                <w:szCs w:val="18"/>
              </w:rPr>
              <w:t xml:space="preserve">$7,363 </w:t>
            </w:r>
          </w:p>
        </w:tc>
      </w:tr>
      <w:tr w14:paraId="06C0E6A5"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037DF3" w:rsidRPr="008279C0" w:rsidP="00CB1C05" w14:paraId="3289DB7A"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Plant Testing</w:t>
            </w:r>
          </w:p>
        </w:tc>
        <w:tc>
          <w:tcPr>
            <w:tcW w:w="1882" w:type="dxa"/>
            <w:vMerge/>
            <w:tcBorders>
              <w:top w:val="nil"/>
              <w:left w:val="single" w:sz="4" w:space="0" w:color="auto"/>
              <w:bottom w:val="single" w:sz="4" w:space="0" w:color="000000"/>
              <w:right w:val="single" w:sz="4" w:space="0" w:color="auto"/>
            </w:tcBorders>
            <w:vAlign w:val="center"/>
            <w:hideMark/>
          </w:tcPr>
          <w:p w:rsidR="00037DF3" w:rsidRPr="00676AFC" w:rsidP="00CB1C05" w14:paraId="6DB598E1" w14:textId="77777777">
            <w:pPr>
              <w:pStyle w:val="RTableTextAbt"/>
              <w:rPr>
                <w:szCs w:val="18"/>
              </w:rPr>
            </w:pPr>
          </w:p>
        </w:tc>
        <w:tc>
          <w:tcPr>
            <w:tcW w:w="1800" w:type="dxa"/>
            <w:tcBorders>
              <w:top w:val="nil"/>
              <w:left w:val="single" w:sz="4" w:space="0" w:color="auto"/>
              <w:bottom w:val="single" w:sz="4" w:space="0" w:color="000000"/>
              <w:right w:val="single" w:sz="4" w:space="0" w:color="auto"/>
            </w:tcBorders>
            <w:shd w:val="clear" w:color="auto" w:fill="auto"/>
            <w:vAlign w:val="center"/>
            <w:hideMark/>
          </w:tcPr>
          <w:p w:rsidR="00037DF3" w:rsidRPr="00676AFC" w:rsidP="00CB1C05" w14:paraId="6AB6ED77" w14:textId="77777777">
            <w:pPr>
              <w:pStyle w:val="RTableTextAbt"/>
              <w:keepNext/>
              <w:keepLines/>
              <w:rPr>
                <w:szCs w:val="18"/>
              </w:rPr>
            </w:pPr>
            <w:r w:rsidRPr="00676AFC">
              <w:rPr>
                <w:szCs w:val="18"/>
              </w:rPr>
              <w:t xml:space="preserve">$5,566 </w:t>
            </w:r>
          </w:p>
        </w:tc>
      </w:tr>
      <w:tr w14:paraId="7FCE21F1"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037DF3" w:rsidRPr="00F83BF0" w:rsidP="00CB1C05" w14:paraId="315CF772" w14:textId="77777777">
            <w:pPr>
              <w:pStyle w:val="LTableTextAbt"/>
              <w:rPr>
                <w:b/>
                <w:bCs w:val="0"/>
              </w:rPr>
            </w:pPr>
            <w:r w:rsidRPr="00F83BF0">
              <w:rPr>
                <w:b/>
                <w:bCs w:val="0"/>
              </w:rPr>
              <w:t>Packaging/Labeling</w:t>
            </w:r>
          </w:p>
        </w:tc>
        <w:tc>
          <w:tcPr>
            <w:tcW w:w="1882" w:type="dxa"/>
            <w:tcBorders>
              <w:top w:val="nil"/>
              <w:left w:val="nil"/>
              <w:bottom w:val="single" w:sz="4" w:space="0" w:color="auto"/>
              <w:right w:val="single" w:sz="4" w:space="0" w:color="auto"/>
            </w:tcBorders>
            <w:shd w:val="clear" w:color="auto" w:fill="auto"/>
            <w:vAlign w:val="center"/>
            <w:hideMark/>
          </w:tcPr>
          <w:p w:rsidR="00037DF3" w:rsidRPr="00676AFC" w:rsidP="00CB1C05" w14:paraId="568DB065" w14:textId="77777777">
            <w:pPr>
              <w:pStyle w:val="RTableTextAbt"/>
              <w:rPr>
                <w:szCs w:val="18"/>
              </w:rPr>
            </w:pPr>
            <w:r w:rsidRPr="00676AFC">
              <w:rPr>
                <w:szCs w:val="18"/>
              </w:rPr>
              <w:t xml:space="preserve">$1,856 </w:t>
            </w:r>
          </w:p>
        </w:tc>
        <w:tc>
          <w:tcPr>
            <w:tcW w:w="1800" w:type="dxa"/>
            <w:tcBorders>
              <w:top w:val="nil"/>
              <w:left w:val="nil"/>
              <w:bottom w:val="single" w:sz="4" w:space="0" w:color="auto"/>
              <w:right w:val="single" w:sz="4" w:space="0" w:color="auto"/>
            </w:tcBorders>
            <w:shd w:val="clear" w:color="auto" w:fill="auto"/>
            <w:vAlign w:val="center"/>
            <w:hideMark/>
          </w:tcPr>
          <w:p w:rsidR="00037DF3" w:rsidRPr="00676AFC" w:rsidP="00CB1C05" w14:paraId="14B506AF" w14:textId="77777777">
            <w:pPr>
              <w:pStyle w:val="RTableTextAbt"/>
              <w:keepNext/>
              <w:keepLines/>
              <w:rPr>
                <w:szCs w:val="18"/>
              </w:rPr>
            </w:pPr>
            <w:r w:rsidRPr="00676AFC">
              <w:rPr>
                <w:szCs w:val="18"/>
              </w:rPr>
              <w:t xml:space="preserve">$10,262 </w:t>
            </w:r>
          </w:p>
        </w:tc>
      </w:tr>
      <w:tr w14:paraId="69A1712B" w14:textId="77777777" w:rsidTr="00BA1418">
        <w:tblPrEx>
          <w:tblW w:w="6840" w:type="dxa"/>
          <w:tblLook w:val="04A0"/>
        </w:tblPrEx>
        <w:trPr>
          <w:trHeight w:val="300"/>
        </w:trPr>
        <w:tc>
          <w:tcPr>
            <w:tcW w:w="684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A1418" w:rsidRPr="00676AFC" w:rsidP="00CB1C05" w14:paraId="21F90780" w14:textId="77777777">
            <w:pPr>
              <w:pStyle w:val="LTableTextAbt"/>
              <w:rPr>
                <w:b/>
                <w:bCs w:val="0"/>
                <w:szCs w:val="18"/>
              </w:rPr>
            </w:pPr>
            <w:r w:rsidRPr="00676AFC">
              <w:rPr>
                <w:b/>
                <w:bCs w:val="0"/>
                <w:szCs w:val="18"/>
              </w:rPr>
              <w:t>Marketing</w:t>
            </w:r>
          </w:p>
        </w:tc>
      </w:tr>
      <w:tr w14:paraId="4F68D955"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3A491D" w:rsidRPr="008279C0" w:rsidP="00CB1C05" w14:paraId="717F7D3F"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Market Group Testing</w:t>
            </w:r>
          </w:p>
        </w:tc>
        <w:tc>
          <w:tcPr>
            <w:tcW w:w="1882" w:type="dxa"/>
            <w:tcBorders>
              <w:top w:val="nil"/>
              <w:left w:val="nil"/>
              <w:bottom w:val="single" w:sz="4" w:space="0" w:color="auto"/>
              <w:right w:val="single" w:sz="4" w:space="0" w:color="auto"/>
            </w:tcBorders>
            <w:shd w:val="clear" w:color="auto" w:fill="auto"/>
            <w:vAlign w:val="center"/>
            <w:hideMark/>
          </w:tcPr>
          <w:p w:rsidR="003A491D" w:rsidRPr="00676AFC" w:rsidP="00CB1C05" w14:paraId="42F4D90A" w14:textId="77777777">
            <w:pPr>
              <w:pStyle w:val="RTableTextAbt"/>
              <w:keepNext/>
              <w:keepLines/>
              <w:rPr>
                <w:szCs w:val="18"/>
              </w:rPr>
            </w:pPr>
            <w:r w:rsidRPr="00676AFC">
              <w:rPr>
                <w:szCs w:val="18"/>
              </w:rPr>
              <w:t xml:space="preserve">$2,062 </w:t>
            </w:r>
          </w:p>
        </w:tc>
        <w:tc>
          <w:tcPr>
            <w:tcW w:w="1800" w:type="dxa"/>
            <w:tcBorders>
              <w:top w:val="nil"/>
              <w:left w:val="nil"/>
              <w:bottom w:val="single" w:sz="4" w:space="0" w:color="auto"/>
              <w:right w:val="single" w:sz="4" w:space="0" w:color="auto"/>
            </w:tcBorders>
            <w:shd w:val="clear" w:color="auto" w:fill="auto"/>
            <w:vAlign w:val="center"/>
            <w:hideMark/>
          </w:tcPr>
          <w:p w:rsidR="003A491D" w:rsidRPr="00676AFC" w:rsidP="00CB1C05" w14:paraId="463737EA" w14:textId="77777777">
            <w:pPr>
              <w:pStyle w:val="RTableTextAbt"/>
              <w:keepNext/>
              <w:keepLines/>
              <w:rPr>
                <w:szCs w:val="18"/>
              </w:rPr>
            </w:pPr>
            <w:r w:rsidRPr="00676AFC">
              <w:rPr>
                <w:szCs w:val="18"/>
              </w:rPr>
              <w:t xml:space="preserve">$2,062 </w:t>
            </w:r>
          </w:p>
        </w:tc>
      </w:tr>
      <w:tr w14:paraId="5625C54F"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3A491D" w:rsidRPr="008279C0" w:rsidP="00CB1C05" w14:paraId="04667D1B" w14:textId="77777777">
            <w:pPr>
              <w:pStyle w:val="LTableTextAbt"/>
              <w:rPr>
                <w:rFonts w:ascii="Symbol" w:hAnsi="Symbol"/>
                <w:color w:val="DA291C"/>
              </w:rPr>
            </w:pPr>
            <w:r w:rsidRPr="008279C0">
              <w:rPr>
                <w:rFonts w:ascii="Symbol" w:hAnsi="Symbol"/>
                <w:color w:val="DA291C"/>
              </w:rPr>
              <w:sym w:font="Symbol" w:char="F0B7"/>
            </w:r>
            <w:r w:rsidRPr="008279C0">
              <w:rPr>
                <w:color w:val="DA291C"/>
                <w:sz w:val="14"/>
                <w:szCs w:val="14"/>
              </w:rPr>
              <w:t xml:space="preserve">      </w:t>
            </w:r>
            <w:r w:rsidRPr="008279C0">
              <w:t>Technical Literature</w:t>
            </w:r>
          </w:p>
        </w:tc>
        <w:tc>
          <w:tcPr>
            <w:tcW w:w="1882" w:type="dxa"/>
            <w:tcBorders>
              <w:top w:val="nil"/>
              <w:left w:val="nil"/>
              <w:bottom w:val="single" w:sz="4" w:space="0" w:color="auto"/>
              <w:right w:val="single" w:sz="4" w:space="0" w:color="auto"/>
            </w:tcBorders>
            <w:shd w:val="clear" w:color="auto" w:fill="auto"/>
            <w:vAlign w:val="center"/>
            <w:hideMark/>
          </w:tcPr>
          <w:p w:rsidR="003A491D" w:rsidRPr="00676AFC" w:rsidP="00CB1C05" w14:paraId="6ADA2582" w14:textId="77777777">
            <w:pPr>
              <w:pStyle w:val="RTableTextAbt"/>
              <w:keepNext/>
              <w:keepLines/>
              <w:rPr>
                <w:szCs w:val="18"/>
              </w:rPr>
            </w:pPr>
            <w:r w:rsidRPr="00676AFC">
              <w:rPr>
                <w:szCs w:val="18"/>
              </w:rPr>
              <w:t xml:space="preserve">$412 </w:t>
            </w:r>
          </w:p>
        </w:tc>
        <w:tc>
          <w:tcPr>
            <w:tcW w:w="1800" w:type="dxa"/>
            <w:tcBorders>
              <w:top w:val="nil"/>
              <w:left w:val="nil"/>
              <w:bottom w:val="single" w:sz="4" w:space="0" w:color="auto"/>
              <w:right w:val="single" w:sz="4" w:space="0" w:color="auto"/>
            </w:tcBorders>
            <w:shd w:val="clear" w:color="auto" w:fill="auto"/>
            <w:vAlign w:val="center"/>
            <w:hideMark/>
          </w:tcPr>
          <w:p w:rsidR="003A491D" w:rsidRPr="00676AFC" w:rsidP="00CB1C05" w14:paraId="4DDDEEFA" w14:textId="77777777">
            <w:pPr>
              <w:pStyle w:val="RTableTextAbt"/>
              <w:keepNext/>
              <w:keepLines/>
              <w:rPr>
                <w:szCs w:val="18"/>
              </w:rPr>
            </w:pPr>
            <w:r w:rsidRPr="00676AFC">
              <w:rPr>
                <w:szCs w:val="18"/>
              </w:rPr>
              <w:t xml:space="preserve">$412 </w:t>
            </w:r>
          </w:p>
        </w:tc>
      </w:tr>
      <w:tr w14:paraId="326A7008" w14:textId="77777777" w:rsidTr="00BA1418">
        <w:tblPrEx>
          <w:tblW w:w="6840" w:type="dxa"/>
          <w:tblLook w:val="04A0"/>
        </w:tblPrEx>
        <w:trPr>
          <w:trHeight w:val="300"/>
        </w:trPr>
        <w:tc>
          <w:tcPr>
            <w:tcW w:w="3158" w:type="dxa"/>
            <w:tcBorders>
              <w:top w:val="nil"/>
              <w:left w:val="single" w:sz="4" w:space="0" w:color="auto"/>
              <w:bottom w:val="single" w:sz="4" w:space="0" w:color="auto"/>
              <w:right w:val="single" w:sz="4" w:space="0" w:color="auto"/>
            </w:tcBorders>
            <w:shd w:val="clear" w:color="auto" w:fill="auto"/>
            <w:vAlign w:val="center"/>
            <w:hideMark/>
          </w:tcPr>
          <w:p w:rsidR="003A491D" w:rsidRPr="00F83BF0" w:rsidP="00CB1C05" w14:paraId="020F5566" w14:textId="77777777">
            <w:pPr>
              <w:pStyle w:val="LTableTextAbt"/>
              <w:rPr>
                <w:b/>
                <w:bCs w:val="0"/>
              </w:rPr>
            </w:pPr>
            <w:r w:rsidRPr="00F83BF0">
              <w:rPr>
                <w:b/>
                <w:bCs w:val="0"/>
              </w:rPr>
              <w:t>TOTAL</w:t>
            </w:r>
          </w:p>
        </w:tc>
        <w:tc>
          <w:tcPr>
            <w:tcW w:w="1882" w:type="dxa"/>
            <w:tcBorders>
              <w:top w:val="nil"/>
              <w:left w:val="nil"/>
              <w:bottom w:val="single" w:sz="4" w:space="0" w:color="auto"/>
              <w:right w:val="single" w:sz="4" w:space="0" w:color="auto"/>
            </w:tcBorders>
            <w:shd w:val="clear" w:color="auto" w:fill="auto"/>
            <w:vAlign w:val="center"/>
          </w:tcPr>
          <w:p w:rsidR="003A491D" w:rsidRPr="00676AFC" w:rsidP="00CB1C05" w14:paraId="214BDA89" w14:textId="77777777">
            <w:pPr>
              <w:pStyle w:val="RTableTextAbt"/>
              <w:keepNext/>
              <w:keepLines/>
              <w:rPr>
                <w:b/>
                <w:bCs w:val="0"/>
                <w:szCs w:val="18"/>
              </w:rPr>
            </w:pPr>
            <w:r w:rsidRPr="00676AFC">
              <w:rPr>
                <w:b/>
                <w:bCs w:val="0"/>
                <w:szCs w:val="18"/>
              </w:rPr>
              <w:t xml:space="preserve">$64,966 </w:t>
            </w:r>
          </w:p>
        </w:tc>
        <w:tc>
          <w:tcPr>
            <w:tcW w:w="1800" w:type="dxa"/>
            <w:tcBorders>
              <w:top w:val="nil"/>
              <w:left w:val="nil"/>
              <w:bottom w:val="single" w:sz="4" w:space="0" w:color="auto"/>
              <w:right w:val="single" w:sz="4" w:space="0" w:color="auto"/>
            </w:tcBorders>
            <w:shd w:val="clear" w:color="auto" w:fill="auto"/>
            <w:vAlign w:val="center"/>
          </w:tcPr>
          <w:p w:rsidR="003A491D" w:rsidRPr="00676AFC" w:rsidP="00CB1C05" w14:paraId="760B8140" w14:textId="77777777">
            <w:pPr>
              <w:pStyle w:val="RTableTextAbt"/>
              <w:keepNext/>
              <w:keepLines/>
              <w:rPr>
                <w:b/>
                <w:bCs w:val="0"/>
                <w:szCs w:val="18"/>
              </w:rPr>
            </w:pPr>
            <w:r w:rsidRPr="00676AFC">
              <w:rPr>
                <w:b/>
                <w:bCs w:val="0"/>
                <w:szCs w:val="18"/>
              </w:rPr>
              <w:t xml:space="preserve">$110,801 </w:t>
            </w:r>
          </w:p>
        </w:tc>
      </w:tr>
    </w:tbl>
    <w:p w:rsidR="0086555F" w:rsidP="00CB1C05" w14:paraId="3858BF72" w14:textId="77777777">
      <w:pPr>
        <w:pStyle w:val="BodyText"/>
      </w:pPr>
    </w:p>
    <w:p w:rsidR="007458CA" w:rsidP="00CB1C05" w14:paraId="3FB53867" w14:textId="77777777">
      <w:pPr>
        <w:pStyle w:val="BodyText"/>
      </w:pPr>
      <w:r>
        <w:fldChar w:fldCharType="begin" w:fldLock="1"/>
      </w:r>
      <w:r>
        <w:instrText xml:space="preserve"> REF _Ref148009141 \h </w:instrText>
      </w:r>
      <w:r>
        <w:fldChar w:fldCharType="separate"/>
      </w:r>
      <w:r w:rsidR="0092222B">
        <w:t xml:space="preserve">Table </w:t>
      </w:r>
      <w:r w:rsidR="0092222B">
        <w:rPr>
          <w:noProof/>
        </w:rPr>
        <w:t>7</w:t>
      </w:r>
      <w:r w:rsidR="0092222B">
        <w:noBreakHyphen/>
      </w:r>
      <w:r w:rsidR="0092222B">
        <w:rPr>
          <w:noProof/>
        </w:rPr>
        <w:t>9</w:t>
      </w:r>
      <w:r>
        <w:fldChar w:fldCharType="end"/>
      </w:r>
      <w:r>
        <w:t xml:space="preserve"> </w:t>
      </w:r>
      <w:r w:rsidR="004F366B">
        <w:t xml:space="preserve">indicates which of the reformulation costs correspond to each of the use categories considered in the analysis. As indicated, </w:t>
      </w:r>
      <w:r w:rsidR="00844578">
        <w:t xml:space="preserve">affected </w:t>
      </w:r>
      <w:r w:rsidR="004F366B">
        <w:t xml:space="preserve">vapor degreasers </w:t>
      </w:r>
      <w:r w:rsidR="00844578">
        <w:t xml:space="preserve">and dry cleaners </w:t>
      </w:r>
      <w:r w:rsidR="004F366B">
        <w:t xml:space="preserve">are assumed to switch to different cleaning methods that use existing cleaning agents or a vapor degreasing method using an existing vapor degreasing fluid. For all other use categories, the analysis assumes that the standard substitution reformulation costs are incurred. </w:t>
      </w:r>
    </w:p>
    <w:p w:rsidR="007C439F" w:rsidP="00CB1C05" w14:paraId="2641A5E8" w14:textId="77777777">
      <w:pPr>
        <w:pStyle w:val="TableTitleA"/>
      </w:pPr>
      <w:bookmarkStart w:id="944" w:name="_Ref148009141"/>
      <w:bookmarkStart w:id="945" w:name="_Toc165379642"/>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9</w:t>
      </w:r>
      <w:r w:rsidR="00BC4B5D">
        <w:rPr>
          <w:noProof/>
        </w:rPr>
        <w:fldChar w:fldCharType="end"/>
      </w:r>
      <w:bookmarkEnd w:id="944"/>
      <w:r>
        <w:t>:</w:t>
      </w:r>
      <w:r w:rsidR="00033A31">
        <w:t xml:space="preserve"> </w:t>
      </w:r>
      <w:r w:rsidRPr="006D0935" w:rsidR="00033A31">
        <w:t>Reformulation Costs by Use Category</w:t>
      </w:r>
      <w:bookmarkEnd w:id="945"/>
    </w:p>
    <w:tbl>
      <w:tblPr>
        <w:tblW w:w="0" w:type="auto"/>
        <w:tblInd w:w="-5" w:type="dxa"/>
        <w:tblCellMar>
          <w:left w:w="14" w:type="dxa"/>
          <w:right w:w="14" w:type="dxa"/>
        </w:tblCellMar>
        <w:tblLook w:val="04A0"/>
      </w:tblPr>
      <w:tblGrid>
        <w:gridCol w:w="1392"/>
        <w:gridCol w:w="1231"/>
        <w:gridCol w:w="1748"/>
        <w:gridCol w:w="4624"/>
      </w:tblGrid>
      <w:tr w14:paraId="6991F144" w14:textId="77777777" w:rsidTr="00435B96">
        <w:tblPrEx>
          <w:tblW w:w="0" w:type="auto"/>
          <w:tblInd w:w="-5" w:type="dxa"/>
          <w:tblCellMar>
            <w:left w:w="14" w:type="dxa"/>
            <w:right w:w="14" w:type="dxa"/>
          </w:tblCellMar>
          <w:tblLook w:val="04A0"/>
        </w:tblPrEx>
        <w:trPr>
          <w:trHeight w:val="1079"/>
        </w:trPr>
        <w:tc>
          <w:tcPr>
            <w:tcW w:w="0" w:type="auto"/>
            <w:vMerge w:val="restart"/>
            <w:tcBorders>
              <w:top w:val="single" w:sz="4" w:space="0" w:color="auto"/>
              <w:left w:val="single" w:sz="4" w:space="0" w:color="auto"/>
              <w:right w:val="single" w:sz="4" w:space="0" w:color="auto"/>
            </w:tcBorders>
            <w:shd w:val="clear" w:color="000000" w:fill="48A9C5"/>
            <w:vAlign w:val="center"/>
            <w:hideMark/>
          </w:tcPr>
          <w:p w:rsidR="00435B96" w:rsidRPr="008279C0" w:rsidP="00CB1C05" w14:paraId="3F866AA1" w14:textId="77777777">
            <w:pPr>
              <w:pStyle w:val="TableSubtitle"/>
            </w:pPr>
            <w:r w:rsidRPr="008279C0">
              <w:t>Use Category</w:t>
            </w: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tcPr>
          <w:p w:rsidR="00435B96" w:rsidRPr="008279C0" w:rsidP="00CB1C05" w14:paraId="22B588EB" w14:textId="77777777">
            <w:pPr>
              <w:pStyle w:val="TableSubtitle"/>
            </w:pPr>
            <w:r w:rsidRPr="008279C0">
              <w:t xml:space="preserve">No </w:t>
            </w:r>
            <w:r>
              <w:t>R</w:t>
            </w:r>
            <w:r w:rsidRPr="008279C0">
              <w:t>eformulation</w:t>
            </w: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tcPr>
          <w:p w:rsidR="00435B96" w:rsidRPr="008279C0" w:rsidP="00CB1C05" w14:paraId="29525E76" w14:textId="77777777">
            <w:pPr>
              <w:pStyle w:val="TableSubtitle"/>
            </w:pPr>
            <w:r w:rsidRPr="008279C0">
              <w:t>Standard Substitution Reformulation</w:t>
            </w:r>
          </w:p>
          <w:p w:rsidR="00435B96" w:rsidRPr="008279C0" w:rsidP="00CB1C05" w14:paraId="57FEAC75" w14:textId="77777777">
            <w:pPr>
              <w:pStyle w:val="TableSubtitle"/>
            </w:pPr>
            <w:r w:rsidRPr="008279C0">
              <w:t>Cost</w:t>
            </w:r>
          </w:p>
        </w:tc>
        <w:tc>
          <w:tcPr>
            <w:tcW w:w="0" w:type="auto"/>
            <w:vMerge w:val="restart"/>
            <w:tcBorders>
              <w:top w:val="single" w:sz="4" w:space="0" w:color="auto"/>
              <w:left w:val="single" w:sz="4" w:space="0" w:color="auto"/>
              <w:right w:val="single" w:sz="4" w:space="0" w:color="auto"/>
            </w:tcBorders>
            <w:shd w:val="clear" w:color="000000" w:fill="48A9C5"/>
            <w:vAlign w:val="center"/>
          </w:tcPr>
          <w:p w:rsidR="00435B96" w:rsidRPr="008279C0" w:rsidP="00CB1C05" w14:paraId="602AEB4E" w14:textId="77777777">
            <w:pPr>
              <w:pStyle w:val="TableSubtitle"/>
            </w:pPr>
            <w:r w:rsidRPr="008279C0">
              <w:t>Notes</w:t>
            </w:r>
          </w:p>
        </w:tc>
      </w:tr>
      <w:tr w14:paraId="35681990" w14:textId="77777777" w:rsidTr="00435B96">
        <w:tblPrEx>
          <w:tblW w:w="0" w:type="auto"/>
          <w:tblInd w:w="-5" w:type="dxa"/>
          <w:tblCellMar>
            <w:left w:w="14" w:type="dxa"/>
            <w:right w:w="14" w:type="dxa"/>
          </w:tblCellMar>
          <w:tblLook w:val="04A0"/>
        </w:tblPrEx>
        <w:trPr>
          <w:trHeight w:val="60"/>
        </w:trPr>
        <w:tc>
          <w:tcPr>
            <w:tcW w:w="0" w:type="auto"/>
            <w:vMerge/>
            <w:tcBorders>
              <w:left w:val="single" w:sz="4" w:space="0" w:color="auto"/>
              <w:bottom w:val="single" w:sz="4" w:space="0" w:color="auto"/>
              <w:right w:val="single" w:sz="4" w:space="0" w:color="auto"/>
            </w:tcBorders>
            <w:shd w:val="clear" w:color="000000" w:fill="48A9C5"/>
            <w:vAlign w:val="center"/>
          </w:tcPr>
          <w:p w:rsidR="00435B96" w:rsidRPr="008279C0" w:rsidP="00CB1C05" w14:paraId="1EE1A70E" w14:textId="77777777">
            <w:pPr>
              <w:pStyle w:val="TableSubtitle"/>
            </w:pP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tcPr>
          <w:p w:rsidR="00435B96" w:rsidRPr="008279C0" w:rsidP="00CB1C05" w14:paraId="51D28666" w14:textId="77777777">
            <w:pPr>
              <w:pStyle w:val="TableSubtitle"/>
            </w:pPr>
            <w:r w:rsidRPr="008279C0">
              <w:t>($0)</w:t>
            </w:r>
          </w:p>
        </w:tc>
        <w:tc>
          <w:tcPr>
            <w:tcW w:w="0" w:type="auto"/>
            <w:tcBorders>
              <w:top w:val="single" w:sz="4" w:space="0" w:color="auto"/>
              <w:left w:val="single" w:sz="4" w:space="0" w:color="auto"/>
              <w:bottom w:val="single" w:sz="4" w:space="0" w:color="auto"/>
              <w:right w:val="single" w:sz="4" w:space="0" w:color="auto"/>
            </w:tcBorders>
            <w:shd w:val="clear" w:color="000000" w:fill="48A9C5"/>
            <w:vAlign w:val="center"/>
          </w:tcPr>
          <w:p w:rsidR="00435B96" w:rsidRPr="008279C0" w:rsidP="00CB1C05" w14:paraId="147AC761" w14:textId="77777777">
            <w:pPr>
              <w:pStyle w:val="TableSubtitle"/>
            </w:pPr>
            <w:r w:rsidRPr="008279C0">
              <w:t>($</w:t>
            </w:r>
            <w:r w:rsidRPr="008279C0" w:rsidR="006327D4">
              <w:t>6</w:t>
            </w:r>
            <w:r w:rsidR="006327D4">
              <w:t>4</w:t>
            </w:r>
            <w:r w:rsidRPr="008279C0">
              <w:t>,</w:t>
            </w:r>
            <w:r w:rsidR="006327D4">
              <w:t>966</w:t>
            </w:r>
            <w:r w:rsidRPr="008279C0">
              <w:t>)</w:t>
            </w:r>
          </w:p>
        </w:tc>
        <w:tc>
          <w:tcPr>
            <w:tcW w:w="0" w:type="auto"/>
            <w:vMerge/>
            <w:tcBorders>
              <w:left w:val="single" w:sz="4" w:space="0" w:color="auto"/>
              <w:bottom w:val="single" w:sz="4" w:space="0" w:color="auto"/>
              <w:right w:val="single" w:sz="4" w:space="0" w:color="auto"/>
            </w:tcBorders>
            <w:shd w:val="clear" w:color="000000" w:fill="48A9C5"/>
            <w:vAlign w:val="center"/>
          </w:tcPr>
          <w:p w:rsidR="00435B96" w:rsidRPr="008279C0" w:rsidP="00CB1C05" w14:paraId="453FA34A" w14:textId="77777777">
            <w:pPr>
              <w:pStyle w:val="TableSubtitle"/>
            </w:pPr>
          </w:p>
        </w:tc>
      </w:tr>
      <w:tr w14:paraId="2256C603" w14:textId="77777777" w:rsidTr="00E850C2">
        <w:tblPrEx>
          <w:tblW w:w="0" w:type="auto"/>
          <w:tblInd w:w="-5" w:type="dxa"/>
          <w:tblCellMar>
            <w:left w:w="14" w:type="dxa"/>
            <w:right w:w="14" w:type="dxa"/>
          </w:tblCellMar>
          <w:tblLook w:val="04A0"/>
        </w:tblPrEx>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35B96" w:rsidP="00CB1C05" w14:paraId="75A96E52" w14:textId="77777777">
            <w:pPr>
              <w:pStyle w:val="LTableTextAbt"/>
            </w:pPr>
            <w:r>
              <w:t>V</w:t>
            </w:r>
            <w:r w:rsidRPr="008279C0">
              <w:t>apor degreasing fluid</w:t>
            </w:r>
          </w:p>
          <w:p w:rsidR="00435B96" w:rsidRPr="008279C0" w:rsidP="00CB1C05" w14:paraId="7FFA24CA" w14:textId="77777777">
            <w:pPr>
              <w:pStyle w:val="LTableTextAbt"/>
            </w:pPr>
          </w:p>
        </w:tc>
        <w:tc>
          <w:tcPr>
            <w:tcW w:w="0" w:type="auto"/>
            <w:tcBorders>
              <w:top w:val="single" w:sz="4" w:space="0" w:color="auto"/>
              <w:left w:val="nil"/>
              <w:bottom w:val="single" w:sz="4" w:space="0" w:color="auto"/>
              <w:right w:val="single" w:sz="4" w:space="0" w:color="auto"/>
            </w:tcBorders>
            <w:shd w:val="clear" w:color="auto" w:fill="auto"/>
            <w:vAlign w:val="center"/>
          </w:tcPr>
          <w:p w:rsidR="00435B96" w:rsidRPr="008279C0" w:rsidP="00CB1C05" w14:paraId="3A6253E4" w14:textId="77777777">
            <w:pPr>
              <w:keepNext/>
              <w:keepLines/>
              <w:jc w:val="center"/>
              <w:rPr>
                <w:rFonts w:ascii="Arial Narrow" w:hAnsi="Arial Narrow" w:cs="Calibri"/>
                <w:color w:val="000000"/>
                <w:sz w:val="28"/>
                <w:szCs w:val="28"/>
              </w:rPr>
            </w:pPr>
            <w:r w:rsidRPr="008279C0">
              <w:rPr>
                <w:rFonts w:ascii="Wingdings" w:eastAsia="Wingdings" w:hAnsi="Wingdings" w:cs="Wingdings"/>
                <w:color w:val="000000"/>
                <w:sz w:val="28"/>
                <w:szCs w:val="28"/>
              </w:rPr>
              <w:sym w:font="Wingdings" w:char="F0FC"/>
            </w:r>
          </w:p>
        </w:tc>
        <w:tc>
          <w:tcPr>
            <w:tcW w:w="0" w:type="auto"/>
            <w:tcBorders>
              <w:top w:val="single" w:sz="4" w:space="0" w:color="auto"/>
              <w:left w:val="nil"/>
              <w:bottom w:val="single" w:sz="4" w:space="0" w:color="auto"/>
              <w:right w:val="single" w:sz="4" w:space="0" w:color="auto"/>
            </w:tcBorders>
            <w:shd w:val="clear" w:color="auto" w:fill="auto"/>
            <w:vAlign w:val="center"/>
          </w:tcPr>
          <w:p w:rsidR="00435B96" w:rsidRPr="008279C0" w:rsidP="00CB1C05" w14:paraId="69392B11" w14:textId="77777777">
            <w:pPr>
              <w:keepNext/>
              <w:keepLines/>
              <w:jc w:val="center"/>
              <w:rPr>
                <w:rFonts w:ascii="Arial Narrow" w:hAnsi="Arial Narrow" w:cs="Calibri"/>
                <w:color w:val="000000"/>
                <w:sz w:val="20"/>
              </w:rPr>
            </w:pPr>
          </w:p>
        </w:tc>
        <w:tc>
          <w:tcPr>
            <w:tcW w:w="0" w:type="auto"/>
            <w:tcBorders>
              <w:top w:val="single" w:sz="4" w:space="0" w:color="auto"/>
              <w:left w:val="nil"/>
              <w:bottom w:val="single" w:sz="4" w:space="0" w:color="auto"/>
              <w:right w:val="single" w:sz="4" w:space="0" w:color="auto"/>
            </w:tcBorders>
            <w:shd w:val="clear" w:color="auto" w:fill="auto"/>
            <w:vAlign w:val="center"/>
          </w:tcPr>
          <w:p w:rsidR="00435B96" w:rsidRPr="008279C0" w:rsidP="00CB1C05" w14:paraId="513611D4" w14:textId="77777777">
            <w:pPr>
              <w:pStyle w:val="LTableTextAbt"/>
            </w:pPr>
            <w:r w:rsidRPr="008279C0">
              <w:t xml:space="preserve">EPA assumes that </w:t>
            </w:r>
            <w:r>
              <w:t xml:space="preserve">PCE </w:t>
            </w:r>
            <w:r w:rsidRPr="008279C0">
              <w:t xml:space="preserve">vapor degreasers will </w:t>
            </w:r>
            <w:r>
              <w:t xml:space="preserve">be </w:t>
            </w:r>
            <w:r w:rsidRPr="008279C0">
              <w:t>switch</w:t>
            </w:r>
            <w:r>
              <w:t>ed</w:t>
            </w:r>
            <w:r w:rsidRPr="008279C0">
              <w:t xml:space="preserve"> to vapor degreasing fluids that already exist, or </w:t>
            </w:r>
            <w:r>
              <w:t xml:space="preserve">that users will </w:t>
            </w:r>
            <w:r w:rsidRPr="008279C0">
              <w:t>switch to a different cleaning method.</w:t>
            </w:r>
          </w:p>
        </w:tc>
      </w:tr>
      <w:tr w14:paraId="6E6389F0" w14:textId="77777777" w:rsidTr="00E850C2">
        <w:tblPrEx>
          <w:tblW w:w="0" w:type="auto"/>
          <w:tblInd w:w="-5" w:type="dxa"/>
          <w:tblCellMar>
            <w:left w:w="14" w:type="dxa"/>
            <w:right w:w="14" w:type="dxa"/>
          </w:tblCellMar>
          <w:tblLook w:val="04A0"/>
        </w:tblPrEx>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35B96" w:rsidRPr="008279C0" w:rsidP="00CB1C05" w14:paraId="75F72C51" w14:textId="77777777">
            <w:pPr>
              <w:pStyle w:val="LTableTextAbt"/>
            </w:pPr>
            <w:r w:rsidRPr="008279C0">
              <w:t>All other product formulations</w:t>
            </w:r>
          </w:p>
        </w:tc>
        <w:tc>
          <w:tcPr>
            <w:tcW w:w="0" w:type="auto"/>
            <w:tcBorders>
              <w:top w:val="single" w:sz="4" w:space="0" w:color="auto"/>
              <w:left w:val="nil"/>
              <w:bottom w:val="single" w:sz="4" w:space="0" w:color="auto"/>
              <w:right w:val="single" w:sz="4" w:space="0" w:color="auto"/>
            </w:tcBorders>
            <w:shd w:val="clear" w:color="auto" w:fill="auto"/>
            <w:vAlign w:val="center"/>
          </w:tcPr>
          <w:p w:rsidR="00435B96" w:rsidRPr="008279C0" w:rsidP="00CB1C05" w14:paraId="266C075A" w14:textId="77777777">
            <w:pPr>
              <w:keepNext/>
              <w:keepLines/>
              <w:jc w:val="center"/>
              <w:rPr>
                <w:rFonts w:ascii="Arial Narrow" w:hAnsi="Arial Narrow" w:cs="Calibri"/>
                <w:color w:val="000000"/>
                <w:sz w:val="20"/>
              </w:rPr>
            </w:pPr>
          </w:p>
        </w:tc>
        <w:tc>
          <w:tcPr>
            <w:tcW w:w="0" w:type="auto"/>
            <w:tcBorders>
              <w:top w:val="single" w:sz="4" w:space="0" w:color="auto"/>
              <w:left w:val="nil"/>
              <w:bottom w:val="single" w:sz="4" w:space="0" w:color="auto"/>
              <w:right w:val="single" w:sz="4" w:space="0" w:color="auto"/>
            </w:tcBorders>
            <w:shd w:val="clear" w:color="auto" w:fill="auto"/>
            <w:vAlign w:val="center"/>
          </w:tcPr>
          <w:p w:rsidR="00435B96" w:rsidRPr="008279C0" w:rsidP="00CB1C05" w14:paraId="1962DF24" w14:textId="77777777">
            <w:pPr>
              <w:keepNext/>
              <w:keepLines/>
              <w:jc w:val="center"/>
              <w:rPr>
                <w:rFonts w:ascii="Wingdings" w:eastAsia="Wingdings" w:hAnsi="Wingdings" w:cs="Wingdings"/>
                <w:color w:val="000000"/>
                <w:sz w:val="28"/>
                <w:szCs w:val="28"/>
              </w:rPr>
            </w:pPr>
            <w:r w:rsidRPr="008279C0">
              <w:rPr>
                <w:rFonts w:ascii="Wingdings" w:eastAsia="Wingdings" w:hAnsi="Wingdings" w:cs="Wingdings"/>
                <w:color w:val="000000"/>
                <w:sz w:val="28"/>
                <w:szCs w:val="28"/>
              </w:rPr>
              <w:sym w:font="Wingdings" w:char="F0FC"/>
            </w:r>
          </w:p>
        </w:tc>
        <w:tc>
          <w:tcPr>
            <w:tcW w:w="0" w:type="auto"/>
            <w:tcBorders>
              <w:top w:val="single" w:sz="4" w:space="0" w:color="auto"/>
              <w:left w:val="nil"/>
              <w:bottom w:val="single" w:sz="4" w:space="0" w:color="auto"/>
              <w:right w:val="single" w:sz="4" w:space="0" w:color="auto"/>
            </w:tcBorders>
            <w:shd w:val="clear" w:color="auto" w:fill="auto"/>
            <w:vAlign w:val="center"/>
          </w:tcPr>
          <w:p w:rsidR="00435B96" w:rsidRPr="008279C0" w:rsidP="00CB1C05" w14:paraId="01171A95" w14:textId="77777777">
            <w:pPr>
              <w:pStyle w:val="LTableTextAbt"/>
            </w:pPr>
            <w:r w:rsidRPr="008279C0">
              <w:t>Since alternatives already exist, EPA assumes the standard substitution reformulation costs for these products.</w:t>
            </w:r>
          </w:p>
        </w:tc>
      </w:tr>
      <w:tr w14:paraId="1C51AE47" w14:textId="77777777" w:rsidTr="00E850C2">
        <w:tblPrEx>
          <w:tblW w:w="0" w:type="auto"/>
          <w:tblInd w:w="-5" w:type="dxa"/>
          <w:tblCellMar>
            <w:left w:w="14" w:type="dxa"/>
            <w:right w:w="14" w:type="dxa"/>
          </w:tblCellMar>
          <w:tblLook w:val="04A0"/>
        </w:tblPrEx>
        <w:trPr>
          <w:trHeight w:val="314"/>
        </w:trPr>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bottom"/>
          </w:tcPr>
          <w:p w:rsidR="00861103" w:rsidRPr="008279C0" w:rsidP="00CB1C05" w14:paraId="7BAFA4C9" w14:textId="77777777">
            <w:pPr>
              <w:pStyle w:val="LTableTextAbt"/>
            </w:pPr>
            <w:r w:rsidRPr="008279C0">
              <w:t>Sources: CARB (</w:t>
            </w:r>
            <w:hyperlink w:anchor="_ENREF_10" w:tooltip="California Air Resources Board (CARB), 2013 #71" w:history="1">
              <w:r w:rsidRPr="008279C0" w:rsidR="00414172">
                <w:rPr>
                  <w:bCs w:val="0"/>
                </w:rPr>
                <w:fldChar w:fldCharType="begin" w:fldLock="1"/>
              </w:r>
              <w:r w:rsidR="00414172">
                <w:rPr>
                  <w:bCs w:val="0"/>
                </w:rPr>
                <w:instrText xml:space="preserve"> ADDIN EN.CITE &lt;EndNote&gt;&lt;Cite ExcludeAuth="1"&gt;&lt;Author&gt;California Air Resources Board (CARB)&lt;/Author&gt;&lt;Year&gt;2013&lt;/Year&gt;&lt;RecNum&gt;71&lt;/RecNum&gt;&lt;DisplayText&gt;2013&lt;/DisplayText&gt;&lt;record&gt;&lt;rec-number&gt;71&lt;/rec-number&gt;&lt;foreign-keys&gt;&lt;key app="EN" db-id="52wf2wf0o0rv01e9dzo52td80t0590tp2fwd" timestamp="1714499636"&gt;71&lt;/key&gt;&lt;/foreign-keys&gt;&lt;ref-type name="Generic"&gt;13&lt;/ref-type&gt;&lt;contributors&gt;&lt;authors&gt;&lt;author&gt;California Air Resources Board (CARB),&lt;/author&gt;&lt;/authors&gt;&lt;/contributors&gt;&lt;titles&gt;&lt;title&gt;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lt;/title&gt;&lt;/titles&gt;&lt;dates&gt;&lt;year&gt;2013&lt;/year&gt;&lt;/dates&gt;&lt;urls&gt;&lt;/urls&gt;&lt;/record&gt;&lt;/Cite&gt;&lt;/EndNote&gt;</w:instrText>
              </w:r>
              <w:r w:rsidRPr="008279C0" w:rsidR="00414172">
                <w:rPr>
                  <w:bCs w:val="0"/>
                </w:rPr>
                <w:fldChar w:fldCharType="separate"/>
              </w:r>
              <w:r w:rsidRPr="008279C0" w:rsidR="00414172">
                <w:rPr>
                  <w:noProof/>
                </w:rPr>
                <w:t>2013</w:t>
              </w:r>
              <w:r w:rsidRPr="008279C0" w:rsidR="00414172">
                <w:rPr>
                  <w:bCs w:val="0"/>
                </w:rPr>
                <w:fldChar w:fldCharType="end"/>
              </w:r>
            </w:hyperlink>
            <w:r w:rsidRPr="008279C0">
              <w:t xml:space="preserve">) and </w:t>
            </w:r>
            <w:hyperlink w:anchor="_ENREF_45" w:tooltip="RTI, 2002 #70" w:history="1">
              <w:r w:rsidRPr="008279C0" w:rsidR="00414172">
                <w:rPr>
                  <w:bCs w:val="0"/>
                </w:rPr>
                <w:fldChar w:fldCharType="begin" w:fldLock="1"/>
              </w:r>
              <w:r w:rsidR="00414172">
                <w:rPr>
                  <w:bCs w:val="0"/>
                </w:rPr>
                <w:instrText xml:space="preserve"> ADDIN EN.CITE &lt;EndNote&gt;&lt;Cite AuthorYear="1"&gt;&lt;Author&gt;RTI&lt;/Author&gt;&lt;Year&gt;2002&lt;/Year&gt;&lt;RecNum&gt;70&lt;/RecNum&gt;&lt;DisplayText&gt;RTI (2002)&lt;/DisplayText&gt;&lt;record&gt;&lt;rec-number&gt;70&lt;/rec-number&gt;&lt;foreign-keys&gt;&lt;key app="EN" db-id="52wf2wf0o0rv01e9dzo52td80t0590tp2fwd" timestamp="1714499636"&gt;70&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8279C0" w:rsidR="00414172">
                <w:rPr>
                  <w:bCs w:val="0"/>
                </w:rPr>
                <w:fldChar w:fldCharType="separate"/>
              </w:r>
              <w:r w:rsidRPr="008279C0" w:rsidR="00414172">
                <w:rPr>
                  <w:noProof/>
                </w:rPr>
                <w:t>RTI (2002)</w:t>
              </w:r>
              <w:r w:rsidRPr="008279C0" w:rsidR="00414172">
                <w:rPr>
                  <w:bCs w:val="0"/>
                </w:rPr>
                <w:fldChar w:fldCharType="end"/>
              </w:r>
            </w:hyperlink>
            <w:r>
              <w:t>.</w:t>
            </w:r>
            <w:r w:rsidRPr="008279C0">
              <w:t xml:space="preserve"> </w:t>
            </w:r>
          </w:p>
        </w:tc>
      </w:tr>
    </w:tbl>
    <w:p w:rsidR="004F2874" w:rsidRPr="008279C0" w:rsidP="00CB1C05" w14:paraId="0497ABFE" w14:textId="77777777">
      <w:pPr>
        <w:pStyle w:val="BodyText"/>
      </w:pPr>
    </w:p>
    <w:p w:rsidR="00303012" w:rsidRPr="008279C0" w:rsidP="00CB1C05" w14:paraId="49ADECB7" w14:textId="77777777">
      <w:pPr>
        <w:pStyle w:val="Heading3"/>
      </w:pPr>
      <w:bookmarkStart w:id="946" w:name="_Toc111035636"/>
      <w:bookmarkStart w:id="947" w:name="_Toc114062013"/>
      <w:r w:rsidRPr="008279C0">
        <w:t xml:space="preserve">Summary </w:t>
      </w:r>
      <w:r w:rsidRPr="008279C0" w:rsidR="00E125D7">
        <w:t>of Estimated Total Reformulations Costs by Use Category</w:t>
      </w:r>
      <w:bookmarkEnd w:id="946"/>
      <w:bookmarkEnd w:id="947"/>
    </w:p>
    <w:p w:rsidR="00C8621D" w:rsidP="00CB1C05" w14:paraId="305F0039" w14:textId="77777777">
      <w:pPr>
        <w:pStyle w:val="BodyText"/>
      </w:pPr>
      <w:r>
        <w:fldChar w:fldCharType="begin" w:fldLock="1"/>
      </w:r>
      <w:r>
        <w:instrText xml:space="preserve"> REF _Ref155783185 \h </w:instrText>
      </w:r>
      <w:r>
        <w:fldChar w:fldCharType="separate"/>
      </w:r>
      <w:r w:rsidRPr="0095036A" w:rsidR="0092222B">
        <w:t xml:space="preserve">Table </w:t>
      </w:r>
      <w:r w:rsidR="0092222B">
        <w:rPr>
          <w:noProof/>
        </w:rPr>
        <w:t>7</w:t>
      </w:r>
      <w:r w:rsidR="0092222B">
        <w:noBreakHyphen/>
      </w:r>
      <w:r w:rsidR="0092222B">
        <w:rPr>
          <w:noProof/>
        </w:rPr>
        <w:t>10</w:t>
      </w:r>
      <w:r>
        <w:fldChar w:fldCharType="end"/>
      </w:r>
      <w:r w:rsidR="004F6FB3">
        <w:t xml:space="preserve"> </w:t>
      </w:r>
      <w:r w:rsidRPr="008279C0" w:rsidR="004F366B">
        <w:t xml:space="preserve">presents the estimated costs for the reformulation of products that would be necessary if </w:t>
      </w:r>
      <w:r w:rsidR="00964E1D">
        <w:t>PCE</w:t>
      </w:r>
      <w:r w:rsidRPr="008279C0" w:rsidR="004F366B">
        <w:t xml:space="preserve"> were prohibited for all </w:t>
      </w:r>
      <w:r w:rsidRPr="008279C0" w:rsidR="00EF0F25">
        <w:t>use categories</w:t>
      </w:r>
      <w:r w:rsidRPr="008279C0" w:rsidR="004F366B">
        <w:t xml:space="preserve">. Note that </w:t>
      </w:r>
      <w:r w:rsidR="005A09C5">
        <w:t>EPA</w:t>
      </w:r>
      <w:r w:rsidRPr="008279C0" w:rsidR="004F366B">
        <w:t xml:space="preserve"> assume</w:t>
      </w:r>
      <w:r w:rsidR="005A09C5">
        <w:t>s</w:t>
      </w:r>
      <w:r w:rsidRPr="008279C0" w:rsidR="004F366B">
        <w:t xml:space="preserve"> a prohibition of </w:t>
      </w:r>
      <w:r w:rsidR="00964E1D">
        <w:t>PCE</w:t>
      </w:r>
      <w:r w:rsidRPr="008279C0" w:rsidR="004F366B">
        <w:t xml:space="preserve"> use in vapor degreasing would result in switching to other cleaning methods and/or solvents that currently exist and therefore would not require any reformulation.</w:t>
      </w:r>
      <w:r w:rsidR="005A09C5">
        <w:t xml:space="preserve"> Similarly for dry cleaning, affected dry cleaners are assumed to switch to fabricare cleaning chemicals and methods </w:t>
      </w:r>
      <w:r w:rsidRPr="008279C0" w:rsidR="005A09C5">
        <w:t>that already exist</w:t>
      </w:r>
      <w:r w:rsidRPr="00A0449D" w:rsidR="005A09C5">
        <w:t>.</w:t>
      </w:r>
      <w:r w:rsidRPr="00A0449D" w:rsidR="00C21185">
        <w:t xml:space="preserve"> </w:t>
      </w:r>
      <w:r w:rsidRPr="00A0449D" w:rsidR="008039FA">
        <w:t xml:space="preserve">Under Options 1 and </w:t>
      </w:r>
      <w:r w:rsidRPr="00A0449D" w:rsidR="006635EB">
        <w:t xml:space="preserve">2, adhesives with </w:t>
      </w:r>
      <w:r w:rsidRPr="00A0449D" w:rsidR="00097B9E">
        <w:t xml:space="preserve">PCE </w:t>
      </w:r>
      <w:r w:rsidRPr="00A0449D" w:rsidR="006635EB">
        <w:t xml:space="preserve">concentrations </w:t>
      </w:r>
      <w:r w:rsidRPr="00A0449D" w:rsidR="00097B9E">
        <w:t>above</w:t>
      </w:r>
      <w:r w:rsidRPr="00A0449D" w:rsidR="006635EB">
        <w:t xml:space="preserve"> 1% are assumed to be </w:t>
      </w:r>
      <w:r w:rsidRPr="00A0449D" w:rsidR="00097B9E">
        <w:t xml:space="preserve">reformulated. Note that </w:t>
      </w:r>
      <w:r w:rsidRPr="00A0449D" w:rsidR="00DC39B2">
        <w:t>while this would not be required under Option 1</w:t>
      </w:r>
      <w:r w:rsidRPr="00307749" w:rsidR="003A6362">
        <w:t xml:space="preserve"> for all uses</w:t>
      </w:r>
      <w:r w:rsidRPr="00A0449D" w:rsidR="00DC39B2">
        <w:t xml:space="preserve">, it would be one of the requirements </w:t>
      </w:r>
      <w:r w:rsidRPr="00A0449D" w:rsidR="00097B9E">
        <w:t xml:space="preserve">under Option 2. However, </w:t>
      </w:r>
      <w:r w:rsidRPr="00A0449D" w:rsidR="000A7BED">
        <w:t>since adhesives with PCE concentrations above 1% are not believed to be</w:t>
      </w:r>
      <w:r w:rsidR="000A7BED">
        <w:t xml:space="preserve"> critical uses, </w:t>
      </w:r>
      <w:r w:rsidR="004153E4">
        <w:t>reformulation is assumed to be a more practical compliance strategy compared to WCPP compliance under Option 1.</w:t>
      </w:r>
    </w:p>
    <w:tbl>
      <w:tblPr>
        <w:tblW w:w="7482" w:type="dxa"/>
        <w:tblInd w:w="-10" w:type="dxa"/>
        <w:tblLayout w:type="fixed"/>
        <w:tblLook w:val="04A0"/>
      </w:tblPr>
      <w:tblGrid>
        <w:gridCol w:w="3610"/>
        <w:gridCol w:w="1440"/>
        <w:gridCol w:w="2432"/>
      </w:tblGrid>
      <w:tr w14:paraId="3A9E5452" w14:textId="77777777" w:rsidTr="00E850C2">
        <w:tblPrEx>
          <w:tblW w:w="7482" w:type="dxa"/>
          <w:tblInd w:w="-10" w:type="dxa"/>
          <w:tblLayout w:type="fixed"/>
          <w:tblLook w:val="04A0"/>
        </w:tblPrEx>
        <w:trPr>
          <w:trHeight w:val="323"/>
        </w:trPr>
        <w:tc>
          <w:tcPr>
            <w:tcW w:w="7482" w:type="dxa"/>
            <w:gridSpan w:val="3"/>
            <w:shd w:val="clear" w:color="auto" w:fill="auto"/>
          </w:tcPr>
          <w:p w:rsidR="0095036A" w:rsidP="00CB1C05" w14:paraId="47985915" w14:textId="77777777">
            <w:pPr>
              <w:pStyle w:val="TableTitleA"/>
              <w:ind w:left="-100"/>
            </w:pPr>
            <w:bookmarkStart w:id="948" w:name="_Ref158027269"/>
            <w:bookmarkStart w:id="949" w:name="_Ref155783185"/>
            <w:bookmarkStart w:id="950" w:name="_Toc165379643"/>
            <w:r w:rsidRPr="0095036A">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0</w:t>
            </w:r>
            <w:r w:rsidR="00BC4B5D">
              <w:rPr>
                <w:noProof/>
              </w:rPr>
              <w:fldChar w:fldCharType="end"/>
            </w:r>
            <w:bookmarkEnd w:id="948"/>
            <w:bookmarkEnd w:id="949"/>
            <w:r>
              <w:t>: Total Reformulation Costs</w:t>
            </w:r>
            <w:bookmarkEnd w:id="950"/>
            <w:r>
              <w:t xml:space="preserve"> </w:t>
            </w:r>
          </w:p>
        </w:tc>
      </w:tr>
      <w:tr w14:paraId="2D51DDEE" w14:textId="77777777" w:rsidTr="006115D4">
        <w:tblPrEx>
          <w:tblW w:w="7482" w:type="dxa"/>
          <w:tblInd w:w="-10" w:type="dxa"/>
          <w:tblLayout w:type="fixed"/>
          <w:tblLook w:val="04A0"/>
        </w:tblPrEx>
        <w:trPr>
          <w:trHeight w:val="469"/>
        </w:trPr>
        <w:tc>
          <w:tcPr>
            <w:tcW w:w="3610" w:type="dxa"/>
            <w:tcBorders>
              <w:top w:val="single" w:sz="4" w:space="0" w:color="auto"/>
              <w:left w:val="single" w:sz="4" w:space="0" w:color="auto"/>
              <w:right w:val="single" w:sz="4" w:space="0" w:color="auto"/>
            </w:tcBorders>
            <w:shd w:val="clear" w:color="000000" w:fill="48A9C5"/>
          </w:tcPr>
          <w:p w:rsidR="002D5866" w:rsidRPr="006D0935" w:rsidP="00CB1C05" w14:paraId="67159186" w14:textId="77777777">
            <w:pPr>
              <w:pStyle w:val="TableSubtitle"/>
            </w:pPr>
            <w:r>
              <w:t>Use Categor</w:t>
            </w:r>
            <w:r w:rsidR="00E54880">
              <w:t>y</w:t>
            </w:r>
          </w:p>
        </w:tc>
        <w:tc>
          <w:tcPr>
            <w:tcW w:w="1440" w:type="dxa"/>
            <w:tcBorders>
              <w:top w:val="single" w:sz="4" w:space="0" w:color="auto"/>
              <w:left w:val="nil"/>
              <w:right w:val="single" w:sz="4" w:space="0" w:color="auto"/>
            </w:tcBorders>
            <w:shd w:val="clear" w:color="000000" w:fill="48A9C5"/>
          </w:tcPr>
          <w:p w:rsidR="002D5866" w:rsidRPr="006D0935" w:rsidP="00CB1C05" w14:paraId="417CA350" w14:textId="77777777">
            <w:pPr>
              <w:pStyle w:val="TableSubtitle"/>
            </w:pPr>
            <w:r>
              <w:t xml:space="preserve">Products Reformulated </w:t>
            </w:r>
          </w:p>
        </w:tc>
        <w:tc>
          <w:tcPr>
            <w:tcW w:w="2432" w:type="dxa"/>
            <w:tcBorders>
              <w:top w:val="single" w:sz="4" w:space="0" w:color="auto"/>
              <w:left w:val="nil"/>
              <w:right w:val="single" w:sz="4" w:space="0" w:color="auto"/>
            </w:tcBorders>
            <w:shd w:val="clear" w:color="000000" w:fill="48A9C5"/>
          </w:tcPr>
          <w:p w:rsidR="002D5866" w:rsidRPr="00E850C2" w:rsidP="00CB1C05" w14:paraId="65920189" w14:textId="77777777">
            <w:pPr>
              <w:spacing w:after="0"/>
              <w:jc w:val="center"/>
              <w:rPr>
                <w:color w:val="FFFFFF"/>
              </w:rPr>
            </w:pPr>
            <w:r>
              <w:rPr>
                <w:rFonts w:ascii="Arial Narrow" w:hAnsi="Arial Narrow"/>
                <w:b/>
                <w:bCs/>
                <w:color w:val="FFFFFF"/>
                <w:sz w:val="20"/>
              </w:rPr>
              <w:t>Total Reformulation Costs (Initial</w:t>
            </w:r>
            <w:r w:rsidR="006115D4">
              <w:rPr>
                <w:rFonts w:ascii="Arial Narrow" w:hAnsi="Arial Narrow"/>
                <w:b/>
                <w:bCs/>
                <w:color w:val="FFFFFF"/>
                <w:sz w:val="20"/>
              </w:rPr>
              <w:t xml:space="preserve"> Costs, </w:t>
            </w:r>
            <w:r w:rsidRPr="006115D4" w:rsidR="006115D4">
              <w:rPr>
                <w:rFonts w:ascii="Arial Narrow" w:hAnsi="Arial Narrow"/>
                <w:b/>
                <w:bCs/>
                <w:color w:val="FFFFFF"/>
                <w:sz w:val="20"/>
              </w:rPr>
              <w:t>$64,966 per product)</w:t>
            </w:r>
            <w:r>
              <w:rPr>
                <w:rFonts w:ascii="Arial Narrow" w:hAnsi="Arial Narrow"/>
                <w:b/>
                <w:bCs/>
                <w:color w:val="FFFFFF"/>
                <w:sz w:val="20"/>
              </w:rPr>
              <w:t>)</w:t>
            </w:r>
          </w:p>
        </w:tc>
      </w:tr>
      <w:tr w14:paraId="17E1584D"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C506AF" w:rsidRPr="00AE2FA3" w:rsidP="00CB1C05" w14:paraId="38BBC249" w14:textId="77777777">
            <w:pPr>
              <w:pStyle w:val="LTableTextAbt"/>
            </w:pPr>
            <w:r w:rsidRPr="00AE2FA3">
              <w:t xml:space="preserve">Adhesives and Sealants </w:t>
            </w:r>
          </w:p>
        </w:tc>
        <w:tc>
          <w:tcPr>
            <w:tcW w:w="1440" w:type="dxa"/>
            <w:tcBorders>
              <w:top w:val="single" w:sz="4" w:space="0" w:color="auto"/>
              <w:left w:val="nil"/>
              <w:bottom w:val="single" w:sz="4" w:space="0" w:color="auto"/>
              <w:right w:val="single" w:sz="4" w:space="0" w:color="auto"/>
            </w:tcBorders>
            <w:shd w:val="clear" w:color="auto" w:fill="auto"/>
            <w:noWrap/>
          </w:tcPr>
          <w:p w:rsidR="00C506AF" w:rsidRPr="00AE2FA3" w:rsidP="00CB1C05" w14:paraId="161947A9" w14:textId="77777777">
            <w:pPr>
              <w:pStyle w:val="RTableTextAbt"/>
              <w:keepNext/>
              <w:keepLines/>
              <w:ind w:right="-21"/>
            </w:pPr>
            <w:r>
              <w:t>43</w:t>
            </w:r>
          </w:p>
        </w:tc>
        <w:tc>
          <w:tcPr>
            <w:tcW w:w="2432" w:type="dxa"/>
            <w:tcBorders>
              <w:top w:val="single" w:sz="4" w:space="0" w:color="auto"/>
              <w:left w:val="nil"/>
              <w:bottom w:val="single" w:sz="4" w:space="0" w:color="auto"/>
              <w:right w:val="single" w:sz="4" w:space="0" w:color="auto"/>
            </w:tcBorders>
            <w:shd w:val="clear" w:color="auto" w:fill="auto"/>
            <w:noWrap/>
          </w:tcPr>
          <w:p w:rsidR="00C506AF" w:rsidRPr="00AE2FA3" w:rsidP="00CB1C05" w14:paraId="62DEC967" w14:textId="77777777">
            <w:pPr>
              <w:pStyle w:val="RTableTextAbt"/>
              <w:keepNext/>
              <w:keepLines/>
            </w:pPr>
            <w:r w:rsidRPr="00AE2FA3">
              <w:t xml:space="preserve">$2,793,538 </w:t>
            </w:r>
          </w:p>
        </w:tc>
      </w:tr>
      <w:tr w14:paraId="57327C06"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3B053A52" w14:textId="77777777">
            <w:pPr>
              <w:pStyle w:val="LTableTextAbt"/>
            </w:pPr>
            <w:r w:rsidRPr="00AE2FA3">
              <w:t xml:space="preserve">Paint and Coatings </w:t>
            </w:r>
          </w:p>
        </w:tc>
        <w:tc>
          <w:tcPr>
            <w:tcW w:w="1440" w:type="dxa"/>
            <w:tcBorders>
              <w:top w:val="single" w:sz="4" w:space="0" w:color="auto"/>
              <w:left w:val="nil"/>
              <w:bottom w:val="single" w:sz="4" w:space="0" w:color="auto"/>
              <w:right w:val="single" w:sz="4" w:space="0" w:color="auto"/>
            </w:tcBorders>
            <w:shd w:val="clear" w:color="auto" w:fill="auto"/>
            <w:noWrap/>
            <w:vAlign w:val="center"/>
          </w:tcPr>
          <w:p w:rsidR="0006582F" w:rsidRPr="00AE2FA3" w:rsidP="00CB1C05" w14:paraId="529B260B" w14:textId="77777777">
            <w:pPr>
              <w:pStyle w:val="RTableTextAbt"/>
              <w:keepNext/>
              <w:keepLines/>
            </w:pPr>
            <w:r>
              <w:rPr>
                <w:szCs w:val="18"/>
              </w:rPr>
              <w:t>1</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250F4E10" w14:textId="77777777">
            <w:pPr>
              <w:pStyle w:val="RTableTextAbt"/>
              <w:keepNext/>
              <w:keepLines/>
            </w:pPr>
            <w:r w:rsidRPr="00AE2FA3">
              <w:t xml:space="preserve">$64,966 </w:t>
            </w:r>
          </w:p>
        </w:tc>
      </w:tr>
      <w:tr w14:paraId="0056F4D8"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46CCE592" w14:textId="77777777">
            <w:pPr>
              <w:pStyle w:val="LTableTextAbt"/>
            </w:pPr>
            <w:r w:rsidRPr="00AE2FA3">
              <w:t xml:space="preserve">Aerosol Spray Cleaning/Degreasing </w:t>
            </w:r>
          </w:p>
        </w:tc>
        <w:tc>
          <w:tcPr>
            <w:tcW w:w="1440" w:type="dxa"/>
            <w:tcBorders>
              <w:top w:val="single" w:sz="4" w:space="0" w:color="auto"/>
              <w:left w:val="nil"/>
              <w:bottom w:val="single" w:sz="4" w:space="0" w:color="auto"/>
              <w:right w:val="single" w:sz="4" w:space="0" w:color="auto"/>
            </w:tcBorders>
            <w:shd w:val="clear" w:color="auto" w:fill="auto"/>
            <w:noWrap/>
            <w:vAlign w:val="center"/>
          </w:tcPr>
          <w:p w:rsidR="0006582F" w:rsidRPr="00AE2FA3" w:rsidP="00CB1C05" w14:paraId="3D8FE163" w14:textId="77777777">
            <w:pPr>
              <w:pStyle w:val="RTableTextAbt"/>
              <w:keepNext/>
              <w:keepLines/>
            </w:pPr>
            <w:r>
              <w:rPr>
                <w:szCs w:val="18"/>
              </w:rPr>
              <w:t>26</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53C67A84" w14:textId="77777777">
            <w:pPr>
              <w:pStyle w:val="RTableTextAbt"/>
              <w:keepNext/>
              <w:keepLines/>
            </w:pPr>
            <w:r w:rsidRPr="00AE2FA3">
              <w:t xml:space="preserve">$1,689,116 </w:t>
            </w:r>
          </w:p>
        </w:tc>
      </w:tr>
      <w:tr w14:paraId="293BB2C4"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22FBC29C" w14:textId="77777777">
            <w:pPr>
              <w:pStyle w:val="LTableTextAbt"/>
            </w:pPr>
            <w:r w:rsidRPr="00AE2FA3">
              <w:t xml:space="preserve">Lubricants and Greases </w:t>
            </w:r>
          </w:p>
        </w:tc>
        <w:tc>
          <w:tcPr>
            <w:tcW w:w="1440" w:type="dxa"/>
            <w:tcBorders>
              <w:top w:val="single" w:sz="4" w:space="0" w:color="auto"/>
              <w:left w:val="nil"/>
              <w:bottom w:val="single" w:sz="4" w:space="0" w:color="auto"/>
              <w:right w:val="single" w:sz="4" w:space="0" w:color="auto"/>
            </w:tcBorders>
            <w:shd w:val="clear" w:color="auto" w:fill="auto"/>
            <w:noWrap/>
            <w:vAlign w:val="center"/>
          </w:tcPr>
          <w:p w:rsidR="0006582F" w:rsidRPr="00AE2FA3" w:rsidP="00CB1C05" w14:paraId="2F65A0BC" w14:textId="77777777">
            <w:pPr>
              <w:pStyle w:val="RTableTextAbt"/>
              <w:keepNext/>
              <w:keepLines/>
            </w:pPr>
            <w:r>
              <w:rPr>
                <w:szCs w:val="18"/>
              </w:rPr>
              <w:t>26</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68D407CA" w14:textId="77777777">
            <w:pPr>
              <w:pStyle w:val="RTableTextAbt"/>
              <w:keepNext/>
              <w:keepLines/>
            </w:pPr>
            <w:r w:rsidRPr="00AE2FA3">
              <w:t xml:space="preserve">$1,689,116 </w:t>
            </w:r>
          </w:p>
        </w:tc>
      </w:tr>
      <w:tr w14:paraId="7AC9FE3E" w14:textId="77777777" w:rsidTr="008665AF">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7245CFA2" w14:textId="77777777">
            <w:pPr>
              <w:pStyle w:val="LTableTextAbt"/>
            </w:pPr>
            <w:r w:rsidRPr="00AE2FA3">
              <w:t xml:space="preserve">Wipe and Liquid Cleaning and Polishing </w:t>
            </w:r>
          </w:p>
        </w:tc>
        <w:tc>
          <w:tcPr>
            <w:tcW w:w="1440"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7B3B7029" w14:textId="77777777">
            <w:pPr>
              <w:pStyle w:val="RTableTextAbt"/>
              <w:keepNext/>
              <w:keepLines/>
            </w:pPr>
            <w:r w:rsidRPr="00785B29">
              <w:t>7</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324ACDE8" w14:textId="77777777">
            <w:pPr>
              <w:pStyle w:val="RTableTextAbt"/>
              <w:keepNext/>
              <w:keepLines/>
            </w:pPr>
            <w:r w:rsidRPr="00785B29">
              <w:t xml:space="preserve">$454,762 </w:t>
            </w:r>
          </w:p>
        </w:tc>
      </w:tr>
      <w:tr w14:paraId="4DF42D48"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322B7CDF" w14:textId="77777777">
            <w:pPr>
              <w:pStyle w:val="LTableTextAbt"/>
            </w:pPr>
            <w:r w:rsidRPr="00AE2FA3">
              <w:t xml:space="preserve">Inks and Ink Removal </w:t>
            </w:r>
          </w:p>
        </w:tc>
        <w:tc>
          <w:tcPr>
            <w:tcW w:w="1440" w:type="dxa"/>
            <w:tcBorders>
              <w:top w:val="single" w:sz="4" w:space="0" w:color="auto"/>
              <w:left w:val="nil"/>
              <w:bottom w:val="single" w:sz="4" w:space="0" w:color="auto"/>
              <w:right w:val="single" w:sz="4" w:space="0" w:color="auto"/>
            </w:tcBorders>
            <w:shd w:val="clear" w:color="auto" w:fill="auto"/>
            <w:noWrap/>
            <w:vAlign w:val="center"/>
          </w:tcPr>
          <w:p w:rsidR="0006582F" w:rsidRPr="00AE2FA3" w:rsidP="00CB1C05" w14:paraId="496243AA" w14:textId="77777777">
            <w:pPr>
              <w:pStyle w:val="RTableTextAbt"/>
              <w:keepNext/>
              <w:keepLines/>
            </w:pPr>
            <w:r>
              <w:rPr>
                <w:szCs w:val="18"/>
              </w:rPr>
              <w:t>1</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59CAA3A1" w14:textId="77777777">
            <w:pPr>
              <w:pStyle w:val="RTableTextAbt"/>
              <w:keepNext/>
              <w:keepLines/>
            </w:pPr>
            <w:r w:rsidRPr="00AE2FA3">
              <w:t xml:space="preserve">$64,966 </w:t>
            </w:r>
          </w:p>
        </w:tc>
      </w:tr>
      <w:tr w14:paraId="531BF25A"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2B79FC2C" w14:textId="77777777">
            <w:pPr>
              <w:pStyle w:val="LTableTextAbt"/>
            </w:pPr>
            <w:r w:rsidRPr="00AE2FA3">
              <w:t xml:space="preserve">Anti-Spatter Welding Aerosol </w:t>
            </w:r>
          </w:p>
        </w:tc>
        <w:tc>
          <w:tcPr>
            <w:tcW w:w="1440" w:type="dxa"/>
            <w:tcBorders>
              <w:top w:val="single" w:sz="4" w:space="0" w:color="auto"/>
              <w:left w:val="nil"/>
              <w:bottom w:val="single" w:sz="4" w:space="0" w:color="auto"/>
              <w:right w:val="single" w:sz="4" w:space="0" w:color="auto"/>
            </w:tcBorders>
            <w:shd w:val="clear" w:color="auto" w:fill="auto"/>
            <w:noWrap/>
            <w:vAlign w:val="center"/>
          </w:tcPr>
          <w:p w:rsidR="0006582F" w:rsidRPr="00AE2FA3" w:rsidP="00CB1C05" w14:paraId="01CBF5BC" w14:textId="77777777">
            <w:pPr>
              <w:pStyle w:val="RTableTextAbt"/>
              <w:keepNext/>
              <w:keepLines/>
            </w:pPr>
            <w:r>
              <w:rPr>
                <w:szCs w:val="18"/>
              </w:rPr>
              <w:t>2</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089EE74C" w14:textId="77777777">
            <w:pPr>
              <w:pStyle w:val="RTableTextAbt"/>
              <w:keepNext/>
              <w:keepLines/>
            </w:pPr>
            <w:r w:rsidRPr="00AE2FA3">
              <w:t xml:space="preserve">$129,932 </w:t>
            </w:r>
          </w:p>
        </w:tc>
      </w:tr>
      <w:tr w14:paraId="279E2D6E"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722D49D0" w14:textId="77777777">
            <w:pPr>
              <w:pStyle w:val="LTableTextAbt"/>
            </w:pPr>
            <w:r w:rsidRPr="00AE2FA3">
              <w:t xml:space="preserve">Mold Cleaning, Release and Protectants </w:t>
            </w:r>
          </w:p>
        </w:tc>
        <w:tc>
          <w:tcPr>
            <w:tcW w:w="1440" w:type="dxa"/>
            <w:tcBorders>
              <w:top w:val="single" w:sz="4" w:space="0" w:color="auto"/>
              <w:left w:val="nil"/>
              <w:bottom w:val="single" w:sz="4" w:space="0" w:color="auto"/>
              <w:right w:val="single" w:sz="4" w:space="0" w:color="auto"/>
            </w:tcBorders>
            <w:shd w:val="clear" w:color="auto" w:fill="auto"/>
            <w:noWrap/>
            <w:vAlign w:val="center"/>
          </w:tcPr>
          <w:p w:rsidR="0006582F" w:rsidRPr="00AE2FA3" w:rsidP="00CB1C05" w14:paraId="4E75AD64" w14:textId="77777777">
            <w:pPr>
              <w:pStyle w:val="RTableTextAbt"/>
              <w:keepNext/>
              <w:keepLines/>
            </w:pPr>
            <w:r>
              <w:rPr>
                <w:szCs w:val="18"/>
              </w:rPr>
              <w:t>6</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1389C6D9" w14:textId="77777777">
            <w:pPr>
              <w:pStyle w:val="RTableTextAbt"/>
              <w:keepNext/>
              <w:keepLines/>
            </w:pPr>
            <w:r w:rsidRPr="00AE2FA3">
              <w:t xml:space="preserve">$389,796 </w:t>
            </w:r>
          </w:p>
        </w:tc>
      </w:tr>
      <w:tr w14:paraId="68EB4A3F" w14:textId="77777777" w:rsidTr="00E850C2">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AE2FA3" w:rsidP="00CB1C05" w14:paraId="7A418A15" w14:textId="77777777">
            <w:pPr>
              <w:pStyle w:val="LTableTextAbt"/>
            </w:pPr>
            <w:r w:rsidRPr="00AE2FA3">
              <w:t xml:space="preserve">Spot Removers </w:t>
            </w:r>
          </w:p>
        </w:tc>
        <w:tc>
          <w:tcPr>
            <w:tcW w:w="1440" w:type="dxa"/>
            <w:tcBorders>
              <w:top w:val="single" w:sz="4" w:space="0" w:color="auto"/>
              <w:left w:val="nil"/>
              <w:bottom w:val="single" w:sz="4" w:space="0" w:color="auto"/>
              <w:right w:val="single" w:sz="4" w:space="0" w:color="auto"/>
            </w:tcBorders>
            <w:shd w:val="clear" w:color="auto" w:fill="auto"/>
            <w:noWrap/>
            <w:vAlign w:val="center"/>
          </w:tcPr>
          <w:p w:rsidR="0006582F" w:rsidRPr="00AE2FA3" w:rsidP="00CB1C05" w14:paraId="3F5B3F84" w14:textId="77777777">
            <w:pPr>
              <w:pStyle w:val="RTableTextAbt"/>
              <w:keepNext/>
              <w:keepLines/>
            </w:pPr>
            <w:r>
              <w:rPr>
                <w:szCs w:val="18"/>
              </w:rPr>
              <w:t>3</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AE2FA3" w:rsidP="00CB1C05" w14:paraId="2AA07668" w14:textId="77777777">
            <w:pPr>
              <w:pStyle w:val="RTableTextAbt"/>
              <w:keepNext/>
              <w:keepLines/>
            </w:pPr>
            <w:r w:rsidRPr="00AE2FA3">
              <w:t xml:space="preserve">$194,898 </w:t>
            </w:r>
          </w:p>
        </w:tc>
      </w:tr>
      <w:tr w14:paraId="35C3CAE7" w14:textId="77777777" w:rsidTr="008665AF">
        <w:tblPrEx>
          <w:tblW w:w="7482" w:type="dxa"/>
          <w:tblInd w:w="-10" w:type="dxa"/>
          <w:tblLayout w:type="fixed"/>
          <w:tblLook w:val="04A0"/>
        </w:tblPrEx>
        <w:trPr>
          <w:trHeight w:val="280"/>
        </w:trPr>
        <w:tc>
          <w:tcPr>
            <w:tcW w:w="3610" w:type="dxa"/>
            <w:tcBorders>
              <w:top w:val="single" w:sz="4" w:space="0" w:color="auto"/>
              <w:left w:val="single" w:sz="4" w:space="0" w:color="auto"/>
              <w:bottom w:val="single" w:sz="4" w:space="0" w:color="auto"/>
              <w:right w:val="single" w:sz="4" w:space="0" w:color="auto"/>
            </w:tcBorders>
            <w:shd w:val="clear" w:color="auto" w:fill="auto"/>
          </w:tcPr>
          <w:p w:rsidR="0006582F" w:rsidRPr="00E850C2" w:rsidP="00CB1C05" w14:paraId="258C4441" w14:textId="77777777">
            <w:pPr>
              <w:pStyle w:val="LTableTextAbt"/>
              <w:rPr>
                <w:b/>
                <w:bCs w:val="0"/>
              </w:rPr>
            </w:pPr>
            <w:r w:rsidRPr="00E850C2">
              <w:rPr>
                <w:b/>
                <w:bCs w:val="0"/>
              </w:rPr>
              <w:t>All Conditions of Use</w:t>
            </w:r>
          </w:p>
        </w:tc>
        <w:tc>
          <w:tcPr>
            <w:tcW w:w="1440" w:type="dxa"/>
            <w:tcBorders>
              <w:top w:val="single" w:sz="4" w:space="0" w:color="auto"/>
              <w:left w:val="nil"/>
              <w:bottom w:val="single" w:sz="4" w:space="0" w:color="auto"/>
              <w:right w:val="single" w:sz="4" w:space="0" w:color="auto"/>
            </w:tcBorders>
            <w:shd w:val="clear" w:color="auto" w:fill="auto"/>
            <w:noWrap/>
          </w:tcPr>
          <w:p w:rsidR="0006582F" w:rsidRPr="00E850C2" w:rsidP="00CB1C05" w14:paraId="112344A3" w14:textId="77777777">
            <w:pPr>
              <w:pStyle w:val="RTableTextAbt"/>
              <w:keepNext/>
              <w:keepLines/>
              <w:rPr>
                <w:b/>
                <w:bCs w:val="0"/>
              </w:rPr>
            </w:pPr>
            <w:r w:rsidRPr="00663DC7">
              <w:rPr>
                <w:b/>
              </w:rPr>
              <w:t>115</w:t>
            </w:r>
          </w:p>
        </w:tc>
        <w:tc>
          <w:tcPr>
            <w:tcW w:w="2432" w:type="dxa"/>
            <w:tcBorders>
              <w:top w:val="single" w:sz="4" w:space="0" w:color="auto"/>
              <w:left w:val="nil"/>
              <w:bottom w:val="single" w:sz="4" w:space="0" w:color="auto"/>
              <w:right w:val="single" w:sz="4" w:space="0" w:color="auto"/>
            </w:tcBorders>
            <w:shd w:val="clear" w:color="auto" w:fill="auto"/>
            <w:noWrap/>
          </w:tcPr>
          <w:p w:rsidR="0006582F" w:rsidRPr="00E850C2" w:rsidP="00CB1C05" w14:paraId="110CDE96" w14:textId="77777777">
            <w:pPr>
              <w:pStyle w:val="RTableTextAbt"/>
              <w:keepNext/>
              <w:keepLines/>
              <w:rPr>
                <w:b/>
                <w:bCs w:val="0"/>
              </w:rPr>
            </w:pPr>
            <w:r w:rsidRPr="00663DC7">
              <w:rPr>
                <w:b/>
              </w:rPr>
              <w:t xml:space="preserve">$7,471,090 </w:t>
            </w:r>
          </w:p>
        </w:tc>
      </w:tr>
    </w:tbl>
    <w:p w:rsidR="005C70FD" w:rsidRPr="00062C4A" w:rsidP="00CB1C05" w14:paraId="334BD26A" w14:textId="77777777">
      <w:pPr>
        <w:pStyle w:val="BodyText"/>
        <w:rPr>
          <w:bCs/>
        </w:rPr>
      </w:pPr>
    </w:p>
    <w:p w:rsidR="001E71FF" w:rsidRPr="00395FEA" w:rsidP="00CB1C05" w14:paraId="7ED405D2" w14:textId="77777777">
      <w:pPr>
        <w:pStyle w:val="Heading2"/>
      </w:pPr>
      <w:bookmarkStart w:id="951" w:name="_Ref110844334"/>
      <w:bookmarkStart w:id="952" w:name="_Toc111035637"/>
      <w:bookmarkStart w:id="953" w:name="_Toc111037079"/>
      <w:bookmarkStart w:id="954" w:name="_Toc114062014"/>
      <w:bookmarkStart w:id="955" w:name="_Toc165378751"/>
      <w:r w:rsidRPr="00395FEA">
        <w:t xml:space="preserve">Costs for Switching to Alternatives to </w:t>
      </w:r>
      <w:r w:rsidR="00843813">
        <w:t>PCE</w:t>
      </w:r>
      <w:r w:rsidRPr="00395FEA" w:rsidR="009808B9">
        <w:t xml:space="preserve"> in Dry Cleaning</w:t>
      </w:r>
      <w:bookmarkEnd w:id="951"/>
      <w:bookmarkEnd w:id="952"/>
      <w:bookmarkEnd w:id="953"/>
      <w:bookmarkEnd w:id="954"/>
      <w:bookmarkEnd w:id="955"/>
    </w:p>
    <w:p w:rsidR="00F55716" w:rsidP="00CB1C05" w14:paraId="26F036E9" w14:textId="5630AA39">
      <w:pPr>
        <w:pStyle w:val="BodyText"/>
      </w:pPr>
      <w:bookmarkStart w:id="956" w:name="_Ref102037664"/>
      <w:bookmarkStart w:id="957" w:name="_Toc111035638"/>
      <w:bookmarkStart w:id="958" w:name="_Toc111037080"/>
      <w:r>
        <w:t xml:space="preserve">The use of </w:t>
      </w:r>
      <w:r w:rsidR="00D16E56">
        <w:t>PCE</w:t>
      </w:r>
      <w:r w:rsidRPr="004615E7" w:rsidR="00D16E56">
        <w:t xml:space="preserve"> </w:t>
      </w:r>
      <w:r w:rsidRPr="004615E7">
        <w:t>dry cleaning</w:t>
      </w:r>
      <w:r>
        <w:t xml:space="preserve"> machines is currently </w:t>
      </w:r>
      <w:r w:rsidR="00D16E56">
        <w:t xml:space="preserve">on the decline. In discussions between the National Cleaners Association (NCA) and the Dry Cleaning and Laundry Institute (DLI), NCA indicated that the number of PCE dry cleaning machines purchased annually is in the single digits. </w:t>
      </w:r>
      <w:r w:rsidR="000F7E99">
        <w:t xml:space="preserve">NCA indicated that existing PCE dry cleaning machines last about 20 years. </w:t>
      </w:r>
      <w:r w:rsidR="001F1A81">
        <w:t>New York</w:t>
      </w:r>
      <w:r w:rsidR="000F7E99">
        <w:t xml:space="preserve"> state </w:t>
      </w:r>
      <w:r w:rsidR="0083175F">
        <w:t xml:space="preserve">PCE </w:t>
      </w:r>
      <w:r w:rsidR="00DF5004">
        <w:t>d</w:t>
      </w:r>
      <w:r w:rsidR="00397AD3">
        <w:t xml:space="preserve">ry </w:t>
      </w:r>
      <w:r w:rsidR="00DF5004">
        <w:t>c</w:t>
      </w:r>
      <w:r w:rsidR="00397AD3">
        <w:t xml:space="preserve">leaning </w:t>
      </w:r>
      <w:r w:rsidR="00DF5004">
        <w:t xml:space="preserve">facility inspection </w:t>
      </w:r>
      <w:r w:rsidR="00DF3CAF">
        <w:t xml:space="preserve">data </w:t>
      </w:r>
      <w:r w:rsidR="00943F62">
        <w:t>(</w:t>
      </w:r>
      <w:hyperlink w:anchor="_ENREF_32" w:tooltip="New York State Department of Environmental Conservation, 2019 #75" w:history="1">
        <w:r w:rsidR="00414172">
          <w:fldChar w:fldCharType="begin" w:fldLock="1"/>
        </w:r>
        <w:r w:rsidR="00414172">
          <w:instrText xml:space="preserve"> ADDIN EN.CITE &lt;EndNote&gt;&lt;Cite&gt;&lt;Author&gt;New York State Department of Environmental Conservation&lt;/Author&gt;&lt;Year&gt;2019&lt;/Year&gt;&lt;RecNum&gt;75&lt;/RecNum&gt;&lt;DisplayText&gt;New York State Department of Environmental Conservation 2019&lt;/DisplayText&gt;&lt;record&gt;&lt;rec-number&gt;75&lt;/rec-number&gt;&lt;foreign-keys&gt;&lt;key app="EN" db-id="52wf2wf0o0rv01e9dzo52td80t0590tp2fwd" timestamp="1714499636"&gt;75&lt;/key&gt;&lt;/foreign-keys&gt;&lt;ref-type name="Generic"&gt;13&lt;/ref-type&gt;&lt;contributors&gt;&lt;authors&gt;&lt;author&gt;New York State Department of Environmental Conservation,&lt;/author&gt;&lt;/authors&gt;&lt;/contributors&gt;&lt;titles&gt;&lt;title&gt;Dry Cleaning Compliance Inspection Report Data 2018/2019&lt;/title&gt;&lt;/titles&gt;&lt;dates&gt;&lt;year&gt;2019&lt;/year&gt;&lt;/dates&gt;&lt;urls&gt;&lt;/urls&gt;&lt;/record&gt;&lt;/Cite&gt;&lt;/EndNote&gt;</w:instrText>
        </w:r>
        <w:r w:rsidR="00414172">
          <w:fldChar w:fldCharType="separate"/>
        </w:r>
        <w:r w:rsidR="00414172">
          <w:rPr>
            <w:noProof/>
          </w:rPr>
          <w:t>New York State Department of Environmental Conservation 2019</w:t>
        </w:r>
        <w:r w:rsidR="00414172">
          <w:fldChar w:fldCharType="end"/>
        </w:r>
      </w:hyperlink>
      <w:r w:rsidR="00943F62">
        <w:t>)</w:t>
      </w:r>
      <w:r w:rsidR="00B51B07">
        <w:t xml:space="preserve"> </w:t>
      </w:r>
      <w:r w:rsidR="00DF3CAF">
        <w:t>obtained by EPA</w:t>
      </w:r>
      <w:r w:rsidR="002A3029">
        <w:t xml:space="preserve"> seemed to indicate that machines </w:t>
      </w:r>
      <w:r w:rsidR="0004741E">
        <w:t>frequently</w:t>
      </w:r>
      <w:r w:rsidR="002A3029">
        <w:t xml:space="preserve"> lasted </w:t>
      </w:r>
      <w:r w:rsidR="006137FE">
        <w:t>slightly longer than</w:t>
      </w:r>
      <w:r w:rsidR="002A3029">
        <w:t xml:space="preserve"> 20 years, </w:t>
      </w:r>
      <w:r w:rsidR="00B90F17">
        <w:t xml:space="preserve">as about 30% of the machines inspected in 2019 were more than 20 years old. </w:t>
      </w:r>
      <w:r w:rsidR="00204956">
        <w:t xml:space="preserve">However, </w:t>
      </w:r>
      <w:r w:rsidR="00A94D18">
        <w:t>very few</w:t>
      </w:r>
      <w:r w:rsidR="00204956">
        <w:t xml:space="preserve"> machines (</w:t>
      </w:r>
      <w:r w:rsidR="00A94D18">
        <w:t>1</w:t>
      </w:r>
      <w:r w:rsidR="00204956">
        <w:t>.2%) were more than 25 years old</w:t>
      </w:r>
      <w:r w:rsidR="0004741E">
        <w:t xml:space="preserve">. </w:t>
      </w:r>
      <w:r w:rsidR="00FD3FA1">
        <w:t>Given this</w:t>
      </w:r>
      <w:r w:rsidR="00B37465">
        <w:t xml:space="preserve">, </w:t>
      </w:r>
      <w:r w:rsidR="009F46C5">
        <w:t xml:space="preserve">EPA assumed that </w:t>
      </w:r>
      <w:r w:rsidR="00F41D5A">
        <w:t xml:space="preserve">dry cleaning machines </w:t>
      </w:r>
      <w:r w:rsidR="00F10391">
        <w:t xml:space="preserve">manufactured </w:t>
      </w:r>
      <w:r w:rsidR="007C1352">
        <w:t xml:space="preserve">after 2004 </w:t>
      </w:r>
      <w:r w:rsidR="00F47608">
        <w:t xml:space="preserve">are retired </w:t>
      </w:r>
      <w:r w:rsidR="00652F33">
        <w:t>15 to 25 years</w:t>
      </w:r>
      <w:r w:rsidR="006F174E">
        <w:t xml:space="preserve"> after the manufactured date</w:t>
      </w:r>
      <w:r w:rsidR="001933E1">
        <w:t xml:space="preserve">, with </w:t>
      </w:r>
      <w:r w:rsidR="00CF57FC">
        <w:t>a</w:t>
      </w:r>
      <w:r w:rsidR="000D0D0B">
        <w:t xml:space="preserve">n equal number of </w:t>
      </w:r>
      <w:r w:rsidR="00012A49">
        <w:t xml:space="preserve">machines </w:t>
      </w:r>
      <w:r w:rsidR="00CF57FC">
        <w:t xml:space="preserve">being retired </w:t>
      </w:r>
      <w:r w:rsidR="00602A46">
        <w:t xml:space="preserve">in each of </w:t>
      </w:r>
      <w:r w:rsidR="000D0D0B">
        <w:t>those</w:t>
      </w:r>
      <w:r w:rsidR="00602A46">
        <w:t xml:space="preserve"> 11 years </w:t>
      </w:r>
      <w:r w:rsidR="000D0D0B">
        <w:t xml:space="preserve">after the manufactured date. </w:t>
      </w:r>
      <w:r w:rsidR="00C56F2E">
        <w:t xml:space="preserve">Dry cleaning machines manufactured before </w:t>
      </w:r>
      <w:r w:rsidR="00034062">
        <w:t xml:space="preserve">2005 </w:t>
      </w:r>
      <w:r w:rsidR="002E73B3">
        <w:t>are assumed to be retired</w:t>
      </w:r>
      <w:r w:rsidR="008F59E5">
        <w:t xml:space="preserve"> </w:t>
      </w:r>
      <w:r w:rsidR="0068417D">
        <w:t xml:space="preserve">before </w:t>
      </w:r>
      <w:r w:rsidR="00A53CFC">
        <w:t>PCE dry cleaning machines are prohibited</w:t>
      </w:r>
      <w:r w:rsidR="000806E9">
        <w:t>.</w:t>
      </w:r>
    </w:p>
    <w:p w:rsidR="009F232E" w:rsidP="00CB1C05" w14:paraId="68775897" w14:textId="77777777">
      <w:pPr>
        <w:pStyle w:val="BodyText"/>
      </w:pPr>
      <w:r>
        <w:t xml:space="preserve">With </w:t>
      </w:r>
      <w:r w:rsidR="00003267">
        <w:t xml:space="preserve">many of the existing PCE dry cleaning machines being near the end of their life and </w:t>
      </w:r>
      <w:r w:rsidR="00DA72C2">
        <w:t xml:space="preserve">very few new </w:t>
      </w:r>
      <w:r w:rsidR="00D80AED">
        <w:t xml:space="preserve">PCE </w:t>
      </w:r>
      <w:r w:rsidR="005103EB">
        <w:t xml:space="preserve">machines </w:t>
      </w:r>
      <w:r w:rsidR="00D80AED">
        <w:t xml:space="preserve">being purchased, </w:t>
      </w:r>
      <w:r w:rsidR="006C5242">
        <w:t xml:space="preserve">very few </w:t>
      </w:r>
      <w:r w:rsidR="007F69E3">
        <w:t xml:space="preserve">PCE dry cleaning </w:t>
      </w:r>
      <w:r w:rsidR="00D45528">
        <w:t xml:space="preserve">machines </w:t>
      </w:r>
      <w:r w:rsidR="006D3CAA">
        <w:t xml:space="preserve">are expected to be in operation </w:t>
      </w:r>
      <w:r w:rsidR="009533D7">
        <w:t xml:space="preserve">even without the </w:t>
      </w:r>
      <w:r w:rsidR="000421C4">
        <w:t>new regulation</w:t>
      </w:r>
      <w:r w:rsidR="009533D7">
        <w:t xml:space="preserve"> </w:t>
      </w:r>
      <w:r w:rsidR="005A442D">
        <w:t>at</w:t>
      </w:r>
      <w:r w:rsidR="009B0F7E">
        <w:t xml:space="preserve"> the end of the analytical </w:t>
      </w:r>
      <w:r w:rsidR="008F544F">
        <w:t xml:space="preserve">timeframe </w:t>
      </w:r>
      <w:r w:rsidR="00664552">
        <w:t>for this economic analysis</w:t>
      </w:r>
      <w:r w:rsidR="0084046E">
        <w:t xml:space="preserve">. </w:t>
      </w:r>
      <w:r w:rsidR="00FB5055">
        <w:t xml:space="preserve">As such, </w:t>
      </w:r>
      <w:r w:rsidR="005A442D">
        <w:t>EPA’s</w:t>
      </w:r>
      <w:r w:rsidR="00FB5055">
        <w:t xml:space="preserve"> general approach to </w:t>
      </w:r>
      <w:r w:rsidR="00C63E3A">
        <w:t xml:space="preserve">estimate the costs of the </w:t>
      </w:r>
      <w:r w:rsidR="000421C4">
        <w:t>regulatory</w:t>
      </w:r>
      <w:r w:rsidR="00C63E3A">
        <w:t xml:space="preserve"> options for PCE dry cleaning machines is to estimate the </w:t>
      </w:r>
      <w:r w:rsidR="006E19E6">
        <w:t xml:space="preserve">incremental </w:t>
      </w:r>
      <w:r w:rsidR="00C63E3A">
        <w:t xml:space="preserve">cost of switching to non-PCE dry </w:t>
      </w:r>
      <w:r w:rsidR="00A86557">
        <w:t>c</w:t>
      </w:r>
      <w:r w:rsidR="00C63E3A">
        <w:t xml:space="preserve">leaning </w:t>
      </w:r>
      <w:r w:rsidR="006E19E6">
        <w:t xml:space="preserve">sooner than </w:t>
      </w:r>
      <w:r w:rsidR="0027496C">
        <w:t xml:space="preserve">would happen otherwise without the EPA intervention. </w:t>
      </w:r>
      <w:r w:rsidR="00696F78">
        <w:t xml:space="preserve">This approach is </w:t>
      </w:r>
      <w:r w:rsidR="00C6424F">
        <w:t>summarized</w:t>
      </w:r>
      <w:r w:rsidR="00696F78">
        <w:t xml:space="preserve"> in</w:t>
      </w:r>
      <w:r w:rsidR="0075623F">
        <w:t xml:space="preserve"> </w:t>
      </w:r>
      <w:r w:rsidR="0075623F">
        <w:fldChar w:fldCharType="begin" w:fldLock="1"/>
      </w:r>
      <w:r w:rsidR="0075623F">
        <w:instrText xml:space="preserve"> REF _Ref112409237 \h </w:instrText>
      </w:r>
      <w:r w:rsidR="0075623F">
        <w:fldChar w:fldCharType="separate"/>
      </w:r>
      <w:r w:rsidRPr="00324FE4" w:rsidR="0092222B">
        <w:t xml:space="preserve">Figure </w:t>
      </w:r>
      <w:r w:rsidR="0092222B">
        <w:rPr>
          <w:noProof/>
        </w:rPr>
        <w:t>7</w:t>
      </w:r>
      <w:r w:rsidR="0092222B">
        <w:noBreakHyphen/>
      </w:r>
      <w:r w:rsidR="0092222B">
        <w:rPr>
          <w:noProof/>
        </w:rPr>
        <w:t>1</w:t>
      </w:r>
      <w:r w:rsidR="0075623F">
        <w:fldChar w:fldCharType="end"/>
      </w:r>
      <w:r w:rsidR="0064358A">
        <w:t>.</w:t>
      </w:r>
    </w:p>
    <w:tbl>
      <w:tblPr>
        <w:tblStyle w:val="TableGrid"/>
        <w:tblW w:w="0" w:type="auto"/>
        <w:tblLook w:val="04A0"/>
      </w:tblPr>
      <w:tblGrid>
        <w:gridCol w:w="8990"/>
      </w:tblGrid>
      <w:tr w14:paraId="097BD2AB" w14:textId="77777777" w:rsidTr="00696F78">
        <w:tblPrEx>
          <w:tblW w:w="0" w:type="auto"/>
          <w:tblLook w:val="04A0"/>
        </w:tblPrEx>
        <w:tc>
          <w:tcPr>
            <w:tcW w:w="8990" w:type="dxa"/>
            <w:tcBorders>
              <w:top w:val="nil"/>
              <w:left w:val="nil"/>
              <w:bottom w:val="single" w:sz="4" w:space="0" w:color="auto"/>
              <w:right w:val="nil"/>
            </w:tcBorders>
          </w:tcPr>
          <w:p w:rsidR="00696F78" w:rsidP="00CB1C05" w14:paraId="458E91CA" w14:textId="77777777">
            <w:pPr>
              <w:pStyle w:val="TableTitleA"/>
            </w:pPr>
            <w:bookmarkStart w:id="959" w:name="_Ref112409237"/>
            <w:bookmarkStart w:id="960" w:name="_Ref112409234"/>
            <w:r w:rsidRPr="00324FE4">
              <w:t xml:space="preserve">Figur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F6474E">
              <w:noBreakHyphen/>
            </w:r>
            <w:r w:rsidR="00BC4B5D">
              <w:fldChar w:fldCharType="begin" w:fldLock="1"/>
            </w:r>
            <w:r w:rsidR="00BC4B5D">
              <w:instrText xml:space="preserve"> SEQ Figure \* ARABIC \s 1 </w:instrText>
            </w:r>
            <w:r w:rsidR="00BC4B5D">
              <w:fldChar w:fldCharType="separate"/>
            </w:r>
            <w:r w:rsidR="0092222B">
              <w:rPr>
                <w:noProof/>
              </w:rPr>
              <w:t>1</w:t>
            </w:r>
            <w:r w:rsidR="00BC4B5D">
              <w:rPr>
                <w:noProof/>
              </w:rPr>
              <w:fldChar w:fldCharType="end"/>
            </w:r>
            <w:bookmarkEnd w:id="959"/>
            <w:r w:rsidRPr="00324FE4">
              <w:t xml:space="preserve">: Outline of Approach for Estimating </w:t>
            </w:r>
            <w:r>
              <w:t xml:space="preserve">the </w:t>
            </w:r>
            <w:r w:rsidR="00AC4C75">
              <w:t>C</w:t>
            </w:r>
            <w:r>
              <w:t xml:space="preserve">osts for </w:t>
            </w:r>
            <w:r w:rsidR="00AC4C75">
              <w:t>Switching</w:t>
            </w:r>
            <w:r>
              <w:t xml:space="preserve"> to Alternatives to PCE in Dry Cleaning</w:t>
            </w:r>
            <w:bookmarkEnd w:id="960"/>
          </w:p>
        </w:tc>
      </w:tr>
      <w:tr w14:paraId="34FC8D3A" w14:textId="77777777" w:rsidTr="00696F78">
        <w:tblPrEx>
          <w:tblW w:w="0" w:type="auto"/>
          <w:tblLook w:val="04A0"/>
        </w:tblPrEx>
        <w:tc>
          <w:tcPr>
            <w:tcW w:w="8990" w:type="dxa"/>
            <w:tcBorders>
              <w:top w:val="single" w:sz="4" w:space="0" w:color="auto"/>
            </w:tcBorders>
          </w:tcPr>
          <w:p w:rsidR="00696F78" w:rsidP="00CB1C05" w14:paraId="6E4DAD41" w14:textId="77777777">
            <w:pPr>
              <w:pStyle w:val="BodyText"/>
            </w:pPr>
            <w:r>
              <w:rPr>
                <w:noProof/>
              </w:rPr>
              <w:drawing>
                <wp:inline distT="0" distB="0" distL="0" distR="0">
                  <wp:extent cx="5537616" cy="3905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xmlns:r="http://schemas.openxmlformats.org/officeDocument/2006/relationships" r:embed="rId223"/>
                          <a:stretch>
                            <a:fillRect/>
                          </a:stretch>
                        </pic:blipFill>
                        <pic:spPr>
                          <a:xfrm>
                            <a:off x="0" y="0"/>
                            <a:ext cx="5541518" cy="3908002"/>
                          </a:xfrm>
                          <a:prstGeom prst="rect">
                            <a:avLst/>
                          </a:prstGeom>
                        </pic:spPr>
                      </pic:pic>
                    </a:graphicData>
                  </a:graphic>
                </wp:inline>
              </w:drawing>
            </w:r>
          </w:p>
        </w:tc>
      </w:tr>
    </w:tbl>
    <w:p w:rsidR="00696F78" w:rsidP="00CB1C05" w14:paraId="57C2B23A" w14:textId="77777777">
      <w:pPr>
        <w:pStyle w:val="BodyText"/>
      </w:pPr>
    </w:p>
    <w:p w:rsidR="00F55716" w:rsidP="00CB1C05" w14:paraId="633C31D6" w14:textId="77777777">
      <w:pPr>
        <w:pStyle w:val="Heading3"/>
      </w:pPr>
      <w:bookmarkStart w:id="961" w:name="_Toc114062015"/>
      <w:r>
        <w:t xml:space="preserve">Estimate </w:t>
      </w:r>
      <w:r w:rsidR="00280425">
        <w:t>D</w:t>
      </w:r>
      <w:r>
        <w:t xml:space="preserve">istribution for </w:t>
      </w:r>
      <w:r w:rsidR="00280425">
        <w:t>B</w:t>
      </w:r>
      <w:r>
        <w:t xml:space="preserve">aseline </w:t>
      </w:r>
      <w:r w:rsidR="00280425">
        <w:t>R</w:t>
      </w:r>
      <w:r>
        <w:t xml:space="preserve">etirement of PCE </w:t>
      </w:r>
      <w:r w:rsidR="00280425">
        <w:t>D</w:t>
      </w:r>
      <w:r>
        <w:t xml:space="preserve">ry </w:t>
      </w:r>
      <w:r w:rsidR="00280425">
        <w:t>C</w:t>
      </w:r>
      <w:r>
        <w:t xml:space="preserve">leaning </w:t>
      </w:r>
      <w:r w:rsidR="00280425">
        <w:t>M</w:t>
      </w:r>
      <w:r>
        <w:t>achines</w:t>
      </w:r>
      <w:bookmarkEnd w:id="961"/>
    </w:p>
    <w:p w:rsidR="0064358A" w:rsidP="00CB1C05" w14:paraId="1750C59F" w14:textId="77777777">
      <w:pPr>
        <w:pStyle w:val="BodyText"/>
        <w:rPr>
          <w:lang w:val="en-US"/>
        </w:rPr>
      </w:pPr>
      <w:r>
        <w:rPr>
          <w:lang w:val="en-US"/>
        </w:rPr>
        <w:t xml:space="preserve">EPA estimated the distribution for the baseline retirement of PCE dry cleaning machines using NY state inspection data. These data included the date manufactured and the date installed </w:t>
      </w:r>
      <w:r w:rsidR="00AF057D">
        <w:rPr>
          <w:lang w:val="en-US"/>
        </w:rPr>
        <w:t xml:space="preserve">for each PCE machine inspected </w:t>
      </w:r>
      <w:r w:rsidR="006B3F62">
        <w:rPr>
          <w:lang w:val="en-US"/>
        </w:rPr>
        <w:t xml:space="preserve">by NY state </w:t>
      </w:r>
      <w:r w:rsidR="00D4056F">
        <w:rPr>
          <w:lang w:val="en-US"/>
        </w:rPr>
        <w:t xml:space="preserve">in 2018 or 2019. </w:t>
      </w:r>
      <w:r w:rsidR="00DF2D34">
        <w:rPr>
          <w:lang w:val="en-US"/>
        </w:rPr>
        <w:t xml:space="preserve">EPA used </w:t>
      </w:r>
      <w:r w:rsidR="0071330E">
        <w:rPr>
          <w:lang w:val="en-US"/>
        </w:rPr>
        <w:t>the date manufactured</w:t>
      </w:r>
      <w:r w:rsidR="0022567B">
        <w:rPr>
          <w:lang w:val="en-US"/>
        </w:rPr>
        <w:t xml:space="preserve"> if </w:t>
      </w:r>
      <w:r w:rsidR="000846B3">
        <w:rPr>
          <w:lang w:val="en-US"/>
        </w:rPr>
        <w:t xml:space="preserve">it was available </w:t>
      </w:r>
      <w:r w:rsidR="0022567B">
        <w:rPr>
          <w:lang w:val="en-US"/>
        </w:rPr>
        <w:t xml:space="preserve">and </w:t>
      </w:r>
      <w:r w:rsidR="002812BF">
        <w:rPr>
          <w:lang w:val="en-US"/>
        </w:rPr>
        <w:t xml:space="preserve">the date installed if the date manufactured was missing. </w:t>
      </w:r>
      <w:r w:rsidR="000E111C">
        <w:rPr>
          <w:lang w:val="en-US"/>
        </w:rPr>
        <w:fldChar w:fldCharType="begin" w:fldLock="1"/>
      </w:r>
      <w:r w:rsidR="000E111C">
        <w:rPr>
          <w:lang w:val="en-US"/>
        </w:rPr>
        <w:instrText xml:space="preserve"> REF _Ref155783841 \h </w:instrText>
      </w:r>
      <w:r w:rsidR="000E111C">
        <w:rPr>
          <w:lang w:val="en-US"/>
        </w:rPr>
        <w:fldChar w:fldCharType="separate"/>
      </w:r>
      <w:r w:rsidRPr="008279C0" w:rsidR="0092222B">
        <w:t xml:space="preserve">Table </w:t>
      </w:r>
      <w:r w:rsidR="0092222B">
        <w:rPr>
          <w:noProof/>
        </w:rPr>
        <w:t>7</w:t>
      </w:r>
      <w:r w:rsidR="0092222B">
        <w:noBreakHyphen/>
      </w:r>
      <w:r w:rsidR="0092222B">
        <w:rPr>
          <w:noProof/>
        </w:rPr>
        <w:t>11</w:t>
      </w:r>
      <w:r w:rsidR="000E111C">
        <w:rPr>
          <w:lang w:val="en-US"/>
        </w:rPr>
        <w:fldChar w:fldCharType="end"/>
      </w:r>
      <w:r w:rsidR="00736C0B">
        <w:rPr>
          <w:lang w:val="en-US"/>
        </w:rPr>
        <w:t xml:space="preserve"> </w:t>
      </w:r>
      <w:r w:rsidR="00F762BB">
        <w:rPr>
          <w:lang w:val="en-US"/>
        </w:rPr>
        <w:t xml:space="preserve">summarizes the </w:t>
      </w:r>
      <w:r w:rsidR="005B3BE4">
        <w:rPr>
          <w:lang w:val="en-US"/>
        </w:rPr>
        <w:t xml:space="preserve">distribution </w:t>
      </w:r>
      <w:r w:rsidR="00AA5C4F">
        <w:rPr>
          <w:lang w:val="en-US"/>
        </w:rPr>
        <w:t xml:space="preserve">for the estimated </w:t>
      </w:r>
      <w:r w:rsidR="00AC7E61">
        <w:rPr>
          <w:lang w:val="en-US"/>
        </w:rPr>
        <w:t xml:space="preserve">baseline </w:t>
      </w:r>
      <w:r w:rsidR="00262CA7">
        <w:rPr>
          <w:lang w:val="en-US"/>
        </w:rPr>
        <w:t xml:space="preserve">retirement years of PCE dry cleaning machines. </w:t>
      </w:r>
    </w:p>
    <w:tbl>
      <w:tblPr>
        <w:tblW w:w="6210" w:type="dxa"/>
        <w:tblLayout w:type="fixed"/>
        <w:tblLook w:val="04A0"/>
      </w:tblPr>
      <w:tblGrid>
        <w:gridCol w:w="2070"/>
        <w:gridCol w:w="2070"/>
        <w:gridCol w:w="2070"/>
      </w:tblGrid>
      <w:tr w14:paraId="508273D6" w14:textId="77777777" w:rsidTr="00E20CC2">
        <w:tblPrEx>
          <w:tblW w:w="6210" w:type="dxa"/>
          <w:tblLayout w:type="fixed"/>
          <w:tblLook w:val="04A0"/>
        </w:tblPrEx>
        <w:trPr>
          <w:trHeight w:val="74"/>
        </w:trPr>
        <w:tc>
          <w:tcPr>
            <w:tcW w:w="6210" w:type="dxa"/>
            <w:gridSpan w:val="3"/>
            <w:tcBorders>
              <w:bottom w:val="single" w:sz="4" w:space="0" w:color="auto"/>
            </w:tcBorders>
            <w:shd w:val="clear" w:color="auto" w:fill="auto"/>
            <w:vAlign w:val="center"/>
          </w:tcPr>
          <w:p w:rsidR="00251B4B" w:rsidRPr="008279C0" w:rsidP="00CB1C05" w14:paraId="10BA274D" w14:textId="77777777">
            <w:pPr>
              <w:pStyle w:val="TableTitleA"/>
              <w:rPr>
                <w:rFonts w:ascii="Arial Narrow" w:hAnsi="Arial Narrow"/>
                <w:bCs/>
                <w:color w:val="FFFFFF"/>
              </w:rPr>
            </w:pPr>
            <w:bookmarkStart w:id="962" w:name="_Ref155783841"/>
            <w:bookmarkStart w:id="963" w:name="_Ref112409852"/>
            <w:bookmarkStart w:id="964" w:name="_Toc121142649"/>
            <w:bookmarkStart w:id="965" w:name="_Toc165379644"/>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1</w:t>
            </w:r>
            <w:r w:rsidR="00BC4B5D">
              <w:rPr>
                <w:noProof/>
              </w:rPr>
              <w:fldChar w:fldCharType="end"/>
            </w:r>
            <w:bookmarkEnd w:id="962"/>
            <w:bookmarkEnd w:id="963"/>
            <w:r w:rsidRPr="008279C0">
              <w:t xml:space="preserve">: </w:t>
            </w:r>
            <w:r w:rsidRPr="00EE138F">
              <w:t xml:space="preserve">NY State PCE Dry Cleaning Machines by Year </w:t>
            </w:r>
            <w:r w:rsidR="006D7125">
              <w:t>Manufactured</w:t>
            </w:r>
            <w:r w:rsidR="00A71BF8">
              <w:t xml:space="preserve"> and Assumed </w:t>
            </w:r>
            <w:r w:rsidR="00BC0989">
              <w:t xml:space="preserve">Retirement Year (25 years </w:t>
            </w:r>
            <w:r w:rsidR="006D7125">
              <w:t xml:space="preserve">after </w:t>
            </w:r>
            <w:r w:rsidR="00AA5C4F">
              <w:t>manufacture</w:t>
            </w:r>
            <w:r w:rsidR="00BC0989">
              <w:t>)</w:t>
            </w:r>
            <w:bookmarkEnd w:id="964"/>
            <w:bookmarkEnd w:id="965"/>
          </w:p>
        </w:tc>
      </w:tr>
      <w:tr w14:paraId="5231B9AC" w14:textId="77777777" w:rsidTr="00E20CC2">
        <w:tblPrEx>
          <w:tblW w:w="6210" w:type="dxa"/>
          <w:tblLayout w:type="fixed"/>
          <w:tblLook w:val="04A0"/>
        </w:tblPrEx>
        <w:trPr>
          <w:trHeight w:val="780"/>
        </w:trPr>
        <w:tc>
          <w:tcPr>
            <w:tcW w:w="207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D54E0D" w:rsidRPr="008279C0" w:rsidP="00CB1C05" w14:paraId="37A2C1CB" w14:textId="77777777">
            <w:pPr>
              <w:pStyle w:val="TableSubtitle"/>
            </w:pPr>
            <w:r>
              <w:t xml:space="preserve">Year </w:t>
            </w:r>
            <w:r w:rsidR="006D7125">
              <w:t>Manufactured</w:t>
            </w:r>
          </w:p>
        </w:tc>
        <w:tc>
          <w:tcPr>
            <w:tcW w:w="2070" w:type="dxa"/>
            <w:tcBorders>
              <w:top w:val="single" w:sz="4" w:space="0" w:color="auto"/>
              <w:left w:val="single" w:sz="4" w:space="0" w:color="auto"/>
              <w:bottom w:val="single" w:sz="4" w:space="0" w:color="auto"/>
              <w:right w:val="single" w:sz="4" w:space="0" w:color="auto"/>
            </w:tcBorders>
            <w:shd w:val="clear" w:color="000000" w:fill="48A9C5"/>
            <w:vAlign w:val="center"/>
          </w:tcPr>
          <w:p w:rsidR="00D54E0D" w:rsidRPr="008279C0" w:rsidP="00CB1C05" w14:paraId="79F1558B" w14:textId="77777777">
            <w:pPr>
              <w:pStyle w:val="TableSubtitle"/>
            </w:pPr>
            <w:r>
              <w:t>Assumed Baseline Retirement Year</w:t>
            </w:r>
            <w:r w:rsidR="00F1705C">
              <w:t>s</w:t>
            </w:r>
          </w:p>
        </w:tc>
        <w:tc>
          <w:tcPr>
            <w:tcW w:w="2070" w:type="dxa"/>
            <w:tcBorders>
              <w:top w:val="single" w:sz="4" w:space="0" w:color="auto"/>
              <w:left w:val="nil"/>
              <w:bottom w:val="single" w:sz="4" w:space="0" w:color="auto"/>
              <w:right w:val="single" w:sz="4" w:space="0" w:color="auto"/>
            </w:tcBorders>
            <w:shd w:val="clear" w:color="000000" w:fill="48A9C5"/>
            <w:vAlign w:val="center"/>
            <w:hideMark/>
          </w:tcPr>
          <w:p w:rsidR="00D54E0D" w:rsidRPr="008279C0" w:rsidP="00CB1C05" w14:paraId="3A6BBCAB" w14:textId="77777777">
            <w:pPr>
              <w:pStyle w:val="TableSubtitle"/>
            </w:pPr>
            <w:r w:rsidRPr="006414C5">
              <w:t>Percent of NY State D</w:t>
            </w:r>
            <w:r w:rsidR="00896F9D">
              <w:t>r</w:t>
            </w:r>
            <w:r w:rsidRPr="006414C5">
              <w:t>y Cleaning Machines</w:t>
            </w:r>
          </w:p>
        </w:tc>
      </w:tr>
      <w:tr w14:paraId="4C52EE05"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8ACD53F" w14:textId="77777777">
            <w:pPr>
              <w:pStyle w:val="RTableTextAbt"/>
              <w:ind w:right="523"/>
            </w:pPr>
            <w:r w:rsidRPr="003E5B16">
              <w:t>1988</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797DC2F3" w14:textId="77777777">
            <w:pPr>
              <w:pStyle w:val="RTableTextAbt"/>
              <w:tabs>
                <w:tab w:val="left" w:pos="1161"/>
              </w:tabs>
              <w:jc w:val="center"/>
            </w:pPr>
            <w:r w:rsidRPr="003E5B16">
              <w:t>202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68ACE826" w14:textId="77777777">
            <w:pPr>
              <w:pStyle w:val="RTableTextAbt"/>
              <w:ind w:right="523"/>
            </w:pPr>
            <w:r>
              <w:rPr>
                <w:szCs w:val="18"/>
              </w:rPr>
              <w:t>0.1%</w:t>
            </w:r>
          </w:p>
        </w:tc>
      </w:tr>
      <w:tr w14:paraId="1F629D4B"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4820518" w14:textId="77777777">
            <w:pPr>
              <w:pStyle w:val="RTableTextAbt"/>
              <w:ind w:right="523"/>
            </w:pPr>
            <w:r w:rsidRPr="003E5B16">
              <w:t>1990</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B0A23F1" w14:textId="77777777">
            <w:pPr>
              <w:pStyle w:val="RTableTextAbt"/>
              <w:tabs>
                <w:tab w:val="left" w:pos="1161"/>
              </w:tabs>
              <w:jc w:val="center"/>
            </w:pPr>
            <w:r w:rsidRPr="003E5B16">
              <w:t>202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3F118D32" w14:textId="77777777">
            <w:pPr>
              <w:pStyle w:val="RTableTextAbt"/>
              <w:ind w:right="523"/>
            </w:pPr>
            <w:r>
              <w:rPr>
                <w:szCs w:val="18"/>
              </w:rPr>
              <w:t>0.3%</w:t>
            </w:r>
          </w:p>
        </w:tc>
      </w:tr>
      <w:tr w14:paraId="5FCE1007"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5390FD4" w14:textId="77777777">
            <w:pPr>
              <w:pStyle w:val="RTableTextAbt"/>
              <w:ind w:right="523"/>
            </w:pPr>
            <w:r w:rsidRPr="003E5B16">
              <w:t>1991</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1920F9BB" w14:textId="77777777">
            <w:pPr>
              <w:pStyle w:val="RTableTextAbt"/>
              <w:tabs>
                <w:tab w:val="left" w:pos="1161"/>
              </w:tabs>
              <w:jc w:val="center"/>
            </w:pPr>
            <w:r w:rsidRPr="003E5B16">
              <w:t>202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211939E0" w14:textId="77777777">
            <w:pPr>
              <w:pStyle w:val="RTableTextAbt"/>
              <w:ind w:right="523"/>
            </w:pPr>
            <w:r>
              <w:rPr>
                <w:szCs w:val="18"/>
              </w:rPr>
              <w:t>0.3%</w:t>
            </w:r>
          </w:p>
        </w:tc>
      </w:tr>
      <w:tr w14:paraId="793FE4C4"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7F49CB95" w14:textId="77777777">
            <w:pPr>
              <w:pStyle w:val="RTableTextAbt"/>
              <w:ind w:right="523"/>
            </w:pPr>
            <w:r w:rsidRPr="003E5B16">
              <w:t>1992</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D141AAC" w14:textId="77777777">
            <w:pPr>
              <w:pStyle w:val="RTableTextAbt"/>
              <w:tabs>
                <w:tab w:val="left" w:pos="1161"/>
              </w:tabs>
              <w:jc w:val="center"/>
            </w:pPr>
            <w:r w:rsidRPr="003E5B16">
              <w:t>202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175028F4" w14:textId="77777777">
            <w:pPr>
              <w:pStyle w:val="RTableTextAbt"/>
              <w:ind w:right="523"/>
            </w:pPr>
            <w:r>
              <w:rPr>
                <w:szCs w:val="18"/>
              </w:rPr>
              <w:t>0.2%</w:t>
            </w:r>
          </w:p>
        </w:tc>
      </w:tr>
      <w:tr w14:paraId="1E45377C"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3382206" w14:textId="77777777">
            <w:pPr>
              <w:pStyle w:val="RTableTextAbt"/>
              <w:ind w:right="523"/>
            </w:pPr>
            <w:r w:rsidRPr="003E5B16">
              <w:t>1993</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3B7E0C88" w14:textId="77777777">
            <w:pPr>
              <w:pStyle w:val="RTableTextAbt"/>
              <w:tabs>
                <w:tab w:val="left" w:pos="1161"/>
              </w:tabs>
              <w:jc w:val="center"/>
            </w:pPr>
            <w:r w:rsidRPr="003E5B16">
              <w:t>202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6DB39AC4" w14:textId="77777777">
            <w:pPr>
              <w:pStyle w:val="RTableTextAbt"/>
              <w:ind w:right="523"/>
            </w:pPr>
            <w:r>
              <w:rPr>
                <w:szCs w:val="18"/>
              </w:rPr>
              <w:t>0.2%</w:t>
            </w:r>
          </w:p>
        </w:tc>
      </w:tr>
      <w:tr w14:paraId="6995D722"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606E4146" w14:textId="77777777">
            <w:pPr>
              <w:pStyle w:val="RTableTextAbt"/>
              <w:ind w:right="523"/>
            </w:pPr>
            <w:r w:rsidRPr="003E5B16">
              <w:t>1994</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00CB013C" w14:textId="77777777">
            <w:pPr>
              <w:pStyle w:val="RTableTextAbt"/>
              <w:tabs>
                <w:tab w:val="left" w:pos="1161"/>
              </w:tabs>
              <w:jc w:val="center"/>
            </w:pPr>
            <w:r w:rsidRPr="003E5B16">
              <w:t>202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06FB165E" w14:textId="77777777">
            <w:pPr>
              <w:pStyle w:val="RTableTextAbt"/>
              <w:ind w:right="523"/>
            </w:pPr>
            <w:r>
              <w:rPr>
                <w:szCs w:val="18"/>
              </w:rPr>
              <w:t>3.5%</w:t>
            </w:r>
          </w:p>
        </w:tc>
      </w:tr>
      <w:tr w14:paraId="286119C7"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346B2787" w14:textId="77777777">
            <w:pPr>
              <w:pStyle w:val="RTableTextAbt"/>
              <w:ind w:right="523"/>
            </w:pPr>
            <w:r w:rsidRPr="003E5B16">
              <w:t>1995</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0DD8450E" w14:textId="77777777">
            <w:pPr>
              <w:pStyle w:val="RTableTextAbt"/>
              <w:tabs>
                <w:tab w:val="left" w:pos="1161"/>
              </w:tabs>
              <w:jc w:val="center"/>
            </w:pPr>
            <w:r w:rsidRPr="003E5B16">
              <w:t>202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3CDDE9DA" w14:textId="77777777">
            <w:pPr>
              <w:pStyle w:val="RTableTextAbt"/>
              <w:ind w:right="523"/>
            </w:pPr>
            <w:r>
              <w:rPr>
                <w:szCs w:val="18"/>
              </w:rPr>
              <w:t>6.2%</w:t>
            </w:r>
          </w:p>
        </w:tc>
      </w:tr>
      <w:tr w14:paraId="2EDAAFFA"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3026A902" w14:textId="77777777">
            <w:pPr>
              <w:pStyle w:val="RTableTextAbt"/>
              <w:ind w:right="523"/>
            </w:pPr>
            <w:r w:rsidRPr="003E5B16">
              <w:t>1996</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62E70AA" w14:textId="77777777">
            <w:pPr>
              <w:pStyle w:val="RTableTextAbt"/>
              <w:tabs>
                <w:tab w:val="left" w:pos="1161"/>
              </w:tabs>
              <w:jc w:val="center"/>
            </w:pPr>
            <w:r w:rsidRPr="003E5B16">
              <w:t xml:space="preserve">2020 </w:t>
            </w:r>
            <w:r w:rsidR="00DD6F2E">
              <w:t>–</w:t>
            </w:r>
            <w:r w:rsidRPr="003E5B16">
              <w:t xml:space="preserve"> 2021</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4EA519C6" w14:textId="77777777">
            <w:pPr>
              <w:pStyle w:val="RTableTextAbt"/>
              <w:ind w:right="523"/>
            </w:pPr>
            <w:r>
              <w:rPr>
                <w:szCs w:val="18"/>
              </w:rPr>
              <w:t>7.5%</w:t>
            </w:r>
          </w:p>
        </w:tc>
      </w:tr>
      <w:tr w14:paraId="5C0001F4"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169DC4A4" w14:textId="77777777">
            <w:pPr>
              <w:pStyle w:val="RTableTextAbt"/>
              <w:ind w:right="523"/>
            </w:pPr>
            <w:r w:rsidRPr="003E5B16">
              <w:t>1997</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3D8D919C" w14:textId="77777777">
            <w:pPr>
              <w:pStyle w:val="RTableTextAbt"/>
              <w:tabs>
                <w:tab w:val="left" w:pos="1161"/>
              </w:tabs>
              <w:jc w:val="center"/>
            </w:pPr>
            <w:r w:rsidRPr="003E5B16">
              <w:t xml:space="preserve">2020 </w:t>
            </w:r>
            <w:r w:rsidR="00DD6F2E">
              <w:t>–</w:t>
            </w:r>
            <w:r w:rsidRPr="003E5B16">
              <w:t xml:space="preserve"> 2022</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7B17D2D4" w14:textId="77777777">
            <w:pPr>
              <w:pStyle w:val="RTableTextAbt"/>
              <w:ind w:right="523"/>
            </w:pPr>
            <w:r>
              <w:rPr>
                <w:szCs w:val="18"/>
              </w:rPr>
              <w:t>5.9%</w:t>
            </w:r>
          </w:p>
        </w:tc>
      </w:tr>
      <w:tr w14:paraId="76E3FB82"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0757E00F" w14:textId="77777777">
            <w:pPr>
              <w:pStyle w:val="RTableTextAbt"/>
              <w:ind w:right="523"/>
            </w:pPr>
            <w:r w:rsidRPr="003E5B16">
              <w:t>1998</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13B60F0" w14:textId="77777777">
            <w:pPr>
              <w:pStyle w:val="RTableTextAbt"/>
              <w:tabs>
                <w:tab w:val="left" w:pos="1161"/>
              </w:tabs>
              <w:jc w:val="center"/>
            </w:pPr>
            <w:r w:rsidRPr="003E5B16">
              <w:t xml:space="preserve">2020 </w:t>
            </w:r>
            <w:r w:rsidR="00DD6F2E">
              <w:t>–</w:t>
            </w:r>
            <w:r w:rsidRPr="003E5B16">
              <w:t xml:space="preserve"> 2023</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6E02A795" w14:textId="77777777">
            <w:pPr>
              <w:pStyle w:val="RTableTextAbt"/>
              <w:ind w:right="523"/>
            </w:pPr>
            <w:r>
              <w:rPr>
                <w:szCs w:val="18"/>
              </w:rPr>
              <w:t>11.2%</w:t>
            </w:r>
          </w:p>
        </w:tc>
      </w:tr>
      <w:tr w14:paraId="158E782B"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3349826" w14:textId="77777777">
            <w:pPr>
              <w:pStyle w:val="RTableTextAbt"/>
              <w:ind w:right="523"/>
            </w:pPr>
            <w:r w:rsidRPr="003E5B16">
              <w:t>1999</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33BDAF44" w14:textId="77777777">
            <w:pPr>
              <w:pStyle w:val="RTableTextAbt"/>
              <w:tabs>
                <w:tab w:val="left" w:pos="1161"/>
              </w:tabs>
              <w:jc w:val="center"/>
            </w:pPr>
            <w:r w:rsidRPr="003E5B16">
              <w:t xml:space="preserve">2020 </w:t>
            </w:r>
            <w:r w:rsidR="00DD6F2E">
              <w:t>–</w:t>
            </w:r>
            <w:r w:rsidRPr="003E5B16">
              <w:t xml:space="preserve"> 2024</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0EF985CB" w14:textId="77777777">
            <w:pPr>
              <w:pStyle w:val="RTableTextAbt"/>
              <w:ind w:right="523"/>
            </w:pPr>
            <w:r>
              <w:rPr>
                <w:szCs w:val="18"/>
              </w:rPr>
              <w:t>11.6%</w:t>
            </w:r>
          </w:p>
        </w:tc>
      </w:tr>
      <w:tr w14:paraId="42FE097F"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15A4BEAC" w14:textId="77777777">
            <w:pPr>
              <w:pStyle w:val="RTableTextAbt"/>
              <w:ind w:right="523"/>
            </w:pPr>
            <w:r w:rsidRPr="003E5B16">
              <w:t>2000</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6C339709" w14:textId="77777777">
            <w:pPr>
              <w:pStyle w:val="RTableTextAbt"/>
              <w:tabs>
                <w:tab w:val="left" w:pos="1161"/>
              </w:tabs>
              <w:jc w:val="center"/>
            </w:pPr>
            <w:r w:rsidRPr="003E5B16">
              <w:t xml:space="preserve">2020 </w:t>
            </w:r>
            <w:r w:rsidR="00DD6F2E">
              <w:t>–</w:t>
            </w:r>
            <w:r w:rsidRPr="003E5B16">
              <w:t xml:space="preserve"> 2025</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12362A36" w14:textId="77777777">
            <w:pPr>
              <w:pStyle w:val="RTableTextAbt"/>
              <w:ind w:right="523"/>
            </w:pPr>
            <w:r>
              <w:rPr>
                <w:szCs w:val="18"/>
              </w:rPr>
              <w:t>14.4%</w:t>
            </w:r>
          </w:p>
        </w:tc>
      </w:tr>
      <w:tr w14:paraId="39D94595"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6BF299A" w14:textId="77777777">
            <w:pPr>
              <w:pStyle w:val="RTableTextAbt"/>
              <w:ind w:right="523"/>
            </w:pPr>
            <w:r w:rsidRPr="003E5B16">
              <w:t>2001</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0EABB1F8" w14:textId="77777777">
            <w:pPr>
              <w:pStyle w:val="RTableTextAbt"/>
              <w:tabs>
                <w:tab w:val="left" w:pos="1161"/>
              </w:tabs>
              <w:jc w:val="center"/>
            </w:pPr>
            <w:r w:rsidRPr="003E5B16">
              <w:t xml:space="preserve">2020 </w:t>
            </w:r>
            <w:r w:rsidR="00DD6F2E">
              <w:t>–</w:t>
            </w:r>
            <w:r w:rsidRPr="003E5B16">
              <w:t xml:space="preserve"> 2026</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6BD73355" w14:textId="77777777">
            <w:pPr>
              <w:pStyle w:val="RTableTextAbt"/>
              <w:ind w:right="523"/>
            </w:pPr>
            <w:r>
              <w:rPr>
                <w:szCs w:val="18"/>
              </w:rPr>
              <w:t>5.6%</w:t>
            </w:r>
          </w:p>
        </w:tc>
      </w:tr>
      <w:tr w14:paraId="52167A80"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F4F28CA" w14:textId="77777777">
            <w:pPr>
              <w:pStyle w:val="RTableTextAbt"/>
              <w:ind w:right="523"/>
            </w:pPr>
            <w:r w:rsidRPr="003E5B16">
              <w:t>2002</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7ADCA80B" w14:textId="77777777">
            <w:pPr>
              <w:pStyle w:val="RTableTextAbt"/>
              <w:tabs>
                <w:tab w:val="left" w:pos="1161"/>
              </w:tabs>
              <w:jc w:val="center"/>
            </w:pPr>
            <w:r w:rsidRPr="003E5B16">
              <w:t xml:space="preserve">2020 </w:t>
            </w:r>
            <w:r w:rsidR="00DD6F2E">
              <w:t>–</w:t>
            </w:r>
            <w:r w:rsidRPr="003E5B16">
              <w:t xml:space="preserve"> 2027</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7E27A5F4" w14:textId="77777777">
            <w:pPr>
              <w:pStyle w:val="RTableTextAbt"/>
              <w:ind w:right="523"/>
            </w:pPr>
            <w:r>
              <w:rPr>
                <w:szCs w:val="18"/>
              </w:rPr>
              <w:t>10.2%</w:t>
            </w:r>
          </w:p>
        </w:tc>
      </w:tr>
      <w:tr w14:paraId="13AC1616"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36659E4" w14:textId="77777777">
            <w:pPr>
              <w:pStyle w:val="RTableTextAbt"/>
              <w:ind w:right="523"/>
            </w:pPr>
            <w:r w:rsidRPr="003E5B16">
              <w:t>2003</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8934E0E" w14:textId="77777777">
            <w:pPr>
              <w:pStyle w:val="RTableTextAbt"/>
              <w:tabs>
                <w:tab w:val="left" w:pos="1161"/>
              </w:tabs>
              <w:jc w:val="center"/>
            </w:pPr>
            <w:r w:rsidRPr="003E5B16">
              <w:t xml:space="preserve">2020 </w:t>
            </w:r>
            <w:r w:rsidR="00DD6F2E">
              <w:t>–</w:t>
            </w:r>
            <w:r w:rsidRPr="003E5B16">
              <w:t xml:space="preserve"> 2028</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56263AD6" w14:textId="77777777">
            <w:pPr>
              <w:pStyle w:val="RTableTextAbt"/>
              <w:ind w:right="523"/>
            </w:pPr>
            <w:r>
              <w:rPr>
                <w:szCs w:val="18"/>
              </w:rPr>
              <w:t>16.4%</w:t>
            </w:r>
          </w:p>
        </w:tc>
      </w:tr>
      <w:tr w14:paraId="4F586201"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BD80483" w14:textId="77777777">
            <w:pPr>
              <w:pStyle w:val="RTableTextAbt"/>
              <w:ind w:right="523"/>
            </w:pPr>
            <w:r w:rsidRPr="003E5B16">
              <w:t>2004</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3931EA1C" w14:textId="77777777">
            <w:pPr>
              <w:pStyle w:val="RTableTextAbt"/>
              <w:tabs>
                <w:tab w:val="left" w:pos="1161"/>
              </w:tabs>
              <w:jc w:val="center"/>
            </w:pPr>
            <w:r w:rsidRPr="003E5B16">
              <w:t xml:space="preserve">2020 </w:t>
            </w:r>
            <w:r w:rsidR="00DD6F2E">
              <w:t>–</w:t>
            </w:r>
            <w:r w:rsidRPr="003E5B16">
              <w:t xml:space="preserve"> 2029</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4AEF09D1" w14:textId="77777777">
            <w:pPr>
              <w:pStyle w:val="RTableTextAbt"/>
              <w:ind w:right="523"/>
            </w:pPr>
            <w:r>
              <w:rPr>
                <w:szCs w:val="18"/>
              </w:rPr>
              <w:t>1.6%</w:t>
            </w:r>
          </w:p>
        </w:tc>
      </w:tr>
      <w:tr w14:paraId="3DA17F06"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0CB49A5B" w14:textId="77777777">
            <w:pPr>
              <w:pStyle w:val="RTableTextAbt"/>
              <w:ind w:right="523"/>
            </w:pPr>
            <w:r w:rsidRPr="003E5B16">
              <w:t>2005</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07924E4F" w14:textId="77777777">
            <w:pPr>
              <w:pStyle w:val="RTableTextAbt"/>
              <w:tabs>
                <w:tab w:val="left" w:pos="1161"/>
              </w:tabs>
              <w:jc w:val="center"/>
            </w:pPr>
            <w:r w:rsidRPr="003E5B16">
              <w:t xml:space="preserve">2020 </w:t>
            </w:r>
            <w:r w:rsidR="00DD6F2E">
              <w:t>–</w:t>
            </w:r>
            <w:r w:rsidRPr="003E5B16">
              <w:t xml:space="preserve"> 203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12D2D77D" w14:textId="77777777">
            <w:pPr>
              <w:pStyle w:val="RTableTextAbt"/>
              <w:ind w:right="523"/>
            </w:pPr>
            <w:r>
              <w:rPr>
                <w:szCs w:val="18"/>
              </w:rPr>
              <w:t>1.4%</w:t>
            </w:r>
          </w:p>
        </w:tc>
      </w:tr>
      <w:tr w14:paraId="24763985"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7792CDE3" w14:textId="77777777">
            <w:pPr>
              <w:pStyle w:val="RTableTextAbt"/>
              <w:ind w:right="523"/>
            </w:pPr>
            <w:r w:rsidRPr="003E5B16">
              <w:t>2006</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5F16CF5" w14:textId="77777777">
            <w:pPr>
              <w:pStyle w:val="RTableTextAbt"/>
              <w:tabs>
                <w:tab w:val="left" w:pos="1161"/>
              </w:tabs>
              <w:jc w:val="center"/>
            </w:pPr>
            <w:r w:rsidRPr="003E5B16">
              <w:t xml:space="preserve">2021 </w:t>
            </w:r>
            <w:r w:rsidR="00DD6F2E">
              <w:t>–</w:t>
            </w:r>
            <w:r w:rsidRPr="003E5B16">
              <w:t xml:space="preserve"> 2031</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29EDD7A2" w14:textId="77777777">
            <w:pPr>
              <w:pStyle w:val="RTableTextAbt"/>
              <w:ind w:right="523"/>
            </w:pPr>
            <w:r>
              <w:rPr>
                <w:szCs w:val="18"/>
              </w:rPr>
              <w:t>0.8%</w:t>
            </w:r>
          </w:p>
        </w:tc>
      </w:tr>
      <w:tr w14:paraId="1D46DB81"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66896AB9" w14:textId="77777777">
            <w:pPr>
              <w:pStyle w:val="RTableTextAbt"/>
              <w:ind w:right="523"/>
            </w:pPr>
            <w:r w:rsidRPr="003E5B16">
              <w:t>2007</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0D01904" w14:textId="77777777">
            <w:pPr>
              <w:pStyle w:val="RTableTextAbt"/>
              <w:tabs>
                <w:tab w:val="left" w:pos="1161"/>
              </w:tabs>
              <w:jc w:val="center"/>
            </w:pPr>
            <w:r w:rsidRPr="003E5B16">
              <w:t xml:space="preserve">2022 </w:t>
            </w:r>
            <w:r w:rsidR="00DD6F2E">
              <w:t>–</w:t>
            </w:r>
            <w:r w:rsidRPr="003E5B16">
              <w:t xml:space="preserve"> 2032</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0A5C982E" w14:textId="77777777">
            <w:pPr>
              <w:pStyle w:val="RTableTextAbt"/>
              <w:ind w:right="523"/>
            </w:pPr>
            <w:r>
              <w:rPr>
                <w:szCs w:val="18"/>
              </w:rPr>
              <w:t>0.4%</w:t>
            </w:r>
          </w:p>
        </w:tc>
      </w:tr>
      <w:tr w14:paraId="0BC69E9B"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25F9F95" w14:textId="77777777">
            <w:pPr>
              <w:pStyle w:val="RTableTextAbt"/>
              <w:ind w:right="523"/>
            </w:pPr>
            <w:r w:rsidRPr="003E5B16">
              <w:t>2009</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6979E80D" w14:textId="77777777">
            <w:pPr>
              <w:pStyle w:val="RTableTextAbt"/>
              <w:tabs>
                <w:tab w:val="left" w:pos="1161"/>
              </w:tabs>
              <w:jc w:val="center"/>
            </w:pPr>
            <w:r w:rsidRPr="003E5B16">
              <w:t xml:space="preserve">2024 </w:t>
            </w:r>
            <w:r w:rsidR="00DD6F2E">
              <w:t>–</w:t>
            </w:r>
            <w:r w:rsidRPr="003E5B16">
              <w:t xml:space="preserve"> 2034</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04C81B29" w14:textId="77777777">
            <w:pPr>
              <w:pStyle w:val="RTableTextAbt"/>
              <w:ind w:right="523"/>
            </w:pPr>
            <w:r>
              <w:rPr>
                <w:szCs w:val="18"/>
              </w:rPr>
              <w:t>0.3%</w:t>
            </w:r>
          </w:p>
        </w:tc>
      </w:tr>
      <w:tr w14:paraId="26B7BE16"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DBF6850" w14:textId="77777777">
            <w:pPr>
              <w:pStyle w:val="RTableTextAbt"/>
              <w:ind w:right="523"/>
            </w:pPr>
            <w:r w:rsidRPr="003E5B16">
              <w:t>2010</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1311B442" w14:textId="77777777">
            <w:pPr>
              <w:pStyle w:val="RTableTextAbt"/>
              <w:tabs>
                <w:tab w:val="left" w:pos="1161"/>
              </w:tabs>
              <w:jc w:val="center"/>
            </w:pPr>
            <w:r w:rsidRPr="003E5B16">
              <w:t xml:space="preserve">2025 </w:t>
            </w:r>
            <w:r w:rsidR="00DD6F2E">
              <w:t>–</w:t>
            </w:r>
            <w:r w:rsidRPr="003E5B16">
              <w:t xml:space="preserve"> 2035</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293D10BC" w14:textId="77777777">
            <w:pPr>
              <w:pStyle w:val="RTableTextAbt"/>
              <w:ind w:right="523"/>
            </w:pPr>
            <w:r>
              <w:rPr>
                <w:szCs w:val="18"/>
              </w:rPr>
              <w:t>0.2%</w:t>
            </w:r>
          </w:p>
        </w:tc>
      </w:tr>
      <w:tr w14:paraId="01C428D4"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720417E6" w14:textId="77777777">
            <w:pPr>
              <w:pStyle w:val="RTableTextAbt"/>
              <w:ind w:right="523"/>
            </w:pPr>
            <w:r w:rsidRPr="003E5B16">
              <w:t>2011</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215BE74" w14:textId="77777777">
            <w:pPr>
              <w:pStyle w:val="RTableTextAbt"/>
              <w:tabs>
                <w:tab w:val="left" w:pos="1161"/>
              </w:tabs>
              <w:jc w:val="center"/>
            </w:pPr>
            <w:r w:rsidRPr="003E5B16">
              <w:t xml:space="preserve">2026 </w:t>
            </w:r>
            <w:r w:rsidR="00DD6F2E">
              <w:t>–</w:t>
            </w:r>
            <w:r w:rsidRPr="003E5B16">
              <w:t xml:space="preserve"> 2036</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37383132" w14:textId="77777777">
            <w:pPr>
              <w:pStyle w:val="RTableTextAbt"/>
              <w:ind w:right="523"/>
            </w:pPr>
            <w:r>
              <w:rPr>
                <w:szCs w:val="18"/>
              </w:rPr>
              <w:t>0.1%</w:t>
            </w:r>
          </w:p>
        </w:tc>
      </w:tr>
      <w:tr w14:paraId="0A774BA2"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D5F0270" w14:textId="77777777">
            <w:pPr>
              <w:pStyle w:val="RTableTextAbt"/>
              <w:ind w:right="523"/>
            </w:pPr>
            <w:r w:rsidRPr="003E5B16">
              <w:t>2012</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0ED7016" w14:textId="77777777">
            <w:pPr>
              <w:pStyle w:val="RTableTextAbt"/>
              <w:tabs>
                <w:tab w:val="left" w:pos="1161"/>
              </w:tabs>
              <w:jc w:val="center"/>
            </w:pPr>
            <w:r w:rsidRPr="003E5B16">
              <w:t xml:space="preserve">2027 </w:t>
            </w:r>
            <w:r w:rsidR="00DD6F2E">
              <w:t>–</w:t>
            </w:r>
            <w:r w:rsidRPr="003E5B16">
              <w:t xml:space="preserve"> 2037</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4FF1CDF7" w14:textId="77777777">
            <w:pPr>
              <w:pStyle w:val="RTableTextAbt"/>
              <w:ind w:right="523"/>
            </w:pPr>
            <w:r>
              <w:rPr>
                <w:szCs w:val="18"/>
              </w:rPr>
              <w:t>0.2%</w:t>
            </w:r>
          </w:p>
        </w:tc>
      </w:tr>
      <w:tr w14:paraId="331BE605"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1D9D4398" w14:textId="77777777">
            <w:pPr>
              <w:pStyle w:val="RTableTextAbt"/>
              <w:ind w:right="523"/>
            </w:pPr>
            <w:r w:rsidRPr="003E5B16">
              <w:t>2013</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3536EB79" w14:textId="77777777">
            <w:pPr>
              <w:pStyle w:val="RTableTextAbt"/>
              <w:tabs>
                <w:tab w:val="left" w:pos="1161"/>
              </w:tabs>
              <w:jc w:val="center"/>
            </w:pPr>
            <w:r w:rsidRPr="003E5B16">
              <w:t xml:space="preserve">2028 </w:t>
            </w:r>
            <w:r w:rsidR="00DD6F2E">
              <w:t>–</w:t>
            </w:r>
            <w:r w:rsidRPr="003E5B16">
              <w:t xml:space="preserve"> 2038</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16F43EDA" w14:textId="77777777">
            <w:pPr>
              <w:pStyle w:val="RTableTextAbt"/>
              <w:ind w:right="523"/>
            </w:pPr>
            <w:r>
              <w:rPr>
                <w:szCs w:val="18"/>
              </w:rPr>
              <w:t>0.1%</w:t>
            </w:r>
          </w:p>
        </w:tc>
      </w:tr>
      <w:tr w14:paraId="15EA57C4"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05429D4" w14:textId="77777777">
            <w:pPr>
              <w:pStyle w:val="RTableTextAbt"/>
              <w:ind w:right="523"/>
            </w:pPr>
            <w:r w:rsidRPr="003E5B16">
              <w:t>2015</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7D585F4" w14:textId="77777777">
            <w:pPr>
              <w:pStyle w:val="RTableTextAbt"/>
              <w:tabs>
                <w:tab w:val="left" w:pos="1161"/>
              </w:tabs>
              <w:jc w:val="center"/>
            </w:pPr>
            <w:r w:rsidRPr="003E5B16">
              <w:t xml:space="preserve">2030 </w:t>
            </w:r>
            <w:r w:rsidR="00DD6F2E">
              <w:t>–</w:t>
            </w:r>
            <w:r w:rsidRPr="003E5B16">
              <w:t xml:space="preserve"> 204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6580B69B" w14:textId="77777777">
            <w:pPr>
              <w:pStyle w:val="RTableTextAbt"/>
              <w:ind w:right="523"/>
            </w:pPr>
            <w:r>
              <w:rPr>
                <w:szCs w:val="18"/>
              </w:rPr>
              <w:t>0.2%</w:t>
            </w:r>
          </w:p>
        </w:tc>
      </w:tr>
      <w:tr w14:paraId="25DADCF6" w14:textId="77777777">
        <w:tblPrEx>
          <w:tblW w:w="6210" w:type="dxa"/>
          <w:tblLayout w:type="fixed"/>
          <w:tblLook w:val="04A0"/>
        </w:tblPrEx>
        <w:trPr>
          <w:trHeight w:val="280"/>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A35AC8E" w14:textId="77777777">
            <w:pPr>
              <w:pStyle w:val="RTableTextAbt"/>
              <w:ind w:right="523"/>
            </w:pPr>
            <w:r w:rsidRPr="003E5B16">
              <w:t>2016</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8299FD2" w14:textId="77777777">
            <w:pPr>
              <w:pStyle w:val="RTableTextAbt"/>
              <w:tabs>
                <w:tab w:val="left" w:pos="1161"/>
              </w:tabs>
              <w:jc w:val="center"/>
            </w:pPr>
            <w:r w:rsidRPr="003E5B16">
              <w:t xml:space="preserve">2031 </w:t>
            </w:r>
            <w:r w:rsidR="00DD6F2E">
              <w:t>–</w:t>
            </w:r>
            <w:r w:rsidRPr="003E5B16">
              <w:t xml:space="preserve"> 2041</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4FE52C21" w14:textId="77777777">
            <w:pPr>
              <w:pStyle w:val="RTableTextAbt"/>
              <w:ind w:right="523"/>
            </w:pPr>
            <w:r>
              <w:rPr>
                <w:szCs w:val="18"/>
              </w:rPr>
              <w:t>0.1%</w:t>
            </w:r>
          </w:p>
        </w:tc>
      </w:tr>
      <w:tr w14:paraId="2004FCD6" w14:textId="77777777" w:rsidTr="00C80687">
        <w:tblPrEx>
          <w:tblW w:w="6210" w:type="dxa"/>
          <w:tblLayout w:type="fixed"/>
          <w:tblLook w:val="04A0"/>
        </w:tblPrEx>
        <w:trPr>
          <w:trHeight w:val="274"/>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585B7D37" w14:textId="77777777">
            <w:pPr>
              <w:pStyle w:val="RTableTextAbt"/>
              <w:ind w:right="523"/>
            </w:pPr>
            <w:r w:rsidRPr="003E5B16">
              <w:t>2017</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48DF9B7E" w14:textId="77777777">
            <w:pPr>
              <w:pStyle w:val="RTableTextAbt"/>
              <w:tabs>
                <w:tab w:val="left" w:pos="1161"/>
              </w:tabs>
              <w:jc w:val="center"/>
            </w:pPr>
            <w:r w:rsidRPr="003E5B16">
              <w:t xml:space="preserve">2032 </w:t>
            </w:r>
            <w:r w:rsidR="00DD6F2E">
              <w:t>–</w:t>
            </w:r>
            <w:r w:rsidRPr="003E5B16">
              <w:t xml:space="preserve"> 2042</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455D1BEC" w14:textId="77777777">
            <w:pPr>
              <w:pStyle w:val="RTableTextAbt"/>
              <w:ind w:right="523"/>
            </w:pPr>
            <w:r>
              <w:rPr>
                <w:szCs w:val="18"/>
              </w:rPr>
              <w:t>0.2%</w:t>
            </w:r>
          </w:p>
        </w:tc>
      </w:tr>
      <w:tr w14:paraId="504953AF" w14:textId="77777777" w:rsidTr="00C80687">
        <w:tblPrEx>
          <w:tblW w:w="6210" w:type="dxa"/>
          <w:tblLayout w:type="fixed"/>
          <w:tblLook w:val="04A0"/>
        </w:tblPrEx>
        <w:trPr>
          <w:trHeight w:val="274"/>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7A6457E2" w14:textId="77777777">
            <w:pPr>
              <w:pStyle w:val="RTableTextAbt"/>
              <w:ind w:right="523"/>
            </w:pPr>
            <w:r w:rsidRPr="003E5B16">
              <w:t>2018</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768C7781" w14:textId="77777777">
            <w:pPr>
              <w:pStyle w:val="RTableTextAbt"/>
              <w:tabs>
                <w:tab w:val="left" w:pos="1161"/>
              </w:tabs>
              <w:jc w:val="center"/>
            </w:pPr>
            <w:r w:rsidRPr="003E5B16">
              <w:t xml:space="preserve">2033 </w:t>
            </w:r>
            <w:r w:rsidR="00DD6F2E">
              <w:t>–</w:t>
            </w:r>
            <w:r w:rsidRPr="003E5B16">
              <w:t xml:space="preserve"> 2043</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05D17A31" w14:textId="77777777">
            <w:pPr>
              <w:pStyle w:val="RTableTextAbt"/>
              <w:ind w:right="523"/>
            </w:pPr>
            <w:r>
              <w:rPr>
                <w:szCs w:val="18"/>
              </w:rPr>
              <w:t>0.4%</w:t>
            </w:r>
          </w:p>
        </w:tc>
      </w:tr>
      <w:tr w14:paraId="54B5576E" w14:textId="77777777" w:rsidTr="00C80687">
        <w:tblPrEx>
          <w:tblW w:w="6210" w:type="dxa"/>
          <w:tblLayout w:type="fixed"/>
          <w:tblLook w:val="04A0"/>
        </w:tblPrEx>
        <w:trPr>
          <w:trHeight w:val="274"/>
        </w:trPr>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281C4F05" w14:textId="77777777">
            <w:pPr>
              <w:pStyle w:val="RTableTextAbt"/>
              <w:ind w:right="523"/>
            </w:pPr>
            <w:r w:rsidRPr="003E5B16">
              <w:t>2019</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A21E4" w:rsidRPr="003E5B16" w:rsidP="00CB1C05" w14:paraId="6110429D" w14:textId="77777777">
            <w:pPr>
              <w:pStyle w:val="RTableTextAbt"/>
              <w:tabs>
                <w:tab w:val="left" w:pos="1161"/>
              </w:tabs>
              <w:jc w:val="center"/>
            </w:pPr>
            <w:r w:rsidRPr="003E5B16">
              <w:t xml:space="preserve">2034 </w:t>
            </w:r>
            <w:r w:rsidR="00DD6F2E">
              <w:t>–</w:t>
            </w:r>
            <w:r w:rsidRPr="003E5B16">
              <w:t xml:space="preserve"> 2044</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A21E4" w:rsidRPr="003E5B16" w:rsidP="00CB1C05" w14:paraId="47D86C08" w14:textId="77777777">
            <w:pPr>
              <w:pStyle w:val="RTableTextAbt"/>
              <w:ind w:right="523"/>
            </w:pPr>
            <w:r>
              <w:rPr>
                <w:szCs w:val="18"/>
              </w:rPr>
              <w:t>0.2%</w:t>
            </w:r>
          </w:p>
        </w:tc>
      </w:tr>
    </w:tbl>
    <w:p w:rsidR="00497569" w:rsidP="00CB1C05" w14:paraId="4BE7FFB6" w14:textId="77777777">
      <w:pPr>
        <w:pStyle w:val="BodyText"/>
        <w:rPr>
          <w:lang w:val="en-US"/>
        </w:rPr>
      </w:pPr>
    </w:p>
    <w:p w:rsidR="00497569" w:rsidP="00CB1C05" w14:paraId="1E49C069" w14:textId="77777777">
      <w:pPr>
        <w:pStyle w:val="Heading3"/>
      </w:pPr>
      <w:bookmarkStart w:id="966" w:name="_Toc114062016"/>
      <w:r>
        <w:t xml:space="preserve">Estimate </w:t>
      </w:r>
      <w:r w:rsidR="00280425">
        <w:t>I</w:t>
      </w:r>
      <w:r>
        <w:t xml:space="preserve">nitial and </w:t>
      </w:r>
      <w:r w:rsidR="00BC045D">
        <w:t>R</w:t>
      </w:r>
      <w:r>
        <w:t xml:space="preserve">ecurring </w:t>
      </w:r>
      <w:r w:rsidR="00BC045D">
        <w:t>C</w:t>
      </w:r>
      <w:r>
        <w:t xml:space="preserve">osts for </w:t>
      </w:r>
      <w:r w:rsidR="00BC045D">
        <w:t>D</w:t>
      </w:r>
      <w:r w:rsidR="00D7269B">
        <w:t xml:space="preserve">ry </w:t>
      </w:r>
      <w:r w:rsidR="00BC045D">
        <w:t>C</w:t>
      </w:r>
      <w:r w:rsidR="00D7269B">
        <w:t xml:space="preserve">leaning </w:t>
      </w:r>
      <w:r w:rsidR="00BC045D">
        <w:t>U</w:t>
      </w:r>
      <w:r w:rsidR="00D7269B">
        <w:t xml:space="preserve">sing PCE </w:t>
      </w:r>
      <w:r w:rsidR="00BC045D">
        <w:t>A</w:t>
      </w:r>
      <w:r w:rsidR="00D7269B">
        <w:t>lternatives</w:t>
      </w:r>
      <w:bookmarkEnd w:id="966"/>
    </w:p>
    <w:p w:rsidR="00121D8E" w:rsidRPr="00121D8E" w:rsidP="00CB1C05" w14:paraId="0E674714" w14:textId="77777777">
      <w:pPr>
        <w:pStyle w:val="BodyText"/>
        <w:rPr>
          <w:lang w:val="en-US"/>
        </w:rPr>
      </w:pPr>
      <w:r>
        <w:rPr>
          <w:lang w:val="en-US"/>
        </w:rPr>
        <w:t xml:space="preserve">There are many different </w:t>
      </w:r>
      <w:r w:rsidR="00DA6E88">
        <w:rPr>
          <w:lang w:val="en-US"/>
        </w:rPr>
        <w:t xml:space="preserve">alternatives to PCE dry cleaning available </w:t>
      </w:r>
      <w:r w:rsidR="00EE47A2">
        <w:rPr>
          <w:lang w:val="en-US"/>
        </w:rPr>
        <w:t>(see</w:t>
      </w:r>
      <w:r w:rsidR="00945F98">
        <w:rPr>
          <w:lang w:val="en-US"/>
        </w:rPr>
        <w:t xml:space="preserve"> section</w:t>
      </w:r>
      <w:r w:rsidR="00EE47A2">
        <w:rPr>
          <w:lang w:val="en-US"/>
        </w:rPr>
        <w:t xml:space="preserve"> </w:t>
      </w:r>
      <w:r w:rsidR="00EE47A2">
        <w:rPr>
          <w:lang w:val="en-US"/>
        </w:rPr>
        <w:fldChar w:fldCharType="begin" w:fldLock="1"/>
      </w:r>
      <w:r w:rsidR="00EE47A2">
        <w:rPr>
          <w:lang w:val="en-US"/>
        </w:rPr>
        <w:instrText xml:space="preserve"> REF _Ref117185746 \r \h </w:instrText>
      </w:r>
      <w:r w:rsidR="00EE47A2">
        <w:rPr>
          <w:lang w:val="en-US"/>
        </w:rPr>
        <w:fldChar w:fldCharType="separate"/>
      </w:r>
      <w:r w:rsidR="0092222B">
        <w:rPr>
          <w:lang w:val="en-US"/>
        </w:rPr>
        <w:t>5.17</w:t>
      </w:r>
      <w:r w:rsidR="00EE47A2">
        <w:rPr>
          <w:lang w:val="en-US"/>
        </w:rPr>
        <w:fldChar w:fldCharType="end"/>
      </w:r>
      <w:r w:rsidR="00EE47A2">
        <w:rPr>
          <w:lang w:val="en-US"/>
        </w:rPr>
        <w:t>)</w:t>
      </w:r>
      <w:r w:rsidR="00945F98">
        <w:rPr>
          <w:lang w:val="en-US"/>
        </w:rPr>
        <w:t xml:space="preserve">. </w:t>
      </w:r>
      <w:r w:rsidR="00222AE9">
        <w:rPr>
          <w:lang w:val="en-US"/>
        </w:rPr>
        <w:t xml:space="preserve">EPA expects that </w:t>
      </w:r>
      <w:r w:rsidR="001B7615">
        <w:rPr>
          <w:lang w:val="en-US"/>
        </w:rPr>
        <w:t xml:space="preserve">multi-solvent or hydrocarbon dry cleaning machines </w:t>
      </w:r>
      <w:r w:rsidR="003C7374">
        <w:rPr>
          <w:lang w:val="en-US"/>
        </w:rPr>
        <w:t>are</w:t>
      </w:r>
      <w:r w:rsidR="009841C4">
        <w:rPr>
          <w:lang w:val="en-US"/>
        </w:rPr>
        <w:t xml:space="preserve"> likely to be the most common alternative. </w:t>
      </w:r>
      <w:r w:rsidR="00975199">
        <w:rPr>
          <w:lang w:val="en-US"/>
        </w:rPr>
        <w:t xml:space="preserve">Therefore, EPA estimated the costs for </w:t>
      </w:r>
      <w:r w:rsidR="00741508">
        <w:rPr>
          <w:lang w:val="en-US"/>
        </w:rPr>
        <w:t xml:space="preserve">switching to </w:t>
      </w:r>
      <w:r w:rsidR="00A10D92">
        <w:rPr>
          <w:lang w:val="en-US"/>
        </w:rPr>
        <w:t>hydrocarbon machine</w:t>
      </w:r>
      <w:r w:rsidR="00741508">
        <w:rPr>
          <w:lang w:val="en-US"/>
        </w:rPr>
        <w:t>s</w:t>
      </w:r>
      <w:r w:rsidR="00A10D92">
        <w:rPr>
          <w:lang w:val="en-US"/>
        </w:rPr>
        <w:t xml:space="preserve"> and uses these costs </w:t>
      </w:r>
      <w:r w:rsidR="002D6DAB">
        <w:rPr>
          <w:lang w:val="en-US"/>
        </w:rPr>
        <w:t xml:space="preserve">as a proxy for all available alternatives to PCE </w:t>
      </w:r>
      <w:r w:rsidR="00303AF9">
        <w:rPr>
          <w:lang w:val="en-US"/>
        </w:rPr>
        <w:t xml:space="preserve">for </w:t>
      </w:r>
      <w:r w:rsidR="002D6DAB">
        <w:rPr>
          <w:lang w:val="en-US"/>
        </w:rPr>
        <w:t>dry cleaning</w:t>
      </w:r>
      <w:r w:rsidR="00525A87">
        <w:rPr>
          <w:lang w:val="en-US"/>
        </w:rPr>
        <w:t xml:space="preserve"> (see section</w:t>
      </w:r>
      <w:r w:rsidR="00BE1C97">
        <w:rPr>
          <w:lang w:val="en-US"/>
        </w:rPr>
        <w:t xml:space="preserve"> </w:t>
      </w:r>
      <w:r w:rsidR="00BE1C97">
        <w:rPr>
          <w:lang w:val="en-US"/>
        </w:rPr>
        <w:fldChar w:fldCharType="begin" w:fldLock="1"/>
      </w:r>
      <w:r w:rsidR="00BE1C97">
        <w:rPr>
          <w:lang w:val="en-US"/>
        </w:rPr>
        <w:instrText xml:space="preserve"> REF _Ref117185746 \r \h </w:instrText>
      </w:r>
      <w:r w:rsidR="00BE1C97">
        <w:rPr>
          <w:lang w:val="en-US"/>
        </w:rPr>
        <w:fldChar w:fldCharType="separate"/>
      </w:r>
      <w:r w:rsidR="0092222B">
        <w:rPr>
          <w:lang w:val="en-US"/>
        </w:rPr>
        <w:t>5.17</w:t>
      </w:r>
      <w:r w:rsidR="00BE1C97">
        <w:rPr>
          <w:lang w:val="en-US"/>
        </w:rPr>
        <w:fldChar w:fldCharType="end"/>
      </w:r>
      <w:r w:rsidR="00BE1C97">
        <w:rPr>
          <w:lang w:val="en-US"/>
        </w:rPr>
        <w:t xml:space="preserve"> for a description of other dry cleaning alternatives and their estimated costs</w:t>
      </w:r>
      <w:r w:rsidR="00525A87">
        <w:rPr>
          <w:lang w:val="en-US"/>
        </w:rPr>
        <w:t>)</w:t>
      </w:r>
      <w:r w:rsidR="002D6DAB">
        <w:rPr>
          <w:lang w:val="en-US"/>
        </w:rPr>
        <w:t>.</w:t>
      </w:r>
    </w:p>
    <w:p w:rsidR="00D7269B" w:rsidP="00CB1C05" w14:paraId="2B1E6FF5" w14:textId="77777777">
      <w:pPr>
        <w:pStyle w:val="Heading4"/>
      </w:pPr>
      <w:r>
        <w:t>Initial Capital Costs for Hydrocarbon Dry Cleaning Systems</w:t>
      </w:r>
    </w:p>
    <w:p w:rsidR="00D7269B" w:rsidP="00CB1C05" w14:paraId="49B9CB7E" w14:textId="77777777">
      <w:pPr>
        <w:pStyle w:val="BodyText"/>
      </w:pPr>
      <w:r>
        <w:t xml:space="preserve">Based on information provided by Nora Nealis of the </w:t>
      </w:r>
      <w:r w:rsidR="00303AF9">
        <w:t>NCA</w:t>
      </w:r>
      <w:r w:rsidR="0027254B">
        <w:t xml:space="preserve"> </w:t>
      </w:r>
      <w:r w:rsidR="001B3876">
        <w:t>(</w:t>
      </w:r>
      <w:hyperlink w:anchor="_ENREF_43" w:tooltip="Personal Communication with Nora Nealis of the National Cleaners Association (NCA), 2022 #76" w:history="1">
        <w:r w:rsidR="00414172">
          <w:fldChar w:fldCharType="begin" w:fldLock="1"/>
        </w:r>
        <w:r w:rsidR="00414172">
          <w:instrText xml:space="preserve"> ADDIN EN.CITE &lt;EndNote&gt;&lt;Cite&gt;&lt;Author&gt;Personal Communication with Nora Nealis of the National Cleaners Association (NCA)&lt;/Author&gt;&lt;Year&gt;2022&lt;/Year&gt;&lt;RecNum&gt;76&lt;/RecNum&gt;&lt;DisplayText&gt;Personal Communication with Nora Nealis of the National Cleaners Association (NCA) 2022&lt;/DisplayText&gt;&lt;record&gt;&lt;rec-number&gt;76&lt;/rec-number&gt;&lt;foreign-keys&gt;&lt;key app="EN" db-id="52wf2wf0o0rv01e9dzo52td80t0590tp2fwd" timestamp="1714499636"&gt;76&lt;/key&gt;&lt;/foreign-keys&gt;&lt;ref-type name="Generic"&gt;13&lt;/ref-type&gt;&lt;contributors&gt;&lt;authors&gt;&lt;author&gt;Personal Communication with Nora Nealis of the National Cleaners Association (NCA),&lt;/author&gt;&lt;/authors&gt;&lt;/contributors&gt;&lt;titles&gt;&lt;title&gt;Phone conversation between Kelly Summers (EPA) Nora Nealis (NCA)&lt;/title&gt;&lt;/titles&gt;&lt;dates&gt;&lt;year&gt;2022&lt;/year&gt;&lt;pub-dates&gt;&lt;date&gt;August 9, 2022&lt;/date&gt;&lt;/pub-dates&gt;&lt;/dates&gt;&lt;urls&gt;&lt;/urls&gt;&lt;/record&gt;&lt;/Cite&gt;&lt;/EndNote&gt;</w:instrText>
        </w:r>
        <w:r w:rsidR="00414172">
          <w:fldChar w:fldCharType="separate"/>
        </w:r>
        <w:r w:rsidR="00414172">
          <w:rPr>
            <w:noProof/>
          </w:rPr>
          <w:t>Personal Communication with Nora Nealis of the National Cleaners Association (NCA) 2022</w:t>
        </w:r>
        <w:r w:rsidR="00414172">
          <w:fldChar w:fldCharType="end"/>
        </w:r>
      </w:hyperlink>
      <w:r w:rsidR="001B3876">
        <w:t>)</w:t>
      </w:r>
      <w:r>
        <w:t>, the initial capital costs for installing a new machine include:</w:t>
      </w:r>
    </w:p>
    <w:p w:rsidR="00D7269B" w:rsidP="00CB1C05" w14:paraId="77C0712B" w14:textId="77777777">
      <w:pPr>
        <w:pStyle w:val="BodyText"/>
        <w:numPr>
          <w:ilvl w:val="0"/>
          <w:numId w:val="31"/>
        </w:numPr>
      </w:pPr>
      <w:r>
        <w:t>The cost of the machine (about $1,100 per pound of capacity)</w:t>
      </w:r>
    </w:p>
    <w:p w:rsidR="00D7269B" w:rsidP="00CB1C05" w14:paraId="2CC27B01" w14:textId="77777777">
      <w:pPr>
        <w:pStyle w:val="BodyText"/>
        <w:numPr>
          <w:ilvl w:val="0"/>
          <w:numId w:val="31"/>
        </w:numPr>
      </w:pPr>
      <w:r>
        <w:t>Freight (</w:t>
      </w:r>
      <w:r w:rsidRPr="00380453">
        <w:t>$1,500 to $2,500</w:t>
      </w:r>
      <w:r>
        <w:t>)</w:t>
      </w:r>
    </w:p>
    <w:p w:rsidR="00D7269B" w:rsidP="00CB1C05" w14:paraId="3BF59CEC" w14:textId="77777777">
      <w:pPr>
        <w:pStyle w:val="BodyText"/>
        <w:numPr>
          <w:ilvl w:val="0"/>
          <w:numId w:val="31"/>
        </w:numPr>
      </w:pPr>
      <w:r>
        <w:t>Removal of waste from existing machine ($370)</w:t>
      </w:r>
    </w:p>
    <w:p w:rsidR="00D7269B" w:rsidP="00CB1C05" w14:paraId="5891CF1E" w14:textId="77777777">
      <w:pPr>
        <w:pStyle w:val="BodyText"/>
        <w:numPr>
          <w:ilvl w:val="0"/>
          <w:numId w:val="31"/>
        </w:numPr>
      </w:pPr>
      <w:r>
        <w:t>Other removal and installation costs ($15,000</w:t>
      </w:r>
      <w:r w:rsidR="00994206">
        <w:t>–</w:t>
      </w:r>
      <w:r>
        <w:t>$19,000)</w:t>
      </w:r>
    </w:p>
    <w:p w:rsidR="00D7269B" w:rsidP="00CB1C05" w14:paraId="6CC39361" w14:textId="77777777">
      <w:pPr>
        <w:pStyle w:val="BodyText"/>
        <w:numPr>
          <w:ilvl w:val="0"/>
          <w:numId w:val="31"/>
        </w:numPr>
      </w:pPr>
      <w:r>
        <w:t>Permit fees ($12,000</w:t>
      </w:r>
      <w:r w:rsidR="00994206">
        <w:t>–</w:t>
      </w:r>
      <w:r>
        <w:t>$15,000)</w:t>
      </w:r>
    </w:p>
    <w:p w:rsidR="00D7269B" w:rsidP="00CB1C05" w14:paraId="25F9D625" w14:textId="77777777">
      <w:pPr>
        <w:pStyle w:val="BodyText"/>
      </w:pPr>
      <w:r>
        <w:t>Using the midpoints of these ranges, EPA estimates that installation costs for a new hydrocarbon machine are about $1,100 per pound of capacity for the machine plus $33,000 in other costs associated with removal of the old machine and installation of the new one.</w:t>
      </w:r>
    </w:p>
    <w:p w:rsidR="00CF26D2" w:rsidP="00CB1C05" w14:paraId="7C98FE1D" w14:textId="77777777">
      <w:pPr>
        <w:pStyle w:val="BodyText"/>
      </w:pPr>
      <w:r>
        <w:t xml:space="preserve">EPA estimated the distribution </w:t>
      </w:r>
      <w:r w:rsidR="003A1F32">
        <w:t xml:space="preserve">of </w:t>
      </w:r>
      <w:r w:rsidR="005C65CD">
        <w:t xml:space="preserve">dry cleaning machine capacity using the NY state </w:t>
      </w:r>
      <w:r w:rsidR="00D73F99">
        <w:t xml:space="preserve">PCE dry cleaning facility </w:t>
      </w:r>
      <w:r w:rsidR="005C65CD">
        <w:t>inspection data</w:t>
      </w:r>
      <w:r w:rsidR="009C029E">
        <w:t xml:space="preserve">. </w:t>
      </w:r>
      <w:r w:rsidR="005A4D53">
        <w:t xml:space="preserve">Thus, EPA assumes that </w:t>
      </w:r>
      <w:r w:rsidR="00863949">
        <w:t xml:space="preserve">retired </w:t>
      </w:r>
      <w:r w:rsidR="005A4D53">
        <w:t xml:space="preserve">PCE machines </w:t>
      </w:r>
      <w:r w:rsidR="00197DB4">
        <w:t xml:space="preserve">will be </w:t>
      </w:r>
      <w:r w:rsidR="00630A57">
        <w:t xml:space="preserve">replaced </w:t>
      </w:r>
      <w:r w:rsidR="0000491C">
        <w:t xml:space="preserve">with hydrocarbon machines </w:t>
      </w:r>
      <w:r w:rsidR="00630A57">
        <w:t>of the same capacity.</w:t>
      </w:r>
      <w:r w:rsidR="00B82EA3">
        <w:t xml:space="preserve"> </w:t>
      </w:r>
      <w:r w:rsidR="00BF5D2A">
        <w:fldChar w:fldCharType="begin" w:fldLock="1"/>
      </w:r>
      <w:r w:rsidR="00BF5D2A">
        <w:instrText xml:space="preserve"> REF _Ref155783901 \h </w:instrText>
      </w:r>
      <w:r w:rsidR="00BF5D2A">
        <w:fldChar w:fldCharType="separate"/>
      </w:r>
      <w:r w:rsidRPr="008279C0" w:rsidR="0092222B">
        <w:t xml:space="preserve">Table </w:t>
      </w:r>
      <w:r w:rsidR="0092222B">
        <w:rPr>
          <w:noProof/>
        </w:rPr>
        <w:t>7</w:t>
      </w:r>
      <w:r w:rsidR="0092222B">
        <w:noBreakHyphen/>
      </w:r>
      <w:r w:rsidR="0092222B">
        <w:rPr>
          <w:noProof/>
        </w:rPr>
        <w:t>12</w:t>
      </w:r>
      <w:r w:rsidR="00BF5D2A">
        <w:fldChar w:fldCharType="end"/>
      </w:r>
      <w:r w:rsidR="008F7763">
        <w:t xml:space="preserve"> </w:t>
      </w:r>
      <w:r w:rsidR="003C2F28">
        <w:t>summarizes</w:t>
      </w:r>
      <w:r w:rsidR="003B7325">
        <w:t xml:space="preserve"> the estimated distribution of machines by capacity and the estimated initial capital costs for removing the old machine and replacing it with a hydrocarbon machine.</w:t>
      </w:r>
    </w:p>
    <w:tbl>
      <w:tblPr>
        <w:tblW w:w="6210" w:type="dxa"/>
        <w:tblLayout w:type="fixed"/>
        <w:tblLook w:val="04A0"/>
      </w:tblPr>
      <w:tblGrid>
        <w:gridCol w:w="2160"/>
        <w:gridCol w:w="2160"/>
        <w:gridCol w:w="1890"/>
      </w:tblGrid>
      <w:tr w14:paraId="4B683EC9" w14:textId="77777777" w:rsidTr="00DA620A">
        <w:tblPrEx>
          <w:tblW w:w="6210" w:type="dxa"/>
          <w:tblLayout w:type="fixed"/>
          <w:tblLook w:val="04A0"/>
        </w:tblPrEx>
        <w:trPr>
          <w:trHeight w:val="74"/>
        </w:trPr>
        <w:tc>
          <w:tcPr>
            <w:tcW w:w="6210" w:type="dxa"/>
            <w:gridSpan w:val="3"/>
            <w:tcBorders>
              <w:bottom w:val="single" w:sz="4" w:space="0" w:color="auto"/>
            </w:tcBorders>
            <w:shd w:val="clear" w:color="auto" w:fill="auto"/>
            <w:vAlign w:val="center"/>
          </w:tcPr>
          <w:p w:rsidR="005E4737" w:rsidRPr="008279C0" w:rsidP="00CB1C05" w14:paraId="145992FA" w14:textId="77777777">
            <w:pPr>
              <w:pStyle w:val="TableTitleA"/>
              <w:rPr>
                <w:rFonts w:ascii="Arial Narrow" w:hAnsi="Arial Narrow"/>
                <w:bCs/>
                <w:color w:val="FFFFFF"/>
              </w:rPr>
            </w:pPr>
            <w:bookmarkStart w:id="967" w:name="_Ref155783901"/>
            <w:bookmarkStart w:id="968" w:name="_Ref112412891"/>
            <w:bookmarkStart w:id="969" w:name="_Toc121142650"/>
            <w:bookmarkStart w:id="970" w:name="_Toc165379645"/>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2</w:t>
            </w:r>
            <w:r w:rsidR="00BC4B5D">
              <w:rPr>
                <w:noProof/>
              </w:rPr>
              <w:fldChar w:fldCharType="end"/>
            </w:r>
            <w:bookmarkEnd w:id="967"/>
            <w:bookmarkEnd w:id="968"/>
            <w:r w:rsidRPr="008279C0">
              <w:t xml:space="preserve">: </w:t>
            </w:r>
            <w:r w:rsidRPr="00EE138F">
              <w:t xml:space="preserve">NY State PCE Dry Cleaning Machines by </w:t>
            </w:r>
            <w:r>
              <w:t>Capacity (lbs)</w:t>
            </w:r>
            <w:r w:rsidR="00B06FB4">
              <w:t xml:space="preserve"> and </w:t>
            </w:r>
            <w:r w:rsidR="00013E2E">
              <w:t>Initial Capital Cost for Replacement with Hydrocarbon Machines</w:t>
            </w:r>
            <w:r w:rsidR="00D80CEB">
              <w:t xml:space="preserve"> (202</w:t>
            </w:r>
            <w:r w:rsidR="00EA4D37">
              <w:t>2</w:t>
            </w:r>
            <w:r w:rsidR="00D80CEB">
              <w:t>$)</w:t>
            </w:r>
            <w:bookmarkEnd w:id="969"/>
            <w:bookmarkEnd w:id="970"/>
          </w:p>
        </w:tc>
      </w:tr>
      <w:tr w14:paraId="11173029" w14:textId="77777777" w:rsidTr="00B06FB4">
        <w:tblPrEx>
          <w:tblW w:w="6210" w:type="dxa"/>
          <w:tblLayout w:type="fixed"/>
          <w:tblLook w:val="04A0"/>
        </w:tblPrEx>
        <w:trPr>
          <w:trHeight w:val="260"/>
        </w:trPr>
        <w:tc>
          <w:tcPr>
            <w:tcW w:w="216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287A7A" w:rsidRPr="008279C0" w:rsidP="00CB1C05" w14:paraId="793D872C" w14:textId="77777777">
            <w:pPr>
              <w:pStyle w:val="TableSubtitle"/>
            </w:pPr>
            <w:r>
              <w:t>Capacity (lbs)</w:t>
            </w:r>
          </w:p>
        </w:tc>
        <w:tc>
          <w:tcPr>
            <w:tcW w:w="2160" w:type="dxa"/>
            <w:tcBorders>
              <w:top w:val="single" w:sz="4" w:space="0" w:color="auto"/>
              <w:left w:val="nil"/>
              <w:bottom w:val="single" w:sz="4" w:space="0" w:color="auto"/>
              <w:right w:val="single" w:sz="4" w:space="0" w:color="auto"/>
            </w:tcBorders>
            <w:shd w:val="clear" w:color="000000" w:fill="48A9C5"/>
            <w:vAlign w:val="center"/>
            <w:hideMark/>
          </w:tcPr>
          <w:p w:rsidR="00287A7A" w:rsidRPr="008279C0" w:rsidP="00CB1C05" w14:paraId="4877A13D" w14:textId="77777777">
            <w:pPr>
              <w:pStyle w:val="TableSubtitle"/>
            </w:pPr>
            <w:r w:rsidRPr="006414C5">
              <w:t>Percent of NY State Dy Cleaning Machines</w:t>
            </w:r>
          </w:p>
        </w:tc>
        <w:tc>
          <w:tcPr>
            <w:tcW w:w="1890" w:type="dxa"/>
            <w:tcBorders>
              <w:top w:val="single" w:sz="4" w:space="0" w:color="auto"/>
              <w:left w:val="nil"/>
              <w:bottom w:val="single" w:sz="4" w:space="0" w:color="auto"/>
              <w:right w:val="single" w:sz="4" w:space="0" w:color="auto"/>
            </w:tcBorders>
            <w:shd w:val="clear" w:color="000000" w:fill="48A9C5"/>
            <w:vAlign w:val="center"/>
          </w:tcPr>
          <w:p w:rsidR="00287A7A" w:rsidP="00CB1C05" w14:paraId="30717D8C" w14:textId="77777777">
            <w:pPr>
              <w:pStyle w:val="TableSubtitle"/>
            </w:pPr>
            <w:r>
              <w:t>Initial Capital Costs</w:t>
            </w:r>
          </w:p>
          <w:p w:rsidR="00FA6FC0" w:rsidRPr="008279C0" w:rsidP="00CB1C05" w14:paraId="0CEA3C47" w14:textId="77777777">
            <w:pPr>
              <w:pStyle w:val="TableSubtitle"/>
            </w:pPr>
            <w:r>
              <w:t>(</w:t>
            </w:r>
            <w:r w:rsidR="00286079">
              <w:t xml:space="preserve">$1,100 </w:t>
            </w:r>
            <w:r w:rsidR="00031ADF">
              <w:t>×</w:t>
            </w:r>
            <w:r w:rsidR="00286079">
              <w:t xml:space="preserve"> Capacity + $33,000</w:t>
            </w:r>
            <w:r>
              <w:t>)</w:t>
            </w:r>
          </w:p>
        </w:tc>
      </w:tr>
      <w:tr w14:paraId="5A99907F"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419F497F" w14:textId="77777777">
            <w:pPr>
              <w:pStyle w:val="LTableTextAbt"/>
              <w:jc w:val="center"/>
            </w:pPr>
            <w:r>
              <w:rPr>
                <w:szCs w:val="18"/>
              </w:rPr>
              <w:t>28</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16D3543F" w14:textId="77777777">
            <w:pPr>
              <w:pStyle w:val="RTableTextAbt"/>
              <w:jc w:val="center"/>
            </w:pPr>
            <w:r>
              <w:rPr>
                <w:szCs w:val="18"/>
              </w:rPr>
              <w:t>0.87%</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4453B6D3" w14:textId="77777777">
            <w:pPr>
              <w:pStyle w:val="RTableTextAbt"/>
              <w:jc w:val="center"/>
            </w:pPr>
            <w:r>
              <w:rPr>
                <w:szCs w:val="18"/>
              </w:rPr>
              <w:t xml:space="preserve"> $         63,800 </w:t>
            </w:r>
          </w:p>
        </w:tc>
      </w:tr>
      <w:tr w14:paraId="2FC1900C"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50493BCA" w14:textId="77777777">
            <w:pPr>
              <w:pStyle w:val="LTableTextAbt"/>
              <w:jc w:val="center"/>
            </w:pPr>
            <w:r>
              <w:rPr>
                <w:szCs w:val="18"/>
              </w:rPr>
              <w:t>29</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2487A48D" w14:textId="77777777">
            <w:pPr>
              <w:pStyle w:val="RTableTextAbt"/>
              <w:jc w:val="center"/>
            </w:pPr>
            <w:r>
              <w:rPr>
                <w:szCs w:val="18"/>
              </w:rPr>
              <w:t>0.1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02C08BD8" w14:textId="77777777">
            <w:pPr>
              <w:pStyle w:val="RTableTextAbt"/>
              <w:jc w:val="center"/>
            </w:pPr>
            <w:r>
              <w:rPr>
                <w:szCs w:val="18"/>
              </w:rPr>
              <w:t xml:space="preserve"> $         64,900 </w:t>
            </w:r>
          </w:p>
        </w:tc>
      </w:tr>
      <w:tr w14:paraId="34D3E65A"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2FBFE724" w14:textId="77777777">
            <w:pPr>
              <w:pStyle w:val="LTableTextAbt"/>
              <w:jc w:val="center"/>
            </w:pPr>
            <w:r>
              <w:rPr>
                <w:szCs w:val="18"/>
              </w:rPr>
              <w:t>3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70132532" w14:textId="77777777">
            <w:pPr>
              <w:pStyle w:val="RTableTextAbt"/>
              <w:jc w:val="center"/>
            </w:pPr>
            <w:r>
              <w:rPr>
                <w:szCs w:val="18"/>
              </w:rPr>
              <w:t>1.96%</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2986D631" w14:textId="77777777">
            <w:pPr>
              <w:pStyle w:val="RTableTextAbt"/>
              <w:jc w:val="center"/>
            </w:pPr>
            <w:r>
              <w:rPr>
                <w:szCs w:val="18"/>
              </w:rPr>
              <w:t xml:space="preserve"> $         66,000 </w:t>
            </w:r>
          </w:p>
        </w:tc>
      </w:tr>
      <w:tr w14:paraId="775D9DD4"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4038C849" w14:textId="77777777">
            <w:pPr>
              <w:pStyle w:val="LTableTextAbt"/>
              <w:jc w:val="center"/>
            </w:pPr>
            <w:r>
              <w:rPr>
                <w:szCs w:val="18"/>
              </w:rPr>
              <w:t>33</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5D687E32" w14:textId="77777777">
            <w:pPr>
              <w:pStyle w:val="RTableTextAbt"/>
              <w:jc w:val="center"/>
            </w:pPr>
            <w:r>
              <w:rPr>
                <w:szCs w:val="18"/>
              </w:rPr>
              <w:t>0.33%</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0CBE30AA" w14:textId="77777777">
            <w:pPr>
              <w:pStyle w:val="RTableTextAbt"/>
              <w:jc w:val="center"/>
            </w:pPr>
            <w:r>
              <w:rPr>
                <w:szCs w:val="18"/>
              </w:rPr>
              <w:t xml:space="preserve"> $         69,300 </w:t>
            </w:r>
          </w:p>
        </w:tc>
      </w:tr>
      <w:tr w14:paraId="35185F6B"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5D7CD76F" w14:textId="77777777">
            <w:pPr>
              <w:pStyle w:val="LTableTextAbt"/>
              <w:jc w:val="center"/>
            </w:pPr>
            <w:r>
              <w:rPr>
                <w:szCs w:val="18"/>
              </w:rPr>
              <w:t>3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19619C43" w14:textId="77777777">
            <w:pPr>
              <w:pStyle w:val="RTableTextAbt"/>
              <w:jc w:val="center"/>
            </w:pPr>
            <w:r>
              <w:rPr>
                <w:szCs w:val="18"/>
              </w:rPr>
              <w:t>14.47%</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50B46F23" w14:textId="77777777">
            <w:pPr>
              <w:pStyle w:val="RTableTextAbt"/>
              <w:jc w:val="center"/>
            </w:pPr>
            <w:r>
              <w:rPr>
                <w:szCs w:val="18"/>
              </w:rPr>
              <w:t xml:space="preserve"> $         71,500 </w:t>
            </w:r>
          </w:p>
        </w:tc>
      </w:tr>
      <w:tr w14:paraId="23820CDB"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03114D36" w14:textId="77777777">
            <w:pPr>
              <w:pStyle w:val="LTableTextAbt"/>
              <w:jc w:val="center"/>
            </w:pPr>
            <w:r>
              <w:rPr>
                <w:szCs w:val="18"/>
              </w:rPr>
              <w:t>36</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49CBD314" w14:textId="77777777">
            <w:pPr>
              <w:pStyle w:val="RTableTextAbt"/>
              <w:jc w:val="center"/>
            </w:pPr>
            <w:r>
              <w:rPr>
                <w:szCs w:val="18"/>
              </w:rPr>
              <w:t>0.76%</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2B6D8488" w14:textId="77777777">
            <w:pPr>
              <w:pStyle w:val="RTableTextAbt"/>
              <w:jc w:val="center"/>
            </w:pPr>
            <w:r>
              <w:rPr>
                <w:szCs w:val="18"/>
              </w:rPr>
              <w:t xml:space="preserve"> $         72,600 </w:t>
            </w:r>
          </w:p>
        </w:tc>
      </w:tr>
      <w:tr w14:paraId="0B9D13C4"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4F33F0EB" w14:textId="77777777">
            <w:pPr>
              <w:pStyle w:val="LTableTextAbt"/>
              <w:jc w:val="center"/>
            </w:pPr>
            <w:r>
              <w:rPr>
                <w:szCs w:val="18"/>
              </w:rPr>
              <w:t>37</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16AE4C87" w14:textId="77777777">
            <w:pPr>
              <w:pStyle w:val="RTableTextAbt"/>
              <w:jc w:val="center"/>
            </w:pPr>
            <w:r>
              <w:rPr>
                <w:szCs w:val="18"/>
              </w:rPr>
              <w:t>2.18%</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37BA92C3" w14:textId="77777777">
            <w:pPr>
              <w:pStyle w:val="RTableTextAbt"/>
              <w:jc w:val="center"/>
            </w:pPr>
            <w:r>
              <w:rPr>
                <w:szCs w:val="18"/>
              </w:rPr>
              <w:t xml:space="preserve"> $         73,700 </w:t>
            </w:r>
          </w:p>
        </w:tc>
      </w:tr>
      <w:tr w14:paraId="7A1E9DEA"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C52A0D" w:rsidP="00CB1C05" w14:paraId="240C0046" w14:textId="77777777">
            <w:pPr>
              <w:pStyle w:val="LTableTextAbt"/>
              <w:jc w:val="center"/>
            </w:pPr>
            <w:r>
              <w:rPr>
                <w:szCs w:val="18"/>
              </w:rPr>
              <w:t>37.4</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C52A0D" w:rsidP="00CB1C05" w14:paraId="7B734E80" w14:textId="77777777">
            <w:pPr>
              <w:pStyle w:val="RTableTextAbt"/>
              <w:jc w:val="center"/>
            </w:pPr>
            <w:r>
              <w:rPr>
                <w:szCs w:val="18"/>
              </w:rPr>
              <w:t>0.22%</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C52A0D" w:rsidP="00CB1C05" w14:paraId="119772DF" w14:textId="77777777">
            <w:pPr>
              <w:pStyle w:val="RTableTextAbt"/>
              <w:jc w:val="center"/>
            </w:pPr>
            <w:r>
              <w:rPr>
                <w:szCs w:val="18"/>
              </w:rPr>
              <w:t xml:space="preserve"> $         74,140 </w:t>
            </w:r>
          </w:p>
        </w:tc>
      </w:tr>
      <w:tr w14:paraId="09FCA349"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039D1019" w14:textId="77777777">
            <w:pPr>
              <w:pStyle w:val="LTableTextAbt"/>
              <w:jc w:val="center"/>
              <w:rPr>
                <w:szCs w:val="18"/>
              </w:rPr>
            </w:pPr>
            <w:r>
              <w:rPr>
                <w:szCs w:val="18"/>
              </w:rPr>
              <w:t>37.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3B7F4CC0" w14:textId="77777777">
            <w:pPr>
              <w:pStyle w:val="RTableTextAbt"/>
              <w:jc w:val="center"/>
              <w:rPr>
                <w:szCs w:val="18"/>
              </w:rPr>
            </w:pPr>
            <w:r>
              <w:rPr>
                <w:szCs w:val="18"/>
              </w:rPr>
              <w:t>0.1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1DB02809" w14:textId="77777777">
            <w:pPr>
              <w:pStyle w:val="RTableTextAbt"/>
              <w:jc w:val="center"/>
              <w:rPr>
                <w:szCs w:val="18"/>
              </w:rPr>
            </w:pPr>
            <w:r>
              <w:rPr>
                <w:szCs w:val="18"/>
              </w:rPr>
              <w:t xml:space="preserve"> $         74,250 </w:t>
            </w:r>
          </w:p>
        </w:tc>
      </w:tr>
      <w:tr w14:paraId="4CA5CD5E"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3C10DBF8" w14:textId="77777777">
            <w:pPr>
              <w:pStyle w:val="LTableTextAbt"/>
              <w:jc w:val="center"/>
              <w:rPr>
                <w:szCs w:val="18"/>
              </w:rPr>
            </w:pPr>
            <w:r>
              <w:rPr>
                <w:szCs w:val="18"/>
              </w:rPr>
              <w:t>38</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6DD398A0" w14:textId="77777777">
            <w:pPr>
              <w:pStyle w:val="RTableTextAbt"/>
              <w:jc w:val="center"/>
              <w:rPr>
                <w:szCs w:val="18"/>
              </w:rPr>
            </w:pPr>
            <w:r>
              <w:rPr>
                <w:szCs w:val="18"/>
              </w:rPr>
              <w:t>0.33%</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699322AA" w14:textId="77777777">
            <w:pPr>
              <w:pStyle w:val="RTableTextAbt"/>
              <w:jc w:val="center"/>
              <w:rPr>
                <w:szCs w:val="18"/>
              </w:rPr>
            </w:pPr>
            <w:r>
              <w:rPr>
                <w:szCs w:val="18"/>
              </w:rPr>
              <w:t xml:space="preserve"> $         74,800 </w:t>
            </w:r>
          </w:p>
        </w:tc>
      </w:tr>
      <w:tr w14:paraId="2E744C10"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0FC4616C" w14:textId="77777777">
            <w:pPr>
              <w:pStyle w:val="LTableTextAbt"/>
              <w:jc w:val="center"/>
              <w:rPr>
                <w:szCs w:val="18"/>
              </w:rPr>
            </w:pPr>
            <w:r>
              <w:rPr>
                <w:szCs w:val="18"/>
              </w:rPr>
              <w:t>39.6</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7BDA30A4" w14:textId="77777777">
            <w:pPr>
              <w:pStyle w:val="RTableTextAbt"/>
              <w:jc w:val="center"/>
              <w:rPr>
                <w:szCs w:val="18"/>
              </w:rPr>
            </w:pPr>
            <w:r>
              <w:rPr>
                <w:szCs w:val="18"/>
              </w:rPr>
              <w:t>0.1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7C88FD8F" w14:textId="77777777">
            <w:pPr>
              <w:pStyle w:val="RTableTextAbt"/>
              <w:jc w:val="center"/>
              <w:rPr>
                <w:szCs w:val="18"/>
              </w:rPr>
            </w:pPr>
            <w:r>
              <w:rPr>
                <w:szCs w:val="18"/>
              </w:rPr>
              <w:t xml:space="preserve"> $         76,560 </w:t>
            </w:r>
          </w:p>
        </w:tc>
      </w:tr>
      <w:tr w14:paraId="2B0FF421"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3E96D80E" w14:textId="77777777">
            <w:pPr>
              <w:pStyle w:val="LTableTextAbt"/>
              <w:jc w:val="center"/>
              <w:rPr>
                <w:szCs w:val="18"/>
              </w:rPr>
            </w:pPr>
            <w:r>
              <w:rPr>
                <w:szCs w:val="18"/>
              </w:rPr>
              <w:t>4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3BEB6D8C" w14:textId="77777777">
            <w:pPr>
              <w:pStyle w:val="RTableTextAbt"/>
              <w:jc w:val="center"/>
              <w:rPr>
                <w:szCs w:val="18"/>
              </w:rPr>
            </w:pPr>
            <w:r>
              <w:rPr>
                <w:szCs w:val="18"/>
              </w:rPr>
              <w:t>26.99%</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51D6733E" w14:textId="77777777">
            <w:pPr>
              <w:pStyle w:val="RTableTextAbt"/>
              <w:jc w:val="center"/>
              <w:rPr>
                <w:szCs w:val="18"/>
              </w:rPr>
            </w:pPr>
            <w:r>
              <w:rPr>
                <w:szCs w:val="18"/>
              </w:rPr>
              <w:t xml:space="preserve"> $         77,000 </w:t>
            </w:r>
          </w:p>
        </w:tc>
      </w:tr>
      <w:tr w14:paraId="09A84ECD"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1E157154" w14:textId="77777777">
            <w:pPr>
              <w:pStyle w:val="LTableTextAbt"/>
              <w:jc w:val="center"/>
              <w:rPr>
                <w:szCs w:val="18"/>
              </w:rPr>
            </w:pPr>
            <w:r>
              <w:rPr>
                <w:szCs w:val="18"/>
              </w:rPr>
              <w:t>44</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37A9671A" w14:textId="77777777">
            <w:pPr>
              <w:pStyle w:val="RTableTextAbt"/>
              <w:jc w:val="center"/>
              <w:rPr>
                <w:szCs w:val="18"/>
              </w:rPr>
            </w:pPr>
            <w:r>
              <w:rPr>
                <w:szCs w:val="18"/>
              </w:rPr>
              <w:t>0.33%</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78E52423" w14:textId="77777777">
            <w:pPr>
              <w:pStyle w:val="RTableTextAbt"/>
              <w:jc w:val="center"/>
              <w:rPr>
                <w:szCs w:val="18"/>
              </w:rPr>
            </w:pPr>
            <w:r>
              <w:rPr>
                <w:szCs w:val="18"/>
              </w:rPr>
              <w:t xml:space="preserve"> $         81,400 </w:t>
            </w:r>
          </w:p>
        </w:tc>
      </w:tr>
      <w:tr w14:paraId="2A6E4856"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18E3BA29" w14:textId="77777777">
            <w:pPr>
              <w:pStyle w:val="LTableTextAbt"/>
              <w:jc w:val="center"/>
              <w:rPr>
                <w:szCs w:val="18"/>
              </w:rPr>
            </w:pPr>
            <w:r>
              <w:rPr>
                <w:szCs w:val="18"/>
              </w:rPr>
              <w:t>4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73696665" w14:textId="77777777">
            <w:pPr>
              <w:pStyle w:val="RTableTextAbt"/>
              <w:jc w:val="center"/>
              <w:rPr>
                <w:szCs w:val="18"/>
              </w:rPr>
            </w:pPr>
            <w:r>
              <w:rPr>
                <w:szCs w:val="18"/>
              </w:rPr>
              <w:t>13.06%</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2D8A370A" w14:textId="77777777">
            <w:pPr>
              <w:pStyle w:val="RTableTextAbt"/>
              <w:jc w:val="center"/>
              <w:rPr>
                <w:szCs w:val="18"/>
              </w:rPr>
            </w:pPr>
            <w:r>
              <w:rPr>
                <w:szCs w:val="18"/>
              </w:rPr>
              <w:t xml:space="preserve"> $         82,500 </w:t>
            </w:r>
          </w:p>
        </w:tc>
      </w:tr>
      <w:tr w14:paraId="1A3BAAB5"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63D9CC94" w14:textId="77777777">
            <w:pPr>
              <w:pStyle w:val="LTableTextAbt"/>
              <w:jc w:val="center"/>
              <w:rPr>
                <w:szCs w:val="18"/>
              </w:rPr>
            </w:pPr>
            <w:r>
              <w:rPr>
                <w:szCs w:val="18"/>
              </w:rPr>
              <w:t>46</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358A3297" w14:textId="77777777">
            <w:pPr>
              <w:pStyle w:val="RTableTextAbt"/>
              <w:jc w:val="center"/>
              <w:rPr>
                <w:szCs w:val="18"/>
              </w:rPr>
            </w:pPr>
            <w:r>
              <w:rPr>
                <w:szCs w:val="18"/>
              </w:rPr>
              <w:t>0.65%</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11C3A91E" w14:textId="77777777">
            <w:pPr>
              <w:pStyle w:val="RTableTextAbt"/>
              <w:jc w:val="center"/>
              <w:rPr>
                <w:szCs w:val="18"/>
              </w:rPr>
            </w:pPr>
            <w:r>
              <w:rPr>
                <w:szCs w:val="18"/>
              </w:rPr>
              <w:t xml:space="preserve"> $         83,600 </w:t>
            </w:r>
          </w:p>
        </w:tc>
      </w:tr>
      <w:tr w14:paraId="4EFE7125"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7E10AE2D" w14:textId="77777777">
            <w:pPr>
              <w:pStyle w:val="LTableTextAbt"/>
              <w:jc w:val="center"/>
              <w:rPr>
                <w:szCs w:val="18"/>
              </w:rPr>
            </w:pPr>
            <w:r>
              <w:rPr>
                <w:szCs w:val="18"/>
              </w:rPr>
              <w:t>48.4</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60F6FF0A" w14:textId="77777777">
            <w:pPr>
              <w:pStyle w:val="RTableTextAbt"/>
              <w:jc w:val="center"/>
              <w:rPr>
                <w:szCs w:val="18"/>
              </w:rPr>
            </w:pPr>
            <w:r>
              <w:rPr>
                <w:szCs w:val="18"/>
              </w:rPr>
              <w:t>0.1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7EA304DC" w14:textId="77777777">
            <w:pPr>
              <w:pStyle w:val="RTableTextAbt"/>
              <w:jc w:val="center"/>
              <w:rPr>
                <w:szCs w:val="18"/>
              </w:rPr>
            </w:pPr>
            <w:r>
              <w:rPr>
                <w:szCs w:val="18"/>
              </w:rPr>
              <w:t xml:space="preserve"> $         86,240 </w:t>
            </w:r>
          </w:p>
        </w:tc>
      </w:tr>
      <w:tr w14:paraId="523C72F3"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124770C9" w14:textId="77777777">
            <w:pPr>
              <w:pStyle w:val="LTableTextAbt"/>
              <w:jc w:val="center"/>
              <w:rPr>
                <w:szCs w:val="18"/>
              </w:rPr>
            </w:pPr>
            <w:r>
              <w:rPr>
                <w:szCs w:val="18"/>
              </w:rPr>
              <w:t>5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59BE886A" w14:textId="77777777">
            <w:pPr>
              <w:pStyle w:val="RTableTextAbt"/>
              <w:jc w:val="center"/>
              <w:rPr>
                <w:szCs w:val="18"/>
              </w:rPr>
            </w:pPr>
            <w:r>
              <w:rPr>
                <w:szCs w:val="18"/>
              </w:rPr>
              <w:t>13.60%</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7D842997" w14:textId="77777777">
            <w:pPr>
              <w:pStyle w:val="RTableTextAbt"/>
              <w:jc w:val="center"/>
              <w:rPr>
                <w:szCs w:val="18"/>
              </w:rPr>
            </w:pPr>
            <w:r>
              <w:rPr>
                <w:szCs w:val="18"/>
              </w:rPr>
              <w:t xml:space="preserve"> $         88,000 </w:t>
            </w:r>
          </w:p>
        </w:tc>
      </w:tr>
      <w:tr w14:paraId="34DD0298"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7412C019" w14:textId="77777777">
            <w:pPr>
              <w:pStyle w:val="LTableTextAbt"/>
              <w:jc w:val="center"/>
              <w:rPr>
                <w:szCs w:val="18"/>
              </w:rPr>
            </w:pPr>
            <w:r>
              <w:rPr>
                <w:szCs w:val="18"/>
              </w:rPr>
              <w:t>5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0E606789" w14:textId="77777777">
            <w:pPr>
              <w:pStyle w:val="RTableTextAbt"/>
              <w:jc w:val="center"/>
              <w:rPr>
                <w:szCs w:val="18"/>
              </w:rPr>
            </w:pPr>
            <w:r>
              <w:rPr>
                <w:szCs w:val="18"/>
              </w:rPr>
              <w:t>9.58%</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2370AE57" w14:textId="77777777">
            <w:pPr>
              <w:pStyle w:val="RTableTextAbt"/>
              <w:jc w:val="center"/>
              <w:rPr>
                <w:szCs w:val="18"/>
              </w:rPr>
            </w:pPr>
            <w:r>
              <w:rPr>
                <w:szCs w:val="18"/>
              </w:rPr>
              <w:t xml:space="preserve"> $         93,500 </w:t>
            </w:r>
          </w:p>
        </w:tc>
      </w:tr>
      <w:tr w14:paraId="6FB25B39"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1DB94388" w14:textId="77777777">
            <w:pPr>
              <w:pStyle w:val="LTableTextAbt"/>
              <w:jc w:val="center"/>
              <w:rPr>
                <w:szCs w:val="18"/>
              </w:rPr>
            </w:pPr>
            <w:r>
              <w:rPr>
                <w:szCs w:val="18"/>
              </w:rPr>
              <w:t>57.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676088BA" w14:textId="77777777">
            <w:pPr>
              <w:pStyle w:val="RTableTextAbt"/>
              <w:jc w:val="center"/>
              <w:rPr>
                <w:szCs w:val="18"/>
              </w:rPr>
            </w:pPr>
            <w:r>
              <w:rPr>
                <w:szCs w:val="18"/>
              </w:rPr>
              <w:t>0.1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7D6A3CFB" w14:textId="77777777">
            <w:pPr>
              <w:pStyle w:val="RTableTextAbt"/>
              <w:jc w:val="center"/>
              <w:rPr>
                <w:szCs w:val="18"/>
              </w:rPr>
            </w:pPr>
            <w:r>
              <w:rPr>
                <w:szCs w:val="18"/>
              </w:rPr>
              <w:t xml:space="preserve"> $         96,250 </w:t>
            </w:r>
          </w:p>
        </w:tc>
      </w:tr>
      <w:tr w14:paraId="4F633714"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2862853B" w14:textId="77777777">
            <w:pPr>
              <w:pStyle w:val="LTableTextAbt"/>
              <w:jc w:val="center"/>
              <w:rPr>
                <w:szCs w:val="18"/>
              </w:rPr>
            </w:pPr>
            <w:r>
              <w:rPr>
                <w:szCs w:val="18"/>
              </w:rPr>
              <w:t>6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669DF515" w14:textId="77777777">
            <w:pPr>
              <w:pStyle w:val="RTableTextAbt"/>
              <w:jc w:val="center"/>
              <w:rPr>
                <w:szCs w:val="18"/>
              </w:rPr>
            </w:pPr>
            <w:r>
              <w:rPr>
                <w:szCs w:val="18"/>
              </w:rPr>
              <w:t>6.75%</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54D01FDD" w14:textId="77777777">
            <w:pPr>
              <w:pStyle w:val="RTableTextAbt"/>
              <w:jc w:val="center"/>
              <w:rPr>
                <w:szCs w:val="18"/>
              </w:rPr>
            </w:pPr>
            <w:r>
              <w:rPr>
                <w:szCs w:val="18"/>
              </w:rPr>
              <w:t xml:space="preserve"> $         99,000 </w:t>
            </w:r>
          </w:p>
        </w:tc>
      </w:tr>
      <w:tr w14:paraId="6B3405E5"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2C44D348" w14:textId="77777777">
            <w:pPr>
              <w:pStyle w:val="LTableTextAbt"/>
              <w:jc w:val="center"/>
              <w:rPr>
                <w:szCs w:val="18"/>
              </w:rPr>
            </w:pPr>
            <w:r>
              <w:rPr>
                <w:szCs w:val="18"/>
              </w:rPr>
              <w:t>6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676A42E7" w14:textId="77777777">
            <w:pPr>
              <w:pStyle w:val="RTableTextAbt"/>
              <w:jc w:val="center"/>
              <w:rPr>
                <w:szCs w:val="18"/>
              </w:rPr>
            </w:pPr>
            <w:r>
              <w:rPr>
                <w:szCs w:val="18"/>
              </w:rPr>
              <w:t>1.4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72957846" w14:textId="77777777">
            <w:pPr>
              <w:pStyle w:val="RTableTextAbt"/>
              <w:jc w:val="center"/>
              <w:rPr>
                <w:szCs w:val="18"/>
              </w:rPr>
            </w:pPr>
            <w:r>
              <w:rPr>
                <w:szCs w:val="18"/>
              </w:rPr>
              <w:t xml:space="preserve"> $       104,500 </w:t>
            </w:r>
          </w:p>
        </w:tc>
      </w:tr>
      <w:tr w14:paraId="5170348F"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45D314C2" w14:textId="77777777">
            <w:pPr>
              <w:pStyle w:val="LTableTextAbt"/>
              <w:jc w:val="center"/>
              <w:rPr>
                <w:szCs w:val="18"/>
              </w:rPr>
            </w:pPr>
            <w:r>
              <w:rPr>
                <w:szCs w:val="18"/>
              </w:rPr>
              <w:t>7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4DD025FA" w14:textId="77777777">
            <w:pPr>
              <w:pStyle w:val="RTableTextAbt"/>
              <w:jc w:val="center"/>
              <w:rPr>
                <w:szCs w:val="18"/>
              </w:rPr>
            </w:pPr>
            <w:r>
              <w:rPr>
                <w:szCs w:val="18"/>
              </w:rPr>
              <w:t>0.54%</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454DB6F2" w14:textId="77777777">
            <w:pPr>
              <w:pStyle w:val="RTableTextAbt"/>
              <w:jc w:val="center"/>
              <w:rPr>
                <w:szCs w:val="18"/>
              </w:rPr>
            </w:pPr>
            <w:r>
              <w:rPr>
                <w:szCs w:val="18"/>
              </w:rPr>
              <w:t xml:space="preserve"> $       110,000 </w:t>
            </w:r>
          </w:p>
        </w:tc>
      </w:tr>
      <w:tr w14:paraId="394EFAD7"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589D3933" w14:textId="77777777">
            <w:pPr>
              <w:pStyle w:val="LTableTextAbt"/>
              <w:jc w:val="center"/>
              <w:rPr>
                <w:szCs w:val="18"/>
              </w:rPr>
            </w:pPr>
            <w:r>
              <w:rPr>
                <w:szCs w:val="18"/>
              </w:rPr>
              <w:t>70.4</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22A83EE8" w14:textId="77777777">
            <w:pPr>
              <w:pStyle w:val="RTableTextAbt"/>
              <w:jc w:val="center"/>
              <w:rPr>
                <w:szCs w:val="18"/>
              </w:rPr>
            </w:pPr>
            <w:r>
              <w:rPr>
                <w:szCs w:val="18"/>
              </w:rPr>
              <w:t>0.1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2B821AE8" w14:textId="77777777">
            <w:pPr>
              <w:pStyle w:val="RTableTextAbt"/>
              <w:jc w:val="center"/>
              <w:rPr>
                <w:szCs w:val="18"/>
              </w:rPr>
            </w:pPr>
            <w:r>
              <w:rPr>
                <w:szCs w:val="18"/>
              </w:rPr>
              <w:t xml:space="preserve"> $       110,440 </w:t>
            </w:r>
          </w:p>
        </w:tc>
      </w:tr>
      <w:tr w14:paraId="5A4E0436"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25F9EBAA" w14:textId="77777777">
            <w:pPr>
              <w:pStyle w:val="LTableTextAbt"/>
              <w:jc w:val="center"/>
              <w:rPr>
                <w:szCs w:val="18"/>
              </w:rPr>
            </w:pPr>
            <w:r>
              <w:rPr>
                <w:szCs w:val="18"/>
              </w:rPr>
              <w:t>70.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7FD29F43" w14:textId="77777777">
            <w:pPr>
              <w:pStyle w:val="RTableTextAbt"/>
              <w:jc w:val="center"/>
              <w:rPr>
                <w:szCs w:val="18"/>
              </w:rPr>
            </w:pPr>
            <w:r>
              <w:rPr>
                <w:szCs w:val="18"/>
              </w:rPr>
              <w:t>0.11%</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4E34CA9F" w14:textId="77777777">
            <w:pPr>
              <w:pStyle w:val="RTableTextAbt"/>
              <w:jc w:val="center"/>
              <w:rPr>
                <w:szCs w:val="18"/>
              </w:rPr>
            </w:pPr>
            <w:r>
              <w:rPr>
                <w:szCs w:val="18"/>
              </w:rPr>
              <w:t xml:space="preserve"> $       110,550 </w:t>
            </w:r>
          </w:p>
        </w:tc>
      </w:tr>
      <w:tr w14:paraId="03190136"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7E046C45" w14:textId="77777777">
            <w:pPr>
              <w:pStyle w:val="LTableTextAbt"/>
              <w:jc w:val="center"/>
              <w:rPr>
                <w:szCs w:val="18"/>
              </w:rPr>
            </w:pPr>
            <w:r>
              <w:rPr>
                <w:szCs w:val="18"/>
              </w:rPr>
              <w:t>75</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0ABA9F69" w14:textId="77777777">
            <w:pPr>
              <w:pStyle w:val="RTableTextAbt"/>
              <w:jc w:val="center"/>
              <w:rPr>
                <w:szCs w:val="18"/>
              </w:rPr>
            </w:pPr>
            <w:r>
              <w:rPr>
                <w:szCs w:val="18"/>
              </w:rPr>
              <w:t>2.50%</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34823ADD" w14:textId="77777777">
            <w:pPr>
              <w:pStyle w:val="RTableTextAbt"/>
              <w:jc w:val="center"/>
              <w:rPr>
                <w:szCs w:val="18"/>
              </w:rPr>
            </w:pPr>
            <w:r>
              <w:rPr>
                <w:szCs w:val="18"/>
              </w:rPr>
              <w:t xml:space="preserve"> $       115,500 </w:t>
            </w:r>
          </w:p>
        </w:tc>
      </w:tr>
      <w:tr w14:paraId="7D89AE14"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71502EAF" w14:textId="77777777">
            <w:pPr>
              <w:pStyle w:val="LTableTextAbt"/>
              <w:jc w:val="center"/>
              <w:rPr>
                <w:szCs w:val="18"/>
              </w:rPr>
            </w:pPr>
            <w:r>
              <w:rPr>
                <w:szCs w:val="18"/>
              </w:rPr>
              <w:t>8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2C1BE704" w14:textId="77777777">
            <w:pPr>
              <w:pStyle w:val="RTableTextAbt"/>
              <w:jc w:val="center"/>
              <w:rPr>
                <w:szCs w:val="18"/>
              </w:rPr>
            </w:pPr>
            <w:r>
              <w:rPr>
                <w:szCs w:val="18"/>
              </w:rPr>
              <w:t>2.29%</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457A3D2D" w14:textId="77777777">
            <w:pPr>
              <w:pStyle w:val="RTableTextAbt"/>
              <w:jc w:val="center"/>
              <w:rPr>
                <w:szCs w:val="18"/>
              </w:rPr>
            </w:pPr>
            <w:r>
              <w:rPr>
                <w:szCs w:val="18"/>
              </w:rPr>
              <w:t xml:space="preserve"> $       121,000 </w:t>
            </w:r>
          </w:p>
        </w:tc>
      </w:tr>
      <w:tr w14:paraId="1C9539AF"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25E82117" w14:textId="77777777">
            <w:pPr>
              <w:pStyle w:val="LTableTextAbt"/>
              <w:jc w:val="center"/>
              <w:rPr>
                <w:szCs w:val="18"/>
              </w:rPr>
            </w:pPr>
            <w:r>
              <w:rPr>
                <w:szCs w:val="18"/>
              </w:rPr>
              <w:t>9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554A3184" w14:textId="77777777">
            <w:pPr>
              <w:pStyle w:val="RTableTextAbt"/>
              <w:jc w:val="center"/>
              <w:rPr>
                <w:szCs w:val="18"/>
              </w:rPr>
            </w:pPr>
            <w:r>
              <w:rPr>
                <w:szCs w:val="18"/>
              </w:rPr>
              <w:t>0.22%</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1A5A7DB5" w14:textId="77777777">
            <w:pPr>
              <w:pStyle w:val="RTableTextAbt"/>
              <w:jc w:val="center"/>
              <w:rPr>
                <w:szCs w:val="18"/>
              </w:rPr>
            </w:pPr>
            <w:r>
              <w:rPr>
                <w:szCs w:val="18"/>
              </w:rPr>
              <w:t xml:space="preserve"> $       132,000 </w:t>
            </w:r>
          </w:p>
        </w:tc>
      </w:tr>
      <w:tr w14:paraId="4CE99D52"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P="00CB1C05" w14:paraId="23D2B981" w14:textId="77777777">
            <w:pPr>
              <w:pStyle w:val="LTableTextAbt"/>
              <w:jc w:val="center"/>
              <w:rPr>
                <w:szCs w:val="18"/>
              </w:rPr>
            </w:pPr>
            <w:r>
              <w:rPr>
                <w:szCs w:val="18"/>
              </w:rPr>
              <w:t>120</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P="00CB1C05" w14:paraId="662355EA" w14:textId="77777777">
            <w:pPr>
              <w:pStyle w:val="RTableTextAbt"/>
              <w:jc w:val="center"/>
              <w:rPr>
                <w:szCs w:val="18"/>
              </w:rPr>
            </w:pPr>
            <w:r>
              <w:rPr>
                <w:szCs w:val="18"/>
              </w:rPr>
              <w:t>0.22%</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P="00CB1C05" w14:paraId="74A3D9DB" w14:textId="77777777">
            <w:pPr>
              <w:pStyle w:val="RTableTextAbt"/>
              <w:jc w:val="center"/>
              <w:rPr>
                <w:szCs w:val="18"/>
              </w:rPr>
            </w:pPr>
            <w:r>
              <w:rPr>
                <w:szCs w:val="18"/>
              </w:rPr>
              <w:t xml:space="preserve"> $       165,000 </w:t>
            </w:r>
          </w:p>
        </w:tc>
      </w:tr>
      <w:tr w14:paraId="2F30389C" w14:textId="77777777" w:rsidTr="00B06FB4">
        <w:tblPrEx>
          <w:tblW w:w="6210" w:type="dxa"/>
          <w:tblLayout w:type="fixed"/>
          <w:tblLook w:val="04A0"/>
        </w:tblPrEx>
        <w:trPr>
          <w:trHeight w:val="280"/>
        </w:trPr>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EE6D9A" w:rsidRPr="00B06FB4" w:rsidP="00CB1C05" w14:paraId="394528E2" w14:textId="77777777">
            <w:pPr>
              <w:pStyle w:val="LTableTextAbt"/>
              <w:jc w:val="center"/>
              <w:rPr>
                <w:b/>
                <w:bCs w:val="0"/>
                <w:szCs w:val="18"/>
              </w:rPr>
            </w:pPr>
            <w:r w:rsidRPr="00B06FB4">
              <w:rPr>
                <w:b/>
                <w:bCs w:val="0"/>
                <w:szCs w:val="18"/>
              </w:rPr>
              <w:t>Average Capacity (46.4)</w:t>
            </w:r>
          </w:p>
        </w:tc>
        <w:tc>
          <w:tcPr>
            <w:tcW w:w="2160" w:type="dxa"/>
            <w:tcBorders>
              <w:top w:val="single" w:sz="4" w:space="0" w:color="auto"/>
              <w:left w:val="nil"/>
              <w:bottom w:val="single" w:sz="4" w:space="0" w:color="auto"/>
              <w:right w:val="single" w:sz="4" w:space="0" w:color="auto"/>
            </w:tcBorders>
            <w:shd w:val="clear" w:color="auto" w:fill="auto"/>
            <w:noWrap/>
            <w:vAlign w:val="center"/>
          </w:tcPr>
          <w:p w:rsidR="00EE6D9A" w:rsidRPr="00B06FB4" w:rsidP="00CB1C05" w14:paraId="2D3E34A1" w14:textId="77777777">
            <w:pPr>
              <w:pStyle w:val="RTableTextAbt"/>
              <w:jc w:val="center"/>
              <w:rPr>
                <w:b/>
                <w:bCs w:val="0"/>
                <w:szCs w:val="18"/>
              </w:rPr>
            </w:pPr>
            <w:r w:rsidRPr="00B06FB4">
              <w:rPr>
                <w:b/>
                <w:bCs w:val="0"/>
                <w:szCs w:val="18"/>
              </w:rPr>
              <w:t>100%</w:t>
            </w:r>
          </w:p>
        </w:tc>
        <w:tc>
          <w:tcPr>
            <w:tcW w:w="1890" w:type="dxa"/>
            <w:tcBorders>
              <w:top w:val="single" w:sz="4" w:space="0" w:color="auto"/>
              <w:left w:val="nil"/>
              <w:bottom w:val="single" w:sz="4" w:space="0" w:color="auto"/>
              <w:right w:val="single" w:sz="4" w:space="0" w:color="auto"/>
            </w:tcBorders>
            <w:shd w:val="clear" w:color="auto" w:fill="auto"/>
            <w:vAlign w:val="center"/>
          </w:tcPr>
          <w:p w:rsidR="00EE6D9A" w:rsidRPr="00B06FB4" w:rsidP="00CB1C05" w14:paraId="4675C5C0" w14:textId="77777777">
            <w:pPr>
              <w:pStyle w:val="RTableTextAbt"/>
              <w:jc w:val="center"/>
              <w:rPr>
                <w:b/>
                <w:bCs w:val="0"/>
                <w:szCs w:val="18"/>
              </w:rPr>
            </w:pPr>
            <w:r w:rsidRPr="00B06FB4">
              <w:rPr>
                <w:b/>
                <w:bCs w:val="0"/>
                <w:szCs w:val="18"/>
              </w:rPr>
              <w:t xml:space="preserve"> $         84,002 </w:t>
            </w:r>
          </w:p>
        </w:tc>
      </w:tr>
    </w:tbl>
    <w:p w:rsidR="00D7269B" w:rsidP="00CB1C05" w14:paraId="67F874B0" w14:textId="77777777">
      <w:pPr>
        <w:pStyle w:val="BodyText"/>
        <w:rPr>
          <w:lang w:val="en-US"/>
        </w:rPr>
      </w:pPr>
    </w:p>
    <w:p w:rsidR="00D741A9" w:rsidRPr="00D7269B" w:rsidP="00CB1C05" w14:paraId="41A170BC" w14:textId="77777777">
      <w:pPr>
        <w:pStyle w:val="Heading4"/>
      </w:pPr>
      <w:r>
        <w:t>Incremental Increase in Costs for Hydrocarbon Dry Cleaning Compared to PCE Dry Cleaning</w:t>
      </w:r>
    </w:p>
    <w:p w:rsidR="0064358A" w:rsidP="00CB1C05" w14:paraId="696EAC3E" w14:textId="77777777">
      <w:pPr>
        <w:pStyle w:val="BodyText"/>
      </w:pPr>
      <w:r>
        <w:t xml:space="preserve">From conversations EPA had with industry experts, PCE and hydrocarbon cleaning use similar processes, and therefore training and labor costs are unlikely to differ substantially. The 2012 TURI report, while dated, indicates that spotting costs are similar for the two methods </w:t>
      </w:r>
      <w:r w:rsidR="000A00DA">
        <w:t>(</w:t>
      </w:r>
      <w:hyperlink w:anchor="_ENREF_51" w:tooltip="Toxics Use Reduction Institute (TURI), 2012 #42" w:history="1">
        <w:r w:rsidR="00414172">
          <w:fldChar w:fldCharType="begin" w:fldLock="1"/>
        </w:r>
        <w:r w:rsidR="00414172">
          <w:instrText xml:space="preserve"> ADDIN EN.CITE &lt;EndNote&gt;&lt;Cite ExcludeAuth="1"&gt;&lt;Author&gt;Toxics Use Reduction Institute (TURI)&lt;/Author&gt;&lt;Year&gt;2012&lt;/Year&gt;&lt;RecNum&gt;42&lt;/RecNum&gt;&lt;Prefix&gt;TURI &lt;/Prefix&gt;&lt;DisplayText&gt;TURI 2012&lt;/DisplayText&gt;&lt;record&gt;&lt;rec-number&gt;42&lt;/rec-number&gt;&lt;foreign-keys&gt;&lt;key app="EN" db-id="52wf2wf0o0rv01e9dzo52td80t0590tp2fwd" timestamp="1714499636"&gt;42&lt;/key&gt;&lt;/foreign-keys&gt;&lt;ref-type name="Generic"&gt;13&lt;/ref-type&gt;&lt;contributors&gt;&lt;authors&gt;&lt;author&gt;Toxics Use Reduction Institute (TURI),&lt;/author&gt;&lt;/authors&gt;&lt;/contributors&gt;&lt;titles&gt;&lt;title&gt;Assessment of Alternatives to Perchloroethylene for the Dry Cleaning Industry&lt;/title&gt;&lt;/titles&gt;&lt;dates&gt;&lt;year&gt;2012&lt;/year&gt;&lt;/dates&gt;&lt;urls&gt;&lt;related-urls&gt;&lt;url&gt;https://www.turi.org/content/download/7399/134622/file/2012+M%26P+Report+27+Assessment+of+Safer+Alternatives+to+Perchloroethylene.pdf&lt;/url&gt;&lt;/related-urls&gt;&lt;/urls&gt;&lt;/record&gt;&lt;/Cite&gt;&lt;/EndNote&gt;</w:instrText>
        </w:r>
        <w:r w:rsidR="00414172">
          <w:fldChar w:fldCharType="separate"/>
        </w:r>
        <w:r w:rsidR="00414172">
          <w:rPr>
            <w:noProof/>
          </w:rPr>
          <w:t>TURI 2012</w:t>
        </w:r>
        <w:r w:rsidR="00414172">
          <w:fldChar w:fldCharType="end"/>
        </w:r>
      </w:hyperlink>
      <w:r w:rsidR="000A00DA">
        <w:t xml:space="preserve">). </w:t>
      </w:r>
      <w:hyperlink w:anchor="_ENREF_30" w:tooltip="Morris, 2005 #77" w:history="1">
        <w:r w:rsidRPr="004615E7" w:rsidR="00414172">
          <w:fldChar w:fldCharType="begin" w:fldLock="1"/>
        </w:r>
        <w:r w:rsidR="00414172">
          <w:instrText xml:space="preserve"> ADDIN EN.CITE &lt;EndNote&gt;&lt;Cite AuthorYear="1"&gt;&lt;Author&gt;Morris&lt;/Author&gt;&lt;Year&gt;2005&lt;/Year&gt;&lt;RecNum&gt;77&lt;/RecNum&gt;&lt;DisplayText&gt;Morris and Wolf (2005)&lt;/DisplayText&gt;&lt;record&gt;&lt;rec-number&gt;77&lt;/rec-number&gt;&lt;foreign-keys&gt;&lt;key app="EN" db-id="52wf2wf0o0rv01e9dzo52td80t0590tp2fwd" timestamp="1714499636"&gt;77&lt;/key&gt;&lt;/foreign-keys&gt;&lt;ref-type name="Generic"&gt;13&lt;/ref-type&gt;&lt;contributors&gt;&lt;authors&gt;&lt;author&gt;Morris, Michael&lt;/author&gt;&lt;author&gt;Wolf, Katy&lt;/author&gt;&lt;/authors&gt;&lt;secondary-authors&gt;&lt;author&gt;Institute for Research and Technical Assistance (IRTA),&lt;/author&gt;&lt;/secondary-authors&gt;&lt;/contributors&gt;&lt;titles&gt;&lt;title&gt;Evaluation of New and Emerging Technologies for Textile Cleaning&lt;/title&gt;&lt;/titles&gt;&lt;dates&gt;&lt;year&gt;2005&lt;/year&gt;&lt;pub-dates&gt;&lt;date&gt;August 2005&lt;/date&gt;&lt;/pub-dates&gt;&lt;/dates&gt;&lt;urls&gt;&lt;/urls&gt;&lt;/record&gt;&lt;/Cite&gt;&lt;/EndNote&gt;</w:instrText>
        </w:r>
        <w:r w:rsidRPr="004615E7" w:rsidR="00414172">
          <w:fldChar w:fldCharType="separate"/>
        </w:r>
        <w:r w:rsidRPr="004615E7" w:rsidR="00414172">
          <w:rPr>
            <w:noProof/>
          </w:rPr>
          <w:t>Morris and Wolf (2005)</w:t>
        </w:r>
        <w:r w:rsidRPr="004615E7" w:rsidR="00414172">
          <w:fldChar w:fldCharType="end"/>
        </w:r>
      </w:hyperlink>
      <w:r w:rsidR="00FD299B">
        <w:t xml:space="preserve"> </w:t>
      </w:r>
      <w:r w:rsidR="0012676C">
        <w:t xml:space="preserve">also found that </w:t>
      </w:r>
      <w:r w:rsidR="00BE6167">
        <w:t xml:space="preserve">spotting </w:t>
      </w:r>
      <w:r w:rsidR="001546B0">
        <w:t xml:space="preserve">labor costs would likely be similar and </w:t>
      </w:r>
      <w:r w:rsidR="00F83970">
        <w:t xml:space="preserve">identified </w:t>
      </w:r>
      <w:r w:rsidR="00E615F1">
        <w:t>solvent</w:t>
      </w:r>
      <w:r w:rsidR="00F83970">
        <w:t xml:space="preserve">, detergent, </w:t>
      </w:r>
      <w:r w:rsidR="00051407">
        <w:t>gas,</w:t>
      </w:r>
      <w:r w:rsidR="00E615F1">
        <w:t xml:space="preserve"> and electric</w:t>
      </w:r>
      <w:r w:rsidR="00D65888">
        <w:t xml:space="preserve"> costs as the recurring costs </w:t>
      </w:r>
      <w:r w:rsidR="002E2D64">
        <w:t xml:space="preserve">that would differ between the two cleaning methods. </w:t>
      </w:r>
    </w:p>
    <w:p w:rsidR="009729C8" w:rsidP="00CB1C05" w14:paraId="55D2BF75" w14:textId="77777777">
      <w:pPr>
        <w:pStyle w:val="BodyText"/>
      </w:pPr>
      <w:r w:rsidRPr="00A97F7C">
        <w:t>EPA obtained price information for</w:t>
      </w:r>
      <w:r>
        <w:t xml:space="preserve"> PCE and hydrocarbon solvents from </w:t>
      </w:r>
      <w:hyperlink r:id="rId224" w:history="1">
        <w:r w:rsidRPr="00116849">
          <w:rPr>
            <w:rStyle w:val="Hyperlink"/>
          </w:rPr>
          <w:t>www.cleanersoutlet.com</w:t>
        </w:r>
      </w:hyperlink>
      <w:r>
        <w:t xml:space="preserve">, where the price for a 15 gallon drum of </w:t>
      </w:r>
      <w:r w:rsidRPr="0030252B">
        <w:t>PCE was $269.25 ($17.99/gallon) and a 5 gallon drum of DF-2000 hydrocarbon solvent was $93.00</w:t>
      </w:r>
      <w:r w:rsidRPr="0030252B" w:rsidR="002E58C6">
        <w:t xml:space="preserve"> ($18.60/gallon)</w:t>
      </w:r>
      <w:r w:rsidRPr="0030252B">
        <w:t xml:space="preserve"> </w:t>
      </w:r>
      <w:r w:rsidR="00683781">
        <w:t>(</w:t>
      </w:r>
      <w:hyperlink w:anchor="_ENREF_16" w:tooltip="Cleaners Outlet, 2022 #78" w:history="1">
        <w:r w:rsidR="00414172">
          <w:fldChar w:fldCharType="begin" w:fldLock="1"/>
        </w:r>
        <w:r w:rsidR="00414172">
          <w:instrText xml:space="preserve"> ADDIN EN.CITE &lt;EndNote&gt;&lt;Cite&gt;&lt;Author&gt;Cleaners Outlet&lt;/Author&gt;&lt;Year&gt;2022&lt;/Year&gt;&lt;RecNum&gt;78&lt;/RecNum&gt;&lt;DisplayText&gt;Cleaners Outlet 2022&lt;/DisplayText&gt;&lt;record&gt;&lt;rec-number&gt;78&lt;/rec-number&gt;&lt;foreign-keys&gt;&lt;key app="EN" db-id="52wf2wf0o0rv01e9dzo52td80t0590tp2fwd" timestamp="1714499636"&gt;78&lt;/key&gt;&lt;/foreign-keys&gt;&lt;ref-type name="Web Page"&gt;12&lt;/ref-type&gt;&lt;contributors&gt;&lt;authors&gt;&lt;author&gt;Cleaners Outlet,&lt;/author&gt;&lt;/authors&gt;&lt;/contributors&gt;&lt;titles&gt;&lt;title&gt;Cleaners Outlet: a Subsidiary of Minda Supply&lt;/title&gt;&lt;/titles&gt;&lt;dates&gt;&lt;year&gt;2022&lt;/year&gt;&lt;/dates&gt;&lt;urls&gt;&lt;related-urls&gt;&lt;url&gt;https://www.cleanersoutlet.com/&lt;/url&gt;&lt;/related-urls&gt;&lt;/urls&gt;&lt;/record&gt;&lt;/Cite&gt;&lt;/EndNote&gt;</w:instrText>
        </w:r>
        <w:r w:rsidR="00414172">
          <w:fldChar w:fldCharType="separate"/>
        </w:r>
        <w:r w:rsidR="00414172">
          <w:rPr>
            <w:noProof/>
          </w:rPr>
          <w:t>Cleaners Outlet 2022</w:t>
        </w:r>
        <w:r w:rsidR="00414172">
          <w:fldChar w:fldCharType="end"/>
        </w:r>
      </w:hyperlink>
      <w:r w:rsidR="00E27B8D">
        <w:t xml:space="preserve">). </w:t>
      </w:r>
      <w:r w:rsidRPr="0030252B" w:rsidR="00FA33AA">
        <w:t xml:space="preserve">EPA </w:t>
      </w:r>
      <w:r w:rsidRPr="0030252B" w:rsidR="005E6AFD">
        <w:t>analyzed</w:t>
      </w:r>
      <w:r w:rsidRPr="0030252B" w:rsidR="00FA33AA">
        <w:t xml:space="preserve"> the case study estimates </w:t>
      </w:r>
      <w:r w:rsidRPr="0030252B" w:rsidR="0034246F">
        <w:t xml:space="preserve">from </w:t>
      </w:r>
      <w:hyperlink w:anchor="_ENREF_30" w:tooltip="Morris, 2005 #77" w:history="1">
        <w:r w:rsidRPr="0030252B" w:rsidR="00414172">
          <w:fldChar w:fldCharType="begin" w:fldLock="1"/>
        </w:r>
        <w:r w:rsidR="00414172">
          <w:instrText xml:space="preserve"> ADDIN EN.CITE &lt;EndNote&gt;&lt;Cite AuthorYear="1"&gt;&lt;Author&gt;Morris&lt;/Author&gt;&lt;Year&gt;2005&lt;/Year&gt;&lt;RecNum&gt;77&lt;/RecNum&gt;&lt;DisplayText&gt;Morris and Wolf (2005)&lt;/DisplayText&gt;&lt;record&gt;&lt;rec-number&gt;77&lt;/rec-number&gt;&lt;foreign-keys&gt;&lt;key app="EN" db-id="52wf2wf0o0rv01e9dzo52td80t0590tp2fwd" timestamp="1714499636"&gt;77&lt;/key&gt;&lt;/foreign-keys&gt;&lt;ref-type name="Generic"&gt;13&lt;/ref-type&gt;&lt;contributors&gt;&lt;authors&gt;&lt;author&gt;Morris, Michael&lt;/author&gt;&lt;author&gt;Wolf, Katy&lt;/author&gt;&lt;/authors&gt;&lt;secondary-authors&gt;&lt;author&gt;Institute for Research and Technical Assistance (IRTA),&lt;/author&gt;&lt;/secondary-authors&gt;&lt;/contributors&gt;&lt;titles&gt;&lt;title&gt;Evaluation of New and Emerging Technologies for Textile Cleaning&lt;/title&gt;&lt;/titles&gt;&lt;dates&gt;&lt;year&gt;2005&lt;/year&gt;&lt;pub-dates&gt;&lt;date&gt;August 2005&lt;/date&gt;&lt;/pub-dates&gt;&lt;/dates&gt;&lt;urls&gt;&lt;/urls&gt;&lt;/record&gt;&lt;/Cite&gt;&lt;/EndNote&gt;</w:instrText>
        </w:r>
        <w:r w:rsidRPr="0030252B" w:rsidR="00414172">
          <w:fldChar w:fldCharType="separate"/>
        </w:r>
        <w:r w:rsidRPr="0030252B" w:rsidR="00414172">
          <w:rPr>
            <w:noProof/>
          </w:rPr>
          <w:t>Morris and Wolf (2005)</w:t>
        </w:r>
        <w:r w:rsidRPr="0030252B" w:rsidR="00414172">
          <w:fldChar w:fldCharType="end"/>
        </w:r>
      </w:hyperlink>
      <w:r w:rsidRPr="0030252B" w:rsidR="0034246F">
        <w:t xml:space="preserve"> </w:t>
      </w:r>
      <w:r w:rsidRPr="0030252B" w:rsidR="00FA33AA">
        <w:t>for electricity costs</w:t>
      </w:r>
      <w:r w:rsidRPr="0030252B" w:rsidR="005E6AFD">
        <w:t xml:space="preserve"> and</w:t>
      </w:r>
      <w:r w:rsidRPr="0030252B" w:rsidR="00FA33AA">
        <w:t xml:space="preserve"> gas costs</w:t>
      </w:r>
      <w:r w:rsidRPr="0030252B" w:rsidR="005E6AFD">
        <w:t xml:space="preserve"> </w:t>
      </w:r>
      <w:r w:rsidRPr="0030252B" w:rsidR="0034246F">
        <w:t xml:space="preserve">by </w:t>
      </w:r>
      <w:r w:rsidRPr="0030252B" w:rsidR="00C53C7B">
        <w:t>adjusting them to 202</w:t>
      </w:r>
      <w:r w:rsidR="009A28C4">
        <w:t>2</w:t>
      </w:r>
      <w:r w:rsidRPr="0030252B" w:rsidR="00C53C7B">
        <w:t xml:space="preserve"> prices and </w:t>
      </w:r>
      <w:r w:rsidRPr="0030252B" w:rsidR="00F211D3">
        <w:t xml:space="preserve">estimating the relationship </w:t>
      </w:r>
      <w:r w:rsidRPr="0030252B" w:rsidR="00DA0B92">
        <w:t>between</w:t>
      </w:r>
      <w:r w:rsidRPr="0030252B" w:rsidR="00757BE8">
        <w:t xml:space="preserve"> annual</w:t>
      </w:r>
      <w:r w:rsidRPr="0030252B" w:rsidR="00DA0B92">
        <w:t xml:space="preserve"> electricity and gas costs </w:t>
      </w:r>
      <w:r w:rsidRPr="0030252B" w:rsidR="00360CA8">
        <w:t xml:space="preserve">to </w:t>
      </w:r>
      <w:r w:rsidRPr="0030252B" w:rsidR="00757BE8">
        <w:t>annual</w:t>
      </w:r>
      <w:r w:rsidRPr="0030252B" w:rsidR="00360CA8">
        <w:t xml:space="preserve"> pounds of </w:t>
      </w:r>
      <w:r w:rsidRPr="0030252B" w:rsidR="00A84953">
        <w:t>garments</w:t>
      </w:r>
      <w:r w:rsidRPr="0030252B" w:rsidR="00360CA8">
        <w:t xml:space="preserve"> cleaned </w:t>
      </w:r>
      <w:r w:rsidR="006036F1">
        <w:t xml:space="preserve">using PCE machines </w:t>
      </w:r>
      <w:r w:rsidRPr="0030252B" w:rsidR="00CC601B">
        <w:t xml:space="preserve">using a simple ordinary least squares (OLS) </w:t>
      </w:r>
      <w:r w:rsidRPr="0030252B" w:rsidR="006A0E4D">
        <w:t>regression</w:t>
      </w:r>
      <w:r w:rsidR="00032B2C">
        <w:t xml:space="preserve"> (see </w:t>
      </w:r>
      <w:r w:rsidR="009E3C22">
        <w:fldChar w:fldCharType="begin" w:fldLock="1"/>
      </w:r>
      <w:r w:rsidR="009E3C22">
        <w:instrText xml:space="preserve"> REF _Ref158370898 \h </w:instrText>
      </w:r>
      <w:r w:rsidR="009E3C22">
        <w:fldChar w:fldCharType="separate"/>
      </w:r>
      <w:r w:rsidR="0092222B">
        <w:t xml:space="preserve">Figure </w:t>
      </w:r>
      <w:r w:rsidR="0092222B">
        <w:rPr>
          <w:noProof/>
        </w:rPr>
        <w:t>7</w:t>
      </w:r>
      <w:r w:rsidR="0092222B">
        <w:noBreakHyphen/>
      </w:r>
      <w:r w:rsidR="0092222B">
        <w:rPr>
          <w:noProof/>
        </w:rPr>
        <w:t>2</w:t>
      </w:r>
      <w:r w:rsidR="009E3C22">
        <w:fldChar w:fldCharType="end"/>
      </w:r>
      <w:r w:rsidR="00032B2C">
        <w:t>)</w:t>
      </w:r>
      <w:r w:rsidRPr="0030252B" w:rsidR="006A0E4D">
        <w:t xml:space="preserve">. </w:t>
      </w:r>
      <w:r w:rsidRPr="0030252B" w:rsidR="00623A3C">
        <w:t xml:space="preserve">EPA </w:t>
      </w:r>
      <w:r w:rsidRPr="0030252B" w:rsidR="005970D9">
        <w:t>assumed</w:t>
      </w:r>
      <w:r w:rsidRPr="0030252B" w:rsidR="00623A3C">
        <w:t xml:space="preserve"> the cost increase to convert from PCE to hydrocarbon systems</w:t>
      </w:r>
      <w:r w:rsidRPr="0030252B" w:rsidR="005970D9">
        <w:t xml:space="preserve"> is 33.4% for electricity and 9.2% for natural gas</w:t>
      </w:r>
      <w:r w:rsidRPr="0030252B" w:rsidR="00623A3C">
        <w:t xml:space="preserve"> </w:t>
      </w:r>
      <w:r w:rsidRPr="0030252B" w:rsidR="005970D9">
        <w:t xml:space="preserve">based on estimates from </w:t>
      </w:r>
      <w:hyperlink w:anchor="_ENREF_47" w:tooltip="Sinsheimer, 2009 #79" w:history="1">
        <w:r w:rsidR="00414172">
          <w:fldChar w:fldCharType="begin" w:fldLock="1"/>
        </w:r>
        <w:r w:rsidR="00414172">
          <w:instrText xml:space="preserve"> ADDIN EN.CITE &lt;EndNote&gt;&lt;Cite AuthorYear="1"&gt;&lt;Author&gt;Sinsheimer&lt;/Author&gt;&lt;Year&gt;2009&lt;/Year&gt;&lt;RecNum&gt;79&lt;/RecNum&gt;&lt;DisplayText&gt;Sinsheimer (2009)&lt;/DisplayText&gt;&lt;record&gt;&lt;rec-number&gt;79&lt;/rec-number&gt;&lt;foreign-keys&gt;&lt;key app="EN" db-id="52wf2wf0o0rv01e9dzo52td80t0590tp2fwd" timestamp="1714499636"&gt;79&lt;/key&gt;&lt;/foreign-keys&gt;&lt;ref-type name="Generic"&gt;13&lt;/ref-type&gt;&lt;contributors&gt;&lt;authors&gt;&lt;author&gt;Sinsheimer, Peter&lt;/author&gt;&lt;/authors&gt;&lt;/contributors&gt;&lt;titles&gt;&lt;title&gt;Comparison of Electricity and Natural Gas Usage of Five Garment Cleaning Technologies&lt;/title&gt;&lt;/titles&gt;&lt;dates&gt;&lt;year&gt;2009&lt;/year&gt;&lt;pub-dates&gt;&lt;date&gt;February, 2009&lt;/date&gt;&lt;/pub-dates&gt;&lt;/dates&gt;&lt;urls&gt;&lt;/urls&gt;&lt;/record&gt;&lt;/Cite&gt;&lt;/EndNote&gt;</w:instrText>
        </w:r>
        <w:r w:rsidR="00414172">
          <w:fldChar w:fldCharType="separate"/>
        </w:r>
        <w:r w:rsidR="00414172">
          <w:rPr>
            <w:noProof/>
          </w:rPr>
          <w:t>Sinsheimer (2009)</w:t>
        </w:r>
        <w:r w:rsidR="00414172">
          <w:fldChar w:fldCharType="end"/>
        </w:r>
      </w:hyperlink>
      <w:r w:rsidRPr="0030252B" w:rsidR="00C63394">
        <w:t>.</w:t>
      </w:r>
    </w:p>
    <w:p w:rsidR="009729C8" w:rsidP="00CB1C05" w14:paraId="1107CBCA" w14:textId="77777777">
      <w:pPr>
        <w:pStyle w:val="BodyText"/>
      </w:pPr>
    </w:p>
    <w:p w:rsidR="009729C8" w:rsidP="00CB1C05" w14:paraId="7321C784" w14:textId="77777777">
      <w:pPr>
        <w:pStyle w:val="BodyText"/>
      </w:pPr>
    </w:p>
    <w:p w:rsidR="00F6474E" w:rsidP="00CB1C05" w14:paraId="71F00990" w14:textId="77777777">
      <w:pPr>
        <w:pStyle w:val="TableTitleA"/>
        <w:ind w:left="540" w:right="450"/>
      </w:pPr>
      <w:bookmarkStart w:id="971" w:name="_Ref158370898"/>
      <w:r>
        <w:t xml:space="preserve">Figur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Figure \* ARABIC \s 1 </w:instrText>
      </w:r>
      <w:r w:rsidR="00BC4B5D">
        <w:fldChar w:fldCharType="separate"/>
      </w:r>
      <w:r w:rsidR="0092222B">
        <w:rPr>
          <w:noProof/>
        </w:rPr>
        <w:t>2</w:t>
      </w:r>
      <w:r w:rsidR="00BC4B5D">
        <w:rPr>
          <w:noProof/>
        </w:rPr>
        <w:fldChar w:fldCharType="end"/>
      </w:r>
      <w:bookmarkEnd w:id="971"/>
      <w:r>
        <w:t xml:space="preserve">: </w:t>
      </w:r>
      <w:r w:rsidRPr="006771D0">
        <w:t>Electricity and Gas Costs Estimated as a Function of Pounds of Garments Cleaned</w:t>
      </w:r>
    </w:p>
    <w:p w:rsidR="00B945CD" w:rsidP="00CB1C05" w14:paraId="20ABC7D5" w14:textId="77777777">
      <w:pPr>
        <w:pStyle w:val="BodyText"/>
        <w:jc w:val="center"/>
      </w:pPr>
      <w:r>
        <w:rPr>
          <w:noProof/>
        </w:rPr>
        <w:drawing>
          <wp:inline distT="0" distB="0" distL="0" distR="0">
            <wp:extent cx="5767058" cy="3449370"/>
            <wp:effectExtent l="0" t="0" r="5715" b="17780"/>
            <wp:docPr id="509887168" name="Chart 1">
              <a:extLst xmlns:a="http://schemas.openxmlformats.org/drawingml/2006/main">
                <a:ext xmlns:a="http://schemas.openxmlformats.org/drawingml/2006/main" uri="{FF2B5EF4-FFF2-40B4-BE49-F238E27FC236}">
                  <a16:creationId xmlns:a16="http://schemas.microsoft.com/office/drawing/2014/main" id="{5F374C51-056F-4528-80EE-2C711C802A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r w:rsidR="0034687F">
        <w:rPr>
          <w:noProof/>
        </w:rPr>
        <w:drawing>
          <wp:inline distT="0" distB="0" distL="0" distR="0">
            <wp:extent cx="5785165" cy="3739082"/>
            <wp:effectExtent l="0" t="0" r="6350" b="13970"/>
            <wp:docPr id="347754230" name="Chart 1">
              <a:extLst xmlns:a="http://schemas.openxmlformats.org/drawingml/2006/main">
                <a:ext xmlns:a="http://schemas.openxmlformats.org/drawingml/2006/main" uri="{FF2B5EF4-FFF2-40B4-BE49-F238E27FC236}">
                  <a16:creationId xmlns:a16="http://schemas.microsoft.com/office/drawing/2014/main" id="{52D16C38-4E2B-49EC-B37B-95FB07F87F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r w:rsidR="0034687F">
        <w:t xml:space="preserve"> </w:t>
      </w:r>
      <w:r w:rsidR="004F366B">
        <w:br w:type="page"/>
      </w:r>
    </w:p>
    <w:p w:rsidR="00BA2326" w:rsidP="00CB1C05" w14:paraId="10EE0B31" w14:textId="77777777">
      <w:pPr>
        <w:pStyle w:val="BodyText"/>
      </w:pPr>
      <w:r>
        <w:t xml:space="preserve">EPA then estimated a distribution </w:t>
      </w:r>
      <w:r w:rsidR="001E42B4">
        <w:t xml:space="preserve">for </w:t>
      </w:r>
      <w:r w:rsidR="001E6679">
        <w:t xml:space="preserve">pounds of </w:t>
      </w:r>
      <w:r w:rsidR="001A25A8">
        <w:t>garments</w:t>
      </w:r>
      <w:r w:rsidR="001E6679">
        <w:t xml:space="preserve"> cleaned </w:t>
      </w:r>
      <w:r w:rsidR="001A25A8">
        <w:t>annually</w:t>
      </w:r>
      <w:r w:rsidR="00A36D4A">
        <w:t xml:space="preserve"> using NY state inspections data </w:t>
      </w:r>
      <w:r w:rsidR="0074181F">
        <w:t xml:space="preserve">on the amount of PCE purchased annually </w:t>
      </w:r>
      <w:r w:rsidR="00A36D4A">
        <w:t>for PCE dry cleaning machines</w:t>
      </w:r>
      <w:r w:rsidR="0074181F">
        <w:t xml:space="preserve">. </w:t>
      </w:r>
      <w:r w:rsidR="00A36D4A">
        <w:t xml:space="preserve"> </w:t>
      </w:r>
    </w:p>
    <w:p w:rsidR="0045788E" w:rsidP="00CB1C05" w14:paraId="1730155E" w14:textId="77777777">
      <w:pPr>
        <w:pStyle w:val="BodyText"/>
      </w:pPr>
      <w:r w:rsidRPr="004D6F15">
        <w:t xml:space="preserve">Dry cleaning machines have evolved over time to use PCE more efficiently. According to Ceballos, et </w:t>
      </w:r>
      <w:r w:rsidRPr="00DC6F6D">
        <w:t xml:space="preserve">al. </w:t>
      </w:r>
      <w:r w:rsidR="004748A4">
        <w:t>(</w:t>
      </w:r>
      <w:hyperlink w:anchor="_ENREF_14" w:tooltip="Ceballos D. M., 2021 #80" w:history="1">
        <w:r w:rsidR="00414172">
          <w:fldChar w:fldCharType="begin" w:fldLock="1"/>
        </w:r>
        <w:r w:rsidR="00414172">
          <w:instrText xml:space="preserve"> ADDIN EN.CITE &lt;EndNote&gt;&lt;Cite ExcludeAuth="1"&gt;&lt;Author&gt;Ceballos D. M.&lt;/Author&gt;&lt;Year&gt;2021&lt;/Year&gt;&lt;RecNum&gt;80&lt;/RecNum&gt;&lt;DisplayText&gt;2021&lt;/DisplayText&gt;&lt;record&gt;&lt;rec-number&gt;80&lt;/rec-number&gt;&lt;foreign-keys&gt;&lt;key app="EN" db-id="52wf2wf0o0rv01e9dzo52td80t0590tp2fwd" timestamp="1714499636"&gt;80&lt;/key&gt;&lt;/foreign-keys&gt;&lt;ref-type name="Journal Article"&gt;17&lt;/ref-type&gt;&lt;contributors&gt;&lt;authors&gt;&lt;author&gt;Ceballos D. M.,&lt;/author&gt;&lt;author&gt;Fellows K. M.,&lt;/author&gt;&lt;author&gt;Evans A. E.,&lt;/author&gt;&lt;author&gt;Janulewicz P. A.,&lt;/author&gt;&lt;author&gt;Lee E. G., &lt;/author&gt;&lt;author&gt;Whittaker S. G.,&lt;/author&gt;&lt;/authors&gt;&lt;/contributors&gt;&lt;titles&gt;&lt;title&gt;Perchloroethylene and Dry Cleaning: It&amp;apos;s Time to Move the Industry to Safer Alternatives&lt;/title&gt;&lt;secondary-title&gt;Frontiers in public health&lt;/secondary-title&gt;&lt;/titles&gt;&lt;periodical&gt;&lt;full-title&gt;Frontiers in public health&lt;/full-title&gt;&lt;/periodical&gt;&lt;volume&gt;9&lt;/volume&gt;&lt;number&gt;638082&lt;/number&gt;&lt;dates&gt;&lt;year&gt;2021&lt;/year&gt;&lt;/dates&gt;&lt;urls&gt;&lt;related-urls&gt;&lt;url&gt;https://pubmed.ncbi.nlm.nih.gov/33748070/&lt;/url&gt;&lt;/related-urls&gt;&lt;/urls&gt;&lt;custom2&gt;PMC7973082&lt;/custom2&gt;&lt;electronic-resource-num&gt;https://doi.org/10.3389/fpubh.2021.638082&lt;/electronic-resource-num&gt;&lt;/record&gt;&lt;/Cite&gt;&lt;/EndNote&gt;</w:instrText>
        </w:r>
        <w:r w:rsidR="00414172">
          <w:fldChar w:fldCharType="separate"/>
        </w:r>
        <w:r w:rsidR="00414172">
          <w:rPr>
            <w:noProof/>
          </w:rPr>
          <w:t>2021</w:t>
        </w:r>
        <w:r w:rsidR="00414172">
          <w:fldChar w:fldCharType="end"/>
        </w:r>
      </w:hyperlink>
      <w:r w:rsidR="004748A4">
        <w:t>)</w:t>
      </w:r>
      <w:r w:rsidR="00C10DD3">
        <w:t xml:space="preserve"> </w:t>
      </w:r>
      <w:r w:rsidRPr="00DC6F6D">
        <w:t>the current</w:t>
      </w:r>
      <w:r w:rsidRPr="004D6F15">
        <w:t xml:space="preserve"> machines are considered 5</w:t>
      </w:r>
      <w:r w:rsidRPr="00DA27F7">
        <w:rPr>
          <w:vertAlign w:val="superscript"/>
        </w:rPr>
        <w:t>th</w:t>
      </w:r>
      <w:r w:rsidRPr="004D6F15">
        <w:t xml:space="preserve"> generation. “</w:t>
      </w:r>
      <w:r w:rsidRPr="00DA27F7">
        <w:t>As the newer generations of machines were introduced,” according to the article, “the amount of PERC used was reduced from 300 to 500</w:t>
      </w:r>
      <w:r w:rsidR="00F720C5">
        <w:t> </w:t>
      </w:r>
      <w:r w:rsidRPr="00DA27F7">
        <w:t>g-PERC/kilogram of fabrics (1</w:t>
      </w:r>
      <w:r w:rsidRPr="00E25898">
        <w:rPr>
          <w:vertAlign w:val="superscript"/>
        </w:rPr>
        <w:t>st</w:t>
      </w:r>
      <w:r w:rsidRPr="00DA27F7">
        <w:t xml:space="preserve"> generation) to &lt;10 g-PERC/kilogram cleaned garment” (5</w:t>
      </w:r>
      <w:r w:rsidRPr="00E25898">
        <w:rPr>
          <w:vertAlign w:val="superscript"/>
        </w:rPr>
        <w:t>th</w:t>
      </w:r>
      <w:r w:rsidRPr="00DA27F7">
        <w:t xml:space="preserve"> generation).”</w:t>
      </w:r>
      <w:r>
        <w:rPr>
          <w:rStyle w:val="FootnoteReference"/>
        </w:rPr>
        <w:footnoteReference w:id="16"/>
      </w:r>
      <w:r w:rsidRPr="004D6F15">
        <w:t xml:space="preserve"> </w:t>
      </w:r>
      <w:r>
        <w:t xml:space="preserve">A rate of 10 grams of </w:t>
      </w:r>
      <w:r w:rsidR="005D340E">
        <w:t>PCE</w:t>
      </w:r>
      <w:r>
        <w:t xml:space="preserve"> per kilogram of garment cleaned is equivalent to 74,354 pounds of garment per 55</w:t>
      </w:r>
      <w:r w:rsidR="00E638FC">
        <w:t>-</w:t>
      </w:r>
      <w:r>
        <w:t xml:space="preserve">gallon drum of </w:t>
      </w:r>
      <w:r w:rsidR="007E55DE">
        <w:t>PCE</w:t>
      </w:r>
      <w:r w:rsidR="00AC6DE1">
        <w:t xml:space="preserve"> (or </w:t>
      </w:r>
      <w:r w:rsidR="00FD2911">
        <w:t>1,352 pounds of garments per gallon</w:t>
      </w:r>
      <w:r w:rsidR="00AC6DE1">
        <w:t>)</w:t>
      </w:r>
      <w:r>
        <w:t>.</w:t>
      </w:r>
    </w:p>
    <w:p w:rsidR="009A4848" w:rsidP="00CB1C05" w14:paraId="2AB08454" w14:textId="77777777">
      <w:pPr>
        <w:pStyle w:val="BodyText"/>
        <w:sectPr w:rsidSect="00CB1C05">
          <w:type w:val="nextColumn"/>
          <w:pgSz w:w="12240" w:h="15840" w:code="1"/>
          <w:pgMar w:top="1440" w:right="1440" w:bottom="1440" w:left="1800" w:header="720" w:footer="720" w:gutter="0"/>
          <w:lnNumType w:countBy="1" w:restart="continuous"/>
          <w:pgNumType w:chapStyle="1"/>
          <w:cols w:space="720"/>
          <w:titlePg/>
        </w:sectPr>
      </w:pPr>
      <w:r>
        <w:fldChar w:fldCharType="begin" w:fldLock="1"/>
      </w:r>
      <w:r>
        <w:instrText xml:space="preserve"> REF _Ref155783978 \h </w:instrText>
      </w:r>
      <w:r>
        <w:fldChar w:fldCharType="separate"/>
      </w:r>
      <w:r w:rsidRPr="008279C0" w:rsidR="0092222B">
        <w:t xml:space="preserve">Table </w:t>
      </w:r>
      <w:r w:rsidR="0092222B">
        <w:rPr>
          <w:noProof/>
        </w:rPr>
        <w:t>7</w:t>
      </w:r>
      <w:r w:rsidR="0092222B">
        <w:noBreakHyphen/>
      </w:r>
      <w:r w:rsidR="0092222B">
        <w:rPr>
          <w:noProof/>
        </w:rPr>
        <w:t>13</w:t>
      </w:r>
      <w:r>
        <w:fldChar w:fldCharType="end"/>
      </w:r>
      <w:r w:rsidR="00E6743F">
        <w:t xml:space="preserve"> </w:t>
      </w:r>
      <w:r w:rsidR="004F366B">
        <w:t xml:space="preserve">presents the estimated pounds of </w:t>
      </w:r>
      <w:r w:rsidR="005B12D9">
        <w:t>garments cleaned and the estimated</w:t>
      </w:r>
      <w:r w:rsidR="006E0374">
        <w:t xml:space="preserve"> annual</w:t>
      </w:r>
      <w:r w:rsidR="005B12D9">
        <w:t xml:space="preserve"> ongoing costs that differ between PCE and hydrocarbon dry cleaning.</w:t>
      </w:r>
      <w:r w:rsidR="00692C62">
        <w:t xml:space="preserve"> </w:t>
      </w:r>
      <w:r w:rsidR="00C1745C">
        <w:fldChar w:fldCharType="begin" w:fldLock="1"/>
      </w:r>
      <w:r w:rsidR="00C1745C">
        <w:instrText xml:space="preserve"> REF _Ref155784029 \h </w:instrText>
      </w:r>
      <w:r w:rsidR="00C1745C">
        <w:fldChar w:fldCharType="separate"/>
      </w:r>
      <w:r w:rsidRPr="008279C0" w:rsidR="0092222B">
        <w:t xml:space="preserve">Table </w:t>
      </w:r>
      <w:r w:rsidR="0092222B">
        <w:rPr>
          <w:noProof/>
        </w:rPr>
        <w:t>7</w:t>
      </w:r>
      <w:r w:rsidR="0092222B">
        <w:noBreakHyphen/>
      </w:r>
      <w:r w:rsidR="0092222B">
        <w:rPr>
          <w:noProof/>
        </w:rPr>
        <w:t>14</w:t>
      </w:r>
      <w:r w:rsidR="00C1745C">
        <w:fldChar w:fldCharType="end"/>
      </w:r>
      <w:r w:rsidR="00E6743F">
        <w:t xml:space="preserve"> </w:t>
      </w:r>
      <w:r w:rsidR="006E0374">
        <w:t xml:space="preserve">summarizes the average annual differences in the </w:t>
      </w:r>
      <w:r w:rsidR="008D1835">
        <w:t xml:space="preserve">ongoing </w:t>
      </w:r>
      <w:r w:rsidR="006E0374">
        <w:t>costs.</w:t>
      </w:r>
    </w:p>
    <w:tbl>
      <w:tblPr>
        <w:tblW w:w="13140" w:type="dxa"/>
        <w:tblLayout w:type="fixed"/>
        <w:tblLook w:val="04A0"/>
      </w:tblPr>
      <w:tblGrid>
        <w:gridCol w:w="1460"/>
        <w:gridCol w:w="1460"/>
        <w:gridCol w:w="1460"/>
        <w:gridCol w:w="1460"/>
        <w:gridCol w:w="1460"/>
        <w:gridCol w:w="1460"/>
        <w:gridCol w:w="1460"/>
        <w:gridCol w:w="1460"/>
        <w:gridCol w:w="1460"/>
      </w:tblGrid>
      <w:tr w14:paraId="06C84500" w14:textId="77777777" w:rsidTr="00317B3B">
        <w:tblPrEx>
          <w:tblW w:w="13140" w:type="dxa"/>
          <w:tblLayout w:type="fixed"/>
          <w:tblLook w:val="04A0"/>
        </w:tblPrEx>
        <w:trPr>
          <w:trHeight w:val="74"/>
          <w:tblHeader/>
        </w:trPr>
        <w:tc>
          <w:tcPr>
            <w:tcW w:w="13140" w:type="dxa"/>
            <w:gridSpan w:val="9"/>
            <w:tcBorders>
              <w:bottom w:val="single" w:sz="4" w:space="0" w:color="auto"/>
            </w:tcBorders>
            <w:shd w:val="clear" w:color="auto" w:fill="auto"/>
            <w:vAlign w:val="center"/>
          </w:tcPr>
          <w:p w:rsidR="00930E26" w:rsidRPr="008279C0" w:rsidP="00CB1C05" w14:paraId="50D14170" w14:textId="77777777">
            <w:pPr>
              <w:pStyle w:val="TableTitleA"/>
              <w:rPr>
                <w:rFonts w:ascii="Arial Narrow" w:hAnsi="Arial Narrow"/>
                <w:bCs/>
                <w:color w:val="FFFFFF"/>
              </w:rPr>
            </w:pPr>
            <w:bookmarkStart w:id="973" w:name="_Ref155783978"/>
            <w:bookmarkStart w:id="974" w:name="_Ref112422441"/>
            <w:bookmarkStart w:id="975" w:name="_Toc121142651"/>
            <w:bookmarkStart w:id="976" w:name="_Toc165379646"/>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3</w:t>
            </w:r>
            <w:r w:rsidR="00BC4B5D">
              <w:rPr>
                <w:noProof/>
              </w:rPr>
              <w:fldChar w:fldCharType="end"/>
            </w:r>
            <w:bookmarkEnd w:id="973"/>
            <w:bookmarkEnd w:id="974"/>
            <w:r w:rsidRPr="008279C0">
              <w:t xml:space="preserve">: </w:t>
            </w:r>
            <w:r w:rsidR="006F6CB4">
              <w:t>Estimated Distribution of Pounds of Garments Cleaned from Annual PCE Consumption</w:t>
            </w:r>
            <w:r w:rsidR="00D80CEB">
              <w:t xml:space="preserve"> (202</w:t>
            </w:r>
            <w:r w:rsidR="00EA4D37">
              <w:t>2</w:t>
            </w:r>
            <w:r w:rsidR="00D80CEB">
              <w:t>$)</w:t>
            </w:r>
            <w:bookmarkEnd w:id="975"/>
            <w:bookmarkEnd w:id="976"/>
          </w:p>
        </w:tc>
      </w:tr>
      <w:tr w14:paraId="1AF3AB51" w14:textId="77777777" w:rsidTr="00317B3B">
        <w:tblPrEx>
          <w:tblW w:w="13140" w:type="dxa"/>
          <w:tblLayout w:type="fixed"/>
          <w:tblLook w:val="04A0"/>
        </w:tblPrEx>
        <w:trPr>
          <w:trHeight w:val="260"/>
          <w:tblHeader/>
        </w:trPr>
        <w:tc>
          <w:tcPr>
            <w:tcW w:w="1460" w:type="dxa"/>
            <w:tcBorders>
              <w:top w:val="single" w:sz="4" w:space="0" w:color="auto"/>
              <w:left w:val="single" w:sz="4" w:space="0" w:color="auto"/>
              <w:right w:val="single" w:sz="4" w:space="0" w:color="auto"/>
            </w:tcBorders>
            <w:shd w:val="clear" w:color="000000" w:fill="48A9C5"/>
            <w:vAlign w:val="center"/>
            <w:hideMark/>
          </w:tcPr>
          <w:p w:rsidR="00930E26" w:rsidRPr="008279C0" w:rsidP="00CB1C05" w14:paraId="4C0BC646" w14:textId="77777777">
            <w:pPr>
              <w:pStyle w:val="TableSubtitle"/>
            </w:pPr>
            <w:r>
              <w:t xml:space="preserve">Annual PCE </w:t>
            </w:r>
            <w:r w:rsidRPr="00F92B80" w:rsidR="00F92B80">
              <w:t>Usage (Gallons)</w:t>
            </w:r>
          </w:p>
        </w:tc>
        <w:tc>
          <w:tcPr>
            <w:tcW w:w="1460" w:type="dxa"/>
            <w:tcBorders>
              <w:top w:val="single" w:sz="4" w:space="0" w:color="auto"/>
              <w:left w:val="nil"/>
              <w:right w:val="single" w:sz="4" w:space="0" w:color="auto"/>
            </w:tcBorders>
            <w:shd w:val="clear" w:color="000000" w:fill="48A9C5"/>
            <w:vAlign w:val="center"/>
            <w:hideMark/>
          </w:tcPr>
          <w:p w:rsidR="00930E26" w:rsidRPr="008279C0" w:rsidP="00CB1C05" w14:paraId="7AC24AE3" w14:textId="77777777">
            <w:pPr>
              <w:pStyle w:val="TableSubtitle"/>
            </w:pPr>
            <w:r w:rsidRPr="006414C5">
              <w:t>Percent of NY State Dy Cleaning Machines</w:t>
            </w:r>
          </w:p>
        </w:tc>
        <w:tc>
          <w:tcPr>
            <w:tcW w:w="1460" w:type="dxa"/>
            <w:tcBorders>
              <w:top w:val="single" w:sz="4" w:space="0" w:color="auto"/>
              <w:left w:val="nil"/>
              <w:right w:val="single" w:sz="4" w:space="0" w:color="auto"/>
            </w:tcBorders>
            <w:shd w:val="clear" w:color="000000" w:fill="48A9C5"/>
            <w:vAlign w:val="center"/>
          </w:tcPr>
          <w:p w:rsidR="00F92B80" w:rsidRPr="00F92B80" w:rsidP="00CB1C05" w14:paraId="0ABFD00B" w14:textId="77777777">
            <w:pPr>
              <w:pStyle w:val="TableSubtitle"/>
            </w:pPr>
            <w:r w:rsidRPr="00F92B80">
              <w:t>Estimated Pound</w:t>
            </w:r>
            <w:r w:rsidR="0028433A">
              <w:t>s</w:t>
            </w:r>
            <w:r w:rsidRPr="00F92B80">
              <w:t xml:space="preserve"> of Garments Cleaned Annually</w:t>
            </w:r>
          </w:p>
        </w:tc>
        <w:tc>
          <w:tcPr>
            <w:tcW w:w="1460" w:type="dxa"/>
            <w:tcBorders>
              <w:top w:val="single" w:sz="4" w:space="0" w:color="auto"/>
              <w:left w:val="nil"/>
              <w:right w:val="single" w:sz="4" w:space="0" w:color="auto"/>
            </w:tcBorders>
            <w:shd w:val="clear" w:color="000000" w:fill="48A9C5"/>
            <w:vAlign w:val="center"/>
          </w:tcPr>
          <w:p w:rsidR="00F92B80" w:rsidRPr="00F92B80" w:rsidP="00CB1C05" w14:paraId="7B9CE6EC" w14:textId="77777777">
            <w:pPr>
              <w:pStyle w:val="TableSubtitle"/>
            </w:pPr>
            <w:r w:rsidRPr="00F92B80">
              <w:t>PCE Solvent Cost</w:t>
            </w:r>
          </w:p>
        </w:tc>
        <w:tc>
          <w:tcPr>
            <w:tcW w:w="1460" w:type="dxa"/>
            <w:tcBorders>
              <w:top w:val="single" w:sz="4" w:space="0" w:color="auto"/>
              <w:left w:val="nil"/>
              <w:right w:val="single" w:sz="4" w:space="0" w:color="auto"/>
            </w:tcBorders>
            <w:shd w:val="clear" w:color="000000" w:fill="48A9C5"/>
            <w:vAlign w:val="center"/>
          </w:tcPr>
          <w:p w:rsidR="00F92B80" w:rsidRPr="00F92B80" w:rsidP="00CB1C05" w14:paraId="4D53DD07" w14:textId="77777777">
            <w:pPr>
              <w:pStyle w:val="TableSubtitle"/>
            </w:pPr>
            <w:r w:rsidRPr="00F92B80">
              <w:t>PCE Electricity Costs</w:t>
            </w:r>
          </w:p>
        </w:tc>
        <w:tc>
          <w:tcPr>
            <w:tcW w:w="1460" w:type="dxa"/>
            <w:tcBorders>
              <w:top w:val="single" w:sz="4" w:space="0" w:color="auto"/>
              <w:left w:val="nil"/>
              <w:right w:val="single" w:sz="4" w:space="0" w:color="auto"/>
            </w:tcBorders>
            <w:shd w:val="clear" w:color="000000" w:fill="48A9C5"/>
            <w:vAlign w:val="center"/>
          </w:tcPr>
          <w:p w:rsidR="00F92B80" w:rsidRPr="00F92B80" w:rsidP="00CB1C05" w14:paraId="25532199" w14:textId="77777777">
            <w:pPr>
              <w:pStyle w:val="TableSubtitle"/>
            </w:pPr>
            <w:r w:rsidRPr="00F92B80">
              <w:t>PCE Gas Costs</w:t>
            </w:r>
          </w:p>
        </w:tc>
        <w:tc>
          <w:tcPr>
            <w:tcW w:w="1460" w:type="dxa"/>
            <w:tcBorders>
              <w:top w:val="single" w:sz="4" w:space="0" w:color="auto"/>
              <w:left w:val="nil"/>
              <w:right w:val="single" w:sz="4" w:space="0" w:color="auto"/>
            </w:tcBorders>
            <w:shd w:val="clear" w:color="000000" w:fill="48A9C5"/>
            <w:vAlign w:val="center"/>
          </w:tcPr>
          <w:p w:rsidR="00F92B80" w:rsidRPr="00F92B80" w:rsidP="00CB1C05" w14:paraId="013CAC13" w14:textId="77777777">
            <w:pPr>
              <w:pStyle w:val="TableSubtitle"/>
            </w:pPr>
            <w:r w:rsidRPr="00F92B80">
              <w:t>Hydrocarbon Solvent Cost</w:t>
            </w:r>
          </w:p>
        </w:tc>
        <w:tc>
          <w:tcPr>
            <w:tcW w:w="1460" w:type="dxa"/>
            <w:tcBorders>
              <w:top w:val="single" w:sz="4" w:space="0" w:color="auto"/>
              <w:left w:val="nil"/>
              <w:right w:val="single" w:sz="4" w:space="0" w:color="auto"/>
            </w:tcBorders>
            <w:shd w:val="clear" w:color="000000" w:fill="48A9C5"/>
            <w:vAlign w:val="center"/>
          </w:tcPr>
          <w:p w:rsidR="00F92B80" w:rsidRPr="00F92B80" w:rsidP="00CB1C05" w14:paraId="0FA1FEF1" w14:textId="77777777">
            <w:pPr>
              <w:pStyle w:val="TableSubtitle"/>
            </w:pPr>
            <w:r w:rsidRPr="00F92B80">
              <w:t>Hydrocarbon Electricity Costs</w:t>
            </w:r>
          </w:p>
        </w:tc>
        <w:tc>
          <w:tcPr>
            <w:tcW w:w="1460" w:type="dxa"/>
            <w:tcBorders>
              <w:top w:val="single" w:sz="4" w:space="0" w:color="auto"/>
              <w:left w:val="nil"/>
              <w:right w:val="single" w:sz="4" w:space="0" w:color="auto"/>
            </w:tcBorders>
            <w:shd w:val="clear" w:color="000000" w:fill="48A9C5"/>
            <w:vAlign w:val="center"/>
          </w:tcPr>
          <w:p w:rsidR="00930E26" w:rsidRPr="008279C0" w:rsidP="00CB1C05" w14:paraId="54BE1335" w14:textId="77777777">
            <w:pPr>
              <w:pStyle w:val="TableSubtitle"/>
            </w:pPr>
            <w:r w:rsidRPr="00F92B80">
              <w:t>Hydrocarbon Gas Costs</w:t>
            </w:r>
          </w:p>
        </w:tc>
      </w:tr>
      <w:tr w14:paraId="619150C4" w14:textId="77777777" w:rsidTr="00317B3B">
        <w:tblPrEx>
          <w:tblW w:w="13140" w:type="dxa"/>
          <w:tblLayout w:type="fixed"/>
          <w:tblLook w:val="04A0"/>
        </w:tblPrEx>
        <w:trPr>
          <w:trHeight w:val="260"/>
          <w:tblHeader/>
        </w:trPr>
        <w:tc>
          <w:tcPr>
            <w:tcW w:w="1460" w:type="dxa"/>
            <w:tcBorders>
              <w:left w:val="single" w:sz="4" w:space="0" w:color="auto"/>
              <w:right w:val="single" w:sz="4" w:space="0" w:color="auto"/>
            </w:tcBorders>
            <w:shd w:val="clear" w:color="000000" w:fill="48A9C5"/>
            <w:vAlign w:val="center"/>
          </w:tcPr>
          <w:p w:rsidR="0089142E" w:rsidRPr="00F92B80" w:rsidP="00CB1C05" w14:paraId="10FFF023" w14:textId="77777777">
            <w:pPr>
              <w:pStyle w:val="TableSubtitle"/>
            </w:pPr>
            <w:r w:rsidRPr="00F92B80">
              <w:t> </w:t>
            </w:r>
          </w:p>
        </w:tc>
        <w:tc>
          <w:tcPr>
            <w:tcW w:w="1460" w:type="dxa"/>
            <w:tcBorders>
              <w:left w:val="nil"/>
              <w:right w:val="single" w:sz="4" w:space="0" w:color="auto"/>
            </w:tcBorders>
            <w:shd w:val="clear" w:color="000000" w:fill="48A9C5"/>
            <w:vAlign w:val="center"/>
          </w:tcPr>
          <w:p w:rsidR="0089142E" w:rsidRPr="00F92B80" w:rsidP="00CB1C05" w14:paraId="45AC1A8C" w14:textId="77777777">
            <w:pPr>
              <w:pStyle w:val="TableSubtitle"/>
            </w:pPr>
            <w:r w:rsidRPr="00F92B80">
              <w:t> </w:t>
            </w:r>
          </w:p>
        </w:tc>
        <w:tc>
          <w:tcPr>
            <w:tcW w:w="1460" w:type="dxa"/>
            <w:tcBorders>
              <w:left w:val="nil"/>
              <w:right w:val="single" w:sz="4" w:space="0" w:color="auto"/>
            </w:tcBorders>
            <w:shd w:val="clear" w:color="000000" w:fill="48A9C5"/>
            <w:vAlign w:val="center"/>
          </w:tcPr>
          <w:p w:rsidR="0089142E" w:rsidRPr="0089142E" w:rsidP="00CB1C05" w14:paraId="768350A9" w14:textId="77777777">
            <w:pPr>
              <w:pStyle w:val="TableSubtitle"/>
            </w:pPr>
            <w:r w:rsidRPr="0089142E">
              <w:t> 1,352 × (a)</w:t>
            </w:r>
          </w:p>
        </w:tc>
        <w:tc>
          <w:tcPr>
            <w:tcW w:w="1460" w:type="dxa"/>
            <w:tcBorders>
              <w:left w:val="nil"/>
              <w:right w:val="single" w:sz="4" w:space="0" w:color="auto"/>
            </w:tcBorders>
            <w:shd w:val="clear" w:color="000000" w:fill="48A9C5"/>
            <w:vAlign w:val="center"/>
          </w:tcPr>
          <w:p w:rsidR="0089142E" w:rsidRPr="0089142E" w:rsidP="00CB1C05" w14:paraId="26BA6180" w14:textId="77777777">
            <w:pPr>
              <w:pStyle w:val="TableSubtitle"/>
            </w:pPr>
            <w:r w:rsidRPr="0089142E">
              <w:t>$17.99/</w:t>
            </w:r>
            <w:r w:rsidR="008B552C">
              <w:t>g</w:t>
            </w:r>
            <w:r w:rsidRPr="0089142E">
              <w:t>allon</w:t>
            </w:r>
          </w:p>
        </w:tc>
        <w:tc>
          <w:tcPr>
            <w:tcW w:w="1460" w:type="dxa"/>
            <w:tcBorders>
              <w:left w:val="nil"/>
              <w:right w:val="single" w:sz="4" w:space="0" w:color="auto"/>
            </w:tcBorders>
            <w:shd w:val="clear" w:color="000000" w:fill="48A9C5"/>
            <w:vAlign w:val="center"/>
          </w:tcPr>
          <w:p w:rsidR="0089142E" w:rsidRPr="0089142E" w:rsidP="00CB1C05" w14:paraId="573B39F3" w14:textId="77777777">
            <w:pPr>
              <w:pStyle w:val="TableSubtitle"/>
            </w:pPr>
            <w:r w:rsidRPr="0089142E">
              <w:t xml:space="preserve">0.0687 × </w:t>
            </w:r>
            <w:r w:rsidR="00950B40">
              <w:t>(c)</w:t>
            </w:r>
            <w:r w:rsidRPr="0089142E">
              <w:t xml:space="preserve"> + 1,477</w:t>
            </w:r>
          </w:p>
        </w:tc>
        <w:tc>
          <w:tcPr>
            <w:tcW w:w="1460" w:type="dxa"/>
            <w:tcBorders>
              <w:left w:val="nil"/>
              <w:right w:val="single" w:sz="4" w:space="0" w:color="auto"/>
            </w:tcBorders>
            <w:shd w:val="clear" w:color="000000" w:fill="48A9C5"/>
            <w:vAlign w:val="center"/>
          </w:tcPr>
          <w:p w:rsidR="0089142E" w:rsidRPr="0089142E" w:rsidP="00CB1C05" w14:paraId="162AFFF0" w14:textId="77777777">
            <w:pPr>
              <w:pStyle w:val="TableSubtitle"/>
            </w:pPr>
            <w:r w:rsidRPr="0089142E">
              <w:t>0.0657 × (c) + 1,399</w:t>
            </w:r>
          </w:p>
        </w:tc>
        <w:tc>
          <w:tcPr>
            <w:tcW w:w="1460" w:type="dxa"/>
            <w:tcBorders>
              <w:left w:val="nil"/>
              <w:right w:val="single" w:sz="4" w:space="0" w:color="auto"/>
            </w:tcBorders>
            <w:shd w:val="clear" w:color="000000" w:fill="48A9C5"/>
            <w:vAlign w:val="center"/>
          </w:tcPr>
          <w:p w:rsidR="0089142E" w:rsidRPr="0089142E" w:rsidP="00CB1C05" w14:paraId="0AA959CE" w14:textId="77777777">
            <w:pPr>
              <w:pStyle w:val="TableSubtitle"/>
            </w:pPr>
            <w:r w:rsidRPr="0089142E">
              <w:t>$18.60/</w:t>
            </w:r>
            <w:r w:rsidR="008B552C">
              <w:t>g</w:t>
            </w:r>
            <w:r w:rsidRPr="0089142E">
              <w:t>allon</w:t>
            </w:r>
          </w:p>
        </w:tc>
        <w:tc>
          <w:tcPr>
            <w:tcW w:w="1460" w:type="dxa"/>
            <w:tcBorders>
              <w:left w:val="nil"/>
              <w:right w:val="single" w:sz="4" w:space="0" w:color="auto"/>
            </w:tcBorders>
            <w:shd w:val="clear" w:color="000000" w:fill="48A9C5"/>
            <w:vAlign w:val="center"/>
          </w:tcPr>
          <w:p w:rsidR="0089142E" w:rsidRPr="0089142E" w:rsidP="00CB1C05" w14:paraId="1DE6EF7B" w14:textId="77777777">
            <w:pPr>
              <w:pStyle w:val="TableSubtitle"/>
            </w:pPr>
            <w:r w:rsidRPr="0089142E">
              <w:t>133.4% × (e)</w:t>
            </w:r>
          </w:p>
        </w:tc>
        <w:tc>
          <w:tcPr>
            <w:tcW w:w="1460" w:type="dxa"/>
            <w:tcBorders>
              <w:left w:val="nil"/>
              <w:right w:val="single" w:sz="4" w:space="0" w:color="auto"/>
            </w:tcBorders>
            <w:shd w:val="clear" w:color="000000" w:fill="48A9C5"/>
            <w:vAlign w:val="center"/>
          </w:tcPr>
          <w:p w:rsidR="0089142E" w:rsidRPr="0089142E" w:rsidP="00CB1C05" w14:paraId="3F7E0BA3" w14:textId="77777777">
            <w:pPr>
              <w:pStyle w:val="TableSubtitle"/>
            </w:pPr>
            <w:r w:rsidRPr="0089142E">
              <w:t>109.2% × (f)</w:t>
            </w:r>
          </w:p>
        </w:tc>
      </w:tr>
      <w:tr w14:paraId="5E1C2EAD" w14:textId="77777777" w:rsidTr="00317B3B">
        <w:tblPrEx>
          <w:tblW w:w="13140" w:type="dxa"/>
          <w:tblLayout w:type="fixed"/>
          <w:tblLook w:val="04A0"/>
        </w:tblPrEx>
        <w:trPr>
          <w:trHeight w:val="260"/>
          <w:tblHeader/>
        </w:trPr>
        <w:tc>
          <w:tcPr>
            <w:tcW w:w="1460" w:type="dxa"/>
            <w:tcBorders>
              <w:left w:val="single" w:sz="4" w:space="0" w:color="auto"/>
              <w:bottom w:val="single" w:sz="4" w:space="0" w:color="auto"/>
              <w:right w:val="single" w:sz="4" w:space="0" w:color="auto"/>
            </w:tcBorders>
            <w:shd w:val="clear" w:color="000000" w:fill="48A9C5"/>
            <w:vAlign w:val="center"/>
          </w:tcPr>
          <w:p w:rsidR="00F92B80" w:rsidRPr="00F92B80" w:rsidP="00CB1C05" w14:paraId="1ED46644" w14:textId="77777777">
            <w:pPr>
              <w:pStyle w:val="TableSubtitle"/>
            </w:pPr>
            <w:r w:rsidRPr="00F92B80">
              <w:t>(a)</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55640A3B" w14:textId="77777777">
            <w:pPr>
              <w:pStyle w:val="TableSubtitle"/>
            </w:pPr>
            <w:r w:rsidRPr="00F92B80">
              <w:t>(b)</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79E956DE" w14:textId="77777777">
            <w:pPr>
              <w:pStyle w:val="TableSubtitle"/>
            </w:pPr>
            <w:r w:rsidRPr="00F92B80">
              <w:t>(c)</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07B66FE6" w14:textId="77777777">
            <w:pPr>
              <w:pStyle w:val="TableSubtitle"/>
            </w:pPr>
            <w:r w:rsidRPr="00F92B80">
              <w:t>(d)</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7CEF77BC" w14:textId="77777777">
            <w:pPr>
              <w:pStyle w:val="TableSubtitle"/>
            </w:pPr>
            <w:r w:rsidRPr="00F92B80">
              <w:t>(e)</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09D15572" w14:textId="77777777">
            <w:pPr>
              <w:pStyle w:val="TableSubtitle"/>
            </w:pPr>
            <w:r w:rsidRPr="00F92B80">
              <w:t>(f)</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3EC7AA7D" w14:textId="77777777">
            <w:pPr>
              <w:pStyle w:val="TableSubtitle"/>
            </w:pPr>
            <w:r w:rsidRPr="00F92B80">
              <w:t>(g)</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0CE46078" w14:textId="77777777">
            <w:pPr>
              <w:pStyle w:val="TableSubtitle"/>
            </w:pPr>
            <w:r w:rsidRPr="00F92B80">
              <w:t>(h)</w:t>
            </w:r>
          </w:p>
        </w:tc>
        <w:tc>
          <w:tcPr>
            <w:tcW w:w="1460" w:type="dxa"/>
            <w:tcBorders>
              <w:left w:val="nil"/>
              <w:bottom w:val="single" w:sz="4" w:space="0" w:color="auto"/>
              <w:right w:val="single" w:sz="4" w:space="0" w:color="auto"/>
            </w:tcBorders>
            <w:shd w:val="clear" w:color="000000" w:fill="48A9C5"/>
            <w:vAlign w:val="center"/>
          </w:tcPr>
          <w:p w:rsidR="00F92B80" w:rsidRPr="00F92B80" w:rsidP="00CB1C05" w14:paraId="30559404" w14:textId="77777777">
            <w:pPr>
              <w:pStyle w:val="TableSubtitle"/>
            </w:pPr>
            <w:r w:rsidRPr="00F92B80">
              <w:t>(i)</w:t>
            </w:r>
          </w:p>
        </w:tc>
      </w:tr>
      <w:tr w14:paraId="30E95F1C"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7A3778CA" w14:textId="77777777">
            <w:pPr>
              <w:pStyle w:val="RTableTextAbt"/>
              <w:ind w:right="135"/>
            </w:pPr>
            <w:r>
              <w:rPr>
                <w:szCs w:val="18"/>
              </w:rPr>
              <w:t>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3D21C456" w14:textId="77777777">
            <w:pPr>
              <w:pStyle w:val="RTableTextAbt"/>
              <w:ind w:right="135"/>
            </w:pPr>
            <w:r>
              <w:rPr>
                <w:szCs w:val="18"/>
              </w:rPr>
              <w:t>0.35%</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375E0E5" w14:textId="77777777">
            <w:pPr>
              <w:pStyle w:val="RTableTextAbt"/>
              <w:ind w:right="135"/>
            </w:pPr>
            <w:r>
              <w:rPr>
                <w:szCs w:val="18"/>
              </w:rPr>
              <w:t>6,76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C41A03C" w14:textId="77777777">
            <w:pPr>
              <w:pStyle w:val="RTableTextAbt"/>
              <w:ind w:right="135"/>
            </w:pPr>
            <w:r>
              <w:rPr>
                <w:szCs w:val="18"/>
              </w:rPr>
              <w:t xml:space="preserve">$9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CACFEFB" w14:textId="77777777">
            <w:pPr>
              <w:pStyle w:val="RTableTextAbt"/>
              <w:ind w:right="135"/>
            </w:pPr>
            <w:r>
              <w:rPr>
                <w:szCs w:val="18"/>
              </w:rPr>
              <w:t xml:space="preserve">$1,99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03BEAD4B" w14:textId="77777777">
            <w:pPr>
              <w:pStyle w:val="RTableTextAbt"/>
              <w:ind w:right="135"/>
            </w:pPr>
            <w:r>
              <w:rPr>
                <w:szCs w:val="18"/>
              </w:rPr>
              <w:t xml:space="preserve">$1,97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50ABC03" w14:textId="77777777">
            <w:pPr>
              <w:pStyle w:val="RTableTextAbt"/>
              <w:ind w:right="135"/>
            </w:pPr>
            <w:r>
              <w:rPr>
                <w:szCs w:val="18"/>
              </w:rPr>
              <w:t xml:space="preserve">$9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7DB878C" w14:textId="77777777">
            <w:pPr>
              <w:pStyle w:val="RTableTextAbt"/>
              <w:ind w:right="135"/>
            </w:pPr>
            <w:r>
              <w:rPr>
                <w:szCs w:val="18"/>
              </w:rPr>
              <w:t xml:space="preserve">$2,66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BEBD223" w14:textId="77777777">
            <w:pPr>
              <w:pStyle w:val="RTableTextAbt"/>
              <w:ind w:right="135"/>
            </w:pPr>
            <w:r>
              <w:rPr>
                <w:szCs w:val="18"/>
              </w:rPr>
              <w:t xml:space="preserve">$2,154 </w:t>
            </w:r>
          </w:p>
        </w:tc>
      </w:tr>
      <w:tr w14:paraId="3865C5B4"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03F27936" w14:textId="77777777">
            <w:pPr>
              <w:pStyle w:val="RTableTextAbt"/>
              <w:ind w:right="135"/>
            </w:pPr>
            <w:r>
              <w:rPr>
                <w:szCs w:val="18"/>
              </w:rPr>
              <w:t>1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0820BD66" w14:textId="77777777">
            <w:pPr>
              <w:pStyle w:val="RTableTextAbt"/>
              <w:ind w:right="135"/>
            </w:pPr>
            <w:r>
              <w:rPr>
                <w:szCs w:val="18"/>
              </w:rPr>
              <w:t>2.95%</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B0EAF0B" w14:textId="77777777">
            <w:pPr>
              <w:pStyle w:val="RTableTextAbt"/>
              <w:ind w:right="135"/>
            </w:pPr>
            <w:r>
              <w:rPr>
                <w:szCs w:val="18"/>
              </w:rPr>
              <w:t>13,52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D5E33A8" w14:textId="77777777">
            <w:pPr>
              <w:pStyle w:val="RTableTextAbt"/>
              <w:ind w:right="135"/>
            </w:pPr>
            <w:r>
              <w:rPr>
                <w:szCs w:val="18"/>
              </w:rPr>
              <w:t xml:space="preserve">$18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11F074D9" w14:textId="77777777">
            <w:pPr>
              <w:pStyle w:val="RTableTextAbt"/>
              <w:ind w:right="135"/>
            </w:pPr>
            <w:r>
              <w:rPr>
                <w:szCs w:val="18"/>
              </w:rPr>
              <w:t xml:space="preserve">$2,511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50BF60E1" w14:textId="77777777">
            <w:pPr>
              <w:pStyle w:val="RTableTextAbt"/>
              <w:ind w:right="135"/>
            </w:pPr>
            <w:r>
              <w:rPr>
                <w:szCs w:val="18"/>
              </w:rPr>
              <w:t xml:space="preserve">$2,547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8F46C7B" w14:textId="77777777">
            <w:pPr>
              <w:pStyle w:val="RTableTextAbt"/>
              <w:ind w:right="135"/>
            </w:pPr>
            <w:r>
              <w:rPr>
                <w:szCs w:val="18"/>
              </w:rPr>
              <w:t xml:space="preserve">$18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3F2953C" w14:textId="77777777">
            <w:pPr>
              <w:pStyle w:val="RTableTextAbt"/>
              <w:ind w:right="135"/>
            </w:pPr>
            <w:r>
              <w:rPr>
                <w:szCs w:val="18"/>
              </w:rPr>
              <w:t xml:space="preserve">$3,35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C53DD82" w14:textId="77777777">
            <w:pPr>
              <w:pStyle w:val="RTableTextAbt"/>
              <w:ind w:right="135"/>
            </w:pPr>
            <w:r>
              <w:rPr>
                <w:szCs w:val="18"/>
              </w:rPr>
              <w:t xml:space="preserve">$2,781 </w:t>
            </w:r>
          </w:p>
        </w:tc>
      </w:tr>
      <w:tr w14:paraId="758E2F2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335E5F6F" w14:textId="77777777">
            <w:pPr>
              <w:pStyle w:val="RTableTextAbt"/>
              <w:ind w:right="135"/>
            </w:pPr>
            <w:r>
              <w:rPr>
                <w:szCs w:val="18"/>
              </w:rPr>
              <w:t>13.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46800562"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85B5532" w14:textId="77777777">
            <w:pPr>
              <w:pStyle w:val="RTableTextAbt"/>
              <w:ind w:right="135"/>
            </w:pPr>
            <w:r>
              <w:rPr>
                <w:szCs w:val="18"/>
              </w:rPr>
              <w:t>18,252</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2E03BC7" w14:textId="77777777">
            <w:pPr>
              <w:pStyle w:val="RTableTextAbt"/>
              <w:ind w:right="135"/>
            </w:pPr>
            <w:r>
              <w:rPr>
                <w:szCs w:val="18"/>
              </w:rPr>
              <w:t xml:space="preserve">$2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0F620841" w14:textId="77777777">
            <w:pPr>
              <w:pStyle w:val="RTableTextAbt"/>
              <w:ind w:right="135"/>
            </w:pPr>
            <w:r>
              <w:rPr>
                <w:szCs w:val="18"/>
              </w:rPr>
              <w:t xml:space="preserve">$2,87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3EE3599D" w14:textId="77777777">
            <w:pPr>
              <w:pStyle w:val="RTableTextAbt"/>
              <w:ind w:right="135"/>
            </w:pPr>
            <w:r>
              <w:rPr>
                <w:szCs w:val="18"/>
              </w:rPr>
              <w:t xml:space="preserve">$2,94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2F1B820" w14:textId="77777777">
            <w:pPr>
              <w:pStyle w:val="RTableTextAbt"/>
              <w:ind w:right="135"/>
            </w:pPr>
            <w:r>
              <w:rPr>
                <w:szCs w:val="18"/>
              </w:rPr>
              <w:t xml:space="preserve">$251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E31602A" w14:textId="77777777">
            <w:pPr>
              <w:pStyle w:val="RTableTextAbt"/>
              <w:ind w:right="135"/>
            </w:pPr>
            <w:r>
              <w:rPr>
                <w:szCs w:val="18"/>
              </w:rPr>
              <w:t xml:space="preserve">$3,83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7432278" w14:textId="77777777">
            <w:pPr>
              <w:pStyle w:val="RTableTextAbt"/>
              <w:ind w:right="135"/>
            </w:pPr>
            <w:r>
              <w:rPr>
                <w:szCs w:val="18"/>
              </w:rPr>
              <w:t xml:space="preserve">$3,220 </w:t>
            </w:r>
          </w:p>
        </w:tc>
      </w:tr>
      <w:tr w14:paraId="66F7E78E"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6AB30783" w14:textId="77777777">
            <w:pPr>
              <w:pStyle w:val="RTableTextAbt"/>
              <w:ind w:right="135"/>
            </w:pPr>
            <w:r>
              <w:rPr>
                <w:szCs w:val="18"/>
              </w:rPr>
              <w:t>1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7134169C" w14:textId="77777777">
            <w:pPr>
              <w:pStyle w:val="RTableTextAbt"/>
              <w:ind w:right="135"/>
            </w:pPr>
            <w:r>
              <w:rPr>
                <w:szCs w:val="18"/>
              </w:rPr>
              <w:t>6.85%</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6545FB2" w14:textId="77777777">
            <w:pPr>
              <w:pStyle w:val="RTableTextAbt"/>
              <w:ind w:right="135"/>
            </w:pPr>
            <w:r>
              <w:rPr>
                <w:szCs w:val="18"/>
              </w:rPr>
              <w:t>20,28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DE827C7" w14:textId="77777777">
            <w:pPr>
              <w:pStyle w:val="RTableTextAbt"/>
              <w:ind w:right="135"/>
            </w:pPr>
            <w:r>
              <w:rPr>
                <w:szCs w:val="18"/>
              </w:rPr>
              <w:t xml:space="preserve">$27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6E4AB75C" w14:textId="77777777">
            <w:pPr>
              <w:pStyle w:val="RTableTextAbt"/>
              <w:ind w:right="135"/>
            </w:pPr>
            <w:r>
              <w:rPr>
                <w:szCs w:val="18"/>
              </w:rPr>
              <w:t xml:space="preserve">$3,02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43693BDC" w14:textId="77777777">
            <w:pPr>
              <w:pStyle w:val="RTableTextAbt"/>
              <w:ind w:right="135"/>
            </w:pPr>
            <w:r>
              <w:rPr>
                <w:szCs w:val="18"/>
              </w:rPr>
              <w:t xml:space="preserve">$3,121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72A2F14" w14:textId="77777777">
            <w:pPr>
              <w:pStyle w:val="RTableTextAbt"/>
              <w:ind w:right="135"/>
            </w:pPr>
            <w:r>
              <w:rPr>
                <w:szCs w:val="18"/>
              </w:rPr>
              <w:t xml:space="preserve">$27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85CE908" w14:textId="77777777">
            <w:pPr>
              <w:pStyle w:val="RTableTextAbt"/>
              <w:ind w:right="135"/>
            </w:pPr>
            <w:r>
              <w:rPr>
                <w:szCs w:val="18"/>
              </w:rPr>
              <w:t xml:space="preserve">$4,04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F64BEC8" w14:textId="77777777">
            <w:pPr>
              <w:pStyle w:val="RTableTextAbt"/>
              <w:ind w:right="135"/>
            </w:pPr>
            <w:r>
              <w:rPr>
                <w:szCs w:val="18"/>
              </w:rPr>
              <w:t xml:space="preserve">$3,408 </w:t>
            </w:r>
          </w:p>
        </w:tc>
      </w:tr>
      <w:tr w14:paraId="6B639074"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4F7B17D0" w14:textId="77777777">
            <w:pPr>
              <w:pStyle w:val="RTableTextAbt"/>
              <w:ind w:right="135"/>
            </w:pPr>
            <w:r>
              <w:rPr>
                <w:szCs w:val="18"/>
              </w:rPr>
              <w:t>2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404D6F9D" w14:textId="77777777">
            <w:pPr>
              <w:pStyle w:val="RTableTextAbt"/>
              <w:ind w:right="135"/>
            </w:pPr>
            <w:r>
              <w:rPr>
                <w:szCs w:val="18"/>
              </w:rPr>
              <w:t>4.96%</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5BFA6D5" w14:textId="77777777">
            <w:pPr>
              <w:pStyle w:val="RTableTextAbt"/>
              <w:ind w:right="135"/>
            </w:pPr>
            <w:r>
              <w:rPr>
                <w:szCs w:val="18"/>
              </w:rPr>
              <w:t>27,04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470408C" w14:textId="77777777">
            <w:pPr>
              <w:pStyle w:val="RTableTextAbt"/>
              <w:ind w:right="135"/>
            </w:pPr>
            <w:r>
              <w:rPr>
                <w:szCs w:val="18"/>
              </w:rPr>
              <w:t xml:space="preserve">$36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1692EC5" w14:textId="77777777">
            <w:pPr>
              <w:pStyle w:val="RTableTextAbt"/>
              <w:ind w:right="135"/>
            </w:pPr>
            <w:r>
              <w:rPr>
                <w:szCs w:val="18"/>
              </w:rPr>
              <w:t xml:space="preserve">$3,54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6B343BB1" w14:textId="77777777">
            <w:pPr>
              <w:pStyle w:val="RTableTextAbt"/>
              <w:ind w:right="135"/>
            </w:pPr>
            <w:r>
              <w:rPr>
                <w:szCs w:val="18"/>
              </w:rPr>
              <w:t xml:space="preserve">$3,695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DE2E684" w14:textId="77777777">
            <w:pPr>
              <w:pStyle w:val="RTableTextAbt"/>
              <w:ind w:right="135"/>
            </w:pPr>
            <w:r>
              <w:rPr>
                <w:szCs w:val="18"/>
              </w:rPr>
              <w:t xml:space="preserve">$372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4B2417A" w14:textId="77777777">
            <w:pPr>
              <w:pStyle w:val="RTableTextAbt"/>
              <w:ind w:right="135"/>
            </w:pPr>
            <w:r>
              <w:rPr>
                <w:szCs w:val="18"/>
              </w:rPr>
              <w:t xml:space="preserve">$4,73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586B1E6" w14:textId="77777777">
            <w:pPr>
              <w:pStyle w:val="RTableTextAbt"/>
              <w:ind w:right="135"/>
            </w:pPr>
            <w:r>
              <w:rPr>
                <w:szCs w:val="18"/>
              </w:rPr>
              <w:t xml:space="preserve">$4,035 </w:t>
            </w:r>
          </w:p>
        </w:tc>
      </w:tr>
      <w:tr w14:paraId="180F49E7"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65A9B26A" w14:textId="77777777">
            <w:pPr>
              <w:pStyle w:val="RTableTextAbt"/>
              <w:ind w:right="135"/>
            </w:pPr>
            <w:r>
              <w:rPr>
                <w:szCs w:val="18"/>
              </w:rPr>
              <w:t>2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3A2E8B83" w14:textId="77777777">
            <w:pPr>
              <w:pStyle w:val="RTableTextAbt"/>
              <w:ind w:right="135"/>
            </w:pPr>
            <w:r>
              <w:rPr>
                <w:szCs w:val="18"/>
              </w:rPr>
              <w:t>4.49%</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6AAF5DC" w14:textId="77777777">
            <w:pPr>
              <w:pStyle w:val="RTableTextAbt"/>
              <w:ind w:right="135"/>
            </w:pPr>
            <w:r>
              <w:rPr>
                <w:szCs w:val="18"/>
              </w:rPr>
              <w:t>33,80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7A6C787" w14:textId="77777777">
            <w:pPr>
              <w:pStyle w:val="RTableTextAbt"/>
              <w:ind w:right="135"/>
            </w:pPr>
            <w:r>
              <w:rPr>
                <w:szCs w:val="18"/>
              </w:rPr>
              <w:t xml:space="preserve">$45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44127EA" w14:textId="77777777">
            <w:pPr>
              <w:pStyle w:val="RTableTextAbt"/>
              <w:ind w:right="135"/>
            </w:pPr>
            <w:r>
              <w:rPr>
                <w:szCs w:val="18"/>
              </w:rPr>
              <w:t xml:space="preserve">$4,06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2A4F361" w14:textId="77777777">
            <w:pPr>
              <w:pStyle w:val="RTableTextAbt"/>
              <w:ind w:right="135"/>
            </w:pPr>
            <w:r>
              <w:rPr>
                <w:szCs w:val="18"/>
              </w:rPr>
              <w:t xml:space="preserve">$4,26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D19B2FF" w14:textId="77777777">
            <w:pPr>
              <w:pStyle w:val="RTableTextAbt"/>
              <w:ind w:right="135"/>
            </w:pPr>
            <w:r>
              <w:rPr>
                <w:szCs w:val="18"/>
              </w:rPr>
              <w:t xml:space="preserve">$465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DF4A3B3" w14:textId="77777777">
            <w:pPr>
              <w:pStyle w:val="RTableTextAbt"/>
              <w:ind w:right="135"/>
            </w:pPr>
            <w:r>
              <w:rPr>
                <w:szCs w:val="18"/>
              </w:rPr>
              <w:t xml:space="preserve">$5,42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D38D34F" w14:textId="77777777">
            <w:pPr>
              <w:pStyle w:val="RTableTextAbt"/>
              <w:ind w:right="135"/>
            </w:pPr>
            <w:r>
              <w:rPr>
                <w:szCs w:val="18"/>
              </w:rPr>
              <w:t xml:space="preserve">$4,661 </w:t>
            </w:r>
          </w:p>
        </w:tc>
      </w:tr>
      <w:tr w14:paraId="7E07A369"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1D92F258" w14:textId="77777777">
            <w:pPr>
              <w:pStyle w:val="RTableTextAbt"/>
              <w:ind w:right="135"/>
            </w:pPr>
            <w:r>
              <w:rPr>
                <w:szCs w:val="18"/>
              </w:rPr>
              <w:t>3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2967E220" w14:textId="77777777">
            <w:pPr>
              <w:pStyle w:val="RTableTextAbt"/>
              <w:ind w:right="135"/>
            </w:pPr>
            <w:r>
              <w:rPr>
                <w:szCs w:val="18"/>
              </w:rPr>
              <w:t>12.16%</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15ABC65" w14:textId="77777777">
            <w:pPr>
              <w:pStyle w:val="RTableTextAbt"/>
              <w:ind w:right="135"/>
            </w:pPr>
            <w:r>
              <w:rPr>
                <w:szCs w:val="18"/>
              </w:rPr>
              <w:t>40,56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0FA2F34" w14:textId="77777777">
            <w:pPr>
              <w:pStyle w:val="RTableTextAbt"/>
              <w:ind w:right="135"/>
            </w:pPr>
            <w:r>
              <w:rPr>
                <w:szCs w:val="18"/>
              </w:rPr>
              <w:t xml:space="preserve">$54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8F1C6C9" w14:textId="77777777">
            <w:pPr>
              <w:pStyle w:val="RTableTextAbt"/>
              <w:ind w:right="135"/>
            </w:pPr>
            <w:r>
              <w:rPr>
                <w:szCs w:val="18"/>
              </w:rPr>
              <w:t xml:space="preserve">$4,58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6E64189C" w14:textId="77777777">
            <w:pPr>
              <w:pStyle w:val="RTableTextAbt"/>
              <w:ind w:right="135"/>
            </w:pPr>
            <w:r>
              <w:rPr>
                <w:szCs w:val="18"/>
              </w:rPr>
              <w:t xml:space="preserve">$4,8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11101CD" w14:textId="77777777">
            <w:pPr>
              <w:pStyle w:val="RTableTextAbt"/>
              <w:ind w:right="135"/>
            </w:pPr>
            <w:r>
              <w:rPr>
                <w:szCs w:val="18"/>
              </w:rPr>
              <w:t xml:space="preserve">$55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47EC2F4" w14:textId="77777777">
            <w:pPr>
              <w:pStyle w:val="RTableTextAbt"/>
              <w:ind w:right="135"/>
            </w:pPr>
            <w:r>
              <w:rPr>
                <w:szCs w:val="18"/>
              </w:rPr>
              <w:t xml:space="preserve">$6,11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E09EE4C" w14:textId="77777777">
            <w:pPr>
              <w:pStyle w:val="RTableTextAbt"/>
              <w:ind w:right="135"/>
            </w:pPr>
            <w:r>
              <w:rPr>
                <w:szCs w:val="18"/>
              </w:rPr>
              <w:t xml:space="preserve">$5,288 </w:t>
            </w:r>
          </w:p>
        </w:tc>
      </w:tr>
      <w:tr w14:paraId="443114FD"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0614F021" w14:textId="77777777">
            <w:pPr>
              <w:pStyle w:val="RTableTextAbt"/>
              <w:ind w:right="135"/>
            </w:pPr>
            <w:r>
              <w:rPr>
                <w:szCs w:val="18"/>
              </w:rPr>
              <w:t>3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6C4CD490" w14:textId="77777777">
            <w:pPr>
              <w:pStyle w:val="RTableTextAbt"/>
              <w:ind w:right="135"/>
            </w:pPr>
            <w:r>
              <w:rPr>
                <w:szCs w:val="18"/>
              </w:rPr>
              <w:t>3.78%</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A838974" w14:textId="77777777">
            <w:pPr>
              <w:pStyle w:val="RTableTextAbt"/>
              <w:ind w:right="135"/>
            </w:pPr>
            <w:r>
              <w:rPr>
                <w:szCs w:val="18"/>
              </w:rPr>
              <w:t>47,32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33D0BC6" w14:textId="77777777">
            <w:pPr>
              <w:pStyle w:val="RTableTextAbt"/>
              <w:ind w:right="135"/>
            </w:pPr>
            <w:r>
              <w:rPr>
                <w:szCs w:val="18"/>
              </w:rPr>
              <w:t xml:space="preserve">$63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57F95C3B" w14:textId="77777777">
            <w:pPr>
              <w:pStyle w:val="RTableTextAbt"/>
              <w:ind w:right="135"/>
            </w:pPr>
            <w:r>
              <w:rPr>
                <w:szCs w:val="18"/>
              </w:rPr>
              <w:t xml:space="preserve">$5,097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14543135" w14:textId="77777777">
            <w:pPr>
              <w:pStyle w:val="RTableTextAbt"/>
              <w:ind w:right="135"/>
            </w:pPr>
            <w:r>
              <w:rPr>
                <w:szCs w:val="18"/>
              </w:rPr>
              <w:t xml:space="preserve">$5,41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CF08CB3" w14:textId="77777777">
            <w:pPr>
              <w:pStyle w:val="RTableTextAbt"/>
              <w:ind w:right="135"/>
            </w:pPr>
            <w:r>
              <w:rPr>
                <w:szCs w:val="18"/>
              </w:rPr>
              <w:t xml:space="preserve">$651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352B60D" w14:textId="77777777">
            <w:pPr>
              <w:pStyle w:val="RTableTextAbt"/>
              <w:ind w:right="135"/>
            </w:pPr>
            <w:r>
              <w:rPr>
                <w:szCs w:val="18"/>
              </w:rPr>
              <w:t xml:space="preserve">$6,79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71ED07E" w14:textId="77777777">
            <w:pPr>
              <w:pStyle w:val="RTableTextAbt"/>
              <w:ind w:right="135"/>
            </w:pPr>
            <w:r>
              <w:rPr>
                <w:szCs w:val="18"/>
              </w:rPr>
              <w:t xml:space="preserve">$5,915 </w:t>
            </w:r>
          </w:p>
        </w:tc>
      </w:tr>
      <w:tr w14:paraId="2F6D659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29FF15FD" w14:textId="77777777">
            <w:pPr>
              <w:pStyle w:val="RTableTextAbt"/>
              <w:ind w:right="135"/>
            </w:pPr>
            <w:r>
              <w:rPr>
                <w:szCs w:val="18"/>
              </w:rPr>
              <w:t>4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39FB49DA" w14:textId="77777777">
            <w:pPr>
              <w:pStyle w:val="RTableTextAbt"/>
              <w:ind w:right="135"/>
            </w:pPr>
            <w:r>
              <w:rPr>
                <w:szCs w:val="18"/>
              </w:rPr>
              <w:t>4.49%</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84CF9D9" w14:textId="77777777">
            <w:pPr>
              <w:pStyle w:val="RTableTextAbt"/>
              <w:ind w:right="135"/>
            </w:pPr>
            <w:r>
              <w:rPr>
                <w:szCs w:val="18"/>
              </w:rPr>
              <w:t>54,08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C19E8E0" w14:textId="77777777">
            <w:pPr>
              <w:pStyle w:val="RTableTextAbt"/>
              <w:ind w:right="135"/>
            </w:pPr>
            <w:r>
              <w:rPr>
                <w:szCs w:val="18"/>
              </w:rPr>
              <w:t xml:space="preserve">$72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4907BAB5" w14:textId="77777777">
            <w:pPr>
              <w:pStyle w:val="RTableTextAbt"/>
              <w:ind w:right="135"/>
            </w:pPr>
            <w:r>
              <w:rPr>
                <w:szCs w:val="18"/>
              </w:rPr>
              <w:t xml:space="preserve">$5,61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489289B8" w14:textId="77777777">
            <w:pPr>
              <w:pStyle w:val="RTableTextAbt"/>
              <w:ind w:right="135"/>
            </w:pPr>
            <w:r>
              <w:rPr>
                <w:szCs w:val="18"/>
              </w:rPr>
              <w:t xml:space="preserve">$5,99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8BA3B20" w14:textId="77777777">
            <w:pPr>
              <w:pStyle w:val="RTableTextAbt"/>
              <w:ind w:right="135"/>
            </w:pPr>
            <w:r>
              <w:rPr>
                <w:szCs w:val="18"/>
              </w:rPr>
              <w:t xml:space="preserve">$74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B7B07F3" w14:textId="77777777">
            <w:pPr>
              <w:pStyle w:val="RTableTextAbt"/>
              <w:ind w:right="135"/>
            </w:pPr>
            <w:r>
              <w:rPr>
                <w:szCs w:val="18"/>
              </w:rPr>
              <w:t xml:space="preserve">$7,48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9ECE081" w14:textId="77777777">
            <w:pPr>
              <w:pStyle w:val="RTableTextAbt"/>
              <w:ind w:right="135"/>
            </w:pPr>
            <w:r>
              <w:rPr>
                <w:szCs w:val="18"/>
              </w:rPr>
              <w:t xml:space="preserve">$6,542 </w:t>
            </w:r>
          </w:p>
        </w:tc>
      </w:tr>
      <w:tr w14:paraId="1FDE8E73"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12DE4811" w14:textId="77777777">
            <w:pPr>
              <w:pStyle w:val="RTableTextAbt"/>
              <w:ind w:right="135"/>
            </w:pPr>
            <w:r>
              <w:rPr>
                <w:szCs w:val="18"/>
              </w:rPr>
              <w:t>4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747F663A" w14:textId="77777777">
            <w:pPr>
              <w:pStyle w:val="RTableTextAbt"/>
              <w:ind w:right="135"/>
            </w:pPr>
            <w:r>
              <w:rPr>
                <w:szCs w:val="18"/>
              </w:rPr>
              <w:t>8.38%</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681A5CC" w14:textId="77777777">
            <w:pPr>
              <w:pStyle w:val="RTableTextAbt"/>
              <w:ind w:right="135"/>
            </w:pPr>
            <w:r>
              <w:rPr>
                <w:szCs w:val="18"/>
              </w:rPr>
              <w:t>60,84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6C25E26" w14:textId="77777777">
            <w:pPr>
              <w:pStyle w:val="RTableTextAbt"/>
              <w:ind w:right="135"/>
            </w:pPr>
            <w:r>
              <w:rPr>
                <w:szCs w:val="18"/>
              </w:rPr>
              <w:t xml:space="preserve">$81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9A2A5E2" w14:textId="77777777">
            <w:pPr>
              <w:pStyle w:val="RTableTextAbt"/>
              <w:ind w:right="135"/>
            </w:pPr>
            <w:r>
              <w:rPr>
                <w:szCs w:val="18"/>
              </w:rPr>
              <w:t xml:space="preserve">$6,131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5FC28CEA" w14:textId="77777777">
            <w:pPr>
              <w:pStyle w:val="RTableTextAbt"/>
              <w:ind w:right="135"/>
            </w:pPr>
            <w:r>
              <w:rPr>
                <w:szCs w:val="18"/>
              </w:rPr>
              <w:t xml:space="preserve">$6,56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5A4E797" w14:textId="77777777">
            <w:pPr>
              <w:pStyle w:val="RTableTextAbt"/>
              <w:ind w:right="135"/>
            </w:pPr>
            <w:r>
              <w:rPr>
                <w:szCs w:val="18"/>
              </w:rPr>
              <w:t xml:space="preserve">$837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2556BFD" w14:textId="77777777">
            <w:pPr>
              <w:pStyle w:val="RTableTextAbt"/>
              <w:ind w:right="135"/>
            </w:pPr>
            <w:r>
              <w:rPr>
                <w:szCs w:val="18"/>
              </w:rPr>
              <w:t xml:space="preserve">$8,17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21CA47A" w14:textId="77777777">
            <w:pPr>
              <w:pStyle w:val="RTableTextAbt"/>
              <w:ind w:right="135"/>
            </w:pPr>
            <w:r>
              <w:rPr>
                <w:szCs w:val="18"/>
              </w:rPr>
              <w:t xml:space="preserve">$7,168 </w:t>
            </w:r>
          </w:p>
        </w:tc>
      </w:tr>
      <w:tr w14:paraId="62F712B3"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380B991D" w14:textId="77777777">
            <w:pPr>
              <w:pStyle w:val="RTableTextAbt"/>
              <w:ind w:right="135"/>
            </w:pPr>
            <w:r>
              <w:rPr>
                <w:szCs w:val="18"/>
              </w:rPr>
              <w:t>5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2FFDB505" w14:textId="77777777">
            <w:pPr>
              <w:pStyle w:val="RTableTextAbt"/>
              <w:ind w:right="135"/>
            </w:pPr>
            <w:r>
              <w:rPr>
                <w:szCs w:val="18"/>
              </w:rPr>
              <w:t>3.31%</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3163F3C" w14:textId="77777777">
            <w:pPr>
              <w:pStyle w:val="RTableTextAbt"/>
              <w:ind w:right="135"/>
            </w:pPr>
            <w:r>
              <w:rPr>
                <w:szCs w:val="18"/>
              </w:rPr>
              <w:t>67,60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784A009" w14:textId="77777777">
            <w:pPr>
              <w:pStyle w:val="RTableTextAbt"/>
              <w:ind w:right="135"/>
            </w:pPr>
            <w:r>
              <w:rPr>
                <w:szCs w:val="18"/>
              </w:rPr>
              <w:t xml:space="preserve">$90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35FC5ECC" w14:textId="77777777">
            <w:pPr>
              <w:pStyle w:val="RTableTextAbt"/>
              <w:ind w:right="135"/>
            </w:pPr>
            <w:r>
              <w:rPr>
                <w:szCs w:val="18"/>
              </w:rPr>
              <w:t xml:space="preserve">$6,64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DCD96BF" w14:textId="77777777">
            <w:pPr>
              <w:pStyle w:val="RTableTextAbt"/>
              <w:ind w:right="135"/>
            </w:pPr>
            <w:r>
              <w:rPr>
                <w:szCs w:val="18"/>
              </w:rPr>
              <w:t xml:space="preserve">$7,13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31CE0AC" w14:textId="77777777">
            <w:pPr>
              <w:pStyle w:val="RTableTextAbt"/>
              <w:ind w:right="135"/>
            </w:pPr>
            <w:r>
              <w:rPr>
                <w:szCs w:val="18"/>
              </w:rPr>
              <w:t xml:space="preserve">$93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5E404AB" w14:textId="77777777">
            <w:pPr>
              <w:pStyle w:val="RTableTextAbt"/>
              <w:ind w:right="135"/>
            </w:pPr>
            <w:r>
              <w:rPr>
                <w:szCs w:val="18"/>
              </w:rPr>
              <w:t xml:space="preserve">$8,86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793FA52" w14:textId="77777777">
            <w:pPr>
              <w:pStyle w:val="RTableTextAbt"/>
              <w:ind w:right="135"/>
            </w:pPr>
            <w:r>
              <w:rPr>
                <w:szCs w:val="18"/>
              </w:rPr>
              <w:t xml:space="preserve">$7,795 </w:t>
            </w:r>
          </w:p>
        </w:tc>
      </w:tr>
      <w:tr w14:paraId="214F45C7"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3B9540FB" w14:textId="77777777">
            <w:pPr>
              <w:pStyle w:val="RTableTextAbt"/>
              <w:ind w:right="135"/>
            </w:pPr>
            <w:r>
              <w:rPr>
                <w:szCs w:val="18"/>
              </w:rPr>
              <w:t>5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67EAC2DC" w14:textId="77777777">
            <w:pPr>
              <w:pStyle w:val="RTableTextAbt"/>
              <w:ind w:right="135"/>
            </w:pPr>
            <w:r>
              <w:rPr>
                <w:szCs w:val="18"/>
              </w:rPr>
              <w:t>2.24%</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4425E6B" w14:textId="77777777">
            <w:pPr>
              <w:pStyle w:val="RTableTextAbt"/>
              <w:ind w:right="135"/>
            </w:pPr>
            <w:r>
              <w:rPr>
                <w:szCs w:val="18"/>
              </w:rPr>
              <w:t>74,36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12D094F" w14:textId="77777777">
            <w:pPr>
              <w:pStyle w:val="RTableTextAbt"/>
              <w:ind w:right="135"/>
            </w:pPr>
            <w:r>
              <w:rPr>
                <w:szCs w:val="18"/>
              </w:rPr>
              <w:t xml:space="preserve">$98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67CAFEC1" w14:textId="77777777">
            <w:pPr>
              <w:pStyle w:val="RTableTextAbt"/>
              <w:ind w:right="135"/>
            </w:pPr>
            <w:r>
              <w:rPr>
                <w:szCs w:val="18"/>
              </w:rPr>
              <w:t xml:space="preserve">$7,16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19C110B" w14:textId="77777777">
            <w:pPr>
              <w:pStyle w:val="RTableTextAbt"/>
              <w:ind w:right="135"/>
            </w:pPr>
            <w:r>
              <w:rPr>
                <w:szCs w:val="18"/>
              </w:rPr>
              <w:t xml:space="preserve">$7,712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B46D886" w14:textId="77777777">
            <w:pPr>
              <w:pStyle w:val="RTableTextAbt"/>
              <w:ind w:right="135"/>
            </w:pPr>
            <w:r>
              <w:rPr>
                <w:szCs w:val="18"/>
              </w:rPr>
              <w:t xml:space="preserve">$1,02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7ED342B" w14:textId="77777777">
            <w:pPr>
              <w:pStyle w:val="RTableTextAbt"/>
              <w:ind w:right="135"/>
            </w:pPr>
            <w:r>
              <w:rPr>
                <w:szCs w:val="18"/>
              </w:rPr>
              <w:t xml:space="preserve">$9,55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1F724E6" w14:textId="77777777">
            <w:pPr>
              <w:pStyle w:val="RTableTextAbt"/>
              <w:ind w:right="135"/>
            </w:pPr>
            <w:r>
              <w:rPr>
                <w:szCs w:val="18"/>
              </w:rPr>
              <w:t xml:space="preserve">$8,422 </w:t>
            </w:r>
          </w:p>
        </w:tc>
      </w:tr>
      <w:tr w14:paraId="71EA74E5"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79349BF0" w14:textId="77777777">
            <w:pPr>
              <w:pStyle w:val="RTableTextAbt"/>
              <w:ind w:right="135"/>
            </w:pPr>
            <w:r>
              <w:rPr>
                <w:szCs w:val="18"/>
              </w:rPr>
              <w:t>6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724F2C50" w14:textId="77777777">
            <w:pPr>
              <w:pStyle w:val="RTableTextAbt"/>
              <w:ind w:right="135"/>
            </w:pPr>
            <w:r>
              <w:rPr>
                <w:szCs w:val="18"/>
              </w:rPr>
              <w:t>9.56%</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263E914" w14:textId="77777777">
            <w:pPr>
              <w:pStyle w:val="RTableTextAbt"/>
              <w:ind w:right="135"/>
            </w:pPr>
            <w:r>
              <w:rPr>
                <w:szCs w:val="18"/>
              </w:rPr>
              <w:t>81,12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DF19363" w14:textId="77777777">
            <w:pPr>
              <w:pStyle w:val="RTableTextAbt"/>
              <w:ind w:right="135"/>
            </w:pPr>
            <w:r>
              <w:rPr>
                <w:szCs w:val="18"/>
              </w:rPr>
              <w:t xml:space="preserve">$1,07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7AFFEC1" w14:textId="77777777">
            <w:pPr>
              <w:pStyle w:val="RTableTextAbt"/>
              <w:ind w:right="135"/>
            </w:pPr>
            <w:r>
              <w:rPr>
                <w:szCs w:val="18"/>
              </w:rPr>
              <w:t xml:space="preserve">$7,68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5CCF806" w14:textId="77777777">
            <w:pPr>
              <w:pStyle w:val="RTableTextAbt"/>
              <w:ind w:right="135"/>
            </w:pPr>
            <w:r>
              <w:rPr>
                <w:szCs w:val="18"/>
              </w:rPr>
              <w:t xml:space="preserve">$8,28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353C3B7" w14:textId="77777777">
            <w:pPr>
              <w:pStyle w:val="RTableTextAbt"/>
              <w:ind w:right="135"/>
            </w:pPr>
            <w:r>
              <w:rPr>
                <w:szCs w:val="18"/>
              </w:rPr>
              <w:t xml:space="preserve">$1,11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F880C88" w14:textId="77777777">
            <w:pPr>
              <w:pStyle w:val="RTableTextAbt"/>
              <w:ind w:right="135"/>
            </w:pPr>
            <w:r>
              <w:rPr>
                <w:szCs w:val="18"/>
              </w:rPr>
              <w:t xml:space="preserve">$10,24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155C16F" w14:textId="77777777">
            <w:pPr>
              <w:pStyle w:val="RTableTextAbt"/>
              <w:ind w:right="135"/>
            </w:pPr>
            <w:r>
              <w:rPr>
                <w:szCs w:val="18"/>
              </w:rPr>
              <w:t xml:space="preserve">$9,048 </w:t>
            </w:r>
          </w:p>
        </w:tc>
      </w:tr>
      <w:tr w14:paraId="4A94BC33"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4A937086" w14:textId="77777777">
            <w:pPr>
              <w:pStyle w:val="RTableTextAbt"/>
              <w:ind w:right="135"/>
            </w:pPr>
            <w:r>
              <w:rPr>
                <w:szCs w:val="18"/>
              </w:rPr>
              <w:t>62</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15509DEC"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0C72706" w14:textId="77777777">
            <w:pPr>
              <w:pStyle w:val="RTableTextAbt"/>
              <w:ind w:right="135"/>
            </w:pPr>
            <w:r>
              <w:rPr>
                <w:szCs w:val="18"/>
              </w:rPr>
              <w:t>83,824</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330E52E" w14:textId="77777777">
            <w:pPr>
              <w:pStyle w:val="RTableTextAbt"/>
              <w:ind w:right="135"/>
            </w:pPr>
            <w:r>
              <w:rPr>
                <w:szCs w:val="18"/>
              </w:rPr>
              <w:t xml:space="preserve">$1,115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05D4BA94" w14:textId="77777777">
            <w:pPr>
              <w:pStyle w:val="RTableTextAbt"/>
              <w:ind w:right="135"/>
            </w:pPr>
            <w:r>
              <w:rPr>
                <w:szCs w:val="18"/>
              </w:rPr>
              <w:t xml:space="preserve">$7,89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4D068154" w14:textId="77777777">
            <w:pPr>
              <w:pStyle w:val="RTableTextAbt"/>
              <w:ind w:right="135"/>
            </w:pPr>
            <w:r>
              <w:rPr>
                <w:szCs w:val="18"/>
              </w:rPr>
              <w:t xml:space="preserve">$8,51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D9C61E1" w14:textId="77777777">
            <w:pPr>
              <w:pStyle w:val="RTableTextAbt"/>
              <w:ind w:right="135"/>
            </w:pPr>
            <w:r>
              <w:rPr>
                <w:szCs w:val="18"/>
              </w:rPr>
              <w:t xml:space="preserve">$1,15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363AE49" w14:textId="77777777">
            <w:pPr>
              <w:pStyle w:val="RTableTextAbt"/>
              <w:ind w:right="135"/>
            </w:pPr>
            <w:r>
              <w:rPr>
                <w:szCs w:val="18"/>
              </w:rPr>
              <w:t xml:space="preserve">$10,525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221ED2D" w14:textId="77777777">
            <w:pPr>
              <w:pStyle w:val="RTableTextAbt"/>
              <w:ind w:right="135"/>
            </w:pPr>
            <w:r>
              <w:rPr>
                <w:szCs w:val="18"/>
              </w:rPr>
              <w:t xml:space="preserve">$9,299 </w:t>
            </w:r>
          </w:p>
        </w:tc>
      </w:tr>
      <w:tr w14:paraId="1ECCA36E"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4704DD19" w14:textId="77777777">
            <w:pPr>
              <w:pStyle w:val="RTableTextAbt"/>
              <w:ind w:right="135"/>
            </w:pPr>
            <w:r>
              <w:rPr>
                <w:szCs w:val="18"/>
              </w:rPr>
              <w:t>6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20A2E97E" w14:textId="77777777">
            <w:pPr>
              <w:pStyle w:val="RTableTextAbt"/>
              <w:ind w:right="135"/>
            </w:pPr>
            <w:r>
              <w:rPr>
                <w:szCs w:val="18"/>
              </w:rPr>
              <w:t>1.77%</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4E43F59" w14:textId="77777777">
            <w:pPr>
              <w:pStyle w:val="RTableTextAbt"/>
              <w:ind w:right="135"/>
            </w:pPr>
            <w:r>
              <w:rPr>
                <w:szCs w:val="18"/>
              </w:rPr>
              <w:t>87,88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35EF220" w14:textId="77777777">
            <w:pPr>
              <w:pStyle w:val="RTableTextAbt"/>
              <w:ind w:right="135"/>
            </w:pPr>
            <w:r>
              <w:rPr>
                <w:szCs w:val="18"/>
              </w:rPr>
              <w:t xml:space="preserve">$1,16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4C7BA9B0" w14:textId="77777777">
            <w:pPr>
              <w:pStyle w:val="RTableTextAbt"/>
              <w:ind w:right="135"/>
            </w:pPr>
            <w:r>
              <w:rPr>
                <w:szCs w:val="18"/>
              </w:rPr>
              <w:t xml:space="preserve">$8,20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3F29ACA3" w14:textId="77777777">
            <w:pPr>
              <w:pStyle w:val="RTableTextAbt"/>
              <w:ind w:right="135"/>
            </w:pPr>
            <w:r>
              <w:rPr>
                <w:szCs w:val="18"/>
              </w:rPr>
              <w:t xml:space="preserve">$8,86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CD0D20A" w14:textId="77777777">
            <w:pPr>
              <w:pStyle w:val="RTableTextAbt"/>
              <w:ind w:right="135"/>
            </w:pPr>
            <w:r>
              <w:rPr>
                <w:szCs w:val="18"/>
              </w:rPr>
              <w:t xml:space="preserve">$1,20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216A7E5" w14:textId="77777777">
            <w:pPr>
              <w:pStyle w:val="RTableTextAbt"/>
              <w:ind w:right="135"/>
            </w:pPr>
            <w:r>
              <w:rPr>
                <w:szCs w:val="18"/>
              </w:rPr>
              <w:t xml:space="preserve">$10,93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A33C300" w14:textId="77777777">
            <w:pPr>
              <w:pStyle w:val="RTableTextAbt"/>
              <w:ind w:right="135"/>
            </w:pPr>
            <w:r>
              <w:rPr>
                <w:szCs w:val="18"/>
              </w:rPr>
              <w:t xml:space="preserve">$9,675 </w:t>
            </w:r>
          </w:p>
        </w:tc>
      </w:tr>
      <w:tr w14:paraId="1234AC00"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2BA670EE" w14:textId="77777777">
            <w:pPr>
              <w:pStyle w:val="RTableTextAbt"/>
              <w:ind w:right="135"/>
            </w:pPr>
            <w:r>
              <w:rPr>
                <w:szCs w:val="18"/>
              </w:rPr>
              <w:t>7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2B471641" w14:textId="77777777">
            <w:pPr>
              <w:pStyle w:val="RTableTextAbt"/>
              <w:ind w:right="135"/>
            </w:pPr>
            <w:r>
              <w:rPr>
                <w:szCs w:val="18"/>
              </w:rPr>
              <w:t>2.72%</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12D9381" w14:textId="77777777">
            <w:pPr>
              <w:pStyle w:val="RTableTextAbt"/>
              <w:ind w:right="135"/>
            </w:pPr>
            <w:r>
              <w:rPr>
                <w:szCs w:val="18"/>
              </w:rPr>
              <w:t>94,64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C80982D" w14:textId="77777777">
            <w:pPr>
              <w:pStyle w:val="RTableTextAbt"/>
              <w:ind w:right="135"/>
            </w:pPr>
            <w:r>
              <w:rPr>
                <w:szCs w:val="18"/>
              </w:rPr>
              <w:t xml:space="preserve">$1,25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5C5AC7CB" w14:textId="77777777">
            <w:pPr>
              <w:pStyle w:val="RTableTextAbt"/>
              <w:ind w:right="135"/>
            </w:pPr>
            <w:r>
              <w:rPr>
                <w:szCs w:val="18"/>
              </w:rPr>
              <w:t xml:space="preserve">$8,717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1AFA199" w14:textId="77777777">
            <w:pPr>
              <w:pStyle w:val="RTableTextAbt"/>
              <w:ind w:right="135"/>
            </w:pPr>
            <w:r>
              <w:rPr>
                <w:szCs w:val="18"/>
              </w:rPr>
              <w:t xml:space="preserve">$9,43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9D71ECE" w14:textId="77777777">
            <w:pPr>
              <w:pStyle w:val="RTableTextAbt"/>
              <w:ind w:right="135"/>
            </w:pPr>
            <w:r>
              <w:rPr>
                <w:szCs w:val="18"/>
              </w:rPr>
              <w:t xml:space="preserve">$1,302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CC5B5D3" w14:textId="77777777">
            <w:pPr>
              <w:pStyle w:val="RTableTextAbt"/>
              <w:ind w:right="135"/>
            </w:pPr>
            <w:r>
              <w:rPr>
                <w:szCs w:val="18"/>
              </w:rPr>
              <w:t xml:space="preserve">$11,62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7DD5C8F" w14:textId="77777777">
            <w:pPr>
              <w:pStyle w:val="RTableTextAbt"/>
              <w:ind w:right="135"/>
            </w:pPr>
            <w:r>
              <w:rPr>
                <w:szCs w:val="18"/>
              </w:rPr>
              <w:t xml:space="preserve">$10,302 </w:t>
            </w:r>
          </w:p>
        </w:tc>
      </w:tr>
      <w:tr w14:paraId="1749EE4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09B72B82" w14:textId="77777777">
            <w:pPr>
              <w:pStyle w:val="RTableTextAbt"/>
              <w:ind w:right="135"/>
            </w:pPr>
            <w:r>
              <w:rPr>
                <w:szCs w:val="18"/>
              </w:rPr>
              <w:t>7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530CD3D8" w14:textId="77777777">
            <w:pPr>
              <w:pStyle w:val="RTableTextAbt"/>
              <w:ind w:right="135"/>
            </w:pPr>
            <w:r>
              <w:rPr>
                <w:szCs w:val="18"/>
              </w:rPr>
              <w:t>3.31%</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E27F976" w14:textId="77777777">
            <w:pPr>
              <w:pStyle w:val="RTableTextAbt"/>
              <w:ind w:right="135"/>
            </w:pPr>
            <w:r>
              <w:rPr>
                <w:szCs w:val="18"/>
              </w:rPr>
              <w:t>101,40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E99DE3C" w14:textId="77777777">
            <w:pPr>
              <w:pStyle w:val="RTableTextAbt"/>
              <w:ind w:right="135"/>
            </w:pPr>
            <w:r>
              <w:rPr>
                <w:szCs w:val="18"/>
              </w:rPr>
              <w:t xml:space="preserve">$1,34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FEF90BD" w14:textId="77777777">
            <w:pPr>
              <w:pStyle w:val="RTableTextAbt"/>
              <w:ind w:right="135"/>
            </w:pPr>
            <w:r>
              <w:rPr>
                <w:szCs w:val="18"/>
              </w:rPr>
              <w:t xml:space="preserve">$9,23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490A6E9" w14:textId="77777777">
            <w:pPr>
              <w:pStyle w:val="RTableTextAbt"/>
              <w:ind w:right="135"/>
            </w:pPr>
            <w:r>
              <w:rPr>
                <w:szCs w:val="18"/>
              </w:rPr>
              <w:t xml:space="preserve">$10,0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C60030C" w14:textId="77777777">
            <w:pPr>
              <w:pStyle w:val="RTableTextAbt"/>
              <w:ind w:right="135"/>
            </w:pPr>
            <w:r>
              <w:rPr>
                <w:szCs w:val="18"/>
              </w:rPr>
              <w:t xml:space="preserve">$1,395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A61CB5C" w14:textId="77777777">
            <w:pPr>
              <w:pStyle w:val="RTableTextAbt"/>
              <w:ind w:right="135"/>
            </w:pPr>
            <w:r>
              <w:rPr>
                <w:szCs w:val="18"/>
              </w:rPr>
              <w:t xml:space="preserve">$12,31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4C366C2" w14:textId="77777777">
            <w:pPr>
              <w:pStyle w:val="RTableTextAbt"/>
              <w:ind w:right="135"/>
            </w:pPr>
            <w:r>
              <w:rPr>
                <w:szCs w:val="18"/>
              </w:rPr>
              <w:t xml:space="preserve">$10,929 </w:t>
            </w:r>
          </w:p>
        </w:tc>
      </w:tr>
      <w:tr w14:paraId="0262DF13"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0A45FBEC" w14:textId="77777777">
            <w:pPr>
              <w:pStyle w:val="RTableTextAbt"/>
              <w:ind w:right="135"/>
            </w:pPr>
            <w:r>
              <w:rPr>
                <w:szCs w:val="18"/>
              </w:rPr>
              <w:t>8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39DE4B13" w14:textId="77777777">
            <w:pPr>
              <w:pStyle w:val="RTableTextAbt"/>
              <w:ind w:right="135"/>
            </w:pPr>
            <w:r>
              <w:rPr>
                <w:szCs w:val="18"/>
              </w:rPr>
              <w:t>2.48%</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FF2F68A" w14:textId="77777777">
            <w:pPr>
              <w:pStyle w:val="RTableTextAbt"/>
              <w:ind w:right="135"/>
            </w:pPr>
            <w:r>
              <w:rPr>
                <w:szCs w:val="18"/>
              </w:rPr>
              <w:t>108,16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6E8CF6B" w14:textId="77777777">
            <w:pPr>
              <w:pStyle w:val="RTableTextAbt"/>
              <w:ind w:right="135"/>
            </w:pPr>
            <w:r>
              <w:rPr>
                <w:szCs w:val="18"/>
              </w:rPr>
              <w:t xml:space="preserve">$1,43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6C6A1A0E" w14:textId="77777777">
            <w:pPr>
              <w:pStyle w:val="RTableTextAbt"/>
              <w:ind w:right="135"/>
            </w:pPr>
            <w:r>
              <w:rPr>
                <w:szCs w:val="18"/>
              </w:rPr>
              <w:t xml:space="preserve">$9,751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3D76714A" w14:textId="77777777">
            <w:pPr>
              <w:pStyle w:val="RTableTextAbt"/>
              <w:ind w:right="135"/>
            </w:pPr>
            <w:r>
              <w:rPr>
                <w:szCs w:val="18"/>
              </w:rPr>
              <w:t xml:space="preserve">$10,582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3E4F46F" w14:textId="77777777">
            <w:pPr>
              <w:pStyle w:val="RTableTextAbt"/>
              <w:ind w:right="135"/>
            </w:pPr>
            <w:r>
              <w:rPr>
                <w:szCs w:val="18"/>
              </w:rPr>
              <w:t xml:space="preserve">$1,4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18203EB" w14:textId="77777777">
            <w:pPr>
              <w:pStyle w:val="RTableTextAbt"/>
              <w:ind w:right="135"/>
            </w:pPr>
            <w:r>
              <w:rPr>
                <w:szCs w:val="18"/>
              </w:rPr>
              <w:t xml:space="preserve">$13,0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3DD0DAF" w14:textId="77777777">
            <w:pPr>
              <w:pStyle w:val="RTableTextAbt"/>
              <w:ind w:right="135"/>
            </w:pPr>
            <w:r>
              <w:rPr>
                <w:szCs w:val="18"/>
              </w:rPr>
              <w:t xml:space="preserve">$11,555 </w:t>
            </w:r>
          </w:p>
        </w:tc>
      </w:tr>
      <w:tr w14:paraId="5B10B646"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26149B85" w14:textId="77777777">
            <w:pPr>
              <w:pStyle w:val="RTableTextAbt"/>
              <w:ind w:right="135"/>
            </w:pPr>
            <w:r>
              <w:rPr>
                <w:szCs w:val="18"/>
              </w:rPr>
              <w:t>8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7F9EF8F5" w14:textId="77777777">
            <w:pPr>
              <w:pStyle w:val="RTableTextAbt"/>
              <w:ind w:right="135"/>
            </w:pPr>
            <w:r>
              <w:rPr>
                <w:szCs w:val="18"/>
              </w:rPr>
              <w:t>0.83%</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10C1D654" w14:textId="77777777">
            <w:pPr>
              <w:pStyle w:val="RTableTextAbt"/>
              <w:ind w:right="135"/>
            </w:pPr>
            <w:r>
              <w:rPr>
                <w:szCs w:val="18"/>
              </w:rPr>
              <w:t>114,92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74809C9" w14:textId="77777777">
            <w:pPr>
              <w:pStyle w:val="RTableTextAbt"/>
              <w:ind w:right="135"/>
            </w:pPr>
            <w:r>
              <w:rPr>
                <w:szCs w:val="18"/>
              </w:rPr>
              <w:t xml:space="preserve">$1,52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21AC69D8" w14:textId="77777777">
            <w:pPr>
              <w:pStyle w:val="RTableTextAbt"/>
              <w:ind w:right="135"/>
            </w:pPr>
            <w:r>
              <w:rPr>
                <w:szCs w:val="18"/>
              </w:rPr>
              <w:t xml:space="preserve">$10,26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6E6546D4" w14:textId="77777777">
            <w:pPr>
              <w:pStyle w:val="RTableTextAbt"/>
              <w:ind w:right="135"/>
            </w:pPr>
            <w:r>
              <w:rPr>
                <w:szCs w:val="18"/>
              </w:rPr>
              <w:t xml:space="preserve">$11,15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E5B182B" w14:textId="77777777">
            <w:pPr>
              <w:pStyle w:val="RTableTextAbt"/>
              <w:ind w:right="135"/>
            </w:pPr>
            <w:r>
              <w:rPr>
                <w:szCs w:val="18"/>
              </w:rPr>
              <w:t xml:space="preserve">$1,581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7BB0BDA" w14:textId="77777777">
            <w:pPr>
              <w:pStyle w:val="RTableTextAbt"/>
              <w:ind w:right="135"/>
            </w:pPr>
            <w:r>
              <w:rPr>
                <w:szCs w:val="18"/>
              </w:rPr>
              <w:t xml:space="preserve">$13,69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DC2890D" w14:textId="77777777">
            <w:pPr>
              <w:pStyle w:val="RTableTextAbt"/>
              <w:ind w:right="135"/>
            </w:pPr>
            <w:r>
              <w:rPr>
                <w:szCs w:val="18"/>
              </w:rPr>
              <w:t xml:space="preserve">$12,182 </w:t>
            </w:r>
          </w:p>
        </w:tc>
      </w:tr>
      <w:tr w14:paraId="7A44981F"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2B2D93B1" w14:textId="77777777">
            <w:pPr>
              <w:pStyle w:val="RTableTextAbt"/>
              <w:ind w:right="135"/>
            </w:pPr>
            <w:r>
              <w:rPr>
                <w:szCs w:val="18"/>
              </w:rPr>
              <w:t>9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0E87B53C" w14:textId="77777777">
            <w:pPr>
              <w:pStyle w:val="RTableTextAbt"/>
              <w:ind w:right="135"/>
            </w:pPr>
            <w:r>
              <w:rPr>
                <w:szCs w:val="18"/>
              </w:rPr>
              <w:t>5.19%</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74080AA" w14:textId="77777777">
            <w:pPr>
              <w:pStyle w:val="RTableTextAbt"/>
              <w:ind w:right="135"/>
            </w:pPr>
            <w:r>
              <w:rPr>
                <w:szCs w:val="18"/>
              </w:rPr>
              <w:t>121,68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094A045" w14:textId="77777777">
            <w:pPr>
              <w:pStyle w:val="RTableTextAbt"/>
              <w:ind w:right="135"/>
            </w:pPr>
            <w:r>
              <w:rPr>
                <w:szCs w:val="18"/>
              </w:rPr>
              <w:t xml:space="preserve">$1,61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0D55ED7" w14:textId="77777777">
            <w:pPr>
              <w:pStyle w:val="RTableTextAbt"/>
              <w:ind w:right="135"/>
            </w:pPr>
            <w:r>
              <w:rPr>
                <w:szCs w:val="18"/>
              </w:rPr>
              <w:t xml:space="preserve">$10,786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44A44DE6" w14:textId="77777777">
            <w:pPr>
              <w:pStyle w:val="RTableTextAbt"/>
              <w:ind w:right="135"/>
            </w:pPr>
            <w:r>
              <w:rPr>
                <w:szCs w:val="18"/>
              </w:rPr>
              <w:t xml:space="preserve">$11,73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E4D4AB1" w14:textId="77777777">
            <w:pPr>
              <w:pStyle w:val="RTableTextAbt"/>
              <w:ind w:right="135"/>
            </w:pPr>
            <w:r>
              <w:rPr>
                <w:szCs w:val="18"/>
              </w:rPr>
              <w:t xml:space="preserve">$1,67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63755D9" w14:textId="77777777">
            <w:pPr>
              <w:pStyle w:val="RTableTextAbt"/>
              <w:ind w:right="135"/>
            </w:pPr>
            <w:r>
              <w:rPr>
                <w:szCs w:val="18"/>
              </w:rPr>
              <w:t xml:space="preserve">$14,3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33E52EE3" w14:textId="77777777">
            <w:pPr>
              <w:pStyle w:val="RTableTextAbt"/>
              <w:ind w:right="135"/>
            </w:pPr>
            <w:r>
              <w:rPr>
                <w:szCs w:val="18"/>
              </w:rPr>
              <w:t xml:space="preserve">$12,809 </w:t>
            </w:r>
          </w:p>
        </w:tc>
      </w:tr>
      <w:tr w14:paraId="56BE1A24"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348CDF6A" w14:textId="77777777">
            <w:pPr>
              <w:pStyle w:val="RTableTextAbt"/>
              <w:ind w:right="135"/>
            </w:pPr>
            <w:r>
              <w:rPr>
                <w:szCs w:val="18"/>
              </w:rPr>
              <w:t>9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1B63AC9E" w14:textId="77777777">
            <w:pPr>
              <w:pStyle w:val="RTableTextAbt"/>
              <w:ind w:right="135"/>
            </w:pPr>
            <w:r>
              <w:rPr>
                <w:szCs w:val="18"/>
              </w:rPr>
              <w:t>0.83%</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59E1EB56" w14:textId="77777777">
            <w:pPr>
              <w:pStyle w:val="RTableTextAbt"/>
              <w:ind w:right="135"/>
            </w:pPr>
            <w:r>
              <w:rPr>
                <w:szCs w:val="18"/>
              </w:rPr>
              <w:t>128,44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B0E1616" w14:textId="77777777">
            <w:pPr>
              <w:pStyle w:val="RTableTextAbt"/>
              <w:ind w:right="135"/>
            </w:pPr>
            <w:r>
              <w:rPr>
                <w:szCs w:val="18"/>
              </w:rPr>
              <w:t xml:space="preserve">$1,70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6722DA5" w14:textId="77777777">
            <w:pPr>
              <w:pStyle w:val="RTableTextAbt"/>
              <w:ind w:right="135"/>
            </w:pPr>
            <w:r>
              <w:rPr>
                <w:szCs w:val="18"/>
              </w:rPr>
              <w:t xml:space="preserve">$11,303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154E031D" w14:textId="77777777">
            <w:pPr>
              <w:pStyle w:val="RTableTextAbt"/>
              <w:ind w:right="135"/>
            </w:pPr>
            <w:r>
              <w:rPr>
                <w:szCs w:val="18"/>
              </w:rPr>
              <w:t xml:space="preserve">$12,304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CDA1FDD" w14:textId="77777777">
            <w:pPr>
              <w:pStyle w:val="RTableTextAbt"/>
              <w:ind w:right="135"/>
            </w:pPr>
            <w:r>
              <w:rPr>
                <w:szCs w:val="18"/>
              </w:rPr>
              <w:t xml:space="preserve">$1,767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07054132" w14:textId="77777777">
            <w:pPr>
              <w:pStyle w:val="RTableTextAbt"/>
              <w:ind w:right="135"/>
            </w:pPr>
            <w:r>
              <w:rPr>
                <w:szCs w:val="18"/>
              </w:rPr>
              <w:t xml:space="preserve">$15,07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6FA2E1D2" w14:textId="77777777">
            <w:pPr>
              <w:pStyle w:val="RTableTextAbt"/>
              <w:ind w:right="135"/>
            </w:pPr>
            <w:r>
              <w:rPr>
                <w:szCs w:val="18"/>
              </w:rPr>
              <w:t xml:space="preserve">$13,435 </w:t>
            </w:r>
          </w:p>
        </w:tc>
      </w:tr>
      <w:tr w14:paraId="0861C382"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3C793F" w:rsidRPr="00020993" w:rsidP="00CB1C05" w14:paraId="55FDC3CC" w14:textId="77777777">
            <w:pPr>
              <w:pStyle w:val="RTableTextAbt"/>
              <w:ind w:right="135"/>
            </w:pPr>
            <w:r>
              <w:rPr>
                <w:szCs w:val="18"/>
              </w:rPr>
              <w:t>10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3C793F" w:rsidRPr="00020993" w:rsidP="00CB1C05" w14:paraId="034D5875" w14:textId="77777777">
            <w:pPr>
              <w:pStyle w:val="RTableTextAbt"/>
              <w:ind w:right="135"/>
            </w:pPr>
            <w:r>
              <w:rPr>
                <w:szCs w:val="18"/>
              </w:rPr>
              <w:t>1.53%</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94730D5" w14:textId="77777777">
            <w:pPr>
              <w:pStyle w:val="RTableTextAbt"/>
              <w:ind w:right="135"/>
            </w:pPr>
            <w:r>
              <w:rPr>
                <w:szCs w:val="18"/>
              </w:rPr>
              <w:t>135,200</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B293B4A" w14:textId="77777777">
            <w:pPr>
              <w:pStyle w:val="RTableTextAbt"/>
              <w:ind w:right="135"/>
            </w:pPr>
            <w:r>
              <w:rPr>
                <w:szCs w:val="18"/>
              </w:rPr>
              <w:t xml:space="preserve">$1,799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07D4638C" w14:textId="77777777">
            <w:pPr>
              <w:pStyle w:val="RTableTextAbt"/>
              <w:ind w:right="135"/>
            </w:pPr>
            <w:r>
              <w:rPr>
                <w:szCs w:val="18"/>
              </w:rPr>
              <w:t xml:space="preserve">$11,82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4E50CA" w:rsidP="00CB1C05" w14:paraId="79FBA748" w14:textId="77777777">
            <w:pPr>
              <w:pStyle w:val="RTableTextAbt"/>
              <w:ind w:right="135"/>
            </w:pPr>
            <w:r>
              <w:rPr>
                <w:szCs w:val="18"/>
              </w:rPr>
              <w:t xml:space="preserve">$12,877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464D628D" w14:textId="77777777">
            <w:pPr>
              <w:pStyle w:val="RTableTextAbt"/>
              <w:ind w:right="135"/>
            </w:pPr>
            <w:r>
              <w:rPr>
                <w:szCs w:val="18"/>
              </w:rPr>
              <w:t xml:space="preserve">$1,860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21CA9C8F" w14:textId="77777777">
            <w:pPr>
              <w:pStyle w:val="RTableTextAbt"/>
              <w:ind w:right="135"/>
            </w:pPr>
            <w:r>
              <w:rPr>
                <w:szCs w:val="18"/>
              </w:rPr>
              <w:t xml:space="preserve">$15,768 </w:t>
            </w:r>
          </w:p>
        </w:tc>
        <w:tc>
          <w:tcPr>
            <w:tcW w:w="1460" w:type="dxa"/>
            <w:tcBorders>
              <w:top w:val="single" w:sz="4" w:space="0" w:color="auto"/>
              <w:left w:val="nil"/>
              <w:bottom w:val="single" w:sz="4" w:space="0" w:color="auto"/>
              <w:right w:val="single" w:sz="4" w:space="0" w:color="auto"/>
            </w:tcBorders>
            <w:shd w:val="clear" w:color="auto" w:fill="auto"/>
            <w:vAlign w:val="center"/>
          </w:tcPr>
          <w:p w:rsidR="003C793F" w:rsidRPr="00020993" w:rsidP="00CB1C05" w14:paraId="74E4CB8D" w14:textId="77777777">
            <w:pPr>
              <w:pStyle w:val="RTableTextAbt"/>
              <w:ind w:right="135"/>
            </w:pPr>
            <w:r>
              <w:rPr>
                <w:szCs w:val="18"/>
              </w:rPr>
              <w:t xml:space="preserve">$14,062 </w:t>
            </w:r>
          </w:p>
        </w:tc>
      </w:tr>
      <w:tr w14:paraId="56EE6D15"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2995F944" w14:textId="77777777">
            <w:pPr>
              <w:pStyle w:val="RTableTextAbt"/>
              <w:ind w:right="135"/>
            </w:pPr>
            <w:r>
              <w:rPr>
                <w:szCs w:val="18"/>
              </w:rPr>
              <w:t>10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79887187" w14:textId="77777777">
            <w:pPr>
              <w:pStyle w:val="RTableTextAbt"/>
              <w:ind w:right="135"/>
            </w:pPr>
            <w:r>
              <w:rPr>
                <w:szCs w:val="18"/>
              </w:rPr>
              <w:t>2.6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278415B" w14:textId="77777777">
            <w:pPr>
              <w:pStyle w:val="RTableTextAbt"/>
              <w:ind w:right="135"/>
            </w:pPr>
            <w:r>
              <w:rPr>
                <w:szCs w:val="18"/>
              </w:rPr>
              <w:t>141,96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A6FF688" w14:textId="77777777">
            <w:pPr>
              <w:pStyle w:val="RTableTextAbt"/>
              <w:ind w:right="135"/>
            </w:pPr>
            <w:r>
              <w:rPr>
                <w:szCs w:val="18"/>
              </w:rPr>
              <w:t xml:space="preserve">$1,88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14519B46" w14:textId="77777777">
            <w:pPr>
              <w:pStyle w:val="RTableTextAbt"/>
              <w:ind w:right="135"/>
            </w:pPr>
            <w:r>
              <w:rPr>
                <w:szCs w:val="18"/>
              </w:rPr>
              <w:t xml:space="preserve">$12,33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19BE8B13" w14:textId="77777777">
            <w:pPr>
              <w:pStyle w:val="RTableTextAbt"/>
              <w:ind w:right="135"/>
            </w:pPr>
            <w:r>
              <w:rPr>
                <w:szCs w:val="18"/>
              </w:rPr>
              <w:t xml:space="preserve">$13,45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DEA05AF" w14:textId="77777777">
            <w:pPr>
              <w:pStyle w:val="RTableTextAbt"/>
              <w:ind w:right="135"/>
            </w:pPr>
            <w:r>
              <w:rPr>
                <w:szCs w:val="18"/>
              </w:rPr>
              <w:t xml:space="preserve">$1,953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5E8E3BD" w14:textId="77777777">
            <w:pPr>
              <w:pStyle w:val="RTableTextAbt"/>
              <w:ind w:right="135"/>
            </w:pPr>
            <w:r>
              <w:rPr>
                <w:szCs w:val="18"/>
              </w:rPr>
              <w:t xml:space="preserve">$16,45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275A958" w14:textId="77777777">
            <w:pPr>
              <w:pStyle w:val="RTableTextAbt"/>
              <w:ind w:right="135"/>
            </w:pPr>
            <w:r>
              <w:rPr>
                <w:szCs w:val="18"/>
              </w:rPr>
              <w:t xml:space="preserve">$14,689 </w:t>
            </w:r>
          </w:p>
        </w:tc>
      </w:tr>
      <w:tr w14:paraId="10FCFBC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13DBAFD9" w14:textId="77777777">
            <w:pPr>
              <w:pStyle w:val="RTableTextAbt"/>
              <w:ind w:right="135"/>
            </w:pPr>
            <w:r>
              <w:rPr>
                <w:szCs w:val="18"/>
              </w:rPr>
              <w:t>11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6DF5DCEA" w14:textId="77777777">
            <w:pPr>
              <w:pStyle w:val="RTableTextAbt"/>
              <w:ind w:right="135"/>
            </w:pPr>
            <w:r>
              <w:rPr>
                <w:szCs w:val="18"/>
              </w:rPr>
              <w:t>1.42%</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C28E8FC" w14:textId="77777777">
            <w:pPr>
              <w:pStyle w:val="RTableTextAbt"/>
              <w:ind w:right="135"/>
            </w:pPr>
            <w:r>
              <w:rPr>
                <w:szCs w:val="18"/>
              </w:rPr>
              <w:t>148,72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87EB549" w14:textId="77777777">
            <w:pPr>
              <w:pStyle w:val="RTableTextAbt"/>
              <w:ind w:right="135"/>
            </w:pPr>
            <w:r>
              <w:rPr>
                <w:szCs w:val="18"/>
              </w:rPr>
              <w:t xml:space="preserve">$1,97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4FFD6BAA" w14:textId="77777777">
            <w:pPr>
              <w:pStyle w:val="RTableTextAbt"/>
              <w:ind w:right="135"/>
            </w:pPr>
            <w:r>
              <w:rPr>
                <w:szCs w:val="18"/>
              </w:rPr>
              <w:t xml:space="preserve">$12,854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481830CC" w14:textId="77777777">
            <w:pPr>
              <w:pStyle w:val="RTableTextAbt"/>
              <w:ind w:right="135"/>
            </w:pPr>
            <w:r>
              <w:rPr>
                <w:szCs w:val="18"/>
              </w:rPr>
              <w:t xml:space="preserve">$14,02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314EC5B" w14:textId="77777777">
            <w:pPr>
              <w:pStyle w:val="RTableTextAbt"/>
              <w:ind w:right="135"/>
            </w:pPr>
            <w:r>
              <w:rPr>
                <w:szCs w:val="18"/>
              </w:rPr>
              <w:t xml:space="preserve">$2,04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4BC4EA1" w14:textId="77777777">
            <w:pPr>
              <w:pStyle w:val="RTableTextAbt"/>
              <w:ind w:right="135"/>
            </w:pPr>
            <w:r>
              <w:rPr>
                <w:szCs w:val="18"/>
              </w:rPr>
              <w:t xml:space="preserve">$17,14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7213BB9" w14:textId="77777777">
            <w:pPr>
              <w:pStyle w:val="RTableTextAbt"/>
              <w:ind w:right="135"/>
            </w:pPr>
            <w:r>
              <w:rPr>
                <w:szCs w:val="18"/>
              </w:rPr>
              <w:t xml:space="preserve">$15,316 </w:t>
            </w:r>
          </w:p>
        </w:tc>
      </w:tr>
      <w:tr w14:paraId="34079426"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5452E2E5" w14:textId="77777777">
            <w:pPr>
              <w:pStyle w:val="RTableTextAbt"/>
              <w:ind w:right="135"/>
            </w:pPr>
            <w:r>
              <w:rPr>
                <w:szCs w:val="18"/>
              </w:rPr>
              <w:t>11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0AD7457C" w14:textId="77777777">
            <w:pPr>
              <w:pStyle w:val="RTableTextAbt"/>
              <w:ind w:right="135"/>
            </w:pPr>
            <w:r>
              <w:rPr>
                <w:szCs w:val="18"/>
              </w:rPr>
              <w:t>0.71%</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F9154CC" w14:textId="77777777">
            <w:pPr>
              <w:pStyle w:val="RTableTextAbt"/>
              <w:ind w:right="135"/>
            </w:pPr>
            <w:r>
              <w:rPr>
                <w:szCs w:val="18"/>
              </w:rPr>
              <w:t>155,48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56F2381" w14:textId="77777777">
            <w:pPr>
              <w:pStyle w:val="RTableTextAbt"/>
              <w:ind w:right="135"/>
            </w:pPr>
            <w:r>
              <w:rPr>
                <w:szCs w:val="18"/>
              </w:rPr>
              <w:t xml:space="preserve">$2,06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13B1B60D" w14:textId="77777777">
            <w:pPr>
              <w:pStyle w:val="RTableTextAbt"/>
              <w:ind w:right="135"/>
            </w:pPr>
            <w:r>
              <w:rPr>
                <w:szCs w:val="18"/>
              </w:rPr>
              <w:t xml:space="preserve">$13,37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3A1CE51" w14:textId="77777777">
            <w:pPr>
              <w:pStyle w:val="RTableTextAbt"/>
              <w:ind w:right="135"/>
            </w:pPr>
            <w:r>
              <w:rPr>
                <w:szCs w:val="18"/>
              </w:rPr>
              <w:t xml:space="preserve">$14,59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174B8BE" w14:textId="77777777">
            <w:pPr>
              <w:pStyle w:val="RTableTextAbt"/>
              <w:ind w:right="135"/>
            </w:pPr>
            <w:r>
              <w:rPr>
                <w:szCs w:val="18"/>
              </w:rPr>
              <w:t xml:space="preserve">$2,13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5E01728" w14:textId="77777777">
            <w:pPr>
              <w:pStyle w:val="RTableTextAbt"/>
              <w:ind w:right="135"/>
            </w:pPr>
            <w:r>
              <w:rPr>
                <w:szCs w:val="18"/>
              </w:rPr>
              <w:t xml:space="preserve">$17,83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0E533F8" w14:textId="77777777">
            <w:pPr>
              <w:pStyle w:val="RTableTextAbt"/>
              <w:ind w:right="135"/>
            </w:pPr>
            <w:r>
              <w:rPr>
                <w:szCs w:val="18"/>
              </w:rPr>
              <w:t xml:space="preserve">$15,942 </w:t>
            </w:r>
          </w:p>
        </w:tc>
      </w:tr>
      <w:tr w14:paraId="092FE7B3"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21CB5497" w14:textId="77777777">
            <w:pPr>
              <w:pStyle w:val="RTableTextAbt"/>
              <w:ind w:right="135"/>
            </w:pPr>
            <w:r>
              <w:rPr>
                <w:szCs w:val="18"/>
              </w:rPr>
              <w:t>12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1078F615" w14:textId="77777777">
            <w:pPr>
              <w:pStyle w:val="RTableTextAbt"/>
              <w:ind w:right="135"/>
            </w:pPr>
            <w:r>
              <w:rPr>
                <w:szCs w:val="18"/>
              </w:rPr>
              <w:t>2.72%</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B853336" w14:textId="77777777">
            <w:pPr>
              <w:pStyle w:val="RTableTextAbt"/>
              <w:ind w:right="135"/>
            </w:pPr>
            <w:r>
              <w:rPr>
                <w:szCs w:val="18"/>
              </w:rPr>
              <w:t>162,24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00A5F35" w14:textId="77777777">
            <w:pPr>
              <w:pStyle w:val="RTableTextAbt"/>
              <w:ind w:right="135"/>
            </w:pPr>
            <w:r>
              <w:rPr>
                <w:szCs w:val="18"/>
              </w:rPr>
              <w:t xml:space="preserve">$2,15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78F33DC1" w14:textId="77777777">
            <w:pPr>
              <w:pStyle w:val="RTableTextAbt"/>
              <w:ind w:right="135"/>
            </w:pPr>
            <w:r>
              <w:rPr>
                <w:szCs w:val="18"/>
              </w:rPr>
              <w:t xml:space="preserve">$13,8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6951C96" w14:textId="77777777">
            <w:pPr>
              <w:pStyle w:val="RTableTextAbt"/>
              <w:ind w:right="135"/>
            </w:pPr>
            <w:r>
              <w:rPr>
                <w:szCs w:val="18"/>
              </w:rPr>
              <w:t xml:space="preserve">$15,173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176698E" w14:textId="77777777">
            <w:pPr>
              <w:pStyle w:val="RTableTextAbt"/>
              <w:ind w:right="135"/>
            </w:pPr>
            <w:r>
              <w:rPr>
                <w:szCs w:val="18"/>
              </w:rPr>
              <w:t xml:space="preserve">$2,232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6BC35DD" w14:textId="77777777">
            <w:pPr>
              <w:pStyle w:val="RTableTextAbt"/>
              <w:ind w:right="135"/>
            </w:pPr>
            <w:r>
              <w:rPr>
                <w:szCs w:val="18"/>
              </w:rPr>
              <w:t xml:space="preserve">$18,52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D6B51DA" w14:textId="77777777">
            <w:pPr>
              <w:pStyle w:val="RTableTextAbt"/>
              <w:ind w:right="135"/>
            </w:pPr>
            <w:r>
              <w:rPr>
                <w:szCs w:val="18"/>
              </w:rPr>
              <w:t xml:space="preserve">$16,569 </w:t>
            </w:r>
          </w:p>
        </w:tc>
      </w:tr>
      <w:tr w14:paraId="26B620AF"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0DD866CB" w14:textId="77777777">
            <w:pPr>
              <w:pStyle w:val="RTableTextAbt"/>
              <w:ind w:right="135"/>
            </w:pPr>
            <w:r>
              <w:rPr>
                <w:szCs w:val="18"/>
              </w:rPr>
              <w:t>12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41EC2607" w14:textId="77777777">
            <w:pPr>
              <w:pStyle w:val="RTableTextAbt"/>
              <w:ind w:right="135"/>
            </w:pPr>
            <w:r>
              <w:rPr>
                <w:szCs w:val="18"/>
              </w:rPr>
              <w:t>0.24%</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B7BC1CC" w14:textId="77777777">
            <w:pPr>
              <w:pStyle w:val="RTableTextAbt"/>
              <w:ind w:right="135"/>
            </w:pPr>
            <w:r>
              <w:rPr>
                <w:szCs w:val="18"/>
              </w:rPr>
              <w:t>169,00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5C66E1F" w14:textId="77777777">
            <w:pPr>
              <w:pStyle w:val="RTableTextAbt"/>
              <w:ind w:right="135"/>
            </w:pPr>
            <w:r>
              <w:rPr>
                <w:szCs w:val="18"/>
              </w:rPr>
              <w:t xml:space="preserve">$2,24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587B923F" w14:textId="77777777">
            <w:pPr>
              <w:pStyle w:val="RTableTextAbt"/>
              <w:ind w:right="135"/>
            </w:pPr>
            <w:r>
              <w:rPr>
                <w:szCs w:val="18"/>
              </w:rPr>
              <w:t xml:space="preserve">$14,40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17A665D0" w14:textId="77777777">
            <w:pPr>
              <w:pStyle w:val="RTableTextAbt"/>
              <w:ind w:right="135"/>
            </w:pPr>
            <w:r>
              <w:rPr>
                <w:szCs w:val="18"/>
              </w:rPr>
              <w:t xml:space="preserve">$15,74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59C97C1" w14:textId="77777777">
            <w:pPr>
              <w:pStyle w:val="RTableTextAbt"/>
              <w:ind w:right="135"/>
            </w:pPr>
            <w:r>
              <w:rPr>
                <w:szCs w:val="18"/>
              </w:rPr>
              <w:t xml:space="preserve">$2,32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376B3FC" w14:textId="77777777">
            <w:pPr>
              <w:pStyle w:val="RTableTextAbt"/>
              <w:ind w:right="135"/>
            </w:pPr>
            <w:r>
              <w:rPr>
                <w:szCs w:val="18"/>
              </w:rPr>
              <w:t xml:space="preserve">$19,21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BE3A177" w14:textId="77777777">
            <w:pPr>
              <w:pStyle w:val="RTableTextAbt"/>
              <w:ind w:right="135"/>
            </w:pPr>
            <w:r>
              <w:rPr>
                <w:szCs w:val="18"/>
              </w:rPr>
              <w:t xml:space="preserve">$17,196 </w:t>
            </w:r>
          </w:p>
        </w:tc>
      </w:tr>
      <w:tr w14:paraId="6B639B49"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341093DF" w14:textId="77777777">
            <w:pPr>
              <w:pStyle w:val="RTableTextAbt"/>
              <w:ind w:right="135"/>
            </w:pPr>
            <w:r>
              <w:rPr>
                <w:szCs w:val="18"/>
              </w:rPr>
              <w:t>13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7B05919F" w14:textId="77777777">
            <w:pPr>
              <w:pStyle w:val="RTableTextAbt"/>
              <w:ind w:right="135"/>
            </w:pPr>
            <w:r>
              <w:rPr>
                <w:szCs w:val="18"/>
              </w:rPr>
              <w:t>0.35%</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FB08922" w14:textId="77777777">
            <w:pPr>
              <w:pStyle w:val="RTableTextAbt"/>
              <w:ind w:right="135"/>
            </w:pPr>
            <w:r>
              <w:rPr>
                <w:szCs w:val="18"/>
              </w:rPr>
              <w:t>175,76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289A74E" w14:textId="77777777">
            <w:pPr>
              <w:pStyle w:val="RTableTextAbt"/>
              <w:ind w:right="135"/>
            </w:pPr>
            <w:r>
              <w:rPr>
                <w:szCs w:val="18"/>
              </w:rPr>
              <w:t xml:space="preserve">$2,33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05E43FE5" w14:textId="77777777">
            <w:pPr>
              <w:pStyle w:val="RTableTextAbt"/>
              <w:ind w:right="135"/>
            </w:pPr>
            <w:r>
              <w:rPr>
                <w:szCs w:val="18"/>
              </w:rPr>
              <w:t xml:space="preserve">$14,923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073DE87" w14:textId="77777777">
            <w:pPr>
              <w:pStyle w:val="RTableTextAbt"/>
              <w:ind w:right="135"/>
            </w:pPr>
            <w:r>
              <w:rPr>
                <w:szCs w:val="18"/>
              </w:rPr>
              <w:t xml:space="preserve">$16,32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82CAC93" w14:textId="77777777">
            <w:pPr>
              <w:pStyle w:val="RTableTextAbt"/>
              <w:ind w:right="135"/>
            </w:pPr>
            <w:r>
              <w:rPr>
                <w:szCs w:val="18"/>
              </w:rPr>
              <w:t xml:space="preserve">$2,41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4E53A7B" w14:textId="77777777">
            <w:pPr>
              <w:pStyle w:val="RTableTextAbt"/>
              <w:ind w:right="135"/>
            </w:pPr>
            <w:r>
              <w:rPr>
                <w:szCs w:val="18"/>
              </w:rPr>
              <w:t xml:space="preserve">$19,90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9012133" w14:textId="77777777">
            <w:pPr>
              <w:pStyle w:val="RTableTextAbt"/>
              <w:ind w:right="135"/>
            </w:pPr>
            <w:r>
              <w:rPr>
                <w:szCs w:val="18"/>
              </w:rPr>
              <w:t xml:space="preserve">$17,823 </w:t>
            </w:r>
          </w:p>
        </w:tc>
      </w:tr>
      <w:tr w14:paraId="79F6BB50"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67491FBA" w14:textId="77777777">
            <w:pPr>
              <w:pStyle w:val="RTableTextAbt"/>
              <w:ind w:right="135"/>
            </w:pPr>
            <w:r>
              <w:rPr>
                <w:szCs w:val="18"/>
              </w:rPr>
              <w:t>13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7B530519" w14:textId="77777777">
            <w:pPr>
              <w:pStyle w:val="RTableTextAbt"/>
              <w:ind w:right="135"/>
            </w:pPr>
            <w:r>
              <w:rPr>
                <w:szCs w:val="18"/>
              </w:rPr>
              <w:t>1.3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AF78AD1" w14:textId="77777777">
            <w:pPr>
              <w:pStyle w:val="RTableTextAbt"/>
              <w:ind w:right="135"/>
            </w:pPr>
            <w:r>
              <w:rPr>
                <w:szCs w:val="18"/>
              </w:rPr>
              <w:t>182,52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5953BC8" w14:textId="77777777">
            <w:pPr>
              <w:pStyle w:val="RTableTextAbt"/>
              <w:ind w:right="135"/>
            </w:pPr>
            <w:r>
              <w:rPr>
                <w:szCs w:val="18"/>
              </w:rPr>
              <w:t xml:space="preserve">$2,42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092348EB" w14:textId="77777777">
            <w:pPr>
              <w:pStyle w:val="RTableTextAbt"/>
              <w:ind w:right="135"/>
            </w:pPr>
            <w:r>
              <w:rPr>
                <w:szCs w:val="18"/>
              </w:rPr>
              <w:t xml:space="preserve">$15,440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9B10A02" w14:textId="77777777">
            <w:pPr>
              <w:pStyle w:val="RTableTextAbt"/>
              <w:ind w:right="135"/>
            </w:pPr>
            <w:r>
              <w:rPr>
                <w:szCs w:val="18"/>
              </w:rPr>
              <w:t xml:space="preserve">$16,89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7D9AFC5" w14:textId="77777777">
            <w:pPr>
              <w:pStyle w:val="RTableTextAbt"/>
              <w:ind w:right="135"/>
            </w:pPr>
            <w:r>
              <w:rPr>
                <w:szCs w:val="18"/>
              </w:rPr>
              <w:t xml:space="preserve">$2,51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538BF28" w14:textId="77777777">
            <w:pPr>
              <w:pStyle w:val="RTableTextAbt"/>
              <w:ind w:right="135"/>
            </w:pPr>
            <w:r>
              <w:rPr>
                <w:szCs w:val="18"/>
              </w:rPr>
              <w:t xml:space="preserve">$20,59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D0A29EA" w14:textId="77777777">
            <w:pPr>
              <w:pStyle w:val="RTableTextAbt"/>
              <w:ind w:right="135"/>
            </w:pPr>
            <w:r>
              <w:rPr>
                <w:szCs w:val="18"/>
              </w:rPr>
              <w:t xml:space="preserve">$18,449 </w:t>
            </w:r>
          </w:p>
        </w:tc>
      </w:tr>
      <w:tr w14:paraId="0572851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097CECF1" w14:textId="77777777">
            <w:pPr>
              <w:pStyle w:val="RTableTextAbt"/>
              <w:ind w:right="135"/>
            </w:pPr>
            <w:r>
              <w:rPr>
                <w:szCs w:val="18"/>
              </w:rPr>
              <w:t>14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189A9D37" w14:textId="77777777">
            <w:pPr>
              <w:pStyle w:val="RTableTextAbt"/>
              <w:ind w:right="135"/>
            </w:pPr>
            <w:r>
              <w:rPr>
                <w:szCs w:val="18"/>
              </w:rPr>
              <w:t>0.59%</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E8DFB47" w14:textId="77777777">
            <w:pPr>
              <w:pStyle w:val="RTableTextAbt"/>
              <w:ind w:right="135"/>
            </w:pPr>
            <w:r>
              <w:rPr>
                <w:szCs w:val="18"/>
              </w:rPr>
              <w:t>189,28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7EDCAC1" w14:textId="77777777">
            <w:pPr>
              <w:pStyle w:val="RTableTextAbt"/>
              <w:ind w:right="135"/>
            </w:pPr>
            <w:r>
              <w:rPr>
                <w:szCs w:val="18"/>
              </w:rPr>
              <w:t xml:space="preserve">$2,51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6888209B" w14:textId="77777777">
            <w:pPr>
              <w:pStyle w:val="RTableTextAbt"/>
              <w:ind w:right="135"/>
            </w:pPr>
            <w:r>
              <w:rPr>
                <w:szCs w:val="18"/>
              </w:rPr>
              <w:t xml:space="preserve">$15,95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4957D9FC" w14:textId="77777777">
            <w:pPr>
              <w:pStyle w:val="RTableTextAbt"/>
              <w:ind w:right="135"/>
            </w:pPr>
            <w:r>
              <w:rPr>
                <w:szCs w:val="18"/>
              </w:rPr>
              <w:t xml:space="preserve">$17,46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A52862B" w14:textId="77777777">
            <w:pPr>
              <w:pStyle w:val="RTableTextAbt"/>
              <w:ind w:right="135"/>
            </w:pPr>
            <w:r>
              <w:rPr>
                <w:szCs w:val="18"/>
              </w:rPr>
              <w:t xml:space="preserve">$2,604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AF1EF7E" w14:textId="77777777">
            <w:pPr>
              <w:pStyle w:val="RTableTextAbt"/>
              <w:ind w:right="135"/>
            </w:pPr>
            <w:r>
              <w:rPr>
                <w:szCs w:val="18"/>
              </w:rPr>
              <w:t xml:space="preserve">$21,28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E7DA6BE" w14:textId="77777777">
            <w:pPr>
              <w:pStyle w:val="RTableTextAbt"/>
              <w:ind w:right="135"/>
            </w:pPr>
            <w:r>
              <w:rPr>
                <w:szCs w:val="18"/>
              </w:rPr>
              <w:t xml:space="preserve">$19,076 </w:t>
            </w:r>
          </w:p>
        </w:tc>
      </w:tr>
      <w:tr w14:paraId="16270F48"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15679FF1" w14:textId="77777777">
            <w:pPr>
              <w:pStyle w:val="RTableTextAbt"/>
              <w:ind w:right="135"/>
            </w:pPr>
            <w:r>
              <w:rPr>
                <w:szCs w:val="18"/>
              </w:rPr>
              <w:t>14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436F8DF5"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9A5CCB1" w14:textId="77777777">
            <w:pPr>
              <w:pStyle w:val="RTableTextAbt"/>
              <w:ind w:right="135"/>
            </w:pPr>
            <w:r>
              <w:rPr>
                <w:szCs w:val="18"/>
              </w:rPr>
              <w:t>196,04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8AA703A" w14:textId="77777777">
            <w:pPr>
              <w:pStyle w:val="RTableTextAbt"/>
              <w:ind w:right="135"/>
            </w:pPr>
            <w:r>
              <w:rPr>
                <w:szCs w:val="18"/>
              </w:rPr>
              <w:t xml:space="preserve">$2,60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1DA03751" w14:textId="77777777">
            <w:pPr>
              <w:pStyle w:val="RTableTextAbt"/>
              <w:ind w:right="135"/>
            </w:pPr>
            <w:r>
              <w:rPr>
                <w:szCs w:val="18"/>
              </w:rPr>
              <w:t xml:space="preserve">$16,474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676D487" w14:textId="77777777">
            <w:pPr>
              <w:pStyle w:val="RTableTextAbt"/>
              <w:ind w:right="135"/>
            </w:pPr>
            <w:r>
              <w:rPr>
                <w:szCs w:val="18"/>
              </w:rPr>
              <w:t xml:space="preserve">$18,0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7C3F810" w14:textId="77777777">
            <w:pPr>
              <w:pStyle w:val="RTableTextAbt"/>
              <w:ind w:right="135"/>
            </w:pPr>
            <w:r>
              <w:rPr>
                <w:szCs w:val="18"/>
              </w:rPr>
              <w:t xml:space="preserve">$2,69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410606A" w14:textId="77777777">
            <w:pPr>
              <w:pStyle w:val="RTableTextAbt"/>
              <w:ind w:right="135"/>
            </w:pPr>
            <w:r>
              <w:rPr>
                <w:szCs w:val="18"/>
              </w:rPr>
              <w:t xml:space="preserve">$21,97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34FC436" w14:textId="77777777">
            <w:pPr>
              <w:pStyle w:val="RTableTextAbt"/>
              <w:ind w:right="135"/>
            </w:pPr>
            <w:r>
              <w:rPr>
                <w:szCs w:val="18"/>
              </w:rPr>
              <w:t xml:space="preserve">$19,703 </w:t>
            </w:r>
          </w:p>
        </w:tc>
      </w:tr>
      <w:tr w14:paraId="2412750C"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7381F174" w14:textId="77777777">
            <w:pPr>
              <w:pStyle w:val="RTableTextAbt"/>
              <w:ind w:right="135"/>
            </w:pPr>
            <w:r>
              <w:rPr>
                <w:szCs w:val="18"/>
              </w:rPr>
              <w:t>15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5B18E719" w14:textId="77777777">
            <w:pPr>
              <w:pStyle w:val="RTableTextAbt"/>
              <w:ind w:right="135"/>
            </w:pPr>
            <w:r>
              <w:rPr>
                <w:szCs w:val="18"/>
              </w:rPr>
              <w:t>0.71%</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566A2F0" w14:textId="77777777">
            <w:pPr>
              <w:pStyle w:val="RTableTextAbt"/>
              <w:ind w:right="135"/>
            </w:pPr>
            <w:r>
              <w:rPr>
                <w:szCs w:val="18"/>
              </w:rPr>
              <w:t>202,80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D85D0DE" w14:textId="77777777">
            <w:pPr>
              <w:pStyle w:val="RTableTextAbt"/>
              <w:ind w:right="135"/>
            </w:pPr>
            <w:r>
              <w:rPr>
                <w:szCs w:val="18"/>
              </w:rPr>
              <w:t xml:space="preserve">$2,69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01AA9BE9" w14:textId="77777777">
            <w:pPr>
              <w:pStyle w:val="RTableTextAbt"/>
              <w:ind w:right="135"/>
            </w:pPr>
            <w:r>
              <w:rPr>
                <w:szCs w:val="18"/>
              </w:rPr>
              <w:t xml:space="preserve">$16,99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092BE329" w14:textId="77777777">
            <w:pPr>
              <w:pStyle w:val="RTableTextAbt"/>
              <w:ind w:right="135"/>
            </w:pPr>
            <w:r>
              <w:rPr>
                <w:szCs w:val="18"/>
              </w:rPr>
              <w:t xml:space="preserve">$18,61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3B64122" w14:textId="77777777">
            <w:pPr>
              <w:pStyle w:val="RTableTextAbt"/>
              <w:ind w:right="135"/>
            </w:pPr>
            <w:r>
              <w:rPr>
                <w:szCs w:val="18"/>
              </w:rPr>
              <w:t xml:space="preserve">$2,790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1EDB0C0" w14:textId="77777777">
            <w:pPr>
              <w:pStyle w:val="RTableTextAbt"/>
              <w:ind w:right="135"/>
            </w:pPr>
            <w:r>
              <w:rPr>
                <w:szCs w:val="18"/>
              </w:rPr>
              <w:t xml:space="preserve">$22,66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6A2869A" w14:textId="77777777">
            <w:pPr>
              <w:pStyle w:val="RTableTextAbt"/>
              <w:ind w:right="135"/>
            </w:pPr>
            <w:r>
              <w:rPr>
                <w:szCs w:val="18"/>
              </w:rPr>
              <w:t xml:space="preserve">$20,329 </w:t>
            </w:r>
          </w:p>
        </w:tc>
      </w:tr>
      <w:tr w14:paraId="55CA3B1A"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7321228D" w14:textId="77777777">
            <w:pPr>
              <w:pStyle w:val="RTableTextAbt"/>
              <w:ind w:right="135"/>
            </w:pPr>
            <w:r>
              <w:rPr>
                <w:szCs w:val="18"/>
              </w:rPr>
              <w:t>15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59376937" w14:textId="77777777">
            <w:pPr>
              <w:pStyle w:val="RTableTextAbt"/>
              <w:ind w:right="135"/>
            </w:pPr>
            <w:r>
              <w:rPr>
                <w:szCs w:val="18"/>
              </w:rPr>
              <w:t>0.24%</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DCC55B2" w14:textId="77777777">
            <w:pPr>
              <w:pStyle w:val="RTableTextAbt"/>
              <w:ind w:right="135"/>
            </w:pPr>
            <w:r>
              <w:rPr>
                <w:szCs w:val="18"/>
              </w:rPr>
              <w:t>209,56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3006B06" w14:textId="77777777">
            <w:pPr>
              <w:pStyle w:val="RTableTextAbt"/>
              <w:ind w:right="135"/>
            </w:pPr>
            <w:r>
              <w:rPr>
                <w:szCs w:val="18"/>
              </w:rPr>
              <w:t xml:space="preserve">$2,7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216AB75" w14:textId="77777777">
            <w:pPr>
              <w:pStyle w:val="RTableTextAbt"/>
              <w:ind w:right="135"/>
            </w:pPr>
            <w:r>
              <w:rPr>
                <w:szCs w:val="18"/>
              </w:rPr>
              <w:t xml:space="preserve">$17,5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5ABC7F05" w14:textId="77777777">
            <w:pPr>
              <w:pStyle w:val="RTableTextAbt"/>
              <w:ind w:right="135"/>
            </w:pPr>
            <w:r>
              <w:rPr>
                <w:szCs w:val="18"/>
              </w:rPr>
              <w:t xml:space="preserve">$19,19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C61C2A7" w14:textId="77777777">
            <w:pPr>
              <w:pStyle w:val="RTableTextAbt"/>
              <w:ind w:right="135"/>
            </w:pPr>
            <w:r>
              <w:rPr>
                <w:szCs w:val="18"/>
              </w:rPr>
              <w:t xml:space="preserve">$2,883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D75405C" w14:textId="77777777">
            <w:pPr>
              <w:pStyle w:val="RTableTextAbt"/>
              <w:ind w:right="135"/>
            </w:pPr>
            <w:r>
              <w:rPr>
                <w:szCs w:val="18"/>
              </w:rPr>
              <w:t xml:space="preserve">$23,35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632CC09" w14:textId="77777777">
            <w:pPr>
              <w:pStyle w:val="RTableTextAbt"/>
              <w:ind w:right="135"/>
            </w:pPr>
            <w:r>
              <w:rPr>
                <w:szCs w:val="18"/>
              </w:rPr>
              <w:t xml:space="preserve">$20,956 </w:t>
            </w:r>
          </w:p>
        </w:tc>
      </w:tr>
      <w:tr w14:paraId="1E0DE693"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4A4A3960" w14:textId="77777777">
            <w:pPr>
              <w:pStyle w:val="RTableTextAbt"/>
              <w:ind w:right="135"/>
            </w:pPr>
            <w:r>
              <w:rPr>
                <w:szCs w:val="18"/>
              </w:rPr>
              <w:t>16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1C87E50E" w14:textId="77777777">
            <w:pPr>
              <w:pStyle w:val="RTableTextAbt"/>
              <w:ind w:right="135"/>
            </w:pPr>
            <w:r>
              <w:rPr>
                <w:szCs w:val="18"/>
              </w:rPr>
              <w:t>0.35%</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46B0103" w14:textId="77777777">
            <w:pPr>
              <w:pStyle w:val="RTableTextAbt"/>
              <w:ind w:right="135"/>
            </w:pPr>
            <w:r>
              <w:rPr>
                <w:szCs w:val="18"/>
              </w:rPr>
              <w:t>216,32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8128909" w14:textId="77777777">
            <w:pPr>
              <w:pStyle w:val="RTableTextAbt"/>
              <w:ind w:right="135"/>
            </w:pPr>
            <w:r>
              <w:rPr>
                <w:szCs w:val="18"/>
              </w:rPr>
              <w:t xml:space="preserve">$2,87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3A1FF9E8" w14:textId="77777777">
            <w:pPr>
              <w:pStyle w:val="RTableTextAbt"/>
              <w:ind w:right="135"/>
            </w:pPr>
            <w:r>
              <w:rPr>
                <w:szCs w:val="18"/>
              </w:rPr>
              <w:t xml:space="preserve">$18,02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77C318BD" w14:textId="77777777">
            <w:pPr>
              <w:pStyle w:val="RTableTextAbt"/>
              <w:ind w:right="135"/>
            </w:pPr>
            <w:r>
              <w:rPr>
                <w:szCs w:val="18"/>
              </w:rPr>
              <w:t xml:space="preserve">$19,76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298F43D" w14:textId="77777777">
            <w:pPr>
              <w:pStyle w:val="RTableTextAbt"/>
              <w:ind w:right="135"/>
            </w:pPr>
            <w:r>
              <w:rPr>
                <w:szCs w:val="18"/>
              </w:rPr>
              <w:t xml:space="preserve">$2,97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0DE7917" w14:textId="77777777">
            <w:pPr>
              <w:pStyle w:val="RTableTextAbt"/>
              <w:ind w:right="135"/>
            </w:pPr>
            <w:r>
              <w:rPr>
                <w:szCs w:val="18"/>
              </w:rPr>
              <w:t xml:space="preserve">$24,04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1D83249" w14:textId="77777777">
            <w:pPr>
              <w:pStyle w:val="RTableTextAbt"/>
              <w:ind w:right="135"/>
            </w:pPr>
            <w:r>
              <w:rPr>
                <w:szCs w:val="18"/>
              </w:rPr>
              <w:t xml:space="preserve">$21,583 </w:t>
            </w:r>
          </w:p>
        </w:tc>
      </w:tr>
      <w:tr w14:paraId="1D07DF7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165356E4" w14:textId="77777777">
            <w:pPr>
              <w:pStyle w:val="RTableTextAbt"/>
              <w:ind w:right="135"/>
            </w:pPr>
            <w:r>
              <w:rPr>
                <w:szCs w:val="18"/>
              </w:rPr>
              <w:t>16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1639393B" w14:textId="77777777">
            <w:pPr>
              <w:pStyle w:val="RTableTextAbt"/>
              <w:ind w:right="135"/>
            </w:pPr>
            <w:r>
              <w:rPr>
                <w:szCs w:val="18"/>
              </w:rPr>
              <w:t>0.35%</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C553C17" w14:textId="77777777">
            <w:pPr>
              <w:pStyle w:val="RTableTextAbt"/>
              <w:ind w:right="135"/>
            </w:pPr>
            <w:r>
              <w:rPr>
                <w:szCs w:val="18"/>
              </w:rPr>
              <w:t>223,08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CEF05E9" w14:textId="77777777">
            <w:pPr>
              <w:pStyle w:val="RTableTextAbt"/>
              <w:ind w:right="135"/>
            </w:pPr>
            <w:r>
              <w:rPr>
                <w:szCs w:val="18"/>
              </w:rPr>
              <w:t xml:space="preserve">$2,96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58C2A764" w14:textId="77777777">
            <w:pPr>
              <w:pStyle w:val="RTableTextAbt"/>
              <w:ind w:right="135"/>
            </w:pPr>
            <w:r>
              <w:rPr>
                <w:szCs w:val="18"/>
              </w:rPr>
              <w:t xml:space="preserve">$18,5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3E9C88CF" w14:textId="77777777">
            <w:pPr>
              <w:pStyle w:val="RTableTextAbt"/>
              <w:ind w:right="135"/>
            </w:pPr>
            <w:r>
              <w:rPr>
                <w:szCs w:val="18"/>
              </w:rPr>
              <w:t xml:space="preserve">$20,33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639531B" w14:textId="77777777">
            <w:pPr>
              <w:pStyle w:val="RTableTextAbt"/>
              <w:ind w:right="135"/>
            </w:pPr>
            <w:r>
              <w:rPr>
                <w:szCs w:val="18"/>
              </w:rPr>
              <w:t xml:space="preserve">$3,069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035E77C" w14:textId="77777777">
            <w:pPr>
              <w:pStyle w:val="RTableTextAbt"/>
              <w:ind w:right="135"/>
            </w:pPr>
            <w:r>
              <w:rPr>
                <w:szCs w:val="18"/>
              </w:rPr>
              <w:t xml:space="preserve">$24,73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EFE4E20" w14:textId="77777777">
            <w:pPr>
              <w:pStyle w:val="RTableTextAbt"/>
              <w:ind w:right="135"/>
            </w:pPr>
            <w:r>
              <w:rPr>
                <w:szCs w:val="18"/>
              </w:rPr>
              <w:t xml:space="preserve">$22,210 </w:t>
            </w:r>
          </w:p>
        </w:tc>
      </w:tr>
      <w:tr w14:paraId="768BAB8C"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5213C645" w14:textId="77777777">
            <w:pPr>
              <w:pStyle w:val="RTableTextAbt"/>
              <w:ind w:right="135"/>
            </w:pPr>
            <w:r>
              <w:rPr>
                <w:szCs w:val="18"/>
              </w:rPr>
              <w:t>17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5BAA2533" w14:textId="77777777">
            <w:pPr>
              <w:pStyle w:val="RTableTextAbt"/>
              <w:ind w:right="135"/>
            </w:pPr>
            <w:r>
              <w:rPr>
                <w:szCs w:val="18"/>
              </w:rPr>
              <w:t>0.24%</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961F117" w14:textId="77777777">
            <w:pPr>
              <w:pStyle w:val="RTableTextAbt"/>
              <w:ind w:right="135"/>
            </w:pPr>
            <w:r>
              <w:rPr>
                <w:szCs w:val="18"/>
              </w:rPr>
              <w:t>236,60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D6AD7D9" w14:textId="77777777">
            <w:pPr>
              <w:pStyle w:val="RTableTextAbt"/>
              <w:ind w:right="135"/>
            </w:pPr>
            <w:r>
              <w:rPr>
                <w:szCs w:val="18"/>
              </w:rPr>
              <w:t xml:space="preserve">$3,14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76E76729" w14:textId="77777777">
            <w:pPr>
              <w:pStyle w:val="RTableTextAbt"/>
              <w:ind w:right="135"/>
            </w:pPr>
            <w:r>
              <w:rPr>
                <w:szCs w:val="18"/>
              </w:rPr>
              <w:t xml:space="preserve">$19,577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66D8D1A" w14:textId="77777777">
            <w:pPr>
              <w:pStyle w:val="RTableTextAbt"/>
              <w:ind w:right="135"/>
            </w:pPr>
            <w:r>
              <w:rPr>
                <w:szCs w:val="18"/>
              </w:rPr>
              <w:t xml:space="preserve">$21,48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3CAE600" w14:textId="77777777">
            <w:pPr>
              <w:pStyle w:val="RTableTextAbt"/>
              <w:ind w:right="135"/>
            </w:pPr>
            <w:r>
              <w:rPr>
                <w:szCs w:val="18"/>
              </w:rPr>
              <w:t xml:space="preserve">$3,25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9E679C0" w14:textId="77777777">
            <w:pPr>
              <w:pStyle w:val="RTableTextAbt"/>
              <w:ind w:right="135"/>
            </w:pPr>
            <w:r>
              <w:rPr>
                <w:szCs w:val="18"/>
              </w:rPr>
              <w:t xml:space="preserve">$26,116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09D975DF" w14:textId="77777777">
            <w:pPr>
              <w:pStyle w:val="RTableTextAbt"/>
              <w:ind w:right="135"/>
            </w:pPr>
            <w:r>
              <w:rPr>
                <w:szCs w:val="18"/>
              </w:rPr>
              <w:t xml:space="preserve">$23,463 </w:t>
            </w:r>
          </w:p>
        </w:tc>
      </w:tr>
      <w:tr w14:paraId="512B3BE4"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67411B42" w14:textId="77777777">
            <w:pPr>
              <w:pStyle w:val="RTableTextAbt"/>
              <w:ind w:right="135"/>
            </w:pPr>
            <w:r>
              <w:rPr>
                <w:szCs w:val="18"/>
              </w:rPr>
              <w:t>18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47BFA77D" w14:textId="77777777">
            <w:pPr>
              <w:pStyle w:val="RTableTextAbt"/>
              <w:ind w:right="135"/>
            </w:pPr>
            <w:r>
              <w:rPr>
                <w:szCs w:val="18"/>
              </w:rPr>
              <w:t>0.59%</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E89518F" w14:textId="77777777">
            <w:pPr>
              <w:pStyle w:val="RTableTextAbt"/>
              <w:ind w:right="135"/>
            </w:pPr>
            <w:r>
              <w:rPr>
                <w:szCs w:val="18"/>
              </w:rPr>
              <w:t>243,36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50AAB0D" w14:textId="77777777">
            <w:pPr>
              <w:pStyle w:val="RTableTextAbt"/>
              <w:ind w:right="135"/>
            </w:pPr>
            <w:r>
              <w:rPr>
                <w:szCs w:val="18"/>
              </w:rPr>
              <w:t xml:space="preserve">$3,23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5550CBDE" w14:textId="77777777">
            <w:pPr>
              <w:pStyle w:val="RTableTextAbt"/>
              <w:ind w:right="135"/>
            </w:pPr>
            <w:r>
              <w:rPr>
                <w:szCs w:val="18"/>
              </w:rPr>
              <w:t xml:space="preserve">$20,094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17A9DBB1" w14:textId="77777777">
            <w:pPr>
              <w:pStyle w:val="RTableTextAbt"/>
              <w:ind w:right="135"/>
            </w:pPr>
            <w:r>
              <w:rPr>
                <w:szCs w:val="18"/>
              </w:rPr>
              <w:t xml:space="preserve">$22,060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A5DD92F" w14:textId="77777777">
            <w:pPr>
              <w:pStyle w:val="RTableTextAbt"/>
              <w:ind w:right="135"/>
            </w:pPr>
            <w:r>
              <w:rPr>
                <w:szCs w:val="18"/>
              </w:rPr>
              <w:t xml:space="preserve">$3,34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2D61CFA5" w14:textId="77777777">
            <w:pPr>
              <w:pStyle w:val="RTableTextAbt"/>
              <w:ind w:right="135"/>
            </w:pPr>
            <w:r>
              <w:rPr>
                <w:szCs w:val="18"/>
              </w:rPr>
              <w:t xml:space="preserve">$26,80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C67B22D" w14:textId="77777777">
            <w:pPr>
              <w:pStyle w:val="RTableTextAbt"/>
              <w:ind w:right="135"/>
            </w:pPr>
            <w:r>
              <w:rPr>
                <w:szCs w:val="18"/>
              </w:rPr>
              <w:t xml:space="preserve">$24,090 </w:t>
            </w:r>
          </w:p>
        </w:tc>
      </w:tr>
      <w:tr w14:paraId="282B989C"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02A587FA" w14:textId="77777777">
            <w:pPr>
              <w:pStyle w:val="RTableTextAbt"/>
              <w:ind w:right="135"/>
            </w:pPr>
            <w:r>
              <w:rPr>
                <w:szCs w:val="18"/>
              </w:rPr>
              <w:t>18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235E35BF"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040B581" w14:textId="77777777">
            <w:pPr>
              <w:pStyle w:val="RTableTextAbt"/>
              <w:ind w:right="135"/>
            </w:pPr>
            <w:r>
              <w:rPr>
                <w:szCs w:val="18"/>
              </w:rPr>
              <w:t>250,12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7D8013E4" w14:textId="77777777">
            <w:pPr>
              <w:pStyle w:val="RTableTextAbt"/>
              <w:ind w:right="135"/>
            </w:pPr>
            <w:r>
              <w:rPr>
                <w:szCs w:val="18"/>
              </w:rPr>
              <w:t xml:space="preserve">$3,32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3587FFC0" w14:textId="77777777">
            <w:pPr>
              <w:pStyle w:val="RTableTextAbt"/>
              <w:ind w:right="135"/>
            </w:pPr>
            <w:r>
              <w:rPr>
                <w:szCs w:val="18"/>
              </w:rPr>
              <w:t xml:space="preserve">$20,61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3D6B2E36" w14:textId="77777777">
            <w:pPr>
              <w:pStyle w:val="RTableTextAbt"/>
              <w:ind w:right="135"/>
            </w:pPr>
            <w:r>
              <w:rPr>
                <w:szCs w:val="18"/>
              </w:rPr>
              <w:t xml:space="preserve">$22,634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53D88FB4" w14:textId="77777777">
            <w:pPr>
              <w:pStyle w:val="RTableTextAbt"/>
              <w:ind w:right="135"/>
            </w:pPr>
            <w:r>
              <w:rPr>
                <w:szCs w:val="18"/>
              </w:rPr>
              <w:t xml:space="preserve">$3,441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60DCE2C" w14:textId="77777777">
            <w:pPr>
              <w:pStyle w:val="RTableTextAbt"/>
              <w:ind w:right="135"/>
            </w:pPr>
            <w:r>
              <w:rPr>
                <w:szCs w:val="18"/>
              </w:rPr>
              <w:t xml:space="preserve">$27,49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AAB4966" w14:textId="77777777">
            <w:pPr>
              <w:pStyle w:val="RTableTextAbt"/>
              <w:ind w:right="135"/>
            </w:pPr>
            <w:r>
              <w:rPr>
                <w:szCs w:val="18"/>
              </w:rPr>
              <w:t xml:space="preserve">$24,717 </w:t>
            </w:r>
          </w:p>
        </w:tc>
      </w:tr>
      <w:tr w14:paraId="6CF9796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F362A0" w:rsidRPr="00020993" w:rsidP="00CB1C05" w14:paraId="2B8A683F" w14:textId="77777777">
            <w:pPr>
              <w:pStyle w:val="RTableTextAbt"/>
              <w:ind w:right="135"/>
            </w:pPr>
            <w:r>
              <w:rPr>
                <w:szCs w:val="18"/>
              </w:rPr>
              <w:t>19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F362A0" w:rsidRPr="00020993" w:rsidP="00CB1C05" w14:paraId="77CE0EFA" w14:textId="77777777">
            <w:pPr>
              <w:pStyle w:val="RTableTextAbt"/>
              <w:ind w:right="135"/>
            </w:pPr>
            <w:r>
              <w:rPr>
                <w:szCs w:val="18"/>
              </w:rPr>
              <w:t>0.59%</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72181B6" w14:textId="77777777">
            <w:pPr>
              <w:pStyle w:val="RTableTextAbt"/>
              <w:ind w:right="135"/>
            </w:pPr>
            <w:r>
              <w:rPr>
                <w:szCs w:val="18"/>
              </w:rPr>
              <w:t>256,880</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1B79E462" w14:textId="77777777">
            <w:pPr>
              <w:pStyle w:val="RTableTextAbt"/>
              <w:ind w:right="135"/>
            </w:pPr>
            <w:r>
              <w:rPr>
                <w:szCs w:val="18"/>
              </w:rPr>
              <w:t xml:space="preserve">$3,41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2E3B3F19" w14:textId="77777777">
            <w:pPr>
              <w:pStyle w:val="RTableTextAbt"/>
              <w:ind w:right="135"/>
            </w:pPr>
            <w:r>
              <w:rPr>
                <w:szCs w:val="18"/>
              </w:rPr>
              <w:t xml:space="preserve">$21,12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4E50CA" w:rsidP="00CB1C05" w14:paraId="31F05E1A" w14:textId="77777777">
            <w:pPr>
              <w:pStyle w:val="RTableTextAbt"/>
              <w:ind w:right="135"/>
            </w:pPr>
            <w:r>
              <w:rPr>
                <w:szCs w:val="18"/>
              </w:rPr>
              <w:t xml:space="preserve">$23,2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6D56D1E0" w14:textId="77777777">
            <w:pPr>
              <w:pStyle w:val="RTableTextAbt"/>
              <w:ind w:right="135"/>
            </w:pPr>
            <w:r>
              <w:rPr>
                <w:szCs w:val="18"/>
              </w:rPr>
              <w:t xml:space="preserve">$3,534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36BE74B0" w14:textId="77777777">
            <w:pPr>
              <w:pStyle w:val="RTableTextAbt"/>
              <w:ind w:right="135"/>
            </w:pPr>
            <w:r>
              <w:rPr>
                <w:szCs w:val="18"/>
              </w:rPr>
              <w:t xml:space="preserve">$28,185 </w:t>
            </w:r>
          </w:p>
        </w:tc>
        <w:tc>
          <w:tcPr>
            <w:tcW w:w="1460" w:type="dxa"/>
            <w:tcBorders>
              <w:top w:val="single" w:sz="4" w:space="0" w:color="auto"/>
              <w:left w:val="nil"/>
              <w:bottom w:val="single" w:sz="4" w:space="0" w:color="auto"/>
              <w:right w:val="single" w:sz="4" w:space="0" w:color="auto"/>
            </w:tcBorders>
            <w:shd w:val="clear" w:color="auto" w:fill="auto"/>
            <w:vAlign w:val="center"/>
          </w:tcPr>
          <w:p w:rsidR="00F362A0" w:rsidRPr="00020993" w:rsidP="00CB1C05" w14:paraId="438F5695" w14:textId="77777777">
            <w:pPr>
              <w:pStyle w:val="RTableTextAbt"/>
              <w:ind w:right="135"/>
            </w:pPr>
            <w:r>
              <w:rPr>
                <w:szCs w:val="18"/>
              </w:rPr>
              <w:t xml:space="preserve">$25,343 </w:t>
            </w:r>
          </w:p>
        </w:tc>
      </w:tr>
      <w:tr w14:paraId="34F11D9A"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39B2639E" w14:textId="77777777">
            <w:pPr>
              <w:pStyle w:val="RTableTextAbt"/>
              <w:ind w:right="135"/>
            </w:pPr>
            <w:r>
              <w:rPr>
                <w:szCs w:val="18"/>
              </w:rPr>
              <w:t>19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0BA4751A" w14:textId="77777777">
            <w:pPr>
              <w:pStyle w:val="RTableTextAbt"/>
              <w:ind w:right="135"/>
            </w:pPr>
            <w:r>
              <w:rPr>
                <w:szCs w:val="18"/>
              </w:rPr>
              <w:t>0.59%</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F2D0B9C" w14:textId="77777777">
            <w:pPr>
              <w:pStyle w:val="RTableTextAbt"/>
              <w:ind w:right="135"/>
            </w:pPr>
            <w:r>
              <w:rPr>
                <w:szCs w:val="18"/>
              </w:rPr>
              <w:t>263,64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E233D1C" w14:textId="77777777">
            <w:pPr>
              <w:pStyle w:val="RTableTextAbt"/>
              <w:ind w:right="135"/>
            </w:pPr>
            <w:r>
              <w:rPr>
                <w:szCs w:val="18"/>
              </w:rPr>
              <w:t xml:space="preserve">$3,5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68EC220D" w14:textId="77777777">
            <w:pPr>
              <w:pStyle w:val="RTableTextAbt"/>
              <w:ind w:right="135"/>
            </w:pPr>
            <w:r>
              <w:rPr>
                <w:szCs w:val="18"/>
              </w:rPr>
              <w:t xml:space="preserve">$21,645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45E3467B" w14:textId="77777777">
            <w:pPr>
              <w:pStyle w:val="RTableTextAbt"/>
              <w:ind w:right="135"/>
            </w:pPr>
            <w:r>
              <w:rPr>
                <w:szCs w:val="18"/>
              </w:rPr>
              <w:t xml:space="preserve">$23,78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B13BCE4" w14:textId="77777777">
            <w:pPr>
              <w:pStyle w:val="RTableTextAbt"/>
              <w:ind w:right="135"/>
            </w:pPr>
            <w:r>
              <w:rPr>
                <w:szCs w:val="18"/>
              </w:rPr>
              <w:t xml:space="preserve">$3,62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F42595B" w14:textId="77777777">
            <w:pPr>
              <w:pStyle w:val="RTableTextAbt"/>
              <w:ind w:right="135"/>
            </w:pPr>
            <w:r>
              <w:rPr>
                <w:szCs w:val="18"/>
              </w:rPr>
              <w:t xml:space="preserve">$28,875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F6AF2CB" w14:textId="77777777">
            <w:pPr>
              <w:pStyle w:val="RTableTextAbt"/>
              <w:ind w:right="135"/>
            </w:pPr>
            <w:r>
              <w:rPr>
                <w:szCs w:val="18"/>
              </w:rPr>
              <w:t xml:space="preserve">$25,970 </w:t>
            </w:r>
          </w:p>
        </w:tc>
      </w:tr>
      <w:tr w14:paraId="0DB1BA09"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21097E34" w14:textId="77777777">
            <w:pPr>
              <w:pStyle w:val="RTableTextAbt"/>
              <w:ind w:right="135"/>
            </w:pPr>
            <w:r>
              <w:rPr>
                <w:szCs w:val="18"/>
              </w:rPr>
              <w:t>20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043B61E4" w14:textId="77777777">
            <w:pPr>
              <w:pStyle w:val="RTableTextAbt"/>
              <w:ind w:right="135"/>
            </w:pPr>
            <w:r>
              <w:rPr>
                <w:szCs w:val="18"/>
              </w:rPr>
              <w:t>0.24%</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52728DD" w14:textId="77777777">
            <w:pPr>
              <w:pStyle w:val="RTableTextAbt"/>
              <w:ind w:right="135"/>
            </w:pPr>
            <w:r>
              <w:rPr>
                <w:szCs w:val="18"/>
              </w:rPr>
              <w:t>270,40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A579999" w14:textId="77777777">
            <w:pPr>
              <w:pStyle w:val="RTableTextAbt"/>
              <w:ind w:right="135"/>
            </w:pPr>
            <w:r>
              <w:rPr>
                <w:szCs w:val="18"/>
              </w:rPr>
              <w:t xml:space="preserve">$3,59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0DAC7168" w14:textId="77777777">
            <w:pPr>
              <w:pStyle w:val="RTableTextAbt"/>
              <w:ind w:right="135"/>
            </w:pPr>
            <w:r>
              <w:rPr>
                <w:szCs w:val="18"/>
              </w:rPr>
              <w:t xml:space="preserve">$22,16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2B8748C5" w14:textId="77777777">
            <w:pPr>
              <w:pStyle w:val="RTableTextAbt"/>
              <w:ind w:right="135"/>
            </w:pPr>
            <w:r>
              <w:rPr>
                <w:szCs w:val="18"/>
              </w:rPr>
              <w:t xml:space="preserve">$24,356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FFF8AEC" w14:textId="77777777">
            <w:pPr>
              <w:pStyle w:val="RTableTextAbt"/>
              <w:ind w:right="135"/>
            </w:pPr>
            <w:r>
              <w:rPr>
                <w:szCs w:val="18"/>
              </w:rPr>
              <w:t xml:space="preserve">$3,720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9818C61" w14:textId="77777777">
            <w:pPr>
              <w:pStyle w:val="RTableTextAbt"/>
              <w:ind w:right="135"/>
            </w:pPr>
            <w:r>
              <w:rPr>
                <w:szCs w:val="18"/>
              </w:rPr>
              <w:t xml:space="preserve">$29,565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9F31677" w14:textId="77777777">
            <w:pPr>
              <w:pStyle w:val="RTableTextAbt"/>
              <w:ind w:right="135"/>
            </w:pPr>
            <w:r>
              <w:rPr>
                <w:szCs w:val="18"/>
              </w:rPr>
              <w:t xml:space="preserve">$26,597 </w:t>
            </w:r>
          </w:p>
        </w:tc>
      </w:tr>
      <w:tr w14:paraId="56539CDE"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763AA6D6" w14:textId="77777777">
            <w:pPr>
              <w:pStyle w:val="RTableTextAbt"/>
              <w:ind w:right="135"/>
            </w:pPr>
            <w:r>
              <w:rPr>
                <w:szCs w:val="18"/>
              </w:rPr>
              <w:t>20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431F4917"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243E02F" w14:textId="77777777">
            <w:pPr>
              <w:pStyle w:val="RTableTextAbt"/>
              <w:ind w:right="135"/>
            </w:pPr>
            <w:r>
              <w:rPr>
                <w:szCs w:val="18"/>
              </w:rPr>
              <w:t>277,16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0FC22F9" w14:textId="77777777">
            <w:pPr>
              <w:pStyle w:val="RTableTextAbt"/>
              <w:ind w:right="135"/>
            </w:pPr>
            <w:r>
              <w:rPr>
                <w:szCs w:val="18"/>
              </w:rPr>
              <w:t xml:space="preserve">$3,6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03D67145" w14:textId="77777777">
            <w:pPr>
              <w:pStyle w:val="RTableTextAbt"/>
              <w:ind w:right="135"/>
            </w:pPr>
            <w:r>
              <w:rPr>
                <w:szCs w:val="18"/>
              </w:rPr>
              <w:t xml:space="preserve">$22,680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54C40A21" w14:textId="77777777">
            <w:pPr>
              <w:pStyle w:val="RTableTextAbt"/>
              <w:ind w:right="135"/>
            </w:pPr>
            <w:r>
              <w:rPr>
                <w:szCs w:val="18"/>
              </w:rPr>
              <w:t xml:space="preserve">$24,930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FC57850" w14:textId="77777777">
            <w:pPr>
              <w:pStyle w:val="RTableTextAbt"/>
              <w:ind w:right="135"/>
            </w:pPr>
            <w:r>
              <w:rPr>
                <w:szCs w:val="18"/>
              </w:rPr>
              <w:t xml:space="preserve">$3,81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5A59D95" w14:textId="77777777">
            <w:pPr>
              <w:pStyle w:val="RTableTextAbt"/>
              <w:ind w:right="135"/>
            </w:pPr>
            <w:r>
              <w:rPr>
                <w:szCs w:val="18"/>
              </w:rPr>
              <w:t xml:space="preserve">$30,255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D9B352B" w14:textId="77777777">
            <w:pPr>
              <w:pStyle w:val="RTableTextAbt"/>
              <w:ind w:right="135"/>
            </w:pPr>
            <w:r>
              <w:rPr>
                <w:szCs w:val="18"/>
              </w:rPr>
              <w:t xml:space="preserve">$27,223 </w:t>
            </w:r>
          </w:p>
        </w:tc>
      </w:tr>
      <w:tr w14:paraId="551DBC89"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60B5E037" w14:textId="77777777">
            <w:pPr>
              <w:pStyle w:val="RTableTextAbt"/>
              <w:ind w:right="135"/>
            </w:pPr>
            <w:r>
              <w:rPr>
                <w:szCs w:val="18"/>
              </w:rPr>
              <w:t>21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3C678994" w14:textId="77777777">
            <w:pPr>
              <w:pStyle w:val="RTableTextAbt"/>
              <w:ind w:right="135"/>
            </w:pPr>
            <w:r>
              <w:rPr>
                <w:szCs w:val="18"/>
              </w:rPr>
              <w:t>0.35%</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B15C64F" w14:textId="77777777">
            <w:pPr>
              <w:pStyle w:val="RTableTextAbt"/>
              <w:ind w:right="135"/>
            </w:pPr>
            <w:r>
              <w:rPr>
                <w:szCs w:val="18"/>
              </w:rPr>
              <w:t>283,92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D65B2D8" w14:textId="77777777">
            <w:pPr>
              <w:pStyle w:val="RTableTextAbt"/>
              <w:ind w:right="135"/>
            </w:pPr>
            <w:r>
              <w:rPr>
                <w:szCs w:val="18"/>
              </w:rPr>
              <w:t xml:space="preserve">$3,77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018AE2E9" w14:textId="77777777">
            <w:pPr>
              <w:pStyle w:val="RTableTextAbt"/>
              <w:ind w:right="135"/>
            </w:pPr>
            <w:r>
              <w:rPr>
                <w:szCs w:val="18"/>
              </w:rPr>
              <w:t xml:space="preserve">$23,19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482FC156" w14:textId="77777777">
            <w:pPr>
              <w:pStyle w:val="RTableTextAbt"/>
              <w:ind w:right="135"/>
            </w:pPr>
            <w:r>
              <w:rPr>
                <w:szCs w:val="18"/>
              </w:rPr>
              <w:t xml:space="preserve">$25,50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B18DF06" w14:textId="77777777">
            <w:pPr>
              <w:pStyle w:val="RTableTextAbt"/>
              <w:ind w:right="135"/>
            </w:pPr>
            <w:r>
              <w:rPr>
                <w:szCs w:val="18"/>
              </w:rPr>
              <w:t xml:space="preserve">$3,906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430EC3B" w14:textId="77777777">
            <w:pPr>
              <w:pStyle w:val="RTableTextAbt"/>
              <w:ind w:right="135"/>
            </w:pPr>
            <w:r>
              <w:rPr>
                <w:szCs w:val="18"/>
              </w:rPr>
              <w:t xml:space="preserve">$30,945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3E3616F" w14:textId="77777777">
            <w:pPr>
              <w:pStyle w:val="RTableTextAbt"/>
              <w:ind w:right="135"/>
            </w:pPr>
            <w:r>
              <w:rPr>
                <w:szCs w:val="18"/>
              </w:rPr>
              <w:t xml:space="preserve">$27,850 </w:t>
            </w:r>
          </w:p>
        </w:tc>
      </w:tr>
      <w:tr w14:paraId="68C1DA57"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70D6AC1B" w14:textId="77777777">
            <w:pPr>
              <w:pStyle w:val="RTableTextAbt"/>
              <w:ind w:right="135"/>
            </w:pPr>
            <w:r>
              <w:rPr>
                <w:szCs w:val="18"/>
              </w:rPr>
              <w:t>22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76958DED"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272C2B1" w14:textId="77777777">
            <w:pPr>
              <w:pStyle w:val="RTableTextAbt"/>
              <w:ind w:right="135"/>
            </w:pPr>
            <w:r>
              <w:rPr>
                <w:szCs w:val="18"/>
              </w:rPr>
              <w:t>297,44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7A3FB68" w14:textId="77777777">
            <w:pPr>
              <w:pStyle w:val="RTableTextAbt"/>
              <w:ind w:right="135"/>
            </w:pPr>
            <w:r>
              <w:rPr>
                <w:szCs w:val="18"/>
              </w:rPr>
              <w:t xml:space="preserve">$3,95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18F0AF55" w14:textId="77777777">
            <w:pPr>
              <w:pStyle w:val="RTableTextAbt"/>
              <w:ind w:right="135"/>
            </w:pPr>
            <w:r>
              <w:rPr>
                <w:szCs w:val="18"/>
              </w:rPr>
              <w:t xml:space="preserve">$24,23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64830E98" w14:textId="77777777">
            <w:pPr>
              <w:pStyle w:val="RTableTextAbt"/>
              <w:ind w:right="135"/>
            </w:pPr>
            <w:r>
              <w:rPr>
                <w:szCs w:val="18"/>
              </w:rPr>
              <w:t xml:space="preserve">$26,65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2D3B856" w14:textId="77777777">
            <w:pPr>
              <w:pStyle w:val="RTableTextAbt"/>
              <w:ind w:right="135"/>
            </w:pPr>
            <w:r>
              <w:rPr>
                <w:szCs w:val="18"/>
              </w:rPr>
              <w:t xml:space="preserve">$4,09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F5369EC" w14:textId="77777777">
            <w:pPr>
              <w:pStyle w:val="RTableTextAbt"/>
              <w:ind w:right="135"/>
            </w:pPr>
            <w:r>
              <w:rPr>
                <w:szCs w:val="18"/>
              </w:rPr>
              <w:t xml:space="preserve">$32,32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E1362CB" w14:textId="77777777">
            <w:pPr>
              <w:pStyle w:val="RTableTextAbt"/>
              <w:ind w:right="135"/>
            </w:pPr>
            <w:r>
              <w:rPr>
                <w:szCs w:val="18"/>
              </w:rPr>
              <w:t xml:space="preserve">$29,104 </w:t>
            </w:r>
          </w:p>
        </w:tc>
      </w:tr>
      <w:tr w14:paraId="57BF21BE"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6FE21837" w14:textId="77777777">
            <w:pPr>
              <w:pStyle w:val="RTableTextAbt"/>
              <w:ind w:right="135"/>
            </w:pPr>
            <w:r>
              <w:rPr>
                <w:szCs w:val="18"/>
              </w:rPr>
              <w:t>23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4FC7E34D" w14:textId="77777777">
            <w:pPr>
              <w:pStyle w:val="RTableTextAbt"/>
              <w:ind w:right="135"/>
            </w:pPr>
            <w:r>
              <w:rPr>
                <w:szCs w:val="18"/>
              </w:rPr>
              <w:t>0.24%</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267DB69" w14:textId="77777777">
            <w:pPr>
              <w:pStyle w:val="RTableTextAbt"/>
              <w:ind w:right="135"/>
            </w:pPr>
            <w:r>
              <w:rPr>
                <w:szCs w:val="18"/>
              </w:rPr>
              <w:t>310,96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5592E34" w14:textId="77777777">
            <w:pPr>
              <w:pStyle w:val="RTableTextAbt"/>
              <w:ind w:right="135"/>
            </w:pPr>
            <w:r>
              <w:rPr>
                <w:szCs w:val="18"/>
              </w:rPr>
              <w:t xml:space="preserve">$4,13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694E394F" w14:textId="77777777">
            <w:pPr>
              <w:pStyle w:val="RTableTextAbt"/>
              <w:ind w:right="135"/>
            </w:pPr>
            <w:r>
              <w:rPr>
                <w:szCs w:val="18"/>
              </w:rPr>
              <w:t xml:space="preserve">$25,265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78F98348" w14:textId="77777777">
            <w:pPr>
              <w:pStyle w:val="RTableTextAbt"/>
              <w:ind w:right="135"/>
            </w:pPr>
            <w:r>
              <w:rPr>
                <w:szCs w:val="18"/>
              </w:rPr>
              <w:t xml:space="preserve">$27,800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72E5D77" w14:textId="77777777">
            <w:pPr>
              <w:pStyle w:val="RTableTextAbt"/>
              <w:ind w:right="135"/>
            </w:pPr>
            <w:r>
              <w:rPr>
                <w:szCs w:val="18"/>
              </w:rPr>
              <w:t xml:space="preserve">$4,27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8C45EE4" w14:textId="77777777">
            <w:pPr>
              <w:pStyle w:val="RTableTextAbt"/>
              <w:ind w:right="135"/>
            </w:pPr>
            <w:r>
              <w:rPr>
                <w:szCs w:val="18"/>
              </w:rPr>
              <w:t xml:space="preserve">$33,70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07947AA" w14:textId="77777777">
            <w:pPr>
              <w:pStyle w:val="RTableTextAbt"/>
              <w:ind w:right="135"/>
            </w:pPr>
            <w:r>
              <w:rPr>
                <w:szCs w:val="18"/>
              </w:rPr>
              <w:t xml:space="preserve">$30,357 </w:t>
            </w:r>
          </w:p>
        </w:tc>
      </w:tr>
      <w:tr w14:paraId="3FA2FD0D"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5A7E5FD2" w14:textId="77777777">
            <w:pPr>
              <w:pStyle w:val="RTableTextAbt"/>
              <w:ind w:right="135"/>
            </w:pPr>
            <w:r>
              <w:rPr>
                <w:szCs w:val="18"/>
              </w:rPr>
              <w:t>24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3D2EE769" w14:textId="77777777">
            <w:pPr>
              <w:pStyle w:val="RTableTextAbt"/>
              <w:ind w:right="135"/>
            </w:pPr>
            <w:r>
              <w:rPr>
                <w:szCs w:val="18"/>
              </w:rPr>
              <w:t>0.35%</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B70851B" w14:textId="77777777">
            <w:pPr>
              <w:pStyle w:val="RTableTextAbt"/>
              <w:ind w:right="135"/>
            </w:pPr>
            <w:r>
              <w:rPr>
                <w:szCs w:val="18"/>
              </w:rPr>
              <w:t>324,48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6AF2E1B" w14:textId="77777777">
            <w:pPr>
              <w:pStyle w:val="RTableTextAbt"/>
              <w:ind w:right="135"/>
            </w:pPr>
            <w:r>
              <w:rPr>
                <w:szCs w:val="18"/>
              </w:rPr>
              <w:t xml:space="preserve">$4,31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79889EB7" w14:textId="77777777">
            <w:pPr>
              <w:pStyle w:val="RTableTextAbt"/>
              <w:ind w:right="135"/>
            </w:pPr>
            <w:r>
              <w:rPr>
                <w:szCs w:val="18"/>
              </w:rPr>
              <w:t xml:space="preserve">$26,300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093DDBAE" w14:textId="77777777">
            <w:pPr>
              <w:pStyle w:val="RTableTextAbt"/>
              <w:ind w:right="135"/>
            </w:pPr>
            <w:r>
              <w:rPr>
                <w:szCs w:val="18"/>
              </w:rPr>
              <w:t xml:space="preserve">$28,94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52145CE" w14:textId="77777777">
            <w:pPr>
              <w:pStyle w:val="RTableTextAbt"/>
              <w:ind w:right="135"/>
            </w:pPr>
            <w:r>
              <w:rPr>
                <w:szCs w:val="18"/>
              </w:rPr>
              <w:t xml:space="preserve">$4,46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87FAE08" w14:textId="77777777">
            <w:pPr>
              <w:pStyle w:val="RTableTextAbt"/>
              <w:ind w:right="135"/>
            </w:pPr>
            <w:r>
              <w:rPr>
                <w:szCs w:val="18"/>
              </w:rPr>
              <w:t xml:space="preserve">$35,08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544133E" w14:textId="77777777">
            <w:pPr>
              <w:pStyle w:val="RTableTextAbt"/>
              <w:ind w:right="135"/>
            </w:pPr>
            <w:r>
              <w:rPr>
                <w:szCs w:val="18"/>
              </w:rPr>
              <w:t xml:space="preserve">$31,611 </w:t>
            </w:r>
          </w:p>
        </w:tc>
      </w:tr>
      <w:tr w14:paraId="4B5443A8"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6AD2B928" w14:textId="77777777">
            <w:pPr>
              <w:pStyle w:val="RTableTextAbt"/>
              <w:ind w:right="135"/>
            </w:pPr>
            <w:r>
              <w:rPr>
                <w:szCs w:val="18"/>
              </w:rPr>
              <w:t>24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311620C7"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8F445D7" w14:textId="77777777">
            <w:pPr>
              <w:pStyle w:val="RTableTextAbt"/>
              <w:ind w:right="135"/>
            </w:pPr>
            <w:r>
              <w:rPr>
                <w:szCs w:val="18"/>
              </w:rPr>
              <w:t>331,24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E2810E4" w14:textId="77777777">
            <w:pPr>
              <w:pStyle w:val="RTableTextAbt"/>
              <w:ind w:right="135"/>
            </w:pPr>
            <w:r>
              <w:rPr>
                <w:szCs w:val="18"/>
              </w:rPr>
              <w:t xml:space="preserve">$4,4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321CAEC1" w14:textId="77777777">
            <w:pPr>
              <w:pStyle w:val="RTableTextAbt"/>
              <w:ind w:right="135"/>
            </w:pPr>
            <w:r>
              <w:rPr>
                <w:szCs w:val="18"/>
              </w:rPr>
              <w:t xml:space="preserve">$26,81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1168F73C" w14:textId="77777777">
            <w:pPr>
              <w:pStyle w:val="RTableTextAbt"/>
              <w:ind w:right="135"/>
            </w:pPr>
            <w:r>
              <w:rPr>
                <w:szCs w:val="18"/>
              </w:rPr>
              <w:t xml:space="preserve">$29,52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2E17977" w14:textId="77777777">
            <w:pPr>
              <w:pStyle w:val="RTableTextAbt"/>
              <w:ind w:right="135"/>
            </w:pPr>
            <w:r>
              <w:rPr>
                <w:szCs w:val="18"/>
              </w:rPr>
              <w:t xml:space="preserve">$4,55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EFD7458" w14:textId="77777777">
            <w:pPr>
              <w:pStyle w:val="RTableTextAbt"/>
              <w:ind w:right="135"/>
            </w:pPr>
            <w:r>
              <w:rPr>
                <w:szCs w:val="18"/>
              </w:rPr>
              <w:t xml:space="preserve">$35,77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C650A97" w14:textId="77777777">
            <w:pPr>
              <w:pStyle w:val="RTableTextAbt"/>
              <w:ind w:right="135"/>
            </w:pPr>
            <w:r>
              <w:rPr>
                <w:szCs w:val="18"/>
              </w:rPr>
              <w:t xml:space="preserve">$32,237 </w:t>
            </w:r>
          </w:p>
        </w:tc>
      </w:tr>
      <w:tr w14:paraId="366CB784"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7AB46728" w14:textId="77777777">
            <w:pPr>
              <w:pStyle w:val="RTableTextAbt"/>
              <w:ind w:right="135"/>
            </w:pPr>
            <w:r>
              <w:rPr>
                <w:szCs w:val="18"/>
              </w:rPr>
              <w:t>25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75E675A5"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53C2E8F" w14:textId="77777777">
            <w:pPr>
              <w:pStyle w:val="RTableTextAbt"/>
              <w:ind w:right="135"/>
            </w:pPr>
            <w:r>
              <w:rPr>
                <w:szCs w:val="18"/>
              </w:rPr>
              <w:t>338,00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0D2E1EB" w14:textId="77777777">
            <w:pPr>
              <w:pStyle w:val="RTableTextAbt"/>
              <w:ind w:right="135"/>
            </w:pPr>
            <w:r>
              <w:rPr>
                <w:szCs w:val="18"/>
              </w:rPr>
              <w:t xml:space="preserve">$4,49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0531B02B" w14:textId="77777777">
            <w:pPr>
              <w:pStyle w:val="RTableTextAbt"/>
              <w:ind w:right="135"/>
            </w:pPr>
            <w:r>
              <w:rPr>
                <w:szCs w:val="18"/>
              </w:rPr>
              <w:t xml:space="preserve">$27,33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5E401326" w14:textId="77777777">
            <w:pPr>
              <w:pStyle w:val="RTableTextAbt"/>
              <w:ind w:right="135"/>
            </w:pPr>
            <w:r>
              <w:rPr>
                <w:szCs w:val="18"/>
              </w:rPr>
              <w:t xml:space="preserve">$30,095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B2B751D" w14:textId="77777777">
            <w:pPr>
              <w:pStyle w:val="RTableTextAbt"/>
              <w:ind w:right="135"/>
            </w:pPr>
            <w:r>
              <w:rPr>
                <w:szCs w:val="18"/>
              </w:rPr>
              <w:t xml:space="preserve">$4,650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D38D159" w14:textId="77777777">
            <w:pPr>
              <w:pStyle w:val="RTableTextAbt"/>
              <w:ind w:right="135"/>
            </w:pPr>
            <w:r>
              <w:rPr>
                <w:szCs w:val="18"/>
              </w:rPr>
              <w:t xml:space="preserve">$36,46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7C407D0" w14:textId="77777777">
            <w:pPr>
              <w:pStyle w:val="RTableTextAbt"/>
              <w:ind w:right="135"/>
            </w:pPr>
            <w:r>
              <w:rPr>
                <w:szCs w:val="18"/>
              </w:rPr>
              <w:t xml:space="preserve">$32,864 </w:t>
            </w:r>
          </w:p>
        </w:tc>
      </w:tr>
      <w:tr w14:paraId="2CF393C4"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03C90DA9" w14:textId="77777777">
            <w:pPr>
              <w:pStyle w:val="RTableTextAbt"/>
              <w:ind w:right="135"/>
            </w:pPr>
            <w:r>
              <w:rPr>
                <w:szCs w:val="18"/>
              </w:rPr>
              <w:t>25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531DC38A" w14:textId="77777777">
            <w:pPr>
              <w:pStyle w:val="RTableTextAbt"/>
              <w:ind w:right="135"/>
            </w:pPr>
            <w:r>
              <w:rPr>
                <w:szCs w:val="18"/>
              </w:rPr>
              <w:t>0.24%</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7E37959" w14:textId="77777777">
            <w:pPr>
              <w:pStyle w:val="RTableTextAbt"/>
              <w:ind w:right="135"/>
            </w:pPr>
            <w:r>
              <w:rPr>
                <w:szCs w:val="18"/>
              </w:rPr>
              <w:t>344,76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CB31A9C" w14:textId="77777777">
            <w:pPr>
              <w:pStyle w:val="RTableTextAbt"/>
              <w:ind w:right="135"/>
            </w:pPr>
            <w:r>
              <w:rPr>
                <w:szCs w:val="18"/>
              </w:rPr>
              <w:t xml:space="preserve">$4,58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6E108CE4" w14:textId="77777777">
            <w:pPr>
              <w:pStyle w:val="RTableTextAbt"/>
              <w:ind w:right="135"/>
            </w:pPr>
            <w:r>
              <w:rPr>
                <w:szCs w:val="18"/>
              </w:rPr>
              <w:t xml:space="preserve">$27,85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0BF9E5D7" w14:textId="77777777">
            <w:pPr>
              <w:pStyle w:val="RTableTextAbt"/>
              <w:ind w:right="135"/>
            </w:pPr>
            <w:r>
              <w:rPr>
                <w:szCs w:val="18"/>
              </w:rPr>
              <w:t xml:space="preserve">$30,669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CF328DF" w14:textId="77777777">
            <w:pPr>
              <w:pStyle w:val="RTableTextAbt"/>
              <w:ind w:right="135"/>
            </w:pPr>
            <w:r>
              <w:rPr>
                <w:szCs w:val="18"/>
              </w:rPr>
              <w:t xml:space="preserve">$4,7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773BC97" w14:textId="77777777">
            <w:pPr>
              <w:pStyle w:val="RTableTextAbt"/>
              <w:ind w:right="135"/>
            </w:pPr>
            <w:r>
              <w:rPr>
                <w:szCs w:val="18"/>
              </w:rPr>
              <w:t xml:space="preserve">$37,15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E16D4EE" w14:textId="77777777">
            <w:pPr>
              <w:pStyle w:val="RTableTextAbt"/>
              <w:ind w:right="135"/>
            </w:pPr>
            <w:r>
              <w:rPr>
                <w:szCs w:val="18"/>
              </w:rPr>
              <w:t xml:space="preserve">$33,491 </w:t>
            </w:r>
          </w:p>
        </w:tc>
      </w:tr>
      <w:tr w14:paraId="5D4F7B6F"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17788FDC" w14:textId="77777777">
            <w:pPr>
              <w:pStyle w:val="RTableTextAbt"/>
              <w:ind w:right="135"/>
            </w:pPr>
            <w:r>
              <w:rPr>
                <w:szCs w:val="18"/>
              </w:rPr>
              <w:t>26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0733B39B"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57DFC20" w14:textId="77777777">
            <w:pPr>
              <w:pStyle w:val="RTableTextAbt"/>
              <w:ind w:right="135"/>
            </w:pPr>
            <w:r>
              <w:rPr>
                <w:szCs w:val="18"/>
              </w:rPr>
              <w:t>351,52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D3E4805" w14:textId="77777777">
            <w:pPr>
              <w:pStyle w:val="RTableTextAbt"/>
              <w:ind w:right="135"/>
            </w:pPr>
            <w:r>
              <w:rPr>
                <w:szCs w:val="18"/>
              </w:rPr>
              <w:t xml:space="preserve">$4,67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495DACFA" w14:textId="77777777">
            <w:pPr>
              <w:pStyle w:val="RTableTextAbt"/>
              <w:ind w:right="135"/>
            </w:pPr>
            <w:r>
              <w:rPr>
                <w:szCs w:val="18"/>
              </w:rPr>
              <w:t xml:space="preserve">$28,36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29C1BF66" w14:textId="77777777">
            <w:pPr>
              <w:pStyle w:val="RTableTextAbt"/>
              <w:ind w:right="135"/>
            </w:pPr>
            <w:r>
              <w:rPr>
                <w:szCs w:val="18"/>
              </w:rPr>
              <w:t xml:space="preserve">$31,2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8D877F6" w14:textId="77777777">
            <w:pPr>
              <w:pStyle w:val="RTableTextAbt"/>
              <w:ind w:right="135"/>
            </w:pPr>
            <w:r>
              <w:rPr>
                <w:szCs w:val="18"/>
              </w:rPr>
              <w:t xml:space="preserve">$4,836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37ECBEA" w14:textId="77777777">
            <w:pPr>
              <w:pStyle w:val="RTableTextAbt"/>
              <w:ind w:right="135"/>
            </w:pPr>
            <w:r>
              <w:rPr>
                <w:szCs w:val="18"/>
              </w:rPr>
              <w:t xml:space="preserve">$37,8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261CF02" w14:textId="77777777">
            <w:pPr>
              <w:pStyle w:val="RTableTextAbt"/>
              <w:ind w:right="135"/>
            </w:pPr>
            <w:r>
              <w:rPr>
                <w:szCs w:val="18"/>
              </w:rPr>
              <w:t xml:space="preserve">$34,117 </w:t>
            </w:r>
          </w:p>
        </w:tc>
      </w:tr>
      <w:tr w14:paraId="31D84282"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4D3F26E4" w14:textId="77777777">
            <w:pPr>
              <w:pStyle w:val="RTableTextAbt"/>
              <w:ind w:right="135"/>
            </w:pPr>
            <w:r>
              <w:rPr>
                <w:szCs w:val="18"/>
              </w:rPr>
              <w:t>27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0AC3E34E" w14:textId="77777777">
            <w:pPr>
              <w:pStyle w:val="RTableTextAbt"/>
              <w:ind w:right="135"/>
            </w:pPr>
            <w:r>
              <w:rPr>
                <w:szCs w:val="18"/>
              </w:rPr>
              <w:t>0.35%</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7F3DF16" w14:textId="77777777">
            <w:pPr>
              <w:pStyle w:val="RTableTextAbt"/>
              <w:ind w:right="135"/>
            </w:pPr>
            <w:r>
              <w:rPr>
                <w:szCs w:val="18"/>
              </w:rPr>
              <w:t>365,04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1C207DE" w14:textId="77777777">
            <w:pPr>
              <w:pStyle w:val="RTableTextAbt"/>
              <w:ind w:right="135"/>
            </w:pPr>
            <w:r>
              <w:rPr>
                <w:szCs w:val="18"/>
              </w:rPr>
              <w:t xml:space="preserve">$4,85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0BB47DF5" w14:textId="77777777">
            <w:pPr>
              <w:pStyle w:val="RTableTextAbt"/>
              <w:ind w:right="135"/>
            </w:pPr>
            <w:r>
              <w:rPr>
                <w:szCs w:val="18"/>
              </w:rPr>
              <w:t xml:space="preserve">$29,40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2650DD39" w14:textId="77777777">
            <w:pPr>
              <w:pStyle w:val="RTableTextAbt"/>
              <w:ind w:right="135"/>
            </w:pPr>
            <w:r>
              <w:rPr>
                <w:szCs w:val="18"/>
              </w:rPr>
              <w:t xml:space="preserve">$32,39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743AD8A" w14:textId="77777777">
            <w:pPr>
              <w:pStyle w:val="RTableTextAbt"/>
              <w:ind w:right="135"/>
            </w:pPr>
            <w:r>
              <w:rPr>
                <w:szCs w:val="18"/>
              </w:rPr>
              <w:t xml:space="preserve">$5,02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A65498E" w14:textId="77777777">
            <w:pPr>
              <w:pStyle w:val="RTableTextAbt"/>
              <w:ind w:right="135"/>
            </w:pPr>
            <w:r>
              <w:rPr>
                <w:szCs w:val="18"/>
              </w:rPr>
              <w:t xml:space="preserve">$39,223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AC3BA8B" w14:textId="77777777">
            <w:pPr>
              <w:pStyle w:val="RTableTextAbt"/>
              <w:ind w:right="135"/>
            </w:pPr>
            <w:r>
              <w:rPr>
                <w:szCs w:val="18"/>
              </w:rPr>
              <w:t xml:space="preserve">$35,371 </w:t>
            </w:r>
          </w:p>
        </w:tc>
      </w:tr>
      <w:tr w14:paraId="3148654A"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507C512A" w14:textId="77777777">
            <w:pPr>
              <w:pStyle w:val="RTableTextAbt"/>
              <w:ind w:right="135"/>
            </w:pPr>
            <w:r>
              <w:rPr>
                <w:szCs w:val="18"/>
              </w:rPr>
              <w:t>29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4C428D3A"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030C329" w14:textId="77777777">
            <w:pPr>
              <w:pStyle w:val="RTableTextAbt"/>
              <w:ind w:right="135"/>
            </w:pPr>
            <w:r>
              <w:rPr>
                <w:szCs w:val="18"/>
              </w:rPr>
              <w:t>398,84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9BBD49C" w14:textId="77777777">
            <w:pPr>
              <w:pStyle w:val="RTableTextAbt"/>
              <w:ind w:right="135"/>
            </w:pPr>
            <w:r>
              <w:rPr>
                <w:szCs w:val="18"/>
              </w:rPr>
              <w:t xml:space="preserve">$5,30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15D840E9" w14:textId="77777777">
            <w:pPr>
              <w:pStyle w:val="RTableTextAbt"/>
              <w:ind w:right="135"/>
            </w:pPr>
            <w:r>
              <w:rPr>
                <w:szCs w:val="18"/>
              </w:rPr>
              <w:t xml:space="preserve">$31,9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243EF520" w14:textId="77777777">
            <w:pPr>
              <w:pStyle w:val="RTableTextAbt"/>
              <w:ind w:right="135"/>
            </w:pPr>
            <w:r>
              <w:rPr>
                <w:szCs w:val="18"/>
              </w:rPr>
              <w:t xml:space="preserve">$35,26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E4E953C" w14:textId="77777777">
            <w:pPr>
              <w:pStyle w:val="RTableTextAbt"/>
              <w:ind w:right="135"/>
            </w:pPr>
            <w:r>
              <w:rPr>
                <w:szCs w:val="18"/>
              </w:rPr>
              <w:t xml:space="preserve">$5,48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7BFD2A6" w14:textId="77777777">
            <w:pPr>
              <w:pStyle w:val="RTableTextAbt"/>
              <w:ind w:right="135"/>
            </w:pPr>
            <w:r>
              <w:rPr>
                <w:szCs w:val="18"/>
              </w:rPr>
              <w:t xml:space="preserve">$42,67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500F875" w14:textId="77777777">
            <w:pPr>
              <w:pStyle w:val="RTableTextAbt"/>
              <w:ind w:right="135"/>
            </w:pPr>
            <w:r>
              <w:rPr>
                <w:szCs w:val="18"/>
              </w:rPr>
              <w:t xml:space="preserve">$38,504 </w:t>
            </w:r>
          </w:p>
        </w:tc>
      </w:tr>
      <w:tr w14:paraId="6CB8BD18"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416297FB" w14:textId="77777777">
            <w:pPr>
              <w:pStyle w:val="RTableTextAbt"/>
              <w:ind w:right="135"/>
            </w:pPr>
            <w:r>
              <w:rPr>
                <w:szCs w:val="18"/>
              </w:rPr>
              <w:t>32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7E6D58B0"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3F05657" w14:textId="77777777">
            <w:pPr>
              <w:pStyle w:val="RTableTextAbt"/>
              <w:ind w:right="135"/>
            </w:pPr>
            <w:r>
              <w:rPr>
                <w:szCs w:val="18"/>
              </w:rPr>
              <w:t>432,64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62D31ED" w14:textId="77777777">
            <w:pPr>
              <w:pStyle w:val="RTableTextAbt"/>
              <w:ind w:right="135"/>
            </w:pPr>
            <w:r>
              <w:rPr>
                <w:szCs w:val="18"/>
              </w:rPr>
              <w:t xml:space="preserve">$5,75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3EE147A2" w14:textId="77777777">
            <w:pPr>
              <w:pStyle w:val="RTableTextAbt"/>
              <w:ind w:right="135"/>
            </w:pPr>
            <w:r>
              <w:rPr>
                <w:szCs w:val="18"/>
              </w:rPr>
              <w:t xml:space="preserve">$34,574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6385F97A" w14:textId="77777777">
            <w:pPr>
              <w:pStyle w:val="RTableTextAbt"/>
              <w:ind w:right="135"/>
            </w:pPr>
            <w:r>
              <w:rPr>
                <w:szCs w:val="18"/>
              </w:rPr>
              <w:t xml:space="preserve">$38,130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25C09F2E" w14:textId="77777777">
            <w:pPr>
              <w:pStyle w:val="RTableTextAbt"/>
              <w:ind w:right="135"/>
            </w:pPr>
            <w:r>
              <w:rPr>
                <w:szCs w:val="18"/>
              </w:rPr>
              <w:t xml:space="preserve">$5,95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9A763BA" w14:textId="77777777">
            <w:pPr>
              <w:pStyle w:val="RTableTextAbt"/>
              <w:ind w:right="135"/>
            </w:pPr>
            <w:r>
              <w:rPr>
                <w:szCs w:val="18"/>
              </w:rPr>
              <w:t xml:space="preserve">$46,12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5A9C35D" w14:textId="77777777">
            <w:pPr>
              <w:pStyle w:val="RTableTextAbt"/>
              <w:ind w:right="135"/>
            </w:pPr>
            <w:r>
              <w:rPr>
                <w:szCs w:val="18"/>
              </w:rPr>
              <w:t xml:space="preserve">$41,638 </w:t>
            </w:r>
          </w:p>
        </w:tc>
      </w:tr>
      <w:tr w14:paraId="0B73A357"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063B3AA8" w14:textId="77777777">
            <w:pPr>
              <w:pStyle w:val="RTableTextAbt"/>
              <w:ind w:right="135"/>
            </w:pPr>
            <w:r>
              <w:rPr>
                <w:szCs w:val="18"/>
              </w:rPr>
              <w:t>33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2945F91A"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C722B84" w14:textId="77777777">
            <w:pPr>
              <w:pStyle w:val="RTableTextAbt"/>
              <w:ind w:right="135"/>
            </w:pPr>
            <w:r>
              <w:rPr>
                <w:szCs w:val="18"/>
              </w:rPr>
              <w:t>446,16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42FC5553" w14:textId="77777777">
            <w:pPr>
              <w:pStyle w:val="RTableTextAbt"/>
              <w:ind w:right="135"/>
            </w:pPr>
            <w:r>
              <w:rPr>
                <w:szCs w:val="18"/>
              </w:rPr>
              <w:t xml:space="preserve">$5,937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65621A0E" w14:textId="77777777">
            <w:pPr>
              <w:pStyle w:val="RTableTextAbt"/>
              <w:ind w:right="135"/>
            </w:pPr>
            <w:r>
              <w:rPr>
                <w:szCs w:val="18"/>
              </w:rPr>
              <w:t xml:space="preserve">$35,6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7F8E812B" w14:textId="77777777">
            <w:pPr>
              <w:pStyle w:val="RTableTextAbt"/>
              <w:ind w:right="135"/>
            </w:pPr>
            <w:r>
              <w:rPr>
                <w:szCs w:val="18"/>
              </w:rPr>
              <w:t xml:space="preserve">$39,27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18FE5904" w14:textId="77777777">
            <w:pPr>
              <w:pStyle w:val="RTableTextAbt"/>
              <w:ind w:right="135"/>
            </w:pPr>
            <w:r>
              <w:rPr>
                <w:szCs w:val="18"/>
              </w:rPr>
              <w:t xml:space="preserve">$6,138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0A9B4CF" w14:textId="77777777">
            <w:pPr>
              <w:pStyle w:val="RTableTextAbt"/>
              <w:ind w:right="135"/>
            </w:pPr>
            <w:r>
              <w:rPr>
                <w:szCs w:val="18"/>
              </w:rPr>
              <w:t xml:space="preserve">$47,50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98A588B" w14:textId="77777777">
            <w:pPr>
              <w:pStyle w:val="RTableTextAbt"/>
              <w:ind w:right="135"/>
            </w:pPr>
            <w:r>
              <w:rPr>
                <w:szCs w:val="18"/>
              </w:rPr>
              <w:t xml:space="preserve">$42,892 </w:t>
            </w:r>
          </w:p>
        </w:tc>
      </w:tr>
      <w:tr w14:paraId="213D95F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8D323F" w:rsidRPr="00020993" w:rsidP="00CB1C05" w14:paraId="6E4E0816" w14:textId="77777777">
            <w:pPr>
              <w:pStyle w:val="RTableTextAbt"/>
              <w:ind w:right="135"/>
            </w:pPr>
            <w:r>
              <w:rPr>
                <w:szCs w:val="18"/>
              </w:rPr>
              <w:t>36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8D323F" w:rsidRPr="00020993" w:rsidP="00CB1C05" w14:paraId="429918C5" w14:textId="77777777">
            <w:pPr>
              <w:pStyle w:val="RTableTextAbt"/>
              <w:ind w:right="135"/>
            </w:pPr>
            <w:r>
              <w:rPr>
                <w:szCs w:val="18"/>
              </w:rPr>
              <w:t>0.24%</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0658233F" w14:textId="77777777">
            <w:pPr>
              <w:pStyle w:val="RTableTextAbt"/>
              <w:ind w:right="135"/>
            </w:pPr>
            <w:r>
              <w:rPr>
                <w:szCs w:val="18"/>
              </w:rPr>
              <w:t>486,720</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7E4CEE04" w14:textId="77777777">
            <w:pPr>
              <w:pStyle w:val="RTableTextAbt"/>
              <w:ind w:right="135"/>
            </w:pPr>
            <w:r>
              <w:rPr>
                <w:szCs w:val="18"/>
              </w:rPr>
              <w:t xml:space="preserve">$6,476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68541041" w14:textId="77777777">
            <w:pPr>
              <w:pStyle w:val="RTableTextAbt"/>
              <w:ind w:right="135"/>
            </w:pPr>
            <w:r>
              <w:rPr>
                <w:szCs w:val="18"/>
              </w:rPr>
              <w:t xml:space="preserve">$38,71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4E50CA" w:rsidP="00CB1C05" w14:paraId="7C0070BD" w14:textId="77777777">
            <w:pPr>
              <w:pStyle w:val="RTableTextAbt"/>
              <w:ind w:right="135"/>
            </w:pPr>
            <w:r>
              <w:rPr>
                <w:szCs w:val="18"/>
              </w:rPr>
              <w:t xml:space="preserve">$42,722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37F20EC7" w14:textId="77777777">
            <w:pPr>
              <w:pStyle w:val="RTableTextAbt"/>
              <w:ind w:right="135"/>
            </w:pPr>
            <w:r>
              <w:rPr>
                <w:szCs w:val="18"/>
              </w:rPr>
              <w:t xml:space="preserve">$6,696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5C2DB58B" w14:textId="77777777">
            <w:pPr>
              <w:pStyle w:val="RTableTextAbt"/>
              <w:ind w:right="135"/>
            </w:pPr>
            <w:r>
              <w:rPr>
                <w:szCs w:val="18"/>
              </w:rPr>
              <w:t xml:space="preserve">$51,641 </w:t>
            </w:r>
          </w:p>
        </w:tc>
        <w:tc>
          <w:tcPr>
            <w:tcW w:w="1460" w:type="dxa"/>
            <w:tcBorders>
              <w:top w:val="single" w:sz="4" w:space="0" w:color="auto"/>
              <w:left w:val="nil"/>
              <w:bottom w:val="single" w:sz="4" w:space="0" w:color="auto"/>
              <w:right w:val="single" w:sz="4" w:space="0" w:color="auto"/>
            </w:tcBorders>
            <w:shd w:val="clear" w:color="auto" w:fill="auto"/>
            <w:vAlign w:val="center"/>
          </w:tcPr>
          <w:p w:rsidR="008D323F" w:rsidRPr="00020993" w:rsidP="00CB1C05" w14:paraId="609A79C0" w14:textId="77777777">
            <w:pPr>
              <w:pStyle w:val="RTableTextAbt"/>
              <w:ind w:right="135"/>
            </w:pPr>
            <w:r>
              <w:rPr>
                <w:szCs w:val="18"/>
              </w:rPr>
              <w:t xml:space="preserve">$46,652 </w:t>
            </w:r>
          </w:p>
        </w:tc>
      </w:tr>
      <w:tr w14:paraId="555E543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CB317B" w:rsidRPr="00020993" w:rsidP="00CB1C05" w14:paraId="52ADF433" w14:textId="77777777">
            <w:pPr>
              <w:pStyle w:val="RTableTextAbt"/>
              <w:ind w:right="135"/>
            </w:pPr>
            <w:r>
              <w:rPr>
                <w:szCs w:val="18"/>
              </w:rPr>
              <w:t>37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CB317B" w:rsidRPr="00020993" w:rsidP="00CB1C05" w14:paraId="767E2476"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6049BE33" w14:textId="77777777">
            <w:pPr>
              <w:pStyle w:val="RTableTextAbt"/>
              <w:ind w:right="135"/>
            </w:pPr>
            <w:r>
              <w:rPr>
                <w:szCs w:val="18"/>
              </w:rPr>
              <w:t>507,000</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081283C5" w14:textId="77777777">
            <w:pPr>
              <w:pStyle w:val="RTableTextAbt"/>
              <w:ind w:right="135"/>
            </w:pPr>
            <w:r>
              <w:rPr>
                <w:szCs w:val="18"/>
              </w:rPr>
              <w:t xml:space="preserve">$6,746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4955DCDB" w14:textId="77777777">
            <w:pPr>
              <w:pStyle w:val="RTableTextAbt"/>
              <w:ind w:right="135"/>
            </w:pPr>
            <w:r>
              <w:rPr>
                <w:szCs w:val="18"/>
              </w:rPr>
              <w:t xml:space="preserve">$40,263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7E06918D" w14:textId="77777777">
            <w:pPr>
              <w:pStyle w:val="RTableTextAbt"/>
              <w:ind w:right="135"/>
            </w:pPr>
            <w:r>
              <w:rPr>
                <w:szCs w:val="18"/>
              </w:rPr>
              <w:t xml:space="preserve">$44,443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5D0ABFD0" w14:textId="77777777">
            <w:pPr>
              <w:pStyle w:val="RTableTextAbt"/>
              <w:ind w:right="135"/>
            </w:pPr>
            <w:r>
              <w:rPr>
                <w:szCs w:val="18"/>
              </w:rPr>
              <w:t xml:space="preserve">$6,975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006D767E" w14:textId="77777777">
            <w:pPr>
              <w:pStyle w:val="RTableTextAbt"/>
              <w:ind w:right="135"/>
            </w:pPr>
            <w:r>
              <w:rPr>
                <w:szCs w:val="18"/>
              </w:rPr>
              <w:t xml:space="preserve">$53,710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026770C8" w14:textId="77777777">
            <w:pPr>
              <w:pStyle w:val="RTableTextAbt"/>
              <w:ind w:right="135"/>
            </w:pPr>
            <w:r>
              <w:rPr>
                <w:szCs w:val="18"/>
              </w:rPr>
              <w:t xml:space="preserve">$48,532 </w:t>
            </w:r>
          </w:p>
        </w:tc>
      </w:tr>
      <w:tr w14:paraId="531B2E22"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CB317B" w:rsidRPr="00020993" w:rsidP="00CB1C05" w14:paraId="1ED0AF3C" w14:textId="77777777">
            <w:pPr>
              <w:pStyle w:val="RTableTextAbt"/>
              <w:ind w:right="135"/>
            </w:pPr>
            <w:r>
              <w:rPr>
                <w:szCs w:val="18"/>
              </w:rPr>
              <w:t>39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CB317B" w:rsidRPr="00020993" w:rsidP="00CB1C05" w14:paraId="46DF4A57"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F33D89F" w14:textId="77777777">
            <w:pPr>
              <w:pStyle w:val="RTableTextAbt"/>
              <w:ind w:right="135"/>
            </w:pPr>
            <w:r>
              <w:rPr>
                <w:szCs w:val="18"/>
              </w:rPr>
              <w:t>527,280</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030A56FC" w14:textId="77777777">
            <w:pPr>
              <w:pStyle w:val="RTableTextAbt"/>
              <w:ind w:right="135"/>
            </w:pPr>
            <w:r>
              <w:rPr>
                <w:szCs w:val="18"/>
              </w:rPr>
              <w:t xml:space="preserve">$7,016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3EB7A18B" w14:textId="77777777">
            <w:pPr>
              <w:pStyle w:val="RTableTextAbt"/>
              <w:ind w:right="135"/>
            </w:pPr>
            <w:r>
              <w:rPr>
                <w:szCs w:val="18"/>
              </w:rPr>
              <w:t xml:space="preserve">$41,814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25BD1A7B" w14:textId="77777777">
            <w:pPr>
              <w:pStyle w:val="RTableTextAbt"/>
              <w:ind w:right="135"/>
            </w:pPr>
            <w:r>
              <w:rPr>
                <w:szCs w:val="18"/>
              </w:rPr>
              <w:t xml:space="preserve">$46,165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62ADA803" w14:textId="77777777">
            <w:pPr>
              <w:pStyle w:val="RTableTextAbt"/>
              <w:ind w:right="135"/>
            </w:pPr>
            <w:r>
              <w:rPr>
                <w:szCs w:val="18"/>
              </w:rPr>
              <w:t xml:space="preserve">$7,254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3B13784C" w14:textId="77777777">
            <w:pPr>
              <w:pStyle w:val="RTableTextAbt"/>
              <w:ind w:right="135"/>
            </w:pPr>
            <w:r>
              <w:rPr>
                <w:szCs w:val="18"/>
              </w:rPr>
              <w:t xml:space="preserve">$55,780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4FAC317" w14:textId="77777777">
            <w:pPr>
              <w:pStyle w:val="RTableTextAbt"/>
              <w:ind w:right="135"/>
            </w:pPr>
            <w:r>
              <w:rPr>
                <w:szCs w:val="18"/>
              </w:rPr>
              <w:t xml:space="preserve">$50,412 </w:t>
            </w:r>
          </w:p>
        </w:tc>
      </w:tr>
      <w:tr w14:paraId="464B097A"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CB317B" w:rsidRPr="00020993" w:rsidP="00CB1C05" w14:paraId="54C5B407" w14:textId="77777777">
            <w:pPr>
              <w:pStyle w:val="RTableTextAbt"/>
              <w:ind w:right="135"/>
            </w:pPr>
            <w:r>
              <w:rPr>
                <w:szCs w:val="18"/>
              </w:rPr>
              <w:t>395</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CB317B" w:rsidRPr="00020993" w:rsidP="00CB1C05" w14:paraId="3F985D0A"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53362312" w14:textId="77777777">
            <w:pPr>
              <w:pStyle w:val="RTableTextAbt"/>
              <w:ind w:right="135"/>
            </w:pPr>
            <w:r>
              <w:rPr>
                <w:szCs w:val="18"/>
              </w:rPr>
              <w:t>534,040</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5EEC4C98" w14:textId="77777777">
            <w:pPr>
              <w:pStyle w:val="RTableTextAbt"/>
              <w:ind w:right="135"/>
            </w:pPr>
            <w:r>
              <w:rPr>
                <w:szCs w:val="18"/>
              </w:rPr>
              <w:t xml:space="preserve">$7,106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2A434201" w14:textId="77777777">
            <w:pPr>
              <w:pStyle w:val="RTableTextAbt"/>
              <w:ind w:right="135"/>
            </w:pPr>
            <w:r>
              <w:rPr>
                <w:szCs w:val="18"/>
              </w:rPr>
              <w:t xml:space="preserve">$42,331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7147F195" w14:textId="77777777">
            <w:pPr>
              <w:pStyle w:val="RTableTextAbt"/>
              <w:ind w:right="135"/>
            </w:pPr>
            <w:r>
              <w:rPr>
                <w:szCs w:val="18"/>
              </w:rPr>
              <w:t xml:space="preserve">$46,739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00BDD6F" w14:textId="77777777">
            <w:pPr>
              <w:pStyle w:val="RTableTextAbt"/>
              <w:ind w:right="135"/>
            </w:pPr>
            <w:r>
              <w:rPr>
                <w:szCs w:val="18"/>
              </w:rPr>
              <w:t xml:space="preserve">$7,347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123AD25B" w14:textId="77777777">
            <w:pPr>
              <w:pStyle w:val="RTableTextAbt"/>
              <w:ind w:right="135"/>
            </w:pPr>
            <w:r>
              <w:rPr>
                <w:szCs w:val="18"/>
              </w:rPr>
              <w:t xml:space="preserve">$56,470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5A4973E" w14:textId="77777777">
            <w:pPr>
              <w:pStyle w:val="RTableTextAbt"/>
              <w:ind w:right="135"/>
            </w:pPr>
            <w:r>
              <w:rPr>
                <w:szCs w:val="18"/>
              </w:rPr>
              <w:t xml:space="preserve">$51,039 </w:t>
            </w:r>
          </w:p>
        </w:tc>
      </w:tr>
      <w:tr w14:paraId="7667782A"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CB317B" w:rsidRPr="00020993" w:rsidP="00CB1C05" w14:paraId="47B77326" w14:textId="77777777">
            <w:pPr>
              <w:pStyle w:val="RTableTextAbt"/>
              <w:ind w:right="135"/>
            </w:pPr>
            <w:r>
              <w:rPr>
                <w:szCs w:val="18"/>
              </w:rPr>
              <w:t>47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CB317B" w:rsidRPr="00020993" w:rsidP="00CB1C05" w14:paraId="63C94CDF"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3C96FF92" w14:textId="77777777">
            <w:pPr>
              <w:pStyle w:val="RTableTextAbt"/>
              <w:ind w:right="135"/>
            </w:pPr>
            <w:r>
              <w:rPr>
                <w:szCs w:val="18"/>
              </w:rPr>
              <w:t>635,440</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07D767D9" w14:textId="77777777">
            <w:pPr>
              <w:pStyle w:val="RTableTextAbt"/>
              <w:ind w:right="135"/>
            </w:pPr>
            <w:r>
              <w:rPr>
                <w:szCs w:val="18"/>
              </w:rPr>
              <w:t xml:space="preserve">$8,455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6DB7A135" w14:textId="77777777">
            <w:pPr>
              <w:pStyle w:val="RTableTextAbt"/>
              <w:ind w:right="135"/>
            </w:pPr>
            <w:r>
              <w:rPr>
                <w:szCs w:val="18"/>
              </w:rPr>
              <w:t xml:space="preserve">$50,0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38B062FE" w14:textId="77777777">
            <w:pPr>
              <w:pStyle w:val="RTableTextAbt"/>
              <w:ind w:right="135"/>
            </w:pPr>
            <w:r>
              <w:rPr>
                <w:szCs w:val="18"/>
              </w:rPr>
              <w:t xml:space="preserve">$55,348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61D2841C" w14:textId="77777777">
            <w:pPr>
              <w:pStyle w:val="RTableTextAbt"/>
              <w:ind w:right="135"/>
            </w:pPr>
            <w:r>
              <w:rPr>
                <w:szCs w:val="18"/>
              </w:rPr>
              <w:t xml:space="preserve">$8,742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64231E35" w14:textId="77777777">
            <w:pPr>
              <w:pStyle w:val="RTableTextAbt"/>
              <w:ind w:right="135"/>
            </w:pPr>
            <w:r>
              <w:rPr>
                <w:szCs w:val="18"/>
              </w:rPr>
              <w:t xml:space="preserve">$66,818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324AB0A5" w14:textId="77777777">
            <w:pPr>
              <w:pStyle w:val="RTableTextAbt"/>
              <w:ind w:right="135"/>
            </w:pPr>
            <w:r>
              <w:rPr>
                <w:szCs w:val="18"/>
              </w:rPr>
              <w:t xml:space="preserve">$60,440 </w:t>
            </w:r>
          </w:p>
        </w:tc>
      </w:tr>
      <w:tr w14:paraId="17320636"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CB317B" w:rsidRPr="00020993" w:rsidP="00CB1C05" w14:paraId="7A79D55F" w14:textId="77777777">
            <w:pPr>
              <w:pStyle w:val="RTableTextAbt"/>
              <w:ind w:right="135"/>
            </w:pPr>
            <w:r>
              <w:rPr>
                <w:szCs w:val="18"/>
              </w:rPr>
              <w:t>528</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CB317B" w:rsidRPr="00020993" w:rsidP="00CB1C05" w14:paraId="2EFB8FEE"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03CD5F07" w14:textId="77777777">
            <w:pPr>
              <w:pStyle w:val="RTableTextAbt"/>
              <w:ind w:right="135"/>
            </w:pPr>
            <w:r>
              <w:rPr>
                <w:szCs w:val="18"/>
              </w:rPr>
              <w:t>713,856</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8C3408B" w14:textId="77777777">
            <w:pPr>
              <w:pStyle w:val="RTableTextAbt"/>
              <w:ind w:right="135"/>
            </w:pPr>
            <w:r>
              <w:rPr>
                <w:szCs w:val="18"/>
              </w:rPr>
              <w:t xml:space="preserve">$9,499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75900CC1" w14:textId="77777777">
            <w:pPr>
              <w:pStyle w:val="RTableTextAbt"/>
              <w:ind w:right="135"/>
            </w:pPr>
            <w:r>
              <w:rPr>
                <w:szCs w:val="18"/>
              </w:rPr>
              <w:t xml:space="preserve">$56,087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3246367C" w14:textId="77777777">
            <w:pPr>
              <w:pStyle w:val="RTableTextAbt"/>
              <w:ind w:right="135"/>
            </w:pPr>
            <w:r>
              <w:rPr>
                <w:szCs w:val="18"/>
              </w:rPr>
              <w:t xml:space="preserve">$62,005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4AA4FBF4" w14:textId="77777777">
            <w:pPr>
              <w:pStyle w:val="RTableTextAbt"/>
              <w:ind w:right="135"/>
            </w:pPr>
            <w:r>
              <w:rPr>
                <w:szCs w:val="18"/>
              </w:rPr>
              <w:t xml:space="preserve">$9,821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36628F5E" w14:textId="77777777">
            <w:pPr>
              <w:pStyle w:val="RTableTextAbt"/>
              <w:ind w:right="135"/>
            </w:pPr>
            <w:r>
              <w:rPr>
                <w:szCs w:val="18"/>
              </w:rPr>
              <w:t xml:space="preserve">$74,820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E22C6D0" w14:textId="77777777">
            <w:pPr>
              <w:pStyle w:val="RTableTextAbt"/>
              <w:ind w:right="135"/>
            </w:pPr>
            <w:r>
              <w:rPr>
                <w:szCs w:val="18"/>
              </w:rPr>
              <w:t xml:space="preserve">$67,710 </w:t>
            </w:r>
          </w:p>
        </w:tc>
      </w:tr>
      <w:tr w14:paraId="0299AFF8"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CB317B" w:rsidRPr="00020993" w:rsidP="00CB1C05" w14:paraId="752507C7" w14:textId="77777777">
            <w:pPr>
              <w:pStyle w:val="RTableTextAbt"/>
              <w:ind w:right="135"/>
            </w:pPr>
            <w:r>
              <w:rPr>
                <w:szCs w:val="18"/>
              </w:rPr>
              <w:t>54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CB317B" w:rsidRPr="00020993" w:rsidP="00CB1C05" w14:paraId="28A8460B"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5A93EB70" w14:textId="77777777">
            <w:pPr>
              <w:pStyle w:val="RTableTextAbt"/>
              <w:ind w:right="135"/>
            </w:pPr>
            <w:r>
              <w:rPr>
                <w:szCs w:val="18"/>
              </w:rPr>
              <w:t>730,080</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7BC008D" w14:textId="77777777">
            <w:pPr>
              <w:pStyle w:val="RTableTextAbt"/>
              <w:ind w:right="135"/>
            </w:pPr>
            <w:r>
              <w:rPr>
                <w:szCs w:val="18"/>
              </w:rPr>
              <w:t xml:space="preserve">$9,715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026E0B66" w14:textId="77777777">
            <w:pPr>
              <w:pStyle w:val="RTableTextAbt"/>
              <w:ind w:right="135"/>
            </w:pPr>
            <w:r>
              <w:rPr>
                <w:szCs w:val="18"/>
              </w:rPr>
              <w:t xml:space="preserve">$57,328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52B80A5E" w14:textId="77777777">
            <w:pPr>
              <w:pStyle w:val="RTableTextAbt"/>
              <w:ind w:right="135"/>
            </w:pPr>
            <w:r>
              <w:rPr>
                <w:szCs w:val="18"/>
              </w:rPr>
              <w:t xml:space="preserve">$63,383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9728879" w14:textId="77777777">
            <w:pPr>
              <w:pStyle w:val="RTableTextAbt"/>
              <w:ind w:right="135"/>
            </w:pPr>
            <w:r>
              <w:rPr>
                <w:szCs w:val="18"/>
              </w:rPr>
              <w:t xml:space="preserve">$10,044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39EA7003" w14:textId="77777777">
            <w:pPr>
              <w:pStyle w:val="RTableTextAbt"/>
              <w:ind w:right="135"/>
            </w:pPr>
            <w:r>
              <w:rPr>
                <w:szCs w:val="18"/>
              </w:rPr>
              <w:t xml:space="preserve">$76,476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71D7E5D9" w14:textId="77777777">
            <w:pPr>
              <w:pStyle w:val="RTableTextAbt"/>
              <w:ind w:right="135"/>
            </w:pPr>
            <w:r>
              <w:rPr>
                <w:szCs w:val="18"/>
              </w:rPr>
              <w:t xml:space="preserve">$69,214 </w:t>
            </w:r>
          </w:p>
        </w:tc>
      </w:tr>
      <w:tr w14:paraId="3E164E60"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CB317B" w:rsidRPr="00020993" w:rsidP="00CB1C05" w14:paraId="5D007391" w14:textId="77777777">
            <w:pPr>
              <w:pStyle w:val="RTableTextAbt"/>
              <w:ind w:right="135"/>
            </w:pPr>
            <w:r>
              <w:rPr>
                <w:szCs w:val="18"/>
              </w:rPr>
              <w:t>820</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CB317B" w:rsidRPr="00020993" w:rsidP="00CB1C05" w14:paraId="755E5D8A" w14:textId="77777777">
            <w:pPr>
              <w:pStyle w:val="RTableTextAbt"/>
              <w:ind w:right="135"/>
            </w:pPr>
            <w:r>
              <w:rPr>
                <w:szCs w:val="18"/>
              </w:rPr>
              <w:t>0.12%</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40375C23" w14:textId="77777777">
            <w:pPr>
              <w:pStyle w:val="RTableTextAbt"/>
              <w:ind w:right="135"/>
            </w:pPr>
            <w:r>
              <w:rPr>
                <w:szCs w:val="18"/>
              </w:rPr>
              <w:t>1,108,640</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26D67EDC" w14:textId="77777777">
            <w:pPr>
              <w:pStyle w:val="RTableTextAbt"/>
              <w:ind w:right="135"/>
            </w:pPr>
            <w:r>
              <w:rPr>
                <w:szCs w:val="18"/>
              </w:rPr>
              <w:t xml:space="preserve">$14,752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0DCD9717" w14:textId="77777777">
            <w:pPr>
              <w:pStyle w:val="RTableTextAbt"/>
              <w:ind w:right="135"/>
            </w:pPr>
            <w:r>
              <w:rPr>
                <w:szCs w:val="18"/>
              </w:rPr>
              <w:t xml:space="preserve">$86,288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4E50CA" w:rsidP="00CB1C05" w14:paraId="232A06AD" w14:textId="77777777">
            <w:pPr>
              <w:pStyle w:val="RTableTextAbt"/>
              <w:ind w:right="135"/>
            </w:pPr>
            <w:r>
              <w:rPr>
                <w:szCs w:val="18"/>
              </w:rPr>
              <w:t xml:space="preserve">$95,523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1E4EF2F7" w14:textId="77777777">
            <w:pPr>
              <w:pStyle w:val="RTableTextAbt"/>
              <w:ind w:right="135"/>
            </w:pPr>
            <w:r>
              <w:rPr>
                <w:szCs w:val="18"/>
              </w:rPr>
              <w:t xml:space="preserve">$15,252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55CBB895" w14:textId="77777777">
            <w:pPr>
              <w:pStyle w:val="RTableTextAbt"/>
              <w:ind w:right="135"/>
            </w:pPr>
            <w:r>
              <w:rPr>
                <w:szCs w:val="18"/>
              </w:rPr>
              <w:t xml:space="preserve">$115,108 </w:t>
            </w:r>
          </w:p>
        </w:tc>
        <w:tc>
          <w:tcPr>
            <w:tcW w:w="1460" w:type="dxa"/>
            <w:tcBorders>
              <w:top w:val="single" w:sz="4" w:space="0" w:color="auto"/>
              <w:left w:val="nil"/>
              <w:bottom w:val="single" w:sz="4" w:space="0" w:color="auto"/>
              <w:right w:val="single" w:sz="4" w:space="0" w:color="auto"/>
            </w:tcBorders>
            <w:shd w:val="clear" w:color="auto" w:fill="auto"/>
            <w:vAlign w:val="center"/>
          </w:tcPr>
          <w:p w:rsidR="00CB317B" w:rsidRPr="00020993" w:rsidP="00CB1C05" w14:paraId="03751795" w14:textId="77777777">
            <w:pPr>
              <w:pStyle w:val="RTableTextAbt"/>
              <w:ind w:right="135"/>
            </w:pPr>
            <w:r>
              <w:rPr>
                <w:szCs w:val="18"/>
              </w:rPr>
              <w:t xml:space="preserve">$104,311 </w:t>
            </w:r>
          </w:p>
        </w:tc>
      </w:tr>
      <w:tr w14:paraId="65FB8231" w14:textId="77777777" w:rsidTr="00FF4171">
        <w:tblPrEx>
          <w:tblW w:w="13140" w:type="dxa"/>
          <w:tblLayout w:type="fixed"/>
          <w:tblLook w:val="04A0"/>
        </w:tblPrEx>
        <w:trPr>
          <w:trHeight w:val="28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rsidR="00E00E71" w:rsidRPr="00020993" w:rsidP="00CB1C05" w14:paraId="78C988E5" w14:textId="77777777">
            <w:pPr>
              <w:pStyle w:val="RTableTextAbt"/>
              <w:ind w:right="-25"/>
              <w:rPr>
                <w:b/>
                <w:bCs w:val="0"/>
              </w:rPr>
            </w:pPr>
            <w:r>
              <w:rPr>
                <w:b/>
                <w:bCs w:val="0"/>
                <w:szCs w:val="18"/>
              </w:rPr>
              <w:t>Weighted Average: 68</w:t>
            </w:r>
          </w:p>
        </w:tc>
        <w:tc>
          <w:tcPr>
            <w:tcW w:w="1460" w:type="dxa"/>
            <w:tcBorders>
              <w:top w:val="single" w:sz="4" w:space="0" w:color="auto"/>
              <w:left w:val="nil"/>
              <w:bottom w:val="single" w:sz="4" w:space="0" w:color="auto"/>
              <w:right w:val="single" w:sz="4" w:space="0" w:color="auto"/>
            </w:tcBorders>
            <w:shd w:val="clear" w:color="auto" w:fill="auto"/>
            <w:noWrap/>
            <w:vAlign w:val="center"/>
          </w:tcPr>
          <w:p w:rsidR="00E00E71" w:rsidRPr="00020993" w:rsidP="00CB1C05" w14:paraId="6695B918" w14:textId="77777777">
            <w:pPr>
              <w:pStyle w:val="RTableTextAbt"/>
              <w:ind w:right="135"/>
              <w:jc w:val="center"/>
              <w:rPr>
                <w:b/>
                <w:bCs w:val="0"/>
              </w:rPr>
            </w:pPr>
            <w:r>
              <w:rPr>
                <w:b/>
                <w:bCs w:val="0"/>
                <w:szCs w:val="18"/>
              </w:rPr>
              <w:t>-</w:t>
            </w:r>
          </w:p>
        </w:tc>
        <w:tc>
          <w:tcPr>
            <w:tcW w:w="1460" w:type="dxa"/>
            <w:tcBorders>
              <w:top w:val="single" w:sz="4" w:space="0" w:color="auto"/>
              <w:left w:val="nil"/>
              <w:bottom w:val="single" w:sz="4" w:space="0" w:color="auto"/>
              <w:right w:val="single" w:sz="4" w:space="0" w:color="auto"/>
            </w:tcBorders>
            <w:shd w:val="clear" w:color="auto" w:fill="auto"/>
            <w:vAlign w:val="center"/>
          </w:tcPr>
          <w:p w:rsidR="00E00E71" w:rsidRPr="00020993" w:rsidP="00CB1C05" w14:paraId="18EAA9F5" w14:textId="77777777">
            <w:pPr>
              <w:pStyle w:val="RTableTextAbt"/>
              <w:ind w:right="135"/>
              <w:rPr>
                <w:b/>
                <w:bCs w:val="0"/>
              </w:rPr>
            </w:pPr>
            <w:r>
              <w:rPr>
                <w:b/>
                <w:bCs w:val="0"/>
                <w:szCs w:val="18"/>
              </w:rPr>
              <w:t>91,948</w:t>
            </w:r>
          </w:p>
        </w:tc>
        <w:tc>
          <w:tcPr>
            <w:tcW w:w="1460" w:type="dxa"/>
            <w:tcBorders>
              <w:top w:val="single" w:sz="4" w:space="0" w:color="auto"/>
              <w:left w:val="nil"/>
              <w:bottom w:val="single" w:sz="4" w:space="0" w:color="auto"/>
              <w:right w:val="single" w:sz="4" w:space="0" w:color="auto"/>
            </w:tcBorders>
            <w:shd w:val="clear" w:color="auto" w:fill="auto"/>
            <w:vAlign w:val="center"/>
          </w:tcPr>
          <w:p w:rsidR="00E00E71" w:rsidRPr="00020993" w:rsidP="00CB1C05" w14:paraId="7D86E67B" w14:textId="77777777">
            <w:pPr>
              <w:pStyle w:val="RTableTextAbt"/>
              <w:ind w:right="135"/>
              <w:rPr>
                <w:b/>
                <w:bCs w:val="0"/>
              </w:rPr>
            </w:pPr>
            <w:r>
              <w:rPr>
                <w:b/>
                <w:bCs w:val="0"/>
                <w:szCs w:val="18"/>
              </w:rPr>
              <w:t xml:space="preserve">$1,223 </w:t>
            </w:r>
          </w:p>
        </w:tc>
        <w:tc>
          <w:tcPr>
            <w:tcW w:w="1460" w:type="dxa"/>
            <w:tcBorders>
              <w:top w:val="single" w:sz="4" w:space="0" w:color="auto"/>
              <w:left w:val="nil"/>
              <w:bottom w:val="single" w:sz="4" w:space="0" w:color="auto"/>
              <w:right w:val="single" w:sz="4" w:space="0" w:color="auto"/>
            </w:tcBorders>
            <w:shd w:val="clear" w:color="auto" w:fill="auto"/>
            <w:vAlign w:val="center"/>
          </w:tcPr>
          <w:p w:rsidR="00E00E71" w:rsidRPr="004E50CA" w:rsidP="00CB1C05" w14:paraId="3B44EBA7" w14:textId="77777777">
            <w:pPr>
              <w:pStyle w:val="RTableTextAbt"/>
              <w:ind w:right="135"/>
              <w:rPr>
                <w:b/>
                <w:bCs w:val="0"/>
              </w:rPr>
            </w:pPr>
            <w:r>
              <w:rPr>
                <w:b/>
                <w:bCs w:val="0"/>
                <w:szCs w:val="18"/>
              </w:rPr>
              <w:t xml:space="preserve">$8,511 </w:t>
            </w:r>
          </w:p>
        </w:tc>
        <w:tc>
          <w:tcPr>
            <w:tcW w:w="1460" w:type="dxa"/>
            <w:tcBorders>
              <w:top w:val="single" w:sz="4" w:space="0" w:color="auto"/>
              <w:left w:val="nil"/>
              <w:bottom w:val="single" w:sz="4" w:space="0" w:color="auto"/>
              <w:right w:val="single" w:sz="4" w:space="0" w:color="auto"/>
            </w:tcBorders>
            <w:shd w:val="clear" w:color="auto" w:fill="auto"/>
            <w:vAlign w:val="center"/>
          </w:tcPr>
          <w:p w:rsidR="00E00E71" w:rsidRPr="004E50CA" w:rsidP="00CB1C05" w14:paraId="5E113FF4" w14:textId="77777777">
            <w:pPr>
              <w:pStyle w:val="RTableTextAbt"/>
              <w:ind w:right="135"/>
              <w:rPr>
                <w:b/>
                <w:bCs w:val="0"/>
              </w:rPr>
            </w:pPr>
            <w:r>
              <w:rPr>
                <w:b/>
                <w:bCs w:val="0"/>
                <w:szCs w:val="18"/>
              </w:rPr>
              <w:t xml:space="preserve">$9,205 </w:t>
            </w:r>
          </w:p>
        </w:tc>
        <w:tc>
          <w:tcPr>
            <w:tcW w:w="1460" w:type="dxa"/>
            <w:tcBorders>
              <w:top w:val="single" w:sz="4" w:space="0" w:color="auto"/>
              <w:left w:val="nil"/>
              <w:bottom w:val="single" w:sz="4" w:space="0" w:color="auto"/>
              <w:right w:val="single" w:sz="4" w:space="0" w:color="auto"/>
            </w:tcBorders>
            <w:shd w:val="clear" w:color="auto" w:fill="auto"/>
            <w:vAlign w:val="center"/>
          </w:tcPr>
          <w:p w:rsidR="00E00E71" w:rsidRPr="00020993" w:rsidP="00CB1C05" w14:paraId="56CF6F1F" w14:textId="77777777">
            <w:pPr>
              <w:pStyle w:val="RTableTextAbt"/>
              <w:ind w:right="135"/>
              <w:rPr>
                <w:b/>
                <w:bCs w:val="0"/>
              </w:rPr>
            </w:pPr>
            <w:r>
              <w:rPr>
                <w:b/>
                <w:bCs w:val="0"/>
                <w:szCs w:val="18"/>
              </w:rPr>
              <w:t xml:space="preserve">$1,265 </w:t>
            </w:r>
          </w:p>
        </w:tc>
        <w:tc>
          <w:tcPr>
            <w:tcW w:w="1460" w:type="dxa"/>
            <w:tcBorders>
              <w:top w:val="single" w:sz="4" w:space="0" w:color="auto"/>
              <w:left w:val="nil"/>
              <w:bottom w:val="single" w:sz="4" w:space="0" w:color="auto"/>
              <w:right w:val="single" w:sz="4" w:space="0" w:color="auto"/>
            </w:tcBorders>
            <w:shd w:val="clear" w:color="auto" w:fill="auto"/>
            <w:vAlign w:val="center"/>
          </w:tcPr>
          <w:p w:rsidR="00E00E71" w:rsidRPr="00020993" w:rsidP="00CB1C05" w14:paraId="6EE6DF49" w14:textId="77777777">
            <w:pPr>
              <w:pStyle w:val="RTableTextAbt"/>
              <w:ind w:right="135"/>
              <w:rPr>
                <w:b/>
                <w:bCs w:val="0"/>
              </w:rPr>
            </w:pPr>
            <w:r>
              <w:rPr>
                <w:b/>
                <w:bCs w:val="0"/>
                <w:szCs w:val="18"/>
              </w:rPr>
              <w:t xml:space="preserve">$11,354 </w:t>
            </w:r>
          </w:p>
        </w:tc>
        <w:tc>
          <w:tcPr>
            <w:tcW w:w="1460" w:type="dxa"/>
            <w:tcBorders>
              <w:top w:val="single" w:sz="4" w:space="0" w:color="auto"/>
              <w:left w:val="nil"/>
              <w:bottom w:val="single" w:sz="4" w:space="0" w:color="auto"/>
              <w:right w:val="single" w:sz="4" w:space="0" w:color="auto"/>
            </w:tcBorders>
            <w:shd w:val="clear" w:color="auto" w:fill="auto"/>
            <w:vAlign w:val="center"/>
          </w:tcPr>
          <w:p w:rsidR="00E00E71" w:rsidRPr="00020993" w:rsidP="00CB1C05" w14:paraId="2A10EA5C" w14:textId="77777777">
            <w:pPr>
              <w:pStyle w:val="RTableTextAbt"/>
              <w:ind w:right="135"/>
              <w:rPr>
                <w:b/>
                <w:bCs w:val="0"/>
              </w:rPr>
            </w:pPr>
            <w:r>
              <w:rPr>
                <w:b/>
                <w:bCs w:val="0"/>
                <w:szCs w:val="18"/>
              </w:rPr>
              <w:t xml:space="preserve">$10,052 </w:t>
            </w:r>
          </w:p>
        </w:tc>
      </w:tr>
    </w:tbl>
    <w:p w:rsidR="00930E26" w:rsidP="00CB1C05" w14:paraId="7CBE8988" w14:textId="77777777">
      <w:pPr>
        <w:pStyle w:val="BodyText"/>
      </w:pPr>
    </w:p>
    <w:p w:rsidR="009A4848" w:rsidP="00CB1C05" w14:paraId="34AF30A6" w14:textId="77777777">
      <w:pPr>
        <w:pStyle w:val="BodyText"/>
        <w:sectPr w:rsidSect="00CB1C05">
          <w:type w:val="nextColumn"/>
          <w:pgSz w:w="15840" w:h="12240" w:orient="landscape" w:code="1"/>
          <w:pgMar w:top="1800" w:right="1440" w:bottom="1440" w:left="1440" w:header="720" w:footer="720" w:gutter="0"/>
          <w:lnNumType w:countBy="1" w:restart="continuous"/>
          <w:pgNumType w:chapStyle="1"/>
          <w:cols w:space="720"/>
          <w:titlePg/>
        </w:sectPr>
      </w:pPr>
    </w:p>
    <w:tbl>
      <w:tblPr>
        <w:tblW w:w="8820" w:type="dxa"/>
        <w:tblLayout w:type="fixed"/>
        <w:tblLook w:val="04A0"/>
      </w:tblPr>
      <w:tblGrid>
        <w:gridCol w:w="2205"/>
        <w:gridCol w:w="2205"/>
        <w:gridCol w:w="2205"/>
        <w:gridCol w:w="2205"/>
      </w:tblGrid>
      <w:tr w14:paraId="161D5695" w14:textId="77777777" w:rsidTr="00483F20">
        <w:tblPrEx>
          <w:tblW w:w="8820" w:type="dxa"/>
          <w:tblLayout w:type="fixed"/>
          <w:tblLook w:val="04A0"/>
        </w:tblPrEx>
        <w:trPr>
          <w:trHeight w:val="74"/>
        </w:trPr>
        <w:tc>
          <w:tcPr>
            <w:tcW w:w="8820" w:type="dxa"/>
            <w:gridSpan w:val="4"/>
            <w:tcBorders>
              <w:bottom w:val="single" w:sz="4" w:space="0" w:color="auto"/>
            </w:tcBorders>
            <w:shd w:val="clear" w:color="auto" w:fill="auto"/>
            <w:vAlign w:val="center"/>
          </w:tcPr>
          <w:p w:rsidR="003B055A" w:rsidRPr="008279C0" w:rsidP="00CB1C05" w14:paraId="3FEA2F17" w14:textId="77777777">
            <w:pPr>
              <w:pStyle w:val="TableTitleA"/>
              <w:rPr>
                <w:rFonts w:ascii="Arial Narrow" w:hAnsi="Arial Narrow"/>
                <w:bCs/>
                <w:color w:val="FFFFFF"/>
              </w:rPr>
            </w:pPr>
            <w:bookmarkStart w:id="977" w:name="_Ref155784029"/>
            <w:bookmarkStart w:id="978" w:name="_Ref112423937"/>
            <w:bookmarkStart w:id="979" w:name="_Toc121142652"/>
            <w:bookmarkStart w:id="980" w:name="_Toc165379647"/>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4</w:t>
            </w:r>
            <w:r w:rsidR="00BC4B5D">
              <w:rPr>
                <w:noProof/>
              </w:rPr>
              <w:fldChar w:fldCharType="end"/>
            </w:r>
            <w:bookmarkEnd w:id="977"/>
            <w:bookmarkEnd w:id="978"/>
            <w:r w:rsidRPr="008279C0">
              <w:t xml:space="preserve">: </w:t>
            </w:r>
            <w:r>
              <w:t xml:space="preserve">Summary of </w:t>
            </w:r>
            <w:r w:rsidR="00483F20">
              <w:t xml:space="preserve">Average </w:t>
            </w:r>
            <w:r>
              <w:t xml:space="preserve">Differences in </w:t>
            </w:r>
            <w:r w:rsidR="004432E1">
              <w:t xml:space="preserve">Annual </w:t>
            </w:r>
            <w:r>
              <w:t xml:space="preserve">Ongoing Costs Between </w:t>
            </w:r>
            <w:r w:rsidR="00483F20">
              <w:t>PCE and Hydrocarbon Dry Cleaning</w:t>
            </w:r>
            <w:r w:rsidR="00D719AF">
              <w:t xml:space="preserve"> (202</w:t>
            </w:r>
            <w:r w:rsidR="00395132">
              <w:t>2</w:t>
            </w:r>
            <w:r w:rsidR="00D719AF">
              <w:t>$)</w:t>
            </w:r>
            <w:bookmarkEnd w:id="979"/>
            <w:bookmarkEnd w:id="980"/>
          </w:p>
        </w:tc>
      </w:tr>
      <w:tr w14:paraId="250E93D6" w14:textId="77777777" w:rsidTr="00483F20">
        <w:tblPrEx>
          <w:tblW w:w="8820" w:type="dxa"/>
          <w:tblLayout w:type="fixed"/>
          <w:tblLook w:val="04A0"/>
        </w:tblPrEx>
        <w:trPr>
          <w:trHeight w:val="260"/>
        </w:trPr>
        <w:tc>
          <w:tcPr>
            <w:tcW w:w="2205"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483F20" w:rsidRPr="008279C0" w:rsidP="00CB1C05" w14:paraId="7E8F41B4" w14:textId="77777777">
            <w:pPr>
              <w:pStyle w:val="TableSubtitle"/>
            </w:pPr>
            <w:r>
              <w:t>Recurring Cost Type</w:t>
            </w:r>
          </w:p>
        </w:tc>
        <w:tc>
          <w:tcPr>
            <w:tcW w:w="2205" w:type="dxa"/>
            <w:tcBorders>
              <w:top w:val="single" w:sz="4" w:space="0" w:color="auto"/>
              <w:left w:val="nil"/>
              <w:bottom w:val="single" w:sz="4" w:space="0" w:color="auto"/>
              <w:right w:val="single" w:sz="4" w:space="0" w:color="auto"/>
            </w:tcBorders>
            <w:shd w:val="clear" w:color="000000" w:fill="48A9C5"/>
            <w:vAlign w:val="center"/>
            <w:hideMark/>
          </w:tcPr>
          <w:p w:rsidR="00483F20" w:rsidRPr="008279C0" w:rsidP="00CB1C05" w14:paraId="58D8A3B4" w14:textId="77777777">
            <w:pPr>
              <w:pStyle w:val="TableSubtitle"/>
            </w:pPr>
            <w:r>
              <w:t>PCE Cost</w:t>
            </w:r>
          </w:p>
        </w:tc>
        <w:tc>
          <w:tcPr>
            <w:tcW w:w="2205" w:type="dxa"/>
            <w:tcBorders>
              <w:top w:val="single" w:sz="4" w:space="0" w:color="auto"/>
              <w:left w:val="nil"/>
              <w:bottom w:val="single" w:sz="4" w:space="0" w:color="auto"/>
              <w:right w:val="single" w:sz="4" w:space="0" w:color="auto"/>
            </w:tcBorders>
            <w:shd w:val="clear" w:color="000000" w:fill="48A9C5"/>
            <w:vAlign w:val="center"/>
          </w:tcPr>
          <w:p w:rsidR="00483F20" w:rsidRPr="008279C0" w:rsidP="00CB1C05" w14:paraId="0A0D2069" w14:textId="77777777">
            <w:pPr>
              <w:pStyle w:val="TableSubtitle"/>
            </w:pPr>
            <w:r>
              <w:t>Hydrocarbon Cost</w:t>
            </w:r>
          </w:p>
        </w:tc>
        <w:tc>
          <w:tcPr>
            <w:tcW w:w="2205" w:type="dxa"/>
            <w:tcBorders>
              <w:top w:val="single" w:sz="4" w:space="0" w:color="auto"/>
              <w:left w:val="nil"/>
              <w:bottom w:val="single" w:sz="4" w:space="0" w:color="auto"/>
              <w:right w:val="single" w:sz="4" w:space="0" w:color="auto"/>
            </w:tcBorders>
            <w:shd w:val="clear" w:color="000000" w:fill="48A9C5"/>
            <w:vAlign w:val="center"/>
          </w:tcPr>
          <w:p w:rsidR="00483F20" w:rsidRPr="008279C0" w:rsidP="00CB1C05" w14:paraId="34A124D3" w14:textId="77777777">
            <w:pPr>
              <w:pStyle w:val="TableSubtitle"/>
            </w:pPr>
            <w:r>
              <w:t>Incremental Cost for Hydrocarbon Alternative</w:t>
            </w:r>
          </w:p>
        </w:tc>
      </w:tr>
      <w:tr w14:paraId="0DCA2A7D" w14:textId="77777777" w:rsidTr="00483F20">
        <w:tblPrEx>
          <w:tblW w:w="8820" w:type="dxa"/>
          <w:tblLayout w:type="fixed"/>
          <w:tblLook w:val="04A0"/>
        </w:tblPrEx>
        <w:trPr>
          <w:trHeight w:val="280"/>
        </w:trPr>
        <w:tc>
          <w:tcPr>
            <w:tcW w:w="2205" w:type="dxa"/>
            <w:tcBorders>
              <w:top w:val="single" w:sz="4" w:space="0" w:color="auto"/>
              <w:left w:val="single" w:sz="4" w:space="0" w:color="auto"/>
              <w:bottom w:val="single" w:sz="4" w:space="0" w:color="auto"/>
              <w:right w:val="single" w:sz="4" w:space="0" w:color="auto"/>
            </w:tcBorders>
            <w:shd w:val="clear" w:color="auto" w:fill="auto"/>
            <w:vAlign w:val="center"/>
          </w:tcPr>
          <w:p w:rsidR="009557CD" w:rsidRPr="00C52A0D" w:rsidP="00CB1C05" w14:paraId="3B4A42C6" w14:textId="77777777">
            <w:pPr>
              <w:pStyle w:val="LTableTextAbt"/>
            </w:pPr>
            <w:r>
              <w:rPr>
                <w:szCs w:val="18"/>
              </w:rPr>
              <w:t>Solvents/Cleaning Agents</w:t>
            </w:r>
          </w:p>
        </w:tc>
        <w:tc>
          <w:tcPr>
            <w:tcW w:w="2205" w:type="dxa"/>
            <w:tcBorders>
              <w:top w:val="single" w:sz="4" w:space="0" w:color="auto"/>
              <w:left w:val="nil"/>
              <w:bottom w:val="single" w:sz="4" w:space="0" w:color="auto"/>
              <w:right w:val="single" w:sz="4" w:space="0" w:color="auto"/>
            </w:tcBorders>
            <w:shd w:val="clear" w:color="auto" w:fill="auto"/>
            <w:noWrap/>
            <w:vAlign w:val="center"/>
          </w:tcPr>
          <w:p w:rsidR="009557CD" w:rsidRPr="00C52A0D" w:rsidP="00CB1C05" w14:paraId="2AF06B17" w14:textId="77777777">
            <w:pPr>
              <w:pStyle w:val="RTableTextAbt"/>
              <w:ind w:right="607"/>
            </w:pPr>
            <w:r>
              <w:rPr>
                <w:szCs w:val="18"/>
              </w:rPr>
              <w:t xml:space="preserve">$1,223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64491DEE" w14:textId="77777777">
            <w:pPr>
              <w:pStyle w:val="RTableTextAbt"/>
              <w:ind w:right="569"/>
            </w:pPr>
            <w:r>
              <w:rPr>
                <w:szCs w:val="18"/>
              </w:rPr>
              <w:t xml:space="preserve">$1,265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640E25BA" w14:textId="77777777">
            <w:pPr>
              <w:pStyle w:val="RTableTextAbt"/>
              <w:ind w:right="790"/>
            </w:pPr>
            <w:r>
              <w:rPr>
                <w:szCs w:val="18"/>
              </w:rPr>
              <w:t xml:space="preserve">$41 </w:t>
            </w:r>
          </w:p>
        </w:tc>
      </w:tr>
      <w:tr w14:paraId="5D6E971E" w14:textId="77777777" w:rsidTr="00483F20">
        <w:tblPrEx>
          <w:tblW w:w="8820" w:type="dxa"/>
          <w:tblLayout w:type="fixed"/>
          <w:tblLook w:val="04A0"/>
        </w:tblPrEx>
        <w:trPr>
          <w:trHeight w:val="280"/>
        </w:trPr>
        <w:tc>
          <w:tcPr>
            <w:tcW w:w="2205" w:type="dxa"/>
            <w:tcBorders>
              <w:top w:val="single" w:sz="4" w:space="0" w:color="auto"/>
              <w:left w:val="single" w:sz="4" w:space="0" w:color="auto"/>
              <w:bottom w:val="single" w:sz="4" w:space="0" w:color="auto"/>
              <w:right w:val="single" w:sz="4" w:space="0" w:color="auto"/>
            </w:tcBorders>
            <w:shd w:val="clear" w:color="auto" w:fill="auto"/>
            <w:vAlign w:val="center"/>
          </w:tcPr>
          <w:p w:rsidR="009557CD" w:rsidRPr="00C52A0D" w:rsidP="00CB1C05" w14:paraId="1FCCAFB0" w14:textId="77777777">
            <w:pPr>
              <w:pStyle w:val="LTableTextAbt"/>
            </w:pPr>
            <w:r>
              <w:rPr>
                <w:szCs w:val="18"/>
              </w:rPr>
              <w:t>Gas</w:t>
            </w:r>
          </w:p>
        </w:tc>
        <w:tc>
          <w:tcPr>
            <w:tcW w:w="2205" w:type="dxa"/>
            <w:tcBorders>
              <w:top w:val="single" w:sz="4" w:space="0" w:color="auto"/>
              <w:left w:val="nil"/>
              <w:bottom w:val="single" w:sz="4" w:space="0" w:color="auto"/>
              <w:right w:val="single" w:sz="4" w:space="0" w:color="auto"/>
            </w:tcBorders>
            <w:shd w:val="clear" w:color="auto" w:fill="auto"/>
            <w:noWrap/>
            <w:vAlign w:val="center"/>
          </w:tcPr>
          <w:p w:rsidR="009557CD" w:rsidRPr="00C52A0D" w:rsidP="00CB1C05" w14:paraId="0A7CC836" w14:textId="77777777">
            <w:pPr>
              <w:pStyle w:val="RTableTextAbt"/>
              <w:ind w:right="607"/>
            </w:pPr>
            <w:r>
              <w:rPr>
                <w:szCs w:val="18"/>
              </w:rPr>
              <w:t xml:space="preserve">$8,511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701967DA" w14:textId="77777777">
            <w:pPr>
              <w:pStyle w:val="RTableTextAbt"/>
              <w:ind w:right="569"/>
            </w:pPr>
            <w:r>
              <w:rPr>
                <w:szCs w:val="18"/>
              </w:rPr>
              <w:t xml:space="preserve">$11,354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19B204CB" w14:textId="77777777">
            <w:pPr>
              <w:pStyle w:val="RTableTextAbt"/>
              <w:ind w:right="790"/>
            </w:pPr>
            <w:r>
              <w:rPr>
                <w:szCs w:val="18"/>
              </w:rPr>
              <w:t xml:space="preserve">$2,843 </w:t>
            </w:r>
          </w:p>
        </w:tc>
      </w:tr>
      <w:tr w14:paraId="3DA21DCD" w14:textId="77777777" w:rsidTr="00483F20">
        <w:tblPrEx>
          <w:tblW w:w="8820" w:type="dxa"/>
          <w:tblLayout w:type="fixed"/>
          <w:tblLook w:val="04A0"/>
        </w:tblPrEx>
        <w:trPr>
          <w:trHeight w:val="280"/>
        </w:trPr>
        <w:tc>
          <w:tcPr>
            <w:tcW w:w="2205" w:type="dxa"/>
            <w:tcBorders>
              <w:top w:val="single" w:sz="4" w:space="0" w:color="auto"/>
              <w:left w:val="single" w:sz="4" w:space="0" w:color="auto"/>
              <w:bottom w:val="single" w:sz="4" w:space="0" w:color="auto"/>
              <w:right w:val="single" w:sz="4" w:space="0" w:color="auto"/>
            </w:tcBorders>
            <w:shd w:val="clear" w:color="auto" w:fill="auto"/>
            <w:vAlign w:val="center"/>
          </w:tcPr>
          <w:p w:rsidR="009557CD" w:rsidRPr="00C52A0D" w:rsidP="00CB1C05" w14:paraId="76A83CA7" w14:textId="77777777">
            <w:pPr>
              <w:pStyle w:val="LTableTextAbt"/>
            </w:pPr>
            <w:r>
              <w:rPr>
                <w:szCs w:val="18"/>
              </w:rPr>
              <w:t>Electricity</w:t>
            </w:r>
          </w:p>
        </w:tc>
        <w:tc>
          <w:tcPr>
            <w:tcW w:w="2205" w:type="dxa"/>
            <w:tcBorders>
              <w:top w:val="single" w:sz="4" w:space="0" w:color="auto"/>
              <w:left w:val="nil"/>
              <w:bottom w:val="single" w:sz="4" w:space="0" w:color="auto"/>
              <w:right w:val="single" w:sz="4" w:space="0" w:color="auto"/>
            </w:tcBorders>
            <w:shd w:val="clear" w:color="auto" w:fill="auto"/>
            <w:noWrap/>
            <w:vAlign w:val="center"/>
          </w:tcPr>
          <w:p w:rsidR="009557CD" w:rsidRPr="00C52A0D" w:rsidP="00CB1C05" w14:paraId="2F2BBBF2" w14:textId="77777777">
            <w:pPr>
              <w:pStyle w:val="RTableTextAbt"/>
              <w:ind w:right="607"/>
            </w:pPr>
            <w:r>
              <w:rPr>
                <w:szCs w:val="18"/>
              </w:rPr>
              <w:t xml:space="preserve">$9,205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3BD5EE55" w14:textId="77777777">
            <w:pPr>
              <w:pStyle w:val="RTableTextAbt"/>
              <w:ind w:right="569"/>
            </w:pPr>
            <w:r>
              <w:rPr>
                <w:szCs w:val="18"/>
              </w:rPr>
              <w:t xml:space="preserve">$10,052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19250E4B" w14:textId="77777777">
            <w:pPr>
              <w:pStyle w:val="RTableTextAbt"/>
              <w:ind w:right="790"/>
            </w:pPr>
            <w:r>
              <w:rPr>
                <w:szCs w:val="18"/>
              </w:rPr>
              <w:t xml:space="preserve">$847 </w:t>
            </w:r>
          </w:p>
        </w:tc>
      </w:tr>
      <w:tr w14:paraId="0F128976" w14:textId="77777777" w:rsidTr="00483F20">
        <w:tblPrEx>
          <w:tblW w:w="8820" w:type="dxa"/>
          <w:tblLayout w:type="fixed"/>
          <w:tblLook w:val="04A0"/>
        </w:tblPrEx>
        <w:trPr>
          <w:trHeight w:val="280"/>
        </w:trPr>
        <w:tc>
          <w:tcPr>
            <w:tcW w:w="2205" w:type="dxa"/>
            <w:tcBorders>
              <w:top w:val="single" w:sz="4" w:space="0" w:color="auto"/>
              <w:left w:val="single" w:sz="4" w:space="0" w:color="auto"/>
              <w:bottom w:val="single" w:sz="4" w:space="0" w:color="auto"/>
              <w:right w:val="single" w:sz="4" w:space="0" w:color="auto"/>
            </w:tcBorders>
            <w:shd w:val="clear" w:color="auto" w:fill="auto"/>
            <w:vAlign w:val="center"/>
          </w:tcPr>
          <w:p w:rsidR="009557CD" w:rsidRPr="00C52A0D" w:rsidP="00CB1C05" w14:paraId="0F5E110D" w14:textId="77777777">
            <w:pPr>
              <w:pStyle w:val="LTableTextAbt"/>
            </w:pPr>
            <w:r>
              <w:rPr>
                <w:b/>
                <w:bCs w:val="0"/>
                <w:szCs w:val="18"/>
              </w:rPr>
              <w:t>Total</w:t>
            </w:r>
          </w:p>
        </w:tc>
        <w:tc>
          <w:tcPr>
            <w:tcW w:w="2205" w:type="dxa"/>
            <w:tcBorders>
              <w:top w:val="single" w:sz="4" w:space="0" w:color="auto"/>
              <w:left w:val="nil"/>
              <w:bottom w:val="single" w:sz="4" w:space="0" w:color="auto"/>
              <w:right w:val="single" w:sz="4" w:space="0" w:color="auto"/>
            </w:tcBorders>
            <w:shd w:val="clear" w:color="auto" w:fill="auto"/>
            <w:noWrap/>
            <w:vAlign w:val="center"/>
          </w:tcPr>
          <w:p w:rsidR="009557CD" w:rsidRPr="00C52A0D" w:rsidP="00CB1C05" w14:paraId="26C0CF74" w14:textId="77777777">
            <w:pPr>
              <w:pStyle w:val="RTableTextAbt"/>
              <w:ind w:right="607"/>
            </w:pPr>
            <w:r>
              <w:rPr>
                <w:b/>
                <w:bCs w:val="0"/>
                <w:szCs w:val="18"/>
              </w:rPr>
              <w:t xml:space="preserve">$18,940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4DE363AA" w14:textId="77777777">
            <w:pPr>
              <w:pStyle w:val="RTableTextAbt"/>
              <w:ind w:right="569"/>
            </w:pPr>
            <w:r>
              <w:rPr>
                <w:b/>
                <w:bCs w:val="0"/>
                <w:szCs w:val="18"/>
              </w:rPr>
              <w:t xml:space="preserve">$22,671 </w:t>
            </w:r>
          </w:p>
        </w:tc>
        <w:tc>
          <w:tcPr>
            <w:tcW w:w="2205" w:type="dxa"/>
            <w:tcBorders>
              <w:top w:val="single" w:sz="4" w:space="0" w:color="auto"/>
              <w:left w:val="nil"/>
              <w:bottom w:val="single" w:sz="4" w:space="0" w:color="auto"/>
              <w:right w:val="single" w:sz="4" w:space="0" w:color="auto"/>
            </w:tcBorders>
            <w:shd w:val="clear" w:color="auto" w:fill="auto"/>
            <w:vAlign w:val="center"/>
          </w:tcPr>
          <w:p w:rsidR="009557CD" w:rsidRPr="00C52A0D" w:rsidP="00CB1C05" w14:paraId="27735863" w14:textId="77777777">
            <w:pPr>
              <w:pStyle w:val="RTableTextAbt"/>
              <w:ind w:right="790"/>
            </w:pPr>
            <w:r>
              <w:rPr>
                <w:b/>
                <w:bCs w:val="0"/>
                <w:szCs w:val="18"/>
              </w:rPr>
              <w:t xml:space="preserve">$3,731 </w:t>
            </w:r>
          </w:p>
        </w:tc>
      </w:tr>
    </w:tbl>
    <w:p w:rsidR="00BA2326" w:rsidP="00CB1C05" w14:paraId="55302FE2" w14:textId="77777777">
      <w:pPr>
        <w:pStyle w:val="BodyText"/>
      </w:pPr>
    </w:p>
    <w:p w:rsidR="00BA2326" w:rsidP="00CB1C05" w14:paraId="34A9DDE6" w14:textId="77777777">
      <w:pPr>
        <w:pStyle w:val="Heading3"/>
      </w:pPr>
      <w:bookmarkStart w:id="981" w:name="_Toc114062017"/>
      <w:bookmarkStart w:id="982" w:name="_Ref175067363"/>
      <w:r w:rsidRPr="00EB27F1">
        <w:t>Annualized Incremental Costs</w:t>
      </w:r>
      <w:r w:rsidRPr="00EB27F1" w:rsidR="00B0738B">
        <w:t xml:space="preserve"> for Switching </w:t>
      </w:r>
      <w:r w:rsidRPr="00EB27F1" w:rsidR="00D81ED2">
        <w:t>f</w:t>
      </w:r>
      <w:r w:rsidRPr="00EB27F1" w:rsidR="00B0738B">
        <w:t>rom PCE to</w:t>
      </w:r>
      <w:r w:rsidR="00B0738B">
        <w:t xml:space="preserve"> Hydrocarbon Dry Cleaning</w:t>
      </w:r>
      <w:bookmarkEnd w:id="981"/>
      <w:bookmarkEnd w:id="982"/>
    </w:p>
    <w:p w:rsidR="00331654" w:rsidP="00CB1C05" w14:paraId="73B29080" w14:textId="77777777">
      <w:pPr>
        <w:pStyle w:val="BodyText"/>
        <w:rPr>
          <w:lang w:val="en-US"/>
        </w:rPr>
      </w:pPr>
      <w:r>
        <w:rPr>
          <w:lang w:val="en-US"/>
        </w:rPr>
        <w:t xml:space="preserve">The total incremental costs for </w:t>
      </w:r>
      <w:r w:rsidR="00327777">
        <w:rPr>
          <w:lang w:val="en-US"/>
        </w:rPr>
        <w:t xml:space="preserve">switching from PCE to </w:t>
      </w:r>
      <w:r w:rsidR="005D4DBC">
        <w:rPr>
          <w:lang w:val="en-US"/>
        </w:rPr>
        <w:t>h</w:t>
      </w:r>
      <w:r w:rsidR="00327777">
        <w:rPr>
          <w:lang w:val="en-US"/>
        </w:rPr>
        <w:t xml:space="preserve">ydrocarbon are presented in </w:t>
      </w:r>
      <w:r w:rsidR="001F440E">
        <w:rPr>
          <w:lang w:val="en-US"/>
        </w:rPr>
        <w:fldChar w:fldCharType="begin" w:fldLock="1"/>
      </w:r>
      <w:r w:rsidR="001F440E">
        <w:rPr>
          <w:lang w:val="en-US"/>
        </w:rPr>
        <w:instrText xml:space="preserve"> REF _Ref158994189 \h </w:instrText>
      </w:r>
      <w:r w:rsidR="001F440E">
        <w:rPr>
          <w:lang w:val="en-US"/>
        </w:rPr>
        <w:fldChar w:fldCharType="separate"/>
      </w:r>
      <w:r w:rsidRPr="008E3573" w:rsidR="0092222B">
        <w:t xml:space="preserve">Table </w:t>
      </w:r>
      <w:r w:rsidR="0092222B">
        <w:rPr>
          <w:noProof/>
        </w:rPr>
        <w:t>7</w:t>
      </w:r>
      <w:r w:rsidRPr="008E3573" w:rsidR="0092222B">
        <w:noBreakHyphen/>
      </w:r>
      <w:r w:rsidR="0092222B">
        <w:rPr>
          <w:noProof/>
        </w:rPr>
        <w:t>15</w:t>
      </w:r>
      <w:r w:rsidR="001F440E">
        <w:rPr>
          <w:lang w:val="en-US"/>
        </w:rPr>
        <w:fldChar w:fldCharType="end"/>
      </w:r>
      <w:r w:rsidR="001F440E">
        <w:rPr>
          <w:lang w:val="en-US"/>
        </w:rPr>
        <w:t xml:space="preserve"> </w:t>
      </w:r>
      <w:r w:rsidR="00885A06">
        <w:rPr>
          <w:lang w:val="en-US"/>
        </w:rPr>
        <w:t>and</w:t>
      </w:r>
      <w:r w:rsidR="00273832">
        <w:rPr>
          <w:lang w:val="en-US"/>
        </w:rPr>
        <w:t xml:space="preserve"> </w:t>
      </w:r>
      <w:r w:rsidR="000B4CC7">
        <w:rPr>
          <w:lang w:val="en-US"/>
        </w:rPr>
        <w:fldChar w:fldCharType="begin" w:fldLock="1"/>
      </w:r>
      <w:r w:rsidR="000B4CC7">
        <w:rPr>
          <w:lang w:val="en-US"/>
        </w:rPr>
        <w:instrText xml:space="preserve"> REF _Ref158379271 \h </w:instrText>
      </w:r>
      <w:r w:rsidR="000B4CC7">
        <w:rPr>
          <w:lang w:val="en-US"/>
        </w:rPr>
        <w:fldChar w:fldCharType="separate"/>
      </w:r>
      <w:r w:rsidRPr="008279C0" w:rsidR="0092222B">
        <w:t xml:space="preserve">Table </w:t>
      </w:r>
      <w:r w:rsidR="0092222B">
        <w:rPr>
          <w:noProof/>
        </w:rPr>
        <w:t>7</w:t>
      </w:r>
      <w:r w:rsidR="0092222B">
        <w:noBreakHyphen/>
      </w:r>
      <w:r w:rsidR="0092222B">
        <w:rPr>
          <w:noProof/>
        </w:rPr>
        <w:t>16</w:t>
      </w:r>
      <w:r w:rsidR="000B4CC7">
        <w:rPr>
          <w:lang w:val="en-US"/>
        </w:rPr>
        <w:fldChar w:fldCharType="end"/>
      </w:r>
      <w:r w:rsidR="00327777">
        <w:rPr>
          <w:lang w:val="en-US"/>
        </w:rPr>
        <w:t xml:space="preserve">. These costs are calculated by </w:t>
      </w:r>
      <w:r w:rsidR="001D2BEA">
        <w:rPr>
          <w:lang w:val="en-US"/>
        </w:rPr>
        <w:t xml:space="preserve">taking the difference in the baseline costs for transitioning to </w:t>
      </w:r>
      <w:r w:rsidR="004D3CF8">
        <w:rPr>
          <w:lang w:val="en-US"/>
        </w:rPr>
        <w:t>hydrocarbon dry</w:t>
      </w:r>
      <w:r w:rsidR="00321854">
        <w:rPr>
          <w:lang w:val="en-US"/>
        </w:rPr>
        <w:t xml:space="preserve"> </w:t>
      </w:r>
      <w:r w:rsidR="004D3CF8">
        <w:rPr>
          <w:lang w:val="en-US"/>
        </w:rPr>
        <w:t xml:space="preserve">cleaning </w:t>
      </w:r>
      <w:r w:rsidR="00DC4E06">
        <w:rPr>
          <w:lang w:val="en-US"/>
        </w:rPr>
        <w:t xml:space="preserve">and the </w:t>
      </w:r>
      <w:r w:rsidR="005E1D02">
        <w:rPr>
          <w:lang w:val="en-US"/>
        </w:rPr>
        <w:t xml:space="preserve">costs for transitioning </w:t>
      </w:r>
      <w:r w:rsidR="00321854">
        <w:rPr>
          <w:lang w:val="en-US"/>
        </w:rPr>
        <w:t xml:space="preserve">to hydrocarbon dry cleaning earlier because of the </w:t>
      </w:r>
      <w:r w:rsidR="000421C4">
        <w:rPr>
          <w:lang w:val="en-US"/>
        </w:rPr>
        <w:t>regulation</w:t>
      </w:r>
      <w:r w:rsidR="00321854">
        <w:rPr>
          <w:lang w:val="en-US"/>
        </w:rPr>
        <w:t>.</w:t>
      </w:r>
    </w:p>
    <w:tbl>
      <w:tblPr>
        <w:tblW w:w="5002" w:type="pct"/>
        <w:tblLook w:val="04A0"/>
      </w:tblPr>
      <w:tblGrid>
        <w:gridCol w:w="4191"/>
        <w:gridCol w:w="2149"/>
        <w:gridCol w:w="1088"/>
        <w:gridCol w:w="1000"/>
        <w:gridCol w:w="936"/>
      </w:tblGrid>
      <w:tr w14:paraId="6B348C8C" w14:textId="77777777" w:rsidTr="008665AF">
        <w:tblPrEx>
          <w:tblW w:w="5002" w:type="pct"/>
          <w:tblLook w:val="04A0"/>
        </w:tblPrEx>
        <w:trPr>
          <w:trHeight w:val="576"/>
        </w:trPr>
        <w:tc>
          <w:tcPr>
            <w:tcW w:w="5000" w:type="pct"/>
            <w:gridSpan w:val="5"/>
            <w:tcBorders>
              <w:bottom w:val="single" w:sz="4" w:space="0" w:color="auto"/>
            </w:tcBorders>
          </w:tcPr>
          <w:p w:rsidR="008E3573" w:rsidRPr="008E3573" w:rsidP="00CB1C05" w14:paraId="245E7770" w14:textId="77777777">
            <w:pPr>
              <w:pStyle w:val="TableTitleA"/>
              <w:keepLines/>
              <w:rPr>
                <w:rFonts w:ascii="Arial Narrow" w:hAnsi="Arial Narrow"/>
                <w:bCs/>
                <w:color w:val="FFFFFF"/>
              </w:rPr>
            </w:pPr>
            <w:bookmarkStart w:id="983" w:name="_Toc121142653"/>
          </w:p>
          <w:p w:rsidR="008E3573" w:rsidRPr="008E3573" w:rsidP="00CB1C05" w14:paraId="5718BDC1" w14:textId="77777777">
            <w:pPr>
              <w:pStyle w:val="TableTitleA"/>
            </w:pPr>
            <w:bookmarkStart w:id="984" w:name="_Ref158994189"/>
            <w:bookmarkStart w:id="985" w:name="_Toc165379648"/>
            <w:bookmarkEnd w:id="983"/>
            <w:r w:rsidRPr="008E3573">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Pr="008E3573">
              <w:noBreakHyphen/>
            </w:r>
            <w:r w:rsidR="00BC4B5D">
              <w:fldChar w:fldCharType="begin" w:fldLock="1"/>
            </w:r>
            <w:r w:rsidR="00BC4B5D">
              <w:instrText xml:space="preserve"> SEQ Table \* ARABIC \s 1 </w:instrText>
            </w:r>
            <w:r w:rsidR="00BC4B5D">
              <w:fldChar w:fldCharType="separate"/>
            </w:r>
            <w:r w:rsidR="0092222B">
              <w:rPr>
                <w:noProof/>
              </w:rPr>
              <w:t>15</w:t>
            </w:r>
            <w:r w:rsidR="00BC4B5D">
              <w:rPr>
                <w:noProof/>
              </w:rPr>
              <w:fldChar w:fldCharType="end"/>
            </w:r>
            <w:bookmarkEnd w:id="984"/>
            <w:r w:rsidRPr="008E3573">
              <w:t>: Summary of Average Differences in Ongoing Costs Between PCE and Hydrocarbon Dry Cleaning (Option 1: 10-Year Phaseout) (2022$)</w:t>
            </w:r>
            <w:bookmarkEnd w:id="985"/>
          </w:p>
        </w:tc>
      </w:tr>
      <w:tr w14:paraId="1FB9C88C" w14:textId="77777777" w:rsidTr="008665AF">
        <w:tblPrEx>
          <w:tblW w:w="5002" w:type="pct"/>
          <w:tblLook w:val="04A0"/>
        </w:tblPrEx>
        <w:trPr>
          <w:trHeight w:val="260"/>
        </w:trPr>
        <w:tc>
          <w:tcPr>
            <w:tcW w:w="1884" w:type="pct"/>
            <w:vMerge w:val="restart"/>
            <w:tcBorders>
              <w:top w:val="single" w:sz="4" w:space="0" w:color="auto"/>
              <w:left w:val="single" w:sz="4" w:space="0" w:color="auto"/>
              <w:bottom w:val="single" w:sz="4" w:space="0" w:color="auto"/>
              <w:right w:val="single" w:sz="4" w:space="0" w:color="auto"/>
            </w:tcBorders>
            <w:shd w:val="clear" w:color="000000" w:fill="48A9C5"/>
            <w:vAlign w:val="center"/>
          </w:tcPr>
          <w:p w:rsidR="008E3573" w:rsidRPr="008E3573" w:rsidP="00CB1C05" w14:paraId="5A00C53A" w14:textId="77777777">
            <w:pPr>
              <w:pStyle w:val="TableSubtitle"/>
            </w:pPr>
            <w:r w:rsidRPr="008E3573">
              <w:t>Assumed Baseline Retirement Year</w:t>
            </w:r>
          </w:p>
        </w:tc>
        <w:tc>
          <w:tcPr>
            <w:tcW w:w="1240" w:type="pct"/>
            <w:vMerge w:val="restart"/>
            <w:tcBorders>
              <w:top w:val="single" w:sz="4" w:space="0" w:color="auto"/>
              <w:left w:val="nil"/>
              <w:bottom w:val="single" w:sz="4" w:space="0" w:color="auto"/>
              <w:right w:val="single" w:sz="4" w:space="0" w:color="auto"/>
            </w:tcBorders>
            <w:shd w:val="clear" w:color="000000" w:fill="48A9C5"/>
            <w:vAlign w:val="center"/>
          </w:tcPr>
          <w:p w:rsidR="008E3573" w:rsidRPr="008E3573" w:rsidP="00CB1C05" w14:paraId="6A9B3156" w14:textId="77777777">
            <w:pPr>
              <w:pStyle w:val="TableSubtitle"/>
            </w:pPr>
            <w:r w:rsidRPr="008E3573">
              <w:t>Percent of NY State PCE Dry Cleaning Machines Being Retired</w:t>
            </w:r>
          </w:p>
        </w:tc>
        <w:tc>
          <w:tcPr>
            <w:tcW w:w="1876" w:type="pct"/>
            <w:gridSpan w:val="3"/>
            <w:tcBorders>
              <w:top w:val="single" w:sz="4" w:space="0" w:color="auto"/>
              <w:left w:val="nil"/>
              <w:bottom w:val="single" w:sz="4" w:space="0" w:color="auto"/>
              <w:right w:val="single" w:sz="4" w:space="0" w:color="auto"/>
            </w:tcBorders>
            <w:shd w:val="clear" w:color="000000" w:fill="48A9C5"/>
            <w:vAlign w:val="center"/>
          </w:tcPr>
          <w:p w:rsidR="008E3573" w:rsidRPr="008E3573" w:rsidP="00CB1C05" w14:paraId="5EC0A654" w14:textId="77777777">
            <w:pPr>
              <w:pStyle w:val="TableSubtitle"/>
            </w:pPr>
            <w:r w:rsidRPr="008E3573">
              <w:t>Annualized Incremental Costs Per Machine</w:t>
            </w:r>
          </w:p>
        </w:tc>
      </w:tr>
      <w:tr w14:paraId="7BF08401" w14:textId="77777777" w:rsidTr="008665AF">
        <w:tblPrEx>
          <w:tblW w:w="5002" w:type="pct"/>
          <w:tblLook w:val="04A0"/>
        </w:tblPrEx>
        <w:trPr>
          <w:trHeight w:val="260"/>
        </w:trPr>
        <w:tc>
          <w:tcPr>
            <w:tcW w:w="1884" w:type="pct"/>
            <w:vMerge/>
            <w:tcBorders>
              <w:top w:val="single" w:sz="4" w:space="0" w:color="auto"/>
              <w:left w:val="single" w:sz="4" w:space="0" w:color="auto"/>
              <w:bottom w:val="single" w:sz="4" w:space="0" w:color="auto"/>
              <w:right w:val="single" w:sz="4" w:space="0" w:color="auto"/>
            </w:tcBorders>
            <w:shd w:val="clear" w:color="000000" w:fill="48A9C5"/>
            <w:vAlign w:val="center"/>
          </w:tcPr>
          <w:p w:rsidR="008E3573" w:rsidRPr="008E3573" w:rsidP="00CB1C05" w14:paraId="354F6925" w14:textId="77777777">
            <w:pPr>
              <w:pStyle w:val="TableSubtitle"/>
            </w:pPr>
          </w:p>
        </w:tc>
        <w:tc>
          <w:tcPr>
            <w:tcW w:w="1240" w:type="pct"/>
            <w:vMerge/>
            <w:tcBorders>
              <w:top w:val="single" w:sz="4" w:space="0" w:color="auto"/>
              <w:left w:val="nil"/>
              <w:bottom w:val="single" w:sz="4" w:space="0" w:color="auto"/>
              <w:right w:val="single" w:sz="4" w:space="0" w:color="auto"/>
            </w:tcBorders>
            <w:shd w:val="clear" w:color="000000" w:fill="48A9C5"/>
            <w:vAlign w:val="center"/>
          </w:tcPr>
          <w:p w:rsidR="008E3573" w:rsidRPr="008E3573" w:rsidP="00CB1C05" w14:paraId="42817274" w14:textId="77777777">
            <w:pPr>
              <w:pStyle w:val="TableSubtitle"/>
            </w:pPr>
          </w:p>
        </w:tc>
        <w:tc>
          <w:tcPr>
            <w:tcW w:w="673" w:type="pct"/>
            <w:tcBorders>
              <w:top w:val="single" w:sz="4" w:space="0" w:color="auto"/>
              <w:left w:val="nil"/>
              <w:bottom w:val="single" w:sz="4" w:space="0" w:color="auto"/>
              <w:right w:val="single" w:sz="4" w:space="0" w:color="auto"/>
            </w:tcBorders>
            <w:shd w:val="clear" w:color="000000" w:fill="48A9C5"/>
            <w:vAlign w:val="center"/>
          </w:tcPr>
          <w:p w:rsidR="008E3573" w:rsidRPr="008E3573" w:rsidP="00CB1C05" w14:paraId="7B10A6F3" w14:textId="77777777">
            <w:pPr>
              <w:pStyle w:val="TableSubtitle"/>
            </w:pPr>
            <w:r w:rsidRPr="008E3573">
              <w:t>2 Percent Discount Rate</w:t>
            </w:r>
          </w:p>
        </w:tc>
        <w:tc>
          <w:tcPr>
            <w:tcW w:w="625" w:type="pct"/>
            <w:tcBorders>
              <w:top w:val="single" w:sz="4" w:space="0" w:color="auto"/>
              <w:left w:val="single" w:sz="4" w:space="0" w:color="auto"/>
              <w:bottom w:val="single" w:sz="4" w:space="0" w:color="auto"/>
              <w:right w:val="single" w:sz="4" w:space="0" w:color="auto"/>
            </w:tcBorders>
            <w:shd w:val="clear" w:color="000000" w:fill="48A9C5"/>
            <w:vAlign w:val="center"/>
          </w:tcPr>
          <w:p w:rsidR="008E3573" w:rsidRPr="008E3573" w:rsidP="00CB1C05" w14:paraId="48E1BE2D" w14:textId="77777777">
            <w:pPr>
              <w:pStyle w:val="TableSubtitle"/>
            </w:pPr>
            <w:r w:rsidRPr="008E3573">
              <w:t>3 Percent Discount Rate</w:t>
            </w:r>
          </w:p>
        </w:tc>
        <w:tc>
          <w:tcPr>
            <w:tcW w:w="579" w:type="pct"/>
            <w:tcBorders>
              <w:top w:val="single" w:sz="4" w:space="0" w:color="auto"/>
              <w:left w:val="nil"/>
              <w:bottom w:val="single" w:sz="4" w:space="0" w:color="auto"/>
              <w:right w:val="single" w:sz="4" w:space="0" w:color="auto"/>
            </w:tcBorders>
            <w:shd w:val="clear" w:color="000000" w:fill="48A9C5"/>
            <w:vAlign w:val="center"/>
          </w:tcPr>
          <w:p w:rsidR="008E3573" w:rsidRPr="008E3573" w:rsidP="00CB1C05" w14:paraId="17498E9B" w14:textId="77777777">
            <w:pPr>
              <w:pStyle w:val="TableSubtitle"/>
            </w:pPr>
            <w:r w:rsidRPr="008E3573">
              <w:t>7 Percent Discount Rate</w:t>
            </w:r>
          </w:p>
        </w:tc>
      </w:tr>
      <w:tr w14:paraId="4CAF4EB5"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5505274D" w14:textId="77777777">
            <w:pPr>
              <w:pStyle w:val="RTableTextAbt"/>
              <w:keepLines/>
              <w:jc w:val="center"/>
            </w:pPr>
            <w:r w:rsidRPr="008E3573">
              <w:t>Before 2030</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41C1A870" w14:textId="77777777">
            <w:pPr>
              <w:pStyle w:val="RTableTextAbt"/>
              <w:keepLines/>
              <w:ind w:right="705"/>
            </w:pPr>
            <w:r w:rsidRPr="008E3573">
              <w:rPr>
                <w:szCs w:val="18"/>
              </w:rPr>
              <w:t>97.84%</w:t>
            </w:r>
          </w:p>
        </w:tc>
        <w:tc>
          <w:tcPr>
            <w:tcW w:w="673" w:type="pct"/>
            <w:tcBorders>
              <w:top w:val="single" w:sz="4" w:space="0" w:color="auto"/>
              <w:left w:val="nil"/>
              <w:bottom w:val="single" w:sz="4" w:space="0" w:color="auto"/>
              <w:right w:val="single" w:sz="4" w:space="0" w:color="auto"/>
            </w:tcBorders>
          </w:tcPr>
          <w:p w:rsidR="008E3573" w:rsidRPr="008E3573" w:rsidP="00CB1C05" w14:paraId="3D67A701" w14:textId="77777777">
            <w:pPr>
              <w:pStyle w:val="RTableTextAbt"/>
              <w:keepLines/>
              <w:rPr>
                <w:rFonts w:ascii="Calibri" w:hAnsi="Calibri" w:cs="Calibri"/>
                <w:sz w:val="22"/>
                <w:szCs w:val="22"/>
              </w:rPr>
            </w:pPr>
            <w:r w:rsidRPr="008E3573">
              <w:t>-</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4C7EB4CB" w14:textId="77777777">
            <w:pPr>
              <w:pStyle w:val="RTableTextAbt"/>
              <w:keepLines/>
            </w:pPr>
            <w:r w:rsidRPr="008E3573">
              <w:t>-</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33EAAB03" w14:textId="77777777">
            <w:pPr>
              <w:pStyle w:val="RTableTextAbt"/>
              <w:keepLines/>
            </w:pPr>
            <w:r w:rsidRPr="008E3573">
              <w:t>-</w:t>
            </w:r>
          </w:p>
        </w:tc>
      </w:tr>
      <w:tr w14:paraId="6D014644"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7C6B4D91" w14:textId="77777777">
            <w:pPr>
              <w:pStyle w:val="RTableTextAbt"/>
              <w:keepLines/>
              <w:jc w:val="center"/>
            </w:pPr>
            <w:r w:rsidRPr="008E3573">
              <w:t>2030</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3B8BAF62" w14:textId="77777777">
            <w:pPr>
              <w:pStyle w:val="RTableTextAbt"/>
              <w:keepLines/>
              <w:ind w:right="705"/>
            </w:pPr>
            <w:r w:rsidRPr="008E3573">
              <w:rPr>
                <w:szCs w:val="18"/>
              </w:rPr>
              <w:t>0.35%</w:t>
            </w:r>
          </w:p>
        </w:tc>
        <w:tc>
          <w:tcPr>
            <w:tcW w:w="673" w:type="pct"/>
            <w:tcBorders>
              <w:top w:val="single" w:sz="4" w:space="0" w:color="auto"/>
              <w:left w:val="nil"/>
              <w:bottom w:val="single" w:sz="4" w:space="0" w:color="auto"/>
              <w:right w:val="single" w:sz="4" w:space="0" w:color="auto"/>
            </w:tcBorders>
          </w:tcPr>
          <w:p w:rsidR="008E3573" w:rsidRPr="008E3573" w:rsidP="00CB1C05" w14:paraId="78D4183E" w14:textId="77777777">
            <w:pPr>
              <w:pStyle w:val="RTableTextAbt"/>
              <w:keepLines/>
              <w:rPr>
                <w:szCs w:val="18"/>
              </w:rPr>
            </w:pPr>
            <w:r w:rsidRPr="008E3573">
              <w:t>-</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7BB2F3F6" w14:textId="77777777">
            <w:pPr>
              <w:pStyle w:val="RTableTextAbt"/>
              <w:keepLines/>
            </w:pPr>
            <w:r w:rsidRPr="008E3573">
              <w:t>-</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1B4624DF" w14:textId="77777777">
            <w:pPr>
              <w:pStyle w:val="RTableTextAbt"/>
              <w:keepLines/>
            </w:pPr>
            <w:r w:rsidRPr="008E3573">
              <w:t>-</w:t>
            </w:r>
          </w:p>
        </w:tc>
      </w:tr>
      <w:tr w14:paraId="1B8F5DF8"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64F194F0" w14:textId="77777777">
            <w:pPr>
              <w:pStyle w:val="RTableTextAbt"/>
              <w:keepLines/>
              <w:jc w:val="center"/>
            </w:pPr>
            <w:r w:rsidRPr="008E3573">
              <w:t>2031</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22EBAD4E" w14:textId="77777777">
            <w:pPr>
              <w:pStyle w:val="RTableTextAbt"/>
              <w:keepLines/>
              <w:ind w:right="705"/>
            </w:pPr>
            <w:r w:rsidRPr="008E3573">
              <w:rPr>
                <w:szCs w:val="18"/>
              </w:rPr>
              <w:t>0.23%</w:t>
            </w:r>
          </w:p>
        </w:tc>
        <w:tc>
          <w:tcPr>
            <w:tcW w:w="673" w:type="pct"/>
            <w:tcBorders>
              <w:top w:val="single" w:sz="4" w:space="0" w:color="auto"/>
              <w:left w:val="nil"/>
              <w:bottom w:val="single" w:sz="4" w:space="0" w:color="auto"/>
              <w:right w:val="single" w:sz="4" w:space="0" w:color="auto"/>
            </w:tcBorders>
          </w:tcPr>
          <w:p w:rsidR="008E3573" w:rsidRPr="008E3573" w:rsidP="00CB1C05" w14:paraId="46645550" w14:textId="77777777">
            <w:pPr>
              <w:pStyle w:val="RTableTextAbt"/>
              <w:keepLines/>
              <w:rPr>
                <w:szCs w:val="18"/>
              </w:rPr>
            </w:pPr>
            <w:r w:rsidRPr="008E3573">
              <w:t>-</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1229BEF3" w14:textId="77777777">
            <w:pPr>
              <w:pStyle w:val="RTableTextAbt"/>
              <w:keepLines/>
            </w:pPr>
            <w:r w:rsidRPr="008E3573">
              <w:t>-</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668F1E6E" w14:textId="77777777">
            <w:pPr>
              <w:pStyle w:val="RTableTextAbt"/>
              <w:keepLines/>
            </w:pPr>
            <w:r w:rsidRPr="008E3573">
              <w:t>-</w:t>
            </w:r>
          </w:p>
        </w:tc>
      </w:tr>
      <w:tr w14:paraId="67DDB5B2"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6614BE2B" w14:textId="77777777">
            <w:pPr>
              <w:pStyle w:val="RTableTextAbt"/>
              <w:keepLines/>
              <w:jc w:val="center"/>
            </w:pPr>
            <w:r w:rsidRPr="008E3573">
              <w:t>2032</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44D077F9" w14:textId="77777777">
            <w:pPr>
              <w:pStyle w:val="RTableTextAbt"/>
              <w:keepLines/>
              <w:ind w:right="705"/>
            </w:pPr>
            <w:r w:rsidRPr="008E3573">
              <w:rPr>
                <w:szCs w:val="18"/>
              </w:rPr>
              <w:t>0.18%</w:t>
            </w:r>
          </w:p>
        </w:tc>
        <w:tc>
          <w:tcPr>
            <w:tcW w:w="673" w:type="pct"/>
            <w:tcBorders>
              <w:top w:val="single" w:sz="4" w:space="0" w:color="auto"/>
              <w:left w:val="nil"/>
              <w:bottom w:val="single" w:sz="4" w:space="0" w:color="auto"/>
              <w:right w:val="single" w:sz="4" w:space="0" w:color="auto"/>
            </w:tcBorders>
          </w:tcPr>
          <w:p w:rsidR="008E3573" w:rsidRPr="008E3573" w:rsidP="00CB1C05" w14:paraId="0C976B12" w14:textId="77777777">
            <w:pPr>
              <w:pStyle w:val="RTableTextAbt"/>
              <w:keepLines/>
              <w:rPr>
                <w:szCs w:val="18"/>
              </w:rPr>
            </w:pPr>
            <w:r w:rsidRPr="008E3573">
              <w:t>-</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27F33C53" w14:textId="77777777">
            <w:pPr>
              <w:pStyle w:val="RTableTextAbt"/>
              <w:keepLines/>
            </w:pPr>
            <w:r w:rsidRPr="008E3573">
              <w:t>-</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395E0B21" w14:textId="77777777">
            <w:pPr>
              <w:pStyle w:val="RTableTextAbt"/>
              <w:keepLines/>
            </w:pPr>
            <w:r w:rsidRPr="008E3573">
              <w:t>-</w:t>
            </w:r>
          </w:p>
        </w:tc>
      </w:tr>
      <w:tr w14:paraId="40906B65"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3F905D28" w14:textId="77777777">
            <w:pPr>
              <w:pStyle w:val="RTableTextAbt"/>
              <w:keepLines/>
              <w:jc w:val="center"/>
            </w:pPr>
            <w:r w:rsidRPr="008E3573">
              <w:t>2033</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2052AC2A" w14:textId="77777777">
            <w:pPr>
              <w:pStyle w:val="RTableTextAbt"/>
              <w:keepLines/>
              <w:ind w:right="705"/>
              <w:rPr>
                <w:szCs w:val="18"/>
              </w:rPr>
            </w:pPr>
            <w:r w:rsidRPr="008E3573">
              <w:rPr>
                <w:szCs w:val="18"/>
              </w:rPr>
              <w:t>0.18%</w:t>
            </w:r>
          </w:p>
        </w:tc>
        <w:tc>
          <w:tcPr>
            <w:tcW w:w="673" w:type="pct"/>
            <w:tcBorders>
              <w:top w:val="single" w:sz="4" w:space="0" w:color="auto"/>
              <w:left w:val="nil"/>
              <w:bottom w:val="single" w:sz="4" w:space="0" w:color="auto"/>
              <w:right w:val="single" w:sz="4" w:space="0" w:color="auto"/>
            </w:tcBorders>
          </w:tcPr>
          <w:p w:rsidR="008E3573" w:rsidRPr="008E3573" w:rsidP="00CB1C05" w14:paraId="1EA37890" w14:textId="77777777">
            <w:pPr>
              <w:pStyle w:val="RTableTextAbt"/>
              <w:keepLines/>
              <w:rPr>
                <w:szCs w:val="18"/>
              </w:rPr>
            </w:pPr>
            <w:r w:rsidRPr="008E3573">
              <w:t>-</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0054F3B9" w14:textId="77777777">
            <w:pPr>
              <w:pStyle w:val="RTableTextAbt"/>
              <w:keepLines/>
            </w:pPr>
            <w:r w:rsidRPr="008E3573">
              <w:t>-</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5616B7A7" w14:textId="77777777">
            <w:pPr>
              <w:pStyle w:val="RTableTextAbt"/>
              <w:keepLines/>
            </w:pPr>
            <w:r w:rsidRPr="008E3573">
              <w:t>-</w:t>
            </w:r>
          </w:p>
        </w:tc>
      </w:tr>
      <w:tr w14:paraId="23FD36ED"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7F74CEDD" w14:textId="77777777">
            <w:pPr>
              <w:pStyle w:val="RTableTextAbt"/>
              <w:keepLines/>
              <w:jc w:val="center"/>
            </w:pPr>
            <w:r w:rsidRPr="008E3573">
              <w:t>2034</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3F30F7EF" w14:textId="77777777">
            <w:pPr>
              <w:pStyle w:val="RTableTextAbt"/>
              <w:keepLines/>
              <w:ind w:right="705"/>
            </w:pPr>
            <w:r w:rsidRPr="008E3573">
              <w:rPr>
                <w:szCs w:val="18"/>
              </w:rPr>
              <w:t>0.20%</w:t>
            </w:r>
          </w:p>
        </w:tc>
        <w:tc>
          <w:tcPr>
            <w:tcW w:w="673" w:type="pct"/>
            <w:tcBorders>
              <w:top w:val="single" w:sz="4" w:space="0" w:color="auto"/>
              <w:left w:val="nil"/>
              <w:bottom w:val="single" w:sz="4" w:space="0" w:color="auto"/>
              <w:right w:val="single" w:sz="4" w:space="0" w:color="auto"/>
            </w:tcBorders>
          </w:tcPr>
          <w:p w:rsidR="008E3573" w:rsidRPr="008E3573" w:rsidP="00CB1C05" w14:paraId="54A46B35" w14:textId="77777777">
            <w:pPr>
              <w:pStyle w:val="RTableTextAbt"/>
              <w:keepLines/>
              <w:rPr>
                <w:szCs w:val="18"/>
              </w:rPr>
            </w:pPr>
            <w:r w:rsidRPr="008E3573">
              <w:t>$0</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42B1B2DC" w14:textId="77777777">
            <w:pPr>
              <w:pStyle w:val="RTableTextAbt"/>
              <w:keepLines/>
            </w:pPr>
            <w:r w:rsidRPr="008E3573">
              <w:t>$0</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36277D43" w14:textId="77777777">
            <w:pPr>
              <w:pStyle w:val="RTableTextAbt"/>
              <w:keepLines/>
            </w:pPr>
            <w:r w:rsidRPr="008E3573">
              <w:t>$0</w:t>
            </w:r>
          </w:p>
        </w:tc>
      </w:tr>
      <w:tr w14:paraId="741803DC"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4430F5CB" w14:textId="77777777">
            <w:pPr>
              <w:pStyle w:val="RTableTextAbt"/>
              <w:keepLines/>
              <w:jc w:val="center"/>
            </w:pPr>
            <w:r w:rsidRPr="008E3573">
              <w:t>2035</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25524277" w14:textId="77777777">
            <w:pPr>
              <w:pStyle w:val="RTableTextAbt"/>
              <w:keepLines/>
              <w:ind w:right="705"/>
            </w:pPr>
            <w:r w:rsidRPr="008E3573">
              <w:rPr>
                <w:szCs w:val="18"/>
              </w:rPr>
              <w:t>0.17%</w:t>
            </w:r>
          </w:p>
        </w:tc>
        <w:tc>
          <w:tcPr>
            <w:tcW w:w="673" w:type="pct"/>
            <w:tcBorders>
              <w:top w:val="single" w:sz="4" w:space="0" w:color="auto"/>
              <w:left w:val="nil"/>
              <w:bottom w:val="single" w:sz="4" w:space="0" w:color="auto"/>
              <w:right w:val="single" w:sz="4" w:space="0" w:color="auto"/>
            </w:tcBorders>
          </w:tcPr>
          <w:p w:rsidR="008E3573" w:rsidRPr="008E3573" w:rsidP="00CB1C05" w14:paraId="5FCCA146" w14:textId="77777777">
            <w:pPr>
              <w:pStyle w:val="RTableTextAbt"/>
              <w:keepLines/>
              <w:rPr>
                <w:szCs w:val="18"/>
              </w:rPr>
            </w:pPr>
            <w:r w:rsidRPr="008E3573">
              <w:t>$270.65</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4853F6A9" w14:textId="77777777">
            <w:pPr>
              <w:pStyle w:val="RTableTextAbt"/>
              <w:keepLines/>
            </w:pPr>
            <w:r w:rsidRPr="008E3573">
              <w:t>$289.52</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582A9160" w14:textId="77777777">
            <w:pPr>
              <w:pStyle w:val="RTableTextAbt"/>
              <w:keepLines/>
            </w:pPr>
            <w:r w:rsidRPr="008E3573">
              <w:t>$404.54</w:t>
            </w:r>
          </w:p>
        </w:tc>
      </w:tr>
      <w:tr w14:paraId="5E9B0C0B"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58591604" w14:textId="77777777">
            <w:pPr>
              <w:pStyle w:val="RTableTextAbt"/>
              <w:keepLines/>
              <w:jc w:val="center"/>
            </w:pPr>
            <w:r w:rsidRPr="008E3573">
              <w:t>2036</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6CAE8479" w14:textId="77777777">
            <w:pPr>
              <w:pStyle w:val="RTableTextAbt"/>
              <w:keepLines/>
              <w:ind w:right="705"/>
            </w:pPr>
            <w:r w:rsidRPr="008E3573">
              <w:rPr>
                <w:szCs w:val="18"/>
              </w:rPr>
              <w:t>0.15%</w:t>
            </w:r>
          </w:p>
        </w:tc>
        <w:tc>
          <w:tcPr>
            <w:tcW w:w="673" w:type="pct"/>
            <w:tcBorders>
              <w:top w:val="single" w:sz="4" w:space="0" w:color="auto"/>
              <w:left w:val="nil"/>
              <w:bottom w:val="single" w:sz="4" w:space="0" w:color="auto"/>
              <w:right w:val="single" w:sz="4" w:space="0" w:color="auto"/>
            </w:tcBorders>
          </w:tcPr>
          <w:p w:rsidR="008E3573" w:rsidRPr="008E3573" w:rsidP="00CB1C05" w14:paraId="7E1CFACF" w14:textId="77777777">
            <w:pPr>
              <w:pStyle w:val="RTableTextAbt"/>
              <w:keepLines/>
              <w:rPr>
                <w:szCs w:val="18"/>
              </w:rPr>
            </w:pPr>
            <w:r w:rsidRPr="008E3573">
              <w:t>$535.99</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38CEC3EC" w14:textId="77777777">
            <w:pPr>
              <w:pStyle w:val="RTableTextAbt"/>
              <w:keepLines/>
            </w:pPr>
            <w:r w:rsidRPr="008E3573">
              <w:t>$570.60</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6F3EFDC9" w14:textId="77777777">
            <w:pPr>
              <w:pStyle w:val="RTableTextAbt"/>
              <w:keepLines/>
            </w:pPr>
            <w:r w:rsidRPr="008E3573">
              <w:t>$782.62</w:t>
            </w:r>
          </w:p>
        </w:tc>
      </w:tr>
      <w:tr w14:paraId="2DC993E9"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7D29DDEE" w14:textId="77777777">
            <w:pPr>
              <w:pStyle w:val="RTableTextAbt"/>
              <w:keepLines/>
              <w:jc w:val="center"/>
            </w:pPr>
            <w:r w:rsidRPr="008E3573">
              <w:t>2037</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4A33EECB" w14:textId="77777777">
            <w:pPr>
              <w:pStyle w:val="RTableTextAbt"/>
              <w:keepLines/>
              <w:ind w:right="705"/>
            </w:pPr>
            <w:r w:rsidRPr="008E3573">
              <w:rPr>
                <w:szCs w:val="18"/>
              </w:rPr>
              <w:t>0.14%</w:t>
            </w:r>
          </w:p>
        </w:tc>
        <w:tc>
          <w:tcPr>
            <w:tcW w:w="673" w:type="pct"/>
            <w:tcBorders>
              <w:top w:val="single" w:sz="4" w:space="0" w:color="auto"/>
              <w:left w:val="nil"/>
              <w:bottom w:val="single" w:sz="4" w:space="0" w:color="auto"/>
              <w:right w:val="single" w:sz="4" w:space="0" w:color="auto"/>
            </w:tcBorders>
          </w:tcPr>
          <w:p w:rsidR="008E3573" w:rsidRPr="008E3573" w:rsidP="00CB1C05" w14:paraId="455CBAFC" w14:textId="77777777">
            <w:pPr>
              <w:pStyle w:val="RTableTextAbt"/>
              <w:keepLines/>
              <w:rPr>
                <w:szCs w:val="18"/>
              </w:rPr>
            </w:pPr>
            <w:r w:rsidRPr="008E3573">
              <w:t>$796.12</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117E3C34" w14:textId="77777777">
            <w:pPr>
              <w:pStyle w:val="RTableTextAbt"/>
              <w:keepLines/>
            </w:pPr>
            <w:r w:rsidRPr="008E3573">
              <w:t>$843.50</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32D84486" w14:textId="77777777">
            <w:pPr>
              <w:pStyle w:val="RTableTextAbt"/>
              <w:keepLines/>
            </w:pPr>
            <w:r w:rsidRPr="008E3573">
              <w:t>$1,135.97</w:t>
            </w:r>
          </w:p>
        </w:tc>
      </w:tr>
      <w:tr w14:paraId="24954533"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293C1335" w14:textId="77777777">
            <w:pPr>
              <w:pStyle w:val="RTableTextAbt"/>
              <w:keepLines/>
              <w:jc w:val="center"/>
            </w:pPr>
            <w:r w:rsidRPr="008E3573">
              <w:t>2038</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00B9AFA0" w14:textId="77777777">
            <w:pPr>
              <w:pStyle w:val="RTableTextAbt"/>
              <w:keepLines/>
              <w:ind w:right="705"/>
            </w:pPr>
            <w:r w:rsidRPr="008E3573">
              <w:rPr>
                <w:szCs w:val="18"/>
              </w:rPr>
              <w:t>0.12%</w:t>
            </w:r>
          </w:p>
        </w:tc>
        <w:tc>
          <w:tcPr>
            <w:tcW w:w="673" w:type="pct"/>
            <w:tcBorders>
              <w:top w:val="single" w:sz="4" w:space="0" w:color="auto"/>
              <w:left w:val="nil"/>
              <w:bottom w:val="single" w:sz="4" w:space="0" w:color="auto"/>
              <w:right w:val="single" w:sz="4" w:space="0" w:color="auto"/>
            </w:tcBorders>
          </w:tcPr>
          <w:p w:rsidR="008E3573" w:rsidRPr="008E3573" w:rsidP="00CB1C05" w14:paraId="6E9338A8" w14:textId="77777777">
            <w:pPr>
              <w:pStyle w:val="RTableTextAbt"/>
              <w:keepLines/>
              <w:rPr>
                <w:szCs w:val="18"/>
              </w:rPr>
            </w:pPr>
            <w:r w:rsidRPr="008E3573">
              <w:t>$1,051.16</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20F17354" w14:textId="77777777">
            <w:pPr>
              <w:pStyle w:val="RTableTextAbt"/>
              <w:keepLines/>
            </w:pPr>
            <w:r w:rsidRPr="008E3573">
              <w:t>$1,108.45</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69E22AEA" w14:textId="77777777">
            <w:pPr>
              <w:pStyle w:val="RTableTextAbt"/>
              <w:keepLines/>
            </w:pPr>
            <w:r w:rsidRPr="008E3573">
              <w:t>$1,466.20</w:t>
            </w:r>
          </w:p>
        </w:tc>
      </w:tr>
      <w:tr w14:paraId="6CE9ABA2"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0D8C887A" w14:textId="77777777">
            <w:pPr>
              <w:pStyle w:val="RTableTextAbt"/>
              <w:keepLines/>
              <w:jc w:val="center"/>
            </w:pPr>
            <w:r w:rsidRPr="008E3573">
              <w:t>2039</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635C66B7" w14:textId="77777777">
            <w:pPr>
              <w:pStyle w:val="RTableTextAbt"/>
              <w:keepLines/>
              <w:ind w:right="705"/>
              <w:rPr>
                <w:szCs w:val="18"/>
              </w:rPr>
            </w:pPr>
            <w:r w:rsidRPr="008E3573">
              <w:rPr>
                <w:szCs w:val="18"/>
              </w:rPr>
              <w:t>0.11%</w:t>
            </w:r>
          </w:p>
        </w:tc>
        <w:tc>
          <w:tcPr>
            <w:tcW w:w="673" w:type="pct"/>
            <w:tcBorders>
              <w:top w:val="single" w:sz="4" w:space="0" w:color="auto"/>
              <w:left w:val="nil"/>
              <w:bottom w:val="single" w:sz="4" w:space="0" w:color="auto"/>
              <w:right w:val="single" w:sz="4" w:space="0" w:color="auto"/>
            </w:tcBorders>
          </w:tcPr>
          <w:p w:rsidR="008E3573" w:rsidRPr="008E3573" w:rsidP="00CB1C05" w14:paraId="6ADD75BC" w14:textId="77777777">
            <w:pPr>
              <w:pStyle w:val="RTableTextAbt"/>
              <w:keepLines/>
              <w:rPr>
                <w:szCs w:val="18"/>
              </w:rPr>
            </w:pPr>
            <w:r w:rsidRPr="008E3573">
              <w:t>$1,301.19</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4CFAA5C8" w14:textId="77777777">
            <w:pPr>
              <w:pStyle w:val="RTableTextAbt"/>
              <w:keepLines/>
            </w:pPr>
            <w:r w:rsidRPr="008E3573">
              <w:t>$1,365.68</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46B6C67E" w14:textId="77777777">
            <w:pPr>
              <w:pStyle w:val="RTableTextAbt"/>
              <w:keepLines/>
            </w:pPr>
            <w:r w:rsidRPr="008E3573">
              <w:t>$1,774.82</w:t>
            </w:r>
          </w:p>
        </w:tc>
      </w:tr>
      <w:tr w14:paraId="64D6441D"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5B6A5A37" w14:textId="77777777">
            <w:pPr>
              <w:pStyle w:val="RTableTextAbt"/>
              <w:keepLines/>
              <w:jc w:val="center"/>
            </w:pPr>
            <w:r w:rsidRPr="008E3573">
              <w:t>2040</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1A13CD45" w14:textId="77777777">
            <w:pPr>
              <w:pStyle w:val="RTableTextAbt"/>
              <w:keepLines/>
              <w:ind w:right="705"/>
            </w:pPr>
            <w:r w:rsidRPr="008E3573">
              <w:rPr>
                <w:szCs w:val="18"/>
              </w:rPr>
              <w:t>0.11%</w:t>
            </w:r>
          </w:p>
        </w:tc>
        <w:tc>
          <w:tcPr>
            <w:tcW w:w="673" w:type="pct"/>
            <w:tcBorders>
              <w:top w:val="single" w:sz="4" w:space="0" w:color="auto"/>
              <w:left w:val="nil"/>
              <w:bottom w:val="single" w:sz="4" w:space="0" w:color="auto"/>
              <w:right w:val="single" w:sz="4" w:space="0" w:color="auto"/>
            </w:tcBorders>
          </w:tcPr>
          <w:p w:rsidR="008E3573" w:rsidRPr="008E3573" w:rsidP="00CB1C05" w14:paraId="04B68904" w14:textId="77777777">
            <w:pPr>
              <w:pStyle w:val="RTableTextAbt"/>
              <w:keepLines/>
              <w:rPr>
                <w:szCs w:val="18"/>
              </w:rPr>
            </w:pPr>
            <w:r w:rsidRPr="008E3573">
              <w:t>$1,546.33</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69B313BA" w14:textId="77777777">
            <w:pPr>
              <w:pStyle w:val="RTableTextAbt"/>
              <w:keepLines/>
            </w:pPr>
            <w:r w:rsidRPr="008E3573">
              <w:t>$1,615.42</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1608A608" w14:textId="77777777">
            <w:pPr>
              <w:pStyle w:val="RTableTextAbt"/>
              <w:keepLines/>
            </w:pPr>
            <w:r w:rsidRPr="008E3573">
              <w:t>$2,063.25</w:t>
            </w:r>
          </w:p>
        </w:tc>
      </w:tr>
      <w:tr w14:paraId="553D6640"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0B000A1E" w14:textId="77777777">
            <w:pPr>
              <w:pStyle w:val="RTableTextAbt"/>
              <w:keepLines/>
              <w:jc w:val="center"/>
            </w:pPr>
            <w:r w:rsidRPr="008E3573">
              <w:t>2041</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1B90E4DC" w14:textId="77777777">
            <w:pPr>
              <w:pStyle w:val="RTableTextAbt"/>
              <w:keepLines/>
              <w:ind w:right="705"/>
            </w:pPr>
            <w:r w:rsidRPr="008E3573">
              <w:rPr>
                <w:szCs w:val="18"/>
              </w:rPr>
              <w:t>0.09%</w:t>
            </w:r>
          </w:p>
        </w:tc>
        <w:tc>
          <w:tcPr>
            <w:tcW w:w="673" w:type="pct"/>
            <w:tcBorders>
              <w:top w:val="single" w:sz="4" w:space="0" w:color="auto"/>
              <w:left w:val="nil"/>
              <w:bottom w:val="single" w:sz="4" w:space="0" w:color="auto"/>
              <w:right w:val="single" w:sz="4" w:space="0" w:color="auto"/>
            </w:tcBorders>
          </w:tcPr>
          <w:p w:rsidR="008E3573" w:rsidRPr="008E3573" w:rsidP="00CB1C05" w14:paraId="20A89C19" w14:textId="77777777">
            <w:pPr>
              <w:pStyle w:val="RTableTextAbt"/>
              <w:keepLines/>
              <w:rPr>
                <w:szCs w:val="18"/>
              </w:rPr>
            </w:pPr>
            <w:r w:rsidRPr="008E3573">
              <w:t>$1,786.65</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7F792C31" w14:textId="77777777">
            <w:pPr>
              <w:pStyle w:val="RTableTextAbt"/>
              <w:keepLines/>
            </w:pPr>
            <w:r w:rsidRPr="008E3573">
              <w:t>$1,857.89</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66A14E15" w14:textId="77777777">
            <w:pPr>
              <w:pStyle w:val="RTableTextAbt"/>
              <w:keepLines/>
            </w:pPr>
            <w:r w:rsidRPr="008E3573">
              <w:t>$2,332.82</w:t>
            </w:r>
          </w:p>
        </w:tc>
      </w:tr>
      <w:tr w14:paraId="0DC20391"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2F88914C" w14:textId="77777777">
            <w:pPr>
              <w:pStyle w:val="RTableTextAbt"/>
              <w:keepLines/>
              <w:jc w:val="center"/>
            </w:pPr>
            <w:r w:rsidRPr="008E3573">
              <w:t>2042</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253AE79A" w14:textId="77777777">
            <w:pPr>
              <w:pStyle w:val="RTableTextAbt"/>
              <w:keepLines/>
              <w:ind w:right="705"/>
            </w:pPr>
            <w:r w:rsidRPr="008E3573">
              <w:rPr>
                <w:szCs w:val="18"/>
              </w:rPr>
              <w:t>0.08%</w:t>
            </w:r>
          </w:p>
        </w:tc>
        <w:tc>
          <w:tcPr>
            <w:tcW w:w="673" w:type="pct"/>
            <w:tcBorders>
              <w:top w:val="single" w:sz="4" w:space="0" w:color="auto"/>
              <w:left w:val="nil"/>
              <w:bottom w:val="single" w:sz="4" w:space="0" w:color="auto"/>
              <w:right w:val="single" w:sz="4" w:space="0" w:color="auto"/>
            </w:tcBorders>
          </w:tcPr>
          <w:p w:rsidR="008E3573" w:rsidRPr="008E3573" w:rsidP="00CB1C05" w14:paraId="5FD3D45D" w14:textId="77777777">
            <w:pPr>
              <w:pStyle w:val="RTableTextAbt"/>
              <w:keepLines/>
              <w:rPr>
                <w:szCs w:val="18"/>
              </w:rPr>
            </w:pPr>
            <w:r w:rsidRPr="008E3573">
              <w:t>$2,022.27</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5C86D052" w14:textId="77777777">
            <w:pPr>
              <w:pStyle w:val="RTableTextAbt"/>
              <w:keepLines/>
            </w:pPr>
            <w:r w:rsidRPr="008E3573">
              <w:t>$2,093.29</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3AF2C024" w14:textId="77777777">
            <w:pPr>
              <w:pStyle w:val="RTableTextAbt"/>
              <w:keepLines/>
            </w:pPr>
            <w:r w:rsidRPr="008E3573">
              <w:t>$2,584.75</w:t>
            </w:r>
          </w:p>
        </w:tc>
      </w:tr>
      <w:tr w14:paraId="260166C6"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670F8706" w14:textId="77777777">
            <w:pPr>
              <w:pStyle w:val="RTableTextAbt"/>
              <w:keepLines/>
              <w:jc w:val="center"/>
            </w:pPr>
            <w:r w:rsidRPr="008E3573">
              <w:t>2043</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59BBD79B" w14:textId="77777777">
            <w:pPr>
              <w:pStyle w:val="RTableTextAbt"/>
              <w:keepLines/>
              <w:ind w:right="705"/>
            </w:pPr>
            <w:r w:rsidRPr="008E3573">
              <w:rPr>
                <w:szCs w:val="18"/>
              </w:rPr>
              <w:t>0.06%</w:t>
            </w:r>
          </w:p>
        </w:tc>
        <w:tc>
          <w:tcPr>
            <w:tcW w:w="673" w:type="pct"/>
            <w:tcBorders>
              <w:top w:val="single" w:sz="4" w:space="0" w:color="auto"/>
              <w:left w:val="nil"/>
              <w:bottom w:val="single" w:sz="4" w:space="0" w:color="auto"/>
              <w:right w:val="single" w:sz="4" w:space="0" w:color="auto"/>
            </w:tcBorders>
          </w:tcPr>
          <w:p w:rsidR="008E3573" w:rsidRPr="008E3573" w:rsidP="00CB1C05" w14:paraId="164B3AC4" w14:textId="77777777">
            <w:pPr>
              <w:pStyle w:val="RTableTextAbt"/>
              <w:keepLines/>
              <w:rPr>
                <w:szCs w:val="18"/>
              </w:rPr>
            </w:pPr>
            <w:r w:rsidRPr="008E3573">
              <w:t>$2,253.26</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5F1A226E" w14:textId="77777777">
            <w:pPr>
              <w:pStyle w:val="RTableTextAbt"/>
              <w:keepLines/>
            </w:pPr>
            <w:r w:rsidRPr="008E3573">
              <w:t>$2,321.84</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08A7BCC4" w14:textId="77777777">
            <w:pPr>
              <w:pStyle w:val="RTableTextAbt"/>
              <w:keepLines/>
            </w:pPr>
            <w:r w:rsidRPr="008E3573">
              <w:t>$2,820.20</w:t>
            </w:r>
          </w:p>
        </w:tc>
      </w:tr>
      <w:tr w14:paraId="4409B812"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1ED07CEB" w14:textId="77777777">
            <w:pPr>
              <w:pStyle w:val="RTableTextAbt"/>
              <w:keepLines/>
              <w:jc w:val="center"/>
            </w:pPr>
            <w:r w:rsidRPr="008E3573">
              <w:t>2044</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3F5505AF" w14:textId="77777777">
            <w:pPr>
              <w:pStyle w:val="RTableTextAbt"/>
              <w:keepLines/>
              <w:ind w:right="705"/>
            </w:pPr>
            <w:r w:rsidRPr="008E3573">
              <w:rPr>
                <w:szCs w:val="18"/>
              </w:rPr>
              <w:t>0.02%</w:t>
            </w:r>
          </w:p>
        </w:tc>
        <w:tc>
          <w:tcPr>
            <w:tcW w:w="673" w:type="pct"/>
            <w:tcBorders>
              <w:top w:val="single" w:sz="4" w:space="0" w:color="auto"/>
              <w:left w:val="nil"/>
              <w:bottom w:val="single" w:sz="4" w:space="0" w:color="auto"/>
              <w:right w:val="single" w:sz="4" w:space="0" w:color="auto"/>
            </w:tcBorders>
          </w:tcPr>
          <w:p w:rsidR="008E3573" w:rsidRPr="008E3573" w:rsidP="00CB1C05" w14:paraId="3BC7DAE6" w14:textId="77777777">
            <w:pPr>
              <w:pStyle w:val="RTableTextAbt"/>
              <w:keepLines/>
              <w:rPr>
                <w:szCs w:val="18"/>
              </w:rPr>
            </w:pPr>
            <w:r w:rsidRPr="008E3573">
              <w:t>$2,479.73</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7D25789A" w14:textId="77777777">
            <w:pPr>
              <w:pStyle w:val="RTableTextAbt"/>
              <w:keepLines/>
            </w:pPr>
            <w:r w:rsidRPr="008E3573">
              <w:t>$2,543.73</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21909DFD" w14:textId="77777777">
            <w:pPr>
              <w:pStyle w:val="RTableTextAbt"/>
              <w:keepLines/>
            </w:pPr>
            <w:r w:rsidRPr="008E3573">
              <w:t>$3,040.24</w:t>
            </w:r>
          </w:p>
        </w:tc>
      </w:tr>
      <w:tr w14:paraId="7484DC83"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43E7571E" w14:textId="77777777">
            <w:pPr>
              <w:pStyle w:val="RTableTextAbt"/>
              <w:jc w:val="center"/>
            </w:pPr>
            <w:r w:rsidRPr="008E3573">
              <w:rPr>
                <w:b/>
              </w:rPr>
              <w:t>Weighted Average</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1D05E5CE" w14:textId="77777777">
            <w:pPr>
              <w:pStyle w:val="RTableTextAbt"/>
              <w:ind w:right="705"/>
            </w:pPr>
            <w:r w:rsidRPr="008E3573">
              <w:rPr>
                <w:rFonts w:ascii="Calibri" w:hAnsi="Calibri" w:cs="Calibri"/>
                <w:sz w:val="22"/>
                <w:szCs w:val="22"/>
              </w:rPr>
              <w:t>- </w:t>
            </w:r>
          </w:p>
        </w:tc>
        <w:tc>
          <w:tcPr>
            <w:tcW w:w="673" w:type="pct"/>
            <w:tcBorders>
              <w:top w:val="single" w:sz="4" w:space="0" w:color="auto"/>
              <w:left w:val="nil"/>
              <w:bottom w:val="single" w:sz="4" w:space="0" w:color="auto"/>
              <w:right w:val="single" w:sz="4" w:space="0" w:color="auto"/>
            </w:tcBorders>
          </w:tcPr>
          <w:p w:rsidR="008E3573" w:rsidRPr="008E3573" w:rsidP="00CB1C05" w14:paraId="064DC364" w14:textId="77777777">
            <w:pPr>
              <w:pStyle w:val="RTableTextAbt"/>
              <w:rPr>
                <w:b/>
                <w:bCs w:val="0"/>
                <w:szCs w:val="18"/>
              </w:rPr>
            </w:pPr>
            <w:r w:rsidRPr="008E3573">
              <w:rPr>
                <w:b/>
                <w:bCs w:val="0"/>
              </w:rPr>
              <w:t>$11.68</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704D859A" w14:textId="77777777">
            <w:pPr>
              <w:pStyle w:val="RTableTextAbt"/>
              <w:rPr>
                <w:b/>
              </w:rPr>
            </w:pPr>
            <w:r w:rsidRPr="008E3573">
              <w:rPr>
                <w:b/>
                <w:bCs w:val="0"/>
              </w:rPr>
              <w:t>$12.21</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690B6093" w14:textId="77777777">
            <w:pPr>
              <w:pStyle w:val="RTableTextAbt"/>
              <w:rPr>
                <w:b/>
              </w:rPr>
            </w:pPr>
            <w:r w:rsidRPr="008E3573">
              <w:rPr>
                <w:b/>
                <w:bCs w:val="0"/>
              </w:rPr>
              <w:t>$15.68</w:t>
            </w:r>
          </w:p>
        </w:tc>
      </w:tr>
      <w:tr w14:paraId="45C52E43" w14:textId="77777777" w:rsidTr="008665AF">
        <w:tblPrEx>
          <w:tblW w:w="5002" w:type="pct"/>
          <w:tblLook w:val="04A0"/>
        </w:tblPrEx>
        <w:trPr>
          <w:trHeight w:val="280"/>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E3573" w:rsidRPr="008E3573" w:rsidP="00CB1C05" w14:paraId="280C8A1F" w14:textId="77777777">
            <w:pPr>
              <w:pStyle w:val="RTableTextAbt"/>
              <w:jc w:val="center"/>
            </w:pPr>
            <w:r>
              <w:rPr>
                <w:b/>
              </w:rPr>
              <w:t xml:space="preserve">Total 20-Year </w:t>
            </w:r>
            <w:r w:rsidR="00736C0B">
              <w:rPr>
                <w:b/>
              </w:rPr>
              <w:t xml:space="preserve">Annualized </w:t>
            </w:r>
            <w:r w:rsidRPr="008E3573" w:rsidR="00736C0B">
              <w:rPr>
                <w:b/>
              </w:rPr>
              <w:t>Costs</w:t>
            </w:r>
            <w:r w:rsidRPr="008E3573">
              <w:rPr>
                <w:b/>
              </w:rPr>
              <w:t xml:space="preserve"> for 6,000 Machines</w:t>
            </w:r>
          </w:p>
        </w:tc>
        <w:tc>
          <w:tcPr>
            <w:tcW w:w="1240" w:type="pct"/>
            <w:tcBorders>
              <w:top w:val="single" w:sz="4" w:space="0" w:color="auto"/>
              <w:left w:val="nil"/>
              <w:bottom w:val="single" w:sz="4" w:space="0" w:color="auto"/>
              <w:right w:val="single" w:sz="4" w:space="0" w:color="auto"/>
            </w:tcBorders>
            <w:shd w:val="clear" w:color="auto" w:fill="auto"/>
            <w:vAlign w:val="center"/>
          </w:tcPr>
          <w:p w:rsidR="008E3573" w:rsidRPr="008E3573" w:rsidP="00CB1C05" w14:paraId="041B9CE9" w14:textId="77777777">
            <w:pPr>
              <w:pStyle w:val="RTableTextAbt"/>
              <w:ind w:right="705"/>
            </w:pPr>
            <w:r w:rsidRPr="008E3573">
              <w:rPr>
                <w:szCs w:val="18"/>
              </w:rPr>
              <w:t>- </w:t>
            </w:r>
          </w:p>
        </w:tc>
        <w:tc>
          <w:tcPr>
            <w:tcW w:w="673" w:type="pct"/>
            <w:tcBorders>
              <w:top w:val="single" w:sz="4" w:space="0" w:color="auto"/>
              <w:left w:val="nil"/>
              <w:bottom w:val="single" w:sz="4" w:space="0" w:color="auto"/>
              <w:right w:val="single" w:sz="4" w:space="0" w:color="auto"/>
            </w:tcBorders>
          </w:tcPr>
          <w:p w:rsidR="008E3573" w:rsidRPr="008E3573" w:rsidP="00CB1C05" w14:paraId="325F3B5C" w14:textId="77777777">
            <w:pPr>
              <w:pStyle w:val="RTableTextAbt"/>
              <w:rPr>
                <w:b/>
                <w:bCs w:val="0"/>
                <w:szCs w:val="18"/>
              </w:rPr>
            </w:pPr>
            <w:r w:rsidRPr="008E3573">
              <w:rPr>
                <w:b/>
                <w:bCs w:val="0"/>
              </w:rPr>
              <w:t>$70,081</w:t>
            </w:r>
          </w:p>
        </w:tc>
        <w:tc>
          <w:tcPr>
            <w:tcW w:w="625" w:type="pct"/>
            <w:tcBorders>
              <w:top w:val="single" w:sz="4" w:space="0" w:color="auto"/>
              <w:left w:val="single" w:sz="4" w:space="0" w:color="auto"/>
              <w:bottom w:val="single" w:sz="4" w:space="0" w:color="auto"/>
              <w:right w:val="single" w:sz="4" w:space="0" w:color="auto"/>
            </w:tcBorders>
            <w:shd w:val="clear" w:color="auto" w:fill="auto"/>
          </w:tcPr>
          <w:p w:rsidR="008E3573" w:rsidRPr="008E3573" w:rsidP="00CB1C05" w14:paraId="0A75126A" w14:textId="77777777">
            <w:pPr>
              <w:pStyle w:val="RTableTextAbt"/>
              <w:rPr>
                <w:b/>
                <w:szCs w:val="18"/>
              </w:rPr>
            </w:pPr>
            <w:r w:rsidRPr="008E3573">
              <w:rPr>
                <w:b/>
                <w:bCs w:val="0"/>
              </w:rPr>
              <w:t>$73,281</w:t>
            </w:r>
          </w:p>
        </w:tc>
        <w:tc>
          <w:tcPr>
            <w:tcW w:w="579" w:type="pct"/>
            <w:tcBorders>
              <w:top w:val="single" w:sz="4" w:space="0" w:color="auto"/>
              <w:left w:val="nil"/>
              <w:bottom w:val="single" w:sz="4" w:space="0" w:color="auto"/>
              <w:right w:val="single" w:sz="4" w:space="0" w:color="auto"/>
            </w:tcBorders>
            <w:shd w:val="clear" w:color="auto" w:fill="auto"/>
          </w:tcPr>
          <w:p w:rsidR="008E3573" w:rsidRPr="008E3573" w:rsidP="00CB1C05" w14:paraId="485025C1" w14:textId="77777777">
            <w:pPr>
              <w:pStyle w:val="RTableTextAbt"/>
              <w:rPr>
                <w:b/>
                <w:szCs w:val="18"/>
              </w:rPr>
            </w:pPr>
            <w:r w:rsidRPr="008E3573">
              <w:rPr>
                <w:b/>
                <w:bCs w:val="0"/>
              </w:rPr>
              <w:t>$94,069</w:t>
            </w:r>
          </w:p>
        </w:tc>
      </w:tr>
    </w:tbl>
    <w:p w:rsidR="00331654" w:rsidP="00CB1C05" w14:paraId="388C8F51" w14:textId="77777777">
      <w:pPr>
        <w:pStyle w:val="BodyText"/>
        <w:rPr>
          <w:lang w:val="en-US"/>
        </w:rPr>
      </w:pPr>
    </w:p>
    <w:tbl>
      <w:tblPr>
        <w:tblW w:w="9374" w:type="dxa"/>
        <w:tblLayout w:type="fixed"/>
        <w:tblLook w:val="04A0"/>
      </w:tblPr>
      <w:tblGrid>
        <w:gridCol w:w="3510"/>
        <w:gridCol w:w="2340"/>
        <w:gridCol w:w="1170"/>
        <w:gridCol w:w="1260"/>
        <w:gridCol w:w="1094"/>
      </w:tblGrid>
      <w:tr w14:paraId="027D96D9" w14:textId="77777777">
        <w:tblPrEx>
          <w:tblW w:w="9374" w:type="dxa"/>
          <w:tblLayout w:type="fixed"/>
          <w:tblLook w:val="04A0"/>
        </w:tblPrEx>
        <w:trPr>
          <w:trHeight w:val="576"/>
        </w:trPr>
        <w:tc>
          <w:tcPr>
            <w:tcW w:w="9374" w:type="dxa"/>
            <w:gridSpan w:val="5"/>
            <w:tcBorders>
              <w:bottom w:val="single" w:sz="4" w:space="0" w:color="auto"/>
            </w:tcBorders>
          </w:tcPr>
          <w:p w:rsidR="00331654" w:rsidRPr="008279C0" w:rsidP="00CB1C05" w14:paraId="0362DB24" w14:textId="77777777">
            <w:pPr>
              <w:pStyle w:val="TableTitleA"/>
              <w:keepLines/>
              <w:rPr>
                <w:rFonts w:ascii="Arial Narrow" w:hAnsi="Arial Narrow"/>
                <w:bCs/>
                <w:color w:val="FFFFFF"/>
              </w:rPr>
            </w:pPr>
            <w:bookmarkStart w:id="986" w:name="_Ref158379271"/>
            <w:bookmarkStart w:id="987" w:name="_Toc121142654"/>
            <w:bookmarkStart w:id="988" w:name="_Toc165379649"/>
            <w:r w:rsidRPr="008279C0">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6</w:t>
            </w:r>
            <w:r w:rsidR="00BC4B5D">
              <w:rPr>
                <w:noProof/>
              </w:rPr>
              <w:fldChar w:fldCharType="end"/>
            </w:r>
            <w:bookmarkEnd w:id="986"/>
            <w:r w:rsidRPr="008279C0">
              <w:t xml:space="preserve">: </w:t>
            </w:r>
            <w:r>
              <w:t xml:space="preserve">Summary of Average Differences in Ongoing Costs Between PCE and Hydrocarbon Dry Cleaning </w:t>
            </w:r>
            <w:r w:rsidR="00412FAE">
              <w:t>(Option 2: 15</w:t>
            </w:r>
            <w:r w:rsidR="00AD61E0">
              <w:t>-</w:t>
            </w:r>
            <w:r w:rsidR="00412FAE">
              <w:t>Year Phaseout)</w:t>
            </w:r>
            <w:r w:rsidR="00D719AF">
              <w:t xml:space="preserve"> (202</w:t>
            </w:r>
            <w:r w:rsidR="00113EAC">
              <w:t>2</w:t>
            </w:r>
            <w:r w:rsidR="00D719AF">
              <w:t>$)</w:t>
            </w:r>
            <w:bookmarkEnd w:id="987"/>
            <w:bookmarkEnd w:id="988"/>
          </w:p>
        </w:tc>
      </w:tr>
      <w:tr w14:paraId="7D6B18A3" w14:textId="77777777" w:rsidTr="008665AF">
        <w:tblPrEx>
          <w:tblW w:w="9374" w:type="dxa"/>
          <w:tblLayout w:type="fixed"/>
          <w:tblLook w:val="04A0"/>
        </w:tblPrEx>
        <w:trPr>
          <w:trHeight w:val="260"/>
        </w:trPr>
        <w:tc>
          <w:tcPr>
            <w:tcW w:w="3510" w:type="dxa"/>
            <w:vMerge w:val="restart"/>
            <w:tcBorders>
              <w:top w:val="single" w:sz="4" w:space="0" w:color="auto"/>
              <w:left w:val="single" w:sz="4" w:space="0" w:color="auto"/>
              <w:bottom w:val="single" w:sz="4" w:space="0" w:color="auto"/>
              <w:right w:val="single" w:sz="4" w:space="0" w:color="auto"/>
            </w:tcBorders>
            <w:shd w:val="clear" w:color="000000" w:fill="48A9C5"/>
            <w:vAlign w:val="center"/>
          </w:tcPr>
          <w:p w:rsidR="001F2430" w:rsidRPr="009836E9" w:rsidP="00CB1C05" w14:paraId="2710C119" w14:textId="77777777">
            <w:pPr>
              <w:pStyle w:val="TableSubtitle"/>
            </w:pPr>
            <w:r w:rsidRPr="009836E9">
              <w:t>Assumed Baseline Retirement Year</w:t>
            </w:r>
          </w:p>
        </w:tc>
        <w:tc>
          <w:tcPr>
            <w:tcW w:w="2340" w:type="dxa"/>
            <w:vMerge w:val="restart"/>
            <w:tcBorders>
              <w:top w:val="single" w:sz="4" w:space="0" w:color="auto"/>
              <w:left w:val="single" w:sz="4" w:space="0" w:color="auto"/>
              <w:right w:val="single" w:sz="4" w:space="0" w:color="auto"/>
            </w:tcBorders>
            <w:shd w:val="clear" w:color="000000" w:fill="48A9C5"/>
            <w:vAlign w:val="center"/>
          </w:tcPr>
          <w:p w:rsidR="001F2430" w:rsidRPr="009836E9" w:rsidP="00CB1C05" w14:paraId="48CCB3C0" w14:textId="77777777">
            <w:pPr>
              <w:pStyle w:val="TableSubtitle"/>
            </w:pPr>
            <w:r w:rsidRPr="009836E9">
              <w:t xml:space="preserve">Percent of NY State </w:t>
            </w:r>
            <w:r>
              <w:t xml:space="preserve">PCE </w:t>
            </w:r>
            <w:r w:rsidRPr="009836E9">
              <w:t>D</w:t>
            </w:r>
            <w:r>
              <w:t>r</w:t>
            </w:r>
            <w:r w:rsidRPr="009836E9">
              <w:t>y Cleaning Machines</w:t>
            </w:r>
            <w:r>
              <w:t xml:space="preserve"> Being Retired</w:t>
            </w:r>
          </w:p>
        </w:tc>
        <w:tc>
          <w:tcPr>
            <w:tcW w:w="3524" w:type="dxa"/>
            <w:gridSpan w:val="3"/>
            <w:tcBorders>
              <w:top w:val="single" w:sz="4" w:space="0" w:color="auto"/>
              <w:left w:val="single" w:sz="4" w:space="0" w:color="auto"/>
              <w:bottom w:val="single" w:sz="4" w:space="0" w:color="auto"/>
              <w:right w:val="single" w:sz="4" w:space="0" w:color="auto"/>
            </w:tcBorders>
            <w:shd w:val="clear" w:color="000000" w:fill="48A9C5"/>
            <w:vAlign w:val="center"/>
          </w:tcPr>
          <w:p w:rsidR="001F2430" w:rsidRPr="008279C0" w:rsidP="00CB1C05" w14:paraId="7018AB28" w14:textId="77777777">
            <w:pPr>
              <w:pStyle w:val="TableSubtitle"/>
            </w:pPr>
            <w:r w:rsidRPr="000A6961">
              <w:t>Annualized Incremental Costs Per Machine</w:t>
            </w:r>
          </w:p>
        </w:tc>
      </w:tr>
      <w:tr w14:paraId="302E932A" w14:textId="77777777" w:rsidTr="008665AF">
        <w:tblPrEx>
          <w:tblW w:w="9374" w:type="dxa"/>
          <w:tblLayout w:type="fixed"/>
          <w:tblLook w:val="04A0"/>
        </w:tblPrEx>
        <w:trPr>
          <w:trHeight w:val="260"/>
        </w:trPr>
        <w:tc>
          <w:tcPr>
            <w:tcW w:w="3510" w:type="dxa"/>
            <w:vMerge/>
            <w:tcBorders>
              <w:top w:val="single" w:sz="4" w:space="0" w:color="auto"/>
              <w:left w:val="single" w:sz="4" w:space="0" w:color="auto"/>
              <w:bottom w:val="single" w:sz="4" w:space="0" w:color="auto"/>
              <w:right w:val="single" w:sz="4" w:space="0" w:color="auto"/>
            </w:tcBorders>
            <w:shd w:val="clear" w:color="000000" w:fill="48A9C5"/>
            <w:vAlign w:val="center"/>
          </w:tcPr>
          <w:p w:rsidR="001F2430" w:rsidRPr="008279C0" w:rsidP="00CB1C05" w14:paraId="109D0FD7" w14:textId="77777777">
            <w:pPr>
              <w:pStyle w:val="TableSubtitle"/>
            </w:pPr>
          </w:p>
        </w:tc>
        <w:tc>
          <w:tcPr>
            <w:tcW w:w="2340" w:type="dxa"/>
            <w:vMerge/>
            <w:tcBorders>
              <w:left w:val="single" w:sz="4" w:space="0" w:color="auto"/>
              <w:bottom w:val="single" w:sz="4" w:space="0" w:color="auto"/>
              <w:right w:val="single" w:sz="4" w:space="0" w:color="auto"/>
            </w:tcBorders>
            <w:shd w:val="clear" w:color="000000" w:fill="48A9C5"/>
            <w:vAlign w:val="center"/>
          </w:tcPr>
          <w:p w:rsidR="001F2430" w:rsidRPr="008279C0" w:rsidP="00CB1C05" w14:paraId="747570DC" w14:textId="77777777">
            <w:pPr>
              <w:pStyle w:val="TableSubtitle"/>
            </w:pPr>
          </w:p>
        </w:tc>
        <w:tc>
          <w:tcPr>
            <w:tcW w:w="1170" w:type="dxa"/>
            <w:tcBorders>
              <w:top w:val="single" w:sz="4" w:space="0" w:color="auto"/>
              <w:left w:val="single" w:sz="4" w:space="0" w:color="auto"/>
              <w:bottom w:val="single" w:sz="4" w:space="0" w:color="auto"/>
              <w:right w:val="single" w:sz="4" w:space="0" w:color="auto"/>
            </w:tcBorders>
            <w:shd w:val="clear" w:color="000000" w:fill="48A9C5"/>
            <w:vAlign w:val="center"/>
          </w:tcPr>
          <w:p w:rsidR="001F2430" w:rsidP="00CB1C05" w14:paraId="5877AC3E" w14:textId="77777777">
            <w:pPr>
              <w:pStyle w:val="TableSubtitle"/>
            </w:pPr>
            <w:r>
              <w:t xml:space="preserve">2 </w:t>
            </w:r>
            <w:r w:rsidRPr="00AD5DA5">
              <w:t>Percent Discount Rate</w:t>
            </w:r>
          </w:p>
        </w:tc>
        <w:tc>
          <w:tcPr>
            <w:tcW w:w="1260" w:type="dxa"/>
            <w:tcBorders>
              <w:top w:val="single" w:sz="4" w:space="0" w:color="auto"/>
              <w:left w:val="single" w:sz="4" w:space="0" w:color="auto"/>
              <w:bottom w:val="single" w:sz="4" w:space="0" w:color="auto"/>
              <w:right w:val="single" w:sz="4" w:space="0" w:color="auto"/>
            </w:tcBorders>
            <w:shd w:val="clear" w:color="000000" w:fill="48A9C5"/>
            <w:vAlign w:val="center"/>
          </w:tcPr>
          <w:p w:rsidR="001F2430" w:rsidRPr="008279C0" w:rsidP="00CB1C05" w14:paraId="0217BE56" w14:textId="77777777">
            <w:pPr>
              <w:pStyle w:val="TableSubtitle"/>
            </w:pPr>
            <w:r>
              <w:t>3 Percent Discount Rate</w:t>
            </w:r>
          </w:p>
        </w:tc>
        <w:tc>
          <w:tcPr>
            <w:tcW w:w="1094" w:type="dxa"/>
            <w:tcBorders>
              <w:top w:val="single" w:sz="4" w:space="0" w:color="auto"/>
              <w:left w:val="single" w:sz="4" w:space="0" w:color="auto"/>
              <w:bottom w:val="single" w:sz="4" w:space="0" w:color="auto"/>
              <w:right w:val="single" w:sz="4" w:space="0" w:color="auto"/>
            </w:tcBorders>
            <w:shd w:val="clear" w:color="000000" w:fill="48A9C5"/>
            <w:vAlign w:val="center"/>
          </w:tcPr>
          <w:p w:rsidR="001F2430" w:rsidRPr="008279C0" w:rsidP="00CB1C05" w14:paraId="63EDADBA" w14:textId="77777777">
            <w:pPr>
              <w:pStyle w:val="TableSubtitle"/>
            </w:pPr>
            <w:r>
              <w:t>7 Percent Discount Rate</w:t>
            </w:r>
          </w:p>
        </w:tc>
      </w:tr>
      <w:tr w14:paraId="15536253"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05D06D88" w14:textId="77777777">
            <w:pPr>
              <w:pStyle w:val="RTableTextAbt"/>
              <w:keepNext/>
              <w:keepLines/>
              <w:jc w:val="center"/>
            </w:pPr>
            <w:r>
              <w:t>Before 203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2806A185" w14:textId="77777777">
            <w:pPr>
              <w:pStyle w:val="RTableTextAbt"/>
              <w:keepNext/>
              <w:keepLines/>
              <w:ind w:right="705"/>
            </w:pPr>
            <w:r>
              <w:rPr>
                <w:szCs w:val="18"/>
              </w:rPr>
              <w:t>97.84%</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216F3E1D" w14:textId="77777777">
            <w:pPr>
              <w:pStyle w:val="RTableTextAbt"/>
              <w:keepNext/>
              <w:keepLines/>
              <w:rPr>
                <w:rFonts w:ascii="Calibri" w:hAnsi="Calibri" w:cs="Calibri"/>
                <w:sz w:val="22"/>
                <w:szCs w:val="22"/>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43AEAD5C"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1F3D7F8F" w14:textId="77777777">
            <w:pPr>
              <w:pStyle w:val="RTableTextAbt"/>
              <w:keepNext/>
              <w:keepLines/>
            </w:pPr>
            <w:r w:rsidRPr="00545FA4">
              <w:t>-</w:t>
            </w:r>
          </w:p>
        </w:tc>
      </w:tr>
      <w:tr w14:paraId="268B8443"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3AEFC7AB" w14:textId="77777777">
            <w:pPr>
              <w:pStyle w:val="RTableTextAbt"/>
              <w:keepNext/>
              <w:keepLines/>
              <w:jc w:val="center"/>
            </w:pPr>
            <w:r w:rsidRPr="00C655D5">
              <w:t>203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1BCBC9D5" w14:textId="77777777">
            <w:pPr>
              <w:pStyle w:val="RTableTextAbt"/>
              <w:keepNext/>
              <w:keepLines/>
              <w:ind w:right="705"/>
            </w:pPr>
            <w:r>
              <w:rPr>
                <w:szCs w:val="18"/>
              </w:rPr>
              <w:t>0.35%</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740ABAA1"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5AA6B2EA"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482AA1BC" w14:textId="77777777">
            <w:pPr>
              <w:pStyle w:val="RTableTextAbt"/>
              <w:keepNext/>
              <w:keepLines/>
            </w:pPr>
            <w:r w:rsidRPr="00545FA4">
              <w:t>-</w:t>
            </w:r>
          </w:p>
        </w:tc>
      </w:tr>
      <w:tr w14:paraId="05659473"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515DC572" w14:textId="77777777">
            <w:pPr>
              <w:pStyle w:val="RTableTextAbt"/>
              <w:keepNext/>
              <w:keepLines/>
              <w:jc w:val="center"/>
            </w:pPr>
            <w:r w:rsidRPr="00C655D5">
              <w:t>203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156C8EB8" w14:textId="77777777">
            <w:pPr>
              <w:pStyle w:val="RTableTextAbt"/>
              <w:keepNext/>
              <w:keepLines/>
              <w:ind w:right="705"/>
            </w:pPr>
            <w:r>
              <w:rPr>
                <w:szCs w:val="18"/>
              </w:rPr>
              <w:t>0.23%</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00ABD654"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5B4A11CE"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4399FC01" w14:textId="77777777">
            <w:pPr>
              <w:pStyle w:val="RTableTextAbt"/>
              <w:keepNext/>
              <w:keepLines/>
            </w:pPr>
            <w:r w:rsidRPr="00545FA4">
              <w:t>-</w:t>
            </w:r>
          </w:p>
        </w:tc>
      </w:tr>
      <w:tr w14:paraId="5E968A50"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24FCAA57" w14:textId="77777777">
            <w:pPr>
              <w:pStyle w:val="RTableTextAbt"/>
              <w:keepNext/>
              <w:keepLines/>
              <w:jc w:val="center"/>
            </w:pPr>
            <w:r w:rsidRPr="00C655D5">
              <w:t>203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0C1F85AE" w14:textId="77777777">
            <w:pPr>
              <w:pStyle w:val="RTableTextAbt"/>
              <w:keepNext/>
              <w:keepLines/>
              <w:ind w:right="705"/>
            </w:pPr>
            <w:r>
              <w:rPr>
                <w:szCs w:val="18"/>
              </w:rPr>
              <w:t>0.18%</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30580EEC"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3D413BBE"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0A9DB0DB" w14:textId="77777777">
            <w:pPr>
              <w:pStyle w:val="RTableTextAbt"/>
              <w:keepNext/>
              <w:keepLines/>
            </w:pPr>
            <w:r w:rsidRPr="00545FA4">
              <w:t>-</w:t>
            </w:r>
          </w:p>
        </w:tc>
      </w:tr>
      <w:tr w14:paraId="2FC06A4A"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50450736" w14:textId="77777777">
            <w:pPr>
              <w:pStyle w:val="RTableTextAbt"/>
              <w:keepNext/>
              <w:keepLines/>
              <w:jc w:val="center"/>
            </w:pPr>
            <w:r>
              <w:t>203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P="00CB1C05" w14:paraId="03328EE5" w14:textId="77777777">
            <w:pPr>
              <w:pStyle w:val="RTableTextAbt"/>
              <w:keepNext/>
              <w:keepLines/>
              <w:ind w:right="705"/>
              <w:rPr>
                <w:szCs w:val="18"/>
              </w:rPr>
            </w:pPr>
            <w:r>
              <w:rPr>
                <w:szCs w:val="18"/>
              </w:rPr>
              <w:t>0.18%</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45A0865D"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3A4F66D8"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13293AC6" w14:textId="77777777">
            <w:pPr>
              <w:pStyle w:val="RTableTextAbt"/>
              <w:keepNext/>
              <w:keepLines/>
            </w:pPr>
            <w:r w:rsidRPr="00545FA4">
              <w:t>-</w:t>
            </w:r>
          </w:p>
        </w:tc>
      </w:tr>
      <w:tr w14:paraId="50174CBA"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03BA60BE" w14:textId="77777777">
            <w:pPr>
              <w:pStyle w:val="RTableTextAbt"/>
              <w:keepNext/>
              <w:keepLines/>
              <w:jc w:val="center"/>
            </w:pPr>
            <w:r w:rsidRPr="00C655D5">
              <w:t>203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201E13EB" w14:textId="77777777">
            <w:pPr>
              <w:pStyle w:val="RTableTextAbt"/>
              <w:keepNext/>
              <w:keepLines/>
              <w:ind w:right="705"/>
            </w:pPr>
            <w:r>
              <w:rPr>
                <w:szCs w:val="18"/>
              </w:rPr>
              <w:t>0.20%</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3CEEEF5E"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3561D08D"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048A7E2E" w14:textId="77777777">
            <w:pPr>
              <w:pStyle w:val="RTableTextAbt"/>
              <w:keepNext/>
              <w:keepLines/>
            </w:pPr>
            <w:r w:rsidRPr="00545FA4">
              <w:t>-</w:t>
            </w:r>
          </w:p>
        </w:tc>
      </w:tr>
      <w:tr w14:paraId="23AF56F2"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28E7673E" w14:textId="77777777">
            <w:pPr>
              <w:pStyle w:val="RTableTextAbt"/>
              <w:keepNext/>
              <w:keepLines/>
              <w:jc w:val="center"/>
            </w:pPr>
            <w:r w:rsidRPr="00C655D5">
              <w:t>203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50709009" w14:textId="77777777">
            <w:pPr>
              <w:pStyle w:val="RTableTextAbt"/>
              <w:keepNext/>
              <w:keepLines/>
              <w:ind w:right="705"/>
            </w:pPr>
            <w:r>
              <w:rPr>
                <w:szCs w:val="18"/>
              </w:rPr>
              <w:t>0.17%</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0952934C"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3FE97EE9"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7BB6823D" w14:textId="77777777">
            <w:pPr>
              <w:pStyle w:val="RTableTextAbt"/>
              <w:keepNext/>
              <w:keepLines/>
            </w:pPr>
            <w:r w:rsidRPr="00545FA4">
              <w:t>-</w:t>
            </w:r>
          </w:p>
        </w:tc>
      </w:tr>
      <w:tr w14:paraId="2DE9801D"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18A75443" w14:textId="77777777">
            <w:pPr>
              <w:pStyle w:val="RTableTextAbt"/>
              <w:keepNext/>
              <w:keepLines/>
              <w:jc w:val="center"/>
            </w:pPr>
            <w:r w:rsidRPr="00C655D5">
              <w:t>203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665859B7" w14:textId="77777777">
            <w:pPr>
              <w:pStyle w:val="RTableTextAbt"/>
              <w:keepNext/>
              <w:keepLines/>
              <w:ind w:right="705"/>
            </w:pPr>
            <w:r>
              <w:rPr>
                <w:szCs w:val="18"/>
              </w:rPr>
              <w:t>0.15%</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6676B757"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73647A17"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70ACBD5D" w14:textId="77777777">
            <w:pPr>
              <w:pStyle w:val="RTableTextAbt"/>
              <w:keepNext/>
              <w:keepLines/>
            </w:pPr>
            <w:r w:rsidRPr="00545FA4">
              <w:t>-</w:t>
            </w:r>
          </w:p>
        </w:tc>
      </w:tr>
      <w:tr w14:paraId="3B7738FC"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71E49E97" w14:textId="77777777">
            <w:pPr>
              <w:pStyle w:val="RTableTextAbt"/>
              <w:keepNext/>
              <w:keepLines/>
              <w:jc w:val="center"/>
            </w:pPr>
            <w:r w:rsidRPr="00C655D5">
              <w:t>203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6AA500B0" w14:textId="77777777">
            <w:pPr>
              <w:pStyle w:val="RTableTextAbt"/>
              <w:keepNext/>
              <w:keepLines/>
              <w:ind w:right="705"/>
            </w:pPr>
            <w:r>
              <w:rPr>
                <w:szCs w:val="18"/>
              </w:rPr>
              <w:t>0.14%</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57184743"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5972C1AF"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227D4971" w14:textId="77777777">
            <w:pPr>
              <w:pStyle w:val="RTableTextAbt"/>
              <w:keepNext/>
              <w:keepLines/>
            </w:pPr>
            <w:r w:rsidRPr="00545FA4">
              <w:t>-</w:t>
            </w:r>
          </w:p>
        </w:tc>
      </w:tr>
      <w:tr w14:paraId="5BE2C22E"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67D1F994" w14:textId="77777777">
            <w:pPr>
              <w:pStyle w:val="RTableTextAbt"/>
              <w:keepNext/>
              <w:keepLines/>
              <w:jc w:val="center"/>
            </w:pPr>
            <w:r w:rsidRPr="00C655D5">
              <w:t>2038</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7D60A164" w14:textId="77777777">
            <w:pPr>
              <w:pStyle w:val="RTableTextAbt"/>
              <w:keepNext/>
              <w:keepLines/>
              <w:ind w:right="705"/>
            </w:pPr>
            <w:r>
              <w:rPr>
                <w:szCs w:val="18"/>
              </w:rPr>
              <w:t>0.12%</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7F1C787A" w14:textId="77777777">
            <w:pPr>
              <w:pStyle w:val="RTableTextAbt"/>
              <w:keepNext/>
              <w:keepLines/>
              <w:rPr>
                <w:szCs w:val="18"/>
              </w:rPr>
            </w:pPr>
            <w:r w:rsidRPr="00545FA4">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0246E9F8" w14:textId="77777777">
            <w:pPr>
              <w:pStyle w:val="RTableTextAbt"/>
              <w:keepNext/>
              <w:keepLines/>
            </w:pPr>
            <w:r w:rsidRPr="00545FA4">
              <w:t>-</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758A7621" w14:textId="77777777">
            <w:pPr>
              <w:pStyle w:val="RTableTextAbt"/>
              <w:keepNext/>
              <w:keepLines/>
            </w:pPr>
            <w:r w:rsidRPr="00545FA4">
              <w:t>-</w:t>
            </w:r>
          </w:p>
        </w:tc>
      </w:tr>
      <w:tr w14:paraId="56764F54"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254048BD" w14:textId="77777777">
            <w:pPr>
              <w:pStyle w:val="RTableTextAbt"/>
              <w:keepNext/>
              <w:keepLines/>
              <w:jc w:val="center"/>
            </w:pPr>
            <w:r>
              <w:t>2039</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P="00CB1C05" w14:paraId="2E332EF6" w14:textId="77777777">
            <w:pPr>
              <w:pStyle w:val="RTableTextAbt"/>
              <w:keepNext/>
              <w:keepLines/>
              <w:ind w:right="705"/>
              <w:rPr>
                <w:szCs w:val="18"/>
              </w:rPr>
            </w:pPr>
            <w:r>
              <w:rPr>
                <w:szCs w:val="18"/>
              </w:rPr>
              <w:t>0.11%</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7C9D64F6" w14:textId="77777777">
            <w:pPr>
              <w:pStyle w:val="RTableTextAbt"/>
              <w:keepNext/>
              <w:keepLines/>
              <w:rPr>
                <w:szCs w:val="18"/>
              </w:rPr>
            </w:pPr>
            <w:r w:rsidRPr="00545FA4">
              <w:t>$0</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3D372A27" w14:textId="77777777">
            <w:pPr>
              <w:pStyle w:val="RTableTextAbt"/>
              <w:keepNext/>
              <w:keepLines/>
            </w:pPr>
            <w:r w:rsidRPr="00545FA4">
              <w:t>$0</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0858EC85" w14:textId="77777777">
            <w:pPr>
              <w:pStyle w:val="RTableTextAbt"/>
              <w:keepNext/>
              <w:keepLines/>
            </w:pPr>
            <w:r w:rsidRPr="00545FA4">
              <w:t>$0</w:t>
            </w:r>
          </w:p>
        </w:tc>
      </w:tr>
      <w:tr w14:paraId="7D694355"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13CE3F61" w14:textId="77777777">
            <w:pPr>
              <w:pStyle w:val="RTableTextAbt"/>
              <w:keepNext/>
              <w:keepLines/>
              <w:jc w:val="center"/>
            </w:pPr>
            <w:r w:rsidRPr="00C655D5">
              <w:t>204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6A623B5C" w14:textId="77777777">
            <w:pPr>
              <w:pStyle w:val="RTableTextAbt"/>
              <w:keepNext/>
              <w:keepLines/>
              <w:ind w:right="705"/>
            </w:pPr>
            <w:r>
              <w:rPr>
                <w:szCs w:val="18"/>
              </w:rPr>
              <w:t>0.11%</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558C316E" w14:textId="77777777">
            <w:pPr>
              <w:pStyle w:val="RTableTextAbt"/>
              <w:keepNext/>
              <w:keepLines/>
              <w:rPr>
                <w:szCs w:val="18"/>
              </w:rPr>
            </w:pPr>
            <w:r w:rsidRPr="00545FA4">
              <w:t>$245.1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7E513035" w14:textId="77777777">
            <w:pPr>
              <w:pStyle w:val="RTableTextAbt"/>
              <w:keepNext/>
              <w:keepLines/>
            </w:pPr>
            <w:r w:rsidRPr="00545FA4">
              <w:t>$249.74</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0BB36D00" w14:textId="77777777">
            <w:pPr>
              <w:pStyle w:val="RTableTextAbt"/>
              <w:keepNext/>
              <w:keepLines/>
            </w:pPr>
            <w:r w:rsidRPr="00545FA4">
              <w:t>$288.43</w:t>
            </w:r>
          </w:p>
        </w:tc>
      </w:tr>
      <w:tr w14:paraId="2149E140"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4A4905C5" w14:textId="77777777">
            <w:pPr>
              <w:pStyle w:val="RTableTextAbt"/>
              <w:keepNext/>
              <w:keepLines/>
              <w:jc w:val="center"/>
            </w:pPr>
            <w:r w:rsidRPr="00C655D5">
              <w:t>204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6E6F3400" w14:textId="77777777">
            <w:pPr>
              <w:pStyle w:val="RTableTextAbt"/>
              <w:keepNext/>
              <w:keepLines/>
              <w:ind w:right="705"/>
            </w:pPr>
            <w:r>
              <w:rPr>
                <w:szCs w:val="18"/>
              </w:rPr>
              <w:t>0.09%</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3B2AD13F" w14:textId="77777777">
            <w:pPr>
              <w:pStyle w:val="RTableTextAbt"/>
              <w:keepNext/>
              <w:keepLines/>
              <w:rPr>
                <w:szCs w:val="18"/>
              </w:rPr>
            </w:pPr>
            <w:r w:rsidRPr="00545FA4">
              <w:t>$485.46</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74AA316E" w14:textId="77777777">
            <w:pPr>
              <w:pStyle w:val="RTableTextAbt"/>
              <w:keepNext/>
              <w:keepLines/>
            </w:pPr>
            <w:r w:rsidRPr="00545FA4">
              <w:t>$492.21</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4037371B" w14:textId="77777777">
            <w:pPr>
              <w:pStyle w:val="RTableTextAbt"/>
              <w:keepNext/>
              <w:keepLines/>
            </w:pPr>
            <w:r w:rsidRPr="00545FA4">
              <w:t>$558.00</w:t>
            </w:r>
          </w:p>
        </w:tc>
      </w:tr>
      <w:tr w14:paraId="4974D9B1"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2A5310F2" w14:textId="77777777">
            <w:pPr>
              <w:pStyle w:val="RTableTextAbt"/>
              <w:keepNext/>
              <w:keepLines/>
              <w:jc w:val="center"/>
            </w:pPr>
            <w:r w:rsidRPr="00C655D5">
              <w:t>204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4FBDCC56" w14:textId="77777777">
            <w:pPr>
              <w:pStyle w:val="RTableTextAbt"/>
              <w:keepNext/>
              <w:keepLines/>
              <w:ind w:right="705"/>
            </w:pPr>
            <w:r>
              <w:rPr>
                <w:szCs w:val="18"/>
              </w:rPr>
              <w:t>0.08%</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3F54D077" w14:textId="77777777">
            <w:pPr>
              <w:pStyle w:val="RTableTextAbt"/>
              <w:keepNext/>
              <w:keepLines/>
              <w:rPr>
                <w:szCs w:val="18"/>
              </w:rPr>
            </w:pPr>
            <w:r w:rsidRPr="00545FA4">
              <w:t>$721.07</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33CE3B2D" w14:textId="77777777">
            <w:pPr>
              <w:pStyle w:val="RTableTextAbt"/>
              <w:keepNext/>
              <w:keepLines/>
            </w:pPr>
            <w:r w:rsidRPr="00545FA4">
              <w:t>$727.61</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09C0EDF1" w14:textId="77777777">
            <w:pPr>
              <w:pStyle w:val="RTableTextAbt"/>
              <w:keepNext/>
              <w:keepLines/>
            </w:pPr>
            <w:r w:rsidRPr="00545FA4">
              <w:t>$809.93</w:t>
            </w:r>
          </w:p>
        </w:tc>
      </w:tr>
      <w:tr w14:paraId="305AF142"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22D03C69" w14:textId="77777777">
            <w:pPr>
              <w:pStyle w:val="RTableTextAbt"/>
              <w:keepNext/>
              <w:keepLines/>
              <w:jc w:val="center"/>
            </w:pPr>
            <w:r w:rsidRPr="00C655D5">
              <w:t>204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29AA4B35" w14:textId="77777777">
            <w:pPr>
              <w:pStyle w:val="RTableTextAbt"/>
              <w:keepNext/>
              <w:keepLines/>
              <w:ind w:right="705"/>
            </w:pPr>
            <w:r>
              <w:rPr>
                <w:szCs w:val="18"/>
              </w:rPr>
              <w:t>0.06%</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0513F98A" w14:textId="77777777">
            <w:pPr>
              <w:pStyle w:val="RTableTextAbt"/>
              <w:keepNext/>
              <w:keepLines/>
              <w:rPr>
                <w:szCs w:val="18"/>
              </w:rPr>
            </w:pPr>
            <w:r w:rsidRPr="00545FA4">
              <w:t>$952.07</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6A58C8F8" w14:textId="77777777">
            <w:pPr>
              <w:pStyle w:val="RTableTextAbt"/>
              <w:keepNext/>
              <w:keepLines/>
            </w:pPr>
            <w:r w:rsidRPr="00545FA4">
              <w:t>$956.16</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6B22C7E1" w14:textId="77777777">
            <w:pPr>
              <w:pStyle w:val="RTableTextAbt"/>
              <w:keepNext/>
              <w:keepLines/>
            </w:pPr>
            <w:r w:rsidRPr="00545FA4">
              <w:t>$1,045.38</w:t>
            </w:r>
          </w:p>
        </w:tc>
      </w:tr>
      <w:tr w14:paraId="3B94403C"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2BE647D2" w14:textId="77777777">
            <w:pPr>
              <w:pStyle w:val="RTableTextAbt"/>
              <w:keepNext/>
              <w:keepLines/>
              <w:jc w:val="center"/>
            </w:pPr>
            <w:r w:rsidRPr="00C655D5">
              <w:t>204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3C5E0AC5" w14:textId="77777777">
            <w:pPr>
              <w:pStyle w:val="RTableTextAbt"/>
              <w:keepNext/>
              <w:keepLines/>
              <w:ind w:right="705"/>
            </w:pPr>
            <w:r>
              <w:rPr>
                <w:szCs w:val="18"/>
              </w:rPr>
              <w:t>0.02%</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7ED00C57" w14:textId="77777777">
            <w:pPr>
              <w:pStyle w:val="RTableTextAbt"/>
              <w:keepNext/>
              <w:keepLines/>
              <w:rPr>
                <w:szCs w:val="18"/>
              </w:rPr>
            </w:pPr>
            <w:r w:rsidRPr="00545FA4">
              <w:t>$1,178.5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0E767193" w14:textId="77777777">
            <w:pPr>
              <w:pStyle w:val="RTableTextAbt"/>
              <w:keepNext/>
              <w:keepLines/>
            </w:pPr>
            <w:r w:rsidRPr="00545FA4">
              <w:t>$1,178.05</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C655D5" w:rsidP="00CB1C05" w14:paraId="70EFD390" w14:textId="77777777">
            <w:pPr>
              <w:pStyle w:val="RTableTextAbt"/>
              <w:keepNext/>
              <w:keepLines/>
            </w:pPr>
            <w:r w:rsidRPr="00545FA4">
              <w:t>$1,265.42</w:t>
            </w:r>
          </w:p>
        </w:tc>
      </w:tr>
      <w:tr w14:paraId="6423E7AE"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417120A1" w14:textId="77777777">
            <w:pPr>
              <w:pStyle w:val="RTableTextAbt"/>
              <w:keepNext/>
              <w:jc w:val="center"/>
            </w:pPr>
            <w:r w:rsidRPr="00C655D5">
              <w:rPr>
                <w:b/>
              </w:rPr>
              <w:t>Average</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2BFD8A5E" w14:textId="77777777">
            <w:pPr>
              <w:pStyle w:val="RTableTextAbt"/>
              <w:keepNext/>
              <w:ind w:right="705"/>
            </w:pPr>
            <w:r>
              <w:rPr>
                <w:rFonts w:ascii="Calibri" w:hAnsi="Calibri" w:cs="Calibri"/>
                <w:sz w:val="22"/>
                <w:szCs w:val="22"/>
              </w:rPr>
              <w:t> </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38B215BC" w14:textId="77777777">
            <w:pPr>
              <w:pStyle w:val="RTableTextAbt"/>
              <w:keepNext/>
              <w:rPr>
                <w:b/>
                <w:bCs w:val="0"/>
                <w:szCs w:val="18"/>
              </w:rPr>
            </w:pPr>
            <w:r w:rsidRPr="00EB27F1">
              <w:rPr>
                <w:b/>
                <w:bCs w:val="0"/>
              </w:rPr>
              <w:t>$2.06</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EB27F1" w:rsidP="00CB1C05" w14:paraId="22F8A21E" w14:textId="77777777">
            <w:pPr>
              <w:pStyle w:val="RTableTextAbt"/>
              <w:keepNext/>
              <w:rPr>
                <w:b/>
              </w:rPr>
            </w:pPr>
            <w:r w:rsidRPr="00EB27F1">
              <w:rPr>
                <w:b/>
                <w:bCs w:val="0"/>
              </w:rPr>
              <w:t>$2.08</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EB27F1" w:rsidP="00CB1C05" w14:paraId="3770240D" w14:textId="77777777">
            <w:pPr>
              <w:pStyle w:val="RTableTextAbt"/>
              <w:keepNext/>
              <w:rPr>
                <w:b/>
              </w:rPr>
            </w:pPr>
            <w:r w:rsidRPr="00EB27F1">
              <w:rPr>
                <w:b/>
                <w:bCs w:val="0"/>
              </w:rPr>
              <w:t>$2.31</w:t>
            </w:r>
          </w:p>
        </w:tc>
      </w:tr>
      <w:tr w14:paraId="314C44FC" w14:textId="77777777" w:rsidTr="008665AF">
        <w:tblPrEx>
          <w:tblW w:w="9374" w:type="dxa"/>
          <w:tblLayout w:type="fixed"/>
          <w:tblLook w:val="04A0"/>
        </w:tblPrEx>
        <w:trPr>
          <w:trHeight w:val="280"/>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493C" w:rsidRPr="00C655D5" w:rsidP="00CB1C05" w14:paraId="507BD9B3" w14:textId="77777777">
            <w:pPr>
              <w:pStyle w:val="RTableTextAbt"/>
              <w:keepNext/>
              <w:jc w:val="center"/>
            </w:pPr>
            <w:r>
              <w:rPr>
                <w:b/>
              </w:rPr>
              <w:t xml:space="preserve">Total 20-Year </w:t>
            </w:r>
            <w:r w:rsidR="00736C0B">
              <w:rPr>
                <w:b/>
              </w:rPr>
              <w:t>Annualized Costs</w:t>
            </w:r>
            <w:r w:rsidR="004F366B">
              <w:rPr>
                <w:b/>
              </w:rPr>
              <w:t xml:space="preserve"> for 6,000 Machines</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rsidR="0043493C" w:rsidRPr="00C655D5" w:rsidP="00CB1C05" w14:paraId="3A5B798D" w14:textId="77777777">
            <w:pPr>
              <w:pStyle w:val="RTableTextAbt"/>
              <w:keepNext/>
              <w:ind w:right="705"/>
            </w:pPr>
            <w:r>
              <w:rPr>
                <w:szCs w:val="18"/>
              </w:rPr>
              <w:t> </w:t>
            </w:r>
          </w:p>
        </w:tc>
        <w:tc>
          <w:tcPr>
            <w:tcW w:w="1170" w:type="dxa"/>
            <w:tcBorders>
              <w:top w:val="single" w:sz="4" w:space="0" w:color="auto"/>
              <w:left w:val="single" w:sz="4" w:space="0" w:color="auto"/>
              <w:bottom w:val="single" w:sz="4" w:space="0" w:color="auto"/>
              <w:right w:val="single" w:sz="4" w:space="0" w:color="auto"/>
            </w:tcBorders>
          </w:tcPr>
          <w:p w:rsidR="008A6C75" w:rsidP="00CB1C05" w14:paraId="6252E1AC" w14:textId="77777777">
            <w:pPr>
              <w:pStyle w:val="RTableTextAbt"/>
              <w:keepNext/>
              <w:rPr>
                <w:b/>
                <w:bCs w:val="0"/>
                <w:szCs w:val="18"/>
              </w:rPr>
            </w:pPr>
            <w:r w:rsidRPr="00EB27F1">
              <w:rPr>
                <w:b/>
                <w:bCs w:val="0"/>
              </w:rPr>
              <w:t>$12,367</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3493C" w:rsidRPr="00B56770" w:rsidP="00CB1C05" w14:paraId="20A88051" w14:textId="77777777">
            <w:pPr>
              <w:pStyle w:val="RTableTextAbt"/>
              <w:keepNext/>
              <w:rPr>
                <w:b/>
                <w:szCs w:val="18"/>
              </w:rPr>
            </w:pPr>
            <w:r w:rsidRPr="00EB27F1">
              <w:rPr>
                <w:b/>
                <w:bCs w:val="0"/>
              </w:rPr>
              <w:t>$12,477</w:t>
            </w:r>
          </w:p>
        </w:tc>
        <w:tc>
          <w:tcPr>
            <w:tcW w:w="1094" w:type="dxa"/>
            <w:tcBorders>
              <w:top w:val="single" w:sz="4" w:space="0" w:color="auto"/>
              <w:left w:val="single" w:sz="4" w:space="0" w:color="auto"/>
              <w:bottom w:val="single" w:sz="4" w:space="0" w:color="auto"/>
              <w:right w:val="single" w:sz="4" w:space="0" w:color="auto"/>
            </w:tcBorders>
            <w:shd w:val="clear" w:color="auto" w:fill="auto"/>
          </w:tcPr>
          <w:p w:rsidR="0043493C" w:rsidRPr="00B56770" w:rsidP="00CB1C05" w14:paraId="7B4F6E6D" w14:textId="77777777">
            <w:pPr>
              <w:pStyle w:val="RTableTextAbt"/>
              <w:keepNext/>
              <w:rPr>
                <w:b/>
                <w:szCs w:val="18"/>
              </w:rPr>
            </w:pPr>
            <w:r w:rsidRPr="00EB27F1">
              <w:rPr>
                <w:b/>
                <w:bCs w:val="0"/>
              </w:rPr>
              <w:t>$13,889</w:t>
            </w:r>
          </w:p>
        </w:tc>
      </w:tr>
    </w:tbl>
    <w:p w:rsidR="005944C9" w:rsidP="00CB1C05" w14:paraId="55FF34EA" w14:textId="77777777">
      <w:pPr>
        <w:pStyle w:val="BodyText"/>
        <w:rPr>
          <w:lang w:val="en-US"/>
        </w:rPr>
      </w:pPr>
    </w:p>
    <w:p w:rsidR="007B4AEF" w:rsidRPr="007046A5" w:rsidP="00CB1C05" w14:paraId="3A9DC5C8" w14:textId="77777777">
      <w:pPr>
        <w:pStyle w:val="Heading2"/>
      </w:pPr>
      <w:bookmarkStart w:id="989" w:name="_Toc114062018"/>
      <w:bookmarkStart w:id="990" w:name="_Ref114146331"/>
      <w:bookmarkStart w:id="991" w:name="_Ref131069272"/>
      <w:bookmarkStart w:id="992" w:name="_Toc165378752"/>
      <w:r w:rsidRPr="007046A5">
        <w:t xml:space="preserve">Costs for Switching to Alternatives to </w:t>
      </w:r>
      <w:r w:rsidR="00A10A52">
        <w:t>PCE</w:t>
      </w:r>
      <w:r w:rsidRPr="007046A5">
        <w:t xml:space="preserve"> Vapor Degreasing</w:t>
      </w:r>
      <w:bookmarkEnd w:id="956"/>
      <w:bookmarkEnd w:id="957"/>
      <w:bookmarkEnd w:id="958"/>
      <w:bookmarkEnd w:id="989"/>
      <w:bookmarkEnd w:id="990"/>
      <w:bookmarkEnd w:id="991"/>
      <w:bookmarkEnd w:id="992"/>
    </w:p>
    <w:p w:rsidR="00806767" w:rsidP="00CB1C05" w14:paraId="51B95C27" w14:textId="77777777">
      <w:pPr>
        <w:pStyle w:val="BodyText"/>
      </w:pPr>
      <w:r>
        <w:t xml:space="preserve">EPA consulted with </w:t>
      </w:r>
      <w:r w:rsidRPr="005774AA">
        <w:t>critical cleaning experts Barbara Kanegsberg and Ed Kanegsberg of BFK Solutions</w:t>
      </w:r>
      <w:r>
        <w:t xml:space="preserve"> about the costs of switching to alternatives to </w:t>
      </w:r>
      <w:r w:rsidR="00681785">
        <w:t>PCE</w:t>
      </w:r>
      <w:r>
        <w:t xml:space="preserve"> in vapor degreasing. BFK Solutions helps manufacturers develop and/or optimize their cleaning processes. According to these experts, the alternatives that would be technologically and economically feasible would primarily depend on:</w:t>
      </w:r>
    </w:p>
    <w:p w:rsidR="00806767" w:rsidP="00CB1C05" w14:paraId="4F111D7B" w14:textId="77777777">
      <w:pPr>
        <w:pStyle w:val="BodyText"/>
        <w:numPr>
          <w:ilvl w:val="0"/>
          <w:numId w:val="63"/>
        </w:numPr>
      </w:pPr>
      <w:r>
        <w:t xml:space="preserve">the soils being removed, </w:t>
      </w:r>
    </w:p>
    <w:p w:rsidR="00806767" w:rsidP="00CB1C05" w14:paraId="5EA4E54D" w14:textId="77777777">
      <w:pPr>
        <w:pStyle w:val="BodyText"/>
        <w:numPr>
          <w:ilvl w:val="0"/>
          <w:numId w:val="63"/>
        </w:numPr>
      </w:pPr>
      <w:r>
        <w:t xml:space="preserve">the level of cleanliness required, </w:t>
      </w:r>
    </w:p>
    <w:p w:rsidR="00806767" w:rsidP="00CB1C05" w14:paraId="76FDB135" w14:textId="77777777">
      <w:pPr>
        <w:pStyle w:val="BodyText"/>
        <w:numPr>
          <w:ilvl w:val="0"/>
          <w:numId w:val="63"/>
        </w:numPr>
      </w:pPr>
      <w:r>
        <w:t xml:space="preserve">the characteristics of the components being cleaned, </w:t>
      </w:r>
    </w:p>
    <w:p w:rsidR="00806767" w:rsidP="00CB1C05" w14:paraId="7D843037" w14:textId="77777777">
      <w:pPr>
        <w:pStyle w:val="BodyText"/>
        <w:numPr>
          <w:ilvl w:val="0"/>
          <w:numId w:val="63"/>
        </w:numPr>
      </w:pPr>
      <w:r>
        <w:t xml:space="preserve">the volume of components being cleaned, </w:t>
      </w:r>
    </w:p>
    <w:p w:rsidR="00806767" w:rsidP="00CB1C05" w14:paraId="533AB8D2" w14:textId="77777777">
      <w:pPr>
        <w:pStyle w:val="BodyText"/>
        <w:numPr>
          <w:ilvl w:val="0"/>
          <w:numId w:val="63"/>
        </w:numPr>
      </w:pPr>
      <w:r>
        <w:t xml:space="preserve">and other factors. </w:t>
      </w:r>
    </w:p>
    <w:p w:rsidR="00806767" w:rsidP="00CB1C05" w14:paraId="0ED14076" w14:textId="77777777">
      <w:pPr>
        <w:pStyle w:val="BodyText"/>
      </w:pPr>
      <w:r>
        <w:t xml:space="preserve">Trial and error also add uncertainty to transition costs of an alternative cleaning process. Users may need to test multiple different cleaning processes before identifying a successful process. </w:t>
      </w:r>
    </w:p>
    <w:p w:rsidR="00806767" w:rsidP="00CB1C05" w14:paraId="0CA29F20" w14:textId="77777777">
      <w:pPr>
        <w:pStyle w:val="BodyText"/>
      </w:pPr>
      <w:r>
        <w:t xml:space="preserve">BFK Solutions provided expert estimates of the costs of switching from the use of </w:t>
      </w:r>
      <w:r w:rsidR="00C97DB7">
        <w:t>PCE</w:t>
      </w:r>
      <w:r w:rsidRPr="006D0935">
        <w:t xml:space="preserve"> </w:t>
      </w:r>
      <w:r>
        <w:t xml:space="preserve">in different sized degreasers used in the different cleaning categories in the first two columns of </w:t>
      </w:r>
      <w:r>
        <w:fldChar w:fldCharType="begin" w:fldLock="1"/>
      </w:r>
      <w:r>
        <w:instrText xml:space="preserve"> REF _Ref147234584 \h </w:instrText>
      </w:r>
      <w:r>
        <w:fldChar w:fldCharType="separate"/>
      </w:r>
      <w:r w:rsidRPr="005C74DF" w:rsidR="0092222B">
        <w:t xml:space="preserve">Table </w:t>
      </w:r>
      <w:r w:rsidR="0092222B">
        <w:rPr>
          <w:noProof/>
        </w:rPr>
        <w:t>7</w:t>
      </w:r>
      <w:r w:rsidR="0092222B">
        <w:noBreakHyphen/>
      </w:r>
      <w:r w:rsidR="0092222B">
        <w:rPr>
          <w:noProof/>
        </w:rPr>
        <w:t>17</w:t>
      </w:r>
      <w:r>
        <w:fldChar w:fldCharType="end"/>
      </w:r>
      <w:r>
        <w:t xml:space="preserve"> and the different cleaning methods presented the last column in </w:t>
      </w:r>
      <w:r>
        <w:fldChar w:fldCharType="begin" w:fldLock="1"/>
      </w:r>
      <w:r>
        <w:instrText xml:space="preserve"> REF _Ref147234584 \h </w:instrText>
      </w:r>
      <w:r>
        <w:fldChar w:fldCharType="separate"/>
      </w:r>
      <w:r w:rsidRPr="005C74DF" w:rsidR="0092222B">
        <w:t xml:space="preserve">Table </w:t>
      </w:r>
      <w:r w:rsidR="0092222B">
        <w:rPr>
          <w:noProof/>
        </w:rPr>
        <w:t>7</w:t>
      </w:r>
      <w:r w:rsidR="0092222B">
        <w:noBreakHyphen/>
      </w:r>
      <w:r w:rsidR="0092222B">
        <w:rPr>
          <w:noProof/>
        </w:rPr>
        <w:t>17</w:t>
      </w:r>
      <w:r>
        <w:fldChar w:fldCharType="end"/>
      </w:r>
      <w:r>
        <w:t xml:space="preserve"> .</w:t>
      </w:r>
    </w:p>
    <w:p w:rsidR="00806767" w:rsidP="00CB1C05" w14:paraId="55BF4133" w14:textId="77777777">
      <w:pPr>
        <w:pStyle w:val="BodyText"/>
      </w:pPr>
      <w:r>
        <w:t>For this analysis, degreasers are defined as small, medium or large based on the cleaning chamber tank size.  Dimensions for the size categories are small–12 in. x 12</w:t>
      </w:r>
      <w:r w:rsidRPr="00380AFB">
        <w:t xml:space="preserve"> </w:t>
      </w:r>
      <w:r>
        <w:t>in.  x 10</w:t>
      </w:r>
      <w:r w:rsidRPr="00380AFB">
        <w:t xml:space="preserve"> </w:t>
      </w:r>
      <w:r>
        <w:t>in.; medium–36</w:t>
      </w:r>
      <w:r w:rsidRPr="00380AFB">
        <w:t xml:space="preserve"> </w:t>
      </w:r>
      <w:r>
        <w:t>in. x 36</w:t>
      </w:r>
      <w:r w:rsidRPr="00380AFB">
        <w:t xml:space="preserve"> </w:t>
      </w:r>
      <w:r>
        <w:t>in. x 22</w:t>
      </w:r>
      <w:r w:rsidRPr="00380AFB">
        <w:t xml:space="preserve"> </w:t>
      </w:r>
      <w:r>
        <w:t>in.; large–60</w:t>
      </w:r>
      <w:r w:rsidRPr="00380AFB">
        <w:t xml:space="preserve"> </w:t>
      </w:r>
      <w:r>
        <w:t>in. x 42</w:t>
      </w:r>
      <w:r w:rsidRPr="00380AFB">
        <w:t xml:space="preserve"> </w:t>
      </w:r>
      <w:r>
        <w:t>in. x 36</w:t>
      </w:r>
      <w:r w:rsidRPr="00380AFB">
        <w:t xml:space="preserve"> </w:t>
      </w:r>
      <w:r>
        <w:t>in.).</w:t>
      </w:r>
    </w:p>
    <w:p w:rsidR="00806767" w:rsidP="00CB1C05" w14:paraId="253532AC" w14:textId="77777777">
      <w:pPr>
        <w:pStyle w:val="BodyText"/>
      </w:pPr>
      <w:r>
        <w:t xml:space="preserve">This economic analysis defines four “cleaning categories” that would need different processes and cleaning requirements for switching to an alternative cleaning method from vapor degreasing with </w:t>
      </w:r>
      <w:r w:rsidR="003425B4">
        <w:t>PCE</w:t>
      </w:r>
      <w:r>
        <w:t xml:space="preserve">. </w:t>
      </w:r>
      <w:r>
        <w:rPr>
          <w:bCs/>
          <w:color w:val="000000" w:themeColor="text1"/>
        </w:rPr>
        <w:t>These terms are defined relative to the expected end-use of the product and consequences of inadequate or inappropriate cleaning.</w:t>
      </w:r>
    </w:p>
    <w:p w:rsidR="00806767" w:rsidRPr="00A24888" w:rsidP="00CB1C05" w14:paraId="04E5AE9B" w14:textId="77777777">
      <w:pPr>
        <w:pStyle w:val="ListParagraph"/>
        <w:numPr>
          <w:ilvl w:val="0"/>
          <w:numId w:val="66"/>
        </w:numPr>
      </w:pPr>
      <w:r w:rsidRPr="00A24888">
        <w:rPr>
          <w:b/>
          <w:bCs/>
        </w:rPr>
        <w:t>General Cleaning</w:t>
      </w:r>
      <w:r w:rsidRPr="00A24888">
        <w:t xml:space="preserve"> is defined as having relatively low process development and low cost of process verification. Primary costs will include equipment and performance testing. </w:t>
      </w:r>
    </w:p>
    <w:p w:rsidR="00806767" w:rsidRPr="00A24888" w:rsidP="00CB1C05" w14:paraId="7A6813AC" w14:textId="77777777">
      <w:pPr>
        <w:pStyle w:val="ListParagraph"/>
        <w:numPr>
          <w:ilvl w:val="0"/>
          <w:numId w:val="66"/>
        </w:numPr>
      </w:pPr>
      <w:r w:rsidRPr="00A24888">
        <w:rPr>
          <w:b/>
          <w:bCs/>
        </w:rPr>
        <w:t>High Precision Cleaning</w:t>
      </w:r>
      <w:r w:rsidRPr="00A24888">
        <w:t xml:space="preserve"> covers the cleaning of high value parts where very small residue is acceptable, at best. Significant process development is needed; customer or other regulatory performance standards may be the driving force. Primary costs will include evaluation, initial and on-going performance testing and capital costs. </w:t>
      </w:r>
    </w:p>
    <w:p w:rsidR="00806767" w:rsidRPr="00C6429A" w:rsidP="00CB1C05" w14:paraId="05C7A380" w14:textId="77777777">
      <w:pPr>
        <w:pStyle w:val="ListParagraph"/>
        <w:numPr>
          <w:ilvl w:val="0"/>
          <w:numId w:val="66"/>
        </w:numPr>
      </w:pPr>
      <w:r w:rsidRPr="00A24888">
        <w:rPr>
          <w:b/>
          <w:bCs/>
        </w:rPr>
        <w:t>Safety Critical Cleaning</w:t>
      </w:r>
      <w:r w:rsidRPr="00A24888">
        <w:t xml:space="preserve"> includes product processes where performance failure is not an acceptable option, because failure poses dire hazards for patient, public safety, or national security and/or because the cost of failure would be prohibitively high (eg. space flight). This category will have higher costs for process verification and validation and may also cover situations with very high-cost consequences of failure. Primary costs will include evaluation, initial performance testing, cleanliness validation/verification, and capital costs. </w:t>
      </w:r>
    </w:p>
    <w:p w:rsidR="00806767" w:rsidRPr="00A24888" w:rsidP="00CB1C05" w14:paraId="56D81C46" w14:textId="77777777">
      <w:pPr>
        <w:pStyle w:val="ListParagraph"/>
        <w:numPr>
          <w:ilvl w:val="0"/>
          <w:numId w:val="66"/>
        </w:numPr>
      </w:pPr>
      <w:r w:rsidRPr="00A24888">
        <w:rPr>
          <w:b/>
          <w:bCs/>
        </w:rPr>
        <w:t>Start-up/R&amp;D Critical Cleaning</w:t>
      </w:r>
      <w:r w:rsidRPr="00A24888">
        <w:t xml:space="preserve"> covers the development process of new high precision or high value products prior to production; these would typically not require large degreasers and would need adaptable cleaning systems and perhaps multiple cleaning systems. </w:t>
      </w:r>
    </w:p>
    <w:p w:rsidR="00806767" w:rsidP="00CB1C05" w14:paraId="3BC17ACD" w14:textId="77777777">
      <w:pPr>
        <w:pStyle w:val="BodyText"/>
      </w:pPr>
    </w:p>
    <w:p w:rsidR="00806767" w:rsidP="00CB1C05" w14:paraId="0890EE5B" w14:textId="77777777">
      <w:pPr>
        <w:pStyle w:val="BodyText"/>
      </w:pPr>
      <w:r>
        <w:t xml:space="preserve">The list of cleaning methods in </w:t>
      </w:r>
      <w:r w:rsidR="00FC3ED3">
        <w:fldChar w:fldCharType="begin" w:fldLock="1"/>
      </w:r>
      <w:r w:rsidR="00FC3ED3">
        <w:instrText xml:space="preserve"> REF _Ref147234584 \h </w:instrText>
      </w:r>
      <w:r w:rsidR="00FC3ED3">
        <w:fldChar w:fldCharType="separate"/>
      </w:r>
      <w:r w:rsidRPr="005C74DF" w:rsidR="0092222B">
        <w:t xml:space="preserve">Table </w:t>
      </w:r>
      <w:r w:rsidR="0092222B">
        <w:rPr>
          <w:noProof/>
        </w:rPr>
        <w:t>7</w:t>
      </w:r>
      <w:r w:rsidR="0092222B">
        <w:noBreakHyphen/>
      </w:r>
      <w:r w:rsidR="0092222B">
        <w:rPr>
          <w:noProof/>
        </w:rPr>
        <w:t>17</w:t>
      </w:r>
      <w:r w:rsidR="00FC3ED3">
        <w:fldChar w:fldCharType="end"/>
      </w:r>
      <w:r w:rsidR="00FC3ED3">
        <w:t xml:space="preserve"> </w:t>
      </w:r>
      <w:r>
        <w:t xml:space="preserve">is not exclusive. There are additional cleaning methods using </w:t>
      </w:r>
      <w:r w:rsidR="00883441">
        <w:t>CO</w:t>
      </w:r>
      <w:r w:rsidRPr="00241957" w:rsidR="00883441">
        <w:rPr>
          <w:sz w:val="20"/>
          <w:szCs w:val="18"/>
          <w:vertAlign w:val="subscript"/>
        </w:rPr>
        <w:t>2</w:t>
      </w:r>
      <w:r>
        <w:t>, laser, and plasma that have not been included because they would be unlikely to be the primary method to replace a baseline method. They may become needed as additional methods in order to achieve required cleanliness specifications. Each method that is used will incur equipment and process development costs.</w:t>
      </w:r>
    </w:p>
    <w:p w:rsidR="00806767" w:rsidP="00CB1C05" w14:paraId="3B14D168" w14:textId="77777777">
      <w:pPr>
        <w:pStyle w:val="BodyText"/>
      </w:pPr>
    </w:p>
    <w:tbl>
      <w:tblPr>
        <w:tblW w:w="5001" w:type="pct"/>
        <w:tblLook w:val="04A0"/>
      </w:tblPr>
      <w:tblGrid>
        <w:gridCol w:w="1324"/>
        <w:gridCol w:w="247"/>
        <w:gridCol w:w="1917"/>
        <w:gridCol w:w="236"/>
        <w:gridCol w:w="5638"/>
      </w:tblGrid>
      <w:tr w14:paraId="5B422C55" w14:textId="77777777">
        <w:tblPrEx>
          <w:tblW w:w="5001" w:type="pct"/>
          <w:tblLook w:val="04A0"/>
        </w:tblPrEx>
        <w:trPr>
          <w:trHeight w:val="180"/>
          <w:tblHeader/>
        </w:trPr>
        <w:tc>
          <w:tcPr>
            <w:tcW w:w="5000" w:type="pct"/>
            <w:gridSpan w:val="5"/>
            <w:shd w:val="clear" w:color="auto" w:fill="auto"/>
            <w:vAlign w:val="center"/>
          </w:tcPr>
          <w:p w:rsidR="00806767" w:rsidRPr="004C1EED" w:rsidP="00CB1C05" w14:paraId="28B24D09" w14:textId="77777777">
            <w:pPr>
              <w:pStyle w:val="TableTitleA"/>
            </w:pPr>
            <w:bookmarkStart w:id="993" w:name="_Ref147234584"/>
            <w:bookmarkStart w:id="994" w:name="_Toc126320359"/>
            <w:bookmarkStart w:id="995" w:name="_Toc139006760"/>
            <w:bookmarkStart w:id="996" w:name="_Toc139036154"/>
            <w:bookmarkStart w:id="997" w:name="_Toc147493418"/>
            <w:bookmarkStart w:id="998" w:name="_Toc165379650"/>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7</w:t>
            </w:r>
            <w:r w:rsidR="00BC4B5D">
              <w:rPr>
                <w:noProof/>
              </w:rPr>
              <w:fldChar w:fldCharType="end"/>
            </w:r>
            <w:bookmarkEnd w:id="993"/>
            <w:r w:rsidRPr="005C74DF">
              <w:t xml:space="preserve">: </w:t>
            </w:r>
            <w:bookmarkEnd w:id="994"/>
            <w:r>
              <w:t>Sizes, Cleaning Categories, and Cleaning Methods Considered in the Vapor Degreasing Cost Analysis</w:t>
            </w:r>
            <w:bookmarkEnd w:id="995"/>
            <w:bookmarkEnd w:id="996"/>
            <w:bookmarkEnd w:id="997"/>
            <w:bookmarkEnd w:id="998"/>
          </w:p>
        </w:tc>
      </w:tr>
      <w:tr w14:paraId="04EA5772" w14:textId="77777777" w:rsidTr="00AA06F8">
        <w:tblPrEx>
          <w:tblW w:w="5001" w:type="pct"/>
          <w:tblLook w:val="04A0"/>
        </w:tblPrEx>
        <w:trPr>
          <w:trHeight w:val="570"/>
          <w:tblHeader/>
        </w:trPr>
        <w:tc>
          <w:tcPr>
            <w:tcW w:w="707"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14AB9F75" w14:textId="77777777">
            <w:pPr>
              <w:pStyle w:val="TableSubtitle"/>
            </w:pPr>
            <w:r>
              <w:t>Size</w:t>
            </w:r>
          </w:p>
        </w:tc>
        <w:tc>
          <w:tcPr>
            <w:tcW w:w="132" w:type="pct"/>
            <w:tcBorders>
              <w:left w:val="single" w:sz="4" w:space="0" w:color="auto"/>
              <w:right w:val="single" w:sz="4" w:space="0" w:color="auto"/>
            </w:tcBorders>
            <w:shd w:val="clear" w:color="auto" w:fill="auto"/>
            <w:vAlign w:val="center"/>
          </w:tcPr>
          <w:p w:rsidR="00806767" w:rsidRPr="006D0935" w:rsidP="00CB1C05" w14:paraId="17111888" w14:textId="77777777">
            <w:pPr>
              <w:pStyle w:val="TableSubtitle"/>
            </w:pPr>
          </w:p>
        </w:tc>
        <w:tc>
          <w:tcPr>
            <w:tcW w:w="1024" w:type="pct"/>
            <w:tcBorders>
              <w:top w:val="single" w:sz="4" w:space="0" w:color="auto"/>
              <w:left w:val="single" w:sz="4" w:space="0" w:color="auto"/>
              <w:bottom w:val="single" w:sz="4" w:space="0" w:color="auto"/>
              <w:right w:val="single" w:sz="4" w:space="0" w:color="auto"/>
            </w:tcBorders>
            <w:shd w:val="clear" w:color="auto" w:fill="48A9C5"/>
            <w:noWrap/>
            <w:vAlign w:val="center"/>
          </w:tcPr>
          <w:p w:rsidR="00806767" w:rsidRPr="006D0935" w:rsidP="00CB1C05" w14:paraId="05E6E8C2" w14:textId="77777777">
            <w:pPr>
              <w:pStyle w:val="TableSubtitle"/>
            </w:pPr>
            <w:r>
              <w:t>Cleaning Category</w:t>
            </w:r>
          </w:p>
        </w:tc>
        <w:tc>
          <w:tcPr>
            <w:tcW w:w="126" w:type="pct"/>
            <w:tcBorders>
              <w:left w:val="single" w:sz="4" w:space="0" w:color="auto"/>
              <w:right w:val="single" w:sz="4" w:space="0" w:color="auto"/>
            </w:tcBorders>
            <w:shd w:val="clear" w:color="auto" w:fill="auto"/>
            <w:vAlign w:val="center"/>
          </w:tcPr>
          <w:p w:rsidR="00806767" w:rsidRPr="006D0935" w:rsidP="00CB1C05" w14:paraId="067C1BAB" w14:textId="77777777">
            <w:pPr>
              <w:pStyle w:val="TableSubtitle"/>
            </w:pPr>
          </w:p>
        </w:tc>
        <w:tc>
          <w:tcPr>
            <w:tcW w:w="3011"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623E23A5" w14:textId="77777777">
            <w:pPr>
              <w:pStyle w:val="TableSubtitle"/>
            </w:pPr>
            <w:r>
              <w:t>Cleaning Method</w:t>
            </w:r>
          </w:p>
        </w:tc>
      </w:tr>
      <w:tr w14:paraId="7E11AFE0" w14:textId="77777777" w:rsidTr="00AA06F8">
        <w:tblPrEx>
          <w:tblW w:w="5001" w:type="pct"/>
          <w:tblLook w:val="04A0"/>
        </w:tblPrEx>
        <w:trPr>
          <w:trHeight w:val="280"/>
        </w:trPr>
        <w:tc>
          <w:tcPr>
            <w:tcW w:w="707"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0080150B" w:rsidP="00CB1C05" w14:paraId="2D297679" w14:textId="77777777">
            <w:pPr>
              <w:pStyle w:val="LTableTextAbt"/>
              <w:ind w:hanging="15"/>
            </w:pPr>
            <w:r>
              <w:t>Small</w:t>
            </w:r>
          </w:p>
        </w:tc>
        <w:tc>
          <w:tcPr>
            <w:tcW w:w="132" w:type="pct"/>
            <w:tcBorders>
              <w:left w:val="single" w:sz="4" w:space="0" w:color="auto"/>
              <w:right w:val="single" w:sz="4" w:space="0" w:color="auto"/>
            </w:tcBorders>
            <w:shd w:val="clear" w:color="auto" w:fill="auto"/>
            <w:vAlign w:val="center"/>
          </w:tcPr>
          <w:p w:rsidR="00806767" w:rsidRPr="0080150B" w:rsidP="00CB1C05" w14:paraId="2AB2D36E"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806767" w:rsidRPr="20346A98" w:rsidP="00CB1C05" w14:paraId="2965E3C7" w14:textId="77777777">
            <w:pPr>
              <w:pStyle w:val="LTableTextAbt"/>
              <w:ind w:hanging="15"/>
            </w:pPr>
            <w:r>
              <w:t>General</w:t>
            </w:r>
          </w:p>
        </w:tc>
        <w:tc>
          <w:tcPr>
            <w:tcW w:w="126" w:type="pct"/>
            <w:tcBorders>
              <w:left w:val="single" w:sz="4" w:space="0" w:color="auto"/>
              <w:right w:val="single" w:sz="4" w:space="0" w:color="auto"/>
            </w:tcBorders>
            <w:shd w:val="clear" w:color="auto" w:fill="auto"/>
            <w:vAlign w:val="bottom"/>
          </w:tcPr>
          <w:p w:rsidR="00806767" w:rsidRPr="20346A98" w:rsidP="00CB1C05" w14:paraId="44E00157"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60A03B59" w14:textId="77777777">
            <w:pPr>
              <w:pStyle w:val="LTableTextAbt"/>
              <w:ind w:hanging="15"/>
            </w:pPr>
            <w:r w:rsidRPr="00B30000">
              <w:t xml:space="preserve">Baseline - OTVD </w:t>
            </w:r>
            <w:r>
              <w:t>with</w:t>
            </w:r>
            <w:r w:rsidRPr="00B30000">
              <w:t xml:space="preserve"> </w:t>
            </w:r>
            <w:r w:rsidR="009D6058">
              <w:t>PCE</w:t>
            </w:r>
          </w:p>
        </w:tc>
      </w:tr>
      <w:tr w14:paraId="4E28C98A" w14:textId="77777777" w:rsidTr="00AA06F8">
        <w:tblPrEx>
          <w:tblW w:w="5001" w:type="pct"/>
          <w:tblLook w:val="04A0"/>
        </w:tblPrEx>
        <w:trPr>
          <w:trHeight w:val="280"/>
        </w:trPr>
        <w:tc>
          <w:tcPr>
            <w:tcW w:w="707"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0080150B" w:rsidP="00CB1C05" w14:paraId="07952FD2" w14:textId="77777777">
            <w:pPr>
              <w:pStyle w:val="LTableTextAbt"/>
              <w:ind w:hanging="15"/>
            </w:pPr>
            <w:r>
              <w:t>Medium</w:t>
            </w:r>
          </w:p>
        </w:tc>
        <w:tc>
          <w:tcPr>
            <w:tcW w:w="132" w:type="pct"/>
            <w:tcBorders>
              <w:left w:val="single" w:sz="4" w:space="0" w:color="auto"/>
              <w:right w:val="single" w:sz="4" w:space="0" w:color="auto"/>
            </w:tcBorders>
            <w:shd w:val="clear" w:color="auto" w:fill="auto"/>
            <w:vAlign w:val="center"/>
          </w:tcPr>
          <w:p w:rsidR="00AA06F8" w:rsidRPr="0080150B" w:rsidP="00CB1C05" w14:paraId="0158401E"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AA06F8" w:rsidRPr="20346A98" w:rsidP="00CB1C05" w14:paraId="31A0748C" w14:textId="77777777">
            <w:pPr>
              <w:pStyle w:val="LTableTextAbt"/>
              <w:ind w:hanging="15"/>
            </w:pPr>
            <w:r>
              <w:t>High Precision</w:t>
            </w:r>
          </w:p>
        </w:tc>
        <w:tc>
          <w:tcPr>
            <w:tcW w:w="126" w:type="pct"/>
            <w:tcBorders>
              <w:left w:val="single" w:sz="4" w:space="0" w:color="auto"/>
              <w:right w:val="single" w:sz="4" w:space="0" w:color="auto"/>
            </w:tcBorders>
            <w:shd w:val="clear" w:color="auto" w:fill="auto"/>
            <w:vAlign w:val="center"/>
          </w:tcPr>
          <w:p w:rsidR="00AA06F8" w:rsidRPr="20346A98" w:rsidP="00CB1C05" w14:paraId="73A3FACB"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74D94494" w14:textId="77777777">
            <w:pPr>
              <w:pStyle w:val="LTableTextAbt"/>
              <w:ind w:hanging="15"/>
            </w:pPr>
            <w:r w:rsidRPr="00B30000">
              <w:t xml:space="preserve">Convert OTVD to use </w:t>
            </w:r>
            <w:r w:rsidR="001A2093">
              <w:t>Flashpoint</w:t>
            </w:r>
            <w:r w:rsidRPr="00B30000">
              <w:t xml:space="preserve"> inerted t-DCE</w:t>
            </w:r>
          </w:p>
        </w:tc>
      </w:tr>
      <w:tr w14:paraId="173C2A18" w14:textId="77777777" w:rsidTr="00AA06F8">
        <w:tblPrEx>
          <w:tblW w:w="5001" w:type="pct"/>
          <w:tblLook w:val="04A0"/>
        </w:tblPrEx>
        <w:trPr>
          <w:trHeight w:val="280"/>
        </w:trPr>
        <w:tc>
          <w:tcPr>
            <w:tcW w:w="707"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P="00CB1C05" w14:paraId="0DC8A301" w14:textId="77777777">
            <w:pPr>
              <w:pStyle w:val="LTableTextAbt"/>
              <w:ind w:hanging="15"/>
            </w:pPr>
            <w:r>
              <w:t>Large</w:t>
            </w:r>
          </w:p>
        </w:tc>
        <w:tc>
          <w:tcPr>
            <w:tcW w:w="132" w:type="pct"/>
            <w:tcBorders>
              <w:left w:val="single" w:sz="4" w:space="0" w:color="auto"/>
              <w:right w:val="single" w:sz="4" w:space="0" w:color="auto"/>
            </w:tcBorders>
            <w:shd w:val="clear" w:color="auto" w:fill="auto"/>
            <w:vAlign w:val="center"/>
          </w:tcPr>
          <w:p w:rsidR="00AA06F8" w:rsidP="00CB1C05" w14:paraId="6522181B"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AA06F8" w:rsidP="00CB1C05" w14:paraId="6803AD3B" w14:textId="77777777">
            <w:pPr>
              <w:pStyle w:val="LTableTextAbt"/>
              <w:ind w:hanging="15"/>
            </w:pPr>
            <w:r>
              <w:t>Safety Critical</w:t>
            </w:r>
          </w:p>
        </w:tc>
        <w:tc>
          <w:tcPr>
            <w:tcW w:w="126" w:type="pct"/>
            <w:tcBorders>
              <w:left w:val="single" w:sz="4" w:space="0" w:color="auto"/>
              <w:right w:val="single" w:sz="4" w:space="0" w:color="auto"/>
            </w:tcBorders>
            <w:shd w:val="clear" w:color="auto" w:fill="auto"/>
            <w:vAlign w:val="center"/>
          </w:tcPr>
          <w:p w:rsidR="00AA06F8" w:rsidRPr="20346A98" w:rsidP="00CB1C05" w14:paraId="7019A013"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221EEB78" w14:textId="77777777">
            <w:pPr>
              <w:pStyle w:val="LTableTextAbt"/>
              <w:ind w:hanging="15"/>
            </w:pPr>
            <w:r>
              <w:t xml:space="preserve">Replace with OTVD using </w:t>
            </w:r>
            <w:r w:rsidR="001A2093">
              <w:t>Flashpoint</w:t>
            </w:r>
            <w:r>
              <w:t xml:space="preserve"> inerted t-DCE</w:t>
            </w:r>
          </w:p>
        </w:tc>
      </w:tr>
      <w:tr w14:paraId="50325CB8" w14:textId="77777777" w:rsidTr="00AA06F8">
        <w:tblPrEx>
          <w:tblW w:w="5001" w:type="pct"/>
          <w:tblLook w:val="04A0"/>
        </w:tblPrEx>
        <w:trPr>
          <w:trHeight w:val="280"/>
        </w:trPr>
        <w:tc>
          <w:tcPr>
            <w:tcW w:w="839" w:type="pct"/>
            <w:gridSpan w:val="2"/>
            <w:tcBorders>
              <w:right w:val="single" w:sz="4" w:space="0" w:color="auto"/>
            </w:tcBorders>
            <w:shd w:val="clear" w:color="auto" w:fill="auto"/>
            <w:vAlign w:val="center"/>
          </w:tcPr>
          <w:p w:rsidR="00AA06F8" w:rsidP="00CB1C05" w14:paraId="7A27A9D7"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AA06F8" w:rsidP="00CB1C05" w14:paraId="5EAB961D" w14:textId="77777777">
            <w:pPr>
              <w:pStyle w:val="LTableTextAbt"/>
              <w:ind w:hanging="15"/>
            </w:pPr>
            <w:r>
              <w:t>Start-Up/R&amp;D</w:t>
            </w:r>
          </w:p>
        </w:tc>
        <w:tc>
          <w:tcPr>
            <w:tcW w:w="126" w:type="pct"/>
            <w:tcBorders>
              <w:left w:val="single" w:sz="4" w:space="0" w:color="auto"/>
              <w:right w:val="single" w:sz="4" w:space="0" w:color="auto"/>
            </w:tcBorders>
            <w:shd w:val="clear" w:color="auto" w:fill="auto"/>
            <w:vAlign w:val="center"/>
          </w:tcPr>
          <w:p w:rsidR="00AA06F8" w:rsidRPr="20346A98" w:rsidP="00CB1C05" w14:paraId="77AABDDC"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6C428D44" w14:textId="77777777">
            <w:pPr>
              <w:pStyle w:val="LTableTextAbt"/>
              <w:ind w:hanging="15"/>
            </w:pPr>
            <w:r>
              <w:t>Replace with Solstice system (trans-1-chloro-3,3,</w:t>
            </w:r>
            <w:r w:rsidR="003B1819">
              <w:t>3-trifluoro</w:t>
            </w:r>
            <w:r>
              <w:t>propene)</w:t>
            </w:r>
          </w:p>
        </w:tc>
      </w:tr>
      <w:tr w14:paraId="45D1389F" w14:textId="77777777" w:rsidTr="00AA06F8">
        <w:tblPrEx>
          <w:tblW w:w="5001" w:type="pct"/>
          <w:tblLook w:val="04A0"/>
        </w:tblPrEx>
        <w:trPr>
          <w:trHeight w:val="280"/>
        </w:trPr>
        <w:tc>
          <w:tcPr>
            <w:tcW w:w="839" w:type="pct"/>
            <w:gridSpan w:val="2"/>
            <w:shd w:val="clear" w:color="auto" w:fill="auto"/>
            <w:vAlign w:val="center"/>
          </w:tcPr>
          <w:p w:rsidR="00AA06F8" w:rsidP="00CB1C05" w14:paraId="371BD1CA" w14:textId="77777777">
            <w:pPr>
              <w:pStyle w:val="LTableTextAbt"/>
              <w:ind w:hanging="15"/>
            </w:pPr>
          </w:p>
        </w:tc>
        <w:tc>
          <w:tcPr>
            <w:tcW w:w="1024" w:type="pct"/>
            <w:tcBorders>
              <w:left w:val="nil"/>
            </w:tcBorders>
            <w:shd w:val="clear" w:color="auto" w:fill="auto"/>
            <w:noWrap/>
            <w:vAlign w:val="center"/>
          </w:tcPr>
          <w:p w:rsidR="00AA06F8" w:rsidP="00CB1C05" w14:paraId="414C0F25"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1DEDD356"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47D15C5D" w14:textId="77777777">
            <w:pPr>
              <w:pStyle w:val="LTableTextAbt"/>
              <w:ind w:hanging="15"/>
            </w:pPr>
            <w:r>
              <w:t>OTVD for Low boiling point (&lt;100C) Alcohol or other flammable</w:t>
            </w:r>
          </w:p>
        </w:tc>
      </w:tr>
      <w:tr w14:paraId="06268E64" w14:textId="77777777" w:rsidTr="00AA06F8">
        <w:tblPrEx>
          <w:tblW w:w="5001" w:type="pct"/>
          <w:tblLook w:val="04A0"/>
        </w:tblPrEx>
        <w:trPr>
          <w:trHeight w:val="280"/>
        </w:trPr>
        <w:tc>
          <w:tcPr>
            <w:tcW w:w="839" w:type="pct"/>
            <w:gridSpan w:val="2"/>
            <w:shd w:val="clear" w:color="auto" w:fill="auto"/>
            <w:vAlign w:val="center"/>
          </w:tcPr>
          <w:p w:rsidR="00AA06F8" w:rsidP="00CB1C05" w14:paraId="067607A1" w14:textId="77777777">
            <w:pPr>
              <w:pStyle w:val="LTableTextAbt"/>
              <w:ind w:hanging="15"/>
            </w:pPr>
          </w:p>
        </w:tc>
        <w:tc>
          <w:tcPr>
            <w:tcW w:w="1024" w:type="pct"/>
            <w:tcBorders>
              <w:left w:val="nil"/>
            </w:tcBorders>
            <w:shd w:val="clear" w:color="auto" w:fill="auto"/>
            <w:noWrap/>
            <w:vAlign w:val="center"/>
          </w:tcPr>
          <w:p w:rsidR="00AA06F8" w:rsidP="00CB1C05" w14:paraId="790F531F"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5BF4CFD6"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59D61D15" w14:textId="77777777">
            <w:pPr>
              <w:pStyle w:val="LTableTextAbt"/>
              <w:ind w:hanging="15"/>
            </w:pPr>
            <w:r>
              <w:t xml:space="preserve">OTVD for Very low </w:t>
            </w:r>
            <w:r w:rsidR="001A2093">
              <w:t>Flashpoint</w:t>
            </w:r>
            <w:r>
              <w:t xml:space="preserve"> (&lt;0C) solvent</w:t>
            </w:r>
          </w:p>
        </w:tc>
      </w:tr>
      <w:tr w14:paraId="6C5F11B4" w14:textId="77777777" w:rsidTr="00AA06F8">
        <w:tblPrEx>
          <w:tblW w:w="5001" w:type="pct"/>
          <w:tblLook w:val="04A0"/>
        </w:tblPrEx>
        <w:trPr>
          <w:trHeight w:val="280"/>
        </w:trPr>
        <w:tc>
          <w:tcPr>
            <w:tcW w:w="839" w:type="pct"/>
            <w:gridSpan w:val="2"/>
            <w:shd w:val="clear" w:color="auto" w:fill="auto"/>
            <w:vAlign w:val="center"/>
          </w:tcPr>
          <w:p w:rsidR="00AA06F8" w:rsidP="00CB1C05" w14:paraId="10314B0D" w14:textId="77777777">
            <w:pPr>
              <w:pStyle w:val="LTableTextAbt"/>
              <w:ind w:hanging="15"/>
            </w:pPr>
          </w:p>
        </w:tc>
        <w:tc>
          <w:tcPr>
            <w:tcW w:w="1024" w:type="pct"/>
            <w:tcBorders>
              <w:left w:val="nil"/>
            </w:tcBorders>
            <w:shd w:val="clear" w:color="auto" w:fill="auto"/>
            <w:noWrap/>
            <w:vAlign w:val="center"/>
          </w:tcPr>
          <w:p w:rsidR="00AA06F8" w:rsidP="00CB1C05" w14:paraId="4E18F874"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2F0065F7"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3D5476D1" w14:textId="77777777">
            <w:pPr>
              <w:pStyle w:val="LTableTextAbt"/>
              <w:ind w:hanging="15"/>
            </w:pPr>
            <w:r>
              <w:t>EVD for High Boiling Point Combustibles (&gt;100C) Hydrocarbons and Alcohols</w:t>
            </w:r>
          </w:p>
        </w:tc>
      </w:tr>
      <w:tr w14:paraId="5E13A38A" w14:textId="77777777" w:rsidTr="00AA06F8">
        <w:tblPrEx>
          <w:tblW w:w="5001" w:type="pct"/>
          <w:tblLook w:val="04A0"/>
        </w:tblPrEx>
        <w:trPr>
          <w:trHeight w:val="280"/>
        </w:trPr>
        <w:tc>
          <w:tcPr>
            <w:tcW w:w="839" w:type="pct"/>
            <w:gridSpan w:val="2"/>
            <w:shd w:val="clear" w:color="auto" w:fill="auto"/>
            <w:vAlign w:val="center"/>
          </w:tcPr>
          <w:p w:rsidR="00AA06F8" w:rsidP="00CB1C05" w14:paraId="1637282B" w14:textId="77777777">
            <w:pPr>
              <w:pStyle w:val="LTableTextAbt"/>
              <w:ind w:hanging="15"/>
            </w:pPr>
          </w:p>
        </w:tc>
        <w:tc>
          <w:tcPr>
            <w:tcW w:w="1024" w:type="pct"/>
            <w:tcBorders>
              <w:left w:val="nil"/>
            </w:tcBorders>
            <w:shd w:val="clear" w:color="auto" w:fill="auto"/>
            <w:noWrap/>
            <w:vAlign w:val="center"/>
          </w:tcPr>
          <w:p w:rsidR="00AA06F8" w:rsidP="00CB1C05" w14:paraId="5D0CC42C"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4DCEC1EC"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0FF250D5" w14:textId="77777777">
            <w:pPr>
              <w:pStyle w:val="LTableTextAbt"/>
              <w:ind w:hanging="15"/>
            </w:pPr>
            <w:r>
              <w:t>Co-Solvent, Bi-Solvent</w:t>
            </w:r>
          </w:p>
        </w:tc>
      </w:tr>
      <w:tr w14:paraId="298912D3" w14:textId="77777777" w:rsidTr="00AA06F8">
        <w:tblPrEx>
          <w:tblW w:w="5001" w:type="pct"/>
          <w:tblLook w:val="04A0"/>
        </w:tblPrEx>
        <w:trPr>
          <w:trHeight w:val="280"/>
        </w:trPr>
        <w:tc>
          <w:tcPr>
            <w:tcW w:w="839" w:type="pct"/>
            <w:gridSpan w:val="2"/>
            <w:shd w:val="clear" w:color="auto" w:fill="auto"/>
            <w:vAlign w:val="center"/>
          </w:tcPr>
          <w:p w:rsidR="00AA06F8" w:rsidP="00CB1C05" w14:paraId="3275CCC3" w14:textId="77777777">
            <w:pPr>
              <w:pStyle w:val="LTableTextAbt"/>
              <w:ind w:hanging="15"/>
            </w:pPr>
          </w:p>
        </w:tc>
        <w:tc>
          <w:tcPr>
            <w:tcW w:w="1024" w:type="pct"/>
            <w:tcBorders>
              <w:left w:val="nil"/>
            </w:tcBorders>
            <w:shd w:val="clear" w:color="auto" w:fill="auto"/>
            <w:noWrap/>
            <w:vAlign w:val="center"/>
          </w:tcPr>
          <w:p w:rsidR="00AA06F8" w:rsidP="00CB1C05" w14:paraId="6C3D1055"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7DA86F42"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41C123D9" w14:textId="77777777">
            <w:pPr>
              <w:pStyle w:val="LTableTextAbt"/>
              <w:ind w:hanging="15"/>
            </w:pPr>
            <w:r>
              <w:t>High boiling, non-vacuum, non-rinse</w:t>
            </w:r>
          </w:p>
        </w:tc>
      </w:tr>
      <w:tr w14:paraId="24E966CC" w14:textId="77777777" w:rsidTr="00AA06F8">
        <w:tblPrEx>
          <w:tblW w:w="5001" w:type="pct"/>
          <w:tblLook w:val="04A0"/>
        </w:tblPrEx>
        <w:trPr>
          <w:trHeight w:val="280"/>
        </w:trPr>
        <w:tc>
          <w:tcPr>
            <w:tcW w:w="839" w:type="pct"/>
            <w:gridSpan w:val="2"/>
            <w:shd w:val="clear" w:color="auto" w:fill="auto"/>
            <w:vAlign w:val="center"/>
          </w:tcPr>
          <w:p w:rsidR="00AA06F8" w:rsidP="00CB1C05" w14:paraId="0AA3FE13" w14:textId="77777777">
            <w:pPr>
              <w:pStyle w:val="LTableTextAbt"/>
              <w:ind w:hanging="15"/>
            </w:pPr>
          </w:p>
        </w:tc>
        <w:tc>
          <w:tcPr>
            <w:tcW w:w="1024" w:type="pct"/>
            <w:tcBorders>
              <w:left w:val="nil"/>
            </w:tcBorders>
            <w:shd w:val="clear" w:color="auto" w:fill="auto"/>
            <w:noWrap/>
            <w:vAlign w:val="center"/>
          </w:tcPr>
          <w:p w:rsidR="00AA06F8" w:rsidP="00CB1C05" w14:paraId="5056D513"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2E392041"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60973C19" w14:textId="77777777">
            <w:pPr>
              <w:pStyle w:val="LTableTextAbt"/>
              <w:ind w:hanging="15"/>
            </w:pPr>
            <w:r>
              <w:t>Semi-Aqueous</w:t>
            </w:r>
          </w:p>
        </w:tc>
      </w:tr>
      <w:tr w14:paraId="05F03C27" w14:textId="77777777" w:rsidTr="00AA06F8">
        <w:tblPrEx>
          <w:tblW w:w="5001" w:type="pct"/>
          <w:tblLook w:val="04A0"/>
        </w:tblPrEx>
        <w:trPr>
          <w:trHeight w:val="280"/>
        </w:trPr>
        <w:tc>
          <w:tcPr>
            <w:tcW w:w="839" w:type="pct"/>
            <w:gridSpan w:val="2"/>
            <w:shd w:val="clear" w:color="auto" w:fill="auto"/>
            <w:vAlign w:val="center"/>
          </w:tcPr>
          <w:p w:rsidR="00AA06F8" w:rsidP="00CB1C05" w14:paraId="2919602D" w14:textId="77777777">
            <w:pPr>
              <w:pStyle w:val="LTableTextAbt"/>
              <w:ind w:hanging="15"/>
            </w:pPr>
          </w:p>
        </w:tc>
        <w:tc>
          <w:tcPr>
            <w:tcW w:w="1024" w:type="pct"/>
            <w:tcBorders>
              <w:left w:val="nil"/>
            </w:tcBorders>
            <w:shd w:val="clear" w:color="auto" w:fill="auto"/>
            <w:noWrap/>
            <w:vAlign w:val="center"/>
          </w:tcPr>
          <w:p w:rsidR="00AA06F8" w:rsidP="00CB1C05" w14:paraId="4D8B5D70"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768C6947"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03AFAF99" w14:textId="77777777">
            <w:pPr>
              <w:pStyle w:val="LTableTextAbt"/>
              <w:ind w:hanging="15"/>
            </w:pPr>
            <w:r>
              <w:t>Replace with Aqueous Cleaning</w:t>
            </w:r>
          </w:p>
        </w:tc>
      </w:tr>
      <w:tr w14:paraId="6D96AE8C" w14:textId="77777777" w:rsidTr="00AA06F8">
        <w:tblPrEx>
          <w:tblW w:w="5001" w:type="pct"/>
          <w:tblLook w:val="04A0"/>
        </w:tblPrEx>
        <w:trPr>
          <w:trHeight w:val="280"/>
        </w:trPr>
        <w:tc>
          <w:tcPr>
            <w:tcW w:w="839" w:type="pct"/>
            <w:gridSpan w:val="2"/>
            <w:shd w:val="clear" w:color="auto" w:fill="auto"/>
            <w:vAlign w:val="center"/>
          </w:tcPr>
          <w:p w:rsidR="00AA06F8" w:rsidP="00CB1C05" w14:paraId="6C406727" w14:textId="77777777">
            <w:pPr>
              <w:pStyle w:val="LTableTextAbt"/>
              <w:ind w:hanging="15"/>
            </w:pPr>
          </w:p>
        </w:tc>
        <w:tc>
          <w:tcPr>
            <w:tcW w:w="1024" w:type="pct"/>
            <w:tcBorders>
              <w:left w:val="nil"/>
            </w:tcBorders>
            <w:shd w:val="clear" w:color="auto" w:fill="auto"/>
            <w:noWrap/>
            <w:vAlign w:val="center"/>
          </w:tcPr>
          <w:p w:rsidR="00AA06F8" w:rsidP="00CB1C05" w14:paraId="7DC22BD7" w14:textId="77777777">
            <w:pPr>
              <w:pStyle w:val="LTableTextAbt"/>
              <w:ind w:hanging="15"/>
            </w:pPr>
          </w:p>
        </w:tc>
        <w:tc>
          <w:tcPr>
            <w:tcW w:w="126" w:type="pct"/>
            <w:tcBorders>
              <w:right w:val="single" w:sz="4" w:space="0" w:color="auto"/>
            </w:tcBorders>
            <w:shd w:val="clear" w:color="auto" w:fill="auto"/>
            <w:vAlign w:val="center"/>
          </w:tcPr>
          <w:p w:rsidR="00AA06F8" w:rsidRPr="20346A98" w:rsidP="00CB1C05" w14:paraId="1D18CDDF"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AA06F8" w:rsidRPr="20346A98" w:rsidP="00CB1C05" w14:paraId="5B9E93BD" w14:textId="77777777">
            <w:pPr>
              <w:pStyle w:val="LTableTextAbt"/>
              <w:ind w:hanging="15"/>
            </w:pPr>
            <w:r>
              <w:t>Hybrid system (example: Inventec, HEMO)</w:t>
            </w:r>
          </w:p>
        </w:tc>
      </w:tr>
    </w:tbl>
    <w:p w:rsidR="00806767" w:rsidP="00CB1C05" w14:paraId="48B3187C" w14:textId="77777777">
      <w:pPr>
        <w:pStyle w:val="BodyText"/>
      </w:pPr>
    </w:p>
    <w:p w:rsidR="00806767" w:rsidRPr="00494459" w:rsidP="00CB1C05" w14:paraId="19BF2EFB"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r>
        <w:fldChar w:fldCharType="begin" w:fldLock="1"/>
      </w:r>
      <w:r>
        <w:instrText xml:space="preserve"> REF _Ref147234623 \h </w:instrText>
      </w:r>
      <w:r>
        <w:fldChar w:fldCharType="separate"/>
      </w:r>
      <w:r w:rsidRPr="005C74DF" w:rsidR="0092222B">
        <w:t xml:space="preserve">Table </w:t>
      </w:r>
      <w:r w:rsidR="0092222B">
        <w:rPr>
          <w:noProof/>
        </w:rPr>
        <w:t>7</w:t>
      </w:r>
      <w:r w:rsidR="0092222B">
        <w:noBreakHyphen/>
      </w:r>
      <w:r w:rsidR="0092222B">
        <w:rPr>
          <w:noProof/>
        </w:rPr>
        <w:t>18</w:t>
      </w:r>
      <w:r>
        <w:fldChar w:fldCharType="end"/>
      </w:r>
      <w:r>
        <w:t xml:space="preserve"> </w:t>
      </w:r>
      <w:r w:rsidRPr="00494459">
        <w:t xml:space="preserve">presents </w:t>
      </w:r>
      <w:r>
        <w:t xml:space="preserve">the descriptions of the baseline and alternative cleaning methods considered in this analysis. </w:t>
      </w:r>
    </w:p>
    <w:tbl>
      <w:tblPr>
        <w:tblW w:w="12960" w:type="dxa"/>
        <w:tblLayout w:type="fixed"/>
        <w:tblLook w:val="04A0"/>
      </w:tblPr>
      <w:tblGrid>
        <w:gridCol w:w="3330"/>
        <w:gridCol w:w="9630"/>
      </w:tblGrid>
      <w:tr w14:paraId="24B1584C" w14:textId="77777777">
        <w:tblPrEx>
          <w:tblW w:w="12960" w:type="dxa"/>
          <w:tblLayout w:type="fixed"/>
          <w:tblLook w:val="04A0"/>
        </w:tblPrEx>
        <w:trPr>
          <w:trHeight w:val="180"/>
          <w:tblHeader/>
        </w:trPr>
        <w:tc>
          <w:tcPr>
            <w:tcW w:w="12960" w:type="dxa"/>
            <w:gridSpan w:val="2"/>
            <w:tcBorders>
              <w:bottom w:val="single" w:sz="4" w:space="0" w:color="auto"/>
            </w:tcBorders>
            <w:shd w:val="clear" w:color="auto" w:fill="auto"/>
            <w:vAlign w:val="center"/>
          </w:tcPr>
          <w:p w:rsidR="00806767" w:rsidRPr="004C1EED" w:rsidP="00CB1C05" w14:paraId="567A162B" w14:textId="77777777">
            <w:pPr>
              <w:pStyle w:val="TableTitleA"/>
            </w:pPr>
            <w:bookmarkStart w:id="999" w:name="_Ref147234623"/>
            <w:bookmarkStart w:id="1000" w:name="_Toc139006761"/>
            <w:bookmarkStart w:id="1001" w:name="_Toc139036155"/>
            <w:bookmarkStart w:id="1002" w:name="_Toc147493419"/>
            <w:bookmarkStart w:id="1003" w:name="_Toc165379651"/>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8</w:t>
            </w:r>
            <w:r w:rsidR="00BC4B5D">
              <w:rPr>
                <w:noProof/>
              </w:rPr>
              <w:fldChar w:fldCharType="end"/>
            </w:r>
            <w:bookmarkEnd w:id="999"/>
            <w:r w:rsidRPr="005C74DF">
              <w:t xml:space="preserve">: </w:t>
            </w:r>
            <w:r>
              <w:t>Cleaning Methods and Their Definitions</w:t>
            </w:r>
            <w:bookmarkEnd w:id="1000"/>
            <w:bookmarkEnd w:id="1001"/>
            <w:bookmarkEnd w:id="1002"/>
            <w:bookmarkEnd w:id="1003"/>
          </w:p>
        </w:tc>
      </w:tr>
      <w:tr w14:paraId="304FE30E" w14:textId="77777777">
        <w:tblPrEx>
          <w:tblW w:w="12960" w:type="dxa"/>
          <w:tblLayout w:type="fixed"/>
          <w:tblLook w:val="04A0"/>
        </w:tblPrEx>
        <w:trPr>
          <w:trHeight w:val="570"/>
          <w:tblHeader/>
        </w:trPr>
        <w:tc>
          <w:tcPr>
            <w:tcW w:w="3330" w:type="dxa"/>
            <w:tcBorders>
              <w:top w:val="single" w:sz="4" w:space="0" w:color="auto"/>
              <w:left w:val="single" w:sz="4" w:space="0" w:color="auto"/>
              <w:bottom w:val="single" w:sz="4" w:space="0" w:color="auto"/>
              <w:right w:val="single" w:sz="4" w:space="0" w:color="auto"/>
            </w:tcBorders>
            <w:shd w:val="clear" w:color="auto" w:fill="48A9C5"/>
            <w:vAlign w:val="center"/>
          </w:tcPr>
          <w:p w:rsidR="00806767" w:rsidP="00CB1C05" w14:paraId="42952BEF" w14:textId="77777777">
            <w:pPr>
              <w:pStyle w:val="TableSubtitle"/>
              <w:jc w:val="left"/>
            </w:pPr>
            <w:r>
              <w:t>Cleaning Method</w:t>
            </w:r>
          </w:p>
        </w:tc>
        <w:tc>
          <w:tcPr>
            <w:tcW w:w="9630" w:type="dxa"/>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6FC33EDF" w14:textId="77777777">
            <w:pPr>
              <w:pStyle w:val="TableSubtitle"/>
            </w:pPr>
            <w:r>
              <w:t>Definition</w:t>
            </w:r>
          </w:p>
        </w:tc>
      </w:tr>
      <w:tr w14:paraId="0DBA8723"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3C65540" w14:textId="77777777">
            <w:pPr>
              <w:pStyle w:val="LTableTextAbt"/>
              <w:ind w:hanging="15"/>
            </w:pPr>
            <w:r w:rsidRPr="00B30000">
              <w:t xml:space="preserve">Baseline - OTVD </w:t>
            </w:r>
            <w:r>
              <w:t>with</w:t>
            </w:r>
            <w:r w:rsidRPr="00B30000">
              <w:t xml:space="preserve"> </w:t>
            </w:r>
            <w:r w:rsidR="00E2277A">
              <w:t>PC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806767" w:rsidP="00CB1C05" w14:paraId="6AC11E76" w14:textId="77777777">
            <w:pPr>
              <w:pStyle w:val="LTableTextAbt"/>
              <w:ind w:hanging="15"/>
            </w:pPr>
            <w:r w:rsidRPr="00B170D5">
              <w:t xml:space="preserve">An OTVD uses heated solvent in the liquid and/or vapor phase. For this analysis, the baseline OTVD uses </w:t>
            </w:r>
            <w:r w:rsidR="00E2277A">
              <w:t>PCE</w:t>
            </w:r>
            <w:r w:rsidRPr="00B170D5">
              <w:t xml:space="preserve"> as the solvent. An OTVD may or may not have a cover. It may be characterized by the equipment supplier using terms like “well-sealed” or having “minimal solvent emissions.” </w:t>
            </w:r>
            <w:r>
              <w:t>As defined here</w:t>
            </w:r>
            <w:r w:rsidRPr="00B170D5">
              <w:t xml:space="preserve">, OTVDs have an atmospheric air-solvent interface, which is why it is difficult to </w:t>
            </w:r>
            <w:r>
              <w:t>meet the</w:t>
            </w:r>
            <w:r w:rsidRPr="00B170D5">
              <w:t xml:space="preserve"> low emission</w:t>
            </w:r>
            <w:r>
              <w:t xml:space="preserve">s required by the </w:t>
            </w:r>
            <w:r w:rsidR="001D6953">
              <w:t>PCE</w:t>
            </w:r>
            <w:r>
              <w:t xml:space="preserve"> ECEL</w:t>
            </w:r>
            <w:r w:rsidRPr="00B170D5">
              <w:t xml:space="preserve">. OTVDs using </w:t>
            </w:r>
            <w:r w:rsidR="007235B2">
              <w:t>PCE</w:t>
            </w:r>
            <w:r w:rsidRPr="00B170D5">
              <w:t xml:space="preserve"> </w:t>
            </w:r>
            <w:r w:rsidR="00185015">
              <w:t>must be</w:t>
            </w:r>
            <w:r>
              <w:t xml:space="preserve"> </w:t>
            </w:r>
            <w:r w:rsidRPr="00B170D5">
              <w:t>“</w:t>
            </w:r>
            <w:r w:rsidRPr="009351E7">
              <w:t>National Emission Standards for Hazardous Air Pollutants</w:t>
            </w:r>
            <w:r>
              <w:t xml:space="preserve"> (</w:t>
            </w:r>
            <w:r w:rsidRPr="00B170D5">
              <w:t>NESHAP</w:t>
            </w:r>
            <w:r>
              <w:t>)</w:t>
            </w:r>
            <w:r w:rsidRPr="00B170D5">
              <w:t xml:space="preserve"> compliant” </w:t>
            </w:r>
            <w:r>
              <w:t>OTVDs,</w:t>
            </w:r>
            <w:r w:rsidRPr="00B170D5">
              <w:t xml:space="preserve"> in that they have double-coils and a high freeboard ratio. An OTVD may include ultrasonic cleaning and/or a spray wand.</w:t>
            </w:r>
          </w:p>
        </w:tc>
      </w:tr>
      <w:tr w14:paraId="2FABEF3D"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7DEFD44" w14:textId="77777777">
            <w:pPr>
              <w:pStyle w:val="LTableTextAbt"/>
              <w:ind w:hanging="15"/>
            </w:pPr>
            <w:r w:rsidRPr="00B30000">
              <w:t xml:space="preserve">Convert OTVD to use </w:t>
            </w:r>
            <w:r w:rsidR="001A2093">
              <w:t>Flashpoint</w:t>
            </w:r>
            <w:r w:rsidRPr="00B30000">
              <w:t xml:space="preserve"> inerted t-DCE</w:t>
            </w:r>
          </w:p>
        </w:tc>
        <w:tc>
          <w:tcPr>
            <w:tcW w:w="9630" w:type="dxa"/>
            <w:vMerge w:val="restart"/>
            <w:tcBorders>
              <w:top w:val="single" w:sz="4" w:space="0" w:color="auto"/>
              <w:left w:val="single" w:sz="4" w:space="0" w:color="auto"/>
              <w:right w:val="single" w:sz="4" w:space="0" w:color="auto"/>
            </w:tcBorders>
            <w:shd w:val="clear" w:color="auto" w:fill="auto"/>
          </w:tcPr>
          <w:p w:rsidR="00806767" w:rsidP="00CB1C05" w14:paraId="50A6F258" w14:textId="77777777">
            <w:pPr>
              <w:pStyle w:val="LTableTextAbt"/>
              <w:ind w:hanging="15"/>
            </w:pPr>
            <w:r w:rsidRPr="00B170D5">
              <w:t xml:space="preserve">An OTVD uses heated solvent in the liquid and/or vapor phase. </w:t>
            </w:r>
            <w:r>
              <w:t xml:space="preserve">For these cleaning methods, </w:t>
            </w:r>
            <w:r w:rsidR="001A2093">
              <w:t>Flashpoint</w:t>
            </w:r>
            <w:r>
              <w:t xml:space="preserve"> inerted trans-dichloroethylene (trans-DCE) is</w:t>
            </w:r>
            <w:r w:rsidRPr="00B170D5">
              <w:t xml:space="preserve"> the solvent. An OTVD may or may not have a cover. It may be characterized by the equipment supplier using terms like “well-sealed” or having “minimal solvent emissions.” </w:t>
            </w:r>
            <w:r>
              <w:t xml:space="preserve">Since </w:t>
            </w:r>
            <w:r w:rsidR="001A2093">
              <w:t>Flashpoint</w:t>
            </w:r>
            <w:r>
              <w:t xml:space="preserve"> inerted trans</w:t>
            </w:r>
            <w:r w:rsidR="00185015">
              <w:t>-</w:t>
            </w:r>
            <w:r>
              <w:t xml:space="preserve">DCE blends are more expensive, it may make sense for users to replace their OTVD if their existing machine is an older, more emissive model. Trans-DCE is currently undergoing Risk Evaluation by TSCA.  </w:t>
            </w:r>
            <w:r w:rsidRPr="00147D21">
              <w:t>The</w:t>
            </w:r>
            <w:r w:rsidRPr="009351E7">
              <w:t xml:space="preserve"> fluorinated inerting agents are also under scrutiny by the U.S. EPA</w:t>
            </w:r>
            <w:r>
              <w:t xml:space="preserve"> and other regulators </w:t>
            </w:r>
            <w:r w:rsidRPr="009351E7">
              <w:t>because of concerns about PFAS</w:t>
            </w:r>
            <w:r>
              <w:t>.</w:t>
            </w:r>
          </w:p>
        </w:tc>
      </w:tr>
      <w:tr w14:paraId="79709A45"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205C5C2" w14:textId="77777777">
            <w:pPr>
              <w:pStyle w:val="LTableTextAbt"/>
              <w:ind w:hanging="15"/>
            </w:pPr>
            <w:r>
              <w:t xml:space="preserve">Replace with OTVD using </w:t>
            </w:r>
            <w:r w:rsidR="001A2093">
              <w:t>Flashpoint</w:t>
            </w:r>
            <w:r>
              <w:t xml:space="preserve"> inerted t-DCE</w:t>
            </w:r>
          </w:p>
        </w:tc>
        <w:tc>
          <w:tcPr>
            <w:tcW w:w="9630" w:type="dxa"/>
            <w:vMerge/>
            <w:tcBorders>
              <w:left w:val="single" w:sz="4" w:space="0" w:color="auto"/>
              <w:bottom w:val="single" w:sz="4" w:space="0" w:color="auto"/>
              <w:right w:val="single" w:sz="4" w:space="0" w:color="auto"/>
            </w:tcBorders>
            <w:shd w:val="clear" w:color="auto" w:fill="auto"/>
          </w:tcPr>
          <w:p w:rsidR="00806767" w:rsidP="00CB1C05" w14:paraId="62809212" w14:textId="77777777">
            <w:pPr>
              <w:pStyle w:val="LTableTextAbt"/>
              <w:ind w:hanging="15"/>
            </w:pPr>
          </w:p>
        </w:tc>
      </w:tr>
      <w:tr w14:paraId="5454FDDB"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FDB522F" w14:textId="77777777">
            <w:pPr>
              <w:pStyle w:val="LTableTextAbt"/>
              <w:ind w:hanging="15"/>
            </w:pPr>
            <w:r>
              <w:t>Solstice® system (trans-1-chloro-3,3,</w:t>
            </w:r>
            <w:r w:rsidR="003B1819">
              <w:t>3-trifluoro</w:t>
            </w:r>
            <w:r>
              <w:t>propen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806767" w:rsidP="00CB1C05" w14:paraId="4BECBE7F" w14:textId="77777777">
            <w:pPr>
              <w:pStyle w:val="LTableTextAbt"/>
              <w:ind w:hanging="15"/>
            </w:pPr>
            <w:r w:rsidRPr="00B170D5">
              <w:t xml:space="preserve">An OTVD uses heated solvent in the liquid and/or vapor phase. </w:t>
            </w:r>
            <w:r>
              <w:t>For these cleaning methods, trans-1-chloro-3,3,</w:t>
            </w:r>
            <w:r w:rsidR="003B1819">
              <w:t>3-trifluoro</w:t>
            </w:r>
            <w:r>
              <w:t>propene is</w:t>
            </w:r>
            <w:r w:rsidRPr="00B170D5">
              <w:t xml:space="preserve"> the solvent. An OTVD may or may not have a cover. </w:t>
            </w:r>
            <w:r>
              <w:t>Because Solstice® has a low boiling point, the specifically designed OTVD</w:t>
            </w:r>
            <w:r w:rsidRPr="00B170D5">
              <w:t xml:space="preserve"> may be characterized by the equipment supplier using terms like “well-sealed” or having “minimal solvent emissions.” </w:t>
            </w:r>
            <w:r>
              <w:t>Since trans-1-chloro-3,3,</w:t>
            </w:r>
            <w:r w:rsidR="003B1819">
              <w:t>3-trifluoro</w:t>
            </w:r>
            <w:r>
              <w:t xml:space="preserve">propene blends are volatile and more expensive, it is very unlikely to be used as a “drop-in” in OTVDs currently in use for chlorinated or brominated solvents. </w:t>
            </w:r>
          </w:p>
        </w:tc>
      </w:tr>
      <w:tr w14:paraId="7F2A8EB0"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B9B8DBA" w14:textId="77777777">
            <w:pPr>
              <w:pStyle w:val="LTableTextAbt"/>
              <w:ind w:hanging="15"/>
            </w:pPr>
            <w:r>
              <w:t>OTVD for Low boiling point (&lt;100C) Alcohol or other flammable</w:t>
            </w:r>
          </w:p>
        </w:tc>
        <w:tc>
          <w:tcPr>
            <w:tcW w:w="9630" w:type="dxa"/>
            <w:vMerge w:val="restart"/>
            <w:tcBorders>
              <w:top w:val="single" w:sz="4" w:space="0" w:color="auto"/>
              <w:left w:val="single" w:sz="4" w:space="0" w:color="auto"/>
              <w:right w:val="single" w:sz="4" w:space="0" w:color="auto"/>
            </w:tcBorders>
            <w:shd w:val="clear" w:color="auto" w:fill="auto"/>
          </w:tcPr>
          <w:p w:rsidR="00806767" w:rsidP="00CB1C05" w14:paraId="79990A3C" w14:textId="77777777">
            <w:pPr>
              <w:pStyle w:val="LTableTextAbt"/>
              <w:ind w:hanging="15"/>
            </w:pPr>
            <w:r w:rsidRPr="00BA328A">
              <w:t>These systems are vapor degreasers where engineering controls have been employed to eliminate ignition and oxidation sources in order to ensure that flammable liquids can be used.</w:t>
            </w:r>
            <w:r>
              <w:t xml:space="preserve"> They are certified to meet fire protection standards. Examples of low </w:t>
            </w:r>
            <w:r w:rsidR="001A2093">
              <w:t>Flashpoint</w:t>
            </w:r>
            <w:r>
              <w:t xml:space="preserve"> solvents include simple alcohols like methanol, ethanol, and propanol. An azeotrope of cyclohexane with isopropanol has also been used. The most common very low </w:t>
            </w:r>
            <w:r w:rsidR="001A2093">
              <w:t>Flashpoint</w:t>
            </w:r>
            <w:r>
              <w:t xml:space="preserve"> solvent is acetone. It should be noted that, </w:t>
            </w:r>
            <w:r w:rsidR="00185015">
              <w:t>except for</w:t>
            </w:r>
            <w:r>
              <w:t xml:space="preserve"> acetone, these other solvents are considered to be VOCs, and have restrictions in areas of poor air quality.</w:t>
            </w:r>
          </w:p>
        </w:tc>
      </w:tr>
      <w:tr w14:paraId="0528DCA3"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1EB0EF8C" w14:textId="77777777">
            <w:pPr>
              <w:pStyle w:val="LTableTextAbt"/>
              <w:ind w:hanging="15"/>
            </w:pPr>
            <w:r>
              <w:t xml:space="preserve">OTVD for Very low </w:t>
            </w:r>
            <w:r w:rsidR="001A2093">
              <w:t>Flashpoint</w:t>
            </w:r>
            <w:r>
              <w:t xml:space="preserve"> (&lt;0C) solvent</w:t>
            </w:r>
          </w:p>
        </w:tc>
        <w:tc>
          <w:tcPr>
            <w:tcW w:w="9630" w:type="dxa"/>
            <w:vMerge/>
            <w:tcBorders>
              <w:left w:val="single" w:sz="4" w:space="0" w:color="auto"/>
              <w:bottom w:val="single" w:sz="4" w:space="0" w:color="auto"/>
              <w:right w:val="single" w:sz="4" w:space="0" w:color="auto"/>
            </w:tcBorders>
            <w:shd w:val="clear" w:color="auto" w:fill="auto"/>
          </w:tcPr>
          <w:p w:rsidR="00806767" w:rsidP="00CB1C05" w14:paraId="04E2A036" w14:textId="77777777">
            <w:pPr>
              <w:pStyle w:val="LTableTextAbt"/>
              <w:ind w:hanging="15"/>
            </w:pPr>
          </w:p>
        </w:tc>
      </w:tr>
      <w:tr w14:paraId="4FE41BEF"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BA5025B" w14:textId="77777777">
            <w:pPr>
              <w:pStyle w:val="LTableTextAbt"/>
              <w:ind w:hanging="15"/>
            </w:pPr>
            <w:r>
              <w:t>EVD for High Boiling Point Combustibles (&gt;100C) Hydrocarbons and Alcohol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806767" w:rsidP="00CB1C05" w14:paraId="545805D2" w14:textId="77777777">
            <w:pPr>
              <w:pStyle w:val="LTableTextAbt"/>
              <w:ind w:hanging="15"/>
            </w:pPr>
            <w:r w:rsidRPr="00BF4243">
              <w:t>These are systems containing combustible (</w:t>
            </w:r>
            <w:r w:rsidR="001A2093">
              <w:t>Flashpoint</w:t>
            </w:r>
            <w:r w:rsidRPr="00BF4243">
              <w:t xml:space="preserve"> &gt; 37.8C) solvents, with boiling points greater than 100C. The solvents in current use are either medium chain (~10-12 carbons) iso-paraffins or those that are called “modified alcohols”, such as iso-propanol connected to a butane (4-carbon) chain. Because the primary concern is reducing flammability concerns rather than toxic exposure, these systems</w:t>
            </w:r>
            <w:r>
              <w:t xml:space="preserve"> are likely to</w:t>
            </w:r>
            <w:r w:rsidRPr="00BF4243">
              <w:t xml:space="preserve"> be the same as airless degreasers but need not be designed to completely eliminate </w:t>
            </w:r>
            <w:r>
              <w:t xml:space="preserve">the emissions to the degree required from chlorinated and brominated solvents. </w:t>
            </w:r>
          </w:p>
        </w:tc>
      </w:tr>
      <w:tr w14:paraId="2A986936"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7D108712" w14:textId="77777777">
            <w:pPr>
              <w:pStyle w:val="LTableTextAbt"/>
              <w:ind w:hanging="15"/>
            </w:pPr>
            <w:r>
              <w:t>Co-Solvent, Bi-Solvent</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806767" w:rsidP="00CB1C05" w14:paraId="7E1AC947" w14:textId="77777777">
            <w:pPr>
              <w:pStyle w:val="LTableTextAbt"/>
              <w:ind w:hanging="15"/>
            </w:pPr>
            <w:r>
              <w:t xml:space="preserve">These are systems that use two organic solvents. For the purposes of this analysis, the terms Co-Solvent and Bi-Solvent are interchangeable. In some cases, the cleaning agent (sometimes referred to as the solvating agent) is in one chamber and the rinsing agent (sometimes referred to as the displacement agent) is in a second tank and is used sequentially.  In other designs, the washing step is a mixture of cleaning agent and displacement agent. </w:t>
            </w:r>
          </w:p>
          <w:p w:rsidR="00806767" w:rsidP="00CB1C05" w14:paraId="64A89FDA" w14:textId="77777777">
            <w:pPr>
              <w:pStyle w:val="LTableTextAbt"/>
              <w:ind w:hanging="15"/>
            </w:pPr>
          </w:p>
          <w:p w:rsidR="00806767" w:rsidRPr="00591288" w:rsidP="00CB1C05" w14:paraId="3409602A" w14:textId="77777777">
            <w:pPr>
              <w:pStyle w:val="LTableTextAbt"/>
              <w:rPr>
                <w:b/>
                <w:bCs w:val="0"/>
              </w:rPr>
            </w:pPr>
            <w:r>
              <w:rPr>
                <w:b/>
                <w:bCs w:val="0"/>
              </w:rPr>
              <w:t xml:space="preserve">Rinsing/displacement with </w:t>
            </w:r>
            <w:r w:rsidR="001A2093">
              <w:rPr>
                <w:b/>
                <w:bCs w:val="0"/>
              </w:rPr>
              <w:t>Flashpoint</w:t>
            </w:r>
            <w:r w:rsidRPr="009529DA">
              <w:rPr>
                <w:b/>
                <w:bCs w:val="0"/>
              </w:rPr>
              <w:t>-inerted trans</w:t>
            </w:r>
            <w:r>
              <w:rPr>
                <w:b/>
                <w:bCs w:val="0"/>
              </w:rPr>
              <w:t xml:space="preserve"> </w:t>
            </w:r>
            <w:r w:rsidRPr="009529DA">
              <w:rPr>
                <w:b/>
                <w:bCs w:val="0"/>
              </w:rPr>
              <w:t>DCE</w:t>
            </w:r>
          </w:p>
          <w:p w:rsidR="00806767" w:rsidP="00CB1C05" w14:paraId="66BAE94C" w14:textId="77777777">
            <w:pPr>
              <w:pStyle w:val="LTableTextAbt"/>
              <w:ind w:hanging="15"/>
            </w:pPr>
            <w:r>
              <w:t>Typically, a plant-based ester (such as a soy methyl ester</w:t>
            </w:r>
            <w:r w:rsidR="00185015">
              <w:t>)</w:t>
            </w:r>
            <w:r>
              <w:t xml:space="preserve"> is used as the cleaning or solvating agent. Nearly all current co-solvent or bi-solvent systems use </w:t>
            </w:r>
            <w:r w:rsidR="001A2093">
              <w:t>Flashpoint</w:t>
            </w:r>
            <w:r>
              <w:t>-inerted trans DCE as the displacement agent. The fluorinated inerting agents are also under scrutiny because of concerns about PFAS.</w:t>
            </w:r>
          </w:p>
          <w:p w:rsidR="00806767" w:rsidP="00CB1C05" w14:paraId="2B94F1BC" w14:textId="77777777">
            <w:pPr>
              <w:pStyle w:val="LTableTextAbt"/>
              <w:ind w:hanging="15"/>
              <w:rPr>
                <w:b/>
                <w:bCs w:val="0"/>
              </w:rPr>
            </w:pPr>
          </w:p>
          <w:p w:rsidR="00806767" w:rsidRPr="002B3A11" w:rsidP="00CB1C05" w14:paraId="0C0A8D12" w14:textId="77777777">
            <w:pPr>
              <w:pStyle w:val="LTableTextAbt"/>
              <w:ind w:hanging="15"/>
              <w:rPr>
                <w:b/>
                <w:bCs w:val="0"/>
              </w:rPr>
            </w:pPr>
            <w:r>
              <w:rPr>
                <w:b/>
                <w:bCs w:val="0"/>
              </w:rPr>
              <w:t xml:space="preserve">Rinsing/displacement with </w:t>
            </w:r>
            <w:r w:rsidRPr="002B3A11">
              <w:rPr>
                <w:b/>
                <w:bCs w:val="0"/>
              </w:rPr>
              <w:t>alcohol</w:t>
            </w:r>
            <w:r>
              <w:rPr>
                <w:b/>
                <w:bCs w:val="0"/>
              </w:rPr>
              <w:t xml:space="preserve"> (cost estimates do not reflect this possibility)</w:t>
            </w:r>
          </w:p>
          <w:p w:rsidR="00806767" w:rsidRPr="20346A98" w:rsidP="00CB1C05" w14:paraId="0BD2A1DE" w14:textId="77777777">
            <w:pPr>
              <w:pStyle w:val="LTableTextAbt"/>
              <w:ind w:hanging="15"/>
            </w:pPr>
            <w:r w:rsidRPr="002B3A11">
              <w:t xml:space="preserve">If ingredients of </w:t>
            </w:r>
            <w:r w:rsidR="001A2093">
              <w:t>Flashpoint</w:t>
            </w:r>
            <w:r w:rsidRPr="002B3A11">
              <w:t>-inerted trans</w:t>
            </w:r>
            <w:r>
              <w:t xml:space="preserve"> </w:t>
            </w:r>
            <w:r w:rsidRPr="002B3A11">
              <w:t>DCE were to become unavailable through regulatory actions or business decisions, co-solvent and bi-solvent systems are options. Barbara</w:t>
            </w:r>
            <w:r>
              <w:t xml:space="preserve"> Kanegsberg conducted cleaning</w:t>
            </w:r>
            <w:r w:rsidRPr="002B3A11">
              <w:t xml:space="preserve"> studies at Litton G</w:t>
            </w:r>
            <w:r>
              <w:t>uidance and Control Systems</w:t>
            </w:r>
            <w:r w:rsidRPr="002B3A11">
              <w:t xml:space="preserve"> in the late 1980s- early 1990s for what we now term safety/critical military applications</w:t>
            </w:r>
            <w:r>
              <w:t>.</w:t>
            </w:r>
            <w:r w:rsidRPr="002B3A11">
              <w:t xml:space="preserve"> </w:t>
            </w:r>
            <w:r>
              <w:t>C</w:t>
            </w:r>
            <w:r w:rsidRPr="002B3A11">
              <w:t xml:space="preserve">leaning </w:t>
            </w:r>
            <w:r>
              <w:t>was demonstrated</w:t>
            </w:r>
            <w:r w:rsidRPr="002B3A11">
              <w:t xml:space="preserve"> using cleaning agents such as d-limonene or </w:t>
            </w:r>
            <w:r>
              <w:t>high-boiling</w:t>
            </w:r>
            <w:r w:rsidRPr="002B3A11">
              <w:t xml:space="preserve"> hydrocarbon blen</w:t>
            </w:r>
            <w:r>
              <w:t>ds</w:t>
            </w:r>
            <w:r w:rsidRPr="002B3A11">
              <w:t xml:space="preserve"> followed by</w:t>
            </w:r>
            <w:r>
              <w:t xml:space="preserve"> repeated</w:t>
            </w:r>
            <w:r w:rsidRPr="002B3A11">
              <w:t xml:space="preserve"> rinsing with isopropyl alcohol.</w:t>
            </w:r>
            <w:r>
              <w:t xml:space="preserve"> The processes were more readily and consistently accomplished using perfluorocarbons which could not be used today. These processes involved manual cleaning by highly-specialized technicians along with 100% inspection</w:t>
            </w:r>
            <w:r w:rsidRPr="002B3A11">
              <w:t xml:space="preserve">. </w:t>
            </w:r>
            <w:r>
              <w:t>Because current bi</w:t>
            </w:r>
            <w:r w:rsidR="00185015">
              <w:t>-</w:t>
            </w:r>
            <w:r>
              <w:t xml:space="preserve">solvent and co-solvent processes involve </w:t>
            </w:r>
            <w:r w:rsidR="001A2093">
              <w:t>Flashpoint</w:t>
            </w:r>
            <w:r>
              <w:t>-inerted trans-DCE as the rinsing/displacement agent, a</w:t>
            </w:r>
            <w:r w:rsidRPr="002B3A11">
              <w:t xml:space="preserve">dditional process development, including testing, would be needed. Low </w:t>
            </w:r>
            <w:r w:rsidR="001A2093">
              <w:t>Flashpoint</w:t>
            </w:r>
            <w:r w:rsidRPr="002B3A11">
              <w:t xml:space="preserve"> cleaning systems would be needed </w:t>
            </w:r>
            <w:r w:rsidR="00185015">
              <w:t>which</w:t>
            </w:r>
            <w:r w:rsidRPr="002B3A11">
              <w:t xml:space="preserve"> would add to equipment costs.  </w:t>
            </w:r>
          </w:p>
        </w:tc>
      </w:tr>
      <w:tr w14:paraId="3AF685B6" w14:textId="77777777">
        <w:tblPrEx>
          <w:tblW w:w="12960" w:type="dxa"/>
          <w:tblLayout w:type="fixed"/>
          <w:tblLook w:val="04A0"/>
        </w:tblPrEx>
        <w:trPr>
          <w:trHeight w:val="2339"/>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340912DC" w14:textId="77777777">
            <w:pPr>
              <w:pStyle w:val="LTableTextAbt"/>
              <w:ind w:hanging="15"/>
            </w:pPr>
            <w:r>
              <w:t>High boiling, non-vacuum, non-rins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806767" w:rsidP="00CB1C05" w14:paraId="5B255E62" w14:textId="77777777">
            <w:pPr>
              <w:pStyle w:val="LTableTextAbt"/>
              <w:ind w:hanging="15"/>
            </w:pPr>
            <w:r>
              <w:t>This method is limited to a few general cleaning applications where cleaning agent residue could be tolerated. Examples of solvents used in such systems include d-limonene and soy methyl esters. The FP is above 37.8 deg C (100 deg F), so they would be considered not flammable by NFPA. Equipment would consist of a dip tank, most often but not necessarily heated. There could be ultrasonics or agitation. Depending on local regulations (notably those restricting VOC), there may or may not be a cover.  Examples:</w:t>
            </w:r>
          </w:p>
          <w:p w:rsidR="00806767" w:rsidP="00CB1C05" w14:paraId="43A2B4FC" w14:textId="77777777">
            <w:pPr>
              <w:pStyle w:val="LTableTextAbt"/>
              <w:numPr>
                <w:ilvl w:val="0"/>
                <w:numId w:val="67"/>
              </w:numPr>
            </w:pPr>
            <w:r>
              <w:t>D-limonene (aliphatic hydrocarbon classified as a cyclic monoterpene, the major component in oils from citrus rinds)</w:t>
            </w:r>
          </w:p>
          <w:p w:rsidR="00806767" w:rsidP="00CB1C05" w14:paraId="54060A27" w14:textId="77777777">
            <w:pPr>
              <w:pStyle w:val="LTableTextAbt"/>
              <w:numPr>
                <w:ilvl w:val="0"/>
                <w:numId w:val="67"/>
              </w:numPr>
              <w:ind w:left="1336" w:hanging="270"/>
            </w:pPr>
            <w:r>
              <w:t>Flashpoint 48</w:t>
            </w:r>
            <w:r w:rsidR="000A03A4">
              <w:t>⁰</w:t>
            </w:r>
            <w:r>
              <w:t>C</w:t>
            </w:r>
          </w:p>
          <w:p w:rsidR="00806767" w:rsidP="00CB1C05" w14:paraId="06C05582" w14:textId="77777777">
            <w:pPr>
              <w:pStyle w:val="LTableTextAbt"/>
              <w:numPr>
                <w:ilvl w:val="0"/>
                <w:numId w:val="67"/>
              </w:numPr>
              <w:ind w:left="1336" w:hanging="270"/>
            </w:pPr>
            <w:r>
              <w:t>boiling point 176</w:t>
            </w:r>
            <w:r w:rsidR="000A03A4">
              <w:t>⁰</w:t>
            </w:r>
            <w:r>
              <w:t>C</w:t>
            </w:r>
          </w:p>
          <w:p w:rsidR="00806767" w:rsidP="00CB1C05" w14:paraId="1B9D1FD0" w14:textId="77777777">
            <w:pPr>
              <w:pStyle w:val="LTableTextAbt"/>
              <w:numPr>
                <w:ilvl w:val="0"/>
                <w:numId w:val="67"/>
              </w:numPr>
            </w:pPr>
            <w:r>
              <w:t>Methyl Soyate (a mixture of long-chain, typically 16-18 carbons, fatty acid methyl esters)</w:t>
            </w:r>
          </w:p>
          <w:p w:rsidR="00806767" w:rsidP="00CB1C05" w14:paraId="75DA4241" w14:textId="77777777">
            <w:pPr>
              <w:pStyle w:val="LTableTextAbt"/>
              <w:numPr>
                <w:ilvl w:val="0"/>
                <w:numId w:val="67"/>
              </w:numPr>
              <w:ind w:left="1336" w:hanging="270"/>
            </w:pPr>
            <w:r>
              <w:t>Flashpoint 130</w:t>
            </w:r>
            <w:r w:rsidRPr="000A03A4" w:rsidR="000A03A4">
              <w:t>⁰</w:t>
            </w:r>
            <w:r>
              <w:t>C</w:t>
            </w:r>
          </w:p>
          <w:p w:rsidR="00806767" w:rsidRPr="20346A98" w:rsidP="00CB1C05" w14:paraId="512CB3B2" w14:textId="77777777">
            <w:pPr>
              <w:pStyle w:val="LTableTextAbt"/>
              <w:numPr>
                <w:ilvl w:val="0"/>
                <w:numId w:val="67"/>
              </w:numPr>
              <w:ind w:left="1336" w:hanging="270"/>
            </w:pPr>
            <w:r>
              <w:t>boiling point 200</w:t>
            </w:r>
            <w:r w:rsidR="000A03A4">
              <w:t>⁰</w:t>
            </w:r>
            <w:r>
              <w:t>C</w:t>
            </w:r>
          </w:p>
        </w:tc>
      </w:tr>
      <w:tr w14:paraId="71DD3207"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1E746CFD" w14:textId="77777777">
            <w:pPr>
              <w:pStyle w:val="LTableTextAbt"/>
              <w:ind w:hanging="15"/>
            </w:pPr>
            <w:r>
              <w:t>Semi-Aqueou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806767" w:rsidRPr="20346A98" w:rsidP="00CB1C05" w14:paraId="7385DF87" w14:textId="77777777">
            <w:pPr>
              <w:pStyle w:val="LTableTextAbt"/>
              <w:ind w:hanging="15"/>
            </w:pPr>
            <w:r w:rsidRPr="00F93CA3">
              <w:t>A semi-aqueous cleaning process consists of a water-miscible blend, with high solvent concentration (including emulsions), used as an immersion or spray followed by an aqueous rinse</w:t>
            </w:r>
            <w:r>
              <w:t xml:space="preserve"> (</w:t>
            </w:r>
            <w:r w:rsidRPr="00F93CA3">
              <w:t>see the description of aqueous process</w:t>
            </w:r>
            <w:r>
              <w:t>)</w:t>
            </w:r>
            <w:r w:rsidRPr="00F93CA3">
              <w:t>. Some semi-aqueous processes are referred to as aqueous (by the supplier of cleaning agent, or cleaning equipment, or by the end-user</w:t>
            </w:r>
            <w:r>
              <w:t>, in part because there is not a clear demarcation of the line between an aqueous additive package and a water-rinseable solvent.  Equipment costs are high. Carryover of solvent into the rinse tank can be a problem.</w:t>
            </w:r>
          </w:p>
        </w:tc>
      </w:tr>
      <w:tr w14:paraId="6B7306C2"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4DD53DA3" w14:textId="77777777">
            <w:pPr>
              <w:pStyle w:val="LTableTextAbt"/>
              <w:ind w:hanging="15"/>
            </w:pPr>
            <w:r>
              <w:t>Aqueous Cleaning</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8AA833D" w14:textId="77777777">
            <w:pPr>
              <w:pStyle w:val="LTableTextAbt"/>
              <w:ind w:hanging="15"/>
            </w:pPr>
            <w:r>
              <w:t>Aqueous cleaning involves washing with a cleaning agent that could be water alone but that typically contains organic and inorganic chemistry. The quality of the water and the amount of water used is highly variable. Depending on the application, the water quality can range from tap water to purified water, for example, de-ionized or reverse osmosis.</w:t>
            </w:r>
          </w:p>
          <w:p w:rsidR="00806767" w:rsidP="00CB1C05" w14:paraId="107979A7" w14:textId="77777777">
            <w:pPr>
              <w:pStyle w:val="LTableTextAbt"/>
              <w:ind w:hanging="15"/>
            </w:pPr>
          </w:p>
          <w:p w:rsidR="00806767" w:rsidP="00CB1C05" w14:paraId="1F3CC1E1" w14:textId="77777777">
            <w:pPr>
              <w:pStyle w:val="LTableTextAbt"/>
              <w:ind w:hanging="15"/>
            </w:pPr>
            <w:r>
              <w:t>Aqueous formulations vary in their composition (organic and inorganic additives), the pH, and the concentration at which they are used. What is described as an aqueous process may actually be a semi-aqueous process, in large part because it has become more acceptable to avoid the concept of using any organic solvent for cleaning.</w:t>
            </w:r>
          </w:p>
          <w:p w:rsidR="00806767" w:rsidP="00CB1C05" w14:paraId="78E68FC7" w14:textId="77777777">
            <w:pPr>
              <w:pStyle w:val="LTableTextAbt"/>
              <w:ind w:hanging="15"/>
            </w:pPr>
          </w:p>
          <w:p w:rsidR="00806767" w:rsidP="00CB1C05" w14:paraId="4026CA97" w14:textId="77777777">
            <w:pPr>
              <w:pStyle w:val="LTableTextAbt"/>
              <w:ind w:hanging="15"/>
            </w:pPr>
            <w:r>
              <w:t xml:space="preserve">Heat and various types of cleaning action like ultrasonics, underwater agitation (like a jacuzzi or tubulation) may be used to enhance cleaning. In most instances there is significant amount of rinsing with water to displace the cleaning agent. In some instances, the rinse water may include chemicals (rust preventative (RP)) to forestall corrosion. Depending on the substrate to be cleaned and the end-use of the product, there is most often a drying step. In our model for cost comparison, we have used a wash tank followed by rinse tanks followed by a drying chamber. While we have used immersion tanks as a model to describe the aqueous process to allow comparison among the cleaning processes, in fact there is an enormous variability in aqueous cleaning processes and aqueous cleaning equipment. </w:t>
            </w:r>
          </w:p>
          <w:p w:rsidR="00806767" w:rsidP="00CB1C05" w14:paraId="2B36E217" w14:textId="77777777">
            <w:pPr>
              <w:pStyle w:val="LTableTextAbt"/>
              <w:ind w:hanging="15"/>
            </w:pPr>
          </w:p>
          <w:p w:rsidR="00806767" w:rsidRPr="20346A98" w:rsidP="00CB1C05" w14:paraId="738C6106" w14:textId="77777777">
            <w:pPr>
              <w:pStyle w:val="LTableTextAbt"/>
              <w:ind w:hanging="15"/>
            </w:pPr>
            <w:r>
              <w:t>The cost analyses generally consider aqueous systems to consist of one or two wash tanks followed by rinse tanks and a dryer. Here are a few non-encompassing examples of aqueous cleaning equipment that are not a sequence of cleaning tanks. For general cleaning applications, cleaning agent may be applied to the part either by spray or immersion. Rinsing, if it occurs may be as simple as holding the part under a tap and rinsing all residue down the drain. In some metal cleaning, the part may be washed in a spray chamber, with or without rinsing. Where rinsing occurs, it may be accomplished by placing the part over a grate and spraying water on it. Drying may not be necessary. In-line aqueous cleaning equipment is widely used to remove “no-clean” (low residue) flux from electronics assemblies, post-soldering. The cleaning action (washing and rinsing) typically involves spray-in-air. There are wash, rinse, and drying chambers. In some applications such as in some hybrid cleaning water (and/or an aqueous cleaner) is introduced into a chamber containing the parts to be cleaned. Ultrasonic cleaning and/or in cyclic cavitation (cyclic nucleation) may be used to enhance cleaning.</w:t>
            </w:r>
          </w:p>
        </w:tc>
      </w:tr>
      <w:tr w14:paraId="274118D2"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36D729C0" w14:textId="77777777">
            <w:pPr>
              <w:pStyle w:val="LTableTextAbt"/>
              <w:ind w:hanging="15"/>
            </w:pPr>
            <w:r>
              <w:t>Hybrid system (e.g., Inventec, HEMO)</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77698C87" w14:textId="77777777">
            <w:pPr>
              <w:pStyle w:val="LTableTextAbt"/>
              <w:ind w:hanging="15"/>
            </w:pPr>
            <w:r w:rsidRPr="00AA03CA">
              <w:t xml:space="preserve">Hybrid systems use two or more cleaning methods in a single piece of cleaning equipment. Sometimes, the parts are cleaned in a single chamber and cleaning solutions are introduced. Other </w:t>
            </w:r>
            <w:r>
              <w:t>systems use</w:t>
            </w:r>
            <w:r w:rsidRPr="00AA03CA">
              <w:t xml:space="preserve"> sequential chambers. One equipment manufacturer described the use of an aqueous cleaning step but with a solvent rinse. This would be distinguished from a semi-aqueous process where the high-solvent cleaner is used for washing and water used for rinsing. As contrasted with co-solvent or bi-solvent systems, hybrid systems, in our definition, use an aqueous process as one of the methods, either sequentially or together as an emulsion. </w:t>
            </w:r>
          </w:p>
        </w:tc>
      </w:tr>
    </w:tbl>
    <w:p w:rsidR="00806767" w:rsidP="00CB1C05" w14:paraId="0761FAD9" w14:textId="77777777">
      <w:pPr>
        <w:pStyle w:val="BodyText"/>
        <w:rPr>
          <w:highlight w:val="yellow"/>
        </w:rPr>
        <w:sectPr w:rsidSect="00CB1C05">
          <w:type w:val="nextColumn"/>
          <w:pgSz w:w="15840" w:h="12240" w:orient="landscape"/>
          <w:pgMar w:top="1440" w:right="1440" w:bottom="1440" w:left="1440" w:header="720" w:footer="720" w:gutter="0"/>
          <w:lnNumType w:countBy="1" w:restart="continuous"/>
          <w:pgNumType w:chapStyle="1"/>
          <w:cols w:space="720"/>
          <w:docGrid w:linePitch="360"/>
        </w:sectPr>
      </w:pPr>
    </w:p>
    <w:p w:rsidR="00806767" w:rsidP="00CB1C05" w14:paraId="54E1000B" w14:textId="77777777">
      <w:pPr>
        <w:pStyle w:val="BodyText"/>
      </w:pPr>
      <w:r>
        <w:t>The critical cleaning experts provided two sets of estimates that they described as “optimistic” and “realistic”. The “realistic” estimates accounted for additional trial and error in identifying and implementing the new cleaning processes and these are the estimates presented and used in this economic analysis.</w:t>
      </w:r>
    </w:p>
    <w:p w:rsidR="00806767" w:rsidP="00CB1C05" w14:paraId="56CB7C16" w14:textId="77777777">
      <w:pPr>
        <w:pStyle w:val="BodyText"/>
      </w:pPr>
      <w:r>
        <w:t xml:space="preserve">The categories of costs presented in </w:t>
      </w:r>
      <w:r w:rsidR="00BD1879">
        <w:fldChar w:fldCharType="begin" w:fldLock="1"/>
      </w:r>
      <w:r w:rsidR="00BD1879">
        <w:instrText xml:space="preserve"> REF _Ref135210481 \h </w:instrText>
      </w:r>
      <w:r w:rsidR="00BD1879">
        <w:fldChar w:fldCharType="separate"/>
      </w:r>
      <w:r w:rsidRPr="005C74DF" w:rsidR="0092222B">
        <w:t xml:space="preserve">Table </w:t>
      </w:r>
      <w:r w:rsidR="0092222B">
        <w:rPr>
          <w:noProof/>
        </w:rPr>
        <w:t>7</w:t>
      </w:r>
      <w:r w:rsidR="0092222B">
        <w:noBreakHyphen/>
      </w:r>
      <w:r w:rsidR="0092222B">
        <w:rPr>
          <w:noProof/>
        </w:rPr>
        <w:t>19</w:t>
      </w:r>
      <w:r w:rsidR="00BD1879">
        <w:fldChar w:fldCharType="end"/>
      </w:r>
      <w:r w:rsidR="00BD1879">
        <w:t xml:space="preserve"> </w:t>
      </w:r>
      <w:r>
        <w:t xml:space="preserve">were considered in the analysis. </w:t>
      </w:r>
    </w:p>
    <w:tbl>
      <w:tblPr>
        <w:tblW w:w="5000" w:type="pct"/>
        <w:tblLook w:val="04A0"/>
      </w:tblPr>
      <w:tblGrid>
        <w:gridCol w:w="9360"/>
      </w:tblGrid>
      <w:tr w14:paraId="3DE63B5D" w14:textId="77777777">
        <w:tblPrEx>
          <w:tblW w:w="5000" w:type="pct"/>
          <w:tblLook w:val="04A0"/>
        </w:tblPrEx>
        <w:trPr>
          <w:trHeight w:val="180"/>
          <w:tblHeader/>
        </w:trPr>
        <w:tc>
          <w:tcPr>
            <w:tcW w:w="5000" w:type="pct"/>
            <w:tcBorders>
              <w:bottom w:val="single" w:sz="4" w:space="0" w:color="auto"/>
            </w:tcBorders>
            <w:shd w:val="clear" w:color="auto" w:fill="auto"/>
            <w:vAlign w:val="center"/>
          </w:tcPr>
          <w:p w:rsidR="00806767" w:rsidRPr="004C1EED" w:rsidP="00CB1C05" w14:paraId="57644CE1" w14:textId="77777777">
            <w:pPr>
              <w:pStyle w:val="TableTitleA"/>
            </w:pPr>
            <w:bookmarkStart w:id="1004" w:name="_Ref135210481"/>
            <w:bookmarkStart w:id="1005" w:name="_Ref138938131"/>
            <w:bookmarkStart w:id="1006" w:name="_Toc139006762"/>
            <w:bookmarkStart w:id="1007" w:name="_Toc139036156"/>
            <w:bookmarkStart w:id="1008" w:name="_Toc147493420"/>
            <w:bookmarkStart w:id="1009" w:name="_Toc165379652"/>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9</w:t>
            </w:r>
            <w:r w:rsidR="00BC4B5D">
              <w:rPr>
                <w:noProof/>
              </w:rPr>
              <w:fldChar w:fldCharType="end"/>
            </w:r>
            <w:bookmarkEnd w:id="1004"/>
            <w:r w:rsidRPr="005C74DF">
              <w:t xml:space="preserve">: </w:t>
            </w:r>
            <w:r>
              <w:t>Categories of Costs Considered in the Vapor Degreasing Cost Analysis</w:t>
            </w:r>
            <w:bookmarkEnd w:id="1005"/>
            <w:bookmarkEnd w:id="1006"/>
            <w:bookmarkEnd w:id="1007"/>
            <w:bookmarkEnd w:id="1008"/>
            <w:bookmarkEnd w:id="1009"/>
          </w:p>
        </w:tc>
      </w:tr>
      <w:tr w14:paraId="073CB5F6" w14:textId="77777777">
        <w:tblPrEx>
          <w:tblW w:w="5000" w:type="pct"/>
          <w:tblLook w:val="04A0"/>
        </w:tblPrEx>
        <w:trPr>
          <w:trHeight w:val="570"/>
          <w:tblHeader/>
        </w:trPr>
        <w:tc>
          <w:tcPr>
            <w:tcW w:w="5000"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448040A4" w14:textId="77777777">
            <w:pPr>
              <w:pStyle w:val="TableSubtitle"/>
              <w:jc w:val="left"/>
            </w:pPr>
            <w:r>
              <w:t>Cost Categories Considered</w:t>
            </w:r>
          </w:p>
        </w:tc>
      </w:tr>
      <w:tr w14:paraId="65B0DC6B"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F1D64CD" w14:textId="77777777">
            <w:pPr>
              <w:pStyle w:val="LTableTextAbt"/>
              <w:ind w:hanging="15"/>
            </w:pPr>
            <w:r>
              <w:t xml:space="preserve">Process Development for Identifying and Implementing the Alternative Cleaning Process (section </w:t>
            </w:r>
            <w:r>
              <w:fldChar w:fldCharType="begin" w:fldLock="1"/>
            </w:r>
            <w:r>
              <w:instrText xml:space="preserve"> REF _Ref135378946 \r \h </w:instrText>
            </w:r>
            <w:r>
              <w:fldChar w:fldCharType="separate"/>
            </w:r>
            <w:r w:rsidR="0092222B">
              <w:t>7.8.1</w:t>
            </w:r>
            <w:r>
              <w:fldChar w:fldCharType="end"/>
            </w:r>
            <w:r>
              <w:t>)</w:t>
            </w:r>
          </w:p>
        </w:tc>
      </w:tr>
      <w:tr w14:paraId="5123D81E"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D04EDCE" w14:textId="77777777">
            <w:pPr>
              <w:pStyle w:val="LTableTextAbt"/>
              <w:ind w:hanging="15"/>
            </w:pPr>
            <w:r>
              <w:t xml:space="preserve">Initial Capital Costs for New Machine (section </w:t>
            </w:r>
            <w:r>
              <w:fldChar w:fldCharType="begin" w:fldLock="1"/>
            </w:r>
            <w:r>
              <w:instrText xml:space="preserve"> REF _Ref135378948 \r \h </w:instrText>
            </w:r>
            <w:r>
              <w:fldChar w:fldCharType="separate"/>
            </w:r>
            <w:r w:rsidR="0092222B">
              <w:t>7.8.2</w:t>
            </w:r>
            <w:r>
              <w:fldChar w:fldCharType="end"/>
            </w:r>
            <w:r>
              <w:t>)</w:t>
            </w:r>
          </w:p>
        </w:tc>
      </w:tr>
      <w:tr w14:paraId="597B794D"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726E065" w14:textId="77777777">
            <w:pPr>
              <w:pStyle w:val="LTableTextAbt"/>
              <w:ind w:hanging="15"/>
            </w:pPr>
            <w:r>
              <w:t xml:space="preserve">Initial Capital Costs aside from New Machine (section </w:t>
            </w:r>
            <w:r>
              <w:fldChar w:fldCharType="begin" w:fldLock="1"/>
            </w:r>
            <w:r>
              <w:instrText xml:space="preserve"> REF _Ref135378949 \r \h </w:instrText>
            </w:r>
            <w:r>
              <w:fldChar w:fldCharType="separate"/>
            </w:r>
            <w:r w:rsidR="0092222B">
              <w:t>7.8.3</w:t>
            </w:r>
            <w:r>
              <w:fldChar w:fldCharType="end"/>
            </w:r>
            <w:r>
              <w:t>)</w:t>
            </w:r>
          </w:p>
        </w:tc>
      </w:tr>
      <w:tr w14:paraId="461771AB"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70E96D6A" w14:textId="77777777">
            <w:pPr>
              <w:pStyle w:val="LTableTextAbt"/>
              <w:ind w:hanging="15"/>
            </w:pPr>
            <w:r>
              <w:t xml:space="preserve">Cleaning Agent Costs (section </w:t>
            </w:r>
            <w:r>
              <w:fldChar w:fldCharType="begin" w:fldLock="1"/>
            </w:r>
            <w:r>
              <w:instrText xml:space="preserve"> REF _Ref135378951 \r \h </w:instrText>
            </w:r>
            <w:r>
              <w:fldChar w:fldCharType="separate"/>
            </w:r>
            <w:r w:rsidR="0092222B">
              <w:t>7.8.4</w:t>
            </w:r>
            <w:r>
              <w:fldChar w:fldCharType="end"/>
            </w:r>
            <w:r>
              <w:t>)</w:t>
            </w:r>
          </w:p>
        </w:tc>
      </w:tr>
      <w:tr w14:paraId="568B7F4B"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0C709832" w14:textId="77777777">
            <w:pPr>
              <w:pStyle w:val="LTableTextAbt"/>
              <w:ind w:hanging="15"/>
            </w:pPr>
            <w:r>
              <w:t xml:space="preserve">Waste Disposal Costs (section </w:t>
            </w:r>
            <w:r>
              <w:fldChar w:fldCharType="begin" w:fldLock="1"/>
            </w:r>
            <w:r>
              <w:instrText xml:space="preserve"> REF _Ref135378952 \r \h </w:instrText>
            </w:r>
            <w:r>
              <w:fldChar w:fldCharType="separate"/>
            </w:r>
            <w:r w:rsidR="0092222B">
              <w:t>7.8.5</w:t>
            </w:r>
            <w:r>
              <w:fldChar w:fldCharType="end"/>
            </w:r>
            <w:r>
              <w:t>)</w:t>
            </w:r>
          </w:p>
        </w:tc>
      </w:tr>
      <w:tr w14:paraId="39221D0B"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409F44E0" w14:textId="77777777">
            <w:pPr>
              <w:pStyle w:val="LTableTextAbt"/>
              <w:ind w:hanging="15"/>
            </w:pPr>
            <w:r>
              <w:t xml:space="preserve">Annual Maintenance Costs (section </w:t>
            </w:r>
            <w:r>
              <w:fldChar w:fldCharType="begin" w:fldLock="1"/>
            </w:r>
            <w:r>
              <w:instrText xml:space="preserve"> REF _Ref135378954 \r \h </w:instrText>
            </w:r>
            <w:r>
              <w:fldChar w:fldCharType="separate"/>
            </w:r>
            <w:r w:rsidR="0092222B">
              <w:t>7.8.6</w:t>
            </w:r>
            <w:r>
              <w:fldChar w:fldCharType="end"/>
            </w:r>
            <w:r>
              <w:t>)</w:t>
            </w:r>
          </w:p>
        </w:tc>
      </w:tr>
      <w:tr w14:paraId="41B9AB3A"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6CC0F666" w14:textId="77777777">
            <w:pPr>
              <w:pStyle w:val="LTableTextAbt"/>
              <w:ind w:hanging="15"/>
            </w:pPr>
            <w:r>
              <w:t xml:space="preserve">Annual Labor Costs (section </w:t>
            </w:r>
            <w:r>
              <w:fldChar w:fldCharType="begin" w:fldLock="1"/>
            </w:r>
            <w:r>
              <w:instrText xml:space="preserve"> REF _Ref135378955 \r \h </w:instrText>
            </w:r>
            <w:r>
              <w:fldChar w:fldCharType="separate"/>
            </w:r>
            <w:r w:rsidR="0092222B">
              <w:t>7.8.7</w:t>
            </w:r>
            <w:r>
              <w:fldChar w:fldCharType="end"/>
            </w:r>
            <w:r>
              <w:t>)</w:t>
            </w:r>
          </w:p>
        </w:tc>
      </w:tr>
      <w:tr w14:paraId="69E685E6"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0AEAB9CC" w14:textId="77777777">
            <w:pPr>
              <w:pStyle w:val="LTableTextAbt"/>
              <w:ind w:hanging="15"/>
            </w:pPr>
            <w:r>
              <w:t xml:space="preserve">Electrical Costs (section </w:t>
            </w:r>
            <w:r>
              <w:fldChar w:fldCharType="begin" w:fldLock="1"/>
            </w:r>
            <w:r>
              <w:instrText xml:space="preserve"> REF _Ref135378956 \r \h </w:instrText>
            </w:r>
            <w:r>
              <w:fldChar w:fldCharType="separate"/>
            </w:r>
            <w:r w:rsidR="0092222B">
              <w:t>7.8.8</w:t>
            </w:r>
            <w:r>
              <w:fldChar w:fldCharType="end"/>
            </w:r>
            <w:r>
              <w:t>)</w:t>
            </w:r>
          </w:p>
        </w:tc>
      </w:tr>
      <w:tr w14:paraId="13BE0024"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4BABAAA3" w14:textId="77777777">
            <w:pPr>
              <w:pStyle w:val="LTableTextAbt"/>
              <w:ind w:hanging="15"/>
            </w:pPr>
            <w:r>
              <w:t xml:space="preserve">Additional Floorspace (section </w:t>
            </w:r>
            <w:r>
              <w:fldChar w:fldCharType="begin" w:fldLock="1"/>
            </w:r>
            <w:r>
              <w:instrText xml:space="preserve"> REF _Ref135378958 \r \h </w:instrText>
            </w:r>
            <w:r>
              <w:fldChar w:fldCharType="separate"/>
            </w:r>
            <w:r w:rsidR="0092222B">
              <w:t>7.8.9</w:t>
            </w:r>
            <w:r>
              <w:fldChar w:fldCharType="end"/>
            </w:r>
            <w:r>
              <w:t>)</w:t>
            </w:r>
          </w:p>
        </w:tc>
      </w:tr>
    </w:tbl>
    <w:p w:rsidR="00806767" w:rsidP="00CB1C05" w14:paraId="7B181F25" w14:textId="77777777">
      <w:pPr>
        <w:pStyle w:val="BodyText"/>
      </w:pPr>
    </w:p>
    <w:p w:rsidR="00806767" w:rsidRPr="00FD602B" w:rsidP="00CB1C05" w14:paraId="676FC5E0" w14:textId="77777777">
      <w:pPr>
        <w:pStyle w:val="BodyText"/>
      </w:pPr>
      <w:r w:rsidRPr="00FD602B">
        <w:t xml:space="preserve">EPA developed estimates of the baseline mix of cleaning categories by using the </w:t>
      </w:r>
      <w:r>
        <w:t>17</w:t>
      </w:r>
      <w:r w:rsidRPr="00FD602B">
        <w:t xml:space="preserve"> sites </w:t>
      </w:r>
      <w:r>
        <w:t xml:space="preserve">using </w:t>
      </w:r>
      <w:r w:rsidR="00F62BFF">
        <w:t>PCE</w:t>
      </w:r>
      <w:r>
        <w:t xml:space="preserve"> for vapor degreasing in the identified </w:t>
      </w:r>
      <w:r w:rsidRPr="00FD602B">
        <w:t xml:space="preserve">in </w:t>
      </w:r>
      <w:r>
        <w:t xml:space="preserve">the National Emissions Inventory </w:t>
      </w:r>
      <w:r w:rsidRPr="006D0935">
        <w:t>(</w:t>
      </w:r>
      <w:hyperlink w:anchor="_ENREF_84" w:tooltip="U.S. Environmental Protection Agency (EPA), 2020 #15" w:history="1">
        <w:r w:rsidRPr="006D0935" w:rsidR="00414172">
          <w:fldChar w:fldCharType="begin" w:fldLock="1"/>
        </w:r>
        <w:r w:rsidR="00414172">
          <w:instrText xml:space="preserve"> ADDIN EN.CITE &lt;EndNote&gt;&lt;Cite ExcludeAuth="1"&gt;&lt;Author&gt;U.S. Environmental Protection Agency (EPA)&lt;/Author&gt;&lt;Year&gt;2020&lt;/Year&gt;&lt;RecNum&gt;15&lt;/RecNum&gt;&lt;Prefix&gt;EPA &lt;/Prefix&gt;&lt;DisplayText&gt;EPA 2020a&lt;/DisplayText&gt;&lt;record&gt;&lt;rec-number&gt;15&lt;/rec-number&gt;&lt;foreign-keys&gt;&lt;key app="EN" db-id="52wf2wf0o0rv01e9dzo52td80t0590tp2fwd" timestamp="1714499636"&gt;15&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414172">
          <w:fldChar w:fldCharType="separate"/>
        </w:r>
        <w:r w:rsidR="00414172">
          <w:rPr>
            <w:noProof/>
          </w:rPr>
          <w:t>EPA 2020a</w:t>
        </w:r>
        <w:r w:rsidRPr="006D0935" w:rsidR="00414172">
          <w:fldChar w:fldCharType="end"/>
        </w:r>
      </w:hyperlink>
      <w:r w:rsidRPr="006D0935">
        <w:t>)</w:t>
      </w:r>
      <w:r w:rsidRPr="00FD602B">
        <w:t>. EPA classified each of these facilities as performing high precision cleaning (</w:t>
      </w:r>
      <w:r w:rsidR="0068603C">
        <w:t>32</w:t>
      </w:r>
      <w:r w:rsidRPr="00FD602B">
        <w:t>% of facilities), safety critical cleaning (</w:t>
      </w:r>
      <w:r w:rsidR="00A77FCE">
        <w:t>4</w:t>
      </w:r>
      <w:r>
        <w:t>8</w:t>
      </w:r>
      <w:r w:rsidRPr="00FD602B">
        <w:t>% of facilities), or general cleaning (</w:t>
      </w:r>
      <w:r w:rsidR="00A77FCE">
        <w:t>16</w:t>
      </w:r>
      <w:r w:rsidRPr="00FD602B">
        <w:t xml:space="preserve">%). Since R&amp;D cleaning facilities are unlikely to have releases that meet reporting thresholds, EPA assumed that they would be missing from the </w:t>
      </w:r>
      <w:r>
        <w:t xml:space="preserve">National Emissions Inventory </w:t>
      </w:r>
      <w:r w:rsidRPr="00FD602B">
        <w:t>data and assumed that R&amp;D cleaning facilities represent 5% of the total.  This suggests that the total fraction in each category is:</w:t>
      </w:r>
    </w:p>
    <w:p w:rsidR="00806767" w:rsidRPr="00FD602B" w:rsidP="00CB1C05" w14:paraId="460710E5" w14:textId="77777777">
      <w:pPr>
        <w:pStyle w:val="BodyText"/>
        <w:numPr>
          <w:ilvl w:val="0"/>
          <w:numId w:val="62"/>
        </w:numPr>
      </w:pPr>
      <w:r w:rsidRPr="00FD602B">
        <w:t xml:space="preserve">Safety critical: </w:t>
      </w:r>
      <w:r w:rsidR="00BC73E9">
        <w:t>48</w:t>
      </w:r>
      <w:r w:rsidRPr="00FD602B">
        <w:t>%</w:t>
      </w:r>
    </w:p>
    <w:p w:rsidR="00806767" w:rsidRPr="00FD602B" w:rsidP="00CB1C05" w14:paraId="181FF7F6" w14:textId="77777777">
      <w:pPr>
        <w:pStyle w:val="BodyText"/>
        <w:numPr>
          <w:ilvl w:val="0"/>
          <w:numId w:val="62"/>
        </w:numPr>
      </w:pPr>
      <w:r w:rsidRPr="00FD602B">
        <w:t xml:space="preserve">High precision: </w:t>
      </w:r>
      <w:r w:rsidR="0064047A">
        <w:t>32</w:t>
      </w:r>
      <w:r w:rsidRPr="00FD602B">
        <w:t>%</w:t>
      </w:r>
    </w:p>
    <w:p w:rsidR="00806767" w:rsidRPr="00FD602B" w:rsidP="00CB1C05" w14:paraId="1D7858E2" w14:textId="77777777">
      <w:pPr>
        <w:pStyle w:val="BodyText"/>
        <w:numPr>
          <w:ilvl w:val="0"/>
          <w:numId w:val="62"/>
        </w:numPr>
      </w:pPr>
      <w:r w:rsidRPr="00FD602B">
        <w:t xml:space="preserve">General: </w:t>
      </w:r>
      <w:r w:rsidR="0064047A">
        <w:t>16</w:t>
      </w:r>
      <w:r w:rsidRPr="00FD602B">
        <w:t>%</w:t>
      </w:r>
    </w:p>
    <w:p w:rsidR="00806767" w:rsidRPr="00FD602B" w:rsidP="00CB1C05" w14:paraId="2CF698A4" w14:textId="77777777">
      <w:pPr>
        <w:pStyle w:val="BodyText"/>
        <w:numPr>
          <w:ilvl w:val="0"/>
          <w:numId w:val="62"/>
        </w:numPr>
      </w:pPr>
      <w:r w:rsidRPr="00FD602B">
        <w:t>R&amp;D: 5%</w:t>
      </w:r>
    </w:p>
    <w:p w:rsidR="00806767" w:rsidP="00CB1C05" w14:paraId="0B4A8A72" w14:textId="77777777">
      <w:pPr>
        <w:pStyle w:val="BodyText"/>
      </w:pPr>
      <w:r w:rsidRPr="000533D5">
        <w:t xml:space="preserve">EPA also estimated the baseline mix of small, medium, and large facilities using the </w:t>
      </w:r>
      <w:r w:rsidR="00243B09">
        <w:t>PCE</w:t>
      </w:r>
      <w:r w:rsidRPr="000533D5">
        <w:t xml:space="preserve"> emissions reported in </w:t>
      </w:r>
      <w:r>
        <w:t>National Emissions Inventory</w:t>
      </w:r>
      <w:r w:rsidRPr="000533D5">
        <w:t xml:space="preserve"> from vapor degreasers</w:t>
      </w:r>
      <w:r>
        <w:t xml:space="preserve">. Based on the estimates presented below </w:t>
      </w:r>
      <w:r w:rsidRPr="00BA5BBD">
        <w:t xml:space="preserve">in sections </w:t>
      </w:r>
      <w:r w:rsidRPr="00BA5BBD">
        <w:fldChar w:fldCharType="begin" w:fldLock="1"/>
      </w:r>
      <w:r w:rsidRPr="00BA5BBD">
        <w:instrText xml:space="preserve"> REF _Ref135378951 \r \h </w:instrText>
      </w:r>
      <w:r w:rsidRPr="00BA5BBD" w:rsidR="000E1A7D">
        <w:instrText xml:space="preserve"> \* MERGEFORMAT </w:instrText>
      </w:r>
      <w:r w:rsidRPr="00BA5BBD">
        <w:fldChar w:fldCharType="separate"/>
      </w:r>
      <w:r w:rsidR="0092222B">
        <w:t>7.8.4</w:t>
      </w:r>
      <w:r w:rsidRPr="00BA5BBD">
        <w:fldChar w:fldCharType="end"/>
      </w:r>
      <w:r w:rsidRPr="00BA5BBD">
        <w:t xml:space="preserve"> and </w:t>
      </w:r>
      <w:r w:rsidRPr="00BA5BBD">
        <w:fldChar w:fldCharType="begin" w:fldLock="1"/>
      </w:r>
      <w:r w:rsidRPr="00BA5BBD">
        <w:instrText xml:space="preserve"> REF _Ref135378952 \r \h </w:instrText>
      </w:r>
      <w:r w:rsidRPr="00BA5BBD" w:rsidR="000E1A7D">
        <w:instrText xml:space="preserve"> \* MERGEFORMAT </w:instrText>
      </w:r>
      <w:r w:rsidRPr="00BA5BBD">
        <w:fldChar w:fldCharType="separate"/>
      </w:r>
      <w:r w:rsidR="0092222B">
        <w:t>7.8.5</w:t>
      </w:r>
      <w:r w:rsidRPr="00BA5BBD">
        <w:fldChar w:fldCharType="end"/>
      </w:r>
      <w:r>
        <w:t xml:space="preserve">, liquid waste represents 47% of total solvent consumption. Thus, the NEI emissions were divided by 53% (53% = 1 - 47%) to estimate consumption and then mapped to the nearest size category according to the </w:t>
      </w:r>
      <w:r w:rsidRPr="003F5E66">
        <w:t xml:space="preserve">consumption estimates described in section </w:t>
      </w:r>
      <w:r w:rsidRPr="003F5E66">
        <w:fldChar w:fldCharType="begin" w:fldLock="1"/>
      </w:r>
      <w:r w:rsidRPr="003F5E66">
        <w:instrText xml:space="preserve"> REF _Ref135378951 \r \h </w:instrText>
      </w:r>
      <w:r w:rsidRPr="003F5E66" w:rsidR="000E1A7D">
        <w:instrText xml:space="preserve"> \* MERGEFORMAT </w:instrText>
      </w:r>
      <w:r w:rsidRPr="003F5E66">
        <w:fldChar w:fldCharType="separate"/>
      </w:r>
      <w:r w:rsidR="0092222B">
        <w:t>7.8.4</w:t>
      </w:r>
      <w:r w:rsidRPr="003F5E66">
        <w:fldChar w:fldCharType="end"/>
      </w:r>
      <w:r w:rsidRPr="003F5E66">
        <w:t>, below. Based</w:t>
      </w:r>
      <w:r>
        <w:t xml:space="preserve"> on these estimates the mix of small, medium, and large facilities is estimated to be </w:t>
      </w:r>
      <w:r w:rsidR="005301A7">
        <w:t>33</w:t>
      </w:r>
      <w:r>
        <w:t xml:space="preserve">%, </w:t>
      </w:r>
      <w:r w:rsidR="005301A7">
        <w:t>17</w:t>
      </w:r>
      <w:r>
        <w:t>%, and 50%, respectively. These baseline estimates are presented in</w:t>
      </w:r>
      <w:r w:rsidR="00E177A7">
        <w:t xml:space="preserve"> </w:t>
      </w:r>
      <w:r w:rsidR="00E177A7">
        <w:fldChar w:fldCharType="begin" w:fldLock="1"/>
      </w:r>
      <w:r w:rsidR="00E177A7">
        <w:instrText xml:space="preserve"> REF _Ref137049095 \h </w:instrText>
      </w:r>
      <w:r w:rsidR="00E177A7">
        <w:fldChar w:fldCharType="separate"/>
      </w:r>
      <w:r w:rsidRPr="005C74DF" w:rsidR="0092222B">
        <w:t xml:space="preserve">Table </w:t>
      </w:r>
      <w:r w:rsidR="0092222B">
        <w:rPr>
          <w:noProof/>
        </w:rPr>
        <w:t>7</w:t>
      </w:r>
      <w:r w:rsidR="0092222B">
        <w:noBreakHyphen/>
      </w:r>
      <w:r w:rsidR="0092222B">
        <w:rPr>
          <w:noProof/>
        </w:rPr>
        <w:t>20</w:t>
      </w:r>
      <w:r w:rsidR="00E177A7">
        <w:fldChar w:fldCharType="end"/>
      </w:r>
      <w:r>
        <w:t>.</w:t>
      </w:r>
    </w:p>
    <w:tbl>
      <w:tblPr>
        <w:tblW w:w="5000" w:type="pct"/>
        <w:tblLook w:val="04A0"/>
      </w:tblPr>
      <w:tblGrid>
        <w:gridCol w:w="5588"/>
        <w:gridCol w:w="3772"/>
      </w:tblGrid>
      <w:tr w14:paraId="3E60843F" w14:textId="77777777">
        <w:tblPrEx>
          <w:tblW w:w="5000" w:type="pct"/>
          <w:tblLook w:val="04A0"/>
        </w:tblPrEx>
        <w:trPr>
          <w:trHeight w:val="180"/>
          <w:tblHeader/>
        </w:trPr>
        <w:tc>
          <w:tcPr>
            <w:tcW w:w="5000" w:type="pct"/>
            <w:gridSpan w:val="2"/>
            <w:tcBorders>
              <w:bottom w:val="single" w:sz="4" w:space="0" w:color="auto"/>
            </w:tcBorders>
            <w:shd w:val="clear" w:color="auto" w:fill="auto"/>
            <w:vAlign w:val="center"/>
          </w:tcPr>
          <w:p w:rsidR="00806767" w:rsidRPr="004C1EED" w:rsidP="00CB1C05" w14:paraId="45ADFA1A" w14:textId="77777777">
            <w:pPr>
              <w:pStyle w:val="TableTitleA"/>
            </w:pPr>
            <w:bookmarkStart w:id="1010" w:name="_Ref137049095"/>
            <w:bookmarkStart w:id="1011" w:name="_Toc139006763"/>
            <w:bookmarkStart w:id="1012" w:name="_Toc139036157"/>
            <w:bookmarkStart w:id="1013" w:name="_Toc147493421"/>
            <w:bookmarkStart w:id="1014" w:name="_Toc165379653"/>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0</w:t>
            </w:r>
            <w:r w:rsidR="00BC4B5D">
              <w:rPr>
                <w:noProof/>
              </w:rPr>
              <w:fldChar w:fldCharType="end"/>
            </w:r>
            <w:bookmarkEnd w:id="1010"/>
            <w:r w:rsidRPr="005C74DF">
              <w:t xml:space="preserve">: </w:t>
            </w:r>
            <w:r>
              <w:t>Estimated Baseline Mix for Size and Type</w:t>
            </w:r>
            <w:bookmarkEnd w:id="1011"/>
            <w:bookmarkEnd w:id="1012"/>
            <w:bookmarkEnd w:id="1013"/>
            <w:bookmarkEnd w:id="1014"/>
          </w:p>
        </w:tc>
      </w:tr>
      <w:tr w14:paraId="6CDD96BE" w14:textId="77777777">
        <w:tblPrEx>
          <w:tblW w:w="5000" w:type="pct"/>
          <w:tblLook w:val="04A0"/>
        </w:tblPrEx>
        <w:trPr>
          <w:trHeight w:val="570"/>
          <w:tblHeader/>
        </w:trPr>
        <w:tc>
          <w:tcPr>
            <w:tcW w:w="2985"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17BE45B2" w14:textId="77777777">
            <w:pPr>
              <w:pStyle w:val="TableSubtitle"/>
              <w:jc w:val="left"/>
            </w:pPr>
            <w:r>
              <w:t>Size, Type, or Size/Type Combined</w:t>
            </w:r>
          </w:p>
        </w:tc>
        <w:tc>
          <w:tcPr>
            <w:tcW w:w="2015"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79848B36" w14:textId="77777777">
            <w:pPr>
              <w:pStyle w:val="TableSubtitle"/>
            </w:pPr>
            <w:r>
              <w:t>Estimated Baseline Percentage</w:t>
            </w:r>
          </w:p>
        </w:tc>
      </w:tr>
      <w:tr w14:paraId="1A9657AF" w14:textId="77777777">
        <w:tblPrEx>
          <w:tblW w:w="5000" w:type="pct"/>
          <w:tblLook w:val="04A0"/>
        </w:tblPrEx>
        <w:trPr>
          <w:trHeight w:val="280"/>
        </w:trPr>
        <w:tc>
          <w:tcPr>
            <w:tcW w:w="5000" w:type="pct"/>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806767" w:rsidP="00CB1C05" w14:paraId="0BECE83E" w14:textId="77777777">
            <w:pPr>
              <w:pStyle w:val="TableSubtitle"/>
            </w:pPr>
            <w:r>
              <w:t>Size</w:t>
            </w:r>
          </w:p>
        </w:tc>
      </w:tr>
      <w:tr w14:paraId="7E268973"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14AEA127" w14:textId="77777777">
            <w:pPr>
              <w:pStyle w:val="LTableTextAbt"/>
              <w:ind w:hanging="15"/>
            </w:pPr>
            <w:r>
              <w:t>Small</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0A692113" w14:textId="77777777">
            <w:pPr>
              <w:pStyle w:val="LTableTextAbt"/>
              <w:ind w:right="826" w:hanging="15"/>
              <w:jc w:val="right"/>
            </w:pPr>
            <w:r>
              <w:rPr>
                <w:szCs w:val="18"/>
              </w:rPr>
              <w:t>33%</w:t>
            </w:r>
          </w:p>
        </w:tc>
      </w:tr>
      <w:tr w14:paraId="3283E292"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773FFC8" w14:textId="77777777">
            <w:pPr>
              <w:pStyle w:val="LTableTextAbt"/>
              <w:ind w:hanging="15"/>
            </w:pPr>
            <w:r>
              <w:t>Medium</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28287100" w14:textId="77777777">
            <w:pPr>
              <w:pStyle w:val="LTableTextAbt"/>
              <w:ind w:right="826" w:hanging="15"/>
              <w:jc w:val="right"/>
            </w:pPr>
            <w:r>
              <w:rPr>
                <w:szCs w:val="18"/>
              </w:rPr>
              <w:t>17%</w:t>
            </w:r>
          </w:p>
        </w:tc>
      </w:tr>
      <w:tr w14:paraId="7A4FDA3D"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897BF27" w14:textId="77777777">
            <w:pPr>
              <w:pStyle w:val="LTableTextAbt"/>
              <w:ind w:hanging="15"/>
            </w:pPr>
            <w:r>
              <w:t>Large</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408CF2EA" w14:textId="77777777">
            <w:pPr>
              <w:pStyle w:val="LTableTextAbt"/>
              <w:ind w:right="826" w:hanging="15"/>
              <w:jc w:val="right"/>
            </w:pPr>
            <w:r>
              <w:rPr>
                <w:szCs w:val="18"/>
              </w:rPr>
              <w:t>50%</w:t>
            </w:r>
          </w:p>
        </w:tc>
      </w:tr>
      <w:tr w14:paraId="5D5BA887" w14:textId="77777777">
        <w:tblPrEx>
          <w:tblW w:w="5000" w:type="pct"/>
          <w:tblLook w:val="04A0"/>
        </w:tblPrEx>
        <w:trPr>
          <w:trHeight w:val="280"/>
        </w:trPr>
        <w:tc>
          <w:tcPr>
            <w:tcW w:w="5000" w:type="pct"/>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806767" w:rsidRPr="20346A98" w:rsidP="00CB1C05" w14:paraId="64745131" w14:textId="77777777">
            <w:pPr>
              <w:pStyle w:val="TableSubtitle"/>
            </w:pPr>
            <w:r>
              <w:t>Type</w:t>
            </w:r>
          </w:p>
        </w:tc>
      </w:tr>
      <w:tr w14:paraId="616CCF91"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205D3A2E" w14:textId="77777777">
            <w:pPr>
              <w:pStyle w:val="LTableTextAbt"/>
              <w:ind w:hanging="15"/>
            </w:pPr>
            <w:r>
              <w:t>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338DC935" w14:textId="77777777">
            <w:pPr>
              <w:pStyle w:val="LTableTextAbt"/>
              <w:ind w:right="826" w:hanging="15"/>
              <w:jc w:val="right"/>
            </w:pPr>
            <w:r>
              <w:rPr>
                <w:szCs w:val="18"/>
              </w:rPr>
              <w:t>18%</w:t>
            </w:r>
          </w:p>
        </w:tc>
      </w:tr>
      <w:tr w14:paraId="4C91DAA6"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2663DB4C" w14:textId="77777777">
            <w:pPr>
              <w:pStyle w:val="LTableTextAbt"/>
              <w:ind w:hanging="15"/>
            </w:pPr>
            <w:r>
              <w:t>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5FE0C27B" w14:textId="77777777">
            <w:pPr>
              <w:pStyle w:val="LTableTextAbt"/>
              <w:ind w:right="826" w:hanging="15"/>
              <w:jc w:val="right"/>
            </w:pPr>
            <w:r>
              <w:rPr>
                <w:szCs w:val="18"/>
              </w:rPr>
              <w:t>32%</w:t>
            </w:r>
          </w:p>
        </w:tc>
      </w:tr>
      <w:tr w14:paraId="776D9981"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127DF6B6" w14:textId="77777777">
            <w:pPr>
              <w:pStyle w:val="LTableTextAbt"/>
              <w:ind w:hanging="15"/>
            </w:pPr>
            <w:r>
              <w:t>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056E66E2" w14:textId="77777777">
            <w:pPr>
              <w:pStyle w:val="LTableTextAbt"/>
              <w:ind w:right="826" w:hanging="15"/>
              <w:jc w:val="right"/>
            </w:pPr>
            <w:r>
              <w:rPr>
                <w:szCs w:val="18"/>
              </w:rPr>
              <w:t>48%</w:t>
            </w:r>
          </w:p>
        </w:tc>
      </w:tr>
      <w:tr w14:paraId="3BD678F0"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42A6ECEA" w14:textId="77777777">
            <w:pPr>
              <w:pStyle w:val="LTableTextAbt"/>
              <w:ind w:hanging="15"/>
            </w:pPr>
            <w:r>
              <w:t>R&amp;D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18DB9B03" w14:textId="77777777">
            <w:pPr>
              <w:pStyle w:val="LTableTextAbt"/>
              <w:ind w:right="826" w:hanging="15"/>
              <w:jc w:val="right"/>
            </w:pPr>
            <w:r>
              <w:rPr>
                <w:szCs w:val="18"/>
              </w:rPr>
              <w:t>5%</w:t>
            </w:r>
          </w:p>
        </w:tc>
      </w:tr>
      <w:tr w14:paraId="149285CE" w14:textId="77777777">
        <w:tblPrEx>
          <w:tblW w:w="5000" w:type="pct"/>
          <w:tblLook w:val="04A0"/>
        </w:tblPrEx>
        <w:trPr>
          <w:trHeight w:val="280"/>
        </w:trPr>
        <w:tc>
          <w:tcPr>
            <w:tcW w:w="5000" w:type="pct"/>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806767" w:rsidRPr="20346A98" w:rsidP="00CB1C05" w14:paraId="2DEA6788" w14:textId="77777777">
            <w:pPr>
              <w:pStyle w:val="TableSubtitle"/>
            </w:pPr>
            <w:r>
              <w:t>Size/Type Combined</w:t>
            </w:r>
          </w:p>
        </w:tc>
      </w:tr>
      <w:tr w14:paraId="34C50B09"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423E88E" w14:textId="77777777">
            <w:pPr>
              <w:pStyle w:val="LTableTextAbt"/>
              <w:ind w:right="826" w:hanging="15"/>
            </w:pPr>
            <w:r w:rsidRPr="00B53A27">
              <w:t>Small/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009D7CB0" w14:textId="77777777">
            <w:pPr>
              <w:pStyle w:val="LTableTextAbt"/>
              <w:ind w:right="826" w:hanging="15"/>
              <w:jc w:val="right"/>
            </w:pPr>
            <w:r>
              <w:t>5</w:t>
            </w:r>
            <w:r w:rsidRPr="00EC28F2">
              <w:t>%</w:t>
            </w:r>
          </w:p>
        </w:tc>
      </w:tr>
      <w:tr w14:paraId="3B93ADAB"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06451A5C" w14:textId="77777777">
            <w:pPr>
              <w:pStyle w:val="LTableTextAbt"/>
              <w:ind w:right="826" w:hanging="15"/>
            </w:pPr>
            <w:r w:rsidRPr="00B53A27">
              <w:t>Medium/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24110258" w14:textId="77777777">
            <w:pPr>
              <w:pStyle w:val="LTableTextAbt"/>
              <w:ind w:right="826" w:hanging="15"/>
              <w:jc w:val="right"/>
            </w:pPr>
            <w:r>
              <w:t>3</w:t>
            </w:r>
            <w:r w:rsidRPr="00EC28F2">
              <w:t>%</w:t>
            </w:r>
          </w:p>
        </w:tc>
      </w:tr>
      <w:tr w14:paraId="7A11A2A8"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2B7A4417" w14:textId="77777777">
            <w:pPr>
              <w:pStyle w:val="LTableTextAbt"/>
              <w:ind w:right="826" w:hanging="15"/>
            </w:pPr>
            <w:r w:rsidRPr="00B53A27">
              <w:t>Large/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0C92E2C0" w14:textId="77777777">
            <w:pPr>
              <w:pStyle w:val="LTableTextAbt"/>
              <w:ind w:right="826" w:hanging="15"/>
              <w:jc w:val="right"/>
            </w:pPr>
            <w:r>
              <w:t>8</w:t>
            </w:r>
            <w:r w:rsidRPr="00EC28F2">
              <w:t>%</w:t>
            </w:r>
          </w:p>
        </w:tc>
      </w:tr>
      <w:tr w14:paraId="2BC0F581"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119A0F1B" w14:textId="77777777">
            <w:pPr>
              <w:pStyle w:val="LTableTextAbt"/>
              <w:ind w:right="826" w:hanging="15"/>
            </w:pPr>
            <w:r w:rsidRPr="00B53A27">
              <w:t>Small/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E422CE3" w14:textId="77777777">
            <w:pPr>
              <w:pStyle w:val="LTableTextAbt"/>
              <w:ind w:right="826" w:hanging="15"/>
              <w:jc w:val="right"/>
            </w:pPr>
            <w:r>
              <w:t>11</w:t>
            </w:r>
            <w:r w:rsidRPr="00EC28F2">
              <w:t>%</w:t>
            </w:r>
          </w:p>
        </w:tc>
      </w:tr>
      <w:tr w14:paraId="1EFE28BB"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24972511" w14:textId="77777777">
            <w:pPr>
              <w:pStyle w:val="LTableTextAbt"/>
              <w:ind w:right="826" w:hanging="15"/>
            </w:pPr>
            <w:r w:rsidRPr="00B53A27">
              <w:t>Medium/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575B06D" w14:textId="77777777">
            <w:pPr>
              <w:pStyle w:val="LTableTextAbt"/>
              <w:ind w:right="826" w:hanging="15"/>
              <w:jc w:val="right"/>
            </w:pPr>
            <w:r>
              <w:t>5</w:t>
            </w:r>
            <w:r w:rsidRPr="00EC28F2">
              <w:t>%</w:t>
            </w:r>
          </w:p>
        </w:tc>
      </w:tr>
      <w:tr w14:paraId="3BFA31EE"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176D4D53" w14:textId="77777777">
            <w:pPr>
              <w:pStyle w:val="LTableTextAbt"/>
              <w:ind w:right="826" w:hanging="15"/>
            </w:pPr>
            <w:r w:rsidRPr="00B53A27">
              <w:t>Large/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73C3641" w14:textId="77777777">
            <w:pPr>
              <w:pStyle w:val="LTableTextAbt"/>
              <w:ind w:right="826" w:hanging="15"/>
              <w:jc w:val="right"/>
            </w:pPr>
            <w:r>
              <w:t>16</w:t>
            </w:r>
            <w:r w:rsidRPr="00EC28F2">
              <w:t>%</w:t>
            </w:r>
          </w:p>
        </w:tc>
      </w:tr>
      <w:tr w14:paraId="5F6C2D56"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085A5AE5" w14:textId="77777777">
            <w:pPr>
              <w:pStyle w:val="LTableTextAbt"/>
              <w:ind w:right="826" w:hanging="15"/>
            </w:pPr>
            <w:r w:rsidRPr="00B53A27">
              <w:t>Small/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0D5DB818" w14:textId="77777777">
            <w:pPr>
              <w:pStyle w:val="LTableTextAbt"/>
              <w:ind w:right="826" w:hanging="15"/>
              <w:jc w:val="right"/>
            </w:pPr>
            <w:r>
              <w:t>16</w:t>
            </w:r>
            <w:r w:rsidRPr="00EC28F2">
              <w:t>%</w:t>
            </w:r>
          </w:p>
        </w:tc>
      </w:tr>
      <w:tr w14:paraId="6F253950"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414140F" w14:textId="77777777">
            <w:pPr>
              <w:pStyle w:val="LTableTextAbt"/>
              <w:ind w:right="826" w:hanging="15"/>
            </w:pPr>
            <w:r w:rsidRPr="00B53A27">
              <w:t>Medium/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215258CB" w14:textId="77777777">
            <w:pPr>
              <w:pStyle w:val="LTableTextAbt"/>
              <w:ind w:right="826" w:hanging="15"/>
              <w:jc w:val="right"/>
            </w:pPr>
            <w:r>
              <w:t>8</w:t>
            </w:r>
            <w:r w:rsidRPr="00EC28F2">
              <w:t>%</w:t>
            </w:r>
          </w:p>
        </w:tc>
      </w:tr>
      <w:tr w14:paraId="28ABA3D9"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02149C8A" w14:textId="77777777">
            <w:pPr>
              <w:pStyle w:val="LTableTextAbt"/>
              <w:ind w:right="826" w:hanging="15"/>
            </w:pPr>
            <w:r w:rsidRPr="00B53A27">
              <w:t>Large/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6BC611F4" w14:textId="77777777">
            <w:pPr>
              <w:pStyle w:val="LTableTextAbt"/>
              <w:ind w:right="826" w:hanging="15"/>
              <w:jc w:val="right"/>
            </w:pPr>
            <w:r>
              <w:t>24</w:t>
            </w:r>
            <w:r w:rsidRPr="00EC28F2">
              <w:t>%</w:t>
            </w:r>
          </w:p>
        </w:tc>
      </w:tr>
      <w:tr w14:paraId="1B2760C9"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BB97D18" w14:textId="77777777">
            <w:pPr>
              <w:pStyle w:val="LTableTextAbt"/>
              <w:ind w:right="826" w:hanging="15"/>
            </w:pPr>
            <w:r w:rsidRPr="00B53A27">
              <w:t>Small/Start-Up/R&amp;D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7600E392" w14:textId="77777777">
            <w:pPr>
              <w:pStyle w:val="LTableTextAbt"/>
              <w:ind w:right="826" w:hanging="15"/>
              <w:jc w:val="right"/>
            </w:pPr>
            <w:r>
              <w:t>3</w:t>
            </w:r>
            <w:r w:rsidRPr="00EC28F2">
              <w:t>%</w:t>
            </w:r>
          </w:p>
        </w:tc>
      </w:tr>
      <w:tr w14:paraId="243E85D2"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0B8C587" w14:textId="77777777">
            <w:pPr>
              <w:pStyle w:val="LTableTextAbt"/>
              <w:ind w:right="826" w:hanging="15"/>
            </w:pPr>
            <w:r w:rsidRPr="00B53A27">
              <w:t>Medium/Start-Up/R&amp;D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RPr="20346A98" w:rsidP="00CB1C05" w14:paraId="5B7EA2F5" w14:textId="77777777">
            <w:pPr>
              <w:pStyle w:val="LTableTextAbt"/>
              <w:ind w:right="826" w:hanging="15"/>
              <w:jc w:val="right"/>
            </w:pPr>
            <w:r>
              <w:t>2</w:t>
            </w:r>
            <w:r w:rsidRPr="00EC28F2">
              <w:t>%</w:t>
            </w:r>
          </w:p>
        </w:tc>
      </w:tr>
    </w:tbl>
    <w:p w:rsidR="00806767" w:rsidP="00CB1C05" w14:paraId="0DA08396" w14:textId="77777777">
      <w:pPr>
        <w:pStyle w:val="LTableTextAbt"/>
        <w:ind w:right="826" w:hanging="15"/>
        <w:jc w:val="right"/>
      </w:pPr>
    </w:p>
    <w:p w:rsidR="00806767" w:rsidP="00CB1C05" w14:paraId="61E4D11B" w14:textId="77777777">
      <w:pPr>
        <w:pStyle w:val="BodyText"/>
      </w:pPr>
      <w:r>
        <w:t xml:space="preserve">An estimate or assumption about the mix of alternative cleaning methods is also needed to estimate the costs for switching cleaning methods. EPA asked critical cleaning experts who help manufacturers develop and/or optimize their cleaning processes to estimate a percentage weight for each alternative cleaning method that indicates how likely affected vapor degreasers would be to adopt each method.  They provided two sets of percentages, one under a scenario where trans-DCE was considered a viable alternative cleaning method and a second scenario where it is was not. Note that the estimated percentage weights intentionally sum to more than 100% to account for instances where a facility switches from </w:t>
      </w:r>
      <w:r w:rsidRPr="00C9558E">
        <w:rPr>
          <w:rFonts w:asciiTheme="majorBidi" w:hAnsiTheme="majorBidi" w:cstheme="majorBidi"/>
        </w:rPr>
        <w:t xml:space="preserve">using </w:t>
      </w:r>
      <w:r w:rsidR="004232EF">
        <w:rPr>
          <w:rStyle w:val="cf01"/>
          <w:rFonts w:asciiTheme="majorBidi" w:eastAsiaTheme="minorHAnsi" w:hAnsiTheme="majorBidi" w:cstheme="majorBidi"/>
          <w:szCs w:val="22"/>
        </w:rPr>
        <w:t xml:space="preserve">PCE </w:t>
      </w:r>
      <w:r w:rsidRPr="00C9558E">
        <w:rPr>
          <w:rFonts w:asciiTheme="majorBidi" w:hAnsiTheme="majorBidi" w:cstheme="majorBidi"/>
        </w:rPr>
        <w:t>vapor</w:t>
      </w:r>
      <w:r>
        <w:t xml:space="preserve"> degreasing to multiple cleaning methods. These percentages are presented below in section </w:t>
      </w:r>
      <w:r>
        <w:fldChar w:fldCharType="begin" w:fldLock="1"/>
      </w:r>
      <w:r>
        <w:instrText xml:space="preserve"> REF _Ref138696716 \r \h </w:instrText>
      </w:r>
      <w:r>
        <w:fldChar w:fldCharType="separate"/>
      </w:r>
      <w:r w:rsidR="0092222B">
        <w:t>7.8.10</w:t>
      </w:r>
      <w:r>
        <w:fldChar w:fldCharType="end"/>
      </w:r>
      <w:r>
        <w:t>.</w:t>
      </w:r>
    </w:p>
    <w:p w:rsidR="00806767" w:rsidP="00CB1C05" w14:paraId="2236DAD1" w14:textId="77777777">
      <w:pPr>
        <w:pStyle w:val="Heading3"/>
      </w:pPr>
      <w:bookmarkStart w:id="1015" w:name="_Ref135378946"/>
      <w:r w:rsidRPr="00B36C45">
        <w:t>Process</w:t>
      </w:r>
      <w:r>
        <w:t xml:space="preserve"> </w:t>
      </w:r>
      <w:r w:rsidRPr="002B5535">
        <w:t>Development</w:t>
      </w:r>
      <w:r>
        <w:t xml:space="preserve"> for Identifying and Implementing the Alternative Cleaning Process</w:t>
      </w:r>
      <w:bookmarkEnd w:id="1015"/>
    </w:p>
    <w:p w:rsidR="00806767" w:rsidP="00CB1C05" w14:paraId="2D754DE2" w14:textId="77777777">
      <w:pPr>
        <w:pStyle w:val="BodyText"/>
      </w:pPr>
      <w:r>
        <w:t>The process of identifying and implementing alternative cleaning processes is complex and includes the following types of activities:</w:t>
      </w:r>
    </w:p>
    <w:p w:rsidR="00806767" w:rsidP="00CB1C05" w14:paraId="0839954C" w14:textId="77777777">
      <w:pPr>
        <w:pStyle w:val="BodyText"/>
        <w:numPr>
          <w:ilvl w:val="0"/>
          <w:numId w:val="65"/>
        </w:numPr>
        <w:ind w:firstLine="270"/>
      </w:pPr>
      <w:r>
        <w:t>Consulting with customers</w:t>
      </w:r>
    </w:p>
    <w:p w:rsidR="00806767" w:rsidP="00CB1C05" w14:paraId="24212EF2" w14:textId="77777777">
      <w:pPr>
        <w:pStyle w:val="BodyText"/>
        <w:numPr>
          <w:ilvl w:val="0"/>
          <w:numId w:val="65"/>
        </w:numPr>
        <w:ind w:firstLine="270"/>
      </w:pPr>
      <w:r>
        <w:t>Consulting with suppliers</w:t>
      </w:r>
    </w:p>
    <w:p w:rsidR="00806767" w:rsidP="00CB1C05" w14:paraId="2812C572" w14:textId="77777777">
      <w:pPr>
        <w:pStyle w:val="BodyText"/>
        <w:numPr>
          <w:ilvl w:val="0"/>
          <w:numId w:val="65"/>
        </w:numPr>
        <w:ind w:firstLine="270"/>
      </w:pPr>
      <w:r>
        <w:t>Researching cleaning options (web-search, talk to vendors, attend webinars, trade shows)</w:t>
      </w:r>
    </w:p>
    <w:p w:rsidR="00806767" w:rsidP="00CB1C05" w14:paraId="732D5D7C" w14:textId="77777777">
      <w:pPr>
        <w:pStyle w:val="BodyText"/>
        <w:numPr>
          <w:ilvl w:val="0"/>
          <w:numId w:val="65"/>
        </w:numPr>
        <w:ind w:firstLine="270"/>
      </w:pPr>
      <w:r>
        <w:t>Obtaining and reviewing equipment costs</w:t>
      </w:r>
    </w:p>
    <w:p w:rsidR="00806767" w:rsidP="00CB1C05" w14:paraId="2E684B4B" w14:textId="77777777">
      <w:pPr>
        <w:pStyle w:val="BodyText"/>
        <w:numPr>
          <w:ilvl w:val="0"/>
          <w:numId w:val="65"/>
        </w:numPr>
        <w:ind w:firstLine="270"/>
      </w:pPr>
      <w:r w:rsidRPr="00503F28">
        <w:t>Select</w:t>
      </w:r>
      <w:r>
        <w:t>ing</w:t>
      </w:r>
      <w:r w:rsidRPr="00503F28">
        <w:t>, obtain</w:t>
      </w:r>
      <w:r>
        <w:t>ing and</w:t>
      </w:r>
      <w:r w:rsidRPr="00503F28">
        <w:t xml:space="preserve"> ship</w:t>
      </w:r>
      <w:r>
        <w:t>ping</w:t>
      </w:r>
      <w:r w:rsidRPr="00503F28">
        <w:t xml:space="preserve"> representative hardware samples for test at vendor</w:t>
      </w:r>
    </w:p>
    <w:p w:rsidR="00806767" w:rsidP="00CB1C05" w14:paraId="721D4FCA" w14:textId="77777777">
      <w:pPr>
        <w:pStyle w:val="BodyText"/>
        <w:numPr>
          <w:ilvl w:val="0"/>
          <w:numId w:val="65"/>
        </w:numPr>
        <w:ind w:firstLine="270"/>
      </w:pPr>
      <w:r>
        <w:t>Consulting with insurance carrier and fire department</w:t>
      </w:r>
    </w:p>
    <w:p w:rsidR="00806767" w:rsidP="00CB1C05" w14:paraId="698AE686" w14:textId="77777777">
      <w:pPr>
        <w:pStyle w:val="BodyText"/>
        <w:numPr>
          <w:ilvl w:val="0"/>
          <w:numId w:val="65"/>
        </w:numPr>
        <w:ind w:firstLine="270"/>
      </w:pPr>
      <w:r>
        <w:t>Conducting, evaluating and reviewing cleanliness tests</w:t>
      </w:r>
    </w:p>
    <w:p w:rsidR="00806767" w:rsidP="00CB1C05" w14:paraId="10BAA37C" w14:textId="77777777">
      <w:pPr>
        <w:pStyle w:val="BodyText"/>
        <w:numPr>
          <w:ilvl w:val="0"/>
          <w:numId w:val="65"/>
        </w:numPr>
        <w:ind w:firstLine="270"/>
      </w:pPr>
      <w:r>
        <w:t>Management review</w:t>
      </w:r>
    </w:p>
    <w:p w:rsidR="00806767" w:rsidP="00CB1C05" w14:paraId="631E88BD" w14:textId="77777777">
      <w:pPr>
        <w:pStyle w:val="BodyText"/>
        <w:numPr>
          <w:ilvl w:val="0"/>
          <w:numId w:val="65"/>
        </w:numPr>
        <w:ind w:firstLine="270"/>
      </w:pPr>
      <w:r>
        <w:t>Refining equipment and process design</w:t>
      </w:r>
    </w:p>
    <w:p w:rsidR="00806767" w:rsidP="00CB1C05" w14:paraId="25709972" w14:textId="77777777">
      <w:pPr>
        <w:pStyle w:val="BodyText"/>
        <w:numPr>
          <w:ilvl w:val="0"/>
          <w:numId w:val="65"/>
        </w:numPr>
        <w:ind w:firstLine="270"/>
      </w:pPr>
      <w:r>
        <w:t>Making facilities changes</w:t>
      </w:r>
    </w:p>
    <w:p w:rsidR="00806767" w:rsidP="00CB1C05" w14:paraId="6BBB7BA2" w14:textId="77777777">
      <w:pPr>
        <w:pStyle w:val="BodyText"/>
        <w:numPr>
          <w:ilvl w:val="0"/>
          <w:numId w:val="65"/>
        </w:numPr>
        <w:ind w:firstLine="270"/>
      </w:pPr>
      <w:r>
        <w:t>Setting up and performance testing new equipment</w:t>
      </w:r>
    </w:p>
    <w:p w:rsidR="00806767" w:rsidP="00CB1C05" w14:paraId="1282F229" w14:textId="77777777">
      <w:pPr>
        <w:pStyle w:val="BodyText"/>
        <w:numPr>
          <w:ilvl w:val="0"/>
          <w:numId w:val="65"/>
        </w:numPr>
        <w:ind w:firstLine="270"/>
      </w:pPr>
      <w:r>
        <w:t>Process validation</w:t>
      </w:r>
    </w:p>
    <w:p w:rsidR="00806767" w:rsidP="00CB1C05" w14:paraId="4490CF8F" w14:textId="77777777">
      <w:pPr>
        <w:pStyle w:val="BodyText"/>
        <w:numPr>
          <w:ilvl w:val="0"/>
          <w:numId w:val="65"/>
        </w:numPr>
        <w:ind w:firstLine="270"/>
      </w:pPr>
      <w:r>
        <w:t>Employee training</w:t>
      </w:r>
    </w:p>
    <w:p w:rsidR="00806767" w:rsidP="00CB1C05" w14:paraId="0277716D" w14:textId="77777777">
      <w:pPr>
        <w:pStyle w:val="BodyText"/>
      </w:pPr>
      <w:r w:rsidRPr="006E4C91">
        <w:t xml:space="preserve">EPA asked </w:t>
      </w:r>
      <w:r>
        <w:t>BFK Solutions</w:t>
      </w:r>
      <w:r w:rsidRPr="006E4C91">
        <w:t xml:space="preserve"> to estimate </w:t>
      </w:r>
      <w:r>
        <w:t>these process development costs and two sets of costs were provided: (1) optimistic and (2) realistic. The realistic set of estimates are used in this economic analysis.</w:t>
      </w:r>
    </w:p>
    <w:p w:rsidR="00806767" w:rsidP="00CB1C05" w14:paraId="3B471939" w14:textId="77777777">
      <w:pPr>
        <w:pStyle w:val="BodyText"/>
      </w:pPr>
      <w:r>
        <w:t>As presented in</w:t>
      </w:r>
      <w:r w:rsidR="007F39A1">
        <w:t xml:space="preserve"> </w:t>
      </w:r>
      <w:r w:rsidR="008C7A87">
        <w:fldChar w:fldCharType="begin" w:fldLock="1"/>
      </w:r>
      <w:r w:rsidR="008C7A87">
        <w:instrText xml:space="preserve"> REF _Ref135218788 \h </w:instrText>
      </w:r>
      <w:r w:rsidR="008C7A87">
        <w:fldChar w:fldCharType="separate"/>
      </w:r>
      <w:r w:rsidRPr="005C74DF" w:rsidR="0092222B">
        <w:t xml:space="preserve">Table </w:t>
      </w:r>
      <w:r w:rsidR="0092222B">
        <w:rPr>
          <w:noProof/>
        </w:rPr>
        <w:t>7</w:t>
      </w:r>
      <w:r w:rsidR="0092222B">
        <w:noBreakHyphen/>
      </w:r>
      <w:r w:rsidR="0092222B">
        <w:rPr>
          <w:noProof/>
        </w:rPr>
        <w:t>21</w:t>
      </w:r>
      <w:r w:rsidR="008C7A87">
        <w:fldChar w:fldCharType="end"/>
      </w:r>
      <w:r>
        <w:t xml:space="preserve">, the estimated initial costs associated with the development and implementation of alternative cleaning processes range from $100,000 to $1,540,000. </w:t>
      </w:r>
      <w:r w:rsidRPr="007A2DD0">
        <w:t xml:space="preserve">The </w:t>
      </w:r>
      <w:r>
        <w:t>25</w:t>
      </w:r>
      <w:r w:rsidRPr="002B45B9">
        <w:rPr>
          <w:vertAlign w:val="superscript"/>
        </w:rPr>
        <w:t>th</w:t>
      </w:r>
      <w:r>
        <w:t>, 50</w:t>
      </w:r>
      <w:r w:rsidRPr="002B45B9">
        <w:rPr>
          <w:vertAlign w:val="superscript"/>
        </w:rPr>
        <w:t>th</w:t>
      </w:r>
      <w:r>
        <w:t>, and 75</w:t>
      </w:r>
      <w:r w:rsidRPr="002B45B9">
        <w:rPr>
          <w:vertAlign w:val="superscript"/>
        </w:rPr>
        <w:t>th</w:t>
      </w:r>
      <w:r>
        <w:t xml:space="preserve"> percentile for the </w:t>
      </w:r>
      <w:r w:rsidRPr="007A2DD0">
        <w:t xml:space="preserve">estimated </w:t>
      </w:r>
      <w:r>
        <w:t xml:space="preserve">incremental </w:t>
      </w:r>
      <w:r w:rsidRPr="007A2DD0">
        <w:t>cost</w:t>
      </w:r>
      <w:r>
        <w:t>s</w:t>
      </w:r>
      <w:r w:rsidRPr="007A2DD0">
        <w:t xml:space="preserve"> </w:t>
      </w:r>
      <w:r>
        <w:t>are about $170,000, $340,000, and $1,100,000 respectively</w:t>
      </w:r>
      <w:r w:rsidRPr="007A2DD0">
        <w:t>.</w:t>
      </w:r>
    </w:p>
    <w:tbl>
      <w:tblPr>
        <w:tblW w:w="5000" w:type="pct"/>
        <w:tblLook w:val="04A0"/>
      </w:tblPr>
      <w:tblGrid>
        <w:gridCol w:w="6279"/>
        <w:gridCol w:w="3081"/>
      </w:tblGrid>
      <w:tr w14:paraId="4AAB5F34" w14:textId="77777777">
        <w:tblPrEx>
          <w:tblW w:w="5000" w:type="pct"/>
          <w:tblLook w:val="04A0"/>
        </w:tblPrEx>
        <w:trPr>
          <w:trHeight w:val="180"/>
          <w:tblHeader/>
        </w:trPr>
        <w:tc>
          <w:tcPr>
            <w:tcW w:w="5000" w:type="pct"/>
            <w:gridSpan w:val="2"/>
            <w:tcBorders>
              <w:bottom w:val="single" w:sz="4" w:space="0" w:color="auto"/>
            </w:tcBorders>
            <w:shd w:val="clear" w:color="auto" w:fill="auto"/>
            <w:vAlign w:val="center"/>
          </w:tcPr>
          <w:p w:rsidR="00806767" w:rsidRPr="004C1EED" w:rsidP="00CB1C05" w14:paraId="319F6325" w14:textId="77777777">
            <w:pPr>
              <w:pStyle w:val="TableTitleA"/>
            </w:pPr>
            <w:bookmarkStart w:id="1016" w:name="_Ref135218788"/>
            <w:bookmarkStart w:id="1017" w:name="_Toc139006764"/>
            <w:bookmarkStart w:id="1018" w:name="_Toc139036158"/>
            <w:bookmarkStart w:id="1019" w:name="_Toc147493422"/>
            <w:bookmarkStart w:id="1020" w:name="_Toc165379654"/>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1</w:t>
            </w:r>
            <w:r w:rsidR="00BC4B5D">
              <w:rPr>
                <w:noProof/>
              </w:rPr>
              <w:fldChar w:fldCharType="end"/>
            </w:r>
            <w:bookmarkEnd w:id="1016"/>
            <w:r w:rsidRPr="005C74DF">
              <w:t xml:space="preserve">: </w:t>
            </w:r>
            <w:r>
              <w:t>Process Development for Identifying and Implementing the Alternative Cleaning Process</w:t>
            </w:r>
            <w:bookmarkEnd w:id="1017"/>
            <w:bookmarkEnd w:id="1018"/>
            <w:bookmarkEnd w:id="1019"/>
            <w:bookmarkEnd w:id="1020"/>
          </w:p>
        </w:tc>
      </w:tr>
      <w:tr w14:paraId="1B9680EB" w14:textId="77777777">
        <w:tblPrEx>
          <w:tblW w:w="5000" w:type="pct"/>
          <w:tblLook w:val="04A0"/>
        </w:tblPrEx>
        <w:trPr>
          <w:trHeight w:val="570"/>
          <w:tblHeader/>
        </w:trPr>
        <w:tc>
          <w:tcPr>
            <w:tcW w:w="3354"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2B7022C9" w14:textId="77777777">
            <w:pPr>
              <w:pStyle w:val="TableSubtitle"/>
              <w:jc w:val="left"/>
            </w:pPr>
            <w:r>
              <w:t>Size Cleaning Category; Alternative Cleaning Method</w:t>
            </w:r>
          </w:p>
        </w:tc>
        <w:tc>
          <w:tcPr>
            <w:tcW w:w="1646"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07F34B25" w14:textId="77777777">
            <w:pPr>
              <w:pStyle w:val="TableSubtitle"/>
            </w:pPr>
            <w:r>
              <w:t>Estimated Initial Costs (2022$)</w:t>
            </w:r>
          </w:p>
        </w:tc>
      </w:tr>
      <w:tr w14:paraId="431AD160"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7DC6CDE" w14:textId="77777777">
            <w:pPr>
              <w:pStyle w:val="LTableTextAbt"/>
              <w:ind w:hanging="15"/>
            </w:pPr>
            <w:r>
              <w:t>General Cleaning of All Sizes; convert to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E497503" w14:textId="77777777">
            <w:pPr>
              <w:pStyle w:val="LTableTextAbt"/>
              <w:ind w:right="826" w:hanging="15"/>
              <w:jc w:val="right"/>
            </w:pPr>
            <w:r>
              <w:t>$100,000</w:t>
            </w:r>
          </w:p>
        </w:tc>
      </w:tr>
      <w:tr w14:paraId="11759AA7"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6DF2F2E" w14:textId="77777777">
            <w:pPr>
              <w:pStyle w:val="LTableTextAbt"/>
              <w:ind w:hanging="15"/>
            </w:pPr>
            <w:r>
              <w:t>General Cleaning of All Sizes; convert to cleaning methods other than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B21F9B6" w14:textId="77777777">
            <w:pPr>
              <w:pStyle w:val="LTableTextAbt"/>
              <w:ind w:right="826" w:hanging="15"/>
              <w:jc w:val="right"/>
            </w:pPr>
            <w:r>
              <w:t>$170,000</w:t>
            </w:r>
          </w:p>
        </w:tc>
      </w:tr>
      <w:tr w14:paraId="34B5C5B0"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7BAC2EB" w14:textId="77777777">
            <w:pPr>
              <w:pStyle w:val="LTableTextAbt"/>
              <w:ind w:hanging="15"/>
            </w:pPr>
            <w:r>
              <w:t>High Precision Cleaning of All Sizes; convert to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2D4B1CD" w14:textId="77777777">
            <w:pPr>
              <w:pStyle w:val="LTableTextAbt"/>
              <w:ind w:right="826" w:hanging="15"/>
              <w:jc w:val="right"/>
            </w:pPr>
            <w:r>
              <w:t>$290,000</w:t>
            </w:r>
          </w:p>
        </w:tc>
      </w:tr>
      <w:tr w14:paraId="5EA06B1D"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3C6DBDF7" w14:textId="77777777">
            <w:pPr>
              <w:pStyle w:val="LTableTextAbt"/>
              <w:ind w:hanging="15"/>
            </w:pPr>
            <w:r>
              <w:t>High Precision Cleaning of All Sizes; convert to cleaning methods other than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591D9315" w14:textId="77777777">
            <w:pPr>
              <w:pStyle w:val="LTableTextAbt"/>
              <w:ind w:right="826" w:hanging="15"/>
              <w:jc w:val="right"/>
            </w:pPr>
            <w:r>
              <w:t>$340,000</w:t>
            </w:r>
          </w:p>
        </w:tc>
      </w:tr>
      <w:tr w14:paraId="60C06884"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4B3A133F" w14:textId="77777777">
            <w:pPr>
              <w:pStyle w:val="LTableTextAbt"/>
              <w:ind w:hanging="15"/>
            </w:pPr>
            <w:r>
              <w:t>R&amp;D Critical Cleaning of All Sizes; all cleaning method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0E013E51" w14:textId="77777777">
            <w:pPr>
              <w:pStyle w:val="LTableTextAbt"/>
              <w:ind w:right="826" w:hanging="15"/>
              <w:jc w:val="right"/>
            </w:pPr>
            <w:r>
              <w:t>$410,000</w:t>
            </w:r>
          </w:p>
        </w:tc>
      </w:tr>
      <w:tr w14:paraId="681D138A"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5076678B" w14:textId="77777777">
            <w:pPr>
              <w:pStyle w:val="LTableTextAbt"/>
              <w:ind w:hanging="15"/>
            </w:pPr>
            <w:r>
              <w:t>Safety Critical of All Sizes; convert to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696F264C" w14:textId="77777777">
            <w:pPr>
              <w:pStyle w:val="LTableTextAbt"/>
              <w:ind w:right="826" w:hanging="15"/>
              <w:jc w:val="right"/>
            </w:pPr>
            <w:r>
              <w:t>$1,100,000</w:t>
            </w:r>
          </w:p>
        </w:tc>
      </w:tr>
      <w:tr w14:paraId="47AB22BF"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3E837E7B" w14:textId="77777777">
            <w:pPr>
              <w:pStyle w:val="LTableTextAbt"/>
              <w:ind w:hanging="15"/>
            </w:pPr>
            <w:r>
              <w:t>Safety Critical of All Sizes; convert to cleaning methods other than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RPr="20346A98" w:rsidP="00CB1C05" w14:paraId="55981D5C" w14:textId="77777777">
            <w:pPr>
              <w:pStyle w:val="LTableTextAbt"/>
              <w:ind w:right="826" w:hanging="15"/>
              <w:jc w:val="right"/>
            </w:pPr>
            <w:r>
              <w:t>$1,540,000</w:t>
            </w:r>
          </w:p>
        </w:tc>
      </w:tr>
    </w:tbl>
    <w:p w:rsidR="00806767" w:rsidP="00CB1C05" w14:paraId="0B60C871" w14:textId="77777777">
      <w:pPr>
        <w:pStyle w:val="BodyText"/>
      </w:pPr>
    </w:p>
    <w:p w:rsidR="00806767" w:rsidP="00CB1C05" w14:paraId="1AF63C5E" w14:textId="77777777">
      <w:pPr>
        <w:pStyle w:val="Heading3"/>
      </w:pPr>
      <w:bookmarkStart w:id="1021" w:name="_Ref135378948"/>
      <w:r>
        <w:t xml:space="preserve">Initial Capital Costs for New </w:t>
      </w:r>
      <w:r w:rsidRPr="002B5535">
        <w:t>Machine</w:t>
      </w:r>
      <w:bookmarkEnd w:id="1021"/>
    </w:p>
    <w:p w:rsidR="00806767" w:rsidP="00CB1C05" w14:paraId="7376A728" w14:textId="77777777">
      <w:pPr>
        <w:pStyle w:val="BodyText"/>
      </w:pPr>
      <w:r w:rsidRPr="00DF76C4">
        <w:t>Machine costs were estimated by looking at currently available new machines on the market and/or used machines available for purchase.</w:t>
      </w:r>
      <w:r>
        <w:t xml:space="preserve"> </w:t>
      </w:r>
      <w:r w:rsidR="00243C2C">
        <w:fldChar w:fldCharType="begin" w:fldLock="1"/>
      </w:r>
      <w:r w:rsidR="00243C2C">
        <w:instrText xml:space="preserve"> REF _Ref135219394 \h </w:instrText>
      </w:r>
      <w:r w:rsidR="00243C2C">
        <w:fldChar w:fldCharType="separate"/>
      </w:r>
      <w:r w:rsidRPr="005C74DF" w:rsidR="0092222B">
        <w:t xml:space="preserve">Table </w:t>
      </w:r>
      <w:r w:rsidR="0092222B">
        <w:rPr>
          <w:noProof/>
        </w:rPr>
        <w:t>7</w:t>
      </w:r>
      <w:r w:rsidR="0092222B">
        <w:noBreakHyphen/>
      </w:r>
      <w:r w:rsidR="0092222B">
        <w:rPr>
          <w:noProof/>
        </w:rPr>
        <w:t>22</w:t>
      </w:r>
      <w:r w:rsidR="00243C2C">
        <w:fldChar w:fldCharType="end"/>
      </w:r>
      <w:r w:rsidR="007F39A1">
        <w:t xml:space="preserve"> </w:t>
      </w:r>
      <w:r>
        <w:t xml:space="preserve">presents the estimated initial costs associated with purchasing a new machine or upgrading an existing machine. When these initial costs are incurred they range from $4,000 to $6.7 million. </w:t>
      </w:r>
    </w:p>
    <w:tbl>
      <w:tblPr>
        <w:tblW w:w="5000" w:type="pct"/>
        <w:tblLook w:val="04A0"/>
      </w:tblPr>
      <w:tblGrid>
        <w:gridCol w:w="3487"/>
        <w:gridCol w:w="4274"/>
        <w:gridCol w:w="1599"/>
      </w:tblGrid>
      <w:tr w14:paraId="1923F1EB" w14:textId="77777777">
        <w:tblPrEx>
          <w:tblW w:w="5000" w:type="pct"/>
          <w:tblLook w:val="04A0"/>
        </w:tblPrEx>
        <w:trPr>
          <w:trHeight w:val="180"/>
          <w:tblHeader/>
        </w:trPr>
        <w:tc>
          <w:tcPr>
            <w:tcW w:w="5000" w:type="pct"/>
            <w:gridSpan w:val="3"/>
            <w:tcBorders>
              <w:bottom w:val="single" w:sz="4" w:space="0" w:color="auto"/>
            </w:tcBorders>
            <w:shd w:val="clear" w:color="auto" w:fill="auto"/>
            <w:vAlign w:val="center"/>
          </w:tcPr>
          <w:p w:rsidR="00806767" w:rsidRPr="004C1EED" w:rsidP="00CB1C05" w14:paraId="29F78E89" w14:textId="77777777">
            <w:pPr>
              <w:pStyle w:val="TableTitleA"/>
            </w:pPr>
            <w:bookmarkStart w:id="1022" w:name="_Ref135219394"/>
            <w:bookmarkStart w:id="1023" w:name="_Toc139006765"/>
            <w:bookmarkStart w:id="1024" w:name="_Toc139036159"/>
            <w:bookmarkStart w:id="1025" w:name="_Toc147493423"/>
            <w:bookmarkStart w:id="1026" w:name="_Toc165379655"/>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2</w:t>
            </w:r>
            <w:r w:rsidR="00BC4B5D">
              <w:rPr>
                <w:noProof/>
              </w:rPr>
              <w:fldChar w:fldCharType="end"/>
            </w:r>
            <w:bookmarkEnd w:id="1022"/>
            <w:r w:rsidRPr="005C74DF">
              <w:t xml:space="preserve">: </w:t>
            </w:r>
            <w:r>
              <w:t>Initial Capital Costs for New Machine</w:t>
            </w:r>
            <w:bookmarkEnd w:id="1023"/>
            <w:bookmarkEnd w:id="1024"/>
            <w:bookmarkEnd w:id="1025"/>
            <w:r>
              <w:t xml:space="preserve"> by Size and Cleaning Category</w:t>
            </w:r>
            <w:bookmarkEnd w:id="1026"/>
          </w:p>
        </w:tc>
      </w:tr>
      <w:tr w14:paraId="09114904" w14:textId="77777777">
        <w:tblPrEx>
          <w:tblW w:w="5000" w:type="pct"/>
          <w:tblLook w:val="04A0"/>
        </w:tblPrEx>
        <w:trPr>
          <w:trHeight w:val="570"/>
          <w:tblHeader/>
        </w:trPr>
        <w:tc>
          <w:tcPr>
            <w:tcW w:w="186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P="00CB1C05" w14:paraId="1304772D" w14:textId="77777777">
            <w:pPr>
              <w:pStyle w:val="TableSubtitle"/>
              <w:jc w:val="left"/>
            </w:pPr>
            <w:r>
              <w:t>Size/Cleaning Category</w:t>
            </w:r>
          </w:p>
        </w:tc>
        <w:tc>
          <w:tcPr>
            <w:tcW w:w="228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2D5CB2AB" w14:textId="77777777">
            <w:pPr>
              <w:pStyle w:val="TableSubtitle"/>
              <w:jc w:val="left"/>
            </w:pPr>
            <w:r>
              <w:t>Alternative Cleaning Method</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583F223C" w14:textId="77777777">
            <w:pPr>
              <w:pStyle w:val="TableSubtitle"/>
            </w:pPr>
            <w:r>
              <w:t>Estimated Initial Costs (2022$)</w:t>
            </w:r>
          </w:p>
        </w:tc>
      </w:tr>
      <w:tr w14:paraId="2D6C919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772AE389" w14:textId="77777777">
            <w:pPr>
              <w:pStyle w:val="LTableTextAbt"/>
              <w:ind w:hanging="15"/>
            </w:pPr>
            <w:r>
              <w:t>Small/General Cleaning</w:t>
            </w:r>
          </w:p>
          <w:p w:rsidR="00EA7B8A" w:rsidP="00CB1C05" w14:paraId="4367EAB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4A54B20"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43FC4C5" w14:textId="77777777">
            <w:pPr>
              <w:pStyle w:val="LTableTextAbt"/>
              <w:ind w:right="275" w:hanging="15"/>
              <w:jc w:val="right"/>
            </w:pPr>
            <w:r>
              <w:t xml:space="preserve">$0 </w:t>
            </w:r>
          </w:p>
        </w:tc>
      </w:tr>
      <w:tr w14:paraId="27334DC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91AD18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4E62427"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C05D7C4" w14:textId="77777777">
            <w:pPr>
              <w:pStyle w:val="LTableTextAbt"/>
              <w:ind w:right="275" w:hanging="15"/>
              <w:jc w:val="right"/>
            </w:pPr>
            <w:r>
              <w:t xml:space="preserve">$60,000 </w:t>
            </w:r>
          </w:p>
        </w:tc>
      </w:tr>
      <w:tr w14:paraId="2A288D8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63A868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E47E9B2"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7DD26DB" w14:textId="77777777">
            <w:pPr>
              <w:pStyle w:val="LTableTextAbt"/>
              <w:ind w:right="275" w:hanging="15"/>
              <w:jc w:val="right"/>
            </w:pPr>
            <w:r>
              <w:t xml:space="preserve">$90,000 </w:t>
            </w:r>
          </w:p>
        </w:tc>
      </w:tr>
      <w:tr w14:paraId="3AFF82F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0CB4CE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253708C"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611914A" w14:textId="77777777">
            <w:pPr>
              <w:pStyle w:val="LTableTextAbt"/>
              <w:ind w:right="275" w:hanging="15"/>
              <w:jc w:val="right"/>
            </w:pPr>
            <w:r>
              <w:t xml:space="preserve">$160,000 </w:t>
            </w:r>
          </w:p>
        </w:tc>
      </w:tr>
      <w:tr w14:paraId="50CD2B0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750620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1CE4D29"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272FFD3" w14:textId="77777777">
            <w:pPr>
              <w:pStyle w:val="LTableTextAbt"/>
              <w:ind w:right="275" w:hanging="15"/>
              <w:jc w:val="right"/>
            </w:pPr>
            <w:r>
              <w:t xml:space="preserve">$160,000 </w:t>
            </w:r>
          </w:p>
        </w:tc>
      </w:tr>
      <w:tr w14:paraId="78A597F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9F787A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81CC82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3380F08" w14:textId="77777777">
            <w:pPr>
              <w:pStyle w:val="LTableTextAbt"/>
              <w:ind w:right="275" w:hanging="15"/>
              <w:jc w:val="right"/>
            </w:pPr>
            <w:r>
              <w:t xml:space="preserve">$280,000 </w:t>
            </w:r>
          </w:p>
        </w:tc>
      </w:tr>
      <w:tr w14:paraId="406D98B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3C30A4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C6E7798"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4EF03B1" w14:textId="77777777">
            <w:pPr>
              <w:pStyle w:val="LTableTextAbt"/>
              <w:ind w:right="275" w:hanging="15"/>
              <w:jc w:val="right"/>
            </w:pPr>
            <w:r>
              <w:t xml:space="preserve">$440,000 </w:t>
            </w:r>
          </w:p>
        </w:tc>
      </w:tr>
      <w:tr w14:paraId="349AF46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78837D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FD1FB28"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59D0A25" w14:textId="77777777">
            <w:pPr>
              <w:pStyle w:val="LTableTextAbt"/>
              <w:ind w:right="275" w:hanging="15"/>
              <w:jc w:val="right"/>
            </w:pPr>
            <w:r>
              <w:t xml:space="preserve">$4,000 </w:t>
            </w:r>
          </w:p>
        </w:tc>
      </w:tr>
      <w:tr w14:paraId="397F377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79EC76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1552FF5"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C1DACE9" w14:textId="77777777">
            <w:pPr>
              <w:pStyle w:val="LTableTextAbt"/>
              <w:ind w:right="275" w:hanging="15"/>
              <w:jc w:val="right"/>
            </w:pPr>
            <w:r>
              <w:t xml:space="preserve">$100,000 </w:t>
            </w:r>
          </w:p>
        </w:tc>
      </w:tr>
      <w:tr w14:paraId="1644E3A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080B63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4DC175B"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A78C5B1" w14:textId="77777777">
            <w:pPr>
              <w:pStyle w:val="LTableTextAbt"/>
              <w:ind w:right="275" w:hanging="15"/>
              <w:jc w:val="right"/>
            </w:pPr>
            <w:r>
              <w:t xml:space="preserve">$240,000 </w:t>
            </w:r>
          </w:p>
        </w:tc>
      </w:tr>
      <w:tr w14:paraId="790E1A8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6BDE5B0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C5701D2"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0EDACE1" w14:textId="77777777">
            <w:pPr>
              <w:pStyle w:val="LTableTextAbt"/>
              <w:ind w:right="275" w:hanging="15"/>
              <w:jc w:val="right"/>
            </w:pPr>
            <w:r>
              <w:t xml:space="preserve">$392,000 </w:t>
            </w:r>
          </w:p>
        </w:tc>
      </w:tr>
      <w:tr w14:paraId="0056BE0B"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2D1D0211" w14:textId="77777777">
            <w:pPr>
              <w:pStyle w:val="LTableTextAbt"/>
              <w:ind w:hanging="15"/>
            </w:pPr>
            <w:r>
              <w:t>Medium/General Cleaning</w:t>
            </w:r>
          </w:p>
          <w:p w:rsidR="00EA7B8A" w:rsidP="00CB1C05" w14:paraId="4CE5093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9A03272"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1BBE540" w14:textId="77777777">
            <w:pPr>
              <w:pStyle w:val="LTableTextAbt"/>
              <w:ind w:right="275" w:hanging="15"/>
              <w:jc w:val="right"/>
            </w:pPr>
            <w:r>
              <w:t xml:space="preserve">$0 </w:t>
            </w:r>
          </w:p>
        </w:tc>
      </w:tr>
      <w:tr w14:paraId="6327984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AC54DC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E461527"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1A64812" w14:textId="77777777">
            <w:pPr>
              <w:pStyle w:val="LTableTextAbt"/>
              <w:ind w:right="275" w:hanging="15"/>
              <w:jc w:val="right"/>
            </w:pPr>
            <w:r>
              <w:t xml:space="preserve">$380,000 </w:t>
            </w:r>
          </w:p>
        </w:tc>
      </w:tr>
      <w:tr w14:paraId="146B725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109CF6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066B87F"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FC0D9AC" w14:textId="77777777">
            <w:pPr>
              <w:pStyle w:val="LTableTextAbt"/>
              <w:ind w:right="275" w:hanging="15"/>
              <w:jc w:val="right"/>
            </w:pPr>
            <w:r>
              <w:t xml:space="preserve">$540,000 </w:t>
            </w:r>
          </w:p>
        </w:tc>
      </w:tr>
      <w:tr w14:paraId="1B04B59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90DC7F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0BE666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36BD630" w14:textId="77777777">
            <w:pPr>
              <w:pStyle w:val="LTableTextAbt"/>
              <w:ind w:right="275" w:hanging="15"/>
              <w:jc w:val="right"/>
            </w:pPr>
            <w:r>
              <w:t xml:space="preserve">$500,000 </w:t>
            </w:r>
          </w:p>
        </w:tc>
      </w:tr>
      <w:tr w14:paraId="415AF09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EB67C7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9D23760"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0A33CA8" w14:textId="77777777">
            <w:pPr>
              <w:pStyle w:val="LTableTextAbt"/>
              <w:ind w:right="275" w:hanging="15"/>
              <w:jc w:val="right"/>
            </w:pPr>
            <w:r>
              <w:t xml:space="preserve">$500,000 </w:t>
            </w:r>
          </w:p>
        </w:tc>
      </w:tr>
      <w:tr w14:paraId="01202D4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8CDB35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665F78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0D6F274" w14:textId="77777777">
            <w:pPr>
              <w:pStyle w:val="LTableTextAbt"/>
              <w:ind w:right="275" w:hanging="15"/>
              <w:jc w:val="right"/>
            </w:pPr>
            <w:r>
              <w:t xml:space="preserve">$480,000 </w:t>
            </w:r>
          </w:p>
        </w:tc>
      </w:tr>
      <w:tr w14:paraId="4464B4C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A74B34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A0FCD57"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B4580A2" w14:textId="77777777">
            <w:pPr>
              <w:pStyle w:val="LTableTextAbt"/>
              <w:ind w:right="275" w:hanging="15"/>
              <w:jc w:val="right"/>
            </w:pPr>
            <w:r>
              <w:t xml:space="preserve">$500,000 </w:t>
            </w:r>
          </w:p>
        </w:tc>
      </w:tr>
      <w:tr w14:paraId="6A242D1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677D55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E3F3F8C"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B759D65" w14:textId="77777777">
            <w:pPr>
              <w:pStyle w:val="LTableTextAbt"/>
              <w:ind w:right="275" w:hanging="15"/>
              <w:jc w:val="right"/>
            </w:pPr>
            <w:r>
              <w:t xml:space="preserve">$16,000 </w:t>
            </w:r>
          </w:p>
        </w:tc>
      </w:tr>
      <w:tr w14:paraId="29FF0DD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8E2BFD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DE792CB"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7F76C35" w14:textId="77777777">
            <w:pPr>
              <w:pStyle w:val="LTableTextAbt"/>
              <w:ind w:right="275" w:hanging="15"/>
              <w:jc w:val="right"/>
            </w:pPr>
            <w:r>
              <w:t xml:space="preserve">$400,000 </w:t>
            </w:r>
          </w:p>
        </w:tc>
      </w:tr>
      <w:tr w14:paraId="08EF788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8C2A9C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EF710E1"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74F5152" w14:textId="77777777">
            <w:pPr>
              <w:pStyle w:val="LTableTextAbt"/>
              <w:ind w:right="275" w:hanging="15"/>
              <w:jc w:val="right"/>
            </w:pPr>
            <w:r>
              <w:t xml:space="preserve">$500,000 </w:t>
            </w:r>
          </w:p>
        </w:tc>
      </w:tr>
      <w:tr w14:paraId="756B4452"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65EEABC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041C77E"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68EF574" w14:textId="77777777">
            <w:pPr>
              <w:pStyle w:val="LTableTextAbt"/>
              <w:ind w:right="275" w:hanging="15"/>
              <w:jc w:val="right"/>
            </w:pPr>
            <w:r>
              <w:t xml:space="preserve">$672,000 </w:t>
            </w:r>
          </w:p>
        </w:tc>
      </w:tr>
      <w:tr w14:paraId="372B5A35"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2F28EE2F" w14:textId="77777777">
            <w:pPr>
              <w:pStyle w:val="LTableTextAbt"/>
              <w:ind w:hanging="15"/>
            </w:pPr>
            <w:r>
              <w:t>Large/General Cleaning</w:t>
            </w:r>
          </w:p>
          <w:p w:rsidR="00EA7B8A" w:rsidP="00CB1C05" w14:paraId="5046463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3013860"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0DC86C7" w14:textId="77777777">
            <w:pPr>
              <w:pStyle w:val="LTableTextAbt"/>
              <w:ind w:right="275" w:hanging="15"/>
              <w:jc w:val="right"/>
            </w:pPr>
            <w:r>
              <w:t xml:space="preserve">$0 </w:t>
            </w:r>
          </w:p>
        </w:tc>
      </w:tr>
      <w:tr w14:paraId="27DD69D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5307BE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00DD577"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DC2DE78" w14:textId="77777777">
            <w:pPr>
              <w:pStyle w:val="LTableTextAbt"/>
              <w:ind w:right="275" w:hanging="15"/>
              <w:jc w:val="right"/>
            </w:pPr>
            <w:r>
              <w:t xml:space="preserve">$3,600,000 </w:t>
            </w:r>
          </w:p>
        </w:tc>
      </w:tr>
      <w:tr w14:paraId="18CB0E8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431AF0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1145E2F"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56E0537" w14:textId="77777777">
            <w:pPr>
              <w:pStyle w:val="LTableTextAbt"/>
              <w:ind w:right="275" w:hanging="15"/>
              <w:jc w:val="right"/>
            </w:pPr>
            <w:r>
              <w:t xml:space="preserve">$5,400,000 </w:t>
            </w:r>
          </w:p>
        </w:tc>
      </w:tr>
      <w:tr w14:paraId="4188AB2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0F8710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6163281"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C9C4179" w14:textId="77777777">
            <w:pPr>
              <w:pStyle w:val="LTableTextAbt"/>
              <w:ind w:right="275" w:hanging="15"/>
              <w:jc w:val="right"/>
            </w:pPr>
            <w:r>
              <w:t xml:space="preserve">$4,800,000 </w:t>
            </w:r>
          </w:p>
        </w:tc>
      </w:tr>
      <w:tr w14:paraId="0DC13EA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31ADC1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87A7843"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D645942" w14:textId="77777777">
            <w:pPr>
              <w:pStyle w:val="LTableTextAbt"/>
              <w:ind w:right="275" w:hanging="15"/>
              <w:jc w:val="right"/>
            </w:pPr>
            <w:r>
              <w:t xml:space="preserve">$4,800,000 </w:t>
            </w:r>
          </w:p>
        </w:tc>
      </w:tr>
      <w:tr w14:paraId="09B2E93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98D41F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B279A02"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94C284D" w14:textId="77777777">
            <w:pPr>
              <w:pStyle w:val="LTableTextAbt"/>
              <w:ind w:right="275" w:hanging="15"/>
              <w:jc w:val="right"/>
            </w:pPr>
            <w:r>
              <w:t xml:space="preserve">$4,800,000 </w:t>
            </w:r>
          </w:p>
        </w:tc>
      </w:tr>
      <w:tr w14:paraId="024A11A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FA8C0C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7F7C903"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7E75F90" w14:textId="77777777">
            <w:pPr>
              <w:pStyle w:val="LTableTextAbt"/>
              <w:ind w:right="275" w:hanging="15"/>
              <w:jc w:val="right"/>
            </w:pPr>
            <w:r>
              <w:t xml:space="preserve">$288,000 </w:t>
            </w:r>
          </w:p>
        </w:tc>
      </w:tr>
      <w:tr w14:paraId="6287A70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E94BEC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B6813EA"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2D0E255" w14:textId="77777777">
            <w:pPr>
              <w:pStyle w:val="LTableTextAbt"/>
              <w:ind w:right="275" w:hanging="15"/>
              <w:jc w:val="right"/>
            </w:pPr>
            <w:r>
              <w:t xml:space="preserve">$32,000 </w:t>
            </w:r>
          </w:p>
        </w:tc>
      </w:tr>
      <w:tr w14:paraId="0529165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920853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FA2C973"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3170509" w14:textId="77777777">
            <w:pPr>
              <w:pStyle w:val="LTableTextAbt"/>
              <w:ind w:right="275" w:hanging="15"/>
              <w:jc w:val="right"/>
            </w:pPr>
            <w:r>
              <w:t xml:space="preserve">$160,000 </w:t>
            </w:r>
          </w:p>
        </w:tc>
      </w:tr>
      <w:tr w14:paraId="53A45C4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449F86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4CBF649"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FB4516B" w14:textId="77777777">
            <w:pPr>
              <w:pStyle w:val="LTableTextAbt"/>
              <w:ind w:right="275" w:hanging="15"/>
              <w:jc w:val="right"/>
            </w:pPr>
            <w:r>
              <w:t xml:space="preserve">$4,800,000 </w:t>
            </w:r>
          </w:p>
        </w:tc>
      </w:tr>
      <w:tr w14:paraId="40D8F24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6375B50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5AFFE68"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BBF9C38" w14:textId="77777777">
            <w:pPr>
              <w:pStyle w:val="LTableTextAbt"/>
              <w:ind w:right="275" w:hanging="15"/>
              <w:jc w:val="right"/>
            </w:pPr>
            <w:r>
              <w:t xml:space="preserve">$6,720,000 </w:t>
            </w:r>
          </w:p>
        </w:tc>
      </w:tr>
      <w:tr w14:paraId="583D8069"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5DD350C7" w14:textId="77777777">
            <w:pPr>
              <w:pStyle w:val="LTableTextAbt"/>
              <w:ind w:hanging="15"/>
            </w:pPr>
            <w:r>
              <w:t>Small/High Precision Cleaning</w:t>
            </w:r>
          </w:p>
          <w:p w:rsidR="00EA7B8A" w:rsidP="00CB1C05" w14:paraId="0ECECAF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E4D5C6B"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8DF43EB" w14:textId="77777777">
            <w:pPr>
              <w:pStyle w:val="LTableTextAbt"/>
              <w:ind w:right="275" w:hanging="15"/>
              <w:jc w:val="right"/>
            </w:pPr>
            <w:r>
              <w:t xml:space="preserve">$0 </w:t>
            </w:r>
          </w:p>
        </w:tc>
      </w:tr>
      <w:tr w14:paraId="6E13D8F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A74278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51CD7F4"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E95A627" w14:textId="77777777">
            <w:pPr>
              <w:pStyle w:val="LTableTextAbt"/>
              <w:ind w:right="275" w:hanging="15"/>
              <w:jc w:val="right"/>
            </w:pPr>
            <w:r>
              <w:t xml:space="preserve">$60,000 </w:t>
            </w:r>
          </w:p>
        </w:tc>
      </w:tr>
      <w:tr w14:paraId="2CD938F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A7781C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5BA877C"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FEC71DD" w14:textId="77777777">
            <w:pPr>
              <w:pStyle w:val="LTableTextAbt"/>
              <w:ind w:right="275" w:hanging="15"/>
              <w:jc w:val="right"/>
            </w:pPr>
            <w:r>
              <w:t xml:space="preserve">$90,000 </w:t>
            </w:r>
          </w:p>
        </w:tc>
      </w:tr>
      <w:tr w14:paraId="30A3D95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46B94E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E3B4F35"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45A8B6E" w14:textId="77777777">
            <w:pPr>
              <w:pStyle w:val="LTableTextAbt"/>
              <w:ind w:right="275" w:hanging="15"/>
              <w:jc w:val="right"/>
            </w:pPr>
            <w:r>
              <w:t xml:space="preserve">$160,000 </w:t>
            </w:r>
          </w:p>
        </w:tc>
      </w:tr>
      <w:tr w14:paraId="0D26D69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8D6E64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74C362A"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1C6A7FA" w14:textId="77777777">
            <w:pPr>
              <w:pStyle w:val="LTableTextAbt"/>
              <w:ind w:right="275" w:hanging="15"/>
              <w:jc w:val="right"/>
            </w:pPr>
            <w:r>
              <w:t xml:space="preserve">$160,000 </w:t>
            </w:r>
          </w:p>
        </w:tc>
      </w:tr>
      <w:tr w14:paraId="5D08530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602741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72C29B0"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4481989" w14:textId="77777777">
            <w:pPr>
              <w:pStyle w:val="LTableTextAbt"/>
              <w:ind w:right="275" w:hanging="15"/>
              <w:jc w:val="right"/>
            </w:pPr>
            <w:r>
              <w:t xml:space="preserve">$280,000 </w:t>
            </w:r>
          </w:p>
        </w:tc>
      </w:tr>
      <w:tr w14:paraId="71064BC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365ADC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EC85F4C"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7FC9C55" w14:textId="77777777">
            <w:pPr>
              <w:pStyle w:val="LTableTextAbt"/>
              <w:ind w:right="275" w:hanging="15"/>
              <w:jc w:val="right"/>
            </w:pPr>
            <w:r>
              <w:t xml:space="preserve">$220,000 </w:t>
            </w:r>
          </w:p>
        </w:tc>
      </w:tr>
      <w:tr w14:paraId="6E95047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9962ED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190D430"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C29119A" w14:textId="77777777">
            <w:pPr>
              <w:pStyle w:val="LTableTextAbt"/>
              <w:ind w:right="275" w:hanging="15"/>
              <w:jc w:val="right"/>
            </w:pPr>
            <w:r>
              <w:t xml:space="preserve">$100,000 </w:t>
            </w:r>
          </w:p>
        </w:tc>
      </w:tr>
      <w:tr w14:paraId="443B57D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5D8C93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8ACB646"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4D96D1A" w14:textId="77777777">
            <w:pPr>
              <w:pStyle w:val="LTableTextAbt"/>
              <w:ind w:right="275" w:hanging="15"/>
              <w:jc w:val="right"/>
            </w:pPr>
            <w:r>
              <w:t xml:space="preserve">$260,000 </w:t>
            </w:r>
          </w:p>
        </w:tc>
      </w:tr>
      <w:tr w14:paraId="1327B53C"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33A57AF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E6B47D8"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4B01BD0" w14:textId="77777777">
            <w:pPr>
              <w:pStyle w:val="LTableTextAbt"/>
              <w:ind w:right="275" w:hanging="15"/>
              <w:jc w:val="right"/>
            </w:pPr>
            <w:r>
              <w:t xml:space="preserve">$292,000 </w:t>
            </w:r>
          </w:p>
        </w:tc>
      </w:tr>
      <w:tr w14:paraId="2652ED2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75607AE3" w14:textId="77777777">
            <w:pPr>
              <w:pStyle w:val="LTableTextAbt"/>
              <w:ind w:hanging="15"/>
            </w:pPr>
            <w:r>
              <w:t>Medium/High Precision Cleaning</w:t>
            </w:r>
          </w:p>
          <w:p w:rsidR="00EA7B8A" w:rsidP="00CB1C05" w14:paraId="11574A3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CC78556"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D530E27" w14:textId="77777777">
            <w:pPr>
              <w:pStyle w:val="LTableTextAbt"/>
              <w:ind w:right="275" w:hanging="15"/>
              <w:jc w:val="right"/>
            </w:pPr>
            <w:r>
              <w:t xml:space="preserve">$0 </w:t>
            </w:r>
          </w:p>
        </w:tc>
      </w:tr>
      <w:tr w14:paraId="448FFDA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661865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66B1A15"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5D4821B" w14:textId="77777777">
            <w:pPr>
              <w:pStyle w:val="LTableTextAbt"/>
              <w:ind w:right="275" w:hanging="15"/>
              <w:jc w:val="right"/>
            </w:pPr>
            <w:r>
              <w:t xml:space="preserve">$360,000 </w:t>
            </w:r>
          </w:p>
        </w:tc>
      </w:tr>
      <w:tr w14:paraId="2D3BFDB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301EFB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C5529D9"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A334DC9" w14:textId="77777777">
            <w:pPr>
              <w:pStyle w:val="LTableTextAbt"/>
              <w:ind w:right="275" w:hanging="15"/>
              <w:jc w:val="right"/>
            </w:pPr>
            <w:r>
              <w:t xml:space="preserve">$540,000 </w:t>
            </w:r>
          </w:p>
        </w:tc>
      </w:tr>
      <w:tr w14:paraId="0D5C137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180822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A0E3955"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EBA5502" w14:textId="77777777">
            <w:pPr>
              <w:pStyle w:val="LTableTextAbt"/>
              <w:ind w:right="275" w:hanging="15"/>
              <w:jc w:val="right"/>
            </w:pPr>
            <w:r>
              <w:t xml:space="preserve">$500,000 </w:t>
            </w:r>
          </w:p>
        </w:tc>
      </w:tr>
      <w:tr w14:paraId="000796C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06422C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C974F56"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3CB79AD" w14:textId="77777777">
            <w:pPr>
              <w:pStyle w:val="LTableTextAbt"/>
              <w:ind w:right="275" w:hanging="15"/>
              <w:jc w:val="right"/>
            </w:pPr>
            <w:r>
              <w:t xml:space="preserve">$50,000 </w:t>
            </w:r>
          </w:p>
        </w:tc>
      </w:tr>
      <w:tr w14:paraId="4F74C0E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E2F005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C2DEDF8"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90EFFB5" w14:textId="77777777">
            <w:pPr>
              <w:pStyle w:val="LTableTextAbt"/>
              <w:ind w:right="275" w:hanging="15"/>
              <w:jc w:val="right"/>
            </w:pPr>
            <w:r>
              <w:t xml:space="preserve">$480,000 </w:t>
            </w:r>
          </w:p>
        </w:tc>
      </w:tr>
      <w:tr w14:paraId="174154C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D1A662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8CE5531"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EA6FCE8" w14:textId="77777777">
            <w:pPr>
              <w:pStyle w:val="LTableTextAbt"/>
              <w:ind w:right="275" w:hanging="15"/>
              <w:jc w:val="right"/>
            </w:pPr>
            <w:r>
              <w:t xml:space="preserve">$480,000 </w:t>
            </w:r>
          </w:p>
        </w:tc>
      </w:tr>
      <w:tr w14:paraId="4B58DBF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05D4F5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6B9DE00"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3868995" w14:textId="77777777">
            <w:pPr>
              <w:pStyle w:val="LTableTextAbt"/>
              <w:ind w:right="275" w:hanging="15"/>
              <w:jc w:val="right"/>
            </w:pPr>
            <w:r>
              <w:t xml:space="preserve">$400,000 </w:t>
            </w:r>
          </w:p>
        </w:tc>
      </w:tr>
      <w:tr w14:paraId="15D22CE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AFB6D7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AA36D2A"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A9F8C32" w14:textId="77777777">
            <w:pPr>
              <w:pStyle w:val="LTableTextAbt"/>
              <w:ind w:right="275" w:hanging="15"/>
              <w:jc w:val="right"/>
            </w:pPr>
            <w:r>
              <w:t xml:space="preserve">$500,000 </w:t>
            </w:r>
          </w:p>
        </w:tc>
      </w:tr>
      <w:tr w14:paraId="26CD3E7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3B10C85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DE1D30D"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B6A445C" w14:textId="77777777">
            <w:pPr>
              <w:pStyle w:val="LTableTextAbt"/>
              <w:ind w:right="275" w:hanging="15"/>
              <w:jc w:val="right"/>
            </w:pPr>
            <w:r>
              <w:t xml:space="preserve">$672,000 </w:t>
            </w:r>
          </w:p>
        </w:tc>
      </w:tr>
      <w:tr w14:paraId="4BDC7000"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2AE201D2" w14:textId="77777777">
            <w:pPr>
              <w:pStyle w:val="LTableTextAbt"/>
              <w:ind w:hanging="15"/>
            </w:pPr>
            <w:r>
              <w:t>Large/High Precision Cleaning</w:t>
            </w:r>
          </w:p>
          <w:p w:rsidR="00EA7B8A" w:rsidP="00CB1C05" w14:paraId="3B6C9DA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0E994CB"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BFE0A43" w14:textId="77777777">
            <w:pPr>
              <w:pStyle w:val="LTableTextAbt"/>
              <w:ind w:right="275" w:hanging="15"/>
              <w:jc w:val="right"/>
            </w:pPr>
            <w:r>
              <w:t xml:space="preserve">$0 </w:t>
            </w:r>
          </w:p>
        </w:tc>
      </w:tr>
      <w:tr w14:paraId="4C21570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2C18AA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5F16D5B"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9FD0E7C" w14:textId="77777777">
            <w:pPr>
              <w:pStyle w:val="LTableTextAbt"/>
              <w:ind w:right="275" w:hanging="15"/>
              <w:jc w:val="right"/>
            </w:pPr>
            <w:r>
              <w:t xml:space="preserve">$3,600,000 </w:t>
            </w:r>
          </w:p>
        </w:tc>
      </w:tr>
      <w:tr w14:paraId="4186433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614994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F495505"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B4F6FF1" w14:textId="77777777">
            <w:pPr>
              <w:pStyle w:val="LTableTextAbt"/>
              <w:ind w:right="275" w:hanging="15"/>
              <w:jc w:val="right"/>
            </w:pPr>
            <w:r>
              <w:t xml:space="preserve">$5,400,000 </w:t>
            </w:r>
          </w:p>
        </w:tc>
      </w:tr>
      <w:tr w14:paraId="091482E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6CCBC6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76513E4"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BB8BC16" w14:textId="77777777">
            <w:pPr>
              <w:pStyle w:val="LTableTextAbt"/>
              <w:ind w:right="275" w:hanging="15"/>
              <w:jc w:val="right"/>
            </w:pPr>
            <w:r>
              <w:t xml:space="preserve">$4,800,000 </w:t>
            </w:r>
          </w:p>
        </w:tc>
      </w:tr>
      <w:tr w14:paraId="4834A09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2EF2C9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C8D7D2F"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B084B11" w14:textId="77777777">
            <w:pPr>
              <w:pStyle w:val="LTableTextAbt"/>
              <w:ind w:right="275" w:hanging="15"/>
              <w:jc w:val="right"/>
            </w:pPr>
            <w:r>
              <w:t xml:space="preserve">$4,800,000 </w:t>
            </w:r>
          </w:p>
        </w:tc>
      </w:tr>
      <w:tr w14:paraId="3D22003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601C3C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CBFA978"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FD518B7" w14:textId="77777777">
            <w:pPr>
              <w:pStyle w:val="LTableTextAbt"/>
              <w:ind w:right="275" w:hanging="15"/>
              <w:jc w:val="right"/>
            </w:pPr>
            <w:r>
              <w:t xml:space="preserve">$4,800,000 </w:t>
            </w:r>
          </w:p>
        </w:tc>
      </w:tr>
      <w:tr w14:paraId="7F5CF5D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C6E3E3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C561C87"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E911845" w14:textId="77777777">
            <w:pPr>
              <w:pStyle w:val="LTableTextAbt"/>
              <w:ind w:right="275" w:hanging="15"/>
              <w:jc w:val="right"/>
            </w:pPr>
            <w:r>
              <w:t xml:space="preserve">$3,200,000 </w:t>
            </w:r>
          </w:p>
        </w:tc>
      </w:tr>
      <w:tr w14:paraId="36DBC0D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C51279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0684231"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AC01B14" w14:textId="77777777">
            <w:pPr>
              <w:pStyle w:val="LTableTextAbt"/>
              <w:ind w:right="275" w:hanging="15"/>
              <w:jc w:val="right"/>
            </w:pPr>
            <w:r>
              <w:t xml:space="preserve">$160,000 </w:t>
            </w:r>
          </w:p>
        </w:tc>
      </w:tr>
      <w:tr w14:paraId="71CD59B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27817AE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D53D8DD"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4B368EF" w14:textId="77777777">
            <w:pPr>
              <w:pStyle w:val="LTableTextAbt"/>
              <w:ind w:right="275" w:hanging="15"/>
              <w:jc w:val="right"/>
            </w:pPr>
            <w:r>
              <w:t xml:space="preserve">$4,800,000 </w:t>
            </w:r>
          </w:p>
        </w:tc>
      </w:tr>
      <w:tr w14:paraId="1B827560"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6DF7807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B0958D6"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0A1D558" w14:textId="77777777">
            <w:pPr>
              <w:pStyle w:val="LTableTextAbt"/>
              <w:ind w:right="275" w:hanging="15"/>
              <w:jc w:val="right"/>
            </w:pPr>
            <w:r>
              <w:t xml:space="preserve">$6,720,000 </w:t>
            </w:r>
          </w:p>
        </w:tc>
      </w:tr>
      <w:tr w14:paraId="001A883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76DDA6A2" w14:textId="77777777">
            <w:pPr>
              <w:pStyle w:val="LTableTextAbt"/>
              <w:ind w:hanging="15"/>
            </w:pPr>
            <w:r>
              <w:t>Small/Safety Critical Cleaning</w:t>
            </w:r>
          </w:p>
          <w:p w:rsidR="00EA7B8A" w:rsidP="00CB1C05" w14:paraId="304E8EF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0D03662"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EC32976" w14:textId="77777777">
            <w:pPr>
              <w:pStyle w:val="LTableTextAbt"/>
              <w:ind w:right="275" w:hanging="15"/>
              <w:jc w:val="right"/>
            </w:pPr>
            <w:r>
              <w:t xml:space="preserve">$12,000 </w:t>
            </w:r>
          </w:p>
        </w:tc>
      </w:tr>
      <w:tr w14:paraId="0DBCB25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4E91CA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DFCBE48"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41CBE47" w14:textId="77777777">
            <w:pPr>
              <w:pStyle w:val="LTableTextAbt"/>
              <w:ind w:right="275" w:hanging="15"/>
              <w:jc w:val="right"/>
            </w:pPr>
            <w:r>
              <w:t xml:space="preserve">$60,000 </w:t>
            </w:r>
          </w:p>
        </w:tc>
      </w:tr>
      <w:tr w14:paraId="4D76B33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B117F1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945F2B3"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B7C5FDE" w14:textId="77777777">
            <w:pPr>
              <w:pStyle w:val="LTableTextAbt"/>
              <w:ind w:right="275" w:hanging="15"/>
              <w:jc w:val="right"/>
            </w:pPr>
            <w:r>
              <w:t xml:space="preserve">$90,000 </w:t>
            </w:r>
          </w:p>
        </w:tc>
      </w:tr>
      <w:tr w14:paraId="622ED33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DC74B6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1A5A91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B554B1A" w14:textId="77777777">
            <w:pPr>
              <w:pStyle w:val="LTableTextAbt"/>
              <w:ind w:right="275" w:hanging="15"/>
              <w:jc w:val="right"/>
            </w:pPr>
            <w:r>
              <w:t xml:space="preserve">$160,000 </w:t>
            </w:r>
          </w:p>
        </w:tc>
      </w:tr>
      <w:tr w14:paraId="135D8A2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969328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3C54210"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1841670" w14:textId="77777777">
            <w:pPr>
              <w:pStyle w:val="LTableTextAbt"/>
              <w:ind w:right="275" w:hanging="15"/>
              <w:jc w:val="right"/>
            </w:pPr>
            <w:r>
              <w:t xml:space="preserve">$160,000 </w:t>
            </w:r>
          </w:p>
        </w:tc>
      </w:tr>
      <w:tr w14:paraId="59DF229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688B36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5569490"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58E299D" w14:textId="77777777">
            <w:pPr>
              <w:pStyle w:val="LTableTextAbt"/>
              <w:ind w:right="275" w:hanging="15"/>
              <w:jc w:val="right"/>
            </w:pPr>
            <w:r>
              <w:t xml:space="preserve">$280,000 </w:t>
            </w:r>
          </w:p>
        </w:tc>
      </w:tr>
      <w:tr w14:paraId="4ECD3BC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03E90F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B4BF73F"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C59097A" w14:textId="77777777">
            <w:pPr>
              <w:pStyle w:val="LTableTextAbt"/>
              <w:ind w:right="275" w:hanging="15"/>
              <w:jc w:val="right"/>
            </w:pPr>
            <w:r>
              <w:t xml:space="preserve">$220,000 </w:t>
            </w:r>
          </w:p>
        </w:tc>
      </w:tr>
      <w:tr w14:paraId="6E5FEB8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27B0C7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599525F"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5F9E200" w14:textId="77777777">
            <w:pPr>
              <w:pStyle w:val="LTableTextAbt"/>
              <w:ind w:right="275" w:hanging="15"/>
              <w:jc w:val="right"/>
            </w:pPr>
            <w:r>
              <w:t xml:space="preserve">$100,000 </w:t>
            </w:r>
          </w:p>
        </w:tc>
      </w:tr>
      <w:tr w14:paraId="74B1CA0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0DB3F2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611D1E5"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4AE103E" w14:textId="77777777">
            <w:pPr>
              <w:pStyle w:val="LTableTextAbt"/>
              <w:ind w:right="275" w:hanging="15"/>
              <w:jc w:val="right"/>
            </w:pPr>
            <w:r>
              <w:t xml:space="preserve">$60,000 </w:t>
            </w:r>
          </w:p>
        </w:tc>
      </w:tr>
      <w:tr w14:paraId="3E595008"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63A04E8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7F15EBF"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1CC86BA" w14:textId="77777777">
            <w:pPr>
              <w:pStyle w:val="LTableTextAbt"/>
              <w:ind w:right="275" w:hanging="15"/>
              <w:jc w:val="right"/>
            </w:pPr>
            <w:r>
              <w:t xml:space="preserve">$392,000 </w:t>
            </w:r>
          </w:p>
        </w:tc>
      </w:tr>
      <w:tr w14:paraId="73CE4266"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0360212C" w14:textId="77777777">
            <w:pPr>
              <w:pStyle w:val="LTableTextAbt"/>
              <w:ind w:hanging="15"/>
            </w:pPr>
            <w:r>
              <w:t>Medium/Safety Critical Cleaning</w:t>
            </w:r>
          </w:p>
          <w:p w:rsidR="00EA7B8A" w:rsidP="00CB1C05" w14:paraId="19E5356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00EA7B8A" w:rsidP="00CB1C05" w14:paraId="093F8964"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5867F4B" w14:textId="77777777">
            <w:pPr>
              <w:pStyle w:val="LTableTextAbt"/>
              <w:ind w:right="275" w:hanging="15"/>
              <w:jc w:val="right"/>
            </w:pPr>
            <w:r>
              <w:t xml:space="preserve">$144,000 </w:t>
            </w:r>
          </w:p>
        </w:tc>
      </w:tr>
      <w:tr w14:paraId="50D4608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AD6414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8945017"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CD13469" w14:textId="77777777">
            <w:pPr>
              <w:pStyle w:val="LTableTextAbt"/>
              <w:ind w:right="275" w:hanging="15"/>
              <w:jc w:val="right"/>
            </w:pPr>
            <w:r>
              <w:t xml:space="preserve">$360,000 </w:t>
            </w:r>
          </w:p>
        </w:tc>
      </w:tr>
      <w:tr w14:paraId="2AC51FD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E87363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436BCE9"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2F9F8A8" w14:textId="77777777">
            <w:pPr>
              <w:pStyle w:val="LTableTextAbt"/>
              <w:ind w:right="275" w:hanging="15"/>
              <w:jc w:val="right"/>
            </w:pPr>
            <w:r>
              <w:t xml:space="preserve">$540,000 </w:t>
            </w:r>
          </w:p>
        </w:tc>
      </w:tr>
      <w:tr w14:paraId="64392BA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763810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F58CD8A"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CD22098" w14:textId="77777777">
            <w:pPr>
              <w:pStyle w:val="LTableTextAbt"/>
              <w:ind w:right="275" w:hanging="15"/>
              <w:jc w:val="right"/>
            </w:pPr>
            <w:r>
              <w:t xml:space="preserve">$500,000 </w:t>
            </w:r>
          </w:p>
        </w:tc>
      </w:tr>
      <w:tr w14:paraId="25EEE7C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04B93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E5767EB"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A3A9EE8" w14:textId="77777777">
            <w:pPr>
              <w:pStyle w:val="LTableTextAbt"/>
              <w:ind w:right="275" w:hanging="15"/>
              <w:jc w:val="right"/>
            </w:pPr>
            <w:r>
              <w:t xml:space="preserve">$500,000 </w:t>
            </w:r>
          </w:p>
        </w:tc>
      </w:tr>
      <w:tr w14:paraId="750123A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93F5BD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EB2518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9EF1B8F" w14:textId="77777777">
            <w:pPr>
              <w:pStyle w:val="LTableTextAbt"/>
              <w:ind w:right="275" w:hanging="15"/>
              <w:jc w:val="right"/>
            </w:pPr>
            <w:r>
              <w:t xml:space="preserve">$480,000 </w:t>
            </w:r>
          </w:p>
        </w:tc>
      </w:tr>
      <w:tr w14:paraId="1540B6D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7C27EC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B87B8D3"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0CA2029" w14:textId="77777777">
            <w:pPr>
              <w:pStyle w:val="LTableTextAbt"/>
              <w:ind w:right="275" w:hanging="15"/>
              <w:jc w:val="right"/>
            </w:pPr>
            <w:r>
              <w:t xml:space="preserve">$480,000 </w:t>
            </w:r>
          </w:p>
        </w:tc>
      </w:tr>
      <w:tr w14:paraId="290EBF3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EB3FA6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99A0B27"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5AA8073" w14:textId="77777777">
            <w:pPr>
              <w:pStyle w:val="LTableTextAbt"/>
              <w:ind w:right="275" w:hanging="15"/>
              <w:jc w:val="right"/>
            </w:pPr>
            <w:r>
              <w:t xml:space="preserve">$400,000 </w:t>
            </w:r>
          </w:p>
        </w:tc>
      </w:tr>
      <w:tr w14:paraId="3B7A90E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5C9F87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04CFCFD"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4924C01" w14:textId="77777777">
            <w:pPr>
              <w:pStyle w:val="LTableTextAbt"/>
              <w:ind w:right="275" w:hanging="15"/>
              <w:jc w:val="right"/>
            </w:pPr>
            <w:r>
              <w:t xml:space="preserve">$500,000 </w:t>
            </w:r>
          </w:p>
        </w:tc>
      </w:tr>
      <w:tr w14:paraId="1BE7B86F"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68153C1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1AF2037"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6739A00" w14:textId="77777777">
            <w:pPr>
              <w:pStyle w:val="LTableTextAbt"/>
              <w:ind w:right="275" w:hanging="15"/>
              <w:jc w:val="right"/>
            </w:pPr>
            <w:r>
              <w:t xml:space="preserve">$672,000 </w:t>
            </w:r>
          </w:p>
        </w:tc>
      </w:tr>
      <w:tr w14:paraId="5051DE47"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239B4A46" w14:textId="77777777">
            <w:pPr>
              <w:pStyle w:val="LTableTextAbt"/>
              <w:ind w:hanging="15"/>
            </w:pPr>
            <w:r>
              <w:t>Large/Safety Critical Cleaning</w:t>
            </w:r>
          </w:p>
          <w:p w:rsidR="00EA7B8A" w:rsidP="00CB1C05" w14:paraId="177D320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8F40A49"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53B55A9" w14:textId="77777777">
            <w:pPr>
              <w:pStyle w:val="LTableTextAbt"/>
              <w:ind w:right="275" w:hanging="15"/>
              <w:jc w:val="right"/>
            </w:pPr>
            <w:r>
              <w:t xml:space="preserve">$720,000 </w:t>
            </w:r>
          </w:p>
        </w:tc>
      </w:tr>
      <w:tr w14:paraId="2A74856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6FC9383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57F4BF6"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F91E113" w14:textId="77777777">
            <w:pPr>
              <w:pStyle w:val="LTableTextAbt"/>
              <w:ind w:right="275" w:hanging="15"/>
              <w:jc w:val="right"/>
            </w:pPr>
            <w:r>
              <w:t xml:space="preserve">$3,600,000 </w:t>
            </w:r>
          </w:p>
        </w:tc>
      </w:tr>
      <w:tr w14:paraId="44AC1C7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32E585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3FF1975"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C8064E9" w14:textId="77777777">
            <w:pPr>
              <w:pStyle w:val="LTableTextAbt"/>
              <w:ind w:right="275" w:hanging="15"/>
              <w:jc w:val="right"/>
            </w:pPr>
            <w:r>
              <w:t xml:space="preserve">$5,400,000 </w:t>
            </w:r>
          </w:p>
        </w:tc>
      </w:tr>
      <w:tr w14:paraId="3B7AC67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9CC77D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41F3E70"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DAB30C5" w14:textId="77777777">
            <w:pPr>
              <w:pStyle w:val="LTableTextAbt"/>
              <w:ind w:right="275" w:hanging="15"/>
              <w:jc w:val="right"/>
            </w:pPr>
            <w:r>
              <w:t xml:space="preserve">$4,800,000 </w:t>
            </w:r>
          </w:p>
        </w:tc>
      </w:tr>
      <w:tr w14:paraId="654C1D6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01D89D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83DF48B"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BDB40A7" w14:textId="77777777">
            <w:pPr>
              <w:pStyle w:val="LTableTextAbt"/>
              <w:ind w:right="275" w:hanging="15"/>
              <w:jc w:val="right"/>
            </w:pPr>
            <w:r>
              <w:t xml:space="preserve">$4,800,000 </w:t>
            </w:r>
          </w:p>
        </w:tc>
      </w:tr>
      <w:tr w14:paraId="660CA8B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412123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451176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5FC95D4" w14:textId="77777777">
            <w:pPr>
              <w:pStyle w:val="LTableTextAbt"/>
              <w:ind w:right="275" w:hanging="15"/>
              <w:jc w:val="right"/>
            </w:pPr>
            <w:r>
              <w:t xml:space="preserve">$4,800,000 </w:t>
            </w:r>
          </w:p>
        </w:tc>
      </w:tr>
      <w:tr w14:paraId="02AA187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0EB0CE3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FE30E9C"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4B44439" w14:textId="77777777">
            <w:pPr>
              <w:pStyle w:val="LTableTextAbt"/>
              <w:ind w:right="275" w:hanging="15"/>
              <w:jc w:val="right"/>
            </w:pPr>
            <w:r>
              <w:t xml:space="preserve">$4,800,000 </w:t>
            </w:r>
          </w:p>
        </w:tc>
      </w:tr>
      <w:tr w14:paraId="31644DE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279A4A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FAEC4E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EC4DD23" w14:textId="77777777">
            <w:pPr>
              <w:pStyle w:val="LTableTextAbt"/>
              <w:ind w:right="275" w:hanging="15"/>
              <w:jc w:val="right"/>
            </w:pPr>
            <w:r>
              <w:t xml:space="preserve">$1,600,000 </w:t>
            </w:r>
          </w:p>
        </w:tc>
      </w:tr>
      <w:tr w14:paraId="56AE8AE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00E382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C8C9C03"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949FE52" w14:textId="77777777">
            <w:pPr>
              <w:pStyle w:val="LTableTextAbt"/>
              <w:ind w:right="275" w:hanging="15"/>
              <w:jc w:val="right"/>
            </w:pPr>
            <w:r>
              <w:t xml:space="preserve">$4,800,000 </w:t>
            </w:r>
          </w:p>
        </w:tc>
      </w:tr>
      <w:tr w14:paraId="2CCDE570"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01135DB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F0000BD"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E292DC7" w14:textId="77777777">
            <w:pPr>
              <w:pStyle w:val="LTableTextAbt"/>
              <w:ind w:right="275" w:hanging="15"/>
              <w:jc w:val="right"/>
            </w:pPr>
            <w:r>
              <w:t xml:space="preserve">$6,700,000 </w:t>
            </w:r>
          </w:p>
        </w:tc>
      </w:tr>
      <w:tr w14:paraId="7E8BF3D6"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71E7D1BA" w14:textId="77777777">
            <w:pPr>
              <w:pStyle w:val="LTableTextAbt"/>
              <w:ind w:hanging="15"/>
            </w:pPr>
            <w:r>
              <w:t>Small/Start-Up/R&amp;D Critical Cleaning</w:t>
            </w:r>
          </w:p>
          <w:p w:rsidR="00EA7B8A" w:rsidP="00CB1C05" w14:paraId="6565B6D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A235FA6"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A19101E" w14:textId="77777777">
            <w:pPr>
              <w:pStyle w:val="LTableTextAbt"/>
              <w:ind w:right="275" w:hanging="15"/>
              <w:jc w:val="right"/>
            </w:pPr>
            <w:r>
              <w:t xml:space="preserve">$0 </w:t>
            </w:r>
          </w:p>
        </w:tc>
      </w:tr>
      <w:tr w14:paraId="3BB3A97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A1647A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3C70B76"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60F8024" w14:textId="77777777">
            <w:pPr>
              <w:pStyle w:val="LTableTextAbt"/>
              <w:ind w:right="275" w:hanging="15"/>
              <w:jc w:val="right"/>
            </w:pPr>
            <w:r>
              <w:t xml:space="preserve">$60,000 </w:t>
            </w:r>
          </w:p>
        </w:tc>
      </w:tr>
      <w:tr w14:paraId="2315FDE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679F40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F93A5A8"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E46F447" w14:textId="77777777">
            <w:pPr>
              <w:pStyle w:val="LTableTextAbt"/>
              <w:ind w:right="275" w:hanging="15"/>
              <w:jc w:val="right"/>
            </w:pPr>
            <w:r>
              <w:t xml:space="preserve">$90,000 </w:t>
            </w:r>
          </w:p>
        </w:tc>
      </w:tr>
      <w:tr w14:paraId="087CA6F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1DB9F33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1B4413A"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B37030B" w14:textId="77777777">
            <w:pPr>
              <w:pStyle w:val="LTableTextAbt"/>
              <w:ind w:right="275" w:hanging="15"/>
              <w:jc w:val="right"/>
            </w:pPr>
            <w:r>
              <w:t xml:space="preserve">$160,000 </w:t>
            </w:r>
          </w:p>
        </w:tc>
      </w:tr>
      <w:tr w14:paraId="0D60EC3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11D7CB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3453F8E"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2A41FB3" w14:textId="77777777">
            <w:pPr>
              <w:pStyle w:val="LTableTextAbt"/>
              <w:ind w:right="275" w:hanging="15"/>
              <w:jc w:val="right"/>
            </w:pPr>
            <w:r>
              <w:t xml:space="preserve">$160,000 </w:t>
            </w:r>
          </w:p>
        </w:tc>
      </w:tr>
      <w:tr w14:paraId="02F13BD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A520FA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192F838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ED60100" w14:textId="77777777">
            <w:pPr>
              <w:pStyle w:val="LTableTextAbt"/>
              <w:ind w:right="275" w:hanging="15"/>
              <w:jc w:val="right"/>
            </w:pPr>
            <w:r>
              <w:t xml:space="preserve">$280,000 </w:t>
            </w:r>
          </w:p>
        </w:tc>
      </w:tr>
      <w:tr w14:paraId="42404B1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B923F1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348C0D5C"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BE95A76" w14:textId="77777777">
            <w:pPr>
              <w:pStyle w:val="LTableTextAbt"/>
              <w:ind w:right="275" w:hanging="15"/>
              <w:jc w:val="right"/>
            </w:pPr>
            <w:r>
              <w:t xml:space="preserve">$220,000 </w:t>
            </w:r>
          </w:p>
        </w:tc>
      </w:tr>
      <w:tr w14:paraId="69B3EDC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378E874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1E79BC8"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D503952" w14:textId="77777777">
            <w:pPr>
              <w:pStyle w:val="LTableTextAbt"/>
              <w:ind w:right="275" w:hanging="15"/>
              <w:jc w:val="right"/>
            </w:pPr>
            <w:r>
              <w:t xml:space="preserve">$100,000 </w:t>
            </w:r>
          </w:p>
        </w:tc>
      </w:tr>
      <w:tr w14:paraId="121E2F33"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P="00CB1C05" w14:paraId="36B505B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9A82573"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2B197ED" w14:textId="77777777">
            <w:pPr>
              <w:pStyle w:val="LTableTextAbt"/>
              <w:ind w:right="275" w:hanging="15"/>
              <w:jc w:val="right"/>
            </w:pPr>
            <w:r>
              <w:t xml:space="preserve">$60,000 </w:t>
            </w:r>
          </w:p>
        </w:tc>
      </w:tr>
      <w:tr w14:paraId="3458F15B"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EA7B8A" w:rsidP="00CB1C05" w14:paraId="2B0571AC" w14:textId="77777777">
            <w:pPr>
              <w:pStyle w:val="LTableTextAbt"/>
              <w:ind w:hanging="15"/>
            </w:pPr>
            <w:r>
              <w:t>Medium/Start-Up/R&amp;D Critical Cleaning</w:t>
            </w:r>
          </w:p>
          <w:p w:rsidR="00EA7B8A" w:rsidP="00CB1C05" w14:paraId="0AE6AB8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E4F1DED"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C3BFCAA" w14:textId="77777777">
            <w:pPr>
              <w:pStyle w:val="LTableTextAbt"/>
              <w:ind w:right="275" w:hanging="15"/>
              <w:jc w:val="right"/>
            </w:pPr>
            <w:r>
              <w:t xml:space="preserve">$0 </w:t>
            </w:r>
          </w:p>
        </w:tc>
      </w:tr>
      <w:tr w14:paraId="5960CC2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5330039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4071916"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F5A61A5" w14:textId="77777777">
            <w:pPr>
              <w:pStyle w:val="LTableTextAbt"/>
              <w:ind w:right="275" w:hanging="15"/>
              <w:jc w:val="right"/>
            </w:pPr>
            <w:r>
              <w:t xml:space="preserve">$720,000 </w:t>
            </w:r>
          </w:p>
        </w:tc>
      </w:tr>
      <w:tr w14:paraId="2E6DF10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184225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75267CAE"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608A2302" w14:textId="77777777">
            <w:pPr>
              <w:pStyle w:val="LTableTextAbt"/>
              <w:ind w:right="275" w:hanging="15"/>
              <w:jc w:val="right"/>
            </w:pPr>
            <w:r>
              <w:t xml:space="preserve">$540,000 </w:t>
            </w:r>
          </w:p>
        </w:tc>
      </w:tr>
      <w:tr w14:paraId="0A26450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4AC533B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0A5E1C4C"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57704C26" w14:textId="77777777">
            <w:pPr>
              <w:pStyle w:val="LTableTextAbt"/>
              <w:ind w:right="275" w:hanging="15"/>
              <w:jc w:val="right"/>
            </w:pPr>
            <w:r>
              <w:t xml:space="preserve">$500,000 </w:t>
            </w:r>
          </w:p>
        </w:tc>
      </w:tr>
      <w:tr w14:paraId="28DAB7E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P="00CB1C05" w14:paraId="793283E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21FBA391"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P="00CB1C05" w14:paraId="4DBEB962" w14:textId="77777777">
            <w:pPr>
              <w:pStyle w:val="LTableTextAbt"/>
              <w:ind w:right="275" w:hanging="15"/>
              <w:jc w:val="right"/>
            </w:pPr>
            <w:r>
              <w:t xml:space="preserve">$500,000 </w:t>
            </w:r>
          </w:p>
        </w:tc>
      </w:tr>
      <w:tr w14:paraId="5B800ED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RPr="20346A98" w:rsidP="00CB1C05" w14:paraId="69CEB1F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398E841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2B6EFA2B" w14:textId="77777777">
            <w:pPr>
              <w:pStyle w:val="LTableTextAbt"/>
              <w:ind w:right="275" w:hanging="15"/>
              <w:jc w:val="right"/>
            </w:pPr>
            <w:r>
              <w:t xml:space="preserve">$480,000 </w:t>
            </w:r>
          </w:p>
        </w:tc>
      </w:tr>
      <w:tr w14:paraId="4D02C91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RPr="20346A98" w:rsidP="00CB1C05" w14:paraId="5AC682C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0C9323D9"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03D2E75F" w14:textId="77777777">
            <w:pPr>
              <w:pStyle w:val="LTableTextAbt"/>
              <w:ind w:right="275" w:hanging="15"/>
              <w:jc w:val="right"/>
            </w:pPr>
            <w:r>
              <w:t xml:space="preserve">$480,000 </w:t>
            </w:r>
          </w:p>
        </w:tc>
      </w:tr>
      <w:tr w14:paraId="0BC190C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EA7B8A" w:rsidRPr="20346A98" w:rsidP="00CB1C05" w14:paraId="7EE8EC7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48C56AA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58994A3B" w14:textId="77777777">
            <w:pPr>
              <w:pStyle w:val="LTableTextAbt"/>
              <w:ind w:right="275" w:hanging="15"/>
              <w:jc w:val="right"/>
            </w:pPr>
            <w:r>
              <w:t xml:space="preserve">$400,000 </w:t>
            </w:r>
          </w:p>
        </w:tc>
      </w:tr>
      <w:tr w14:paraId="5CA2F1AC"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EA7B8A" w:rsidRPr="20346A98" w:rsidP="00CB1C05" w14:paraId="1BDCDA5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02B23672"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EA7B8A" w:rsidRPr="20346A98" w:rsidP="00CB1C05" w14:paraId="09DF7548" w14:textId="77777777">
            <w:pPr>
              <w:pStyle w:val="LTableTextAbt"/>
              <w:ind w:right="275" w:hanging="15"/>
              <w:jc w:val="right"/>
            </w:pPr>
            <w:r>
              <w:t xml:space="preserve">$500,000 </w:t>
            </w:r>
          </w:p>
        </w:tc>
      </w:tr>
    </w:tbl>
    <w:p w:rsidR="00806767" w:rsidRPr="00F51BD2" w:rsidP="00CB1C05" w14:paraId="721E2BE3" w14:textId="77777777">
      <w:pPr>
        <w:pStyle w:val="BodyText"/>
      </w:pPr>
    </w:p>
    <w:p w:rsidR="00806767" w:rsidP="00CB1C05" w14:paraId="0A86A146" w14:textId="77777777">
      <w:pPr>
        <w:pStyle w:val="Heading3"/>
      </w:pPr>
      <w:bookmarkStart w:id="1027" w:name="_Ref135378949"/>
      <w:r>
        <w:rPr>
          <w:iCs/>
        </w:rPr>
        <w:t>Other I</w:t>
      </w:r>
      <w:r w:rsidRPr="002B5535">
        <w:rPr>
          <w:iCs/>
        </w:rPr>
        <w:t>nitial</w:t>
      </w:r>
      <w:r>
        <w:t xml:space="preserve"> </w:t>
      </w:r>
      <w:r w:rsidRPr="002B5535">
        <w:t>Capital</w:t>
      </w:r>
      <w:r>
        <w:t xml:space="preserve"> Costs</w:t>
      </w:r>
      <w:bookmarkEnd w:id="1027"/>
    </w:p>
    <w:p w:rsidR="00806767" w:rsidP="00CB1C05" w14:paraId="69E5AD01" w14:textId="77777777">
      <w:pPr>
        <w:pStyle w:val="BodyText"/>
      </w:pPr>
      <w:r w:rsidRPr="005053A7">
        <w:t xml:space="preserve">Non-machine initial costs may include costs for fire equipment. </w:t>
      </w:r>
      <w:r>
        <w:t>T</w:t>
      </w:r>
      <w:r w:rsidRPr="005053A7">
        <w:t>he cost was estimated as 25% of the machine cost</w:t>
      </w:r>
      <w:r>
        <w:t xml:space="preserve"> in most cases</w:t>
      </w:r>
      <w:r w:rsidRPr="005053A7">
        <w:t xml:space="preserve">.  </w:t>
      </w:r>
    </w:p>
    <w:p w:rsidR="00806767" w:rsidP="00CB1C05" w14:paraId="2B2AF082" w14:textId="77777777">
      <w:pPr>
        <w:pStyle w:val="BodyText"/>
      </w:pPr>
      <w:r>
        <w:fldChar w:fldCharType="begin" w:fldLock="1"/>
      </w:r>
      <w:r>
        <w:instrText xml:space="preserve"> REF _Ref135231733 \h </w:instrText>
      </w:r>
      <w:r>
        <w:fldChar w:fldCharType="separate"/>
      </w:r>
      <w:r w:rsidRPr="005C74DF" w:rsidR="0092222B">
        <w:t xml:space="preserve">Table </w:t>
      </w:r>
      <w:r w:rsidR="0092222B">
        <w:rPr>
          <w:noProof/>
        </w:rPr>
        <w:t>7</w:t>
      </w:r>
      <w:r w:rsidR="0092222B">
        <w:noBreakHyphen/>
      </w:r>
      <w:r w:rsidR="0092222B">
        <w:rPr>
          <w:noProof/>
        </w:rPr>
        <w:t>23</w:t>
      </w:r>
      <w:r>
        <w:fldChar w:fldCharType="end"/>
      </w:r>
      <w:r w:rsidR="00A23FCC">
        <w:t xml:space="preserve"> </w:t>
      </w:r>
      <w:r>
        <w:t xml:space="preserve">presents the estimated initial capital costs other than the costs of purchasing a new machine or upgrading an existing machine. When these initial costs are incurred they range from $400 to $1.2 million. </w:t>
      </w:r>
    </w:p>
    <w:p w:rsidR="00806767" w:rsidRPr="00F51BD2" w:rsidP="00CB1C05" w14:paraId="29596958" w14:textId="77777777">
      <w:pPr>
        <w:pStyle w:val="BodyText"/>
      </w:pPr>
    </w:p>
    <w:tbl>
      <w:tblPr>
        <w:tblW w:w="5000" w:type="pct"/>
        <w:tblLook w:val="04A0"/>
      </w:tblPr>
      <w:tblGrid>
        <w:gridCol w:w="3487"/>
        <w:gridCol w:w="4274"/>
        <w:gridCol w:w="1599"/>
      </w:tblGrid>
      <w:tr w14:paraId="1F4588AE" w14:textId="77777777">
        <w:tblPrEx>
          <w:tblW w:w="5000" w:type="pct"/>
          <w:tblLook w:val="04A0"/>
        </w:tblPrEx>
        <w:trPr>
          <w:trHeight w:val="180"/>
          <w:tblHeader/>
        </w:trPr>
        <w:tc>
          <w:tcPr>
            <w:tcW w:w="5000" w:type="pct"/>
            <w:gridSpan w:val="3"/>
            <w:tcBorders>
              <w:bottom w:val="single" w:sz="4" w:space="0" w:color="auto"/>
            </w:tcBorders>
            <w:shd w:val="clear" w:color="auto" w:fill="auto"/>
            <w:vAlign w:val="center"/>
          </w:tcPr>
          <w:p w:rsidR="00806767" w:rsidRPr="004C1EED" w:rsidP="00CB1C05" w14:paraId="662B1EB2" w14:textId="77777777">
            <w:pPr>
              <w:pStyle w:val="TableTitleA"/>
            </w:pPr>
            <w:bookmarkStart w:id="1028" w:name="_Ref135231733"/>
            <w:bookmarkStart w:id="1029" w:name="_Toc139006766"/>
            <w:bookmarkStart w:id="1030" w:name="_Toc139036160"/>
            <w:bookmarkStart w:id="1031" w:name="_Toc147493424"/>
            <w:bookmarkStart w:id="1032" w:name="_Toc165379656"/>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3</w:t>
            </w:r>
            <w:r w:rsidR="00BC4B5D">
              <w:rPr>
                <w:noProof/>
              </w:rPr>
              <w:fldChar w:fldCharType="end"/>
            </w:r>
            <w:bookmarkEnd w:id="1028"/>
            <w:r w:rsidRPr="005C74DF">
              <w:t xml:space="preserve">: </w:t>
            </w:r>
            <w:r>
              <w:t>Other</w:t>
            </w:r>
            <w:r w:rsidRPr="005C74DF">
              <w:t xml:space="preserve"> </w:t>
            </w:r>
            <w:r>
              <w:t>Initial Capital Costs</w:t>
            </w:r>
            <w:bookmarkEnd w:id="1029"/>
            <w:bookmarkEnd w:id="1030"/>
            <w:bookmarkEnd w:id="1031"/>
            <w:r>
              <w:t xml:space="preserve"> by Size and Cleaning Category</w:t>
            </w:r>
            <w:bookmarkEnd w:id="1032"/>
          </w:p>
        </w:tc>
      </w:tr>
      <w:tr w14:paraId="3B861DC2" w14:textId="77777777">
        <w:tblPrEx>
          <w:tblW w:w="5000" w:type="pct"/>
          <w:tblLook w:val="04A0"/>
        </w:tblPrEx>
        <w:trPr>
          <w:trHeight w:val="570"/>
          <w:tblHeader/>
        </w:trPr>
        <w:tc>
          <w:tcPr>
            <w:tcW w:w="186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499931E9" w14:textId="77777777">
            <w:pPr>
              <w:pStyle w:val="TableSubtitle"/>
              <w:jc w:val="left"/>
            </w:pPr>
            <w:r>
              <w:t>Size/Cleaning Category</w:t>
            </w:r>
          </w:p>
        </w:tc>
        <w:tc>
          <w:tcPr>
            <w:tcW w:w="228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151C820D" w14:textId="77777777">
            <w:pPr>
              <w:pStyle w:val="TableSubtitle"/>
              <w:jc w:val="left"/>
            </w:pPr>
            <w:r>
              <w:t>Alternative Cleaning Method</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01B5EE5D" w14:textId="77777777">
            <w:pPr>
              <w:pStyle w:val="TableSubtitle"/>
            </w:pPr>
            <w:r>
              <w:t>Estimated Initial Costs (2022$)</w:t>
            </w:r>
          </w:p>
        </w:tc>
      </w:tr>
      <w:tr w14:paraId="0E1468A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23306942" w14:textId="77777777">
            <w:pPr>
              <w:pStyle w:val="LTableTextAbt"/>
              <w:ind w:hanging="15"/>
            </w:pPr>
            <w:r>
              <w:t>Small/General Cleaning</w:t>
            </w:r>
          </w:p>
          <w:p w:rsidR="003D7968" w:rsidP="00CB1C05" w14:paraId="1342C1E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165660"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FC59F9" w14:textId="77777777">
            <w:pPr>
              <w:pStyle w:val="LTableTextAbt"/>
              <w:ind w:right="275" w:hanging="15"/>
              <w:jc w:val="right"/>
            </w:pPr>
            <w:r>
              <w:t xml:space="preserve">$18,000 </w:t>
            </w:r>
          </w:p>
        </w:tc>
      </w:tr>
      <w:tr w14:paraId="6DEE9FB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000565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FCCCE3"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4D0611" w14:textId="77777777">
            <w:pPr>
              <w:pStyle w:val="LTableTextAbt"/>
              <w:ind w:right="275" w:hanging="15"/>
              <w:jc w:val="right"/>
            </w:pPr>
            <w:r>
              <w:t xml:space="preserve">$9,000 </w:t>
            </w:r>
          </w:p>
        </w:tc>
      </w:tr>
      <w:tr w14:paraId="26BBB34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6719AF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523F1B"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4BDF21" w14:textId="77777777">
            <w:pPr>
              <w:pStyle w:val="LTableTextAbt"/>
              <w:ind w:right="275" w:hanging="15"/>
              <w:jc w:val="right"/>
            </w:pPr>
            <w:r>
              <w:t xml:space="preserve">$18,000 </w:t>
            </w:r>
          </w:p>
        </w:tc>
      </w:tr>
      <w:tr w14:paraId="6D29DDF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9D89C4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F03D90"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769B1F" w14:textId="77777777">
            <w:pPr>
              <w:pStyle w:val="LTableTextAbt"/>
              <w:ind w:right="275" w:hanging="15"/>
              <w:jc w:val="right"/>
            </w:pPr>
            <w:r>
              <w:t xml:space="preserve">$16,000 </w:t>
            </w:r>
          </w:p>
        </w:tc>
      </w:tr>
      <w:tr w14:paraId="4069FC1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A35F1C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89220F"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EC46EE" w14:textId="77777777">
            <w:pPr>
              <w:pStyle w:val="LTableTextAbt"/>
              <w:ind w:right="275" w:hanging="15"/>
              <w:jc w:val="right"/>
            </w:pPr>
            <w:r>
              <w:t xml:space="preserve">$32,000 </w:t>
            </w:r>
          </w:p>
        </w:tc>
      </w:tr>
      <w:tr w14:paraId="58427E2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CF9EBB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D44C4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80261A" w14:textId="77777777">
            <w:pPr>
              <w:pStyle w:val="LTableTextAbt"/>
              <w:ind w:right="275" w:hanging="15"/>
              <w:jc w:val="right"/>
            </w:pPr>
            <w:r>
              <w:t xml:space="preserve">$70,000 </w:t>
            </w:r>
          </w:p>
        </w:tc>
      </w:tr>
      <w:tr w14:paraId="603815C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9EE555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4BD247"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CEBD11" w14:textId="77777777">
            <w:pPr>
              <w:pStyle w:val="LTableTextAbt"/>
              <w:ind w:right="275" w:hanging="15"/>
              <w:jc w:val="right"/>
            </w:pPr>
            <w:r>
              <w:t xml:space="preserve">$22,000 </w:t>
            </w:r>
          </w:p>
        </w:tc>
      </w:tr>
      <w:tr w14:paraId="532EE42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2A7927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AB852C"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20D8EE" w14:textId="77777777">
            <w:pPr>
              <w:pStyle w:val="LTableTextAbt"/>
              <w:ind w:right="275" w:hanging="15"/>
              <w:jc w:val="right"/>
            </w:pPr>
            <w:r>
              <w:t xml:space="preserve">$800 </w:t>
            </w:r>
          </w:p>
        </w:tc>
      </w:tr>
      <w:tr w14:paraId="03045FC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8F4514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DF4D8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AE6FD1" w14:textId="77777777">
            <w:pPr>
              <w:pStyle w:val="LTableTextAbt"/>
              <w:ind w:right="275" w:hanging="15"/>
              <w:jc w:val="right"/>
            </w:pPr>
            <w:r>
              <w:t xml:space="preserve">$10,000 </w:t>
            </w:r>
          </w:p>
        </w:tc>
      </w:tr>
      <w:tr w14:paraId="4BD6D63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9D9EC6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84F8A09"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6F387D" w14:textId="77777777">
            <w:pPr>
              <w:pStyle w:val="LTableTextAbt"/>
              <w:ind w:right="275" w:hanging="15"/>
              <w:jc w:val="right"/>
            </w:pPr>
            <w:r>
              <w:t xml:space="preserve">$3,333 </w:t>
            </w:r>
          </w:p>
        </w:tc>
      </w:tr>
      <w:tr w14:paraId="595E79AA"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0BE609A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0C17B1"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F5AF9A" w14:textId="77777777">
            <w:pPr>
              <w:pStyle w:val="LTableTextAbt"/>
              <w:ind w:right="275" w:hanging="15"/>
              <w:jc w:val="right"/>
            </w:pPr>
            <w:r>
              <w:t xml:space="preserve">$39,200 </w:t>
            </w:r>
          </w:p>
        </w:tc>
      </w:tr>
      <w:tr w14:paraId="3417F6FA"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186E5CFB" w14:textId="77777777">
            <w:pPr>
              <w:pStyle w:val="LTableTextAbt"/>
              <w:ind w:hanging="15"/>
            </w:pPr>
            <w:r>
              <w:t>Medium/General Cleaning</w:t>
            </w:r>
          </w:p>
          <w:p w:rsidR="003D7968" w:rsidP="00CB1C05" w14:paraId="5CF1C41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FC0443"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3C65BD" w14:textId="77777777">
            <w:pPr>
              <w:pStyle w:val="LTableTextAbt"/>
              <w:ind w:right="275" w:hanging="15"/>
              <w:jc w:val="right"/>
            </w:pPr>
            <w:r>
              <w:t xml:space="preserve">$54,000 </w:t>
            </w:r>
          </w:p>
        </w:tc>
      </w:tr>
      <w:tr w14:paraId="02D8FDD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66A9D4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207913"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D17DEE" w14:textId="77777777">
            <w:pPr>
              <w:pStyle w:val="LTableTextAbt"/>
              <w:ind w:right="275" w:hanging="15"/>
              <w:jc w:val="right"/>
            </w:pPr>
            <w:r>
              <w:t xml:space="preserve">$0 </w:t>
            </w:r>
          </w:p>
        </w:tc>
      </w:tr>
      <w:tr w14:paraId="7F546A6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98FB81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95212B"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2659EB" w14:textId="77777777">
            <w:pPr>
              <w:pStyle w:val="LTableTextAbt"/>
              <w:ind w:right="275" w:hanging="15"/>
              <w:jc w:val="right"/>
            </w:pPr>
            <w:r>
              <w:t xml:space="preserve">$0 </w:t>
            </w:r>
          </w:p>
        </w:tc>
      </w:tr>
      <w:tr w14:paraId="4AD76B3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482F00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3FD54D"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E6B5C0" w14:textId="77777777">
            <w:pPr>
              <w:pStyle w:val="LTableTextAbt"/>
              <w:ind w:right="275" w:hanging="15"/>
              <w:jc w:val="right"/>
            </w:pPr>
            <w:r>
              <w:t xml:space="preserve">$0 </w:t>
            </w:r>
          </w:p>
        </w:tc>
      </w:tr>
      <w:tr w14:paraId="159E616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539802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F69AE8"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A19358" w14:textId="77777777">
            <w:pPr>
              <w:pStyle w:val="LTableTextAbt"/>
              <w:ind w:right="275" w:hanging="15"/>
              <w:jc w:val="right"/>
            </w:pPr>
            <w:r>
              <w:t xml:space="preserve">$0 </w:t>
            </w:r>
          </w:p>
        </w:tc>
      </w:tr>
      <w:tr w14:paraId="1A07428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80A618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4BBCED"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9B9DF4" w14:textId="77777777">
            <w:pPr>
              <w:pStyle w:val="LTableTextAbt"/>
              <w:ind w:right="275" w:hanging="15"/>
              <w:jc w:val="right"/>
            </w:pPr>
            <w:r>
              <w:t xml:space="preserve">$120,000 </w:t>
            </w:r>
          </w:p>
        </w:tc>
      </w:tr>
      <w:tr w14:paraId="2C7AB72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390FBC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18ECD9"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3430099" w14:textId="77777777">
            <w:pPr>
              <w:pStyle w:val="LTableTextAbt"/>
              <w:ind w:right="275" w:hanging="15"/>
              <w:jc w:val="right"/>
            </w:pPr>
            <w:r>
              <w:t xml:space="preserve">$0 </w:t>
            </w:r>
          </w:p>
        </w:tc>
      </w:tr>
      <w:tr w14:paraId="7BF702C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AD187F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5A1A65"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B384B6" w14:textId="77777777">
            <w:pPr>
              <w:pStyle w:val="LTableTextAbt"/>
              <w:ind w:right="275" w:hanging="15"/>
              <w:jc w:val="right"/>
            </w:pPr>
            <w:r>
              <w:t xml:space="preserve">$0 </w:t>
            </w:r>
          </w:p>
        </w:tc>
      </w:tr>
      <w:tr w14:paraId="2F98EF1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E332D4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5D605A"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54628D3" w14:textId="77777777">
            <w:pPr>
              <w:pStyle w:val="LTableTextAbt"/>
              <w:ind w:right="275" w:hanging="15"/>
              <w:jc w:val="right"/>
            </w:pPr>
            <w:r>
              <w:t xml:space="preserve">$10,000 </w:t>
            </w:r>
          </w:p>
        </w:tc>
      </w:tr>
      <w:tr w14:paraId="286D39F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919D17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84FF2C"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3DFF06" w14:textId="77777777">
            <w:pPr>
              <w:pStyle w:val="LTableTextAbt"/>
              <w:ind w:right="275" w:hanging="15"/>
              <w:jc w:val="right"/>
            </w:pPr>
            <w:r>
              <w:t xml:space="preserve">$10,000 </w:t>
            </w:r>
          </w:p>
        </w:tc>
      </w:tr>
      <w:tr w14:paraId="4F4C2E0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01554F5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D250B7"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6F6395" w14:textId="77777777">
            <w:pPr>
              <w:pStyle w:val="LTableTextAbt"/>
              <w:ind w:right="275" w:hanging="15"/>
              <w:jc w:val="right"/>
            </w:pPr>
            <w:r>
              <w:t xml:space="preserve">$39,200 </w:t>
            </w:r>
          </w:p>
        </w:tc>
      </w:tr>
      <w:tr w14:paraId="02E5EE48"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388EE01E" w14:textId="77777777">
            <w:pPr>
              <w:pStyle w:val="LTableTextAbt"/>
              <w:ind w:hanging="15"/>
            </w:pPr>
            <w:r>
              <w:t>Large/General Cleaning</w:t>
            </w:r>
          </w:p>
          <w:p w:rsidR="003D7968" w:rsidP="00CB1C05" w14:paraId="5C38B85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7059CFC"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6410D0" w14:textId="77777777">
            <w:pPr>
              <w:pStyle w:val="LTableTextAbt"/>
              <w:ind w:right="275" w:hanging="15"/>
              <w:jc w:val="right"/>
            </w:pPr>
            <w:r>
              <w:t xml:space="preserve">$6,000 </w:t>
            </w:r>
          </w:p>
        </w:tc>
      </w:tr>
      <w:tr w14:paraId="1E8A0FC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9F2F73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035952"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8662D3" w14:textId="77777777">
            <w:pPr>
              <w:pStyle w:val="LTableTextAbt"/>
              <w:ind w:right="275" w:hanging="15"/>
              <w:jc w:val="right"/>
            </w:pPr>
            <w:r>
              <w:t xml:space="preserve">$9,000 </w:t>
            </w:r>
          </w:p>
        </w:tc>
      </w:tr>
      <w:tr w14:paraId="0C9FD04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18CC21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FF33BC"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70C0C2" w14:textId="77777777">
            <w:pPr>
              <w:pStyle w:val="LTableTextAbt"/>
              <w:ind w:right="275" w:hanging="15"/>
              <w:jc w:val="right"/>
            </w:pPr>
            <w:r>
              <w:t xml:space="preserve">$0 </w:t>
            </w:r>
          </w:p>
        </w:tc>
      </w:tr>
      <w:tr w14:paraId="6884B52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A06331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E310DD"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0AAC67" w14:textId="77777777">
            <w:pPr>
              <w:pStyle w:val="LTableTextAbt"/>
              <w:ind w:right="275" w:hanging="15"/>
              <w:jc w:val="right"/>
            </w:pPr>
            <w:r>
              <w:t xml:space="preserve">$16,000 </w:t>
            </w:r>
          </w:p>
        </w:tc>
      </w:tr>
      <w:tr w14:paraId="4842073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626427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D03934"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2F4A4C" w14:textId="77777777">
            <w:pPr>
              <w:pStyle w:val="LTableTextAbt"/>
              <w:ind w:right="275" w:hanging="15"/>
              <w:jc w:val="right"/>
            </w:pPr>
            <w:r>
              <w:t xml:space="preserve">$16,000 </w:t>
            </w:r>
          </w:p>
        </w:tc>
      </w:tr>
      <w:tr w14:paraId="0A5880D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81CDA3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ECA17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FBF7A7" w14:textId="77777777">
            <w:pPr>
              <w:pStyle w:val="LTableTextAbt"/>
              <w:ind w:right="275" w:hanging="15"/>
              <w:jc w:val="right"/>
            </w:pPr>
            <w:r>
              <w:t xml:space="preserve">$1,200,000 </w:t>
            </w:r>
          </w:p>
        </w:tc>
      </w:tr>
      <w:tr w14:paraId="62D120D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05349F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485EDF"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6C4CF4" w14:textId="77777777">
            <w:pPr>
              <w:pStyle w:val="LTableTextAbt"/>
              <w:ind w:right="275" w:hanging="15"/>
              <w:jc w:val="right"/>
            </w:pPr>
            <w:r>
              <w:t xml:space="preserve">$22,000 </w:t>
            </w:r>
          </w:p>
        </w:tc>
      </w:tr>
      <w:tr w14:paraId="77C9164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BE588E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C12974"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6041CD" w14:textId="77777777">
            <w:pPr>
              <w:pStyle w:val="LTableTextAbt"/>
              <w:ind w:right="275" w:hanging="15"/>
              <w:jc w:val="right"/>
            </w:pPr>
            <w:r>
              <w:t xml:space="preserve">$400 </w:t>
            </w:r>
          </w:p>
        </w:tc>
      </w:tr>
      <w:tr w14:paraId="49C701A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868CCE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8A9B34"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710483" w14:textId="77777777">
            <w:pPr>
              <w:pStyle w:val="LTableTextAbt"/>
              <w:ind w:right="275" w:hanging="15"/>
              <w:jc w:val="right"/>
            </w:pPr>
            <w:r>
              <w:t xml:space="preserve">$10,000 </w:t>
            </w:r>
          </w:p>
        </w:tc>
      </w:tr>
      <w:tr w14:paraId="257F782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296A13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B343AD"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37FA05" w14:textId="77777777">
            <w:pPr>
              <w:pStyle w:val="LTableTextAbt"/>
              <w:ind w:right="275" w:hanging="15"/>
              <w:jc w:val="right"/>
            </w:pPr>
            <w:r>
              <w:t xml:space="preserve">$180,000 </w:t>
            </w:r>
          </w:p>
        </w:tc>
      </w:tr>
      <w:tr w14:paraId="5D98497A"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2631E81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A22F85"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05E7BE" w14:textId="77777777">
            <w:pPr>
              <w:pStyle w:val="LTableTextAbt"/>
              <w:ind w:right="275" w:hanging="15"/>
              <w:jc w:val="right"/>
            </w:pPr>
            <w:r>
              <w:t xml:space="preserve">$39,200 </w:t>
            </w:r>
          </w:p>
        </w:tc>
      </w:tr>
      <w:tr w14:paraId="4FDEE90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3647A4EA" w14:textId="77777777">
            <w:pPr>
              <w:pStyle w:val="LTableTextAbt"/>
              <w:ind w:hanging="15"/>
            </w:pPr>
            <w:r>
              <w:t>Small/High Precision Cleaning</w:t>
            </w:r>
          </w:p>
          <w:p w:rsidR="003D7968" w:rsidP="00CB1C05" w14:paraId="758E657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D6A858"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052165" w14:textId="77777777">
            <w:pPr>
              <w:pStyle w:val="LTableTextAbt"/>
              <w:ind w:right="275" w:hanging="15"/>
              <w:jc w:val="right"/>
            </w:pPr>
            <w:r>
              <w:t xml:space="preserve">$18,000 </w:t>
            </w:r>
          </w:p>
        </w:tc>
      </w:tr>
      <w:tr w14:paraId="0E8AA98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59F448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14E0B6"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FD6EA6" w14:textId="77777777">
            <w:pPr>
              <w:pStyle w:val="LTableTextAbt"/>
              <w:ind w:right="275" w:hanging="15"/>
              <w:jc w:val="right"/>
            </w:pPr>
            <w:r>
              <w:t xml:space="preserve">$0 </w:t>
            </w:r>
          </w:p>
        </w:tc>
      </w:tr>
      <w:tr w14:paraId="1445D74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897587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2AC48B"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C3028E" w14:textId="77777777">
            <w:pPr>
              <w:pStyle w:val="LTableTextAbt"/>
              <w:ind w:right="275" w:hanging="15"/>
              <w:jc w:val="right"/>
            </w:pPr>
            <w:r>
              <w:t xml:space="preserve">$0 </w:t>
            </w:r>
          </w:p>
        </w:tc>
      </w:tr>
      <w:tr w14:paraId="3837087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6619D6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DF8E77"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697195" w14:textId="77777777">
            <w:pPr>
              <w:pStyle w:val="LTableTextAbt"/>
              <w:ind w:right="275" w:hanging="15"/>
              <w:jc w:val="right"/>
            </w:pPr>
            <w:r>
              <w:t xml:space="preserve">$16,000 </w:t>
            </w:r>
          </w:p>
        </w:tc>
      </w:tr>
      <w:tr w14:paraId="65AE347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24CA4E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602749"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CFF9C8" w14:textId="77777777">
            <w:pPr>
              <w:pStyle w:val="LTableTextAbt"/>
              <w:ind w:right="275" w:hanging="15"/>
              <w:jc w:val="right"/>
            </w:pPr>
            <w:r>
              <w:t xml:space="preserve">$16,000 </w:t>
            </w:r>
          </w:p>
        </w:tc>
      </w:tr>
      <w:tr w14:paraId="462B16A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71F85A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F57625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654595" w14:textId="77777777">
            <w:pPr>
              <w:pStyle w:val="LTableTextAbt"/>
              <w:ind w:right="275" w:hanging="15"/>
              <w:jc w:val="right"/>
            </w:pPr>
            <w:r>
              <w:t xml:space="preserve">$70,000 </w:t>
            </w:r>
          </w:p>
        </w:tc>
      </w:tr>
      <w:tr w14:paraId="7CF6C29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E11075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E538C6A"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3EA96F" w14:textId="77777777">
            <w:pPr>
              <w:pStyle w:val="LTableTextAbt"/>
              <w:ind w:right="275" w:hanging="15"/>
              <w:jc w:val="right"/>
            </w:pPr>
            <w:r>
              <w:t xml:space="preserve">$22,000 </w:t>
            </w:r>
          </w:p>
        </w:tc>
      </w:tr>
      <w:tr w14:paraId="70EF9D3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1940EB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04959C"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EC5E6E" w14:textId="77777777">
            <w:pPr>
              <w:pStyle w:val="LTableTextAbt"/>
              <w:ind w:right="275" w:hanging="15"/>
              <w:jc w:val="right"/>
            </w:pPr>
            <w:r>
              <w:t xml:space="preserve">$10,000 </w:t>
            </w:r>
          </w:p>
        </w:tc>
      </w:tr>
      <w:tr w14:paraId="4491CCB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36F3F8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E57503"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C6D2CC" w14:textId="77777777">
            <w:pPr>
              <w:pStyle w:val="LTableTextAbt"/>
              <w:ind w:right="275" w:hanging="15"/>
              <w:jc w:val="right"/>
            </w:pPr>
            <w:r>
              <w:t xml:space="preserve">$3,333 </w:t>
            </w:r>
          </w:p>
        </w:tc>
      </w:tr>
      <w:tr w14:paraId="1DAAAF77"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2867D5B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27E6E4D"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5A48E1" w14:textId="77777777">
            <w:pPr>
              <w:pStyle w:val="LTableTextAbt"/>
              <w:ind w:right="275" w:hanging="15"/>
              <w:jc w:val="right"/>
            </w:pPr>
            <w:r>
              <w:t xml:space="preserve">$39,200 </w:t>
            </w:r>
          </w:p>
        </w:tc>
      </w:tr>
      <w:tr w14:paraId="3D5D2AA7"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381A25E6" w14:textId="77777777">
            <w:pPr>
              <w:pStyle w:val="LTableTextAbt"/>
              <w:ind w:hanging="15"/>
            </w:pPr>
            <w:r>
              <w:t>Medium/High Precision Cleaning</w:t>
            </w:r>
          </w:p>
          <w:p w:rsidR="003D7968" w:rsidP="00CB1C05" w14:paraId="5E2CAED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3C301D"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0EC9B6" w14:textId="77777777">
            <w:pPr>
              <w:pStyle w:val="LTableTextAbt"/>
              <w:ind w:right="275" w:hanging="15"/>
              <w:jc w:val="right"/>
            </w:pPr>
            <w:r>
              <w:t xml:space="preserve">$18,000 </w:t>
            </w:r>
          </w:p>
        </w:tc>
      </w:tr>
      <w:tr w14:paraId="3C1DFDC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A3A12D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F1E1ED"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752BCC" w14:textId="77777777">
            <w:pPr>
              <w:pStyle w:val="LTableTextAbt"/>
              <w:ind w:right="275" w:hanging="15"/>
              <w:jc w:val="right"/>
            </w:pPr>
            <w:r>
              <w:t xml:space="preserve">$9,000 </w:t>
            </w:r>
          </w:p>
        </w:tc>
      </w:tr>
      <w:tr w14:paraId="5C8EF32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59CF4B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64BFE9"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2326A9" w14:textId="77777777">
            <w:pPr>
              <w:pStyle w:val="LTableTextAbt"/>
              <w:ind w:right="275" w:hanging="15"/>
              <w:jc w:val="right"/>
            </w:pPr>
            <w:r>
              <w:t xml:space="preserve">$0 </w:t>
            </w:r>
          </w:p>
        </w:tc>
      </w:tr>
      <w:tr w14:paraId="11CC92B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3128C6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A26EC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812DF2" w14:textId="77777777">
            <w:pPr>
              <w:pStyle w:val="LTableTextAbt"/>
              <w:ind w:right="275" w:hanging="15"/>
              <w:jc w:val="right"/>
            </w:pPr>
            <w:r>
              <w:t xml:space="preserve">$16,000 </w:t>
            </w:r>
          </w:p>
        </w:tc>
      </w:tr>
      <w:tr w14:paraId="650875A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024CB8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EA190A0"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363127" w14:textId="77777777">
            <w:pPr>
              <w:pStyle w:val="LTableTextAbt"/>
              <w:ind w:right="275" w:hanging="15"/>
              <w:jc w:val="right"/>
            </w:pPr>
            <w:r>
              <w:t xml:space="preserve">$36,000 </w:t>
            </w:r>
          </w:p>
        </w:tc>
      </w:tr>
      <w:tr w14:paraId="5C14A43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095F19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610B1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F41D4C" w14:textId="77777777">
            <w:pPr>
              <w:pStyle w:val="LTableTextAbt"/>
              <w:ind w:right="275" w:hanging="15"/>
              <w:jc w:val="right"/>
            </w:pPr>
            <w:r>
              <w:t xml:space="preserve">$35,000 </w:t>
            </w:r>
          </w:p>
        </w:tc>
      </w:tr>
      <w:tr w14:paraId="23E2200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EEC568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C13C22"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2CC72E" w14:textId="77777777">
            <w:pPr>
              <w:pStyle w:val="LTableTextAbt"/>
              <w:ind w:right="275" w:hanging="15"/>
              <w:jc w:val="right"/>
            </w:pPr>
            <w:r>
              <w:t xml:space="preserve">$22,000 </w:t>
            </w:r>
          </w:p>
        </w:tc>
      </w:tr>
      <w:tr w14:paraId="559E88C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4F3912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151CA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F8FA13" w14:textId="77777777">
            <w:pPr>
              <w:pStyle w:val="LTableTextAbt"/>
              <w:ind w:right="275" w:hanging="15"/>
              <w:jc w:val="right"/>
            </w:pPr>
            <w:r>
              <w:t xml:space="preserve">$10,000 </w:t>
            </w:r>
          </w:p>
        </w:tc>
      </w:tr>
      <w:tr w14:paraId="7AD48DB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DF277B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E76227"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CAD2E42" w14:textId="77777777">
            <w:pPr>
              <w:pStyle w:val="LTableTextAbt"/>
              <w:ind w:right="275" w:hanging="15"/>
              <w:jc w:val="right"/>
            </w:pPr>
            <w:r>
              <w:t xml:space="preserve">$3,333 </w:t>
            </w:r>
          </w:p>
        </w:tc>
      </w:tr>
      <w:tr w14:paraId="52630900"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474E7DD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3EE725"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362CD6" w14:textId="77777777">
            <w:pPr>
              <w:pStyle w:val="LTableTextAbt"/>
              <w:ind w:right="275" w:hanging="15"/>
              <w:jc w:val="right"/>
            </w:pPr>
            <w:r>
              <w:t xml:space="preserve">$39,200 </w:t>
            </w:r>
          </w:p>
        </w:tc>
      </w:tr>
      <w:tr w14:paraId="2A0D2D97"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3C5D1732" w14:textId="77777777">
            <w:pPr>
              <w:pStyle w:val="LTableTextAbt"/>
              <w:ind w:hanging="15"/>
            </w:pPr>
            <w:r>
              <w:t>Large/High Precision Cleaning</w:t>
            </w:r>
          </w:p>
          <w:p w:rsidR="003D7968" w:rsidP="00CB1C05" w14:paraId="5A4FBCF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114DD6"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E3D91D" w14:textId="77777777">
            <w:pPr>
              <w:pStyle w:val="LTableTextAbt"/>
              <w:ind w:right="275" w:hanging="15"/>
              <w:jc w:val="right"/>
            </w:pPr>
            <w:r>
              <w:t xml:space="preserve">$9,000 </w:t>
            </w:r>
          </w:p>
        </w:tc>
      </w:tr>
      <w:tr w14:paraId="06A8527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69ABDA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6B0B5D"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9F91C6" w14:textId="77777777">
            <w:pPr>
              <w:pStyle w:val="LTableTextAbt"/>
              <w:ind w:right="275" w:hanging="15"/>
              <w:jc w:val="right"/>
            </w:pPr>
            <w:r>
              <w:t xml:space="preserve">$9,000 </w:t>
            </w:r>
          </w:p>
        </w:tc>
      </w:tr>
      <w:tr w14:paraId="62F6F89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2706A8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B3D24D"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97A738" w14:textId="77777777">
            <w:pPr>
              <w:pStyle w:val="LTableTextAbt"/>
              <w:ind w:right="275" w:hanging="15"/>
              <w:jc w:val="right"/>
            </w:pPr>
            <w:r>
              <w:t xml:space="preserve">$0 </w:t>
            </w:r>
          </w:p>
        </w:tc>
      </w:tr>
      <w:tr w14:paraId="3E87E53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7ACA71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938B40"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520B4A" w14:textId="77777777">
            <w:pPr>
              <w:pStyle w:val="LTableTextAbt"/>
              <w:ind w:right="275" w:hanging="15"/>
              <w:jc w:val="right"/>
            </w:pPr>
            <w:r>
              <w:t xml:space="preserve">$16,000 </w:t>
            </w:r>
          </w:p>
        </w:tc>
      </w:tr>
      <w:tr w14:paraId="6A6F8C0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E71EFF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10716F"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DC95E7" w14:textId="77777777">
            <w:pPr>
              <w:pStyle w:val="LTableTextAbt"/>
              <w:ind w:right="275" w:hanging="15"/>
              <w:jc w:val="right"/>
            </w:pPr>
            <w:r>
              <w:t xml:space="preserve">$16,000 </w:t>
            </w:r>
          </w:p>
        </w:tc>
      </w:tr>
      <w:tr w14:paraId="2E570E5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45B722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3665C8"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EB84EB" w14:textId="77777777">
            <w:pPr>
              <w:pStyle w:val="LTableTextAbt"/>
              <w:ind w:right="275" w:hanging="15"/>
              <w:jc w:val="right"/>
            </w:pPr>
            <w:r>
              <w:t xml:space="preserve">$35,000 </w:t>
            </w:r>
          </w:p>
        </w:tc>
      </w:tr>
      <w:tr w14:paraId="72DEECF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CCE6A8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D8F8EE"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D2BE65" w14:textId="77777777">
            <w:pPr>
              <w:pStyle w:val="LTableTextAbt"/>
              <w:ind w:right="275" w:hanging="15"/>
              <w:jc w:val="right"/>
            </w:pPr>
            <w:r>
              <w:t xml:space="preserve">$22,000 </w:t>
            </w:r>
          </w:p>
        </w:tc>
      </w:tr>
      <w:tr w14:paraId="5F07811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D35125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80CD14C"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C60DAE" w14:textId="77777777">
            <w:pPr>
              <w:pStyle w:val="LTableTextAbt"/>
              <w:ind w:right="275" w:hanging="15"/>
              <w:jc w:val="right"/>
            </w:pPr>
            <w:r>
              <w:t xml:space="preserve">$10,000 </w:t>
            </w:r>
          </w:p>
        </w:tc>
      </w:tr>
      <w:tr w14:paraId="05C3596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DF0F22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8699FB"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CE2DE4" w14:textId="77777777">
            <w:pPr>
              <w:pStyle w:val="LTableTextAbt"/>
              <w:ind w:right="275" w:hanging="15"/>
              <w:jc w:val="right"/>
            </w:pPr>
            <w:r>
              <w:t xml:space="preserve">$3,333 </w:t>
            </w:r>
          </w:p>
        </w:tc>
      </w:tr>
      <w:tr w14:paraId="0893A04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3249622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47C35E"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1ECC63" w14:textId="77777777">
            <w:pPr>
              <w:pStyle w:val="LTableTextAbt"/>
              <w:ind w:right="275" w:hanging="15"/>
              <w:jc w:val="right"/>
            </w:pPr>
            <w:r>
              <w:t xml:space="preserve">$39,200 </w:t>
            </w:r>
          </w:p>
        </w:tc>
      </w:tr>
      <w:tr w14:paraId="5BCBF1F1"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22785AA6" w14:textId="77777777">
            <w:pPr>
              <w:pStyle w:val="LTableTextAbt"/>
              <w:ind w:hanging="15"/>
            </w:pPr>
            <w:r>
              <w:t>Small/Safety Critical Cleaning</w:t>
            </w:r>
          </w:p>
          <w:p w:rsidR="003D7968" w:rsidP="00CB1C05" w14:paraId="7E3A552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E120D2"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B4CA91" w14:textId="77777777">
            <w:pPr>
              <w:pStyle w:val="LTableTextAbt"/>
              <w:ind w:right="275" w:hanging="15"/>
              <w:jc w:val="right"/>
            </w:pPr>
            <w:r>
              <w:t xml:space="preserve">$9,000 </w:t>
            </w:r>
          </w:p>
        </w:tc>
      </w:tr>
      <w:tr w14:paraId="00345AF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A0D9F8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AD532F"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5D0FD0" w14:textId="77777777">
            <w:pPr>
              <w:pStyle w:val="LTableTextAbt"/>
              <w:ind w:right="275" w:hanging="15"/>
              <w:jc w:val="right"/>
            </w:pPr>
            <w:r>
              <w:t xml:space="preserve">$9,000 </w:t>
            </w:r>
          </w:p>
        </w:tc>
      </w:tr>
      <w:tr w14:paraId="253952F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3922BE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AB91B7"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601FC4F" w14:textId="77777777">
            <w:pPr>
              <w:pStyle w:val="LTableTextAbt"/>
              <w:ind w:right="275" w:hanging="15"/>
              <w:jc w:val="right"/>
            </w:pPr>
            <w:r>
              <w:t xml:space="preserve">$0 </w:t>
            </w:r>
          </w:p>
        </w:tc>
      </w:tr>
      <w:tr w14:paraId="0F85CCC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32FC52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AAA488"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76E6EB" w14:textId="77777777">
            <w:pPr>
              <w:pStyle w:val="LTableTextAbt"/>
              <w:ind w:right="275" w:hanging="15"/>
              <w:jc w:val="right"/>
            </w:pPr>
            <w:r>
              <w:t xml:space="preserve">$16,000 </w:t>
            </w:r>
          </w:p>
        </w:tc>
      </w:tr>
      <w:tr w14:paraId="6285D46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B0D5DB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D1C9AA"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326CD5" w14:textId="77777777">
            <w:pPr>
              <w:pStyle w:val="LTableTextAbt"/>
              <w:ind w:right="275" w:hanging="15"/>
              <w:jc w:val="right"/>
            </w:pPr>
            <w:r>
              <w:t xml:space="preserve">$16,000 </w:t>
            </w:r>
          </w:p>
        </w:tc>
      </w:tr>
      <w:tr w14:paraId="0181BEC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332A05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3E7F3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A3A870" w14:textId="77777777">
            <w:pPr>
              <w:pStyle w:val="LTableTextAbt"/>
              <w:ind w:right="275" w:hanging="15"/>
              <w:jc w:val="right"/>
            </w:pPr>
            <w:r>
              <w:t xml:space="preserve">$35,000 </w:t>
            </w:r>
          </w:p>
        </w:tc>
      </w:tr>
      <w:tr w14:paraId="4287C9D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97FEBC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85CA59"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B0AA74" w14:textId="77777777">
            <w:pPr>
              <w:pStyle w:val="LTableTextAbt"/>
              <w:ind w:right="275" w:hanging="15"/>
              <w:jc w:val="right"/>
            </w:pPr>
            <w:r>
              <w:t xml:space="preserve">$22,000 </w:t>
            </w:r>
          </w:p>
        </w:tc>
      </w:tr>
      <w:tr w14:paraId="6823FCA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E56B1D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F2620D"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A83C75" w14:textId="77777777">
            <w:pPr>
              <w:pStyle w:val="LTableTextAbt"/>
              <w:ind w:right="275" w:hanging="15"/>
              <w:jc w:val="right"/>
            </w:pPr>
            <w:r>
              <w:t xml:space="preserve">$10,000 </w:t>
            </w:r>
          </w:p>
        </w:tc>
      </w:tr>
      <w:tr w14:paraId="40F5C6E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7A0ED6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BFAA76"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FB2CE2" w14:textId="77777777">
            <w:pPr>
              <w:pStyle w:val="LTableTextAbt"/>
              <w:ind w:right="275" w:hanging="15"/>
              <w:jc w:val="right"/>
            </w:pPr>
            <w:r>
              <w:t xml:space="preserve">$3,333 </w:t>
            </w:r>
          </w:p>
        </w:tc>
      </w:tr>
      <w:tr w14:paraId="1FE705CF"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2FDC358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FD6870"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9C4A9B" w14:textId="77777777">
            <w:pPr>
              <w:pStyle w:val="LTableTextAbt"/>
              <w:ind w:right="275" w:hanging="15"/>
              <w:jc w:val="right"/>
            </w:pPr>
            <w:r>
              <w:t xml:space="preserve">$39,200 </w:t>
            </w:r>
          </w:p>
        </w:tc>
      </w:tr>
      <w:tr w14:paraId="6ECF3169"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7CD6A672" w14:textId="77777777">
            <w:pPr>
              <w:pStyle w:val="LTableTextAbt"/>
              <w:ind w:hanging="15"/>
            </w:pPr>
            <w:r>
              <w:t>Medium/Safety Critical Cleaning</w:t>
            </w:r>
          </w:p>
          <w:p w:rsidR="003D7968" w:rsidP="00CB1C05" w14:paraId="51BC51D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9D34DF"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022195" w14:textId="77777777">
            <w:pPr>
              <w:pStyle w:val="LTableTextAbt"/>
              <w:ind w:right="275" w:hanging="15"/>
              <w:jc w:val="right"/>
            </w:pPr>
            <w:r>
              <w:t xml:space="preserve">$9,000 </w:t>
            </w:r>
          </w:p>
        </w:tc>
      </w:tr>
      <w:tr w14:paraId="46C884E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DA772A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E5F431"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D5C3E1" w14:textId="77777777">
            <w:pPr>
              <w:pStyle w:val="LTableTextAbt"/>
              <w:ind w:right="275" w:hanging="15"/>
              <w:jc w:val="right"/>
            </w:pPr>
            <w:r>
              <w:t xml:space="preserve">$9,000 </w:t>
            </w:r>
          </w:p>
        </w:tc>
      </w:tr>
      <w:tr w14:paraId="154F8D3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59F56A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CB279F"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BBBD07" w14:textId="77777777">
            <w:pPr>
              <w:pStyle w:val="LTableTextAbt"/>
              <w:ind w:right="275" w:hanging="15"/>
              <w:jc w:val="right"/>
            </w:pPr>
            <w:r>
              <w:t xml:space="preserve">$0 </w:t>
            </w:r>
          </w:p>
        </w:tc>
      </w:tr>
      <w:tr w14:paraId="1600660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7E9180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4B7BFE"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EE082A2" w14:textId="77777777">
            <w:pPr>
              <w:pStyle w:val="LTableTextAbt"/>
              <w:ind w:right="275" w:hanging="15"/>
              <w:jc w:val="right"/>
            </w:pPr>
            <w:r>
              <w:t xml:space="preserve">$16,000 </w:t>
            </w:r>
          </w:p>
        </w:tc>
      </w:tr>
      <w:tr w14:paraId="6A9A98E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856167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A7E457"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EF97AE" w14:textId="77777777">
            <w:pPr>
              <w:pStyle w:val="LTableTextAbt"/>
              <w:ind w:right="275" w:hanging="15"/>
              <w:jc w:val="right"/>
            </w:pPr>
            <w:r>
              <w:t xml:space="preserve">$16,000 </w:t>
            </w:r>
          </w:p>
        </w:tc>
      </w:tr>
      <w:tr w14:paraId="661DB13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7E95DB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BE0AD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B33C51" w14:textId="77777777">
            <w:pPr>
              <w:pStyle w:val="LTableTextAbt"/>
              <w:ind w:right="275" w:hanging="15"/>
              <w:jc w:val="right"/>
            </w:pPr>
            <w:r>
              <w:t xml:space="preserve">$35,000 </w:t>
            </w:r>
          </w:p>
        </w:tc>
      </w:tr>
      <w:tr w14:paraId="5571EDC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C2450E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40005D"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5AB8D8" w14:textId="77777777">
            <w:pPr>
              <w:pStyle w:val="LTableTextAbt"/>
              <w:ind w:right="275" w:hanging="15"/>
              <w:jc w:val="right"/>
            </w:pPr>
            <w:r>
              <w:t xml:space="preserve">$22,000 </w:t>
            </w:r>
          </w:p>
        </w:tc>
      </w:tr>
      <w:tr w14:paraId="70BF931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EBB53F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391FE4E"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D5D7AB" w14:textId="77777777">
            <w:pPr>
              <w:pStyle w:val="LTableTextAbt"/>
              <w:ind w:right="275" w:hanging="15"/>
              <w:jc w:val="right"/>
            </w:pPr>
            <w:r>
              <w:t xml:space="preserve">$10,000 </w:t>
            </w:r>
          </w:p>
        </w:tc>
      </w:tr>
      <w:tr w14:paraId="33FD52B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07A964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E3C8D4"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29C5F35" w14:textId="77777777">
            <w:pPr>
              <w:pStyle w:val="LTableTextAbt"/>
              <w:ind w:right="275" w:hanging="15"/>
              <w:jc w:val="right"/>
            </w:pPr>
            <w:r>
              <w:t xml:space="preserve">$3,333 </w:t>
            </w:r>
          </w:p>
        </w:tc>
      </w:tr>
      <w:tr w14:paraId="2680E12C"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185BF86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543AF1"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65EEA5" w14:textId="77777777">
            <w:pPr>
              <w:pStyle w:val="LTableTextAbt"/>
              <w:ind w:right="275" w:hanging="15"/>
              <w:jc w:val="right"/>
            </w:pPr>
            <w:r>
              <w:t xml:space="preserve">$39,200 </w:t>
            </w:r>
          </w:p>
        </w:tc>
      </w:tr>
      <w:tr w14:paraId="6B6F3BDE"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394B156C" w14:textId="77777777">
            <w:pPr>
              <w:pStyle w:val="LTableTextAbt"/>
              <w:ind w:hanging="15"/>
            </w:pPr>
            <w:r>
              <w:t>Large/Safety Critical Cleaning</w:t>
            </w:r>
          </w:p>
          <w:p w:rsidR="003D7968" w:rsidP="00CB1C05" w14:paraId="1081B22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9CDE9B"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14C8FC" w14:textId="77777777">
            <w:pPr>
              <w:pStyle w:val="LTableTextAbt"/>
              <w:ind w:right="275" w:hanging="15"/>
              <w:jc w:val="right"/>
            </w:pPr>
            <w:r>
              <w:t xml:space="preserve">$9,000 </w:t>
            </w:r>
          </w:p>
        </w:tc>
      </w:tr>
      <w:tr w14:paraId="65725B8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558A91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5A9690"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4F04A8" w14:textId="77777777">
            <w:pPr>
              <w:pStyle w:val="LTableTextAbt"/>
              <w:ind w:right="275" w:hanging="15"/>
              <w:jc w:val="right"/>
            </w:pPr>
            <w:r>
              <w:t xml:space="preserve">$9,000 </w:t>
            </w:r>
          </w:p>
        </w:tc>
      </w:tr>
      <w:tr w14:paraId="62FD8F7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F2F04B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D5C2AA"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899E547" w14:textId="77777777">
            <w:pPr>
              <w:pStyle w:val="LTableTextAbt"/>
              <w:ind w:right="275" w:hanging="15"/>
              <w:jc w:val="right"/>
            </w:pPr>
            <w:r>
              <w:t xml:space="preserve">$0 </w:t>
            </w:r>
          </w:p>
        </w:tc>
      </w:tr>
      <w:tr w14:paraId="1295157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475845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62318E"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13E06A" w14:textId="77777777">
            <w:pPr>
              <w:pStyle w:val="LTableTextAbt"/>
              <w:ind w:right="275" w:hanging="15"/>
              <w:jc w:val="right"/>
            </w:pPr>
            <w:r>
              <w:t xml:space="preserve">$16,000 </w:t>
            </w:r>
          </w:p>
        </w:tc>
      </w:tr>
      <w:tr w14:paraId="784DBC4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C64DFE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EE75D0"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2A7EC3" w14:textId="77777777">
            <w:pPr>
              <w:pStyle w:val="LTableTextAbt"/>
              <w:ind w:right="275" w:hanging="15"/>
              <w:jc w:val="right"/>
            </w:pPr>
            <w:r>
              <w:t xml:space="preserve">$16,000 </w:t>
            </w:r>
          </w:p>
        </w:tc>
      </w:tr>
      <w:tr w14:paraId="04F7C7C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93CEDE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7F5F02"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6C8A05" w14:textId="77777777">
            <w:pPr>
              <w:pStyle w:val="LTableTextAbt"/>
              <w:ind w:right="275" w:hanging="15"/>
              <w:jc w:val="right"/>
            </w:pPr>
            <w:r>
              <w:t xml:space="preserve">$35,000 </w:t>
            </w:r>
          </w:p>
        </w:tc>
      </w:tr>
      <w:tr w14:paraId="15DD64A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0B898C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C8EE12"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61E6BB" w14:textId="77777777">
            <w:pPr>
              <w:pStyle w:val="LTableTextAbt"/>
              <w:ind w:right="275" w:hanging="15"/>
              <w:jc w:val="right"/>
            </w:pPr>
            <w:r>
              <w:t xml:space="preserve">$22,000 </w:t>
            </w:r>
          </w:p>
        </w:tc>
      </w:tr>
      <w:tr w14:paraId="145EF45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96A666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E674AD"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16D7BA" w14:textId="77777777">
            <w:pPr>
              <w:pStyle w:val="LTableTextAbt"/>
              <w:ind w:right="275" w:hanging="15"/>
              <w:jc w:val="right"/>
            </w:pPr>
            <w:r>
              <w:t xml:space="preserve">$10,000 </w:t>
            </w:r>
          </w:p>
        </w:tc>
      </w:tr>
      <w:tr w14:paraId="0DC8AAD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9D01AC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A0ED9B"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C849EC" w14:textId="77777777">
            <w:pPr>
              <w:pStyle w:val="LTableTextAbt"/>
              <w:ind w:right="275" w:hanging="15"/>
              <w:jc w:val="right"/>
            </w:pPr>
            <w:r>
              <w:t xml:space="preserve">$3,333 </w:t>
            </w:r>
          </w:p>
        </w:tc>
      </w:tr>
      <w:tr w14:paraId="260E0542"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664DE3B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261B34"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EE826B" w14:textId="77777777">
            <w:pPr>
              <w:pStyle w:val="LTableTextAbt"/>
              <w:ind w:right="275" w:hanging="15"/>
              <w:jc w:val="right"/>
            </w:pPr>
            <w:r>
              <w:t xml:space="preserve">$39,200 </w:t>
            </w:r>
          </w:p>
        </w:tc>
      </w:tr>
      <w:tr w14:paraId="2DA0DC14"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02EC8C46" w14:textId="77777777">
            <w:pPr>
              <w:pStyle w:val="LTableTextAbt"/>
              <w:ind w:hanging="15"/>
            </w:pPr>
            <w:r>
              <w:t>Small/Start-Up/R&amp;D Critical Cleaning</w:t>
            </w:r>
          </w:p>
          <w:p w:rsidR="003D7968" w:rsidP="00CB1C05" w14:paraId="47CDFDF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95EBB1"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7FBDCB" w14:textId="77777777">
            <w:pPr>
              <w:pStyle w:val="LTableTextAbt"/>
              <w:ind w:right="275" w:hanging="15"/>
              <w:jc w:val="right"/>
            </w:pPr>
            <w:r>
              <w:t xml:space="preserve">$18,000 </w:t>
            </w:r>
          </w:p>
        </w:tc>
      </w:tr>
      <w:tr w14:paraId="6945A50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F27C21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4E73A8"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B7B272" w14:textId="77777777">
            <w:pPr>
              <w:pStyle w:val="LTableTextAbt"/>
              <w:ind w:right="275" w:hanging="15"/>
              <w:jc w:val="right"/>
            </w:pPr>
            <w:r>
              <w:t xml:space="preserve">$9,000 </w:t>
            </w:r>
          </w:p>
        </w:tc>
      </w:tr>
      <w:tr w14:paraId="7BE4272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FD8870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C226EA"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5B9807" w14:textId="77777777">
            <w:pPr>
              <w:pStyle w:val="LTableTextAbt"/>
              <w:ind w:right="275" w:hanging="15"/>
              <w:jc w:val="right"/>
            </w:pPr>
            <w:r>
              <w:t xml:space="preserve">$0 </w:t>
            </w:r>
          </w:p>
        </w:tc>
      </w:tr>
      <w:tr w14:paraId="30D642A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ABEB82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1AB271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07EB30" w14:textId="77777777">
            <w:pPr>
              <w:pStyle w:val="LTableTextAbt"/>
              <w:ind w:right="275" w:hanging="15"/>
              <w:jc w:val="right"/>
            </w:pPr>
            <w:r>
              <w:t xml:space="preserve">$16,000 </w:t>
            </w:r>
          </w:p>
        </w:tc>
      </w:tr>
      <w:tr w14:paraId="1AAAC7B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6C772E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8F11C1"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A90829" w14:textId="77777777">
            <w:pPr>
              <w:pStyle w:val="LTableTextAbt"/>
              <w:ind w:right="275" w:hanging="15"/>
              <w:jc w:val="right"/>
            </w:pPr>
            <w:r>
              <w:t xml:space="preserve">$16,000 </w:t>
            </w:r>
          </w:p>
        </w:tc>
      </w:tr>
      <w:tr w14:paraId="4614079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4BC818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EC143BF"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750E955" w14:textId="77777777">
            <w:pPr>
              <w:pStyle w:val="LTableTextAbt"/>
              <w:ind w:right="275" w:hanging="15"/>
              <w:jc w:val="right"/>
            </w:pPr>
            <w:r>
              <w:t xml:space="preserve">$35,000 </w:t>
            </w:r>
          </w:p>
        </w:tc>
      </w:tr>
      <w:tr w14:paraId="08968F1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9732D8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A66471"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681911" w14:textId="77777777">
            <w:pPr>
              <w:pStyle w:val="LTableTextAbt"/>
              <w:ind w:right="275" w:hanging="15"/>
              <w:jc w:val="right"/>
            </w:pPr>
            <w:r>
              <w:t xml:space="preserve">$22,000 </w:t>
            </w:r>
          </w:p>
        </w:tc>
      </w:tr>
      <w:tr w14:paraId="618ECFD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2FC777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7FF1B5"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68B906" w14:textId="77777777">
            <w:pPr>
              <w:pStyle w:val="LTableTextAbt"/>
              <w:ind w:right="275" w:hanging="15"/>
              <w:jc w:val="right"/>
            </w:pPr>
            <w:r>
              <w:t xml:space="preserve">$10,000 </w:t>
            </w:r>
          </w:p>
        </w:tc>
      </w:tr>
      <w:tr w14:paraId="0E1E13C3"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3EC8D2A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457508"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A78820" w14:textId="77777777">
            <w:pPr>
              <w:pStyle w:val="LTableTextAbt"/>
              <w:ind w:right="275" w:hanging="15"/>
              <w:jc w:val="right"/>
            </w:pPr>
            <w:r>
              <w:t xml:space="preserve">$3,333 </w:t>
            </w:r>
          </w:p>
        </w:tc>
      </w:tr>
      <w:tr w14:paraId="2081C451"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32E8D50A" w14:textId="77777777">
            <w:pPr>
              <w:pStyle w:val="LTableTextAbt"/>
              <w:ind w:hanging="15"/>
            </w:pPr>
            <w:r>
              <w:t>Medium/Start-Up/R&amp;D Critical Cleaning</w:t>
            </w:r>
          </w:p>
          <w:p w:rsidR="003D7968" w:rsidP="00CB1C05" w14:paraId="2941B92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967C7F5"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6ED8D8" w14:textId="77777777">
            <w:pPr>
              <w:pStyle w:val="LTableTextAbt"/>
              <w:ind w:right="275" w:hanging="15"/>
              <w:jc w:val="right"/>
            </w:pPr>
            <w:r>
              <w:t xml:space="preserve">$18,000 </w:t>
            </w:r>
          </w:p>
        </w:tc>
      </w:tr>
      <w:tr w14:paraId="61DE481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D5515F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397E73"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B4DF11" w14:textId="77777777">
            <w:pPr>
              <w:pStyle w:val="LTableTextAbt"/>
              <w:ind w:right="275" w:hanging="15"/>
              <w:jc w:val="right"/>
            </w:pPr>
            <w:r>
              <w:t xml:space="preserve">$9,000 </w:t>
            </w:r>
          </w:p>
        </w:tc>
      </w:tr>
      <w:tr w14:paraId="27D753F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781A8E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395F04"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FEDFAB" w14:textId="77777777">
            <w:pPr>
              <w:pStyle w:val="LTableTextAbt"/>
              <w:ind w:right="275" w:hanging="15"/>
              <w:jc w:val="right"/>
            </w:pPr>
            <w:r>
              <w:t xml:space="preserve">$0 </w:t>
            </w:r>
          </w:p>
        </w:tc>
      </w:tr>
      <w:tr w14:paraId="5A9C1EB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ABD61C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5D05D5"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B57D7D" w14:textId="77777777">
            <w:pPr>
              <w:pStyle w:val="LTableTextAbt"/>
              <w:ind w:right="275" w:hanging="15"/>
              <w:jc w:val="right"/>
            </w:pPr>
            <w:r>
              <w:t xml:space="preserve">$16,000 </w:t>
            </w:r>
          </w:p>
        </w:tc>
      </w:tr>
      <w:tr w14:paraId="7B06E7B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25256E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DD87C9"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AEDAA7" w14:textId="77777777">
            <w:pPr>
              <w:pStyle w:val="LTableTextAbt"/>
              <w:ind w:right="275" w:hanging="15"/>
              <w:jc w:val="right"/>
            </w:pPr>
            <w:r>
              <w:t xml:space="preserve">$16,000 </w:t>
            </w:r>
          </w:p>
        </w:tc>
      </w:tr>
      <w:tr w14:paraId="5052C30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RPr="20346A98" w:rsidP="00CB1C05" w14:paraId="52F480B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08FBDF74"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41B8243B" w14:textId="77777777">
            <w:pPr>
              <w:pStyle w:val="LTableTextAbt"/>
              <w:ind w:right="275" w:hanging="15"/>
              <w:jc w:val="right"/>
            </w:pPr>
            <w:r>
              <w:t xml:space="preserve">$35,000 </w:t>
            </w:r>
          </w:p>
        </w:tc>
      </w:tr>
      <w:tr w14:paraId="162D49C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RPr="20346A98" w:rsidP="00CB1C05" w14:paraId="1210A3F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236FB61E"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0FAA5FE3" w14:textId="77777777">
            <w:pPr>
              <w:pStyle w:val="LTableTextAbt"/>
              <w:ind w:right="275" w:hanging="15"/>
              <w:jc w:val="right"/>
            </w:pPr>
            <w:r>
              <w:t xml:space="preserve">$22,000 </w:t>
            </w:r>
          </w:p>
        </w:tc>
      </w:tr>
      <w:tr w14:paraId="7CFEF78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RPr="20346A98" w:rsidP="00CB1C05" w14:paraId="6274279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1D20A773"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08C4B275" w14:textId="77777777">
            <w:pPr>
              <w:pStyle w:val="LTableTextAbt"/>
              <w:ind w:right="275" w:hanging="15"/>
              <w:jc w:val="right"/>
            </w:pPr>
            <w:r>
              <w:t xml:space="preserve">$10,000 </w:t>
            </w:r>
          </w:p>
        </w:tc>
      </w:tr>
      <w:tr w14:paraId="0EDAEA1D"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RPr="20346A98" w:rsidP="00CB1C05" w14:paraId="5C6A419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7363385C"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407620F3" w14:textId="77777777">
            <w:pPr>
              <w:pStyle w:val="LTableTextAbt"/>
              <w:ind w:right="275" w:hanging="15"/>
              <w:jc w:val="right"/>
            </w:pPr>
            <w:r>
              <w:t xml:space="preserve">$3,333 </w:t>
            </w:r>
          </w:p>
        </w:tc>
      </w:tr>
    </w:tbl>
    <w:p w:rsidR="00806767" w:rsidRPr="00F51BD2" w:rsidP="00CB1C05" w14:paraId="7F541A38" w14:textId="77777777">
      <w:pPr>
        <w:pStyle w:val="BodyText"/>
      </w:pPr>
    </w:p>
    <w:p w:rsidR="00806767" w:rsidP="00CB1C05" w14:paraId="587EE5AE" w14:textId="77777777">
      <w:pPr>
        <w:pStyle w:val="Heading3"/>
      </w:pPr>
      <w:bookmarkStart w:id="1033" w:name="_Ref135378951"/>
      <w:r>
        <w:t xml:space="preserve">Cleaning </w:t>
      </w:r>
      <w:r w:rsidRPr="002B5535">
        <w:t>Agent</w:t>
      </w:r>
      <w:r>
        <w:t xml:space="preserve"> Costs</w:t>
      </w:r>
      <w:bookmarkEnd w:id="1033"/>
    </w:p>
    <w:p w:rsidR="00806767" w:rsidP="00CB1C05" w14:paraId="173E307C" w14:textId="77777777">
      <w:pPr>
        <w:pStyle w:val="BodyText"/>
      </w:pPr>
      <w:r>
        <w:t xml:space="preserve">Initial fill cleaning agent matches the volume of the tank, which assumes immersion. Some vapor degreasers, including airless, may clean only in vapor zone, or by spray wand, and will only be filled to a fraction of the chamber size. This will reduce the amount of solvent needed to be purchased. General cleaning applications are more likely to need full immersion due to higher soil loading. </w:t>
      </w:r>
    </w:p>
    <w:p w:rsidR="00806767" w:rsidP="00CB1C05" w14:paraId="47D6CA95" w14:textId="77777777">
      <w:pPr>
        <w:pStyle w:val="BodyText"/>
      </w:pPr>
      <w:r>
        <w:t xml:space="preserve">Annual fill cleaning agent includes many variables for estimate including type of soil, cleanliness requirements, loss of cleaning agent, and soil loading. Aqueous tanks need to be changed more frequently than solvent and thus will have a high annual replacement; general cleaning will have a higher soil load and will need even more frequent changes. Estimates for annual fill of solvents were estimated using various sources of real-world application and SAFECHEM estimates.  </w:t>
      </w:r>
    </w:p>
    <w:p w:rsidR="00806767" w:rsidP="00CB1C05" w14:paraId="16267F30" w14:textId="77777777">
      <w:pPr>
        <w:pStyle w:val="BodyText"/>
      </w:pPr>
      <w:r>
        <w:fldChar w:fldCharType="begin" w:fldLock="1"/>
      </w:r>
      <w:r>
        <w:instrText xml:space="preserve"> REF _Ref135231932 \h </w:instrText>
      </w:r>
      <w:r>
        <w:fldChar w:fldCharType="separate"/>
      </w:r>
      <w:r w:rsidRPr="005C74DF" w:rsidR="0092222B">
        <w:t xml:space="preserve">Table </w:t>
      </w:r>
      <w:r w:rsidR="0092222B">
        <w:rPr>
          <w:noProof/>
        </w:rPr>
        <w:t>7</w:t>
      </w:r>
      <w:r w:rsidR="0092222B">
        <w:noBreakHyphen/>
      </w:r>
      <w:r w:rsidR="0092222B">
        <w:rPr>
          <w:noProof/>
        </w:rPr>
        <w:t>24</w:t>
      </w:r>
      <w:r>
        <w:fldChar w:fldCharType="end"/>
      </w:r>
      <w:r w:rsidR="007F39A1">
        <w:t xml:space="preserve"> </w:t>
      </w:r>
      <w:r>
        <w:t xml:space="preserve">presents the estimated initial fill costs for cleaning agent. These initial costs range </w:t>
      </w:r>
      <w:r w:rsidRPr="007A2DD0">
        <w:t xml:space="preserve">from $120 to $240,000. </w:t>
      </w:r>
    </w:p>
    <w:tbl>
      <w:tblPr>
        <w:tblW w:w="5000" w:type="pct"/>
        <w:tblLook w:val="04A0"/>
      </w:tblPr>
      <w:tblGrid>
        <w:gridCol w:w="3487"/>
        <w:gridCol w:w="4274"/>
        <w:gridCol w:w="1599"/>
      </w:tblGrid>
      <w:tr w14:paraId="76D10715" w14:textId="77777777">
        <w:tblPrEx>
          <w:tblW w:w="5000" w:type="pct"/>
          <w:tblLook w:val="04A0"/>
        </w:tblPrEx>
        <w:trPr>
          <w:trHeight w:val="180"/>
          <w:tblHeader/>
        </w:trPr>
        <w:tc>
          <w:tcPr>
            <w:tcW w:w="5000" w:type="pct"/>
            <w:gridSpan w:val="3"/>
            <w:tcBorders>
              <w:bottom w:val="single" w:sz="4" w:space="0" w:color="auto"/>
            </w:tcBorders>
            <w:shd w:val="clear" w:color="auto" w:fill="auto"/>
            <w:vAlign w:val="center"/>
          </w:tcPr>
          <w:p w:rsidR="00806767" w:rsidRPr="004C1EED" w:rsidP="00CB1C05" w14:paraId="5DEA0BBC" w14:textId="77777777">
            <w:pPr>
              <w:pStyle w:val="TableTitleA"/>
            </w:pPr>
            <w:bookmarkStart w:id="1034" w:name="_Ref135231932"/>
            <w:bookmarkStart w:id="1035" w:name="_Toc139006767"/>
            <w:bookmarkStart w:id="1036" w:name="_Toc139036161"/>
            <w:bookmarkStart w:id="1037" w:name="_Toc147493425"/>
            <w:bookmarkStart w:id="1038" w:name="_Toc165379657"/>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4</w:t>
            </w:r>
            <w:r w:rsidR="00BC4B5D">
              <w:rPr>
                <w:noProof/>
              </w:rPr>
              <w:fldChar w:fldCharType="end"/>
            </w:r>
            <w:bookmarkEnd w:id="1034"/>
            <w:r w:rsidRPr="005C74DF">
              <w:t xml:space="preserve">: </w:t>
            </w:r>
            <w:r>
              <w:t>Cleaning Agent Costs: Initial Fill</w:t>
            </w:r>
            <w:bookmarkEnd w:id="1035"/>
            <w:bookmarkEnd w:id="1036"/>
            <w:bookmarkEnd w:id="1037"/>
            <w:r>
              <w:t xml:space="preserve"> by Size and Cleaning Category</w:t>
            </w:r>
            <w:r w:rsidR="003E7650">
              <w:t xml:space="preserve">, and Alternative Cleaning </w:t>
            </w:r>
            <w:r w:rsidR="007F39A1">
              <w:t>Method</w:t>
            </w:r>
            <w:bookmarkEnd w:id="1038"/>
          </w:p>
        </w:tc>
      </w:tr>
      <w:tr w14:paraId="644074DD" w14:textId="77777777">
        <w:tblPrEx>
          <w:tblW w:w="5000" w:type="pct"/>
          <w:tblLook w:val="04A0"/>
        </w:tblPrEx>
        <w:trPr>
          <w:trHeight w:val="570"/>
          <w:tblHeader/>
        </w:trPr>
        <w:tc>
          <w:tcPr>
            <w:tcW w:w="186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4C099E06" w14:textId="77777777">
            <w:pPr>
              <w:pStyle w:val="TableSubtitle"/>
              <w:jc w:val="left"/>
            </w:pPr>
            <w:r>
              <w:t>Size/Cleaning Category</w:t>
            </w:r>
          </w:p>
        </w:tc>
        <w:tc>
          <w:tcPr>
            <w:tcW w:w="228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28002D83" w14:textId="77777777">
            <w:pPr>
              <w:pStyle w:val="TableSubtitle"/>
              <w:jc w:val="left"/>
            </w:pPr>
            <w:r>
              <w:t>Alternative Cleaning Method</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6D0935" w:rsidP="00CB1C05" w14:paraId="29DED28F" w14:textId="77777777">
            <w:pPr>
              <w:pStyle w:val="TableSubtitle"/>
            </w:pPr>
            <w:r>
              <w:t>Estimated Initial Costs (2022$)</w:t>
            </w:r>
          </w:p>
        </w:tc>
      </w:tr>
      <w:tr w14:paraId="4F4E6320"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17D035FA" w14:textId="77777777">
            <w:pPr>
              <w:pStyle w:val="LTableTextAbt"/>
              <w:ind w:hanging="15"/>
            </w:pPr>
            <w:r>
              <w:t>Small/General Cleaning</w:t>
            </w:r>
          </w:p>
          <w:p w:rsidR="003D7968" w:rsidP="00CB1C05" w14:paraId="29B37CA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5C2F647"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6EDE2F" w14:textId="77777777">
            <w:pPr>
              <w:pStyle w:val="LTableTextAbt"/>
              <w:ind w:right="275" w:hanging="15"/>
              <w:jc w:val="right"/>
            </w:pPr>
            <w:r>
              <w:t xml:space="preserve">$1,800 </w:t>
            </w:r>
          </w:p>
        </w:tc>
      </w:tr>
      <w:tr w14:paraId="7BF924C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D3DA95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96BCA9"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D06680" w14:textId="77777777">
            <w:pPr>
              <w:pStyle w:val="LTableTextAbt"/>
              <w:ind w:right="275" w:hanging="15"/>
              <w:jc w:val="right"/>
            </w:pPr>
            <w:r>
              <w:t xml:space="preserve">$1,800 </w:t>
            </w:r>
          </w:p>
        </w:tc>
      </w:tr>
      <w:tr w14:paraId="1A9554D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005A05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E42729"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BEFA4E" w14:textId="77777777">
            <w:pPr>
              <w:pStyle w:val="LTableTextAbt"/>
              <w:ind w:right="275" w:hanging="15"/>
              <w:jc w:val="right"/>
            </w:pPr>
            <w:r>
              <w:t xml:space="preserve">$1,800 </w:t>
            </w:r>
          </w:p>
        </w:tc>
      </w:tr>
      <w:tr w14:paraId="36EB182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DE448B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C59BE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CFB7CAE" w14:textId="77777777">
            <w:pPr>
              <w:pStyle w:val="LTableTextAbt"/>
              <w:ind w:right="275" w:hanging="15"/>
              <w:jc w:val="right"/>
            </w:pPr>
            <w:r>
              <w:t xml:space="preserve">$240 </w:t>
            </w:r>
          </w:p>
        </w:tc>
      </w:tr>
      <w:tr w14:paraId="1F3AFF7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40A23B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0959B5"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C34501" w14:textId="77777777">
            <w:pPr>
              <w:pStyle w:val="LTableTextAbt"/>
              <w:ind w:right="275" w:hanging="15"/>
              <w:jc w:val="right"/>
            </w:pPr>
            <w:r>
              <w:t xml:space="preserve">$300 </w:t>
            </w:r>
          </w:p>
        </w:tc>
      </w:tr>
      <w:tr w14:paraId="6111E3B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566883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846A9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FAF190" w14:textId="77777777">
            <w:pPr>
              <w:pStyle w:val="LTableTextAbt"/>
              <w:ind w:right="275" w:hanging="15"/>
              <w:jc w:val="right"/>
            </w:pPr>
            <w:r>
              <w:t xml:space="preserve">$180 </w:t>
            </w:r>
          </w:p>
        </w:tc>
      </w:tr>
      <w:tr w14:paraId="21C7B80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659215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6011B8"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948BE6" w14:textId="77777777">
            <w:pPr>
              <w:pStyle w:val="LTableTextAbt"/>
              <w:ind w:right="275" w:hanging="15"/>
              <w:jc w:val="right"/>
            </w:pPr>
            <w:r>
              <w:t xml:space="preserve">$1,911 </w:t>
            </w:r>
          </w:p>
        </w:tc>
      </w:tr>
      <w:tr w14:paraId="663CA93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5EC4E6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884EB5"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4063AC" w14:textId="77777777">
            <w:pPr>
              <w:pStyle w:val="LTableTextAbt"/>
              <w:ind w:right="275" w:hanging="15"/>
              <w:jc w:val="right"/>
            </w:pPr>
            <w:r>
              <w:t xml:space="preserve">$360 </w:t>
            </w:r>
          </w:p>
        </w:tc>
      </w:tr>
      <w:tr w14:paraId="04B74FA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0351DE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C97FE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D3CE8AE" w14:textId="77777777">
            <w:pPr>
              <w:pStyle w:val="LTableTextAbt"/>
              <w:ind w:right="275" w:hanging="15"/>
              <w:jc w:val="right"/>
            </w:pPr>
            <w:r>
              <w:t xml:space="preserve">$348 </w:t>
            </w:r>
          </w:p>
        </w:tc>
      </w:tr>
      <w:tr w14:paraId="4169814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777777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2FA445"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BDA4D5" w14:textId="77777777">
            <w:pPr>
              <w:pStyle w:val="LTableTextAbt"/>
              <w:ind w:right="275" w:hanging="15"/>
              <w:jc w:val="right"/>
            </w:pPr>
            <w:r>
              <w:t xml:space="preserve">$120 </w:t>
            </w:r>
          </w:p>
        </w:tc>
      </w:tr>
      <w:tr w14:paraId="4DF6643C"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079265F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5EFD17"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2029F4" w14:textId="77777777">
            <w:pPr>
              <w:pStyle w:val="LTableTextAbt"/>
              <w:ind w:right="275" w:hanging="15"/>
              <w:jc w:val="right"/>
            </w:pPr>
            <w:r>
              <w:t xml:space="preserve">$3,600 </w:t>
            </w:r>
          </w:p>
        </w:tc>
      </w:tr>
      <w:tr w14:paraId="05BFCEEB"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00702F89" w14:textId="77777777">
            <w:pPr>
              <w:pStyle w:val="LTableTextAbt"/>
              <w:ind w:hanging="15"/>
            </w:pPr>
            <w:r>
              <w:t>Medium/General Cleaning</w:t>
            </w:r>
          </w:p>
          <w:p w:rsidR="003D7968" w:rsidP="00CB1C05" w14:paraId="6ADC572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08A92C"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4EC3F1" w14:textId="77777777">
            <w:pPr>
              <w:pStyle w:val="LTableTextAbt"/>
              <w:ind w:right="275" w:hanging="15"/>
              <w:jc w:val="right"/>
            </w:pPr>
            <w:r>
              <w:t xml:space="preserve">$37,500 </w:t>
            </w:r>
          </w:p>
        </w:tc>
      </w:tr>
      <w:tr w14:paraId="0ADBEDE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A71C31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56529F"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AC94F9" w14:textId="77777777">
            <w:pPr>
              <w:pStyle w:val="LTableTextAbt"/>
              <w:ind w:right="275" w:hanging="15"/>
              <w:jc w:val="right"/>
            </w:pPr>
            <w:r>
              <w:t xml:space="preserve">$37,500 </w:t>
            </w:r>
          </w:p>
        </w:tc>
      </w:tr>
      <w:tr w14:paraId="691E39E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2434BE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C4B117"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CAB212" w14:textId="77777777">
            <w:pPr>
              <w:pStyle w:val="LTableTextAbt"/>
              <w:ind w:right="275" w:hanging="15"/>
              <w:jc w:val="right"/>
            </w:pPr>
            <w:r>
              <w:t xml:space="preserve">$37,500 </w:t>
            </w:r>
          </w:p>
        </w:tc>
      </w:tr>
      <w:tr w14:paraId="6607453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7A012D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FF4CE5"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35CD06" w14:textId="77777777">
            <w:pPr>
              <w:pStyle w:val="LTableTextAbt"/>
              <w:ind w:right="275" w:hanging="15"/>
              <w:jc w:val="right"/>
            </w:pPr>
            <w:r>
              <w:t xml:space="preserve">$5,000 </w:t>
            </w:r>
          </w:p>
        </w:tc>
      </w:tr>
      <w:tr w14:paraId="2E4CA05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FF7D18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2F2EB9"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202588" w14:textId="77777777">
            <w:pPr>
              <w:pStyle w:val="LTableTextAbt"/>
              <w:ind w:right="275" w:hanging="15"/>
              <w:jc w:val="right"/>
            </w:pPr>
            <w:r>
              <w:t xml:space="preserve">$6,250 </w:t>
            </w:r>
          </w:p>
        </w:tc>
      </w:tr>
      <w:tr w14:paraId="37B4837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CAFB31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7788B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C50098" w14:textId="77777777">
            <w:pPr>
              <w:pStyle w:val="LTableTextAbt"/>
              <w:ind w:right="275" w:hanging="15"/>
              <w:jc w:val="right"/>
            </w:pPr>
            <w:r>
              <w:t xml:space="preserve">$3,750 </w:t>
            </w:r>
          </w:p>
        </w:tc>
      </w:tr>
      <w:tr w14:paraId="1ECC863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324213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1AB1D7"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2558CC" w14:textId="77777777">
            <w:pPr>
              <w:pStyle w:val="LTableTextAbt"/>
              <w:ind w:right="275" w:hanging="15"/>
              <w:jc w:val="right"/>
            </w:pPr>
            <w:r>
              <w:t xml:space="preserve">$39,813 </w:t>
            </w:r>
          </w:p>
        </w:tc>
      </w:tr>
      <w:tr w14:paraId="166924B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744D7D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1975B4"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C53403" w14:textId="77777777">
            <w:pPr>
              <w:pStyle w:val="LTableTextAbt"/>
              <w:ind w:right="275" w:hanging="15"/>
              <w:jc w:val="right"/>
            </w:pPr>
            <w:r>
              <w:t xml:space="preserve">$7,500 </w:t>
            </w:r>
          </w:p>
        </w:tc>
      </w:tr>
      <w:tr w14:paraId="6B3BE1D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AB2613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484191"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080F32" w14:textId="77777777">
            <w:pPr>
              <w:pStyle w:val="LTableTextAbt"/>
              <w:ind w:right="275" w:hanging="15"/>
              <w:jc w:val="right"/>
            </w:pPr>
            <w:r>
              <w:t xml:space="preserve">$7,250 </w:t>
            </w:r>
          </w:p>
        </w:tc>
      </w:tr>
      <w:tr w14:paraId="075C52D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3546F9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49D664"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B26868" w14:textId="77777777">
            <w:pPr>
              <w:pStyle w:val="LTableTextAbt"/>
              <w:ind w:right="275" w:hanging="15"/>
              <w:jc w:val="right"/>
            </w:pPr>
            <w:r>
              <w:t xml:space="preserve">$2,500 </w:t>
            </w:r>
          </w:p>
        </w:tc>
      </w:tr>
      <w:tr w14:paraId="550E739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7BE211A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CB81C4"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C3E173D" w14:textId="77777777">
            <w:pPr>
              <w:pStyle w:val="LTableTextAbt"/>
              <w:ind w:right="275" w:hanging="15"/>
              <w:jc w:val="right"/>
            </w:pPr>
            <w:r>
              <w:t xml:space="preserve">$75,000 </w:t>
            </w:r>
          </w:p>
        </w:tc>
      </w:tr>
      <w:tr w14:paraId="08CF21CB"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267598C3" w14:textId="77777777">
            <w:pPr>
              <w:pStyle w:val="LTableTextAbt"/>
              <w:ind w:hanging="15"/>
            </w:pPr>
            <w:r>
              <w:t>Large/General Cleaning</w:t>
            </w:r>
          </w:p>
          <w:p w:rsidR="003D7968" w:rsidP="00CB1C05" w14:paraId="0872451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D03096"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E49FB1" w14:textId="77777777">
            <w:pPr>
              <w:pStyle w:val="LTableTextAbt"/>
              <w:ind w:right="275" w:hanging="15"/>
              <w:jc w:val="right"/>
            </w:pPr>
            <w:r>
              <w:t xml:space="preserve">$120,000 </w:t>
            </w:r>
          </w:p>
        </w:tc>
      </w:tr>
      <w:tr w14:paraId="07C4567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D50301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51461B"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FB67A7" w14:textId="77777777">
            <w:pPr>
              <w:pStyle w:val="LTableTextAbt"/>
              <w:ind w:right="275" w:hanging="15"/>
              <w:jc w:val="right"/>
            </w:pPr>
            <w:r>
              <w:t xml:space="preserve">$120,000 </w:t>
            </w:r>
          </w:p>
        </w:tc>
      </w:tr>
      <w:tr w14:paraId="1AF215B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235390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D933FC"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AC02BF" w14:textId="77777777">
            <w:pPr>
              <w:pStyle w:val="LTableTextAbt"/>
              <w:ind w:right="275" w:hanging="15"/>
              <w:jc w:val="right"/>
            </w:pPr>
            <w:r>
              <w:t xml:space="preserve">$120,000 </w:t>
            </w:r>
          </w:p>
        </w:tc>
      </w:tr>
      <w:tr w14:paraId="5360FFD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4377CB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B79E7D"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481BD7" w14:textId="77777777">
            <w:pPr>
              <w:pStyle w:val="LTableTextAbt"/>
              <w:ind w:right="275" w:hanging="15"/>
              <w:jc w:val="right"/>
            </w:pPr>
            <w:r>
              <w:t xml:space="preserve">$16,000 </w:t>
            </w:r>
          </w:p>
        </w:tc>
      </w:tr>
      <w:tr w14:paraId="22543E8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B42C06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DB1FB4"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35C2DC2" w14:textId="77777777">
            <w:pPr>
              <w:pStyle w:val="LTableTextAbt"/>
              <w:ind w:right="275" w:hanging="15"/>
              <w:jc w:val="right"/>
            </w:pPr>
            <w:r>
              <w:t xml:space="preserve">$20,000 </w:t>
            </w:r>
          </w:p>
        </w:tc>
      </w:tr>
      <w:tr w14:paraId="1E77EE4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4EE71D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93226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9C5BBC" w14:textId="77777777">
            <w:pPr>
              <w:pStyle w:val="LTableTextAbt"/>
              <w:ind w:right="275" w:hanging="15"/>
              <w:jc w:val="right"/>
            </w:pPr>
            <w:r>
              <w:t xml:space="preserve">$12,000 </w:t>
            </w:r>
          </w:p>
        </w:tc>
      </w:tr>
      <w:tr w14:paraId="5EAFC48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9FBD48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144F1A"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2B6433" w14:textId="77777777">
            <w:pPr>
              <w:pStyle w:val="LTableTextAbt"/>
              <w:ind w:right="275" w:hanging="15"/>
              <w:jc w:val="right"/>
            </w:pPr>
            <w:r>
              <w:t xml:space="preserve">$127,400 </w:t>
            </w:r>
          </w:p>
        </w:tc>
      </w:tr>
      <w:tr w14:paraId="2C073C2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81269C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6F98E9"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49D1EC" w14:textId="77777777">
            <w:pPr>
              <w:pStyle w:val="LTableTextAbt"/>
              <w:ind w:right="275" w:hanging="15"/>
              <w:jc w:val="right"/>
            </w:pPr>
            <w:r>
              <w:t xml:space="preserve">$24,000 </w:t>
            </w:r>
          </w:p>
        </w:tc>
      </w:tr>
      <w:tr w14:paraId="4441F15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C9C647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C7D69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804E20" w14:textId="77777777">
            <w:pPr>
              <w:pStyle w:val="LTableTextAbt"/>
              <w:ind w:right="275" w:hanging="15"/>
              <w:jc w:val="right"/>
            </w:pPr>
            <w:r>
              <w:t xml:space="preserve">$23,200 </w:t>
            </w:r>
          </w:p>
        </w:tc>
      </w:tr>
      <w:tr w14:paraId="39EDE91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0D4C75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F10111"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C2D18D" w14:textId="77777777">
            <w:pPr>
              <w:pStyle w:val="LTableTextAbt"/>
              <w:ind w:right="275" w:hanging="15"/>
              <w:jc w:val="right"/>
            </w:pPr>
            <w:r>
              <w:t xml:space="preserve">$8,000 </w:t>
            </w:r>
          </w:p>
        </w:tc>
      </w:tr>
      <w:tr w14:paraId="0ABBDAE0"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7714BDA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BD5BE7"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7BA6D4" w14:textId="77777777">
            <w:pPr>
              <w:pStyle w:val="LTableTextAbt"/>
              <w:ind w:right="275" w:hanging="15"/>
              <w:jc w:val="right"/>
            </w:pPr>
            <w:r>
              <w:t xml:space="preserve">$240,000 </w:t>
            </w:r>
          </w:p>
        </w:tc>
      </w:tr>
      <w:tr w14:paraId="07425635"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63C87E44" w14:textId="77777777">
            <w:pPr>
              <w:pStyle w:val="LTableTextAbt"/>
              <w:ind w:hanging="15"/>
            </w:pPr>
            <w:r>
              <w:t>Small/High Precision Cleaning</w:t>
            </w:r>
          </w:p>
          <w:p w:rsidR="003D7968" w:rsidP="00CB1C05" w14:paraId="1DA0EE1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D9C337"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22E1EE" w14:textId="77777777">
            <w:pPr>
              <w:pStyle w:val="LTableTextAbt"/>
              <w:ind w:right="275" w:hanging="15"/>
              <w:jc w:val="right"/>
            </w:pPr>
            <w:r>
              <w:t xml:space="preserve">$1,800 </w:t>
            </w:r>
          </w:p>
        </w:tc>
      </w:tr>
      <w:tr w14:paraId="771C518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6F1F49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B4012D3"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1F12AD" w14:textId="77777777">
            <w:pPr>
              <w:pStyle w:val="LTableTextAbt"/>
              <w:ind w:right="275" w:hanging="15"/>
              <w:jc w:val="right"/>
            </w:pPr>
            <w:r>
              <w:t xml:space="preserve">$1,800 </w:t>
            </w:r>
          </w:p>
        </w:tc>
      </w:tr>
      <w:tr w14:paraId="6818A95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46FE03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F863F0"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1EA124" w14:textId="77777777">
            <w:pPr>
              <w:pStyle w:val="LTableTextAbt"/>
              <w:ind w:right="275" w:hanging="15"/>
              <w:jc w:val="right"/>
            </w:pPr>
            <w:r>
              <w:t xml:space="preserve">$1,800 </w:t>
            </w:r>
          </w:p>
        </w:tc>
      </w:tr>
      <w:tr w14:paraId="1F30A30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525181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1B0280"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3BCCE7" w14:textId="77777777">
            <w:pPr>
              <w:pStyle w:val="LTableTextAbt"/>
              <w:ind w:right="275" w:hanging="15"/>
              <w:jc w:val="right"/>
            </w:pPr>
            <w:r>
              <w:t xml:space="preserve">$240 </w:t>
            </w:r>
          </w:p>
        </w:tc>
      </w:tr>
      <w:tr w14:paraId="73DB9D5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7EBB0C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E92BE4"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4597C0" w14:textId="77777777">
            <w:pPr>
              <w:pStyle w:val="LTableTextAbt"/>
              <w:ind w:right="275" w:hanging="15"/>
              <w:jc w:val="right"/>
            </w:pPr>
            <w:r>
              <w:t xml:space="preserve">$300 </w:t>
            </w:r>
          </w:p>
        </w:tc>
      </w:tr>
      <w:tr w14:paraId="2B4953F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B30888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F235D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08B660" w14:textId="77777777">
            <w:pPr>
              <w:pStyle w:val="LTableTextAbt"/>
              <w:ind w:right="275" w:hanging="15"/>
              <w:jc w:val="right"/>
            </w:pPr>
            <w:r>
              <w:t xml:space="preserve">$180 </w:t>
            </w:r>
          </w:p>
        </w:tc>
      </w:tr>
      <w:tr w14:paraId="008B480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7273BC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2DA765"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7BC6ED" w14:textId="77777777">
            <w:pPr>
              <w:pStyle w:val="LTableTextAbt"/>
              <w:ind w:right="275" w:hanging="15"/>
              <w:jc w:val="right"/>
            </w:pPr>
            <w:r>
              <w:t xml:space="preserve">$1,911 </w:t>
            </w:r>
          </w:p>
        </w:tc>
      </w:tr>
      <w:tr w14:paraId="3CACAA6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A578E9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05DA00"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88F85B" w14:textId="77777777">
            <w:pPr>
              <w:pStyle w:val="LTableTextAbt"/>
              <w:ind w:right="275" w:hanging="15"/>
              <w:jc w:val="right"/>
            </w:pPr>
            <w:r>
              <w:t xml:space="preserve">$348 </w:t>
            </w:r>
          </w:p>
        </w:tc>
      </w:tr>
      <w:tr w14:paraId="2733DB6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712081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CDFA15"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FFBE4A" w14:textId="77777777">
            <w:pPr>
              <w:pStyle w:val="LTableTextAbt"/>
              <w:ind w:right="275" w:hanging="15"/>
              <w:jc w:val="right"/>
            </w:pPr>
            <w:r>
              <w:t xml:space="preserve">$120 </w:t>
            </w:r>
          </w:p>
        </w:tc>
      </w:tr>
      <w:tr w14:paraId="22521920"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0B73B81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69DF08"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9E3B35" w14:textId="77777777">
            <w:pPr>
              <w:pStyle w:val="LTableTextAbt"/>
              <w:ind w:right="275" w:hanging="15"/>
              <w:jc w:val="right"/>
            </w:pPr>
            <w:r>
              <w:t xml:space="preserve">$3,600 </w:t>
            </w:r>
          </w:p>
        </w:tc>
      </w:tr>
      <w:tr w14:paraId="2AB25E64"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429AB54B" w14:textId="77777777">
            <w:pPr>
              <w:pStyle w:val="LTableTextAbt"/>
              <w:ind w:hanging="15"/>
            </w:pPr>
            <w:r>
              <w:t>Medium/High Precision Cleaning</w:t>
            </w:r>
          </w:p>
          <w:p w:rsidR="003D7968" w:rsidP="00CB1C05" w14:paraId="4429E1D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C944DB"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56339EE" w14:textId="77777777">
            <w:pPr>
              <w:pStyle w:val="LTableTextAbt"/>
              <w:ind w:right="275" w:hanging="15"/>
              <w:jc w:val="right"/>
            </w:pPr>
            <w:r>
              <w:t xml:space="preserve">$37,500 </w:t>
            </w:r>
          </w:p>
        </w:tc>
      </w:tr>
      <w:tr w14:paraId="0A03814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7DBF0A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AB2335"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72967A" w14:textId="77777777">
            <w:pPr>
              <w:pStyle w:val="LTableTextAbt"/>
              <w:ind w:right="275" w:hanging="15"/>
              <w:jc w:val="right"/>
            </w:pPr>
            <w:r>
              <w:t xml:space="preserve">$37,500 </w:t>
            </w:r>
          </w:p>
        </w:tc>
      </w:tr>
      <w:tr w14:paraId="097FF32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383CBD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230271D"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5950DC" w14:textId="77777777">
            <w:pPr>
              <w:pStyle w:val="LTableTextAbt"/>
              <w:ind w:right="275" w:hanging="15"/>
              <w:jc w:val="right"/>
            </w:pPr>
            <w:r>
              <w:t xml:space="preserve">$37,500 </w:t>
            </w:r>
          </w:p>
        </w:tc>
      </w:tr>
      <w:tr w14:paraId="3C8091B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C9FA99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399C7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351558" w14:textId="77777777">
            <w:pPr>
              <w:pStyle w:val="LTableTextAbt"/>
              <w:ind w:right="275" w:hanging="15"/>
              <w:jc w:val="right"/>
            </w:pPr>
            <w:r>
              <w:t xml:space="preserve">$5,000 </w:t>
            </w:r>
          </w:p>
        </w:tc>
      </w:tr>
      <w:tr w14:paraId="46FF361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B62A43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41EB08"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E255B8" w14:textId="77777777">
            <w:pPr>
              <w:pStyle w:val="LTableTextAbt"/>
              <w:ind w:right="275" w:hanging="15"/>
              <w:jc w:val="right"/>
            </w:pPr>
            <w:r>
              <w:t xml:space="preserve">$6,250 </w:t>
            </w:r>
          </w:p>
        </w:tc>
      </w:tr>
      <w:tr w14:paraId="10FF509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7CAA3F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01EB04"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8A1C495" w14:textId="77777777">
            <w:pPr>
              <w:pStyle w:val="LTableTextAbt"/>
              <w:ind w:right="275" w:hanging="15"/>
              <w:jc w:val="right"/>
            </w:pPr>
            <w:r>
              <w:t xml:space="preserve">$3,750 </w:t>
            </w:r>
          </w:p>
        </w:tc>
      </w:tr>
      <w:tr w14:paraId="3A7AE48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DC356C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E499F6"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F33668" w14:textId="77777777">
            <w:pPr>
              <w:pStyle w:val="LTableTextAbt"/>
              <w:ind w:right="275" w:hanging="15"/>
              <w:jc w:val="right"/>
            </w:pPr>
            <w:r>
              <w:t xml:space="preserve">$39,813 </w:t>
            </w:r>
          </w:p>
        </w:tc>
      </w:tr>
      <w:tr w14:paraId="1C58604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79F254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66F5A1"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EA0897" w14:textId="77777777">
            <w:pPr>
              <w:pStyle w:val="LTableTextAbt"/>
              <w:ind w:right="275" w:hanging="15"/>
              <w:jc w:val="right"/>
            </w:pPr>
            <w:r>
              <w:t xml:space="preserve">$7,250 </w:t>
            </w:r>
          </w:p>
        </w:tc>
      </w:tr>
      <w:tr w14:paraId="5F57943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5731C7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C183822"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2E3297" w14:textId="77777777">
            <w:pPr>
              <w:pStyle w:val="LTableTextAbt"/>
              <w:ind w:right="275" w:hanging="15"/>
              <w:jc w:val="right"/>
            </w:pPr>
            <w:r>
              <w:t xml:space="preserve">$2,500 </w:t>
            </w:r>
          </w:p>
        </w:tc>
      </w:tr>
      <w:tr w14:paraId="272C4CD7"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3DDDAEC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8746AF"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AF9677" w14:textId="77777777">
            <w:pPr>
              <w:pStyle w:val="LTableTextAbt"/>
              <w:ind w:right="275" w:hanging="15"/>
              <w:jc w:val="right"/>
            </w:pPr>
            <w:r>
              <w:t xml:space="preserve">$75,000 </w:t>
            </w:r>
          </w:p>
        </w:tc>
      </w:tr>
      <w:tr w14:paraId="36968E5F"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698CA673" w14:textId="77777777">
            <w:pPr>
              <w:pStyle w:val="LTableTextAbt"/>
              <w:ind w:hanging="15"/>
            </w:pPr>
            <w:r>
              <w:t>Large/High Precision Cleaning</w:t>
            </w:r>
          </w:p>
          <w:p w:rsidR="003D7968" w:rsidP="00CB1C05" w14:paraId="53DA7B8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C16CD0"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785D0D" w14:textId="77777777">
            <w:pPr>
              <w:pStyle w:val="LTableTextAbt"/>
              <w:ind w:right="275" w:hanging="15"/>
              <w:jc w:val="right"/>
            </w:pPr>
            <w:r>
              <w:t xml:space="preserve">$120,000 </w:t>
            </w:r>
          </w:p>
        </w:tc>
      </w:tr>
      <w:tr w14:paraId="452095D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8E0936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83956E"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0893F2" w14:textId="77777777">
            <w:pPr>
              <w:pStyle w:val="LTableTextAbt"/>
              <w:ind w:right="275" w:hanging="15"/>
              <w:jc w:val="right"/>
            </w:pPr>
            <w:r>
              <w:t xml:space="preserve">$120,000 </w:t>
            </w:r>
          </w:p>
        </w:tc>
      </w:tr>
      <w:tr w14:paraId="1D2A276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E21144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14947B"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910999" w14:textId="77777777">
            <w:pPr>
              <w:pStyle w:val="LTableTextAbt"/>
              <w:ind w:right="275" w:hanging="15"/>
              <w:jc w:val="right"/>
            </w:pPr>
            <w:r>
              <w:t xml:space="preserve">$120,000 </w:t>
            </w:r>
          </w:p>
        </w:tc>
      </w:tr>
      <w:tr w14:paraId="13A8D3A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5362E6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9FD22E"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4F0CC0" w14:textId="77777777">
            <w:pPr>
              <w:pStyle w:val="LTableTextAbt"/>
              <w:ind w:right="275" w:hanging="15"/>
              <w:jc w:val="right"/>
            </w:pPr>
            <w:r>
              <w:t xml:space="preserve">$16,000 </w:t>
            </w:r>
          </w:p>
        </w:tc>
      </w:tr>
      <w:tr w14:paraId="44030E4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ECC867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4F19B6"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9A2179" w14:textId="77777777">
            <w:pPr>
              <w:pStyle w:val="LTableTextAbt"/>
              <w:ind w:right="275" w:hanging="15"/>
              <w:jc w:val="right"/>
            </w:pPr>
            <w:r>
              <w:t xml:space="preserve">$20,000 </w:t>
            </w:r>
          </w:p>
        </w:tc>
      </w:tr>
      <w:tr w14:paraId="66ACF42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44876A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FD37A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4D61C7" w14:textId="77777777">
            <w:pPr>
              <w:pStyle w:val="LTableTextAbt"/>
              <w:ind w:right="275" w:hanging="15"/>
              <w:jc w:val="right"/>
            </w:pPr>
            <w:r>
              <w:t xml:space="preserve">$12,000 </w:t>
            </w:r>
          </w:p>
        </w:tc>
      </w:tr>
      <w:tr w14:paraId="38E6FCB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41F1C0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828080"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886713" w14:textId="77777777">
            <w:pPr>
              <w:pStyle w:val="LTableTextAbt"/>
              <w:ind w:right="275" w:hanging="15"/>
              <w:jc w:val="right"/>
            </w:pPr>
            <w:r>
              <w:t xml:space="preserve">$127,400 </w:t>
            </w:r>
          </w:p>
        </w:tc>
      </w:tr>
      <w:tr w14:paraId="0DA8071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0792CB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B5C34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F1116E4" w14:textId="77777777">
            <w:pPr>
              <w:pStyle w:val="LTableTextAbt"/>
              <w:ind w:right="275" w:hanging="15"/>
              <w:jc w:val="right"/>
            </w:pPr>
            <w:r>
              <w:t xml:space="preserve">$23,200 </w:t>
            </w:r>
          </w:p>
        </w:tc>
      </w:tr>
      <w:tr w14:paraId="1983031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224C42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864BAF"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6125CE8" w14:textId="77777777">
            <w:pPr>
              <w:pStyle w:val="LTableTextAbt"/>
              <w:ind w:right="275" w:hanging="15"/>
              <w:jc w:val="right"/>
            </w:pPr>
            <w:r>
              <w:t xml:space="preserve">$8,000 </w:t>
            </w:r>
          </w:p>
        </w:tc>
      </w:tr>
      <w:tr w14:paraId="79B2F651"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5219E51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76807E"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2C3325" w14:textId="77777777">
            <w:pPr>
              <w:pStyle w:val="LTableTextAbt"/>
              <w:ind w:right="275" w:hanging="15"/>
              <w:jc w:val="right"/>
            </w:pPr>
            <w:r>
              <w:t xml:space="preserve">$240,000 </w:t>
            </w:r>
          </w:p>
        </w:tc>
      </w:tr>
      <w:tr w14:paraId="33FC9920"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61A0867F" w14:textId="77777777">
            <w:pPr>
              <w:pStyle w:val="LTableTextAbt"/>
              <w:ind w:hanging="15"/>
            </w:pPr>
            <w:r>
              <w:t>Small/Safety Critical Cleaning</w:t>
            </w:r>
          </w:p>
          <w:p w:rsidR="003D7968" w:rsidP="00CB1C05" w14:paraId="6654A6C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8E142D"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DA8E8EC" w14:textId="77777777">
            <w:pPr>
              <w:pStyle w:val="LTableTextAbt"/>
              <w:ind w:right="275" w:hanging="15"/>
              <w:jc w:val="right"/>
            </w:pPr>
            <w:r>
              <w:t xml:space="preserve">$1,800 </w:t>
            </w:r>
          </w:p>
        </w:tc>
      </w:tr>
      <w:tr w14:paraId="00F13B4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C8B2FF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BC4B03"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9666C5" w14:textId="77777777">
            <w:pPr>
              <w:pStyle w:val="LTableTextAbt"/>
              <w:ind w:right="275" w:hanging="15"/>
              <w:jc w:val="right"/>
            </w:pPr>
            <w:r>
              <w:t xml:space="preserve">$1,800 </w:t>
            </w:r>
          </w:p>
        </w:tc>
      </w:tr>
      <w:tr w14:paraId="7CF3732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17C0DF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309EFD"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5041A7" w14:textId="77777777">
            <w:pPr>
              <w:pStyle w:val="LTableTextAbt"/>
              <w:ind w:right="275" w:hanging="15"/>
              <w:jc w:val="right"/>
            </w:pPr>
            <w:r>
              <w:t xml:space="preserve">$1,800 </w:t>
            </w:r>
          </w:p>
        </w:tc>
      </w:tr>
      <w:tr w14:paraId="2928FB1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29607B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B3FD08"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3FF0328" w14:textId="77777777">
            <w:pPr>
              <w:pStyle w:val="LTableTextAbt"/>
              <w:ind w:right="275" w:hanging="15"/>
              <w:jc w:val="right"/>
            </w:pPr>
            <w:r>
              <w:t xml:space="preserve">$240 </w:t>
            </w:r>
          </w:p>
        </w:tc>
      </w:tr>
      <w:tr w14:paraId="407231D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4344D0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7B2869"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CA0016" w14:textId="77777777">
            <w:pPr>
              <w:pStyle w:val="LTableTextAbt"/>
              <w:ind w:right="275" w:hanging="15"/>
              <w:jc w:val="right"/>
            </w:pPr>
            <w:r>
              <w:t xml:space="preserve">$300 </w:t>
            </w:r>
          </w:p>
        </w:tc>
      </w:tr>
      <w:tr w14:paraId="6C675F8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7EE195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4FB09F"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378148" w14:textId="77777777">
            <w:pPr>
              <w:pStyle w:val="LTableTextAbt"/>
              <w:ind w:right="275" w:hanging="15"/>
              <w:jc w:val="right"/>
            </w:pPr>
            <w:r>
              <w:t xml:space="preserve">$180 </w:t>
            </w:r>
          </w:p>
        </w:tc>
      </w:tr>
      <w:tr w14:paraId="5D58FED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4C7A21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A3416D"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11B4FC" w14:textId="77777777">
            <w:pPr>
              <w:pStyle w:val="LTableTextAbt"/>
              <w:ind w:right="275" w:hanging="15"/>
              <w:jc w:val="right"/>
            </w:pPr>
            <w:r>
              <w:t xml:space="preserve">$1,911 </w:t>
            </w:r>
          </w:p>
        </w:tc>
      </w:tr>
      <w:tr w14:paraId="6A10AAF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A35490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3FAA53"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75F3A5" w14:textId="77777777">
            <w:pPr>
              <w:pStyle w:val="LTableTextAbt"/>
              <w:ind w:right="275" w:hanging="15"/>
              <w:jc w:val="right"/>
            </w:pPr>
            <w:r>
              <w:t xml:space="preserve">$348 </w:t>
            </w:r>
          </w:p>
        </w:tc>
      </w:tr>
      <w:tr w14:paraId="7844A68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C7C0ED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5215A9"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15E025" w14:textId="77777777">
            <w:pPr>
              <w:pStyle w:val="LTableTextAbt"/>
              <w:ind w:right="275" w:hanging="15"/>
              <w:jc w:val="right"/>
            </w:pPr>
            <w:r>
              <w:t xml:space="preserve">$120 </w:t>
            </w:r>
          </w:p>
        </w:tc>
      </w:tr>
      <w:tr w14:paraId="6B43490F"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7CB6A1D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6C033D"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C4E2F3" w14:textId="77777777">
            <w:pPr>
              <w:pStyle w:val="LTableTextAbt"/>
              <w:ind w:right="275" w:hanging="15"/>
              <w:jc w:val="right"/>
            </w:pPr>
            <w:r>
              <w:t xml:space="preserve">$3,600 </w:t>
            </w:r>
          </w:p>
        </w:tc>
      </w:tr>
      <w:tr w14:paraId="4548FE59"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0F56BAEA" w14:textId="77777777">
            <w:pPr>
              <w:pStyle w:val="LTableTextAbt"/>
              <w:ind w:hanging="15"/>
            </w:pPr>
            <w:r>
              <w:t>Medium/Safety Critical Cleaning</w:t>
            </w:r>
          </w:p>
          <w:p w:rsidR="003D7968" w:rsidP="00CB1C05" w14:paraId="0D4D5D3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FE5914"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AC3A65" w14:textId="77777777">
            <w:pPr>
              <w:pStyle w:val="LTableTextAbt"/>
              <w:ind w:right="275" w:hanging="15"/>
              <w:jc w:val="right"/>
            </w:pPr>
            <w:r>
              <w:t xml:space="preserve">$37,500 </w:t>
            </w:r>
          </w:p>
        </w:tc>
      </w:tr>
      <w:tr w14:paraId="531C2C0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C52650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FA0546"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A91875" w14:textId="77777777">
            <w:pPr>
              <w:pStyle w:val="LTableTextAbt"/>
              <w:ind w:right="275" w:hanging="15"/>
              <w:jc w:val="right"/>
            </w:pPr>
            <w:r>
              <w:t xml:space="preserve">$37,500 </w:t>
            </w:r>
          </w:p>
        </w:tc>
      </w:tr>
      <w:tr w14:paraId="1C28A37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AD1D51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E9D22A"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306F3F" w14:textId="77777777">
            <w:pPr>
              <w:pStyle w:val="LTableTextAbt"/>
              <w:ind w:right="275" w:hanging="15"/>
              <w:jc w:val="right"/>
            </w:pPr>
            <w:r>
              <w:t xml:space="preserve">$37,500 </w:t>
            </w:r>
          </w:p>
        </w:tc>
      </w:tr>
      <w:tr w14:paraId="7793B0F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E15104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1E8F7E"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473BFD8" w14:textId="77777777">
            <w:pPr>
              <w:pStyle w:val="LTableTextAbt"/>
              <w:ind w:right="275" w:hanging="15"/>
              <w:jc w:val="right"/>
            </w:pPr>
            <w:r>
              <w:t xml:space="preserve">$5,000 </w:t>
            </w:r>
          </w:p>
        </w:tc>
      </w:tr>
      <w:tr w14:paraId="068F4E9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7F8B1F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D15B61"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AB66B0" w14:textId="77777777">
            <w:pPr>
              <w:pStyle w:val="LTableTextAbt"/>
              <w:ind w:right="275" w:hanging="15"/>
              <w:jc w:val="right"/>
            </w:pPr>
            <w:r>
              <w:t xml:space="preserve">$6,250 </w:t>
            </w:r>
          </w:p>
        </w:tc>
      </w:tr>
      <w:tr w14:paraId="0754282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2C7035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D836E9"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BF70B8" w14:textId="77777777">
            <w:pPr>
              <w:pStyle w:val="LTableTextAbt"/>
              <w:ind w:right="275" w:hanging="15"/>
              <w:jc w:val="right"/>
            </w:pPr>
            <w:r>
              <w:t xml:space="preserve">$3,750 </w:t>
            </w:r>
          </w:p>
        </w:tc>
      </w:tr>
      <w:tr w14:paraId="3F0ADA0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295037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B28E8C"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13720C" w14:textId="77777777">
            <w:pPr>
              <w:pStyle w:val="LTableTextAbt"/>
              <w:ind w:right="275" w:hanging="15"/>
              <w:jc w:val="right"/>
            </w:pPr>
            <w:r>
              <w:t xml:space="preserve">$39,813 </w:t>
            </w:r>
          </w:p>
        </w:tc>
      </w:tr>
      <w:tr w14:paraId="79F1C9F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E5B03B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A9F3F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015A4B" w14:textId="77777777">
            <w:pPr>
              <w:pStyle w:val="LTableTextAbt"/>
              <w:ind w:right="275" w:hanging="15"/>
              <w:jc w:val="right"/>
            </w:pPr>
            <w:r>
              <w:t xml:space="preserve">$7,250 </w:t>
            </w:r>
          </w:p>
        </w:tc>
      </w:tr>
      <w:tr w14:paraId="60783FD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BDEA1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6D7A3FC"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BADB35" w14:textId="77777777">
            <w:pPr>
              <w:pStyle w:val="LTableTextAbt"/>
              <w:ind w:right="275" w:hanging="15"/>
              <w:jc w:val="right"/>
            </w:pPr>
            <w:r>
              <w:t xml:space="preserve">$2,500 </w:t>
            </w:r>
          </w:p>
        </w:tc>
      </w:tr>
      <w:tr w14:paraId="4DEF1F87"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003709A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7A3BFC"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5C171B" w14:textId="77777777">
            <w:pPr>
              <w:pStyle w:val="LTableTextAbt"/>
              <w:ind w:right="275" w:hanging="15"/>
              <w:jc w:val="right"/>
            </w:pPr>
            <w:r>
              <w:t xml:space="preserve">$75,000 </w:t>
            </w:r>
          </w:p>
        </w:tc>
      </w:tr>
      <w:tr w14:paraId="4D993209"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69996B23" w14:textId="77777777">
            <w:pPr>
              <w:pStyle w:val="LTableTextAbt"/>
              <w:ind w:hanging="15"/>
            </w:pPr>
            <w:r>
              <w:t>Large/Safety Critical Cleaning</w:t>
            </w:r>
          </w:p>
          <w:p w:rsidR="003D7968" w:rsidP="00CB1C05" w14:paraId="3DB0098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6AB539"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B70721" w14:textId="77777777">
            <w:pPr>
              <w:pStyle w:val="LTableTextAbt"/>
              <w:ind w:right="275" w:hanging="15"/>
              <w:jc w:val="right"/>
            </w:pPr>
            <w:r>
              <w:t xml:space="preserve">$120,000 </w:t>
            </w:r>
          </w:p>
        </w:tc>
      </w:tr>
      <w:tr w14:paraId="1A766B9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921743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732502"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5FBA2E" w14:textId="77777777">
            <w:pPr>
              <w:pStyle w:val="LTableTextAbt"/>
              <w:ind w:right="275" w:hanging="15"/>
              <w:jc w:val="right"/>
            </w:pPr>
            <w:r>
              <w:t xml:space="preserve">$120,000 </w:t>
            </w:r>
          </w:p>
        </w:tc>
      </w:tr>
      <w:tr w14:paraId="3E44810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C0AB43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B0371C"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3F0F8D" w14:textId="77777777">
            <w:pPr>
              <w:pStyle w:val="LTableTextAbt"/>
              <w:ind w:right="275" w:hanging="15"/>
              <w:jc w:val="right"/>
            </w:pPr>
            <w:r>
              <w:t xml:space="preserve">$120,000 </w:t>
            </w:r>
          </w:p>
        </w:tc>
      </w:tr>
      <w:tr w14:paraId="556F721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65166CC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8576DC7"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1B2537" w14:textId="77777777">
            <w:pPr>
              <w:pStyle w:val="LTableTextAbt"/>
              <w:ind w:right="275" w:hanging="15"/>
              <w:jc w:val="right"/>
            </w:pPr>
            <w:r>
              <w:t xml:space="preserve">$16,000 </w:t>
            </w:r>
          </w:p>
        </w:tc>
      </w:tr>
      <w:tr w14:paraId="1B50976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F79B92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C0AEE2"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020A43" w14:textId="77777777">
            <w:pPr>
              <w:pStyle w:val="LTableTextAbt"/>
              <w:ind w:right="275" w:hanging="15"/>
              <w:jc w:val="right"/>
            </w:pPr>
            <w:r>
              <w:t xml:space="preserve">$20,000 </w:t>
            </w:r>
          </w:p>
        </w:tc>
      </w:tr>
      <w:tr w14:paraId="7452BAF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DCD86A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B2FFD8"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0DD935" w14:textId="77777777">
            <w:pPr>
              <w:pStyle w:val="LTableTextAbt"/>
              <w:ind w:right="275" w:hanging="15"/>
              <w:jc w:val="right"/>
            </w:pPr>
            <w:r>
              <w:t xml:space="preserve">$12,000 </w:t>
            </w:r>
          </w:p>
        </w:tc>
      </w:tr>
      <w:tr w14:paraId="659FBA0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4DC7C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923648"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394884" w14:textId="77777777">
            <w:pPr>
              <w:pStyle w:val="LTableTextAbt"/>
              <w:ind w:right="275" w:hanging="15"/>
              <w:jc w:val="right"/>
            </w:pPr>
            <w:r>
              <w:t xml:space="preserve">$127,400 </w:t>
            </w:r>
          </w:p>
        </w:tc>
      </w:tr>
      <w:tr w14:paraId="18E80EF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BB19D9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F6FF3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A9F9FC" w14:textId="77777777">
            <w:pPr>
              <w:pStyle w:val="LTableTextAbt"/>
              <w:ind w:right="275" w:hanging="15"/>
              <w:jc w:val="right"/>
            </w:pPr>
            <w:r>
              <w:t xml:space="preserve">$23,200 </w:t>
            </w:r>
          </w:p>
        </w:tc>
      </w:tr>
      <w:tr w14:paraId="6A2A738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991F79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D40CA3"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4F58635" w14:textId="77777777">
            <w:pPr>
              <w:pStyle w:val="LTableTextAbt"/>
              <w:ind w:right="275" w:hanging="15"/>
              <w:jc w:val="right"/>
            </w:pPr>
            <w:r>
              <w:t xml:space="preserve">$8,000 </w:t>
            </w:r>
          </w:p>
        </w:tc>
      </w:tr>
      <w:tr w14:paraId="683E71EE"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799FA8F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21BCCE"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552A24" w14:textId="77777777">
            <w:pPr>
              <w:pStyle w:val="LTableTextAbt"/>
              <w:ind w:right="275" w:hanging="15"/>
              <w:jc w:val="right"/>
            </w:pPr>
            <w:r>
              <w:t xml:space="preserve">$240,000 </w:t>
            </w:r>
          </w:p>
        </w:tc>
      </w:tr>
      <w:tr w14:paraId="00BB9D47"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3EA5A2E9" w14:textId="77777777">
            <w:pPr>
              <w:pStyle w:val="LTableTextAbt"/>
              <w:ind w:hanging="15"/>
            </w:pPr>
            <w:r>
              <w:t>Small/Start-Up/R&amp;D Critical Cleaning</w:t>
            </w:r>
          </w:p>
          <w:p w:rsidR="003D7968" w:rsidP="00CB1C05" w14:paraId="73678A4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2FAFA2"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E71D9C1" w14:textId="77777777">
            <w:pPr>
              <w:pStyle w:val="LTableTextAbt"/>
              <w:ind w:right="275" w:hanging="15"/>
              <w:jc w:val="right"/>
            </w:pPr>
            <w:r>
              <w:t xml:space="preserve">$1,800 </w:t>
            </w:r>
          </w:p>
        </w:tc>
      </w:tr>
      <w:tr w14:paraId="3C87DC8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88D704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1A2D11"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83FA41D" w14:textId="77777777">
            <w:pPr>
              <w:pStyle w:val="LTableTextAbt"/>
              <w:ind w:right="275" w:hanging="15"/>
              <w:jc w:val="right"/>
            </w:pPr>
            <w:r>
              <w:t xml:space="preserve">$1,800 </w:t>
            </w:r>
          </w:p>
        </w:tc>
      </w:tr>
      <w:tr w14:paraId="5543389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324FC5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F17DC1"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724162" w14:textId="77777777">
            <w:pPr>
              <w:pStyle w:val="LTableTextAbt"/>
              <w:ind w:right="275" w:hanging="15"/>
              <w:jc w:val="right"/>
            </w:pPr>
            <w:r>
              <w:t xml:space="preserve">$1,800 </w:t>
            </w:r>
          </w:p>
        </w:tc>
      </w:tr>
      <w:tr w14:paraId="2349BF6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0EDE2F6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CE4222"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CC14E1" w14:textId="77777777">
            <w:pPr>
              <w:pStyle w:val="LTableTextAbt"/>
              <w:ind w:right="275" w:hanging="15"/>
              <w:jc w:val="right"/>
            </w:pPr>
            <w:r>
              <w:t xml:space="preserve">$240 </w:t>
            </w:r>
          </w:p>
        </w:tc>
      </w:tr>
      <w:tr w14:paraId="5711334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5F4086B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7D1271"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394B78" w14:textId="77777777">
            <w:pPr>
              <w:pStyle w:val="LTableTextAbt"/>
              <w:ind w:right="275" w:hanging="15"/>
              <w:jc w:val="right"/>
            </w:pPr>
            <w:r>
              <w:t xml:space="preserve">$300 </w:t>
            </w:r>
          </w:p>
        </w:tc>
      </w:tr>
      <w:tr w14:paraId="6CB9425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49EA02B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76F5F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C76D4F" w14:textId="77777777">
            <w:pPr>
              <w:pStyle w:val="LTableTextAbt"/>
              <w:ind w:right="275" w:hanging="15"/>
              <w:jc w:val="right"/>
            </w:pPr>
            <w:r>
              <w:t xml:space="preserve">$180 </w:t>
            </w:r>
          </w:p>
        </w:tc>
      </w:tr>
      <w:tr w14:paraId="36ABEEB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A33113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2876DF"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652793" w14:textId="77777777">
            <w:pPr>
              <w:pStyle w:val="LTableTextAbt"/>
              <w:ind w:right="275" w:hanging="15"/>
              <w:jc w:val="right"/>
            </w:pPr>
            <w:r>
              <w:t xml:space="preserve">$1,911 </w:t>
            </w:r>
          </w:p>
        </w:tc>
      </w:tr>
      <w:tr w14:paraId="3EEEA7C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7CF1EB2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D6F6A1"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C078FF" w14:textId="77777777">
            <w:pPr>
              <w:pStyle w:val="LTableTextAbt"/>
              <w:ind w:right="275" w:hanging="15"/>
              <w:jc w:val="right"/>
            </w:pPr>
            <w:r>
              <w:t xml:space="preserve">$348 </w:t>
            </w:r>
          </w:p>
        </w:tc>
      </w:tr>
      <w:tr w14:paraId="078D5DFB"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P="00CB1C05" w14:paraId="64A8432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252DA6"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550428" w14:textId="77777777">
            <w:pPr>
              <w:pStyle w:val="LTableTextAbt"/>
              <w:ind w:right="275" w:hanging="15"/>
              <w:jc w:val="right"/>
            </w:pPr>
            <w:r>
              <w:t xml:space="preserve">$120 </w:t>
            </w:r>
          </w:p>
        </w:tc>
      </w:tr>
      <w:tr w14:paraId="29F486B5"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3D7968" w:rsidP="00CB1C05" w14:paraId="555B2BF1" w14:textId="77777777">
            <w:pPr>
              <w:pStyle w:val="LTableTextAbt"/>
              <w:ind w:hanging="15"/>
            </w:pPr>
            <w:r>
              <w:t>Medium/Start-Up/R&amp;D Critical Cleaning</w:t>
            </w:r>
          </w:p>
          <w:p w:rsidR="003D7968" w:rsidP="00CB1C05" w14:paraId="25B19A8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8164E4" w14:textId="77777777">
            <w:pPr>
              <w:pStyle w:val="LTableTextAbt"/>
              <w:ind w:hanging="15"/>
            </w:pPr>
            <w:r>
              <w:t xml:space="preserve">Convert OTVD to use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083560" w14:textId="77777777">
            <w:pPr>
              <w:pStyle w:val="LTableTextAbt"/>
              <w:ind w:right="275" w:hanging="15"/>
              <w:jc w:val="right"/>
            </w:pPr>
            <w:r>
              <w:t xml:space="preserve">$37,500 </w:t>
            </w:r>
          </w:p>
        </w:tc>
      </w:tr>
      <w:tr w14:paraId="1548866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24E097A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25FF70" w14:textId="77777777">
            <w:pPr>
              <w:pStyle w:val="LTableTextAbt"/>
              <w:ind w:hanging="15"/>
            </w:pPr>
            <w:r>
              <w:t xml:space="preserve">Replace with OTVD using </w:t>
            </w:r>
            <w:r w:rsidR="001A2093">
              <w:t>Flashpoint</w:t>
            </w:r>
            <w:r>
              <w:t xml:space="preserve">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C54081" w14:textId="77777777">
            <w:pPr>
              <w:pStyle w:val="LTableTextAbt"/>
              <w:ind w:right="275" w:hanging="15"/>
              <w:jc w:val="right"/>
            </w:pPr>
            <w:r>
              <w:t xml:space="preserve">$37,500 </w:t>
            </w:r>
          </w:p>
        </w:tc>
      </w:tr>
      <w:tr w14:paraId="640AF44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A58183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A511A7" w14:textId="77777777">
            <w:pPr>
              <w:pStyle w:val="LTableTextAbt"/>
              <w:ind w:hanging="15"/>
            </w:pPr>
            <w:r>
              <w:t>Replace with Solstice system (trans-1-chloro-3,3,</w:t>
            </w:r>
            <w:r w:rsidR="003B1819">
              <w:t>3-trifluoro</w:t>
            </w:r>
            <w:r>
              <w:t>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A30531" w14:textId="77777777">
            <w:pPr>
              <w:pStyle w:val="LTableTextAbt"/>
              <w:ind w:right="275" w:hanging="15"/>
              <w:jc w:val="right"/>
            </w:pPr>
            <w:r>
              <w:t xml:space="preserve">$37,500 </w:t>
            </w:r>
          </w:p>
        </w:tc>
      </w:tr>
      <w:tr w14:paraId="493FEBB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1349381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F948A1"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6441DF" w14:textId="77777777">
            <w:pPr>
              <w:pStyle w:val="LTableTextAbt"/>
              <w:ind w:right="275" w:hanging="15"/>
              <w:jc w:val="right"/>
            </w:pPr>
            <w:r>
              <w:t xml:space="preserve">$5,000 </w:t>
            </w:r>
          </w:p>
        </w:tc>
      </w:tr>
      <w:tr w14:paraId="2489746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P="00CB1C05" w14:paraId="3443A8C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AF6C9C" w14:textId="77777777">
            <w:pPr>
              <w:pStyle w:val="LTableTextAbt"/>
              <w:ind w:hanging="15"/>
            </w:pPr>
            <w:r>
              <w:t xml:space="preserve">OTVD for Very low </w:t>
            </w:r>
            <w:r w:rsidR="001A2093">
              <w:t>Flashpoint</w:t>
            </w:r>
            <w:r>
              <w:t xml:space="preserve">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E64FA0" w14:textId="77777777">
            <w:pPr>
              <w:pStyle w:val="LTableTextAbt"/>
              <w:ind w:right="275" w:hanging="15"/>
              <w:jc w:val="right"/>
            </w:pPr>
            <w:r>
              <w:t xml:space="preserve">$6,250 </w:t>
            </w:r>
          </w:p>
        </w:tc>
      </w:tr>
      <w:tr w14:paraId="60783BD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RPr="20346A98" w:rsidP="00CB1C05" w14:paraId="4842A37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3F864AE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1DF52424" w14:textId="77777777">
            <w:pPr>
              <w:pStyle w:val="LTableTextAbt"/>
              <w:ind w:right="275" w:hanging="15"/>
              <w:jc w:val="right"/>
            </w:pPr>
            <w:r>
              <w:t xml:space="preserve">$3,750 </w:t>
            </w:r>
          </w:p>
        </w:tc>
      </w:tr>
      <w:tr w14:paraId="2D4C4FC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RPr="20346A98" w:rsidP="00CB1C05" w14:paraId="7F9C7AD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3122C010"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1D2EF3D1" w14:textId="77777777">
            <w:pPr>
              <w:pStyle w:val="LTableTextAbt"/>
              <w:ind w:right="275" w:hanging="15"/>
              <w:jc w:val="right"/>
            </w:pPr>
            <w:r>
              <w:t xml:space="preserve">$39,813 </w:t>
            </w:r>
          </w:p>
        </w:tc>
      </w:tr>
      <w:tr w14:paraId="6101FB6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3D7968" w:rsidRPr="20346A98" w:rsidP="00CB1C05" w14:paraId="639D374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215E31D4"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35AA4ABD" w14:textId="77777777">
            <w:pPr>
              <w:pStyle w:val="LTableTextAbt"/>
              <w:ind w:right="275" w:hanging="15"/>
              <w:jc w:val="right"/>
            </w:pPr>
            <w:r>
              <w:t xml:space="preserve">$7,250 </w:t>
            </w:r>
          </w:p>
        </w:tc>
      </w:tr>
      <w:tr w14:paraId="1CA11E2E"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3D7968" w:rsidRPr="20346A98" w:rsidP="00CB1C05" w14:paraId="2416172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7E82F540"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3D7968" w:rsidRPr="20346A98" w:rsidP="00CB1C05" w14:paraId="0107A066" w14:textId="77777777">
            <w:pPr>
              <w:pStyle w:val="LTableTextAbt"/>
              <w:ind w:right="275" w:hanging="15"/>
              <w:jc w:val="right"/>
            </w:pPr>
            <w:r>
              <w:t xml:space="preserve">$2,500 </w:t>
            </w:r>
          </w:p>
        </w:tc>
      </w:tr>
    </w:tbl>
    <w:p w:rsidR="00806767" w:rsidP="00CB1C05" w14:paraId="6C0F9C3B" w14:textId="77777777">
      <w:pPr>
        <w:pStyle w:val="BodyText"/>
      </w:pPr>
    </w:p>
    <w:p w:rsidR="00806767" w:rsidP="00CB1C05" w14:paraId="2DE980C1" w14:textId="77777777">
      <w:pPr>
        <w:pStyle w:val="BodyText"/>
      </w:pPr>
      <w:r>
        <w:fldChar w:fldCharType="begin" w:fldLock="1"/>
      </w:r>
      <w:r>
        <w:instrText xml:space="preserve"> REF _Ref138695025 \h </w:instrText>
      </w:r>
      <w:r>
        <w:fldChar w:fldCharType="separate"/>
      </w:r>
      <w:r w:rsidRPr="005C74DF" w:rsidR="0092222B">
        <w:t xml:space="preserve">Table </w:t>
      </w:r>
      <w:r w:rsidR="0092222B">
        <w:rPr>
          <w:noProof/>
        </w:rPr>
        <w:t>7</w:t>
      </w:r>
      <w:r w:rsidR="0092222B">
        <w:noBreakHyphen/>
      </w:r>
      <w:r w:rsidR="0092222B">
        <w:rPr>
          <w:noProof/>
        </w:rPr>
        <w:t>25</w:t>
      </w:r>
      <w:r>
        <w:fldChar w:fldCharType="end"/>
      </w:r>
      <w:r w:rsidR="00455D0A">
        <w:t xml:space="preserve"> </w:t>
      </w:r>
      <w:r>
        <w:t xml:space="preserve">presents the cleaning estimated baseline annual replacement cleaning agent costs. </w:t>
      </w:r>
    </w:p>
    <w:tbl>
      <w:tblPr>
        <w:tblW w:w="5000" w:type="pct"/>
        <w:tblLook w:val="04A0"/>
      </w:tblPr>
      <w:tblGrid>
        <w:gridCol w:w="2354"/>
        <w:gridCol w:w="1803"/>
        <w:gridCol w:w="1803"/>
        <w:gridCol w:w="1803"/>
        <w:gridCol w:w="1597"/>
      </w:tblGrid>
      <w:tr w14:paraId="1866A1DF" w14:textId="77777777">
        <w:tblPrEx>
          <w:tblW w:w="5000" w:type="pct"/>
          <w:tblLook w:val="04A0"/>
        </w:tblPrEx>
        <w:trPr>
          <w:trHeight w:val="180"/>
          <w:tblHeader/>
        </w:trPr>
        <w:tc>
          <w:tcPr>
            <w:tcW w:w="5000" w:type="pct"/>
            <w:gridSpan w:val="5"/>
            <w:tcBorders>
              <w:bottom w:val="single" w:sz="4" w:space="0" w:color="auto"/>
            </w:tcBorders>
            <w:shd w:val="clear" w:color="auto" w:fill="auto"/>
            <w:vAlign w:val="center"/>
          </w:tcPr>
          <w:p w:rsidR="00806767" w:rsidRPr="004C1EED" w:rsidP="00CB1C05" w14:paraId="71FD2AFA" w14:textId="77777777">
            <w:pPr>
              <w:pStyle w:val="TableTitleA"/>
            </w:pPr>
            <w:bookmarkStart w:id="1039" w:name="_Ref138695025"/>
            <w:bookmarkStart w:id="1040" w:name="_Toc139006768"/>
            <w:bookmarkStart w:id="1041" w:name="_Toc139036162"/>
            <w:bookmarkStart w:id="1042" w:name="_Toc147493426"/>
            <w:bookmarkStart w:id="1043" w:name="_Toc165379658"/>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5</w:t>
            </w:r>
            <w:r w:rsidR="00BC4B5D">
              <w:rPr>
                <w:noProof/>
              </w:rPr>
              <w:fldChar w:fldCharType="end"/>
            </w:r>
            <w:bookmarkEnd w:id="1039"/>
            <w:r w:rsidRPr="005C74DF">
              <w:t xml:space="preserve">: </w:t>
            </w:r>
            <w:r>
              <w:t xml:space="preserve">Cleaning Agent Costs: </w:t>
            </w:r>
            <w:r w:rsidRPr="0034789F">
              <w:t xml:space="preserve"> Baseline Annual Replacement</w:t>
            </w:r>
            <w:r>
              <w:t xml:space="preserve"> (2022$)</w:t>
            </w:r>
            <w:bookmarkEnd w:id="1040"/>
            <w:bookmarkEnd w:id="1041"/>
            <w:bookmarkEnd w:id="1042"/>
            <w:bookmarkEnd w:id="1043"/>
          </w:p>
        </w:tc>
      </w:tr>
      <w:tr w14:paraId="6D0E8FEA" w14:textId="77777777">
        <w:tblPrEx>
          <w:tblW w:w="5000" w:type="pct"/>
          <w:tblLook w:val="04A0"/>
        </w:tblPrEx>
        <w:trPr>
          <w:trHeight w:val="570"/>
          <w:tblHeader/>
        </w:trPr>
        <w:tc>
          <w:tcPr>
            <w:tcW w:w="1258"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345CB4F7" w14:textId="77777777">
            <w:pPr>
              <w:pStyle w:val="TableSubtitle"/>
            </w:pPr>
            <w:r w:rsidRPr="00BA61ED">
              <w:t>Size/Type</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6397301C" w14:textId="77777777">
            <w:pPr>
              <w:pStyle w:val="TableSubtitle"/>
            </w:pPr>
            <w:r w:rsidRPr="00BA61ED">
              <w:t xml:space="preserve">Cleaning </w:t>
            </w:r>
            <w:r>
              <w:t>C</w:t>
            </w:r>
            <w:r w:rsidRPr="00BA61ED">
              <w:t xml:space="preserve">hamber Tank </w:t>
            </w:r>
            <w:r>
              <w:t>S</w:t>
            </w:r>
            <w:r w:rsidRPr="00BA61ED">
              <w:t>ize</w:t>
            </w:r>
            <w:r>
              <w:t xml:space="preserve"> in Inches</w:t>
            </w:r>
            <w:r w:rsidRPr="00BA61ED">
              <w:t xml:space="preserve"> (Approx)</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3A1D8DD8" w14:textId="77777777">
            <w:pPr>
              <w:pStyle w:val="TableSubtitle"/>
            </w:pPr>
            <w:r w:rsidRPr="00BA61ED">
              <w:t>Cleaning Agent; Annual Replacement (gal)</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1AD771FC" w14:textId="77777777">
            <w:pPr>
              <w:pStyle w:val="TableSubtitle"/>
            </w:pPr>
            <w:r w:rsidRPr="00BA61ED">
              <w:t>Cleaning Agent Price ($/gal)</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563C9435" w14:textId="77777777">
            <w:pPr>
              <w:pStyle w:val="TableSubtitle"/>
            </w:pPr>
            <w:r w:rsidRPr="00BA61ED">
              <w:t>Baseline Cost</w:t>
            </w:r>
          </w:p>
        </w:tc>
      </w:tr>
      <w:tr w14:paraId="6E7F9ACE"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62B3FBF7" w14:textId="77777777">
            <w:pPr>
              <w:pStyle w:val="LTableTextAbt"/>
              <w:ind w:hanging="15"/>
            </w:pPr>
            <w:r>
              <w:t>Small/Gener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DD62B97"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C53192C" w14:textId="77777777">
            <w:pPr>
              <w:pStyle w:val="LTableTextAbt"/>
              <w:ind w:right="374" w:hanging="15"/>
              <w:jc w:val="right"/>
            </w:pPr>
            <w:r>
              <w:t>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AF9743D" w14:textId="77777777">
            <w:pPr>
              <w:pStyle w:val="LTableTextAbt"/>
              <w:ind w:right="374" w:hanging="15"/>
              <w:jc w:val="right"/>
            </w:pPr>
            <w:r>
              <w:t xml:space="preserve">$15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EED3E65" w14:textId="77777777">
            <w:pPr>
              <w:pStyle w:val="LTableTextAbt"/>
              <w:ind w:right="374" w:hanging="15"/>
              <w:jc w:val="right"/>
            </w:pPr>
            <w:r>
              <w:t xml:space="preserve">$5,400 </w:t>
            </w:r>
          </w:p>
        </w:tc>
      </w:tr>
      <w:tr w14:paraId="564793D8"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3062C341" w14:textId="77777777">
            <w:pPr>
              <w:pStyle w:val="LTableTextAbt"/>
              <w:ind w:hanging="15"/>
            </w:pPr>
            <w:r>
              <w:t>Medium/Gener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7E9562D"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D9BD3B7" w14:textId="77777777">
            <w:pPr>
              <w:pStyle w:val="LTableTextAbt"/>
              <w:ind w:right="374" w:hanging="15"/>
              <w:jc w:val="right"/>
            </w:pPr>
            <w:r>
              <w:t>72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E15E560" w14:textId="77777777">
            <w:pPr>
              <w:pStyle w:val="LTableTextAbt"/>
              <w:ind w:right="374" w:hanging="15"/>
              <w:jc w:val="right"/>
            </w:pPr>
            <w:r>
              <w:t xml:space="preserve">$15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90D822C" w14:textId="77777777">
            <w:pPr>
              <w:pStyle w:val="LTableTextAbt"/>
              <w:ind w:right="374" w:hanging="15"/>
              <w:jc w:val="right"/>
            </w:pPr>
            <w:r>
              <w:t xml:space="preserve">$108,900 </w:t>
            </w:r>
          </w:p>
        </w:tc>
      </w:tr>
      <w:tr w14:paraId="631D0E6C"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12FFB8B6" w14:textId="77777777">
            <w:pPr>
              <w:pStyle w:val="LTableTextAbt"/>
              <w:ind w:hanging="15"/>
            </w:pPr>
            <w:r>
              <w:t>Large/Gener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75DDF87" w14:textId="77777777">
            <w:pPr>
              <w:pStyle w:val="LTableTextAbt"/>
              <w:ind w:hanging="15"/>
              <w:jc w:val="center"/>
            </w:pPr>
            <w:r>
              <w:t>60 x 42 x 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7552DD5" w14:textId="77777777">
            <w:pPr>
              <w:pStyle w:val="LTableTextAbt"/>
              <w:ind w:right="374" w:hanging="15"/>
              <w:jc w:val="right"/>
            </w:pPr>
            <w:r>
              <w:t>1,16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9CC44E1" w14:textId="77777777">
            <w:pPr>
              <w:pStyle w:val="LTableTextAbt"/>
              <w:ind w:right="374" w:hanging="15"/>
              <w:jc w:val="right"/>
            </w:pPr>
            <w:r>
              <w:t xml:space="preserve">$30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C7B5949" w14:textId="77777777">
            <w:pPr>
              <w:pStyle w:val="LTableTextAbt"/>
              <w:ind w:right="374" w:hanging="15"/>
              <w:jc w:val="right"/>
            </w:pPr>
            <w:r>
              <w:t xml:space="preserve">$348,450 </w:t>
            </w:r>
          </w:p>
        </w:tc>
      </w:tr>
      <w:tr w14:paraId="6732EF6A"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6CBF3B52" w14:textId="77777777">
            <w:pPr>
              <w:pStyle w:val="LTableTextAbt"/>
              <w:ind w:hanging="15"/>
            </w:pPr>
            <w:r>
              <w:t>Small/High Precision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F539CD1"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5B3EAA6" w14:textId="77777777">
            <w:pPr>
              <w:pStyle w:val="LTableTextAbt"/>
              <w:ind w:right="374" w:hanging="15"/>
              <w:jc w:val="right"/>
            </w:pPr>
            <w:r>
              <w:t>1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23DAB5D" w14:textId="77777777">
            <w:pPr>
              <w:pStyle w:val="LTableTextAbt"/>
              <w:ind w:right="374" w:hanging="15"/>
              <w:jc w:val="right"/>
            </w:pPr>
            <w:r>
              <w:t xml:space="preserve">$30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2E3C615" w14:textId="77777777">
            <w:pPr>
              <w:pStyle w:val="LTableTextAbt"/>
              <w:ind w:right="374" w:hanging="15"/>
              <w:jc w:val="right"/>
            </w:pPr>
            <w:r>
              <w:t xml:space="preserve">$4,860 </w:t>
            </w:r>
          </w:p>
        </w:tc>
      </w:tr>
      <w:tr w14:paraId="20313CFC"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2817A2E8" w14:textId="77777777">
            <w:pPr>
              <w:pStyle w:val="LTableTextAbt"/>
              <w:ind w:hanging="15"/>
            </w:pPr>
            <w:r>
              <w:t>Medium/High Precision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DD15940"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359C437" w14:textId="77777777">
            <w:pPr>
              <w:pStyle w:val="LTableTextAbt"/>
              <w:ind w:right="374" w:hanging="15"/>
              <w:jc w:val="right"/>
            </w:pPr>
            <w:r>
              <w:t>33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5C95543" w14:textId="77777777">
            <w:pPr>
              <w:pStyle w:val="LTableTextAbt"/>
              <w:ind w:right="374" w:hanging="15"/>
              <w:jc w:val="right"/>
            </w:pPr>
            <w:r>
              <w:t xml:space="preserve">$30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7D8B8AB" w14:textId="77777777">
            <w:pPr>
              <w:pStyle w:val="LTableTextAbt"/>
              <w:ind w:right="374" w:hanging="15"/>
              <w:jc w:val="right"/>
            </w:pPr>
            <w:r>
              <w:t xml:space="preserve">$99,000 </w:t>
            </w:r>
          </w:p>
        </w:tc>
      </w:tr>
      <w:tr w14:paraId="615A9DE4"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1BFD4041" w14:textId="77777777">
            <w:pPr>
              <w:pStyle w:val="LTableTextAbt"/>
              <w:ind w:hanging="15"/>
            </w:pPr>
            <w:r>
              <w:t>Large/High Precision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D96B3A3" w14:textId="77777777">
            <w:pPr>
              <w:pStyle w:val="LTableTextAbt"/>
              <w:ind w:hanging="15"/>
              <w:jc w:val="center"/>
            </w:pPr>
            <w:r>
              <w:t>60 x 42 x 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9764CA1" w14:textId="77777777">
            <w:pPr>
              <w:pStyle w:val="LTableTextAbt"/>
              <w:ind w:right="374" w:hanging="15"/>
              <w:jc w:val="right"/>
            </w:pPr>
            <w:r>
              <w:t>8,711</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A66A337" w14:textId="77777777">
            <w:pPr>
              <w:pStyle w:val="LTableTextAbt"/>
              <w:ind w:right="374" w:hanging="15"/>
              <w:jc w:val="right"/>
            </w:pPr>
            <w:r>
              <w:t xml:space="preserve">$4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E905004" w14:textId="77777777">
            <w:pPr>
              <w:pStyle w:val="LTableTextAbt"/>
              <w:ind w:right="374" w:hanging="15"/>
              <w:jc w:val="right"/>
            </w:pPr>
            <w:r>
              <w:t xml:space="preserve">$348,450 </w:t>
            </w:r>
          </w:p>
        </w:tc>
      </w:tr>
      <w:tr w14:paraId="4E5AAB4B"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6C681801" w14:textId="77777777">
            <w:pPr>
              <w:pStyle w:val="LTableTextAbt"/>
              <w:ind w:hanging="15"/>
            </w:pPr>
            <w:r>
              <w:t>Small/Safety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06DD8F1"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1289C0C" w14:textId="77777777">
            <w:pPr>
              <w:pStyle w:val="LTableTextAbt"/>
              <w:ind w:right="374" w:hanging="15"/>
              <w:jc w:val="right"/>
            </w:pPr>
            <w:r>
              <w:t>97</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DF753FF" w14:textId="77777777">
            <w:pPr>
              <w:pStyle w:val="LTableTextAbt"/>
              <w:ind w:right="374" w:hanging="15"/>
              <w:jc w:val="right"/>
            </w:pPr>
            <w:r>
              <w:t xml:space="preserve">$5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45E3D19" w14:textId="77777777">
            <w:pPr>
              <w:pStyle w:val="LTableTextAbt"/>
              <w:ind w:right="374" w:hanging="15"/>
              <w:jc w:val="right"/>
            </w:pPr>
            <w:r>
              <w:t xml:space="preserve">$4,860 </w:t>
            </w:r>
          </w:p>
        </w:tc>
      </w:tr>
      <w:tr w14:paraId="2D6109A6"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076A3377" w14:textId="77777777">
            <w:pPr>
              <w:pStyle w:val="LTableTextAbt"/>
              <w:ind w:hanging="15"/>
            </w:pPr>
            <w:r>
              <w:t>Medium/Safety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10452032"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6F0C7F9" w14:textId="77777777">
            <w:pPr>
              <w:pStyle w:val="LTableTextAbt"/>
              <w:ind w:right="374" w:hanging="15"/>
              <w:jc w:val="right"/>
            </w:pPr>
            <w:r>
              <w:t>3,30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1E3482EF" w14:textId="77777777">
            <w:pPr>
              <w:pStyle w:val="LTableTextAbt"/>
              <w:ind w:right="374" w:hanging="15"/>
              <w:jc w:val="right"/>
            </w:pPr>
            <w:r>
              <w:t xml:space="preserve">$3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F8FDEBE" w14:textId="77777777">
            <w:pPr>
              <w:pStyle w:val="LTableTextAbt"/>
              <w:ind w:right="374" w:hanging="15"/>
              <w:jc w:val="right"/>
            </w:pPr>
            <w:r>
              <w:t xml:space="preserve">$99,000 </w:t>
            </w:r>
          </w:p>
        </w:tc>
      </w:tr>
      <w:tr w14:paraId="00C458A2"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7EBBEAFC" w14:textId="77777777">
            <w:pPr>
              <w:pStyle w:val="LTableTextAbt"/>
              <w:ind w:hanging="15"/>
            </w:pPr>
            <w:r>
              <w:t>Large/Safety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A32C2E8" w14:textId="77777777">
            <w:pPr>
              <w:pStyle w:val="LTableTextAbt"/>
              <w:ind w:hanging="15"/>
              <w:jc w:val="center"/>
            </w:pPr>
            <w:r>
              <w:t>60 x 42 x 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86BED69" w14:textId="77777777">
            <w:pPr>
              <w:pStyle w:val="LTableTextAbt"/>
              <w:ind w:right="374" w:hanging="15"/>
              <w:jc w:val="right"/>
            </w:pPr>
            <w:r>
              <w:t>2,188</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F7FB8A6" w14:textId="77777777">
            <w:pPr>
              <w:pStyle w:val="LTableTextAbt"/>
              <w:ind w:right="374" w:hanging="15"/>
              <w:jc w:val="right"/>
            </w:pPr>
            <w:r>
              <w:t xml:space="preserve">$159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1DB9A8A" w14:textId="77777777">
            <w:pPr>
              <w:pStyle w:val="LTableTextAbt"/>
              <w:ind w:right="374" w:hanging="15"/>
              <w:jc w:val="right"/>
            </w:pPr>
            <w:r>
              <w:t xml:space="preserve">$348,450 </w:t>
            </w:r>
          </w:p>
        </w:tc>
      </w:tr>
      <w:tr w14:paraId="73A8E404"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0788F0AF" w14:textId="77777777">
            <w:pPr>
              <w:pStyle w:val="LTableTextAbt"/>
              <w:ind w:hanging="15"/>
            </w:pPr>
            <w:r>
              <w:t>Small/Start-Up/R&amp;D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B861509"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1E1C6BC" w14:textId="77777777">
            <w:pPr>
              <w:pStyle w:val="LTableTextAbt"/>
              <w:ind w:right="374" w:hanging="15"/>
              <w:jc w:val="right"/>
            </w:pPr>
            <w:r>
              <w:t>81</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D91EEED" w14:textId="77777777">
            <w:pPr>
              <w:pStyle w:val="LTableTextAbt"/>
              <w:ind w:right="374" w:hanging="15"/>
              <w:jc w:val="right"/>
            </w:pPr>
            <w:r>
              <w:t xml:space="preserve">$6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287ED56" w14:textId="77777777">
            <w:pPr>
              <w:pStyle w:val="LTableTextAbt"/>
              <w:ind w:right="374" w:hanging="15"/>
              <w:jc w:val="right"/>
            </w:pPr>
            <w:r>
              <w:t xml:space="preserve">$4,860 </w:t>
            </w:r>
          </w:p>
        </w:tc>
      </w:tr>
      <w:tr w14:paraId="073D9D07"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31405D3F" w14:textId="77777777">
            <w:pPr>
              <w:pStyle w:val="LTableTextAbt"/>
              <w:ind w:hanging="15"/>
            </w:pPr>
            <w:r>
              <w:t>Medium/Start-Up/R&amp;D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D461407"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47B17B9" w14:textId="77777777">
            <w:pPr>
              <w:pStyle w:val="LTableTextAbt"/>
              <w:ind w:right="374" w:hanging="15"/>
              <w:jc w:val="right"/>
            </w:pPr>
            <w:r>
              <w:t>28</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114A037B" w14:textId="77777777">
            <w:pPr>
              <w:pStyle w:val="LTableTextAbt"/>
              <w:ind w:right="374" w:hanging="15"/>
              <w:jc w:val="right"/>
            </w:pPr>
            <w:r>
              <w:t xml:space="preserve">$58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F742F0B" w14:textId="77777777">
            <w:pPr>
              <w:pStyle w:val="LTableTextAbt"/>
              <w:ind w:right="374" w:hanging="15"/>
              <w:jc w:val="right"/>
            </w:pPr>
            <w:r>
              <w:t xml:space="preserve">$1,620 </w:t>
            </w:r>
          </w:p>
        </w:tc>
      </w:tr>
    </w:tbl>
    <w:p w:rsidR="00806767" w:rsidP="00CB1C05" w14:paraId="61BDDBD3" w14:textId="77777777">
      <w:pPr>
        <w:pStyle w:val="BodyText"/>
      </w:pPr>
    </w:p>
    <w:p w:rsidR="00806767" w:rsidP="00CB1C05" w14:paraId="4BA71607"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r>
        <w:fldChar w:fldCharType="begin" w:fldLock="1"/>
      </w:r>
      <w:r>
        <w:instrText xml:space="preserve"> REF _Ref155788284 \h </w:instrText>
      </w:r>
      <w:r>
        <w:fldChar w:fldCharType="separate"/>
      </w:r>
      <w:r w:rsidRPr="00D456E4" w:rsidR="0092222B">
        <w:t xml:space="preserve">Table </w:t>
      </w:r>
      <w:r w:rsidR="0092222B">
        <w:rPr>
          <w:noProof/>
        </w:rPr>
        <w:t>7</w:t>
      </w:r>
      <w:r w:rsidR="0092222B">
        <w:noBreakHyphen/>
      </w:r>
      <w:r w:rsidR="0092222B">
        <w:rPr>
          <w:noProof/>
        </w:rPr>
        <w:t>26</w:t>
      </w:r>
      <w:r>
        <w:fldChar w:fldCharType="end"/>
      </w:r>
      <w:r>
        <w:t xml:space="preserve">  presents the incremental annual cleaning agent replacement costs, which range </w:t>
      </w:r>
      <w:r w:rsidRPr="007A2DD0">
        <w:t xml:space="preserve">from </w:t>
      </w:r>
      <w:r>
        <w:t>a cost savings of about $350,000 (indicated as a negative incremental cost) to an increased cost of about $1 million annually.</w:t>
      </w:r>
    </w:p>
    <w:tbl>
      <w:tblPr>
        <w:tblW w:w="12060" w:type="dxa"/>
        <w:tblInd w:w="-5" w:type="dxa"/>
        <w:tblLayout w:type="fixed"/>
        <w:tblLook w:val="04A0"/>
      </w:tblPr>
      <w:tblGrid>
        <w:gridCol w:w="2700"/>
        <w:gridCol w:w="3690"/>
        <w:gridCol w:w="1170"/>
        <w:gridCol w:w="1080"/>
        <w:gridCol w:w="990"/>
        <w:gridCol w:w="1170"/>
        <w:gridCol w:w="1260"/>
      </w:tblGrid>
      <w:tr w14:paraId="2ADFB398" w14:textId="77777777" w:rsidTr="009F60B7">
        <w:tblPrEx>
          <w:tblW w:w="12060" w:type="dxa"/>
          <w:tblInd w:w="-5" w:type="dxa"/>
          <w:tblLayout w:type="fixed"/>
          <w:tblLook w:val="04A0"/>
        </w:tblPrEx>
        <w:trPr>
          <w:trHeight w:val="570"/>
          <w:tblHeader/>
        </w:trPr>
        <w:tc>
          <w:tcPr>
            <w:tcW w:w="12060" w:type="dxa"/>
            <w:gridSpan w:val="7"/>
            <w:tcBorders>
              <w:bottom w:val="single" w:sz="4" w:space="0" w:color="auto"/>
            </w:tcBorders>
            <w:shd w:val="clear" w:color="auto" w:fill="auto"/>
            <w:vAlign w:val="center"/>
          </w:tcPr>
          <w:p w:rsidR="0035738E" w:rsidRPr="00D456E4" w:rsidP="00CB1C05" w14:paraId="6404E55B" w14:textId="77777777">
            <w:pPr>
              <w:pStyle w:val="TableTitleA"/>
            </w:pPr>
            <w:bookmarkStart w:id="1044" w:name="_Ref155788284"/>
            <w:bookmarkStart w:id="1045" w:name="_Toc139006769"/>
            <w:bookmarkStart w:id="1046" w:name="_Toc139036163"/>
            <w:bookmarkStart w:id="1047" w:name="_Toc149913262"/>
            <w:bookmarkStart w:id="1048" w:name="_Toc165379659"/>
            <w:r w:rsidRPr="00D456E4">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6</w:t>
            </w:r>
            <w:r w:rsidR="00BC4B5D">
              <w:rPr>
                <w:noProof/>
              </w:rPr>
              <w:fldChar w:fldCharType="end"/>
            </w:r>
            <w:bookmarkEnd w:id="1044"/>
            <w:r w:rsidRPr="00D456E4">
              <w:t>: Cleaning Agent Costs by Size, Cleaning Category, and Alternative Cleaning Method: Annual Replacement (2022$)</w:t>
            </w:r>
            <w:bookmarkEnd w:id="1045"/>
            <w:bookmarkEnd w:id="1046"/>
            <w:bookmarkEnd w:id="1047"/>
            <w:bookmarkEnd w:id="1048"/>
          </w:p>
        </w:tc>
      </w:tr>
      <w:tr w14:paraId="29FB6AB6" w14:textId="77777777" w:rsidTr="009F60B7">
        <w:tblPrEx>
          <w:tblW w:w="12060" w:type="dxa"/>
          <w:tblInd w:w="-5" w:type="dxa"/>
          <w:tblLayout w:type="fixed"/>
          <w:tblLook w:val="04A0"/>
        </w:tblPrEx>
        <w:trPr>
          <w:trHeight w:val="570"/>
          <w:tblHeader/>
        </w:trPr>
        <w:tc>
          <w:tcPr>
            <w:tcW w:w="2700" w:type="dxa"/>
            <w:tcBorders>
              <w:top w:val="single" w:sz="4" w:space="0" w:color="auto"/>
              <w:left w:val="single" w:sz="4" w:space="0" w:color="auto"/>
              <w:bottom w:val="single" w:sz="4" w:space="0" w:color="auto"/>
              <w:right w:val="single" w:sz="4" w:space="0" w:color="auto"/>
            </w:tcBorders>
            <w:shd w:val="clear" w:color="auto" w:fill="48A9C5"/>
            <w:vAlign w:val="bottom"/>
          </w:tcPr>
          <w:p w:rsidR="0035738E" w:rsidRPr="006D0935" w:rsidP="00CB1C05" w14:paraId="62F99865" w14:textId="77777777">
            <w:pPr>
              <w:pStyle w:val="TableSubtitle"/>
            </w:pPr>
            <w:r w:rsidRPr="001100B6">
              <w:t>Size/Type</w:t>
            </w:r>
          </w:p>
        </w:tc>
        <w:tc>
          <w:tcPr>
            <w:tcW w:w="3690" w:type="dxa"/>
            <w:tcBorders>
              <w:top w:val="single" w:sz="4" w:space="0" w:color="auto"/>
              <w:left w:val="single" w:sz="4" w:space="0" w:color="auto"/>
              <w:bottom w:val="single" w:sz="4" w:space="0" w:color="auto"/>
              <w:right w:val="single" w:sz="4" w:space="0" w:color="auto"/>
            </w:tcBorders>
            <w:shd w:val="clear" w:color="auto" w:fill="48A9C5"/>
            <w:vAlign w:val="bottom"/>
          </w:tcPr>
          <w:p w:rsidR="0035738E" w:rsidRPr="006D0935" w:rsidP="00CB1C05" w14:paraId="1C585427" w14:textId="77777777">
            <w:pPr>
              <w:pStyle w:val="TableSubtitle"/>
            </w:pPr>
            <w:r w:rsidRPr="001100B6">
              <w:t>Cleaning method</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35738E" w:rsidRPr="006D0935" w:rsidP="00CB1C05" w14:paraId="03A12082" w14:textId="77777777">
            <w:pPr>
              <w:pStyle w:val="TableSubtitle"/>
            </w:pPr>
            <w:r w:rsidRPr="001100B6">
              <w:t>Cleaning Agent; Annual Replacement (gal)</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bottom"/>
          </w:tcPr>
          <w:p w:rsidR="0035738E" w:rsidRPr="006D0935" w:rsidP="00CB1C05" w14:paraId="5768C184" w14:textId="77777777">
            <w:pPr>
              <w:pStyle w:val="TableSubtitle"/>
            </w:pPr>
            <w:r w:rsidRPr="001100B6">
              <w:t>Cleaning Agent Price ($/gal)</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bottom"/>
          </w:tcPr>
          <w:p w:rsidR="0035738E" w:rsidRPr="006D0935" w:rsidP="00CB1C05" w14:paraId="68D4B7D2" w14:textId="77777777">
            <w:pPr>
              <w:pStyle w:val="TableSubtitle"/>
            </w:pPr>
            <w:r w:rsidRPr="001100B6">
              <w:t>Baseline Cost</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35738E" w:rsidRPr="006D0935" w:rsidP="00CB1C05" w14:paraId="439CEF72" w14:textId="77777777">
            <w:pPr>
              <w:pStyle w:val="TableSubtitle"/>
            </w:pPr>
            <w:r w:rsidRPr="001100B6">
              <w:t>Post-Conversion Cost</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bottom"/>
          </w:tcPr>
          <w:p w:rsidR="0035738E" w:rsidRPr="006D0935" w:rsidP="00CB1C05" w14:paraId="769AC16D" w14:textId="77777777">
            <w:pPr>
              <w:pStyle w:val="TableSubtitle"/>
            </w:pPr>
            <w:r w:rsidRPr="001100B6">
              <w:t>Incremental Cost</w:t>
            </w:r>
          </w:p>
        </w:tc>
      </w:tr>
      <w:tr w14:paraId="7BD070F3"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2D398230" w14:textId="77777777">
            <w:pPr>
              <w:pStyle w:val="LTableTextAbt"/>
              <w:ind w:hanging="15"/>
            </w:pPr>
            <w:r>
              <w:t>Small/General Cleaning</w:t>
            </w:r>
          </w:p>
          <w:p w:rsidR="003D7968" w:rsidRPr="002061BF" w:rsidP="00CB1C05" w14:paraId="12443C8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ED23598"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5EF76A"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466643"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ECE007D"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F5A7D4" w14:textId="77777777">
            <w:pPr>
              <w:pStyle w:val="LTableTextAbt"/>
              <w:ind w:right="-22" w:hanging="15"/>
              <w:jc w:val="right"/>
            </w:pPr>
            <w:r>
              <w:t xml:space="preserve">$13,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3469ED" w14:textId="77777777">
            <w:pPr>
              <w:pStyle w:val="LTableTextAbt"/>
              <w:ind w:right="-22" w:hanging="15"/>
              <w:jc w:val="right"/>
            </w:pPr>
            <w:r>
              <w:t xml:space="preserve">$8,100 </w:t>
            </w:r>
          </w:p>
        </w:tc>
      </w:tr>
      <w:tr w14:paraId="7C6B5CED"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068A21E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C4345B3"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D5D95E"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00B003"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36D13CB"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9D2F21" w14:textId="77777777">
            <w:pPr>
              <w:pStyle w:val="LTableTextAbt"/>
              <w:ind w:right="-22" w:hanging="15"/>
              <w:jc w:val="right"/>
            </w:pPr>
            <w:r>
              <w:t xml:space="preserve">$13,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2603C3" w14:textId="77777777">
            <w:pPr>
              <w:pStyle w:val="LTableTextAbt"/>
              <w:ind w:right="-22" w:hanging="15"/>
              <w:jc w:val="right"/>
            </w:pPr>
            <w:r>
              <w:t xml:space="preserve">$8,100 </w:t>
            </w:r>
          </w:p>
        </w:tc>
      </w:tr>
      <w:tr w14:paraId="067335A6"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DD8F18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6B589A6"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6E9074" w14:textId="77777777">
            <w:pPr>
              <w:pStyle w:val="LTableTextAbt"/>
              <w:ind w:hanging="15"/>
              <w:jc w:val="right"/>
            </w:pPr>
            <w:r>
              <w:t xml:space="preserve">36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A8823D"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993EAB"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05FE29" w14:textId="77777777">
            <w:pPr>
              <w:pStyle w:val="LTableTextAbt"/>
              <w:ind w:right="-22" w:hanging="15"/>
              <w:jc w:val="right"/>
            </w:pPr>
            <w:r>
              <w:t xml:space="preserve">$10,8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F45525" w14:textId="77777777">
            <w:pPr>
              <w:pStyle w:val="LTableTextAbt"/>
              <w:ind w:right="-22" w:hanging="15"/>
              <w:jc w:val="right"/>
            </w:pPr>
            <w:r>
              <w:t xml:space="preserve">$5,400 </w:t>
            </w:r>
          </w:p>
        </w:tc>
      </w:tr>
      <w:tr w14:paraId="499BC0CA"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0CDDE68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7E20FAE"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804DFD"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33CE390"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F2E082"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9BA2DC" w14:textId="77777777">
            <w:pPr>
              <w:pStyle w:val="LTableTextAbt"/>
              <w:ind w:right="-22" w:hanging="15"/>
              <w:jc w:val="right"/>
            </w:pPr>
            <w:r>
              <w:t xml:space="preserve">$1,8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C39E45" w14:textId="77777777">
            <w:pPr>
              <w:pStyle w:val="LTableTextAbt"/>
              <w:ind w:right="-22" w:hanging="15"/>
              <w:jc w:val="right"/>
            </w:pPr>
            <w:r>
              <w:rPr>
                <w:color w:val="FF0000"/>
              </w:rPr>
              <w:t>($3,600)</w:t>
            </w:r>
          </w:p>
        </w:tc>
      </w:tr>
      <w:tr w14:paraId="68A614F9"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773FEBC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A4649A6"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846369"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E68185"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03A502"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DE0176" w14:textId="77777777">
            <w:pPr>
              <w:pStyle w:val="LTableTextAbt"/>
              <w:ind w:right="-22" w:hanging="15"/>
              <w:jc w:val="right"/>
            </w:pPr>
            <w:r>
              <w:t xml:space="preserve">$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EAED7F" w14:textId="77777777">
            <w:pPr>
              <w:pStyle w:val="LTableTextAbt"/>
              <w:ind w:right="-22" w:hanging="15"/>
              <w:jc w:val="right"/>
            </w:pPr>
            <w:r>
              <w:rPr>
                <w:color w:val="FF0000"/>
              </w:rPr>
              <w:t>($3,150)</w:t>
            </w:r>
          </w:p>
        </w:tc>
      </w:tr>
      <w:tr w14:paraId="6D25615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67F8DC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66E74F7"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89FC9F" w14:textId="77777777">
            <w:pPr>
              <w:pStyle w:val="LTableTextAbt"/>
              <w:ind w:hanging="15"/>
              <w:jc w:val="right"/>
            </w:pPr>
            <w:r>
              <w:t xml:space="preserve">1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AD5840"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1F45B9"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C2A612" w14:textId="77777777">
            <w:pPr>
              <w:pStyle w:val="LTableTextAbt"/>
              <w:ind w:right="-22" w:hanging="15"/>
              <w:jc w:val="right"/>
            </w:pPr>
            <w:r>
              <w:t xml:space="preserve">$36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69CE8A" w14:textId="77777777">
            <w:pPr>
              <w:pStyle w:val="LTableTextAbt"/>
              <w:ind w:right="-22" w:hanging="15"/>
              <w:jc w:val="right"/>
            </w:pPr>
            <w:r>
              <w:rPr>
                <w:color w:val="FF0000"/>
              </w:rPr>
              <w:t>($5,040)</w:t>
            </w:r>
          </w:p>
        </w:tc>
      </w:tr>
      <w:tr w14:paraId="199D9DC0"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E14454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AB3C787"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DFA9275" w14:textId="77777777">
            <w:pPr>
              <w:pStyle w:val="LTableTextAbt"/>
              <w:ind w:hanging="15"/>
              <w:jc w:val="right"/>
            </w:pPr>
            <w:r>
              <w:t xml:space="preserve">4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D17BA0"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80A342"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03F7CF" w14:textId="77777777">
            <w:pPr>
              <w:pStyle w:val="LTableTextAbt"/>
              <w:ind w:right="-22" w:hanging="15"/>
              <w:jc w:val="right"/>
            </w:pPr>
            <w:r>
              <w:t xml:space="preserve">$7,64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46C26D" w14:textId="77777777">
            <w:pPr>
              <w:pStyle w:val="LTableTextAbt"/>
              <w:ind w:right="-22" w:hanging="15"/>
              <w:jc w:val="right"/>
            </w:pPr>
            <w:r>
              <w:t xml:space="preserve">$2,244 </w:t>
            </w:r>
          </w:p>
        </w:tc>
      </w:tr>
      <w:tr w14:paraId="307CCB6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EB9938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05DBEDE" w14:textId="77777777">
            <w:pPr>
              <w:pStyle w:val="LTableTextAbt"/>
              <w:ind w:hanging="15"/>
            </w:pPr>
            <w:r>
              <w:t>High boiling, non-vacuum, non-rins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702B27"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347592" w14:textId="77777777">
            <w:pPr>
              <w:pStyle w:val="LTableTextAbt"/>
              <w:ind w:hanging="15"/>
              <w:jc w:val="right"/>
            </w:pPr>
            <w:r>
              <w:t xml:space="preserve">$6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8F4C49"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6E7C17" w14:textId="77777777">
            <w:pPr>
              <w:pStyle w:val="LTableTextAbt"/>
              <w:ind w:right="-22" w:hanging="15"/>
              <w:jc w:val="right"/>
            </w:pPr>
            <w:r>
              <w:t xml:space="preserve">$2,7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9B4398" w14:textId="77777777">
            <w:pPr>
              <w:pStyle w:val="LTableTextAbt"/>
              <w:ind w:right="-22" w:hanging="15"/>
              <w:jc w:val="right"/>
            </w:pPr>
            <w:r>
              <w:rPr>
                <w:color w:val="FF0000"/>
              </w:rPr>
              <w:t>($2,700)</w:t>
            </w:r>
          </w:p>
        </w:tc>
      </w:tr>
      <w:tr w14:paraId="35973A91"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E93F63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D58DCD1"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51C130B" w14:textId="77777777">
            <w:pPr>
              <w:pStyle w:val="LTableTextAbt"/>
              <w:ind w:hanging="15"/>
              <w:jc w:val="right"/>
            </w:pPr>
            <w:r>
              <w:t xml:space="preserve">1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1137407"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56DAA7"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0F15A8" w14:textId="77777777">
            <w:pPr>
              <w:pStyle w:val="LTableTextAbt"/>
              <w:ind w:right="-22" w:hanging="15"/>
              <w:jc w:val="right"/>
            </w:pPr>
            <w:r>
              <w:t xml:space="preserve">$69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BE9CEF" w14:textId="77777777">
            <w:pPr>
              <w:pStyle w:val="LTableTextAbt"/>
              <w:ind w:right="-22" w:hanging="15"/>
              <w:jc w:val="right"/>
            </w:pPr>
            <w:r>
              <w:rPr>
                <w:color w:val="FF0000"/>
              </w:rPr>
              <w:t>($4,704)</w:t>
            </w:r>
          </w:p>
        </w:tc>
      </w:tr>
      <w:tr w14:paraId="5A5D172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05AE99E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653FD5B"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2B40E2" w14:textId="77777777">
            <w:pPr>
              <w:pStyle w:val="LTableTextAbt"/>
              <w:ind w:hanging="15"/>
              <w:jc w:val="right"/>
            </w:pPr>
            <w:r>
              <w:t xml:space="preserve">144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64FA1D"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DC0679"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F124EE" w14:textId="77777777">
            <w:pPr>
              <w:pStyle w:val="LTableTextAbt"/>
              <w:ind w:right="-22" w:hanging="15"/>
              <w:jc w:val="right"/>
            </w:pPr>
            <w:r>
              <w:t xml:space="preserve">$2,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227131" w14:textId="77777777">
            <w:pPr>
              <w:pStyle w:val="LTableTextAbt"/>
              <w:ind w:right="-22" w:hanging="15"/>
              <w:jc w:val="right"/>
            </w:pPr>
            <w:r>
              <w:rPr>
                <w:color w:val="FF0000"/>
              </w:rPr>
              <w:t>($2,520)</w:t>
            </w:r>
          </w:p>
        </w:tc>
      </w:tr>
      <w:tr w14:paraId="6B507A1B"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404E0F6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DB1D343"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0279F1" w14:textId="77777777">
            <w:pPr>
              <w:pStyle w:val="LTableTextAbt"/>
              <w:ind w:hanging="15"/>
              <w:jc w:val="right"/>
            </w:pPr>
            <w:r>
              <w:t xml:space="preserve">1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0D1321"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CA3A724"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4FD4DD" w14:textId="77777777">
            <w:pPr>
              <w:pStyle w:val="LTableTextAbt"/>
              <w:ind w:right="-22" w:hanging="15"/>
              <w:jc w:val="right"/>
            </w:pPr>
            <w:r>
              <w:t xml:space="preserve">$3,6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A5F263" w14:textId="77777777">
            <w:pPr>
              <w:pStyle w:val="LTableTextAbt"/>
              <w:ind w:right="-22" w:hanging="15"/>
              <w:jc w:val="right"/>
            </w:pPr>
            <w:r>
              <w:rPr>
                <w:color w:val="FF0000"/>
              </w:rPr>
              <w:t>($1,800)</w:t>
            </w:r>
          </w:p>
        </w:tc>
      </w:tr>
      <w:tr w14:paraId="4F068E16"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09695C37" w14:textId="77777777">
            <w:pPr>
              <w:pStyle w:val="LTableTextAbt"/>
              <w:ind w:hanging="15"/>
            </w:pPr>
            <w:r>
              <w:t>Medium/General Cleaning</w:t>
            </w:r>
          </w:p>
          <w:p w:rsidR="003D7968" w:rsidRPr="002061BF" w:rsidP="00CB1C05" w14:paraId="2A036DF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09D86B9"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464EB0"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45637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B06C365"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82E5BD" w14:textId="77777777">
            <w:pPr>
              <w:pStyle w:val="LTableTextAbt"/>
              <w:ind w:right="-22" w:hanging="15"/>
              <w:jc w:val="right"/>
            </w:pPr>
            <w:r>
              <w:t xml:space="preserve">$272,4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B45AA8" w14:textId="77777777">
            <w:pPr>
              <w:pStyle w:val="LTableTextAbt"/>
              <w:ind w:right="-22" w:hanging="15"/>
              <w:jc w:val="right"/>
            </w:pPr>
            <w:r>
              <w:t xml:space="preserve">$163,500 </w:t>
            </w:r>
          </w:p>
        </w:tc>
      </w:tr>
      <w:tr w14:paraId="3C93A21C"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985BE8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AEB2766"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532C2E"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D2961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D3A3E0"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42ADD5" w14:textId="77777777">
            <w:pPr>
              <w:pStyle w:val="LTableTextAbt"/>
              <w:ind w:right="-22" w:hanging="15"/>
              <w:jc w:val="right"/>
            </w:pPr>
            <w:r>
              <w:t xml:space="preserve">$27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313759C" w14:textId="77777777">
            <w:pPr>
              <w:pStyle w:val="LTableTextAbt"/>
              <w:ind w:right="-22" w:hanging="15"/>
              <w:jc w:val="right"/>
            </w:pPr>
            <w:r>
              <w:t xml:space="preserve">$163,350 </w:t>
            </w:r>
          </w:p>
        </w:tc>
      </w:tr>
      <w:tr w14:paraId="77B0EC6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06BEEE1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5C144CB"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79086C" w14:textId="77777777">
            <w:pPr>
              <w:pStyle w:val="LTableTextAbt"/>
              <w:ind w:hanging="15"/>
              <w:jc w:val="right"/>
            </w:pPr>
            <w:r>
              <w:t xml:space="preserve">726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44E78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742800"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2F53AD" w14:textId="77777777">
            <w:pPr>
              <w:pStyle w:val="LTableTextAbt"/>
              <w:ind w:right="-22" w:hanging="15"/>
              <w:jc w:val="right"/>
            </w:pPr>
            <w:r>
              <w:t xml:space="preserve">$217,8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FA9FF38" w14:textId="77777777">
            <w:pPr>
              <w:pStyle w:val="LTableTextAbt"/>
              <w:ind w:right="-22" w:hanging="15"/>
              <w:jc w:val="right"/>
            </w:pPr>
            <w:r>
              <w:t xml:space="preserve">$108,900 </w:t>
            </w:r>
          </w:p>
        </w:tc>
      </w:tr>
      <w:tr w14:paraId="40523F5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96AC65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048195F"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0257F0"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F44092"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5DE538"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2FA0C8" w14:textId="77777777">
            <w:pPr>
              <w:pStyle w:val="LTableTextAbt"/>
              <w:ind w:right="-22" w:hanging="15"/>
              <w:jc w:val="right"/>
            </w:pPr>
            <w:r>
              <w:t xml:space="preserve">$36,3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381A35" w14:textId="77777777">
            <w:pPr>
              <w:pStyle w:val="LTableTextAbt"/>
              <w:ind w:right="-22" w:hanging="15"/>
              <w:jc w:val="right"/>
            </w:pPr>
            <w:r>
              <w:rPr>
                <w:color w:val="FF0000"/>
              </w:rPr>
              <w:t>($72,580)</w:t>
            </w:r>
          </w:p>
        </w:tc>
      </w:tr>
      <w:tr w14:paraId="458A5E74"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E54CF8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6A9A571"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3C9327"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E6145C"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A7FB6A"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65043A" w14:textId="77777777">
            <w:pPr>
              <w:pStyle w:val="LTableTextAbt"/>
              <w:ind w:right="-22" w:hanging="15"/>
              <w:jc w:val="right"/>
            </w:pPr>
            <w:r>
              <w:t xml:space="preserve">$45,4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5FDC12" w14:textId="77777777">
            <w:pPr>
              <w:pStyle w:val="LTableTextAbt"/>
              <w:ind w:right="-22" w:hanging="15"/>
              <w:jc w:val="right"/>
            </w:pPr>
            <w:r>
              <w:rPr>
                <w:color w:val="FF0000"/>
              </w:rPr>
              <w:t>($63,500)</w:t>
            </w:r>
          </w:p>
        </w:tc>
      </w:tr>
      <w:tr w14:paraId="2ADCBB8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68565FA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4A08FDD"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BBF757" w14:textId="77777777">
            <w:pPr>
              <w:pStyle w:val="LTableTextAbt"/>
              <w:ind w:hanging="15"/>
              <w:jc w:val="right"/>
            </w:pPr>
            <w:r>
              <w:t xml:space="preserve">3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0C8737"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7AC352E"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80E446" w14:textId="77777777">
            <w:pPr>
              <w:pStyle w:val="LTableTextAbt"/>
              <w:ind w:right="-22" w:hanging="15"/>
              <w:jc w:val="right"/>
            </w:pPr>
            <w:r>
              <w:t xml:space="preserve">$9,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C244F9" w14:textId="77777777">
            <w:pPr>
              <w:pStyle w:val="LTableTextAbt"/>
              <w:ind w:right="-22" w:hanging="15"/>
              <w:jc w:val="right"/>
            </w:pPr>
            <w:r>
              <w:rPr>
                <w:color w:val="FF0000"/>
              </w:rPr>
              <w:t>($99,000)</w:t>
            </w:r>
          </w:p>
        </w:tc>
      </w:tr>
      <w:tr w14:paraId="5AF472E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7113174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4714548"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7B9514" w14:textId="77777777">
            <w:pPr>
              <w:pStyle w:val="LTableTextAbt"/>
              <w:ind w:hanging="15"/>
              <w:jc w:val="right"/>
            </w:pPr>
            <w:r>
              <w:t xml:space="preserve">75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12E368"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AAB6AA"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2E8634" w14:textId="77777777">
            <w:pPr>
              <w:pStyle w:val="LTableTextAbt"/>
              <w:ind w:right="-22" w:hanging="15"/>
              <w:jc w:val="right"/>
            </w:pPr>
            <w:r>
              <w:t xml:space="preserve">$119,43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DF48B0" w14:textId="77777777">
            <w:pPr>
              <w:pStyle w:val="LTableTextAbt"/>
              <w:ind w:right="-22" w:hanging="15"/>
              <w:jc w:val="right"/>
            </w:pPr>
            <w:r>
              <w:t xml:space="preserve">$10,538 </w:t>
            </w:r>
          </w:p>
        </w:tc>
      </w:tr>
      <w:tr w14:paraId="4751401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6EEA235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75AF615" w14:textId="77777777">
            <w:pPr>
              <w:pStyle w:val="LTableTextAbt"/>
              <w:ind w:hanging="15"/>
            </w:pPr>
            <w:r>
              <w:t>High boiling, non-vacuum, non-rins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9F5B11"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759A67" w14:textId="77777777">
            <w:pPr>
              <w:pStyle w:val="LTableTextAbt"/>
              <w:ind w:hanging="15"/>
              <w:jc w:val="right"/>
            </w:pPr>
            <w:r>
              <w:t xml:space="preserve">$6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B14B98"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ADC875" w14:textId="77777777">
            <w:pPr>
              <w:pStyle w:val="LTableTextAbt"/>
              <w:ind w:right="-22" w:hanging="15"/>
              <w:jc w:val="right"/>
            </w:pPr>
            <w:r>
              <w:t xml:space="preserve">$54,4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EFF9DC" w14:textId="77777777">
            <w:pPr>
              <w:pStyle w:val="LTableTextAbt"/>
              <w:ind w:right="-22" w:hanging="15"/>
              <w:jc w:val="right"/>
            </w:pPr>
            <w:r>
              <w:rPr>
                <w:color w:val="FF0000"/>
              </w:rPr>
              <w:t>($54,420)</w:t>
            </w:r>
          </w:p>
        </w:tc>
      </w:tr>
      <w:tr w14:paraId="1A5BE90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1314A40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9E542B7"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3D135E"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1CA90F"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8E68DD"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59938C" w14:textId="77777777">
            <w:pPr>
              <w:pStyle w:val="LTableTextAbt"/>
              <w:ind w:right="-22" w:hanging="15"/>
              <w:jc w:val="right"/>
            </w:pPr>
            <w:r>
              <w:t xml:space="preserve">$52,66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7E0A3F" w14:textId="77777777">
            <w:pPr>
              <w:pStyle w:val="LTableTextAbt"/>
              <w:ind w:right="-22" w:hanging="15"/>
              <w:jc w:val="right"/>
            </w:pPr>
            <w:r>
              <w:rPr>
                <w:color w:val="FF0000"/>
              </w:rPr>
              <w:t>($56,236)</w:t>
            </w:r>
          </w:p>
        </w:tc>
      </w:tr>
      <w:tr w14:paraId="3A79994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308939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B127846"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9CD14C" w14:textId="77777777">
            <w:pPr>
              <w:pStyle w:val="LTableTextAbt"/>
              <w:ind w:hanging="15"/>
              <w:jc w:val="right"/>
            </w:pPr>
            <w:r>
              <w:t xml:space="preserve">1,5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162F78"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27E6CA"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CD7ED8" w14:textId="77777777">
            <w:pPr>
              <w:pStyle w:val="LTableTextAbt"/>
              <w:ind w:right="-22" w:hanging="15"/>
              <w:jc w:val="right"/>
            </w:pPr>
            <w:r>
              <w:t xml:space="preserve">$3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87E56F" w14:textId="77777777">
            <w:pPr>
              <w:pStyle w:val="LTableTextAbt"/>
              <w:ind w:right="-22" w:hanging="15"/>
              <w:jc w:val="right"/>
            </w:pPr>
            <w:r>
              <w:rPr>
                <w:color w:val="FF0000"/>
              </w:rPr>
              <w:t>($78,900)</w:t>
            </w:r>
          </w:p>
        </w:tc>
      </w:tr>
      <w:tr w14:paraId="76BD12C8"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65FB383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1A7E7D2"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7567B0"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17A348"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5DFBA8D"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304924F"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6DA76E" w14:textId="77777777">
            <w:pPr>
              <w:pStyle w:val="LTableTextAbt"/>
              <w:ind w:right="-22" w:hanging="15"/>
              <w:jc w:val="right"/>
            </w:pPr>
            <w:r>
              <w:t xml:space="preserve">$89,100 </w:t>
            </w:r>
          </w:p>
        </w:tc>
      </w:tr>
      <w:tr w14:paraId="5C9F7CB7"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4E866B1B" w14:textId="77777777">
            <w:pPr>
              <w:pStyle w:val="LTableTextAbt"/>
              <w:ind w:hanging="15"/>
            </w:pPr>
            <w:r>
              <w:t>Large/General Cleaning</w:t>
            </w:r>
          </w:p>
          <w:p w:rsidR="003D7968" w:rsidRPr="002061BF" w:rsidP="00CB1C05" w14:paraId="15C7CCB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D065803"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6B2D66"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B998BE"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25801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AF2495"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1B2D22" w14:textId="77777777">
            <w:pPr>
              <w:pStyle w:val="LTableTextAbt"/>
              <w:ind w:right="-22" w:hanging="15"/>
              <w:jc w:val="right"/>
            </w:pPr>
            <w:r>
              <w:t xml:space="preserve">$348,450 </w:t>
            </w:r>
          </w:p>
        </w:tc>
      </w:tr>
      <w:tr w14:paraId="2800FBAA"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6D8072F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3C82D12" w14:textId="77777777">
            <w:pPr>
              <w:pStyle w:val="LTableTextAbt"/>
              <w:ind w:hanging="15"/>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7611BC" w14:textId="77777777">
            <w:pPr>
              <w:pStyle w:val="LTableTextAbt"/>
              <w:ind w:hanging="15"/>
              <w:jc w:val="right"/>
            </w:pP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933F6E" w14:textId="77777777">
            <w:pPr>
              <w:pStyle w:val="LTableTextAbt"/>
              <w:ind w:hanging="15"/>
              <w:jc w:val="right"/>
            </w:pP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F5022D" w14:textId="77777777">
            <w:pPr>
              <w:pStyle w:val="LTableTextAbt"/>
              <w:ind w:right="-22" w:hanging="15"/>
              <w:jc w:val="righ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61606D" w14:textId="77777777">
            <w:pPr>
              <w:pStyle w:val="LTableTextAbt"/>
              <w:ind w:right="-22" w:hanging="15"/>
              <w:jc w:val="right"/>
            </w:pP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BCF49C" w14:textId="77777777">
            <w:pPr>
              <w:pStyle w:val="LTableTextAbt"/>
              <w:ind w:right="-22" w:hanging="15"/>
              <w:jc w:val="right"/>
            </w:pPr>
          </w:p>
        </w:tc>
      </w:tr>
      <w:tr w14:paraId="5EE5787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8C35E0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9FB385E"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AE315D" w14:textId="77777777">
            <w:pPr>
              <w:pStyle w:val="LTableTextAbt"/>
              <w:ind w:hanging="15"/>
              <w:jc w:val="right"/>
            </w:pPr>
            <w:r>
              <w:t xml:space="preserve">2,904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A86DA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82F08B"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52AE4E" w14:textId="77777777">
            <w:pPr>
              <w:pStyle w:val="LTableTextAbt"/>
              <w:ind w:right="-22" w:hanging="15"/>
              <w:jc w:val="right"/>
            </w:pPr>
            <w:r>
              <w:t xml:space="preserve">$871,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F5CDD0" w14:textId="77777777">
            <w:pPr>
              <w:pStyle w:val="LTableTextAbt"/>
              <w:ind w:right="-22" w:hanging="15"/>
              <w:jc w:val="right"/>
            </w:pPr>
            <w:r>
              <w:t xml:space="preserve">$522,675 </w:t>
            </w:r>
          </w:p>
        </w:tc>
      </w:tr>
      <w:tr w14:paraId="253000E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44BF14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0752963"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C16B97"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497BA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18F8C0"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0BC41B"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6EF814" w14:textId="77777777">
            <w:pPr>
              <w:pStyle w:val="LTableTextAbt"/>
              <w:ind w:right="-22" w:hanging="15"/>
              <w:jc w:val="right"/>
            </w:pPr>
            <w:r>
              <w:t xml:space="preserve">$348,450 </w:t>
            </w:r>
          </w:p>
        </w:tc>
      </w:tr>
      <w:tr w14:paraId="74FD395A"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D9FEF5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BADD0BF"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2DF7B2"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842600"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B2D2FF"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556A5D" w14:textId="77777777">
            <w:pPr>
              <w:pStyle w:val="LTableTextAbt"/>
              <w:ind w:right="-22" w:hanging="15"/>
              <w:jc w:val="right"/>
            </w:pPr>
            <w:r>
              <w:t xml:space="preserve">$92,9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DE30A6" w14:textId="77777777">
            <w:pPr>
              <w:pStyle w:val="LTableTextAbt"/>
              <w:ind w:right="-22" w:hanging="15"/>
              <w:jc w:val="right"/>
            </w:pPr>
            <w:r>
              <w:rPr>
                <w:color w:val="FF0000"/>
              </w:rPr>
              <w:t>($255,530)</w:t>
            </w:r>
          </w:p>
        </w:tc>
      </w:tr>
      <w:tr w14:paraId="7D0030E6"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18E24D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528ECCE"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116F5A"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E9CBB3"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38838C"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1B4C87" w14:textId="77777777">
            <w:pPr>
              <w:pStyle w:val="LTableTextAbt"/>
              <w:ind w:right="-22" w:hanging="15"/>
              <w:jc w:val="right"/>
            </w:pPr>
            <w:r>
              <w:t xml:space="preserve">$116,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E53B980" w14:textId="77777777">
            <w:pPr>
              <w:pStyle w:val="LTableTextAbt"/>
              <w:ind w:right="-22" w:hanging="15"/>
              <w:jc w:val="right"/>
            </w:pPr>
            <w:r>
              <w:rPr>
                <w:color w:val="FF0000"/>
              </w:rPr>
              <w:t>($232,300)</w:t>
            </w:r>
          </w:p>
        </w:tc>
      </w:tr>
      <w:tr w14:paraId="408777C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0B60D9C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D8E4756"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5364A3" w14:textId="77777777">
            <w:pPr>
              <w:pStyle w:val="LTableTextAbt"/>
              <w:ind w:hanging="15"/>
              <w:jc w:val="right"/>
            </w:pPr>
            <w:r>
              <w:t xml:space="preserve">1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848BC78"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734028"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70FC0B" w14:textId="77777777">
            <w:pPr>
              <w:pStyle w:val="LTableTextAbt"/>
              <w:ind w:right="-22" w:hanging="15"/>
              <w:jc w:val="right"/>
            </w:pPr>
            <w:r>
              <w:t xml:space="preserve">$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823713" w14:textId="77777777">
            <w:pPr>
              <w:pStyle w:val="LTableTextAbt"/>
              <w:ind w:right="-22" w:hanging="15"/>
              <w:jc w:val="right"/>
            </w:pPr>
            <w:r>
              <w:rPr>
                <w:color w:val="FF0000"/>
              </w:rPr>
              <w:t>($345,450)</w:t>
            </w:r>
          </w:p>
        </w:tc>
      </w:tr>
      <w:tr w14:paraId="65111A6C"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80B80D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C596BC6"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887E51" w14:textId="77777777">
            <w:pPr>
              <w:pStyle w:val="LTableTextAbt"/>
              <w:ind w:hanging="15"/>
              <w:jc w:val="right"/>
            </w:pPr>
            <w:r>
              <w:t xml:space="preserve">2,4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862DF24"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17295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99D076" w14:textId="77777777">
            <w:pPr>
              <w:pStyle w:val="LTableTextAbt"/>
              <w:ind w:right="-22" w:hanging="15"/>
              <w:jc w:val="right"/>
            </w:pPr>
            <w:r>
              <w:t xml:space="preserve">$382,2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DF2166" w14:textId="77777777">
            <w:pPr>
              <w:pStyle w:val="LTableTextAbt"/>
              <w:ind w:right="-22" w:hanging="15"/>
              <w:jc w:val="right"/>
            </w:pPr>
            <w:r>
              <w:t xml:space="preserve">$33,750 </w:t>
            </w:r>
          </w:p>
        </w:tc>
      </w:tr>
      <w:tr w14:paraId="4FD88434"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C2F8F4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79976A8" w14:textId="77777777">
            <w:pPr>
              <w:pStyle w:val="LTableTextAbt"/>
              <w:ind w:hanging="15"/>
            </w:pPr>
            <w:r>
              <w:t>High boiling, non-vacuum, non-rins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569E445"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6711B9" w14:textId="77777777">
            <w:pPr>
              <w:pStyle w:val="LTableTextAbt"/>
              <w:ind w:hanging="15"/>
              <w:jc w:val="right"/>
            </w:pPr>
            <w:r>
              <w:t xml:space="preserve">$6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1F93D7"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776A55" w14:textId="77777777">
            <w:pPr>
              <w:pStyle w:val="LTableTextAbt"/>
              <w:ind w:right="-22" w:hanging="15"/>
              <w:jc w:val="right"/>
            </w:pPr>
            <w:r>
              <w:t xml:space="preserve">$139,3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3726CE" w14:textId="77777777">
            <w:pPr>
              <w:pStyle w:val="LTableTextAbt"/>
              <w:ind w:right="-22" w:hanging="15"/>
              <w:jc w:val="right"/>
            </w:pPr>
            <w:r>
              <w:rPr>
                <w:color w:val="FF0000"/>
              </w:rPr>
              <w:t>($209,070)</w:t>
            </w:r>
          </w:p>
        </w:tc>
      </w:tr>
      <w:tr w14:paraId="664E19A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05490CA"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7435D51"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5FAE4A"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AE19C2"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1F0F40"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B98FA1E" w14:textId="77777777">
            <w:pPr>
              <w:pStyle w:val="LTableTextAbt"/>
              <w:ind w:right="-22" w:hanging="15"/>
              <w:jc w:val="right"/>
            </w:pPr>
            <w:r>
              <w:t xml:space="preserve">$134,73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C03215" w14:textId="77777777">
            <w:pPr>
              <w:pStyle w:val="LTableTextAbt"/>
              <w:ind w:right="-22" w:hanging="15"/>
              <w:jc w:val="right"/>
            </w:pPr>
            <w:r>
              <w:rPr>
                <w:color w:val="FF0000"/>
              </w:rPr>
              <w:t>($213,716)</w:t>
            </w:r>
          </w:p>
        </w:tc>
      </w:tr>
      <w:tr w14:paraId="165C714C"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D3B2D8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24F6D2A"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1BB028" w14:textId="77777777">
            <w:pPr>
              <w:pStyle w:val="LTableTextAbt"/>
              <w:ind w:hanging="15"/>
              <w:jc w:val="right"/>
            </w:pPr>
            <w:r>
              <w:t xml:space="preserve">4,8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41EECF"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7353D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64345F" w14:textId="77777777">
            <w:pPr>
              <w:pStyle w:val="LTableTextAbt"/>
              <w:ind w:right="-22" w:hanging="15"/>
              <w:jc w:val="right"/>
            </w:pPr>
            <w:r>
              <w:t xml:space="preserve">$96,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3A159F" w14:textId="77777777">
            <w:pPr>
              <w:pStyle w:val="LTableTextAbt"/>
              <w:ind w:right="-22" w:hanging="15"/>
              <w:jc w:val="right"/>
            </w:pPr>
            <w:r>
              <w:rPr>
                <w:color w:val="FF0000"/>
              </w:rPr>
              <w:t>($252,450)</w:t>
            </w:r>
          </w:p>
        </w:tc>
      </w:tr>
      <w:tr w14:paraId="10E39F55"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73731FE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29B38E9"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E2F66C" w14:textId="77777777">
            <w:pPr>
              <w:pStyle w:val="LTableTextAbt"/>
              <w:ind w:hanging="15"/>
              <w:jc w:val="right"/>
            </w:pPr>
            <w:r>
              <w:t xml:space="preserve">2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14546B"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F755C7"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A28305" w14:textId="77777777">
            <w:pPr>
              <w:pStyle w:val="LTableTextAbt"/>
              <w:ind w:right="-22" w:hanging="15"/>
              <w:jc w:val="right"/>
            </w:pPr>
            <w:r>
              <w:t xml:space="preserve">$6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89147B" w14:textId="77777777">
            <w:pPr>
              <w:pStyle w:val="LTableTextAbt"/>
              <w:ind w:right="-22" w:hanging="15"/>
              <w:jc w:val="right"/>
            </w:pPr>
            <w:r>
              <w:rPr>
                <w:color w:val="FF0000"/>
              </w:rPr>
              <w:t>($288,450)</w:t>
            </w:r>
          </w:p>
        </w:tc>
      </w:tr>
      <w:tr w14:paraId="756CFD6E"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076441E5" w14:textId="77777777">
            <w:pPr>
              <w:pStyle w:val="LTableTextAbt"/>
              <w:ind w:hanging="15"/>
            </w:pPr>
            <w:r>
              <w:t>Small/High Precision Cleaning</w:t>
            </w:r>
          </w:p>
          <w:p w:rsidR="003D7968" w:rsidRPr="002061BF" w:rsidP="00CB1C05" w14:paraId="2C40A2A5"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6AC4D1D"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B171BB6"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8F0E9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2F081A"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569A19"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6283F5" w14:textId="77777777">
            <w:pPr>
              <w:pStyle w:val="LTableTextAbt"/>
              <w:ind w:right="-22" w:hanging="15"/>
              <w:jc w:val="right"/>
            </w:pPr>
            <w:r>
              <w:t xml:space="preserve">$7,290 </w:t>
            </w:r>
          </w:p>
        </w:tc>
      </w:tr>
      <w:tr w14:paraId="4E69449A"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7143645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16D2F5A"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BE7022"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E0730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AAF4D3"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7EE51F"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289F04" w14:textId="77777777">
            <w:pPr>
              <w:pStyle w:val="LTableTextAbt"/>
              <w:ind w:right="-22" w:hanging="15"/>
              <w:jc w:val="right"/>
            </w:pPr>
            <w:r>
              <w:t xml:space="preserve">$7,290 </w:t>
            </w:r>
          </w:p>
        </w:tc>
      </w:tr>
      <w:tr w14:paraId="2667A4F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779B43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3038DE0"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A66B9CB" w14:textId="77777777">
            <w:pPr>
              <w:pStyle w:val="LTableTextAbt"/>
              <w:ind w:hanging="15"/>
              <w:jc w:val="right"/>
            </w:pPr>
            <w:r>
              <w:t xml:space="preserve">3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F27E68"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E83792"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A8A313" w14:textId="77777777">
            <w:pPr>
              <w:pStyle w:val="LTableTextAbt"/>
              <w:ind w:right="-22" w:hanging="15"/>
              <w:jc w:val="right"/>
            </w:pPr>
            <w:r>
              <w:t xml:space="preserve">$9,7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84CADE" w14:textId="77777777">
            <w:pPr>
              <w:pStyle w:val="LTableTextAbt"/>
              <w:ind w:right="-22" w:hanging="15"/>
              <w:jc w:val="right"/>
            </w:pPr>
            <w:r>
              <w:t xml:space="preserve">$4,860 </w:t>
            </w:r>
          </w:p>
        </w:tc>
      </w:tr>
      <w:tr w14:paraId="1AA75A3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7130EE1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D2B28C5"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C7F8C9"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A03486"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0BDC1C"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07F96F"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F8FA4D" w14:textId="77777777">
            <w:pPr>
              <w:pStyle w:val="LTableTextAbt"/>
              <w:ind w:right="-22" w:hanging="15"/>
              <w:jc w:val="right"/>
            </w:pPr>
            <w:r>
              <w:rPr>
                <w:color w:val="FF0000"/>
              </w:rPr>
              <w:t>($3,240)</w:t>
            </w:r>
          </w:p>
        </w:tc>
      </w:tr>
      <w:tr w14:paraId="37570AE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13D3F7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5B843EB"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127519"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231B0B"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D16278"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BB5788" w14:textId="77777777">
            <w:pPr>
              <w:pStyle w:val="LTableTextAbt"/>
              <w:ind w:right="-22" w:hanging="15"/>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619D040" w14:textId="77777777">
            <w:pPr>
              <w:pStyle w:val="LTableTextAbt"/>
              <w:ind w:right="-22" w:hanging="15"/>
              <w:jc w:val="right"/>
            </w:pPr>
            <w:r>
              <w:rPr>
                <w:color w:val="FF0000"/>
              </w:rPr>
              <w:t>($2,835)</w:t>
            </w:r>
          </w:p>
        </w:tc>
      </w:tr>
      <w:tr w14:paraId="4636736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14A301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623929C"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BC439D"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7AA8D1"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AB180B"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C627BA" w14:textId="77777777">
            <w:pPr>
              <w:pStyle w:val="LTableTextAbt"/>
              <w:ind w:right="-22" w:hanging="15"/>
              <w:jc w:val="right"/>
            </w:pPr>
            <w:r>
              <w:t xml:space="preserve">$32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EEDA38" w14:textId="77777777">
            <w:pPr>
              <w:pStyle w:val="LTableTextAbt"/>
              <w:ind w:right="-22" w:hanging="15"/>
              <w:jc w:val="right"/>
            </w:pPr>
            <w:r>
              <w:rPr>
                <w:color w:val="FF0000"/>
              </w:rPr>
              <w:t>($4,536)</w:t>
            </w:r>
          </w:p>
        </w:tc>
      </w:tr>
      <w:tr w14:paraId="42BF9D96"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1F6273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B4A1E13"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709D3C" w14:textId="77777777">
            <w:pPr>
              <w:pStyle w:val="LTableTextAbt"/>
              <w:ind w:hanging="15"/>
              <w:jc w:val="right"/>
            </w:pPr>
            <w:r>
              <w:t xml:space="preserve">4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4CFAEF"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4391A5"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37334C" w14:textId="77777777">
            <w:pPr>
              <w:pStyle w:val="LTableTextAbt"/>
              <w:ind w:right="-22" w:hanging="15"/>
              <w:jc w:val="right"/>
            </w:pPr>
            <w:r>
              <w:t xml:space="preserve">$6,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B7A19A" w14:textId="77777777">
            <w:pPr>
              <w:pStyle w:val="LTableTextAbt"/>
              <w:ind w:right="-22" w:hanging="15"/>
              <w:jc w:val="right"/>
            </w:pPr>
            <w:r>
              <w:t xml:space="preserve">$2,020 </w:t>
            </w:r>
          </w:p>
        </w:tc>
      </w:tr>
      <w:tr w14:paraId="327FCCB0"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C0D5B15"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76C1B6E"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652CE4"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78102D"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117706"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0FF181" w14:textId="77777777">
            <w:pPr>
              <w:pStyle w:val="LTableTextAbt"/>
              <w:ind w:right="-22" w:hanging="15"/>
              <w:jc w:val="right"/>
            </w:pPr>
            <w:r>
              <w:t xml:space="preserve">$62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B0B0EA" w14:textId="77777777">
            <w:pPr>
              <w:pStyle w:val="LTableTextAbt"/>
              <w:ind w:right="-22" w:hanging="15"/>
              <w:jc w:val="right"/>
            </w:pPr>
            <w:r>
              <w:rPr>
                <w:color w:val="FF0000"/>
              </w:rPr>
              <w:t>($4,234)</w:t>
            </w:r>
          </w:p>
        </w:tc>
      </w:tr>
      <w:tr w14:paraId="7796AE79"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6BDC40F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BB468EA"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29D384" w14:textId="77777777">
            <w:pPr>
              <w:pStyle w:val="LTableTextAbt"/>
              <w:ind w:hanging="15"/>
              <w:jc w:val="right"/>
            </w:pPr>
            <w:r>
              <w:t xml:space="preserve">1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A44832"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726673"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D14423" w14:textId="77777777">
            <w:pPr>
              <w:pStyle w:val="LTableTextAbt"/>
              <w:ind w:right="-22" w:hanging="15"/>
              <w:jc w:val="right"/>
            </w:pPr>
            <w:r>
              <w:t xml:space="preserve">$2,592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2FBDF2" w14:textId="77777777">
            <w:pPr>
              <w:pStyle w:val="LTableTextAbt"/>
              <w:ind w:right="-22" w:hanging="15"/>
              <w:jc w:val="right"/>
            </w:pPr>
            <w:r>
              <w:rPr>
                <w:color w:val="FF0000"/>
              </w:rPr>
              <w:t>($2,268)</w:t>
            </w:r>
          </w:p>
        </w:tc>
      </w:tr>
      <w:tr w14:paraId="7440459D"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6AB055A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9D412FD"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E9236B"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600797E"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41A466"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4CBDCA" w14:textId="77777777">
            <w:pPr>
              <w:pStyle w:val="LTableTextAbt"/>
              <w:ind w:right="-22" w:hanging="15"/>
              <w:jc w:val="right"/>
            </w:pPr>
            <w:r>
              <w:t xml:space="preserve">$3,24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19B4F8" w14:textId="77777777">
            <w:pPr>
              <w:pStyle w:val="LTableTextAbt"/>
              <w:ind w:right="-22" w:hanging="15"/>
              <w:jc w:val="right"/>
            </w:pPr>
            <w:r>
              <w:rPr>
                <w:color w:val="FF0000"/>
              </w:rPr>
              <w:t>($1,620)</w:t>
            </w:r>
          </w:p>
        </w:tc>
      </w:tr>
      <w:tr w14:paraId="29902AA4"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60BB88BA" w14:textId="77777777">
            <w:pPr>
              <w:pStyle w:val="LTableTextAbt"/>
              <w:ind w:hanging="15"/>
            </w:pPr>
            <w:r>
              <w:t>Medium/High Precision Cleaning</w:t>
            </w:r>
          </w:p>
          <w:p w:rsidR="003D7968" w:rsidRPr="002061BF" w:rsidP="00CB1C05" w14:paraId="1579289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4177E66"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5902D1"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CDFE1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9A97D9"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C0163B"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21AA53" w14:textId="77777777">
            <w:pPr>
              <w:pStyle w:val="LTableTextAbt"/>
              <w:ind w:right="-22" w:hanging="15"/>
              <w:jc w:val="right"/>
            </w:pPr>
            <w:r>
              <w:t xml:space="preserve">$148,500 </w:t>
            </w:r>
          </w:p>
        </w:tc>
      </w:tr>
      <w:tr w14:paraId="757F823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1AC08C0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7C9AA95"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A20A7E"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7960FB"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8A7BE2"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BF933A"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7FD0F1" w14:textId="77777777">
            <w:pPr>
              <w:pStyle w:val="LTableTextAbt"/>
              <w:ind w:right="-22" w:hanging="15"/>
              <w:jc w:val="right"/>
            </w:pPr>
            <w:r>
              <w:t xml:space="preserve">$148,500 </w:t>
            </w:r>
          </w:p>
        </w:tc>
      </w:tr>
      <w:tr w14:paraId="0772019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7B381E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C8C2401"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4E426F"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5770C6"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8E043E"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458DBA"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5ADA36" w14:textId="77777777">
            <w:pPr>
              <w:pStyle w:val="LTableTextAbt"/>
              <w:ind w:right="-22" w:hanging="15"/>
              <w:jc w:val="right"/>
            </w:pPr>
            <w:r>
              <w:t xml:space="preserve">$99,000 </w:t>
            </w:r>
          </w:p>
        </w:tc>
      </w:tr>
      <w:tr w14:paraId="65650C63"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BB3CBA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B97CE27"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CCB93D"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EB116F"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08929D"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ED48DB" w14:textId="77777777">
            <w:pPr>
              <w:pStyle w:val="LTableTextAbt"/>
              <w:ind w:right="-22" w:hanging="15"/>
              <w:jc w:val="right"/>
            </w:pPr>
            <w:r>
              <w:t xml:space="preserve">$3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10DFC3" w14:textId="77777777">
            <w:pPr>
              <w:pStyle w:val="LTableTextAbt"/>
              <w:ind w:right="-22" w:hanging="15"/>
              <w:jc w:val="right"/>
            </w:pPr>
            <w:r>
              <w:rPr>
                <w:color w:val="FF0000"/>
              </w:rPr>
              <w:t>($66,000)</w:t>
            </w:r>
          </w:p>
        </w:tc>
      </w:tr>
      <w:tr w14:paraId="13CD2AD5"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709915E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BEABE0D"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89BEEE"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6E91DE"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DED095"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F4C34B" w14:textId="77777777">
            <w:pPr>
              <w:pStyle w:val="LTableTextAbt"/>
              <w:ind w:right="-22" w:hanging="15"/>
              <w:jc w:val="right"/>
            </w:pPr>
            <w:r>
              <w:t xml:space="preserve">$4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F4BB95" w14:textId="77777777">
            <w:pPr>
              <w:pStyle w:val="LTableTextAbt"/>
              <w:ind w:right="-22" w:hanging="15"/>
              <w:jc w:val="right"/>
            </w:pPr>
            <w:r>
              <w:rPr>
                <w:color w:val="FF0000"/>
              </w:rPr>
              <w:t>($57,750)</w:t>
            </w:r>
          </w:p>
        </w:tc>
      </w:tr>
      <w:tr w14:paraId="2E76245D"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0F0EFD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62DE95D"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5E81F4"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AC6081"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FF2029"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81A2EE" w14:textId="77777777">
            <w:pPr>
              <w:pStyle w:val="LTableTextAbt"/>
              <w:ind w:right="-22" w:hanging="15"/>
              <w:jc w:val="right"/>
            </w:pPr>
            <w:r>
              <w:t xml:space="preserve">$1,6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545CBA" w14:textId="77777777">
            <w:pPr>
              <w:pStyle w:val="LTableTextAbt"/>
              <w:ind w:right="-22" w:hanging="15"/>
              <w:jc w:val="right"/>
            </w:pPr>
            <w:r>
              <w:rPr>
                <w:color w:val="FF0000"/>
              </w:rPr>
              <w:t>($97,350)</w:t>
            </w:r>
          </w:p>
        </w:tc>
      </w:tr>
      <w:tr w14:paraId="2323D4F6"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055DC0A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8B3A6D8"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149BD1"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AA5167"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501CA43"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B95144" w14:textId="77777777">
            <w:pPr>
              <w:pStyle w:val="LTableTextAbt"/>
              <w:ind w:right="-22" w:hanging="15"/>
              <w:jc w:val="right"/>
            </w:pPr>
            <w:r>
              <w:t xml:space="preserve">$131,38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6F913F" w14:textId="77777777">
            <w:pPr>
              <w:pStyle w:val="LTableTextAbt"/>
              <w:ind w:right="-22" w:hanging="15"/>
              <w:jc w:val="right"/>
            </w:pPr>
            <w:r>
              <w:t xml:space="preserve">$32,381 </w:t>
            </w:r>
          </w:p>
        </w:tc>
      </w:tr>
      <w:tr w14:paraId="5DF7FE35"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0ADA84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11C72A6"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670427"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170857"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A79F9D"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A311BE" w14:textId="77777777">
            <w:pPr>
              <w:pStyle w:val="LTableTextAbt"/>
              <w:ind w:right="-22" w:hanging="15"/>
              <w:jc w:val="right"/>
            </w:pPr>
            <w:r>
              <w:t xml:space="preserve">$47,8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EC7957" w14:textId="77777777">
            <w:pPr>
              <w:pStyle w:val="LTableTextAbt"/>
              <w:ind w:right="-22" w:hanging="15"/>
              <w:jc w:val="right"/>
            </w:pPr>
            <w:r>
              <w:rPr>
                <w:color w:val="FF0000"/>
              </w:rPr>
              <w:t>($51,150)</w:t>
            </w:r>
          </w:p>
        </w:tc>
      </w:tr>
      <w:tr w14:paraId="7525EAE3"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0DE01DF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9EB0125"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97D5E9" w14:textId="77777777">
            <w:pPr>
              <w:pStyle w:val="LTableTextAbt"/>
              <w:ind w:hanging="15"/>
              <w:jc w:val="right"/>
            </w:pPr>
            <w:r>
              <w:t xml:space="preserve">37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F633F3"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339EC1"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5E5C22" w14:textId="77777777">
            <w:pPr>
              <w:pStyle w:val="LTableTextAbt"/>
              <w:ind w:right="-22" w:hanging="15"/>
              <w:jc w:val="right"/>
            </w:pPr>
            <w:r>
              <w:t xml:space="preserve">$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014E4E" w14:textId="77777777">
            <w:pPr>
              <w:pStyle w:val="LTableTextAbt"/>
              <w:ind w:right="-22" w:hanging="15"/>
              <w:jc w:val="right"/>
            </w:pPr>
            <w:r>
              <w:rPr>
                <w:color w:val="FF0000"/>
              </w:rPr>
              <w:t>($91,500)</w:t>
            </w:r>
          </w:p>
        </w:tc>
      </w:tr>
      <w:tr w14:paraId="6C6B6E1C"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4AB0FD8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2FAEFA6"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C87158"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B12618"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0F517D"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B62279"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552B4F" w14:textId="77777777">
            <w:pPr>
              <w:pStyle w:val="LTableTextAbt"/>
              <w:ind w:right="-22" w:hanging="15"/>
              <w:jc w:val="right"/>
            </w:pPr>
            <w:r>
              <w:t xml:space="preserve">$99,000 </w:t>
            </w:r>
          </w:p>
        </w:tc>
      </w:tr>
      <w:tr w14:paraId="5EBD958A" w14:textId="77777777" w:rsidTr="003D7968">
        <w:tblPrEx>
          <w:tblW w:w="12060" w:type="dxa"/>
          <w:tblInd w:w="-5" w:type="dxa"/>
          <w:tblLayout w:type="fixed"/>
          <w:tblLook w:val="04A0"/>
        </w:tblPrEx>
        <w:trPr>
          <w:trHeight w:val="197"/>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706C0980" w14:textId="77777777">
            <w:pPr>
              <w:pStyle w:val="LTableTextAbt"/>
              <w:ind w:hanging="15"/>
            </w:pPr>
            <w:r>
              <w:t>Large/High Precision Cleaning</w:t>
            </w:r>
          </w:p>
          <w:p w:rsidR="003D7968" w:rsidRPr="002061BF" w:rsidP="00CB1C05" w14:paraId="7BB571E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ADF953D"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E6D3BC5"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9AE315"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0699D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C486E4D"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BC455B" w14:textId="77777777">
            <w:pPr>
              <w:pStyle w:val="LTableTextAbt"/>
              <w:ind w:right="-22" w:hanging="15"/>
              <w:jc w:val="right"/>
            </w:pPr>
            <w:r>
              <w:t xml:space="preserve">$348,450 </w:t>
            </w:r>
          </w:p>
        </w:tc>
      </w:tr>
      <w:tr w14:paraId="28A8059E"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A1EB51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716D52D"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FD0FAA"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4ED163"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C39AA1"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100042"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E6C1DC" w14:textId="77777777">
            <w:pPr>
              <w:pStyle w:val="LTableTextAbt"/>
              <w:ind w:right="-22" w:hanging="15"/>
              <w:jc w:val="right"/>
            </w:pPr>
            <w:r>
              <w:t xml:space="preserve">$348,450 </w:t>
            </w:r>
          </w:p>
        </w:tc>
      </w:tr>
      <w:tr w14:paraId="56953D66"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0EC391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15623A2"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A1CB41"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FF4871"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8AE9FF"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3FB866"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91F5F4" w14:textId="77777777">
            <w:pPr>
              <w:pStyle w:val="LTableTextAbt"/>
              <w:ind w:right="-22" w:hanging="15"/>
              <w:jc w:val="right"/>
            </w:pPr>
            <w:r>
              <w:t xml:space="preserve">$348,450 </w:t>
            </w:r>
          </w:p>
        </w:tc>
      </w:tr>
      <w:tr w14:paraId="304A171E"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6614EE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E1C5CB1"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1CC04D"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0A272F"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8E0E6B"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3CBD844" w14:textId="77777777">
            <w:pPr>
              <w:pStyle w:val="LTableTextAbt"/>
              <w:ind w:right="-22" w:hanging="15"/>
              <w:jc w:val="right"/>
            </w:pPr>
            <w:r>
              <w:t xml:space="preserve">$92,9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3487CA" w14:textId="77777777">
            <w:pPr>
              <w:pStyle w:val="LTableTextAbt"/>
              <w:ind w:right="-22" w:hanging="15"/>
              <w:jc w:val="right"/>
            </w:pPr>
            <w:r>
              <w:rPr>
                <w:color w:val="FF0000"/>
              </w:rPr>
              <w:t>($255,530)</w:t>
            </w:r>
          </w:p>
        </w:tc>
      </w:tr>
      <w:tr w14:paraId="309783D4"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5659F5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69F4E82"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93B301"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472F25"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E842A2"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51106C" w14:textId="77777777">
            <w:pPr>
              <w:pStyle w:val="LTableTextAbt"/>
              <w:ind w:right="-22" w:hanging="15"/>
              <w:jc w:val="right"/>
            </w:pPr>
            <w:r>
              <w:t xml:space="preserve">$116,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EFFBB1" w14:textId="77777777">
            <w:pPr>
              <w:pStyle w:val="LTableTextAbt"/>
              <w:ind w:right="-22" w:hanging="15"/>
              <w:jc w:val="right"/>
            </w:pPr>
            <w:r>
              <w:rPr>
                <w:color w:val="FF0000"/>
              </w:rPr>
              <w:t>($232,300)</w:t>
            </w:r>
          </w:p>
        </w:tc>
      </w:tr>
      <w:tr w14:paraId="1EDA9E9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FA91D4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5D50EA6"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9FD8AF"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489E5F"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F07275"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63EB71" w14:textId="77777777">
            <w:pPr>
              <w:pStyle w:val="LTableTextAbt"/>
              <w:ind w:right="-22" w:hanging="15"/>
              <w:jc w:val="right"/>
            </w:pPr>
            <w:r>
              <w:t xml:space="preserve">$69,69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4C07F9" w14:textId="77777777">
            <w:pPr>
              <w:pStyle w:val="LTableTextAbt"/>
              <w:ind w:right="-22" w:hanging="15"/>
              <w:jc w:val="right"/>
            </w:pPr>
            <w:r>
              <w:rPr>
                <w:color w:val="FF0000"/>
              </w:rPr>
              <w:t>($278,760)</w:t>
            </w:r>
          </w:p>
        </w:tc>
      </w:tr>
      <w:tr w14:paraId="4406EC8E"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402FD7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1C2ACAD"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6738A5" w14:textId="77777777">
            <w:pPr>
              <w:pStyle w:val="LTableTextAbt"/>
              <w:ind w:hanging="15"/>
              <w:jc w:val="right"/>
            </w:pPr>
            <w:r>
              <w:t xml:space="preserve">1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F4FCF0"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986BB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690DDD" w14:textId="77777777">
            <w:pPr>
              <w:pStyle w:val="LTableTextAbt"/>
              <w:ind w:right="-22" w:hanging="15"/>
              <w:jc w:val="right"/>
            </w:pPr>
            <w:r>
              <w:t xml:space="preserve">$15,9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45D4F0" w14:textId="77777777">
            <w:pPr>
              <w:pStyle w:val="LTableTextAbt"/>
              <w:ind w:right="-22" w:hanging="15"/>
              <w:jc w:val="right"/>
            </w:pPr>
            <w:r>
              <w:rPr>
                <w:color w:val="FF0000"/>
              </w:rPr>
              <w:t>($332,525)</w:t>
            </w:r>
          </w:p>
        </w:tc>
      </w:tr>
      <w:tr w14:paraId="47C1D28C"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8ADD69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00EDC0A"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1C3C67"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463447"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50612F"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AD164D" w14:textId="77777777">
            <w:pPr>
              <w:pStyle w:val="LTableTextAbt"/>
              <w:ind w:right="-22" w:hanging="15"/>
              <w:jc w:val="right"/>
            </w:pPr>
            <w:r>
              <w:t xml:space="preserve">$134,73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C3D53BA" w14:textId="77777777">
            <w:pPr>
              <w:pStyle w:val="LTableTextAbt"/>
              <w:ind w:right="-22" w:hanging="15"/>
              <w:jc w:val="right"/>
            </w:pPr>
            <w:r>
              <w:rPr>
                <w:color w:val="FF0000"/>
              </w:rPr>
              <w:t>($213,716)</w:t>
            </w:r>
          </w:p>
        </w:tc>
      </w:tr>
      <w:tr w14:paraId="44B06DDC"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71B725B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A2FBE8C"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ADB024"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4B2029"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1D788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A565EE" w14:textId="77777777">
            <w:pPr>
              <w:pStyle w:val="LTableTextAbt"/>
              <w:ind w:right="-22" w:hanging="15"/>
              <w:jc w:val="right"/>
            </w:pPr>
            <w:r>
              <w:t xml:space="preserve">$46,46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44063E" w14:textId="77777777">
            <w:pPr>
              <w:pStyle w:val="LTableTextAbt"/>
              <w:ind w:right="-22" w:hanging="15"/>
              <w:jc w:val="right"/>
            </w:pPr>
            <w:r>
              <w:rPr>
                <w:color w:val="FF0000"/>
              </w:rPr>
              <w:t>($301,990)</w:t>
            </w:r>
          </w:p>
        </w:tc>
      </w:tr>
      <w:tr w14:paraId="38EF78CB"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3F737BF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C68AEC4"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0579D4" w14:textId="77777777">
            <w:pPr>
              <w:pStyle w:val="LTableTextAbt"/>
              <w:ind w:hanging="15"/>
              <w:jc w:val="right"/>
            </w:pPr>
            <w:r>
              <w:t xml:space="preserve">4,8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1FB80B"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E46BC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071C03" w14:textId="77777777">
            <w:pPr>
              <w:pStyle w:val="LTableTextAbt"/>
              <w:ind w:right="-22" w:hanging="15"/>
              <w:jc w:val="right"/>
            </w:pPr>
            <w:r>
              <w:t xml:space="preserve">$1,44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CA88D1" w14:textId="77777777">
            <w:pPr>
              <w:pStyle w:val="LTableTextAbt"/>
              <w:ind w:right="-22" w:hanging="15"/>
              <w:jc w:val="right"/>
            </w:pPr>
            <w:r>
              <w:t xml:space="preserve">$1,091,550 </w:t>
            </w:r>
          </w:p>
        </w:tc>
      </w:tr>
      <w:tr w14:paraId="24CB279A"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55F9C66E" w14:textId="77777777">
            <w:pPr>
              <w:pStyle w:val="LTableTextAbt"/>
              <w:ind w:hanging="15"/>
            </w:pPr>
            <w:r>
              <w:t>Small/Safety Critical Cleaning</w:t>
            </w:r>
          </w:p>
          <w:p w:rsidR="003D7968" w:rsidRPr="002061BF" w:rsidP="00CB1C05" w14:paraId="6A3E5D2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587756E"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B0F0DF"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159B36"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F05EA7"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6C060F"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313BAD" w14:textId="77777777">
            <w:pPr>
              <w:pStyle w:val="LTableTextAbt"/>
              <w:ind w:right="-22" w:hanging="15"/>
              <w:jc w:val="right"/>
            </w:pPr>
            <w:r>
              <w:t xml:space="preserve">$7,290 </w:t>
            </w:r>
          </w:p>
        </w:tc>
      </w:tr>
      <w:tr w14:paraId="1D1B461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20BB0AE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29EE09E"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1BE1EA"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B6CA0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70C688"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7D2966"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A9E74C" w14:textId="77777777">
            <w:pPr>
              <w:pStyle w:val="LTableTextAbt"/>
              <w:ind w:right="-22" w:hanging="15"/>
              <w:jc w:val="right"/>
            </w:pPr>
            <w:r>
              <w:t xml:space="preserve">$7,290 </w:t>
            </w:r>
          </w:p>
        </w:tc>
      </w:tr>
      <w:tr w14:paraId="1E04215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A5DE25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EBFE2BE"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6A5808" w14:textId="77777777">
            <w:pPr>
              <w:pStyle w:val="LTableTextAbt"/>
              <w:ind w:hanging="15"/>
              <w:jc w:val="right"/>
            </w:pPr>
            <w:r>
              <w:t xml:space="preserve">3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C00FE9"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2F31C9"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95EB8C" w14:textId="77777777">
            <w:pPr>
              <w:pStyle w:val="LTableTextAbt"/>
              <w:ind w:right="-22" w:hanging="15"/>
              <w:jc w:val="right"/>
            </w:pPr>
            <w:r>
              <w:t xml:space="preserve">$9,7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7A39B1" w14:textId="77777777">
            <w:pPr>
              <w:pStyle w:val="LTableTextAbt"/>
              <w:ind w:right="-22" w:hanging="15"/>
              <w:jc w:val="right"/>
            </w:pPr>
            <w:r>
              <w:t xml:space="preserve">$4,860 </w:t>
            </w:r>
          </w:p>
        </w:tc>
      </w:tr>
      <w:tr w14:paraId="791CC12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1F8062A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B562652"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08D65A"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142E3D"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3E9115"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50B1EF"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3C71FD3" w14:textId="77777777">
            <w:pPr>
              <w:pStyle w:val="LTableTextAbt"/>
              <w:ind w:right="-22" w:hanging="15"/>
              <w:jc w:val="right"/>
            </w:pPr>
            <w:r>
              <w:rPr>
                <w:color w:val="FF0000"/>
              </w:rPr>
              <w:t>($3,240)</w:t>
            </w:r>
          </w:p>
        </w:tc>
      </w:tr>
      <w:tr w14:paraId="79DAB79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F2C189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9B938A5"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BEE437"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45D663"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3E8DF4"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FD87207" w14:textId="77777777">
            <w:pPr>
              <w:pStyle w:val="LTableTextAbt"/>
              <w:ind w:right="-22" w:hanging="15"/>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9B4CB5" w14:textId="77777777">
            <w:pPr>
              <w:pStyle w:val="LTableTextAbt"/>
              <w:ind w:right="-22" w:hanging="15"/>
              <w:jc w:val="right"/>
            </w:pPr>
            <w:r>
              <w:rPr>
                <w:color w:val="FF0000"/>
              </w:rPr>
              <w:t>($2,835)</w:t>
            </w:r>
          </w:p>
        </w:tc>
      </w:tr>
      <w:tr w14:paraId="4003E21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6C2BF4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82FE387"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386D63"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C94368"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2BE1D1"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8304A4" w14:textId="77777777">
            <w:pPr>
              <w:pStyle w:val="LTableTextAbt"/>
              <w:ind w:right="-22" w:hanging="15"/>
              <w:jc w:val="right"/>
            </w:pPr>
            <w:r>
              <w:t xml:space="preserve">$32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55C8C4" w14:textId="77777777">
            <w:pPr>
              <w:pStyle w:val="LTableTextAbt"/>
              <w:ind w:right="-22" w:hanging="15"/>
              <w:jc w:val="right"/>
            </w:pPr>
            <w:r>
              <w:rPr>
                <w:color w:val="FF0000"/>
              </w:rPr>
              <w:t>($4,536)</w:t>
            </w:r>
          </w:p>
        </w:tc>
      </w:tr>
      <w:tr w14:paraId="13F0D250"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700572D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C1427FB"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4E9BBA" w14:textId="77777777">
            <w:pPr>
              <w:pStyle w:val="LTableTextAbt"/>
              <w:ind w:hanging="15"/>
              <w:jc w:val="right"/>
            </w:pPr>
            <w:r>
              <w:t xml:space="preserve">4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B91CB6"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8F72C5"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32C4C4" w14:textId="77777777">
            <w:pPr>
              <w:pStyle w:val="LTableTextAbt"/>
              <w:ind w:right="-22" w:hanging="15"/>
              <w:jc w:val="right"/>
            </w:pPr>
            <w:r>
              <w:t xml:space="preserve">$6,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6B33479" w14:textId="77777777">
            <w:pPr>
              <w:pStyle w:val="LTableTextAbt"/>
              <w:ind w:right="-22" w:hanging="15"/>
              <w:jc w:val="right"/>
            </w:pPr>
            <w:r>
              <w:t xml:space="preserve">$2,020 </w:t>
            </w:r>
          </w:p>
        </w:tc>
      </w:tr>
      <w:tr w14:paraId="61B7C159"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18C10C7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10752E5"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040118"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AAD0C2"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17708E"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45B566" w14:textId="77777777">
            <w:pPr>
              <w:pStyle w:val="LTableTextAbt"/>
              <w:ind w:right="-22" w:hanging="15"/>
              <w:jc w:val="right"/>
            </w:pPr>
            <w:r>
              <w:t xml:space="preserve">$62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4D04A3" w14:textId="77777777">
            <w:pPr>
              <w:pStyle w:val="LTableTextAbt"/>
              <w:ind w:right="-22" w:hanging="15"/>
              <w:jc w:val="right"/>
            </w:pPr>
            <w:r>
              <w:rPr>
                <w:color w:val="FF0000"/>
              </w:rPr>
              <w:t>($4,234)</w:t>
            </w:r>
          </w:p>
        </w:tc>
      </w:tr>
      <w:tr w14:paraId="6BD44C2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61814EF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8BF5F8E"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C18DCD" w14:textId="77777777">
            <w:pPr>
              <w:pStyle w:val="LTableTextAbt"/>
              <w:ind w:hanging="15"/>
              <w:jc w:val="right"/>
            </w:pPr>
            <w:r>
              <w:t xml:space="preserve">1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69A254"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85347A"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3AFC7F" w14:textId="77777777">
            <w:pPr>
              <w:pStyle w:val="LTableTextAbt"/>
              <w:ind w:right="-22" w:hanging="15"/>
              <w:jc w:val="right"/>
            </w:pPr>
            <w:r>
              <w:t xml:space="preserve">$2,592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F5553F" w14:textId="77777777">
            <w:pPr>
              <w:pStyle w:val="LTableTextAbt"/>
              <w:ind w:right="-22" w:hanging="15"/>
              <w:jc w:val="right"/>
            </w:pPr>
            <w:r>
              <w:rPr>
                <w:color w:val="FF0000"/>
              </w:rPr>
              <w:t>($2,268)</w:t>
            </w:r>
          </w:p>
        </w:tc>
      </w:tr>
      <w:tr w14:paraId="064202FE"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4A7B06A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CBA35D0"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AF58E9"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F2AF4B"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3BC97A"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AD4979" w14:textId="77777777">
            <w:pPr>
              <w:pStyle w:val="LTableTextAbt"/>
              <w:ind w:right="-22" w:hanging="15"/>
              <w:jc w:val="right"/>
            </w:pPr>
            <w:r>
              <w:t xml:space="preserve">$3,24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E8A655" w14:textId="77777777">
            <w:pPr>
              <w:pStyle w:val="LTableTextAbt"/>
              <w:ind w:right="-22" w:hanging="15"/>
              <w:jc w:val="right"/>
            </w:pPr>
            <w:r>
              <w:rPr>
                <w:color w:val="FF0000"/>
              </w:rPr>
              <w:t>($1,620)</w:t>
            </w:r>
          </w:p>
        </w:tc>
      </w:tr>
      <w:tr w14:paraId="3725738E"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2D798445" w14:textId="77777777">
            <w:pPr>
              <w:pStyle w:val="LTableTextAbt"/>
              <w:ind w:hanging="15"/>
            </w:pPr>
            <w:r>
              <w:t>Medium/Safety Critical Cleaning</w:t>
            </w:r>
          </w:p>
          <w:p w:rsidR="003D7968" w:rsidRPr="002061BF" w:rsidP="00CB1C05" w14:paraId="29D4152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83D051D"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F9F1FD"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C5698C"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6F1C9E"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A99D81"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0C6257" w14:textId="77777777">
            <w:pPr>
              <w:pStyle w:val="LTableTextAbt"/>
              <w:ind w:right="-22" w:hanging="15"/>
              <w:jc w:val="right"/>
            </w:pPr>
            <w:r>
              <w:rPr>
                <w:color w:val="FF0000"/>
              </w:rPr>
              <w:t>($82,500)</w:t>
            </w:r>
          </w:p>
        </w:tc>
      </w:tr>
      <w:tr w14:paraId="19325BC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2CEE12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5A09BD0"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866410"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B98A0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F24FE5"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EFD3FE"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A47BE9" w14:textId="77777777">
            <w:pPr>
              <w:pStyle w:val="LTableTextAbt"/>
              <w:ind w:right="-22" w:hanging="15"/>
              <w:jc w:val="right"/>
            </w:pPr>
            <w:r>
              <w:t xml:space="preserve">$148,500 </w:t>
            </w:r>
          </w:p>
        </w:tc>
      </w:tr>
      <w:tr w14:paraId="6FA65D4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BF8D69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44D0FC8"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635CF3"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F1A255"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9ED585D"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163DE8D"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5D76E0" w14:textId="77777777">
            <w:pPr>
              <w:pStyle w:val="LTableTextAbt"/>
              <w:ind w:right="-22" w:hanging="15"/>
              <w:jc w:val="right"/>
            </w:pPr>
            <w:r>
              <w:t xml:space="preserve">$99,000 </w:t>
            </w:r>
          </w:p>
        </w:tc>
      </w:tr>
      <w:tr w14:paraId="5BE410D9"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C55FD9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9EF0AC8"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7D94F1"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C7A5CF"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30E23E"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646207" w14:textId="77777777">
            <w:pPr>
              <w:pStyle w:val="LTableTextAbt"/>
              <w:ind w:right="-22" w:hanging="15"/>
              <w:jc w:val="right"/>
            </w:pPr>
            <w:r>
              <w:t xml:space="preserve">$3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1189E6" w14:textId="77777777">
            <w:pPr>
              <w:pStyle w:val="LTableTextAbt"/>
              <w:ind w:right="-22" w:hanging="15"/>
              <w:jc w:val="right"/>
            </w:pPr>
            <w:r>
              <w:rPr>
                <w:color w:val="FF0000"/>
              </w:rPr>
              <w:t>($66,000)</w:t>
            </w:r>
          </w:p>
        </w:tc>
      </w:tr>
      <w:tr w14:paraId="24A4A4E9"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7673BE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E731744"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506492"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2EF8D9"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0D856E"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1C4BCAF" w14:textId="77777777">
            <w:pPr>
              <w:pStyle w:val="LTableTextAbt"/>
              <w:ind w:right="-22" w:hanging="15"/>
              <w:jc w:val="right"/>
            </w:pPr>
            <w:r>
              <w:t xml:space="preserve">$4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873261" w14:textId="77777777">
            <w:pPr>
              <w:pStyle w:val="LTableTextAbt"/>
              <w:ind w:right="-22" w:hanging="15"/>
              <w:jc w:val="right"/>
            </w:pPr>
            <w:r>
              <w:rPr>
                <w:color w:val="FF0000"/>
              </w:rPr>
              <w:t>($57,750)</w:t>
            </w:r>
          </w:p>
        </w:tc>
      </w:tr>
      <w:tr w14:paraId="7DFF7ADD"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5B5737D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C05171B"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5439E8"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3E3D9D"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CEA30C"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51FCAB" w14:textId="77777777">
            <w:pPr>
              <w:pStyle w:val="LTableTextAbt"/>
              <w:ind w:right="-22" w:hanging="15"/>
              <w:jc w:val="right"/>
            </w:pPr>
            <w:r>
              <w:t xml:space="preserve">$24,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5708F5" w14:textId="77777777">
            <w:pPr>
              <w:pStyle w:val="LTableTextAbt"/>
              <w:ind w:right="-22" w:hanging="15"/>
              <w:jc w:val="right"/>
            </w:pPr>
            <w:r>
              <w:rPr>
                <w:color w:val="FF0000"/>
              </w:rPr>
              <w:t>($74,250)</w:t>
            </w:r>
          </w:p>
        </w:tc>
      </w:tr>
      <w:tr w14:paraId="74F1513D"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4D1964A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2371197"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AAAD29"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C1FFE5"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82D3BA"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0150BF" w14:textId="77777777">
            <w:pPr>
              <w:pStyle w:val="LTableTextAbt"/>
              <w:ind w:right="-22" w:hanging="15"/>
              <w:jc w:val="right"/>
            </w:pPr>
            <w:r>
              <w:t xml:space="preserve">$8,75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83A8D9" w14:textId="77777777">
            <w:pPr>
              <w:pStyle w:val="LTableTextAbt"/>
              <w:ind w:right="-22" w:hanging="15"/>
              <w:jc w:val="right"/>
            </w:pPr>
            <w:r>
              <w:rPr>
                <w:color w:val="FF0000"/>
              </w:rPr>
              <w:t>($90,241)</w:t>
            </w:r>
          </w:p>
        </w:tc>
      </w:tr>
      <w:tr w14:paraId="76839C49"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68C68B2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3D4D931"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9D02F8"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87B997"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E792FE"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FF22DF" w14:textId="77777777">
            <w:pPr>
              <w:pStyle w:val="LTableTextAbt"/>
              <w:ind w:right="-22" w:hanging="15"/>
              <w:jc w:val="right"/>
            </w:pPr>
            <w:r>
              <w:t xml:space="preserve">$47,8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E97D94" w14:textId="77777777">
            <w:pPr>
              <w:pStyle w:val="LTableTextAbt"/>
              <w:ind w:right="-22" w:hanging="15"/>
              <w:jc w:val="right"/>
            </w:pPr>
            <w:r>
              <w:rPr>
                <w:color w:val="FF0000"/>
              </w:rPr>
              <w:t>($51,150)</w:t>
            </w:r>
          </w:p>
        </w:tc>
      </w:tr>
      <w:tr w14:paraId="5560ABFC"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D7968" w:rsidRPr="002061BF" w:rsidP="00CB1C05" w14:paraId="320F90B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A304BA6"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D2E07E"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FB1CAA"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8765E5"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5CEE9C"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3AD094" w14:textId="77777777">
            <w:pPr>
              <w:pStyle w:val="LTableTextAbt"/>
              <w:ind w:right="-22" w:hanging="15"/>
              <w:jc w:val="right"/>
            </w:pPr>
            <w:r>
              <w:rPr>
                <w:color w:val="FF0000"/>
              </w:rPr>
              <w:t>($82,500)</w:t>
            </w:r>
          </w:p>
        </w:tc>
      </w:tr>
      <w:tr w14:paraId="5EC91805"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78B2C3E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D1166B3" w14:textId="77777777">
            <w:pPr>
              <w:pStyle w:val="LTableTextAbt"/>
              <w:ind w:hanging="15"/>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9DEAD3" w14:textId="77777777">
            <w:pPr>
              <w:pStyle w:val="LTableTextAbt"/>
              <w:ind w:hanging="15"/>
              <w:jc w:val="right"/>
            </w:pPr>
            <w:r>
              <w:t xml:space="preserve">37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4655A1"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4FC514"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483D99" w14:textId="77777777">
            <w:pPr>
              <w:pStyle w:val="LTableTextAbt"/>
              <w:ind w:right="-22" w:hanging="15"/>
              <w:jc w:val="right"/>
            </w:pPr>
            <w:r>
              <w:t xml:space="preserve">$112,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6FEC4E" w14:textId="77777777">
            <w:pPr>
              <w:pStyle w:val="LTableTextAbt"/>
              <w:ind w:right="-22" w:hanging="15"/>
              <w:jc w:val="right"/>
            </w:pPr>
            <w:r>
              <w:t xml:space="preserve">$13,500 </w:t>
            </w:r>
          </w:p>
        </w:tc>
      </w:tr>
      <w:tr w14:paraId="607C232A"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1F0E0E" w:rsidRPr="002061BF" w:rsidP="00CB1C05" w14:paraId="63AB4DAF" w14:textId="77777777">
            <w:pPr>
              <w:pStyle w:val="LTableTextAbt"/>
              <w:ind w:hanging="15"/>
            </w:pPr>
            <w:r>
              <w:t>Large/Safety Critical Cleaning</w:t>
            </w:r>
          </w:p>
          <w:p w:rsidR="001F0E0E" w:rsidRPr="002061BF" w:rsidP="00CB1C05" w14:paraId="3DD0128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7264C592"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EFC7923"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6BFFA5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DF4F35E"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929235B"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A3E3B78" w14:textId="77777777">
            <w:pPr>
              <w:pStyle w:val="LTableTextAbt"/>
              <w:ind w:right="-22" w:hanging="15"/>
              <w:jc w:val="right"/>
            </w:pPr>
            <w:r>
              <w:t xml:space="preserve">$348,450 </w:t>
            </w:r>
          </w:p>
        </w:tc>
      </w:tr>
      <w:tr w14:paraId="7067E7F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155DE16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4D9D9392"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1332FBE"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3BB4E7D"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3BEC94F"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93DA282"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C9021A7" w14:textId="77777777">
            <w:pPr>
              <w:pStyle w:val="LTableTextAbt"/>
              <w:ind w:right="-22" w:hanging="15"/>
              <w:jc w:val="right"/>
            </w:pPr>
            <w:r>
              <w:t xml:space="preserve">$348,450 </w:t>
            </w:r>
          </w:p>
        </w:tc>
      </w:tr>
      <w:tr w14:paraId="1B66DBF5"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5D3C03D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626D3A95"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36D454A"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207F595"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6653CD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4DB79D7" w14:textId="77777777">
            <w:pPr>
              <w:pStyle w:val="LTableTextAbt"/>
              <w:ind w:right="-22" w:hanging="15"/>
              <w:jc w:val="right"/>
            </w:pPr>
            <w:r>
              <w:t xml:space="preserve">$92,9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2DE0B5F" w14:textId="77777777">
            <w:pPr>
              <w:pStyle w:val="LTableTextAbt"/>
              <w:ind w:right="-22" w:hanging="15"/>
              <w:jc w:val="right"/>
            </w:pPr>
            <w:r>
              <w:rPr>
                <w:color w:val="FF0000"/>
              </w:rPr>
              <w:t>($255,530)</w:t>
            </w:r>
          </w:p>
        </w:tc>
      </w:tr>
      <w:tr w14:paraId="2A17F84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5411126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2DFD014B"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E277356"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A8082F5"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F2CCD3E"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4CA8E01" w14:textId="77777777">
            <w:pPr>
              <w:pStyle w:val="LTableTextAbt"/>
              <w:ind w:right="-22" w:hanging="15"/>
              <w:jc w:val="right"/>
            </w:pPr>
            <w:r>
              <w:t xml:space="preserve">$116,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9B684F8" w14:textId="77777777">
            <w:pPr>
              <w:pStyle w:val="LTableTextAbt"/>
              <w:ind w:right="-22" w:hanging="15"/>
              <w:jc w:val="right"/>
            </w:pPr>
            <w:r>
              <w:rPr>
                <w:color w:val="FF0000"/>
              </w:rPr>
              <w:t>($232,300)</w:t>
            </w:r>
          </w:p>
        </w:tc>
      </w:tr>
      <w:tr w14:paraId="6D3A6AF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749DBCD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6262BBFA"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0D25C70"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130D668"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99E239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2C7DB43" w14:textId="77777777">
            <w:pPr>
              <w:pStyle w:val="LTableTextAbt"/>
              <w:ind w:right="-22" w:hanging="15"/>
              <w:jc w:val="right"/>
            </w:pPr>
            <w:r>
              <w:t xml:space="preserve">$69,69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8339079" w14:textId="77777777">
            <w:pPr>
              <w:pStyle w:val="LTableTextAbt"/>
              <w:ind w:right="-22" w:hanging="15"/>
              <w:jc w:val="right"/>
            </w:pPr>
            <w:r>
              <w:rPr>
                <w:color w:val="FF0000"/>
              </w:rPr>
              <w:t>($278,760)</w:t>
            </w:r>
          </w:p>
        </w:tc>
      </w:tr>
      <w:tr w14:paraId="715B157D"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75266D0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5E329E81"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6F7B4C5" w14:textId="77777777">
            <w:pPr>
              <w:pStyle w:val="LTableTextAbt"/>
              <w:ind w:hanging="15"/>
              <w:jc w:val="right"/>
            </w:pPr>
            <w:r>
              <w:t xml:space="preserve">1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7DED7B5"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B063B68"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921D9F9" w14:textId="77777777">
            <w:pPr>
              <w:pStyle w:val="LTableTextAbt"/>
              <w:ind w:right="-22" w:hanging="15"/>
              <w:jc w:val="right"/>
            </w:pPr>
            <w:r>
              <w:t xml:space="preserve">$15,9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2B41374" w14:textId="77777777">
            <w:pPr>
              <w:pStyle w:val="LTableTextAbt"/>
              <w:ind w:right="-22" w:hanging="15"/>
              <w:jc w:val="right"/>
            </w:pPr>
            <w:r>
              <w:rPr>
                <w:color w:val="FF0000"/>
              </w:rPr>
              <w:t>($332,525)</w:t>
            </w:r>
          </w:p>
        </w:tc>
      </w:tr>
      <w:tr w14:paraId="00FA7922"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4E54602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15F8DEC8"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7875DC0"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F243FFA"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CB7409F"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D36F5B1" w14:textId="77777777">
            <w:pPr>
              <w:pStyle w:val="LTableTextAbt"/>
              <w:ind w:right="-22" w:hanging="15"/>
              <w:jc w:val="right"/>
            </w:pPr>
            <w:r>
              <w:t xml:space="preserve">$134,73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07C70A6" w14:textId="77777777">
            <w:pPr>
              <w:pStyle w:val="LTableTextAbt"/>
              <w:ind w:right="-22" w:hanging="15"/>
              <w:jc w:val="right"/>
            </w:pPr>
            <w:r>
              <w:rPr>
                <w:color w:val="FF0000"/>
              </w:rPr>
              <w:t>($213,716)</w:t>
            </w:r>
          </w:p>
        </w:tc>
      </w:tr>
      <w:tr w14:paraId="6A7E8B7F"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2405C54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0C6CEF10"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A1BEA61"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BFB57DB"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46628CD"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E381BD0" w14:textId="77777777">
            <w:pPr>
              <w:pStyle w:val="LTableTextAbt"/>
              <w:ind w:right="-22" w:hanging="15"/>
              <w:jc w:val="right"/>
            </w:pPr>
            <w:r>
              <w:t xml:space="preserve">$46,46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98FBE27" w14:textId="77777777">
            <w:pPr>
              <w:pStyle w:val="LTableTextAbt"/>
              <w:ind w:right="-22" w:hanging="15"/>
              <w:jc w:val="right"/>
            </w:pPr>
            <w:r>
              <w:rPr>
                <w:color w:val="FF0000"/>
              </w:rPr>
              <w:t>($301,990)</w:t>
            </w:r>
          </w:p>
        </w:tc>
      </w:tr>
      <w:tr w14:paraId="0F64A883"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1F0E0E" w:rsidRPr="002061BF" w:rsidP="00CB1C05" w14:paraId="13BA833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7548CD63" w14:textId="77777777">
            <w:pPr>
              <w:pStyle w:val="LTableTextAbt"/>
              <w:ind w:hanging="15"/>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4FC4B33" w14:textId="77777777">
            <w:pPr>
              <w:pStyle w:val="LTableTextAbt"/>
              <w:ind w:hanging="15"/>
              <w:jc w:val="right"/>
            </w:pPr>
            <w:r>
              <w:t xml:space="preserve">4,8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DDD9D4C"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9E8482D"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F259879" w14:textId="77777777">
            <w:pPr>
              <w:pStyle w:val="LTableTextAbt"/>
              <w:ind w:right="-22" w:hanging="15"/>
              <w:jc w:val="right"/>
            </w:pPr>
            <w:r>
              <w:t xml:space="preserve">$1,44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05747A7" w14:textId="77777777">
            <w:pPr>
              <w:pStyle w:val="LTableTextAbt"/>
              <w:ind w:right="-22" w:hanging="15"/>
              <w:jc w:val="right"/>
            </w:pPr>
            <w:r>
              <w:t xml:space="preserve">$1,091,550 </w:t>
            </w:r>
          </w:p>
        </w:tc>
      </w:tr>
      <w:tr w14:paraId="4FD95023"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1F0E0E" w:rsidRPr="002061BF" w:rsidP="00CB1C05" w14:paraId="23A17113" w14:textId="77777777">
            <w:pPr>
              <w:pStyle w:val="LTableTextAbt"/>
              <w:ind w:hanging="15"/>
            </w:pPr>
            <w:r>
              <w:t>Small/Start-Up/R&amp;D Critical Cleaning</w:t>
            </w:r>
          </w:p>
          <w:p w:rsidR="001F0E0E" w:rsidRPr="002061BF" w:rsidP="00CB1C05" w14:paraId="037BA45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395B9D07"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AA3FB13"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FE3C019"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F4D61C3"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6AC5826"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CBE6945" w14:textId="77777777">
            <w:pPr>
              <w:pStyle w:val="LTableTextAbt"/>
              <w:ind w:right="-22" w:hanging="15"/>
              <w:jc w:val="right"/>
            </w:pPr>
            <w:r>
              <w:t xml:space="preserve">$7,290 </w:t>
            </w:r>
          </w:p>
        </w:tc>
      </w:tr>
      <w:tr w14:paraId="2E8D4445"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5EE420E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70CF6E72"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0CD0984"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4F301C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9979CDC"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86989E5"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3DC1E91" w14:textId="77777777">
            <w:pPr>
              <w:pStyle w:val="LTableTextAbt"/>
              <w:ind w:right="-22" w:hanging="15"/>
              <w:jc w:val="right"/>
            </w:pPr>
            <w:r>
              <w:t xml:space="preserve">$7,290 </w:t>
            </w:r>
          </w:p>
        </w:tc>
      </w:tr>
      <w:tr w14:paraId="1095661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7C80C94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73B5B9AC"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DA0ED74" w14:textId="77777777">
            <w:pPr>
              <w:pStyle w:val="LTableTextAbt"/>
              <w:ind w:hanging="15"/>
              <w:jc w:val="right"/>
            </w:pPr>
            <w:r>
              <w:t xml:space="preserve">3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1C23942"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31B62B5"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CA68967" w14:textId="77777777">
            <w:pPr>
              <w:pStyle w:val="LTableTextAbt"/>
              <w:ind w:right="-22" w:hanging="15"/>
              <w:jc w:val="right"/>
            </w:pPr>
            <w:r>
              <w:t xml:space="preserve">$9,7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BF2117A" w14:textId="77777777">
            <w:pPr>
              <w:pStyle w:val="LTableTextAbt"/>
              <w:ind w:right="-22" w:hanging="15"/>
              <w:jc w:val="right"/>
            </w:pPr>
            <w:r>
              <w:t xml:space="preserve">$4,860 </w:t>
            </w:r>
          </w:p>
        </w:tc>
      </w:tr>
      <w:tr w14:paraId="2B5DEA29"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4E7A421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43456B7B"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9391756"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E412D48"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5732AB4"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E3A057F"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2F1A544" w14:textId="77777777">
            <w:pPr>
              <w:pStyle w:val="LTableTextAbt"/>
              <w:ind w:right="-22" w:hanging="15"/>
              <w:jc w:val="right"/>
            </w:pPr>
            <w:r>
              <w:rPr>
                <w:color w:val="FF0000"/>
              </w:rPr>
              <w:t>($3,240)</w:t>
            </w:r>
          </w:p>
        </w:tc>
      </w:tr>
      <w:tr w14:paraId="37D24DF3"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4CECF32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3939B561"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5F00E45"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5606A93"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EE54678"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CCD44DC" w14:textId="77777777">
            <w:pPr>
              <w:pStyle w:val="LTableTextAbt"/>
              <w:ind w:right="-22" w:hanging="15"/>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9D7688A" w14:textId="77777777">
            <w:pPr>
              <w:pStyle w:val="LTableTextAbt"/>
              <w:ind w:right="-22" w:hanging="15"/>
              <w:jc w:val="right"/>
            </w:pPr>
            <w:r>
              <w:rPr>
                <w:color w:val="FF0000"/>
              </w:rPr>
              <w:t>($2,835)</w:t>
            </w:r>
          </w:p>
        </w:tc>
      </w:tr>
      <w:tr w14:paraId="4DD73551"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1A0538A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555A0154"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8F1DDFC"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1DE1104"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F3FCC0C"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D83E377" w14:textId="77777777">
            <w:pPr>
              <w:pStyle w:val="LTableTextAbt"/>
              <w:ind w:right="-22" w:hanging="15"/>
              <w:jc w:val="right"/>
            </w:pPr>
            <w:r>
              <w:t xml:space="preserve">$32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7BA36DA" w14:textId="77777777">
            <w:pPr>
              <w:pStyle w:val="LTableTextAbt"/>
              <w:ind w:right="-22" w:hanging="15"/>
              <w:jc w:val="right"/>
            </w:pPr>
            <w:r>
              <w:rPr>
                <w:color w:val="FF0000"/>
              </w:rPr>
              <w:t>($4,536)</w:t>
            </w:r>
          </w:p>
        </w:tc>
      </w:tr>
      <w:tr w14:paraId="65936BC1"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5425426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3470A143"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FE76440" w14:textId="77777777">
            <w:pPr>
              <w:pStyle w:val="LTableTextAbt"/>
              <w:ind w:hanging="15"/>
              <w:jc w:val="right"/>
            </w:pPr>
            <w:r>
              <w:t xml:space="preserve">4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AFDCE14"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5D7C583"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1C0E9D0" w14:textId="77777777">
            <w:pPr>
              <w:pStyle w:val="LTableTextAbt"/>
              <w:ind w:right="-22" w:hanging="15"/>
              <w:jc w:val="right"/>
            </w:pPr>
            <w:r>
              <w:t xml:space="preserve">$6,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0D6A562" w14:textId="77777777">
            <w:pPr>
              <w:pStyle w:val="LTableTextAbt"/>
              <w:ind w:right="-22" w:hanging="15"/>
              <w:jc w:val="right"/>
            </w:pPr>
            <w:r>
              <w:t xml:space="preserve">$2,020 </w:t>
            </w:r>
          </w:p>
        </w:tc>
      </w:tr>
      <w:tr w14:paraId="34D000E6"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RPr="002061BF" w:rsidP="00CB1C05" w14:paraId="6399AC1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196B0A07"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A6C8011"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F79D7A0"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05211F5"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787AF28" w14:textId="77777777">
            <w:pPr>
              <w:pStyle w:val="LTableTextAbt"/>
              <w:ind w:right="-22" w:hanging="15"/>
              <w:jc w:val="right"/>
            </w:pPr>
            <w:r>
              <w:t xml:space="preserve">$62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B57727E" w14:textId="77777777">
            <w:pPr>
              <w:pStyle w:val="LTableTextAbt"/>
              <w:ind w:right="-22" w:hanging="15"/>
              <w:jc w:val="right"/>
            </w:pPr>
            <w:r>
              <w:rPr>
                <w:color w:val="FF0000"/>
              </w:rPr>
              <w:t>($4,234)</w:t>
            </w:r>
          </w:p>
        </w:tc>
      </w:tr>
      <w:tr w14:paraId="3976EB19"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1F0E0E" w:rsidRPr="002061BF" w:rsidP="00CB1C05" w14:paraId="2ABF491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07634FB9"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7F61C51" w14:textId="77777777">
            <w:pPr>
              <w:pStyle w:val="LTableTextAbt"/>
              <w:ind w:hanging="15"/>
              <w:jc w:val="right"/>
            </w:pPr>
            <w:r>
              <w:t xml:space="preserve">1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7A8F412"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7A80331"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38F78E6" w14:textId="77777777">
            <w:pPr>
              <w:pStyle w:val="LTableTextAbt"/>
              <w:ind w:right="-22" w:hanging="15"/>
              <w:jc w:val="right"/>
            </w:pPr>
            <w:r>
              <w:t xml:space="preserve">$2,592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21DBA0A" w14:textId="77777777">
            <w:pPr>
              <w:pStyle w:val="LTableTextAbt"/>
              <w:ind w:right="-22" w:hanging="15"/>
              <w:jc w:val="right"/>
            </w:pPr>
            <w:r>
              <w:rPr>
                <w:color w:val="FF0000"/>
              </w:rPr>
              <w:t>($2,268)</w:t>
            </w:r>
          </w:p>
        </w:tc>
      </w:tr>
      <w:tr w14:paraId="4FA72861" w14:textId="77777777" w:rsidTr="00E850C2">
        <w:tblPrEx>
          <w:tblW w:w="12060" w:type="dxa"/>
          <w:tblInd w:w="-5"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1F0E0E" w:rsidRPr="002061BF" w:rsidP="00CB1C05" w14:paraId="2225F347" w14:textId="77777777">
            <w:pPr>
              <w:pStyle w:val="LTableTextAbt"/>
              <w:ind w:hanging="15"/>
            </w:pPr>
            <w:r>
              <w:t>Medium/Start-Up/R&amp;D Critical Cleaning</w:t>
            </w:r>
          </w:p>
          <w:p w:rsidR="001F0E0E" w:rsidRPr="002061BF" w:rsidP="00CB1C05" w14:paraId="24F2B26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2061BF" w:rsidP="00CB1C05" w14:paraId="0DB3CBF4" w14:textId="77777777">
            <w:pPr>
              <w:pStyle w:val="LTableTextAbt"/>
              <w:ind w:hanging="15"/>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5A406A3"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09F817E"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237964A"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98D74B7"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2C37688" w14:textId="77777777">
            <w:pPr>
              <w:pStyle w:val="LTableTextAbt"/>
              <w:ind w:right="-22" w:hanging="15"/>
              <w:jc w:val="right"/>
            </w:pPr>
            <w:r>
              <w:t xml:space="preserve">$14,880 </w:t>
            </w:r>
          </w:p>
        </w:tc>
      </w:tr>
      <w:tr w14:paraId="6FB2CD34"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P="00CB1C05" w14:paraId="5AC4FD8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23E501F" w14:textId="77777777">
            <w:pPr>
              <w:pStyle w:val="LTableTextAbt"/>
              <w:ind w:hanging="15"/>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B94A4AE"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07E84D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0BC3ACD"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0289181"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F62E332" w14:textId="77777777">
            <w:pPr>
              <w:pStyle w:val="LTableTextAbt"/>
              <w:ind w:right="-22" w:hanging="15"/>
              <w:jc w:val="right"/>
            </w:pPr>
            <w:r>
              <w:t xml:space="preserve">$245,880 </w:t>
            </w:r>
          </w:p>
        </w:tc>
      </w:tr>
      <w:tr w14:paraId="4FF4C137"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P="00CB1C05" w14:paraId="39772E2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C31E46F" w14:textId="77777777">
            <w:pPr>
              <w:pStyle w:val="LTableTextAbt"/>
              <w:ind w:hanging="15"/>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115497F"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8B1587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69AAF95"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74EBA60" w14:textId="77777777">
            <w:pPr>
              <w:pStyle w:val="LTableTextAbt"/>
              <w:ind w:right="-22" w:hanging="15"/>
              <w:jc w:val="right"/>
            </w:pPr>
            <w:r>
              <w:t xml:space="preserve">$3,24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250C725" w14:textId="77777777">
            <w:pPr>
              <w:pStyle w:val="LTableTextAbt"/>
              <w:ind w:right="-22" w:hanging="15"/>
              <w:jc w:val="right"/>
            </w:pPr>
            <w:r>
              <w:t xml:space="preserve">$1,620 </w:t>
            </w:r>
          </w:p>
        </w:tc>
      </w:tr>
      <w:tr w14:paraId="771B82FE"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P="00CB1C05" w14:paraId="7BA52E9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AF998B3"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463BAE9"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10632BF"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5D58269"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AF8B262" w14:textId="77777777">
            <w:pPr>
              <w:pStyle w:val="LTableTextAbt"/>
              <w:ind w:right="-22" w:hanging="15"/>
              <w:jc w:val="right"/>
            </w:pPr>
            <w:r>
              <w:t xml:space="preserve">$3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1E05B4D" w14:textId="77777777">
            <w:pPr>
              <w:pStyle w:val="LTableTextAbt"/>
              <w:ind w:right="-22" w:hanging="15"/>
              <w:jc w:val="right"/>
            </w:pPr>
            <w:r>
              <w:t xml:space="preserve">$31,380 </w:t>
            </w:r>
          </w:p>
        </w:tc>
      </w:tr>
      <w:tr w14:paraId="666F20D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P="00CB1C05" w14:paraId="757D4B4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2BE9AB8" w14:textId="77777777">
            <w:pPr>
              <w:pStyle w:val="LTableTextAbt"/>
              <w:ind w:hanging="15"/>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5426547"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F3425DE"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E9D7DA8"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AEA5EDC" w14:textId="77777777">
            <w:pPr>
              <w:pStyle w:val="LTableTextAbt"/>
              <w:ind w:right="-22" w:hanging="15"/>
              <w:jc w:val="right"/>
            </w:pPr>
            <w:r>
              <w:t xml:space="preserve">$4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C460D0B" w14:textId="77777777">
            <w:pPr>
              <w:pStyle w:val="LTableTextAbt"/>
              <w:ind w:right="-22" w:hanging="15"/>
              <w:jc w:val="right"/>
            </w:pPr>
            <w:r>
              <w:t xml:space="preserve">$39,630 </w:t>
            </w:r>
          </w:p>
        </w:tc>
      </w:tr>
      <w:tr w14:paraId="6D8523E8"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P="00CB1C05" w14:paraId="504C64C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DC3CDE3"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BBE46E4"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DB29954"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7B11922"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01E2397" w14:textId="77777777">
            <w:pPr>
              <w:pStyle w:val="LTableTextAbt"/>
              <w:ind w:right="-22" w:hanging="15"/>
              <w:jc w:val="right"/>
            </w:pPr>
            <w:r>
              <w:t xml:space="preserve">$24,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F482375" w14:textId="77777777">
            <w:pPr>
              <w:pStyle w:val="LTableTextAbt"/>
              <w:ind w:right="-22" w:hanging="15"/>
              <w:jc w:val="right"/>
            </w:pPr>
            <w:r>
              <w:t xml:space="preserve">$23,130 </w:t>
            </w:r>
          </w:p>
        </w:tc>
      </w:tr>
      <w:tr w14:paraId="073DD51B"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P="00CB1C05" w14:paraId="27BF646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47BBDA0"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A2686C8"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30D709C"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5A5F539"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ABD82C4" w14:textId="77777777">
            <w:pPr>
              <w:pStyle w:val="LTableTextAbt"/>
              <w:ind w:right="-22" w:hanging="15"/>
              <w:jc w:val="right"/>
            </w:pPr>
            <w:r>
              <w:t xml:space="preserve">$8,75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34E8B2B" w14:textId="77777777">
            <w:pPr>
              <w:pStyle w:val="LTableTextAbt"/>
              <w:ind w:right="-22" w:hanging="15"/>
              <w:jc w:val="right"/>
            </w:pPr>
            <w:r>
              <w:t xml:space="preserve">$7,139 </w:t>
            </w:r>
          </w:p>
        </w:tc>
      </w:tr>
      <w:tr w14:paraId="52947021" w14:textId="77777777" w:rsidTr="00E850C2">
        <w:tblPrEx>
          <w:tblW w:w="12060" w:type="dxa"/>
          <w:tblInd w:w="-5"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1F0E0E" w:rsidP="00CB1C05" w14:paraId="6A25102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AEA5DFF"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C24DCB2"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D33896F"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2D2C290A"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22F2393" w14:textId="77777777">
            <w:pPr>
              <w:pStyle w:val="LTableTextAbt"/>
              <w:ind w:right="-22" w:hanging="15"/>
              <w:jc w:val="right"/>
            </w:pPr>
            <w:r>
              <w:t xml:space="preserve">$47,8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3574880F" w14:textId="77777777">
            <w:pPr>
              <w:pStyle w:val="LTableTextAbt"/>
              <w:ind w:right="-22" w:hanging="15"/>
              <w:jc w:val="right"/>
            </w:pPr>
            <w:r>
              <w:t xml:space="preserve">$46,230 </w:t>
            </w:r>
          </w:p>
        </w:tc>
      </w:tr>
      <w:tr w14:paraId="4826F456" w14:textId="77777777" w:rsidTr="00E850C2">
        <w:tblPrEx>
          <w:tblW w:w="12060" w:type="dxa"/>
          <w:tblInd w:w="-5"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1F0E0E" w:rsidP="00CB1C05" w14:paraId="239E832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31AF904"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0CCFD39E"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BF5FA9D"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69C24F0"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F41E519"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DFEEF16" w14:textId="77777777">
            <w:pPr>
              <w:pStyle w:val="LTableTextAbt"/>
              <w:ind w:right="-22" w:hanging="15"/>
              <w:jc w:val="right"/>
            </w:pPr>
            <w:r>
              <w:t xml:space="preserve">$14,880 </w:t>
            </w:r>
          </w:p>
        </w:tc>
      </w:tr>
    </w:tbl>
    <w:p w:rsidR="00806767" w:rsidP="00CB1C05" w14:paraId="19785CD0" w14:textId="77777777">
      <w:pPr>
        <w:pStyle w:val="BodyText"/>
      </w:pPr>
    </w:p>
    <w:p w:rsidR="00806767" w:rsidP="00CB1C05" w14:paraId="398D5BAC" w14:textId="77777777">
      <w:pPr>
        <w:pStyle w:val="BodyText"/>
        <w:sectPr w:rsidSect="00CB1C05">
          <w:type w:val="nextColumn"/>
          <w:pgSz w:w="15840" w:h="12240" w:orient="landscape"/>
          <w:pgMar w:top="1440" w:right="1440" w:bottom="1440" w:left="1440" w:header="720" w:footer="720" w:gutter="0"/>
          <w:lnNumType w:countBy="1" w:restart="continuous"/>
          <w:pgNumType w:chapStyle="1"/>
          <w:cols w:space="720"/>
          <w:docGrid w:linePitch="360"/>
        </w:sectPr>
      </w:pPr>
    </w:p>
    <w:p w:rsidR="00806767" w:rsidP="00CB1C05" w14:paraId="7F02B397" w14:textId="77777777">
      <w:pPr>
        <w:pStyle w:val="Heading3"/>
      </w:pPr>
      <w:bookmarkStart w:id="1049" w:name="_Ref135378952"/>
      <w:r>
        <w:t xml:space="preserve">Waste </w:t>
      </w:r>
      <w:r w:rsidRPr="002B5535">
        <w:t>Disposal</w:t>
      </w:r>
      <w:r>
        <w:t xml:space="preserve"> Costs</w:t>
      </w:r>
      <w:bookmarkEnd w:id="1049"/>
    </w:p>
    <w:p w:rsidR="00806767" w:rsidRPr="002B5E4E" w:rsidP="00CB1C05" w14:paraId="25B0AD74" w14:textId="77777777">
      <w:pPr>
        <w:pStyle w:val="BodyText"/>
      </w:pPr>
      <w:r w:rsidRPr="002B5E4E">
        <w:t xml:space="preserve">Disposal costs were estimated based on </w:t>
      </w:r>
      <w:r w:rsidRPr="00E850C2" w:rsidR="00A85511">
        <w:t xml:space="preserve">PCE </w:t>
      </w:r>
      <w:r w:rsidRPr="002B5E4E">
        <w:t xml:space="preserve">disposal costs and adjusted based on cleaning agent and method. For example, there is an estimated 20 percent upcharge for fluorinated solvents compared to </w:t>
      </w:r>
      <w:r w:rsidRPr="00E850C2" w:rsidR="00282686">
        <w:t>PCE</w:t>
      </w:r>
      <w:r w:rsidRPr="002B5E4E">
        <w:t xml:space="preserve">. Additionally, if the cleaning agent is combustible than it would be 80 percent of the </w:t>
      </w:r>
      <w:r w:rsidRPr="00E850C2" w:rsidR="004E51A9">
        <w:t>PCE</w:t>
      </w:r>
      <w:r w:rsidRPr="002B5E4E">
        <w:t xml:space="preserve"> cost.</w:t>
      </w:r>
    </w:p>
    <w:p w:rsidR="00806767" w:rsidRPr="002B5E4E" w:rsidP="00CB1C05" w14:paraId="05FB0FE3" w14:textId="77777777">
      <w:pPr>
        <w:pStyle w:val="BodyText"/>
      </w:pPr>
      <w:r>
        <w:rPr>
          <w:highlight w:val="yellow"/>
        </w:rPr>
        <w:fldChar w:fldCharType="begin" w:fldLock="1"/>
      </w:r>
      <w:r>
        <w:rPr>
          <w:highlight w:val="yellow"/>
        </w:rPr>
        <w:instrText xml:space="preserve"> REF _Ref155788427 \h </w:instrText>
      </w:r>
      <w:r>
        <w:rPr>
          <w:highlight w:val="yellow"/>
        </w:rPr>
        <w:fldChar w:fldCharType="separate"/>
      </w:r>
      <w:r w:rsidRPr="005C74DF" w:rsidR="0092222B">
        <w:t xml:space="preserve">Table </w:t>
      </w:r>
      <w:r w:rsidR="0092222B">
        <w:rPr>
          <w:noProof/>
        </w:rPr>
        <w:t>7</w:t>
      </w:r>
      <w:r w:rsidR="0092222B">
        <w:noBreakHyphen/>
      </w:r>
      <w:r w:rsidR="0092222B">
        <w:rPr>
          <w:noProof/>
        </w:rPr>
        <w:t>27</w:t>
      </w:r>
      <w:r>
        <w:rPr>
          <w:highlight w:val="yellow"/>
        </w:rPr>
        <w:fldChar w:fldCharType="end"/>
      </w:r>
      <w:r w:rsidR="00455D0A">
        <w:t xml:space="preserve"> </w:t>
      </w:r>
      <w:r w:rsidRPr="002B5E4E">
        <w:t xml:space="preserve">presents the baseline waste disposal costs for </w:t>
      </w:r>
      <w:r w:rsidRPr="00E850C2" w:rsidR="00284F70">
        <w:t>PCE</w:t>
      </w:r>
      <w:r w:rsidRPr="002B5E4E">
        <w:t xml:space="preserve"> vapor degreasing.</w:t>
      </w:r>
    </w:p>
    <w:p w:rsidR="00806767" w:rsidRPr="002B5E4E" w:rsidP="00CB1C05" w14:paraId="0B9D3BA7" w14:textId="77777777">
      <w:pPr>
        <w:pStyle w:val="BodyText"/>
      </w:pPr>
      <w:r>
        <w:rPr>
          <w:highlight w:val="yellow"/>
        </w:rPr>
        <w:fldChar w:fldCharType="begin" w:fldLock="1"/>
      </w:r>
      <w:r>
        <w:rPr>
          <w:highlight w:val="yellow"/>
        </w:rPr>
        <w:instrText xml:space="preserve"> REF _Ref155788578 \h </w:instrText>
      </w:r>
      <w:r>
        <w:rPr>
          <w:highlight w:val="yellow"/>
        </w:rPr>
        <w:fldChar w:fldCharType="separate"/>
      </w:r>
      <w:r w:rsidRPr="005C74DF" w:rsidR="0092222B">
        <w:t xml:space="preserve">Table </w:t>
      </w:r>
      <w:r w:rsidR="0092222B">
        <w:rPr>
          <w:noProof/>
        </w:rPr>
        <w:t>7</w:t>
      </w:r>
      <w:r w:rsidR="0092222B">
        <w:noBreakHyphen/>
      </w:r>
      <w:r w:rsidR="0092222B">
        <w:rPr>
          <w:noProof/>
        </w:rPr>
        <w:t>28</w:t>
      </w:r>
      <w:r>
        <w:rPr>
          <w:highlight w:val="yellow"/>
        </w:rPr>
        <w:fldChar w:fldCharType="end"/>
      </w:r>
      <w:r w:rsidR="00455D0A">
        <w:t xml:space="preserve"> </w:t>
      </w:r>
      <w:r w:rsidRPr="002B5E4E">
        <w:t xml:space="preserve">presents the estimated annual waste disposal costs under the baseline, under the new cleaning method, and the incremental change in the annual waste disposal costs. These costs range from a savings of about $4,000 (indicated as a negative incremental cost) to $16,000 in additional waste disposal costs. </w:t>
      </w:r>
    </w:p>
    <w:tbl>
      <w:tblPr>
        <w:tblW w:w="5000" w:type="pct"/>
        <w:tblLook w:val="04A0"/>
      </w:tblPr>
      <w:tblGrid>
        <w:gridCol w:w="3401"/>
        <w:gridCol w:w="2557"/>
        <w:gridCol w:w="1803"/>
        <w:gridCol w:w="1599"/>
      </w:tblGrid>
      <w:tr w14:paraId="4B146EB7" w14:textId="77777777">
        <w:tblPrEx>
          <w:tblW w:w="5000" w:type="pct"/>
          <w:tblLook w:val="04A0"/>
        </w:tblPrEx>
        <w:trPr>
          <w:trHeight w:val="180"/>
          <w:tblHeader/>
        </w:trPr>
        <w:tc>
          <w:tcPr>
            <w:tcW w:w="4984" w:type="pct"/>
            <w:gridSpan w:val="4"/>
            <w:tcBorders>
              <w:bottom w:val="single" w:sz="4" w:space="0" w:color="auto"/>
            </w:tcBorders>
            <w:shd w:val="clear" w:color="auto" w:fill="auto"/>
            <w:vAlign w:val="center"/>
          </w:tcPr>
          <w:p w:rsidR="00806767" w:rsidRPr="004C1EED" w:rsidP="00CB1C05" w14:paraId="2A063462" w14:textId="77777777">
            <w:pPr>
              <w:pStyle w:val="TableTitleA"/>
            </w:pPr>
            <w:bookmarkStart w:id="1050" w:name="_Ref155788427"/>
            <w:bookmarkStart w:id="1051" w:name="_Ref138695261"/>
            <w:bookmarkStart w:id="1052" w:name="_Toc139006770"/>
            <w:bookmarkStart w:id="1053" w:name="_Toc139036164"/>
            <w:bookmarkStart w:id="1054" w:name="_Toc147493428"/>
            <w:bookmarkStart w:id="1055" w:name="_Toc165379660"/>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7</w:t>
            </w:r>
            <w:r w:rsidR="00BC4B5D">
              <w:rPr>
                <w:noProof/>
              </w:rPr>
              <w:fldChar w:fldCharType="end"/>
            </w:r>
            <w:bookmarkEnd w:id="1050"/>
            <w:bookmarkEnd w:id="1051"/>
            <w:r w:rsidRPr="005C74DF">
              <w:t xml:space="preserve">: </w:t>
            </w:r>
            <w:r>
              <w:t>Baseline Waste Disposal Costs (2022$)</w:t>
            </w:r>
            <w:bookmarkEnd w:id="1052"/>
            <w:bookmarkEnd w:id="1053"/>
            <w:bookmarkEnd w:id="1054"/>
            <w:bookmarkEnd w:id="1055"/>
          </w:p>
        </w:tc>
      </w:tr>
      <w:tr w14:paraId="423CB407" w14:textId="77777777">
        <w:tblPrEx>
          <w:tblW w:w="5000" w:type="pct"/>
          <w:tblLook w:val="04A0"/>
        </w:tblPrEx>
        <w:trPr>
          <w:trHeight w:val="570"/>
          <w:tblHeader/>
        </w:trPr>
        <w:tc>
          <w:tcPr>
            <w:tcW w:w="1817"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69E83786" w14:textId="77777777">
            <w:pPr>
              <w:pStyle w:val="TableSubtitle"/>
            </w:pPr>
            <w:r w:rsidRPr="00BA61ED">
              <w:t>Size/Type</w:t>
            </w:r>
          </w:p>
        </w:tc>
        <w:tc>
          <w:tcPr>
            <w:tcW w:w="1366"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0CA6EFBE" w14:textId="77777777">
            <w:pPr>
              <w:pStyle w:val="TableSubtitle"/>
            </w:pPr>
            <w:r w:rsidRPr="00BA61ED">
              <w:t>Cleaning Agent; Annual Replacement (gal)</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7B47FA40" w14:textId="77777777">
            <w:pPr>
              <w:pStyle w:val="TableSubtitle"/>
            </w:pPr>
            <w:r w:rsidRPr="00BA61ED">
              <w:t>Cleaning Agent Price ($/gal)</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806767" w:rsidRPr="00BA61ED" w:rsidP="00CB1C05" w14:paraId="13586C3A" w14:textId="77777777">
            <w:pPr>
              <w:pStyle w:val="TableSubtitle"/>
            </w:pPr>
            <w:r w:rsidRPr="00BA61ED">
              <w:t>Baseline Cost</w:t>
            </w:r>
          </w:p>
        </w:tc>
      </w:tr>
      <w:tr w14:paraId="68675A49"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2DD34AE8" w14:textId="77777777">
            <w:pPr>
              <w:pStyle w:val="LTableTextAbt"/>
              <w:ind w:hanging="15"/>
            </w:pPr>
            <w:r>
              <w:t>Small/Gener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1DED825F" w14:textId="77777777">
            <w:pPr>
              <w:pStyle w:val="LTableTextAbt"/>
              <w:ind w:right="374" w:hanging="15"/>
              <w:jc w:val="right"/>
            </w:pPr>
            <w:r>
              <w:t>17</w:t>
            </w:r>
          </w:p>
        </w:tc>
        <w:tc>
          <w:tcPr>
            <w:tcW w:w="963" w:type="pct"/>
            <w:vMerge w:val="restart"/>
            <w:tcBorders>
              <w:top w:val="single" w:sz="4" w:space="0" w:color="auto"/>
              <w:left w:val="single" w:sz="4" w:space="0" w:color="auto"/>
              <w:right w:val="single" w:sz="4" w:space="0" w:color="auto"/>
            </w:tcBorders>
            <w:shd w:val="clear" w:color="auto" w:fill="auto"/>
            <w:vAlign w:val="center"/>
          </w:tcPr>
          <w:p w:rsidR="00806767" w:rsidP="00CB1C05" w14:paraId="3BAF330E" w14:textId="77777777">
            <w:pPr>
              <w:pStyle w:val="LTableTextAbt"/>
              <w:ind w:right="374" w:hanging="15"/>
              <w:jc w:val="right"/>
            </w:pPr>
            <w:r>
              <w:t xml:space="preserve">$18.2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B4670EF" w14:textId="77777777">
            <w:pPr>
              <w:pStyle w:val="LTableTextAbt"/>
              <w:ind w:right="374" w:hanging="15"/>
              <w:jc w:val="right"/>
            </w:pPr>
            <w:r>
              <w:t xml:space="preserve">$309 </w:t>
            </w:r>
          </w:p>
        </w:tc>
      </w:tr>
      <w:tr w14:paraId="4B2F4DBA"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5FFF9E13" w14:textId="77777777">
            <w:pPr>
              <w:pStyle w:val="LTableTextAbt"/>
              <w:ind w:hanging="15"/>
            </w:pPr>
            <w:r>
              <w:t>Medium/Gener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C602CE5" w14:textId="77777777">
            <w:pPr>
              <w:pStyle w:val="LTableTextAbt"/>
              <w:ind w:right="374" w:hanging="15"/>
              <w:jc w:val="right"/>
            </w:pPr>
            <w:r>
              <w:t>330</w:t>
            </w:r>
          </w:p>
        </w:tc>
        <w:tc>
          <w:tcPr>
            <w:tcW w:w="963" w:type="pct"/>
            <w:vMerge/>
            <w:tcBorders>
              <w:left w:val="single" w:sz="4" w:space="0" w:color="auto"/>
              <w:right w:val="single" w:sz="4" w:space="0" w:color="auto"/>
            </w:tcBorders>
            <w:shd w:val="clear" w:color="auto" w:fill="auto"/>
            <w:vAlign w:val="center"/>
          </w:tcPr>
          <w:p w:rsidR="00806767" w:rsidP="00CB1C05" w14:paraId="40A73FE8"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B4B84B7" w14:textId="77777777">
            <w:pPr>
              <w:pStyle w:val="LTableTextAbt"/>
              <w:ind w:right="374" w:hanging="15"/>
              <w:jc w:val="right"/>
            </w:pPr>
            <w:r>
              <w:t xml:space="preserve">$6,006 </w:t>
            </w:r>
          </w:p>
        </w:tc>
      </w:tr>
      <w:tr w14:paraId="45E95E35"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70C5AC1D" w14:textId="77777777">
            <w:pPr>
              <w:pStyle w:val="LTableTextAbt"/>
              <w:ind w:hanging="15"/>
            </w:pPr>
            <w:r>
              <w:t>Large/Gener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A68C2AD" w14:textId="77777777">
            <w:pPr>
              <w:pStyle w:val="LTableTextAbt"/>
              <w:ind w:right="374" w:hanging="15"/>
              <w:jc w:val="right"/>
            </w:pPr>
            <w:r>
              <w:t>1,056</w:t>
            </w:r>
          </w:p>
        </w:tc>
        <w:tc>
          <w:tcPr>
            <w:tcW w:w="963" w:type="pct"/>
            <w:vMerge/>
            <w:tcBorders>
              <w:left w:val="single" w:sz="4" w:space="0" w:color="auto"/>
              <w:right w:val="single" w:sz="4" w:space="0" w:color="auto"/>
            </w:tcBorders>
            <w:shd w:val="clear" w:color="auto" w:fill="auto"/>
            <w:vAlign w:val="center"/>
          </w:tcPr>
          <w:p w:rsidR="00806767" w:rsidP="00CB1C05" w14:paraId="500167A6"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60F22E5C" w14:textId="77777777">
            <w:pPr>
              <w:pStyle w:val="LTableTextAbt"/>
              <w:ind w:right="374" w:hanging="15"/>
              <w:jc w:val="right"/>
            </w:pPr>
            <w:r>
              <w:t xml:space="preserve">$19,219 </w:t>
            </w:r>
          </w:p>
        </w:tc>
      </w:tr>
      <w:tr w14:paraId="4CD80BDB"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24CFE87A" w14:textId="77777777">
            <w:pPr>
              <w:pStyle w:val="LTableTextAbt"/>
              <w:ind w:hanging="15"/>
            </w:pPr>
            <w:r>
              <w:t>Small/High Precision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7166643" w14:textId="77777777">
            <w:pPr>
              <w:pStyle w:val="LTableTextAbt"/>
              <w:ind w:right="374" w:hanging="15"/>
              <w:jc w:val="right"/>
            </w:pPr>
            <w:r>
              <w:t>6</w:t>
            </w:r>
          </w:p>
        </w:tc>
        <w:tc>
          <w:tcPr>
            <w:tcW w:w="963" w:type="pct"/>
            <w:vMerge/>
            <w:tcBorders>
              <w:left w:val="single" w:sz="4" w:space="0" w:color="auto"/>
              <w:right w:val="single" w:sz="4" w:space="0" w:color="auto"/>
            </w:tcBorders>
            <w:shd w:val="clear" w:color="auto" w:fill="auto"/>
            <w:vAlign w:val="center"/>
          </w:tcPr>
          <w:p w:rsidR="00806767" w:rsidP="00CB1C05" w14:paraId="115DFF4B"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E17A9C0" w14:textId="77777777">
            <w:pPr>
              <w:pStyle w:val="LTableTextAbt"/>
              <w:ind w:right="374" w:hanging="15"/>
              <w:jc w:val="right"/>
            </w:pPr>
            <w:r>
              <w:t xml:space="preserve">$100 </w:t>
            </w:r>
          </w:p>
        </w:tc>
      </w:tr>
      <w:tr w14:paraId="091872BA"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174BB9FC" w14:textId="77777777">
            <w:pPr>
              <w:pStyle w:val="LTableTextAbt"/>
              <w:ind w:hanging="15"/>
            </w:pPr>
            <w:r>
              <w:t>Medium/High Precision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F2AC1D3" w14:textId="77777777">
            <w:pPr>
              <w:pStyle w:val="LTableTextAbt"/>
              <w:ind w:right="374" w:hanging="15"/>
              <w:jc w:val="right"/>
            </w:pPr>
            <w:r>
              <w:t>110</w:t>
            </w:r>
          </w:p>
        </w:tc>
        <w:tc>
          <w:tcPr>
            <w:tcW w:w="963" w:type="pct"/>
            <w:vMerge/>
            <w:tcBorders>
              <w:left w:val="single" w:sz="4" w:space="0" w:color="auto"/>
              <w:right w:val="single" w:sz="4" w:space="0" w:color="auto"/>
            </w:tcBorders>
            <w:shd w:val="clear" w:color="auto" w:fill="auto"/>
            <w:vAlign w:val="center"/>
          </w:tcPr>
          <w:p w:rsidR="00806767" w:rsidP="00CB1C05" w14:paraId="365AAE38"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FDA69C4" w14:textId="77777777">
            <w:pPr>
              <w:pStyle w:val="LTableTextAbt"/>
              <w:ind w:right="374" w:hanging="15"/>
              <w:jc w:val="right"/>
            </w:pPr>
            <w:r>
              <w:t xml:space="preserve">$2,002 </w:t>
            </w:r>
          </w:p>
        </w:tc>
      </w:tr>
      <w:tr w14:paraId="72B53B5D"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09F5F9FA" w14:textId="77777777">
            <w:pPr>
              <w:pStyle w:val="LTableTextAbt"/>
              <w:ind w:hanging="15"/>
            </w:pPr>
            <w:r>
              <w:t>Large/High Precision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C83AC56" w14:textId="77777777">
            <w:pPr>
              <w:pStyle w:val="LTableTextAbt"/>
              <w:ind w:right="374" w:hanging="15"/>
              <w:jc w:val="right"/>
            </w:pPr>
            <w:r>
              <w:t>352</w:t>
            </w:r>
          </w:p>
        </w:tc>
        <w:tc>
          <w:tcPr>
            <w:tcW w:w="963" w:type="pct"/>
            <w:vMerge/>
            <w:tcBorders>
              <w:left w:val="single" w:sz="4" w:space="0" w:color="auto"/>
              <w:right w:val="single" w:sz="4" w:space="0" w:color="auto"/>
            </w:tcBorders>
            <w:shd w:val="clear" w:color="auto" w:fill="auto"/>
            <w:vAlign w:val="center"/>
          </w:tcPr>
          <w:p w:rsidR="00806767" w:rsidP="00CB1C05" w14:paraId="227721C8"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4F57B485" w14:textId="77777777">
            <w:pPr>
              <w:pStyle w:val="LTableTextAbt"/>
              <w:ind w:right="374" w:hanging="15"/>
              <w:jc w:val="right"/>
            </w:pPr>
            <w:r>
              <w:t xml:space="preserve">$6,406 </w:t>
            </w:r>
          </w:p>
        </w:tc>
      </w:tr>
      <w:tr w14:paraId="33169440"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2DB351F4" w14:textId="77777777">
            <w:pPr>
              <w:pStyle w:val="LTableTextAbt"/>
              <w:ind w:hanging="15"/>
            </w:pPr>
            <w:r>
              <w:t>Small/Safety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535BB829" w14:textId="77777777">
            <w:pPr>
              <w:pStyle w:val="LTableTextAbt"/>
              <w:ind w:right="374" w:hanging="15"/>
              <w:jc w:val="right"/>
            </w:pPr>
            <w:r>
              <w:t>6</w:t>
            </w:r>
          </w:p>
        </w:tc>
        <w:tc>
          <w:tcPr>
            <w:tcW w:w="963" w:type="pct"/>
            <w:vMerge/>
            <w:tcBorders>
              <w:left w:val="single" w:sz="4" w:space="0" w:color="auto"/>
              <w:right w:val="single" w:sz="4" w:space="0" w:color="auto"/>
            </w:tcBorders>
            <w:shd w:val="clear" w:color="auto" w:fill="auto"/>
            <w:vAlign w:val="center"/>
          </w:tcPr>
          <w:p w:rsidR="00806767" w:rsidP="00CB1C05" w14:paraId="00B4D16B"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3D2A527" w14:textId="77777777">
            <w:pPr>
              <w:pStyle w:val="LTableTextAbt"/>
              <w:ind w:right="374" w:hanging="15"/>
              <w:jc w:val="right"/>
            </w:pPr>
            <w:r>
              <w:t xml:space="preserve">$100 </w:t>
            </w:r>
          </w:p>
        </w:tc>
      </w:tr>
      <w:tr w14:paraId="59264C3C"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04421A62" w14:textId="77777777">
            <w:pPr>
              <w:pStyle w:val="LTableTextAbt"/>
              <w:ind w:hanging="15"/>
            </w:pPr>
            <w:r>
              <w:t>Medium/Safety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76FAC321" w14:textId="77777777">
            <w:pPr>
              <w:pStyle w:val="LTableTextAbt"/>
              <w:ind w:right="374" w:hanging="15"/>
              <w:jc w:val="right"/>
            </w:pPr>
            <w:r>
              <w:t>110</w:t>
            </w:r>
          </w:p>
        </w:tc>
        <w:tc>
          <w:tcPr>
            <w:tcW w:w="963" w:type="pct"/>
            <w:vMerge/>
            <w:tcBorders>
              <w:left w:val="single" w:sz="4" w:space="0" w:color="auto"/>
              <w:right w:val="single" w:sz="4" w:space="0" w:color="auto"/>
            </w:tcBorders>
            <w:shd w:val="clear" w:color="auto" w:fill="auto"/>
            <w:vAlign w:val="center"/>
          </w:tcPr>
          <w:p w:rsidR="00806767" w:rsidP="00CB1C05" w14:paraId="0D1CC0EA"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3218CE1" w14:textId="77777777">
            <w:pPr>
              <w:pStyle w:val="LTableTextAbt"/>
              <w:ind w:right="374" w:hanging="15"/>
              <w:jc w:val="right"/>
            </w:pPr>
            <w:r>
              <w:t xml:space="preserve">$2,002 </w:t>
            </w:r>
          </w:p>
        </w:tc>
      </w:tr>
      <w:tr w14:paraId="533DC9A7"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2D4771FD" w14:textId="77777777">
            <w:pPr>
              <w:pStyle w:val="LTableTextAbt"/>
              <w:ind w:hanging="15"/>
            </w:pPr>
            <w:r>
              <w:t>Large/Safety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8ECC8BC" w14:textId="77777777">
            <w:pPr>
              <w:pStyle w:val="LTableTextAbt"/>
              <w:ind w:right="374" w:hanging="15"/>
              <w:jc w:val="right"/>
            </w:pPr>
            <w:r>
              <w:t>352</w:t>
            </w:r>
          </w:p>
        </w:tc>
        <w:tc>
          <w:tcPr>
            <w:tcW w:w="963" w:type="pct"/>
            <w:vMerge/>
            <w:tcBorders>
              <w:left w:val="single" w:sz="4" w:space="0" w:color="auto"/>
              <w:right w:val="single" w:sz="4" w:space="0" w:color="auto"/>
            </w:tcBorders>
            <w:shd w:val="clear" w:color="auto" w:fill="auto"/>
            <w:vAlign w:val="center"/>
          </w:tcPr>
          <w:p w:rsidR="00806767" w:rsidP="00CB1C05" w14:paraId="1EDD9543"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5B3F153" w14:textId="77777777">
            <w:pPr>
              <w:pStyle w:val="LTableTextAbt"/>
              <w:ind w:right="374" w:hanging="15"/>
              <w:jc w:val="right"/>
            </w:pPr>
            <w:r>
              <w:t xml:space="preserve">$6,406 </w:t>
            </w:r>
          </w:p>
        </w:tc>
      </w:tr>
      <w:tr w14:paraId="1F0800CF"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046DF6F8" w14:textId="77777777">
            <w:pPr>
              <w:pStyle w:val="LTableTextAbt"/>
              <w:ind w:hanging="15"/>
            </w:pPr>
            <w:r>
              <w:t>Small/Start-Up/R&amp;D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9A83FC5" w14:textId="77777777">
            <w:pPr>
              <w:pStyle w:val="LTableTextAbt"/>
              <w:ind w:right="374" w:hanging="15"/>
              <w:jc w:val="right"/>
            </w:pPr>
            <w:r>
              <w:t>6</w:t>
            </w:r>
          </w:p>
        </w:tc>
        <w:tc>
          <w:tcPr>
            <w:tcW w:w="963" w:type="pct"/>
            <w:vMerge/>
            <w:tcBorders>
              <w:left w:val="single" w:sz="4" w:space="0" w:color="auto"/>
              <w:right w:val="single" w:sz="4" w:space="0" w:color="auto"/>
            </w:tcBorders>
            <w:shd w:val="clear" w:color="auto" w:fill="auto"/>
            <w:vAlign w:val="center"/>
          </w:tcPr>
          <w:p w:rsidR="00806767" w:rsidP="00CB1C05" w14:paraId="16A31A79"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0A3B4663" w14:textId="77777777">
            <w:pPr>
              <w:pStyle w:val="LTableTextAbt"/>
              <w:ind w:right="374" w:hanging="15"/>
              <w:jc w:val="right"/>
            </w:pPr>
            <w:r>
              <w:t xml:space="preserve">$100 </w:t>
            </w:r>
          </w:p>
        </w:tc>
      </w:tr>
      <w:tr w14:paraId="2B2FAFED"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806767" w:rsidP="00CB1C05" w14:paraId="1113CB8F" w14:textId="77777777">
            <w:pPr>
              <w:pStyle w:val="LTableTextAbt"/>
              <w:ind w:hanging="15"/>
            </w:pPr>
            <w:r>
              <w:t>Medium/Start-Up/R&amp;D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3F74F5EE" w14:textId="77777777">
            <w:pPr>
              <w:pStyle w:val="LTableTextAbt"/>
              <w:ind w:right="374" w:hanging="15"/>
              <w:jc w:val="right"/>
            </w:pPr>
            <w:r>
              <w:t>110</w:t>
            </w:r>
          </w:p>
        </w:tc>
        <w:tc>
          <w:tcPr>
            <w:tcW w:w="963" w:type="pct"/>
            <w:vMerge/>
            <w:tcBorders>
              <w:left w:val="single" w:sz="4" w:space="0" w:color="auto"/>
              <w:bottom w:val="single" w:sz="4" w:space="0" w:color="auto"/>
              <w:right w:val="single" w:sz="4" w:space="0" w:color="auto"/>
            </w:tcBorders>
            <w:shd w:val="clear" w:color="auto" w:fill="auto"/>
            <w:vAlign w:val="center"/>
          </w:tcPr>
          <w:p w:rsidR="00806767" w:rsidP="00CB1C05" w14:paraId="050B8228"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806767" w:rsidP="00CB1C05" w14:paraId="258CF214" w14:textId="77777777">
            <w:pPr>
              <w:pStyle w:val="LTableTextAbt"/>
              <w:ind w:right="374" w:hanging="15"/>
              <w:jc w:val="right"/>
            </w:pPr>
            <w:r>
              <w:t xml:space="preserve">$2,002 </w:t>
            </w:r>
          </w:p>
        </w:tc>
      </w:tr>
    </w:tbl>
    <w:p w:rsidR="00806767" w:rsidP="00CB1C05" w14:paraId="5F7CD596" w14:textId="77777777">
      <w:pPr>
        <w:pStyle w:val="BodyText"/>
      </w:pPr>
    </w:p>
    <w:p w:rsidR="00806767" w:rsidP="00CB1C05" w14:paraId="531AC810"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r w:rsidRPr="007A2DD0">
        <w:t>.</w:t>
      </w:r>
    </w:p>
    <w:tbl>
      <w:tblPr>
        <w:tblW w:w="13320" w:type="dxa"/>
        <w:tblLayout w:type="fixed"/>
        <w:tblLook w:val="04A0"/>
      </w:tblPr>
      <w:tblGrid>
        <w:gridCol w:w="3600"/>
        <w:gridCol w:w="4050"/>
        <w:gridCol w:w="1260"/>
        <w:gridCol w:w="1170"/>
        <w:gridCol w:w="900"/>
        <w:gridCol w:w="1170"/>
        <w:gridCol w:w="1170"/>
      </w:tblGrid>
      <w:tr w14:paraId="71DB1646" w14:textId="77777777">
        <w:tblPrEx>
          <w:tblW w:w="13320" w:type="dxa"/>
          <w:tblLayout w:type="fixed"/>
          <w:tblLook w:val="04A0"/>
        </w:tblPrEx>
        <w:trPr>
          <w:trHeight w:val="180"/>
          <w:tblHeader/>
        </w:trPr>
        <w:tc>
          <w:tcPr>
            <w:tcW w:w="13320" w:type="dxa"/>
            <w:gridSpan w:val="7"/>
            <w:tcBorders>
              <w:bottom w:val="single" w:sz="4" w:space="0" w:color="auto"/>
            </w:tcBorders>
            <w:shd w:val="clear" w:color="auto" w:fill="auto"/>
            <w:vAlign w:val="center"/>
          </w:tcPr>
          <w:p w:rsidR="00806767" w:rsidRPr="004C1EED" w:rsidP="00CB1C05" w14:paraId="4579EF38" w14:textId="77777777">
            <w:pPr>
              <w:pStyle w:val="TableTitleA"/>
            </w:pPr>
            <w:bookmarkStart w:id="1056" w:name="_Ref155788578"/>
            <w:bookmarkStart w:id="1057" w:name="_Ref135297603"/>
            <w:bookmarkStart w:id="1058" w:name="_Toc139006771"/>
            <w:bookmarkStart w:id="1059" w:name="_Toc139036165"/>
            <w:bookmarkStart w:id="1060" w:name="_Toc147493429"/>
            <w:bookmarkStart w:id="1061" w:name="_Toc165379661"/>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8</w:t>
            </w:r>
            <w:r w:rsidR="00BC4B5D">
              <w:rPr>
                <w:noProof/>
              </w:rPr>
              <w:fldChar w:fldCharType="end"/>
            </w:r>
            <w:bookmarkEnd w:id="1056"/>
            <w:bookmarkEnd w:id="1057"/>
            <w:r w:rsidRPr="005C74DF">
              <w:t xml:space="preserve">: </w:t>
            </w:r>
            <w:r>
              <w:t>Annual Waste Disposal Costs</w:t>
            </w:r>
            <w:r w:rsidR="000474B4">
              <w:t>, by Size, Cleaning Category and Alternative Cleaning Method</w:t>
            </w:r>
            <w:r>
              <w:t xml:space="preserve"> (2022$)</w:t>
            </w:r>
            <w:bookmarkEnd w:id="1058"/>
            <w:bookmarkEnd w:id="1059"/>
            <w:bookmarkEnd w:id="1060"/>
            <w:bookmarkEnd w:id="1061"/>
          </w:p>
        </w:tc>
      </w:tr>
      <w:tr w14:paraId="47BEDF53" w14:textId="77777777">
        <w:tblPrEx>
          <w:tblW w:w="13320" w:type="dxa"/>
          <w:tblLayout w:type="fixed"/>
          <w:tblLook w:val="04A0"/>
        </w:tblPrEx>
        <w:trPr>
          <w:trHeight w:val="570"/>
          <w:tblHeader/>
        </w:trPr>
        <w:tc>
          <w:tcPr>
            <w:tcW w:w="3600" w:type="dxa"/>
            <w:tcBorders>
              <w:top w:val="single" w:sz="4" w:space="0" w:color="auto"/>
              <w:left w:val="single" w:sz="4" w:space="0" w:color="auto"/>
              <w:bottom w:val="single" w:sz="4" w:space="0" w:color="auto"/>
              <w:right w:val="single" w:sz="4" w:space="0" w:color="auto"/>
            </w:tcBorders>
            <w:shd w:val="clear" w:color="auto" w:fill="48A9C5"/>
            <w:vAlign w:val="bottom"/>
          </w:tcPr>
          <w:p w:rsidR="00806767" w:rsidRPr="006D0935" w:rsidP="00CB1C05" w14:paraId="7CF280F3" w14:textId="77777777">
            <w:pPr>
              <w:pStyle w:val="TableSubtitle"/>
            </w:pPr>
            <w:r w:rsidRPr="001100B6">
              <w:t>Size/Type</w:t>
            </w:r>
          </w:p>
        </w:tc>
        <w:tc>
          <w:tcPr>
            <w:tcW w:w="4050" w:type="dxa"/>
            <w:tcBorders>
              <w:top w:val="single" w:sz="4" w:space="0" w:color="auto"/>
              <w:left w:val="single" w:sz="4" w:space="0" w:color="auto"/>
              <w:bottom w:val="single" w:sz="4" w:space="0" w:color="auto"/>
              <w:right w:val="single" w:sz="4" w:space="0" w:color="auto"/>
            </w:tcBorders>
            <w:shd w:val="clear" w:color="auto" w:fill="48A9C5"/>
            <w:vAlign w:val="bottom"/>
          </w:tcPr>
          <w:p w:rsidR="00806767" w:rsidRPr="006D0935" w:rsidP="00CB1C05" w14:paraId="7E49DE7D" w14:textId="77777777">
            <w:pPr>
              <w:pStyle w:val="TableSubtitle"/>
            </w:pPr>
            <w:r w:rsidRPr="001100B6">
              <w:t>Cleaning method</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bottom"/>
          </w:tcPr>
          <w:p w:rsidR="00806767" w:rsidRPr="006D0935" w:rsidP="00CB1C05" w14:paraId="72E9571F" w14:textId="77777777">
            <w:pPr>
              <w:pStyle w:val="TableSubtitle"/>
            </w:pPr>
            <w:r>
              <w:t>Liquid Waste</w:t>
            </w:r>
            <w:r w:rsidRPr="001100B6">
              <w:t xml:space="preserve"> (gal)</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806767" w:rsidRPr="006D0935" w:rsidP="00CB1C05" w14:paraId="7CC027E2" w14:textId="77777777">
            <w:pPr>
              <w:pStyle w:val="TableSubtitle"/>
            </w:pPr>
            <w:r>
              <w:t>Disposal Cost</w:t>
            </w:r>
            <w:r w:rsidRPr="001100B6">
              <w:t xml:space="preserve"> ($/gal)</w:t>
            </w:r>
          </w:p>
        </w:tc>
        <w:tc>
          <w:tcPr>
            <w:tcW w:w="900" w:type="dxa"/>
            <w:tcBorders>
              <w:top w:val="single" w:sz="4" w:space="0" w:color="auto"/>
              <w:left w:val="single" w:sz="4" w:space="0" w:color="auto"/>
              <w:bottom w:val="single" w:sz="4" w:space="0" w:color="auto"/>
              <w:right w:val="single" w:sz="4" w:space="0" w:color="auto"/>
            </w:tcBorders>
            <w:shd w:val="clear" w:color="auto" w:fill="48A9C5"/>
            <w:vAlign w:val="bottom"/>
          </w:tcPr>
          <w:p w:rsidR="00806767" w:rsidRPr="006D0935" w:rsidP="00CB1C05" w14:paraId="72C71165" w14:textId="77777777">
            <w:pPr>
              <w:pStyle w:val="TableSubtitle"/>
            </w:pPr>
            <w:r w:rsidRPr="001100B6">
              <w:t>Baseline Cost</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806767" w:rsidRPr="006D0935" w:rsidP="00CB1C05" w14:paraId="59F3391D" w14:textId="77777777">
            <w:pPr>
              <w:pStyle w:val="TableSubtitle"/>
            </w:pPr>
            <w:r w:rsidRPr="001100B6">
              <w:t>Post-Conversion Cost</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806767" w:rsidRPr="006D0935" w:rsidP="00CB1C05" w14:paraId="62E2FD40" w14:textId="77777777">
            <w:pPr>
              <w:pStyle w:val="TableSubtitle"/>
            </w:pPr>
            <w:r w:rsidRPr="001100B6">
              <w:t>Incremental Cost</w:t>
            </w:r>
          </w:p>
          <w:p w:rsidR="00806767" w:rsidRPr="006D0935" w:rsidP="00CB1C05" w14:paraId="391A79C9" w14:textId="77777777">
            <w:pPr>
              <w:pStyle w:val="TableSubtitle"/>
            </w:pPr>
            <w:r w:rsidRPr="001100B6">
              <w:t>Incremental Cost</w:t>
            </w:r>
          </w:p>
        </w:tc>
      </w:tr>
      <w:tr w14:paraId="4594218E"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008A3BB0" w14:textId="77777777">
            <w:pPr>
              <w:pStyle w:val="LTableTextAbt"/>
            </w:pPr>
            <w:r>
              <w:t>Small/General Cleaning</w:t>
            </w:r>
          </w:p>
          <w:p w:rsidR="003D7968" w:rsidRPr="002061BF" w:rsidP="00CB1C05" w14:paraId="52207BD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33AF990"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884D930"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8CD20B"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462AE09" w14:textId="77777777">
            <w:pPr>
              <w:pStyle w:val="LTableTextAbt"/>
              <w:tabs>
                <w:tab w:val="left" w:pos="344"/>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BB7864" w14:textId="77777777">
            <w:pPr>
              <w:pStyle w:val="LTableTextAbt"/>
              <w:jc w:val="right"/>
            </w:pPr>
            <w:r>
              <w:t xml:space="preserve">$37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068E75" w14:textId="77777777">
            <w:pPr>
              <w:pStyle w:val="LTableTextAbt"/>
              <w:jc w:val="right"/>
            </w:pPr>
            <w:r>
              <w:t xml:space="preserve">$61 </w:t>
            </w:r>
          </w:p>
        </w:tc>
      </w:tr>
      <w:tr w14:paraId="2AE1958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ED8129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24DE1B5" w14:textId="77777777">
            <w:pPr>
              <w:pStyle w:val="LTableTextAbt"/>
            </w:pP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0D88EBC" w14:textId="77777777">
            <w:pPr>
              <w:pStyle w:val="LTableTextAbt"/>
              <w:jc w:val="righ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E87BB1" w14:textId="77777777">
            <w:pPr>
              <w:pStyle w:val="LTableTextAbt"/>
              <w:jc w:val="right"/>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DE1463" w14:textId="77777777">
            <w:pPr>
              <w:pStyle w:val="LTableTextAbt"/>
              <w:tabs>
                <w:tab w:val="left" w:pos="522"/>
              </w:tabs>
              <w:ind w:right="-15"/>
              <w:jc w:val="righ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C0E0B3" w14:textId="77777777">
            <w:pPr>
              <w:pStyle w:val="LTableTextAbt"/>
              <w:jc w:val="righ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78F87D" w14:textId="77777777">
            <w:pPr>
              <w:pStyle w:val="LTableTextAbt"/>
              <w:jc w:val="right"/>
            </w:pPr>
          </w:p>
        </w:tc>
      </w:tr>
      <w:tr w14:paraId="23D0A41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B310AE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37CB4C9"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2304D93"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1CCFFB"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637FEA"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2F0289" w14:textId="77777777">
            <w:pPr>
              <w:pStyle w:val="LTableTextAbt"/>
              <w:jc w:val="right"/>
            </w:pPr>
            <w:r>
              <w:t xml:space="preserve">$37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811A08" w14:textId="77777777">
            <w:pPr>
              <w:pStyle w:val="LTableTextAbt"/>
              <w:jc w:val="right"/>
            </w:pPr>
            <w:r>
              <w:t xml:space="preserve">$61 </w:t>
            </w:r>
          </w:p>
        </w:tc>
      </w:tr>
      <w:tr w14:paraId="404956C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632B6B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298F143"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06C5C33"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19E79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D68E9B"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629A8B9" w14:textId="77777777">
            <w:pPr>
              <w:pStyle w:val="LTableTextAbt"/>
              <w:jc w:val="right"/>
            </w:pPr>
            <w:r>
              <w:t xml:space="preserve">$37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73AA7F0" w14:textId="77777777">
            <w:pPr>
              <w:pStyle w:val="LTableTextAbt"/>
              <w:jc w:val="right"/>
            </w:pPr>
            <w:r>
              <w:t xml:space="preserve">$61 </w:t>
            </w:r>
          </w:p>
        </w:tc>
      </w:tr>
      <w:tr w14:paraId="7642F53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8934A7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59D85B6"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71F6AF7"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57430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DB306FC"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1FC83D"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651AC12" w14:textId="77777777">
            <w:pPr>
              <w:pStyle w:val="LTableTextAbt"/>
              <w:jc w:val="right"/>
            </w:pPr>
            <w:r>
              <w:rPr>
                <w:color w:val="FF0000"/>
              </w:rPr>
              <w:t>($63)</w:t>
            </w:r>
          </w:p>
        </w:tc>
      </w:tr>
      <w:tr w14:paraId="4A96160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1C5640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C9ADA2D"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BB0B955"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C2B93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47C77D"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BCBC0E"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876763" w14:textId="77777777">
            <w:pPr>
              <w:pStyle w:val="LTableTextAbt"/>
              <w:jc w:val="right"/>
            </w:pPr>
            <w:r>
              <w:rPr>
                <w:color w:val="FF0000"/>
              </w:rPr>
              <w:t>($63)</w:t>
            </w:r>
          </w:p>
        </w:tc>
      </w:tr>
      <w:tr w14:paraId="71DA4B4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AD72AC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B91359D"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CC2A4B8"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361B22"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BBBD99"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654CAE"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3B8E98" w14:textId="77777777">
            <w:pPr>
              <w:pStyle w:val="LTableTextAbt"/>
              <w:jc w:val="right"/>
            </w:pPr>
            <w:r>
              <w:rPr>
                <w:color w:val="FF0000"/>
              </w:rPr>
              <w:t>($63)</w:t>
            </w:r>
          </w:p>
        </w:tc>
      </w:tr>
      <w:tr w14:paraId="45F548C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E87294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2476914"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896E768"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382AAC"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C9C133"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057903"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00421E" w14:textId="77777777">
            <w:pPr>
              <w:pStyle w:val="LTableTextAbt"/>
              <w:jc w:val="right"/>
            </w:pPr>
            <w:r>
              <w:rPr>
                <w:color w:val="FF0000"/>
              </w:rPr>
              <w:t>($63)</w:t>
            </w:r>
          </w:p>
        </w:tc>
      </w:tr>
      <w:tr w14:paraId="5E19109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DF59F8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2F608D0"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3BCD653"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E7701EC"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91AE6C"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DD5074"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646F92" w14:textId="77777777">
            <w:pPr>
              <w:pStyle w:val="LTableTextAbt"/>
              <w:jc w:val="right"/>
            </w:pPr>
            <w:r>
              <w:rPr>
                <w:color w:val="FF0000"/>
              </w:rPr>
              <w:t>($63)</w:t>
            </w:r>
          </w:p>
        </w:tc>
      </w:tr>
      <w:tr w14:paraId="384EC54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29DBDC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8857398"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2B0904C"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9C8AC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83CB1B"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139F1B"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CB8F8C" w14:textId="77777777">
            <w:pPr>
              <w:pStyle w:val="LTableTextAbt"/>
              <w:jc w:val="right"/>
            </w:pPr>
            <w:r>
              <w:rPr>
                <w:color w:val="FF0000"/>
              </w:rPr>
              <w:t>($63)</w:t>
            </w:r>
          </w:p>
        </w:tc>
      </w:tr>
      <w:tr w14:paraId="5EB68A5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0F3F3D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9DE42EA"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EB9F39C" w14:textId="77777777">
            <w:pPr>
              <w:pStyle w:val="LTableTextAbt"/>
              <w:jc w:val="right"/>
            </w:pPr>
            <w:r>
              <w:t>7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C37108"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D3ECB6"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2CF3C9" w14:textId="77777777">
            <w:pPr>
              <w:pStyle w:val="LTableTextAbt"/>
              <w:jc w:val="right"/>
            </w:pPr>
            <w:r>
              <w:t xml:space="preserve">$28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912E9F" w14:textId="77777777">
            <w:pPr>
              <w:pStyle w:val="LTableTextAbt"/>
              <w:jc w:val="right"/>
            </w:pPr>
            <w:r>
              <w:rPr>
                <w:color w:val="FF0000"/>
              </w:rPr>
              <w:t>($21)</w:t>
            </w:r>
          </w:p>
        </w:tc>
      </w:tr>
      <w:tr w14:paraId="5CEF7941"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1BE5F9C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0D6C15" w:rsidP="00CB1C05" w14:paraId="60AB4C42" w14:textId="77777777">
            <w:pPr>
              <w:pStyle w:val="LTableTextAbt"/>
            </w:pPr>
            <w:r w:rsidRPr="000D6C15">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6997671"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618731"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8C6136"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79F224"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4B1848" w14:textId="77777777">
            <w:pPr>
              <w:pStyle w:val="LTableTextAbt"/>
              <w:jc w:val="right"/>
            </w:pPr>
            <w:r>
              <w:rPr>
                <w:color w:val="FF0000"/>
              </w:rPr>
              <w:t>($63)</w:t>
            </w:r>
          </w:p>
        </w:tc>
      </w:tr>
      <w:tr w14:paraId="66C882BB"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6A0B94D8" w14:textId="77777777">
            <w:pPr>
              <w:pStyle w:val="LTableTextAbt"/>
            </w:pPr>
            <w:r>
              <w:t>Medium/General Cleaning</w:t>
            </w:r>
          </w:p>
          <w:p w:rsidR="003D7968" w:rsidRPr="002061BF" w:rsidP="00CB1C05" w14:paraId="595A015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CF1CBB4"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320B094"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22DEBA"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C771EB"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6A10E0" w14:textId="77777777">
            <w:pPr>
              <w:pStyle w:val="LTableTextAbt"/>
              <w:jc w:val="right"/>
            </w:pPr>
            <w:r>
              <w:t xml:space="preserve">$7,19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16264F" w14:textId="77777777">
            <w:pPr>
              <w:pStyle w:val="LTableTextAbt"/>
              <w:jc w:val="right"/>
            </w:pPr>
            <w:r>
              <w:t xml:space="preserve">$1,188 </w:t>
            </w:r>
          </w:p>
        </w:tc>
      </w:tr>
      <w:tr w14:paraId="487F5E1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354C3E9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908F31A"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7630FA6"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5C4007"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11159A"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766C3E" w14:textId="77777777">
            <w:pPr>
              <w:pStyle w:val="LTableTextAbt"/>
              <w:jc w:val="right"/>
            </w:pPr>
            <w:r>
              <w:t xml:space="preserve">$7,19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23624F" w14:textId="77777777">
            <w:pPr>
              <w:pStyle w:val="LTableTextAbt"/>
              <w:jc w:val="right"/>
            </w:pPr>
            <w:r>
              <w:t xml:space="preserve">$1,188 </w:t>
            </w:r>
          </w:p>
        </w:tc>
      </w:tr>
      <w:tr w14:paraId="6D9A860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949A00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88DEAAF"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7714537"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7942BE"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026549"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F4A1CC" w14:textId="77777777">
            <w:pPr>
              <w:pStyle w:val="LTableTextAbt"/>
              <w:jc w:val="right"/>
            </w:pPr>
            <w:r>
              <w:t xml:space="preserve">$7,19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EFE7BF" w14:textId="77777777">
            <w:pPr>
              <w:pStyle w:val="LTableTextAbt"/>
              <w:jc w:val="right"/>
            </w:pPr>
            <w:r>
              <w:t xml:space="preserve">$1,188 </w:t>
            </w:r>
          </w:p>
        </w:tc>
      </w:tr>
      <w:tr w14:paraId="7BBBADB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C143C9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F645CEC"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84D7FD6"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2DEDC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073472"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73D4C1"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B5B3B2" w14:textId="77777777">
            <w:pPr>
              <w:pStyle w:val="LTableTextAbt"/>
              <w:jc w:val="right"/>
            </w:pPr>
            <w:r>
              <w:rPr>
                <w:color w:val="FF0000"/>
              </w:rPr>
              <w:t>($1,221)</w:t>
            </w:r>
          </w:p>
        </w:tc>
      </w:tr>
      <w:tr w14:paraId="3E92E7D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A0467E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613C125"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EE57E4E"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52B7CA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5B1347"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FF4C22"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1876D0" w14:textId="77777777">
            <w:pPr>
              <w:pStyle w:val="LTableTextAbt"/>
              <w:jc w:val="right"/>
            </w:pPr>
            <w:r>
              <w:rPr>
                <w:color w:val="FF0000"/>
              </w:rPr>
              <w:t>($1,221)</w:t>
            </w:r>
          </w:p>
        </w:tc>
      </w:tr>
      <w:tr w14:paraId="56BECD3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4D4507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01F8B4C"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52FA093"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30099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EB993B"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621D96"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15E354" w14:textId="77777777">
            <w:pPr>
              <w:pStyle w:val="LTableTextAbt"/>
              <w:jc w:val="right"/>
            </w:pPr>
            <w:r>
              <w:rPr>
                <w:color w:val="FF0000"/>
              </w:rPr>
              <w:t>($1,221)</w:t>
            </w:r>
          </w:p>
        </w:tc>
      </w:tr>
      <w:tr w14:paraId="52ED9C9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0D32CD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06D067B"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19E819D"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DF314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72A1C7"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B5041F"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6BCEE9" w14:textId="77777777">
            <w:pPr>
              <w:pStyle w:val="LTableTextAbt"/>
              <w:jc w:val="right"/>
            </w:pPr>
            <w:r>
              <w:rPr>
                <w:color w:val="FF0000"/>
              </w:rPr>
              <w:t>($1,221)</w:t>
            </w:r>
          </w:p>
        </w:tc>
      </w:tr>
      <w:tr w14:paraId="35649D0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09CD51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BA7F92D"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60EE5B4"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48EEBC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F79755"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7560DB"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11AE9E" w14:textId="77777777">
            <w:pPr>
              <w:pStyle w:val="LTableTextAbt"/>
              <w:jc w:val="right"/>
            </w:pPr>
            <w:r>
              <w:rPr>
                <w:color w:val="FF0000"/>
              </w:rPr>
              <w:t>($1,221)</w:t>
            </w:r>
          </w:p>
        </w:tc>
      </w:tr>
      <w:tr w14:paraId="0BA285B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FE8967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8E04DC8"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014DEAD"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AF77B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8FFA99"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8DA0FC"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65E8D9" w14:textId="77777777">
            <w:pPr>
              <w:pStyle w:val="LTableTextAbt"/>
              <w:jc w:val="right"/>
            </w:pPr>
            <w:r>
              <w:rPr>
                <w:color w:val="FF0000"/>
              </w:rPr>
              <w:t>($1,221)</w:t>
            </w:r>
          </w:p>
        </w:tc>
      </w:tr>
      <w:tr w14:paraId="18C46C5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4F01F0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AE46608"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72B03D1" w14:textId="77777777">
            <w:pPr>
              <w:pStyle w:val="LTableTextAbt"/>
              <w:jc w:val="right"/>
            </w:pPr>
            <w:r>
              <w:t>1,5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83E4AA1"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C1FD4D"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1F1B5D" w14:textId="77777777">
            <w:pPr>
              <w:pStyle w:val="LTableTextAbt"/>
              <w:jc w:val="right"/>
            </w:pPr>
            <w:r>
              <w:t xml:space="preserve">$6,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5696E96" w14:textId="77777777">
            <w:pPr>
              <w:pStyle w:val="LTableTextAbt"/>
              <w:jc w:val="right"/>
            </w:pPr>
            <w:r>
              <w:rPr>
                <w:color w:val="FF0000"/>
              </w:rPr>
              <w:t>($6)</w:t>
            </w:r>
          </w:p>
        </w:tc>
      </w:tr>
      <w:tr w14:paraId="793F500C"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427D75D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21E74F9"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57A5351"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DB229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1CBD938"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5920AC"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473814" w14:textId="77777777">
            <w:pPr>
              <w:pStyle w:val="LTableTextAbt"/>
              <w:jc w:val="right"/>
            </w:pPr>
            <w:r>
              <w:rPr>
                <w:color w:val="FF0000"/>
              </w:rPr>
              <w:t>($1,221)</w:t>
            </w:r>
          </w:p>
        </w:tc>
      </w:tr>
      <w:tr w14:paraId="7F38A3DD"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0CEED513" w14:textId="77777777">
            <w:pPr>
              <w:pStyle w:val="LTableTextAbt"/>
            </w:pPr>
            <w:r>
              <w:t>Large/General Cleaning</w:t>
            </w:r>
          </w:p>
          <w:p w:rsidR="003D7968" w:rsidRPr="002061BF" w:rsidP="00CB1C05" w14:paraId="4170DEF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2278CBE"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24F2006"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8C7F91"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069B0A"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76C5C6" w14:textId="77777777">
            <w:pPr>
              <w:pStyle w:val="LTableTextAbt"/>
              <w:jc w:val="right"/>
            </w:pPr>
            <w:r>
              <w:t xml:space="preserve">$23,02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8DE937" w14:textId="77777777">
            <w:pPr>
              <w:pStyle w:val="LTableTextAbt"/>
              <w:jc w:val="right"/>
            </w:pPr>
            <w:r>
              <w:t xml:space="preserve">$3,802 </w:t>
            </w:r>
          </w:p>
        </w:tc>
      </w:tr>
      <w:tr w14:paraId="2D4A89F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3AF3610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5DE1A3E"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4A1880D"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ED382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E9043C7"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84FCB1" w14:textId="77777777">
            <w:pPr>
              <w:pStyle w:val="LTableTextAbt"/>
              <w:jc w:val="right"/>
            </w:pPr>
            <w:r>
              <w:t xml:space="preserve">$23,02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DECC24" w14:textId="77777777">
            <w:pPr>
              <w:pStyle w:val="LTableTextAbt"/>
              <w:jc w:val="right"/>
            </w:pPr>
            <w:r>
              <w:t xml:space="preserve">$3,802 </w:t>
            </w:r>
          </w:p>
        </w:tc>
      </w:tr>
      <w:tr w14:paraId="46305FE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F9BE9E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B691198"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8D4C36B"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59B97D"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2DAD2C"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597D1A" w14:textId="77777777">
            <w:pPr>
              <w:pStyle w:val="LTableTextAbt"/>
              <w:jc w:val="right"/>
            </w:pPr>
            <w:r>
              <w:t xml:space="preserve">$23,02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211BB2" w14:textId="77777777">
            <w:pPr>
              <w:pStyle w:val="LTableTextAbt"/>
              <w:jc w:val="right"/>
            </w:pPr>
            <w:r>
              <w:t xml:space="preserve">$3,802 </w:t>
            </w:r>
          </w:p>
        </w:tc>
      </w:tr>
      <w:tr w14:paraId="715144B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8DC958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1626AF6"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7AE3B4E"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25F44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1A2D6E"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4D8750"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4CFB4B" w14:textId="77777777">
            <w:pPr>
              <w:pStyle w:val="LTableTextAbt"/>
              <w:jc w:val="right"/>
            </w:pPr>
            <w:r>
              <w:rPr>
                <w:color w:val="FF0000"/>
              </w:rPr>
              <w:t>($3,907)</w:t>
            </w:r>
          </w:p>
        </w:tc>
      </w:tr>
      <w:tr w14:paraId="16683FE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5C6CDF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6D9601E"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C492662"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523C0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D54B0F"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AD3D9E"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218E99" w14:textId="77777777">
            <w:pPr>
              <w:pStyle w:val="LTableTextAbt"/>
              <w:jc w:val="right"/>
            </w:pPr>
            <w:r>
              <w:rPr>
                <w:color w:val="FF0000"/>
              </w:rPr>
              <w:t>($3,907)</w:t>
            </w:r>
          </w:p>
        </w:tc>
      </w:tr>
      <w:tr w14:paraId="2412F90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38683CD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1F3A9C1"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BC3FED2"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913907C"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9AC8DA"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182AEF"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340790" w14:textId="77777777">
            <w:pPr>
              <w:pStyle w:val="LTableTextAbt"/>
              <w:jc w:val="right"/>
            </w:pPr>
            <w:r>
              <w:rPr>
                <w:color w:val="FF0000"/>
              </w:rPr>
              <w:t>($3,907)</w:t>
            </w:r>
          </w:p>
        </w:tc>
      </w:tr>
      <w:tr w14:paraId="5449411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6E75F1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53823B6"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5BEF0F6"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2EB9F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A07C09"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7C36088"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5AED29" w14:textId="77777777">
            <w:pPr>
              <w:pStyle w:val="LTableTextAbt"/>
              <w:jc w:val="right"/>
            </w:pPr>
            <w:r>
              <w:rPr>
                <w:color w:val="FF0000"/>
              </w:rPr>
              <w:t>($3,907)</w:t>
            </w:r>
          </w:p>
        </w:tc>
      </w:tr>
      <w:tr w14:paraId="12FCFD3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95311A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2D92F01"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0ECEC18"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2A071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5E19C8"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0FBD47"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DCFDB0" w14:textId="77777777">
            <w:pPr>
              <w:pStyle w:val="LTableTextAbt"/>
              <w:jc w:val="right"/>
            </w:pPr>
            <w:r>
              <w:rPr>
                <w:color w:val="FF0000"/>
              </w:rPr>
              <w:t>($3,907)</w:t>
            </w:r>
          </w:p>
        </w:tc>
      </w:tr>
      <w:tr w14:paraId="74B9A30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E8A6ED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FCA55F3"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05043CD"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45DCB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318976"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734F0E"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ACA819" w14:textId="77777777">
            <w:pPr>
              <w:pStyle w:val="LTableTextAbt"/>
              <w:jc w:val="right"/>
            </w:pPr>
            <w:r>
              <w:rPr>
                <w:color w:val="FF0000"/>
              </w:rPr>
              <w:t>($3,907)</w:t>
            </w:r>
          </w:p>
        </w:tc>
      </w:tr>
      <w:tr w14:paraId="1CF19B5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0AFCBC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329B742"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26845A1" w14:textId="77777777">
            <w:pPr>
              <w:pStyle w:val="LTableTextAbt"/>
              <w:jc w:val="right"/>
            </w:pPr>
            <w:r>
              <w:t>4,8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544057B"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933145"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D6325C" w14:textId="77777777">
            <w:pPr>
              <w:pStyle w:val="LTableTextAbt"/>
              <w:jc w:val="right"/>
            </w:pPr>
            <w:r>
              <w:t xml:space="preserve">$19,2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56A480" w14:textId="77777777">
            <w:pPr>
              <w:pStyle w:val="LTableTextAbt"/>
              <w:jc w:val="right"/>
            </w:pPr>
            <w:r>
              <w:rPr>
                <w:color w:val="FF0000"/>
              </w:rPr>
              <w:t>($19)</w:t>
            </w:r>
          </w:p>
        </w:tc>
      </w:tr>
      <w:tr w14:paraId="194DDE11"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7BE228F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E4A279B"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DDE2EA9" w14:textId="77777777">
            <w:pPr>
              <w:pStyle w:val="LTableTextAbt"/>
              <w:jc w:val="right"/>
            </w:pPr>
            <w:r>
              <w:t>2,1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B102ED"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CA2FEA"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9CFA8D" w14:textId="77777777">
            <w:pPr>
              <w:pStyle w:val="LTableTextAbt"/>
              <w:jc w:val="right"/>
            </w:pPr>
            <w:r>
              <w:t xml:space="preserve">$30,62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44C531" w14:textId="77777777">
            <w:pPr>
              <w:pStyle w:val="LTableTextAbt"/>
              <w:jc w:val="right"/>
            </w:pPr>
            <w:r>
              <w:t xml:space="preserve">$11,405 </w:t>
            </w:r>
          </w:p>
        </w:tc>
      </w:tr>
      <w:tr w14:paraId="6D4EFA8D"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5B4CEFFE" w14:textId="77777777">
            <w:pPr>
              <w:pStyle w:val="LTableTextAbt"/>
            </w:pPr>
            <w:r>
              <w:t>Small/High Precision Cleaning</w:t>
            </w:r>
          </w:p>
          <w:p w:rsidR="003D7968" w:rsidRPr="002061BF" w:rsidP="00CB1C05" w14:paraId="319FB77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74F3CE8"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5E06BD9"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D9615F5"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D545B2"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DFBADE"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10C47F" w14:textId="77777777">
            <w:pPr>
              <w:pStyle w:val="LTableTextAbt"/>
              <w:jc w:val="right"/>
            </w:pPr>
            <w:r>
              <w:t xml:space="preserve">$74 </w:t>
            </w:r>
          </w:p>
        </w:tc>
      </w:tr>
      <w:tr w14:paraId="7C6BFCA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9EED8D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B00FC2F"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FD74F45"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08ECBF"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6F3DB2"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59E9521"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CBE70E" w14:textId="77777777">
            <w:pPr>
              <w:pStyle w:val="LTableTextAbt"/>
              <w:jc w:val="right"/>
            </w:pPr>
            <w:r>
              <w:t xml:space="preserve">$74 </w:t>
            </w:r>
          </w:p>
        </w:tc>
      </w:tr>
      <w:tr w14:paraId="5672C4A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5C829D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AF93C12"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6827620"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FA7F92"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5FCC4A1"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101DFF"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5B7A62" w14:textId="77777777">
            <w:pPr>
              <w:pStyle w:val="LTableTextAbt"/>
              <w:jc w:val="right"/>
            </w:pPr>
            <w:r>
              <w:t xml:space="preserve">$20 </w:t>
            </w:r>
          </w:p>
        </w:tc>
      </w:tr>
      <w:tr w14:paraId="287B853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BEF770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CB686D5"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15F8F2C"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A042CC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36A510"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46722CA"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AE8045" w14:textId="77777777">
            <w:pPr>
              <w:pStyle w:val="LTableTextAbt"/>
              <w:jc w:val="right"/>
            </w:pPr>
            <w:r>
              <w:t xml:space="preserve">$16 </w:t>
            </w:r>
          </w:p>
        </w:tc>
      </w:tr>
      <w:tr w14:paraId="5E3731F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5B2B15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34A94C6"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F3A49EA"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329BFB"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96BD54"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EA34DB"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FA7A6C" w14:textId="77777777">
            <w:pPr>
              <w:pStyle w:val="LTableTextAbt"/>
              <w:jc w:val="right"/>
            </w:pPr>
            <w:r>
              <w:t xml:space="preserve">$16 </w:t>
            </w:r>
          </w:p>
        </w:tc>
      </w:tr>
      <w:tr w14:paraId="297BE20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683A09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2B416D3"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1DC53F3"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8D6D12"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89E0336"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EE06E2" w14:textId="77777777">
            <w:pPr>
              <w:pStyle w:val="LTableTextAbt"/>
              <w:jc w:val="right"/>
            </w:pPr>
            <w:r>
              <w:t xml:space="preserve">$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68AE4E4" w14:textId="77777777">
            <w:pPr>
              <w:pStyle w:val="LTableTextAbt"/>
              <w:jc w:val="right"/>
            </w:pPr>
            <w:r>
              <w:rPr>
                <w:color w:val="FF0000"/>
              </w:rPr>
              <w:t>($57)</w:t>
            </w:r>
          </w:p>
        </w:tc>
      </w:tr>
      <w:tr w14:paraId="74FFFCF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09B39A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DFE9E78"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C12384A"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06286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49CA9E"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EEF441"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1D3ED3" w14:textId="77777777">
            <w:pPr>
              <w:pStyle w:val="LTableTextAbt"/>
              <w:jc w:val="right"/>
            </w:pPr>
            <w:r>
              <w:t xml:space="preserve">$16 </w:t>
            </w:r>
          </w:p>
        </w:tc>
      </w:tr>
      <w:tr w14:paraId="4C79AE0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B997C0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A381E23"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5E91FC0"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B73C5F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7E7DEF"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B1EE33"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0BF318" w14:textId="77777777">
            <w:pPr>
              <w:pStyle w:val="LTableTextAbt"/>
              <w:jc w:val="right"/>
            </w:pPr>
            <w:r>
              <w:t xml:space="preserve">$16 </w:t>
            </w:r>
          </w:p>
        </w:tc>
      </w:tr>
      <w:tr w14:paraId="1DAA8F4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315C88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5BB1DFE"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67A543F" w14:textId="77777777">
            <w:pPr>
              <w:pStyle w:val="LTableTextAbt"/>
              <w:jc w:val="right"/>
            </w:pPr>
            <w:r>
              <w:t>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FEA67D"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D45ECB0"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960FB3" w14:textId="77777777">
            <w:pPr>
              <w:pStyle w:val="LTableTextAbt"/>
              <w:jc w:val="right"/>
            </w:pPr>
            <w:r>
              <w:t xml:space="preserve">$7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E53838" w14:textId="77777777">
            <w:pPr>
              <w:pStyle w:val="LTableTextAbt"/>
              <w:jc w:val="right"/>
            </w:pPr>
            <w:r>
              <w:rPr>
                <w:color w:val="FF0000"/>
              </w:rPr>
              <w:t>($28)</w:t>
            </w:r>
          </w:p>
        </w:tc>
      </w:tr>
      <w:tr w14:paraId="2E4B9AC9"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3347E6A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8681CD5"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D270FDC"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986E1F"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8C57734"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7AB47E" w14:textId="77777777">
            <w:pPr>
              <w:pStyle w:val="LTableTextAbt"/>
              <w:jc w:val="right"/>
            </w:pPr>
            <w:r>
              <w:t xml:space="preserve">$13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6B453B" w14:textId="77777777">
            <w:pPr>
              <w:pStyle w:val="LTableTextAbt"/>
              <w:jc w:val="right"/>
            </w:pPr>
            <w:r>
              <w:t xml:space="preserve">$39 </w:t>
            </w:r>
          </w:p>
        </w:tc>
      </w:tr>
      <w:tr w14:paraId="44FD665F"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257DED42" w14:textId="77777777">
            <w:pPr>
              <w:pStyle w:val="LTableTextAbt"/>
            </w:pPr>
            <w:r>
              <w:t>Medium/High Precision Cleaning</w:t>
            </w:r>
          </w:p>
          <w:p w:rsidR="003D7968" w:rsidRPr="002061BF" w:rsidP="00CB1C05" w14:paraId="6B03D2F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CC0D843"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D3536B7"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D80E30B"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9311A9"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19531E"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966DC2" w14:textId="77777777">
            <w:pPr>
              <w:pStyle w:val="LTableTextAbt"/>
              <w:jc w:val="right"/>
            </w:pPr>
            <w:r>
              <w:t xml:space="preserve">$396 </w:t>
            </w:r>
          </w:p>
        </w:tc>
      </w:tr>
      <w:tr w14:paraId="144239D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84D1B8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12531A0"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AEDBA71"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16496F"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0BECA2"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381DD5E"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1622CF" w14:textId="77777777">
            <w:pPr>
              <w:pStyle w:val="LTableTextAbt"/>
              <w:jc w:val="right"/>
            </w:pPr>
            <w:r>
              <w:t xml:space="preserve">$396 </w:t>
            </w:r>
          </w:p>
        </w:tc>
      </w:tr>
      <w:tr w14:paraId="2248F37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BB2A4E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F6C4486"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78D9B07"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8126EC"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BEFB3C"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B8FBEC"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A55F61" w14:textId="77777777">
            <w:pPr>
              <w:pStyle w:val="LTableTextAbt"/>
              <w:jc w:val="right"/>
            </w:pPr>
            <w:r>
              <w:t xml:space="preserve">$396 </w:t>
            </w:r>
          </w:p>
        </w:tc>
      </w:tr>
      <w:tr w14:paraId="71ED04D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3B1E7C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B160102"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6316E49"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60C81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E86DC6"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7C81BD9"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E12248" w14:textId="77777777">
            <w:pPr>
              <w:pStyle w:val="LTableTextAbt"/>
              <w:jc w:val="right"/>
            </w:pPr>
            <w:r>
              <w:rPr>
                <w:color w:val="FF0000"/>
              </w:rPr>
              <w:t>($407)</w:t>
            </w:r>
          </w:p>
        </w:tc>
      </w:tr>
      <w:tr w14:paraId="39B4045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CDE858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FB5E136"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F8DCBE8"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D43D5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4276C6"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AD32BB9"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412EFA" w14:textId="77777777">
            <w:pPr>
              <w:pStyle w:val="LTableTextAbt"/>
              <w:jc w:val="right"/>
            </w:pPr>
            <w:r>
              <w:rPr>
                <w:color w:val="FF0000"/>
              </w:rPr>
              <w:t>($407)</w:t>
            </w:r>
          </w:p>
        </w:tc>
      </w:tr>
      <w:tr w14:paraId="7903905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A17371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7A8B9F4"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EF2AE9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21A94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969013C"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6123DA"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A93FDA" w14:textId="77777777">
            <w:pPr>
              <w:pStyle w:val="LTableTextAbt"/>
              <w:jc w:val="right"/>
            </w:pPr>
            <w:r>
              <w:rPr>
                <w:color w:val="FF0000"/>
              </w:rPr>
              <w:t>($407)</w:t>
            </w:r>
          </w:p>
        </w:tc>
      </w:tr>
      <w:tr w14:paraId="2477266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8C56D7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9044A0F"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49A22A0"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2F33AA"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DDA494"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FF6E7F"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3EE8D6" w14:textId="77777777">
            <w:pPr>
              <w:pStyle w:val="LTableTextAbt"/>
              <w:jc w:val="right"/>
            </w:pPr>
            <w:r>
              <w:rPr>
                <w:color w:val="FF0000"/>
              </w:rPr>
              <w:t>($407)</w:t>
            </w:r>
          </w:p>
        </w:tc>
      </w:tr>
      <w:tr w14:paraId="2DE9691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A08C39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D43411C"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82581D2"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1F24D6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790226A"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85069C"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5B982B" w14:textId="77777777">
            <w:pPr>
              <w:pStyle w:val="LTableTextAbt"/>
              <w:jc w:val="right"/>
            </w:pPr>
            <w:r>
              <w:rPr>
                <w:color w:val="FF0000"/>
              </w:rPr>
              <w:t>($407)</w:t>
            </w:r>
          </w:p>
        </w:tc>
      </w:tr>
      <w:tr w14:paraId="1B824BC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E71450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A734903"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3C4B59C" w14:textId="77777777">
            <w:pPr>
              <w:pStyle w:val="LTableTextAbt"/>
              <w:jc w:val="right"/>
            </w:pPr>
            <w:r>
              <w:t>94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C77DA05"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CF3BC13"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82D899" w14:textId="77777777">
            <w:pPr>
              <w:pStyle w:val="LTableTextAbt"/>
              <w:jc w:val="right"/>
            </w:pPr>
            <w:r>
              <w:t xml:space="preserve">$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BC7286" w14:textId="77777777">
            <w:pPr>
              <w:pStyle w:val="LTableTextAbt"/>
              <w:jc w:val="right"/>
            </w:pPr>
            <w:r>
              <w:t xml:space="preserve">$1,758 </w:t>
            </w:r>
          </w:p>
        </w:tc>
      </w:tr>
      <w:tr w14:paraId="1FEDBB3D"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70A20DF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3FEECE4"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5D29BCE"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AFF16B"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CD8FEE"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177342"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AD5DA2" w14:textId="77777777">
            <w:pPr>
              <w:pStyle w:val="LTableTextAbt"/>
              <w:jc w:val="right"/>
            </w:pPr>
            <w:r>
              <w:t xml:space="preserve">$2,783 </w:t>
            </w:r>
          </w:p>
        </w:tc>
      </w:tr>
      <w:tr w14:paraId="669989CC"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7E34CD27" w14:textId="77777777">
            <w:pPr>
              <w:pStyle w:val="LTableTextAbt"/>
            </w:pPr>
            <w:r>
              <w:t>Large/High Precision Cleaning</w:t>
            </w:r>
          </w:p>
          <w:p w:rsidR="003D7968" w:rsidRPr="002061BF" w:rsidP="00CB1C05" w14:paraId="4AAF41A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075D66B"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3AF964D"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25A9C5"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EE9AF8"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BC02F9"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CAE3FF" w14:textId="77777777">
            <w:pPr>
              <w:pStyle w:val="LTableTextAbt"/>
              <w:jc w:val="right"/>
            </w:pPr>
            <w:r>
              <w:t xml:space="preserve">$1,267 </w:t>
            </w:r>
          </w:p>
        </w:tc>
      </w:tr>
      <w:tr w14:paraId="5191BBF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B4840F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DF1D047"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0CFE746"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E813BE"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4A130C"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0C9A7F2"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3CE109" w14:textId="77777777">
            <w:pPr>
              <w:pStyle w:val="LTableTextAbt"/>
              <w:jc w:val="right"/>
            </w:pPr>
            <w:r>
              <w:t xml:space="preserve">$1,267 </w:t>
            </w:r>
          </w:p>
        </w:tc>
      </w:tr>
      <w:tr w14:paraId="09DD5E3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EE48DD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122F1F7"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4A93752"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BC0D2B"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B5221CB"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8E751F3"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3F8BA6" w14:textId="77777777">
            <w:pPr>
              <w:pStyle w:val="LTableTextAbt"/>
              <w:jc w:val="right"/>
            </w:pPr>
            <w:r>
              <w:t xml:space="preserve">$1,267 </w:t>
            </w:r>
          </w:p>
        </w:tc>
      </w:tr>
      <w:tr w14:paraId="5EECC40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C74F24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D7E3B8A"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EBF2979"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6A6E90A"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46F5A1"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4A08E5"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843DFC7" w14:textId="77777777">
            <w:pPr>
              <w:pStyle w:val="LTableTextAbt"/>
              <w:jc w:val="right"/>
            </w:pPr>
            <w:r>
              <w:rPr>
                <w:color w:val="FF0000"/>
              </w:rPr>
              <w:t>($1,302)</w:t>
            </w:r>
          </w:p>
        </w:tc>
      </w:tr>
      <w:tr w14:paraId="78D9643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3C29791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E174FCF"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F5D739D"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F294FD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E7A91E"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4FB37A"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A4FF0C" w14:textId="77777777">
            <w:pPr>
              <w:pStyle w:val="LTableTextAbt"/>
              <w:jc w:val="right"/>
            </w:pPr>
            <w:r>
              <w:rPr>
                <w:color w:val="FF0000"/>
              </w:rPr>
              <w:t>($1,302)</w:t>
            </w:r>
          </w:p>
        </w:tc>
      </w:tr>
      <w:tr w14:paraId="3A44A2A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6E7AC8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0D1FF85"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3447AAA" w14:textId="77777777">
            <w:pPr>
              <w:pStyle w:val="LTableTextAbt"/>
              <w:jc w:val="right"/>
            </w:pPr>
            <w:r>
              <w:t>4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22B47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70D6A6"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E76D5B" w14:textId="77777777">
            <w:pPr>
              <w:pStyle w:val="LTableTextAbt"/>
              <w:jc w:val="right"/>
            </w:pPr>
            <w:r>
              <w:t xml:space="preserve">$5,8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5B07BD" w14:textId="77777777">
            <w:pPr>
              <w:pStyle w:val="LTableTextAbt"/>
              <w:jc w:val="right"/>
            </w:pPr>
            <w:r>
              <w:rPr>
                <w:color w:val="FF0000"/>
              </w:rPr>
              <w:t>($606)</w:t>
            </w:r>
          </w:p>
        </w:tc>
      </w:tr>
      <w:tr w14:paraId="33BBBA6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6215F1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94B22C4"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281B8CE"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9B9D9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F87846"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2B02E6"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1B19DB" w14:textId="77777777">
            <w:pPr>
              <w:pStyle w:val="LTableTextAbt"/>
              <w:jc w:val="right"/>
            </w:pPr>
            <w:r>
              <w:rPr>
                <w:color w:val="FF0000"/>
              </w:rPr>
              <w:t>($1,302)</w:t>
            </w:r>
          </w:p>
        </w:tc>
      </w:tr>
      <w:tr w14:paraId="01E304C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3EAE51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562D3B5"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B609D5F"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821E7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ED712EC"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FDA5DA"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CD065ED" w14:textId="77777777">
            <w:pPr>
              <w:pStyle w:val="LTableTextAbt"/>
              <w:jc w:val="right"/>
            </w:pPr>
            <w:r>
              <w:rPr>
                <w:color w:val="FF0000"/>
              </w:rPr>
              <w:t>($1,302)</w:t>
            </w:r>
          </w:p>
        </w:tc>
      </w:tr>
      <w:tr w14:paraId="5529D13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D39F07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2CA362F"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28D81B8" w14:textId="77777777">
            <w:pPr>
              <w:pStyle w:val="LTableTextAbt"/>
              <w:jc w:val="right"/>
            </w:pPr>
            <w:r>
              <w:t>5,5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9B61EBF"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C67A5A"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B5096ED" w14:textId="77777777">
            <w:pPr>
              <w:pStyle w:val="LTableTextAbt"/>
              <w:jc w:val="right"/>
            </w:pPr>
            <w:r>
              <w:t xml:space="preserve">$22,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BADFD6" w14:textId="77777777">
            <w:pPr>
              <w:pStyle w:val="LTableTextAbt"/>
              <w:jc w:val="right"/>
            </w:pPr>
            <w:r>
              <w:t xml:space="preserve">$15,594 </w:t>
            </w:r>
          </w:p>
        </w:tc>
      </w:tr>
      <w:tr w14:paraId="69D17B29"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404BCE7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73DBBB9"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6577D06" w14:textId="77777777">
            <w:pPr>
              <w:pStyle w:val="LTableTextAbt"/>
              <w:jc w:val="right"/>
            </w:pPr>
            <w:r>
              <w:t>2,1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56440B1"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12CDA0"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672866" w14:textId="77777777">
            <w:pPr>
              <w:pStyle w:val="LTableTextAbt"/>
              <w:jc w:val="right"/>
            </w:pPr>
            <w:r>
              <w:t xml:space="preserve">$17,3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85B083" w14:textId="77777777">
            <w:pPr>
              <w:pStyle w:val="LTableTextAbt"/>
              <w:jc w:val="right"/>
            </w:pPr>
            <w:r>
              <w:t xml:space="preserve">$10,912 </w:t>
            </w:r>
          </w:p>
        </w:tc>
      </w:tr>
      <w:tr w14:paraId="620DBB05" w14:textId="77777777" w:rsidTr="002C23B4">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246ED18D" w14:textId="77777777">
            <w:pPr>
              <w:pStyle w:val="LTableTextAbt"/>
            </w:pPr>
            <w:r>
              <w:t>Small/Safety Critical Cleaning</w:t>
            </w:r>
          </w:p>
          <w:p w:rsidR="003D7968" w:rsidRPr="002061BF" w:rsidP="00CB1C05" w14:paraId="4A69D92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9BC7938"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E834132"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68EB8F"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21C954"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B358970"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E65313" w14:textId="77777777">
            <w:pPr>
              <w:pStyle w:val="LTableTextAbt"/>
              <w:jc w:val="right"/>
            </w:pPr>
            <w:r>
              <w:t xml:space="preserve">$20 </w:t>
            </w:r>
          </w:p>
        </w:tc>
      </w:tr>
      <w:tr w14:paraId="78BEFBCE"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3CC94B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A7231E2"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9F0792E"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65978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72EA44"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91EC78"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29B985" w14:textId="77777777">
            <w:pPr>
              <w:pStyle w:val="LTableTextAbt"/>
              <w:jc w:val="right"/>
            </w:pPr>
            <w:r>
              <w:t xml:space="preserve">$74 </w:t>
            </w:r>
          </w:p>
        </w:tc>
      </w:tr>
      <w:tr w14:paraId="28219239"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1CEFB8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C946740"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449C9BC"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CCEFB7"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14FEB9"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7CBE5F"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A02112" w14:textId="77777777">
            <w:pPr>
              <w:pStyle w:val="LTableTextAbt"/>
              <w:jc w:val="right"/>
            </w:pPr>
            <w:r>
              <w:t xml:space="preserve">$20 </w:t>
            </w:r>
          </w:p>
        </w:tc>
      </w:tr>
      <w:tr w14:paraId="3396EE93"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AF350A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369D622"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E48AA6C"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BEC36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5C36C5"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ADD4F2"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CF164A" w14:textId="77777777">
            <w:pPr>
              <w:pStyle w:val="LTableTextAbt"/>
              <w:jc w:val="right"/>
            </w:pPr>
            <w:r>
              <w:rPr>
                <w:color w:val="FF0000"/>
              </w:rPr>
              <w:t>($20)</w:t>
            </w:r>
          </w:p>
        </w:tc>
      </w:tr>
      <w:tr w14:paraId="6DFA332C"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04B412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20EBD59"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A82CCCF"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F7F3F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584C77"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7A2801"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5D7FBD" w14:textId="77777777">
            <w:pPr>
              <w:pStyle w:val="LTableTextAbt"/>
              <w:jc w:val="right"/>
            </w:pPr>
            <w:r>
              <w:rPr>
                <w:color w:val="FF0000"/>
              </w:rPr>
              <w:t>($20)</w:t>
            </w:r>
          </w:p>
        </w:tc>
      </w:tr>
      <w:tr w14:paraId="03212316"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328A240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8961DB3"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1FE5C75"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2DB4D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80839D"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45E525" w14:textId="77777777">
            <w:pPr>
              <w:pStyle w:val="LTableTextAbt"/>
              <w:jc w:val="right"/>
            </w:pPr>
            <w:r>
              <w:t xml:space="preserve">$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747E62" w14:textId="77777777">
            <w:pPr>
              <w:pStyle w:val="LTableTextAbt"/>
              <w:jc w:val="right"/>
            </w:pPr>
            <w:r>
              <w:rPr>
                <w:color w:val="FF0000"/>
              </w:rPr>
              <w:t>($57)</w:t>
            </w:r>
          </w:p>
        </w:tc>
      </w:tr>
      <w:tr w14:paraId="4A1CE674"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94BC04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A1C7A53"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18DAFC7"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39D0EC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4DC070"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DC6D18"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51F47C" w14:textId="77777777">
            <w:pPr>
              <w:pStyle w:val="LTableTextAbt"/>
              <w:jc w:val="right"/>
            </w:pPr>
            <w:r>
              <w:rPr>
                <w:color w:val="FF0000"/>
              </w:rPr>
              <w:t>($20)</w:t>
            </w:r>
          </w:p>
        </w:tc>
      </w:tr>
      <w:tr w14:paraId="30FDDF13"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1C1CCD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2DBAEF2"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0D329CC"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FF72D36"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88E29A4"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0E034D3"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45737A0" w14:textId="77777777">
            <w:pPr>
              <w:pStyle w:val="LTableTextAbt"/>
              <w:jc w:val="right"/>
            </w:pPr>
            <w:r>
              <w:rPr>
                <w:color w:val="FF0000"/>
              </w:rPr>
              <w:t>($20)</w:t>
            </w:r>
          </w:p>
        </w:tc>
      </w:tr>
      <w:tr w14:paraId="372E544C" w14:textId="77777777" w:rsidTr="002C23B4">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663AF9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954564E"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37F9A06" w14:textId="77777777">
            <w:pPr>
              <w:pStyle w:val="LTableTextAbt"/>
              <w:jc w:val="right"/>
            </w:pPr>
            <w:r>
              <w:t>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4487AF"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16248F"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5854F93" w14:textId="77777777">
            <w:pPr>
              <w:pStyle w:val="LTableTextAbt"/>
              <w:jc w:val="right"/>
            </w:pPr>
            <w:r>
              <w:t xml:space="preserve">$7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4A9B22" w14:textId="77777777">
            <w:pPr>
              <w:pStyle w:val="LTableTextAbt"/>
              <w:jc w:val="right"/>
            </w:pPr>
            <w:r>
              <w:rPr>
                <w:color w:val="FF0000"/>
              </w:rPr>
              <w:t>($28)</w:t>
            </w:r>
          </w:p>
        </w:tc>
      </w:tr>
      <w:tr w14:paraId="06B502B1" w14:textId="77777777" w:rsidTr="002C23B4">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0764C58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FF96377"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D69AD43"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28C5CC"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38F083"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86F9D6B" w14:textId="77777777">
            <w:pPr>
              <w:pStyle w:val="LTableTextAbt"/>
              <w:jc w:val="right"/>
            </w:pPr>
            <w:r>
              <w:t xml:space="preserve">$13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CF6E4D1" w14:textId="77777777">
            <w:pPr>
              <w:pStyle w:val="LTableTextAbt"/>
              <w:jc w:val="right"/>
            </w:pPr>
            <w:r>
              <w:t xml:space="preserve">$39 </w:t>
            </w:r>
          </w:p>
        </w:tc>
      </w:tr>
      <w:tr w14:paraId="5743BE12"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6934EED4" w14:textId="77777777">
            <w:pPr>
              <w:pStyle w:val="LTableTextAbt"/>
            </w:pPr>
            <w:r>
              <w:t>Medium/Safety Critical Cleaning</w:t>
            </w:r>
          </w:p>
          <w:p w:rsidR="003D7968" w:rsidRPr="002061BF" w:rsidP="00CB1C05" w14:paraId="2EBB338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EB39256"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A01C91B"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8CDED0"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4C8869"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19FC7B"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F800CE" w14:textId="77777777">
            <w:pPr>
              <w:pStyle w:val="LTableTextAbt"/>
              <w:jc w:val="right"/>
            </w:pPr>
            <w:r>
              <w:t xml:space="preserve">$396 </w:t>
            </w:r>
          </w:p>
        </w:tc>
      </w:tr>
      <w:tr w14:paraId="74B982A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5CDF8D3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7390DD6"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2D48D94"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484182"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205CA6E"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333AC43"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645910" w14:textId="77777777">
            <w:pPr>
              <w:pStyle w:val="LTableTextAbt"/>
              <w:jc w:val="right"/>
            </w:pPr>
            <w:r>
              <w:t xml:space="preserve">$396 </w:t>
            </w:r>
          </w:p>
        </w:tc>
      </w:tr>
      <w:tr w14:paraId="724F3A4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BD6BB6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7DF4963"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C0F29F0"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C8C742"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911E78"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4AC639"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A3505F" w14:textId="77777777">
            <w:pPr>
              <w:pStyle w:val="LTableTextAbt"/>
              <w:jc w:val="right"/>
            </w:pPr>
            <w:r>
              <w:t xml:space="preserve">$396 </w:t>
            </w:r>
          </w:p>
        </w:tc>
      </w:tr>
      <w:tr w14:paraId="6C2314B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47BBA0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99D0266"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771EB0F"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53566D"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273B04"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0FAA64"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08C967" w14:textId="77777777">
            <w:pPr>
              <w:pStyle w:val="LTableTextAbt"/>
              <w:jc w:val="right"/>
            </w:pPr>
            <w:r>
              <w:rPr>
                <w:color w:val="FF0000"/>
              </w:rPr>
              <w:t>($407)</w:t>
            </w:r>
          </w:p>
        </w:tc>
      </w:tr>
      <w:tr w14:paraId="4D71639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8DE6EF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8541A74"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D879F5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F9C11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70CD46"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7FA1F7"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7548AA" w14:textId="77777777">
            <w:pPr>
              <w:pStyle w:val="LTableTextAbt"/>
              <w:jc w:val="right"/>
            </w:pPr>
            <w:r>
              <w:rPr>
                <w:color w:val="FF0000"/>
              </w:rPr>
              <w:t>($407)</w:t>
            </w:r>
          </w:p>
        </w:tc>
      </w:tr>
      <w:tr w14:paraId="7110A88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20797A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48512FFE"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DAAECB3"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478F8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5A1BAA"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8E418A2"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91CA75" w14:textId="77777777">
            <w:pPr>
              <w:pStyle w:val="LTableTextAbt"/>
              <w:jc w:val="right"/>
            </w:pPr>
            <w:r>
              <w:rPr>
                <w:color w:val="FF0000"/>
              </w:rPr>
              <w:t>($407)</w:t>
            </w:r>
          </w:p>
        </w:tc>
      </w:tr>
      <w:tr w14:paraId="464C38E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71EC59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290389B"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1D875F6"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8324E8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CFBB463"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F4412E8"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961910" w14:textId="77777777">
            <w:pPr>
              <w:pStyle w:val="LTableTextAbt"/>
              <w:jc w:val="right"/>
            </w:pPr>
            <w:r>
              <w:rPr>
                <w:color w:val="FF0000"/>
              </w:rPr>
              <w:t>($407)</w:t>
            </w:r>
          </w:p>
        </w:tc>
      </w:tr>
      <w:tr w14:paraId="4B4AE28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530CC3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C164372"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D266FEA"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6A0357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2F8DFD"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66FD80"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17E221" w14:textId="77777777">
            <w:pPr>
              <w:pStyle w:val="LTableTextAbt"/>
              <w:jc w:val="right"/>
            </w:pPr>
            <w:r>
              <w:rPr>
                <w:color w:val="FF0000"/>
              </w:rPr>
              <w:t>($407)</w:t>
            </w:r>
          </w:p>
        </w:tc>
      </w:tr>
      <w:tr w14:paraId="5CCCAFA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12E14D6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8625123"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ECF8FD2" w14:textId="77777777">
            <w:pPr>
              <w:pStyle w:val="LTableTextAbt"/>
              <w:jc w:val="right"/>
            </w:pPr>
            <w:r>
              <w:t>94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CD388B"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FEEA63"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72B328" w14:textId="77777777">
            <w:pPr>
              <w:pStyle w:val="LTableTextAbt"/>
              <w:jc w:val="right"/>
            </w:pPr>
            <w:r>
              <w:t xml:space="preserve">$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4FBB2F" w14:textId="77777777">
            <w:pPr>
              <w:pStyle w:val="LTableTextAbt"/>
              <w:jc w:val="right"/>
            </w:pPr>
            <w:r>
              <w:t xml:space="preserve">$1,758 </w:t>
            </w:r>
          </w:p>
        </w:tc>
      </w:tr>
      <w:tr w14:paraId="10610471"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337B484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B907E86"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1528D09"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F94825"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4517DEC"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588F58" w14:textId="77777777">
            <w:pPr>
              <w:pStyle w:val="LTableTextAbt"/>
              <w:jc w:val="right"/>
            </w:pPr>
            <w:r>
              <w:t xml:space="preserve">$2,7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7FD6D2" w14:textId="77777777">
            <w:pPr>
              <w:pStyle w:val="LTableTextAbt"/>
              <w:jc w:val="right"/>
            </w:pPr>
            <w:r>
              <w:t xml:space="preserve">$704 </w:t>
            </w:r>
          </w:p>
        </w:tc>
      </w:tr>
      <w:tr w14:paraId="6FF2C68F"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74F427D5" w14:textId="77777777">
            <w:pPr>
              <w:pStyle w:val="LTableTextAbt"/>
            </w:pPr>
            <w:r>
              <w:t>Large/Safety Critical Cleaning</w:t>
            </w:r>
          </w:p>
          <w:p w:rsidR="003D7968" w:rsidRPr="002061BF" w:rsidP="00CB1C05" w14:paraId="55A90CD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15E74B0"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FAF62F3"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73C40A"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34A393"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7426A1"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AFABB5E" w14:textId="77777777">
            <w:pPr>
              <w:pStyle w:val="LTableTextAbt"/>
              <w:jc w:val="right"/>
            </w:pPr>
            <w:r>
              <w:t xml:space="preserve">$1,267 </w:t>
            </w:r>
          </w:p>
        </w:tc>
      </w:tr>
      <w:tr w14:paraId="71DB660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FB84BB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C3E9229"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77A1C71"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2A1E41B"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7B8BD77"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5498063"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CEF6B5" w14:textId="77777777">
            <w:pPr>
              <w:pStyle w:val="LTableTextAbt"/>
              <w:jc w:val="right"/>
            </w:pPr>
            <w:r>
              <w:t xml:space="preserve">$1,267 </w:t>
            </w:r>
          </w:p>
        </w:tc>
      </w:tr>
      <w:tr w14:paraId="4FDB1A4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8E6FAE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0356031"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AB80893"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12DC1E6"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3746DDF"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A7CB44"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2DE5F0" w14:textId="77777777">
            <w:pPr>
              <w:pStyle w:val="LTableTextAbt"/>
              <w:jc w:val="right"/>
            </w:pPr>
            <w:r>
              <w:t xml:space="preserve">$1,267 </w:t>
            </w:r>
          </w:p>
        </w:tc>
      </w:tr>
      <w:tr w14:paraId="537EC95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38CEE5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09F53F1"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B643F6F"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FE25AF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C8A72B"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1C21CF9"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DE5C11" w14:textId="77777777">
            <w:pPr>
              <w:pStyle w:val="LTableTextAbt"/>
              <w:jc w:val="right"/>
            </w:pPr>
            <w:r>
              <w:rPr>
                <w:color w:val="FF0000"/>
              </w:rPr>
              <w:t>($1,302)</w:t>
            </w:r>
          </w:p>
        </w:tc>
      </w:tr>
      <w:tr w14:paraId="43D8EC2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1FE442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2886AB2"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6721E28"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2FBC92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610190"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85B8DE"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120864" w14:textId="77777777">
            <w:pPr>
              <w:pStyle w:val="LTableTextAbt"/>
              <w:jc w:val="right"/>
            </w:pPr>
            <w:r>
              <w:rPr>
                <w:color w:val="FF0000"/>
              </w:rPr>
              <w:t>($1,302)</w:t>
            </w:r>
          </w:p>
        </w:tc>
      </w:tr>
      <w:tr w14:paraId="05A07A5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3E939F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561745F"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6BA50D5" w14:textId="77777777">
            <w:pPr>
              <w:pStyle w:val="LTableTextAbt"/>
              <w:jc w:val="right"/>
            </w:pPr>
            <w:r>
              <w:t>4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BBB99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0CAE6BD"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02AC2F" w14:textId="77777777">
            <w:pPr>
              <w:pStyle w:val="LTableTextAbt"/>
              <w:jc w:val="right"/>
            </w:pPr>
            <w:r>
              <w:t xml:space="preserve">$5,8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8948ADF" w14:textId="77777777">
            <w:pPr>
              <w:pStyle w:val="LTableTextAbt"/>
              <w:jc w:val="right"/>
            </w:pPr>
            <w:r>
              <w:rPr>
                <w:color w:val="FF0000"/>
              </w:rPr>
              <w:t>($606)</w:t>
            </w:r>
          </w:p>
        </w:tc>
      </w:tr>
      <w:tr w14:paraId="7D3D09D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881E93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ADDCB9D"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9D902A8"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47987C"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6B1A265"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7AFABE6"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625AAA" w14:textId="77777777">
            <w:pPr>
              <w:pStyle w:val="LTableTextAbt"/>
              <w:jc w:val="right"/>
            </w:pPr>
            <w:r>
              <w:rPr>
                <w:color w:val="FF0000"/>
              </w:rPr>
              <w:t>($1,302)</w:t>
            </w:r>
          </w:p>
        </w:tc>
      </w:tr>
      <w:tr w14:paraId="1FA74B3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29B068E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FB47AD8"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9D99B03"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C1CCDA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0B7555"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A13804"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EEA7C7" w14:textId="77777777">
            <w:pPr>
              <w:pStyle w:val="LTableTextAbt"/>
              <w:jc w:val="right"/>
            </w:pPr>
            <w:r>
              <w:rPr>
                <w:color w:val="FF0000"/>
              </w:rPr>
              <w:t>($1,302)</w:t>
            </w:r>
          </w:p>
        </w:tc>
      </w:tr>
      <w:tr w14:paraId="5FB90CC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FFD799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A2E4BF4"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D24AF2D" w14:textId="77777777">
            <w:pPr>
              <w:pStyle w:val="LTableTextAbt"/>
              <w:jc w:val="right"/>
            </w:pPr>
            <w:r>
              <w:t>5,5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3611B87"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69DD23"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55726A" w14:textId="77777777">
            <w:pPr>
              <w:pStyle w:val="LTableTextAbt"/>
              <w:jc w:val="right"/>
            </w:pPr>
            <w:r>
              <w:t xml:space="preserve">$22,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813192A" w14:textId="77777777">
            <w:pPr>
              <w:pStyle w:val="LTableTextAbt"/>
              <w:jc w:val="right"/>
            </w:pPr>
            <w:r>
              <w:t xml:space="preserve">$15,594 </w:t>
            </w:r>
          </w:p>
        </w:tc>
      </w:tr>
      <w:tr w14:paraId="175429D5"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592B90F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7665FA6"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D705B6B" w14:textId="77777777">
            <w:pPr>
              <w:pStyle w:val="LTableTextAbt"/>
              <w:jc w:val="right"/>
            </w:pPr>
            <w:r>
              <w:t>2,1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A6FD1F1"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D5DBA0" w14:textId="77777777">
            <w:pPr>
              <w:pStyle w:val="LTableTextAbt"/>
              <w:tabs>
                <w:tab w:val="left" w:pos="434"/>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D575122" w14:textId="77777777">
            <w:pPr>
              <w:pStyle w:val="LTableTextAbt"/>
              <w:jc w:val="right"/>
            </w:pPr>
            <w:r>
              <w:t xml:space="preserve">$17,3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9D04E2F" w14:textId="77777777">
            <w:pPr>
              <w:pStyle w:val="LTableTextAbt"/>
              <w:jc w:val="right"/>
            </w:pPr>
            <w:r>
              <w:t xml:space="preserve">$10,912 </w:t>
            </w:r>
          </w:p>
        </w:tc>
      </w:tr>
      <w:tr w14:paraId="7D9E8CF1" w14:textId="77777777" w:rsidTr="003A4852">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12D5922B" w14:textId="77777777">
            <w:pPr>
              <w:pStyle w:val="LTableTextAbt"/>
            </w:pPr>
            <w:r>
              <w:t>Small/Start-Up/R&amp;D Critical Cleaning</w:t>
            </w:r>
          </w:p>
          <w:p w:rsidR="003D7968" w:rsidRPr="002061BF" w:rsidP="00CB1C05" w14:paraId="2655418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FBFC3F1"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ACCBD9B"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92C0F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801C608"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716F5E0"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E36B77" w14:textId="77777777">
            <w:pPr>
              <w:pStyle w:val="LTableTextAbt"/>
              <w:jc w:val="right"/>
            </w:pPr>
            <w:r>
              <w:t xml:space="preserve">$20 </w:t>
            </w:r>
          </w:p>
        </w:tc>
      </w:tr>
      <w:tr w14:paraId="58926BE1" w14:textId="77777777" w:rsidTr="003A4852">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691FC2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9832EB8"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8A43EC7"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0954C1"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1051847"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B811D0F"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449198" w14:textId="77777777">
            <w:pPr>
              <w:pStyle w:val="LTableTextAbt"/>
              <w:jc w:val="right"/>
            </w:pPr>
            <w:r>
              <w:t xml:space="preserve">$74 </w:t>
            </w:r>
          </w:p>
        </w:tc>
      </w:tr>
      <w:tr w14:paraId="688EC764" w14:textId="77777777" w:rsidTr="003A4852">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044173A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DFE8A22"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9062A99"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9CE6CE"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4F41A8"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969530"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E60D08" w14:textId="77777777">
            <w:pPr>
              <w:pStyle w:val="LTableTextAbt"/>
              <w:jc w:val="right"/>
            </w:pPr>
            <w:r>
              <w:t xml:space="preserve">$20 </w:t>
            </w:r>
          </w:p>
        </w:tc>
      </w:tr>
      <w:tr w14:paraId="1F11091A" w14:textId="77777777" w:rsidTr="003A4852">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48843F3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479EC70"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47034CB"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A61AB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5D0AC6"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730B4B"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853361" w14:textId="77777777">
            <w:pPr>
              <w:pStyle w:val="LTableTextAbt"/>
              <w:jc w:val="right"/>
            </w:pPr>
            <w:r>
              <w:rPr>
                <w:color w:val="FF0000"/>
              </w:rPr>
              <w:t>($20)</w:t>
            </w:r>
          </w:p>
        </w:tc>
      </w:tr>
      <w:tr w14:paraId="38C4BE36" w14:textId="77777777" w:rsidTr="003A4852">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B96DD6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15B85950"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C472202"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F09FAA"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29F6AE"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DE9345A"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8A0A95" w14:textId="77777777">
            <w:pPr>
              <w:pStyle w:val="LTableTextAbt"/>
              <w:jc w:val="right"/>
            </w:pPr>
            <w:r>
              <w:rPr>
                <w:color w:val="FF0000"/>
              </w:rPr>
              <w:t>($20)</w:t>
            </w:r>
          </w:p>
        </w:tc>
      </w:tr>
      <w:tr w14:paraId="7882114E" w14:textId="77777777" w:rsidTr="003A4852">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6EC1ED6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20BDE682"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040CB64"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C77DB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2EACC6"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9A6F2DB" w14:textId="77777777">
            <w:pPr>
              <w:pStyle w:val="LTableTextAbt"/>
              <w:jc w:val="right"/>
            </w:pPr>
            <w:r>
              <w:t xml:space="preserve">$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4BFADF9" w14:textId="77777777">
            <w:pPr>
              <w:pStyle w:val="LTableTextAbt"/>
              <w:jc w:val="right"/>
            </w:pPr>
            <w:r>
              <w:rPr>
                <w:color w:val="FF0000"/>
              </w:rPr>
              <w:t>($57)</w:t>
            </w:r>
          </w:p>
        </w:tc>
      </w:tr>
      <w:tr w14:paraId="2E549C28" w14:textId="77777777" w:rsidTr="003A4852">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30DED44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F8158EA"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503CF5A7"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A8F031"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513708C"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5D1A884"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73A9AE2" w14:textId="77777777">
            <w:pPr>
              <w:pStyle w:val="LTableTextAbt"/>
              <w:jc w:val="right"/>
            </w:pPr>
            <w:r>
              <w:rPr>
                <w:color w:val="FF0000"/>
              </w:rPr>
              <w:t>($20)</w:t>
            </w:r>
          </w:p>
        </w:tc>
      </w:tr>
      <w:tr w14:paraId="10B7EC78" w14:textId="77777777" w:rsidTr="003A4852">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2061BF" w:rsidP="00CB1C05" w14:paraId="7EF76C0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4F7CC36"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61623012"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DB1781"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217819"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090E74"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7C5AE5" w14:textId="77777777">
            <w:pPr>
              <w:pStyle w:val="LTableTextAbt"/>
              <w:jc w:val="right"/>
            </w:pPr>
            <w:r>
              <w:rPr>
                <w:color w:val="FF0000"/>
              </w:rPr>
              <w:t>($20)</w:t>
            </w:r>
          </w:p>
        </w:tc>
      </w:tr>
      <w:tr w14:paraId="2FDB0613" w14:textId="77777777" w:rsidTr="003A4852">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2061BF" w:rsidP="00CB1C05" w14:paraId="7AF7730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2041582"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71B9C06A" w14:textId="77777777">
            <w:pPr>
              <w:pStyle w:val="LTableTextAbt"/>
              <w:jc w:val="right"/>
            </w:pPr>
            <w:r>
              <w:t>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179872"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403A95"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1458FF" w14:textId="77777777">
            <w:pPr>
              <w:pStyle w:val="LTableTextAbt"/>
              <w:jc w:val="right"/>
            </w:pPr>
            <w:r>
              <w:t xml:space="preserve">$7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A6F392" w14:textId="77777777">
            <w:pPr>
              <w:pStyle w:val="LTableTextAbt"/>
              <w:jc w:val="right"/>
            </w:pPr>
            <w:r>
              <w:rPr>
                <w:color w:val="FF0000"/>
              </w:rPr>
              <w:t>($28)</w:t>
            </w:r>
          </w:p>
        </w:tc>
      </w:tr>
      <w:tr w14:paraId="3E5B58C2"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2061BF" w:rsidP="00CB1C05" w14:paraId="0084DF2C" w14:textId="77777777">
            <w:pPr>
              <w:pStyle w:val="LTableTextAbt"/>
            </w:pPr>
            <w:r>
              <w:t>Medium/Start-Up/R&amp;D Critical Cleaning</w:t>
            </w:r>
          </w:p>
          <w:p w:rsidR="003D7968" w:rsidRPr="002061BF" w:rsidP="00CB1C05" w14:paraId="04724D6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3010985A" w14:textId="77777777">
            <w:pPr>
              <w:pStyle w:val="LTableTextAbt"/>
            </w:pPr>
            <w:r>
              <w:t xml:space="preserve">Convert OTVD to use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2061BF" w:rsidP="00CB1C05" w14:paraId="07B1868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839F35"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7F9D7E"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EC9B5D9"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B524630" w14:textId="77777777">
            <w:pPr>
              <w:pStyle w:val="LTableTextAbt"/>
              <w:jc w:val="right"/>
            </w:pPr>
            <w:r>
              <w:t xml:space="preserve">$396 </w:t>
            </w:r>
          </w:p>
        </w:tc>
      </w:tr>
      <w:tr w14:paraId="491A3DB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5168E29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FC9AC13" w14:textId="77777777">
            <w:pPr>
              <w:pStyle w:val="LTableTextAbt"/>
            </w:pPr>
            <w:r>
              <w:t xml:space="preserve">Replace with OTVD using </w:t>
            </w:r>
            <w:r w:rsidR="001A2093">
              <w:t>Flashpoint</w:t>
            </w:r>
            <w:r>
              <w:t xml:space="preserve">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6DB19FD"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80C486"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CFFF256"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00CD26"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CAE0AD" w14:textId="77777777">
            <w:pPr>
              <w:pStyle w:val="LTableTextAbt"/>
              <w:jc w:val="right"/>
              <w:rPr>
                <w:color w:val="FF0000"/>
              </w:rPr>
            </w:pPr>
            <w:r>
              <w:t xml:space="preserve">$396 </w:t>
            </w:r>
          </w:p>
        </w:tc>
      </w:tr>
      <w:tr w14:paraId="367443A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0EBD8EF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2331AA" w14:textId="77777777">
            <w:pPr>
              <w:pStyle w:val="LTableTextAbt"/>
            </w:pPr>
            <w:r>
              <w:t>Replace with Solstice system (trans-1-chloro-3,3,</w:t>
            </w:r>
            <w:r w:rsidR="003B1819">
              <w:t>3-trifluoro</w:t>
            </w:r>
            <w:r>
              <w:t>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35119C"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F1791E"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6C06006"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307DDB"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858EC75" w14:textId="77777777">
            <w:pPr>
              <w:pStyle w:val="LTableTextAbt"/>
              <w:jc w:val="right"/>
              <w:rPr>
                <w:color w:val="FF0000"/>
              </w:rPr>
            </w:pPr>
            <w:r>
              <w:t xml:space="preserve">$396 </w:t>
            </w:r>
          </w:p>
        </w:tc>
      </w:tr>
      <w:tr w14:paraId="3FFB211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2554673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2095585"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B22984C"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939724D"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BE2D3E1"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E74BC3"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F523654" w14:textId="77777777">
            <w:pPr>
              <w:pStyle w:val="LTableTextAbt"/>
              <w:jc w:val="right"/>
              <w:rPr>
                <w:color w:val="FF0000"/>
              </w:rPr>
            </w:pPr>
            <w:r>
              <w:rPr>
                <w:color w:val="FF0000"/>
              </w:rPr>
              <w:t>($407)</w:t>
            </w:r>
          </w:p>
        </w:tc>
      </w:tr>
      <w:tr w14:paraId="1E0F4A7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20312A7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93749DD" w14:textId="77777777">
            <w:pPr>
              <w:pStyle w:val="LTableTextAbt"/>
            </w:pPr>
            <w:r>
              <w:t xml:space="preserve">OTVD for Very low </w:t>
            </w:r>
            <w:r w:rsidR="001A2093">
              <w:t>Flashpoint</w:t>
            </w:r>
            <w:r>
              <w:t xml:space="preserve">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1957F5"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C504671"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EAB4162"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F80865"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866E294" w14:textId="77777777">
            <w:pPr>
              <w:pStyle w:val="LTableTextAbt"/>
              <w:jc w:val="right"/>
              <w:rPr>
                <w:color w:val="FF0000"/>
              </w:rPr>
            </w:pPr>
            <w:r>
              <w:rPr>
                <w:color w:val="FF0000"/>
              </w:rPr>
              <w:t>($407)</w:t>
            </w:r>
          </w:p>
        </w:tc>
      </w:tr>
      <w:tr w14:paraId="7232BE1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4BA7A27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11CCFB"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AF1BA23"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67E9B6B"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1D3562"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595BE73"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B8376A" w14:textId="77777777">
            <w:pPr>
              <w:pStyle w:val="LTableTextAbt"/>
              <w:jc w:val="right"/>
              <w:rPr>
                <w:color w:val="FF0000"/>
              </w:rPr>
            </w:pPr>
            <w:r>
              <w:rPr>
                <w:color w:val="FF0000"/>
              </w:rPr>
              <w:t>($407)</w:t>
            </w:r>
          </w:p>
        </w:tc>
      </w:tr>
      <w:tr w14:paraId="42EE361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1FB3577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E2E50DC"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E0D45A"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93F3EA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A53BB8E"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4EE843"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3313C96" w14:textId="77777777">
            <w:pPr>
              <w:pStyle w:val="LTableTextAbt"/>
              <w:jc w:val="right"/>
              <w:rPr>
                <w:color w:val="FF0000"/>
              </w:rPr>
            </w:pPr>
            <w:r>
              <w:rPr>
                <w:color w:val="FF0000"/>
              </w:rPr>
              <w:t>($407)</w:t>
            </w:r>
          </w:p>
        </w:tc>
      </w:tr>
      <w:tr w14:paraId="648670A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479CC91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4DC84C6"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DE89F3"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65F304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CCF215"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D6FEFFC"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A568703" w14:textId="77777777">
            <w:pPr>
              <w:pStyle w:val="LTableTextAbt"/>
              <w:jc w:val="right"/>
              <w:rPr>
                <w:color w:val="FF0000"/>
              </w:rPr>
            </w:pPr>
            <w:r>
              <w:rPr>
                <w:color w:val="FF0000"/>
              </w:rPr>
              <w:t>($407)</w:t>
            </w:r>
          </w:p>
        </w:tc>
      </w:tr>
      <w:tr w14:paraId="1746C763"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P="00CB1C05" w14:paraId="149CAC8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993AC87"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14EB00E" w14:textId="77777777">
            <w:pPr>
              <w:pStyle w:val="LTableTextAbt"/>
              <w:jc w:val="right"/>
            </w:pPr>
            <w:r>
              <w:t>94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2C4C9FA"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853AD6"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2EF45D" w14:textId="77777777">
            <w:pPr>
              <w:pStyle w:val="LTableTextAbt"/>
              <w:jc w:val="right"/>
            </w:pPr>
            <w:r>
              <w:t xml:space="preserve">$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0617EB5" w14:textId="77777777">
            <w:pPr>
              <w:pStyle w:val="LTableTextAbt"/>
              <w:jc w:val="right"/>
              <w:rPr>
                <w:color w:val="FF0000"/>
              </w:rPr>
            </w:pPr>
            <w:r>
              <w:t xml:space="preserve">$1,758 </w:t>
            </w:r>
          </w:p>
        </w:tc>
      </w:tr>
    </w:tbl>
    <w:p w:rsidR="00806767" w:rsidP="00CB1C05" w14:paraId="115BEE72" w14:textId="77777777">
      <w:pPr>
        <w:pStyle w:val="BodyText"/>
      </w:pPr>
    </w:p>
    <w:p w:rsidR="00806767" w:rsidP="00CB1C05" w14:paraId="0ED737DA" w14:textId="77777777">
      <w:pPr>
        <w:pStyle w:val="BodyText"/>
        <w:sectPr w:rsidSect="00CB1C05">
          <w:type w:val="nextColumn"/>
          <w:pgSz w:w="15840" w:h="12240" w:orient="landscape"/>
          <w:pgMar w:top="1440" w:right="1440" w:bottom="1440" w:left="1440" w:header="720" w:footer="720" w:gutter="0"/>
          <w:lnNumType w:countBy="1" w:restart="continuous"/>
          <w:pgNumType w:chapStyle="1"/>
          <w:cols w:space="720"/>
          <w:docGrid w:linePitch="360"/>
        </w:sectPr>
      </w:pPr>
    </w:p>
    <w:p w:rsidR="00806767" w:rsidP="00CB1C05" w14:paraId="71864EA7" w14:textId="77777777">
      <w:pPr>
        <w:pStyle w:val="Heading3"/>
      </w:pPr>
      <w:bookmarkStart w:id="1062" w:name="_Ref135378954"/>
      <w:r>
        <w:t xml:space="preserve">Annual </w:t>
      </w:r>
      <w:r w:rsidRPr="002B5535">
        <w:t>Maintenance</w:t>
      </w:r>
      <w:r>
        <w:t xml:space="preserve"> Costs</w:t>
      </w:r>
      <w:bookmarkEnd w:id="1062"/>
    </w:p>
    <w:p w:rsidR="00806767" w:rsidP="00CB1C05" w14:paraId="4884602B" w14:textId="77777777">
      <w:pPr>
        <w:pStyle w:val="BodyText"/>
      </w:pPr>
      <w:r w:rsidRPr="002E23AD">
        <w:t>Maintenance costs are highly dependent on the type and age of the cleaning system. There is an estimated 10- or 20-year life for most systems and maintenance costs will be needed for items like filters, process monitoring, annual employee check-ups, monitoring for soil or water contamination. There is a 25</w:t>
      </w:r>
      <w:r>
        <w:t xml:space="preserve"> percent</w:t>
      </w:r>
      <w:r w:rsidRPr="002E23AD">
        <w:t xml:space="preserve"> additional markup for extra items.</w:t>
      </w:r>
    </w:p>
    <w:p w:rsidR="002257BB" w:rsidP="00CB1C05" w14:paraId="196A2312"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r>
        <w:rPr>
          <w:highlight w:val="yellow"/>
        </w:rPr>
        <w:fldChar w:fldCharType="begin" w:fldLock="1"/>
      </w:r>
      <w:r>
        <w:rPr>
          <w:highlight w:val="yellow"/>
        </w:rPr>
        <w:instrText xml:space="preserve"> REF _Ref155788782 \h </w:instrText>
      </w:r>
      <w:r>
        <w:rPr>
          <w:highlight w:val="yellow"/>
        </w:rPr>
        <w:fldChar w:fldCharType="separate"/>
      </w:r>
      <w:r w:rsidRPr="005C74DF" w:rsidR="0092222B">
        <w:t xml:space="preserve">Table </w:t>
      </w:r>
      <w:r w:rsidR="0092222B">
        <w:rPr>
          <w:noProof/>
        </w:rPr>
        <w:t>7</w:t>
      </w:r>
      <w:r w:rsidR="0092222B">
        <w:noBreakHyphen/>
      </w:r>
      <w:r w:rsidR="0092222B">
        <w:rPr>
          <w:noProof/>
        </w:rPr>
        <w:t>29</w:t>
      </w:r>
      <w:r>
        <w:rPr>
          <w:highlight w:val="yellow"/>
        </w:rPr>
        <w:fldChar w:fldCharType="end"/>
      </w:r>
      <w:r w:rsidR="00455D0A">
        <w:t xml:space="preserve"> </w:t>
      </w:r>
      <w:r w:rsidR="00806767">
        <w:t xml:space="preserve">presents the estimated annual maintenance costs under the baseline, under the new cleaning method, and the incremental change in the annual maintenance costs. These costs range </w:t>
      </w:r>
      <w:r w:rsidRPr="007A2DD0" w:rsidR="00806767">
        <w:t xml:space="preserve">from </w:t>
      </w:r>
      <w:r w:rsidR="00806767">
        <w:t>a savings of about $200,000 (indicated as a negative incremental cost) to $200,000 in additional waste disposal costs.</w:t>
      </w:r>
      <w:r w:rsidRPr="007A2DD0" w:rsidR="00806767">
        <w:t xml:space="preserve"> </w:t>
      </w:r>
    </w:p>
    <w:tbl>
      <w:tblPr>
        <w:tblW w:w="13320" w:type="dxa"/>
        <w:tblLayout w:type="fixed"/>
        <w:tblLook w:val="04A0"/>
      </w:tblPr>
      <w:tblGrid>
        <w:gridCol w:w="3600"/>
        <w:gridCol w:w="6210"/>
        <w:gridCol w:w="1080"/>
        <w:gridCol w:w="1170"/>
        <w:gridCol w:w="1260"/>
      </w:tblGrid>
      <w:tr w14:paraId="288276C5" w14:textId="77777777">
        <w:tblPrEx>
          <w:tblW w:w="13320" w:type="dxa"/>
          <w:tblLayout w:type="fixed"/>
          <w:tblLook w:val="04A0"/>
        </w:tblPrEx>
        <w:trPr>
          <w:trHeight w:val="180"/>
          <w:tblHeader/>
        </w:trPr>
        <w:tc>
          <w:tcPr>
            <w:tcW w:w="13320" w:type="dxa"/>
            <w:gridSpan w:val="5"/>
            <w:tcBorders>
              <w:bottom w:val="single" w:sz="4" w:space="0" w:color="auto"/>
            </w:tcBorders>
            <w:shd w:val="clear" w:color="auto" w:fill="auto"/>
            <w:vAlign w:val="center"/>
          </w:tcPr>
          <w:p w:rsidR="002257BB" w:rsidRPr="004C1EED" w:rsidP="00CB1C05" w14:paraId="17D02E07" w14:textId="77777777">
            <w:pPr>
              <w:pStyle w:val="TableTitleA"/>
            </w:pPr>
            <w:bookmarkStart w:id="1063" w:name="_Ref155788782"/>
            <w:bookmarkStart w:id="1064" w:name="_Ref135310098"/>
            <w:bookmarkStart w:id="1065" w:name="_Toc139006772"/>
            <w:bookmarkStart w:id="1066" w:name="_Toc139036166"/>
            <w:bookmarkStart w:id="1067" w:name="_Toc147493430"/>
            <w:bookmarkStart w:id="1068" w:name="_Toc165379662"/>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9</w:t>
            </w:r>
            <w:r w:rsidR="00BC4B5D">
              <w:rPr>
                <w:noProof/>
              </w:rPr>
              <w:fldChar w:fldCharType="end"/>
            </w:r>
            <w:bookmarkEnd w:id="1063"/>
            <w:bookmarkEnd w:id="1064"/>
            <w:r w:rsidRPr="005C74DF">
              <w:t xml:space="preserve">: </w:t>
            </w:r>
            <w:r>
              <w:t>Annual Maintenance Costs</w:t>
            </w:r>
            <w:r w:rsidR="009E4036">
              <w:t>, by Size, Cleaning Category, and Alternative Cleaning Method</w:t>
            </w:r>
            <w:r>
              <w:t xml:space="preserve"> (2022$)</w:t>
            </w:r>
            <w:bookmarkEnd w:id="1065"/>
            <w:bookmarkEnd w:id="1066"/>
            <w:bookmarkEnd w:id="1067"/>
            <w:bookmarkEnd w:id="1068"/>
          </w:p>
        </w:tc>
      </w:tr>
      <w:tr w14:paraId="1869F410" w14:textId="77777777">
        <w:tblPrEx>
          <w:tblW w:w="13320" w:type="dxa"/>
          <w:tblLayout w:type="fixed"/>
          <w:tblLook w:val="04A0"/>
        </w:tblPrEx>
        <w:trPr>
          <w:trHeight w:val="570"/>
          <w:tblHeader/>
        </w:trPr>
        <w:tc>
          <w:tcPr>
            <w:tcW w:w="360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0132E32" w14:textId="77777777">
            <w:pPr>
              <w:pStyle w:val="TableSubtitle"/>
            </w:pPr>
            <w:r w:rsidRPr="001100B6">
              <w:t>Size/Type</w:t>
            </w:r>
          </w:p>
        </w:tc>
        <w:tc>
          <w:tcPr>
            <w:tcW w:w="621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AE00AB4" w14:textId="77777777">
            <w:pPr>
              <w:pStyle w:val="TableSubtitle"/>
            </w:pPr>
            <w:r w:rsidRPr="001100B6">
              <w:t>Cleaning method</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00793BA" w14:textId="77777777">
            <w:pPr>
              <w:pStyle w:val="TableSubtitle"/>
            </w:pPr>
            <w:r w:rsidRPr="001100B6">
              <w:t>Baseline Cost</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2DBB159F" w14:textId="77777777">
            <w:pPr>
              <w:pStyle w:val="TableSubtitle"/>
            </w:pPr>
            <w:r w:rsidRPr="001100B6">
              <w:t>Post-Conversion Cost</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7D394070" w14:textId="77777777">
            <w:pPr>
              <w:pStyle w:val="TableSubtitle"/>
            </w:pPr>
            <w:r w:rsidRPr="001100B6">
              <w:t>Incremental Cost</w:t>
            </w:r>
          </w:p>
        </w:tc>
      </w:tr>
      <w:tr w14:paraId="01731B84" w14:textId="77777777" w:rsidTr="003D7968">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33C4C887" w14:textId="77777777">
            <w:pPr>
              <w:pStyle w:val="LTableTextAbt"/>
            </w:pPr>
            <w:r>
              <w:t>Small/General Cleaning</w:t>
            </w:r>
          </w:p>
          <w:p w:rsidR="003D7968" w:rsidRPr="004823F7" w:rsidP="00CB1C05" w14:paraId="1F4DBE2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484D994"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79BBC75"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C99CF76"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3B8BE8E" w14:textId="77777777">
            <w:pPr>
              <w:pStyle w:val="LTableTextAbt"/>
              <w:ind w:right="68"/>
              <w:jc w:val="right"/>
            </w:pPr>
            <w:r>
              <w:t xml:space="preserve">$563 </w:t>
            </w:r>
          </w:p>
        </w:tc>
      </w:tr>
      <w:tr w14:paraId="3E74085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7F346D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AF135D8"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2AB63F4"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426623A"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F933C10" w14:textId="77777777">
            <w:pPr>
              <w:pStyle w:val="LTableTextAbt"/>
              <w:ind w:right="68"/>
              <w:jc w:val="right"/>
            </w:pPr>
            <w:r>
              <w:t xml:space="preserve">$563 </w:t>
            </w:r>
          </w:p>
        </w:tc>
      </w:tr>
      <w:tr w14:paraId="08D1D4C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4715D0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C0ACACF"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51324F1"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A7CFECE" w14:textId="77777777">
            <w:pPr>
              <w:pStyle w:val="LTableTextAbt"/>
              <w:jc w:val="right"/>
            </w:pPr>
            <w:r>
              <w:t xml:space="preserve">$6,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847E2BA" w14:textId="77777777">
            <w:pPr>
              <w:pStyle w:val="LTableTextAbt"/>
              <w:ind w:right="68"/>
              <w:jc w:val="right"/>
            </w:pPr>
            <w:r>
              <w:t xml:space="preserve">$3,000 </w:t>
            </w:r>
          </w:p>
        </w:tc>
      </w:tr>
      <w:tr w14:paraId="3064D07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4DBF27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4F28159"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59086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0A32AEF"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B2E76A" w14:textId="77777777">
            <w:pPr>
              <w:pStyle w:val="LTableTextAbt"/>
              <w:ind w:right="68"/>
              <w:jc w:val="right"/>
            </w:pPr>
            <w:r>
              <w:t xml:space="preserve">$7,250 </w:t>
            </w:r>
          </w:p>
        </w:tc>
      </w:tr>
      <w:tr w14:paraId="7E5CC4B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69EEC0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9D0BCBA"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7E507A9"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8639AF0" w14:textId="77777777">
            <w:pPr>
              <w:pStyle w:val="LTableTextAbt"/>
              <w:jc w:val="right"/>
            </w:pPr>
            <w:r>
              <w:t xml:space="preserve">$12,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03BBA09" w14:textId="77777777">
            <w:pPr>
              <w:pStyle w:val="LTableTextAbt"/>
              <w:ind w:right="68"/>
              <w:jc w:val="right"/>
            </w:pPr>
            <w:r>
              <w:t xml:space="preserve">$8,250 </w:t>
            </w:r>
          </w:p>
        </w:tc>
      </w:tr>
      <w:tr w14:paraId="39D0FE7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7F4357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B4EA7A"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D94440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C01B39A" w14:textId="77777777">
            <w:pPr>
              <w:pStyle w:val="LTableTextAbt"/>
              <w:jc w:val="right"/>
            </w:pPr>
            <w:r>
              <w:t xml:space="preserve">$2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85401AC" w14:textId="77777777">
            <w:pPr>
              <w:pStyle w:val="LTableTextAbt"/>
              <w:ind w:right="68"/>
              <w:jc w:val="right"/>
            </w:pPr>
            <w:r>
              <w:t xml:space="preserve">$18,125 </w:t>
            </w:r>
          </w:p>
        </w:tc>
      </w:tr>
      <w:tr w14:paraId="156577A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1BE48E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BFEEE67"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E0CB944"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92C22FE" w14:textId="77777777">
            <w:pPr>
              <w:pStyle w:val="LTableTextAbt"/>
              <w:jc w:val="right"/>
            </w:pPr>
            <w:r>
              <w:t xml:space="preserve">$28,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D475A71" w14:textId="77777777">
            <w:pPr>
              <w:pStyle w:val="LTableTextAbt"/>
              <w:ind w:right="68"/>
              <w:jc w:val="right"/>
            </w:pPr>
            <w:r>
              <w:t xml:space="preserve">$25,125 </w:t>
            </w:r>
          </w:p>
        </w:tc>
      </w:tr>
      <w:tr w14:paraId="192B621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0ACB40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C849498" w14:textId="77777777">
            <w:pPr>
              <w:pStyle w:val="LTableTextAbt"/>
            </w:pPr>
            <w:r>
              <w:t>High boiling, non-vacuum, non-rin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545497B"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20F1B6" w14:textId="77777777">
            <w:pPr>
              <w:pStyle w:val="LTableTextAbt"/>
              <w:jc w:val="right"/>
            </w:pPr>
            <w:r>
              <w:t xml:space="preserve">$3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0E5C109" w14:textId="77777777">
            <w:pPr>
              <w:pStyle w:val="LTableTextAbt"/>
              <w:ind w:right="68"/>
              <w:jc w:val="right"/>
            </w:pPr>
            <w:r>
              <w:rPr>
                <w:color w:val="FF0000"/>
              </w:rPr>
              <w:t>($3,450)</w:t>
            </w:r>
          </w:p>
        </w:tc>
      </w:tr>
      <w:tr w14:paraId="2424C00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05EF4C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5E2649E"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93ADCD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235E21F"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8306878" w14:textId="77777777">
            <w:pPr>
              <w:pStyle w:val="LTableTextAbt"/>
              <w:ind w:right="68"/>
              <w:jc w:val="right"/>
            </w:pPr>
            <w:r>
              <w:t xml:space="preserve">$3,125 </w:t>
            </w:r>
          </w:p>
        </w:tc>
      </w:tr>
      <w:tr w14:paraId="24109BB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0E8984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25ADCF"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E89C0E1"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5B95A0C" w14:textId="77777777">
            <w:pPr>
              <w:pStyle w:val="LTableTextAbt"/>
              <w:jc w:val="right"/>
            </w:pPr>
            <w:r>
              <w:t xml:space="preserve">$15,20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2C03DD4" w14:textId="77777777">
            <w:pPr>
              <w:pStyle w:val="LTableTextAbt"/>
              <w:ind w:right="68"/>
              <w:jc w:val="right"/>
            </w:pPr>
            <w:r>
              <w:t xml:space="preserve">$11,458 </w:t>
            </w:r>
          </w:p>
        </w:tc>
      </w:tr>
      <w:tr w14:paraId="70C3A7F0"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2C32DA6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5F19C3A"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1032BC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1B20D96" w14:textId="77777777">
            <w:pPr>
              <w:pStyle w:val="LTableTextAbt"/>
              <w:jc w:val="right"/>
            </w:pPr>
            <w:r>
              <w:t xml:space="preserve">$26,9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C00D1B" w14:textId="77777777">
            <w:pPr>
              <w:pStyle w:val="LTableTextAbt"/>
              <w:ind w:right="68"/>
              <w:jc w:val="right"/>
            </w:pPr>
            <w:r>
              <w:t xml:space="preserve">$23,200 </w:t>
            </w:r>
          </w:p>
        </w:tc>
      </w:tr>
      <w:tr w14:paraId="50C82BBF"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1D0E87F1" w14:textId="77777777">
            <w:pPr>
              <w:pStyle w:val="LTableTextAbt"/>
            </w:pPr>
            <w:r>
              <w:t>Medium/General Cleaning</w:t>
            </w:r>
          </w:p>
          <w:p w:rsidR="003D7968" w:rsidRPr="004823F7" w:rsidP="00CB1C05" w14:paraId="5181F5C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1BF9DBB"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F12C3C2"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DECC57D" w14:textId="77777777">
            <w:pPr>
              <w:pStyle w:val="LTableTextAbt"/>
              <w:jc w:val="right"/>
            </w:pPr>
            <w:r>
              <w:t xml:space="preserve">$1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F613F59" w14:textId="77777777">
            <w:pPr>
              <w:pStyle w:val="LTableTextAbt"/>
              <w:ind w:right="68"/>
              <w:jc w:val="right"/>
            </w:pPr>
            <w:r>
              <w:rPr>
                <w:color w:val="FF0000"/>
              </w:rPr>
              <w:t>($11,250)</w:t>
            </w:r>
          </w:p>
        </w:tc>
      </w:tr>
      <w:tr w14:paraId="0E0F870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A43265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D21A26D"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E6127DC"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042EAEE" w14:textId="77777777">
            <w:pPr>
              <w:pStyle w:val="LTableTextAbt"/>
              <w:jc w:val="right"/>
            </w:pPr>
            <w:r>
              <w:t xml:space="preserve">$2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23B754B" w14:textId="77777777">
            <w:pPr>
              <w:pStyle w:val="LTableTextAbt"/>
              <w:ind w:right="68"/>
              <w:jc w:val="right"/>
            </w:pPr>
            <w:r>
              <w:t xml:space="preserve">$1,250 </w:t>
            </w:r>
          </w:p>
        </w:tc>
      </w:tr>
      <w:tr w14:paraId="23DD9F2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4BAF32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30EE514"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D76F5CD"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7C08288"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F5C52B4" w14:textId="77777777">
            <w:pPr>
              <w:pStyle w:val="LTableTextAbt"/>
              <w:ind w:right="68"/>
              <w:jc w:val="right"/>
            </w:pPr>
            <w:r>
              <w:t xml:space="preserve">$11,250 </w:t>
            </w:r>
          </w:p>
        </w:tc>
      </w:tr>
      <w:tr w14:paraId="6FF9D70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8306EB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515505B"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DB88B06"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BBA4877" w14:textId="77777777">
            <w:pPr>
              <w:pStyle w:val="LTableTextAbt"/>
              <w:jc w:val="right"/>
            </w:pPr>
            <w:r>
              <w:t xml:space="preserve">$3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47AA432" w14:textId="77777777">
            <w:pPr>
              <w:pStyle w:val="LTableTextAbt"/>
              <w:ind w:right="68"/>
              <w:jc w:val="right"/>
            </w:pPr>
            <w:r>
              <w:t xml:space="preserve">$8,750 </w:t>
            </w:r>
          </w:p>
        </w:tc>
      </w:tr>
      <w:tr w14:paraId="021067D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EBAD83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106C56C"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BD0A696"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E93A6FA" w14:textId="77777777">
            <w:pPr>
              <w:pStyle w:val="LTableTextAbt"/>
              <w:jc w:val="right"/>
            </w:pPr>
            <w:r>
              <w:t xml:space="preserve">$3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179A089" w14:textId="77777777">
            <w:pPr>
              <w:pStyle w:val="LTableTextAbt"/>
              <w:ind w:right="68"/>
              <w:jc w:val="right"/>
            </w:pPr>
            <w:r>
              <w:t xml:space="preserve">$8,750 </w:t>
            </w:r>
          </w:p>
        </w:tc>
      </w:tr>
      <w:tr w14:paraId="7F72295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A6C3BD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54031F9"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AC9F4E5"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0C4F46C" w14:textId="77777777">
            <w:pPr>
              <w:pStyle w:val="LTableTextAbt"/>
              <w:jc w:val="right"/>
            </w:pPr>
            <w:r>
              <w:t xml:space="preserve">$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EE19733" w14:textId="77777777">
            <w:pPr>
              <w:pStyle w:val="LTableTextAbt"/>
              <w:ind w:right="68"/>
              <w:jc w:val="right"/>
            </w:pPr>
            <w:r>
              <w:t xml:space="preserve">$15,000 </w:t>
            </w:r>
          </w:p>
        </w:tc>
      </w:tr>
      <w:tr w14:paraId="341EB6A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9A8AFB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769F9D7"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7A27855"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EEF3CCE" w14:textId="77777777">
            <w:pPr>
              <w:pStyle w:val="LTableTextAbt"/>
              <w:jc w:val="right"/>
            </w:pPr>
            <w:r>
              <w:t xml:space="preserve">$3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AFC8247" w14:textId="77777777">
            <w:pPr>
              <w:pStyle w:val="LTableTextAbt"/>
              <w:ind w:right="68"/>
              <w:jc w:val="right"/>
            </w:pPr>
            <w:r>
              <w:t xml:space="preserve">$8,750 </w:t>
            </w:r>
          </w:p>
        </w:tc>
      </w:tr>
      <w:tr w14:paraId="7A954D5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952353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1CFF47F" w14:textId="77777777">
            <w:pPr>
              <w:pStyle w:val="LTableTextAbt"/>
            </w:pPr>
            <w:r>
              <w:t>High boiling, non-vacuum, non-rin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1E34F2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85F782A" w14:textId="77777777">
            <w:pPr>
              <w:pStyle w:val="LTableTextAbt"/>
              <w:jc w:val="right"/>
            </w:pPr>
            <w:r>
              <w:t xml:space="preserve">$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1919F33" w14:textId="77777777">
            <w:pPr>
              <w:pStyle w:val="LTableTextAbt"/>
              <w:ind w:right="68"/>
              <w:jc w:val="right"/>
            </w:pPr>
            <w:r>
              <w:rPr>
                <w:color w:val="FF0000"/>
              </w:rPr>
              <w:t>($21,500)</w:t>
            </w:r>
          </w:p>
        </w:tc>
      </w:tr>
      <w:tr w14:paraId="0357FD6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CC5703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D6E5421"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C9E5CA4"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254D394"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B4579A2" w14:textId="77777777">
            <w:pPr>
              <w:pStyle w:val="LTableTextAbt"/>
              <w:ind w:right="68"/>
              <w:jc w:val="right"/>
            </w:pPr>
            <w:r>
              <w:t xml:space="preserve">$3,125 </w:t>
            </w:r>
          </w:p>
        </w:tc>
      </w:tr>
      <w:tr w14:paraId="15BDC26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61A1B9D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4645996"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8CD9D9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322A7DB" w14:textId="77777777">
            <w:pPr>
              <w:pStyle w:val="LTableTextAbt"/>
              <w:jc w:val="right"/>
            </w:pPr>
            <w:r>
              <w:t xml:space="preserve">$3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38E50C7" w14:textId="77777777">
            <w:pPr>
              <w:pStyle w:val="LTableTextAbt"/>
              <w:ind w:right="68"/>
              <w:jc w:val="right"/>
            </w:pPr>
            <w:r>
              <w:t xml:space="preserve">$9,375 </w:t>
            </w:r>
          </w:p>
        </w:tc>
      </w:tr>
      <w:tr w14:paraId="2CAF148B"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2BD8AB2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22B1C63"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AECC94C"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8F33F74" w14:textId="77777777">
            <w:pPr>
              <w:pStyle w:val="LTableTextAbt"/>
              <w:jc w:val="right"/>
            </w:pPr>
            <w:r>
              <w:t xml:space="preserve">$44,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6D60CA0" w14:textId="77777777">
            <w:pPr>
              <w:pStyle w:val="LTableTextAbt"/>
              <w:ind w:right="68"/>
              <w:jc w:val="right"/>
            </w:pPr>
            <w:r>
              <w:t xml:space="preserve">$21,950 </w:t>
            </w:r>
          </w:p>
        </w:tc>
      </w:tr>
      <w:tr w14:paraId="3C7985B4"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53B3D7BC" w14:textId="77777777">
            <w:pPr>
              <w:pStyle w:val="LTableTextAbt"/>
            </w:pPr>
            <w:r>
              <w:t>Large/General Cleaning</w:t>
            </w:r>
          </w:p>
          <w:p w:rsidR="003D7968" w:rsidRPr="004823F7" w:rsidP="00CB1C05" w14:paraId="35682CD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88C7935"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012EF4C"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17318FE"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7928EB5" w14:textId="77777777">
            <w:pPr>
              <w:pStyle w:val="LTableTextAbt"/>
              <w:ind w:right="68"/>
              <w:jc w:val="right"/>
            </w:pPr>
            <w:r>
              <w:t xml:space="preserve">$563 </w:t>
            </w:r>
          </w:p>
        </w:tc>
      </w:tr>
      <w:tr w14:paraId="1BA279D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D0B1CF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E62E9A6"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3AA6ECE"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C69A515"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BEF0512" w14:textId="77777777">
            <w:pPr>
              <w:pStyle w:val="LTableTextAbt"/>
              <w:ind w:right="68"/>
              <w:jc w:val="right"/>
            </w:pPr>
            <w:r>
              <w:t xml:space="preserve">$563 </w:t>
            </w:r>
          </w:p>
        </w:tc>
      </w:tr>
      <w:tr w14:paraId="1525745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32972D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827895C"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FCD4D7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220924F" w14:textId="77777777">
            <w:pPr>
              <w:pStyle w:val="LTableTextAbt"/>
              <w:jc w:val="right"/>
            </w:pPr>
            <w:r>
              <w:t xml:space="preserve">$3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699CB9F" w14:textId="77777777">
            <w:pPr>
              <w:pStyle w:val="LTableTextAbt"/>
              <w:ind w:right="68"/>
              <w:jc w:val="right"/>
            </w:pPr>
            <w:r>
              <w:t xml:space="preserve">$112,500 </w:t>
            </w:r>
          </w:p>
        </w:tc>
      </w:tr>
      <w:tr w14:paraId="3C597D3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8EC344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89F1E86"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B62EF7F"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D8A9581"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89662CE" w14:textId="77777777">
            <w:pPr>
              <w:pStyle w:val="LTableTextAbt"/>
              <w:ind w:right="68"/>
              <w:jc w:val="right"/>
            </w:pPr>
            <w:r>
              <w:t xml:space="preserve">$76,000 </w:t>
            </w:r>
          </w:p>
        </w:tc>
      </w:tr>
      <w:tr w14:paraId="520A45D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0263F2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510179"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CB25E0A"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1CE92BA"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CDFD565" w14:textId="77777777">
            <w:pPr>
              <w:pStyle w:val="LTableTextAbt"/>
              <w:ind w:right="68"/>
              <w:jc w:val="right"/>
            </w:pPr>
            <w:r>
              <w:t xml:space="preserve">$76,000 </w:t>
            </w:r>
          </w:p>
        </w:tc>
      </w:tr>
      <w:tr w14:paraId="282BC9E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6F26A4F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892AF35"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E584F4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CE569FF" w14:textId="77777777">
            <w:pPr>
              <w:pStyle w:val="LTableTextAbt"/>
              <w:jc w:val="right"/>
            </w:pPr>
            <w:r>
              <w:t xml:space="preserve">$375,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8203F5E" w14:textId="77777777">
            <w:pPr>
              <w:pStyle w:val="LTableTextAbt"/>
              <w:ind w:right="68"/>
              <w:jc w:val="right"/>
            </w:pPr>
            <w:r>
              <w:t xml:space="preserve">$150,000 </w:t>
            </w:r>
          </w:p>
        </w:tc>
      </w:tr>
      <w:tr w14:paraId="2E70CA2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2EE353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77CF1BF"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F531A03"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2198EAE" w14:textId="77777777">
            <w:pPr>
              <w:pStyle w:val="LTableTextAbt"/>
              <w:jc w:val="right"/>
            </w:pPr>
            <w:r>
              <w:t xml:space="preserve">$19,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983556C" w14:textId="77777777">
            <w:pPr>
              <w:pStyle w:val="LTableTextAbt"/>
              <w:ind w:right="68"/>
              <w:jc w:val="right"/>
            </w:pPr>
            <w:r>
              <w:rPr>
                <w:color w:val="FF0000"/>
              </w:rPr>
              <w:t>($205,625)</w:t>
            </w:r>
          </w:p>
        </w:tc>
      </w:tr>
      <w:tr w14:paraId="3502CEA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8083AA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EBF9FAB" w14:textId="77777777">
            <w:pPr>
              <w:pStyle w:val="LTableTextAbt"/>
            </w:pPr>
            <w:r>
              <w:t>High boiling, non-vacuum, non-rin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85D2C08"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96ED843" w14:textId="77777777">
            <w:pPr>
              <w:pStyle w:val="LTableTextAbt"/>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C6B8CBC" w14:textId="77777777">
            <w:pPr>
              <w:pStyle w:val="LTableTextAbt"/>
              <w:ind w:right="68"/>
              <w:jc w:val="right"/>
            </w:pPr>
            <w:r>
              <w:rPr>
                <w:color w:val="FF0000"/>
              </w:rPr>
              <w:t>($222,975)</w:t>
            </w:r>
          </w:p>
        </w:tc>
      </w:tr>
      <w:tr w14:paraId="0FF365A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7BECC0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DA565C7"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D3E8990"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3304655" w14:textId="77777777">
            <w:pPr>
              <w:pStyle w:val="LTableTextAbt"/>
              <w:jc w:val="right"/>
            </w:pPr>
            <w:r>
              <w:t xml:space="preserve">$10,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E070FBC" w14:textId="77777777">
            <w:pPr>
              <w:pStyle w:val="LTableTextAbt"/>
              <w:ind w:right="68"/>
              <w:jc w:val="right"/>
            </w:pPr>
            <w:r>
              <w:rPr>
                <w:color w:val="FF0000"/>
              </w:rPr>
              <w:t>($214,375)</w:t>
            </w:r>
          </w:p>
        </w:tc>
      </w:tr>
      <w:tr w14:paraId="5F25046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78FA70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D06F4C9"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E97C90"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E5C8D55" w14:textId="77777777">
            <w:pPr>
              <w:pStyle w:val="LTableTextAbt"/>
              <w:jc w:val="right"/>
            </w:pPr>
            <w:r>
              <w:t xml:space="preserve">$31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FA6DACF" w14:textId="77777777">
            <w:pPr>
              <w:pStyle w:val="LTableTextAbt"/>
              <w:ind w:right="68"/>
              <w:jc w:val="right"/>
            </w:pPr>
            <w:r>
              <w:t xml:space="preserve">$86,250 </w:t>
            </w:r>
          </w:p>
        </w:tc>
      </w:tr>
      <w:tr w14:paraId="25CEB7F0"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2A25B42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37D6835"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D136E86"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D841080" w14:textId="77777777">
            <w:pPr>
              <w:pStyle w:val="LTableTextAbt"/>
              <w:jc w:val="right"/>
            </w:pPr>
            <w:r>
              <w:t xml:space="preserve">$422,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79E838" w14:textId="77777777">
            <w:pPr>
              <w:pStyle w:val="LTableTextAbt"/>
              <w:ind w:right="68"/>
              <w:jc w:val="right"/>
            </w:pPr>
            <w:r>
              <w:t xml:space="preserve">$197,450 </w:t>
            </w:r>
          </w:p>
        </w:tc>
      </w:tr>
      <w:tr w14:paraId="7986F581"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067334F4" w14:textId="77777777">
            <w:pPr>
              <w:pStyle w:val="LTableTextAbt"/>
            </w:pPr>
            <w:r>
              <w:t>Small/High Precision Cleaning</w:t>
            </w:r>
          </w:p>
          <w:p w:rsidR="003D7968" w:rsidRPr="004823F7" w:rsidP="00CB1C05" w14:paraId="0CC3220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4FE030C"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FC7B14A"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AE913C2" w14:textId="77777777">
            <w:pPr>
              <w:pStyle w:val="LTableTextAbt"/>
              <w:jc w:val="right"/>
            </w:pPr>
            <w:r>
              <w:t xml:space="preserve">$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AA7FC4D" w14:textId="77777777">
            <w:pPr>
              <w:pStyle w:val="LTableTextAbt"/>
              <w:ind w:right="68"/>
              <w:jc w:val="right"/>
            </w:pPr>
            <w:r>
              <w:t xml:space="preserve">$0 </w:t>
            </w:r>
          </w:p>
        </w:tc>
      </w:tr>
      <w:tr w14:paraId="1B542E0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985466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8EAD707"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447F9D1"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8478B56" w14:textId="77777777">
            <w:pPr>
              <w:pStyle w:val="LTableTextAbt"/>
              <w:jc w:val="right"/>
            </w:pPr>
            <w:r>
              <w:t xml:space="preserve">$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BB935DD" w14:textId="77777777">
            <w:pPr>
              <w:pStyle w:val="LTableTextAbt"/>
              <w:ind w:right="68"/>
              <w:jc w:val="right"/>
            </w:pPr>
            <w:r>
              <w:t xml:space="preserve">$0 </w:t>
            </w:r>
          </w:p>
        </w:tc>
      </w:tr>
      <w:tr w14:paraId="4B17858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776E57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74CCF2D"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8B4FB3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2164F36" w14:textId="77777777">
            <w:pPr>
              <w:pStyle w:val="LTableTextAbt"/>
              <w:jc w:val="right"/>
            </w:pPr>
            <w:r>
              <w:t xml:space="preserve">$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CE9A97B" w14:textId="77777777">
            <w:pPr>
              <w:pStyle w:val="LTableTextAbt"/>
              <w:ind w:right="68"/>
              <w:jc w:val="right"/>
            </w:pPr>
            <w:r>
              <w:t xml:space="preserve">$1,875 </w:t>
            </w:r>
          </w:p>
        </w:tc>
      </w:tr>
      <w:tr w14:paraId="6F7507D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6069C46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4A0D778"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97702F1"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5B8A40E"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77A7205" w14:textId="77777777">
            <w:pPr>
              <w:pStyle w:val="LTableTextAbt"/>
              <w:ind w:right="68"/>
              <w:jc w:val="right"/>
            </w:pPr>
            <w:r>
              <w:t xml:space="preserve">$7,250 </w:t>
            </w:r>
          </w:p>
        </w:tc>
      </w:tr>
      <w:tr w14:paraId="6498EB3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7BB0E7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E269DCE"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A80D90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C13B32C"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ACD6497" w14:textId="77777777">
            <w:pPr>
              <w:pStyle w:val="LTableTextAbt"/>
              <w:ind w:right="68"/>
              <w:jc w:val="right"/>
            </w:pPr>
            <w:r>
              <w:t xml:space="preserve">$7,250 </w:t>
            </w:r>
          </w:p>
        </w:tc>
      </w:tr>
      <w:tr w14:paraId="7D523C5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985831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201D8F9"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BEDB255"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8DF33AD" w14:textId="77777777">
            <w:pPr>
              <w:pStyle w:val="LTableTextAbt"/>
              <w:jc w:val="right"/>
            </w:pPr>
            <w:r>
              <w:t xml:space="preserve">$2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5CE7B05" w14:textId="77777777">
            <w:pPr>
              <w:pStyle w:val="LTableTextAbt"/>
              <w:ind w:right="68"/>
              <w:jc w:val="right"/>
            </w:pPr>
            <w:r>
              <w:t xml:space="preserve">$18,125 </w:t>
            </w:r>
          </w:p>
        </w:tc>
      </w:tr>
      <w:tr w14:paraId="1723361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6E2BBE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34FCADC"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726455F"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240131F" w14:textId="77777777">
            <w:pPr>
              <w:pStyle w:val="LTableTextAbt"/>
              <w:jc w:val="right"/>
            </w:pPr>
            <w:r>
              <w:t xml:space="preserve">$15,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F2A5C48" w14:textId="77777777">
            <w:pPr>
              <w:pStyle w:val="LTableTextAbt"/>
              <w:ind w:right="68"/>
              <w:jc w:val="right"/>
            </w:pPr>
            <w:r>
              <w:t xml:space="preserve">$11,375 </w:t>
            </w:r>
          </w:p>
        </w:tc>
      </w:tr>
      <w:tr w14:paraId="744D598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CDDB9B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1295F6B"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B3E547A"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13BA689"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870A3EB" w14:textId="77777777">
            <w:pPr>
              <w:pStyle w:val="LTableTextAbt"/>
              <w:ind w:right="68"/>
              <w:jc w:val="right"/>
            </w:pPr>
            <w:r>
              <w:t xml:space="preserve">$3,125 </w:t>
            </w:r>
          </w:p>
        </w:tc>
      </w:tr>
      <w:tr w14:paraId="7473479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670136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4A5AA18"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27B135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6A2BCEA" w14:textId="77777777">
            <w:pPr>
              <w:pStyle w:val="LTableTextAbt"/>
              <w:jc w:val="right"/>
            </w:pPr>
            <w:r>
              <w:t xml:space="preserve">$16,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C362696" w14:textId="77777777">
            <w:pPr>
              <w:pStyle w:val="LTableTextAbt"/>
              <w:ind w:right="68"/>
              <w:jc w:val="right"/>
            </w:pPr>
            <w:r>
              <w:t xml:space="preserve">$12,708 </w:t>
            </w:r>
          </w:p>
        </w:tc>
      </w:tr>
      <w:tr w14:paraId="230956AF"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058D884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1B1D659"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E78E3E8"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ECC1160" w14:textId="77777777">
            <w:pPr>
              <w:pStyle w:val="LTableTextAbt"/>
              <w:jc w:val="right"/>
            </w:pPr>
            <w:r>
              <w:t xml:space="preserve">$20,7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5C35E67" w14:textId="77777777">
            <w:pPr>
              <w:pStyle w:val="LTableTextAbt"/>
              <w:ind w:right="68"/>
              <w:jc w:val="right"/>
            </w:pPr>
            <w:r>
              <w:t xml:space="preserve">$16,950 </w:t>
            </w:r>
          </w:p>
        </w:tc>
      </w:tr>
      <w:tr w14:paraId="183C86EF"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384F3311" w14:textId="77777777">
            <w:pPr>
              <w:pStyle w:val="LTableTextAbt"/>
            </w:pPr>
            <w:r>
              <w:t>Medium/High Precision Cleaning</w:t>
            </w:r>
          </w:p>
          <w:p w:rsidR="003D7968" w:rsidRPr="004823F7" w:rsidP="00CB1C05" w14:paraId="5166F58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5E73561"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1F7C08D"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8A2B3DE" w14:textId="77777777">
            <w:pPr>
              <w:pStyle w:val="LTableTextAbt"/>
              <w:jc w:val="right"/>
            </w:pPr>
            <w:r>
              <w:t xml:space="preserve">$23,0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4DB32E6" w14:textId="77777777">
            <w:pPr>
              <w:pStyle w:val="LTableTextAbt"/>
              <w:ind w:right="68"/>
              <w:jc w:val="right"/>
            </w:pPr>
            <w:r>
              <w:t xml:space="preserve">$563 </w:t>
            </w:r>
          </w:p>
        </w:tc>
      </w:tr>
      <w:tr w14:paraId="1857FFC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65114F8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4249335"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A3035B0"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888E2F" w14:textId="77777777">
            <w:pPr>
              <w:pStyle w:val="LTableTextAbt"/>
              <w:jc w:val="right"/>
            </w:pPr>
            <w:r>
              <w:t xml:space="preserve">$23,0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FC37478" w14:textId="77777777">
            <w:pPr>
              <w:pStyle w:val="LTableTextAbt"/>
              <w:ind w:right="68"/>
              <w:jc w:val="right"/>
            </w:pPr>
            <w:r>
              <w:t xml:space="preserve">$563 </w:t>
            </w:r>
          </w:p>
        </w:tc>
      </w:tr>
      <w:tr w14:paraId="2E173D8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2FD3E0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84080BB"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D97740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4A34AF"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7D41430" w14:textId="77777777">
            <w:pPr>
              <w:pStyle w:val="LTableTextAbt"/>
              <w:ind w:right="68"/>
              <w:jc w:val="right"/>
            </w:pPr>
            <w:r>
              <w:t xml:space="preserve">$11,250 </w:t>
            </w:r>
          </w:p>
        </w:tc>
      </w:tr>
      <w:tr w14:paraId="6E30919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C9FE71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D722E89"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06FFFE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3BA3636"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9BE8CEA" w14:textId="77777777">
            <w:pPr>
              <w:pStyle w:val="LTableTextAbt"/>
              <w:ind w:right="68"/>
              <w:jc w:val="right"/>
            </w:pPr>
            <w:r>
              <w:t xml:space="preserve">$9,750 </w:t>
            </w:r>
          </w:p>
        </w:tc>
      </w:tr>
      <w:tr w14:paraId="7AE2FB5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84D807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045CA11"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065C58C"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B583764" w14:textId="77777777">
            <w:pPr>
              <w:pStyle w:val="LTableTextAbt"/>
              <w:jc w:val="right"/>
            </w:pPr>
            <w:r>
              <w:t xml:space="preserve">$5,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251E59F" w14:textId="77777777">
            <w:pPr>
              <w:pStyle w:val="LTableTextAbt"/>
              <w:ind w:right="68"/>
              <w:jc w:val="right"/>
            </w:pPr>
            <w:r>
              <w:rPr>
                <w:color w:val="FF0000"/>
              </w:rPr>
              <w:t>($17,125)</w:t>
            </w:r>
          </w:p>
        </w:tc>
      </w:tr>
      <w:tr w14:paraId="0E881F8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0D259F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0D1DBF4"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DEFF24A"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92EC1C6" w14:textId="77777777">
            <w:pPr>
              <w:pStyle w:val="LTableTextAbt"/>
              <w:jc w:val="right"/>
            </w:pPr>
            <w:r>
              <w:t xml:space="preserve">$3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1CC87F2" w14:textId="77777777">
            <w:pPr>
              <w:pStyle w:val="LTableTextAbt"/>
              <w:ind w:right="68"/>
              <w:jc w:val="right"/>
            </w:pPr>
            <w:r>
              <w:t xml:space="preserve">$9,688 </w:t>
            </w:r>
          </w:p>
        </w:tc>
      </w:tr>
      <w:tr w14:paraId="7BCEE9F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72EB5B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5FD28DB"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C15466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73BC0F4" w14:textId="77777777">
            <w:pPr>
              <w:pStyle w:val="LTableTextAbt"/>
              <w:jc w:val="right"/>
            </w:pPr>
            <w:r>
              <w:t xml:space="preserve">$3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A66260F" w14:textId="77777777">
            <w:pPr>
              <w:pStyle w:val="LTableTextAbt"/>
              <w:ind w:right="68"/>
              <w:jc w:val="right"/>
            </w:pPr>
            <w:r>
              <w:t xml:space="preserve">$8,875 </w:t>
            </w:r>
          </w:p>
        </w:tc>
      </w:tr>
      <w:tr w14:paraId="5C9552A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BF34EE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026AC30"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6A89715"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CB9052D"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10875A1" w14:textId="77777777">
            <w:pPr>
              <w:pStyle w:val="LTableTextAbt"/>
              <w:ind w:right="68"/>
              <w:jc w:val="right"/>
            </w:pPr>
            <w:r>
              <w:t xml:space="preserve">$3,125 </w:t>
            </w:r>
          </w:p>
        </w:tc>
      </w:tr>
      <w:tr w14:paraId="1C40BF9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67903D6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390CB33"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4D02624"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053F8E9" w14:textId="77777777">
            <w:pPr>
              <w:pStyle w:val="LTableTextAbt"/>
              <w:jc w:val="right"/>
            </w:pPr>
            <w:r>
              <w:t xml:space="preserve">$31,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080E792" w14:textId="77777777">
            <w:pPr>
              <w:pStyle w:val="LTableTextAbt"/>
              <w:ind w:right="68"/>
              <w:jc w:val="right"/>
            </w:pPr>
            <w:r>
              <w:t xml:space="preserve">$8,958 </w:t>
            </w:r>
          </w:p>
        </w:tc>
      </w:tr>
      <w:tr w14:paraId="6F076627"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7B026E3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74A87C6"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1478A79"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098321A" w14:textId="77777777">
            <w:pPr>
              <w:pStyle w:val="LTableTextAbt"/>
              <w:jc w:val="right"/>
            </w:pPr>
            <w:r>
              <w:t xml:space="preserve">$44,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9C6E9E2" w14:textId="77777777">
            <w:pPr>
              <w:pStyle w:val="LTableTextAbt"/>
              <w:ind w:right="68"/>
              <w:jc w:val="right"/>
            </w:pPr>
            <w:r>
              <w:t xml:space="preserve">$21,950 </w:t>
            </w:r>
          </w:p>
        </w:tc>
      </w:tr>
      <w:tr w14:paraId="25A784A0"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09E6EB52" w14:textId="77777777">
            <w:pPr>
              <w:pStyle w:val="LTableTextAbt"/>
            </w:pPr>
            <w:r>
              <w:t>Large/High Precision Cleaning</w:t>
            </w:r>
          </w:p>
          <w:p w:rsidR="003D7968" w:rsidRPr="004823F7" w:rsidP="00CB1C05" w14:paraId="7ADE53B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E3EBD1E"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7EA0ABC"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8AA71D0"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DDD1625" w14:textId="77777777">
            <w:pPr>
              <w:pStyle w:val="LTableTextAbt"/>
              <w:ind w:right="68"/>
              <w:jc w:val="right"/>
            </w:pPr>
            <w:r>
              <w:t xml:space="preserve">$563 </w:t>
            </w:r>
          </w:p>
        </w:tc>
      </w:tr>
      <w:tr w14:paraId="41503F0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697B94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5ABB9C1"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801D63D"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984B3B0"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2EE0C07" w14:textId="77777777">
            <w:pPr>
              <w:pStyle w:val="LTableTextAbt"/>
              <w:ind w:right="68"/>
              <w:jc w:val="right"/>
            </w:pPr>
            <w:r>
              <w:t xml:space="preserve">$563 </w:t>
            </w:r>
          </w:p>
        </w:tc>
      </w:tr>
      <w:tr w14:paraId="2323C6C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E8E211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D9868BD"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AF6FE65"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08A132D" w14:textId="77777777">
            <w:pPr>
              <w:pStyle w:val="LTableTextAbt"/>
              <w:jc w:val="right"/>
            </w:pPr>
            <w:r>
              <w:t xml:space="preserve">$3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C0E7ED1" w14:textId="77777777">
            <w:pPr>
              <w:pStyle w:val="LTableTextAbt"/>
              <w:ind w:right="68"/>
              <w:jc w:val="right"/>
            </w:pPr>
            <w:r>
              <w:t xml:space="preserve">$112,500 </w:t>
            </w:r>
          </w:p>
        </w:tc>
      </w:tr>
      <w:tr w14:paraId="21120BB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E8CC81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9E5A686"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A32400B"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4CFA5E8"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D1CB32A" w14:textId="77777777">
            <w:pPr>
              <w:pStyle w:val="LTableTextAbt"/>
              <w:ind w:right="68"/>
              <w:jc w:val="right"/>
            </w:pPr>
            <w:r>
              <w:t xml:space="preserve">$76,000 </w:t>
            </w:r>
          </w:p>
        </w:tc>
      </w:tr>
      <w:tr w14:paraId="4C6663F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4C58C49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47BF0BD"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1CF487F"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81CEEB4"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8FE3C90" w14:textId="77777777">
            <w:pPr>
              <w:pStyle w:val="LTableTextAbt"/>
              <w:ind w:right="68"/>
              <w:jc w:val="right"/>
            </w:pPr>
            <w:r>
              <w:t xml:space="preserve">$76,000 </w:t>
            </w:r>
          </w:p>
        </w:tc>
      </w:tr>
      <w:tr w14:paraId="0AF27F2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F15B3C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E9DAF5B"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25D1166"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77139A5" w14:textId="77777777">
            <w:pPr>
              <w:pStyle w:val="LTableTextAbt"/>
              <w:jc w:val="right"/>
            </w:pPr>
            <w:r>
              <w:t xml:space="preserve">$30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DBD1C45" w14:textId="77777777">
            <w:pPr>
              <w:pStyle w:val="LTableTextAbt"/>
              <w:ind w:right="68"/>
              <w:jc w:val="right"/>
            </w:pPr>
            <w:r>
              <w:t xml:space="preserve">$77,188 </w:t>
            </w:r>
          </w:p>
        </w:tc>
      </w:tr>
      <w:tr w14:paraId="058DA17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404A6D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181CF11"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BF178CC"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9B3F7BC" w14:textId="77777777">
            <w:pPr>
              <w:pStyle w:val="LTableTextAbt"/>
              <w:jc w:val="right"/>
            </w:pPr>
            <w:r>
              <w:t xml:space="preserve">$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833C807" w14:textId="77777777">
            <w:pPr>
              <w:pStyle w:val="LTableTextAbt"/>
              <w:ind w:right="68"/>
              <w:jc w:val="right"/>
            </w:pPr>
            <w:r>
              <w:rPr>
                <w:color w:val="FF0000"/>
              </w:rPr>
              <w:t>($223,125)</w:t>
            </w:r>
          </w:p>
        </w:tc>
      </w:tr>
      <w:tr w14:paraId="64EAF73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579164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1592BF1"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4F77738"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4A581CC" w14:textId="77777777">
            <w:pPr>
              <w:pStyle w:val="LTableTextAbt"/>
              <w:jc w:val="right"/>
            </w:pPr>
            <w:r>
              <w:t xml:space="preserve">$10,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C7162E0" w14:textId="77777777">
            <w:pPr>
              <w:pStyle w:val="LTableTextAbt"/>
              <w:ind w:right="68"/>
              <w:jc w:val="right"/>
            </w:pPr>
            <w:r>
              <w:rPr>
                <w:color w:val="FF0000"/>
              </w:rPr>
              <w:t>($214,375)</w:t>
            </w:r>
          </w:p>
        </w:tc>
      </w:tr>
      <w:tr w14:paraId="0AB447A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51A58D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CEE680"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26DB7C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62F5FAD" w14:textId="77777777">
            <w:pPr>
              <w:pStyle w:val="LTableTextAbt"/>
              <w:jc w:val="right"/>
            </w:pPr>
            <w:r>
              <w:t xml:space="preserve">$300,20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2762D4B" w14:textId="77777777">
            <w:pPr>
              <w:pStyle w:val="LTableTextAbt"/>
              <w:ind w:right="68"/>
              <w:jc w:val="right"/>
            </w:pPr>
            <w:r>
              <w:t xml:space="preserve">$75,208 </w:t>
            </w:r>
          </w:p>
        </w:tc>
      </w:tr>
      <w:tr w14:paraId="1703D404"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412C938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23862E"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BDF8AD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9DD7AA6" w14:textId="77777777">
            <w:pPr>
              <w:pStyle w:val="LTableTextAbt"/>
              <w:jc w:val="right"/>
            </w:pPr>
            <w:r>
              <w:t xml:space="preserve">$422,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0B6FC8F" w14:textId="77777777">
            <w:pPr>
              <w:pStyle w:val="LTableTextAbt"/>
              <w:ind w:right="68"/>
              <w:jc w:val="right"/>
            </w:pPr>
            <w:r>
              <w:t xml:space="preserve">$197,450 </w:t>
            </w:r>
          </w:p>
        </w:tc>
      </w:tr>
      <w:tr w14:paraId="0F1739F4"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08E95DAC" w14:textId="77777777">
            <w:pPr>
              <w:pStyle w:val="LTableTextAbt"/>
            </w:pPr>
            <w:r>
              <w:t>Small/Safety Critical Cleaning</w:t>
            </w:r>
          </w:p>
          <w:p w:rsidR="003D7968" w:rsidRPr="004823F7" w:rsidP="00CB1C05" w14:paraId="7BBB362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8191F27"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CD02CB"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1F1079B"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BD8153" w14:textId="77777777">
            <w:pPr>
              <w:pStyle w:val="LTableTextAbt"/>
              <w:ind w:right="68"/>
              <w:jc w:val="right"/>
            </w:pPr>
            <w:r>
              <w:t xml:space="preserve">$563 </w:t>
            </w:r>
          </w:p>
        </w:tc>
      </w:tr>
      <w:tr w14:paraId="423C1E3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916EF3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FE456A4"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5DCB1DD"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A02E6B"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221B57B" w14:textId="77777777">
            <w:pPr>
              <w:pStyle w:val="LTableTextAbt"/>
              <w:ind w:right="68"/>
              <w:jc w:val="right"/>
            </w:pPr>
            <w:r>
              <w:t xml:space="preserve">$563 </w:t>
            </w:r>
          </w:p>
        </w:tc>
      </w:tr>
      <w:tr w14:paraId="586A00F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75F87A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6E41EE8"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882932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45530F1" w14:textId="77777777">
            <w:pPr>
              <w:pStyle w:val="LTableTextAbt"/>
              <w:jc w:val="right"/>
            </w:pPr>
            <w:r>
              <w:t xml:space="preserve">$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343503C" w14:textId="77777777">
            <w:pPr>
              <w:pStyle w:val="LTableTextAbt"/>
              <w:ind w:right="68"/>
              <w:jc w:val="right"/>
            </w:pPr>
            <w:r>
              <w:t xml:space="preserve">$1,875 </w:t>
            </w:r>
          </w:p>
        </w:tc>
      </w:tr>
      <w:tr w14:paraId="1AC01B9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5B3BE2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B9391E7"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750FE65"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93C3A5D"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97DB2C" w14:textId="77777777">
            <w:pPr>
              <w:pStyle w:val="LTableTextAbt"/>
              <w:ind w:right="68"/>
              <w:jc w:val="right"/>
            </w:pPr>
            <w:r>
              <w:t xml:space="preserve">$7,250 </w:t>
            </w:r>
          </w:p>
        </w:tc>
      </w:tr>
      <w:tr w14:paraId="7ECD83F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6EEA22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BCFA483"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7E6F01D"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19636B1"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ABCF9F2" w14:textId="77777777">
            <w:pPr>
              <w:pStyle w:val="LTableTextAbt"/>
              <w:ind w:right="68"/>
              <w:jc w:val="right"/>
            </w:pPr>
            <w:r>
              <w:t xml:space="preserve">$7,250 </w:t>
            </w:r>
          </w:p>
        </w:tc>
      </w:tr>
      <w:tr w14:paraId="6F11260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D4D814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164C707"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234094B"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1557378" w14:textId="77777777">
            <w:pPr>
              <w:pStyle w:val="LTableTextAbt"/>
              <w:jc w:val="right"/>
            </w:pPr>
            <w:r>
              <w:t xml:space="preserve">$19,6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63B6150" w14:textId="77777777">
            <w:pPr>
              <w:pStyle w:val="LTableTextAbt"/>
              <w:ind w:right="68"/>
              <w:jc w:val="right"/>
            </w:pPr>
            <w:r>
              <w:t xml:space="preserve">$15,938 </w:t>
            </w:r>
          </w:p>
        </w:tc>
      </w:tr>
      <w:tr w14:paraId="7855738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FED02C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28F9E13"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AB0116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F984F5E" w14:textId="77777777">
            <w:pPr>
              <w:pStyle w:val="LTableTextAbt"/>
              <w:jc w:val="right"/>
            </w:pPr>
            <w:r>
              <w:t xml:space="preserve">$15,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129B6C5" w14:textId="77777777">
            <w:pPr>
              <w:pStyle w:val="LTableTextAbt"/>
              <w:ind w:right="68"/>
              <w:jc w:val="right"/>
            </w:pPr>
            <w:r>
              <w:t xml:space="preserve">$11,375 </w:t>
            </w:r>
          </w:p>
        </w:tc>
      </w:tr>
      <w:tr w14:paraId="1EDFF6F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13D618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AD3321D"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336539D"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325B2E"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4E0CB31" w14:textId="77777777">
            <w:pPr>
              <w:pStyle w:val="LTableTextAbt"/>
              <w:ind w:right="68"/>
              <w:jc w:val="right"/>
            </w:pPr>
            <w:r>
              <w:t xml:space="preserve">$3,125 </w:t>
            </w:r>
          </w:p>
        </w:tc>
      </w:tr>
      <w:tr w14:paraId="3B39E0B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1110A6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5C85074"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0C35FD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2406B95" w14:textId="77777777">
            <w:pPr>
              <w:pStyle w:val="LTableTextAbt"/>
              <w:jc w:val="right"/>
            </w:pPr>
            <w:r>
              <w:t xml:space="preserve">$3,9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C6C20F9" w14:textId="77777777">
            <w:pPr>
              <w:pStyle w:val="LTableTextAbt"/>
              <w:ind w:right="68"/>
              <w:jc w:val="right"/>
            </w:pPr>
            <w:r>
              <w:t xml:space="preserve">$208 </w:t>
            </w:r>
          </w:p>
        </w:tc>
      </w:tr>
      <w:tr w14:paraId="538DF7D9"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366E109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7802BDB"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B1F3BB6"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8429614" w14:textId="77777777">
            <w:pPr>
              <w:pStyle w:val="LTableTextAbt"/>
              <w:jc w:val="right"/>
            </w:pPr>
            <w:r>
              <w:t xml:space="preserve">$26,9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D843263" w14:textId="77777777">
            <w:pPr>
              <w:pStyle w:val="LTableTextAbt"/>
              <w:ind w:right="68"/>
              <w:jc w:val="right"/>
            </w:pPr>
            <w:r>
              <w:t xml:space="preserve">$23,200 </w:t>
            </w:r>
          </w:p>
        </w:tc>
      </w:tr>
      <w:tr w14:paraId="76A3CBAB"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086A31A7" w14:textId="77777777">
            <w:pPr>
              <w:pStyle w:val="LTableTextAbt"/>
            </w:pPr>
            <w:r>
              <w:t>Medium/Safety Critical Cleaning</w:t>
            </w:r>
          </w:p>
          <w:p w:rsidR="003D7968" w:rsidRPr="004823F7" w:rsidP="00CB1C05" w14:paraId="6CFF83C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16F0DEF"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C765CEC"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3D78E12" w14:textId="77777777">
            <w:pPr>
              <w:pStyle w:val="LTableTextAbt"/>
              <w:jc w:val="right"/>
            </w:pPr>
            <w:r>
              <w:t xml:space="preserve">$9,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F721531" w14:textId="77777777">
            <w:pPr>
              <w:pStyle w:val="LTableTextAbt"/>
              <w:ind w:right="68"/>
              <w:jc w:val="right"/>
            </w:pPr>
            <w:r>
              <w:rPr>
                <w:color w:val="FF0000"/>
              </w:rPr>
              <w:t>($12,938)</w:t>
            </w:r>
          </w:p>
        </w:tc>
      </w:tr>
      <w:tr w14:paraId="4C42E36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4C95B4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BBF8BE2"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E6635D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22B6F29" w14:textId="77777777">
            <w:pPr>
              <w:pStyle w:val="LTableTextAbt"/>
              <w:jc w:val="right"/>
            </w:pPr>
            <w:r>
              <w:t xml:space="preserve">$23,0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75468BE" w14:textId="77777777">
            <w:pPr>
              <w:pStyle w:val="LTableTextAbt"/>
              <w:ind w:right="68"/>
              <w:jc w:val="right"/>
            </w:pPr>
            <w:r>
              <w:t xml:space="preserve">$563 </w:t>
            </w:r>
          </w:p>
        </w:tc>
      </w:tr>
      <w:tr w14:paraId="6D09C58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D1B41A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9B2B64D"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80893D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C1D9B11"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D2B8D6" w14:textId="77777777">
            <w:pPr>
              <w:pStyle w:val="LTableTextAbt"/>
              <w:ind w:right="68"/>
              <w:jc w:val="right"/>
            </w:pPr>
            <w:r>
              <w:t xml:space="preserve">$11,250 </w:t>
            </w:r>
          </w:p>
        </w:tc>
      </w:tr>
      <w:tr w14:paraId="1934B5D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AEBB97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035DF05"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DB99AC9"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473CDEF"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9B03D84" w14:textId="77777777">
            <w:pPr>
              <w:pStyle w:val="LTableTextAbt"/>
              <w:ind w:right="68"/>
              <w:jc w:val="right"/>
            </w:pPr>
            <w:r>
              <w:t xml:space="preserve">$9,750 </w:t>
            </w:r>
          </w:p>
        </w:tc>
      </w:tr>
      <w:tr w14:paraId="07849AF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62FC3A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170D3E0"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07D10CB"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8F9FC1B"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9499923" w14:textId="77777777">
            <w:pPr>
              <w:pStyle w:val="LTableTextAbt"/>
              <w:ind w:right="68"/>
              <w:jc w:val="right"/>
            </w:pPr>
            <w:r>
              <w:t xml:space="preserve">$9,750 </w:t>
            </w:r>
          </w:p>
        </w:tc>
      </w:tr>
      <w:tr w14:paraId="4B7734C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53A125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FDE127C"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577DD17"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2697E1F" w14:textId="77777777">
            <w:pPr>
              <w:pStyle w:val="LTableTextAbt"/>
              <w:jc w:val="right"/>
            </w:pPr>
            <w:r>
              <w:t xml:space="preserve">$3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41818AC" w14:textId="77777777">
            <w:pPr>
              <w:pStyle w:val="LTableTextAbt"/>
              <w:ind w:right="68"/>
              <w:jc w:val="right"/>
            </w:pPr>
            <w:r>
              <w:t xml:space="preserve">$9,688 </w:t>
            </w:r>
          </w:p>
        </w:tc>
      </w:tr>
      <w:tr w14:paraId="77938B7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731CE2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CBD952B"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010498B"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BE238CD" w14:textId="77777777">
            <w:pPr>
              <w:pStyle w:val="LTableTextAbt"/>
              <w:jc w:val="right"/>
            </w:pPr>
            <w:r>
              <w:t xml:space="preserve">$3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0AA1279" w14:textId="77777777">
            <w:pPr>
              <w:pStyle w:val="LTableTextAbt"/>
              <w:ind w:right="68"/>
              <w:jc w:val="right"/>
            </w:pPr>
            <w:r>
              <w:t xml:space="preserve">$8,875 </w:t>
            </w:r>
          </w:p>
        </w:tc>
      </w:tr>
      <w:tr w14:paraId="63A3E3D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25B2AF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E8BA5E3"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E67C7D0"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E6941F1"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7138A0D" w14:textId="77777777">
            <w:pPr>
              <w:pStyle w:val="LTableTextAbt"/>
              <w:ind w:right="68"/>
              <w:jc w:val="right"/>
            </w:pPr>
            <w:r>
              <w:t xml:space="preserve">$3,125 </w:t>
            </w:r>
          </w:p>
        </w:tc>
      </w:tr>
      <w:tr w14:paraId="08E2FE3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168CE7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CC60592"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3D0976A"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44DB47E" w14:textId="77777777">
            <w:pPr>
              <w:pStyle w:val="LTableTextAbt"/>
              <w:jc w:val="right"/>
            </w:pPr>
            <w:r>
              <w:t xml:space="preserve">$31,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41230B2" w14:textId="77777777">
            <w:pPr>
              <w:pStyle w:val="LTableTextAbt"/>
              <w:ind w:right="68"/>
              <w:jc w:val="right"/>
            </w:pPr>
            <w:r>
              <w:t xml:space="preserve">$8,958 </w:t>
            </w:r>
          </w:p>
        </w:tc>
      </w:tr>
      <w:tr w14:paraId="54A43AC0"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073F973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D98EFE6"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F38190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6241C06" w14:textId="77777777">
            <w:pPr>
              <w:pStyle w:val="LTableTextAbt"/>
              <w:jc w:val="right"/>
            </w:pPr>
            <w:r>
              <w:t xml:space="preserve">$44,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253D1CC" w14:textId="77777777">
            <w:pPr>
              <w:pStyle w:val="LTableTextAbt"/>
              <w:ind w:right="68"/>
              <w:jc w:val="right"/>
            </w:pPr>
            <w:r>
              <w:t xml:space="preserve">$21,950 </w:t>
            </w:r>
          </w:p>
        </w:tc>
      </w:tr>
      <w:tr w14:paraId="3DB13E54"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3B6EC811" w14:textId="77777777">
            <w:pPr>
              <w:pStyle w:val="LTableTextAbt"/>
            </w:pPr>
            <w:r>
              <w:t>Large/Safety Critical Cleaning</w:t>
            </w:r>
          </w:p>
          <w:p w:rsidR="003D7968" w:rsidRPr="004823F7" w:rsidP="00CB1C05" w14:paraId="23FE18B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078EA1"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AF7A86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A036EAD" w14:textId="77777777">
            <w:pPr>
              <w:pStyle w:val="LTableTextAbt"/>
              <w:jc w:val="right"/>
            </w:pPr>
            <w:r>
              <w:t xml:space="preserve">$4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0B9A9BC" w14:textId="77777777">
            <w:pPr>
              <w:pStyle w:val="LTableTextAbt"/>
              <w:ind w:right="68"/>
              <w:jc w:val="right"/>
            </w:pPr>
            <w:r>
              <w:rPr>
                <w:color w:val="FF0000"/>
              </w:rPr>
              <w:t>($179,438)</w:t>
            </w:r>
          </w:p>
        </w:tc>
      </w:tr>
      <w:tr w14:paraId="63E9124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3B0FCB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7DC27BD"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3ED5207"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270C49D"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B338E5B" w14:textId="77777777">
            <w:pPr>
              <w:pStyle w:val="LTableTextAbt"/>
              <w:ind w:right="68"/>
              <w:jc w:val="right"/>
            </w:pPr>
            <w:r>
              <w:t xml:space="preserve">$563 </w:t>
            </w:r>
          </w:p>
        </w:tc>
      </w:tr>
      <w:tr w14:paraId="133CF6D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7F6FD44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02EE257"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1ADC88C"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2F36B65" w14:textId="77777777">
            <w:pPr>
              <w:pStyle w:val="LTableTextAbt"/>
              <w:jc w:val="right"/>
            </w:pPr>
            <w:r>
              <w:t xml:space="preserve">$3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F6BBCF5" w14:textId="77777777">
            <w:pPr>
              <w:pStyle w:val="LTableTextAbt"/>
              <w:ind w:right="68"/>
              <w:jc w:val="right"/>
            </w:pPr>
            <w:r>
              <w:t xml:space="preserve">$112,500 </w:t>
            </w:r>
          </w:p>
        </w:tc>
      </w:tr>
      <w:tr w14:paraId="425914C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4D68F6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48B245"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DEBD5F6"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B7C107E"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1916840" w14:textId="77777777">
            <w:pPr>
              <w:pStyle w:val="LTableTextAbt"/>
              <w:ind w:right="68"/>
              <w:jc w:val="right"/>
            </w:pPr>
            <w:r>
              <w:t xml:space="preserve">$76,000 </w:t>
            </w:r>
          </w:p>
        </w:tc>
      </w:tr>
      <w:tr w14:paraId="5B42B22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6E7DD7C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CCAC96C"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A9E2AFF"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0E44EBA"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1AD2A76" w14:textId="77777777">
            <w:pPr>
              <w:pStyle w:val="LTableTextAbt"/>
              <w:ind w:right="68"/>
              <w:jc w:val="right"/>
            </w:pPr>
            <w:r>
              <w:t xml:space="preserve">$76,000 </w:t>
            </w:r>
          </w:p>
        </w:tc>
      </w:tr>
      <w:tr w14:paraId="337EB14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28B87DD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8C0A9D9"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240D6A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C76AE70" w14:textId="77777777">
            <w:pPr>
              <w:pStyle w:val="LTableTextAbt"/>
              <w:jc w:val="right"/>
            </w:pPr>
            <w:r>
              <w:t xml:space="preserve">$30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00ED142" w14:textId="77777777">
            <w:pPr>
              <w:pStyle w:val="LTableTextAbt"/>
              <w:ind w:right="68"/>
              <w:jc w:val="right"/>
            </w:pPr>
            <w:r>
              <w:t xml:space="preserve">$77,188 </w:t>
            </w:r>
          </w:p>
        </w:tc>
      </w:tr>
      <w:tr w14:paraId="418BF3C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E631A7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AFB8A91"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FFCB1E"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6203410" w14:textId="77777777">
            <w:pPr>
              <w:pStyle w:val="LTableTextAbt"/>
              <w:jc w:val="right"/>
            </w:pPr>
            <w:r>
              <w:t xml:space="preserve">$30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C7A0E86" w14:textId="77777777">
            <w:pPr>
              <w:pStyle w:val="LTableTextAbt"/>
              <w:ind w:right="68"/>
              <w:jc w:val="right"/>
            </w:pPr>
            <w:r>
              <w:t xml:space="preserve">$76,375 </w:t>
            </w:r>
          </w:p>
        </w:tc>
      </w:tr>
      <w:tr w14:paraId="743126D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11530D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4FF0CAF"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7965CFC"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E79E6FE" w14:textId="77777777">
            <w:pPr>
              <w:pStyle w:val="LTableTextAbt"/>
              <w:jc w:val="right"/>
            </w:pPr>
            <w:r>
              <w:t xml:space="preserve">$100,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59F8800" w14:textId="77777777">
            <w:pPr>
              <w:pStyle w:val="LTableTextAbt"/>
              <w:ind w:right="68"/>
              <w:jc w:val="right"/>
            </w:pPr>
            <w:r>
              <w:rPr>
                <w:color w:val="FF0000"/>
              </w:rPr>
              <w:t>($124,375)</w:t>
            </w:r>
          </w:p>
        </w:tc>
      </w:tr>
      <w:tr w14:paraId="0AE79D6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1CACD55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D811132"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B7D738B"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6C6872B" w14:textId="77777777">
            <w:pPr>
              <w:pStyle w:val="LTableTextAbt"/>
              <w:jc w:val="right"/>
            </w:pPr>
            <w:r>
              <w:t xml:space="preserve">$300,20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93C5723" w14:textId="77777777">
            <w:pPr>
              <w:pStyle w:val="LTableTextAbt"/>
              <w:ind w:right="68"/>
              <w:jc w:val="right"/>
            </w:pPr>
            <w:r>
              <w:t xml:space="preserve">$75,208 </w:t>
            </w:r>
          </w:p>
        </w:tc>
      </w:tr>
      <w:tr w14:paraId="226B1399"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728D468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0D7EDBB" w14:textId="77777777">
            <w:pPr>
              <w:pStyle w:val="LTableTextAbt"/>
            </w:pPr>
            <w:r>
              <w:t>Hybrid system (example: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6C7F16D"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F85E247" w14:textId="77777777">
            <w:pPr>
              <w:pStyle w:val="LTableTextAbt"/>
              <w:jc w:val="right"/>
            </w:pPr>
            <w:r>
              <w:t xml:space="preserve">$421,2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E46850C" w14:textId="77777777">
            <w:pPr>
              <w:pStyle w:val="LTableTextAbt"/>
              <w:ind w:right="68"/>
              <w:jc w:val="right"/>
            </w:pPr>
            <w:r>
              <w:t xml:space="preserve">$196,200 </w:t>
            </w:r>
          </w:p>
        </w:tc>
      </w:tr>
      <w:tr w14:paraId="7E6106F4"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00DBA057" w14:textId="77777777">
            <w:pPr>
              <w:pStyle w:val="LTableTextAbt"/>
            </w:pPr>
            <w:r>
              <w:t>Small/Start-Up/R&amp;D Critical Cleaning</w:t>
            </w:r>
          </w:p>
          <w:p w:rsidR="003D7968" w:rsidRPr="004823F7" w:rsidP="00CB1C05" w14:paraId="04A2CF3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4F47839"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1B52916"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DF60DAD"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3779A22" w14:textId="77777777">
            <w:pPr>
              <w:pStyle w:val="LTableTextAbt"/>
              <w:ind w:right="68"/>
              <w:jc w:val="right"/>
            </w:pPr>
            <w:r>
              <w:t xml:space="preserve">$563 </w:t>
            </w:r>
          </w:p>
        </w:tc>
      </w:tr>
      <w:tr w14:paraId="7C5067A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6B54C17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D8ED1C4"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B121675"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FF46091"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D298141" w14:textId="77777777">
            <w:pPr>
              <w:pStyle w:val="LTableTextAbt"/>
              <w:ind w:right="68"/>
              <w:jc w:val="right"/>
            </w:pPr>
            <w:r>
              <w:t xml:space="preserve">$563 </w:t>
            </w:r>
          </w:p>
        </w:tc>
      </w:tr>
      <w:tr w14:paraId="6E55248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3A4CDE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47CE4B9"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65F6F1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6349B32" w14:textId="77777777">
            <w:pPr>
              <w:pStyle w:val="LTableTextAbt"/>
              <w:jc w:val="right"/>
            </w:pPr>
            <w:r>
              <w:t xml:space="preserve">$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B329399" w14:textId="77777777">
            <w:pPr>
              <w:pStyle w:val="LTableTextAbt"/>
              <w:ind w:right="68"/>
              <w:jc w:val="right"/>
            </w:pPr>
            <w:r>
              <w:t xml:space="preserve">$1,875 </w:t>
            </w:r>
          </w:p>
        </w:tc>
      </w:tr>
      <w:tr w14:paraId="6C86EB2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36747F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C412241"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9CBE8B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EAA6FF2"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B955FBF" w14:textId="77777777">
            <w:pPr>
              <w:pStyle w:val="LTableTextAbt"/>
              <w:ind w:right="68"/>
              <w:jc w:val="right"/>
            </w:pPr>
            <w:r>
              <w:t xml:space="preserve">$7,250 </w:t>
            </w:r>
          </w:p>
        </w:tc>
      </w:tr>
      <w:tr w14:paraId="22D9556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EF7AC3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E97197E"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5B9CA3F"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39093B4"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C7F1870" w14:textId="77777777">
            <w:pPr>
              <w:pStyle w:val="LTableTextAbt"/>
              <w:ind w:right="68"/>
              <w:jc w:val="right"/>
            </w:pPr>
            <w:r>
              <w:t xml:space="preserve">$7,250 </w:t>
            </w:r>
          </w:p>
        </w:tc>
      </w:tr>
      <w:tr w14:paraId="173A84E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06AF478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D572B4F"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64252A72"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0DA52D3" w14:textId="77777777">
            <w:pPr>
              <w:pStyle w:val="LTableTextAbt"/>
              <w:jc w:val="right"/>
            </w:pPr>
            <w:r>
              <w:t xml:space="preserve">$19,6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2A82259" w14:textId="77777777">
            <w:pPr>
              <w:pStyle w:val="LTableTextAbt"/>
              <w:ind w:right="68"/>
              <w:jc w:val="right"/>
            </w:pPr>
            <w:r>
              <w:t xml:space="preserve">$15,938 </w:t>
            </w:r>
          </w:p>
        </w:tc>
      </w:tr>
      <w:tr w14:paraId="7721782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3B0A602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8185D4A"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9BFA989"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48D7DBD0" w14:textId="77777777">
            <w:pPr>
              <w:pStyle w:val="LTableTextAbt"/>
              <w:jc w:val="right"/>
            </w:pPr>
            <w:r>
              <w:t xml:space="preserve">$15,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C189BE6" w14:textId="77777777">
            <w:pPr>
              <w:pStyle w:val="LTableTextAbt"/>
              <w:ind w:right="68"/>
              <w:jc w:val="right"/>
            </w:pPr>
            <w:r>
              <w:t xml:space="preserve">$11,375 </w:t>
            </w:r>
          </w:p>
        </w:tc>
      </w:tr>
      <w:tr w14:paraId="4903666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RPr="004823F7" w:rsidP="00CB1C05" w14:paraId="5A0B79C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54CEDF8"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7351E88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85388E6"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27B79608" w14:textId="77777777">
            <w:pPr>
              <w:pStyle w:val="LTableTextAbt"/>
              <w:ind w:right="68"/>
              <w:jc w:val="right"/>
            </w:pPr>
            <w:r>
              <w:t xml:space="preserve">$3,125 </w:t>
            </w:r>
          </w:p>
        </w:tc>
      </w:tr>
      <w:tr w14:paraId="48D1B9FC"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RPr="004823F7" w:rsidP="00CB1C05" w14:paraId="227C71C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B25E2DF"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177D36F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9B367AB" w14:textId="77777777">
            <w:pPr>
              <w:pStyle w:val="LTableTextAbt"/>
              <w:jc w:val="right"/>
            </w:pPr>
            <w:r>
              <w:t xml:space="preserve">$3,9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29CEA35" w14:textId="77777777">
            <w:pPr>
              <w:pStyle w:val="LTableTextAbt"/>
              <w:ind w:right="68"/>
              <w:jc w:val="right"/>
            </w:pPr>
            <w:r>
              <w:t xml:space="preserve">$208 </w:t>
            </w:r>
          </w:p>
        </w:tc>
      </w:tr>
      <w:tr w14:paraId="30D328FC"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3D7968" w:rsidRPr="004823F7" w:rsidP="00CB1C05" w14:paraId="30D8E45F" w14:textId="77777777">
            <w:pPr>
              <w:pStyle w:val="LTableTextAbt"/>
            </w:pPr>
            <w:r>
              <w:t>Medium/Start-Up/R&amp;D Critical Cleaning</w:t>
            </w:r>
          </w:p>
          <w:p w:rsidR="003D7968" w:rsidRPr="004823F7" w:rsidP="00CB1C05" w14:paraId="0BBDD29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0C45195E" w14:textId="77777777">
            <w:pPr>
              <w:pStyle w:val="LTableTextAbt"/>
            </w:pPr>
            <w:r>
              <w:t xml:space="preserve">Convert OTVD to use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1EAE032"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3AA7CF15" w14:textId="77777777">
            <w:pPr>
              <w:pStyle w:val="LTableTextAbt"/>
              <w:jc w:val="right"/>
            </w:pPr>
            <w:r>
              <w:t xml:space="preserve">$4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4823F7" w:rsidP="00CB1C05" w14:paraId="52C02834" w14:textId="77777777">
            <w:pPr>
              <w:pStyle w:val="LTableTextAbt"/>
              <w:ind w:right="68"/>
              <w:jc w:val="right"/>
            </w:pPr>
            <w:r>
              <w:t xml:space="preserve">$23,063 </w:t>
            </w:r>
          </w:p>
        </w:tc>
      </w:tr>
      <w:tr w14:paraId="3BE3CEC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2FD81A1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06D0C2B" w14:textId="77777777">
            <w:pPr>
              <w:pStyle w:val="LTableTextAbt"/>
            </w:pPr>
            <w:r>
              <w:t xml:space="preserve">Replace with OTVD using </w:t>
            </w:r>
            <w:r w:rsidR="001A2093">
              <w:t>Flashpoint</w:t>
            </w:r>
            <w:r>
              <w:t xml:space="preserve">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78891D"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530FFEB" w14:textId="77777777">
            <w:pPr>
              <w:pStyle w:val="LTableTextAbt"/>
              <w:jc w:val="right"/>
            </w:pPr>
            <w:r>
              <w:t xml:space="preserve">$4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D6A0CD" w14:textId="77777777">
            <w:pPr>
              <w:pStyle w:val="LTableTextAbt"/>
              <w:ind w:right="68"/>
              <w:jc w:val="right"/>
            </w:pPr>
            <w:r>
              <w:t xml:space="preserve">$23,063 </w:t>
            </w:r>
          </w:p>
        </w:tc>
      </w:tr>
      <w:tr w14:paraId="1C4DC3C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2D80C79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075CC23" w14:textId="77777777">
            <w:pPr>
              <w:pStyle w:val="LTableTextAbt"/>
            </w:pPr>
            <w:r>
              <w:t>Replace with Solstice system (trans-1-chloro-3,3,</w:t>
            </w:r>
            <w:r w:rsidR="003B1819">
              <w:t>3-trifluoro</w:t>
            </w:r>
            <w:r>
              <w:t>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2254438"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AB6C23A"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0461985" w14:textId="77777777">
            <w:pPr>
              <w:pStyle w:val="LTableTextAbt"/>
              <w:ind w:right="68"/>
              <w:jc w:val="right"/>
            </w:pPr>
            <w:r>
              <w:t xml:space="preserve">$11,250 </w:t>
            </w:r>
          </w:p>
        </w:tc>
      </w:tr>
      <w:tr w14:paraId="7BA5D41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6E5BA50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CD78EBB"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48B7FF8"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6B8ED03"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F697477" w14:textId="77777777">
            <w:pPr>
              <w:pStyle w:val="LTableTextAbt"/>
              <w:ind w:right="68"/>
              <w:jc w:val="right"/>
            </w:pPr>
            <w:r>
              <w:t xml:space="preserve">$9,750 </w:t>
            </w:r>
          </w:p>
        </w:tc>
      </w:tr>
      <w:tr w14:paraId="35FFC72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23C7696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4235A7A" w14:textId="77777777">
            <w:pPr>
              <w:pStyle w:val="LTableTextAbt"/>
            </w:pPr>
            <w:r>
              <w:t xml:space="preserve">OTVD for Very low </w:t>
            </w:r>
            <w:r w:rsidR="001A2093">
              <w:t>Flashpoint</w:t>
            </w:r>
            <w:r>
              <w:t xml:space="preserve">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52CDCA"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2ADA58F"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AB53D5D" w14:textId="77777777">
            <w:pPr>
              <w:pStyle w:val="LTableTextAbt"/>
              <w:ind w:right="68"/>
              <w:jc w:val="right"/>
            </w:pPr>
            <w:r>
              <w:t xml:space="preserve">$9,750 </w:t>
            </w:r>
          </w:p>
        </w:tc>
      </w:tr>
      <w:tr w14:paraId="1910604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308880C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C243E9"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B4431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7FD14E" w14:textId="77777777">
            <w:pPr>
              <w:pStyle w:val="LTableTextAbt"/>
              <w:jc w:val="right"/>
            </w:pPr>
            <w:r>
              <w:t xml:space="preserve">$3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28D7D65" w14:textId="77777777">
            <w:pPr>
              <w:pStyle w:val="LTableTextAbt"/>
              <w:ind w:right="68"/>
              <w:jc w:val="right"/>
            </w:pPr>
            <w:r>
              <w:t xml:space="preserve">$9,688 </w:t>
            </w:r>
          </w:p>
        </w:tc>
      </w:tr>
      <w:tr w14:paraId="68E6E7B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244AAD2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FE0B84F"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B0B8910"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49606E7" w14:textId="77777777">
            <w:pPr>
              <w:pStyle w:val="LTableTextAbt"/>
              <w:jc w:val="right"/>
            </w:pPr>
            <w:r>
              <w:t xml:space="preserve">$3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A938875" w14:textId="77777777">
            <w:pPr>
              <w:pStyle w:val="LTableTextAbt"/>
              <w:ind w:right="68"/>
              <w:jc w:val="right"/>
            </w:pPr>
            <w:r>
              <w:t xml:space="preserve">$8,875 </w:t>
            </w:r>
          </w:p>
        </w:tc>
      </w:tr>
      <w:tr w14:paraId="298ED7A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3D7968" w:rsidP="00CB1C05" w14:paraId="7D5430F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1E6891C"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426BEE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D75910E"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4AC5B1" w14:textId="77777777">
            <w:pPr>
              <w:pStyle w:val="LTableTextAbt"/>
              <w:ind w:right="68"/>
              <w:jc w:val="right"/>
            </w:pPr>
            <w:r>
              <w:t xml:space="preserve">$3,125 </w:t>
            </w:r>
          </w:p>
        </w:tc>
      </w:tr>
      <w:tr w14:paraId="5EDAA03F"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3D7968" w:rsidP="00CB1C05" w14:paraId="67F46FB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6ED351"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1AD8C5C"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9EE9FA1" w14:textId="77777777">
            <w:pPr>
              <w:pStyle w:val="LTableTextAbt"/>
              <w:jc w:val="right"/>
            </w:pPr>
            <w:r>
              <w:t xml:space="preserve">$31,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26EC725" w14:textId="77777777">
            <w:pPr>
              <w:pStyle w:val="LTableTextAbt"/>
              <w:ind w:right="68"/>
              <w:jc w:val="right"/>
            </w:pPr>
            <w:r>
              <w:t xml:space="preserve">$8,958 </w:t>
            </w:r>
          </w:p>
        </w:tc>
      </w:tr>
    </w:tbl>
    <w:p w:rsidR="002257BB" w:rsidP="00CB1C05" w14:paraId="04426782" w14:textId="77777777">
      <w:pPr>
        <w:pStyle w:val="BodyText"/>
      </w:pPr>
    </w:p>
    <w:p w:rsidR="002257BB" w:rsidP="00CB1C05" w14:paraId="028998CF" w14:textId="77777777">
      <w:pPr>
        <w:pStyle w:val="BodyText"/>
        <w:sectPr w:rsidSect="00CB1C05">
          <w:type w:val="nextColumn"/>
          <w:pgSz w:w="15840" w:h="12240" w:orient="landscape"/>
          <w:pgMar w:top="1440" w:right="1440" w:bottom="1440" w:left="1440" w:header="720" w:footer="720" w:gutter="0"/>
          <w:lnNumType w:countBy="1" w:restart="continuous"/>
          <w:pgNumType w:chapStyle="1"/>
          <w:cols w:space="720"/>
          <w:docGrid w:linePitch="360"/>
        </w:sectPr>
      </w:pPr>
    </w:p>
    <w:p w:rsidR="002257BB" w:rsidP="00CB1C05" w14:paraId="73B7E19D" w14:textId="77777777">
      <w:pPr>
        <w:pStyle w:val="Heading3"/>
      </w:pPr>
      <w:bookmarkStart w:id="1069" w:name="_Ref135378955"/>
      <w:r>
        <w:t xml:space="preserve">Annual Labor </w:t>
      </w:r>
      <w:r w:rsidRPr="002B5535">
        <w:t>Costs</w:t>
      </w:r>
      <w:bookmarkEnd w:id="1069"/>
    </w:p>
    <w:p w:rsidR="002257BB" w:rsidP="00CB1C05" w14:paraId="70572884" w14:textId="77777777">
      <w:pPr>
        <w:pStyle w:val="BodyText"/>
      </w:pPr>
      <w:r w:rsidRPr="009D30E6">
        <w:t>Labor costs are dependent on the type of machine, degree of automation and number of runs.</w:t>
      </w:r>
      <w:r>
        <w:t xml:space="preserve"> </w:t>
      </w:r>
      <w:r w:rsidR="00BA4307">
        <w:fldChar w:fldCharType="begin" w:fldLock="1"/>
      </w:r>
      <w:r w:rsidR="00BA4307">
        <w:instrText xml:space="preserve"> REF _Ref155788854 \h </w:instrText>
      </w:r>
      <w:r w:rsidR="00BA4307">
        <w:fldChar w:fldCharType="separate"/>
      </w:r>
      <w:r w:rsidRPr="005C74DF" w:rsidR="0092222B">
        <w:t xml:space="preserve">Table </w:t>
      </w:r>
      <w:r w:rsidR="0092222B">
        <w:rPr>
          <w:noProof/>
        </w:rPr>
        <w:t>7</w:t>
      </w:r>
      <w:r w:rsidR="0092222B">
        <w:noBreakHyphen/>
      </w:r>
      <w:r w:rsidR="0092222B">
        <w:rPr>
          <w:noProof/>
        </w:rPr>
        <w:t>30</w:t>
      </w:r>
      <w:r w:rsidR="00BA4307">
        <w:fldChar w:fldCharType="end"/>
      </w:r>
      <w:r w:rsidR="002B2736">
        <w:t xml:space="preserve"> </w:t>
      </w:r>
      <w:r>
        <w:t>presents the estimated baseline labor costs for operating a vapor degreasing machine.</w:t>
      </w:r>
    </w:p>
    <w:tbl>
      <w:tblPr>
        <w:tblW w:w="5000" w:type="pct"/>
        <w:tblLook w:val="04A0"/>
      </w:tblPr>
      <w:tblGrid>
        <w:gridCol w:w="3401"/>
        <w:gridCol w:w="4360"/>
        <w:gridCol w:w="1599"/>
      </w:tblGrid>
      <w:tr w14:paraId="33EA9699" w14:textId="77777777">
        <w:tblPrEx>
          <w:tblW w:w="5000" w:type="pct"/>
          <w:tblLook w:val="04A0"/>
        </w:tblPrEx>
        <w:trPr>
          <w:trHeight w:val="180"/>
          <w:tblHeader/>
        </w:trPr>
        <w:tc>
          <w:tcPr>
            <w:tcW w:w="4984" w:type="pct"/>
            <w:gridSpan w:val="3"/>
            <w:tcBorders>
              <w:bottom w:val="single" w:sz="4" w:space="0" w:color="auto"/>
            </w:tcBorders>
            <w:shd w:val="clear" w:color="auto" w:fill="auto"/>
            <w:vAlign w:val="center"/>
          </w:tcPr>
          <w:p w:rsidR="002257BB" w:rsidRPr="004C1EED" w:rsidP="00CB1C05" w14:paraId="5ABA30AF" w14:textId="77777777">
            <w:pPr>
              <w:pStyle w:val="TableTitleA"/>
            </w:pPr>
            <w:bookmarkStart w:id="1070" w:name="_Ref155788854"/>
            <w:bookmarkStart w:id="1071" w:name="_Ref138695532"/>
            <w:bookmarkStart w:id="1072" w:name="_Toc139006773"/>
            <w:bookmarkStart w:id="1073" w:name="_Toc139036167"/>
            <w:bookmarkStart w:id="1074" w:name="_Toc147493431"/>
            <w:bookmarkStart w:id="1075" w:name="_Toc165379663"/>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0</w:t>
            </w:r>
            <w:r w:rsidR="00BC4B5D">
              <w:rPr>
                <w:noProof/>
              </w:rPr>
              <w:fldChar w:fldCharType="end"/>
            </w:r>
            <w:bookmarkEnd w:id="1070"/>
            <w:bookmarkEnd w:id="1071"/>
            <w:r w:rsidRPr="005C74DF">
              <w:t xml:space="preserve">: </w:t>
            </w:r>
            <w:r>
              <w:t>Baseline Labor Costs (2022$)</w:t>
            </w:r>
            <w:bookmarkEnd w:id="1072"/>
            <w:bookmarkEnd w:id="1073"/>
            <w:bookmarkEnd w:id="1074"/>
            <w:r>
              <w:t xml:space="preserve"> by Machine Size and Type</w:t>
            </w:r>
            <w:bookmarkEnd w:id="1075"/>
          </w:p>
        </w:tc>
      </w:tr>
      <w:tr w14:paraId="10C09CB4" w14:textId="77777777">
        <w:tblPrEx>
          <w:tblW w:w="5000" w:type="pct"/>
          <w:tblLook w:val="04A0"/>
        </w:tblPrEx>
        <w:trPr>
          <w:trHeight w:val="570"/>
          <w:tblHeader/>
        </w:trPr>
        <w:tc>
          <w:tcPr>
            <w:tcW w:w="1817"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RPr="00AE6E5E" w:rsidP="00CB1C05" w14:paraId="49A02A12" w14:textId="77777777">
            <w:pPr>
              <w:pStyle w:val="TableSubtitle"/>
            </w:pPr>
            <w:r w:rsidRPr="00AE6E5E">
              <w:t>Size/Type</w:t>
            </w:r>
          </w:p>
        </w:tc>
        <w:tc>
          <w:tcPr>
            <w:tcW w:w="2329"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RPr="00AE6E5E" w:rsidP="00CB1C05" w14:paraId="207AE11D" w14:textId="77777777">
            <w:pPr>
              <w:pStyle w:val="TableSubtitle"/>
            </w:pPr>
            <w:r w:rsidRPr="00AE6E5E">
              <w:t>Annual Labor</w:t>
            </w:r>
            <w:r w:rsidR="000E3292">
              <w:t xml:space="preserve"> (hours)</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RPr="00AE6E5E" w:rsidP="00CB1C05" w14:paraId="251AD095" w14:textId="77777777">
            <w:pPr>
              <w:pStyle w:val="TableSubtitle"/>
            </w:pPr>
            <w:r w:rsidRPr="00AE6E5E">
              <w:t>Baseline Labor Cost</w:t>
            </w:r>
          </w:p>
        </w:tc>
      </w:tr>
      <w:tr w14:paraId="5628A655"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48485E30" w14:textId="77777777">
            <w:pPr>
              <w:pStyle w:val="LTableTextAbt"/>
              <w:ind w:hanging="15"/>
            </w:pPr>
            <w:r>
              <w:t>Small/Gener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1B522524" w14:textId="77777777">
            <w:pPr>
              <w:pStyle w:val="LTableTextAbt"/>
              <w:ind w:right="374" w:hanging="15"/>
              <w:jc w:val="right"/>
            </w:pPr>
            <w:r>
              <w:t>979</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3967976B" w14:textId="77777777">
            <w:pPr>
              <w:pStyle w:val="LTableTextAbt"/>
              <w:ind w:right="374" w:hanging="15"/>
              <w:jc w:val="right"/>
            </w:pPr>
            <w:r>
              <w:t xml:space="preserve">$59,876 </w:t>
            </w:r>
          </w:p>
        </w:tc>
      </w:tr>
      <w:tr w14:paraId="69A7CF07"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7081E923" w14:textId="77777777">
            <w:pPr>
              <w:pStyle w:val="LTableTextAbt"/>
              <w:ind w:hanging="15"/>
            </w:pPr>
            <w:r>
              <w:t>Medium/Gener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42D9D0E3" w14:textId="77777777">
            <w:pPr>
              <w:pStyle w:val="LTableTextAbt"/>
              <w:ind w:right="374" w:hanging="15"/>
              <w:jc w:val="right"/>
            </w:pPr>
            <w:r>
              <w:t>85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392F60F8" w14:textId="77777777">
            <w:pPr>
              <w:pStyle w:val="LTableTextAbt"/>
              <w:ind w:right="374" w:hanging="15"/>
              <w:jc w:val="right"/>
            </w:pPr>
            <w:r>
              <w:t xml:space="preserve">$51,986 </w:t>
            </w:r>
          </w:p>
        </w:tc>
      </w:tr>
      <w:tr w14:paraId="132FD5DF"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65BE1D93" w14:textId="77777777">
            <w:pPr>
              <w:pStyle w:val="LTableTextAbt"/>
              <w:ind w:hanging="15"/>
            </w:pPr>
            <w:r>
              <w:t>Large/Gener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49818F08" w14:textId="77777777">
            <w:pPr>
              <w:pStyle w:val="LTableTextAbt"/>
              <w:ind w:right="374" w:hanging="15"/>
              <w:jc w:val="right"/>
            </w:pPr>
            <w:r>
              <w:t>79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0A58FEB3" w14:textId="77777777">
            <w:pPr>
              <w:pStyle w:val="LTableTextAbt"/>
              <w:ind w:right="374" w:hanging="15"/>
              <w:jc w:val="right"/>
            </w:pPr>
            <w:r>
              <w:t xml:space="preserve">$48,316 </w:t>
            </w:r>
          </w:p>
        </w:tc>
      </w:tr>
      <w:tr w14:paraId="2ACB5424"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2D2C925F" w14:textId="77777777">
            <w:pPr>
              <w:pStyle w:val="LTableTextAbt"/>
              <w:ind w:hanging="15"/>
            </w:pPr>
            <w:r>
              <w:t>Small/High Precision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21F80F7E" w14:textId="77777777">
            <w:pPr>
              <w:pStyle w:val="LTableTextAbt"/>
              <w:ind w:right="374" w:hanging="15"/>
              <w:jc w:val="right"/>
            </w:pPr>
            <w:r>
              <w:t>88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44772B77" w14:textId="77777777">
            <w:pPr>
              <w:pStyle w:val="LTableTextAbt"/>
              <w:ind w:right="374" w:hanging="15"/>
              <w:jc w:val="right"/>
            </w:pPr>
            <w:r>
              <w:t xml:space="preserve">$53,821 </w:t>
            </w:r>
          </w:p>
        </w:tc>
      </w:tr>
      <w:tr w14:paraId="70DC6E47"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5567AFBC" w14:textId="77777777">
            <w:pPr>
              <w:pStyle w:val="LTableTextAbt"/>
              <w:ind w:hanging="15"/>
            </w:pPr>
            <w:r>
              <w:t>Medium/High Precision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05CDA427" w14:textId="77777777">
            <w:pPr>
              <w:pStyle w:val="LTableTextAbt"/>
              <w:ind w:right="374" w:hanging="15"/>
              <w:jc w:val="right"/>
            </w:pPr>
            <w:r>
              <w:t>75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3D1F3260" w14:textId="77777777">
            <w:pPr>
              <w:pStyle w:val="LTableTextAbt"/>
              <w:ind w:right="374" w:hanging="15"/>
              <w:jc w:val="right"/>
            </w:pPr>
            <w:r>
              <w:t xml:space="preserve">$45,870 </w:t>
            </w:r>
          </w:p>
        </w:tc>
      </w:tr>
      <w:tr w14:paraId="57B32D42"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537F9F17" w14:textId="77777777">
            <w:pPr>
              <w:pStyle w:val="LTableTextAbt"/>
              <w:ind w:hanging="15"/>
            </w:pPr>
            <w:r>
              <w:t>Large/High Precision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62071496" w14:textId="77777777">
            <w:pPr>
              <w:pStyle w:val="LTableTextAbt"/>
              <w:ind w:right="374" w:hanging="15"/>
              <w:jc w:val="right"/>
            </w:pPr>
            <w:r>
              <w:t>64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44ADB986" w14:textId="77777777">
            <w:pPr>
              <w:pStyle w:val="LTableTextAbt"/>
              <w:ind w:right="374" w:hanging="15"/>
              <w:jc w:val="right"/>
            </w:pPr>
            <w:r>
              <w:t xml:space="preserve">$39,142 </w:t>
            </w:r>
          </w:p>
        </w:tc>
      </w:tr>
      <w:tr w14:paraId="55AC2F40"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0FDC262E" w14:textId="77777777">
            <w:pPr>
              <w:pStyle w:val="LTableTextAbt"/>
              <w:ind w:hanging="15"/>
            </w:pPr>
            <w:r>
              <w:t>Small/Safety Critic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0BB16717" w14:textId="77777777">
            <w:pPr>
              <w:pStyle w:val="LTableTextAbt"/>
              <w:ind w:right="374" w:hanging="15"/>
              <w:jc w:val="right"/>
            </w:pPr>
            <w:r>
              <w:t>879</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2FCC8F8F" w14:textId="77777777">
            <w:pPr>
              <w:pStyle w:val="LTableTextAbt"/>
              <w:ind w:right="374" w:hanging="15"/>
              <w:jc w:val="right"/>
            </w:pPr>
            <w:r>
              <w:t xml:space="preserve">$53,760 </w:t>
            </w:r>
          </w:p>
        </w:tc>
      </w:tr>
      <w:tr w14:paraId="0F1604CA"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499D7CF8" w14:textId="77777777">
            <w:pPr>
              <w:pStyle w:val="LTableTextAbt"/>
              <w:ind w:hanging="15"/>
            </w:pPr>
            <w:r>
              <w:t>Medium/Safety Critic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39D02450" w14:textId="77777777">
            <w:pPr>
              <w:pStyle w:val="LTableTextAbt"/>
              <w:ind w:right="374" w:hanging="15"/>
              <w:jc w:val="right"/>
            </w:pPr>
            <w:r>
              <w:t>75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010DF253" w14:textId="77777777">
            <w:pPr>
              <w:pStyle w:val="LTableTextAbt"/>
              <w:ind w:right="374" w:hanging="15"/>
              <w:jc w:val="right"/>
            </w:pPr>
            <w:r>
              <w:t xml:space="preserve">$45,870 </w:t>
            </w:r>
          </w:p>
        </w:tc>
      </w:tr>
      <w:tr w14:paraId="7E87DEE5"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5AC27A6C" w14:textId="77777777">
            <w:pPr>
              <w:pStyle w:val="LTableTextAbt"/>
              <w:ind w:hanging="15"/>
            </w:pPr>
            <w:r>
              <w:t>Large/Safety Critic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71DF59AF" w14:textId="77777777">
            <w:pPr>
              <w:pStyle w:val="LTableTextAbt"/>
              <w:ind w:right="374" w:hanging="15"/>
              <w:jc w:val="right"/>
            </w:pPr>
            <w:r>
              <w:t>64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20808C02" w14:textId="77777777">
            <w:pPr>
              <w:pStyle w:val="LTableTextAbt"/>
              <w:ind w:right="374" w:hanging="15"/>
              <w:jc w:val="right"/>
            </w:pPr>
            <w:r>
              <w:t xml:space="preserve">$39,142 </w:t>
            </w:r>
          </w:p>
        </w:tc>
      </w:tr>
      <w:tr w14:paraId="62831E37"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3D7F03E8" w14:textId="77777777">
            <w:pPr>
              <w:pStyle w:val="LTableTextAbt"/>
              <w:ind w:hanging="15"/>
            </w:pPr>
            <w:r>
              <w:t>Small/Start-Up/R&amp;D Critic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4CC5B9EA" w14:textId="77777777">
            <w:pPr>
              <w:pStyle w:val="LTableTextAbt"/>
              <w:ind w:right="374" w:hanging="15"/>
              <w:jc w:val="right"/>
            </w:pPr>
            <w:r>
              <w:t>72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587A2FA8" w14:textId="77777777">
            <w:pPr>
              <w:pStyle w:val="LTableTextAbt"/>
              <w:ind w:right="374" w:hanging="15"/>
              <w:jc w:val="right"/>
            </w:pPr>
            <w:r>
              <w:t xml:space="preserve">$44,035 </w:t>
            </w:r>
          </w:p>
        </w:tc>
      </w:tr>
      <w:tr w14:paraId="6095F228"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2257BB" w:rsidP="00CB1C05" w14:paraId="5B2B0A2E" w14:textId="77777777">
            <w:pPr>
              <w:pStyle w:val="LTableTextAbt"/>
              <w:ind w:hanging="15"/>
            </w:pPr>
            <w:r>
              <w:t>Medium/Start-Up/R&amp;D Critical Cleaning</w:t>
            </w:r>
          </w:p>
        </w:tc>
        <w:tc>
          <w:tcPr>
            <w:tcW w:w="2329"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1D327DA0" w14:textId="77777777">
            <w:pPr>
              <w:pStyle w:val="LTableTextAbt"/>
              <w:ind w:right="374" w:hanging="15"/>
              <w:jc w:val="right"/>
            </w:pPr>
            <w:r>
              <w:t>720</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2257BB" w:rsidP="00CB1C05" w14:paraId="350A20B8" w14:textId="77777777">
            <w:pPr>
              <w:pStyle w:val="LTableTextAbt"/>
              <w:ind w:right="374" w:hanging="15"/>
              <w:jc w:val="right"/>
            </w:pPr>
            <w:r>
              <w:t xml:space="preserve">$44,035 </w:t>
            </w:r>
          </w:p>
        </w:tc>
      </w:tr>
    </w:tbl>
    <w:p w:rsidR="002257BB" w:rsidP="00CB1C05" w14:paraId="7377D506" w14:textId="77777777">
      <w:pPr>
        <w:pStyle w:val="BodyText"/>
      </w:pPr>
    </w:p>
    <w:p w:rsidR="002257BB" w:rsidP="00CB1C05" w14:paraId="573447FB"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r w:rsidRPr="00BB5105">
        <w:t xml:space="preserve">For the cleaning types and methods estimated to have incremental differences in labor costs, </w:t>
      </w:r>
      <w:r w:rsidR="006917AA">
        <w:fldChar w:fldCharType="begin" w:fldLock="1"/>
      </w:r>
      <w:r w:rsidR="006917AA">
        <w:instrText xml:space="preserve"> REF _Ref155788906 \h </w:instrText>
      </w:r>
      <w:r w:rsidR="006917AA">
        <w:fldChar w:fldCharType="separate"/>
      </w:r>
      <w:r w:rsidRPr="005C74DF" w:rsidR="0092222B">
        <w:t xml:space="preserve">Table </w:t>
      </w:r>
      <w:r w:rsidR="0092222B">
        <w:rPr>
          <w:noProof/>
        </w:rPr>
        <w:t>7</w:t>
      </w:r>
      <w:r w:rsidR="0092222B">
        <w:noBreakHyphen/>
      </w:r>
      <w:r w:rsidR="0092222B">
        <w:rPr>
          <w:noProof/>
        </w:rPr>
        <w:t>31</w:t>
      </w:r>
      <w:r w:rsidR="006917AA">
        <w:fldChar w:fldCharType="end"/>
      </w:r>
      <w:r w:rsidR="002B2736">
        <w:t xml:space="preserve"> </w:t>
      </w:r>
      <w:r w:rsidRPr="00BB5105">
        <w:t>presents the estimated annual labor costs under the baseline, under the new cleaning method, and the incremental change in the annual labor costs. Among those facilities with incremental cost changes, the costs range from a savings of about $30,000 (indicated as a negative incremental cost) to $</w:t>
      </w:r>
      <w:r>
        <w:t>15</w:t>
      </w:r>
      <w:r w:rsidRPr="00BB5105">
        <w:t>,000 in additional labor costs.</w:t>
      </w:r>
    </w:p>
    <w:tbl>
      <w:tblPr>
        <w:tblW w:w="13320" w:type="dxa"/>
        <w:tblLayout w:type="fixed"/>
        <w:tblLook w:val="04A0"/>
      </w:tblPr>
      <w:tblGrid>
        <w:gridCol w:w="3330"/>
        <w:gridCol w:w="6480"/>
        <w:gridCol w:w="1260"/>
        <w:gridCol w:w="1170"/>
        <w:gridCol w:w="1080"/>
      </w:tblGrid>
      <w:tr w14:paraId="04E821D2" w14:textId="77777777">
        <w:tblPrEx>
          <w:tblW w:w="13320" w:type="dxa"/>
          <w:tblLayout w:type="fixed"/>
          <w:tblLook w:val="04A0"/>
        </w:tblPrEx>
        <w:trPr>
          <w:trHeight w:val="180"/>
          <w:tblHeader/>
        </w:trPr>
        <w:tc>
          <w:tcPr>
            <w:tcW w:w="13320" w:type="dxa"/>
            <w:gridSpan w:val="5"/>
            <w:tcBorders>
              <w:bottom w:val="single" w:sz="4" w:space="0" w:color="auto"/>
            </w:tcBorders>
            <w:shd w:val="clear" w:color="auto" w:fill="auto"/>
            <w:vAlign w:val="center"/>
          </w:tcPr>
          <w:p w:rsidR="002257BB" w:rsidRPr="004C1EED" w:rsidP="00CB1C05" w14:paraId="0BBA4B51" w14:textId="77777777">
            <w:pPr>
              <w:pStyle w:val="TableTitleA"/>
            </w:pPr>
            <w:bookmarkStart w:id="1076" w:name="_Ref155788906"/>
            <w:bookmarkStart w:id="1077" w:name="_Ref135328433"/>
            <w:bookmarkStart w:id="1078" w:name="_Toc139006774"/>
            <w:bookmarkStart w:id="1079" w:name="_Toc139036168"/>
            <w:bookmarkStart w:id="1080" w:name="_Toc147493432"/>
            <w:bookmarkStart w:id="1081" w:name="_Toc165379664"/>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1</w:t>
            </w:r>
            <w:r w:rsidR="00BC4B5D">
              <w:rPr>
                <w:noProof/>
              </w:rPr>
              <w:fldChar w:fldCharType="end"/>
            </w:r>
            <w:bookmarkEnd w:id="1076"/>
            <w:bookmarkEnd w:id="1077"/>
            <w:r w:rsidRPr="005C74DF">
              <w:t xml:space="preserve">: </w:t>
            </w:r>
            <w:r>
              <w:t>Annual Labor Costs (2022$)</w:t>
            </w:r>
            <w:bookmarkEnd w:id="1078"/>
            <w:bookmarkEnd w:id="1079"/>
            <w:bookmarkEnd w:id="1080"/>
            <w:bookmarkEnd w:id="1081"/>
          </w:p>
        </w:tc>
      </w:tr>
      <w:tr w14:paraId="1F2F3471" w14:textId="77777777">
        <w:tblPrEx>
          <w:tblW w:w="13320" w:type="dxa"/>
          <w:tblLayout w:type="fixed"/>
          <w:tblLook w:val="04A0"/>
        </w:tblPrEx>
        <w:trPr>
          <w:trHeight w:val="570"/>
          <w:tblHeader/>
        </w:trPr>
        <w:tc>
          <w:tcPr>
            <w:tcW w:w="333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58661C07" w14:textId="77777777">
            <w:pPr>
              <w:pStyle w:val="TableSubtitle"/>
            </w:pPr>
            <w:r w:rsidRPr="001100B6">
              <w:t>Size/Type</w:t>
            </w:r>
          </w:p>
        </w:tc>
        <w:tc>
          <w:tcPr>
            <w:tcW w:w="648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04E0EDC" w14:textId="77777777">
            <w:pPr>
              <w:pStyle w:val="TableSubtitle"/>
            </w:pPr>
            <w:r w:rsidRPr="001100B6">
              <w:t>Cleaning method</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2D9CF15A" w14:textId="77777777">
            <w:pPr>
              <w:pStyle w:val="TableSubtitle"/>
            </w:pPr>
            <w:r w:rsidRPr="001100B6">
              <w:t>Baseline Cost</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78E3E4F4" w14:textId="77777777">
            <w:pPr>
              <w:pStyle w:val="TableSubtitle"/>
            </w:pPr>
            <w:r w:rsidRPr="001100B6">
              <w:t>Post-Conversion Cost</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59D36DFC" w14:textId="77777777">
            <w:pPr>
              <w:pStyle w:val="TableSubtitle"/>
            </w:pPr>
            <w:r w:rsidRPr="001100B6">
              <w:t>Incremental Cost</w:t>
            </w:r>
          </w:p>
        </w:tc>
      </w:tr>
      <w:tr w14:paraId="5FB431FD"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6446A9" w:rsidRPr="00AD7F01" w:rsidP="00CB1C05" w14:paraId="70FB88FF" w14:textId="77777777">
            <w:pPr>
              <w:pStyle w:val="LTableTextAbt"/>
              <w:jc w:val="center"/>
            </w:pPr>
            <w:r>
              <w:t>Small/General Cleaning</w:t>
            </w:r>
          </w:p>
          <w:p w:rsidR="006446A9" w:rsidRPr="00AD7F01" w:rsidP="00CB1C05" w14:paraId="7CC39672"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766F7E55"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2E4E8AE0" w14:textId="77777777">
            <w:pPr>
              <w:pStyle w:val="LTableTextAbt"/>
              <w:jc w:val="right"/>
            </w:pPr>
            <w:r>
              <w:t xml:space="preserve">$59,87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163280EE"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2A88DDDD" w14:textId="77777777">
            <w:pPr>
              <w:pStyle w:val="LTableTextAbt"/>
              <w:jc w:val="right"/>
            </w:pPr>
            <w:r>
              <w:rPr>
                <w:color w:val="FF0000"/>
              </w:rPr>
              <w:t>($27,277)</w:t>
            </w:r>
          </w:p>
        </w:tc>
      </w:tr>
      <w:tr w14:paraId="3097C52C"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6446A9" w:rsidRPr="00AD7F01" w:rsidP="00CB1C05" w14:paraId="1EEE946C"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41C0C116"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1ABC3845" w14:textId="77777777">
            <w:pPr>
              <w:pStyle w:val="LTableTextAbt"/>
              <w:jc w:val="right"/>
            </w:pPr>
            <w:r>
              <w:t xml:space="preserve">$59,87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41C76949" w14:textId="77777777">
            <w:pPr>
              <w:pStyle w:val="LTableTextAbt"/>
              <w:jc w:val="right"/>
            </w:pPr>
            <w:r>
              <w:t xml:space="preserve">$62,99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446A9" w:rsidRPr="00AD7F01" w:rsidP="00CB1C05" w14:paraId="1A1EF488" w14:textId="77777777">
            <w:pPr>
              <w:pStyle w:val="LTableTextAbt"/>
              <w:jc w:val="right"/>
            </w:pPr>
            <w:r>
              <w:t xml:space="preserve">$3,119 </w:t>
            </w:r>
          </w:p>
        </w:tc>
      </w:tr>
      <w:tr w14:paraId="164A4858"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4973F290" w14:textId="77777777">
            <w:pPr>
              <w:pStyle w:val="LTableTextAbt"/>
              <w:jc w:val="center"/>
            </w:pPr>
            <w:r>
              <w:t>Medium/General Cleaning</w:t>
            </w:r>
          </w:p>
          <w:p w:rsidR="001F0E0E" w:rsidRPr="00AD7F01" w:rsidP="00CB1C05" w14:paraId="002D6664"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8BDC944"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3DF25B9" w14:textId="77777777">
            <w:pPr>
              <w:pStyle w:val="LTableTextAbt"/>
              <w:jc w:val="right"/>
            </w:pPr>
            <w:r>
              <w:t xml:space="preserve">$51,98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2B70146"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1B8B6D1" w14:textId="77777777">
            <w:pPr>
              <w:pStyle w:val="LTableTextAbt"/>
              <w:jc w:val="right"/>
            </w:pPr>
            <w:r>
              <w:rPr>
                <w:color w:val="FF0000"/>
              </w:rPr>
              <w:t>($19,388)</w:t>
            </w:r>
          </w:p>
        </w:tc>
      </w:tr>
      <w:tr w14:paraId="154D3974"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3AC61855"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CA04FD7"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D23D894" w14:textId="77777777">
            <w:pPr>
              <w:pStyle w:val="LTableTextAbt"/>
              <w:jc w:val="right"/>
            </w:pPr>
            <w:r>
              <w:t xml:space="preserve">$51,98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33867B4" w14:textId="77777777">
            <w:pPr>
              <w:pStyle w:val="LTableTextAbt"/>
              <w:jc w:val="right"/>
            </w:pPr>
            <w:r>
              <w:t xml:space="preserve">$59,019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5EF383D" w14:textId="77777777">
            <w:pPr>
              <w:pStyle w:val="LTableTextAbt"/>
              <w:jc w:val="right"/>
            </w:pPr>
            <w:r>
              <w:t xml:space="preserve">$7,033 </w:t>
            </w:r>
          </w:p>
        </w:tc>
      </w:tr>
      <w:tr w14:paraId="407DDFB4"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4EA1E0F2" w14:textId="77777777">
            <w:pPr>
              <w:pStyle w:val="LTableTextAbt"/>
              <w:jc w:val="center"/>
            </w:pPr>
            <w:r>
              <w:t>Large/General Cleaning</w:t>
            </w:r>
          </w:p>
          <w:p w:rsidR="001F0E0E" w:rsidRPr="00AD7F01" w:rsidP="00CB1C05" w14:paraId="333F7A88"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54C8C59"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4B0FD1D" w14:textId="77777777">
            <w:pPr>
              <w:pStyle w:val="LTableTextAbt"/>
              <w:jc w:val="right"/>
            </w:pPr>
            <w:r>
              <w:t xml:space="preserve">$48,3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4EAFFA7"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65E7366" w14:textId="77777777">
            <w:pPr>
              <w:pStyle w:val="LTableTextAbt"/>
              <w:jc w:val="right"/>
            </w:pPr>
            <w:r>
              <w:rPr>
                <w:color w:val="FF0000"/>
              </w:rPr>
              <w:t>($15,718)</w:t>
            </w:r>
          </w:p>
        </w:tc>
      </w:tr>
      <w:tr w14:paraId="631BDA9A"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37FBD974"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3D2018B"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A92197F" w14:textId="77777777">
            <w:pPr>
              <w:pStyle w:val="LTableTextAbt"/>
              <w:jc w:val="right"/>
            </w:pPr>
            <w:r>
              <w:t xml:space="preserve">$48,3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1E8FB79" w14:textId="77777777">
            <w:pPr>
              <w:pStyle w:val="LTableTextAbt"/>
              <w:jc w:val="right"/>
            </w:pPr>
            <w:r>
              <w:t xml:space="preserve">$59,019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2041EBC" w14:textId="77777777">
            <w:pPr>
              <w:pStyle w:val="LTableTextAbt"/>
              <w:jc w:val="right"/>
            </w:pPr>
            <w:r>
              <w:t xml:space="preserve">$10,703 </w:t>
            </w:r>
          </w:p>
        </w:tc>
      </w:tr>
      <w:tr w14:paraId="29454946" w14:textId="77777777">
        <w:tblPrEx>
          <w:tblW w:w="13320" w:type="dxa"/>
          <w:tblLayout w:type="fixed"/>
          <w:tblLook w:val="04A0"/>
        </w:tblPrEx>
        <w:trPr>
          <w:trHeight w:val="25"/>
        </w:trPr>
        <w:tc>
          <w:tcPr>
            <w:tcW w:w="3330" w:type="dxa"/>
            <w:tcBorders>
              <w:top w:val="single" w:sz="4" w:space="0" w:color="auto"/>
              <w:left w:val="single" w:sz="4" w:space="0" w:color="auto"/>
              <w:right w:val="single" w:sz="4" w:space="0" w:color="auto"/>
            </w:tcBorders>
            <w:shd w:val="clear" w:color="auto" w:fill="auto"/>
            <w:vAlign w:val="center"/>
          </w:tcPr>
          <w:p w:rsidR="001F0E0E" w:rsidRPr="00AD7F01" w:rsidP="00CB1C05" w14:paraId="3E9E2AA6" w14:textId="77777777">
            <w:pPr>
              <w:pStyle w:val="LTableTextAbt"/>
              <w:jc w:val="center"/>
            </w:pPr>
            <w:r>
              <w:t>Small/High Precision Cleaning</w:t>
            </w:r>
          </w:p>
          <w:p w:rsidR="001F0E0E" w:rsidRPr="00AD7F01" w:rsidP="00CB1C05" w14:paraId="54D700F0"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74BE0D6"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4FD4FEE" w14:textId="77777777">
            <w:pPr>
              <w:pStyle w:val="LTableTextAbt"/>
              <w:jc w:val="right"/>
            </w:pPr>
            <w:r>
              <w:t xml:space="preserve">$53,82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4F01D4D"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AA0E386" w14:textId="77777777">
            <w:pPr>
              <w:pStyle w:val="LTableTextAbt"/>
              <w:jc w:val="right"/>
            </w:pPr>
            <w:r>
              <w:rPr>
                <w:color w:val="FF0000"/>
              </w:rPr>
              <w:t>($21,223)</w:t>
            </w:r>
          </w:p>
        </w:tc>
      </w:tr>
      <w:tr w14:paraId="2FAC3483"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6218C1BE" w14:textId="77777777">
            <w:pPr>
              <w:pStyle w:val="LTableTextAbt"/>
              <w:jc w:val="center"/>
            </w:pPr>
            <w:r>
              <w:t>Medium/High Precision Cleaning</w:t>
            </w:r>
          </w:p>
          <w:p w:rsidR="001F0E0E" w:rsidRPr="00AD7F01" w:rsidP="00CB1C05" w14:paraId="6ACD8284"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91502C1"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617893E" w14:textId="77777777">
            <w:pPr>
              <w:pStyle w:val="LTableTextAbt"/>
              <w:jc w:val="right"/>
            </w:pPr>
            <w:r>
              <w:t xml:space="preserve">$45,87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FF8F547"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CE671E4" w14:textId="77777777">
            <w:pPr>
              <w:pStyle w:val="LTableTextAbt"/>
              <w:jc w:val="right"/>
            </w:pPr>
            <w:r>
              <w:rPr>
                <w:color w:val="FF0000"/>
              </w:rPr>
              <w:t>($13,272)</w:t>
            </w:r>
          </w:p>
        </w:tc>
      </w:tr>
      <w:tr w14:paraId="2B1C5A2D"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7C6742A7"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075024C"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3E5DA60" w14:textId="77777777">
            <w:pPr>
              <w:pStyle w:val="LTableTextAbt"/>
              <w:jc w:val="right"/>
            </w:pPr>
            <w:r>
              <w:t xml:space="preserve">$45,87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3F77AA0" w14:textId="77777777">
            <w:pPr>
              <w:pStyle w:val="LTableTextAbt"/>
              <w:jc w:val="right"/>
            </w:pPr>
            <w:r>
              <w:t xml:space="preserve">$49,8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8283F97" w14:textId="77777777">
            <w:pPr>
              <w:pStyle w:val="LTableTextAbt"/>
              <w:jc w:val="right"/>
            </w:pPr>
            <w:r>
              <w:t xml:space="preserve">$3,975 </w:t>
            </w:r>
          </w:p>
        </w:tc>
      </w:tr>
      <w:tr w14:paraId="448EBA5C"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79BC2D69" w14:textId="77777777">
            <w:pPr>
              <w:pStyle w:val="LTableTextAbt"/>
              <w:jc w:val="center"/>
            </w:pPr>
            <w:r>
              <w:t>Large/High Precision Cleaning</w:t>
            </w:r>
          </w:p>
          <w:p w:rsidR="001F0E0E" w:rsidRPr="00AD7F01" w:rsidP="00CB1C05" w14:paraId="432716C5"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DA166B2"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3EDA06B" w14:textId="77777777">
            <w:pPr>
              <w:pStyle w:val="LTableTextAbt"/>
              <w:jc w:val="right"/>
            </w:pPr>
            <w:r>
              <w:t xml:space="preserve">$39,14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E2FF5FA"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0FC27C6" w14:textId="77777777">
            <w:pPr>
              <w:pStyle w:val="LTableTextAbt"/>
              <w:jc w:val="right"/>
            </w:pPr>
            <w:r>
              <w:rPr>
                <w:color w:val="FF0000"/>
              </w:rPr>
              <w:t>($6,544)</w:t>
            </w:r>
          </w:p>
        </w:tc>
      </w:tr>
      <w:tr w14:paraId="2A1B6F42"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329036B0"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18EBA8E"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B97B167" w14:textId="77777777">
            <w:pPr>
              <w:pStyle w:val="LTableTextAbt"/>
              <w:jc w:val="right"/>
            </w:pPr>
            <w:r>
              <w:t xml:space="preserve">$39,14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57D91C3" w14:textId="77777777">
            <w:pPr>
              <w:pStyle w:val="LTableTextAbt"/>
              <w:jc w:val="right"/>
            </w:pPr>
            <w:r>
              <w:t xml:space="preserve">$47,09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D4DBB68" w14:textId="77777777">
            <w:pPr>
              <w:pStyle w:val="LTableTextAbt"/>
              <w:jc w:val="right"/>
            </w:pPr>
            <w:r>
              <w:t xml:space="preserve">$7,951 </w:t>
            </w:r>
          </w:p>
        </w:tc>
      </w:tr>
      <w:tr w14:paraId="1CDB06D0"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7987EECC" w14:textId="77777777">
            <w:pPr>
              <w:pStyle w:val="LTableTextAbt"/>
              <w:jc w:val="center"/>
            </w:pPr>
            <w:r>
              <w:t>Small/Safety Critical Cleaning</w:t>
            </w:r>
          </w:p>
          <w:p w:rsidR="001F0E0E" w:rsidRPr="00AD7F01" w:rsidP="00CB1C05" w14:paraId="6EE0EE4F"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623439C"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1E59BB3" w14:textId="77777777">
            <w:pPr>
              <w:pStyle w:val="LTableTextAbt"/>
              <w:jc w:val="right"/>
            </w:pPr>
            <w:r>
              <w:t xml:space="preserve">$5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0930EAC"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4A6C4DC" w14:textId="77777777">
            <w:pPr>
              <w:pStyle w:val="LTableTextAbt"/>
              <w:jc w:val="right"/>
            </w:pPr>
            <w:r>
              <w:rPr>
                <w:color w:val="FF0000"/>
              </w:rPr>
              <w:t>($21,161)</w:t>
            </w:r>
          </w:p>
        </w:tc>
      </w:tr>
      <w:tr w14:paraId="0F568A74"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19A119B4"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463D473"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4DA1340" w14:textId="77777777">
            <w:pPr>
              <w:pStyle w:val="LTableTextAbt"/>
              <w:jc w:val="right"/>
            </w:pPr>
            <w:r>
              <w:t xml:space="preserve">$5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D213F11" w14:textId="77777777">
            <w:pPr>
              <w:pStyle w:val="LTableTextAbt"/>
              <w:jc w:val="right"/>
            </w:pPr>
            <w:r>
              <w:t xml:space="preserve">$59,019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F7D2739" w14:textId="77777777">
            <w:pPr>
              <w:pStyle w:val="LTableTextAbt"/>
              <w:jc w:val="right"/>
            </w:pPr>
            <w:r>
              <w:t xml:space="preserve">$5,260 </w:t>
            </w:r>
          </w:p>
        </w:tc>
      </w:tr>
      <w:tr w14:paraId="142C391F"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060A4854" w14:textId="77777777">
            <w:pPr>
              <w:pStyle w:val="LTableTextAbt"/>
              <w:jc w:val="center"/>
            </w:pPr>
            <w:r>
              <w:t>Medium/Safety Critical Cleaning</w:t>
            </w:r>
          </w:p>
          <w:p w:rsidR="001F0E0E" w:rsidRPr="00AD7F01" w:rsidP="00CB1C05" w14:paraId="53857D3B"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3221B8C"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E879EE8" w14:textId="77777777">
            <w:pPr>
              <w:pStyle w:val="LTableTextAbt"/>
              <w:jc w:val="right"/>
            </w:pPr>
            <w:r>
              <w:t xml:space="preserve">$45,87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3E7E3FB"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221C269" w14:textId="77777777">
            <w:pPr>
              <w:pStyle w:val="LTableTextAbt"/>
              <w:jc w:val="right"/>
            </w:pPr>
            <w:r>
              <w:rPr>
                <w:color w:val="FF0000"/>
              </w:rPr>
              <w:t>($13,272)</w:t>
            </w:r>
          </w:p>
        </w:tc>
      </w:tr>
      <w:tr w14:paraId="09220D10"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7F982137"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A3F3BB6"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6E26AFE" w14:textId="77777777">
            <w:pPr>
              <w:pStyle w:val="LTableTextAbt"/>
              <w:jc w:val="right"/>
            </w:pPr>
            <w:r>
              <w:t xml:space="preserve">$45,87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72F5CC1" w14:textId="77777777">
            <w:pPr>
              <w:pStyle w:val="LTableTextAbt"/>
              <w:jc w:val="right"/>
            </w:pPr>
            <w:r>
              <w:t xml:space="preserve">$49,8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F0620B8" w14:textId="77777777">
            <w:pPr>
              <w:pStyle w:val="LTableTextAbt"/>
              <w:jc w:val="right"/>
            </w:pPr>
            <w:r>
              <w:t xml:space="preserve">$3,975 </w:t>
            </w:r>
          </w:p>
        </w:tc>
      </w:tr>
      <w:tr w14:paraId="7EB5481C"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7A5BC699" w14:textId="77777777">
            <w:pPr>
              <w:pStyle w:val="LTableTextAbt"/>
              <w:jc w:val="center"/>
            </w:pPr>
            <w:r>
              <w:t>Large/Safety Critical Cleaning</w:t>
            </w:r>
          </w:p>
          <w:p w:rsidR="001F0E0E" w:rsidRPr="00AD7F01" w:rsidP="00CB1C05" w14:paraId="2DDEC6BB"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67AC42E"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EC50728" w14:textId="77777777">
            <w:pPr>
              <w:pStyle w:val="LTableTextAbt"/>
              <w:jc w:val="right"/>
            </w:pPr>
            <w:r>
              <w:t xml:space="preserve">$39,14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7B05955"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35FD684" w14:textId="77777777">
            <w:pPr>
              <w:pStyle w:val="LTableTextAbt"/>
              <w:jc w:val="right"/>
            </w:pPr>
            <w:r>
              <w:rPr>
                <w:color w:val="FF0000"/>
              </w:rPr>
              <w:t>($6,544)</w:t>
            </w:r>
          </w:p>
        </w:tc>
      </w:tr>
      <w:tr w14:paraId="1179D101"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0B9C694A"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A7FECF7"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8B2723B" w14:textId="77777777">
            <w:pPr>
              <w:pStyle w:val="LTableTextAbt"/>
              <w:jc w:val="right"/>
            </w:pPr>
            <w:r>
              <w:t xml:space="preserve">$39,14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0D52B9C" w14:textId="77777777">
            <w:pPr>
              <w:pStyle w:val="LTableTextAbt"/>
              <w:jc w:val="right"/>
            </w:pPr>
            <w:r>
              <w:t xml:space="preserve">$47,09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CF6C1E9" w14:textId="77777777">
            <w:pPr>
              <w:pStyle w:val="LTableTextAbt"/>
              <w:jc w:val="right"/>
            </w:pPr>
            <w:r>
              <w:t xml:space="preserve">$7,951 </w:t>
            </w:r>
          </w:p>
        </w:tc>
      </w:tr>
      <w:tr w14:paraId="7E0C557E"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0953C02D" w14:textId="77777777">
            <w:pPr>
              <w:pStyle w:val="LTableTextAbt"/>
              <w:jc w:val="center"/>
            </w:pPr>
            <w:r>
              <w:t>Small/Start-Up/R&amp;D Critical Cleaning</w:t>
            </w:r>
          </w:p>
          <w:p w:rsidR="001F0E0E" w:rsidRPr="00AD7F01" w:rsidP="00CB1C05" w14:paraId="6D002349"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956966A"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9D533C1" w14:textId="77777777">
            <w:pPr>
              <w:pStyle w:val="LTableTextAbt"/>
              <w:jc w:val="right"/>
            </w:pPr>
            <w:r>
              <w:t xml:space="preserve">$44,03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32F4563"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785AB61" w14:textId="77777777">
            <w:pPr>
              <w:pStyle w:val="LTableTextAbt"/>
              <w:jc w:val="right"/>
            </w:pPr>
            <w:r>
              <w:rPr>
                <w:color w:val="FF0000"/>
              </w:rPr>
              <w:t>($11,437)</w:t>
            </w:r>
          </w:p>
        </w:tc>
      </w:tr>
      <w:tr w14:paraId="1E8637AB"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3A38B7E3"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CF355B5"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E2BDD38" w14:textId="77777777">
            <w:pPr>
              <w:pStyle w:val="LTableTextAbt"/>
              <w:jc w:val="right"/>
            </w:pPr>
            <w:r>
              <w:t xml:space="preserve">$44,03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3D2665D" w14:textId="77777777">
            <w:pPr>
              <w:pStyle w:val="LTableTextAbt"/>
              <w:jc w:val="right"/>
            </w:pPr>
            <w:r>
              <w:t xml:space="preserve">$59,019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9ADE063" w14:textId="77777777">
            <w:pPr>
              <w:pStyle w:val="LTableTextAbt"/>
              <w:jc w:val="right"/>
            </w:pPr>
            <w:r>
              <w:t xml:space="preserve">$14,984 </w:t>
            </w:r>
          </w:p>
        </w:tc>
      </w:tr>
      <w:tr w14:paraId="167B066C"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1E125EC9" w14:textId="77777777">
            <w:pPr>
              <w:pStyle w:val="LTableTextAbt"/>
              <w:jc w:val="center"/>
            </w:pPr>
            <w:r>
              <w:t>Medium/Start-Up/R&amp;D Critical Cleaning</w:t>
            </w:r>
          </w:p>
          <w:p w:rsidR="001F0E0E" w:rsidRPr="00AD7F01" w:rsidP="00CB1C05" w14:paraId="41CAF952"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2CB9063"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66EF862" w14:textId="77777777">
            <w:pPr>
              <w:pStyle w:val="LTableTextAbt"/>
              <w:jc w:val="right"/>
            </w:pPr>
            <w:r>
              <w:t xml:space="preserve">$44,03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A3BC050"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14D8885" w14:textId="77777777">
            <w:pPr>
              <w:pStyle w:val="LTableTextAbt"/>
              <w:jc w:val="right"/>
            </w:pPr>
            <w:r>
              <w:rPr>
                <w:color w:val="FF0000"/>
              </w:rPr>
              <w:t>($11,437)</w:t>
            </w:r>
          </w:p>
        </w:tc>
      </w:tr>
      <w:tr w14:paraId="3E317E35"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08B2283E"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5BE8AAF"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9DB2796" w14:textId="77777777">
            <w:pPr>
              <w:pStyle w:val="LTableTextAbt"/>
              <w:jc w:val="right"/>
            </w:pPr>
            <w:r>
              <w:t xml:space="preserve">$44,03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78A9D15" w14:textId="77777777">
            <w:pPr>
              <w:pStyle w:val="LTableTextAbt"/>
              <w:jc w:val="right"/>
            </w:pPr>
            <w:r>
              <w:t xml:space="preserve">$49,8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BB8DE35" w14:textId="77777777">
            <w:pPr>
              <w:pStyle w:val="LTableTextAbt"/>
              <w:jc w:val="right"/>
            </w:pPr>
            <w:r>
              <w:t xml:space="preserve">$5,810 </w:t>
            </w:r>
          </w:p>
        </w:tc>
      </w:tr>
      <w:tr w14:paraId="6F31EE9E" w14:textId="77777777">
        <w:tblPrEx>
          <w:tblW w:w="13320" w:type="dxa"/>
          <w:tblLayout w:type="fixed"/>
          <w:tblLook w:val="04A0"/>
        </w:tblPrEx>
        <w:trPr>
          <w:trHeight w:val="25"/>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BC380C3" w14:textId="77777777">
            <w:pPr>
              <w:pStyle w:val="LTableTextAbt"/>
              <w:jc w:val="center"/>
            </w:pPr>
            <w:r>
              <w:t>Small/Start-Up/R&amp;D Critical Cleaning</w:t>
            </w: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62F7395"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572048E" w14:textId="77777777">
            <w:pPr>
              <w:pStyle w:val="LTableTextAbt"/>
              <w:jc w:val="right"/>
            </w:pPr>
            <w:r>
              <w:t xml:space="preserve">$44,03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22584DE" w14:textId="77777777">
            <w:pPr>
              <w:pStyle w:val="LTableTextAbt"/>
              <w:jc w:val="right"/>
            </w:pPr>
            <w:r>
              <w:t xml:space="preserve">$59,019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46704DA" w14:textId="77777777">
            <w:pPr>
              <w:pStyle w:val="LTableTextAbt"/>
              <w:jc w:val="right"/>
            </w:pPr>
            <w:r>
              <w:t xml:space="preserve">$14,984 </w:t>
            </w:r>
          </w:p>
        </w:tc>
      </w:tr>
      <w:tr w14:paraId="4F8D2AA1"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P="00CB1C05" w14:paraId="699C11EA" w14:textId="77777777">
            <w:pPr>
              <w:pStyle w:val="LTableTextAbt"/>
              <w:jc w:val="center"/>
            </w:pPr>
            <w:r>
              <w:t>Medium/Start-Up/R&amp;D Critical Cleaning</w:t>
            </w:r>
          </w:p>
          <w:p w:rsidR="001F0E0E" w:rsidP="00CB1C05" w14:paraId="23683B37" w14:textId="77777777">
            <w:pPr>
              <w:pStyle w:val="LTableTextAbt"/>
              <w:jc w:val="center"/>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0B47476"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55E4B7A5" w14:textId="77777777">
            <w:pPr>
              <w:pStyle w:val="LTableTextAbt"/>
              <w:jc w:val="right"/>
            </w:pPr>
            <w:r>
              <w:t xml:space="preserve">$44,03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2661A9F" w14:textId="77777777">
            <w:pPr>
              <w:pStyle w:val="LTableTextAbt"/>
              <w:jc w:val="right"/>
            </w:pPr>
            <w:r>
              <w:t xml:space="preserve">$32,59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62180BE5" w14:textId="77777777">
            <w:pPr>
              <w:pStyle w:val="LTableTextAbt"/>
              <w:jc w:val="right"/>
            </w:pPr>
            <w:r>
              <w:rPr>
                <w:color w:val="FF0000"/>
              </w:rPr>
              <w:t>($11,437)</w:t>
            </w:r>
          </w:p>
        </w:tc>
      </w:tr>
      <w:tr w14:paraId="23235E5C"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P="00CB1C05" w14:paraId="75A9458A" w14:textId="77777777">
            <w:pPr>
              <w:pStyle w:val="LTableTextAbt"/>
            </w:pPr>
          </w:p>
        </w:tc>
        <w:tc>
          <w:tcPr>
            <w:tcW w:w="64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9DDC447"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4BBFCF74" w14:textId="77777777">
            <w:pPr>
              <w:pStyle w:val="LTableTextAbt"/>
              <w:jc w:val="right"/>
            </w:pPr>
            <w:r>
              <w:t xml:space="preserve">$44,03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18867221" w14:textId="77777777">
            <w:pPr>
              <w:pStyle w:val="LTableTextAbt"/>
              <w:jc w:val="right"/>
            </w:pPr>
            <w:r>
              <w:t xml:space="preserve">$49,8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P="00CB1C05" w14:paraId="78D51F6C" w14:textId="77777777">
            <w:pPr>
              <w:pStyle w:val="LTableTextAbt"/>
              <w:jc w:val="right"/>
            </w:pPr>
            <w:r>
              <w:t xml:space="preserve">$5,810 </w:t>
            </w:r>
          </w:p>
        </w:tc>
      </w:tr>
    </w:tbl>
    <w:p w:rsidR="002257BB" w:rsidP="00CB1C05" w14:paraId="1EE7A719" w14:textId="77777777">
      <w:pPr>
        <w:pStyle w:val="BodyText"/>
        <w:sectPr w:rsidSect="00CB1C05">
          <w:type w:val="nextColumn"/>
          <w:pgSz w:w="15840" w:h="12240" w:orient="landscape"/>
          <w:pgMar w:top="1440" w:right="1440" w:bottom="1440" w:left="1440" w:header="720" w:footer="720" w:gutter="0"/>
          <w:lnNumType w:countBy="1" w:restart="continuous"/>
          <w:pgNumType w:chapStyle="1"/>
          <w:cols w:space="720"/>
          <w:docGrid w:linePitch="360"/>
        </w:sectPr>
      </w:pPr>
    </w:p>
    <w:p w:rsidR="002257BB" w:rsidP="00CB1C05" w14:paraId="38021BFC" w14:textId="77777777">
      <w:pPr>
        <w:pStyle w:val="Heading3"/>
      </w:pPr>
      <w:bookmarkStart w:id="1082" w:name="_Ref135378956"/>
      <w:r w:rsidRPr="002B5535">
        <w:t>Annual</w:t>
      </w:r>
      <w:r>
        <w:t xml:space="preserve"> Electricity Costs</w:t>
      </w:r>
      <w:bookmarkEnd w:id="1082"/>
    </w:p>
    <w:p w:rsidR="002257BB" w:rsidP="00CB1C05" w14:paraId="43F86B56" w14:textId="77777777">
      <w:pPr>
        <w:pStyle w:val="BodyText"/>
      </w:pPr>
      <w:r w:rsidRPr="006C01CE">
        <w:t xml:space="preserve">Electrical costs are assuming 2000 hours </w:t>
      </w:r>
      <w:r>
        <w:t xml:space="preserve">per </w:t>
      </w:r>
      <w:r w:rsidRPr="006C01CE">
        <w:t>work year (40hr/wk*50wks). It is also assumed that this cost is dependent on the size of the cleaning system and is not dependent on the type of cleaning.</w:t>
      </w:r>
    </w:p>
    <w:p w:rsidR="002257BB" w:rsidP="00CB1C05" w14:paraId="2C3AA573" w14:textId="77777777">
      <w:pPr>
        <w:pStyle w:val="BodyText"/>
      </w:pPr>
      <w:r w:rsidRPr="00BB5105">
        <w:t xml:space="preserve">For the cleaning types and methods estimated to have incremental differences in </w:t>
      </w:r>
      <w:r>
        <w:t>electricity</w:t>
      </w:r>
      <w:r w:rsidRPr="00BB5105">
        <w:t xml:space="preserve"> costs, </w:t>
      </w:r>
      <w:r w:rsidR="00AE60E2">
        <w:fldChar w:fldCharType="begin" w:fldLock="1"/>
      </w:r>
      <w:r w:rsidR="00AE60E2">
        <w:instrText xml:space="preserve"> REF _Ref155789003 \h </w:instrText>
      </w:r>
      <w:r w:rsidR="00AE60E2">
        <w:fldChar w:fldCharType="separate"/>
      </w:r>
      <w:r w:rsidRPr="005C74DF" w:rsidR="0092222B">
        <w:t xml:space="preserve">Table </w:t>
      </w:r>
      <w:r w:rsidR="0092222B">
        <w:rPr>
          <w:noProof/>
        </w:rPr>
        <w:t>7</w:t>
      </w:r>
      <w:r w:rsidR="0092222B">
        <w:noBreakHyphen/>
      </w:r>
      <w:r w:rsidR="0092222B">
        <w:rPr>
          <w:noProof/>
        </w:rPr>
        <w:t>32</w:t>
      </w:r>
      <w:r w:rsidR="00AE60E2">
        <w:fldChar w:fldCharType="end"/>
      </w:r>
      <w:r w:rsidR="002B2736">
        <w:t xml:space="preserve"> </w:t>
      </w:r>
      <w:r>
        <w:t>presents the estimated annual electricity</w:t>
      </w:r>
      <w:r w:rsidRPr="00BB5105">
        <w:t xml:space="preserve"> </w:t>
      </w:r>
      <w:r>
        <w:t xml:space="preserve">costs under the baseline, under the new cleaning method, and the incremental change in the annual costs. Among those facilities with incremental cost changes, the costs range </w:t>
      </w:r>
      <w:r w:rsidRPr="007A2DD0">
        <w:t xml:space="preserve">from </w:t>
      </w:r>
      <w:r>
        <w:t>a savings of about $100 (indicated as a negative incremental cost) to $19,000 in additional electricity costs.</w:t>
      </w:r>
    </w:p>
    <w:p w:rsidR="002257BB" w:rsidP="00CB1C05" w14:paraId="60E9F322"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p>
    <w:tbl>
      <w:tblPr>
        <w:tblW w:w="13320" w:type="dxa"/>
        <w:tblLayout w:type="fixed"/>
        <w:tblLook w:val="04A0"/>
      </w:tblPr>
      <w:tblGrid>
        <w:gridCol w:w="3330"/>
        <w:gridCol w:w="6030"/>
        <w:gridCol w:w="1260"/>
        <w:gridCol w:w="1530"/>
        <w:gridCol w:w="1170"/>
      </w:tblGrid>
      <w:tr w14:paraId="3AD4D95B" w14:textId="77777777">
        <w:tblPrEx>
          <w:tblW w:w="13320" w:type="dxa"/>
          <w:tblLayout w:type="fixed"/>
          <w:tblLook w:val="04A0"/>
        </w:tblPrEx>
        <w:trPr>
          <w:trHeight w:val="180"/>
          <w:tblHeader/>
        </w:trPr>
        <w:tc>
          <w:tcPr>
            <w:tcW w:w="13320" w:type="dxa"/>
            <w:gridSpan w:val="5"/>
            <w:tcBorders>
              <w:bottom w:val="single" w:sz="4" w:space="0" w:color="auto"/>
            </w:tcBorders>
            <w:shd w:val="clear" w:color="auto" w:fill="auto"/>
            <w:vAlign w:val="center"/>
          </w:tcPr>
          <w:p w:rsidR="002257BB" w:rsidRPr="004C1EED" w:rsidP="00CB1C05" w14:paraId="0A214EB3" w14:textId="77777777">
            <w:pPr>
              <w:pStyle w:val="TableTitleA"/>
            </w:pPr>
            <w:bookmarkStart w:id="1083" w:name="_Ref155789003"/>
            <w:bookmarkStart w:id="1084" w:name="_Ref135328914"/>
            <w:bookmarkStart w:id="1085" w:name="_Toc139006775"/>
            <w:bookmarkStart w:id="1086" w:name="_Toc139036169"/>
            <w:bookmarkStart w:id="1087" w:name="_Toc147493433"/>
            <w:bookmarkStart w:id="1088" w:name="_Toc165379665"/>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2</w:t>
            </w:r>
            <w:r w:rsidR="00BC4B5D">
              <w:rPr>
                <w:noProof/>
              </w:rPr>
              <w:fldChar w:fldCharType="end"/>
            </w:r>
            <w:bookmarkEnd w:id="1083"/>
            <w:bookmarkEnd w:id="1084"/>
            <w:r w:rsidRPr="005C74DF">
              <w:t xml:space="preserve">: </w:t>
            </w:r>
            <w:r>
              <w:t>Annual Electricity Costs (2022$)</w:t>
            </w:r>
            <w:bookmarkEnd w:id="1085"/>
            <w:bookmarkEnd w:id="1086"/>
            <w:bookmarkEnd w:id="1087"/>
            <w:r>
              <w:t xml:space="preserve"> by Size</w:t>
            </w:r>
            <w:bookmarkEnd w:id="1088"/>
          </w:p>
        </w:tc>
      </w:tr>
      <w:tr w14:paraId="0762DA5C" w14:textId="77777777">
        <w:tblPrEx>
          <w:tblW w:w="13320" w:type="dxa"/>
          <w:tblLayout w:type="fixed"/>
          <w:tblLook w:val="04A0"/>
        </w:tblPrEx>
        <w:trPr>
          <w:trHeight w:val="570"/>
          <w:tblHeader/>
        </w:trPr>
        <w:tc>
          <w:tcPr>
            <w:tcW w:w="333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2A357F8" w14:textId="77777777">
            <w:pPr>
              <w:pStyle w:val="TableSubtitle"/>
            </w:pPr>
            <w:r w:rsidRPr="001100B6">
              <w:t>Size/Type</w:t>
            </w:r>
          </w:p>
        </w:tc>
        <w:tc>
          <w:tcPr>
            <w:tcW w:w="603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F728BC1" w14:textId="77777777">
            <w:pPr>
              <w:pStyle w:val="TableSubtitle"/>
            </w:pPr>
            <w:r w:rsidRPr="001100B6">
              <w:t>Cleaning method</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0868299B" w14:textId="77777777">
            <w:pPr>
              <w:pStyle w:val="TableSubtitle"/>
            </w:pPr>
            <w:r w:rsidRPr="001100B6">
              <w:t>Baseline Cost</w:t>
            </w:r>
          </w:p>
        </w:tc>
        <w:tc>
          <w:tcPr>
            <w:tcW w:w="153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F10E585" w14:textId="77777777">
            <w:pPr>
              <w:pStyle w:val="TableSubtitle"/>
            </w:pPr>
            <w:r w:rsidRPr="001100B6">
              <w:t>Post-Conversion Cost</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641DA5C" w14:textId="77777777">
            <w:pPr>
              <w:pStyle w:val="TableSubtitle"/>
            </w:pPr>
            <w:r w:rsidRPr="001100B6">
              <w:t>Incremental Cost</w:t>
            </w:r>
          </w:p>
        </w:tc>
      </w:tr>
      <w:tr w14:paraId="48261F0B"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765FB437" w14:textId="77777777">
            <w:pPr>
              <w:pStyle w:val="LTableTextAbt"/>
            </w:pPr>
            <w:r>
              <w:t>Small/General Cleaning</w:t>
            </w:r>
          </w:p>
          <w:p w:rsidR="003D7968" w:rsidRPr="00AD7F01" w:rsidP="00CB1C05" w14:paraId="5091960B"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C360BC5"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06E745C"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872C78F"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65EA67F" w14:textId="77777777">
            <w:pPr>
              <w:pStyle w:val="LTableTextAbt"/>
              <w:jc w:val="right"/>
            </w:pPr>
            <w:r>
              <w:t xml:space="preserve">$21 </w:t>
            </w:r>
          </w:p>
        </w:tc>
      </w:tr>
      <w:tr w14:paraId="4020311D"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7981B8B7"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0984EE1"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E16ADBB"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713CE46"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DDD5C06" w14:textId="77777777">
            <w:pPr>
              <w:pStyle w:val="LTableTextAbt"/>
              <w:jc w:val="right"/>
            </w:pPr>
            <w:r>
              <w:t xml:space="preserve">$21 </w:t>
            </w:r>
          </w:p>
        </w:tc>
      </w:tr>
      <w:tr w14:paraId="1ED76F3D"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2E0904B2"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B05EE5E"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D964D7D"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A2776E0"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7082745" w14:textId="77777777">
            <w:pPr>
              <w:pStyle w:val="LTableTextAbt"/>
              <w:jc w:val="right"/>
            </w:pPr>
            <w:r>
              <w:t xml:space="preserve">$463 </w:t>
            </w:r>
          </w:p>
        </w:tc>
      </w:tr>
      <w:tr w14:paraId="53F929C0"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49D34396"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8D4B5D2"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3501B72"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339BC4E" w14:textId="77777777">
            <w:pPr>
              <w:pStyle w:val="LTableTextAbt"/>
              <w:jc w:val="right"/>
            </w:pPr>
            <w:r>
              <w:t xml:space="preserve">$16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8F9D8A5" w14:textId="77777777">
            <w:pPr>
              <w:pStyle w:val="LTableTextAbt"/>
              <w:jc w:val="right"/>
            </w:pPr>
            <w:r>
              <w:t xml:space="preserve">$142 </w:t>
            </w:r>
          </w:p>
        </w:tc>
      </w:tr>
      <w:tr w14:paraId="4C7F0E0E"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18C3959A" w14:textId="77777777">
            <w:pPr>
              <w:pStyle w:val="LTableTextAbt"/>
            </w:pPr>
            <w:r>
              <w:t>Medium/General Cleaning</w:t>
            </w:r>
          </w:p>
          <w:p w:rsidR="003D7968" w:rsidRPr="00AD7F01" w:rsidP="00CB1C05" w14:paraId="224EE92C"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854079D"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AB4E893"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94B47BC"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80BEC90" w14:textId="77777777">
            <w:pPr>
              <w:pStyle w:val="LTableTextAbt"/>
              <w:jc w:val="right"/>
            </w:pPr>
            <w:r>
              <w:t xml:space="preserve">$259 </w:t>
            </w:r>
          </w:p>
        </w:tc>
      </w:tr>
      <w:tr w14:paraId="13A4A5E6"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414AFC56"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4BF537E"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AF30A52"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8DFEE3E"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1C37D25" w14:textId="77777777">
            <w:pPr>
              <w:pStyle w:val="LTableTextAbt"/>
              <w:jc w:val="right"/>
            </w:pPr>
            <w:r>
              <w:rPr>
                <w:color w:val="FF0000"/>
              </w:rPr>
              <w:t>($115)</w:t>
            </w:r>
          </w:p>
        </w:tc>
      </w:tr>
      <w:tr w14:paraId="653D1A06"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2E7D1789"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FFCB857"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D38A5B6"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13A3B97"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20CEF17" w14:textId="77777777">
            <w:pPr>
              <w:pStyle w:val="LTableTextAbt"/>
              <w:jc w:val="right"/>
            </w:pPr>
            <w:r>
              <w:t xml:space="preserve">$1,464 </w:t>
            </w:r>
          </w:p>
        </w:tc>
      </w:tr>
      <w:tr w14:paraId="06CC535E"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741C3BC2"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A2D6AAC"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B624996"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4ADD822"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C49659E" w14:textId="77777777">
            <w:pPr>
              <w:pStyle w:val="LTableTextAbt"/>
              <w:jc w:val="right"/>
            </w:pPr>
            <w:r>
              <w:t xml:space="preserve">$5,782 </w:t>
            </w:r>
          </w:p>
        </w:tc>
      </w:tr>
      <w:tr w14:paraId="227ECE1E"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67A6DF04"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7C67A31"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44A6631"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53F4F14" w14:textId="77777777">
            <w:pPr>
              <w:pStyle w:val="LTableTextAbt"/>
              <w:jc w:val="right"/>
            </w:pPr>
            <w:r>
              <w:t xml:space="preserve">$2,02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8C96D9C" w14:textId="77777777">
            <w:pPr>
              <w:pStyle w:val="LTableTextAbt"/>
              <w:jc w:val="right"/>
            </w:pPr>
            <w:r>
              <w:t xml:space="preserve">$1,769 </w:t>
            </w:r>
          </w:p>
        </w:tc>
      </w:tr>
      <w:tr w14:paraId="785808ED"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75B62392" w14:textId="77777777">
            <w:pPr>
              <w:pStyle w:val="LTableTextAbt"/>
            </w:pPr>
            <w:r>
              <w:t>Large/General Cleaning</w:t>
            </w:r>
          </w:p>
          <w:p w:rsidR="003D7968" w:rsidRPr="00AD7F01" w:rsidP="00CB1C05" w14:paraId="677F8D99"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36826A3"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D9EFEF3"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7A791EA" w14:textId="77777777">
            <w:pPr>
              <w:pStyle w:val="LTableTextAbt"/>
              <w:jc w:val="right"/>
            </w:pPr>
            <w:r>
              <w:t xml:space="preserve">$1,65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2956532" w14:textId="77777777">
            <w:pPr>
              <w:pStyle w:val="LTableTextAbt"/>
              <w:jc w:val="right"/>
            </w:pPr>
            <w:r>
              <w:t xml:space="preserve">$828 </w:t>
            </w:r>
          </w:p>
        </w:tc>
      </w:tr>
      <w:tr w14:paraId="78D0B080"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645B5D2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011F1D8"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B77C049"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C18A209" w14:textId="77777777">
            <w:pPr>
              <w:pStyle w:val="LTableTextAbt"/>
              <w:jc w:val="right"/>
            </w:pPr>
            <w:r>
              <w:t xml:space="preserve">$19,33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80D144E" w14:textId="77777777">
            <w:pPr>
              <w:pStyle w:val="LTableTextAbt"/>
              <w:jc w:val="right"/>
            </w:pPr>
            <w:r>
              <w:t xml:space="preserve">$18,503 </w:t>
            </w:r>
          </w:p>
        </w:tc>
      </w:tr>
      <w:tr w14:paraId="33D7E675"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7910193B"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9A4DAA6"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4651A00"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5A34A0A" w14:textId="77777777">
            <w:pPr>
              <w:pStyle w:val="LTableTextAbt"/>
              <w:jc w:val="right"/>
            </w:pPr>
            <w:r>
              <w:t xml:space="preserve">$6,49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45C4BE2" w14:textId="77777777">
            <w:pPr>
              <w:pStyle w:val="LTableTextAbt"/>
              <w:jc w:val="right"/>
            </w:pPr>
            <w:r>
              <w:t xml:space="preserve">$5,661 </w:t>
            </w:r>
          </w:p>
        </w:tc>
      </w:tr>
      <w:tr w14:paraId="56840A76"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7CB0E9AC" w14:textId="77777777">
            <w:pPr>
              <w:pStyle w:val="LTableTextAbt"/>
            </w:pPr>
            <w:r>
              <w:t>Small/High Precision Cleaning</w:t>
            </w:r>
          </w:p>
          <w:p w:rsidR="003D7968" w:rsidRPr="00AD7F01" w:rsidP="00CB1C05" w14:paraId="2A015D27"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15F69C7"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469AB25"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4D77898"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93A2401" w14:textId="77777777">
            <w:pPr>
              <w:pStyle w:val="LTableTextAbt"/>
              <w:jc w:val="right"/>
            </w:pPr>
            <w:r>
              <w:t xml:space="preserve">$21 </w:t>
            </w:r>
          </w:p>
        </w:tc>
      </w:tr>
      <w:tr w14:paraId="5D9DAD3E"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22923160"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D7D07EA"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0A58642"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91C5B2F"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FE2DF4F" w14:textId="77777777">
            <w:pPr>
              <w:pStyle w:val="LTableTextAbt"/>
              <w:jc w:val="right"/>
            </w:pPr>
            <w:r>
              <w:t xml:space="preserve">$463 </w:t>
            </w:r>
          </w:p>
        </w:tc>
      </w:tr>
      <w:tr w14:paraId="4DFCA3E6"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050C11AC"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B0EA769"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C393C43"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AC9BD5D" w14:textId="77777777">
            <w:pPr>
              <w:pStyle w:val="LTableTextAbt"/>
              <w:jc w:val="right"/>
            </w:pPr>
            <w:r>
              <w:t xml:space="preserve">$16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8728FA0" w14:textId="77777777">
            <w:pPr>
              <w:pStyle w:val="LTableTextAbt"/>
              <w:jc w:val="right"/>
            </w:pPr>
            <w:r>
              <w:t xml:space="preserve">$142 </w:t>
            </w:r>
          </w:p>
        </w:tc>
      </w:tr>
      <w:tr w14:paraId="198B7007"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70287FED" w14:textId="77777777">
            <w:pPr>
              <w:pStyle w:val="LTableTextAbt"/>
            </w:pPr>
            <w:r>
              <w:t>Medium/High Precision Cleaning</w:t>
            </w:r>
          </w:p>
          <w:p w:rsidR="003D7968" w:rsidRPr="00AD7F01" w:rsidP="00CB1C05" w14:paraId="5CC08AF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1A0779A"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4194687"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8B3A55A"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EDB2E48" w14:textId="77777777">
            <w:pPr>
              <w:pStyle w:val="LTableTextAbt"/>
              <w:jc w:val="right"/>
            </w:pPr>
            <w:r>
              <w:t xml:space="preserve">$259 </w:t>
            </w:r>
          </w:p>
        </w:tc>
      </w:tr>
      <w:tr w14:paraId="32DDAF8F"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1555774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ACE14F2"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F065132"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065B75E"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9386092" w14:textId="77777777">
            <w:pPr>
              <w:pStyle w:val="LTableTextAbt"/>
              <w:jc w:val="right"/>
            </w:pPr>
            <w:r>
              <w:rPr>
                <w:color w:val="FF0000"/>
              </w:rPr>
              <w:t>($115)</w:t>
            </w:r>
          </w:p>
        </w:tc>
      </w:tr>
      <w:tr w14:paraId="29DE730E"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7DA4D7B6"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7F46E5C"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73A8209"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A9B591A"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4B61F60" w14:textId="77777777">
            <w:pPr>
              <w:pStyle w:val="LTableTextAbt"/>
              <w:jc w:val="right"/>
            </w:pPr>
            <w:r>
              <w:t xml:space="preserve">$1,464 </w:t>
            </w:r>
          </w:p>
        </w:tc>
      </w:tr>
      <w:tr w14:paraId="77B25716"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55F09702"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9DE070A"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5C0BFE9"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E8F06BD"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0026A3D" w14:textId="77777777">
            <w:pPr>
              <w:pStyle w:val="LTableTextAbt"/>
              <w:jc w:val="right"/>
            </w:pPr>
            <w:r>
              <w:t xml:space="preserve">$5,782 </w:t>
            </w:r>
          </w:p>
        </w:tc>
      </w:tr>
      <w:tr w14:paraId="32DC2E8C"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0FC3D84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74D4282"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9FD54D6"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6AC66E4" w14:textId="77777777">
            <w:pPr>
              <w:pStyle w:val="LTableTextAbt"/>
              <w:jc w:val="right"/>
            </w:pPr>
            <w:r>
              <w:t xml:space="preserve">$2,02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EF407CE" w14:textId="77777777">
            <w:pPr>
              <w:pStyle w:val="LTableTextAbt"/>
              <w:jc w:val="right"/>
            </w:pPr>
            <w:r>
              <w:t xml:space="preserve">$1,769 </w:t>
            </w:r>
          </w:p>
        </w:tc>
      </w:tr>
      <w:tr w14:paraId="5B1FA148"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43F279FD" w14:textId="77777777">
            <w:pPr>
              <w:pStyle w:val="LTableTextAbt"/>
            </w:pPr>
            <w:r>
              <w:t>Large/High Precision Cleaning</w:t>
            </w:r>
          </w:p>
          <w:p w:rsidR="003D7968" w:rsidRPr="00AD7F01" w:rsidP="00CB1C05" w14:paraId="483EC38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AE05CCD"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C54EBE0"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0E9F48C" w14:textId="77777777">
            <w:pPr>
              <w:pStyle w:val="LTableTextAbt"/>
              <w:jc w:val="right"/>
            </w:pPr>
            <w:r>
              <w:t xml:space="preserve">$1,65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A578896" w14:textId="77777777">
            <w:pPr>
              <w:pStyle w:val="LTableTextAbt"/>
              <w:jc w:val="right"/>
            </w:pPr>
            <w:r>
              <w:t xml:space="preserve">$828 </w:t>
            </w:r>
          </w:p>
        </w:tc>
      </w:tr>
      <w:tr w14:paraId="4D20CE8C"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677B293C"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AE9DA14"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860380F"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E538EF6" w14:textId="77777777">
            <w:pPr>
              <w:pStyle w:val="LTableTextAbt"/>
              <w:jc w:val="right"/>
            </w:pPr>
            <w:r>
              <w:t xml:space="preserve">$19,33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6A0426C" w14:textId="77777777">
            <w:pPr>
              <w:pStyle w:val="LTableTextAbt"/>
              <w:jc w:val="right"/>
            </w:pPr>
            <w:r>
              <w:t xml:space="preserve">$18,503 </w:t>
            </w:r>
          </w:p>
        </w:tc>
      </w:tr>
      <w:tr w14:paraId="29DF02DE"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7EA0BC3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762086F"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6EA84D6"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DF6B89E" w14:textId="77777777">
            <w:pPr>
              <w:pStyle w:val="LTableTextAbt"/>
              <w:jc w:val="right"/>
            </w:pPr>
            <w:r>
              <w:t xml:space="preserve">$6,49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D156C0D" w14:textId="77777777">
            <w:pPr>
              <w:pStyle w:val="LTableTextAbt"/>
              <w:jc w:val="right"/>
            </w:pPr>
            <w:r>
              <w:t xml:space="preserve">$5,661 </w:t>
            </w:r>
          </w:p>
        </w:tc>
      </w:tr>
      <w:tr w14:paraId="32DCB24E"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6B7DD7D0" w14:textId="77777777">
            <w:pPr>
              <w:pStyle w:val="LTableTextAbt"/>
            </w:pPr>
            <w:r>
              <w:t>Small/Safety Critical Cleaning</w:t>
            </w:r>
          </w:p>
          <w:p w:rsidR="003D7968" w:rsidRPr="00AD7F01" w:rsidP="00CB1C05" w14:paraId="55CD263F"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A411714"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E1F2C16"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CEB2F52"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58322D9" w14:textId="77777777">
            <w:pPr>
              <w:pStyle w:val="LTableTextAbt"/>
              <w:jc w:val="right"/>
            </w:pPr>
            <w:r>
              <w:t xml:space="preserve">$21 </w:t>
            </w:r>
          </w:p>
        </w:tc>
      </w:tr>
      <w:tr w14:paraId="1CEAC3A8"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57B11B26"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06B5F37"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23095B9"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CECC4C1"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2450558" w14:textId="77777777">
            <w:pPr>
              <w:pStyle w:val="LTableTextAbt"/>
              <w:jc w:val="right"/>
            </w:pPr>
            <w:r>
              <w:t xml:space="preserve">$463 </w:t>
            </w:r>
          </w:p>
        </w:tc>
      </w:tr>
      <w:tr w14:paraId="620F6679"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7560D0D4"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E385C30"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3356AFC"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35645AC" w14:textId="77777777">
            <w:pPr>
              <w:pStyle w:val="LTableTextAbt"/>
              <w:jc w:val="right"/>
            </w:pPr>
            <w:r>
              <w:t xml:space="preserve">$16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FBBC8B3" w14:textId="77777777">
            <w:pPr>
              <w:pStyle w:val="LTableTextAbt"/>
              <w:jc w:val="right"/>
            </w:pPr>
            <w:r>
              <w:t xml:space="preserve">$142 </w:t>
            </w:r>
          </w:p>
        </w:tc>
      </w:tr>
      <w:tr w14:paraId="7AEFE300"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03DB1C15" w14:textId="77777777">
            <w:pPr>
              <w:pStyle w:val="LTableTextAbt"/>
            </w:pPr>
            <w:r>
              <w:t>Medium/Safety Critical Cleaning</w:t>
            </w:r>
          </w:p>
          <w:p w:rsidR="003D7968" w:rsidRPr="00AD7F01" w:rsidP="00CB1C05" w14:paraId="07D1093B"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95BC75D"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0FC3E0F"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7E5A847"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0759C09" w14:textId="77777777">
            <w:pPr>
              <w:pStyle w:val="LTableTextAbt"/>
              <w:jc w:val="right"/>
            </w:pPr>
            <w:r>
              <w:t xml:space="preserve">$259 </w:t>
            </w:r>
          </w:p>
        </w:tc>
      </w:tr>
      <w:tr w14:paraId="598B5FC0"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5FE4801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C13E852"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2C48170"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7A64B87"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1AC4978" w14:textId="77777777">
            <w:pPr>
              <w:pStyle w:val="LTableTextAbt"/>
              <w:jc w:val="right"/>
            </w:pPr>
            <w:r>
              <w:rPr>
                <w:color w:val="FF0000"/>
              </w:rPr>
              <w:t>($115)</w:t>
            </w:r>
          </w:p>
        </w:tc>
      </w:tr>
      <w:tr w14:paraId="3655580E"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52E53CD0"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F5ADF43"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C33F62B"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0778785"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496C01F" w14:textId="77777777">
            <w:pPr>
              <w:pStyle w:val="LTableTextAbt"/>
              <w:jc w:val="right"/>
            </w:pPr>
            <w:r>
              <w:t xml:space="preserve">$1,464 </w:t>
            </w:r>
          </w:p>
        </w:tc>
      </w:tr>
      <w:tr w14:paraId="165C41A8"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031FCF0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65707E0"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3D61AA3"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7C885CE"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2C1F837" w14:textId="77777777">
            <w:pPr>
              <w:pStyle w:val="LTableTextAbt"/>
              <w:jc w:val="right"/>
            </w:pPr>
            <w:r>
              <w:t xml:space="preserve">$5,782 </w:t>
            </w:r>
          </w:p>
        </w:tc>
      </w:tr>
      <w:tr w14:paraId="27793B6C"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6C4F7E41"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0AB749B"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CA534DB"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8E9612B" w14:textId="77777777">
            <w:pPr>
              <w:pStyle w:val="LTableTextAbt"/>
              <w:jc w:val="right"/>
            </w:pPr>
            <w:r>
              <w:t xml:space="preserve">$2,02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C417D85" w14:textId="77777777">
            <w:pPr>
              <w:pStyle w:val="LTableTextAbt"/>
              <w:jc w:val="right"/>
            </w:pPr>
            <w:r>
              <w:t xml:space="preserve">$1,769 </w:t>
            </w:r>
          </w:p>
        </w:tc>
      </w:tr>
      <w:tr w14:paraId="0E3E9AAD"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70E96B7C" w14:textId="77777777">
            <w:pPr>
              <w:pStyle w:val="LTableTextAbt"/>
            </w:pPr>
            <w:r>
              <w:t>Large/Safety Critical Cleaning</w:t>
            </w:r>
          </w:p>
          <w:p w:rsidR="003D7968" w:rsidRPr="00AD7F01" w:rsidP="00CB1C05" w14:paraId="45CD584D"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1C15D4F"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22589A6"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51E7927" w14:textId="77777777">
            <w:pPr>
              <w:pStyle w:val="LTableTextAbt"/>
              <w:jc w:val="right"/>
            </w:pPr>
            <w:r>
              <w:t xml:space="preserve">$1,65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D1A8A75" w14:textId="77777777">
            <w:pPr>
              <w:pStyle w:val="LTableTextAbt"/>
              <w:jc w:val="right"/>
            </w:pPr>
            <w:r>
              <w:t xml:space="preserve">$828 </w:t>
            </w:r>
          </w:p>
        </w:tc>
      </w:tr>
      <w:tr w14:paraId="057C9150"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3D7968" w:rsidRPr="00AD7F01" w:rsidP="00CB1C05" w14:paraId="12C08F1B"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03EB164"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027EDBF"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6D87682" w14:textId="77777777">
            <w:pPr>
              <w:pStyle w:val="LTableTextAbt"/>
              <w:jc w:val="right"/>
            </w:pPr>
            <w:r>
              <w:t xml:space="preserve">$19,33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9470AF8" w14:textId="77777777">
            <w:pPr>
              <w:pStyle w:val="LTableTextAbt"/>
              <w:jc w:val="right"/>
            </w:pPr>
            <w:r>
              <w:t xml:space="preserve">$18,503 </w:t>
            </w:r>
          </w:p>
        </w:tc>
      </w:tr>
      <w:tr w14:paraId="4EED8A0A"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16DF5F19"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24FEE20"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F6EF575"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ECB5F80" w14:textId="77777777">
            <w:pPr>
              <w:pStyle w:val="LTableTextAbt"/>
              <w:jc w:val="right"/>
            </w:pPr>
            <w:r>
              <w:t xml:space="preserve">$6,49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B1BA749" w14:textId="77777777">
            <w:pPr>
              <w:pStyle w:val="LTableTextAbt"/>
              <w:jc w:val="right"/>
            </w:pPr>
            <w:r>
              <w:t xml:space="preserve">$5,661 </w:t>
            </w:r>
          </w:p>
        </w:tc>
      </w:tr>
      <w:tr w14:paraId="5FCF0A9F"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09D57867" w14:textId="77777777">
            <w:pPr>
              <w:pStyle w:val="LTableTextAbt"/>
            </w:pPr>
            <w:r>
              <w:t>Small/Start-Up/R&amp;D Critical Cleaning</w:t>
            </w:r>
          </w:p>
          <w:p w:rsidR="001F0E0E" w:rsidRPr="00AD7F01" w:rsidP="00CB1C05" w14:paraId="5D78C7E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D9ADE5B"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95154A7"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0294D6F"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B8C48BB" w14:textId="77777777">
            <w:pPr>
              <w:pStyle w:val="LTableTextAbt"/>
              <w:jc w:val="right"/>
            </w:pPr>
            <w:r>
              <w:t xml:space="preserve">$21 </w:t>
            </w:r>
          </w:p>
        </w:tc>
      </w:tr>
      <w:tr w14:paraId="7D8D3244"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24D75213"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3747459"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5A0652E"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5567074"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024C457" w14:textId="77777777">
            <w:pPr>
              <w:pStyle w:val="LTableTextAbt"/>
              <w:jc w:val="right"/>
            </w:pPr>
            <w:r>
              <w:t xml:space="preserve">$463 </w:t>
            </w:r>
          </w:p>
        </w:tc>
      </w:tr>
      <w:tr w14:paraId="621C2220" w14:textId="77777777">
        <w:tblPrEx>
          <w:tblW w:w="1332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1F0E0E" w:rsidRPr="00AD7F01" w:rsidP="00CB1C05" w14:paraId="2CCE53CA" w14:textId="77777777">
            <w:pPr>
              <w:pStyle w:val="LTableTextAbt"/>
            </w:pPr>
            <w:r>
              <w:t>Medium/Start-Up/R&amp;D Critical Cleaning</w:t>
            </w:r>
          </w:p>
          <w:p w:rsidR="001F0E0E" w:rsidRPr="00AD7F01" w:rsidP="00CB1C05" w14:paraId="0271343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BEDE96B"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1207EE0"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6B0090D"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A5821F9" w14:textId="77777777">
            <w:pPr>
              <w:pStyle w:val="LTableTextAbt"/>
              <w:jc w:val="right"/>
            </w:pPr>
            <w:r>
              <w:t xml:space="preserve">$259 </w:t>
            </w:r>
          </w:p>
        </w:tc>
      </w:tr>
      <w:tr w14:paraId="6E64D415"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1F0E0E" w:rsidRPr="00AD7F01" w:rsidP="00CB1C05" w14:paraId="6C560934"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BABF917"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4F7FC218"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345EB48"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C601DD1" w14:textId="77777777">
            <w:pPr>
              <w:pStyle w:val="LTableTextAbt"/>
              <w:jc w:val="right"/>
            </w:pPr>
            <w:r>
              <w:rPr>
                <w:color w:val="FF0000"/>
              </w:rPr>
              <w:t>($115)</w:t>
            </w:r>
          </w:p>
        </w:tc>
      </w:tr>
      <w:tr w14:paraId="583DAFF3" w14:textId="77777777">
        <w:tblPrEx>
          <w:tblW w:w="1332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1F0E0E" w:rsidRPr="00AD7F01" w:rsidP="00CB1C05" w14:paraId="2D291ED1"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1D901510"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3B84D82F"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726666F3"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5D887D59" w14:textId="77777777">
            <w:pPr>
              <w:pStyle w:val="LTableTextAbt"/>
              <w:jc w:val="right"/>
            </w:pPr>
            <w:r>
              <w:t xml:space="preserve">$1,464 </w:t>
            </w:r>
          </w:p>
        </w:tc>
      </w:tr>
      <w:tr w14:paraId="22CAEC80" w14:textId="77777777">
        <w:tblPrEx>
          <w:tblW w:w="1332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1F0E0E" w:rsidRPr="00AD7F01" w:rsidP="00CB1C05" w14:paraId="5193D757"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FB90B2F"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68EED719"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2DBECFCC"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F0E0E" w:rsidRPr="00AD7F01" w:rsidP="00CB1C05" w14:paraId="0C36864D" w14:textId="77777777">
            <w:pPr>
              <w:pStyle w:val="LTableTextAbt"/>
              <w:jc w:val="right"/>
            </w:pPr>
            <w:r>
              <w:t xml:space="preserve">$5,782 </w:t>
            </w:r>
          </w:p>
        </w:tc>
      </w:tr>
    </w:tbl>
    <w:p w:rsidR="002257BB" w:rsidP="00CB1C05" w14:paraId="5DDFAAA3" w14:textId="77777777">
      <w:pPr>
        <w:pStyle w:val="BodyText"/>
        <w:sectPr w:rsidSect="00CB1C05">
          <w:type w:val="nextColumn"/>
          <w:pgSz w:w="15840" w:h="12240" w:orient="landscape"/>
          <w:pgMar w:top="1440" w:right="1440" w:bottom="1440" w:left="1440" w:header="720" w:footer="720" w:gutter="0"/>
          <w:lnNumType w:countBy="1" w:restart="continuous"/>
          <w:pgNumType w:chapStyle="1"/>
          <w:cols w:space="720"/>
          <w:docGrid w:linePitch="360"/>
        </w:sectPr>
      </w:pPr>
    </w:p>
    <w:p w:rsidR="002257BB" w:rsidP="00CB1C05" w14:paraId="68A21BA2" w14:textId="77777777">
      <w:pPr>
        <w:pStyle w:val="Heading3"/>
      </w:pPr>
      <w:bookmarkStart w:id="1089" w:name="_Ref135378958"/>
      <w:r>
        <w:t xml:space="preserve">Additional </w:t>
      </w:r>
      <w:r w:rsidRPr="002B5535">
        <w:t>Floorspace</w:t>
      </w:r>
      <w:r>
        <w:t xml:space="preserve"> Costs</w:t>
      </w:r>
      <w:bookmarkEnd w:id="1089"/>
    </w:p>
    <w:p w:rsidR="002257BB" w:rsidP="00CB1C05" w14:paraId="2E0B0FB0" w14:textId="77777777">
      <w:pPr>
        <w:pStyle w:val="BodyText"/>
      </w:pPr>
      <w:bookmarkStart w:id="1090" w:name="_Hlk138954533"/>
      <w:r w:rsidRPr="003F3855">
        <w:t xml:space="preserve">Floorspace costs are based on a study done in 1999 with BFK </w:t>
      </w:r>
      <w:r>
        <w:t xml:space="preserve">Solutions </w:t>
      </w:r>
      <w:r w:rsidRPr="003F3855">
        <w:t xml:space="preserve">and </w:t>
      </w:r>
      <w:r>
        <w:t>the Toxics Use Reduction Institute (</w:t>
      </w:r>
      <w:hyperlink w:anchor="_ENREF_27" w:tooltip="Kanegsburg, 1999 #81" w:history="1">
        <w:r w:rsidRPr="009F34D3" w:rsidR="00414172">
          <w:fldChar w:fldCharType="begin" w:fldLock="1"/>
        </w:r>
        <w:r w:rsidR="00414172">
          <w:instrText xml:space="preserve"> ADDIN EN.CITE &lt;EndNote&gt;&lt;Cite&gt;&lt;Author&gt;Kanegsburg&lt;/Author&gt;&lt;Year&gt;1999&lt;/Year&gt;&lt;RecNum&gt;81&lt;/RecNum&gt;&lt;DisplayText&gt;Kanegsburg and LeBlanc 1999&lt;/DisplayText&gt;&lt;record&gt;&lt;rec-number&gt;81&lt;/rec-number&gt;&lt;foreign-keys&gt;&lt;key app="EN" db-id="52wf2wf0o0rv01e9dzo52td80t0590tp2fwd" timestamp="1714499636"&gt;81&lt;/key&gt;&lt;/foreign-keys&gt;&lt;ref-type name="Generic"&gt;13&lt;/ref-type&gt;&lt;contributors&gt;&lt;authors&gt;&lt;author&gt;Kanegsburg, Barbara&lt;/author&gt;&lt;author&gt;LeBlanc, Carole&lt;/author&gt;&lt;/authors&gt;&lt;/contributors&gt;&lt;titles&gt;&lt;title&gt;The Cost of Process Conversion. Proceedings, CleanTech ’99, May 1999&lt;/title&gt;&lt;/titles&gt;&lt;dates&gt;&lt;year&gt;1999&lt;/year&gt;&lt;/dates&gt;&lt;urls&gt;&lt;/urls&gt;&lt;/record&gt;&lt;/Cite&gt;&lt;/EndNote&gt;</w:instrText>
        </w:r>
        <w:r w:rsidRPr="009F34D3" w:rsidR="00414172">
          <w:fldChar w:fldCharType="separate"/>
        </w:r>
        <w:r w:rsidRPr="009F34D3" w:rsidR="00414172">
          <w:rPr>
            <w:noProof/>
          </w:rPr>
          <w:t>Kanegsburg and LeBlanc 1999</w:t>
        </w:r>
        <w:r w:rsidRPr="009F34D3" w:rsidR="00414172">
          <w:fldChar w:fldCharType="end"/>
        </w:r>
      </w:hyperlink>
      <w:r w:rsidRPr="009F34D3">
        <w:t>)</w:t>
      </w:r>
      <w:bookmarkEnd w:id="1090"/>
      <w:r w:rsidRPr="0089673A">
        <w:t>.</w:t>
      </w:r>
      <w:r>
        <w:t xml:space="preserve"> </w:t>
      </w:r>
      <w:r w:rsidRPr="003F3855">
        <w:t>Estimated costs are added if multiple pieces of the cleaning systems are needed (examples include the cleaning system, rinsing tank and dryer)</w:t>
      </w:r>
    </w:p>
    <w:p w:rsidR="002257BB" w:rsidP="00CB1C05" w14:paraId="796593BF" w14:textId="77777777">
      <w:pPr>
        <w:pStyle w:val="BodyText"/>
      </w:pPr>
      <w:r w:rsidRPr="00BB5105">
        <w:t xml:space="preserve">For the cleaning types and methods estimated to </w:t>
      </w:r>
      <w:r>
        <w:t>require additional floorspace</w:t>
      </w:r>
      <w:r w:rsidRPr="00BB5105">
        <w:t xml:space="preserve">, </w:t>
      </w:r>
      <w:r w:rsidR="000F1922">
        <w:rPr>
          <w:highlight w:val="yellow"/>
        </w:rPr>
        <w:fldChar w:fldCharType="begin" w:fldLock="1"/>
      </w:r>
      <w:r w:rsidR="000F1922">
        <w:instrText xml:space="preserve"> REF _Ref135329537 \h </w:instrText>
      </w:r>
      <w:r w:rsidR="000F1922">
        <w:rPr>
          <w:highlight w:val="yellow"/>
        </w:rPr>
        <w:fldChar w:fldCharType="separate"/>
      </w:r>
      <w:r w:rsidRPr="005C74DF" w:rsidR="0092222B">
        <w:t xml:space="preserve">Table </w:t>
      </w:r>
      <w:r w:rsidR="0092222B">
        <w:rPr>
          <w:noProof/>
        </w:rPr>
        <w:t>7</w:t>
      </w:r>
      <w:r w:rsidR="0092222B">
        <w:noBreakHyphen/>
      </w:r>
      <w:r w:rsidR="0092222B">
        <w:rPr>
          <w:noProof/>
        </w:rPr>
        <w:t>33</w:t>
      </w:r>
      <w:r w:rsidR="000F1922">
        <w:rPr>
          <w:highlight w:val="yellow"/>
        </w:rPr>
        <w:fldChar w:fldCharType="end"/>
      </w:r>
      <w:r w:rsidR="000F1922">
        <w:t xml:space="preserve"> </w:t>
      </w:r>
      <w:r>
        <w:t xml:space="preserve">presents the estimated annual incremental costs. Among those facilities with incremental costs, the costs range </w:t>
      </w:r>
      <w:r w:rsidRPr="007A2DD0">
        <w:t xml:space="preserve">from </w:t>
      </w:r>
      <w:r>
        <w:t>about $100 to $9,000 in additional floorspace.</w:t>
      </w:r>
    </w:p>
    <w:p w:rsidR="002257BB" w:rsidP="00CB1C05" w14:paraId="48E20B29"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p>
    <w:tbl>
      <w:tblPr>
        <w:tblW w:w="13320" w:type="dxa"/>
        <w:tblLayout w:type="fixed"/>
        <w:tblLook w:val="04A0"/>
      </w:tblPr>
      <w:tblGrid>
        <w:gridCol w:w="3060"/>
        <w:gridCol w:w="6300"/>
        <w:gridCol w:w="2250"/>
        <w:gridCol w:w="1710"/>
      </w:tblGrid>
      <w:tr w14:paraId="12996FC4" w14:textId="77777777">
        <w:tblPrEx>
          <w:tblW w:w="13320" w:type="dxa"/>
          <w:tblLayout w:type="fixed"/>
          <w:tblLook w:val="04A0"/>
        </w:tblPrEx>
        <w:trPr>
          <w:trHeight w:val="180"/>
          <w:tblHeader/>
        </w:trPr>
        <w:tc>
          <w:tcPr>
            <w:tcW w:w="13320" w:type="dxa"/>
            <w:gridSpan w:val="4"/>
            <w:tcBorders>
              <w:bottom w:val="single" w:sz="4" w:space="0" w:color="auto"/>
            </w:tcBorders>
            <w:shd w:val="clear" w:color="auto" w:fill="auto"/>
            <w:vAlign w:val="center"/>
          </w:tcPr>
          <w:p w:rsidR="002257BB" w:rsidRPr="004C1EED" w:rsidP="00CB1C05" w14:paraId="22D2F8A4" w14:textId="77777777">
            <w:pPr>
              <w:pStyle w:val="TableTitleA"/>
            </w:pPr>
            <w:bookmarkStart w:id="1091" w:name="_Ref135329537"/>
            <w:bookmarkStart w:id="1092" w:name="_Toc139006776"/>
            <w:bookmarkStart w:id="1093" w:name="_Toc139036170"/>
            <w:bookmarkStart w:id="1094" w:name="_Toc147493434"/>
            <w:bookmarkStart w:id="1095" w:name="_Toc165379666"/>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3</w:t>
            </w:r>
            <w:r w:rsidR="00BC4B5D">
              <w:rPr>
                <w:noProof/>
              </w:rPr>
              <w:fldChar w:fldCharType="end"/>
            </w:r>
            <w:bookmarkEnd w:id="1091"/>
            <w:r w:rsidRPr="005C74DF">
              <w:t xml:space="preserve">: </w:t>
            </w:r>
            <w:r>
              <w:t>Annual Additional Floorspace Costs (2022$)</w:t>
            </w:r>
            <w:bookmarkEnd w:id="1092"/>
            <w:bookmarkEnd w:id="1093"/>
            <w:bookmarkEnd w:id="1094"/>
            <w:bookmarkEnd w:id="1095"/>
          </w:p>
        </w:tc>
      </w:tr>
      <w:tr w14:paraId="49A87CF2" w14:textId="77777777">
        <w:tblPrEx>
          <w:tblW w:w="13320" w:type="dxa"/>
          <w:tblLayout w:type="fixed"/>
          <w:tblLook w:val="04A0"/>
        </w:tblPrEx>
        <w:trPr>
          <w:trHeight w:val="570"/>
          <w:tblHeader/>
        </w:trPr>
        <w:tc>
          <w:tcPr>
            <w:tcW w:w="306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236170EC" w14:textId="77777777">
            <w:pPr>
              <w:pStyle w:val="TableSubtitle"/>
            </w:pPr>
            <w:r w:rsidRPr="001100B6">
              <w:t>Size/Type</w:t>
            </w:r>
          </w:p>
        </w:tc>
        <w:tc>
          <w:tcPr>
            <w:tcW w:w="630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C35C27B" w14:textId="77777777">
            <w:pPr>
              <w:pStyle w:val="TableSubtitle"/>
            </w:pPr>
            <w:r w:rsidRPr="001100B6">
              <w:t>Cleaning method</w:t>
            </w:r>
          </w:p>
        </w:tc>
        <w:tc>
          <w:tcPr>
            <w:tcW w:w="225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572E417" w14:textId="77777777">
            <w:pPr>
              <w:pStyle w:val="TableSubtitle"/>
            </w:pPr>
            <w:r>
              <w:t>Additional Floorspace Required (square feet)</w:t>
            </w:r>
          </w:p>
        </w:tc>
        <w:tc>
          <w:tcPr>
            <w:tcW w:w="1710" w:type="dxa"/>
            <w:tcBorders>
              <w:top w:val="single" w:sz="4" w:space="0" w:color="auto"/>
              <w:left w:val="single" w:sz="4" w:space="0" w:color="auto"/>
              <w:bottom w:val="single" w:sz="4" w:space="0" w:color="auto"/>
              <w:right w:val="single" w:sz="4" w:space="0" w:color="auto"/>
            </w:tcBorders>
            <w:shd w:val="clear" w:color="auto" w:fill="48A9C5"/>
          </w:tcPr>
          <w:p w:rsidR="002257BB" w:rsidP="00CB1C05" w14:paraId="03A5267E" w14:textId="77777777">
            <w:pPr>
              <w:pStyle w:val="TableSubtitle"/>
            </w:pPr>
            <w:r w:rsidRPr="001100B6">
              <w:t>Incremental Cost</w:t>
            </w:r>
          </w:p>
          <w:p w:rsidR="002257BB" w:rsidRPr="006D0935" w:rsidP="00CB1C05" w14:paraId="71C264F8" w14:textId="77777777">
            <w:pPr>
              <w:pStyle w:val="TableSubtitle"/>
            </w:pPr>
            <w:r>
              <w:t>($7.03/sqft)</w:t>
            </w:r>
          </w:p>
        </w:tc>
      </w:tr>
      <w:tr w14:paraId="1251DDCC"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5FCE3DAF" w14:textId="77777777">
            <w:pPr>
              <w:pStyle w:val="LTableTextAbt"/>
            </w:pPr>
            <w:r>
              <w:t>Small/General Cleaning</w:t>
            </w:r>
          </w:p>
          <w:p w:rsidR="003D7968" w:rsidRPr="00AD7F01" w:rsidP="00CB1C05" w14:paraId="0621406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4AFD953"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9312A4F"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E30D46A" w14:textId="77777777">
            <w:pPr>
              <w:pStyle w:val="LTableTextAbt"/>
              <w:jc w:val="right"/>
            </w:pPr>
            <w:r>
              <w:t xml:space="preserve">$141 </w:t>
            </w:r>
          </w:p>
        </w:tc>
      </w:tr>
      <w:tr w14:paraId="56C719A1"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69B6952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C85D6C9"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58DA506"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600C660" w14:textId="77777777">
            <w:pPr>
              <w:pStyle w:val="LTableTextAbt"/>
              <w:jc w:val="right"/>
            </w:pPr>
            <w:r>
              <w:t xml:space="preserve">$141 </w:t>
            </w:r>
          </w:p>
        </w:tc>
      </w:tr>
      <w:tr w14:paraId="7B6B4DD3"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2F2F1DA4"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D90E27D"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A4D9AF1"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E3DFEF9" w14:textId="77777777">
            <w:pPr>
              <w:pStyle w:val="LTableTextAbt"/>
              <w:jc w:val="right"/>
            </w:pPr>
            <w:r>
              <w:t xml:space="preserve">$141 </w:t>
            </w:r>
          </w:p>
        </w:tc>
      </w:tr>
      <w:tr w14:paraId="14CB22CF"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5E95A0C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D458EFE"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08B6F8D" w14:textId="77777777">
            <w:pPr>
              <w:pStyle w:val="LTableTextAbt"/>
              <w:jc w:val="right"/>
            </w:pPr>
            <w:r>
              <w:t xml:space="preserve">4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04366C9" w14:textId="77777777">
            <w:pPr>
              <w:pStyle w:val="LTableTextAbt"/>
              <w:jc w:val="right"/>
            </w:pPr>
            <w:r>
              <w:t xml:space="preserve">$281 </w:t>
            </w:r>
          </w:p>
        </w:tc>
      </w:tr>
      <w:tr w14:paraId="38E25AC8"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5003275B"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409A4D4"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1051988" w14:textId="77777777">
            <w:pPr>
              <w:pStyle w:val="LTableTextAbt"/>
              <w:jc w:val="right"/>
            </w:pPr>
            <w:r>
              <w:t xml:space="preserve">65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BB138F1" w14:textId="77777777">
            <w:pPr>
              <w:pStyle w:val="LTableTextAbt"/>
              <w:jc w:val="right"/>
            </w:pPr>
            <w:r>
              <w:t xml:space="preserve">$457 </w:t>
            </w:r>
          </w:p>
        </w:tc>
      </w:tr>
      <w:tr w14:paraId="0FDC9E5D"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5EC16D57"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D8C95C5"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55A875F" w14:textId="77777777">
            <w:pPr>
              <w:pStyle w:val="LTableTextAbt"/>
              <w:jc w:val="right"/>
            </w:pPr>
            <w:r>
              <w:t xml:space="preserve">3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D083B6E" w14:textId="77777777">
            <w:pPr>
              <w:pStyle w:val="LTableTextAbt"/>
              <w:jc w:val="right"/>
            </w:pPr>
            <w:r>
              <w:t xml:space="preserve">$211 </w:t>
            </w:r>
          </w:p>
        </w:tc>
      </w:tr>
      <w:tr w14:paraId="0E34C108" w14:textId="77777777" w:rsidTr="003D7968">
        <w:tblPrEx>
          <w:tblW w:w="13320" w:type="dxa"/>
          <w:tblLayout w:type="fixed"/>
          <w:tblLook w:val="04A0"/>
        </w:tblPrEx>
        <w:trPr>
          <w:trHeight w:val="152"/>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1DB4207E" w14:textId="77777777">
            <w:pPr>
              <w:pStyle w:val="LTableTextAbt"/>
            </w:pPr>
            <w:r>
              <w:t>Medium/General Cleaning</w:t>
            </w:r>
          </w:p>
          <w:p w:rsidR="003D7968" w:rsidRPr="00AD7F01" w:rsidP="00CB1C05" w14:paraId="224F38EC"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4478395"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68FE0C4"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8AE9FC9" w14:textId="77777777">
            <w:pPr>
              <w:pStyle w:val="LTableTextAbt"/>
              <w:jc w:val="right"/>
            </w:pPr>
            <w:r>
              <w:t xml:space="preserve">$1,406 </w:t>
            </w:r>
          </w:p>
        </w:tc>
      </w:tr>
      <w:tr w14:paraId="4D3B7838"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18DE0FAC"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A0C0311"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9DE64E3"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3D13DC5" w14:textId="77777777">
            <w:pPr>
              <w:pStyle w:val="LTableTextAbt"/>
              <w:jc w:val="right"/>
            </w:pPr>
            <w:r>
              <w:t xml:space="preserve">$1,406 </w:t>
            </w:r>
          </w:p>
        </w:tc>
      </w:tr>
      <w:tr w14:paraId="0C539364"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7D7FEB62"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F761626"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03C79E8"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B1DABC6" w14:textId="77777777">
            <w:pPr>
              <w:pStyle w:val="LTableTextAbt"/>
              <w:jc w:val="right"/>
            </w:pPr>
            <w:r>
              <w:t xml:space="preserve">$1,406 </w:t>
            </w:r>
          </w:p>
        </w:tc>
      </w:tr>
      <w:tr w14:paraId="084BF2FC"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7D4A093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C5165EB"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9BFAC7A"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948C8CB" w14:textId="77777777">
            <w:pPr>
              <w:pStyle w:val="LTableTextAbt"/>
              <w:jc w:val="right"/>
            </w:pPr>
            <w:r>
              <w:t xml:space="preserve">$2,812 </w:t>
            </w:r>
          </w:p>
        </w:tc>
      </w:tr>
      <w:tr w14:paraId="3CD7E223"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64B55BD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C919DC7"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95E9E22" w14:textId="77777777">
            <w:pPr>
              <w:pStyle w:val="LTableTextAbt"/>
              <w:jc w:val="right"/>
            </w:pPr>
            <w:r>
              <w:t xml:space="preserve">65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DE532BA" w14:textId="77777777">
            <w:pPr>
              <w:pStyle w:val="LTableTextAbt"/>
              <w:jc w:val="right"/>
            </w:pPr>
            <w:r>
              <w:t xml:space="preserve">$4,570 </w:t>
            </w:r>
          </w:p>
        </w:tc>
      </w:tr>
      <w:tr w14:paraId="27CE27CE"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410B2704"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3E4972C"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3886134" w14:textId="77777777">
            <w:pPr>
              <w:pStyle w:val="LTableTextAbt"/>
              <w:jc w:val="right"/>
            </w:pPr>
            <w:r>
              <w:t xml:space="preserve">28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205E926" w14:textId="77777777">
            <w:pPr>
              <w:pStyle w:val="LTableTextAbt"/>
              <w:jc w:val="right"/>
            </w:pPr>
            <w:r>
              <w:t xml:space="preserve">$1,968 </w:t>
            </w:r>
          </w:p>
        </w:tc>
      </w:tr>
      <w:tr w14:paraId="1ECBBA4A"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2AD9CAE0" w14:textId="77777777">
            <w:pPr>
              <w:pStyle w:val="LTableTextAbt"/>
            </w:pPr>
            <w:r>
              <w:t>Large/General Cleaning</w:t>
            </w:r>
          </w:p>
          <w:p w:rsidR="003D7968" w:rsidRPr="00AD7F01" w:rsidP="00CB1C05" w14:paraId="0048C05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2071EE7"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63922DD"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8FB612C" w14:textId="77777777">
            <w:pPr>
              <w:pStyle w:val="LTableTextAbt"/>
              <w:jc w:val="right"/>
            </w:pPr>
            <w:r>
              <w:t xml:space="preserve">$2,812 </w:t>
            </w:r>
          </w:p>
        </w:tc>
      </w:tr>
      <w:tr w14:paraId="1FD7BF08"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08B6728B"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A54E0D0"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5416CC0"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9F5A56B" w14:textId="77777777">
            <w:pPr>
              <w:pStyle w:val="LTableTextAbt"/>
              <w:jc w:val="right"/>
            </w:pPr>
            <w:r>
              <w:t xml:space="preserve">$2,812 </w:t>
            </w:r>
          </w:p>
        </w:tc>
      </w:tr>
      <w:tr w14:paraId="65187A51"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32C8627C"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C76FAF3"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B861632"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20E2E71" w14:textId="77777777">
            <w:pPr>
              <w:pStyle w:val="LTableTextAbt"/>
              <w:jc w:val="right"/>
            </w:pPr>
            <w:r>
              <w:t xml:space="preserve">$2,812 </w:t>
            </w:r>
          </w:p>
        </w:tc>
      </w:tr>
      <w:tr w14:paraId="54D2ECF0"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77196A6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5134690"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F86B9AF" w14:textId="77777777">
            <w:pPr>
              <w:pStyle w:val="LTableTextAbt"/>
              <w:jc w:val="right"/>
            </w:pPr>
            <w:r>
              <w:t xml:space="preserve">8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E8E5155" w14:textId="77777777">
            <w:pPr>
              <w:pStyle w:val="LTableTextAbt"/>
              <w:jc w:val="right"/>
            </w:pPr>
            <w:r>
              <w:t xml:space="preserve">$5,624 </w:t>
            </w:r>
          </w:p>
        </w:tc>
      </w:tr>
      <w:tr w14:paraId="211212CB"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3AD8A2D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3EB9195"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F3CD08E" w14:textId="77777777">
            <w:pPr>
              <w:pStyle w:val="LTableTextAbt"/>
              <w:jc w:val="right"/>
            </w:pPr>
            <w:r>
              <w:t xml:space="preserve">1,3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B199FBD" w14:textId="77777777">
            <w:pPr>
              <w:pStyle w:val="LTableTextAbt"/>
              <w:jc w:val="right"/>
            </w:pPr>
            <w:r>
              <w:t xml:space="preserve">$9,139 </w:t>
            </w:r>
          </w:p>
        </w:tc>
      </w:tr>
      <w:tr w14:paraId="6AA57A4E"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4D67B669" w14:textId="77777777">
            <w:pPr>
              <w:pStyle w:val="LTableTextAbt"/>
            </w:pPr>
            <w:r>
              <w:t>Small/High Precision Cleaning</w:t>
            </w:r>
          </w:p>
          <w:p w:rsidR="003D7968" w:rsidRPr="00AD7F01" w:rsidP="00CB1C05" w14:paraId="1ECDAA9F"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3174C62"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FDA3567"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13F762D" w14:textId="77777777">
            <w:pPr>
              <w:pStyle w:val="LTableTextAbt"/>
              <w:jc w:val="right"/>
            </w:pPr>
            <w:r>
              <w:t xml:space="preserve">$141 </w:t>
            </w:r>
          </w:p>
        </w:tc>
      </w:tr>
      <w:tr w14:paraId="2DEDFF4C"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6951F9FF"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8F0888D"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EB345B1"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E85612F" w14:textId="77777777">
            <w:pPr>
              <w:pStyle w:val="LTableTextAbt"/>
              <w:jc w:val="right"/>
            </w:pPr>
            <w:r>
              <w:t xml:space="preserve">$141 </w:t>
            </w:r>
          </w:p>
        </w:tc>
      </w:tr>
      <w:tr w14:paraId="123873DD"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1E67DB6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159D61E"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E77F77E"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B5E7843" w14:textId="77777777">
            <w:pPr>
              <w:pStyle w:val="LTableTextAbt"/>
              <w:jc w:val="right"/>
            </w:pPr>
            <w:r>
              <w:t xml:space="preserve">$141 </w:t>
            </w:r>
          </w:p>
        </w:tc>
      </w:tr>
      <w:tr w14:paraId="67C5B0F9"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1AC1B0B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3A61921"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61ED1FD" w14:textId="77777777">
            <w:pPr>
              <w:pStyle w:val="LTableTextAbt"/>
              <w:jc w:val="right"/>
            </w:pPr>
            <w:r>
              <w:t xml:space="preserve">4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76AD04B" w14:textId="77777777">
            <w:pPr>
              <w:pStyle w:val="LTableTextAbt"/>
              <w:jc w:val="right"/>
            </w:pPr>
            <w:r>
              <w:t xml:space="preserve">$281 </w:t>
            </w:r>
          </w:p>
        </w:tc>
      </w:tr>
      <w:tr w14:paraId="11BA4C06"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26233798"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01894B7"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A0E09CC" w14:textId="77777777">
            <w:pPr>
              <w:pStyle w:val="LTableTextAbt"/>
              <w:jc w:val="right"/>
            </w:pPr>
            <w:r>
              <w:t xml:space="preserve">65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79A9E5E" w14:textId="77777777">
            <w:pPr>
              <w:pStyle w:val="LTableTextAbt"/>
              <w:jc w:val="right"/>
            </w:pPr>
            <w:r>
              <w:t xml:space="preserve">$457 </w:t>
            </w:r>
          </w:p>
        </w:tc>
      </w:tr>
      <w:tr w14:paraId="2FD899AC"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33034DC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0CBD610"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6DFE693" w14:textId="77777777">
            <w:pPr>
              <w:pStyle w:val="LTableTextAbt"/>
              <w:jc w:val="right"/>
            </w:pPr>
            <w:r>
              <w:t xml:space="preserve">3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69D692D" w14:textId="77777777">
            <w:pPr>
              <w:pStyle w:val="LTableTextAbt"/>
              <w:jc w:val="right"/>
            </w:pPr>
            <w:r>
              <w:t xml:space="preserve">$211 </w:t>
            </w:r>
          </w:p>
        </w:tc>
      </w:tr>
      <w:tr w14:paraId="1738B8B9"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238C2969" w14:textId="77777777">
            <w:pPr>
              <w:pStyle w:val="LTableTextAbt"/>
            </w:pPr>
            <w:r>
              <w:t>Medium/High Precision Cleaning</w:t>
            </w:r>
          </w:p>
          <w:p w:rsidR="003D7968" w:rsidRPr="00AD7F01" w:rsidP="00CB1C05" w14:paraId="531D776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C79ED6E"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C964DFB"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D3A78CB" w14:textId="77777777">
            <w:pPr>
              <w:pStyle w:val="LTableTextAbt"/>
              <w:jc w:val="right"/>
            </w:pPr>
            <w:r>
              <w:t xml:space="preserve">$1,406 </w:t>
            </w:r>
          </w:p>
        </w:tc>
      </w:tr>
      <w:tr w14:paraId="1B6D14CC"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761354C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EA8C371"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B5E9BD9"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78D867C" w14:textId="77777777">
            <w:pPr>
              <w:pStyle w:val="LTableTextAbt"/>
              <w:jc w:val="right"/>
            </w:pPr>
            <w:r>
              <w:t xml:space="preserve">$1,406 </w:t>
            </w:r>
          </w:p>
        </w:tc>
      </w:tr>
      <w:tr w14:paraId="1CBC2D44"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42C3901B"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37C25E9"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CC74E23"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50D5D2B" w14:textId="77777777">
            <w:pPr>
              <w:pStyle w:val="LTableTextAbt"/>
              <w:jc w:val="right"/>
            </w:pPr>
            <w:r>
              <w:t xml:space="preserve">$1,406 </w:t>
            </w:r>
          </w:p>
        </w:tc>
      </w:tr>
      <w:tr w14:paraId="7ABC92CB"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7A2139E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7B66512"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B5058F3"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4715452" w14:textId="77777777">
            <w:pPr>
              <w:pStyle w:val="LTableTextAbt"/>
              <w:jc w:val="right"/>
            </w:pPr>
            <w:r>
              <w:t xml:space="preserve">$2,812 </w:t>
            </w:r>
          </w:p>
        </w:tc>
      </w:tr>
      <w:tr w14:paraId="3A8478CF"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2F58811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15E09AD"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FA63160" w14:textId="77777777">
            <w:pPr>
              <w:pStyle w:val="LTableTextAbt"/>
              <w:jc w:val="right"/>
            </w:pPr>
            <w:r>
              <w:t xml:space="preserve">65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5C10FB5" w14:textId="77777777">
            <w:pPr>
              <w:pStyle w:val="LTableTextAbt"/>
              <w:jc w:val="right"/>
            </w:pPr>
            <w:r>
              <w:t xml:space="preserve">$4,570 </w:t>
            </w:r>
          </w:p>
        </w:tc>
      </w:tr>
      <w:tr w14:paraId="4A20B779"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071B5FD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0377465"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A792B9F" w14:textId="77777777">
            <w:pPr>
              <w:pStyle w:val="LTableTextAbt"/>
              <w:jc w:val="right"/>
            </w:pPr>
            <w:r>
              <w:t xml:space="preserve">28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58B3FF1" w14:textId="77777777">
            <w:pPr>
              <w:pStyle w:val="LTableTextAbt"/>
              <w:jc w:val="right"/>
            </w:pPr>
            <w:r>
              <w:t xml:space="preserve">$1,968 </w:t>
            </w:r>
          </w:p>
        </w:tc>
      </w:tr>
      <w:tr w14:paraId="1134A7D2"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642B7C44" w14:textId="77777777">
            <w:pPr>
              <w:pStyle w:val="LTableTextAbt"/>
            </w:pPr>
            <w:r>
              <w:t>Large/High Precision Cleaning</w:t>
            </w:r>
          </w:p>
          <w:p w:rsidR="003D7968" w:rsidRPr="00AD7F01" w:rsidP="00CB1C05" w14:paraId="734B1856"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2F1A111"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ABCCC8A"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7FF88ED" w14:textId="77777777">
            <w:pPr>
              <w:pStyle w:val="LTableTextAbt"/>
              <w:jc w:val="right"/>
            </w:pPr>
            <w:r>
              <w:t xml:space="preserve">$2,812 </w:t>
            </w:r>
          </w:p>
        </w:tc>
      </w:tr>
      <w:tr w14:paraId="551E7ACE"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2C16CDD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1E3DE45"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DD2A7C7"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57B454D" w14:textId="77777777">
            <w:pPr>
              <w:pStyle w:val="LTableTextAbt"/>
              <w:jc w:val="right"/>
            </w:pPr>
            <w:r>
              <w:t xml:space="preserve">$2,812 </w:t>
            </w:r>
          </w:p>
        </w:tc>
      </w:tr>
      <w:tr w14:paraId="5DABC215"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0D5A16E4"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42CEB70"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A5113E2"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374AA07" w14:textId="77777777">
            <w:pPr>
              <w:pStyle w:val="LTableTextAbt"/>
              <w:jc w:val="right"/>
            </w:pPr>
            <w:r>
              <w:t xml:space="preserve">$2,812 </w:t>
            </w:r>
          </w:p>
        </w:tc>
      </w:tr>
      <w:tr w14:paraId="07D02362"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21417D1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867BC0E"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EA65ED8" w14:textId="77777777">
            <w:pPr>
              <w:pStyle w:val="LTableTextAbt"/>
              <w:jc w:val="right"/>
            </w:pPr>
            <w:r>
              <w:t xml:space="preserve">8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F9164AC" w14:textId="77777777">
            <w:pPr>
              <w:pStyle w:val="LTableTextAbt"/>
              <w:jc w:val="right"/>
            </w:pPr>
            <w:r>
              <w:t xml:space="preserve">$5,624 </w:t>
            </w:r>
          </w:p>
        </w:tc>
      </w:tr>
      <w:tr w14:paraId="1537F255"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56EA14A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D284C3F"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E020273" w14:textId="77777777">
            <w:pPr>
              <w:pStyle w:val="LTableTextAbt"/>
              <w:jc w:val="right"/>
            </w:pPr>
            <w:r>
              <w:t xml:space="preserve">1,3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E24CF77" w14:textId="77777777">
            <w:pPr>
              <w:pStyle w:val="LTableTextAbt"/>
              <w:jc w:val="right"/>
            </w:pPr>
            <w:r>
              <w:t xml:space="preserve">$9,139 </w:t>
            </w:r>
          </w:p>
        </w:tc>
      </w:tr>
      <w:tr w14:paraId="45E79D85"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1E586226" w14:textId="77777777">
            <w:pPr>
              <w:pStyle w:val="LTableTextAbt"/>
            </w:pPr>
            <w:r>
              <w:t>Small/Safety Critical Cleaning</w:t>
            </w:r>
          </w:p>
          <w:p w:rsidR="003D7968" w:rsidRPr="00AD7F01" w:rsidP="00CB1C05" w14:paraId="3FBA1948"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168B1F3"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87FAC78"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5082E5E" w14:textId="77777777">
            <w:pPr>
              <w:pStyle w:val="LTableTextAbt"/>
              <w:jc w:val="right"/>
            </w:pPr>
            <w:r>
              <w:t xml:space="preserve">$141 </w:t>
            </w:r>
          </w:p>
        </w:tc>
      </w:tr>
      <w:tr w14:paraId="4C88E3CD"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6192DB32"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9EFEBDF"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438BAA1"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F5C8C8D" w14:textId="77777777">
            <w:pPr>
              <w:pStyle w:val="LTableTextAbt"/>
              <w:jc w:val="right"/>
            </w:pPr>
            <w:r>
              <w:t xml:space="preserve">$141 </w:t>
            </w:r>
          </w:p>
        </w:tc>
      </w:tr>
      <w:tr w14:paraId="0D66F428"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3A97FC9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3C169B8"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E019B46" w14:textId="777777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EAEA7C4" w14:textId="77777777">
            <w:pPr>
              <w:pStyle w:val="LTableTextAbt"/>
              <w:jc w:val="right"/>
            </w:pPr>
            <w:r>
              <w:t xml:space="preserve">$141 </w:t>
            </w:r>
          </w:p>
        </w:tc>
      </w:tr>
      <w:tr w14:paraId="7AB306CF"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41B1500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A5766BF"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60D7732" w14:textId="77777777">
            <w:pPr>
              <w:pStyle w:val="LTableTextAbt"/>
              <w:jc w:val="right"/>
            </w:pPr>
            <w:r>
              <w:t xml:space="preserve">4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1DA2696C" w14:textId="77777777">
            <w:pPr>
              <w:pStyle w:val="LTableTextAbt"/>
              <w:jc w:val="right"/>
            </w:pPr>
            <w:r>
              <w:t xml:space="preserve">$281 </w:t>
            </w:r>
          </w:p>
        </w:tc>
      </w:tr>
      <w:tr w14:paraId="044AFDC5"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41192457"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C94023B"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5268F76" w14:textId="77777777">
            <w:pPr>
              <w:pStyle w:val="LTableTextAbt"/>
              <w:jc w:val="right"/>
            </w:pPr>
            <w:r>
              <w:t xml:space="preserve">65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35A8FCA" w14:textId="77777777">
            <w:pPr>
              <w:pStyle w:val="LTableTextAbt"/>
              <w:jc w:val="right"/>
            </w:pPr>
            <w:r>
              <w:t xml:space="preserve">$457 </w:t>
            </w:r>
          </w:p>
        </w:tc>
      </w:tr>
      <w:tr w14:paraId="1EEE5651"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RPr="00AD7F01" w:rsidP="00CB1C05" w14:paraId="4BF629AF"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DAA047A"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E7A975C" w14:textId="77777777">
            <w:pPr>
              <w:pStyle w:val="LTableTextAbt"/>
              <w:jc w:val="right"/>
            </w:pPr>
            <w:r>
              <w:t xml:space="preserve">3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00D7280" w14:textId="77777777">
            <w:pPr>
              <w:pStyle w:val="LTableTextAbt"/>
              <w:jc w:val="right"/>
            </w:pPr>
            <w:r>
              <w:t xml:space="preserve">$211 </w:t>
            </w:r>
          </w:p>
        </w:tc>
      </w:tr>
      <w:tr w14:paraId="0F3E4623"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RPr="00AD7F01" w:rsidP="00CB1C05" w14:paraId="387235A6" w14:textId="77777777">
            <w:pPr>
              <w:pStyle w:val="LTableTextAbt"/>
            </w:pPr>
            <w:r>
              <w:t>Medium/Safety Critical Cleaning</w:t>
            </w:r>
          </w:p>
          <w:p w:rsidR="003D7968" w:rsidRPr="00AD7F01" w:rsidP="00CB1C05" w14:paraId="1080E8B7"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3C6C6BEE"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6754CD3"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D10F970" w14:textId="77777777">
            <w:pPr>
              <w:pStyle w:val="LTableTextAbt"/>
              <w:jc w:val="right"/>
            </w:pPr>
            <w:r>
              <w:t xml:space="preserve">$1,406 </w:t>
            </w:r>
          </w:p>
        </w:tc>
      </w:tr>
      <w:tr w14:paraId="46F84829"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6315575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4C4D8BC"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4EBB713F"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7F46CA2" w14:textId="77777777">
            <w:pPr>
              <w:pStyle w:val="LTableTextAbt"/>
              <w:jc w:val="right"/>
            </w:pPr>
            <w:r>
              <w:t xml:space="preserve">$1,406 </w:t>
            </w:r>
          </w:p>
        </w:tc>
      </w:tr>
      <w:tr w14:paraId="6936301D"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3DF5276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00F5AACF"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BA67B7F" w14:textId="7777777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6CDCAF18" w14:textId="77777777">
            <w:pPr>
              <w:pStyle w:val="LTableTextAbt"/>
              <w:jc w:val="right"/>
            </w:pPr>
            <w:r>
              <w:t xml:space="preserve">$1,406 </w:t>
            </w:r>
          </w:p>
        </w:tc>
      </w:tr>
      <w:tr w14:paraId="302E487E"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RPr="00AD7F01" w:rsidP="00CB1C05" w14:paraId="5EE0C73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70484EEA"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21086C75"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RPr="00AD7F01" w:rsidP="00CB1C05" w14:paraId="5B358B4F" w14:textId="77777777">
            <w:pPr>
              <w:pStyle w:val="LTableTextAbt"/>
              <w:jc w:val="right"/>
            </w:pPr>
            <w:r>
              <w:t xml:space="preserve">$2,812 </w:t>
            </w:r>
          </w:p>
        </w:tc>
      </w:tr>
      <w:tr w14:paraId="46652B63"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P="00CB1C05" w14:paraId="7A9FC7BC"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EBE7FD1"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D3A4CF7" w14:textId="77777777">
            <w:pPr>
              <w:pStyle w:val="LTableTextAbt"/>
              <w:jc w:val="right"/>
            </w:pPr>
            <w:r>
              <w:t xml:space="preserve">65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50A789FA" w14:textId="77777777">
            <w:pPr>
              <w:pStyle w:val="LTableTextAbt"/>
              <w:jc w:val="right"/>
            </w:pPr>
            <w:r>
              <w:t xml:space="preserve">$4,570 </w:t>
            </w:r>
          </w:p>
        </w:tc>
      </w:tr>
      <w:tr w14:paraId="6A8EE954"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P="00CB1C05" w14:paraId="323E609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E0B47DC"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1D08AB4" w14:textId="77777777">
            <w:pPr>
              <w:pStyle w:val="LTableTextAbt"/>
              <w:jc w:val="right"/>
            </w:pPr>
            <w:r>
              <w:t xml:space="preserve">28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865F5AE" w14:textId="77777777">
            <w:pPr>
              <w:pStyle w:val="LTableTextAbt"/>
              <w:jc w:val="right"/>
            </w:pPr>
            <w:r>
              <w:t xml:space="preserve">$1,968 </w:t>
            </w:r>
          </w:p>
        </w:tc>
      </w:tr>
      <w:tr w14:paraId="73D88DDB" w14:textId="77777777">
        <w:tblPrEx>
          <w:tblW w:w="13320" w:type="dxa"/>
          <w:tblLayout w:type="fixed"/>
          <w:tblLook w:val="04A0"/>
        </w:tblPrEx>
        <w:trPr>
          <w:trHeight w:val="25"/>
        </w:trPr>
        <w:tc>
          <w:tcPr>
            <w:tcW w:w="3060" w:type="dxa"/>
            <w:vMerge w:val="restart"/>
            <w:tcBorders>
              <w:top w:val="single" w:sz="4" w:space="0" w:color="auto"/>
              <w:left w:val="single" w:sz="4" w:space="0" w:color="auto"/>
              <w:right w:val="single" w:sz="4" w:space="0" w:color="auto"/>
            </w:tcBorders>
            <w:shd w:val="clear" w:color="auto" w:fill="auto"/>
            <w:vAlign w:val="center"/>
          </w:tcPr>
          <w:p w:rsidR="003D7968" w:rsidP="00CB1C05" w14:paraId="079A228C" w14:textId="77777777">
            <w:pPr>
              <w:pStyle w:val="LTableTextAbt"/>
            </w:pPr>
            <w:r>
              <w:t>Large/Safety Critical Cleaning</w:t>
            </w:r>
          </w:p>
          <w:p w:rsidR="003D7968" w:rsidP="00CB1C05" w14:paraId="3F2BFEF8"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5E14D15"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7F56E210"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32B6BEF" w14:textId="77777777">
            <w:pPr>
              <w:pStyle w:val="LTableTextAbt"/>
              <w:jc w:val="right"/>
            </w:pPr>
            <w:r>
              <w:t xml:space="preserve">$2,812 </w:t>
            </w:r>
          </w:p>
        </w:tc>
      </w:tr>
      <w:tr w14:paraId="3A6F82A1"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P="00CB1C05" w14:paraId="55C7093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FB84F60" w14:textId="77777777">
            <w:pPr>
              <w:pStyle w:val="LTableTextAbt"/>
            </w:pPr>
            <w:r>
              <w:t xml:space="preserve">OTVD for Very low </w:t>
            </w:r>
            <w:r w:rsidR="001A2093">
              <w:t>Flashpoint</w:t>
            </w:r>
            <w:r>
              <w:t xml:space="preserve">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CCA0704"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1D7C08EF" w14:textId="77777777">
            <w:pPr>
              <w:pStyle w:val="LTableTextAbt"/>
              <w:jc w:val="right"/>
            </w:pPr>
            <w:r>
              <w:t xml:space="preserve">$2,812 </w:t>
            </w:r>
          </w:p>
        </w:tc>
      </w:tr>
      <w:tr w14:paraId="3A6BA669"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P="00CB1C05" w14:paraId="62F3311B"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6AFB1C0"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3D42DD87" w14:textId="777777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49396886" w14:textId="77777777">
            <w:pPr>
              <w:pStyle w:val="LTableTextAbt"/>
              <w:jc w:val="right"/>
            </w:pPr>
            <w:r>
              <w:t xml:space="preserve">$2,812 </w:t>
            </w:r>
          </w:p>
        </w:tc>
      </w:tr>
      <w:tr w14:paraId="12A16940" w14:textId="77777777">
        <w:tblPrEx>
          <w:tblW w:w="13320" w:type="dxa"/>
          <w:tblLayout w:type="fixed"/>
          <w:tblLook w:val="04A0"/>
        </w:tblPrEx>
        <w:trPr>
          <w:trHeight w:val="25"/>
        </w:trPr>
        <w:tc>
          <w:tcPr>
            <w:tcW w:w="3060" w:type="dxa"/>
            <w:vMerge/>
            <w:tcBorders>
              <w:left w:val="single" w:sz="4" w:space="0" w:color="auto"/>
              <w:right w:val="single" w:sz="4" w:space="0" w:color="auto"/>
            </w:tcBorders>
            <w:shd w:val="clear" w:color="auto" w:fill="auto"/>
            <w:vAlign w:val="center"/>
          </w:tcPr>
          <w:p w:rsidR="003D7968" w:rsidP="00CB1C05" w14:paraId="4EDBD9CB"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3F1DCE"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0767589B" w14:textId="77777777">
            <w:pPr>
              <w:pStyle w:val="LTableTextAbt"/>
              <w:jc w:val="right"/>
            </w:pPr>
            <w:r>
              <w:t xml:space="preserve">8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2BEF3F3" w14:textId="77777777">
            <w:pPr>
              <w:pStyle w:val="LTableTextAbt"/>
              <w:jc w:val="right"/>
            </w:pPr>
            <w:r>
              <w:t xml:space="preserve">$5,624 </w:t>
            </w:r>
          </w:p>
        </w:tc>
      </w:tr>
      <w:tr w14:paraId="16E9A612" w14:textId="77777777">
        <w:tblPrEx>
          <w:tblW w:w="13320" w:type="dxa"/>
          <w:tblLayout w:type="fixed"/>
          <w:tblLook w:val="04A0"/>
        </w:tblPrEx>
        <w:trPr>
          <w:trHeight w:val="25"/>
        </w:trPr>
        <w:tc>
          <w:tcPr>
            <w:tcW w:w="3060" w:type="dxa"/>
            <w:vMerge/>
            <w:tcBorders>
              <w:left w:val="single" w:sz="4" w:space="0" w:color="auto"/>
              <w:bottom w:val="single" w:sz="4" w:space="0" w:color="auto"/>
              <w:right w:val="single" w:sz="4" w:space="0" w:color="auto"/>
            </w:tcBorders>
            <w:shd w:val="clear" w:color="auto" w:fill="auto"/>
            <w:vAlign w:val="center"/>
          </w:tcPr>
          <w:p w:rsidR="003D7968" w:rsidP="00CB1C05" w14:paraId="554F8A06"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76EF6D9"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2700C78A" w14:textId="77777777">
            <w:pPr>
              <w:pStyle w:val="LTableTextAbt"/>
              <w:jc w:val="right"/>
            </w:pPr>
            <w:r>
              <w:t xml:space="preserve">1,3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3D7968" w:rsidP="00CB1C05" w14:paraId="63F3B167" w14:textId="77777777">
            <w:pPr>
              <w:pStyle w:val="LTableTextAbt"/>
              <w:jc w:val="right"/>
            </w:pPr>
            <w:r>
              <w:t xml:space="preserve">$9,139 </w:t>
            </w:r>
          </w:p>
        </w:tc>
      </w:tr>
    </w:tbl>
    <w:p w:rsidR="002257BB" w:rsidP="00CB1C05" w14:paraId="1C94B85D" w14:textId="77777777">
      <w:pPr>
        <w:pStyle w:val="BodyText"/>
        <w:sectPr w:rsidSect="00CB1C05">
          <w:type w:val="nextColumn"/>
          <w:pgSz w:w="15840" w:h="12240" w:orient="landscape"/>
          <w:pgMar w:top="1440" w:right="1440" w:bottom="1440" w:left="1440" w:header="720" w:footer="720" w:gutter="0"/>
          <w:lnNumType w:countBy="1" w:restart="continuous"/>
          <w:pgNumType w:chapStyle="1"/>
          <w:cols w:space="720"/>
          <w:docGrid w:linePitch="360"/>
        </w:sectPr>
      </w:pPr>
    </w:p>
    <w:p w:rsidR="002257BB" w:rsidP="00CB1C05" w14:paraId="107187A1" w14:textId="77777777">
      <w:pPr>
        <w:pStyle w:val="Heading3"/>
      </w:pPr>
      <w:bookmarkStart w:id="1096" w:name="_Ref138696716"/>
      <w:r>
        <w:t xml:space="preserve">Incremental Costs for Vapor Degreasing Facilities Switching to </w:t>
      </w:r>
      <w:r w:rsidR="008E71E0">
        <w:t>PCE</w:t>
      </w:r>
      <w:r>
        <w:t xml:space="preserve"> Alternatives</w:t>
      </w:r>
      <w:bookmarkEnd w:id="1096"/>
    </w:p>
    <w:p w:rsidR="002257BB" w:rsidP="00CB1C05" w14:paraId="6E6CD5AC" w14:textId="77777777">
      <w:pPr>
        <w:pStyle w:val="BodyText"/>
      </w:pPr>
      <w:r>
        <w:fldChar w:fldCharType="begin" w:fldLock="1"/>
      </w:r>
      <w:r>
        <w:instrText xml:space="preserve"> REF _Ref139036405 \h </w:instrText>
      </w:r>
      <w:r>
        <w:fldChar w:fldCharType="separate"/>
      </w:r>
      <w:r w:rsidRPr="005C74DF" w:rsidR="0092222B">
        <w:t xml:space="preserve">Table </w:t>
      </w:r>
      <w:r w:rsidR="0092222B">
        <w:rPr>
          <w:noProof/>
        </w:rPr>
        <w:t>7</w:t>
      </w:r>
      <w:r w:rsidR="0092222B">
        <w:noBreakHyphen/>
      </w:r>
      <w:r w:rsidR="0092222B">
        <w:rPr>
          <w:noProof/>
        </w:rPr>
        <w:t>34</w:t>
      </w:r>
      <w:r>
        <w:fldChar w:fldCharType="end"/>
      </w:r>
      <w:r>
        <w:t xml:space="preserve"> </w:t>
      </w:r>
      <w:r w:rsidRPr="00064CF5">
        <w:t>through</w:t>
      </w:r>
      <w:r w:rsidR="00474F46">
        <w:t xml:space="preserve"> </w:t>
      </w:r>
      <w:r w:rsidR="00BE0A04">
        <w:fldChar w:fldCharType="begin" w:fldLock="1"/>
      </w:r>
      <w:r w:rsidR="00BE0A04">
        <w:instrText xml:space="preserve"> REF _Ref155792638 \h </w:instrText>
      </w:r>
      <w:r w:rsidR="00BE0A04">
        <w:fldChar w:fldCharType="separate"/>
      </w:r>
      <w:r w:rsidR="0092222B">
        <w:t xml:space="preserve">Table </w:t>
      </w:r>
      <w:r w:rsidR="0092222B">
        <w:rPr>
          <w:noProof/>
        </w:rPr>
        <w:t>7</w:t>
      </w:r>
      <w:r w:rsidR="0092222B">
        <w:noBreakHyphen/>
      </w:r>
      <w:r w:rsidR="0092222B">
        <w:rPr>
          <w:noProof/>
        </w:rPr>
        <w:t>44</w:t>
      </w:r>
      <w:r w:rsidR="00BE0A04">
        <w:fldChar w:fldCharType="end"/>
      </w:r>
      <w:r w:rsidRPr="00064CF5">
        <w:t xml:space="preserve"> present the initial</w:t>
      </w:r>
      <w:r>
        <w:t xml:space="preserve"> and </w:t>
      </w:r>
      <w:r w:rsidRPr="00064CF5">
        <w:t xml:space="preserve">recurring costs for each size, type, and cleaning method combination considered. EPA asked BFK Solutions to estimate a percentage weight for each alternative cleaning method that indicates how likely affected vapor degreasers would be to adopt each method.  They provided two sets of percentages, one under a scenario where trans-DCE was considered a viable alternative cleaning method and a second scenario where it was not. Note that the estimated percentage weights intentionally sum to more than 100 percent to account for instances where a facility switches from using </w:t>
      </w:r>
      <w:r w:rsidRPr="00E850C2" w:rsidR="00096FBC">
        <w:t>PCE vapor</w:t>
      </w:r>
      <w:r w:rsidRPr="00064CF5">
        <w:t xml:space="preserve"> degreasing to multiple cleaning methods.</w:t>
      </w:r>
    </w:p>
    <w:tbl>
      <w:tblPr>
        <w:tblW w:w="9270" w:type="dxa"/>
        <w:tblLayout w:type="fixed"/>
        <w:tblLook w:val="04A0"/>
      </w:tblPr>
      <w:tblGrid>
        <w:gridCol w:w="4766"/>
        <w:gridCol w:w="1264"/>
        <w:gridCol w:w="1170"/>
        <w:gridCol w:w="1048"/>
        <w:gridCol w:w="1022"/>
      </w:tblGrid>
      <w:tr w14:paraId="2D19AD84" w14:textId="77777777" w:rsidTr="00E850C2">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2257BB" w:rsidRPr="004C1EED" w:rsidP="00CB1C05" w14:paraId="604E0B70" w14:textId="77777777">
            <w:pPr>
              <w:pStyle w:val="TableTitleA"/>
            </w:pPr>
            <w:bookmarkStart w:id="1097" w:name="_Ref139036405"/>
            <w:bookmarkStart w:id="1098" w:name="_Toc165379667"/>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4</w:t>
            </w:r>
            <w:r w:rsidR="00BC4B5D">
              <w:rPr>
                <w:noProof/>
              </w:rPr>
              <w:fldChar w:fldCharType="end"/>
            </w:r>
            <w:bookmarkEnd w:id="1097"/>
            <w:r w:rsidRPr="005C74DF">
              <w:t xml:space="preserve">: </w:t>
            </w:r>
            <w:r>
              <w:t>Initial</w:t>
            </w:r>
            <w:r w:rsidR="00044501">
              <w:t xml:space="preserve"> and </w:t>
            </w:r>
            <w:r>
              <w:t xml:space="preserve">Recurring Costs </w:t>
            </w:r>
            <w:r w:rsidR="00026012">
              <w:t>by Alternative Cleaning</w:t>
            </w:r>
            <w:r>
              <w:t xml:space="preserve"> Method: Small/General Cleaning (2022$)</w:t>
            </w:r>
            <w:bookmarkEnd w:id="1098"/>
          </w:p>
        </w:tc>
      </w:tr>
      <w:tr w14:paraId="41617404" w14:textId="77777777" w:rsidTr="00F93B47">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4D227506" w14:textId="77777777">
            <w:pPr>
              <w:pStyle w:val="TableSubtitle"/>
            </w:pPr>
            <w:r w:rsidRPr="001100B6">
              <w:t>Cleaning method</w:t>
            </w:r>
          </w:p>
        </w:tc>
        <w:tc>
          <w:tcPr>
            <w:tcW w:w="243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DF03960" w14:textId="77777777">
            <w:pPr>
              <w:pStyle w:val="TableSubtitle"/>
            </w:pPr>
            <w:r>
              <w:t>Weight</w:t>
            </w:r>
            <w:r w:rsidRPr="00D51D0C">
              <w:rPr>
                <w:vertAlign w:val="superscript"/>
              </w:rPr>
              <w:t>1</w:t>
            </w:r>
          </w:p>
        </w:tc>
        <w:tc>
          <w:tcPr>
            <w:tcW w:w="1048" w:type="dxa"/>
            <w:vMerge w:val="restart"/>
            <w:tcBorders>
              <w:top w:val="single" w:sz="4" w:space="0" w:color="auto"/>
              <w:left w:val="single" w:sz="4" w:space="0" w:color="auto"/>
              <w:right w:val="single" w:sz="4" w:space="0" w:color="auto"/>
            </w:tcBorders>
            <w:shd w:val="clear" w:color="auto" w:fill="48A9C5"/>
          </w:tcPr>
          <w:p w:rsidR="002257BB" w:rsidRPr="006D0935" w:rsidP="00CB1C05" w14:paraId="43D5FBAE"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032519F5" w14:textId="77777777">
            <w:pPr>
              <w:pStyle w:val="TableSubtitle"/>
            </w:pPr>
            <w:r>
              <w:t>Annual Recurring Costs</w:t>
            </w:r>
          </w:p>
        </w:tc>
      </w:tr>
      <w:tr w14:paraId="684ED9E8" w14:textId="77777777" w:rsidTr="00F93B47">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52AC9725"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422F412E"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29E45A47" w14:textId="77777777">
            <w:pPr>
              <w:pStyle w:val="TableSubtitle"/>
            </w:pPr>
            <w:r>
              <w:t>without trans-DCE</w:t>
            </w:r>
          </w:p>
        </w:tc>
        <w:tc>
          <w:tcPr>
            <w:tcW w:w="1048" w:type="dxa"/>
            <w:vMerge/>
            <w:tcBorders>
              <w:left w:val="single" w:sz="4" w:space="0" w:color="auto"/>
              <w:bottom w:val="single" w:sz="4" w:space="0" w:color="auto"/>
              <w:right w:val="single" w:sz="4" w:space="0" w:color="auto"/>
            </w:tcBorders>
            <w:shd w:val="clear" w:color="auto" w:fill="48A9C5"/>
          </w:tcPr>
          <w:p w:rsidR="002257BB" w:rsidRPr="006D0935" w:rsidP="00CB1C05" w14:paraId="38682418"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0E3D7F71" w14:textId="77777777">
            <w:pPr>
              <w:pStyle w:val="TableSubtitle"/>
            </w:pPr>
          </w:p>
        </w:tc>
      </w:tr>
      <w:tr w14:paraId="55312C71"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40A7A8A" w14:textId="77777777">
            <w:pPr>
              <w:pStyle w:val="LTableTextAbt"/>
            </w:pPr>
            <w:r>
              <w:t xml:space="preserve">Convert OTVD to use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110BD122" w14:textId="77777777">
            <w:pPr>
              <w:pStyle w:val="LTableTextAbt"/>
              <w:jc w:val="right"/>
            </w:pPr>
            <w:r>
              <w:rPr>
                <w:szCs w:val="18"/>
              </w:rPr>
              <w:t>11</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0D62C665"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161B748" w14:textId="77777777">
            <w:pPr>
              <w:pStyle w:val="LTableTextAbt"/>
              <w:ind w:right="-19"/>
              <w:jc w:val="right"/>
            </w:pPr>
            <w:r>
              <w:t>$191,8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CC10D8A" w14:textId="77777777">
            <w:pPr>
              <w:pStyle w:val="LTableTextAbt"/>
              <w:ind w:right="-19"/>
              <w:jc w:val="right"/>
            </w:pPr>
            <w:r>
              <w:t>$8,724</w:t>
            </w:r>
          </w:p>
        </w:tc>
      </w:tr>
      <w:tr w14:paraId="7394063D"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A82C590" w14:textId="77777777">
            <w:pPr>
              <w:pStyle w:val="LTableTextAbt"/>
            </w:pPr>
            <w:r>
              <w:t xml:space="preserve">Replace with OTVD using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5E20F56" w14:textId="77777777">
            <w:pPr>
              <w:pStyle w:val="LTableTextAbt"/>
              <w:jc w:val="right"/>
            </w:pPr>
            <w:r>
              <w:rPr>
                <w:szCs w:val="18"/>
              </w:rPr>
              <w:t>10</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C7330E8"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A2805E0" w14:textId="77777777">
            <w:pPr>
              <w:pStyle w:val="LTableTextAbt"/>
              <w:ind w:right="-19"/>
              <w:jc w:val="right"/>
            </w:pPr>
            <w:r>
              <w:t>$242,8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4C765B29" w14:textId="77777777">
            <w:pPr>
              <w:pStyle w:val="LTableTextAbt"/>
              <w:ind w:right="-19"/>
              <w:jc w:val="right"/>
            </w:pPr>
            <w:r>
              <w:t>$8,724</w:t>
            </w:r>
          </w:p>
        </w:tc>
      </w:tr>
      <w:tr w14:paraId="2C43BEE6"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P="00CB1C05" w14:paraId="10C043E8" w14:textId="77777777">
            <w:pPr>
              <w:pStyle w:val="LTableTextAbt"/>
            </w:pPr>
            <w:r>
              <w:t>Replace with Solstice system (trans-1-chloro-3,3,</w:t>
            </w:r>
            <w:r w:rsidR="003B1819">
              <w:t>3-trifluoro</w:t>
            </w:r>
            <w:r>
              <w:t>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AF9C491" w14:textId="77777777">
            <w:pPr>
              <w:pStyle w:val="LTableTextAbt"/>
              <w:jc w:val="right"/>
            </w:pPr>
            <w:r>
              <w:rPr>
                <w:szCs w:val="18"/>
              </w:rPr>
              <w:t>9</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1AF6CBBD" w14:textId="77777777">
            <w:pPr>
              <w:pStyle w:val="LTableTextAbt"/>
              <w:jc w:val="right"/>
            </w:pPr>
            <w:r>
              <w:rPr>
                <w:szCs w:val="18"/>
              </w:rPr>
              <w:t>11</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08F2DC11" w14:textId="77777777">
            <w:pPr>
              <w:pStyle w:val="LTableTextAbt"/>
              <w:ind w:right="-19"/>
              <w:jc w:val="right"/>
            </w:pPr>
            <w:r>
              <w:t>$281,8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7F139D0" w14:textId="77777777">
            <w:pPr>
              <w:pStyle w:val="LTableTextAbt"/>
              <w:ind w:right="-19"/>
              <w:jc w:val="right"/>
            </w:pPr>
            <w:r>
              <w:t>$8,461</w:t>
            </w:r>
          </w:p>
        </w:tc>
      </w:tr>
      <w:tr w14:paraId="4A43F592"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DFF4B55"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05F9C430" w14:textId="77777777">
            <w:pPr>
              <w:pStyle w:val="LTableTextAbt"/>
              <w:jc w:val="right"/>
            </w:pPr>
            <w: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9E823C7" w14:textId="77777777">
            <w:pPr>
              <w:pStyle w:val="LTableTextAbt"/>
              <w:jc w:val="right"/>
            </w:pPr>
            <w:r>
              <w:t>1%</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9B167EE" w14:textId="77777777">
            <w:pPr>
              <w:pStyle w:val="LTableTextAbt"/>
              <w:ind w:right="-19"/>
              <w:jc w:val="right"/>
            </w:pPr>
            <w:r>
              <w:t>$348,24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5ECD8BF" w14:textId="77777777">
            <w:pPr>
              <w:pStyle w:val="LTableTextAbt"/>
              <w:ind w:right="-19"/>
              <w:jc w:val="right"/>
            </w:pPr>
            <w:r>
              <w:t>$3,728</w:t>
            </w:r>
          </w:p>
        </w:tc>
      </w:tr>
      <w:tr w14:paraId="0E4A3FDF"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C30C83E" w14:textId="77777777">
            <w:pPr>
              <w:pStyle w:val="LTableTextAbt"/>
            </w:pPr>
            <w:r>
              <w:t xml:space="preserve">OTVD for Very low </w:t>
            </w:r>
            <w:r w:rsidR="001A2093">
              <w:t>Flashpoint</w:t>
            </w:r>
            <w:r>
              <w:t xml:space="preserve">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67EC312" w14:textId="77777777">
            <w:pPr>
              <w:pStyle w:val="LTableTextAbt"/>
              <w:jc w:val="right"/>
            </w:pPr>
            <w: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80E6D7F"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4C8B6073" w14:textId="77777777">
            <w:pPr>
              <w:pStyle w:val="LTableTextAbt"/>
              <w:ind w:right="-19"/>
              <w:jc w:val="right"/>
            </w:pPr>
            <w:r>
              <w:t>$364,3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1A000847" w14:textId="77777777">
            <w:pPr>
              <w:pStyle w:val="LTableTextAbt"/>
              <w:ind w:right="-19"/>
              <w:jc w:val="right"/>
            </w:pPr>
            <w:r>
              <w:t>$5,178</w:t>
            </w:r>
          </w:p>
        </w:tc>
      </w:tr>
      <w:tr w14:paraId="17FA4739"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1810AB4"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E847A2C" w14:textId="77777777">
            <w:pPr>
              <w:pStyle w:val="LTableTextAbt"/>
              <w:jc w:val="right"/>
            </w:pPr>
            <w:r>
              <w:rPr>
                <w:szCs w:val="18"/>
              </w:rPr>
              <w:t>22</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1B4FE193" w14:textId="77777777">
            <w:pPr>
              <w:pStyle w:val="LTableTextAbt"/>
              <w:jc w:val="right"/>
            </w:pPr>
            <w:r>
              <w:rPr>
                <w:szCs w:val="18"/>
              </w:rPr>
              <w:t>34</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28D73FB" w14:textId="77777777">
            <w:pPr>
              <w:pStyle w:val="LTableTextAbt"/>
              <w:ind w:right="-19"/>
              <w:jc w:val="right"/>
            </w:pPr>
            <w:r>
              <w:t>$522,18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7A74B22" w14:textId="77777777">
            <w:pPr>
              <w:pStyle w:val="LTableTextAbt"/>
              <w:ind w:right="-19"/>
              <w:jc w:val="right"/>
            </w:pPr>
            <w:r>
              <w:t>-$14,094</w:t>
            </w:r>
          </w:p>
        </w:tc>
      </w:tr>
      <w:tr w14:paraId="42CFA3A5"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778B1073"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D02F534" w14:textId="77777777">
            <w:pPr>
              <w:pStyle w:val="LTableTextAbt"/>
              <w:jc w:val="right"/>
            </w:pPr>
            <w:r>
              <w:t>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585953E" w14:textId="77777777">
            <w:pPr>
              <w:pStyle w:val="LTableTextAbt"/>
              <w:jc w:val="right"/>
            </w:pPr>
            <w:r>
              <w:rPr>
                <w:szCs w:val="18"/>
              </w:rPr>
              <w:t>9</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0BB650E" w14:textId="77777777">
            <w:pPr>
              <w:pStyle w:val="LTableTextAbt"/>
              <w:ind w:right="-19"/>
              <w:jc w:val="right"/>
            </w:pPr>
            <w:r>
              <w:t>$635,91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4020BBC1" w14:textId="77777777">
            <w:pPr>
              <w:pStyle w:val="LTableTextAbt"/>
              <w:ind w:right="-19"/>
              <w:jc w:val="right"/>
            </w:pPr>
            <w:r>
              <w:t>$27,587</w:t>
            </w:r>
          </w:p>
        </w:tc>
      </w:tr>
      <w:tr w14:paraId="582C9065"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2C5C430" w14:textId="77777777">
            <w:pPr>
              <w:pStyle w:val="LTableTextAbt"/>
            </w:pPr>
            <w:r>
              <w:t>High boiling, non-vacuum, non-rins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80437B5" w14:textId="77777777">
            <w:pPr>
              <w:pStyle w:val="LTableTextAbt"/>
              <w:jc w:val="right"/>
            </w:pPr>
            <w:r>
              <w:rPr>
                <w:szCs w:val="18"/>
              </w:rPr>
              <w:t>16</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04DA0588" w14:textId="77777777">
            <w:pPr>
              <w:pStyle w:val="LTableTextAbt"/>
              <w:jc w:val="right"/>
            </w:pPr>
            <w:r>
              <w:rPr>
                <w:szCs w:val="18"/>
              </w:rPr>
              <w:t>22</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B12DFAA" w14:textId="77777777">
            <w:pPr>
              <w:pStyle w:val="LTableTextAbt"/>
              <w:ind w:right="-19"/>
              <w:jc w:val="right"/>
            </w:pPr>
            <w:r>
              <w:t>$177,16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E1B4B82" w14:textId="77777777">
            <w:pPr>
              <w:pStyle w:val="LTableTextAbt"/>
              <w:ind w:right="-19"/>
              <w:jc w:val="right"/>
            </w:pPr>
            <w:r>
              <w:t>-$6,192</w:t>
            </w:r>
          </w:p>
        </w:tc>
      </w:tr>
      <w:tr w14:paraId="6A578656"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40AC482F"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C5A1695" w14:textId="77777777">
            <w:pPr>
              <w:pStyle w:val="LTableTextAbt"/>
              <w:jc w:val="right"/>
            </w:pPr>
            <w:r>
              <w:rPr>
                <w:szCs w:val="18"/>
              </w:rPr>
              <w:t>16</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17210E00" w14:textId="77777777">
            <w:pPr>
              <w:pStyle w:val="LTableTextAbt"/>
              <w:jc w:val="right"/>
            </w:pPr>
            <w:r>
              <w:rPr>
                <w:szCs w:val="18"/>
              </w:rPr>
              <w:t>22</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A22CE7E" w14:textId="77777777">
            <w:pPr>
              <w:pStyle w:val="LTableTextAbt"/>
              <w:ind w:right="-19"/>
              <w:jc w:val="right"/>
            </w:pPr>
            <w:r>
              <w:t>$282,34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458B654" w14:textId="77777777">
            <w:pPr>
              <w:pStyle w:val="LTableTextAbt"/>
              <w:ind w:right="-19"/>
              <w:jc w:val="right"/>
            </w:pPr>
            <w:r>
              <w:t>-$1,642</w:t>
            </w:r>
          </w:p>
        </w:tc>
      </w:tr>
      <w:tr w14:paraId="39A48E9B"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AC97892"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E233F05" w14:textId="77777777">
            <w:pPr>
              <w:pStyle w:val="LTableTextAbt"/>
              <w:jc w:val="right"/>
            </w:pPr>
            <w:r>
              <w:rPr>
                <w:szCs w:val="18"/>
              </w:rPr>
              <w:t>22</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093595AF" w14:textId="77777777">
            <w:pPr>
              <w:pStyle w:val="LTableTextAbt"/>
              <w:jc w:val="right"/>
            </w:pPr>
            <w:r>
              <w:rPr>
                <w:szCs w:val="18"/>
              </w:rPr>
              <w:t>28</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7BC1F82" w14:textId="77777777">
            <w:pPr>
              <w:pStyle w:val="LTableTextAbt"/>
              <w:ind w:right="-19"/>
              <w:jc w:val="right"/>
            </w:pPr>
            <w:r>
              <w:t>$340,597</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7119C43" w14:textId="77777777">
            <w:pPr>
              <w:pStyle w:val="LTableTextAbt"/>
              <w:ind w:right="-19"/>
              <w:jc w:val="right"/>
            </w:pPr>
            <w:r>
              <w:t>$12,956</w:t>
            </w:r>
          </w:p>
        </w:tc>
      </w:tr>
      <w:tr w14:paraId="7CAF31CA"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78FFA918" w14:textId="77777777">
            <w:pPr>
              <w:pStyle w:val="LTableTextAbt"/>
            </w:pPr>
            <w:r>
              <w:t>Hybrid system (e.g., Inventec, HEMO)</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0307074B" w14:textId="77777777">
            <w:pPr>
              <w:pStyle w:val="LTableTextAbt"/>
              <w:jc w:val="right"/>
            </w:pPr>
            <w:r>
              <w:rPr>
                <w:szCs w:val="18"/>
              </w:rPr>
              <w:t>8</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FAF683E" w14:textId="77777777">
            <w:pPr>
              <w:pStyle w:val="LTableTextAbt"/>
              <w:jc w:val="right"/>
            </w:pPr>
            <w:r>
              <w:rPr>
                <w:szCs w:val="18"/>
              </w:rPr>
              <w:t>11</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473EDB81" w14:textId="77777777">
            <w:pPr>
              <w:pStyle w:val="LTableTextAbt"/>
              <w:ind w:right="-19"/>
              <w:jc w:val="right"/>
            </w:pPr>
            <w:r>
              <w:t>$606,8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177D18F" w14:textId="77777777">
            <w:pPr>
              <w:pStyle w:val="LTableTextAbt"/>
              <w:ind w:right="-19"/>
              <w:jc w:val="right"/>
            </w:pPr>
            <w:r>
              <w:t>$21,690</w:t>
            </w:r>
          </w:p>
        </w:tc>
      </w:tr>
      <w:tr w14:paraId="6AC8F888"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816003A"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F139600"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1D6E4B2E"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B46DAA3" w14:textId="77777777">
            <w:pPr>
              <w:pStyle w:val="LTableTextAbt"/>
              <w:ind w:right="-19"/>
              <w:jc w:val="right"/>
            </w:pPr>
            <w:r>
              <w:rPr>
                <w:b/>
                <w:bCs w:val="0"/>
                <w:szCs w:val="18"/>
              </w:rPr>
              <w:t>$417,61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583E5829" w14:textId="77777777">
            <w:pPr>
              <w:pStyle w:val="LTableTextAbt"/>
              <w:ind w:right="-19"/>
              <w:jc w:val="right"/>
            </w:pPr>
            <w:r>
              <w:rPr>
                <w:b/>
                <w:bCs w:val="0"/>
                <w:szCs w:val="18"/>
              </w:rPr>
              <w:t>$4,218</w:t>
            </w:r>
          </w:p>
        </w:tc>
      </w:tr>
      <w:tr w14:paraId="78CB930C"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3AF358DE"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24A50003"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68FE31E1"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7ACC66D1" w14:textId="77777777">
            <w:pPr>
              <w:pStyle w:val="LTableTextAbt"/>
              <w:ind w:right="-19"/>
              <w:jc w:val="right"/>
            </w:pPr>
            <w:r>
              <w:rPr>
                <w:b/>
                <w:bCs w:val="0"/>
                <w:szCs w:val="18"/>
              </w:rPr>
              <w:t>$534,612</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E34082" w:rsidRPr="00AD7F01" w:rsidP="00CB1C05" w14:paraId="0E915737" w14:textId="77777777">
            <w:pPr>
              <w:pStyle w:val="LTableTextAbt"/>
              <w:ind w:right="-19"/>
              <w:jc w:val="right"/>
            </w:pPr>
            <w:r>
              <w:rPr>
                <w:b/>
                <w:bCs w:val="0"/>
                <w:szCs w:val="18"/>
              </w:rPr>
              <w:t>$3,030</w:t>
            </w:r>
          </w:p>
        </w:tc>
      </w:tr>
      <w:tr w14:paraId="70D79C43" w14:textId="77777777" w:rsidTr="00F93B4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143D4" w:rsidP="00CB1C05" w14:paraId="34D52ACC"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1A92B379" w14:textId="77777777"/>
    <w:p w:rsidR="004B00E6" w:rsidP="00CB1C05" w14:paraId="08FBE9A0" w14:textId="77777777"/>
    <w:p w:rsidR="00A52FD2" w:rsidP="00CB1C05" w14:paraId="433E493C" w14:textId="77777777"/>
    <w:tbl>
      <w:tblPr>
        <w:tblW w:w="9392" w:type="dxa"/>
        <w:tblInd w:w="-5" w:type="dxa"/>
        <w:tblLayout w:type="fixed"/>
        <w:tblLook w:val="04A0"/>
      </w:tblPr>
      <w:tblGrid>
        <w:gridCol w:w="4766"/>
        <w:gridCol w:w="1264"/>
        <w:gridCol w:w="1170"/>
        <w:gridCol w:w="1080"/>
        <w:gridCol w:w="1112"/>
      </w:tblGrid>
      <w:tr w14:paraId="6F436574" w14:textId="77777777" w:rsidTr="00E850C2">
        <w:tblPrEx>
          <w:tblW w:w="9392" w:type="dxa"/>
          <w:tblInd w:w="-5" w:type="dxa"/>
          <w:tblLayout w:type="fixed"/>
          <w:tblLook w:val="04A0"/>
        </w:tblPrEx>
        <w:trPr>
          <w:trHeight w:val="204"/>
          <w:tblHeader/>
        </w:trPr>
        <w:tc>
          <w:tcPr>
            <w:tcW w:w="9392" w:type="dxa"/>
            <w:gridSpan w:val="5"/>
            <w:shd w:val="clear" w:color="auto" w:fill="auto"/>
          </w:tcPr>
          <w:p w:rsidR="00A52FD2" w:rsidP="00210F9B" w14:paraId="478C5FC8" w14:textId="77777777">
            <w:pPr>
              <w:pStyle w:val="TableTitleA"/>
            </w:pPr>
            <w:bookmarkStart w:id="1099" w:name="_Toc165379668"/>
            <w:r w:rsidRPr="00CD48B1">
              <w:t xml:space="preserve">Table </w:t>
            </w:r>
            <w:r w:rsidR="00BC4B5D">
              <w:fldChar w:fldCharType="begin" w:fldLock="1"/>
            </w:r>
            <w:r w:rsidR="00BC4B5D">
              <w:instrText xml:space="preserve"> STYLEREF 1 \s </w:instrText>
            </w:r>
            <w:r w:rsidR="00BC4B5D">
              <w:fldChar w:fldCharType="separate"/>
            </w:r>
            <w:r w:rsidR="0092222B">
              <w:rPr>
                <w:i/>
                <w:iCs/>
                <w:noProof/>
              </w:rPr>
              <w:t>7</w:t>
            </w:r>
            <w:r w:rsidR="00BC4B5D">
              <w:rPr>
                <w:i/>
                <w:iCs/>
                <w:noProof/>
              </w:rPr>
              <w:fldChar w:fldCharType="end"/>
            </w:r>
            <w:r w:rsidRPr="00CD48B1" w:rsidR="00C41987">
              <w:noBreakHyphen/>
            </w:r>
            <w:r w:rsidR="00BC4B5D">
              <w:fldChar w:fldCharType="begin" w:fldLock="1"/>
            </w:r>
            <w:r w:rsidR="00BC4B5D">
              <w:instrText xml:space="preserve"> SEQ Table \* ARABIC \s 1 </w:instrText>
            </w:r>
            <w:r w:rsidR="00BC4B5D">
              <w:fldChar w:fldCharType="separate"/>
            </w:r>
            <w:r w:rsidR="0092222B">
              <w:rPr>
                <w:i/>
                <w:iCs/>
                <w:noProof/>
              </w:rPr>
              <w:t>35</w:t>
            </w:r>
            <w:r w:rsidR="00BC4B5D">
              <w:rPr>
                <w:i/>
                <w:iCs/>
                <w:noProof/>
              </w:rPr>
              <w:fldChar w:fldCharType="end"/>
            </w:r>
            <w:r>
              <w:t xml:space="preserve"> </w:t>
            </w:r>
            <w:r w:rsidRPr="00E850C2">
              <w:t xml:space="preserve"> Initial and Recurring Costs by Alternative Cleaning Method: Medium/General Cleaning (2022$)</w:t>
            </w:r>
            <w:bookmarkEnd w:id="1099"/>
          </w:p>
        </w:tc>
      </w:tr>
      <w:tr w14:paraId="6D351A98" w14:textId="77777777" w:rsidTr="00A52FD2">
        <w:tblPrEx>
          <w:tblW w:w="9392" w:type="dxa"/>
          <w:tblInd w:w="-5" w:type="dxa"/>
          <w:tblLayout w:type="fixed"/>
          <w:tblLook w:val="04A0"/>
        </w:tblPrEx>
        <w:trPr>
          <w:trHeight w:val="204"/>
          <w:tblHeader/>
        </w:trPr>
        <w:tc>
          <w:tcPr>
            <w:tcW w:w="4766" w:type="dxa"/>
            <w:vMerge w:val="restart"/>
            <w:tcBorders>
              <w:left w:val="single" w:sz="4" w:space="0" w:color="auto"/>
              <w:right w:val="single" w:sz="4" w:space="0" w:color="auto"/>
            </w:tcBorders>
            <w:shd w:val="clear" w:color="auto" w:fill="48A9C5"/>
          </w:tcPr>
          <w:p w:rsidR="002257BB" w:rsidRPr="006D0935" w:rsidP="00CB1C05" w14:paraId="0797FF44" w14:textId="77777777">
            <w:pPr>
              <w:pStyle w:val="TableSubtitle"/>
            </w:pPr>
            <w:r w:rsidRPr="001100B6">
              <w:t>Cleaning method</w:t>
            </w:r>
          </w:p>
        </w:tc>
        <w:tc>
          <w:tcPr>
            <w:tcW w:w="2434" w:type="dxa"/>
            <w:gridSpan w:val="2"/>
            <w:tcBorders>
              <w:left w:val="single" w:sz="4" w:space="0" w:color="auto"/>
              <w:bottom w:val="single" w:sz="4" w:space="0" w:color="auto"/>
              <w:right w:val="single" w:sz="4" w:space="0" w:color="auto"/>
            </w:tcBorders>
            <w:shd w:val="clear" w:color="auto" w:fill="48A9C5"/>
          </w:tcPr>
          <w:p w:rsidR="002257BB" w:rsidRPr="006D0935" w:rsidP="00CB1C05" w14:paraId="6D288B5F" w14:textId="77777777">
            <w:pPr>
              <w:pStyle w:val="TableSubtitle"/>
            </w:pPr>
            <w:r>
              <w:t>Weight</w:t>
            </w:r>
            <w:r w:rsidRPr="00D51D0C">
              <w:rPr>
                <w:vertAlign w:val="superscript"/>
              </w:rPr>
              <w:t>1</w:t>
            </w:r>
          </w:p>
        </w:tc>
        <w:tc>
          <w:tcPr>
            <w:tcW w:w="1080" w:type="dxa"/>
            <w:vMerge w:val="restart"/>
            <w:tcBorders>
              <w:left w:val="single" w:sz="4" w:space="0" w:color="auto"/>
              <w:right w:val="single" w:sz="4" w:space="0" w:color="auto"/>
            </w:tcBorders>
            <w:shd w:val="clear" w:color="auto" w:fill="48A9C5"/>
          </w:tcPr>
          <w:p w:rsidR="002257BB" w:rsidRPr="006D0935" w:rsidP="00CB1C05" w14:paraId="4777BA24" w14:textId="77777777">
            <w:pPr>
              <w:pStyle w:val="TableSubtitle"/>
            </w:pPr>
            <w:r>
              <w:t>Initial Costs</w:t>
            </w:r>
          </w:p>
        </w:tc>
        <w:tc>
          <w:tcPr>
            <w:tcW w:w="1112" w:type="dxa"/>
            <w:vMerge w:val="restart"/>
            <w:tcBorders>
              <w:left w:val="single" w:sz="4" w:space="0" w:color="auto"/>
              <w:right w:val="single" w:sz="4" w:space="0" w:color="auto"/>
            </w:tcBorders>
            <w:shd w:val="clear" w:color="auto" w:fill="48A9C5"/>
          </w:tcPr>
          <w:p w:rsidR="002257BB" w:rsidRPr="006D0935" w:rsidP="00CB1C05" w14:paraId="572CD004" w14:textId="77777777">
            <w:pPr>
              <w:pStyle w:val="TableSubtitle"/>
            </w:pPr>
            <w:r>
              <w:t>Annual Recurring Costs</w:t>
            </w:r>
          </w:p>
        </w:tc>
      </w:tr>
      <w:tr w14:paraId="6F7A91F9" w14:textId="77777777" w:rsidTr="00A52FD2">
        <w:tblPrEx>
          <w:tblW w:w="9392" w:type="dxa"/>
          <w:tblInd w:w="-5"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294A1DB3"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B6225D6"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F523300" w14:textId="77777777">
            <w:pPr>
              <w:pStyle w:val="TableSubtitle"/>
            </w:pPr>
            <w:r>
              <w:t>without trans-DCE</w:t>
            </w:r>
          </w:p>
        </w:tc>
        <w:tc>
          <w:tcPr>
            <w:tcW w:w="1080" w:type="dxa"/>
            <w:vMerge/>
            <w:tcBorders>
              <w:left w:val="single" w:sz="4" w:space="0" w:color="auto"/>
              <w:bottom w:val="single" w:sz="4" w:space="0" w:color="auto"/>
              <w:right w:val="single" w:sz="4" w:space="0" w:color="auto"/>
            </w:tcBorders>
            <w:shd w:val="clear" w:color="auto" w:fill="48A9C5"/>
          </w:tcPr>
          <w:p w:rsidR="002257BB" w:rsidRPr="006D0935" w:rsidP="00CB1C05" w14:paraId="2F7B3994" w14:textId="77777777">
            <w:pPr>
              <w:pStyle w:val="TableSubtitle"/>
            </w:pPr>
          </w:p>
        </w:tc>
        <w:tc>
          <w:tcPr>
            <w:tcW w:w="1112" w:type="dxa"/>
            <w:vMerge/>
            <w:tcBorders>
              <w:left w:val="single" w:sz="4" w:space="0" w:color="auto"/>
              <w:bottom w:val="single" w:sz="4" w:space="0" w:color="auto"/>
              <w:right w:val="single" w:sz="4" w:space="0" w:color="auto"/>
            </w:tcBorders>
            <w:shd w:val="clear" w:color="auto" w:fill="48A9C5"/>
          </w:tcPr>
          <w:p w:rsidR="002257BB" w:rsidRPr="006D0935" w:rsidP="00CB1C05" w14:paraId="255CAD8C" w14:textId="77777777">
            <w:pPr>
              <w:pStyle w:val="TableSubtitle"/>
            </w:pPr>
          </w:p>
        </w:tc>
      </w:tr>
      <w:tr w14:paraId="39F0B594"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C3EED8D" w14:textId="77777777">
            <w:pPr>
              <w:pStyle w:val="LTableTextAbt"/>
            </w:pPr>
            <w:r>
              <w:t xml:space="preserve">Convert OTVD to use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252C09E0" w14:textId="77777777">
            <w:pPr>
              <w:pStyle w:val="LTableTextAbt"/>
              <w:jc w:val="right"/>
            </w:pPr>
            <w:r>
              <w:rPr>
                <w:szCs w:val="18"/>
              </w:rPr>
              <w:t>11</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25838D13" w14:textId="77777777">
            <w:pPr>
              <w:pStyle w:val="LTableTextAbt"/>
              <w:jc w:val="right"/>
            </w:pPr>
            <w: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2C7DC4E" w14:textId="77777777">
            <w:pPr>
              <w:pStyle w:val="LTableTextAbt"/>
              <w:ind w:right="-19"/>
              <w:jc w:val="right"/>
            </w:pPr>
            <w:r>
              <w:t>$263,50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085B8457" w14:textId="77777777">
            <w:pPr>
              <w:pStyle w:val="LTableTextAbt"/>
              <w:ind w:right="-19"/>
              <w:jc w:val="right"/>
            </w:pPr>
            <w:r>
              <w:t>$153,438</w:t>
            </w:r>
          </w:p>
        </w:tc>
      </w:tr>
      <w:tr w14:paraId="78FB6CB6"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272BC8A" w14:textId="77777777">
            <w:pPr>
              <w:pStyle w:val="LTableTextAbt"/>
            </w:pPr>
            <w:r>
              <w:t xml:space="preserve">Replace with OTVD using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6B7E8CD" w14:textId="77777777">
            <w:pPr>
              <w:pStyle w:val="LTableTextAbt"/>
              <w:jc w:val="right"/>
            </w:pPr>
            <w:r>
              <w:rPr>
                <w:szCs w:val="18"/>
              </w:rPr>
              <w:t>10</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386AE52D" w14:textId="77777777">
            <w:pPr>
              <w:pStyle w:val="LTableTextAbt"/>
              <w:jc w:val="right"/>
            </w:pPr>
            <w: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7E6CDFB" w14:textId="77777777">
            <w:pPr>
              <w:pStyle w:val="LTableTextAbt"/>
              <w:ind w:right="-19"/>
              <w:jc w:val="right"/>
            </w:pPr>
            <w:r>
              <w:t>$589,50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C78FFD5" w14:textId="77777777">
            <w:pPr>
              <w:pStyle w:val="LTableTextAbt"/>
              <w:ind w:right="-19"/>
              <w:jc w:val="right"/>
            </w:pPr>
            <w:r>
              <w:t>$165,788</w:t>
            </w:r>
          </w:p>
        </w:tc>
      </w:tr>
      <w:tr w14:paraId="2E09D942"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P="00CB1C05" w14:paraId="60867654" w14:textId="77777777">
            <w:pPr>
              <w:pStyle w:val="LTableTextAbt"/>
            </w:pPr>
            <w:r>
              <w:t>Replace with Solstice system (trans-1-chloro-3,3,</w:t>
            </w:r>
            <w:r w:rsidR="003B1819">
              <w:t>3-trifluoro</w:t>
            </w:r>
            <w:r>
              <w:t>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21766A3B" w14:textId="77777777">
            <w:pPr>
              <w:pStyle w:val="LTableTextAbt"/>
              <w:jc w:val="right"/>
            </w:pPr>
            <w:r>
              <w:rPr>
                <w:szCs w:val="18"/>
              </w:rPr>
              <w:t>9</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56D61A9F" w14:textId="77777777">
            <w:pPr>
              <w:pStyle w:val="LTableTextAbt"/>
              <w:jc w:val="right"/>
            </w:pPr>
            <w:r>
              <w:rPr>
                <w:szCs w:val="18"/>
              </w:rPr>
              <w:t>11</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EC820A6" w14:textId="77777777">
            <w:pPr>
              <w:pStyle w:val="LTableTextAbt"/>
              <w:ind w:right="-19"/>
              <w:jc w:val="right"/>
            </w:pPr>
            <w:r>
              <w:t>$749,50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0E9966CF" w14:textId="77777777">
            <w:pPr>
              <w:pStyle w:val="LTableTextAbt"/>
              <w:ind w:right="-19"/>
              <w:jc w:val="right"/>
            </w:pPr>
            <w:r>
              <w:t>$121,338</w:t>
            </w:r>
          </w:p>
        </w:tc>
      </w:tr>
      <w:tr w14:paraId="6C320564"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AE08C72"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2378D898" w14:textId="77777777">
            <w:pPr>
              <w:pStyle w:val="LTableTextAbt"/>
              <w:jc w:val="right"/>
            </w:pPr>
            <w: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E19F743" w14:textId="77777777">
            <w:pPr>
              <w:pStyle w:val="LTableTextAbt"/>
              <w:jc w:val="right"/>
            </w:pPr>
            <w: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52FC072" w14:textId="77777777">
            <w:pPr>
              <w:pStyle w:val="LTableTextAbt"/>
              <w:ind w:right="-19"/>
              <w:jc w:val="right"/>
            </w:pPr>
            <w:r>
              <w:t>$677,00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3F6C00A" w14:textId="77777777">
            <w:pPr>
              <w:pStyle w:val="LTableTextAbt"/>
              <w:ind w:right="-19"/>
              <w:jc w:val="right"/>
            </w:pPr>
            <w:r>
              <w:t>-$63,645</w:t>
            </w:r>
          </w:p>
        </w:tc>
      </w:tr>
      <w:tr w14:paraId="4CCF5A68"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5605AB4A" w14:textId="77777777">
            <w:pPr>
              <w:pStyle w:val="LTableTextAbt"/>
            </w:pPr>
            <w:r>
              <w:t xml:space="preserve">OTVD for Very low </w:t>
            </w:r>
            <w:r w:rsidR="001A2093">
              <w:t>Flashpoint</w:t>
            </w:r>
            <w:r>
              <w:t xml:space="preserve">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32890755" w14:textId="77777777">
            <w:pPr>
              <w:pStyle w:val="LTableTextAbt"/>
              <w:jc w:val="right"/>
            </w:pPr>
            <w: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DEB0C5D" w14:textId="77777777">
            <w:pPr>
              <w:pStyle w:val="LTableTextAbt"/>
              <w:jc w:val="right"/>
            </w:pPr>
            <w: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D46265F" w14:textId="77777777">
            <w:pPr>
              <w:pStyle w:val="LTableTextAbt"/>
              <w:ind w:right="-19"/>
              <w:jc w:val="right"/>
            </w:pPr>
            <w:r>
              <w:t>$678,25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173AFB82" w14:textId="77777777">
            <w:pPr>
              <w:pStyle w:val="LTableTextAbt"/>
              <w:ind w:right="-19"/>
              <w:jc w:val="right"/>
            </w:pPr>
            <w:r>
              <w:t>-$54,565</w:t>
            </w:r>
          </w:p>
        </w:tc>
      </w:tr>
      <w:tr w14:paraId="1F2B47E7"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9CC19C1"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3604D004" w14:textId="77777777">
            <w:pPr>
              <w:pStyle w:val="LTableTextAbt"/>
              <w:jc w:val="right"/>
            </w:pPr>
            <w:r>
              <w:rPr>
                <w:szCs w:val="18"/>
              </w:rPr>
              <w:t>28</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1ACE731" w14:textId="77777777">
            <w:pPr>
              <w:pStyle w:val="LTableTextAbt"/>
              <w:jc w:val="right"/>
            </w:pPr>
            <w:r>
              <w:rPr>
                <w:szCs w:val="18"/>
              </w:rPr>
              <w:t>3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112E366B" w14:textId="77777777">
            <w:pPr>
              <w:pStyle w:val="LTableTextAbt"/>
              <w:ind w:right="-19"/>
              <w:jc w:val="right"/>
            </w:pPr>
            <w:r>
              <w:t>$775,75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34EA64D6" w14:textId="77777777">
            <w:pPr>
              <w:pStyle w:val="LTableTextAbt"/>
              <w:ind w:right="-19"/>
              <w:jc w:val="right"/>
            </w:pPr>
            <w:r>
              <w:t>-$102,944</w:t>
            </w:r>
          </w:p>
        </w:tc>
      </w:tr>
      <w:tr w14:paraId="7D1D9EF0"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5A721A72"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66D63B9" w14:textId="77777777">
            <w:pPr>
              <w:pStyle w:val="LTableTextAbt"/>
              <w:jc w:val="right"/>
            </w:pPr>
            <w:r>
              <w:rPr>
                <w:szCs w:val="18"/>
              </w:rPr>
              <w:t>6</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0D97A805" w14:textId="77777777">
            <w:pPr>
              <w:pStyle w:val="LTableTextAbt"/>
              <w:jc w:val="right"/>
            </w:pPr>
            <w:r>
              <w:rPr>
                <w:szCs w:val="18"/>
              </w:rPr>
              <w:t>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0E158C4E" w14:textId="77777777">
            <w:pPr>
              <w:pStyle w:val="LTableTextAbt"/>
              <w:ind w:right="-19"/>
              <w:jc w:val="right"/>
            </w:pPr>
            <w:r>
              <w:t>$711,813</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BB4408F" w14:textId="77777777">
            <w:pPr>
              <w:pStyle w:val="LTableTextAbt"/>
              <w:ind w:right="-19"/>
              <w:jc w:val="right"/>
            </w:pPr>
            <w:r>
              <w:t>$20,763</w:t>
            </w:r>
          </w:p>
        </w:tc>
      </w:tr>
      <w:tr w14:paraId="7FF48244"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4675A17" w14:textId="77777777">
            <w:pPr>
              <w:pStyle w:val="LTableTextAbt"/>
            </w:pPr>
            <w:r>
              <w:t>High boiling, non-vacuum, non-rins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3BF81CC4" w14:textId="77777777">
            <w:pPr>
              <w:pStyle w:val="LTableTextAbt"/>
              <w:jc w:val="right"/>
            </w:pPr>
            <w:r>
              <w:rPr>
                <w:szCs w:val="18"/>
              </w:rPr>
              <w:t>17</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38746126" w14:textId="77777777">
            <w:pPr>
              <w:pStyle w:val="LTableTextAbt"/>
              <w:jc w:val="right"/>
            </w:pPr>
            <w:r>
              <w:rPr>
                <w:szCs w:val="18"/>
              </w:rPr>
              <w:t>22</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3BFAF64" w14:textId="77777777">
            <w:pPr>
              <w:pStyle w:val="LTableTextAbt"/>
              <w:ind w:right="-19"/>
              <w:jc w:val="right"/>
            </w:pPr>
            <w:r>
              <w:t>$195,50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BB87F32" w14:textId="77777777">
            <w:pPr>
              <w:pStyle w:val="LTableTextAbt"/>
              <w:ind w:right="-19"/>
              <w:jc w:val="right"/>
            </w:pPr>
            <w:r>
              <w:t>-$77,141</w:t>
            </w:r>
          </w:p>
        </w:tc>
      </w:tr>
      <w:tr w14:paraId="2BA681B2"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2367A7D"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5F05FD20" w14:textId="77777777">
            <w:pPr>
              <w:pStyle w:val="LTableTextAbt"/>
              <w:jc w:val="right"/>
            </w:pPr>
            <w:r>
              <w:rPr>
                <w:szCs w:val="18"/>
              </w:rPr>
              <w:t>17</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03CCAE2A" w14:textId="77777777">
            <w:pPr>
              <w:pStyle w:val="LTableTextAbt"/>
              <w:jc w:val="right"/>
            </w:pPr>
            <w:r>
              <w:rPr>
                <w:szCs w:val="18"/>
              </w:rPr>
              <w:t>22</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5E422632" w14:textId="77777777">
            <w:pPr>
              <w:pStyle w:val="LTableTextAbt"/>
              <w:ind w:right="-19"/>
              <w:jc w:val="right"/>
            </w:pPr>
            <w:r>
              <w:t>$589,25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2AC03B0F" w14:textId="77777777">
            <w:pPr>
              <w:pStyle w:val="LTableTextAbt"/>
              <w:ind w:right="-19"/>
              <w:jc w:val="right"/>
            </w:pPr>
            <w:r>
              <w:t>-$52,868</w:t>
            </w:r>
          </w:p>
        </w:tc>
      </w:tr>
      <w:tr w14:paraId="352549C0"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2DCA5BF0"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735CA99" w14:textId="77777777">
            <w:pPr>
              <w:pStyle w:val="LTableTextAbt"/>
              <w:jc w:val="right"/>
            </w:pPr>
            <w:r>
              <w:rPr>
                <w:szCs w:val="18"/>
              </w:rPr>
              <w:t>22</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5AA2333" w14:textId="77777777">
            <w:pPr>
              <w:pStyle w:val="LTableTextAbt"/>
              <w:jc w:val="right"/>
            </w:pPr>
            <w:r>
              <w:rPr>
                <w:szCs w:val="18"/>
              </w:rPr>
              <w:t>28</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1B1550A5" w14:textId="77777777">
            <w:pPr>
              <w:pStyle w:val="LTableTextAbt"/>
              <w:ind w:right="-19"/>
              <w:jc w:val="right"/>
            </w:pPr>
            <w:r>
              <w:t>$609,644</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1BC379D3" w14:textId="77777777">
            <w:pPr>
              <w:pStyle w:val="LTableTextAbt"/>
              <w:ind w:right="-19"/>
              <w:jc w:val="right"/>
            </w:pPr>
            <w:r>
              <w:t>-$52,146</w:t>
            </w:r>
          </w:p>
        </w:tc>
      </w:tr>
      <w:tr w14:paraId="3A3D0FF3"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28B2A22" w14:textId="77777777">
            <w:pPr>
              <w:pStyle w:val="LTableTextAbt"/>
            </w:pPr>
            <w:r>
              <w:t>Hybrid system (e.g., Inventec, HEMO)</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5FDC3CF5" w14:textId="77777777">
            <w:pPr>
              <w:pStyle w:val="LTableTextAbt"/>
              <w:jc w:val="right"/>
            </w:pPr>
            <w:r>
              <w:rPr>
                <w:szCs w:val="18"/>
              </w:rPr>
              <w:t>8</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1F1B5E58" w14:textId="77777777">
            <w:pPr>
              <w:pStyle w:val="LTableTextAbt"/>
              <w:jc w:val="right"/>
            </w:pPr>
            <w:r>
              <w:rPr>
                <w:szCs w:val="18"/>
              </w:rPr>
              <w:t>11</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7FF198D" w14:textId="77777777">
            <w:pPr>
              <w:pStyle w:val="LTableTextAbt"/>
              <w:ind w:right="-19"/>
              <w:jc w:val="right"/>
            </w:pPr>
            <w:r>
              <w:t>$958,20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10843049" w14:textId="77777777">
            <w:pPr>
              <w:pStyle w:val="LTableTextAbt"/>
              <w:ind w:right="-19"/>
              <w:jc w:val="right"/>
            </w:pPr>
            <w:r>
              <w:t>$113,567</w:t>
            </w:r>
          </w:p>
        </w:tc>
      </w:tr>
      <w:tr w14:paraId="1D2683AE"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5399B64B"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AF32CFE"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E11ECA1"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0AFCCF5" w14:textId="77777777">
            <w:pPr>
              <w:pStyle w:val="LTableTextAbt"/>
              <w:ind w:right="-19"/>
              <w:jc w:val="right"/>
            </w:pPr>
            <w:r>
              <w:rPr>
                <w:b/>
                <w:bCs w:val="0"/>
                <w:szCs w:val="18"/>
              </w:rPr>
              <w:t>$753,583</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33569F35" w14:textId="77777777">
            <w:pPr>
              <w:pStyle w:val="LTableTextAbt"/>
              <w:ind w:right="-19"/>
              <w:jc w:val="right"/>
            </w:pPr>
            <w:r>
              <w:rPr>
                <w:b/>
                <w:bCs w:val="0"/>
                <w:szCs w:val="18"/>
              </w:rPr>
              <w:t>-$8,110</w:t>
            </w:r>
          </w:p>
        </w:tc>
      </w:tr>
      <w:tr w14:paraId="763E131E" w14:textId="77777777" w:rsidTr="00E850C2">
        <w:tblPrEx>
          <w:tblW w:w="9392"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996725D"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4BAE56EA"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7A4935E2"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65A50800" w14:textId="77777777">
            <w:pPr>
              <w:pStyle w:val="LTableTextAbt"/>
              <w:ind w:right="-19"/>
              <w:jc w:val="right"/>
            </w:pPr>
            <w:r>
              <w:rPr>
                <w:b/>
                <w:bCs w:val="0"/>
                <w:szCs w:val="18"/>
              </w:rPr>
              <w:t>$910,168</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rsidR="001C74FC" w:rsidRPr="00AD7F01" w:rsidP="00CB1C05" w14:paraId="0730CD3B" w14:textId="77777777">
            <w:pPr>
              <w:pStyle w:val="LTableTextAbt"/>
              <w:ind w:right="-19"/>
              <w:jc w:val="right"/>
            </w:pPr>
            <w:r>
              <w:rPr>
                <w:b/>
                <w:bCs w:val="0"/>
                <w:szCs w:val="18"/>
              </w:rPr>
              <w:t>-$56,432</w:t>
            </w:r>
          </w:p>
        </w:tc>
      </w:tr>
      <w:tr w14:paraId="5F159BB1" w14:textId="77777777" w:rsidTr="00E850C2">
        <w:tblPrEx>
          <w:tblW w:w="9392" w:type="dxa"/>
          <w:tblInd w:w="-5" w:type="dxa"/>
          <w:tblLayout w:type="fixed"/>
          <w:tblLook w:val="04A0"/>
        </w:tblPrEx>
        <w:trPr>
          <w:trHeight w:val="25"/>
        </w:trPr>
        <w:tc>
          <w:tcPr>
            <w:tcW w:w="9392"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726C89" w:rsidP="00CB1C05" w14:paraId="46705910"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5B02D02F" w14:textId="77777777"/>
    <w:tbl>
      <w:tblPr>
        <w:tblW w:w="9270" w:type="dxa"/>
        <w:tblInd w:w="-5" w:type="dxa"/>
        <w:tblLayout w:type="fixed"/>
        <w:tblLook w:val="04A0"/>
      </w:tblPr>
      <w:tblGrid>
        <w:gridCol w:w="4766"/>
        <w:gridCol w:w="1264"/>
        <w:gridCol w:w="1170"/>
        <w:gridCol w:w="1048"/>
        <w:gridCol w:w="1022"/>
      </w:tblGrid>
      <w:tr w14:paraId="1D660DED" w14:textId="77777777" w:rsidTr="00E850C2">
        <w:tblPrEx>
          <w:tblW w:w="9270" w:type="dxa"/>
          <w:tblInd w:w="-5" w:type="dxa"/>
          <w:tblLayout w:type="fixed"/>
          <w:tblLook w:val="04A0"/>
        </w:tblPrEx>
        <w:trPr>
          <w:trHeight w:val="204"/>
          <w:tblHeader/>
        </w:trPr>
        <w:tc>
          <w:tcPr>
            <w:tcW w:w="9270" w:type="dxa"/>
            <w:gridSpan w:val="5"/>
            <w:shd w:val="clear" w:color="auto" w:fill="auto"/>
          </w:tcPr>
          <w:p w:rsidR="00F205BF" w:rsidP="00CB1C05" w14:paraId="15F970B8" w14:textId="77777777">
            <w:pPr>
              <w:pStyle w:val="TableTitleA"/>
            </w:pPr>
            <w:bookmarkStart w:id="1100" w:name="_Toc165379669"/>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6</w:t>
            </w:r>
            <w:r w:rsidR="00BC4B5D">
              <w:rPr>
                <w:noProof/>
              </w:rPr>
              <w:fldChar w:fldCharType="end"/>
            </w:r>
            <w:r w:rsidRPr="005C74DF">
              <w:t xml:space="preserve">: </w:t>
            </w:r>
            <w:r>
              <w:t>Initial and Recurring Costs by Alternative Cleaning Method: Large/General Cleaning (2022$)</w:t>
            </w:r>
            <w:bookmarkEnd w:id="1100"/>
          </w:p>
        </w:tc>
      </w:tr>
      <w:tr w14:paraId="49358A99" w14:textId="77777777" w:rsidTr="00E850C2">
        <w:tblPrEx>
          <w:tblW w:w="9270" w:type="dxa"/>
          <w:tblInd w:w="-5"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6F30F0B8" w14:textId="77777777">
            <w:pPr>
              <w:pStyle w:val="TableSubtitle"/>
            </w:pPr>
            <w:r w:rsidRPr="001100B6">
              <w:t>Cleaning method</w:t>
            </w:r>
          </w:p>
        </w:tc>
        <w:tc>
          <w:tcPr>
            <w:tcW w:w="243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438FC8D1" w14:textId="77777777">
            <w:pPr>
              <w:pStyle w:val="TableSubtitle"/>
            </w:pPr>
            <w:r>
              <w:t>Weight</w:t>
            </w:r>
            <w:r w:rsidRPr="00D51D0C">
              <w:rPr>
                <w:vertAlign w:val="superscript"/>
              </w:rPr>
              <w:t>1</w:t>
            </w:r>
          </w:p>
        </w:tc>
        <w:tc>
          <w:tcPr>
            <w:tcW w:w="1048" w:type="dxa"/>
            <w:vMerge w:val="restart"/>
            <w:tcBorders>
              <w:top w:val="single" w:sz="4" w:space="0" w:color="auto"/>
              <w:left w:val="single" w:sz="4" w:space="0" w:color="auto"/>
              <w:right w:val="single" w:sz="4" w:space="0" w:color="auto"/>
            </w:tcBorders>
            <w:shd w:val="clear" w:color="auto" w:fill="48A9C5"/>
          </w:tcPr>
          <w:p w:rsidR="002257BB" w:rsidRPr="006D0935" w:rsidP="00CB1C05" w14:paraId="7E17CB12"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71D666E0" w14:textId="77777777">
            <w:pPr>
              <w:pStyle w:val="TableSubtitle"/>
            </w:pPr>
            <w:r>
              <w:t>Annual Recurring Costs</w:t>
            </w:r>
          </w:p>
        </w:tc>
      </w:tr>
      <w:tr w14:paraId="654FF55B" w14:textId="77777777" w:rsidTr="00E850C2">
        <w:tblPrEx>
          <w:tblW w:w="9270" w:type="dxa"/>
          <w:tblInd w:w="-5"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2612E6BA"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E2A2A90"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72AFAA9B" w14:textId="77777777">
            <w:pPr>
              <w:pStyle w:val="TableSubtitle"/>
            </w:pPr>
            <w:r>
              <w:t>without trans-DCE</w:t>
            </w:r>
          </w:p>
        </w:tc>
        <w:tc>
          <w:tcPr>
            <w:tcW w:w="1048" w:type="dxa"/>
            <w:vMerge/>
            <w:tcBorders>
              <w:left w:val="single" w:sz="4" w:space="0" w:color="auto"/>
              <w:bottom w:val="single" w:sz="4" w:space="0" w:color="auto"/>
              <w:right w:val="single" w:sz="4" w:space="0" w:color="auto"/>
            </w:tcBorders>
            <w:shd w:val="clear" w:color="auto" w:fill="48A9C5"/>
          </w:tcPr>
          <w:p w:rsidR="002257BB" w:rsidRPr="006D0935" w:rsidP="00CB1C05" w14:paraId="5830E369"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66910A95" w14:textId="77777777">
            <w:pPr>
              <w:pStyle w:val="TableSubtitle"/>
            </w:pPr>
          </w:p>
        </w:tc>
      </w:tr>
      <w:tr w14:paraId="7EE26489"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7848E3B" w14:textId="77777777">
            <w:pPr>
              <w:pStyle w:val="LTableTextAbt"/>
            </w:pPr>
            <w:r>
              <w:t xml:space="preserve">Convert OTVD to use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3515609" w14:textId="77777777">
            <w:pPr>
              <w:pStyle w:val="LTableTextAbt"/>
              <w:jc w:val="right"/>
            </w:pPr>
            <w:r>
              <w:rPr>
                <w:szCs w:val="18"/>
              </w:rPr>
              <w:t>11</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225E60A0"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19ADAD4C" w14:textId="77777777">
            <w:pPr>
              <w:pStyle w:val="LTableTextAbt"/>
              <w:ind w:right="-19"/>
              <w:jc w:val="right"/>
            </w:pPr>
            <w:r>
              <w:t>$298,0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6DE07EA" w14:textId="77777777">
            <w:pPr>
              <w:pStyle w:val="LTableTextAbt"/>
              <w:ind w:right="-19"/>
              <w:jc w:val="right"/>
            </w:pPr>
            <w:r>
              <w:t>$352,814</w:t>
            </w:r>
          </w:p>
        </w:tc>
      </w:tr>
      <w:tr w14:paraId="2C554E21"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E37D561" w14:textId="77777777">
            <w:pPr>
              <w:pStyle w:val="LTableTextAbt"/>
            </w:pPr>
            <w:r>
              <w:t xml:space="preserve">Replace with OTVD using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F01BC95" w14:textId="77777777">
            <w:pPr>
              <w:pStyle w:val="LTableTextAbt"/>
              <w:jc w:val="right"/>
            </w:pPr>
            <w:r>
              <w:rPr>
                <w:szCs w:val="18"/>
              </w:rPr>
              <w:t>10</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10AC91E0"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764E783" w14:textId="77777777">
            <w:pPr>
              <w:pStyle w:val="LTableTextAbt"/>
              <w:ind w:right="-19"/>
              <w:jc w:val="right"/>
            </w:pPr>
            <w:r>
              <w:t>$3,901,0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5125BB8" w14:textId="77777777">
            <w:pPr>
              <w:pStyle w:val="LTableTextAbt"/>
              <w:ind w:right="-19"/>
              <w:jc w:val="right"/>
            </w:pPr>
            <w:r>
              <w:t>$527,039</w:t>
            </w:r>
          </w:p>
        </w:tc>
      </w:tr>
      <w:tr w14:paraId="594CEE6D"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P="00CB1C05" w14:paraId="5FA308E0" w14:textId="77777777">
            <w:pPr>
              <w:pStyle w:val="LTableTextAbt"/>
            </w:pPr>
            <w:r>
              <w:t>Replace with Solstice system (trans-1-chloro-3,3,</w:t>
            </w:r>
            <w:r w:rsidR="003B1819">
              <w:t>3-trifluoro</w:t>
            </w:r>
            <w:r>
              <w:t>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C985EC2" w14:textId="77777777">
            <w:pPr>
              <w:pStyle w:val="LTableTextAbt"/>
              <w:jc w:val="right"/>
            </w:pPr>
            <w:r>
              <w:rPr>
                <w:szCs w:val="18"/>
              </w:rPr>
              <w:t>9</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C77E2BC" w14:textId="77777777">
            <w:pPr>
              <w:pStyle w:val="LTableTextAbt"/>
              <w:jc w:val="right"/>
            </w:pPr>
            <w:r>
              <w:rPr>
                <w:szCs w:val="18"/>
              </w:rPr>
              <w:t>11</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2E423139" w14:textId="77777777">
            <w:pPr>
              <w:pStyle w:val="LTableTextAbt"/>
              <w:ind w:right="-19"/>
              <w:jc w:val="right"/>
            </w:pPr>
            <w:r>
              <w:t>$5,692,0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C6712E7" w14:textId="77777777">
            <w:pPr>
              <w:pStyle w:val="LTableTextAbt"/>
              <w:ind w:right="-19"/>
              <w:jc w:val="right"/>
            </w:pPr>
            <w:r>
              <w:t>$464,752</w:t>
            </w:r>
          </w:p>
        </w:tc>
      </w:tr>
      <w:tr w14:paraId="6FF83C48"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7763A283"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45E7067" w14:textId="77777777">
            <w:pPr>
              <w:pStyle w:val="LTableTextAbt"/>
              <w:jc w:val="right"/>
            </w:pPr>
            <w: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760B0026" w14:textId="77777777">
            <w:pPr>
              <w:pStyle w:val="LTableTextAbt"/>
              <w:jc w:val="right"/>
            </w:pPr>
            <w:r>
              <w:t>1%</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1F119EC1" w14:textId="77777777">
            <w:pPr>
              <w:pStyle w:val="LTableTextAbt"/>
              <w:ind w:right="-19"/>
              <w:jc w:val="right"/>
            </w:pPr>
            <w:r>
              <w:t>$5,004,0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20409CA" w14:textId="77777777">
            <w:pPr>
              <w:pStyle w:val="LTableTextAbt"/>
              <w:ind w:right="-19"/>
              <w:jc w:val="right"/>
            </w:pPr>
            <w:r>
              <w:t>-$180,625</w:t>
            </w:r>
          </w:p>
        </w:tc>
      </w:tr>
      <w:tr w14:paraId="775B3503"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212D9550" w14:textId="77777777">
            <w:pPr>
              <w:pStyle w:val="LTableTextAbt"/>
            </w:pPr>
            <w:r>
              <w:t xml:space="preserve">OTVD for Very low </w:t>
            </w:r>
            <w:r w:rsidR="001A2093">
              <w:t>Flashpoint</w:t>
            </w:r>
            <w:r>
              <w:t xml:space="preserve">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6CC5F1E8" w14:textId="77777777">
            <w:pPr>
              <w:pStyle w:val="LTableTextAbt"/>
              <w:jc w:val="right"/>
            </w:pPr>
            <w: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0DE34F1"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67A1A524" w14:textId="77777777">
            <w:pPr>
              <w:pStyle w:val="LTableTextAbt"/>
              <w:ind w:right="-19"/>
              <w:jc w:val="right"/>
            </w:pPr>
            <w:r>
              <w:t>$5,008,0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F493AA2" w14:textId="77777777">
            <w:pPr>
              <w:pStyle w:val="LTableTextAbt"/>
              <w:ind w:right="-19"/>
              <w:jc w:val="right"/>
            </w:pPr>
            <w:r>
              <w:t>-$157,395</w:t>
            </w:r>
          </w:p>
        </w:tc>
      </w:tr>
      <w:tr w14:paraId="58CB5D8B"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10D9DF8"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271D989" w14:textId="77777777">
            <w:pPr>
              <w:pStyle w:val="LTableTextAbt"/>
              <w:jc w:val="right"/>
            </w:pPr>
            <w:r>
              <w:rPr>
                <w:szCs w:val="18"/>
              </w:rPr>
              <w:t>33</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64B31736" w14:textId="77777777">
            <w:pPr>
              <w:pStyle w:val="LTableTextAbt"/>
              <w:jc w:val="right"/>
            </w:pPr>
            <w:r>
              <w:rPr>
                <w:szCs w:val="18"/>
              </w:rPr>
              <w:t>44</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58E7208" w14:textId="77777777">
            <w:pPr>
              <w:pStyle w:val="LTableTextAbt"/>
              <w:ind w:right="-19"/>
              <w:jc w:val="right"/>
            </w:pPr>
            <w:r>
              <w:t>$6,184,0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4B96E5B" w14:textId="77777777">
            <w:pPr>
              <w:pStyle w:val="LTableTextAbt"/>
              <w:ind w:right="-19"/>
              <w:jc w:val="right"/>
            </w:pPr>
            <w:r>
              <w:t>-$211,435</w:t>
            </w:r>
          </w:p>
        </w:tc>
      </w:tr>
      <w:tr w14:paraId="187034C4"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CD07816"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49BAE9F" w14:textId="77777777">
            <w:pPr>
              <w:pStyle w:val="LTableTextAbt"/>
              <w:jc w:val="right"/>
            </w:pPr>
            <w:r>
              <w:t>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5386E04E" w14:textId="77777777">
            <w:pPr>
              <w:pStyle w:val="LTableTextAbt"/>
              <w:jc w:val="right"/>
            </w:pPr>
            <w:r>
              <w:rPr>
                <w:szCs w:val="18"/>
              </w:rPr>
              <w:t>9</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7857E24E" w14:textId="77777777">
            <w:pPr>
              <w:pStyle w:val="LTableTextAbt"/>
              <w:ind w:right="-19"/>
              <w:jc w:val="right"/>
            </w:pPr>
            <w:r>
              <w:t>$609,4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5E91BF99" w14:textId="77777777">
            <w:pPr>
              <w:pStyle w:val="LTableTextAbt"/>
              <w:ind w:right="-19"/>
              <w:jc w:val="right"/>
            </w:pPr>
            <w:r>
              <w:t>-$170,158</w:t>
            </w:r>
          </w:p>
        </w:tc>
      </w:tr>
      <w:tr w14:paraId="248A821C"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23A4F110" w14:textId="77777777">
            <w:pPr>
              <w:pStyle w:val="LTableTextAbt"/>
            </w:pPr>
            <w:r>
              <w:t>High boiling, non-vacuum, non-rins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9C0AC96" w14:textId="77777777">
            <w:pPr>
              <w:pStyle w:val="LTableTextAbt"/>
              <w:jc w:val="right"/>
            </w:pPr>
            <w:r>
              <w:rPr>
                <w:szCs w:val="18"/>
              </w:rPr>
              <w:t>16</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FA9ABB1" w14:textId="77777777">
            <w:pPr>
              <w:pStyle w:val="LTableTextAbt"/>
              <w:jc w:val="right"/>
            </w:pPr>
            <w:r>
              <w:rPr>
                <w:szCs w:val="18"/>
              </w:rPr>
              <w:t>22</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6B2C7DCA" w14:textId="77777777">
            <w:pPr>
              <w:pStyle w:val="LTableTextAbt"/>
              <w:ind w:right="-19"/>
              <w:jc w:val="right"/>
            </w:pPr>
            <w:r>
              <w:t>$228,4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24E29C14" w14:textId="77777777">
            <w:pPr>
              <w:pStyle w:val="LTableTextAbt"/>
              <w:ind w:right="-19"/>
              <w:jc w:val="right"/>
            </w:pPr>
            <w:r>
              <w:t>-$435,952</w:t>
            </w:r>
          </w:p>
        </w:tc>
      </w:tr>
      <w:tr w14:paraId="3C9541E8"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70AE33A7"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66007272" w14:textId="77777777">
            <w:pPr>
              <w:pStyle w:val="LTableTextAbt"/>
              <w:jc w:val="right"/>
            </w:pPr>
            <w:r>
              <w:rPr>
                <w:szCs w:val="18"/>
              </w:rPr>
              <w:t>20</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A336518" w14:textId="77777777">
            <w:pPr>
              <w:pStyle w:val="LTableTextAbt"/>
              <w:jc w:val="right"/>
            </w:pPr>
            <w:r>
              <w:rPr>
                <w:szCs w:val="18"/>
              </w:rPr>
              <w:t>24</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60BA0FDA" w14:textId="77777777">
            <w:pPr>
              <w:pStyle w:val="LTableTextAbt"/>
              <w:ind w:right="-19"/>
              <w:jc w:val="right"/>
            </w:pPr>
            <w:r>
              <w:t>$365,2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5CFEF8A2" w14:textId="77777777">
            <w:pPr>
              <w:pStyle w:val="LTableTextAbt"/>
              <w:ind w:right="-19"/>
              <w:jc w:val="right"/>
            </w:pPr>
            <w:r>
              <w:t>-$431,998</w:t>
            </w:r>
          </w:p>
        </w:tc>
      </w:tr>
      <w:tr w14:paraId="7762B487"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50E4011"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EBC9D66" w14:textId="77777777">
            <w:pPr>
              <w:pStyle w:val="LTableTextAbt"/>
              <w:jc w:val="right"/>
            </w:pPr>
            <w:r>
              <w:rPr>
                <w:szCs w:val="18"/>
              </w:rPr>
              <w:t>22</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4EF2800" w14:textId="77777777">
            <w:pPr>
              <w:pStyle w:val="LTableTextAbt"/>
              <w:jc w:val="right"/>
            </w:pPr>
            <w:r>
              <w:rPr>
                <w:szCs w:val="18"/>
              </w:rPr>
              <w:t>28</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55DE4896" w14:textId="77777777">
            <w:pPr>
              <w:pStyle w:val="LTableTextAbt"/>
              <w:ind w:right="-19"/>
              <w:jc w:val="right"/>
            </w:pPr>
            <w:r>
              <w:t>$5,085,144</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B93925C" w14:textId="77777777">
            <w:pPr>
              <w:pStyle w:val="LTableTextAbt"/>
              <w:ind w:right="-19"/>
              <w:jc w:val="right"/>
            </w:pPr>
            <w:r>
              <w:t>-$127,874</w:t>
            </w:r>
          </w:p>
        </w:tc>
      </w:tr>
      <w:tr w14:paraId="128BEA03"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20B48878" w14:textId="77777777">
            <w:pPr>
              <w:pStyle w:val="LTableTextAbt"/>
            </w:pPr>
            <w:r>
              <w:t>Hybrid system (e.g., Inventec, HEMO)</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8E42CF3" w14:textId="77777777">
            <w:pPr>
              <w:pStyle w:val="LTableTextAbt"/>
              <w:jc w:val="right"/>
            </w:pPr>
            <w:r>
              <w:rPr>
                <w:szCs w:val="18"/>
              </w:rPr>
              <w:t>8</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749D3972" w14:textId="77777777">
            <w:pPr>
              <w:pStyle w:val="LTableTextAbt"/>
              <w:jc w:val="right"/>
            </w:pPr>
            <w:r>
              <w:rPr>
                <w:szCs w:val="18"/>
              </w:rPr>
              <w:t>11</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EB1BC14" w14:textId="77777777">
            <w:pPr>
              <w:pStyle w:val="LTableTextAbt"/>
              <w:ind w:right="-19"/>
              <w:jc w:val="right"/>
            </w:pPr>
            <w:r>
              <w:t>$7,171,20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13893A3D" w14:textId="77777777">
            <w:pPr>
              <w:pStyle w:val="LTableTextAbt"/>
              <w:ind w:right="-19"/>
              <w:jc w:val="right"/>
            </w:pPr>
            <w:r>
              <w:t>-$73,934</w:t>
            </w:r>
          </w:p>
        </w:tc>
      </w:tr>
      <w:tr w14:paraId="56680A02"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1C9D433E"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5829664E"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746B4CC"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7E92D69D" w14:textId="77777777">
            <w:pPr>
              <w:pStyle w:val="LTableTextAbt"/>
              <w:ind w:right="-19"/>
              <w:jc w:val="right"/>
            </w:pPr>
            <w:r>
              <w:rPr>
                <w:b/>
                <w:bCs w:val="0"/>
                <w:szCs w:val="18"/>
              </w:rPr>
              <w:t>$4,819,356</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62404370" w14:textId="77777777">
            <w:pPr>
              <w:pStyle w:val="LTableTextAbt"/>
              <w:ind w:right="-19"/>
              <w:jc w:val="right"/>
            </w:pPr>
            <w:r>
              <w:rPr>
                <w:b/>
                <w:bCs w:val="0"/>
                <w:szCs w:val="18"/>
              </w:rPr>
              <w:t>-$140,216</w:t>
            </w:r>
          </w:p>
        </w:tc>
      </w:tr>
      <w:tr w14:paraId="16FC889E" w14:textId="77777777" w:rsidTr="00E850C2">
        <w:tblPrEx>
          <w:tblW w:w="9270" w:type="dxa"/>
          <w:tblInd w:w="-5"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7054E543"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03EC22D2"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15007FEC"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4F384BF6" w14:textId="77777777">
            <w:pPr>
              <w:pStyle w:val="LTableTextAbt"/>
              <w:ind w:right="-19"/>
              <w:jc w:val="right"/>
            </w:pPr>
            <w:r>
              <w:rPr>
                <w:b/>
                <w:bCs w:val="0"/>
                <w:szCs w:val="18"/>
              </w:rPr>
              <w:t>$5,835,730</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DE45E4" w:rsidRPr="00AD7F01" w:rsidP="00CB1C05" w14:paraId="3DC7044B" w14:textId="77777777">
            <w:pPr>
              <w:pStyle w:val="LTableTextAbt"/>
              <w:ind w:right="-19"/>
              <w:jc w:val="right"/>
            </w:pPr>
            <w:r>
              <w:rPr>
                <w:b/>
                <w:bCs w:val="0"/>
                <w:szCs w:val="18"/>
              </w:rPr>
              <w:t>-$305,453</w:t>
            </w:r>
          </w:p>
        </w:tc>
      </w:tr>
      <w:tr w14:paraId="512358C1" w14:textId="77777777" w:rsidTr="00E850C2">
        <w:tblPrEx>
          <w:tblW w:w="9270" w:type="dxa"/>
          <w:tblInd w:w="-5"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797571" w:rsidP="00CB1C05" w14:paraId="7111C0EE"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5410CC56" w14:textId="77777777">
      <w:pPr>
        <w:pStyle w:val="BodyText"/>
      </w:pPr>
    </w:p>
    <w:tbl>
      <w:tblPr>
        <w:tblW w:w="9302" w:type="dxa"/>
        <w:tblLayout w:type="fixed"/>
        <w:tblLook w:val="04A0"/>
      </w:tblPr>
      <w:tblGrid>
        <w:gridCol w:w="4766"/>
        <w:gridCol w:w="1174"/>
        <w:gridCol w:w="1260"/>
        <w:gridCol w:w="1080"/>
        <w:gridCol w:w="1022"/>
      </w:tblGrid>
      <w:tr w14:paraId="65124075" w14:textId="77777777" w:rsidTr="00E850C2">
        <w:tblPrEx>
          <w:tblW w:w="9302" w:type="dxa"/>
          <w:tblLayout w:type="fixed"/>
          <w:tblLook w:val="04A0"/>
        </w:tblPrEx>
        <w:trPr>
          <w:trHeight w:val="204"/>
          <w:tblHeader/>
        </w:trPr>
        <w:tc>
          <w:tcPr>
            <w:tcW w:w="9302" w:type="dxa"/>
            <w:gridSpan w:val="5"/>
            <w:shd w:val="clear" w:color="auto" w:fill="auto"/>
          </w:tcPr>
          <w:p w:rsidR="00FB7CB9" w:rsidP="00CB1C05" w14:paraId="237BF27C" w14:textId="77777777">
            <w:pPr>
              <w:pStyle w:val="TableTitleA"/>
            </w:pPr>
            <w:bookmarkStart w:id="1101" w:name="_Toc165379670"/>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7</w:t>
            </w:r>
            <w:r w:rsidR="00BC4B5D">
              <w:rPr>
                <w:noProof/>
              </w:rPr>
              <w:fldChar w:fldCharType="end"/>
            </w:r>
            <w:r w:rsidRPr="005C74DF">
              <w:t xml:space="preserve">: </w:t>
            </w:r>
            <w:r>
              <w:t>Initial and Recurring Costs by Alternative Cleaning Method: Small/High Precision (2022$)</w:t>
            </w:r>
            <w:bookmarkEnd w:id="1101"/>
          </w:p>
        </w:tc>
      </w:tr>
      <w:tr w14:paraId="43AFBFA8" w14:textId="77777777" w:rsidTr="00F11F9E">
        <w:tblPrEx>
          <w:tblW w:w="9302"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083FB84D" w14:textId="77777777">
            <w:pPr>
              <w:pStyle w:val="TableSubtitle"/>
            </w:pPr>
            <w:r w:rsidRPr="001100B6">
              <w:t>Cleaning method</w:t>
            </w:r>
          </w:p>
        </w:tc>
        <w:tc>
          <w:tcPr>
            <w:tcW w:w="243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0F8E15C0" w14:textId="77777777">
            <w:pPr>
              <w:pStyle w:val="TableSubtitle"/>
            </w:pPr>
            <w:r>
              <w:t>Weight</w:t>
            </w:r>
            <w:r w:rsidRPr="00D51D0C">
              <w:rPr>
                <w:vertAlign w:val="superscript"/>
              </w:rPr>
              <w:t>1</w:t>
            </w:r>
          </w:p>
        </w:tc>
        <w:tc>
          <w:tcPr>
            <w:tcW w:w="1080" w:type="dxa"/>
            <w:vMerge w:val="restart"/>
            <w:tcBorders>
              <w:top w:val="single" w:sz="4" w:space="0" w:color="auto"/>
              <w:left w:val="single" w:sz="4" w:space="0" w:color="auto"/>
              <w:right w:val="single" w:sz="4" w:space="0" w:color="auto"/>
            </w:tcBorders>
            <w:shd w:val="clear" w:color="auto" w:fill="48A9C5"/>
          </w:tcPr>
          <w:p w:rsidR="002257BB" w:rsidRPr="006D0935" w:rsidP="00CB1C05" w14:paraId="58E52DEE"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6B1FF2BA" w14:textId="77777777">
            <w:pPr>
              <w:pStyle w:val="TableSubtitle"/>
            </w:pPr>
            <w:r>
              <w:t>Annual Recurring Costs</w:t>
            </w:r>
          </w:p>
        </w:tc>
      </w:tr>
      <w:tr w14:paraId="4FDB47BB" w14:textId="77777777" w:rsidTr="00F11F9E">
        <w:tblPrEx>
          <w:tblW w:w="9302"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4858740F" w14:textId="77777777">
            <w:pPr>
              <w:pStyle w:val="TableSubtitle"/>
            </w:pPr>
          </w:p>
        </w:tc>
        <w:tc>
          <w:tcPr>
            <w:tcW w:w="117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04695019" w14:textId="77777777">
            <w:pPr>
              <w:pStyle w:val="TableSubtitle"/>
            </w:pPr>
            <w:r>
              <w:t>with trans-DCE</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57329118" w14:textId="77777777">
            <w:pPr>
              <w:pStyle w:val="TableSubtitle"/>
            </w:pPr>
            <w:r>
              <w:t>Without trans-DCE</w:t>
            </w:r>
          </w:p>
        </w:tc>
        <w:tc>
          <w:tcPr>
            <w:tcW w:w="1080" w:type="dxa"/>
            <w:vMerge/>
            <w:tcBorders>
              <w:left w:val="single" w:sz="4" w:space="0" w:color="auto"/>
              <w:bottom w:val="single" w:sz="4" w:space="0" w:color="auto"/>
              <w:right w:val="single" w:sz="4" w:space="0" w:color="auto"/>
            </w:tcBorders>
            <w:shd w:val="clear" w:color="auto" w:fill="48A9C5"/>
          </w:tcPr>
          <w:p w:rsidR="002257BB" w:rsidRPr="006D0935" w:rsidP="00CB1C05" w14:paraId="49F52088"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5BEDE0F0" w14:textId="77777777">
            <w:pPr>
              <w:pStyle w:val="TableSubtitle"/>
            </w:pPr>
          </w:p>
        </w:tc>
      </w:tr>
      <w:tr w14:paraId="4A42F0BB"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A5BA408" w14:textId="77777777">
            <w:pPr>
              <w:pStyle w:val="LTableTextAbt"/>
            </w:pPr>
            <w:r>
              <w:t xml:space="preserve">Convert OTVD to use </w:t>
            </w:r>
            <w:r w:rsidR="001A2093">
              <w:t>Flashpoint</w:t>
            </w:r>
            <w:r>
              <w:t xml:space="preserve">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8B08B3E" w14:textId="77777777">
            <w:pPr>
              <w:pStyle w:val="LTableTextAbt"/>
              <w:jc w:val="right"/>
            </w:pPr>
            <w:r>
              <w:rPr>
                <w:szCs w:val="18"/>
              </w:rPr>
              <w:t>2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7DA962D" w14:textId="77777777">
            <w:pPr>
              <w:pStyle w:val="LTableTextAbt"/>
              <w:jc w:val="right"/>
            </w:pPr>
            <w:r>
              <w:rPr>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7C00F38" w14:textId="77777777">
            <w:pPr>
              <w:pStyle w:val="LTableTextAbt"/>
              <w:ind w:right="-19"/>
              <w:jc w:val="right"/>
            </w:pPr>
            <w:r>
              <w:rPr>
                <w:szCs w:val="18"/>
              </w:rPr>
              <w:t>$355,5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E14AD24" w14:textId="77777777">
            <w:pPr>
              <w:pStyle w:val="LTableTextAbt"/>
              <w:ind w:right="-19"/>
              <w:jc w:val="right"/>
            </w:pPr>
            <w:r>
              <w:rPr>
                <w:szCs w:val="18"/>
              </w:rPr>
              <w:t>$7,364</w:t>
            </w:r>
          </w:p>
        </w:tc>
      </w:tr>
      <w:tr w14:paraId="2D81BD6A"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51A07AF" w14:textId="77777777">
            <w:pPr>
              <w:pStyle w:val="LTableTextAbt"/>
            </w:pPr>
            <w:r>
              <w:t xml:space="preserve">Replace with OTVD using </w:t>
            </w:r>
            <w:r w:rsidR="001A2093">
              <w:t>Flashpoint</w:t>
            </w:r>
            <w:r>
              <w:t xml:space="preserve">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2A57E91" w14:textId="77777777">
            <w:pPr>
              <w:pStyle w:val="LTableTextAbt"/>
              <w:jc w:val="right"/>
            </w:pPr>
            <w:r>
              <w:rPr>
                <w:szCs w:val="18"/>
              </w:rPr>
              <w:t>2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1F57125" w14:textId="77777777">
            <w:pPr>
              <w:pStyle w:val="LTableTextAbt"/>
              <w:jc w:val="right"/>
            </w:pPr>
            <w:r>
              <w:rPr>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0026492" w14:textId="77777777">
            <w:pPr>
              <w:pStyle w:val="LTableTextAbt"/>
              <w:ind w:right="-19"/>
              <w:jc w:val="right"/>
            </w:pPr>
            <w:r>
              <w:rPr>
                <w:szCs w:val="18"/>
              </w:rPr>
              <w:t>$397,5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6D8FD7E" w14:textId="77777777">
            <w:pPr>
              <w:pStyle w:val="LTableTextAbt"/>
              <w:ind w:right="-19"/>
              <w:jc w:val="right"/>
            </w:pPr>
            <w:r>
              <w:rPr>
                <w:szCs w:val="18"/>
              </w:rPr>
              <w:t>$7,364</w:t>
            </w:r>
          </w:p>
        </w:tc>
      </w:tr>
      <w:tr w14:paraId="38A11EB4"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P="00CB1C05" w14:paraId="654C61E6" w14:textId="77777777">
            <w:pPr>
              <w:pStyle w:val="LTableTextAbt"/>
            </w:pPr>
            <w:r>
              <w:t>Replace with Solstice system (trans-1-chloro-3,3,</w:t>
            </w:r>
            <w:r w:rsidR="003B1819">
              <w:t>3-trifluoro</w:t>
            </w:r>
            <w:r>
              <w:t>propen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E549EF4" w14:textId="77777777">
            <w:pPr>
              <w:pStyle w:val="LTableTextAbt"/>
              <w:jc w:val="right"/>
            </w:pPr>
            <w:r>
              <w:rPr>
                <w:szCs w:val="18"/>
              </w:rPr>
              <w:t>14%</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F62CDC8" w14:textId="77777777">
            <w:pPr>
              <w:pStyle w:val="LTableTextAbt"/>
              <w:jc w:val="right"/>
            </w:pPr>
            <w:r>
              <w:rPr>
                <w:szCs w:val="18"/>
              </w:rPr>
              <w:t>1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C7D5503" w14:textId="77777777">
            <w:pPr>
              <w:pStyle w:val="LTableTextAbt"/>
              <w:ind w:right="-19"/>
              <w:jc w:val="right"/>
            </w:pPr>
            <w:r>
              <w:rPr>
                <w:szCs w:val="18"/>
              </w:rPr>
              <w:t>$427,5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F332863" w14:textId="77777777">
            <w:pPr>
              <w:pStyle w:val="LTableTextAbt"/>
              <w:ind w:right="-19"/>
              <w:jc w:val="right"/>
            </w:pPr>
            <w:r>
              <w:rPr>
                <w:szCs w:val="18"/>
              </w:rPr>
              <w:t>$6,755</w:t>
            </w:r>
          </w:p>
        </w:tc>
      </w:tr>
      <w:tr w14:paraId="46C7679F"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823B6D6" w14:textId="77777777">
            <w:pPr>
              <w:pStyle w:val="LTableTextAbt"/>
            </w:pPr>
            <w:r>
              <w:t>OTVD for Low boiling point (&lt;100C) Alcohol or other flammabl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D29E23F" w14:textId="77777777">
            <w:pPr>
              <w:pStyle w:val="LTableTextAbt"/>
              <w:jc w:val="right"/>
            </w:pPr>
            <w:r>
              <w:rPr>
                <w:szCs w:val="18"/>
              </w:rPr>
              <w:t>6%</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AD94EB3" w14:textId="77777777">
            <w:pPr>
              <w:pStyle w:val="LTableTextAbt"/>
              <w:jc w:val="right"/>
            </w:pPr>
            <w:r>
              <w:rPr>
                <w:szCs w:val="18"/>
              </w:rP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DACEB44" w14:textId="77777777">
            <w:pPr>
              <w:pStyle w:val="LTableTextAbt"/>
              <w:ind w:right="-19"/>
              <w:jc w:val="right"/>
            </w:pPr>
            <w:r>
              <w:rPr>
                <w:szCs w:val="18"/>
              </w:rPr>
              <w:t>$512,02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DCA590F" w14:textId="77777777">
            <w:pPr>
              <w:pStyle w:val="LTableTextAbt"/>
              <w:ind w:right="-19"/>
              <w:jc w:val="right"/>
            </w:pPr>
            <w:r>
              <w:rPr>
                <w:szCs w:val="18"/>
              </w:rPr>
              <w:t>$4,167</w:t>
            </w:r>
          </w:p>
        </w:tc>
      </w:tr>
      <w:tr w14:paraId="19241FBA"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ADF0A10" w14:textId="77777777">
            <w:pPr>
              <w:pStyle w:val="LTableTextAbt"/>
            </w:pPr>
            <w:r>
              <w:t xml:space="preserve">OTVD for Very low </w:t>
            </w:r>
            <w:r w:rsidR="001A2093">
              <w:t>Flashpoint</w:t>
            </w:r>
            <w:r>
              <w:t xml:space="preserve"> (&lt;0C) 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991F6B6" w14:textId="77777777">
            <w:pPr>
              <w:pStyle w:val="LTableTextAbt"/>
              <w:jc w:val="right"/>
            </w:pPr>
            <w:r>
              <w:rPr>
                <w:szCs w:val="18"/>
              </w:rPr>
              <w:t>1%</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FB25100" w14:textId="77777777">
            <w:pPr>
              <w:pStyle w:val="LTableTextAbt"/>
              <w:jc w:val="right"/>
            </w:pPr>
            <w:r>
              <w:rPr>
                <w:szCs w:val="18"/>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6DA3F46" w14:textId="77777777">
            <w:pPr>
              <w:pStyle w:val="LTableTextAbt"/>
              <w:ind w:right="-19"/>
              <w:jc w:val="right"/>
            </w:pPr>
            <w:r>
              <w:rPr>
                <w:szCs w:val="18"/>
              </w:rPr>
              <w:t>$512,0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DBA24D6" w14:textId="77777777">
            <w:pPr>
              <w:pStyle w:val="LTableTextAbt"/>
              <w:ind w:right="-19"/>
              <w:jc w:val="right"/>
            </w:pPr>
            <w:r>
              <w:rPr>
                <w:szCs w:val="18"/>
              </w:rPr>
              <w:t>$4,572</w:t>
            </w:r>
          </w:p>
        </w:tc>
      </w:tr>
      <w:tr w14:paraId="262F1023"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9E1F153" w14:textId="77777777">
            <w:pPr>
              <w:pStyle w:val="LTableTextAbt"/>
            </w:pPr>
            <w:r>
              <w:t>EVD for High Boiling Point Combustibles (&gt;100C) Hydrocarbons and Alcohol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BF3ACF6" w14:textId="77777777">
            <w:pPr>
              <w:pStyle w:val="LTableTextAbt"/>
              <w:jc w:val="right"/>
            </w:pPr>
            <w:r>
              <w:rPr>
                <w:szCs w:val="18"/>
              </w:rPr>
              <w:t>2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E3F0880" w14:textId="77777777">
            <w:pPr>
              <w:pStyle w:val="LTableTextAbt"/>
              <w:jc w:val="right"/>
            </w:pPr>
            <w:r>
              <w:rPr>
                <w:szCs w:val="18"/>
              </w:rPr>
              <w:t>4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335D3A4" w14:textId="77777777">
            <w:pPr>
              <w:pStyle w:val="LTableTextAbt"/>
              <w:ind w:right="-19"/>
              <w:jc w:val="right"/>
            </w:pPr>
            <w:r>
              <w:rPr>
                <w:szCs w:val="18"/>
              </w:rPr>
              <w:t>$685,96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3051CCE" w14:textId="77777777">
            <w:pPr>
              <w:pStyle w:val="LTableTextAbt"/>
              <w:ind w:right="-19"/>
              <w:jc w:val="right"/>
            </w:pPr>
            <w:r>
              <w:rPr>
                <w:szCs w:val="18"/>
              </w:rPr>
              <w:t>-$7,529</w:t>
            </w:r>
          </w:p>
        </w:tc>
      </w:tr>
      <w:tr w14:paraId="54172A09"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68AC795" w14:textId="77777777">
            <w:pPr>
              <w:pStyle w:val="LTableTextAbt"/>
            </w:pPr>
            <w:r>
              <w:t>Co-Solvent, Bi-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5179A29" w14:textId="77777777">
            <w:pPr>
              <w:pStyle w:val="LTableTextAbt"/>
              <w:jc w:val="right"/>
            </w:pPr>
            <w:r>
              <w:rPr>
                <w:szCs w:val="18"/>
              </w:rPr>
              <w:t>6%</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581FAA0" w14:textId="77777777">
            <w:pPr>
              <w:pStyle w:val="LTableTextAbt"/>
              <w:jc w:val="right"/>
            </w:pPr>
            <w:r>
              <w:rPr>
                <w:szCs w:val="18"/>
              </w:rPr>
              <w:t>1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6789CE6" w14:textId="77777777">
            <w:pPr>
              <w:pStyle w:val="LTableTextAbt"/>
              <w:ind w:right="-19"/>
              <w:jc w:val="right"/>
            </w:pPr>
            <w:r>
              <w:rPr>
                <w:szCs w:val="18"/>
              </w:rPr>
              <w:t>$579,692</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C27F60C" w14:textId="77777777">
            <w:pPr>
              <w:pStyle w:val="LTableTextAbt"/>
              <w:ind w:right="-19"/>
              <w:jc w:val="right"/>
            </w:pPr>
            <w:r>
              <w:rPr>
                <w:szCs w:val="18"/>
              </w:rPr>
              <w:t>$13,692</w:t>
            </w:r>
          </w:p>
        </w:tc>
      </w:tr>
      <w:tr w14:paraId="33E9EF3A"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7B488E4" w14:textId="77777777">
            <w:pPr>
              <w:pStyle w:val="LTableTextAbt"/>
            </w:pPr>
            <w:r>
              <w:t>Semi-Aqueou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3F462B5" w14:textId="77777777">
            <w:pPr>
              <w:pStyle w:val="LTableTextAbt"/>
              <w:jc w:val="right"/>
            </w:pPr>
            <w:r>
              <w:rPr>
                <w:szCs w:val="18"/>
              </w:rPr>
              <w:t>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17B5EFE" w14:textId="77777777">
            <w:pPr>
              <w:pStyle w:val="LTableTextAbt"/>
              <w:jc w:val="right"/>
            </w:pPr>
            <w:r>
              <w:rPr>
                <w:szCs w:val="18"/>
              </w:rPr>
              <w:t>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4F81AAE" w14:textId="77777777">
            <w:pPr>
              <w:pStyle w:val="LTableTextAbt"/>
              <w:ind w:right="-19"/>
              <w:jc w:val="right"/>
            </w:pPr>
            <w:r>
              <w:rPr>
                <w:szCs w:val="18"/>
              </w:rPr>
              <w:t>$446,129</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D2447F9" w14:textId="77777777">
            <w:pPr>
              <w:pStyle w:val="LTableTextAbt"/>
              <w:ind w:right="-19"/>
              <w:jc w:val="right"/>
            </w:pPr>
            <w:r>
              <w:rPr>
                <w:szCs w:val="18"/>
              </w:rPr>
              <w:t>-$1,093</w:t>
            </w:r>
          </w:p>
        </w:tc>
      </w:tr>
      <w:tr w14:paraId="522B5A32"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08B60C2" w14:textId="77777777">
            <w:pPr>
              <w:pStyle w:val="LTableTextAbt"/>
            </w:pPr>
            <w:r>
              <w:t>Replace with Aqueous Cleaning</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E0BC066" w14:textId="77777777">
            <w:pPr>
              <w:pStyle w:val="LTableTextAbt"/>
              <w:jc w:val="right"/>
            </w:pPr>
            <w:r>
              <w:rPr>
                <w:szCs w:val="18"/>
              </w:rPr>
              <w:t>17%</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3E105A9" w14:textId="77777777">
            <w:pPr>
              <w:pStyle w:val="LTableTextAbt"/>
              <w:jc w:val="right"/>
            </w:pPr>
            <w:r>
              <w:rPr>
                <w:szCs w:val="18"/>
              </w:rPr>
              <w:t>2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AA300ED" w14:textId="77777777">
            <w:pPr>
              <w:pStyle w:val="LTableTextAbt"/>
              <w:ind w:right="-19"/>
              <w:jc w:val="right"/>
            </w:pPr>
            <w:r>
              <w:rPr>
                <w:szCs w:val="18"/>
              </w:rPr>
              <w:t>$551,45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A6790D0" w14:textId="77777777">
            <w:pPr>
              <w:pStyle w:val="LTableTextAbt"/>
              <w:ind w:right="-19"/>
              <w:jc w:val="right"/>
            </w:pPr>
            <w:r>
              <w:rPr>
                <w:szCs w:val="18"/>
              </w:rPr>
              <w:t>$11,332</w:t>
            </w:r>
          </w:p>
        </w:tc>
      </w:tr>
      <w:tr w14:paraId="1F251931"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43019D0" w14:textId="77777777">
            <w:pPr>
              <w:pStyle w:val="LTableTextAbt"/>
            </w:pPr>
            <w:r>
              <w:t>Hybrid system (e.g., Inventec, HEMO)</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45B1EC0" w14:textId="77777777">
            <w:pPr>
              <w:pStyle w:val="LTableTextAbt"/>
              <w:jc w:val="right"/>
            </w:pPr>
            <w:r>
              <w:rPr>
                <w:szCs w:val="18"/>
              </w:rPr>
              <w:t>11%</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6B76B96" w14:textId="77777777">
            <w:pPr>
              <w:pStyle w:val="LTableTextAbt"/>
              <w:jc w:val="right"/>
            </w:pPr>
            <w:r>
              <w:rPr>
                <w:szCs w:val="18"/>
              </w:rPr>
              <w:t>2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5A75067" w14:textId="77777777">
            <w:pPr>
              <w:pStyle w:val="LTableTextAbt"/>
              <w:ind w:right="-19"/>
              <w:jc w:val="right"/>
            </w:pPr>
            <w:r>
              <w:rPr>
                <w:szCs w:val="18"/>
              </w:rPr>
              <w:t>$670,5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EC46360" w14:textId="77777777">
            <w:pPr>
              <w:pStyle w:val="LTableTextAbt"/>
              <w:ind w:right="-19"/>
              <w:jc w:val="right"/>
            </w:pPr>
            <w:r>
              <w:rPr>
                <w:szCs w:val="18"/>
              </w:rPr>
              <w:t>$15,722</w:t>
            </w:r>
          </w:p>
        </w:tc>
      </w:tr>
      <w:tr w14:paraId="616DC888"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D4432EE" w14:textId="77777777">
            <w:pPr>
              <w:pStyle w:val="LTableTextAbt"/>
            </w:pPr>
            <w:r>
              <w:rPr>
                <w:b/>
                <w:bCs w:val="0"/>
              </w:rPr>
              <w:t>Weighted Average Across Methods (In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C62D543" w14:textId="77777777">
            <w:pPr>
              <w:pStyle w:val="LTableTextAbt"/>
              <w:jc w:val="right"/>
            </w:pPr>
            <w:r>
              <w:rPr>
                <w:szCs w:val="18"/>
              </w:rP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69C4E79" w14:textId="77777777">
            <w:pPr>
              <w:pStyle w:val="LTableTextAbt"/>
              <w:jc w:val="right"/>
            </w:pPr>
            <w:r>
              <w:rPr>
                <w:szCs w:val="18"/>
              </w:rP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57B376C" w14:textId="77777777">
            <w:pPr>
              <w:pStyle w:val="LTableTextAbt"/>
              <w:ind w:right="-19"/>
              <w:jc w:val="right"/>
            </w:pPr>
            <w:r>
              <w:rPr>
                <w:b/>
                <w:bCs w:val="0"/>
                <w:szCs w:val="18"/>
              </w:rPr>
              <w:t>$633,56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309FE4D" w14:textId="77777777">
            <w:pPr>
              <w:pStyle w:val="LTableTextAbt"/>
              <w:ind w:right="-19"/>
              <w:jc w:val="right"/>
            </w:pPr>
            <w:r>
              <w:rPr>
                <w:b/>
                <w:bCs w:val="0"/>
                <w:szCs w:val="18"/>
              </w:rPr>
              <w:t>$7,317</w:t>
            </w:r>
          </w:p>
        </w:tc>
      </w:tr>
      <w:tr w14:paraId="2A339FCB" w14:textId="77777777" w:rsidTr="00E850C2">
        <w:tblPrEx>
          <w:tblW w:w="9302"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BB2ED49" w14:textId="77777777">
            <w:pPr>
              <w:pStyle w:val="LTableTextAbt"/>
            </w:pPr>
            <w:r>
              <w:rPr>
                <w:b/>
                <w:bCs w:val="0"/>
              </w:rPr>
              <w:t>Weighted Average Across Methods (Ex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A45E83B" w14:textId="77777777">
            <w:pPr>
              <w:pStyle w:val="LTableTextAbt"/>
              <w:jc w:val="right"/>
            </w:pPr>
            <w:r>
              <w:rPr>
                <w:szCs w:val="18"/>
              </w:rP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6EAE9B0" w14:textId="77777777">
            <w:pPr>
              <w:pStyle w:val="LTableTextAbt"/>
              <w:jc w:val="right"/>
            </w:pPr>
            <w:r>
              <w:rPr>
                <w:szCs w:val="18"/>
              </w:rP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D13DF01" w14:textId="77777777">
            <w:pPr>
              <w:pStyle w:val="LTableTextAbt"/>
              <w:ind w:right="-19"/>
              <w:jc w:val="right"/>
            </w:pPr>
            <w:r>
              <w:rPr>
                <w:b/>
                <w:bCs w:val="0"/>
                <w:szCs w:val="18"/>
              </w:rPr>
              <w:t>$828,93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E5EE994" w14:textId="77777777">
            <w:pPr>
              <w:pStyle w:val="LTableTextAbt"/>
              <w:ind w:right="-19"/>
              <w:jc w:val="right"/>
            </w:pPr>
            <w:r>
              <w:rPr>
                <w:b/>
                <w:bCs w:val="0"/>
                <w:szCs w:val="18"/>
              </w:rPr>
              <w:t>$7,352</w:t>
            </w:r>
          </w:p>
        </w:tc>
      </w:tr>
      <w:tr w14:paraId="4471C645" w14:textId="77777777" w:rsidTr="00E850C2">
        <w:tblPrEx>
          <w:tblW w:w="9302" w:type="dxa"/>
          <w:tblLayout w:type="fixed"/>
          <w:tblLook w:val="04A0"/>
        </w:tblPrEx>
        <w:trPr>
          <w:trHeight w:val="25"/>
        </w:trPr>
        <w:tc>
          <w:tcPr>
            <w:tcW w:w="9302"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650677" w:rsidP="00CB1C05" w14:paraId="1985FE19"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EC3C52" w:rsidP="00CB1C05" w14:paraId="5BD01FF4" w14:textId="77777777">
      <w:pPr>
        <w:pStyle w:val="Caption"/>
        <w:jc w:val="left"/>
      </w:pPr>
    </w:p>
    <w:tbl>
      <w:tblPr>
        <w:tblW w:w="9270" w:type="dxa"/>
        <w:tblLayout w:type="fixed"/>
        <w:tblLook w:val="04A0"/>
      </w:tblPr>
      <w:tblGrid>
        <w:gridCol w:w="4770"/>
        <w:gridCol w:w="1170"/>
        <w:gridCol w:w="1170"/>
        <w:gridCol w:w="1080"/>
        <w:gridCol w:w="1080"/>
      </w:tblGrid>
      <w:tr w14:paraId="31FFE380" w14:textId="77777777" w:rsidTr="00E850C2">
        <w:tblPrEx>
          <w:tblW w:w="9270" w:type="dxa"/>
          <w:tblLayout w:type="fixed"/>
          <w:tblLook w:val="04A0"/>
        </w:tblPrEx>
        <w:trPr>
          <w:trHeight w:val="204"/>
          <w:tblHeader/>
        </w:trPr>
        <w:tc>
          <w:tcPr>
            <w:tcW w:w="9270" w:type="dxa"/>
            <w:gridSpan w:val="5"/>
            <w:shd w:val="clear" w:color="auto" w:fill="auto"/>
          </w:tcPr>
          <w:p w:rsidR="0096624F" w:rsidRPr="00DF3864" w:rsidP="00CB1C05" w14:paraId="5A66BA24" w14:textId="77777777">
            <w:pPr>
              <w:pStyle w:val="TableTitleA"/>
            </w:pPr>
            <w:bookmarkStart w:id="1102" w:name="_Toc165379671"/>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8</w:t>
            </w:r>
            <w:r w:rsidR="00BC4B5D">
              <w:rPr>
                <w:noProof/>
              </w:rPr>
              <w:fldChar w:fldCharType="end"/>
            </w:r>
            <w:r w:rsidRPr="006936C5" w:rsidR="006936C5">
              <w:t>: Initial and Recurring Costs by Alternative Cleaning Method: Medium/High Precision (2022$)</w:t>
            </w:r>
            <w:bookmarkEnd w:id="1102"/>
          </w:p>
        </w:tc>
      </w:tr>
      <w:tr w14:paraId="5267C35C" w14:textId="77777777" w:rsidTr="006936C5">
        <w:tblPrEx>
          <w:tblW w:w="9270" w:type="dxa"/>
          <w:tblLayout w:type="fixed"/>
          <w:tblLook w:val="04A0"/>
        </w:tblPrEx>
        <w:trPr>
          <w:trHeight w:val="204"/>
          <w:tblHeader/>
        </w:trPr>
        <w:tc>
          <w:tcPr>
            <w:tcW w:w="4770" w:type="dxa"/>
            <w:vMerge w:val="restart"/>
            <w:tcBorders>
              <w:top w:val="single" w:sz="4" w:space="0" w:color="auto"/>
              <w:left w:val="single" w:sz="4" w:space="0" w:color="auto"/>
              <w:right w:val="single" w:sz="4" w:space="0" w:color="auto"/>
            </w:tcBorders>
            <w:shd w:val="clear" w:color="auto" w:fill="48A9C5"/>
          </w:tcPr>
          <w:p w:rsidR="002257BB" w:rsidRPr="006D0935" w:rsidP="00CB1C05" w14:paraId="40C778F8" w14:textId="77777777">
            <w:pPr>
              <w:pStyle w:val="TableSubtitle"/>
            </w:pPr>
            <w:r w:rsidRPr="001100B6">
              <w:t>Cleaning method</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F78A945" w14:textId="77777777">
            <w:pPr>
              <w:pStyle w:val="TableSubtitle"/>
            </w:pPr>
            <w:r>
              <w:t>Weight</w:t>
            </w:r>
            <w:r w:rsidRPr="00D51D0C">
              <w:rPr>
                <w:vertAlign w:val="superscript"/>
              </w:rPr>
              <w:t>1</w:t>
            </w:r>
          </w:p>
        </w:tc>
        <w:tc>
          <w:tcPr>
            <w:tcW w:w="1080" w:type="dxa"/>
            <w:tcBorders>
              <w:top w:val="single" w:sz="4" w:space="0" w:color="auto"/>
              <w:left w:val="single" w:sz="4" w:space="0" w:color="auto"/>
              <w:right w:val="single" w:sz="4" w:space="0" w:color="auto"/>
            </w:tcBorders>
            <w:shd w:val="clear" w:color="auto" w:fill="48A9C5"/>
          </w:tcPr>
          <w:p w:rsidR="002257BB" w:rsidRPr="006D0935" w:rsidP="00CB1C05" w14:paraId="13029A7B" w14:textId="77777777">
            <w:pPr>
              <w:pStyle w:val="TableSubtitle"/>
            </w:pPr>
            <w:r>
              <w:t>Initial Costs</w:t>
            </w:r>
          </w:p>
        </w:tc>
        <w:tc>
          <w:tcPr>
            <w:tcW w:w="1080" w:type="dxa"/>
            <w:vMerge w:val="restart"/>
            <w:tcBorders>
              <w:top w:val="single" w:sz="4" w:space="0" w:color="auto"/>
              <w:left w:val="single" w:sz="4" w:space="0" w:color="auto"/>
              <w:right w:val="single" w:sz="4" w:space="0" w:color="auto"/>
            </w:tcBorders>
            <w:shd w:val="clear" w:color="auto" w:fill="48A9C5"/>
          </w:tcPr>
          <w:p w:rsidR="002257BB" w:rsidRPr="006D0935" w:rsidP="00CB1C05" w14:paraId="65ED0F10" w14:textId="77777777">
            <w:pPr>
              <w:pStyle w:val="TableSubtitle"/>
            </w:pPr>
            <w:r>
              <w:t>Annual Recurring Costs</w:t>
            </w:r>
          </w:p>
        </w:tc>
      </w:tr>
      <w:tr w14:paraId="14F18D00" w14:textId="77777777" w:rsidTr="006936C5">
        <w:tblPrEx>
          <w:tblW w:w="9270" w:type="dxa"/>
          <w:tblLayout w:type="fixed"/>
          <w:tblLook w:val="04A0"/>
        </w:tblPrEx>
        <w:trPr>
          <w:trHeight w:val="204"/>
          <w:tblHeader/>
        </w:trPr>
        <w:tc>
          <w:tcPr>
            <w:tcW w:w="4770" w:type="dxa"/>
            <w:vMerge/>
            <w:tcBorders>
              <w:left w:val="single" w:sz="4" w:space="0" w:color="auto"/>
              <w:bottom w:val="single" w:sz="4" w:space="0" w:color="auto"/>
              <w:right w:val="single" w:sz="4" w:space="0" w:color="auto"/>
            </w:tcBorders>
            <w:shd w:val="clear" w:color="auto" w:fill="48A9C5"/>
          </w:tcPr>
          <w:p w:rsidR="002257BB" w:rsidRPr="001100B6" w:rsidP="00CB1C05" w14:paraId="71BE857F" w14:textId="77777777">
            <w:pPr>
              <w:pStyle w:val="TableSubtitle"/>
            </w:pP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5145A9D"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8E50E14" w14:textId="77777777">
            <w:pPr>
              <w:pStyle w:val="TableSubtitle"/>
            </w:pPr>
            <w:r>
              <w:t>Without trans-DCE</w:t>
            </w:r>
          </w:p>
        </w:tc>
        <w:tc>
          <w:tcPr>
            <w:tcW w:w="1080" w:type="dxa"/>
            <w:tcBorders>
              <w:left w:val="single" w:sz="4" w:space="0" w:color="auto"/>
              <w:bottom w:val="single" w:sz="4" w:space="0" w:color="auto"/>
              <w:right w:val="single" w:sz="4" w:space="0" w:color="auto"/>
            </w:tcBorders>
            <w:shd w:val="clear" w:color="auto" w:fill="48A9C5"/>
          </w:tcPr>
          <w:p w:rsidR="002257BB" w:rsidRPr="006D0935" w:rsidP="00CB1C05" w14:paraId="3659F553" w14:textId="77777777">
            <w:pPr>
              <w:pStyle w:val="TableSubtitle"/>
            </w:pPr>
          </w:p>
        </w:tc>
        <w:tc>
          <w:tcPr>
            <w:tcW w:w="1080" w:type="dxa"/>
            <w:vMerge/>
            <w:tcBorders>
              <w:left w:val="single" w:sz="4" w:space="0" w:color="auto"/>
              <w:bottom w:val="single" w:sz="4" w:space="0" w:color="auto"/>
              <w:right w:val="single" w:sz="4" w:space="0" w:color="auto"/>
            </w:tcBorders>
            <w:shd w:val="clear" w:color="auto" w:fill="48A9C5"/>
          </w:tcPr>
          <w:p w:rsidR="002257BB" w:rsidRPr="006D0935" w:rsidP="00CB1C05" w14:paraId="342545BF" w14:textId="77777777">
            <w:pPr>
              <w:pStyle w:val="TableSubtitle"/>
            </w:pPr>
          </w:p>
        </w:tc>
      </w:tr>
      <w:tr w14:paraId="49DA6DA0"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1BAFFF6" w14:textId="77777777">
            <w:pPr>
              <w:pStyle w:val="LTableTextAbt"/>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DFA345E" w14:textId="77777777">
            <w:pPr>
              <w:pStyle w:val="LTableTextAbt"/>
              <w:jc w:val="right"/>
            </w:pPr>
            <w:r>
              <w:rPr>
                <w:szCs w:val="18"/>
              </w:rPr>
              <w:t>2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2B7D63D" w14:textId="77777777">
            <w:pPr>
              <w:pStyle w:val="LTableTextAbt"/>
              <w:jc w:val="right"/>
            </w:pPr>
            <w:r>
              <w:rPr>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1A29EB4" w14:textId="77777777">
            <w:pPr>
              <w:pStyle w:val="LTableTextAbt"/>
              <w:ind w:right="-19"/>
              <w:jc w:val="right"/>
            </w:pPr>
            <w:r>
              <w:rPr>
                <w:szCs w:val="18"/>
              </w:rPr>
              <w:t>$391,28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6AF303D" w14:textId="77777777">
            <w:pPr>
              <w:pStyle w:val="LTableTextAbt"/>
              <w:ind w:right="-19"/>
              <w:jc w:val="right"/>
            </w:pPr>
            <w:r>
              <w:rPr>
                <w:szCs w:val="18"/>
              </w:rPr>
              <w:t>$149,459</w:t>
            </w:r>
          </w:p>
        </w:tc>
      </w:tr>
      <w:tr w14:paraId="1C4790B5"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BAC6851" w14:textId="77777777">
            <w:pPr>
              <w:pStyle w:val="LTableTextAbt"/>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02AD96D" w14:textId="77777777">
            <w:pPr>
              <w:pStyle w:val="LTableTextAbt"/>
              <w:jc w:val="right"/>
            </w:pPr>
            <w:r>
              <w:rPr>
                <w:szCs w:val="18"/>
              </w:rPr>
              <w:t>2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6E3D097" w14:textId="77777777">
            <w:pPr>
              <w:pStyle w:val="LTableTextAbt"/>
              <w:jc w:val="right"/>
            </w:pPr>
            <w:r>
              <w:rPr>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CC5E7DA" w14:textId="77777777">
            <w:pPr>
              <w:pStyle w:val="LTableTextAbt"/>
              <w:ind w:right="-19"/>
              <w:jc w:val="right"/>
            </w:pPr>
            <w:r>
              <w:rPr>
                <w:szCs w:val="18"/>
              </w:rPr>
              <w:t>$742,28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F5C8AD9" w14:textId="77777777">
            <w:pPr>
              <w:pStyle w:val="LTableTextAbt"/>
              <w:ind w:right="-19"/>
              <w:jc w:val="right"/>
            </w:pPr>
            <w:r>
              <w:rPr>
                <w:szCs w:val="18"/>
              </w:rPr>
              <w:t>$149,459</w:t>
            </w:r>
          </w:p>
        </w:tc>
      </w:tr>
      <w:tr w14:paraId="048A8647"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P="00CB1C05" w14:paraId="00873C8F" w14:textId="77777777">
            <w:pPr>
              <w:pStyle w:val="LTableTextAbt"/>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F2AF464" w14:textId="77777777">
            <w:pPr>
              <w:pStyle w:val="LTableTextAbt"/>
              <w:jc w:val="right"/>
            </w:pPr>
            <w:r>
              <w:rPr>
                <w:szCs w:val="18"/>
              </w:rPr>
              <w:t>14%</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DEE943F" w14:textId="77777777">
            <w:pPr>
              <w:pStyle w:val="LTableTextAbt"/>
              <w:jc w:val="right"/>
            </w:pPr>
            <w:r>
              <w:rPr>
                <w:szCs w:val="18"/>
              </w:rPr>
              <w:t>1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4B9F3C1" w14:textId="77777777">
            <w:pPr>
              <w:pStyle w:val="LTableTextAbt"/>
              <w:ind w:right="-19"/>
              <w:jc w:val="right"/>
            </w:pPr>
            <w:r>
              <w:rPr>
                <w:szCs w:val="18"/>
              </w:rPr>
              <w:t>$913,28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CC8F5CD" w14:textId="77777777">
            <w:pPr>
              <w:pStyle w:val="LTableTextAbt"/>
              <w:ind w:right="-19"/>
              <w:jc w:val="right"/>
            </w:pPr>
            <w:r>
              <w:rPr>
                <w:szCs w:val="18"/>
              </w:rPr>
              <w:t>$110,646</w:t>
            </w:r>
          </w:p>
        </w:tc>
      </w:tr>
      <w:tr w14:paraId="5581D02E"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14E0C3C" w14:textId="77777777">
            <w:pPr>
              <w:pStyle w:val="LTableTextAbt"/>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A384DB6" w14:textId="77777777">
            <w:pPr>
              <w:pStyle w:val="LTableTextAbt"/>
              <w:jc w:val="right"/>
            </w:pPr>
            <w:r>
              <w:rPr>
                <w:szCs w:val="18"/>
              </w:rP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D0A18E2" w14:textId="77777777">
            <w:pPr>
              <w:pStyle w:val="LTableTextAbt"/>
              <w:jc w:val="right"/>
            </w:pPr>
            <w:r>
              <w:rPr>
                <w:szCs w:val="18"/>
              </w:rP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76960CF" w14:textId="77777777">
            <w:pPr>
              <w:pStyle w:val="LTableTextAbt"/>
              <w:ind w:right="-19"/>
              <w:jc w:val="right"/>
            </w:pPr>
            <w:r>
              <w:rPr>
                <w:szCs w:val="18"/>
              </w:rPr>
              <w:t>$856,78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0B39C5A" w14:textId="77777777">
            <w:pPr>
              <w:pStyle w:val="LTableTextAbt"/>
              <w:ind w:right="-19"/>
              <w:jc w:val="right"/>
            </w:pPr>
            <w:r>
              <w:rPr>
                <w:szCs w:val="18"/>
              </w:rPr>
              <w:t>-$55,251</w:t>
            </w:r>
          </w:p>
        </w:tc>
      </w:tr>
      <w:tr w14:paraId="11958009"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01C6A59" w14:textId="77777777">
            <w:pPr>
              <w:pStyle w:val="LTableTextAbt"/>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D28B8EB" w14:textId="77777777">
            <w:pPr>
              <w:pStyle w:val="LTableTextAbt"/>
              <w:jc w:val="right"/>
            </w:pPr>
            <w:r>
              <w:rPr>
                <w:szCs w:val="18"/>
              </w:rP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E4AC817" w14:textId="77777777">
            <w:pPr>
              <w:pStyle w:val="LTableTextAbt"/>
              <w:jc w:val="right"/>
            </w:pPr>
            <w:r>
              <w:rPr>
                <w:szCs w:val="18"/>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5EB0773" w14:textId="77777777">
            <w:pPr>
              <w:pStyle w:val="LTableTextAbt"/>
              <w:ind w:right="-19"/>
              <w:jc w:val="right"/>
            </w:pPr>
            <w:r>
              <w:rPr>
                <w:szCs w:val="18"/>
              </w:rPr>
              <w:t>$428,03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489B299" w14:textId="77777777">
            <w:pPr>
              <w:pStyle w:val="LTableTextAbt"/>
              <w:ind w:right="-19"/>
              <w:jc w:val="right"/>
            </w:pPr>
            <w:r>
              <w:rPr>
                <w:szCs w:val="18"/>
              </w:rPr>
              <w:t>-$73,876</w:t>
            </w:r>
          </w:p>
        </w:tc>
      </w:tr>
      <w:tr w14:paraId="0D82F9A8"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F5D94B0" w14:textId="77777777">
            <w:pPr>
              <w:pStyle w:val="LTableTextAbt"/>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41DFF5A" w14:textId="77777777">
            <w:pPr>
              <w:pStyle w:val="LTableTextAbt"/>
              <w:jc w:val="right"/>
            </w:pPr>
            <w:r>
              <w:rPr>
                <w:szCs w:val="18"/>
              </w:rPr>
              <w:t>2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DD9EA3F" w14:textId="77777777">
            <w:pPr>
              <w:pStyle w:val="LTableTextAbt"/>
              <w:jc w:val="right"/>
            </w:pPr>
            <w:r>
              <w:rPr>
                <w:szCs w:val="18"/>
              </w:rPr>
              <w:t>4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BFC68D3" w14:textId="77777777">
            <w:pPr>
              <w:pStyle w:val="LTableTextAbt"/>
              <w:ind w:right="-19"/>
              <w:jc w:val="right"/>
            </w:pPr>
            <w:r>
              <w:rPr>
                <w:szCs w:val="18"/>
              </w:rPr>
              <w:t>$854,53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D4E3CE6" w14:textId="77777777">
            <w:pPr>
              <w:pStyle w:val="LTableTextAbt"/>
              <w:ind w:right="-19"/>
              <w:jc w:val="right"/>
            </w:pPr>
            <w:r>
              <w:rPr>
                <w:szCs w:val="18"/>
              </w:rPr>
              <w:t>-$99,676</w:t>
            </w:r>
          </w:p>
        </w:tc>
      </w:tr>
      <w:tr w14:paraId="7151ED6E"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4B05B0C" w14:textId="77777777">
            <w:pPr>
              <w:pStyle w:val="LTableTextAbt"/>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CA1E454" w14:textId="77777777">
            <w:pPr>
              <w:pStyle w:val="LTableTextAbt"/>
              <w:jc w:val="right"/>
            </w:pPr>
            <w:r>
              <w:rPr>
                <w:szCs w:val="18"/>
              </w:rP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9C145DA" w14:textId="77777777">
            <w:pPr>
              <w:pStyle w:val="LTableTextAbt"/>
              <w:jc w:val="right"/>
            </w:pPr>
            <w:r>
              <w:rPr>
                <w:szCs w:val="18"/>
              </w:rPr>
              <w:t>1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6A1A624" w14:textId="77777777">
            <w:pPr>
              <w:pStyle w:val="LTableTextAbt"/>
              <w:ind w:right="-19"/>
              <w:jc w:val="right"/>
            </w:pPr>
            <w:r>
              <w:rPr>
                <w:szCs w:val="18"/>
              </w:rPr>
              <w:t>$877,59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26FAD22" w14:textId="77777777">
            <w:pPr>
              <w:pStyle w:val="LTableTextAbt"/>
              <w:ind w:right="-19"/>
              <w:jc w:val="right"/>
            </w:pPr>
            <w:r>
              <w:rPr>
                <w:szCs w:val="18"/>
              </w:rPr>
              <w:t>$43,546</w:t>
            </w:r>
          </w:p>
        </w:tc>
      </w:tr>
      <w:tr w14:paraId="1054DE31"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F0E8D5E" w14:textId="77777777">
            <w:pPr>
              <w:pStyle w:val="LTableTextAbt"/>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C524B75" w14:textId="77777777">
            <w:pPr>
              <w:pStyle w:val="LTableTextAbt"/>
              <w:jc w:val="right"/>
            </w:pPr>
            <w:r>
              <w:rPr>
                <w:szCs w:val="18"/>
              </w:rPr>
              <w:t>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C25882B" w14:textId="77777777">
            <w:pPr>
              <w:pStyle w:val="LTableTextAbt"/>
              <w:jc w:val="right"/>
            </w:pPr>
            <w:r>
              <w:rPr>
                <w:szCs w:val="18"/>
              </w:rPr>
              <w:t>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6E5AA18" w14:textId="77777777">
            <w:pPr>
              <w:pStyle w:val="LTableTextAbt"/>
              <w:ind w:right="-19"/>
              <w:jc w:val="right"/>
            </w:pPr>
            <w:r>
              <w:rPr>
                <w:szCs w:val="18"/>
              </w:rPr>
              <w:t>$753,03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3BB37B5" w14:textId="77777777">
            <w:pPr>
              <w:pStyle w:val="LTableTextAbt"/>
              <w:ind w:right="-19"/>
              <w:jc w:val="right"/>
            </w:pPr>
            <w:r>
              <w:rPr>
                <w:szCs w:val="18"/>
              </w:rPr>
              <w:t>-$46,968</w:t>
            </w:r>
          </w:p>
        </w:tc>
      </w:tr>
      <w:tr w14:paraId="3C95FCE8"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2DCC390" w14:textId="77777777">
            <w:pPr>
              <w:pStyle w:val="LTableTextAbt"/>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A4722EA" w14:textId="77777777">
            <w:pPr>
              <w:pStyle w:val="LTableTextAbt"/>
              <w:jc w:val="right"/>
            </w:pPr>
            <w:r>
              <w:rPr>
                <w:szCs w:val="18"/>
              </w:rP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61315F1" w14:textId="77777777">
            <w:pPr>
              <w:pStyle w:val="LTableTextAbt"/>
              <w:jc w:val="right"/>
            </w:pPr>
            <w:r>
              <w:rPr>
                <w:szCs w:val="18"/>
              </w:rPr>
              <w:t>2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53D9B77" w14:textId="77777777">
            <w:pPr>
              <w:pStyle w:val="LTableTextAbt"/>
              <w:ind w:right="-19"/>
              <w:jc w:val="right"/>
            </w:pPr>
            <w:r>
              <w:rPr>
                <w:szCs w:val="18"/>
              </w:rPr>
              <w:t>$793,83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781E0B3" w14:textId="77777777">
            <w:pPr>
              <w:pStyle w:val="LTableTextAbt"/>
              <w:ind w:right="-19"/>
              <w:jc w:val="right"/>
            </w:pPr>
            <w:r>
              <w:rPr>
                <w:szCs w:val="18"/>
              </w:rPr>
              <w:t>-$66,457</w:t>
            </w:r>
          </w:p>
        </w:tc>
      </w:tr>
      <w:tr w14:paraId="3000C907"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1142DDD" w14:textId="77777777">
            <w:pPr>
              <w:pStyle w:val="LTableTextAbt"/>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E307277" w14:textId="77777777">
            <w:pPr>
              <w:pStyle w:val="LTableTextAbt"/>
              <w:jc w:val="right"/>
            </w:pPr>
            <w:r>
              <w:rPr>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3A430C0" w14:textId="77777777">
            <w:pPr>
              <w:pStyle w:val="LTableTextAbt"/>
              <w:jc w:val="right"/>
            </w:pPr>
            <w:r>
              <w:rPr>
                <w:szCs w:val="18"/>
              </w:rPr>
              <w:t>2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CEEF058" w14:textId="77777777">
            <w:pPr>
              <w:pStyle w:val="LTableTextAbt"/>
              <w:ind w:right="-19"/>
              <w:jc w:val="right"/>
            </w:pPr>
            <w:r>
              <w:rPr>
                <w:szCs w:val="18"/>
              </w:rPr>
              <w:t>$1,121,98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5873B76" w14:textId="77777777">
            <w:pPr>
              <w:pStyle w:val="LTableTextAbt"/>
              <w:ind w:right="-19"/>
              <w:jc w:val="right"/>
            </w:pPr>
            <w:r>
              <w:rPr>
                <w:szCs w:val="18"/>
              </w:rPr>
              <w:t>$127,471</w:t>
            </w:r>
          </w:p>
        </w:tc>
      </w:tr>
      <w:tr w14:paraId="0AB7A8B3"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92CDCFF" w14:textId="77777777">
            <w:pPr>
              <w:pStyle w:val="LTableTextAbt"/>
            </w:pPr>
            <w:r>
              <w:rPr>
                <w:b/>
                <w:bCs w:val="0"/>
              </w:rPr>
              <w:t>Weighted Average Across Methods (In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926F91B" w14:textId="77777777">
            <w:pPr>
              <w:pStyle w:val="LTableTextAbt"/>
              <w:jc w:val="right"/>
            </w:pPr>
            <w:r>
              <w:rPr>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72F4BD0" w14:textId="77777777">
            <w:pPr>
              <w:pStyle w:val="LTableTextAbt"/>
              <w:jc w:val="right"/>
            </w:pPr>
            <w:r>
              <w:rPr>
                <w:szCs w:val="18"/>
              </w:rP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C7C3D95" w14:textId="77777777">
            <w:pPr>
              <w:pStyle w:val="LTableTextAbt"/>
              <w:ind w:right="-19"/>
              <w:jc w:val="right"/>
            </w:pPr>
            <w:r>
              <w:rPr>
                <w:b/>
                <w:bCs w:val="0"/>
                <w:szCs w:val="18"/>
              </w:rPr>
              <w:t>$959,7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55360DC" w14:textId="77777777">
            <w:pPr>
              <w:pStyle w:val="LTableTextAbt"/>
              <w:ind w:right="-19"/>
              <w:jc w:val="right"/>
            </w:pPr>
            <w:r>
              <w:rPr>
                <w:b/>
                <w:bCs w:val="0"/>
                <w:szCs w:val="18"/>
              </w:rPr>
              <w:t>$60,956</w:t>
            </w:r>
          </w:p>
        </w:tc>
      </w:tr>
      <w:tr w14:paraId="09B2019A" w14:textId="77777777" w:rsidTr="00E850C2">
        <w:tblPrEx>
          <w:tblW w:w="927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2CF8729" w14:textId="77777777">
            <w:pPr>
              <w:pStyle w:val="LTableTextAbt"/>
            </w:pPr>
            <w:r>
              <w:rPr>
                <w:b/>
                <w:bCs w:val="0"/>
              </w:rPr>
              <w:t>Weighted Average Across Methods (Ex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E810936" w14:textId="77777777">
            <w:pPr>
              <w:pStyle w:val="LTableTextAbt"/>
              <w:jc w:val="right"/>
            </w:pPr>
            <w:r>
              <w:rPr>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74B23E0" w14:textId="77777777">
            <w:pPr>
              <w:pStyle w:val="LTableTextAbt"/>
              <w:jc w:val="right"/>
            </w:pPr>
            <w:r>
              <w:rPr>
                <w:szCs w:val="18"/>
              </w:rP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8AC1841" w14:textId="77777777">
            <w:pPr>
              <w:pStyle w:val="LTableTextAbt"/>
              <w:ind w:right="-19"/>
              <w:jc w:val="right"/>
            </w:pPr>
            <w:r>
              <w:rPr>
                <w:b/>
                <w:bCs w:val="0"/>
                <w:szCs w:val="18"/>
              </w:rPr>
              <w:t>$1,247,24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D2B1ADA" w14:textId="77777777">
            <w:pPr>
              <w:pStyle w:val="LTableTextAbt"/>
              <w:ind w:right="-19"/>
              <w:jc w:val="right"/>
            </w:pPr>
            <w:r>
              <w:rPr>
                <w:b/>
                <w:bCs w:val="0"/>
                <w:szCs w:val="18"/>
              </w:rPr>
              <w:t>-$10,158</w:t>
            </w:r>
          </w:p>
        </w:tc>
      </w:tr>
      <w:tr w14:paraId="0F707A87" w14:textId="77777777" w:rsidTr="00E850C2">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41006F" w:rsidP="00CB1C05" w14:paraId="0CF433B6"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6919435D" w14:textId="77777777"/>
    <w:tbl>
      <w:tblPr>
        <w:tblW w:w="9270" w:type="dxa"/>
        <w:tblLayout w:type="fixed"/>
        <w:tblLook w:val="04A0"/>
      </w:tblPr>
      <w:tblGrid>
        <w:gridCol w:w="4766"/>
        <w:gridCol w:w="1174"/>
        <w:gridCol w:w="1170"/>
        <w:gridCol w:w="1138"/>
        <w:gridCol w:w="1022"/>
      </w:tblGrid>
      <w:tr w14:paraId="05064DE8" w14:textId="77777777" w:rsidTr="00E850C2">
        <w:tblPrEx>
          <w:tblW w:w="9270" w:type="dxa"/>
          <w:tblLayout w:type="fixed"/>
          <w:tblLook w:val="04A0"/>
        </w:tblPrEx>
        <w:trPr>
          <w:trHeight w:val="204"/>
          <w:tblHeader/>
        </w:trPr>
        <w:tc>
          <w:tcPr>
            <w:tcW w:w="9270" w:type="dxa"/>
            <w:gridSpan w:val="5"/>
            <w:shd w:val="clear" w:color="auto" w:fill="auto"/>
          </w:tcPr>
          <w:p w:rsidR="00B23A88" w:rsidP="00CB1C05" w14:paraId="19F91E26" w14:textId="77777777">
            <w:pPr>
              <w:pStyle w:val="TableTitleA"/>
            </w:pPr>
            <w:bookmarkStart w:id="1103" w:name="_Toc165379672"/>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9</w:t>
            </w:r>
            <w:r w:rsidR="00BC4B5D">
              <w:rPr>
                <w:noProof/>
              </w:rPr>
              <w:fldChar w:fldCharType="end"/>
            </w:r>
            <w:r w:rsidRPr="007A6087" w:rsidR="007A6087">
              <w:t xml:space="preserve">: </w:t>
            </w:r>
            <w:r w:rsidR="00F27ABC">
              <w:t xml:space="preserve"> Initial and Recurring Costs by Alternative Cleaning Method: Large/High Precision (2022$)</w:t>
            </w:r>
            <w:bookmarkEnd w:id="1103"/>
          </w:p>
        </w:tc>
      </w:tr>
      <w:tr w14:paraId="7C63AC62" w14:textId="77777777" w:rsidTr="0062231B">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5DE7764D"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3B24A95"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2257BB" w:rsidRPr="006D0935" w:rsidP="00CB1C05" w14:paraId="39E3EB1B"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77BF2E64" w14:textId="77777777">
            <w:pPr>
              <w:pStyle w:val="TableSubtitle"/>
            </w:pPr>
            <w:r>
              <w:t>Annual Recurring Costs</w:t>
            </w:r>
          </w:p>
        </w:tc>
      </w:tr>
      <w:tr w14:paraId="55A78549" w14:textId="77777777" w:rsidTr="0062231B">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16D927C3" w14:textId="77777777">
            <w:pPr>
              <w:pStyle w:val="TableSubtitle"/>
            </w:pPr>
          </w:p>
        </w:tc>
        <w:tc>
          <w:tcPr>
            <w:tcW w:w="117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23D71691"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0D899165"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2257BB" w:rsidRPr="006D0935" w:rsidP="00CB1C05" w14:paraId="719B8590"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765FD627" w14:textId="77777777">
            <w:pPr>
              <w:pStyle w:val="TableSubtitle"/>
            </w:pPr>
          </w:p>
        </w:tc>
      </w:tr>
      <w:tr w14:paraId="30A4074A"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6B129BF" w14:textId="77777777">
            <w:pPr>
              <w:pStyle w:val="LTableTextAbt"/>
            </w:pPr>
            <w:r>
              <w:t xml:space="preserve">Convert OTVD to use </w:t>
            </w:r>
            <w:r w:rsidR="001A2093">
              <w:t>Flashpoint</w:t>
            </w:r>
            <w:r>
              <w:t xml:space="preserve">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59B5144" w14:textId="77777777">
            <w:pPr>
              <w:pStyle w:val="LTableTextAbt"/>
              <w:jc w:val="right"/>
            </w:pPr>
            <w:r>
              <w:rPr>
                <w:szCs w:val="18"/>
              </w:rPr>
              <w:t>2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2895F1D" w14:textId="77777777">
            <w:pPr>
              <w:pStyle w:val="LTableTextAbt"/>
              <w:jc w:val="right"/>
            </w:pPr>
            <w:r>
              <w:rPr>
                <w:szCs w:val="18"/>
              </w:rP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B12CB53" w14:textId="77777777">
            <w:pPr>
              <w:pStyle w:val="LTableTextAbt"/>
              <w:ind w:right="-19"/>
              <w:jc w:val="right"/>
            </w:pPr>
            <w:r>
              <w:rPr>
                <w:szCs w:val="18"/>
              </w:rPr>
              <w:t>$464,7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B0F2FA8" w14:textId="77777777">
            <w:pPr>
              <w:pStyle w:val="LTableTextAbt"/>
              <w:ind w:right="-19"/>
              <w:jc w:val="right"/>
            </w:pPr>
            <w:r>
              <w:rPr>
                <w:szCs w:val="18"/>
              </w:rPr>
              <w:t>$350,280</w:t>
            </w:r>
          </w:p>
        </w:tc>
      </w:tr>
      <w:tr w14:paraId="2D121104"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FB871C2" w14:textId="77777777">
            <w:pPr>
              <w:pStyle w:val="LTableTextAbt"/>
            </w:pPr>
            <w:r>
              <w:t xml:space="preserve">Replace with OTVD using </w:t>
            </w:r>
            <w:r w:rsidR="001A2093">
              <w:t>Flashpoint</w:t>
            </w:r>
            <w:r>
              <w:t xml:space="preserve">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1F0EB15" w14:textId="77777777">
            <w:pPr>
              <w:pStyle w:val="LTableTextAbt"/>
              <w:jc w:val="right"/>
            </w:pPr>
            <w:r>
              <w:rPr>
                <w:szCs w:val="18"/>
              </w:rPr>
              <w:t>2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27742AC" w14:textId="77777777">
            <w:pPr>
              <w:pStyle w:val="LTableTextAbt"/>
              <w:jc w:val="right"/>
            </w:pPr>
            <w:r>
              <w:rPr>
                <w:szCs w:val="18"/>
              </w:rP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4458340" w14:textId="77777777">
            <w:pPr>
              <w:pStyle w:val="LTableTextAbt"/>
              <w:ind w:right="-19"/>
              <w:jc w:val="right"/>
            </w:pPr>
            <w:r>
              <w:rPr>
                <w:szCs w:val="18"/>
              </w:rPr>
              <w:t>$4,064,7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9C8F2A8" w14:textId="77777777">
            <w:pPr>
              <w:pStyle w:val="LTableTextAbt"/>
              <w:ind w:right="-19"/>
              <w:jc w:val="right"/>
            </w:pPr>
            <w:r>
              <w:rPr>
                <w:szCs w:val="18"/>
              </w:rPr>
              <w:t>$350,280</w:t>
            </w:r>
          </w:p>
        </w:tc>
      </w:tr>
      <w:tr w14:paraId="3FE9C049"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P="00CB1C05" w14:paraId="29239534" w14:textId="77777777">
            <w:pPr>
              <w:pStyle w:val="LTableTextAbt"/>
            </w:pPr>
            <w:r>
              <w:t>Replace with Solstice system (trans-1-chloro-3,3,</w:t>
            </w:r>
            <w:r w:rsidR="003B1819">
              <w:t>3-trifluoro</w:t>
            </w:r>
            <w:r>
              <w:t>propen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51FC20F" w14:textId="77777777">
            <w:pPr>
              <w:pStyle w:val="LTableTextAbt"/>
              <w:jc w:val="right"/>
            </w:pPr>
            <w:r>
              <w:rPr>
                <w:szCs w:val="18"/>
              </w:rPr>
              <w:t>14%</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E648EF1" w14:textId="77777777">
            <w:pPr>
              <w:pStyle w:val="LTableTextAbt"/>
              <w:jc w:val="right"/>
            </w:pPr>
            <w:r>
              <w:rPr>
                <w:szCs w:val="18"/>
              </w:rP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2CC970F" w14:textId="77777777">
            <w:pPr>
              <w:pStyle w:val="LTableTextAbt"/>
              <w:ind w:right="-19"/>
              <w:jc w:val="right"/>
            </w:pPr>
            <w:r>
              <w:rPr>
                <w:szCs w:val="18"/>
              </w:rPr>
              <w:t>$5,855,7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DCBD651" w14:textId="77777777">
            <w:pPr>
              <w:pStyle w:val="LTableTextAbt"/>
              <w:ind w:right="-19"/>
              <w:jc w:val="right"/>
            </w:pPr>
            <w:r>
              <w:rPr>
                <w:szCs w:val="18"/>
              </w:rPr>
              <w:t>$462,217</w:t>
            </w:r>
          </w:p>
        </w:tc>
      </w:tr>
      <w:tr w14:paraId="01A5ABD0"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58288DD" w14:textId="77777777">
            <w:pPr>
              <w:pStyle w:val="LTableTextAbt"/>
            </w:pPr>
            <w:r>
              <w:t>OTVD for Low boiling point (&lt;100C) Alcohol or other flammabl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BC93FAD" w14:textId="77777777">
            <w:pPr>
              <w:pStyle w:val="LTableTextAbt"/>
              <w:jc w:val="right"/>
            </w:pPr>
            <w:r>
              <w:rPr>
                <w:szCs w:val="18"/>
              </w:rP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29CD54B" w14:textId="77777777">
            <w:pPr>
              <w:pStyle w:val="LTableTextAbt"/>
              <w:jc w:val="right"/>
            </w:pPr>
            <w:r>
              <w:rPr>
                <w:szCs w:val="18"/>
              </w:rPr>
              <w:t>1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5AF8B6C" w14:textId="77777777">
            <w:pPr>
              <w:pStyle w:val="LTableTextAbt"/>
              <w:ind w:right="-19"/>
              <w:jc w:val="right"/>
            </w:pPr>
            <w:r>
              <w:rPr>
                <w:szCs w:val="18"/>
              </w:rPr>
              <w:t>$5,167,7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A845460" w14:textId="77777777">
            <w:pPr>
              <w:pStyle w:val="LTableTextAbt"/>
              <w:ind w:right="-19"/>
              <w:jc w:val="right"/>
            </w:pPr>
            <w:r>
              <w:rPr>
                <w:szCs w:val="18"/>
              </w:rPr>
              <w:t>-$178,020</w:t>
            </w:r>
          </w:p>
        </w:tc>
      </w:tr>
      <w:tr w14:paraId="49A90E0C"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BBD023C" w14:textId="77777777">
            <w:pPr>
              <w:pStyle w:val="LTableTextAbt"/>
            </w:pPr>
            <w:r>
              <w:t xml:space="preserve">OTVD for Very low </w:t>
            </w:r>
            <w:r w:rsidR="001A2093">
              <w:t>Flashpoint</w:t>
            </w:r>
            <w:r>
              <w:t xml:space="preserve"> (&lt;0C) 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D0B9011" w14:textId="77777777">
            <w:pPr>
              <w:pStyle w:val="LTableTextAbt"/>
              <w:jc w:val="right"/>
            </w:pPr>
            <w:r>
              <w:rPr>
                <w:szCs w:val="18"/>
              </w:rP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FA29A11" w14:textId="77777777">
            <w:pPr>
              <w:pStyle w:val="LTableTextAbt"/>
              <w:jc w:val="right"/>
            </w:pPr>
            <w:r>
              <w:rPr>
                <w:szCs w:val="18"/>
              </w:rPr>
              <w:t>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BFD595E" w14:textId="77777777">
            <w:pPr>
              <w:pStyle w:val="LTableTextAbt"/>
              <w:ind w:right="-19"/>
              <w:jc w:val="right"/>
            </w:pPr>
            <w:r>
              <w:rPr>
                <w:szCs w:val="18"/>
              </w:rPr>
              <w:t>$5,171,7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15A20CD" w14:textId="77777777">
            <w:pPr>
              <w:pStyle w:val="LTableTextAbt"/>
              <w:ind w:right="-19"/>
              <w:jc w:val="right"/>
            </w:pPr>
            <w:r>
              <w:rPr>
                <w:szCs w:val="18"/>
              </w:rPr>
              <w:t>-$154,790</w:t>
            </w:r>
          </w:p>
        </w:tc>
      </w:tr>
      <w:tr w14:paraId="09DAF782"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58CB753" w14:textId="77777777">
            <w:pPr>
              <w:pStyle w:val="LTableTextAbt"/>
            </w:pPr>
            <w:r>
              <w:t>EVD for High Boiling Point Combustibles (&gt;100C) Hydrocarbons and Alcohol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261EA9B" w14:textId="77777777">
            <w:pPr>
              <w:pStyle w:val="LTableTextAbt"/>
              <w:jc w:val="right"/>
            </w:pPr>
            <w:r>
              <w:rPr>
                <w:szCs w:val="18"/>
              </w:rPr>
              <w:t>2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1721519" w14:textId="77777777">
            <w:pPr>
              <w:pStyle w:val="LTableTextAbt"/>
              <w:jc w:val="right"/>
            </w:pPr>
            <w:r>
              <w:rPr>
                <w:szCs w:val="18"/>
              </w:rPr>
              <w:t>4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0A0434A" w14:textId="77777777">
            <w:pPr>
              <w:pStyle w:val="LTableTextAbt"/>
              <w:ind w:right="-19"/>
              <w:jc w:val="right"/>
            </w:pPr>
            <w:r>
              <w:rPr>
                <w:szCs w:val="18"/>
              </w:rPr>
              <w:t>$5,182,7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F42343D" w14:textId="77777777">
            <w:pPr>
              <w:pStyle w:val="LTableTextAbt"/>
              <w:ind w:right="-19"/>
              <w:jc w:val="right"/>
            </w:pPr>
            <w:r>
              <w:rPr>
                <w:szCs w:val="18"/>
              </w:rPr>
              <w:t>-$205,083</w:t>
            </w:r>
          </w:p>
        </w:tc>
      </w:tr>
      <w:tr w14:paraId="60169230"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055E68E" w14:textId="77777777">
            <w:pPr>
              <w:pStyle w:val="LTableTextAbt"/>
            </w:pPr>
            <w:r>
              <w:t>Co-Solvent, Bi-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A7AB57E" w14:textId="77777777">
            <w:pPr>
              <w:pStyle w:val="LTableTextAbt"/>
              <w:jc w:val="right"/>
            </w:pPr>
            <w:r>
              <w:rPr>
                <w:szCs w:val="18"/>
              </w:rP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0918FCC" w14:textId="77777777">
            <w:pPr>
              <w:pStyle w:val="LTableTextAbt"/>
              <w:jc w:val="right"/>
            </w:pPr>
            <w:r>
              <w:rPr>
                <w:szCs w:val="18"/>
              </w:rP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B464399" w14:textId="77777777">
            <w:pPr>
              <w:pStyle w:val="LTableTextAbt"/>
              <w:ind w:right="-19"/>
              <w:jc w:val="right"/>
            </w:pPr>
            <w:r>
              <w:rPr>
                <w:szCs w:val="18"/>
              </w:rPr>
              <w:t>$3,685,1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19C3129" w14:textId="77777777">
            <w:pPr>
              <w:pStyle w:val="LTableTextAbt"/>
              <w:ind w:right="-19"/>
              <w:jc w:val="right"/>
            </w:pPr>
            <w:r>
              <w:rPr>
                <w:szCs w:val="18"/>
              </w:rPr>
              <w:t>-$551,328</w:t>
            </w:r>
          </w:p>
        </w:tc>
      </w:tr>
      <w:tr w14:paraId="62685854"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CF3204A" w14:textId="77777777">
            <w:pPr>
              <w:pStyle w:val="LTableTextAbt"/>
            </w:pPr>
            <w:r>
              <w:t>Semi-Aqueou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62AAEEA" w14:textId="77777777">
            <w:pPr>
              <w:pStyle w:val="LTableTextAbt"/>
              <w:jc w:val="right"/>
            </w:pPr>
            <w:r>
              <w:rPr>
                <w:szCs w:val="18"/>
              </w:rPr>
              <w:t>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E8546C2" w14:textId="77777777">
            <w:pPr>
              <w:pStyle w:val="LTableTextAbt"/>
              <w:jc w:val="right"/>
            </w:pPr>
            <w:r>
              <w:rPr>
                <w:szCs w:val="18"/>
              </w:rPr>
              <w:t>6%</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9F87524" w14:textId="77777777">
            <w:pPr>
              <w:pStyle w:val="LTableTextAbt"/>
              <w:ind w:right="-19"/>
              <w:jc w:val="right"/>
            </w:pPr>
            <w:r>
              <w:rPr>
                <w:szCs w:val="18"/>
              </w:rPr>
              <w:t>$528,9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BB2B8CD" w14:textId="77777777">
            <w:pPr>
              <w:pStyle w:val="LTableTextAbt"/>
              <w:ind w:right="-19"/>
              <w:jc w:val="right"/>
            </w:pPr>
            <w:r>
              <w:rPr>
                <w:szCs w:val="18"/>
              </w:rPr>
              <w:t>-$429,393</w:t>
            </w:r>
          </w:p>
        </w:tc>
      </w:tr>
      <w:tr w14:paraId="368244FD"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8116FC5" w14:textId="77777777">
            <w:pPr>
              <w:pStyle w:val="LTableTextAbt"/>
            </w:pPr>
            <w:r>
              <w:t>Replace with Aqueous Cleaning</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FF9CFEE" w14:textId="77777777">
            <w:pPr>
              <w:pStyle w:val="LTableTextAbt"/>
              <w:jc w:val="right"/>
            </w:pPr>
            <w:r>
              <w:rPr>
                <w:szCs w:val="18"/>
              </w:rP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DAA9E80" w14:textId="77777777">
            <w:pPr>
              <w:pStyle w:val="LTableTextAbt"/>
              <w:jc w:val="right"/>
            </w:pPr>
            <w:r>
              <w:rPr>
                <w:szCs w:val="18"/>
              </w:rPr>
              <w:t>24%</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58F6174" w14:textId="77777777">
            <w:pPr>
              <w:pStyle w:val="LTableTextAbt"/>
              <w:ind w:right="-19"/>
              <w:jc w:val="right"/>
            </w:pPr>
            <w:r>
              <w:rPr>
                <w:szCs w:val="18"/>
              </w:rPr>
              <w:t>$5,099,33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89A6785" w14:textId="77777777">
            <w:pPr>
              <w:pStyle w:val="LTableTextAbt"/>
              <w:ind w:right="-19"/>
              <w:jc w:val="right"/>
            </w:pPr>
            <w:r>
              <w:rPr>
                <w:szCs w:val="18"/>
              </w:rPr>
              <w:t>-$175,596</w:t>
            </w:r>
          </w:p>
        </w:tc>
      </w:tr>
      <w:tr w14:paraId="292D2BEA"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E9D786D" w14:textId="77777777">
            <w:pPr>
              <w:pStyle w:val="LTableTextAbt"/>
            </w:pPr>
            <w:r>
              <w:t>Hybrid system (e.g., Inventec, HEMO)</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A21B142" w14:textId="77777777">
            <w:pPr>
              <w:pStyle w:val="LTableTextAbt"/>
              <w:jc w:val="right"/>
            </w:pPr>
            <w:r>
              <w:rPr>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99A0BA4" w14:textId="77777777">
            <w:pPr>
              <w:pStyle w:val="LTableTextAbt"/>
              <w:jc w:val="right"/>
            </w:pPr>
            <w:r>
              <w:rPr>
                <w:szCs w:val="18"/>
              </w:rPr>
              <w:t>2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5BD642C" w14:textId="77777777">
            <w:pPr>
              <w:pStyle w:val="LTableTextAbt"/>
              <w:ind w:right="-19"/>
              <w:jc w:val="right"/>
            </w:pPr>
            <w:r>
              <w:rPr>
                <w:szCs w:val="18"/>
              </w:rPr>
              <w:t>$7,334,98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DB8E4C5" w14:textId="77777777">
            <w:pPr>
              <w:pStyle w:val="LTableTextAbt"/>
              <w:ind w:right="-19"/>
              <w:jc w:val="right"/>
            </w:pPr>
            <w:r>
              <w:rPr>
                <w:szCs w:val="18"/>
              </w:rPr>
              <w:t>$1,305,573</w:t>
            </w:r>
          </w:p>
        </w:tc>
      </w:tr>
      <w:tr w14:paraId="6BEE7DF4"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4FA7B63" w14:textId="77777777">
            <w:pPr>
              <w:pStyle w:val="LTableTextAbt"/>
            </w:pPr>
            <w:r>
              <w:rPr>
                <w:b/>
                <w:bCs w:val="0"/>
              </w:rPr>
              <w:t>Weighted Average Across Methods (In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85C5476" w14:textId="77777777">
            <w:pPr>
              <w:pStyle w:val="LTableTextAbt"/>
              <w:jc w:val="right"/>
            </w:pPr>
            <w:r>
              <w:rPr>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921285A" w14:textId="77777777">
            <w:pPr>
              <w:pStyle w:val="LTableTextAbt"/>
              <w:jc w:val="right"/>
            </w:pPr>
            <w:r>
              <w:rPr>
                <w:szCs w:val="18"/>
              </w:rP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815FDB5" w14:textId="77777777">
            <w:pPr>
              <w:pStyle w:val="LTableTextAbt"/>
              <w:ind w:right="-19"/>
              <w:jc w:val="right"/>
            </w:pPr>
            <w:r>
              <w:rPr>
                <w:b/>
                <w:bCs w:val="0"/>
                <w:szCs w:val="18"/>
              </w:rPr>
              <w:t>$5,282,39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EB2C9A4" w14:textId="77777777">
            <w:pPr>
              <w:pStyle w:val="LTableTextAbt"/>
              <w:ind w:right="-19"/>
              <w:jc w:val="right"/>
            </w:pPr>
            <w:r>
              <w:rPr>
                <w:b/>
                <w:bCs w:val="0"/>
                <w:szCs w:val="18"/>
              </w:rPr>
              <w:t>$241,109</w:t>
            </w:r>
          </w:p>
        </w:tc>
      </w:tr>
      <w:tr w14:paraId="3325BC7B"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762F0A1" w14:textId="77777777">
            <w:pPr>
              <w:pStyle w:val="LTableTextAbt"/>
            </w:pPr>
            <w:r>
              <w:rPr>
                <w:b/>
                <w:bCs w:val="0"/>
              </w:rPr>
              <w:t>Weighted Average Across Methods (Ex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9B6150C" w14:textId="77777777">
            <w:pPr>
              <w:pStyle w:val="LTableTextAbt"/>
              <w:jc w:val="right"/>
            </w:pPr>
            <w:r>
              <w:rPr>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9524EEB" w14:textId="77777777">
            <w:pPr>
              <w:pStyle w:val="LTableTextAbt"/>
              <w:jc w:val="right"/>
            </w:pPr>
            <w:r>
              <w:rPr>
                <w:szCs w:val="18"/>
              </w:rP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5AA53E1" w14:textId="77777777">
            <w:pPr>
              <w:pStyle w:val="LTableTextAbt"/>
              <w:ind w:right="-19"/>
              <w:jc w:val="right"/>
            </w:pPr>
            <w:r>
              <w:rPr>
                <w:b/>
                <w:bCs w:val="0"/>
                <w:szCs w:val="18"/>
              </w:rPr>
              <w:t>$7,323,409</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260B5A7" w14:textId="77777777">
            <w:pPr>
              <w:pStyle w:val="LTableTextAbt"/>
              <w:ind w:right="-19"/>
              <w:jc w:val="right"/>
            </w:pPr>
            <w:r>
              <w:rPr>
                <w:b/>
                <w:bCs w:val="0"/>
                <w:szCs w:val="18"/>
              </w:rPr>
              <w:t>$97,282</w:t>
            </w:r>
          </w:p>
        </w:tc>
      </w:tr>
      <w:tr w14:paraId="63A03E95" w14:textId="7777777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F94BC3" w:rsidP="00CB1C05" w14:paraId="49BC9B57"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158DBC23" w14:textId="77777777">
      <w:pPr>
        <w:pStyle w:val="BodyText"/>
      </w:pPr>
    </w:p>
    <w:tbl>
      <w:tblPr>
        <w:tblW w:w="9270" w:type="dxa"/>
        <w:tblLayout w:type="fixed"/>
        <w:tblLook w:val="04A0"/>
      </w:tblPr>
      <w:tblGrid>
        <w:gridCol w:w="4766"/>
        <w:gridCol w:w="1354"/>
        <w:gridCol w:w="1080"/>
        <w:gridCol w:w="1048"/>
        <w:gridCol w:w="1022"/>
      </w:tblGrid>
      <w:tr w14:paraId="71F808AC" w14:textId="77777777" w:rsidTr="00E850C2">
        <w:tblPrEx>
          <w:tblW w:w="9270" w:type="dxa"/>
          <w:tblLayout w:type="fixed"/>
          <w:tblLook w:val="04A0"/>
        </w:tblPrEx>
        <w:trPr>
          <w:trHeight w:val="204"/>
          <w:tblHeader/>
        </w:trPr>
        <w:tc>
          <w:tcPr>
            <w:tcW w:w="9270" w:type="dxa"/>
            <w:gridSpan w:val="5"/>
            <w:shd w:val="clear" w:color="auto" w:fill="auto"/>
          </w:tcPr>
          <w:p w:rsidR="00B87608" w:rsidP="00CB1C05" w14:paraId="797754AA" w14:textId="77777777">
            <w:pPr>
              <w:pStyle w:val="TableTitleA"/>
            </w:pPr>
            <w:bookmarkStart w:id="1104" w:name="_Toc165379673"/>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0</w:t>
            </w:r>
            <w:r w:rsidR="00BC4B5D">
              <w:rPr>
                <w:noProof/>
              </w:rPr>
              <w:fldChar w:fldCharType="end"/>
            </w:r>
            <w:r w:rsidRPr="005C74DF">
              <w:t xml:space="preserve">: </w:t>
            </w:r>
            <w:r w:rsidR="00732304">
              <w:t>Initial and Recurring Costs by Alternative Cleaning Method: Small/Safety Critical (2022$)</w:t>
            </w:r>
            <w:bookmarkEnd w:id="1104"/>
          </w:p>
        </w:tc>
      </w:tr>
      <w:tr w14:paraId="13541850" w14:textId="77777777" w:rsidTr="00E43760">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5371A5B2" w14:textId="77777777">
            <w:pPr>
              <w:pStyle w:val="TableSubtitle"/>
            </w:pPr>
            <w:r w:rsidRPr="001100B6">
              <w:t>Cleaning method</w:t>
            </w:r>
          </w:p>
        </w:tc>
        <w:tc>
          <w:tcPr>
            <w:tcW w:w="243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49EE7734" w14:textId="77777777">
            <w:pPr>
              <w:pStyle w:val="TableSubtitle"/>
            </w:pPr>
            <w:r>
              <w:t>Weight</w:t>
            </w:r>
            <w:r w:rsidRPr="00D51D0C">
              <w:rPr>
                <w:vertAlign w:val="superscript"/>
              </w:rPr>
              <w:t>1</w:t>
            </w:r>
          </w:p>
        </w:tc>
        <w:tc>
          <w:tcPr>
            <w:tcW w:w="1048" w:type="dxa"/>
            <w:vMerge w:val="restart"/>
            <w:tcBorders>
              <w:top w:val="single" w:sz="4" w:space="0" w:color="auto"/>
              <w:left w:val="single" w:sz="4" w:space="0" w:color="auto"/>
              <w:right w:val="single" w:sz="4" w:space="0" w:color="auto"/>
            </w:tcBorders>
            <w:shd w:val="clear" w:color="auto" w:fill="48A9C5"/>
          </w:tcPr>
          <w:p w:rsidR="002257BB" w:rsidRPr="006D0935" w:rsidP="00CB1C05" w14:paraId="5C5FE20D"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656FF698" w14:textId="77777777">
            <w:pPr>
              <w:pStyle w:val="TableSubtitle"/>
            </w:pPr>
            <w:r>
              <w:t>Annual Recurring Costs</w:t>
            </w:r>
          </w:p>
        </w:tc>
      </w:tr>
      <w:tr w14:paraId="4B5F14C3" w14:textId="77777777" w:rsidTr="00007BDF">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1C35688A" w14:textId="77777777">
            <w:pPr>
              <w:pStyle w:val="TableSubtitle"/>
            </w:pPr>
          </w:p>
        </w:tc>
        <w:tc>
          <w:tcPr>
            <w:tcW w:w="135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47F847CE"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AE7833A" w14:textId="77777777">
            <w:pPr>
              <w:pStyle w:val="TableSubtitle"/>
            </w:pPr>
            <w:r>
              <w:t>Without trans-DCE</w:t>
            </w:r>
          </w:p>
        </w:tc>
        <w:tc>
          <w:tcPr>
            <w:tcW w:w="1048" w:type="dxa"/>
            <w:vMerge/>
            <w:tcBorders>
              <w:left w:val="single" w:sz="4" w:space="0" w:color="auto"/>
              <w:bottom w:val="single" w:sz="4" w:space="0" w:color="auto"/>
              <w:right w:val="single" w:sz="4" w:space="0" w:color="auto"/>
            </w:tcBorders>
            <w:shd w:val="clear" w:color="auto" w:fill="48A9C5"/>
          </w:tcPr>
          <w:p w:rsidR="002257BB" w:rsidRPr="006D0935" w:rsidP="00CB1C05" w14:paraId="3EA2164C"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6B3E2D5C" w14:textId="77777777">
            <w:pPr>
              <w:pStyle w:val="TableSubtitle"/>
            </w:pPr>
          </w:p>
        </w:tc>
      </w:tr>
      <w:tr w14:paraId="702D131B"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9AC5DE0" w14:textId="77777777">
            <w:pPr>
              <w:pStyle w:val="LTableTextAbt"/>
            </w:pPr>
            <w:r>
              <w:t xml:space="preserve">Convert OTVD to use </w:t>
            </w:r>
            <w:r w:rsidR="001A2093">
              <w:t>Flashpoint</w:t>
            </w:r>
            <w:r>
              <w:t xml:space="preserve"> inerted t-DCE</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49A1679" w14:textId="77777777">
            <w:pPr>
              <w:pStyle w:val="LTableTextAbt"/>
              <w:jc w:val="right"/>
            </w:pPr>
            <w:r>
              <w:rPr>
                <w:szCs w:val="18"/>
              </w:rPr>
              <w:t>2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65CC6FF" w14:textId="77777777">
            <w:pPr>
              <w:pStyle w:val="LTableTextAbt"/>
              <w:jc w:val="right"/>
            </w:pPr>
            <w:r>
              <w:rPr>
                <w:szCs w:val="18"/>
              </w:rP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04AF077" w14:textId="77777777">
            <w:pPr>
              <w:pStyle w:val="LTableTextAbt"/>
              <w:ind w:right="-19"/>
              <w:jc w:val="right"/>
            </w:pPr>
            <w:r>
              <w:rPr>
                <w:szCs w:val="18"/>
              </w:rPr>
              <w:t>$1,559,7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5F7D82D" w14:textId="77777777">
            <w:pPr>
              <w:pStyle w:val="LTableTextAbt"/>
              <w:ind w:right="-19"/>
              <w:jc w:val="right"/>
            </w:pPr>
            <w:r>
              <w:rPr>
                <w:szCs w:val="18"/>
              </w:rPr>
              <w:t>$7,872</w:t>
            </w:r>
          </w:p>
        </w:tc>
      </w:tr>
      <w:tr w14:paraId="2D1ABA54"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C42EE12" w14:textId="77777777">
            <w:pPr>
              <w:pStyle w:val="LTableTextAbt"/>
            </w:pPr>
            <w:r>
              <w:t xml:space="preserve">Replace with OTVD using </w:t>
            </w:r>
            <w:r w:rsidR="001A2093">
              <w:t>Flashpoint</w:t>
            </w:r>
            <w:r>
              <w:t xml:space="preserve"> inerted t-DCE</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EB3D45E" w14:textId="77777777">
            <w:pPr>
              <w:pStyle w:val="LTableTextAbt"/>
              <w:jc w:val="right"/>
            </w:pPr>
            <w:r>
              <w:rPr>
                <w:szCs w:val="18"/>
              </w:rPr>
              <w:t>2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3E72451" w14:textId="77777777">
            <w:pPr>
              <w:pStyle w:val="LTableTextAbt"/>
              <w:jc w:val="right"/>
            </w:pPr>
            <w:r>
              <w:rPr>
                <w:szCs w:val="18"/>
              </w:rP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5690F2A" w14:textId="77777777">
            <w:pPr>
              <w:pStyle w:val="LTableTextAbt"/>
              <w:ind w:right="-19"/>
              <w:jc w:val="right"/>
            </w:pPr>
            <w:r>
              <w:rPr>
                <w:szCs w:val="18"/>
              </w:rPr>
              <w:t>$1,607,7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A77B300" w14:textId="77777777">
            <w:pPr>
              <w:pStyle w:val="LTableTextAbt"/>
              <w:ind w:right="-19"/>
              <w:jc w:val="right"/>
            </w:pPr>
            <w:r>
              <w:rPr>
                <w:szCs w:val="18"/>
              </w:rPr>
              <w:t>$7,927</w:t>
            </w:r>
          </w:p>
        </w:tc>
      </w:tr>
      <w:tr w14:paraId="717CEDCB"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P="00CB1C05" w14:paraId="756AEC3F" w14:textId="77777777">
            <w:pPr>
              <w:pStyle w:val="LTableTextAbt"/>
            </w:pPr>
            <w:r>
              <w:t>Replace with Solstice system (trans-1-chloro-3,3,</w:t>
            </w:r>
            <w:r w:rsidR="003B1819">
              <w:t>3-trifluoro</w:t>
            </w:r>
            <w:r>
              <w:t>propene)</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1F634E2" w14:textId="77777777">
            <w:pPr>
              <w:pStyle w:val="LTableTextAbt"/>
              <w:jc w:val="right"/>
            </w:pPr>
            <w:r>
              <w:rPr>
                <w:szCs w:val="18"/>
              </w:rP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D578FA6" w14:textId="77777777">
            <w:pPr>
              <w:pStyle w:val="LTableTextAbt"/>
              <w:jc w:val="right"/>
            </w:pPr>
            <w:r>
              <w:rPr>
                <w:szCs w:val="18"/>
              </w:rPr>
              <w:t>22%</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32ED36F" w14:textId="77777777">
            <w:pPr>
              <w:pStyle w:val="LTableTextAbt"/>
              <w:ind w:right="-19"/>
              <w:jc w:val="right"/>
            </w:pPr>
            <w:r>
              <w:rPr>
                <w:szCs w:val="18"/>
              </w:rPr>
              <w:t>$1,628,7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672142D" w14:textId="77777777">
            <w:pPr>
              <w:pStyle w:val="LTableTextAbt"/>
              <w:ind w:right="-19"/>
              <w:jc w:val="right"/>
            </w:pPr>
            <w:r>
              <w:rPr>
                <w:szCs w:val="18"/>
              </w:rPr>
              <w:t>$6,755</w:t>
            </w:r>
          </w:p>
        </w:tc>
      </w:tr>
      <w:tr w14:paraId="5B88C499"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0BB70B7" w14:textId="77777777">
            <w:pPr>
              <w:pStyle w:val="LTableTextAbt"/>
            </w:pPr>
            <w:r>
              <w:t>OTVD for Low boiling point (&lt;100C) Alcohol or other flammable</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1E012F2" w14:textId="77777777">
            <w:pPr>
              <w:pStyle w:val="LTableTextAbt"/>
              <w:jc w:val="right"/>
            </w:pPr>
            <w:r>
              <w:rPr>
                <w:szCs w:val="18"/>
              </w:rPr>
              <w:t>1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C43880F" w14:textId="77777777">
            <w:pPr>
              <w:pStyle w:val="LTableTextAbt"/>
              <w:jc w:val="right"/>
            </w:pPr>
            <w:r>
              <w:rPr>
                <w:szCs w:val="18"/>
              </w:rPr>
              <w:t>19%</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5C77F7E" w14:textId="77777777">
            <w:pPr>
              <w:pStyle w:val="LTableTextAbt"/>
              <w:ind w:right="-19"/>
              <w:jc w:val="right"/>
            </w:pPr>
            <w:r>
              <w:rPr>
                <w:szCs w:val="18"/>
              </w:rPr>
              <w:t>$1,713,22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172C8A8" w14:textId="77777777">
            <w:pPr>
              <w:pStyle w:val="LTableTextAbt"/>
              <w:ind w:right="-19"/>
              <w:jc w:val="right"/>
            </w:pPr>
            <w:r>
              <w:rPr>
                <w:szCs w:val="18"/>
              </w:rPr>
              <w:t>$4,130</w:t>
            </w:r>
          </w:p>
        </w:tc>
      </w:tr>
      <w:tr w14:paraId="6E043BB8"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8EB0D41" w14:textId="77777777">
            <w:pPr>
              <w:pStyle w:val="LTableTextAbt"/>
            </w:pPr>
            <w:r>
              <w:t xml:space="preserve">OTVD for Very low </w:t>
            </w:r>
            <w:r w:rsidR="001A2093">
              <w:t>Flashpoint</w:t>
            </w:r>
            <w:r>
              <w:t xml:space="preserve"> (&lt;0C) solvent</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C685120" w14:textId="77777777">
            <w:pPr>
              <w:pStyle w:val="LTableTextAbt"/>
              <w:jc w:val="right"/>
            </w:pPr>
            <w:r>
              <w:rPr>
                <w:szCs w:val="18"/>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8FD22A6" w14:textId="77777777">
            <w:pPr>
              <w:pStyle w:val="LTableTextAbt"/>
              <w:jc w:val="right"/>
            </w:pPr>
            <w:r>
              <w:rPr>
                <w:szCs w:val="18"/>
              </w:rPr>
              <w:t>2%</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22714F9" w14:textId="77777777">
            <w:pPr>
              <w:pStyle w:val="LTableTextAbt"/>
              <w:ind w:right="-19"/>
              <w:jc w:val="right"/>
            </w:pPr>
            <w:r>
              <w:rPr>
                <w:szCs w:val="18"/>
              </w:rPr>
              <w:t>$1,713,2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05C3FB2" w14:textId="77777777">
            <w:pPr>
              <w:pStyle w:val="LTableTextAbt"/>
              <w:ind w:right="-19"/>
              <w:jc w:val="right"/>
            </w:pPr>
            <w:r>
              <w:rPr>
                <w:szCs w:val="18"/>
              </w:rPr>
              <w:t>$4,535</w:t>
            </w:r>
          </w:p>
        </w:tc>
      </w:tr>
      <w:tr w14:paraId="58BAE5AF"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373FA8E" w14:textId="77777777">
            <w:pPr>
              <w:pStyle w:val="LTableTextAbt"/>
            </w:pPr>
            <w:r>
              <w:t>EVD for High Boiling Point Combustibles (&gt;100C) Hydrocarbons and Alcohols</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35FF36E" w14:textId="77777777">
            <w:pPr>
              <w:pStyle w:val="LTableTextAbt"/>
              <w:jc w:val="right"/>
            </w:pPr>
            <w:r>
              <w:rPr>
                <w:szCs w:val="18"/>
              </w:rPr>
              <w:t>2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30A6E46" w14:textId="77777777">
            <w:pPr>
              <w:pStyle w:val="LTableTextAbt"/>
              <w:jc w:val="right"/>
            </w:pPr>
            <w:r>
              <w:rPr>
                <w:szCs w:val="18"/>
              </w:rPr>
              <w:t>41%</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2352675" w14:textId="77777777">
            <w:pPr>
              <w:pStyle w:val="LTableTextAbt"/>
              <w:ind w:right="-19"/>
              <w:jc w:val="right"/>
            </w:pPr>
            <w:r>
              <w:rPr>
                <w:szCs w:val="18"/>
              </w:rPr>
              <w:t>$1,852,16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C1124BB" w14:textId="77777777">
            <w:pPr>
              <w:pStyle w:val="LTableTextAbt"/>
              <w:ind w:right="-19"/>
              <w:jc w:val="right"/>
            </w:pPr>
            <w:r>
              <w:rPr>
                <w:szCs w:val="18"/>
              </w:rPr>
              <w:t>-$9,655</w:t>
            </w:r>
          </w:p>
        </w:tc>
      </w:tr>
      <w:tr w14:paraId="46C6998B"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50A5CEB" w14:textId="77777777">
            <w:pPr>
              <w:pStyle w:val="LTableTextAbt"/>
            </w:pPr>
            <w:r>
              <w:t>Co-Solvent, Bi-Solvent</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99B5DE4" w14:textId="77777777">
            <w:pPr>
              <w:pStyle w:val="LTableTextAbt"/>
              <w:jc w:val="right"/>
            </w:pPr>
            <w:r>
              <w:rPr>
                <w:szCs w:val="18"/>
              </w:rPr>
              <w:t>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86DC858" w14:textId="77777777">
            <w:pPr>
              <w:pStyle w:val="LTableTextAbt"/>
              <w:jc w:val="right"/>
            </w:pPr>
            <w:r>
              <w:rPr>
                <w:szCs w:val="18"/>
              </w:rPr>
              <w:t>19%</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6ABD3F9" w14:textId="77777777">
            <w:pPr>
              <w:pStyle w:val="LTableTextAbt"/>
              <w:ind w:right="-19"/>
              <w:jc w:val="right"/>
            </w:pPr>
            <w:r>
              <w:rPr>
                <w:szCs w:val="18"/>
              </w:rPr>
              <w:t>$1,780,899</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8EFE8E7" w14:textId="77777777">
            <w:pPr>
              <w:pStyle w:val="LTableTextAbt"/>
              <w:ind w:right="-19"/>
              <w:jc w:val="right"/>
            </w:pPr>
            <w:r>
              <w:rPr>
                <w:szCs w:val="18"/>
              </w:rPr>
              <w:t>$13,655</w:t>
            </w:r>
          </w:p>
        </w:tc>
      </w:tr>
      <w:tr w14:paraId="157C936C"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BFD491B" w14:textId="77777777">
            <w:pPr>
              <w:pStyle w:val="LTableTextAbt"/>
            </w:pPr>
            <w:r>
              <w:t>Semi-Aqueous</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EEA61F5" w14:textId="77777777">
            <w:pPr>
              <w:pStyle w:val="LTableTextAbt"/>
              <w:jc w:val="right"/>
            </w:pPr>
            <w:r>
              <w:rPr>
                <w:szCs w:val="18"/>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0BCC2FB" w14:textId="77777777">
            <w:pPr>
              <w:pStyle w:val="LTableTextAbt"/>
              <w:jc w:val="right"/>
            </w:pPr>
            <w:r>
              <w:rPr>
                <w:szCs w:val="18"/>
              </w:rPr>
              <w:t>6%</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490DBE5" w14:textId="77777777">
            <w:pPr>
              <w:pStyle w:val="LTableTextAbt"/>
              <w:ind w:right="-19"/>
              <w:jc w:val="right"/>
            </w:pPr>
            <w:r>
              <w:rPr>
                <w:szCs w:val="18"/>
              </w:rPr>
              <w:t>$1,647,336</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450A953" w14:textId="77777777">
            <w:pPr>
              <w:pStyle w:val="LTableTextAbt"/>
              <w:ind w:right="-19"/>
              <w:jc w:val="right"/>
            </w:pPr>
            <w:r>
              <w:rPr>
                <w:szCs w:val="18"/>
              </w:rPr>
              <w:t>-$1,129</w:t>
            </w:r>
          </w:p>
        </w:tc>
      </w:tr>
      <w:tr w14:paraId="7750465B"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7304789" w14:textId="77777777">
            <w:pPr>
              <w:pStyle w:val="LTableTextAbt"/>
            </w:pPr>
            <w:r>
              <w:t>Replace with Aqueous Cleaning</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235408A" w14:textId="77777777">
            <w:pPr>
              <w:pStyle w:val="LTableTextAbt"/>
              <w:jc w:val="right"/>
            </w:pPr>
            <w:r>
              <w:rPr>
                <w:szCs w:val="18"/>
              </w:rP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FF9CBF2" w14:textId="77777777">
            <w:pPr>
              <w:pStyle w:val="LTableTextAbt"/>
              <w:jc w:val="right"/>
            </w:pPr>
            <w:r>
              <w:rPr>
                <w:szCs w:val="18"/>
              </w:rPr>
              <w:t>25%</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D11C645" w14:textId="77777777">
            <w:pPr>
              <w:pStyle w:val="LTableTextAbt"/>
              <w:ind w:right="-19"/>
              <w:jc w:val="right"/>
            </w:pPr>
            <w:r>
              <w:rPr>
                <w:szCs w:val="18"/>
              </w:rPr>
              <w:t>$1,163,45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DF05096" w14:textId="77777777">
            <w:pPr>
              <w:pStyle w:val="LTableTextAbt"/>
              <w:ind w:right="-19"/>
              <w:jc w:val="right"/>
            </w:pPr>
            <w:r>
              <w:rPr>
                <w:szCs w:val="18"/>
              </w:rPr>
              <w:t>$4,092</w:t>
            </w:r>
          </w:p>
        </w:tc>
      </w:tr>
      <w:tr w14:paraId="3D33355F"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DA81648" w14:textId="77777777">
            <w:pPr>
              <w:pStyle w:val="LTableTextAbt"/>
            </w:pPr>
            <w:r>
              <w:t>Hybrid system (e.g., Inventec, HEMO)</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46BA080" w14:textId="77777777">
            <w:pPr>
              <w:pStyle w:val="LTableTextAbt"/>
              <w:jc w:val="right"/>
            </w:pPr>
            <w:r>
              <w:rPr>
                <w:szCs w:val="18"/>
              </w:rPr>
              <w:t>1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FF907E4" w14:textId="77777777">
            <w:pPr>
              <w:pStyle w:val="LTableTextAbt"/>
              <w:jc w:val="right"/>
            </w:pPr>
            <w:r>
              <w:rPr>
                <w:szCs w:val="18"/>
              </w:rPr>
              <w:t>22%</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FB0BB47" w14:textId="77777777">
            <w:pPr>
              <w:pStyle w:val="LTableTextAbt"/>
              <w:ind w:right="-19"/>
              <w:jc w:val="right"/>
            </w:pPr>
            <w:r>
              <w:rPr>
                <w:szCs w:val="18"/>
              </w:rPr>
              <w:t>$1,971,7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0A0D599B" w14:textId="77777777">
            <w:pPr>
              <w:pStyle w:val="LTableTextAbt"/>
              <w:ind w:right="-19"/>
              <w:jc w:val="right"/>
            </w:pPr>
            <w:r>
              <w:rPr>
                <w:szCs w:val="18"/>
              </w:rPr>
              <w:t>$21,972</w:t>
            </w:r>
          </w:p>
        </w:tc>
      </w:tr>
      <w:tr w14:paraId="219B22A2"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709361D7" w14:textId="77777777">
            <w:pPr>
              <w:pStyle w:val="LTableTextAbt"/>
            </w:pPr>
            <w:r>
              <w:rPr>
                <w:b/>
                <w:bCs w:val="0"/>
              </w:rPr>
              <w:t>Weighted Average Across Methods (Including trans-DCE)</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611D5743" w14:textId="77777777">
            <w:pPr>
              <w:pStyle w:val="LTableTextAbt"/>
              <w:jc w:val="right"/>
            </w:pPr>
            <w:r>
              <w:rPr>
                <w:szCs w:val="18"/>
              </w:rP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DA97D62" w14:textId="77777777">
            <w:pPr>
              <w:pStyle w:val="LTableTextAbt"/>
              <w:jc w:val="right"/>
            </w:pPr>
            <w:r>
              <w:rPr>
                <w:szCs w:val="18"/>
              </w:rP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A3BDC7D" w14:textId="77777777">
            <w:pPr>
              <w:pStyle w:val="LTableTextAbt"/>
              <w:ind w:right="-19"/>
              <w:jc w:val="right"/>
            </w:pPr>
            <w:r>
              <w:rPr>
                <w:b/>
                <w:bCs w:val="0"/>
                <w:szCs w:val="18"/>
              </w:rPr>
              <w:t>$2,457,742</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586709D" w14:textId="77777777">
            <w:pPr>
              <w:pStyle w:val="LTableTextAbt"/>
              <w:ind w:right="-19"/>
              <w:jc w:val="right"/>
            </w:pPr>
            <w:r>
              <w:rPr>
                <w:b/>
                <w:bCs w:val="0"/>
                <w:szCs w:val="18"/>
              </w:rPr>
              <w:t>$7,192</w:t>
            </w:r>
          </w:p>
        </w:tc>
      </w:tr>
      <w:tr w14:paraId="284392BB" w14:textId="77777777" w:rsidTr="00007BDF">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578C7465" w14:textId="77777777">
            <w:pPr>
              <w:pStyle w:val="LTableTextAbt"/>
            </w:pPr>
            <w:r>
              <w:rPr>
                <w:b/>
                <w:bCs w:val="0"/>
              </w:rPr>
              <w:t>Weighted Average Across Methods (Excluding trans-DCE)</w:t>
            </w:r>
          </w:p>
        </w:tc>
        <w:tc>
          <w:tcPr>
            <w:tcW w:w="1354"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425A34D6" w14:textId="77777777">
            <w:pPr>
              <w:pStyle w:val="LTableTextAbt"/>
              <w:jc w:val="right"/>
            </w:pPr>
            <w:r>
              <w:rPr>
                <w:szCs w:val="18"/>
              </w:rP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19A9D009" w14:textId="77777777">
            <w:pPr>
              <w:pStyle w:val="LTableTextAbt"/>
              <w:jc w:val="right"/>
            </w:pPr>
            <w:r>
              <w:rPr>
                <w:szCs w:val="18"/>
              </w:rP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229E9807" w14:textId="77777777">
            <w:pPr>
              <w:pStyle w:val="LTableTextAbt"/>
              <w:ind w:right="-19"/>
              <w:jc w:val="right"/>
            </w:pPr>
            <w:r>
              <w:rPr>
                <w:b/>
                <w:bCs w:val="0"/>
                <w:szCs w:val="18"/>
              </w:rPr>
              <w:t>$2,640,562</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F73E79" w:rsidRPr="00AD7F01" w:rsidP="00CB1C05" w14:paraId="393B0535" w14:textId="77777777">
            <w:pPr>
              <w:pStyle w:val="LTableTextAbt"/>
              <w:ind w:right="-19"/>
              <w:jc w:val="right"/>
            </w:pPr>
            <w:r>
              <w:rPr>
                <w:b/>
                <w:bCs w:val="0"/>
                <w:szCs w:val="18"/>
              </w:rPr>
              <w:t>$6,816</w:t>
            </w:r>
          </w:p>
        </w:tc>
      </w:tr>
      <w:tr w14:paraId="72AE1F62" w14:textId="7777777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F94BC3" w:rsidP="00CB1C05" w14:paraId="4360C68E"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1CF6DEBA" w14:textId="77777777"/>
    <w:tbl>
      <w:tblPr>
        <w:tblW w:w="9270" w:type="dxa"/>
        <w:tblLayout w:type="fixed"/>
        <w:tblLook w:val="04A0"/>
      </w:tblPr>
      <w:tblGrid>
        <w:gridCol w:w="4766"/>
        <w:gridCol w:w="1174"/>
        <w:gridCol w:w="1080"/>
        <w:gridCol w:w="1228"/>
        <w:gridCol w:w="1022"/>
      </w:tblGrid>
      <w:tr w14:paraId="20F94BCB" w14:textId="77777777" w:rsidTr="00E850C2">
        <w:tblPrEx>
          <w:tblW w:w="9270" w:type="dxa"/>
          <w:tblLayout w:type="fixed"/>
          <w:tblLook w:val="04A0"/>
        </w:tblPrEx>
        <w:trPr>
          <w:trHeight w:val="204"/>
          <w:tblHeader/>
        </w:trPr>
        <w:tc>
          <w:tcPr>
            <w:tcW w:w="9270" w:type="dxa"/>
            <w:gridSpan w:val="5"/>
            <w:shd w:val="clear" w:color="auto" w:fill="auto"/>
          </w:tcPr>
          <w:p w:rsidR="009F0B3F" w:rsidP="00CB1C05" w14:paraId="45CB3D3E" w14:textId="77777777">
            <w:pPr>
              <w:pStyle w:val="TableTitleA"/>
            </w:pPr>
            <w:bookmarkStart w:id="1105" w:name="_Toc165379674"/>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1</w:t>
            </w:r>
            <w:r w:rsidR="00BC4B5D">
              <w:rPr>
                <w:noProof/>
              </w:rPr>
              <w:fldChar w:fldCharType="end"/>
            </w:r>
            <w:r w:rsidRPr="005C74DF">
              <w:t xml:space="preserve">: </w:t>
            </w:r>
            <w:r w:rsidR="00442D77">
              <w:t>Initial and Recurring Costs by Alternative Cleaning Method: Medium/Safety Critical (2022$)</w:t>
            </w:r>
            <w:bookmarkEnd w:id="1105"/>
          </w:p>
        </w:tc>
      </w:tr>
      <w:tr w14:paraId="3ACB6311" w14:textId="77777777" w:rsidTr="00D4356D">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16DD5D2D" w14:textId="77777777">
            <w:pPr>
              <w:pStyle w:val="TableSubtitle"/>
            </w:pPr>
            <w:r w:rsidRPr="001100B6">
              <w:t>Cleaning method</w:t>
            </w:r>
          </w:p>
        </w:tc>
        <w:tc>
          <w:tcPr>
            <w:tcW w:w="225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454C4430" w14:textId="77777777">
            <w:pPr>
              <w:pStyle w:val="TableSubtitle"/>
            </w:pPr>
            <w:r>
              <w:t>Weight</w:t>
            </w:r>
            <w:r w:rsidRPr="00D51D0C">
              <w:rPr>
                <w:vertAlign w:val="superscript"/>
              </w:rPr>
              <w:t>1</w:t>
            </w:r>
          </w:p>
        </w:tc>
        <w:tc>
          <w:tcPr>
            <w:tcW w:w="1228" w:type="dxa"/>
            <w:vMerge w:val="restart"/>
            <w:tcBorders>
              <w:top w:val="single" w:sz="4" w:space="0" w:color="auto"/>
              <w:left w:val="single" w:sz="4" w:space="0" w:color="auto"/>
              <w:right w:val="single" w:sz="4" w:space="0" w:color="auto"/>
            </w:tcBorders>
            <w:shd w:val="clear" w:color="auto" w:fill="48A9C5"/>
          </w:tcPr>
          <w:p w:rsidR="002257BB" w:rsidRPr="006D0935" w:rsidP="00CB1C05" w14:paraId="19E0D229"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60EB37DF" w14:textId="77777777">
            <w:pPr>
              <w:pStyle w:val="TableSubtitle"/>
            </w:pPr>
            <w:r>
              <w:t>Annual Recurring Costs</w:t>
            </w:r>
          </w:p>
        </w:tc>
      </w:tr>
      <w:tr w14:paraId="69E82D21" w14:textId="77777777" w:rsidTr="00D4356D">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27A46316" w14:textId="77777777">
            <w:pPr>
              <w:pStyle w:val="TableSubtitle"/>
            </w:pPr>
          </w:p>
        </w:tc>
        <w:tc>
          <w:tcPr>
            <w:tcW w:w="117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87A09A6"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2CD10A29" w14:textId="77777777">
            <w:pPr>
              <w:pStyle w:val="TableSubtitle"/>
            </w:pPr>
            <w:r>
              <w:t>without trans-DCE</w:t>
            </w:r>
          </w:p>
        </w:tc>
        <w:tc>
          <w:tcPr>
            <w:tcW w:w="1228" w:type="dxa"/>
            <w:vMerge/>
            <w:tcBorders>
              <w:left w:val="single" w:sz="4" w:space="0" w:color="auto"/>
              <w:bottom w:val="single" w:sz="4" w:space="0" w:color="auto"/>
              <w:right w:val="single" w:sz="4" w:space="0" w:color="auto"/>
            </w:tcBorders>
            <w:shd w:val="clear" w:color="auto" w:fill="48A9C5"/>
          </w:tcPr>
          <w:p w:rsidR="002257BB" w:rsidRPr="006D0935" w:rsidP="00CB1C05" w14:paraId="6A7F8D1A"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3A54FFDA" w14:textId="77777777">
            <w:pPr>
              <w:pStyle w:val="TableSubtitle"/>
            </w:pPr>
          </w:p>
        </w:tc>
      </w:tr>
      <w:tr w14:paraId="4E364BA1"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B182A27" w14:textId="77777777">
            <w:pPr>
              <w:pStyle w:val="LTableTextAbt"/>
            </w:pPr>
            <w:r>
              <w:t xml:space="preserve">Convert OTVD to use </w:t>
            </w:r>
            <w:r w:rsidR="001A2093">
              <w:t>Flashpoint</w:t>
            </w:r>
            <w:r>
              <w:t xml:space="preserve">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915C182" w14:textId="77777777">
            <w:pPr>
              <w:pStyle w:val="LTableTextAbt"/>
              <w:jc w:val="right"/>
            </w:pPr>
            <w:r>
              <w:rPr>
                <w:szCs w:val="18"/>
              </w:rPr>
              <w:t>23</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2AD5991" w14:textId="77777777">
            <w:pPr>
              <w:pStyle w:val="LTableTextAbt"/>
              <w:jc w:val="right"/>
            </w:pPr>
            <w:r>
              <w:t>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F51D224" w14:textId="77777777">
            <w:pPr>
              <w:pStyle w:val="LTableTextAbt"/>
              <w:ind w:right="-19"/>
              <w:jc w:val="right"/>
            </w:pPr>
            <w:r>
              <w:t>$1,727,4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0F766FA" w14:textId="77777777">
            <w:pPr>
              <w:pStyle w:val="LTableTextAbt"/>
              <w:ind w:right="-19"/>
              <w:jc w:val="right"/>
            </w:pPr>
            <w:r>
              <w:t>-$95,042</w:t>
            </w:r>
          </w:p>
        </w:tc>
      </w:tr>
      <w:tr w14:paraId="37420685"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4002BEB" w14:textId="77777777">
            <w:pPr>
              <w:pStyle w:val="LTableTextAbt"/>
            </w:pPr>
            <w:r>
              <w:t xml:space="preserve">Replace with OTVD using </w:t>
            </w:r>
            <w:r w:rsidR="001A2093">
              <w:t>Flashpoint</w:t>
            </w:r>
            <w:r>
              <w:t xml:space="preserve">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5A19456" w14:textId="77777777">
            <w:pPr>
              <w:pStyle w:val="LTableTextAbt"/>
              <w:jc w:val="right"/>
            </w:pPr>
            <w:r>
              <w:rPr>
                <w:szCs w:val="18"/>
              </w:rPr>
              <w:t>23</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2C48967" w14:textId="77777777">
            <w:pPr>
              <w:pStyle w:val="LTableTextAbt"/>
              <w:jc w:val="right"/>
            </w:pPr>
            <w:r>
              <w:t>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8D7E5F2" w14:textId="77777777">
            <w:pPr>
              <w:pStyle w:val="LTableTextAbt"/>
              <w:ind w:right="-19"/>
              <w:jc w:val="right"/>
            </w:pPr>
            <w:r>
              <w:t>$1,943,4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D9D513B" w14:textId="77777777">
            <w:pPr>
              <w:pStyle w:val="LTableTextAbt"/>
              <w:ind w:right="-19"/>
              <w:jc w:val="right"/>
            </w:pPr>
            <w:r>
              <w:t>$149,459</w:t>
            </w:r>
          </w:p>
        </w:tc>
      </w:tr>
      <w:tr w14:paraId="51D35602"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P="00CB1C05" w14:paraId="7B00FE18" w14:textId="77777777">
            <w:pPr>
              <w:pStyle w:val="LTableTextAbt"/>
            </w:pPr>
            <w:r>
              <w:t>Replace with Solstice system (trans-1-chloro-3,3,</w:t>
            </w:r>
            <w:r w:rsidR="003B1819">
              <w:t>3-trifluoro</w:t>
            </w:r>
            <w:r>
              <w:t>propen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020E07E" w14:textId="77777777">
            <w:pPr>
              <w:pStyle w:val="LTableTextAbt"/>
              <w:jc w:val="right"/>
            </w:pPr>
            <w:r>
              <w:rPr>
                <w:szCs w:val="18"/>
              </w:rPr>
              <w:t>17</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85132B1" w14:textId="77777777">
            <w:pPr>
              <w:pStyle w:val="LTableTextAbt"/>
              <w:jc w:val="right"/>
            </w:pPr>
            <w:r>
              <w:rPr>
                <w:szCs w:val="18"/>
              </w:rPr>
              <w:t>22</w:t>
            </w:r>
            <w:r>
              <w:t>%</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E127FF4" w14:textId="77777777">
            <w:pPr>
              <w:pStyle w:val="LTableTextAbt"/>
              <w:ind w:right="-19"/>
              <w:jc w:val="right"/>
            </w:pPr>
            <w:r>
              <w:t>$2,114,4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6C36A57" w14:textId="77777777">
            <w:pPr>
              <w:pStyle w:val="LTableTextAbt"/>
              <w:ind w:right="-19"/>
              <w:jc w:val="right"/>
            </w:pPr>
            <w:r>
              <w:t>$110,646</w:t>
            </w:r>
          </w:p>
        </w:tc>
      </w:tr>
      <w:tr w14:paraId="6D6BF08F"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39772BA" w14:textId="77777777">
            <w:pPr>
              <w:pStyle w:val="LTableTextAbt"/>
            </w:pPr>
            <w:r>
              <w:t>OTVD for Low boiling point (&lt;100C) Alcohol or other flammabl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41927E7" w14:textId="77777777">
            <w:pPr>
              <w:pStyle w:val="LTableTextAbt"/>
              <w:jc w:val="right"/>
            </w:pPr>
            <w:r>
              <w:rPr>
                <w:szCs w:val="18"/>
              </w:rPr>
              <w:t>14</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41CBD0E" w14:textId="77777777">
            <w:pPr>
              <w:pStyle w:val="LTableTextAbt"/>
              <w:jc w:val="right"/>
            </w:pPr>
            <w:r>
              <w:rPr>
                <w:szCs w:val="18"/>
              </w:rPr>
              <w:t>19</w:t>
            </w:r>
            <w:r>
              <w:t>%</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D8DB0C1" w14:textId="77777777">
            <w:pPr>
              <w:pStyle w:val="LTableTextAbt"/>
              <w:ind w:right="-19"/>
              <w:jc w:val="right"/>
            </w:pPr>
            <w:r>
              <w:t>$2,057,9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FC2C0D0" w14:textId="77777777">
            <w:pPr>
              <w:pStyle w:val="LTableTextAbt"/>
              <w:ind w:right="-19"/>
              <w:jc w:val="right"/>
            </w:pPr>
            <w:r>
              <w:t>-$55,251</w:t>
            </w:r>
          </w:p>
        </w:tc>
      </w:tr>
      <w:tr w14:paraId="4BF7728C"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0F887AC" w14:textId="77777777">
            <w:pPr>
              <w:pStyle w:val="LTableTextAbt"/>
            </w:pPr>
            <w:r>
              <w:t xml:space="preserve">OTVD for Very low </w:t>
            </w:r>
            <w:r w:rsidR="001A2093">
              <w:t>Flashpoint</w:t>
            </w:r>
            <w:r>
              <w:t xml:space="preserve"> (&lt;0C) 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979B6B7"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D634D2C" w14:textId="77777777">
            <w:pPr>
              <w:pStyle w:val="LTableTextAbt"/>
              <w:jc w:val="right"/>
            </w:pPr>
            <w:r>
              <w:t>2%</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594376C" w14:textId="77777777">
            <w:pPr>
              <w:pStyle w:val="LTableTextAbt"/>
              <w:ind w:right="-19"/>
              <w:jc w:val="right"/>
            </w:pPr>
            <w:r>
              <w:t>$2,059,23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21F0B0B" w14:textId="77777777">
            <w:pPr>
              <w:pStyle w:val="LTableTextAbt"/>
              <w:ind w:right="-19"/>
              <w:jc w:val="right"/>
            </w:pPr>
            <w:r>
              <w:t>-$47,001</w:t>
            </w:r>
          </w:p>
        </w:tc>
      </w:tr>
      <w:tr w14:paraId="453B8204"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EF23E9F" w14:textId="77777777">
            <w:pPr>
              <w:pStyle w:val="LTableTextAbt"/>
            </w:pPr>
            <w:r>
              <w:t>EVD for High Boiling Point Combustibles (&gt;100C) Hydrocarbons and Alcohol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E594AD4" w14:textId="77777777">
            <w:pPr>
              <w:pStyle w:val="LTableTextAbt"/>
              <w:jc w:val="right"/>
            </w:pPr>
            <w:r>
              <w:rPr>
                <w:szCs w:val="18"/>
              </w:rPr>
              <w:t>2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298849A" w14:textId="77777777">
            <w:pPr>
              <w:pStyle w:val="LTableTextAbt"/>
              <w:jc w:val="right"/>
            </w:pPr>
            <w:r>
              <w:rPr>
                <w:szCs w:val="18"/>
              </w:rPr>
              <w:t>41</w:t>
            </w:r>
            <w:r>
              <w:t>%</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023DCC3" w14:textId="77777777">
            <w:pPr>
              <w:pStyle w:val="LTableTextAbt"/>
              <w:ind w:right="-19"/>
              <w:jc w:val="right"/>
            </w:pPr>
            <w:r>
              <w:t>$2,055,73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AD9165C" w14:textId="77777777">
            <w:pPr>
              <w:pStyle w:val="LTableTextAbt"/>
              <w:ind w:right="-19"/>
              <w:jc w:val="right"/>
            </w:pPr>
            <w:r>
              <w:t>-$76,576</w:t>
            </w:r>
          </w:p>
        </w:tc>
      </w:tr>
      <w:tr w14:paraId="10B3F720"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6F7AEF2" w14:textId="77777777">
            <w:pPr>
              <w:pStyle w:val="LTableTextAbt"/>
            </w:pPr>
            <w:r>
              <w:t>Co-Solvent, Bi-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6FF2513" w14:textId="77777777">
            <w:pPr>
              <w:pStyle w:val="LTableTextAbt"/>
              <w:jc w:val="right"/>
            </w:pPr>
            <w:r>
              <w:rPr>
                <w:szCs w:val="18"/>
              </w:rPr>
              <w:t>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53E155A" w14:textId="77777777">
            <w:pPr>
              <w:pStyle w:val="LTableTextAbt"/>
              <w:jc w:val="right"/>
            </w:pPr>
            <w:r>
              <w:rPr>
                <w:szCs w:val="18"/>
              </w:rPr>
              <w:t>19</w:t>
            </w:r>
            <w:r>
              <w:t>%</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9C61A86" w14:textId="77777777">
            <w:pPr>
              <w:pStyle w:val="LTableTextAbt"/>
              <w:ind w:right="-19"/>
              <w:jc w:val="right"/>
            </w:pPr>
            <w:r>
              <w:t>$2,078,80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FF47832" w14:textId="77777777">
            <w:pPr>
              <w:pStyle w:val="LTableTextAbt"/>
              <w:ind w:right="-19"/>
              <w:jc w:val="right"/>
            </w:pPr>
            <w:r>
              <w:t>-$79,077</w:t>
            </w:r>
          </w:p>
        </w:tc>
      </w:tr>
      <w:tr w14:paraId="3A6B1CD5"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31C3BE6" w14:textId="77777777">
            <w:pPr>
              <w:pStyle w:val="LTableTextAbt"/>
            </w:pPr>
            <w:r>
              <w:t>Semi-Aqueou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D32C603"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FE34AAA" w14:textId="77777777">
            <w:pPr>
              <w:pStyle w:val="LTableTextAbt"/>
              <w:jc w:val="right"/>
            </w:pPr>
            <w:r>
              <w:rPr>
                <w:szCs w:val="18"/>
              </w:rPr>
              <w:t>6</w:t>
            </w:r>
            <w:r>
              <w:t>%</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DB432FA" w14:textId="77777777">
            <w:pPr>
              <w:pStyle w:val="LTableTextAbt"/>
              <w:ind w:right="-19"/>
              <w:jc w:val="right"/>
            </w:pPr>
            <w:r>
              <w:t>$1,954,23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51464C8" w14:textId="77777777">
            <w:pPr>
              <w:pStyle w:val="LTableTextAbt"/>
              <w:ind w:right="-19"/>
              <w:jc w:val="right"/>
            </w:pPr>
            <w:r>
              <w:t>-$46,968</w:t>
            </w:r>
          </w:p>
        </w:tc>
      </w:tr>
      <w:tr w14:paraId="0C5D909E"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A3DD87E" w14:textId="77777777">
            <w:pPr>
              <w:pStyle w:val="LTableTextAbt"/>
            </w:pPr>
            <w:r>
              <w:t>Replace with Aqueous Cleaning</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1A72DB1" w14:textId="77777777">
            <w:pPr>
              <w:pStyle w:val="LTableTextAbt"/>
              <w:jc w:val="right"/>
            </w:pPr>
            <w:r>
              <w:rPr>
                <w:szCs w:val="18"/>
              </w:rPr>
              <w:t>17</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590C9ED" w14:textId="77777777">
            <w:pPr>
              <w:pStyle w:val="LTableTextAbt"/>
              <w:jc w:val="right"/>
            </w:pPr>
            <w:r>
              <w:rPr>
                <w:szCs w:val="18"/>
              </w:rPr>
              <w:t>25</w:t>
            </w:r>
            <w:r>
              <w:t>%</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E9F4EDC" w14:textId="77777777">
            <w:pPr>
              <w:pStyle w:val="LTableTextAbt"/>
              <w:ind w:right="-19"/>
              <w:jc w:val="right"/>
            </w:pPr>
            <w:r>
              <w:t>$1,605,83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0A10586" w14:textId="77777777">
            <w:pPr>
              <w:pStyle w:val="LTableTextAbt"/>
              <w:ind w:right="-19"/>
              <w:jc w:val="right"/>
            </w:pPr>
            <w:r>
              <w:t>-$57,457</w:t>
            </w:r>
          </w:p>
        </w:tc>
      </w:tr>
      <w:tr w14:paraId="133E3BC0"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C81B3F1" w14:textId="77777777">
            <w:pPr>
              <w:pStyle w:val="LTableTextAbt"/>
            </w:pPr>
            <w:r>
              <w:t>Hybrid system (e.g., Inventec, HEMO)</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6E12DBF" w14:textId="77777777">
            <w:pPr>
              <w:pStyle w:val="LTableTextAbt"/>
              <w:jc w:val="right"/>
            </w:pPr>
            <w:r>
              <w:rPr>
                <w:szCs w:val="18"/>
              </w:rPr>
              <w:t>12</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7A4C257" w14:textId="77777777">
            <w:pPr>
              <w:pStyle w:val="LTableTextAbt"/>
              <w:jc w:val="right"/>
            </w:pPr>
            <w:r>
              <w:rPr>
                <w:szCs w:val="18"/>
              </w:rPr>
              <w:t>22</w:t>
            </w:r>
            <w:r>
              <w:t>%</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6C06828" w14:textId="77777777">
            <w:pPr>
              <w:pStyle w:val="LTableTextAbt"/>
              <w:ind w:right="-19"/>
              <w:jc w:val="right"/>
            </w:pPr>
            <w:r>
              <w:t>$2,323,1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E68BD97" w14:textId="77777777">
            <w:pPr>
              <w:pStyle w:val="LTableTextAbt"/>
              <w:ind w:right="-19"/>
              <w:jc w:val="right"/>
            </w:pPr>
            <w:r>
              <w:t>$39,892</w:t>
            </w:r>
          </w:p>
        </w:tc>
      </w:tr>
      <w:tr w14:paraId="42641636"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586EBD2" w14:textId="77777777">
            <w:pPr>
              <w:pStyle w:val="LTableTextAbt"/>
            </w:pPr>
            <w:r>
              <w:rPr>
                <w:b/>
                <w:bCs w:val="0"/>
              </w:rPr>
              <w:t>Weighted Average Across Methods (In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411C489"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8AD8F2B" w14:textId="77777777">
            <w:pPr>
              <w:pStyle w:val="LTableTextAbt"/>
              <w:jc w:val="right"/>
            </w:pPr>
            <w:r>
              <w:t> </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55A1E78" w14:textId="77777777">
            <w:pPr>
              <w:pStyle w:val="LTableTextAbt"/>
              <w:ind w:right="-19"/>
              <w:jc w:val="right"/>
            </w:pPr>
            <w:r>
              <w:rPr>
                <w:b/>
                <w:bCs w:val="0"/>
                <w:szCs w:val="18"/>
              </w:rPr>
              <w:t>$2,924,59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D4F9DC4" w14:textId="77777777">
            <w:pPr>
              <w:pStyle w:val="LTableTextAbt"/>
              <w:ind w:right="-19"/>
              <w:jc w:val="right"/>
            </w:pPr>
            <w:r>
              <w:rPr>
                <w:b/>
                <w:bCs w:val="0"/>
                <w:szCs w:val="18"/>
              </w:rPr>
              <w:t>-$12,854</w:t>
            </w:r>
          </w:p>
        </w:tc>
      </w:tr>
      <w:tr w14:paraId="5CD8BADA"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4B4DD54" w14:textId="77777777">
            <w:pPr>
              <w:pStyle w:val="LTableTextAbt"/>
            </w:pPr>
            <w:r>
              <w:rPr>
                <w:b/>
                <w:bCs w:val="0"/>
              </w:rPr>
              <w:t>Weighted Average Across Methods (Ex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99B8C78"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F68D732" w14:textId="77777777">
            <w:pPr>
              <w:pStyle w:val="LTableTextAbt"/>
              <w:jc w:val="right"/>
            </w:pPr>
            <w:r>
              <w:t> </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4147FE4" w14:textId="77777777">
            <w:pPr>
              <w:pStyle w:val="LTableTextAbt"/>
              <w:ind w:right="-19"/>
              <w:jc w:val="right"/>
            </w:pPr>
            <w:r>
              <w:rPr>
                <w:b/>
                <w:bCs w:val="0"/>
                <w:szCs w:val="18"/>
              </w:rPr>
              <w:t>$3,166,747</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17B28CB" w14:textId="77777777">
            <w:pPr>
              <w:pStyle w:val="LTableTextAbt"/>
              <w:ind w:right="-19"/>
              <w:jc w:val="right"/>
            </w:pPr>
            <w:r>
              <w:rPr>
                <w:b/>
                <w:bCs w:val="0"/>
                <w:szCs w:val="18"/>
              </w:rPr>
              <w:t>-$40,984</w:t>
            </w:r>
          </w:p>
        </w:tc>
      </w:tr>
      <w:tr w14:paraId="6BFC4CFB" w14:textId="7777777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29655E" w:rsidP="00CB1C05" w14:paraId="01852580"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49221CD7" w14:textId="77777777"/>
    <w:tbl>
      <w:tblPr>
        <w:tblW w:w="9450" w:type="dxa"/>
        <w:tblLayout w:type="fixed"/>
        <w:tblLook w:val="04A0"/>
      </w:tblPr>
      <w:tblGrid>
        <w:gridCol w:w="4860"/>
        <w:gridCol w:w="1170"/>
        <w:gridCol w:w="1080"/>
        <w:gridCol w:w="1218"/>
        <w:gridCol w:w="1122"/>
      </w:tblGrid>
      <w:tr w14:paraId="5F0F0871" w14:textId="77777777" w:rsidTr="00E850C2">
        <w:tblPrEx>
          <w:tblW w:w="9450" w:type="dxa"/>
          <w:tblLayout w:type="fixed"/>
          <w:tblLook w:val="04A0"/>
        </w:tblPrEx>
        <w:trPr>
          <w:trHeight w:val="204"/>
          <w:tblHeader/>
        </w:trPr>
        <w:tc>
          <w:tcPr>
            <w:tcW w:w="9450" w:type="dxa"/>
            <w:gridSpan w:val="5"/>
            <w:shd w:val="clear" w:color="auto" w:fill="auto"/>
          </w:tcPr>
          <w:p w:rsidR="00FA3D4A" w:rsidP="00CB1C05" w14:paraId="28DDC659" w14:textId="77777777">
            <w:pPr>
              <w:pStyle w:val="TableTitleA"/>
            </w:pPr>
            <w:bookmarkStart w:id="1106" w:name="_Toc165379675"/>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2</w:t>
            </w:r>
            <w:r w:rsidR="00BC4B5D">
              <w:rPr>
                <w:noProof/>
              </w:rPr>
              <w:fldChar w:fldCharType="end"/>
            </w:r>
            <w:r w:rsidRPr="00D714A6" w:rsidR="00D714A6">
              <w:t xml:space="preserve">: </w:t>
            </w:r>
            <w:r w:rsidR="00AC0A16">
              <w:t>Initial and Recurring Costs by Alternative Cleaning Method: Large/Safety Critical (2022$)</w:t>
            </w:r>
            <w:bookmarkEnd w:id="1106"/>
          </w:p>
        </w:tc>
      </w:tr>
      <w:tr w14:paraId="229368E0" w14:textId="77777777" w:rsidTr="005E55A7">
        <w:tblPrEx>
          <w:tblW w:w="9450" w:type="dxa"/>
          <w:tblLayout w:type="fixed"/>
          <w:tblLook w:val="04A0"/>
        </w:tblPrEx>
        <w:trPr>
          <w:trHeight w:val="204"/>
          <w:tblHeader/>
        </w:trPr>
        <w:tc>
          <w:tcPr>
            <w:tcW w:w="4860" w:type="dxa"/>
            <w:vMerge w:val="restart"/>
            <w:tcBorders>
              <w:top w:val="single" w:sz="4" w:space="0" w:color="auto"/>
              <w:left w:val="single" w:sz="4" w:space="0" w:color="auto"/>
              <w:right w:val="single" w:sz="4" w:space="0" w:color="auto"/>
            </w:tcBorders>
            <w:shd w:val="clear" w:color="auto" w:fill="48A9C5"/>
          </w:tcPr>
          <w:p w:rsidR="002257BB" w:rsidRPr="006D0935" w:rsidP="00CB1C05" w14:paraId="5EC3B529" w14:textId="77777777">
            <w:pPr>
              <w:pStyle w:val="TableSubtitle"/>
            </w:pPr>
            <w:r w:rsidRPr="001100B6">
              <w:t>Cleaning method</w:t>
            </w:r>
          </w:p>
        </w:tc>
        <w:tc>
          <w:tcPr>
            <w:tcW w:w="2250"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509C522" w14:textId="77777777">
            <w:pPr>
              <w:pStyle w:val="TableSubtitle"/>
            </w:pPr>
            <w:r>
              <w:t>Weight</w:t>
            </w:r>
            <w:r w:rsidRPr="00D51D0C">
              <w:rPr>
                <w:vertAlign w:val="superscript"/>
              </w:rPr>
              <w:t>1</w:t>
            </w:r>
          </w:p>
        </w:tc>
        <w:tc>
          <w:tcPr>
            <w:tcW w:w="1218" w:type="dxa"/>
            <w:vMerge w:val="restart"/>
            <w:tcBorders>
              <w:top w:val="single" w:sz="4" w:space="0" w:color="auto"/>
              <w:left w:val="single" w:sz="4" w:space="0" w:color="auto"/>
              <w:right w:val="single" w:sz="4" w:space="0" w:color="auto"/>
            </w:tcBorders>
            <w:shd w:val="clear" w:color="auto" w:fill="48A9C5"/>
          </w:tcPr>
          <w:p w:rsidR="002257BB" w:rsidRPr="006D0935" w:rsidP="00CB1C05" w14:paraId="32DC57A9" w14:textId="77777777">
            <w:pPr>
              <w:pStyle w:val="TableSubtitle"/>
            </w:pPr>
            <w:r>
              <w:t>Initial Costs</w:t>
            </w:r>
          </w:p>
        </w:tc>
        <w:tc>
          <w:tcPr>
            <w:tcW w:w="11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4A1BAB9C" w14:textId="77777777">
            <w:pPr>
              <w:pStyle w:val="TableSubtitle"/>
            </w:pPr>
            <w:r>
              <w:t>Annual Recurring Costs</w:t>
            </w:r>
          </w:p>
        </w:tc>
      </w:tr>
      <w:tr w14:paraId="399E15B4" w14:textId="77777777" w:rsidTr="005E55A7">
        <w:tblPrEx>
          <w:tblW w:w="9450" w:type="dxa"/>
          <w:tblLayout w:type="fixed"/>
          <w:tblLook w:val="04A0"/>
        </w:tblPrEx>
        <w:trPr>
          <w:trHeight w:val="204"/>
          <w:tblHeader/>
        </w:trPr>
        <w:tc>
          <w:tcPr>
            <w:tcW w:w="4860" w:type="dxa"/>
            <w:vMerge/>
            <w:tcBorders>
              <w:left w:val="single" w:sz="4" w:space="0" w:color="auto"/>
              <w:bottom w:val="single" w:sz="4" w:space="0" w:color="auto"/>
              <w:right w:val="single" w:sz="4" w:space="0" w:color="auto"/>
            </w:tcBorders>
            <w:shd w:val="clear" w:color="auto" w:fill="48A9C5"/>
          </w:tcPr>
          <w:p w:rsidR="002257BB" w:rsidRPr="001100B6" w:rsidP="00CB1C05" w14:paraId="0C2B0DC1" w14:textId="77777777">
            <w:pPr>
              <w:pStyle w:val="TableSubtitle"/>
            </w:pP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6ABB5750"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0118CBA" w14:textId="77777777">
            <w:pPr>
              <w:pStyle w:val="TableSubtitle"/>
            </w:pPr>
            <w:r>
              <w:t>without trans-DCE</w:t>
            </w:r>
          </w:p>
        </w:tc>
        <w:tc>
          <w:tcPr>
            <w:tcW w:w="1218" w:type="dxa"/>
            <w:vMerge/>
            <w:tcBorders>
              <w:left w:val="single" w:sz="4" w:space="0" w:color="auto"/>
              <w:bottom w:val="single" w:sz="4" w:space="0" w:color="auto"/>
              <w:right w:val="single" w:sz="4" w:space="0" w:color="auto"/>
            </w:tcBorders>
            <w:shd w:val="clear" w:color="auto" w:fill="48A9C5"/>
          </w:tcPr>
          <w:p w:rsidR="002257BB" w:rsidRPr="006D0935" w:rsidP="00CB1C05" w14:paraId="2C508E4B" w14:textId="77777777">
            <w:pPr>
              <w:pStyle w:val="TableSubtitle"/>
            </w:pPr>
          </w:p>
        </w:tc>
        <w:tc>
          <w:tcPr>
            <w:tcW w:w="1122" w:type="dxa"/>
            <w:vMerge/>
            <w:tcBorders>
              <w:left w:val="single" w:sz="4" w:space="0" w:color="auto"/>
              <w:bottom w:val="single" w:sz="4" w:space="0" w:color="auto"/>
              <w:right w:val="single" w:sz="4" w:space="0" w:color="auto"/>
            </w:tcBorders>
            <w:shd w:val="clear" w:color="auto" w:fill="48A9C5"/>
          </w:tcPr>
          <w:p w:rsidR="002257BB" w:rsidRPr="006D0935" w:rsidP="00CB1C05" w14:paraId="296F9B1B" w14:textId="77777777">
            <w:pPr>
              <w:pStyle w:val="TableSubtitle"/>
            </w:pPr>
          </w:p>
        </w:tc>
      </w:tr>
      <w:tr w14:paraId="2D7329B8"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0B36B64" w14:textId="77777777">
            <w:pPr>
              <w:pStyle w:val="LTableTextAbt"/>
            </w:pPr>
            <w:r>
              <w:t xml:space="preserve">Convert OTVD to use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E2B9C5D" w14:textId="77777777">
            <w:pPr>
              <w:pStyle w:val="LTableTextAbt"/>
              <w:jc w:val="right"/>
            </w:pPr>
            <w:r>
              <w:rPr>
                <w:szCs w:val="18"/>
              </w:rPr>
              <w:t>23</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A1A8F19" w14:textId="77777777">
            <w:pPr>
              <w:pStyle w:val="LTableTextAbt"/>
              <w:jc w:val="right"/>
            </w:pPr>
            <w:r>
              <w:t>0%</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7F0AC71" w14:textId="77777777">
            <w:pPr>
              <w:pStyle w:val="LTableTextAbt"/>
              <w:ind w:right="-19"/>
              <w:jc w:val="right"/>
            </w:pPr>
            <w:r>
              <w:t>$2,385,9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7143648" w14:textId="77777777">
            <w:pPr>
              <w:pStyle w:val="LTableTextAbt"/>
              <w:ind w:right="-19"/>
              <w:jc w:val="right"/>
            </w:pPr>
            <w:r>
              <w:t>$170,280</w:t>
            </w:r>
          </w:p>
        </w:tc>
      </w:tr>
      <w:tr w14:paraId="78EE57F9"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6144F36" w14:textId="77777777">
            <w:pPr>
              <w:pStyle w:val="LTableTextAbt"/>
            </w:pPr>
            <w:r>
              <w:t xml:space="preserve">Replace with OTVD using </w:t>
            </w:r>
            <w:r w:rsidR="001A2093">
              <w:t>Flashpoint</w:t>
            </w:r>
            <w:r>
              <w:t xml:space="preserve">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42F9C84" w14:textId="77777777">
            <w:pPr>
              <w:pStyle w:val="LTableTextAbt"/>
              <w:jc w:val="right"/>
            </w:pPr>
            <w:r>
              <w:rPr>
                <w:szCs w:val="18"/>
              </w:rPr>
              <w:t>23</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1943BE2" w14:textId="77777777">
            <w:pPr>
              <w:pStyle w:val="LTableTextAbt"/>
              <w:jc w:val="right"/>
            </w:pPr>
            <w:r>
              <w:t>0%</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ECA3553" w14:textId="77777777">
            <w:pPr>
              <w:pStyle w:val="LTableTextAbt"/>
              <w:ind w:right="-19"/>
              <w:jc w:val="right"/>
            </w:pPr>
            <w:r>
              <w:t>$5,265,9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E6CA478" w14:textId="77777777">
            <w:pPr>
              <w:pStyle w:val="LTableTextAbt"/>
              <w:ind w:right="-19"/>
              <w:jc w:val="right"/>
            </w:pPr>
            <w:r>
              <w:t>$350,280</w:t>
            </w:r>
          </w:p>
        </w:tc>
      </w:tr>
      <w:tr w14:paraId="6C2E779D"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P="00CB1C05" w14:paraId="6AB1D720" w14:textId="77777777">
            <w:pPr>
              <w:pStyle w:val="LTableTextAbt"/>
            </w:pPr>
            <w:r>
              <w:t>Replace with Solstice system (trans-1-chloro-3,3,</w:t>
            </w:r>
            <w:r w:rsidR="003B1819">
              <w:t>3-trifluoro</w:t>
            </w:r>
            <w:r>
              <w:t>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396E794" w14:textId="77777777">
            <w:pPr>
              <w:pStyle w:val="LTableTextAbt"/>
              <w:jc w:val="right"/>
            </w:pPr>
            <w:r>
              <w:rPr>
                <w:szCs w:val="18"/>
              </w:rPr>
              <w:t>17</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F3EE366" w14:textId="77777777">
            <w:pPr>
              <w:pStyle w:val="LTableTextAbt"/>
              <w:jc w:val="right"/>
            </w:pPr>
            <w:r>
              <w:rPr>
                <w:szCs w:val="18"/>
              </w:rPr>
              <w:t>22</w:t>
            </w:r>
            <w:r>
              <w:t>%</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AA6703B" w14:textId="77777777">
            <w:pPr>
              <w:pStyle w:val="LTableTextAbt"/>
              <w:ind w:right="-19"/>
              <w:jc w:val="right"/>
            </w:pPr>
            <w:r>
              <w:t>$7,056,9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E2C7FC4" w14:textId="77777777">
            <w:pPr>
              <w:pStyle w:val="LTableTextAbt"/>
              <w:ind w:right="-19"/>
              <w:jc w:val="right"/>
            </w:pPr>
            <w:r>
              <w:t>$462,217</w:t>
            </w:r>
          </w:p>
        </w:tc>
      </w:tr>
      <w:tr w14:paraId="77EFDCE5"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DAFB413" w14:textId="77777777">
            <w:pPr>
              <w:pStyle w:val="LTableTextAbt"/>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89C286C" w14:textId="77777777">
            <w:pPr>
              <w:pStyle w:val="LTableTextAbt"/>
              <w:jc w:val="right"/>
            </w:pPr>
            <w:r>
              <w:rPr>
                <w:szCs w:val="18"/>
              </w:rPr>
              <w:t>14</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9C7AA2D" w14:textId="77777777">
            <w:pPr>
              <w:pStyle w:val="LTableTextAbt"/>
              <w:jc w:val="right"/>
            </w:pPr>
            <w:r>
              <w:rPr>
                <w:szCs w:val="18"/>
              </w:rPr>
              <w:t>19</w:t>
            </w:r>
            <w:r>
              <w:t>%</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BD84C41" w14:textId="77777777">
            <w:pPr>
              <w:pStyle w:val="LTableTextAbt"/>
              <w:ind w:right="-19"/>
              <w:jc w:val="right"/>
            </w:pPr>
            <w:r>
              <w:t>$6,368,9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3F20D2B" w14:textId="77777777">
            <w:pPr>
              <w:pStyle w:val="LTableTextAbt"/>
              <w:ind w:right="-19"/>
              <w:jc w:val="right"/>
            </w:pPr>
            <w:r>
              <w:t>-$178,020</w:t>
            </w:r>
          </w:p>
        </w:tc>
      </w:tr>
      <w:tr w14:paraId="71A6B4F3"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7FA38D3" w14:textId="77777777">
            <w:pPr>
              <w:pStyle w:val="LTableTextAbt"/>
            </w:pPr>
            <w:r>
              <w:t xml:space="preserve">OTVD for Very low </w:t>
            </w:r>
            <w:r w:rsidR="001A2093">
              <w:t>Flashpoint</w:t>
            </w:r>
            <w:r>
              <w:t xml:space="preserve">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562C566"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93BD697" w14:textId="77777777">
            <w:pPr>
              <w:pStyle w:val="LTableTextAbt"/>
              <w:jc w:val="right"/>
            </w:pPr>
            <w:r>
              <w:t>2%</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7A40DFD" w14:textId="77777777">
            <w:pPr>
              <w:pStyle w:val="LTableTextAbt"/>
              <w:ind w:right="-19"/>
              <w:jc w:val="right"/>
            </w:pPr>
            <w:r>
              <w:t>$6,372,9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BB9600D" w14:textId="77777777">
            <w:pPr>
              <w:pStyle w:val="LTableTextAbt"/>
              <w:ind w:right="-19"/>
              <w:jc w:val="right"/>
            </w:pPr>
            <w:r>
              <w:t>-$154,790</w:t>
            </w:r>
          </w:p>
        </w:tc>
      </w:tr>
      <w:tr w14:paraId="5B017620"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378D380" w14:textId="77777777">
            <w:pPr>
              <w:pStyle w:val="LTableTextAbt"/>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D56ADD7" w14:textId="77777777">
            <w:pPr>
              <w:pStyle w:val="LTableTextAbt"/>
              <w:jc w:val="right"/>
            </w:pPr>
            <w:r>
              <w:rPr>
                <w:szCs w:val="18"/>
              </w:rPr>
              <w:t>2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157F0DD" w14:textId="77777777">
            <w:pPr>
              <w:pStyle w:val="LTableTextAbt"/>
              <w:jc w:val="right"/>
            </w:pPr>
            <w:r>
              <w:rPr>
                <w:szCs w:val="18"/>
              </w:rPr>
              <w:t>41</w:t>
            </w:r>
            <w:r>
              <w:t>%</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5C02D86" w14:textId="77777777">
            <w:pPr>
              <w:pStyle w:val="LTableTextAbt"/>
              <w:ind w:right="-19"/>
              <w:jc w:val="right"/>
            </w:pPr>
            <w:r>
              <w:t>$6,383,9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89F1BFD" w14:textId="77777777">
            <w:pPr>
              <w:pStyle w:val="LTableTextAbt"/>
              <w:ind w:right="-19"/>
              <w:jc w:val="right"/>
            </w:pPr>
            <w:r>
              <w:t>-$205,083</w:t>
            </w:r>
          </w:p>
        </w:tc>
      </w:tr>
      <w:tr w14:paraId="6AFFA1FE"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21D92D3" w14:textId="77777777">
            <w:pPr>
              <w:pStyle w:val="LTableTextAbt"/>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3968364" w14:textId="77777777">
            <w:pPr>
              <w:pStyle w:val="LTableTextAbt"/>
              <w:jc w:val="right"/>
            </w:pPr>
            <w:r>
              <w:rPr>
                <w:szCs w:val="18"/>
              </w:rPr>
              <w:t>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03B6BE4" w14:textId="77777777">
            <w:pPr>
              <w:pStyle w:val="LTableTextAbt"/>
              <w:jc w:val="right"/>
            </w:pPr>
            <w:r>
              <w:rPr>
                <w:szCs w:val="18"/>
              </w:rPr>
              <w:t>19</w:t>
            </w:r>
            <w:r>
              <w:t>%</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2A6FE7D" w14:textId="77777777">
            <w:pPr>
              <w:pStyle w:val="LTableTextAbt"/>
              <w:ind w:right="-19"/>
              <w:jc w:val="right"/>
            </w:pPr>
            <w:r>
              <w:t>$6,486,3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B7DFA7F" w14:textId="77777777">
            <w:pPr>
              <w:pStyle w:val="LTableTextAbt"/>
              <w:ind w:right="-19"/>
              <w:jc w:val="right"/>
            </w:pPr>
            <w:r>
              <w:t>-$251,828</w:t>
            </w:r>
          </w:p>
        </w:tc>
      </w:tr>
      <w:tr w14:paraId="4702959B"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BF66E87" w14:textId="77777777">
            <w:pPr>
              <w:pStyle w:val="LTableTextAbt"/>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7FB288D"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94F9EA3" w14:textId="77777777">
            <w:pPr>
              <w:pStyle w:val="LTableTextAbt"/>
              <w:jc w:val="right"/>
            </w:pPr>
            <w:r>
              <w:rPr>
                <w:szCs w:val="18"/>
              </w:rPr>
              <w:t>6</w:t>
            </w:r>
            <w:r>
              <w:t>%</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6E859EE4" w14:textId="77777777">
            <w:pPr>
              <w:pStyle w:val="LTableTextAbt"/>
              <w:ind w:right="-19"/>
              <w:jc w:val="right"/>
            </w:pPr>
            <w:r>
              <w:t>$3,170,1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72D7C34" w14:textId="77777777">
            <w:pPr>
              <w:pStyle w:val="LTableTextAbt"/>
              <w:ind w:right="-19"/>
              <w:jc w:val="right"/>
            </w:pPr>
            <w:r>
              <w:t>-$339,393</w:t>
            </w:r>
          </w:p>
        </w:tc>
      </w:tr>
      <w:tr w14:paraId="147D8299"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932366C" w14:textId="77777777">
            <w:pPr>
              <w:pStyle w:val="LTableTextAbt"/>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65EA248" w14:textId="77777777">
            <w:pPr>
              <w:pStyle w:val="LTableTextAbt"/>
              <w:jc w:val="right"/>
            </w:pPr>
            <w:r>
              <w:rPr>
                <w:szCs w:val="18"/>
              </w:rPr>
              <w:t>17</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17845DDB" w14:textId="77777777">
            <w:pPr>
              <w:pStyle w:val="LTableTextAbt"/>
              <w:jc w:val="right"/>
            </w:pPr>
            <w:r>
              <w:rPr>
                <w:szCs w:val="18"/>
              </w:rPr>
              <w:t>25</w:t>
            </w:r>
            <w:r>
              <w:t>%</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C1148CA" w14:textId="77777777">
            <w:pPr>
              <w:pStyle w:val="LTableTextAbt"/>
              <w:ind w:right="-19"/>
              <w:jc w:val="right"/>
            </w:pPr>
            <w:r>
              <w:t>$5,911,333</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4E2249FE" w14:textId="77777777">
            <w:pPr>
              <w:pStyle w:val="LTableTextAbt"/>
              <w:ind w:right="-19"/>
              <w:jc w:val="right"/>
            </w:pPr>
            <w:r>
              <w:t>-$175,596</w:t>
            </w:r>
          </w:p>
        </w:tc>
      </w:tr>
      <w:tr w14:paraId="6D7E9A3C"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E07DB95" w14:textId="77777777">
            <w:pPr>
              <w:pStyle w:val="LTableTextAbt"/>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E7FBF36" w14:textId="77777777">
            <w:pPr>
              <w:pStyle w:val="LTableTextAbt"/>
              <w:jc w:val="right"/>
            </w:pPr>
            <w:r>
              <w:rPr>
                <w:szCs w:val="18"/>
              </w:rPr>
              <w:t>12</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5D783E4" w14:textId="77777777">
            <w:pPr>
              <w:pStyle w:val="LTableTextAbt"/>
              <w:jc w:val="right"/>
            </w:pPr>
            <w:r>
              <w:rPr>
                <w:szCs w:val="18"/>
              </w:rPr>
              <w:t>22</w:t>
            </w:r>
            <w:r>
              <w:t>%</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37EB6C50" w14:textId="77777777">
            <w:pPr>
              <w:pStyle w:val="LTableTextAbt"/>
              <w:ind w:right="-19"/>
              <w:jc w:val="right"/>
            </w:pPr>
            <w:r>
              <w:t>$8,516,188</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DA71287" w14:textId="77777777">
            <w:pPr>
              <w:pStyle w:val="LTableTextAbt"/>
              <w:ind w:right="-19"/>
              <w:jc w:val="right"/>
            </w:pPr>
            <w:r>
              <w:t>$1,304,323</w:t>
            </w:r>
          </w:p>
        </w:tc>
      </w:tr>
      <w:tr w14:paraId="12ABA2BE"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CEFDDCB" w14:textId="77777777">
            <w:pPr>
              <w:pStyle w:val="LTableTextAbt"/>
            </w:pPr>
            <w:r>
              <w:rPr>
                <w:b/>
                <w:bCs w:val="0"/>
              </w:rPr>
              <w:t>Weighted Average Across Methods (In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91C811A"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25917972" w14:textId="77777777">
            <w:pPr>
              <w:pStyle w:val="LTableTextAbt"/>
              <w:jc w:val="right"/>
            </w:pPr>
            <w:r>
              <w:t> </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8ECCA54" w14:textId="77777777">
            <w:pPr>
              <w:pStyle w:val="LTableTextAbt"/>
              <w:ind w:right="-19"/>
              <w:jc w:val="right"/>
            </w:pPr>
            <w:r>
              <w:rPr>
                <w:b/>
                <w:bCs w:val="0"/>
                <w:szCs w:val="18"/>
              </w:rPr>
              <w:t>$8,544,182</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0F1AD009" w14:textId="77777777">
            <w:pPr>
              <w:pStyle w:val="LTableTextAbt"/>
              <w:ind w:right="-19"/>
              <w:jc w:val="right"/>
            </w:pPr>
            <w:r>
              <w:rPr>
                <w:b/>
                <w:bCs w:val="0"/>
                <w:szCs w:val="18"/>
              </w:rPr>
              <w:t>$201,987</w:t>
            </w:r>
          </w:p>
        </w:tc>
      </w:tr>
      <w:tr w14:paraId="07AA7321" w14:textId="77777777" w:rsidTr="00E850C2">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D8F12B6" w14:textId="77777777">
            <w:pPr>
              <w:pStyle w:val="LTableTextAbt"/>
            </w:pPr>
            <w:r>
              <w:rPr>
                <w:b/>
                <w:bCs w:val="0"/>
              </w:rPr>
              <w:t>Weighted Average Across Methods (Ex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4CDB917"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7342938D" w14:textId="77777777">
            <w:pPr>
              <w:pStyle w:val="LTableTextAbt"/>
              <w:jc w:val="right"/>
            </w:pPr>
            <w:r>
              <w:t> </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C236D26" w14:textId="77777777">
            <w:pPr>
              <w:pStyle w:val="LTableTextAbt"/>
              <w:ind w:right="-19"/>
              <w:jc w:val="right"/>
            </w:pPr>
            <w:r>
              <w:rPr>
                <w:b/>
              </w:rPr>
              <w:t>$10,</w:t>
            </w:r>
            <w:r>
              <w:rPr>
                <w:b/>
                <w:bCs w:val="0"/>
                <w:szCs w:val="18"/>
              </w:rPr>
              <w:t>284,151</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007BDF" w:rsidRPr="00AD7F01" w:rsidP="00CB1C05" w14:paraId="561F3E6B" w14:textId="77777777">
            <w:pPr>
              <w:pStyle w:val="LTableTextAbt"/>
              <w:ind w:right="-19"/>
              <w:jc w:val="right"/>
            </w:pPr>
            <w:r>
              <w:rPr>
                <w:b/>
                <w:bCs w:val="0"/>
                <w:szCs w:val="18"/>
              </w:rPr>
              <w:t>$161,742</w:t>
            </w:r>
          </w:p>
        </w:tc>
      </w:tr>
      <w:tr w14:paraId="37F4A093" w14:textId="77777777">
        <w:tblPrEx>
          <w:tblW w:w="9450" w:type="dxa"/>
          <w:tblLayout w:type="fixed"/>
          <w:tblLook w:val="04A0"/>
        </w:tblPrEx>
        <w:trPr>
          <w:trHeight w:val="25"/>
        </w:trPr>
        <w:tc>
          <w:tcPr>
            <w:tcW w:w="945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5E55A7" w:rsidP="00CB1C05" w14:paraId="310F6DD0"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3EC10357" w14:textId="77777777">
      <w:pPr>
        <w:pStyle w:val="BodyText"/>
      </w:pPr>
    </w:p>
    <w:p w:rsidR="002257BB" w:rsidP="00CB1C05" w14:paraId="0DA9F594" w14:textId="77777777">
      <w:pPr>
        <w:pStyle w:val="BodyText"/>
      </w:pPr>
    </w:p>
    <w:tbl>
      <w:tblPr>
        <w:tblW w:w="9270" w:type="dxa"/>
        <w:tblLayout w:type="fixed"/>
        <w:tblLook w:val="04A0"/>
      </w:tblPr>
      <w:tblGrid>
        <w:gridCol w:w="4766"/>
        <w:gridCol w:w="1264"/>
        <w:gridCol w:w="1080"/>
        <w:gridCol w:w="1138"/>
        <w:gridCol w:w="1022"/>
      </w:tblGrid>
      <w:tr w14:paraId="235D777E" w14:textId="77777777" w:rsidTr="00E850C2">
        <w:tblPrEx>
          <w:tblW w:w="9270" w:type="dxa"/>
          <w:tblLayout w:type="fixed"/>
          <w:tblLook w:val="04A0"/>
        </w:tblPrEx>
        <w:trPr>
          <w:trHeight w:val="204"/>
          <w:tblHeader/>
        </w:trPr>
        <w:tc>
          <w:tcPr>
            <w:tcW w:w="9270" w:type="dxa"/>
            <w:gridSpan w:val="5"/>
            <w:shd w:val="clear" w:color="auto" w:fill="auto"/>
          </w:tcPr>
          <w:p w:rsidR="002C42FC" w:rsidP="00CB1C05" w14:paraId="4C3EE17E" w14:textId="77777777">
            <w:pPr>
              <w:pStyle w:val="TableTitleA"/>
            </w:pPr>
            <w:bookmarkStart w:id="1107" w:name="_Toc165379676"/>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3</w:t>
            </w:r>
            <w:r w:rsidR="00BC4B5D">
              <w:rPr>
                <w:noProof/>
              </w:rPr>
              <w:fldChar w:fldCharType="end"/>
            </w:r>
            <w:r w:rsidRPr="005C74DF">
              <w:t xml:space="preserve">: </w:t>
            </w:r>
            <w:r w:rsidR="00F80C15">
              <w:t>Initial and Recurring Costs by Alternative Cleaning Method: Small/R&amp;D Safety Critical (2022$)</w:t>
            </w:r>
            <w:bookmarkEnd w:id="1107"/>
          </w:p>
        </w:tc>
      </w:tr>
      <w:tr w14:paraId="592FFEC1" w14:textId="77777777" w:rsidTr="00B22B15">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53BDD2A5"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446F4C9"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2257BB" w:rsidRPr="006D0935" w:rsidP="00CB1C05" w14:paraId="21298BA1"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51DE5357" w14:textId="77777777">
            <w:pPr>
              <w:pStyle w:val="TableSubtitle"/>
            </w:pPr>
            <w:r>
              <w:t>Annual Recurring Costs</w:t>
            </w:r>
          </w:p>
        </w:tc>
      </w:tr>
      <w:tr w14:paraId="2E95956F" w14:textId="77777777" w:rsidTr="00B22B15">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214D1D43"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26686371"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0DBBA033"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2257BB" w:rsidRPr="006D0935" w:rsidP="00CB1C05" w14:paraId="71FD7634"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23AC9324" w14:textId="77777777">
            <w:pPr>
              <w:pStyle w:val="TableSubtitle"/>
            </w:pPr>
          </w:p>
        </w:tc>
      </w:tr>
      <w:tr w14:paraId="023A4654"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B92967F" w14:textId="77777777">
            <w:pPr>
              <w:pStyle w:val="LTableTextAbt"/>
            </w:pPr>
            <w:r>
              <w:t xml:space="preserve">Convert OTVD to use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1A45172" w14:textId="77777777">
            <w:pPr>
              <w:pStyle w:val="LTableTextAbt"/>
              <w:jc w:val="right"/>
            </w:pPr>
            <w:r>
              <w:rPr>
                <w:szCs w:val="18"/>
              </w:rPr>
              <w:t>1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7D52496"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6E93B60" w14:textId="77777777">
            <w:pPr>
              <w:pStyle w:val="LTableTextAbt"/>
              <w:ind w:right="-19"/>
              <w:jc w:val="right"/>
            </w:pPr>
            <w:r>
              <w:t>$434,7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C97AFA6" w14:textId="77777777">
            <w:pPr>
              <w:pStyle w:val="LTableTextAbt"/>
              <w:ind w:right="-19"/>
              <w:jc w:val="right"/>
            </w:pPr>
            <w:r>
              <w:t>$7,872</w:t>
            </w:r>
          </w:p>
        </w:tc>
      </w:tr>
      <w:tr w14:paraId="068F810E"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0A8C1E3" w14:textId="77777777">
            <w:pPr>
              <w:pStyle w:val="LTableTextAbt"/>
            </w:pPr>
            <w:r>
              <w:t xml:space="preserve">Replace with OTVD using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522CBE1" w14:textId="77777777">
            <w:pPr>
              <w:pStyle w:val="LTableTextAbt"/>
              <w:jc w:val="right"/>
            </w:pPr>
            <w:r>
              <w:rPr>
                <w:szCs w:val="18"/>
              </w:rPr>
              <w:t>1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2F439E1"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E5D16A0" w14:textId="77777777">
            <w:pPr>
              <w:pStyle w:val="LTableTextAbt"/>
              <w:ind w:right="-19"/>
              <w:jc w:val="right"/>
            </w:pPr>
            <w:r>
              <w:t>$485,7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439C036" w14:textId="77777777">
            <w:pPr>
              <w:pStyle w:val="LTableTextAbt"/>
              <w:ind w:right="-19"/>
              <w:jc w:val="right"/>
            </w:pPr>
            <w:r>
              <w:t>$7,927</w:t>
            </w:r>
          </w:p>
        </w:tc>
      </w:tr>
      <w:tr w14:paraId="44035CD3"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A56BAB8" w14:textId="77777777">
            <w:pPr>
              <w:pStyle w:val="LTableTextAbt"/>
            </w:pPr>
            <w:r>
              <w:t>Replace with Solstice system (trans-1-chloro-3,3,</w:t>
            </w:r>
            <w:r w:rsidR="003B1819">
              <w:t>3-trifluoro</w:t>
            </w:r>
            <w:r>
              <w:t>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C460D5E" w14:textId="77777777">
            <w:pPr>
              <w:pStyle w:val="LTableTextAbt"/>
              <w:jc w:val="right"/>
            </w:pPr>
            <w:r>
              <w:rPr>
                <w:szCs w:val="18"/>
              </w:rPr>
              <w:t>28</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67BB7E6" w14:textId="77777777">
            <w:pPr>
              <w:pStyle w:val="LTableTextAbt"/>
              <w:jc w:val="right"/>
            </w:pPr>
            <w:r>
              <w:rPr>
                <w:szCs w:val="18"/>
              </w:rPr>
              <w:t>41</w:t>
            </w:r>
            <w:r>
              <w:t>%</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34AC9FE" w14:textId="77777777">
            <w:pPr>
              <w:pStyle w:val="LTableTextAbt"/>
              <w:ind w:right="-19"/>
              <w:jc w:val="right"/>
            </w:pPr>
            <w:r>
              <w:t>$506,7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7341481" w14:textId="77777777">
            <w:pPr>
              <w:pStyle w:val="LTableTextAbt"/>
              <w:ind w:right="-19"/>
              <w:jc w:val="right"/>
            </w:pPr>
            <w:r>
              <w:t>$6,755</w:t>
            </w:r>
          </w:p>
        </w:tc>
      </w:tr>
      <w:tr w14:paraId="41344EB9"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00CDAD3"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833B822" w14:textId="77777777">
            <w:pPr>
              <w:pStyle w:val="LTableTextAbt"/>
              <w:jc w:val="right"/>
            </w:pPr>
            <w:r>
              <w:rPr>
                <w:szCs w:val="18"/>
              </w:rPr>
              <w:t>13</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32B9DE9" w14:textId="77777777">
            <w:pPr>
              <w:pStyle w:val="LTableTextAbt"/>
              <w:jc w:val="right"/>
            </w:pPr>
            <w:r>
              <w:rPr>
                <w:szCs w:val="18"/>
              </w:rPr>
              <w:t>23</w:t>
            </w:r>
            <w:r>
              <w:t>%</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B55B7E8" w14:textId="77777777">
            <w:pPr>
              <w:pStyle w:val="LTableTextAbt"/>
              <w:ind w:right="-19"/>
              <w:jc w:val="right"/>
            </w:pPr>
            <w:r>
              <w:t>$591,21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27D04F6" w14:textId="77777777">
            <w:pPr>
              <w:pStyle w:val="LTableTextAbt"/>
              <w:ind w:right="-19"/>
              <w:jc w:val="right"/>
            </w:pPr>
            <w:r>
              <w:t>$3,990</w:t>
            </w:r>
          </w:p>
        </w:tc>
      </w:tr>
      <w:tr w14:paraId="36A7D4D1"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EBCE4B4" w14:textId="77777777">
            <w:pPr>
              <w:pStyle w:val="LTableTextAbt"/>
            </w:pPr>
            <w:r>
              <w:t xml:space="preserve">OTVD for Very low </w:t>
            </w:r>
            <w:r w:rsidR="001A2093">
              <w:t>Flashpoint</w:t>
            </w:r>
            <w:r>
              <w:t xml:space="preserve">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F9E8A87" w14:textId="77777777">
            <w:pPr>
              <w:pStyle w:val="LTableTextAbt"/>
              <w:jc w:val="right"/>
            </w:pPr>
            <w: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03565A4" w14:textId="77777777">
            <w:pPr>
              <w:pStyle w:val="LTableTextAbt"/>
              <w:jc w:val="right"/>
            </w:pPr>
            <w:r>
              <w:t>1%</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B88FD27" w14:textId="77777777">
            <w:pPr>
              <w:pStyle w:val="LTableTextAbt"/>
              <w:ind w:right="-19"/>
              <w:jc w:val="right"/>
            </w:pPr>
            <w:r>
              <w:t>$591,2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16479F6" w14:textId="77777777">
            <w:pPr>
              <w:pStyle w:val="LTableTextAbt"/>
              <w:ind w:right="-19"/>
              <w:jc w:val="right"/>
            </w:pPr>
            <w:r>
              <w:t>$4,395</w:t>
            </w:r>
          </w:p>
        </w:tc>
      </w:tr>
      <w:tr w14:paraId="4FFC000B"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F9C38E8"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73FF41A" w14:textId="77777777">
            <w:pPr>
              <w:pStyle w:val="LTableTextAbt"/>
              <w:jc w:val="right"/>
            </w:pPr>
            <w:r>
              <w:rPr>
                <w:szCs w:val="18"/>
              </w:rPr>
              <w:t>19</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B84386D" w14:textId="77777777">
            <w:pPr>
              <w:pStyle w:val="LTableTextAbt"/>
              <w:jc w:val="right"/>
            </w:pPr>
            <w:r>
              <w:rPr>
                <w:szCs w:val="18"/>
              </w:rPr>
              <w:t>38</w:t>
            </w:r>
            <w:r>
              <w:t>%</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A75832A" w14:textId="77777777">
            <w:pPr>
              <w:pStyle w:val="LTableTextAbt"/>
              <w:ind w:right="-19"/>
              <w:jc w:val="right"/>
            </w:pPr>
            <w:r>
              <w:t>$730,15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935CCBB" w14:textId="77777777">
            <w:pPr>
              <w:pStyle w:val="LTableTextAbt"/>
              <w:ind w:right="-19"/>
              <w:jc w:val="right"/>
            </w:pPr>
            <w:r>
              <w:t>-$71</w:t>
            </w:r>
          </w:p>
        </w:tc>
      </w:tr>
      <w:tr w14:paraId="23C2B147"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19A853C"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FF5FD1A" w14:textId="77777777">
            <w:pPr>
              <w:pStyle w:val="LTableTextAbt"/>
              <w:jc w:val="right"/>
            </w:pPr>
            <w:r>
              <w:rPr>
                <w:szCs w:val="18"/>
              </w:rPr>
              <w:t>11</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AFBB206" w14:textId="77777777">
            <w:pPr>
              <w:pStyle w:val="LTableTextAbt"/>
              <w:jc w:val="right"/>
            </w:pPr>
            <w:r>
              <w:rPr>
                <w:szCs w:val="18"/>
              </w:rPr>
              <w:t>20</w:t>
            </w:r>
            <w:r>
              <w:t>%</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4E97974" w14:textId="77777777">
            <w:pPr>
              <w:pStyle w:val="LTableTextAbt"/>
              <w:ind w:right="-19"/>
              <w:jc w:val="right"/>
            </w:pPr>
            <w:r>
              <w:t>$658,886</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BE538D8" w14:textId="77777777">
            <w:pPr>
              <w:pStyle w:val="LTableTextAbt"/>
              <w:ind w:right="-19"/>
              <w:jc w:val="right"/>
            </w:pPr>
            <w:r>
              <w:t>$13,374</w:t>
            </w:r>
          </w:p>
        </w:tc>
      </w:tr>
      <w:tr w14:paraId="06C7773D"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F17BF8A"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D1C0DAA" w14:textId="77777777">
            <w:pPr>
              <w:pStyle w:val="LTableTextAbt"/>
              <w:jc w:val="right"/>
            </w:pPr>
            <w:r>
              <w:rPr>
                <w:szCs w:val="18"/>
              </w:rPr>
              <w:t>8</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8450867" w14:textId="77777777">
            <w:pPr>
              <w:pStyle w:val="LTableTextAbt"/>
              <w:jc w:val="right"/>
            </w:pPr>
            <w:r>
              <w:rPr>
                <w:szCs w:val="18"/>
              </w:rPr>
              <w:t>13</w:t>
            </w:r>
            <w:r>
              <w:t>%</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B602280" w14:textId="77777777">
            <w:pPr>
              <w:pStyle w:val="LTableTextAbt"/>
              <w:ind w:right="-19"/>
              <w:jc w:val="right"/>
            </w:pPr>
            <w:r>
              <w:t>$525,32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2183C20" w14:textId="77777777">
            <w:pPr>
              <w:pStyle w:val="LTableTextAbt"/>
              <w:ind w:right="-19"/>
              <w:jc w:val="right"/>
            </w:pPr>
            <w:r>
              <w:t>-$1,129</w:t>
            </w:r>
          </w:p>
        </w:tc>
      </w:tr>
      <w:tr w14:paraId="2D8E98D6"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D3609F2"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D2857E4" w14:textId="77777777">
            <w:pPr>
              <w:pStyle w:val="LTableTextAbt"/>
              <w:jc w:val="right"/>
            </w:pPr>
            <w:r>
              <w:rPr>
                <w:szCs w:val="18"/>
              </w:rPr>
              <w:t>17</w:t>
            </w:r>
            <w: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FC08A89" w14:textId="77777777">
            <w:pPr>
              <w:pStyle w:val="LTableTextAbt"/>
              <w:jc w:val="right"/>
            </w:pPr>
            <w:r>
              <w:rPr>
                <w:szCs w:val="18"/>
              </w:rPr>
              <w:t>26</w:t>
            </w:r>
            <w:r>
              <w:t>%</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88F9942" w14:textId="77777777">
            <w:pPr>
              <w:pStyle w:val="LTableTextAbt"/>
              <w:ind w:right="-19"/>
              <w:jc w:val="right"/>
            </w:pPr>
            <w:r>
              <w:t>$478,42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7F783F8" w14:textId="77777777">
            <w:pPr>
              <w:pStyle w:val="LTableTextAbt"/>
              <w:ind w:right="-19"/>
              <w:jc w:val="right"/>
            </w:pPr>
            <w:r>
              <w:t>$13,359</w:t>
            </w:r>
          </w:p>
        </w:tc>
      </w:tr>
      <w:tr w14:paraId="78885542"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28A181E"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6CC1097"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DA53498"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5DF667D" w14:textId="77777777">
            <w:pPr>
              <w:pStyle w:val="LTableTextAbt"/>
              <w:ind w:right="-19"/>
              <w:jc w:val="right"/>
            </w:pPr>
            <w:r>
              <w:rPr>
                <w:b/>
                <w:bCs w:val="0"/>
                <w:szCs w:val="18"/>
              </w:rPr>
              <w:t>$740,242</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66B96E3" w14:textId="77777777">
            <w:pPr>
              <w:pStyle w:val="LTableTextAbt"/>
              <w:ind w:right="-19"/>
              <w:jc w:val="right"/>
            </w:pPr>
            <w:r>
              <w:rPr>
                <w:b/>
              </w:rPr>
              <w:t>$9,</w:t>
            </w:r>
            <w:r>
              <w:rPr>
                <w:b/>
                <w:bCs w:val="0"/>
                <w:szCs w:val="18"/>
              </w:rPr>
              <w:t>157</w:t>
            </w:r>
          </w:p>
        </w:tc>
      </w:tr>
      <w:tr w14:paraId="270ADD58"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13BBA2B"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B61BA66"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F388610"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67BF7B0" w14:textId="77777777">
            <w:pPr>
              <w:pStyle w:val="LTableTextAbt"/>
              <w:ind w:right="-19"/>
              <w:jc w:val="right"/>
            </w:pPr>
            <w:r>
              <w:rPr>
                <w:b/>
                <w:bCs w:val="0"/>
                <w:szCs w:val="18"/>
              </w:rPr>
              <w:t>$953,103</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CDA2003" w14:textId="77777777">
            <w:pPr>
              <w:pStyle w:val="LTableTextAbt"/>
              <w:ind w:right="-19"/>
              <w:jc w:val="right"/>
            </w:pPr>
            <w:r>
              <w:rPr>
                <w:b/>
                <w:bCs w:val="0"/>
                <w:szCs w:val="18"/>
              </w:rPr>
              <w:t>$9,696</w:t>
            </w:r>
          </w:p>
        </w:tc>
      </w:tr>
      <w:tr w14:paraId="60B0407B" w14:textId="7777777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F71A4C" w:rsidP="00CB1C05" w14:paraId="66DA5308" w14:textId="77777777">
            <w:pPr>
              <w:pStyle w:val="LTableTextAbt"/>
              <w:ind w:right="-19"/>
              <w:jc w:val="right"/>
              <w:rPr>
                <w:b/>
                <w:bCs w:val="0"/>
              </w:rPr>
            </w:pPr>
            <w:r w:rsidRPr="00A11E5F">
              <w:rPr>
                <w:vertAlign w:val="superscript"/>
              </w:rPr>
              <w:t>1</w:t>
            </w:r>
            <w:r>
              <w:t>Weights sum to more than 100 percent in order to account for switching to multiple cleaning methods</w:t>
            </w:r>
          </w:p>
        </w:tc>
      </w:tr>
    </w:tbl>
    <w:p w:rsidR="003A32C3" w:rsidP="00CB1C05" w14:paraId="64A6A212" w14:textId="77777777">
      <w:pPr>
        <w:pStyle w:val="Caption"/>
        <w:jc w:val="left"/>
      </w:pPr>
    </w:p>
    <w:tbl>
      <w:tblPr>
        <w:tblW w:w="9270" w:type="dxa"/>
        <w:tblLayout w:type="fixed"/>
        <w:tblLook w:val="04A0"/>
      </w:tblPr>
      <w:tblGrid>
        <w:gridCol w:w="4766"/>
        <w:gridCol w:w="1264"/>
        <w:gridCol w:w="1170"/>
        <w:gridCol w:w="1048"/>
        <w:gridCol w:w="1022"/>
      </w:tblGrid>
      <w:tr w14:paraId="2D25B8CD" w14:textId="77777777" w:rsidTr="00E850C2">
        <w:tblPrEx>
          <w:tblW w:w="9270" w:type="dxa"/>
          <w:tblLayout w:type="fixed"/>
          <w:tblLook w:val="04A0"/>
        </w:tblPrEx>
        <w:trPr>
          <w:trHeight w:val="204"/>
          <w:tblHeader/>
        </w:trPr>
        <w:tc>
          <w:tcPr>
            <w:tcW w:w="9270" w:type="dxa"/>
            <w:gridSpan w:val="5"/>
            <w:shd w:val="clear" w:color="auto" w:fill="auto"/>
          </w:tcPr>
          <w:p w:rsidR="002C42FC" w:rsidP="00CB1C05" w14:paraId="67A48240" w14:textId="77777777">
            <w:pPr>
              <w:pStyle w:val="TableTitleA"/>
            </w:pPr>
            <w:bookmarkStart w:id="1108" w:name="_Ref155792638"/>
            <w:bookmarkStart w:id="1109" w:name="_Toc165379677"/>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4</w:t>
            </w:r>
            <w:r w:rsidR="00BC4B5D">
              <w:rPr>
                <w:noProof/>
              </w:rPr>
              <w:fldChar w:fldCharType="end"/>
            </w:r>
            <w:bookmarkEnd w:id="1108"/>
            <w:r w:rsidRPr="002C42FC">
              <w:t xml:space="preserve">: </w:t>
            </w:r>
            <w:r w:rsidRPr="005C74DF" w:rsidR="003A32C3">
              <w:t xml:space="preserve">: </w:t>
            </w:r>
            <w:r w:rsidR="003A32C3">
              <w:t>Initial and Recurring Costs by Alternative Cleaning Method: Medium/R&amp;D Safety Critical (2022$)</w:t>
            </w:r>
            <w:bookmarkEnd w:id="1109"/>
          </w:p>
        </w:tc>
      </w:tr>
      <w:tr w14:paraId="349C112D" w14:textId="77777777" w:rsidTr="00823661">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2257BB" w:rsidRPr="006D0935" w:rsidP="00CB1C05" w14:paraId="1B2F6B5D" w14:textId="77777777">
            <w:pPr>
              <w:pStyle w:val="TableSubtitle"/>
            </w:pPr>
            <w:r w:rsidRPr="001100B6">
              <w:t>Cleaning method</w:t>
            </w:r>
          </w:p>
        </w:tc>
        <w:tc>
          <w:tcPr>
            <w:tcW w:w="2434" w:type="dxa"/>
            <w:gridSpan w:val="2"/>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05368EED" w14:textId="77777777">
            <w:pPr>
              <w:pStyle w:val="TableSubtitle"/>
            </w:pPr>
            <w:r>
              <w:t>Weight</w:t>
            </w:r>
            <w:r w:rsidRPr="00D51D0C">
              <w:rPr>
                <w:vertAlign w:val="superscript"/>
              </w:rPr>
              <w:t>1</w:t>
            </w:r>
          </w:p>
        </w:tc>
        <w:tc>
          <w:tcPr>
            <w:tcW w:w="1048" w:type="dxa"/>
            <w:vMerge w:val="restart"/>
            <w:tcBorders>
              <w:top w:val="single" w:sz="4" w:space="0" w:color="auto"/>
              <w:left w:val="single" w:sz="4" w:space="0" w:color="auto"/>
              <w:right w:val="single" w:sz="4" w:space="0" w:color="auto"/>
            </w:tcBorders>
            <w:shd w:val="clear" w:color="auto" w:fill="48A9C5"/>
          </w:tcPr>
          <w:p w:rsidR="002257BB" w:rsidRPr="006D0935" w:rsidP="00CB1C05" w14:paraId="1915E029"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2257BB" w:rsidRPr="006D0935" w:rsidP="00CB1C05" w14:paraId="77453200" w14:textId="77777777">
            <w:pPr>
              <w:pStyle w:val="TableSubtitle"/>
            </w:pPr>
            <w:r>
              <w:t>Annual Recurring Costs</w:t>
            </w:r>
          </w:p>
        </w:tc>
      </w:tr>
      <w:tr w14:paraId="41B4F6A4" w14:textId="77777777" w:rsidTr="00823661">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2257BB" w:rsidRPr="001100B6" w:rsidP="00CB1C05" w14:paraId="624BC9D5"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108ACC18"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2257BB" w:rsidRPr="006D0935" w:rsidP="00CB1C05" w14:paraId="37C474C9" w14:textId="77777777">
            <w:pPr>
              <w:pStyle w:val="TableSubtitle"/>
            </w:pPr>
            <w:r>
              <w:t>without trans-DCE</w:t>
            </w:r>
          </w:p>
        </w:tc>
        <w:tc>
          <w:tcPr>
            <w:tcW w:w="1048" w:type="dxa"/>
            <w:vMerge/>
            <w:tcBorders>
              <w:left w:val="single" w:sz="4" w:space="0" w:color="auto"/>
              <w:bottom w:val="single" w:sz="4" w:space="0" w:color="auto"/>
              <w:right w:val="single" w:sz="4" w:space="0" w:color="auto"/>
            </w:tcBorders>
            <w:shd w:val="clear" w:color="auto" w:fill="48A9C5"/>
          </w:tcPr>
          <w:p w:rsidR="002257BB" w:rsidRPr="006D0935" w:rsidP="00CB1C05" w14:paraId="06C1021D"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2257BB" w:rsidRPr="006D0935" w:rsidP="00CB1C05" w14:paraId="357AC3C4" w14:textId="77777777">
            <w:pPr>
              <w:pStyle w:val="TableSubtitle"/>
            </w:pPr>
          </w:p>
        </w:tc>
      </w:tr>
      <w:tr w14:paraId="50C714F5"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666D382" w14:textId="77777777">
            <w:pPr>
              <w:pStyle w:val="LTableTextAbt"/>
            </w:pPr>
            <w:r>
              <w:t xml:space="preserve">Convert OTVD to use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1CD0B93" w14:textId="77777777">
            <w:pPr>
              <w:pStyle w:val="LTableTextAbt"/>
              <w:jc w:val="right"/>
            </w:pPr>
            <w:r>
              <w:rPr>
                <w:szCs w:val="18"/>
              </w:rPr>
              <w:t>19</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241EF13"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67DA296" w14:textId="77777777">
            <w:pPr>
              <w:pStyle w:val="LTableTextAbt"/>
              <w:ind w:right="-19"/>
              <w:jc w:val="right"/>
            </w:pPr>
            <w:r>
              <w:t>$470,4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CD349E7" w14:textId="77777777">
            <w:pPr>
              <w:pStyle w:val="LTableTextAbt"/>
              <w:ind w:right="-19"/>
              <w:jc w:val="right"/>
            </w:pPr>
            <w:r>
              <w:t>$38,339</w:t>
            </w:r>
          </w:p>
        </w:tc>
      </w:tr>
      <w:tr w14:paraId="209B5D2D"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07BE688" w14:textId="77777777">
            <w:pPr>
              <w:pStyle w:val="LTableTextAbt"/>
            </w:pPr>
            <w:r>
              <w:t xml:space="preserve">Replace with OTVD using </w:t>
            </w:r>
            <w:r w:rsidR="001A2093">
              <w:t>Flashpoint</w:t>
            </w:r>
            <w:r>
              <w:t xml:space="preserve">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C47959F" w14:textId="77777777">
            <w:pPr>
              <w:pStyle w:val="LTableTextAbt"/>
              <w:jc w:val="right"/>
            </w:pPr>
            <w:r>
              <w:rPr>
                <w:szCs w:val="18"/>
              </w:rPr>
              <w:t>19</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143C0AA"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F431F2D" w14:textId="77777777">
            <w:pPr>
              <w:pStyle w:val="LTableTextAbt"/>
              <w:ind w:right="-19"/>
              <w:jc w:val="right"/>
            </w:pPr>
            <w:r>
              <w:t>$1,181,4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D0FC23C" w14:textId="77777777">
            <w:pPr>
              <w:pStyle w:val="LTableTextAbt"/>
              <w:ind w:right="-19"/>
              <w:jc w:val="right"/>
            </w:pPr>
            <w:r>
              <w:t>$269,339</w:t>
            </w:r>
          </w:p>
        </w:tc>
      </w:tr>
      <w:tr w14:paraId="16242433"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35257F9" w14:textId="77777777">
            <w:pPr>
              <w:pStyle w:val="LTableTextAbt"/>
            </w:pPr>
            <w:r>
              <w:t>Replace with Solstice system (trans-1-chloro-3,3,</w:t>
            </w:r>
            <w:r w:rsidR="003B1819">
              <w:t>3-trifluoro</w:t>
            </w:r>
            <w:r>
              <w:t>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905B005" w14:textId="77777777">
            <w:pPr>
              <w:pStyle w:val="LTableTextAbt"/>
              <w:jc w:val="right"/>
            </w:pPr>
            <w:r>
              <w:rPr>
                <w:szCs w:val="18"/>
              </w:rPr>
              <w:t>28</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A3E6B03" w14:textId="77777777">
            <w:pPr>
              <w:pStyle w:val="LTableTextAbt"/>
              <w:jc w:val="right"/>
            </w:pPr>
            <w:r>
              <w:rPr>
                <w:szCs w:val="18"/>
              </w:rPr>
              <w:t>41</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79C2F98" w14:textId="77777777">
            <w:pPr>
              <w:pStyle w:val="LTableTextAbt"/>
              <w:ind w:right="-19"/>
              <w:jc w:val="right"/>
            </w:pPr>
            <w:r>
              <w:t>$992,4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DDA98CA" w14:textId="77777777">
            <w:pPr>
              <w:pStyle w:val="LTableTextAbt"/>
              <w:ind w:right="-19"/>
              <w:jc w:val="right"/>
            </w:pPr>
            <w:r>
              <w:t>$13,266</w:t>
            </w:r>
          </w:p>
        </w:tc>
      </w:tr>
      <w:tr w14:paraId="2EAD735F"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38D6F74"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3F96E16" w14:textId="77777777">
            <w:pPr>
              <w:pStyle w:val="LTableTextAbt"/>
              <w:jc w:val="right"/>
            </w:pPr>
            <w:r>
              <w:rPr>
                <w:szCs w:val="18"/>
              </w:rPr>
              <w:t>13</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3011DA0" w14:textId="77777777">
            <w:pPr>
              <w:pStyle w:val="LTableTextAbt"/>
              <w:jc w:val="right"/>
            </w:pPr>
            <w:r>
              <w:rPr>
                <w:szCs w:val="18"/>
              </w:rPr>
              <w:t>23</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CDA88F3" w14:textId="77777777">
            <w:pPr>
              <w:pStyle w:val="LTableTextAbt"/>
              <w:ind w:right="-19"/>
              <w:jc w:val="right"/>
            </w:pPr>
            <w:r>
              <w:t>$935,97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6C495A4" w14:textId="77777777">
            <w:pPr>
              <w:pStyle w:val="LTableTextAbt"/>
              <w:ind w:right="-19"/>
              <w:jc w:val="right"/>
            </w:pPr>
            <w:r>
              <w:t>$40,723</w:t>
            </w:r>
          </w:p>
        </w:tc>
      </w:tr>
      <w:tr w14:paraId="5E1752D3"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F2FBF3B" w14:textId="77777777">
            <w:pPr>
              <w:pStyle w:val="LTableTextAbt"/>
            </w:pPr>
            <w:r>
              <w:t xml:space="preserve">OTVD for Very low </w:t>
            </w:r>
            <w:r w:rsidR="001A2093">
              <w:t>Flashpoint</w:t>
            </w:r>
            <w:r>
              <w:t xml:space="preserve">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5C80B5A" w14:textId="77777777">
            <w:pPr>
              <w:pStyle w:val="LTableTextAbt"/>
              <w:jc w:val="right"/>
            </w:pPr>
            <w: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668827F" w14:textId="77777777">
            <w:pPr>
              <w:pStyle w:val="LTableTextAbt"/>
              <w:jc w:val="right"/>
            </w:pPr>
            <w:r>
              <w:t>1%</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262ECEC" w14:textId="77777777">
            <w:pPr>
              <w:pStyle w:val="LTableTextAbt"/>
              <w:ind w:right="-19"/>
              <w:jc w:val="right"/>
            </w:pPr>
            <w:r>
              <w:t>$937,22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827E8B5" w14:textId="77777777">
            <w:pPr>
              <w:pStyle w:val="LTableTextAbt"/>
              <w:ind w:right="-19"/>
              <w:jc w:val="right"/>
            </w:pPr>
            <w:r>
              <w:t>$48,973</w:t>
            </w:r>
          </w:p>
        </w:tc>
      </w:tr>
      <w:tr w14:paraId="0A03737D"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FD15825"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D2F6812" w14:textId="77777777">
            <w:pPr>
              <w:pStyle w:val="LTableTextAbt"/>
              <w:jc w:val="right"/>
            </w:pPr>
            <w:r>
              <w:rPr>
                <w:szCs w:val="18"/>
              </w:rPr>
              <w:t>19</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EB85234" w14:textId="77777777">
            <w:pPr>
              <w:pStyle w:val="LTableTextAbt"/>
              <w:jc w:val="right"/>
            </w:pPr>
            <w:r>
              <w:rPr>
                <w:szCs w:val="18"/>
              </w:rPr>
              <w:t>38</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03682AA" w14:textId="77777777">
            <w:pPr>
              <w:pStyle w:val="LTableTextAbt"/>
              <w:ind w:right="-19"/>
              <w:jc w:val="right"/>
            </w:pPr>
            <w:r>
              <w:t>$933,72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63F6B48" w14:textId="77777777">
            <w:pPr>
              <w:pStyle w:val="LTableTextAbt"/>
              <w:ind w:right="-19"/>
              <w:jc w:val="right"/>
            </w:pPr>
            <w:r>
              <w:t>$21,232</w:t>
            </w:r>
          </w:p>
        </w:tc>
      </w:tr>
      <w:tr w14:paraId="09FFD137"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1724B77"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8C5F1E4" w14:textId="77777777">
            <w:pPr>
              <w:pStyle w:val="LTableTextAbt"/>
              <w:jc w:val="right"/>
            </w:pPr>
            <w:r>
              <w:rPr>
                <w:szCs w:val="18"/>
              </w:rPr>
              <w:t>11</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CDD939E" w14:textId="77777777">
            <w:pPr>
              <w:pStyle w:val="LTableTextAbt"/>
              <w:jc w:val="right"/>
            </w:pPr>
            <w:r>
              <w:rPr>
                <w:szCs w:val="18"/>
              </w:rPr>
              <w:t>20</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B74DB6F" w14:textId="77777777">
            <w:pPr>
              <w:pStyle w:val="LTableTextAbt"/>
              <w:ind w:right="-19"/>
              <w:jc w:val="right"/>
            </w:pPr>
            <w:r>
              <w:t>$956,78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D12EC4A" w14:textId="77777777">
            <w:pPr>
              <w:pStyle w:val="LTableTextAbt"/>
              <w:ind w:right="-19"/>
              <w:jc w:val="right"/>
            </w:pPr>
            <w:r>
              <w:t>$15,491</w:t>
            </w:r>
          </w:p>
        </w:tc>
      </w:tr>
      <w:tr w14:paraId="3F844759"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609E80C"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517EF9F" w14:textId="77777777">
            <w:pPr>
              <w:pStyle w:val="LTableTextAbt"/>
              <w:jc w:val="right"/>
            </w:pPr>
            <w:r>
              <w:rPr>
                <w:szCs w:val="18"/>
              </w:rPr>
              <w:t>8</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25089BD" w14:textId="77777777">
            <w:pPr>
              <w:pStyle w:val="LTableTextAbt"/>
              <w:jc w:val="right"/>
            </w:pPr>
            <w:r>
              <w:rPr>
                <w:szCs w:val="18"/>
              </w:rPr>
              <w:t>13</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16C115D8" w14:textId="77777777">
            <w:pPr>
              <w:pStyle w:val="LTableTextAbt"/>
              <w:ind w:right="-19"/>
              <w:jc w:val="right"/>
            </w:pPr>
            <w:r>
              <w:t>$832,225</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86FAE74" w14:textId="77777777">
            <w:pPr>
              <w:pStyle w:val="LTableTextAbt"/>
              <w:ind w:right="-19"/>
              <w:jc w:val="right"/>
            </w:pPr>
            <w:r>
              <w:t>$50,412</w:t>
            </w:r>
          </w:p>
        </w:tc>
      </w:tr>
      <w:tr w14:paraId="26ABC19D"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0B1E571"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53BBFE29" w14:textId="77777777">
            <w:pPr>
              <w:pStyle w:val="LTableTextAbt"/>
              <w:jc w:val="right"/>
            </w:pPr>
            <w:r>
              <w:rPr>
                <w:szCs w:val="18"/>
              </w:rPr>
              <w:t>17</w:t>
            </w:r>
            <w: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E124A20" w14:textId="77777777">
            <w:pPr>
              <w:pStyle w:val="LTableTextAbt"/>
              <w:jc w:val="right"/>
            </w:pPr>
            <w:r>
              <w:rPr>
                <w:szCs w:val="18"/>
              </w:rPr>
              <w:t>26</w:t>
            </w:r>
            <w:r>
              <w:t>%</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4EB2A8A8" w14:textId="77777777">
            <w:pPr>
              <w:pStyle w:val="LTableTextAbt"/>
              <w:ind w:right="-19"/>
              <w:jc w:val="right"/>
            </w:pPr>
            <w:r>
              <w:t>$920,808</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6FD18C3" w14:textId="77777777">
            <w:pPr>
              <w:pStyle w:val="LTableTextAbt"/>
              <w:ind w:right="-19"/>
              <w:jc w:val="right"/>
            </w:pPr>
            <w:r>
              <w:t>$37,189</w:t>
            </w:r>
          </w:p>
        </w:tc>
      </w:tr>
      <w:tr w14:paraId="4EE4204A"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62F7688"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5E318BA"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74383876"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BDAFD1B" w14:textId="77777777">
            <w:pPr>
              <w:pStyle w:val="LTableTextAbt"/>
              <w:ind w:right="-19"/>
              <w:jc w:val="right"/>
            </w:pPr>
            <w:r>
              <w:rPr>
                <w:b/>
                <w:bCs w:val="0"/>
                <w:szCs w:val="18"/>
              </w:rPr>
              <w:t>$1,237,969</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B2CC091" w14:textId="77777777">
            <w:pPr>
              <w:pStyle w:val="LTableTextAbt"/>
              <w:ind w:right="-19"/>
              <w:jc w:val="right"/>
            </w:pPr>
            <w:r>
              <w:rPr>
                <w:b/>
                <w:bCs w:val="0"/>
                <w:szCs w:val="18"/>
              </w:rPr>
              <w:t>$84,594</w:t>
            </w:r>
          </w:p>
        </w:tc>
      </w:tr>
      <w:tr w14:paraId="61DF5D7A" w14:textId="77777777" w:rsidTr="00E850C2">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0B797C4"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3E460EB9"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20AFA4DA"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0D540A47" w14:textId="77777777">
            <w:pPr>
              <w:pStyle w:val="LTableTextAbt"/>
              <w:ind w:right="-19"/>
              <w:jc w:val="right"/>
            </w:pPr>
            <w:r>
              <w:rPr>
                <w:b/>
              </w:rPr>
              <w:t>$1,525,</w:t>
            </w:r>
            <w:r>
              <w:rPr>
                <w:b/>
                <w:bCs w:val="0"/>
                <w:szCs w:val="18"/>
              </w:rPr>
              <w:t>641</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6361F8" w:rsidRPr="00AD7F01" w:rsidP="00CB1C05" w14:paraId="6C1AF96B" w14:textId="77777777">
            <w:pPr>
              <w:pStyle w:val="LTableTextAbt"/>
              <w:ind w:right="-19"/>
              <w:jc w:val="right"/>
            </w:pPr>
            <w:r>
              <w:rPr>
                <w:b/>
                <w:bCs w:val="0"/>
                <w:szCs w:val="18"/>
              </w:rPr>
              <w:t>$42,595</w:t>
            </w:r>
          </w:p>
        </w:tc>
      </w:tr>
      <w:tr w14:paraId="3BE9A25B" w14:textId="7777777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23661" w:rsidP="00CB1C05" w14:paraId="511208D5" w14:textId="77777777">
            <w:pPr>
              <w:pStyle w:val="LTableTextAbt"/>
              <w:ind w:right="-19"/>
              <w:rPr>
                <w:b/>
                <w:bCs w:val="0"/>
              </w:rPr>
            </w:pPr>
            <w:r w:rsidRPr="00A11E5F">
              <w:rPr>
                <w:vertAlign w:val="superscript"/>
              </w:rPr>
              <w:t>1</w:t>
            </w:r>
            <w:r>
              <w:t>Weights sum to more than 100 percent in order to account for switching to multiple cleaning methods</w:t>
            </w:r>
          </w:p>
        </w:tc>
      </w:tr>
    </w:tbl>
    <w:p w:rsidR="002257BB" w:rsidP="00CB1C05" w14:paraId="0D0641C5" w14:textId="77777777">
      <w:pPr>
        <w:pStyle w:val="BodyText"/>
      </w:pPr>
    </w:p>
    <w:p w:rsidR="002257BB" w:rsidP="00CB1C05" w14:paraId="4415EBB2" w14:textId="77777777">
      <w:pPr>
        <w:pStyle w:val="BodyText"/>
        <w:sectPr w:rsidSect="00CB1C05">
          <w:type w:val="nextColumn"/>
          <w:pgSz w:w="12240" w:h="15840"/>
          <w:pgMar w:top="1440" w:right="1440" w:bottom="1440" w:left="1440" w:header="720" w:footer="720" w:gutter="0"/>
          <w:lnNumType w:countBy="1" w:restart="continuous"/>
          <w:pgNumType w:chapStyle="1"/>
          <w:cols w:space="720"/>
          <w:docGrid w:linePitch="360"/>
        </w:sectPr>
      </w:pPr>
    </w:p>
    <w:p w:rsidR="002257BB" w:rsidRPr="00DB28C6" w:rsidP="00CB1C05" w14:paraId="17FFF04C" w14:textId="77777777">
      <w:pPr>
        <w:pStyle w:val="BodyText"/>
      </w:pPr>
      <w:r>
        <w:fldChar w:fldCharType="begin" w:fldLock="1"/>
      </w:r>
      <w:r>
        <w:instrText xml:space="preserve"> REF _Ref155792527 \h </w:instrText>
      </w:r>
      <w:r>
        <w:fldChar w:fldCharType="separate"/>
      </w:r>
      <w:r w:rsidRPr="005C74DF" w:rsidR="0092222B">
        <w:t xml:space="preserve">Table </w:t>
      </w:r>
      <w:r w:rsidR="0092222B">
        <w:rPr>
          <w:noProof/>
        </w:rPr>
        <w:t>7</w:t>
      </w:r>
      <w:r w:rsidR="0092222B">
        <w:noBreakHyphen/>
      </w:r>
      <w:r w:rsidR="0092222B">
        <w:rPr>
          <w:noProof/>
        </w:rPr>
        <w:t>45</w:t>
      </w:r>
      <w:r>
        <w:fldChar w:fldCharType="end"/>
      </w:r>
      <w:r w:rsidR="002B2736">
        <w:t xml:space="preserve"> </w:t>
      </w:r>
      <w:r w:rsidRPr="00DB28C6">
        <w:t xml:space="preserve">and </w:t>
      </w:r>
      <w:r>
        <w:fldChar w:fldCharType="begin" w:fldLock="1"/>
      </w:r>
      <w:r>
        <w:instrText xml:space="preserve"> REF _Ref155792545 \h </w:instrText>
      </w:r>
      <w:r>
        <w:fldChar w:fldCharType="separate"/>
      </w:r>
      <w:r w:rsidRPr="005C74DF" w:rsidR="0092222B">
        <w:t xml:space="preserve">Table </w:t>
      </w:r>
      <w:r w:rsidR="0092222B">
        <w:rPr>
          <w:noProof/>
        </w:rPr>
        <w:t>7</w:t>
      </w:r>
      <w:r w:rsidR="0092222B">
        <w:noBreakHyphen/>
      </w:r>
      <w:r w:rsidR="0092222B">
        <w:rPr>
          <w:noProof/>
        </w:rPr>
        <w:t>46</w:t>
      </w:r>
      <w:r>
        <w:fldChar w:fldCharType="end"/>
      </w:r>
      <w:r w:rsidR="002B2736">
        <w:t xml:space="preserve"> </w:t>
      </w:r>
      <w:r w:rsidRPr="00DB28C6">
        <w:t xml:space="preserve">present a summary of the incremental costs for facilities using </w:t>
      </w:r>
      <w:r w:rsidRPr="00E850C2" w:rsidR="00F91CFA">
        <w:t>PCE</w:t>
      </w:r>
      <w:r w:rsidR="00F91CFA">
        <w:rPr>
          <w:rStyle w:val="cf01"/>
          <w:rFonts w:eastAsiaTheme="minorHAnsi"/>
        </w:rPr>
        <w:t xml:space="preserve"> </w:t>
      </w:r>
      <w:r w:rsidRPr="00DB28C6">
        <w:t xml:space="preserve">for vapor degreasing that switch to an alternative cleaning method. The primary estimates used in the analysis are presented in </w:t>
      </w:r>
      <w:r w:rsidRPr="00DB28C6">
        <w:fldChar w:fldCharType="begin" w:fldLock="1"/>
      </w:r>
      <w:r w:rsidRPr="00DB28C6">
        <w:instrText xml:space="preserve"> REF _Ref138696237 \h </w:instrText>
      </w:r>
      <w:r>
        <w:instrText xml:space="preserve"> \* MERGEFORMAT </w:instrText>
      </w:r>
      <w:r w:rsidRPr="00DB28C6">
        <w:fldChar w:fldCharType="separate"/>
      </w:r>
      <w:r w:rsidRPr="005C74DF" w:rsidR="0092222B">
        <w:t xml:space="preserve">Table </w:t>
      </w:r>
      <w:r w:rsidR="0092222B">
        <w:rPr>
          <w:noProof/>
        </w:rPr>
        <w:t>7</w:t>
      </w:r>
      <w:r w:rsidR="0092222B">
        <w:rPr>
          <w:noProof/>
        </w:rPr>
        <w:noBreakHyphen/>
        <w:t>46</w:t>
      </w:r>
      <w:r w:rsidRPr="00DB28C6">
        <w:fldChar w:fldCharType="end"/>
      </w:r>
      <w:r w:rsidRPr="00DB28C6">
        <w:t xml:space="preserve"> (assuming trans-DCE cleaning methods are not a viable option).</w:t>
      </w:r>
    </w:p>
    <w:tbl>
      <w:tblPr>
        <w:tblW w:w="3787" w:type="pct"/>
        <w:tblLook w:val="04A0"/>
      </w:tblPr>
      <w:tblGrid>
        <w:gridCol w:w="3123"/>
        <w:gridCol w:w="1102"/>
        <w:gridCol w:w="1490"/>
        <w:gridCol w:w="1102"/>
      </w:tblGrid>
      <w:tr w14:paraId="620A8C6A" w14:textId="77777777" w:rsidTr="007C1BD4">
        <w:tblPrEx>
          <w:tblW w:w="3787" w:type="pct"/>
          <w:tblLook w:val="04A0"/>
        </w:tblPrEx>
        <w:trPr>
          <w:trHeight w:val="570"/>
          <w:tblHeader/>
        </w:trPr>
        <w:tc>
          <w:tcPr>
            <w:tcW w:w="5000" w:type="pct"/>
            <w:gridSpan w:val="4"/>
            <w:tcBorders>
              <w:bottom w:val="single" w:sz="4" w:space="0" w:color="auto"/>
            </w:tcBorders>
            <w:shd w:val="clear" w:color="auto" w:fill="auto"/>
            <w:vAlign w:val="center"/>
          </w:tcPr>
          <w:p w:rsidR="007C1BD4" w:rsidRPr="00D35889" w:rsidP="00CB1C05" w14:paraId="50B244E9" w14:textId="77777777">
            <w:pPr>
              <w:pStyle w:val="TableTitleA"/>
            </w:pPr>
            <w:bookmarkStart w:id="1110" w:name="_Ref155792527"/>
            <w:bookmarkStart w:id="1111" w:name="_Ref135330488"/>
            <w:bookmarkStart w:id="1112" w:name="_Toc165379678"/>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45</w:t>
            </w:r>
            <w:r w:rsidR="00BC4B5D">
              <w:rPr>
                <w:noProof/>
              </w:rPr>
              <w:fldChar w:fldCharType="end"/>
            </w:r>
            <w:bookmarkEnd w:id="1110"/>
            <w:bookmarkEnd w:id="1111"/>
            <w:r w:rsidRPr="005C74DF">
              <w:t xml:space="preserve">: </w:t>
            </w:r>
            <w:r>
              <w:t>Summary of Incremental Costs for Vapor Degreasing: Including Trans-DCE (2022$)</w:t>
            </w:r>
            <w:bookmarkEnd w:id="1112"/>
          </w:p>
        </w:tc>
      </w:tr>
      <w:tr w14:paraId="6C17D4BB" w14:textId="77777777" w:rsidTr="007C1BD4">
        <w:tblPrEx>
          <w:tblW w:w="3787" w:type="pct"/>
          <w:tblLook w:val="04A0"/>
        </w:tblPrEx>
        <w:trPr>
          <w:trHeight w:val="570"/>
          <w:tblHeader/>
        </w:trPr>
        <w:tc>
          <w:tcPr>
            <w:tcW w:w="2291"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RPr="006D0935" w:rsidP="00CB1C05" w14:paraId="49B99C51" w14:textId="77777777">
            <w:pPr>
              <w:pStyle w:val="TableSubtitle"/>
            </w:pPr>
            <w:r w:rsidRPr="00D35889">
              <w:t>Size/Type</w:t>
            </w:r>
          </w:p>
        </w:tc>
        <w:tc>
          <w:tcPr>
            <w:tcW w:w="808"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P="00CB1C05" w14:paraId="70AEB926" w14:textId="77777777">
            <w:pPr>
              <w:pStyle w:val="TableSubtitle"/>
            </w:pPr>
            <w:r w:rsidRPr="00D35889">
              <w:t>Size/Type Percentage Weight</w:t>
            </w:r>
          </w:p>
        </w:tc>
        <w:tc>
          <w:tcPr>
            <w:tcW w:w="1093"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RPr="006D0935" w:rsidP="00CB1C05" w14:paraId="7A01CBF4" w14:textId="77777777">
            <w:pPr>
              <w:pStyle w:val="TableSubtitle"/>
            </w:pPr>
            <w:r w:rsidRPr="00D35889">
              <w:t>Initial Costs</w:t>
            </w:r>
          </w:p>
        </w:tc>
        <w:tc>
          <w:tcPr>
            <w:tcW w:w="808"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P="00CB1C05" w14:paraId="31FA583C" w14:textId="77777777">
            <w:pPr>
              <w:pStyle w:val="TableSubtitle"/>
            </w:pPr>
            <w:r w:rsidRPr="00D35889">
              <w:t xml:space="preserve">Recurring </w:t>
            </w:r>
            <w:r>
              <w:t xml:space="preserve">Annual </w:t>
            </w:r>
            <w:r w:rsidRPr="00D35889">
              <w:t>Costs</w:t>
            </w:r>
          </w:p>
        </w:tc>
      </w:tr>
      <w:tr w14:paraId="316F48F4"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948E917" w14:textId="77777777">
            <w:pPr>
              <w:pStyle w:val="LTableTextAbt"/>
              <w:ind w:hanging="15"/>
            </w:pPr>
            <w:r>
              <w:t>Small/Gener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D230B92" w14:textId="77777777">
            <w:pPr>
              <w:pStyle w:val="LTableTextAbt"/>
              <w:ind w:right="146" w:hanging="15"/>
              <w:jc w:val="right"/>
            </w:pPr>
            <w:r>
              <w:rPr>
                <w:szCs w:val="18"/>
              </w:rPr>
              <w:t>5.33%</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47FAF50" w14:textId="77777777">
            <w:pPr>
              <w:pStyle w:val="LTableTextAbt"/>
              <w:ind w:right="106" w:hanging="15"/>
              <w:jc w:val="right"/>
            </w:pPr>
            <w:r>
              <w:rPr>
                <w:szCs w:val="18"/>
              </w:rPr>
              <w:t xml:space="preserve">$417,613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17570A6" w14:textId="77777777">
            <w:pPr>
              <w:pStyle w:val="LTableTextAbt"/>
              <w:tabs>
                <w:tab w:val="left" w:pos="840"/>
              </w:tabs>
              <w:ind w:right="106" w:hanging="15"/>
              <w:jc w:val="right"/>
            </w:pPr>
            <w:r>
              <w:rPr>
                <w:szCs w:val="18"/>
              </w:rPr>
              <w:t xml:space="preserve">$4,218 </w:t>
            </w:r>
          </w:p>
        </w:tc>
      </w:tr>
      <w:tr w14:paraId="34A77D94"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54E7868" w14:textId="77777777">
            <w:pPr>
              <w:pStyle w:val="LTableTextAbt"/>
              <w:ind w:hanging="15"/>
            </w:pPr>
            <w:r>
              <w:t>Medium/Gener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E6DF75B" w14:textId="77777777">
            <w:pPr>
              <w:pStyle w:val="LTableTextAbt"/>
              <w:ind w:right="146" w:hanging="15"/>
              <w:jc w:val="right"/>
            </w:pPr>
            <w:r>
              <w:rPr>
                <w:szCs w:val="18"/>
              </w:rPr>
              <w:t>2.67%</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BB76C7F" w14:textId="77777777">
            <w:pPr>
              <w:pStyle w:val="LTableTextAbt"/>
              <w:ind w:right="106" w:hanging="15"/>
              <w:jc w:val="right"/>
            </w:pPr>
            <w:r>
              <w:rPr>
                <w:szCs w:val="18"/>
              </w:rPr>
              <w:t xml:space="preserve">$753,583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6CA2984" w14:textId="77777777">
            <w:pPr>
              <w:pStyle w:val="LTableTextAbt"/>
              <w:tabs>
                <w:tab w:val="left" w:pos="840"/>
              </w:tabs>
              <w:ind w:right="106" w:hanging="15"/>
              <w:jc w:val="right"/>
            </w:pPr>
            <w:r>
              <w:rPr>
                <w:color w:val="FF0000"/>
                <w:szCs w:val="18"/>
              </w:rPr>
              <w:t>($8,110)</w:t>
            </w:r>
          </w:p>
        </w:tc>
      </w:tr>
      <w:tr w14:paraId="0348AD73"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8895B54" w14:textId="77777777">
            <w:pPr>
              <w:pStyle w:val="LTableTextAbt"/>
              <w:ind w:hanging="15"/>
            </w:pPr>
            <w:r>
              <w:t>Large/Gener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88160B5" w14:textId="77777777">
            <w:pPr>
              <w:pStyle w:val="LTableTextAbt"/>
              <w:ind w:right="146" w:hanging="15"/>
              <w:jc w:val="right"/>
            </w:pPr>
            <w:r>
              <w:rPr>
                <w:szCs w:val="18"/>
              </w:rPr>
              <w:t>8.0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667ECA0" w14:textId="77777777">
            <w:pPr>
              <w:pStyle w:val="LTableTextAbt"/>
              <w:ind w:right="106" w:hanging="15"/>
              <w:jc w:val="right"/>
            </w:pPr>
            <w:r>
              <w:rPr>
                <w:szCs w:val="18"/>
              </w:rPr>
              <w:t xml:space="preserve">$4,819,356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BED8D0B" w14:textId="77777777">
            <w:pPr>
              <w:pStyle w:val="LTableTextAbt"/>
              <w:tabs>
                <w:tab w:val="left" w:pos="840"/>
              </w:tabs>
              <w:ind w:right="106" w:hanging="15"/>
              <w:jc w:val="right"/>
            </w:pPr>
            <w:r>
              <w:rPr>
                <w:color w:val="FF0000"/>
                <w:szCs w:val="18"/>
              </w:rPr>
              <w:t>($140,216)</w:t>
            </w:r>
          </w:p>
        </w:tc>
      </w:tr>
      <w:tr w14:paraId="08997DC8"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632CF13" w14:textId="77777777">
            <w:pPr>
              <w:pStyle w:val="LTableTextAbt"/>
              <w:ind w:hanging="15"/>
            </w:pPr>
            <w:r>
              <w:t>Small/High Precision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63ECB85" w14:textId="77777777">
            <w:pPr>
              <w:pStyle w:val="LTableTextAbt"/>
              <w:ind w:right="146" w:hanging="15"/>
              <w:jc w:val="right"/>
            </w:pPr>
            <w:r>
              <w:rPr>
                <w:szCs w:val="18"/>
              </w:rPr>
              <w:t>10.67%</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2127FF7" w14:textId="77777777">
            <w:pPr>
              <w:pStyle w:val="LTableTextAbt"/>
              <w:ind w:right="106" w:hanging="15"/>
              <w:jc w:val="right"/>
            </w:pPr>
            <w:r>
              <w:rPr>
                <w:szCs w:val="18"/>
              </w:rPr>
              <w:t xml:space="preserve">$633,568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AC3E79E" w14:textId="77777777">
            <w:pPr>
              <w:pStyle w:val="LTableTextAbt"/>
              <w:tabs>
                <w:tab w:val="left" w:pos="840"/>
              </w:tabs>
              <w:ind w:right="106" w:hanging="15"/>
              <w:jc w:val="right"/>
            </w:pPr>
            <w:r>
              <w:rPr>
                <w:szCs w:val="18"/>
              </w:rPr>
              <w:t xml:space="preserve">$7,317 </w:t>
            </w:r>
          </w:p>
        </w:tc>
      </w:tr>
      <w:tr w14:paraId="3349C312"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37B0BEB" w14:textId="77777777">
            <w:pPr>
              <w:pStyle w:val="LTableTextAbt"/>
              <w:ind w:hanging="15"/>
            </w:pPr>
            <w:r>
              <w:t>Medium/High Precision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284FAEF" w14:textId="77777777">
            <w:pPr>
              <w:pStyle w:val="LTableTextAbt"/>
              <w:ind w:right="146" w:hanging="15"/>
              <w:jc w:val="right"/>
            </w:pPr>
            <w:r>
              <w:rPr>
                <w:szCs w:val="18"/>
              </w:rPr>
              <w:t>5.33%</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29B5E04" w14:textId="77777777">
            <w:pPr>
              <w:pStyle w:val="LTableTextAbt"/>
              <w:ind w:right="106" w:hanging="15"/>
              <w:jc w:val="right"/>
            </w:pPr>
            <w:r>
              <w:rPr>
                <w:szCs w:val="18"/>
              </w:rPr>
              <w:t xml:space="preserve">$959,710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D72AC52" w14:textId="77777777">
            <w:pPr>
              <w:pStyle w:val="LTableTextAbt"/>
              <w:tabs>
                <w:tab w:val="left" w:pos="840"/>
              </w:tabs>
              <w:ind w:right="106" w:hanging="15"/>
              <w:jc w:val="right"/>
            </w:pPr>
            <w:r>
              <w:rPr>
                <w:szCs w:val="18"/>
              </w:rPr>
              <w:t xml:space="preserve">$60,956 </w:t>
            </w:r>
          </w:p>
        </w:tc>
      </w:tr>
      <w:tr w14:paraId="0F2177AD"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FCD57FE" w14:textId="77777777">
            <w:pPr>
              <w:pStyle w:val="LTableTextAbt"/>
              <w:ind w:hanging="15"/>
            </w:pPr>
            <w:r>
              <w:t>Large/High Precision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3B56591" w14:textId="77777777">
            <w:pPr>
              <w:pStyle w:val="LTableTextAbt"/>
              <w:ind w:right="146" w:hanging="15"/>
              <w:jc w:val="right"/>
            </w:pPr>
            <w:r>
              <w:rPr>
                <w:szCs w:val="18"/>
              </w:rPr>
              <w:t>16.0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10651A8" w14:textId="77777777">
            <w:pPr>
              <w:pStyle w:val="LTableTextAbt"/>
              <w:ind w:right="106" w:hanging="15"/>
              <w:jc w:val="right"/>
            </w:pPr>
            <w:r>
              <w:rPr>
                <w:szCs w:val="18"/>
              </w:rPr>
              <w:t xml:space="preserve">$5,282,393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A7755C0" w14:textId="77777777">
            <w:pPr>
              <w:pStyle w:val="LTableTextAbt"/>
              <w:tabs>
                <w:tab w:val="left" w:pos="840"/>
              </w:tabs>
              <w:ind w:right="106" w:hanging="15"/>
              <w:jc w:val="right"/>
            </w:pPr>
            <w:r>
              <w:rPr>
                <w:szCs w:val="18"/>
              </w:rPr>
              <w:t xml:space="preserve">$241,109 </w:t>
            </w:r>
          </w:p>
        </w:tc>
      </w:tr>
      <w:tr w14:paraId="0FE7CAEF"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1F8E1EC" w14:textId="77777777">
            <w:pPr>
              <w:pStyle w:val="LTableTextAbt"/>
              <w:ind w:hanging="15"/>
            </w:pPr>
            <w:r>
              <w:t>Small/Safety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3FFC572" w14:textId="77777777">
            <w:pPr>
              <w:pStyle w:val="LTableTextAbt"/>
              <w:ind w:right="146" w:hanging="15"/>
              <w:jc w:val="right"/>
            </w:pPr>
            <w:r>
              <w:rPr>
                <w:szCs w:val="18"/>
              </w:rPr>
              <w:t>16.0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6466E6B" w14:textId="77777777">
            <w:pPr>
              <w:pStyle w:val="LTableTextAbt"/>
              <w:ind w:right="106" w:hanging="15"/>
              <w:jc w:val="right"/>
            </w:pPr>
            <w:r>
              <w:rPr>
                <w:szCs w:val="18"/>
              </w:rPr>
              <w:t xml:space="preserve">$2,457,742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706EE10" w14:textId="77777777">
            <w:pPr>
              <w:pStyle w:val="LTableTextAbt"/>
              <w:tabs>
                <w:tab w:val="left" w:pos="840"/>
              </w:tabs>
              <w:ind w:right="106" w:hanging="15"/>
              <w:jc w:val="right"/>
            </w:pPr>
            <w:r>
              <w:rPr>
                <w:szCs w:val="18"/>
              </w:rPr>
              <w:t xml:space="preserve">$7,192 </w:t>
            </w:r>
          </w:p>
        </w:tc>
      </w:tr>
      <w:tr w14:paraId="7039FE09"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A60F49C" w14:textId="77777777">
            <w:pPr>
              <w:pStyle w:val="LTableTextAbt"/>
              <w:ind w:hanging="15"/>
            </w:pPr>
            <w:r>
              <w:t>Medium/Safety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494F0F2" w14:textId="77777777">
            <w:pPr>
              <w:pStyle w:val="LTableTextAbt"/>
              <w:ind w:right="146" w:hanging="15"/>
              <w:jc w:val="right"/>
            </w:pPr>
            <w:r>
              <w:rPr>
                <w:szCs w:val="18"/>
              </w:rPr>
              <w:t>8.0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0EC3972" w14:textId="77777777">
            <w:pPr>
              <w:pStyle w:val="LTableTextAbt"/>
              <w:ind w:right="106" w:hanging="15"/>
              <w:jc w:val="right"/>
            </w:pPr>
            <w:r>
              <w:rPr>
                <w:szCs w:val="18"/>
              </w:rPr>
              <w:t xml:space="preserve">$2,924,591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164B9D5" w14:textId="77777777">
            <w:pPr>
              <w:pStyle w:val="LTableTextAbt"/>
              <w:tabs>
                <w:tab w:val="left" w:pos="840"/>
              </w:tabs>
              <w:ind w:right="106" w:hanging="15"/>
              <w:jc w:val="right"/>
            </w:pPr>
            <w:r>
              <w:rPr>
                <w:color w:val="FF0000"/>
                <w:szCs w:val="18"/>
              </w:rPr>
              <w:t>($12,854)</w:t>
            </w:r>
          </w:p>
        </w:tc>
      </w:tr>
      <w:tr w14:paraId="7ECBD4A1"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BD3A16B" w14:textId="77777777">
            <w:pPr>
              <w:pStyle w:val="LTableTextAbt"/>
              <w:ind w:hanging="15"/>
            </w:pPr>
            <w:r>
              <w:t>Large/Safety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0E47358" w14:textId="77777777">
            <w:pPr>
              <w:pStyle w:val="LTableTextAbt"/>
              <w:ind w:right="146" w:hanging="15"/>
              <w:jc w:val="right"/>
            </w:pPr>
            <w:r>
              <w:rPr>
                <w:szCs w:val="18"/>
              </w:rPr>
              <w:t>24.0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729B8FB" w14:textId="77777777">
            <w:pPr>
              <w:pStyle w:val="LTableTextAbt"/>
              <w:ind w:right="106" w:hanging="15"/>
              <w:jc w:val="right"/>
            </w:pPr>
            <w:r>
              <w:rPr>
                <w:szCs w:val="18"/>
              </w:rPr>
              <w:t xml:space="preserve">$8,544,182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6AA4FFF" w14:textId="77777777">
            <w:pPr>
              <w:pStyle w:val="LTableTextAbt"/>
              <w:tabs>
                <w:tab w:val="left" w:pos="840"/>
              </w:tabs>
              <w:ind w:right="106" w:hanging="15"/>
              <w:jc w:val="right"/>
            </w:pPr>
            <w:r>
              <w:rPr>
                <w:szCs w:val="18"/>
              </w:rPr>
              <w:t xml:space="preserve">$201,987 </w:t>
            </w:r>
          </w:p>
        </w:tc>
      </w:tr>
      <w:tr w14:paraId="6F86189E"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CA93360" w14:textId="77777777">
            <w:pPr>
              <w:pStyle w:val="LTableTextAbt"/>
              <w:ind w:hanging="15"/>
            </w:pPr>
            <w:r>
              <w:t>Small/Start-Up/R&amp;D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224D2B3" w14:textId="77777777">
            <w:pPr>
              <w:pStyle w:val="LTableTextAbt"/>
              <w:ind w:right="146" w:hanging="15"/>
              <w:jc w:val="right"/>
            </w:pPr>
            <w:r>
              <w:rPr>
                <w:szCs w:val="18"/>
              </w:rPr>
              <w:t>3.33%</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9B3FB5D" w14:textId="77777777">
            <w:pPr>
              <w:pStyle w:val="LTableTextAbt"/>
              <w:ind w:right="106" w:hanging="15"/>
              <w:jc w:val="right"/>
            </w:pPr>
            <w:r>
              <w:rPr>
                <w:szCs w:val="18"/>
              </w:rPr>
              <w:t xml:space="preserve">$740,242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8BEEC90" w14:textId="77777777">
            <w:pPr>
              <w:pStyle w:val="LTableTextAbt"/>
              <w:tabs>
                <w:tab w:val="left" w:pos="840"/>
              </w:tabs>
              <w:ind w:right="106" w:hanging="15"/>
              <w:jc w:val="right"/>
            </w:pPr>
            <w:r>
              <w:rPr>
                <w:szCs w:val="18"/>
              </w:rPr>
              <w:t xml:space="preserve">$9,157 </w:t>
            </w:r>
          </w:p>
        </w:tc>
      </w:tr>
      <w:tr w14:paraId="038E7702"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66B4A1B" w14:textId="77777777">
            <w:pPr>
              <w:pStyle w:val="LTableTextAbt"/>
              <w:ind w:hanging="15"/>
            </w:pPr>
            <w:r>
              <w:t>Medium/Start-Up/R&amp;D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D06A614" w14:textId="77777777">
            <w:pPr>
              <w:pStyle w:val="LTableTextAbt"/>
              <w:ind w:right="146" w:hanging="15"/>
              <w:jc w:val="right"/>
            </w:pPr>
            <w:r>
              <w:rPr>
                <w:szCs w:val="18"/>
              </w:rPr>
              <w:t>1.67%</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31E36EA" w14:textId="77777777">
            <w:pPr>
              <w:pStyle w:val="LTableTextAbt"/>
              <w:ind w:right="106" w:hanging="15"/>
              <w:jc w:val="right"/>
            </w:pPr>
            <w:r>
              <w:rPr>
                <w:szCs w:val="18"/>
              </w:rPr>
              <w:t xml:space="preserve">$1,237,969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92D8D32" w14:textId="77777777">
            <w:pPr>
              <w:pStyle w:val="LTableTextAbt"/>
              <w:tabs>
                <w:tab w:val="left" w:pos="840"/>
              </w:tabs>
              <w:ind w:right="106" w:hanging="15"/>
              <w:jc w:val="right"/>
            </w:pPr>
            <w:r>
              <w:rPr>
                <w:szCs w:val="18"/>
              </w:rPr>
              <w:t xml:space="preserve">$84,594 </w:t>
            </w:r>
          </w:p>
        </w:tc>
      </w:tr>
      <w:tr w14:paraId="07E63E66" w14:textId="77777777">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B7831EA" w14:textId="77777777">
            <w:pPr>
              <w:pStyle w:val="LTableTextAbt"/>
              <w:ind w:hanging="15"/>
            </w:pPr>
            <w:r>
              <w:rPr>
                <w:b/>
                <w:bCs w:val="0"/>
              </w:rPr>
              <w:t>All Types Combined</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D1F9B9A" w14:textId="77777777">
            <w:pPr>
              <w:pStyle w:val="LTableTextAbt"/>
              <w:ind w:right="146" w:hanging="15"/>
              <w:jc w:val="right"/>
            </w:pPr>
            <w:r>
              <w:rPr>
                <w:b/>
                <w:bCs w:val="0"/>
                <w:szCs w:val="18"/>
              </w:rPr>
              <w:t>-</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0A12242" w14:textId="77777777">
            <w:pPr>
              <w:pStyle w:val="LTableTextAbt"/>
              <w:ind w:right="106" w:hanging="15"/>
              <w:jc w:val="right"/>
            </w:pPr>
            <w:r>
              <w:rPr>
                <w:b/>
                <w:bCs w:val="0"/>
                <w:szCs w:val="18"/>
              </w:rPr>
              <w:t xml:space="preserve">$4,115,000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0AC2A7A" w14:textId="77777777">
            <w:pPr>
              <w:pStyle w:val="LTableTextAbt"/>
              <w:tabs>
                <w:tab w:val="left" w:pos="840"/>
              </w:tabs>
              <w:ind w:right="106" w:hanging="15"/>
              <w:jc w:val="right"/>
            </w:pPr>
            <w:r>
              <w:rPr>
                <w:b/>
                <w:bCs w:val="0"/>
                <w:szCs w:val="18"/>
              </w:rPr>
              <w:t xml:space="preserve">$82,000 </w:t>
            </w:r>
          </w:p>
        </w:tc>
      </w:tr>
    </w:tbl>
    <w:p w:rsidR="002257BB" w:rsidP="00CB1C05" w14:paraId="26F48BC0" w14:textId="77777777">
      <w:pPr>
        <w:pStyle w:val="BodyText"/>
      </w:pPr>
    </w:p>
    <w:tbl>
      <w:tblPr>
        <w:tblW w:w="3879" w:type="pct"/>
        <w:tblLook w:val="04A0"/>
      </w:tblPr>
      <w:tblGrid>
        <w:gridCol w:w="3052"/>
        <w:gridCol w:w="1101"/>
        <w:gridCol w:w="1727"/>
        <w:gridCol w:w="1102"/>
      </w:tblGrid>
      <w:tr w14:paraId="777A5234" w14:textId="77777777" w:rsidTr="007C1BD4">
        <w:tblPrEx>
          <w:tblW w:w="3879" w:type="pct"/>
          <w:tblLook w:val="04A0"/>
        </w:tblPrEx>
        <w:trPr>
          <w:trHeight w:val="570"/>
          <w:tblHeader/>
        </w:trPr>
        <w:tc>
          <w:tcPr>
            <w:tcW w:w="5000" w:type="pct"/>
            <w:gridSpan w:val="4"/>
            <w:tcBorders>
              <w:bottom w:val="single" w:sz="4" w:space="0" w:color="auto"/>
            </w:tcBorders>
            <w:shd w:val="clear" w:color="auto" w:fill="auto"/>
            <w:vAlign w:val="center"/>
          </w:tcPr>
          <w:p w:rsidR="007C1BD4" w:rsidRPr="00D35889" w:rsidP="00CB1C05" w14:paraId="0EA1FD2D" w14:textId="77777777">
            <w:pPr>
              <w:pStyle w:val="TableTitleA"/>
            </w:pPr>
            <w:bookmarkStart w:id="1113" w:name="_Ref155792545"/>
            <w:bookmarkStart w:id="1114" w:name="_Ref138696237"/>
            <w:bookmarkStart w:id="1115" w:name="_Toc165379679"/>
            <w:r w:rsidRPr="005C74D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46</w:t>
            </w:r>
            <w:r w:rsidR="00BC4B5D">
              <w:rPr>
                <w:noProof/>
              </w:rPr>
              <w:fldChar w:fldCharType="end"/>
            </w:r>
            <w:bookmarkEnd w:id="1113"/>
            <w:bookmarkEnd w:id="1114"/>
            <w:r w:rsidRPr="005C74DF">
              <w:t xml:space="preserve">: </w:t>
            </w:r>
            <w:r>
              <w:t>Summary of Incremental Costs for Vapor Degreasing: Excluding Trans-DCE (2022$)</w:t>
            </w:r>
            <w:bookmarkEnd w:id="1115"/>
          </w:p>
        </w:tc>
      </w:tr>
      <w:tr w14:paraId="201B404F" w14:textId="77777777" w:rsidTr="007C1BD4">
        <w:tblPrEx>
          <w:tblW w:w="3879" w:type="pct"/>
          <w:tblLook w:val="04A0"/>
        </w:tblPrEx>
        <w:trPr>
          <w:trHeight w:val="570"/>
          <w:tblHeader/>
        </w:trPr>
        <w:tc>
          <w:tcPr>
            <w:tcW w:w="2186"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RPr="006D0935" w:rsidP="00CB1C05" w14:paraId="2AB09133" w14:textId="77777777">
            <w:pPr>
              <w:pStyle w:val="TableSubtitle"/>
            </w:pPr>
            <w:r w:rsidRPr="00D35889">
              <w:t>Size/Type</w:t>
            </w:r>
          </w:p>
        </w:tc>
        <w:tc>
          <w:tcPr>
            <w:tcW w:w="788"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P="00CB1C05" w14:paraId="52BF1231" w14:textId="77777777">
            <w:pPr>
              <w:pStyle w:val="TableSubtitle"/>
            </w:pPr>
            <w:r w:rsidRPr="00D35889">
              <w:t>Size/Type Percentage Weight</w:t>
            </w:r>
          </w:p>
        </w:tc>
        <w:tc>
          <w:tcPr>
            <w:tcW w:w="1237"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RPr="006D0935" w:rsidP="00CB1C05" w14:paraId="0729B247" w14:textId="77777777">
            <w:pPr>
              <w:pStyle w:val="TableSubtitle"/>
            </w:pPr>
            <w:r w:rsidRPr="00D35889">
              <w:t>Initial Costs</w:t>
            </w:r>
          </w:p>
        </w:tc>
        <w:tc>
          <w:tcPr>
            <w:tcW w:w="789" w:type="pct"/>
            <w:tcBorders>
              <w:top w:val="single" w:sz="4" w:space="0" w:color="auto"/>
              <w:left w:val="single" w:sz="4" w:space="0" w:color="auto"/>
              <w:bottom w:val="single" w:sz="4" w:space="0" w:color="auto"/>
              <w:right w:val="single" w:sz="4" w:space="0" w:color="auto"/>
            </w:tcBorders>
            <w:shd w:val="clear" w:color="auto" w:fill="48A9C5"/>
            <w:vAlign w:val="center"/>
          </w:tcPr>
          <w:p w:rsidR="002257BB" w:rsidP="00CB1C05" w14:paraId="65A9046A" w14:textId="77777777">
            <w:pPr>
              <w:pStyle w:val="TableSubtitle"/>
            </w:pPr>
            <w:r w:rsidRPr="00D35889">
              <w:t xml:space="preserve">Recurring </w:t>
            </w:r>
            <w:r>
              <w:t xml:space="preserve">Annual </w:t>
            </w:r>
            <w:r w:rsidRPr="00D35889">
              <w:t>Costs</w:t>
            </w:r>
          </w:p>
        </w:tc>
      </w:tr>
      <w:tr w14:paraId="409CBE79"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07EDC75" w14:textId="77777777">
            <w:pPr>
              <w:pStyle w:val="LTableTextAbt"/>
              <w:ind w:hanging="15"/>
            </w:pPr>
            <w:r>
              <w:t>Small/Gener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DDC5277" w14:textId="77777777">
            <w:pPr>
              <w:pStyle w:val="LTableTextAbt"/>
              <w:ind w:right="146" w:hanging="15"/>
              <w:jc w:val="right"/>
            </w:pPr>
            <w:r>
              <w:rPr>
                <w:szCs w:val="18"/>
              </w:rPr>
              <w:t>5.33%</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8547086" w14:textId="77777777">
            <w:pPr>
              <w:pStyle w:val="LTableTextAbt"/>
              <w:ind w:right="106" w:hanging="15"/>
              <w:jc w:val="right"/>
            </w:pPr>
            <w:r>
              <w:rPr>
                <w:szCs w:val="18"/>
              </w:rPr>
              <w:t xml:space="preserve">$534,612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A6DC7F4" w14:textId="77777777">
            <w:pPr>
              <w:pStyle w:val="LTableTextAbt"/>
              <w:tabs>
                <w:tab w:val="left" w:pos="840"/>
              </w:tabs>
              <w:ind w:right="106" w:hanging="15"/>
              <w:jc w:val="right"/>
            </w:pPr>
            <w:r>
              <w:rPr>
                <w:szCs w:val="18"/>
              </w:rPr>
              <w:t xml:space="preserve">$3,030 </w:t>
            </w:r>
          </w:p>
        </w:tc>
      </w:tr>
      <w:tr w14:paraId="483FA8B9"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843F1D6" w14:textId="77777777">
            <w:pPr>
              <w:pStyle w:val="LTableTextAbt"/>
              <w:ind w:hanging="15"/>
            </w:pPr>
            <w:r>
              <w:t>Medium/Gener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1A17C54" w14:textId="77777777">
            <w:pPr>
              <w:pStyle w:val="LTableTextAbt"/>
              <w:ind w:right="146" w:hanging="15"/>
              <w:jc w:val="right"/>
            </w:pPr>
            <w:r>
              <w:rPr>
                <w:szCs w:val="18"/>
              </w:rPr>
              <w:t>2.67%</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B2B7755" w14:textId="77777777">
            <w:pPr>
              <w:pStyle w:val="LTableTextAbt"/>
              <w:ind w:right="106" w:hanging="15"/>
              <w:jc w:val="right"/>
            </w:pPr>
            <w:r>
              <w:rPr>
                <w:szCs w:val="18"/>
              </w:rPr>
              <w:t xml:space="preserve">$910,168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D8DE964" w14:textId="77777777">
            <w:pPr>
              <w:pStyle w:val="LTableTextAbt"/>
              <w:tabs>
                <w:tab w:val="left" w:pos="840"/>
              </w:tabs>
              <w:ind w:right="106" w:hanging="15"/>
              <w:jc w:val="right"/>
            </w:pPr>
            <w:r>
              <w:rPr>
                <w:color w:val="FF0000"/>
                <w:szCs w:val="18"/>
              </w:rPr>
              <w:t>($56,432)</w:t>
            </w:r>
          </w:p>
        </w:tc>
      </w:tr>
      <w:tr w14:paraId="7A4E4E4C"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D38A3BD" w14:textId="77777777">
            <w:pPr>
              <w:pStyle w:val="LTableTextAbt"/>
              <w:ind w:hanging="15"/>
            </w:pPr>
            <w:r>
              <w:t>Large/Gener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0EE5E08" w14:textId="77777777">
            <w:pPr>
              <w:pStyle w:val="LTableTextAbt"/>
              <w:ind w:right="146" w:hanging="15"/>
              <w:jc w:val="right"/>
            </w:pPr>
            <w:r>
              <w:rPr>
                <w:szCs w:val="18"/>
              </w:rPr>
              <w:t>8.00%</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39A209D" w14:textId="77777777">
            <w:pPr>
              <w:pStyle w:val="LTableTextAbt"/>
              <w:ind w:right="106" w:hanging="15"/>
              <w:jc w:val="right"/>
            </w:pPr>
            <w:r>
              <w:rPr>
                <w:szCs w:val="18"/>
              </w:rPr>
              <w:t xml:space="preserve">$5,835,730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AE1FA5A" w14:textId="77777777">
            <w:pPr>
              <w:pStyle w:val="LTableTextAbt"/>
              <w:tabs>
                <w:tab w:val="left" w:pos="840"/>
              </w:tabs>
              <w:ind w:right="106" w:hanging="15"/>
              <w:jc w:val="right"/>
            </w:pPr>
            <w:r>
              <w:rPr>
                <w:color w:val="FF0000"/>
                <w:szCs w:val="18"/>
              </w:rPr>
              <w:t>($305,453)</w:t>
            </w:r>
          </w:p>
        </w:tc>
      </w:tr>
      <w:tr w14:paraId="66DAF841"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91EA056" w14:textId="77777777">
            <w:pPr>
              <w:pStyle w:val="LTableTextAbt"/>
              <w:ind w:hanging="15"/>
            </w:pPr>
            <w:r>
              <w:t>Small/High Precision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6F9DE48" w14:textId="77777777">
            <w:pPr>
              <w:pStyle w:val="LTableTextAbt"/>
              <w:ind w:right="146" w:hanging="15"/>
              <w:jc w:val="right"/>
            </w:pPr>
            <w:r>
              <w:rPr>
                <w:szCs w:val="18"/>
              </w:rPr>
              <w:t>10.67%</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AD13E3C" w14:textId="77777777">
            <w:pPr>
              <w:pStyle w:val="LTableTextAbt"/>
              <w:ind w:right="106" w:hanging="15"/>
              <w:jc w:val="right"/>
            </w:pPr>
            <w:r>
              <w:rPr>
                <w:szCs w:val="18"/>
              </w:rPr>
              <w:t xml:space="preserve">$828,938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84D419E" w14:textId="77777777">
            <w:pPr>
              <w:pStyle w:val="LTableTextAbt"/>
              <w:tabs>
                <w:tab w:val="left" w:pos="840"/>
              </w:tabs>
              <w:ind w:right="106" w:hanging="15"/>
              <w:jc w:val="right"/>
            </w:pPr>
            <w:r>
              <w:rPr>
                <w:szCs w:val="18"/>
              </w:rPr>
              <w:t xml:space="preserve">$7,352 </w:t>
            </w:r>
          </w:p>
        </w:tc>
      </w:tr>
      <w:tr w14:paraId="7D60B72D"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972B5BE" w14:textId="77777777">
            <w:pPr>
              <w:pStyle w:val="LTableTextAbt"/>
              <w:ind w:hanging="15"/>
            </w:pPr>
            <w:r>
              <w:t>Medium/High Precision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0B33BF3" w14:textId="77777777">
            <w:pPr>
              <w:pStyle w:val="LTableTextAbt"/>
              <w:ind w:right="146" w:hanging="15"/>
              <w:jc w:val="right"/>
            </w:pPr>
            <w:r>
              <w:rPr>
                <w:szCs w:val="18"/>
              </w:rPr>
              <w:t>5.33%</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70FB1EB" w14:textId="77777777">
            <w:pPr>
              <w:pStyle w:val="LTableTextAbt"/>
              <w:ind w:right="106" w:hanging="15"/>
              <w:jc w:val="right"/>
            </w:pPr>
            <w:r>
              <w:rPr>
                <w:szCs w:val="18"/>
              </w:rPr>
              <w:t xml:space="preserve">$1,247,247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02959A3" w14:textId="77777777">
            <w:pPr>
              <w:pStyle w:val="LTableTextAbt"/>
              <w:tabs>
                <w:tab w:val="left" w:pos="840"/>
              </w:tabs>
              <w:ind w:right="106" w:hanging="15"/>
              <w:jc w:val="right"/>
            </w:pPr>
            <w:r>
              <w:rPr>
                <w:color w:val="FF0000"/>
                <w:szCs w:val="18"/>
              </w:rPr>
              <w:t>($10,158)</w:t>
            </w:r>
          </w:p>
        </w:tc>
      </w:tr>
      <w:tr w14:paraId="6FE4F1F7"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2602805" w14:textId="77777777">
            <w:pPr>
              <w:pStyle w:val="LTableTextAbt"/>
              <w:ind w:hanging="15"/>
            </w:pPr>
            <w:r>
              <w:t>Large/High Precision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DEC063B" w14:textId="77777777">
            <w:pPr>
              <w:pStyle w:val="LTableTextAbt"/>
              <w:ind w:right="146" w:hanging="15"/>
              <w:jc w:val="right"/>
            </w:pPr>
            <w:r>
              <w:rPr>
                <w:szCs w:val="18"/>
              </w:rPr>
              <w:t>16.00%</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2B7EB0A" w14:textId="77777777">
            <w:pPr>
              <w:pStyle w:val="LTableTextAbt"/>
              <w:ind w:right="106" w:hanging="15"/>
              <w:jc w:val="right"/>
            </w:pPr>
            <w:r>
              <w:rPr>
                <w:szCs w:val="18"/>
              </w:rPr>
              <w:t xml:space="preserve">$7,323,409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4C0B4CE" w14:textId="77777777">
            <w:pPr>
              <w:pStyle w:val="LTableTextAbt"/>
              <w:tabs>
                <w:tab w:val="left" w:pos="840"/>
              </w:tabs>
              <w:ind w:right="106" w:hanging="15"/>
              <w:jc w:val="right"/>
            </w:pPr>
            <w:r>
              <w:rPr>
                <w:szCs w:val="18"/>
              </w:rPr>
              <w:t xml:space="preserve">$97,282 </w:t>
            </w:r>
          </w:p>
        </w:tc>
      </w:tr>
      <w:tr w14:paraId="6C6B947E"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D23743C" w14:textId="77777777">
            <w:pPr>
              <w:pStyle w:val="LTableTextAbt"/>
              <w:ind w:hanging="15"/>
            </w:pPr>
            <w:r>
              <w:t>Small/Safety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42F0408" w14:textId="77777777">
            <w:pPr>
              <w:pStyle w:val="LTableTextAbt"/>
              <w:ind w:right="146" w:hanging="15"/>
              <w:jc w:val="right"/>
            </w:pPr>
            <w:r>
              <w:rPr>
                <w:szCs w:val="18"/>
              </w:rPr>
              <w:t>16.00%</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ABA5F66" w14:textId="77777777">
            <w:pPr>
              <w:pStyle w:val="LTableTextAbt"/>
              <w:ind w:right="106" w:hanging="15"/>
              <w:jc w:val="right"/>
            </w:pPr>
            <w:r>
              <w:rPr>
                <w:szCs w:val="18"/>
              </w:rPr>
              <w:t xml:space="preserve">$2,640,562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AEACA9D" w14:textId="77777777">
            <w:pPr>
              <w:pStyle w:val="LTableTextAbt"/>
              <w:tabs>
                <w:tab w:val="left" w:pos="840"/>
              </w:tabs>
              <w:ind w:right="106" w:hanging="15"/>
              <w:jc w:val="right"/>
            </w:pPr>
            <w:r>
              <w:rPr>
                <w:szCs w:val="18"/>
              </w:rPr>
              <w:t xml:space="preserve">$6,816 </w:t>
            </w:r>
          </w:p>
        </w:tc>
      </w:tr>
      <w:tr w14:paraId="16CAD164"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62C8D19" w14:textId="77777777">
            <w:pPr>
              <w:pStyle w:val="LTableTextAbt"/>
              <w:ind w:hanging="15"/>
            </w:pPr>
            <w:r>
              <w:t>Medium/Safety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62DE481" w14:textId="77777777">
            <w:pPr>
              <w:pStyle w:val="LTableTextAbt"/>
              <w:ind w:right="146" w:hanging="15"/>
              <w:jc w:val="right"/>
            </w:pPr>
            <w:r>
              <w:rPr>
                <w:szCs w:val="18"/>
              </w:rPr>
              <w:t>8.00%</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9A3FC68" w14:textId="77777777">
            <w:pPr>
              <w:pStyle w:val="LTableTextAbt"/>
              <w:ind w:right="106" w:hanging="15"/>
              <w:jc w:val="right"/>
            </w:pPr>
            <w:r>
              <w:rPr>
                <w:szCs w:val="18"/>
              </w:rPr>
              <w:t xml:space="preserve">$3,166,747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3170FED" w14:textId="77777777">
            <w:pPr>
              <w:pStyle w:val="LTableTextAbt"/>
              <w:tabs>
                <w:tab w:val="left" w:pos="840"/>
              </w:tabs>
              <w:ind w:right="106" w:hanging="15"/>
              <w:jc w:val="right"/>
            </w:pPr>
            <w:r>
              <w:rPr>
                <w:color w:val="FF0000"/>
                <w:szCs w:val="18"/>
              </w:rPr>
              <w:t>($40,984)</w:t>
            </w:r>
          </w:p>
        </w:tc>
      </w:tr>
      <w:tr w14:paraId="7C5B9E85"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DCF9814" w14:textId="77777777">
            <w:pPr>
              <w:pStyle w:val="LTableTextAbt"/>
              <w:ind w:hanging="15"/>
            </w:pPr>
            <w:r>
              <w:t>Large/Safety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00A44A8" w14:textId="77777777">
            <w:pPr>
              <w:pStyle w:val="LTableTextAbt"/>
              <w:ind w:right="146" w:hanging="15"/>
              <w:jc w:val="right"/>
            </w:pPr>
            <w:r>
              <w:rPr>
                <w:szCs w:val="18"/>
              </w:rPr>
              <w:t>24.00%</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44F8B194" w14:textId="77777777">
            <w:pPr>
              <w:pStyle w:val="LTableTextAbt"/>
              <w:ind w:right="106" w:hanging="15"/>
              <w:jc w:val="right"/>
            </w:pPr>
            <w:r>
              <w:rPr>
                <w:szCs w:val="18"/>
              </w:rPr>
              <w:t xml:space="preserve">$10,284,151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13C15EB9" w14:textId="77777777">
            <w:pPr>
              <w:pStyle w:val="LTableTextAbt"/>
              <w:tabs>
                <w:tab w:val="left" w:pos="840"/>
              </w:tabs>
              <w:ind w:right="106" w:hanging="15"/>
              <w:jc w:val="right"/>
            </w:pPr>
            <w:r>
              <w:rPr>
                <w:szCs w:val="18"/>
              </w:rPr>
              <w:t xml:space="preserve">$161,742 </w:t>
            </w:r>
          </w:p>
        </w:tc>
      </w:tr>
      <w:tr w14:paraId="0EEA9DF3"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1DD40D0" w14:textId="77777777">
            <w:pPr>
              <w:pStyle w:val="LTableTextAbt"/>
              <w:ind w:hanging="15"/>
            </w:pPr>
            <w:r>
              <w:t>Small/Start-Up/R&amp;D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00C4601" w14:textId="77777777">
            <w:pPr>
              <w:pStyle w:val="LTableTextAbt"/>
              <w:ind w:right="146" w:hanging="15"/>
              <w:jc w:val="right"/>
            </w:pPr>
            <w:r>
              <w:rPr>
                <w:szCs w:val="18"/>
              </w:rPr>
              <w:t>3.33%</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1E6510D" w14:textId="77777777">
            <w:pPr>
              <w:pStyle w:val="LTableTextAbt"/>
              <w:ind w:right="106" w:hanging="15"/>
              <w:jc w:val="right"/>
            </w:pPr>
            <w:r>
              <w:rPr>
                <w:szCs w:val="18"/>
              </w:rPr>
              <w:t xml:space="preserve">$953,103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BC064E0" w14:textId="77777777">
            <w:pPr>
              <w:pStyle w:val="LTableTextAbt"/>
              <w:tabs>
                <w:tab w:val="left" w:pos="840"/>
              </w:tabs>
              <w:ind w:right="106" w:hanging="15"/>
              <w:jc w:val="right"/>
            </w:pPr>
            <w:r>
              <w:rPr>
                <w:szCs w:val="18"/>
              </w:rPr>
              <w:t xml:space="preserve">$9,696 </w:t>
            </w:r>
          </w:p>
        </w:tc>
      </w:tr>
      <w:tr w14:paraId="6E215489"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9BA2C12" w14:textId="77777777">
            <w:pPr>
              <w:pStyle w:val="LTableTextAbt"/>
              <w:ind w:hanging="15"/>
            </w:pPr>
            <w:r>
              <w:t>Medium/Start-Up/R&amp;D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5639A29A" w14:textId="77777777">
            <w:pPr>
              <w:pStyle w:val="LTableTextAbt"/>
              <w:ind w:right="146" w:hanging="15"/>
              <w:jc w:val="right"/>
            </w:pPr>
            <w:r>
              <w:rPr>
                <w:szCs w:val="18"/>
              </w:rPr>
              <w:t>1.67%</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C1FD5A5" w14:textId="77777777">
            <w:pPr>
              <w:pStyle w:val="LTableTextAbt"/>
              <w:ind w:right="106" w:hanging="15"/>
              <w:jc w:val="right"/>
            </w:pPr>
            <w:r>
              <w:rPr>
                <w:szCs w:val="18"/>
              </w:rPr>
              <w:t xml:space="preserve">$1,525,641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6C5403C4" w14:textId="77777777">
            <w:pPr>
              <w:pStyle w:val="LTableTextAbt"/>
              <w:tabs>
                <w:tab w:val="left" w:pos="840"/>
              </w:tabs>
              <w:ind w:right="106" w:hanging="15"/>
              <w:jc w:val="right"/>
            </w:pPr>
            <w:r>
              <w:rPr>
                <w:szCs w:val="18"/>
              </w:rPr>
              <w:t xml:space="preserve">$42,595 </w:t>
            </w:r>
          </w:p>
        </w:tc>
      </w:tr>
      <w:tr w14:paraId="7D59F925" w14:textId="77777777" w:rsidTr="007C1BD4">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0FB4FFFD" w14:textId="77777777">
            <w:pPr>
              <w:pStyle w:val="LTableTextAbt"/>
              <w:ind w:hanging="15"/>
            </w:pPr>
            <w:r>
              <w:rPr>
                <w:b/>
                <w:bCs w:val="0"/>
              </w:rPr>
              <w:t>All Types Combined</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2DCD35E6" w14:textId="77777777">
            <w:pPr>
              <w:pStyle w:val="LTableTextAbt"/>
              <w:ind w:right="146" w:hanging="15"/>
              <w:jc w:val="right"/>
            </w:pPr>
            <w:r>
              <w:rPr>
                <w:b/>
                <w:bCs w:val="0"/>
                <w:szCs w:val="18"/>
              </w:rPr>
              <w:t>-</w:t>
            </w:r>
          </w:p>
        </w:tc>
        <w:tc>
          <w:tcPr>
            <w:tcW w:w="1237"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349979BE" w14:textId="77777777">
            <w:pPr>
              <w:pStyle w:val="LTableTextAbt"/>
              <w:ind w:right="106" w:hanging="15"/>
              <w:jc w:val="right"/>
            </w:pPr>
            <w:r>
              <w:rPr>
                <w:b/>
                <w:bCs w:val="0"/>
                <w:szCs w:val="18"/>
              </w:rPr>
              <w:t xml:space="preserve">$5,048,000 </w:t>
            </w:r>
          </w:p>
        </w:tc>
        <w:tc>
          <w:tcPr>
            <w:tcW w:w="789" w:type="pct"/>
            <w:tcBorders>
              <w:top w:val="single" w:sz="4" w:space="0" w:color="auto"/>
              <w:left w:val="single" w:sz="4" w:space="0" w:color="auto"/>
              <w:bottom w:val="single" w:sz="4" w:space="0" w:color="auto"/>
              <w:right w:val="single" w:sz="4" w:space="0" w:color="auto"/>
            </w:tcBorders>
            <w:shd w:val="clear" w:color="auto" w:fill="auto"/>
            <w:vAlign w:val="center"/>
          </w:tcPr>
          <w:p w:rsidR="006361F8" w:rsidP="00CB1C05" w14:paraId="7EE048E8" w14:textId="77777777">
            <w:pPr>
              <w:pStyle w:val="LTableTextAbt"/>
              <w:tabs>
                <w:tab w:val="left" w:pos="840"/>
              </w:tabs>
              <w:ind w:right="106" w:hanging="15"/>
              <w:jc w:val="right"/>
            </w:pPr>
            <w:r>
              <w:rPr>
                <w:b/>
                <w:bCs w:val="0"/>
                <w:szCs w:val="18"/>
              </w:rPr>
              <w:t xml:space="preserve">$28,000 </w:t>
            </w:r>
          </w:p>
        </w:tc>
      </w:tr>
    </w:tbl>
    <w:p w:rsidR="002F406F" w:rsidRPr="007046A5" w:rsidP="00CB1C05" w14:paraId="7FB7ECDC" w14:textId="77777777">
      <w:pPr>
        <w:pStyle w:val="BodyText"/>
      </w:pPr>
    </w:p>
    <w:p w:rsidR="003A7669" w:rsidRPr="007046A5" w:rsidP="00CB1C05" w14:paraId="4E06ADD4" w14:textId="77777777">
      <w:pPr>
        <w:pStyle w:val="BodyText"/>
        <w:sectPr w:rsidSect="00CB1C05">
          <w:type w:val="nextColumn"/>
          <w:pgSz w:w="12240" w:h="15840" w:code="1"/>
          <w:pgMar w:top="1440" w:right="1440" w:bottom="1440" w:left="1800" w:header="720" w:footer="720" w:gutter="0"/>
          <w:lnNumType w:countBy="1" w:restart="continuous"/>
          <w:pgNumType w:chapStyle="1"/>
          <w:cols w:space="720"/>
          <w:titlePg/>
          <w:docGrid w:linePitch="299"/>
        </w:sectPr>
      </w:pPr>
    </w:p>
    <w:p w:rsidR="00D20A97" w:rsidRPr="007046A5" w:rsidP="00CB1C05" w14:paraId="71478C3C" w14:textId="77777777">
      <w:pPr>
        <w:pStyle w:val="Heading2"/>
      </w:pPr>
      <w:bookmarkStart w:id="1116" w:name="_Ref103171922"/>
      <w:bookmarkStart w:id="1117" w:name="_Toc111035643"/>
      <w:bookmarkStart w:id="1118" w:name="_Toc111037081"/>
      <w:bookmarkStart w:id="1119" w:name="_Toc114062023"/>
      <w:bookmarkStart w:id="1120" w:name="_Toc165378753"/>
      <w:r>
        <w:t xml:space="preserve">Costs of the </w:t>
      </w:r>
      <w:r w:rsidRPr="007046A5">
        <w:t xml:space="preserve">Dermal Protection </w:t>
      </w:r>
      <w:bookmarkEnd w:id="1116"/>
      <w:r>
        <w:t xml:space="preserve">Component of the </w:t>
      </w:r>
      <w:bookmarkEnd w:id="1117"/>
      <w:bookmarkEnd w:id="1118"/>
      <w:bookmarkEnd w:id="1119"/>
      <w:r w:rsidR="0033503A">
        <w:t>WCPP</w:t>
      </w:r>
      <w:bookmarkEnd w:id="1120"/>
    </w:p>
    <w:p w:rsidR="0032319D" w:rsidRPr="007046A5" w:rsidP="00CB1C05" w14:paraId="60DBBB0D" w14:textId="77777777">
      <w:pPr>
        <w:pStyle w:val="BodyText"/>
      </w:pPr>
      <w:r w:rsidRPr="007046A5">
        <w:t xml:space="preserve">The estimated costs </w:t>
      </w:r>
      <w:r w:rsidRPr="007046A5" w:rsidR="006C10B1">
        <w:t xml:space="preserve">for dermal protection include the costs for gloves, presented in section </w:t>
      </w:r>
      <w:r w:rsidRPr="007046A5" w:rsidR="006C10B1">
        <w:fldChar w:fldCharType="begin" w:fldLock="1"/>
      </w:r>
      <w:r w:rsidRPr="007046A5" w:rsidR="006C10B1">
        <w:instrText xml:space="preserve"> REF _Ref103066993 \r \h </w:instrText>
      </w:r>
      <w:r w:rsidRPr="007046A5" w:rsidR="0065459D">
        <w:instrText xml:space="preserve"> \* MERGEFORMAT </w:instrText>
      </w:r>
      <w:r w:rsidRPr="007046A5" w:rsidR="006C10B1">
        <w:fldChar w:fldCharType="separate"/>
      </w:r>
      <w:r w:rsidR="0092222B">
        <w:t>7.9.1</w:t>
      </w:r>
      <w:r w:rsidRPr="007046A5" w:rsidR="006C10B1">
        <w:fldChar w:fldCharType="end"/>
      </w:r>
      <w:r w:rsidRPr="007046A5" w:rsidR="00353B2A">
        <w:t xml:space="preserve">, and the costs associated with developing and implementing a dermal protection control plan, presented in section </w:t>
      </w:r>
      <w:r w:rsidRPr="007046A5" w:rsidR="006C10B1">
        <w:fldChar w:fldCharType="begin" w:fldLock="1"/>
      </w:r>
      <w:r w:rsidRPr="007046A5" w:rsidR="006C10B1">
        <w:instrText xml:space="preserve"> REF _Ref103066996 \r \h </w:instrText>
      </w:r>
      <w:r w:rsidRPr="007046A5" w:rsidR="0065459D">
        <w:instrText xml:space="preserve"> \* MERGEFORMAT </w:instrText>
      </w:r>
      <w:r w:rsidRPr="007046A5" w:rsidR="006C10B1">
        <w:fldChar w:fldCharType="separate"/>
      </w:r>
      <w:r w:rsidR="0092222B">
        <w:t>7.9.2</w:t>
      </w:r>
      <w:r w:rsidRPr="007046A5" w:rsidR="006C10B1">
        <w:fldChar w:fldCharType="end"/>
      </w:r>
      <w:r w:rsidRPr="007046A5" w:rsidR="00353B2A">
        <w:t xml:space="preserve">. </w:t>
      </w:r>
      <w:r w:rsidRPr="007046A5" w:rsidR="00BD0557">
        <w:t xml:space="preserve">Dermal protection costs would be incurred under the conditions of use subject to </w:t>
      </w:r>
      <w:r w:rsidR="0033503A">
        <w:t>WCPP</w:t>
      </w:r>
      <w:r w:rsidRPr="007046A5" w:rsidR="00BD0557">
        <w:t xml:space="preserve"> requirements. </w:t>
      </w:r>
    </w:p>
    <w:p w:rsidR="0032319D" w:rsidRPr="007046A5" w:rsidP="00CB1C05" w14:paraId="68A3D93B" w14:textId="77777777">
      <w:pPr>
        <w:pStyle w:val="Heading3"/>
      </w:pPr>
      <w:bookmarkStart w:id="1121" w:name="_Ref103066993"/>
      <w:bookmarkStart w:id="1122" w:name="_Toc111035644"/>
      <w:bookmarkStart w:id="1123" w:name="_Toc114062024"/>
      <w:r w:rsidRPr="007046A5">
        <w:t xml:space="preserve">Estimated </w:t>
      </w:r>
      <w:r w:rsidRPr="007046A5" w:rsidR="00CD1EF2">
        <w:t>C</w:t>
      </w:r>
      <w:r w:rsidRPr="007046A5">
        <w:t xml:space="preserve">osts for </w:t>
      </w:r>
      <w:r w:rsidRPr="007046A5" w:rsidR="00CD1EF2">
        <w:t>Dermal PPE</w:t>
      </w:r>
      <w:bookmarkEnd w:id="1121"/>
      <w:bookmarkEnd w:id="1122"/>
      <w:bookmarkEnd w:id="1123"/>
    </w:p>
    <w:p w:rsidR="00926843" w:rsidRPr="007046A5" w:rsidP="00CB1C05" w14:paraId="70D1A1C5" w14:textId="77777777">
      <w:pPr>
        <w:pStyle w:val="BodyText"/>
      </w:pPr>
      <w:r w:rsidRPr="007046A5">
        <w:t xml:space="preserve">Estimating the costs for dermal PPE </w:t>
      </w:r>
      <w:r w:rsidRPr="007046A5" w:rsidR="00815A54">
        <w:t>involves</w:t>
      </w:r>
      <w:r w:rsidRPr="007046A5" w:rsidR="00DD1240">
        <w:t xml:space="preserve"> identifying the types of gloves </w:t>
      </w:r>
      <w:r w:rsidRPr="007046A5" w:rsidR="00172AB4">
        <w:t xml:space="preserve">expected to be used in order to achieve compliance, obtaining the glove unit costs, </w:t>
      </w:r>
      <w:r w:rsidRPr="007046A5" w:rsidR="004B325B">
        <w:t xml:space="preserve">estimating annual per-employee glove costs, accounting for the gloves’ useful life, </w:t>
      </w:r>
      <w:r w:rsidRPr="007046A5" w:rsidR="000E3D88">
        <w:t>and applying the annual per-employee glove costs to the estimated number of employees required to have dermal protection.</w:t>
      </w:r>
    </w:p>
    <w:p w:rsidR="00926843" w:rsidRPr="007046A5" w:rsidP="00CB1C05" w14:paraId="3537EDA4" w14:textId="77777777">
      <w:pPr>
        <w:pStyle w:val="Heading4"/>
      </w:pPr>
      <w:r w:rsidRPr="007046A5">
        <w:t>Gloves Selected for Cost Analysis</w:t>
      </w:r>
    </w:p>
    <w:p w:rsidR="0000043F" w:rsidRPr="007046A5" w:rsidP="00CB1C05" w14:paraId="3DA475C9" w14:textId="77777777">
      <w:pPr>
        <w:pStyle w:val="BodyText"/>
      </w:pPr>
      <w:r w:rsidRPr="007046A5">
        <w:t>Gloves are manufactured to meet the needs of a range of industries and hazards, and thus vary in properties such as material and thickness. For protection against hazardous chemicals, the appropriateness of any given glove will depend on the type of chemical, the type of exposure (e.g.</w:t>
      </w:r>
      <w:r w:rsidR="00D36646">
        <w:t>,</w:t>
      </w:r>
      <w:r w:rsidRPr="007046A5">
        <w:t xml:space="preserve"> splash protection, immersion), the length of exposure, dexterity requirements, thermal protection, and comfort. There are several commonly used materials to protect against chemical hazards (</w:t>
      </w:r>
      <w:r w:rsidRPr="007046A5">
        <w:fldChar w:fldCharType="begin" w:fldLock="1"/>
      </w:r>
      <w:r w:rsidR="00414172">
        <w:instrText xml:space="preserve"> ADDIN EN.CITE &lt;EndNote&gt;&lt;Cite ExcludeAuth="1"&gt;&lt;Author&gt;Occupational Safety and Health Administration (OSHA)&lt;/Author&gt;&lt;Year&gt;2004&lt;/Year&gt;&lt;RecNum&gt;82&lt;/RecNum&gt;&lt;Prefix&gt;OSHA &lt;/Prefix&gt;&lt;DisplayText&gt;OSHA 2004; Grainger 2019&lt;/DisplayText&gt;&lt;record&gt;&lt;rec-number&gt;82&lt;/rec-number&gt;&lt;foreign-keys&gt;&lt;key app="EN" db-id="52wf2wf0o0rv01e9dzo52td80t0590tp2fwd" timestamp="1714499636"&gt;82&lt;/key&gt;&lt;/foreign-keys&gt;&lt;ref-type name="Generic"&gt;13&lt;/ref-type&gt;&lt;contributors&gt;&lt;authors&gt;&lt;author&gt;Occupational Safety and Health Administration (OSHA),&lt;/author&gt;&lt;/authors&gt;&lt;/contributors&gt;&lt;titles&gt;&lt;title&gt;Personal Protective Equipment. OSHA 3151-12R 2004.&lt;/title&gt;&lt;/titles&gt;&lt;dates&gt;&lt;year&gt;2004&lt;/year&gt;&lt;/dates&gt;&lt;urls&gt;&lt;related-urls&gt;&lt;url&gt;https://www.osha.gov/Publications/osha3151.pdf&lt;/url&gt;&lt;/related-urls&gt;&lt;/urls&gt;&lt;/record&gt;&lt;/Cite&gt;&lt;Cite&gt;&lt;Author&gt;Grainger&lt;/Author&gt;&lt;Year&gt;2019&lt;/Year&gt;&lt;RecNum&gt;83&lt;/RecNum&gt;&lt;record&gt;&lt;rec-number&gt;83&lt;/rec-number&gt;&lt;foreign-keys&gt;&lt;key app="EN" db-id="52wf2wf0o0rv01e9dzo52td80t0590tp2fwd" timestamp="1714499636"&gt;83&lt;/key&gt;&lt;/foreign-keys&gt;&lt;ref-type name="Web Page"&gt;12&lt;/ref-type&gt;&lt;contributors&gt;&lt;authors&gt;&lt;author&gt;Grainger&lt;/author&gt;&lt;/authors&gt;&lt;/contributors&gt;&lt;titles&gt;&lt;title&gt;Chemical Protective Gloves. Quick Tips #191.&lt;/title&gt;&lt;/titles&gt;&lt;volume&gt;2019&lt;/volume&gt;&lt;number&gt;May 17&lt;/number&gt;&lt;dates&gt;&lt;year&gt;2019&lt;/year&gt;&lt;pub-dates&gt;&lt;date&gt;January 2019&lt;/date&gt;&lt;/pub-dates&gt;&lt;/dates&gt;&lt;urls&gt;&lt;related-urls&gt;&lt;url&gt;https://www.grainger.com/content/qt-safety-chemical-resistant-gloves-guide-191&lt;/url&gt;&lt;/related-urls&gt;&lt;/urls&gt;&lt;/record&gt;&lt;/Cite&gt;&lt;/EndNote&gt;</w:instrText>
      </w:r>
      <w:r w:rsidRPr="007046A5">
        <w:fldChar w:fldCharType="separate"/>
      </w:r>
      <w:r w:rsidR="00E21951">
        <w:rPr>
          <w:noProof/>
        </w:rPr>
        <w:t xml:space="preserve">OSHA </w:t>
      </w:r>
      <w:hyperlink w:anchor="_ENREF_34" w:tooltip="Occupational Safety and Health Administration (OSHA), 2004 #82" w:history="1">
        <w:r w:rsidR="00414172">
          <w:rPr>
            <w:noProof/>
          </w:rPr>
          <w:t>2004</w:t>
        </w:r>
      </w:hyperlink>
      <w:r w:rsidR="00E21951">
        <w:rPr>
          <w:noProof/>
        </w:rPr>
        <w:t xml:space="preserve">; </w:t>
      </w:r>
      <w:hyperlink w:anchor="_ENREF_20" w:tooltip="Grainger, 2019 #83" w:history="1">
        <w:r w:rsidR="00414172">
          <w:rPr>
            <w:noProof/>
          </w:rPr>
          <w:t>Grainger 2019</w:t>
        </w:r>
      </w:hyperlink>
      <w:r w:rsidRPr="007046A5">
        <w:fldChar w:fldCharType="end"/>
      </w:r>
      <w:r w:rsidRPr="007046A5">
        <w:t>):</w:t>
      </w:r>
    </w:p>
    <w:p w:rsidR="0000043F" w:rsidRPr="007046A5" w:rsidP="00CB1C05" w14:paraId="69476540" w14:textId="77777777">
      <w:r w:rsidRPr="007046A5">
        <w:rPr>
          <w:b/>
        </w:rPr>
        <w:t xml:space="preserve">Butyl </w:t>
      </w:r>
      <w:r w:rsidRPr="007046A5">
        <w:t xml:space="preserve">– a synthetic rubber that protects against a wide variety of chemicals and are resistant to oxidation and abrasion. Does not perform well with aliphatic and aromatic hydrocarbons and halogenated solvents.  </w:t>
      </w:r>
    </w:p>
    <w:p w:rsidR="0000043F" w:rsidRPr="007046A5" w:rsidP="00CB1C05" w14:paraId="73044228" w14:textId="77777777">
      <w:pPr>
        <w:rPr>
          <w:b/>
        </w:rPr>
      </w:pPr>
      <w:r w:rsidRPr="007046A5">
        <w:rPr>
          <w:b/>
        </w:rPr>
        <w:t>Natural rubber (latex)</w:t>
      </w:r>
      <w:r w:rsidRPr="007046A5">
        <w:t xml:space="preserve"> – often used as a general-purpose glove that is resistant to temperature and abrasion, with good elasticity and comfort. Protects against most water solutions of acids, alkalis, salts, and ketones.</w:t>
      </w:r>
    </w:p>
    <w:p w:rsidR="0000043F" w:rsidRPr="007046A5" w:rsidP="00CB1C05" w14:paraId="056AE6AE" w14:textId="77777777">
      <w:pPr>
        <w:rPr>
          <w:b/>
        </w:rPr>
      </w:pPr>
      <w:r w:rsidRPr="007046A5">
        <w:rPr>
          <w:b/>
        </w:rPr>
        <w:t xml:space="preserve">Neoprene </w:t>
      </w:r>
      <w:r w:rsidRPr="007046A5">
        <w:t>– a synthetic rubber that protects against petroleum products, alcohols, organic acids, and alkalis. Provides good dexterity and wear resistance.</w:t>
      </w:r>
    </w:p>
    <w:p w:rsidR="000D11BF" w:rsidP="00CB1C05" w14:paraId="71205549" w14:textId="77777777">
      <w:pPr>
        <w:rPr>
          <w:b/>
        </w:rPr>
        <w:sectPr w:rsidSect="00CB1C05">
          <w:headerReference w:type="even" r:id="rId227"/>
          <w:footerReference w:type="even" r:id="rId228"/>
          <w:type w:val="nextColumn"/>
          <w:pgSz w:w="12240" w:h="15840" w:code="1"/>
          <w:pgMar w:top="1440" w:right="1440" w:bottom="1440" w:left="1800" w:header="720" w:footer="720" w:gutter="0"/>
          <w:lnNumType w:countBy="1" w:restart="continuous"/>
          <w:pgNumType w:chapStyle="1"/>
          <w:cols w:space="720"/>
          <w:titlePg/>
        </w:sectPr>
      </w:pPr>
    </w:p>
    <w:p w:rsidR="0000043F" w:rsidRPr="007046A5" w:rsidP="00CB1C05" w14:paraId="0074B494" w14:textId="77777777">
      <w:pPr>
        <w:rPr>
          <w:b/>
        </w:rPr>
      </w:pPr>
      <w:r w:rsidRPr="007046A5">
        <w:rPr>
          <w:b/>
        </w:rPr>
        <w:t xml:space="preserve">Nitrile </w:t>
      </w:r>
      <w:r w:rsidRPr="007046A5">
        <w:t>– often used as a general-purpose glove that provides protection against chlorinated solvents, as well as oils, greases, petroleum products, acids, caustics, and alcohols. Does not perform well with strong oxidizing agents, aromatic solvents, ketones, and acetates.</w:t>
      </w:r>
    </w:p>
    <w:p w:rsidR="0000043F" w:rsidRPr="007046A5" w:rsidP="00CB1C05" w14:paraId="18404A57" w14:textId="77777777">
      <w:pPr>
        <w:rPr>
          <w:b/>
        </w:rPr>
      </w:pPr>
      <w:r w:rsidRPr="007046A5">
        <w:rPr>
          <w:b/>
        </w:rPr>
        <w:t xml:space="preserve">Viton® </w:t>
      </w:r>
      <w:r w:rsidRPr="007046A5" w:rsidR="006D2F18">
        <w:t>–</w:t>
      </w:r>
      <w:r w:rsidRPr="007046A5">
        <w:rPr>
          <w:b/>
        </w:rPr>
        <w:t xml:space="preserve"> </w:t>
      </w:r>
      <w:r w:rsidRPr="007046A5">
        <w:t>provides protection against chlorinated and aromatic solvents. Has low resistance to abrasion.</w:t>
      </w:r>
    </w:p>
    <w:p w:rsidR="0000043F" w:rsidRPr="007046A5" w:rsidP="00CB1C05" w14:paraId="7570A466" w14:textId="77777777">
      <w:pPr>
        <w:rPr>
          <w:b/>
        </w:rPr>
      </w:pPr>
      <w:r w:rsidRPr="007046A5">
        <w:rPr>
          <w:b/>
        </w:rPr>
        <w:t xml:space="preserve">Polyvinyl chloride (PVC) </w:t>
      </w:r>
      <w:r w:rsidRPr="007046A5">
        <w:t>– provides protection against most acids, fats, and petroleum hydrocarbons. Resistant to abrasion.</w:t>
      </w:r>
    </w:p>
    <w:p w:rsidR="0000043F" w:rsidRPr="007046A5" w:rsidP="00CB1C05" w14:paraId="7D5FDC9E" w14:textId="77777777">
      <w:pPr>
        <w:rPr>
          <w:b/>
        </w:rPr>
      </w:pPr>
      <w:r w:rsidRPr="007046A5">
        <w:rPr>
          <w:b/>
        </w:rPr>
        <w:t xml:space="preserve">Polyvinyl alcohol (PVA) – </w:t>
      </w:r>
      <w:r w:rsidRPr="007046A5">
        <w:t>a water-soluble material that provides protection against aromatic and chlorinated solvents. Cannot be used in water or water-based solutions.</w:t>
      </w:r>
    </w:p>
    <w:p w:rsidR="00926843" w:rsidRPr="007046A5" w:rsidP="00CB1C05" w14:paraId="619F8FDC" w14:textId="77777777">
      <w:r w:rsidRPr="007046A5">
        <w:t xml:space="preserve">PVA </w:t>
      </w:r>
      <w:r w:rsidRPr="007046A5" w:rsidR="0080626A">
        <w:t xml:space="preserve">gloves provide the best protection against chlorinated solvents </w:t>
      </w:r>
      <w:r w:rsidRPr="007046A5" w:rsidR="00F94ED3">
        <w:t xml:space="preserve">like </w:t>
      </w:r>
      <w:r w:rsidR="00E241AE">
        <w:t>PCE</w:t>
      </w:r>
      <w:r w:rsidRPr="007046A5" w:rsidR="00F94ED3">
        <w:t xml:space="preserve">, so EPA assumes PVA gloves will be the most common choice for compliance with </w:t>
      </w:r>
      <w:r w:rsidRPr="007046A5" w:rsidR="00E06117">
        <w:t>dermal protection requirements</w:t>
      </w:r>
      <w:r w:rsidRPr="007046A5">
        <w:t xml:space="preserve">. </w:t>
      </w:r>
      <w:r w:rsidR="00BE4F5B">
        <w:fldChar w:fldCharType="begin" w:fldLock="1"/>
      </w:r>
      <w:r w:rsidR="00BE4F5B">
        <w:instrText xml:space="preserve"> REF _Ref155793051 \h </w:instrText>
      </w:r>
      <w:r w:rsidR="00BE4F5B">
        <w:fldChar w:fldCharType="separate"/>
      </w:r>
      <w:r w:rsidRPr="007046A5" w:rsidR="0092222B">
        <w:t xml:space="preserve">Table </w:t>
      </w:r>
      <w:r w:rsidR="0092222B">
        <w:rPr>
          <w:noProof/>
        </w:rPr>
        <w:t>7</w:t>
      </w:r>
      <w:r w:rsidR="0092222B">
        <w:noBreakHyphen/>
      </w:r>
      <w:r w:rsidR="0092222B">
        <w:rPr>
          <w:noProof/>
        </w:rPr>
        <w:t>47</w:t>
      </w:r>
      <w:r w:rsidR="00BE4F5B">
        <w:fldChar w:fldCharType="end"/>
      </w:r>
      <w:r w:rsidR="0029327A">
        <w:t xml:space="preserve"> </w:t>
      </w:r>
      <w:r w:rsidRPr="007046A5">
        <w:t>presents the unit cost per pair for the gloves used in the cost analysis.</w:t>
      </w:r>
    </w:p>
    <w:tbl>
      <w:tblPr>
        <w:tblW w:w="5000" w:type="pct"/>
        <w:tblLayout w:type="fixed"/>
        <w:tblLook w:val="04A0"/>
      </w:tblPr>
      <w:tblGrid>
        <w:gridCol w:w="1799"/>
        <w:gridCol w:w="1799"/>
        <w:gridCol w:w="1801"/>
        <w:gridCol w:w="1800"/>
        <w:gridCol w:w="1801"/>
      </w:tblGrid>
      <w:tr w14:paraId="6CB1F2DF" w14:textId="77777777" w:rsidTr="00766470">
        <w:tblPrEx>
          <w:tblW w:w="5000" w:type="pct"/>
          <w:tblLayout w:type="fixed"/>
          <w:tblLook w:val="04A0"/>
        </w:tblPrEx>
        <w:trPr>
          <w:trHeight w:val="290"/>
        </w:trPr>
        <w:tc>
          <w:tcPr>
            <w:tcW w:w="9000" w:type="dxa"/>
            <w:gridSpan w:val="5"/>
            <w:tcBorders>
              <w:bottom w:val="single" w:sz="4" w:space="0" w:color="auto"/>
            </w:tcBorders>
            <w:shd w:val="clear" w:color="auto" w:fill="auto"/>
            <w:noWrap/>
            <w:vAlign w:val="bottom"/>
          </w:tcPr>
          <w:p w:rsidR="00082FFD" w:rsidRPr="007046A5" w:rsidP="00CB1C05" w14:paraId="415ECB81" w14:textId="77777777">
            <w:pPr>
              <w:pStyle w:val="TableTitleA"/>
              <w:rPr>
                <w:rFonts w:ascii="Arial Narrow" w:hAnsi="Arial Narrow" w:cs="Calibri"/>
                <w:bCs/>
                <w:color w:val="FFFFFF" w:themeColor="background1"/>
              </w:rPr>
            </w:pPr>
            <w:bookmarkStart w:id="1124" w:name="_Ref155793051"/>
            <w:bookmarkStart w:id="1125" w:name="_Ref103273434"/>
            <w:bookmarkStart w:id="1126" w:name="_Toc107219307"/>
            <w:bookmarkStart w:id="1127" w:name="_Toc121142660"/>
            <w:bookmarkStart w:id="1128" w:name="_Toc165379680"/>
            <w:r w:rsidRPr="007046A5">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7</w:t>
            </w:r>
            <w:r w:rsidR="00BC4B5D">
              <w:rPr>
                <w:noProof/>
              </w:rPr>
              <w:fldChar w:fldCharType="end"/>
            </w:r>
            <w:bookmarkEnd w:id="1124"/>
            <w:bookmarkEnd w:id="1125"/>
            <w:r w:rsidRPr="007046A5">
              <w:t>: Unit Cost per Pair of Gloves</w:t>
            </w:r>
            <w:bookmarkEnd w:id="1126"/>
            <w:r w:rsidR="00FB5636">
              <w:t xml:space="preserve"> (202</w:t>
            </w:r>
            <w:r w:rsidR="00333EC4">
              <w:t>2</w:t>
            </w:r>
            <w:r w:rsidR="00FB5636">
              <w:t>$)</w:t>
            </w:r>
            <w:bookmarkEnd w:id="1127"/>
            <w:bookmarkEnd w:id="1128"/>
          </w:p>
        </w:tc>
      </w:tr>
      <w:tr w14:paraId="3A831D49" w14:textId="77777777" w:rsidTr="00766470">
        <w:tblPrEx>
          <w:tblW w:w="5000" w:type="pct"/>
          <w:tblLayout w:type="fixed"/>
          <w:tblLook w:val="04A0"/>
        </w:tblPrEx>
        <w:trPr>
          <w:trHeight w:val="290"/>
        </w:trPr>
        <w:tc>
          <w:tcPr>
            <w:tcW w:w="1799" w:type="dxa"/>
            <w:tcBorders>
              <w:top w:val="single" w:sz="4" w:space="0" w:color="auto"/>
              <w:left w:val="single" w:sz="4" w:space="0" w:color="auto"/>
              <w:bottom w:val="single" w:sz="4" w:space="0" w:color="auto"/>
              <w:right w:val="single" w:sz="4" w:space="0" w:color="auto"/>
            </w:tcBorders>
            <w:shd w:val="clear" w:color="auto" w:fill="48A9C5"/>
            <w:noWrap/>
            <w:vAlign w:val="bottom"/>
            <w:hideMark/>
          </w:tcPr>
          <w:p w:rsidR="00926843" w:rsidRPr="007046A5" w:rsidP="00CB1C05" w14:paraId="01BF3B25" w14:textId="77777777">
            <w:pPr>
              <w:pStyle w:val="TableSubtitle"/>
            </w:pPr>
            <w:r w:rsidRPr="007046A5">
              <w:t>Brand</w:t>
            </w:r>
          </w:p>
        </w:tc>
        <w:tc>
          <w:tcPr>
            <w:tcW w:w="1799"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7046A5" w:rsidP="00CB1C05" w14:paraId="204C9DBC" w14:textId="77777777">
            <w:pPr>
              <w:pStyle w:val="TableSubtitle"/>
            </w:pPr>
            <w:r w:rsidRPr="007046A5">
              <w:t>Model</w:t>
            </w:r>
          </w:p>
        </w:tc>
        <w:tc>
          <w:tcPr>
            <w:tcW w:w="1801"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7046A5" w:rsidP="00CB1C05" w14:paraId="364BFDFB" w14:textId="77777777">
            <w:pPr>
              <w:pStyle w:val="TableSubtitle"/>
            </w:pPr>
            <w:r w:rsidRPr="007046A5">
              <w:t>Material</w:t>
            </w:r>
          </w:p>
        </w:tc>
        <w:tc>
          <w:tcPr>
            <w:tcW w:w="1800"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7046A5" w:rsidP="00CB1C05" w14:paraId="1C5B5802" w14:textId="77777777">
            <w:pPr>
              <w:pStyle w:val="TableSubtitle"/>
            </w:pPr>
            <w:r w:rsidRPr="007046A5">
              <w:t>Price</w:t>
            </w:r>
          </w:p>
        </w:tc>
        <w:tc>
          <w:tcPr>
            <w:tcW w:w="1801"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7046A5" w:rsidP="00CB1C05" w14:paraId="774C05B0" w14:textId="77777777">
            <w:pPr>
              <w:pStyle w:val="TableSubtitle"/>
            </w:pPr>
            <w:r w:rsidRPr="007046A5">
              <w:t>Price per Pair</w:t>
            </w:r>
          </w:p>
        </w:tc>
      </w:tr>
      <w:tr w14:paraId="5A95B1B7" w14:textId="77777777" w:rsidTr="00766470">
        <w:tblPrEx>
          <w:tblW w:w="5000" w:type="pct"/>
          <w:tblLayout w:type="fixed"/>
          <w:tblLook w:val="04A0"/>
        </w:tblPrEx>
        <w:trPr>
          <w:trHeight w:val="341"/>
        </w:trPr>
        <w:tc>
          <w:tcPr>
            <w:tcW w:w="1799" w:type="dxa"/>
            <w:tcBorders>
              <w:top w:val="nil"/>
              <w:left w:val="single" w:sz="4" w:space="0" w:color="auto"/>
              <w:bottom w:val="single" w:sz="4" w:space="0" w:color="auto"/>
              <w:right w:val="single" w:sz="4" w:space="0" w:color="auto"/>
            </w:tcBorders>
            <w:shd w:val="clear" w:color="auto" w:fill="auto"/>
            <w:noWrap/>
            <w:vAlign w:val="bottom"/>
            <w:hideMark/>
          </w:tcPr>
          <w:p w:rsidR="00926843" w:rsidRPr="007046A5" w:rsidP="00CB1C05" w14:paraId="5307462C" w14:textId="77777777">
            <w:pPr>
              <w:pStyle w:val="LTableTextAbt"/>
            </w:pPr>
            <w:r w:rsidRPr="007046A5">
              <w:t>Ansell</w:t>
            </w:r>
          </w:p>
        </w:tc>
        <w:tc>
          <w:tcPr>
            <w:tcW w:w="1799" w:type="dxa"/>
            <w:tcBorders>
              <w:top w:val="nil"/>
              <w:left w:val="nil"/>
              <w:bottom w:val="single" w:sz="4" w:space="0" w:color="auto"/>
              <w:right w:val="single" w:sz="4" w:space="0" w:color="auto"/>
            </w:tcBorders>
            <w:shd w:val="clear" w:color="auto" w:fill="auto"/>
            <w:vAlign w:val="bottom"/>
            <w:hideMark/>
          </w:tcPr>
          <w:p w:rsidR="00926843" w:rsidRPr="007046A5" w:rsidP="00CB1C05" w14:paraId="591BD8DB" w14:textId="77777777">
            <w:pPr>
              <w:pStyle w:val="LTableTextAbt"/>
            </w:pPr>
            <w:r w:rsidRPr="007046A5">
              <w:t>PVA 15-554</w:t>
            </w:r>
          </w:p>
        </w:tc>
        <w:tc>
          <w:tcPr>
            <w:tcW w:w="1801" w:type="dxa"/>
            <w:tcBorders>
              <w:top w:val="nil"/>
              <w:left w:val="nil"/>
              <w:bottom w:val="single" w:sz="4" w:space="0" w:color="auto"/>
              <w:right w:val="single" w:sz="4" w:space="0" w:color="auto"/>
            </w:tcBorders>
            <w:shd w:val="clear" w:color="auto" w:fill="auto"/>
            <w:noWrap/>
            <w:vAlign w:val="bottom"/>
            <w:hideMark/>
          </w:tcPr>
          <w:p w:rsidR="00926843" w:rsidRPr="007046A5" w:rsidP="00CB1C05" w14:paraId="1C5B1F5B" w14:textId="77777777">
            <w:pPr>
              <w:pStyle w:val="LTableTextAbt"/>
            </w:pPr>
            <w:r w:rsidRPr="007046A5">
              <w:t>c</w:t>
            </w:r>
            <w:r w:rsidRPr="007046A5" w:rsidR="00433657">
              <w:t>otton</w:t>
            </w:r>
            <w:r w:rsidRPr="007046A5">
              <w:t xml:space="preserve"> </w:t>
            </w:r>
            <w:r w:rsidRPr="007046A5" w:rsidR="00433657">
              <w:t>lined PVA</w:t>
            </w:r>
          </w:p>
        </w:tc>
        <w:tc>
          <w:tcPr>
            <w:tcW w:w="1800" w:type="dxa"/>
            <w:tcBorders>
              <w:top w:val="nil"/>
              <w:left w:val="nil"/>
              <w:bottom w:val="single" w:sz="4" w:space="0" w:color="auto"/>
              <w:right w:val="single" w:sz="4" w:space="0" w:color="auto"/>
            </w:tcBorders>
            <w:shd w:val="clear" w:color="auto" w:fill="auto"/>
            <w:noWrap/>
            <w:vAlign w:val="bottom"/>
            <w:hideMark/>
          </w:tcPr>
          <w:p w:rsidR="00926843" w:rsidRPr="007046A5" w:rsidP="00CB1C05" w14:paraId="6ECE98B5" w14:textId="77777777">
            <w:pPr>
              <w:pStyle w:val="RTableTextAbt"/>
            </w:pPr>
            <w:r w:rsidRPr="007046A5">
              <w:t>$</w:t>
            </w:r>
            <w:r w:rsidRPr="007046A5" w:rsidR="00766470">
              <w:t>44.93/dozen</w:t>
            </w:r>
            <w:r w:rsidRPr="007046A5" w:rsidR="006C6ACF">
              <w:t xml:space="preserve"> pairs</w:t>
            </w:r>
          </w:p>
        </w:tc>
        <w:tc>
          <w:tcPr>
            <w:tcW w:w="1801" w:type="dxa"/>
            <w:tcBorders>
              <w:top w:val="nil"/>
              <w:left w:val="nil"/>
              <w:bottom w:val="single" w:sz="4" w:space="0" w:color="auto"/>
              <w:right w:val="single" w:sz="4" w:space="0" w:color="auto"/>
            </w:tcBorders>
            <w:shd w:val="clear" w:color="auto" w:fill="auto"/>
            <w:noWrap/>
            <w:vAlign w:val="bottom"/>
            <w:hideMark/>
          </w:tcPr>
          <w:p w:rsidR="00926843" w:rsidRPr="007046A5" w:rsidP="00CB1C05" w14:paraId="06C54FDE" w14:textId="77777777">
            <w:pPr>
              <w:pStyle w:val="RTableTextAbt"/>
            </w:pPr>
            <w:r w:rsidRPr="007046A5">
              <w:t>$</w:t>
            </w:r>
            <w:r w:rsidRPr="007046A5" w:rsidR="00766470">
              <w:t>3.74</w:t>
            </w:r>
          </w:p>
        </w:tc>
      </w:tr>
      <w:tr w14:paraId="29C2EF61" w14:textId="77777777" w:rsidTr="00766470">
        <w:tblPrEx>
          <w:tblW w:w="5000" w:type="pct"/>
          <w:tblLayout w:type="fixed"/>
          <w:tblLook w:val="04A0"/>
        </w:tblPrEx>
        <w:trPr>
          <w:trHeight w:val="290"/>
        </w:trPr>
        <w:tc>
          <w:tcPr>
            <w:tcW w:w="900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926843" w:rsidRPr="00CF3070" w:rsidP="00CB1C05" w14:paraId="3BCFB0EB" w14:textId="77777777">
            <w:pPr>
              <w:spacing w:after="0"/>
              <w:rPr>
                <w:rFonts w:ascii="Arial Narrow" w:hAnsi="Arial Narrow" w:cs="Calibri"/>
                <w:color w:val="000000"/>
                <w:sz w:val="18"/>
                <w:szCs w:val="18"/>
              </w:rPr>
            </w:pPr>
            <w:r w:rsidRPr="00CF3070">
              <w:rPr>
                <w:sz w:val="18"/>
                <w:szCs w:val="18"/>
              </w:rPr>
              <w:t xml:space="preserve">Source: </w:t>
            </w:r>
            <w:hyperlink w:anchor="_ENREF_6" w:tooltip="Autumn Supply, 2022 #84" w:history="1">
              <w:r w:rsidRPr="00CF3070" w:rsidR="00414172">
                <w:rPr>
                  <w:sz w:val="18"/>
                  <w:szCs w:val="18"/>
                </w:rPr>
                <w:fldChar w:fldCharType="begin" w:fldLock="1"/>
              </w:r>
              <w:r w:rsidR="00414172">
                <w:rPr>
                  <w:sz w:val="18"/>
                  <w:szCs w:val="18"/>
                </w:rPr>
                <w:instrText xml:space="preserve"> ADDIN EN.CITE &lt;EndNote&gt;&lt;Cite AuthorYear="1"&gt;&lt;Author&gt;Autumn Supply&lt;/Author&gt;&lt;Year&gt;2022&lt;/Year&gt;&lt;RecNum&gt;84&lt;/RecNum&gt;&lt;DisplayText&gt;Autumn Supply (2022)&lt;/DisplayText&gt;&lt;record&gt;&lt;rec-number&gt;84&lt;/rec-number&gt;&lt;foreign-keys&gt;&lt;key app="EN" db-id="52wf2wf0o0rv01e9dzo52td80t0590tp2fwd" timestamp="1714499636"&gt;84&lt;/key&gt;&lt;/foreign-keys&gt;&lt;ref-type name="Generic"&gt;13&lt;/ref-type&gt;&lt;contributors&gt;&lt;authors&gt;&lt;author&gt;Autumn Supply,&lt;/author&gt;&lt;/authors&gt;&lt;/contributors&gt;&lt;titles&gt;&lt;title&gt;Ansell Size 10 Red 14 Knit Lined PVA Fully Coated Chemical Resistant Gloves With Smooth Finish And Gauntlet Cuff&lt;/title&gt;&lt;/titles&gt;&lt;dates&gt;&lt;year&gt;2022&lt;/year&gt;&lt;/dates&gt;&lt;urls&gt;&lt;related-urls&gt;&lt;url&gt;https://www.autumnsupply.com/P/6110/AnsellSize10Red14KnitLinedPVAFullyCoatedChemicalResistantGlovesWithSmoothFinishAndGauntletCuff&lt;/url&gt;&lt;/related-urls&gt;&lt;/urls&gt;&lt;/record&gt;&lt;/Cite&gt;&lt;/EndNote&gt;</w:instrText>
              </w:r>
              <w:r w:rsidRPr="00CF3070" w:rsidR="00414172">
                <w:rPr>
                  <w:sz w:val="18"/>
                  <w:szCs w:val="18"/>
                </w:rPr>
                <w:fldChar w:fldCharType="separate"/>
              </w:r>
              <w:r w:rsidRPr="00CF3070" w:rsidR="00414172">
                <w:rPr>
                  <w:noProof/>
                  <w:sz w:val="18"/>
                  <w:szCs w:val="18"/>
                </w:rPr>
                <w:t>Autumn Supply (2022)</w:t>
              </w:r>
              <w:r w:rsidRPr="00CF3070" w:rsidR="00414172">
                <w:rPr>
                  <w:sz w:val="18"/>
                  <w:szCs w:val="18"/>
                </w:rPr>
                <w:fldChar w:fldCharType="end"/>
              </w:r>
            </w:hyperlink>
          </w:p>
        </w:tc>
      </w:tr>
    </w:tbl>
    <w:p w:rsidR="00926843" w:rsidRPr="007046A5" w:rsidP="00CB1C05" w14:paraId="36662512" w14:textId="77777777"/>
    <w:p w:rsidR="00CE7EE4" w:rsidRPr="007046A5" w:rsidP="00CB1C05" w14:paraId="07A8EC4C" w14:textId="77777777">
      <w:r>
        <w:t>After use, glove</w:t>
      </w:r>
      <w:r w:rsidR="00E03B70">
        <w:t>s</w:t>
      </w:r>
      <w:r>
        <w:t xml:space="preserve"> will need to be disposed of </w:t>
      </w:r>
      <w:r w:rsidR="000342CB">
        <w:t xml:space="preserve">as </w:t>
      </w:r>
      <w:r w:rsidR="00CB1888">
        <w:t>hazard</w:t>
      </w:r>
      <w:r w:rsidR="002226A4">
        <w:t xml:space="preserve">ous material waste. </w:t>
      </w:r>
      <w:r w:rsidR="00944DA6">
        <w:t xml:space="preserve">EPA </w:t>
      </w:r>
      <w:r w:rsidR="00BA7507">
        <w:t xml:space="preserve">assumes a </w:t>
      </w:r>
      <w:r w:rsidR="000867CC">
        <w:t>cost</w:t>
      </w:r>
      <w:r w:rsidR="00BA7507">
        <w:t xml:space="preserve"> of </w:t>
      </w:r>
      <w:r w:rsidR="00FD28A6">
        <w:t>$2.01</w:t>
      </w:r>
      <w:r w:rsidR="000867CC">
        <w:t xml:space="preserve"> per pound for </w:t>
      </w:r>
      <w:r w:rsidR="00834811">
        <w:t>HazM</w:t>
      </w:r>
      <w:r w:rsidR="006249BB">
        <w:t>a</w:t>
      </w:r>
      <w:r w:rsidR="00834811">
        <w:t xml:space="preserve">t </w:t>
      </w:r>
      <w:r w:rsidR="00AE40CF">
        <w:t>dispo</w:t>
      </w:r>
      <w:r w:rsidR="0030462D">
        <w:t>sal</w:t>
      </w:r>
      <w:r w:rsidR="00A61F7B">
        <w:t xml:space="preserve"> and </w:t>
      </w:r>
      <w:r w:rsidR="00285A21">
        <w:t>a weight of 0.3 pounds per</w:t>
      </w:r>
      <w:r w:rsidR="009A44DC">
        <w:t xml:space="preserve"> pair of gloves</w:t>
      </w:r>
      <w:r w:rsidR="0073640B">
        <w:t>, r</w:t>
      </w:r>
      <w:r w:rsidR="00436EC9">
        <w:t>esulting in a</w:t>
      </w:r>
      <w:r w:rsidR="001D50AD">
        <w:t xml:space="preserve"> </w:t>
      </w:r>
      <w:r w:rsidR="00436EC9">
        <w:t>$0.60</w:t>
      </w:r>
      <w:r w:rsidR="00AA5BFC">
        <w:t xml:space="preserve"> </w:t>
      </w:r>
      <w:r w:rsidR="00E933DC">
        <w:t xml:space="preserve">unit </w:t>
      </w:r>
      <w:r w:rsidR="00AA5BFC">
        <w:t>cost</w:t>
      </w:r>
      <w:r w:rsidR="00436EC9">
        <w:t xml:space="preserve"> </w:t>
      </w:r>
      <w:r w:rsidR="002C01FB">
        <w:t>per</w:t>
      </w:r>
      <w:r w:rsidR="001D50AD">
        <w:t xml:space="preserve"> pair of gloves</w:t>
      </w:r>
      <w:r w:rsidR="00ED05CF">
        <w:t>.</w:t>
      </w:r>
    </w:p>
    <w:p w:rsidR="00926843" w:rsidRPr="007046A5" w:rsidP="00CB1C05" w14:paraId="767DE165" w14:textId="77777777">
      <w:pPr>
        <w:pStyle w:val="Heading4"/>
      </w:pPr>
      <w:r w:rsidRPr="007046A5">
        <w:t>Dermal PPE Unit Cost Per-Employee</w:t>
      </w:r>
    </w:p>
    <w:p w:rsidR="00926843" w:rsidRPr="007046A5" w:rsidP="00CB1C05" w14:paraId="563CCBF6" w14:textId="77777777">
      <w:pPr>
        <w:pStyle w:val="BodyText"/>
      </w:pPr>
      <w:r w:rsidRPr="007046A5">
        <w:t xml:space="preserve">To cost this option, the assumption is that firms adopt appropriate procedures for glove changing. EPA assumes a useful life of </w:t>
      </w:r>
      <w:r w:rsidRPr="007046A5" w:rsidR="00495C8D">
        <w:t>1 week</w:t>
      </w:r>
      <w:r w:rsidRPr="007046A5">
        <w:t xml:space="preserve"> for the </w:t>
      </w:r>
      <w:r w:rsidRPr="007046A5" w:rsidR="00495C8D">
        <w:t>supported PVA</w:t>
      </w:r>
      <w:r w:rsidRPr="007046A5">
        <w:t xml:space="preserve"> gloves</w:t>
      </w:r>
      <w:r w:rsidRPr="007046A5" w:rsidR="00495C8D">
        <w:t>.</w:t>
      </w:r>
      <w:r w:rsidRPr="007046A5">
        <w:t xml:space="preserve"> </w:t>
      </w:r>
      <w:r w:rsidR="003B348F">
        <w:fldChar w:fldCharType="begin" w:fldLock="1"/>
      </w:r>
      <w:r w:rsidR="003B348F">
        <w:instrText xml:space="preserve"> REF _Ref155793159 \h </w:instrText>
      </w:r>
      <w:r w:rsidR="003B348F">
        <w:fldChar w:fldCharType="separate"/>
      </w:r>
      <w:r w:rsidRPr="007046A5" w:rsidR="0092222B">
        <w:t xml:space="preserve">Table </w:t>
      </w:r>
      <w:r w:rsidR="0092222B">
        <w:rPr>
          <w:noProof/>
        </w:rPr>
        <w:t>7</w:t>
      </w:r>
      <w:r w:rsidR="0092222B">
        <w:noBreakHyphen/>
      </w:r>
      <w:r w:rsidR="0092222B">
        <w:rPr>
          <w:noProof/>
        </w:rPr>
        <w:t>48</w:t>
      </w:r>
      <w:r w:rsidR="003B348F">
        <w:fldChar w:fldCharType="end"/>
      </w:r>
      <w:r w:rsidR="003B348F">
        <w:t xml:space="preserve"> </w:t>
      </w:r>
      <w:r w:rsidRPr="007046A5">
        <w:t>presents the annual cost per-worker for gloves.</w:t>
      </w:r>
    </w:p>
    <w:tbl>
      <w:tblPr>
        <w:tblW w:w="8780" w:type="dxa"/>
        <w:tblLook w:val="04A0"/>
      </w:tblPr>
      <w:tblGrid>
        <w:gridCol w:w="3060"/>
        <w:gridCol w:w="1080"/>
        <w:gridCol w:w="948"/>
        <w:gridCol w:w="937"/>
        <w:gridCol w:w="1417"/>
        <w:gridCol w:w="1338"/>
      </w:tblGrid>
      <w:tr w14:paraId="6CA041A0" w14:textId="77777777" w:rsidTr="00E850C2">
        <w:tblPrEx>
          <w:tblW w:w="8780" w:type="dxa"/>
          <w:tblLook w:val="04A0"/>
        </w:tblPrEx>
        <w:trPr>
          <w:trHeight w:val="288"/>
        </w:trPr>
        <w:tc>
          <w:tcPr>
            <w:tcW w:w="8780" w:type="dxa"/>
            <w:gridSpan w:val="6"/>
            <w:tcBorders>
              <w:bottom w:val="single" w:sz="4" w:space="0" w:color="auto"/>
            </w:tcBorders>
            <w:shd w:val="clear" w:color="auto" w:fill="auto"/>
            <w:vAlign w:val="center"/>
          </w:tcPr>
          <w:p w:rsidR="00B83CA5" w:rsidRPr="007046A5" w:rsidP="00CB1C05" w14:paraId="75698856" w14:textId="77777777">
            <w:pPr>
              <w:pStyle w:val="TableTitleA"/>
              <w:rPr>
                <w:rFonts w:ascii="Arial Narrow" w:hAnsi="Arial Narrow" w:cs="Calibri"/>
                <w:bCs/>
                <w:color w:val="FFFFFF" w:themeColor="background1"/>
              </w:rPr>
            </w:pPr>
            <w:bookmarkStart w:id="1129" w:name="_Ref155793159"/>
            <w:bookmarkStart w:id="1130" w:name="_Ref103009779"/>
            <w:bookmarkStart w:id="1131" w:name="_Toc107219308"/>
            <w:bookmarkStart w:id="1132" w:name="_Toc121142661"/>
            <w:bookmarkStart w:id="1133" w:name="_Toc165379681"/>
            <w:r w:rsidRPr="007046A5">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8</w:t>
            </w:r>
            <w:r w:rsidR="00BC4B5D">
              <w:rPr>
                <w:noProof/>
              </w:rPr>
              <w:fldChar w:fldCharType="end"/>
            </w:r>
            <w:bookmarkEnd w:id="1129"/>
            <w:bookmarkEnd w:id="1130"/>
            <w:r w:rsidRPr="007046A5">
              <w:t>: Annual Per-Worker Cost for Dermal PPE</w:t>
            </w:r>
            <w:bookmarkEnd w:id="1131"/>
            <w:r w:rsidR="00FB5636">
              <w:t xml:space="preserve"> (202</w:t>
            </w:r>
            <w:r w:rsidR="00970E8D">
              <w:t>2</w:t>
            </w:r>
            <w:r w:rsidR="00FB5636">
              <w:t>$)</w:t>
            </w:r>
            <w:bookmarkEnd w:id="1132"/>
            <w:bookmarkEnd w:id="1133"/>
          </w:p>
        </w:tc>
      </w:tr>
      <w:tr w14:paraId="1A038984" w14:textId="77777777" w:rsidTr="004B6449">
        <w:tblPrEx>
          <w:tblW w:w="8780" w:type="dxa"/>
          <w:tblLook w:val="04A0"/>
        </w:tblPrEx>
        <w:trPr>
          <w:trHeight w:val="375"/>
        </w:trPr>
        <w:tc>
          <w:tcPr>
            <w:tcW w:w="3060" w:type="dxa"/>
            <w:vMerge w:val="restart"/>
            <w:tcBorders>
              <w:top w:val="single" w:sz="4" w:space="0" w:color="auto"/>
              <w:left w:val="single" w:sz="4" w:space="0" w:color="auto"/>
              <w:right w:val="single" w:sz="4" w:space="0" w:color="auto"/>
            </w:tcBorders>
            <w:shd w:val="clear" w:color="auto" w:fill="48A9C5"/>
            <w:vAlign w:val="center"/>
            <w:hideMark/>
          </w:tcPr>
          <w:p w:rsidR="00A67BFB" w:rsidRPr="007046A5" w:rsidP="00CB1C05" w14:paraId="5B029707" w14:textId="77777777">
            <w:pPr>
              <w:pStyle w:val="TableSubtitle"/>
            </w:pPr>
            <w:r w:rsidRPr="007046A5">
              <w:t>Glove Type</w:t>
            </w:r>
          </w:p>
        </w:tc>
        <w:tc>
          <w:tcPr>
            <w:tcW w:w="2028" w:type="dxa"/>
            <w:gridSpan w:val="2"/>
            <w:tcBorders>
              <w:top w:val="single" w:sz="4" w:space="0" w:color="auto"/>
              <w:left w:val="nil"/>
              <w:bottom w:val="single" w:sz="4" w:space="0" w:color="auto"/>
              <w:right w:val="single" w:sz="4" w:space="0" w:color="auto"/>
            </w:tcBorders>
            <w:shd w:val="clear" w:color="auto" w:fill="48A9C5"/>
            <w:vAlign w:val="center"/>
            <w:hideMark/>
          </w:tcPr>
          <w:p w:rsidR="00A67BFB" w:rsidRPr="007046A5" w:rsidP="00CB1C05" w14:paraId="0D68C3C8" w14:textId="77777777">
            <w:pPr>
              <w:pStyle w:val="TableSubtitle"/>
            </w:pPr>
            <w:r w:rsidRPr="007046A5">
              <w:t>Unit Cost</w:t>
            </w:r>
            <w:r>
              <w:t xml:space="preserve"> Per Pair of Gloves</w:t>
            </w:r>
          </w:p>
        </w:tc>
        <w:tc>
          <w:tcPr>
            <w:tcW w:w="937" w:type="dxa"/>
            <w:vMerge w:val="restart"/>
            <w:tcBorders>
              <w:top w:val="single" w:sz="4" w:space="0" w:color="auto"/>
              <w:left w:val="nil"/>
              <w:right w:val="single" w:sz="4" w:space="0" w:color="auto"/>
            </w:tcBorders>
            <w:shd w:val="clear" w:color="auto" w:fill="48A9C5"/>
            <w:vAlign w:val="center"/>
            <w:hideMark/>
          </w:tcPr>
          <w:p w:rsidR="00A67BFB" w:rsidRPr="007046A5" w:rsidP="00CB1C05" w14:paraId="072B9A24" w14:textId="77777777">
            <w:pPr>
              <w:pStyle w:val="TableSubtitle"/>
            </w:pPr>
            <w:r w:rsidRPr="007046A5">
              <w:t>Useful Life (y</w:t>
            </w:r>
            <w:r>
              <w:t>ea</w:t>
            </w:r>
            <w:r w:rsidRPr="007046A5">
              <w:t>rs)* </w:t>
            </w:r>
          </w:p>
        </w:tc>
        <w:tc>
          <w:tcPr>
            <w:tcW w:w="1417" w:type="dxa"/>
            <w:vMerge w:val="restart"/>
            <w:tcBorders>
              <w:top w:val="single" w:sz="4" w:space="0" w:color="auto"/>
              <w:left w:val="nil"/>
              <w:right w:val="single" w:sz="4" w:space="0" w:color="auto"/>
            </w:tcBorders>
            <w:shd w:val="clear" w:color="auto" w:fill="48A9C5"/>
            <w:vAlign w:val="center"/>
            <w:hideMark/>
          </w:tcPr>
          <w:p w:rsidR="00A67BFB" w:rsidRPr="007046A5" w:rsidP="00CB1C05" w14:paraId="2EC4F952" w14:textId="77777777">
            <w:pPr>
              <w:pStyle w:val="TableSubtitle"/>
            </w:pPr>
            <w:r w:rsidRPr="007046A5">
              <w:t>Pairs per Year per Worker </w:t>
            </w:r>
          </w:p>
        </w:tc>
        <w:tc>
          <w:tcPr>
            <w:tcW w:w="1338" w:type="dxa"/>
            <w:vMerge w:val="restart"/>
            <w:tcBorders>
              <w:top w:val="single" w:sz="4" w:space="0" w:color="auto"/>
              <w:left w:val="nil"/>
              <w:right w:val="single" w:sz="4" w:space="0" w:color="auto"/>
            </w:tcBorders>
            <w:shd w:val="clear" w:color="auto" w:fill="48A9C5"/>
            <w:vAlign w:val="center"/>
            <w:hideMark/>
          </w:tcPr>
          <w:p w:rsidR="00A67BFB" w:rsidRPr="007046A5" w:rsidP="00CB1C05" w14:paraId="559D9900" w14:textId="77777777">
            <w:pPr>
              <w:pStyle w:val="TableSubtitle"/>
            </w:pPr>
            <w:r w:rsidRPr="007046A5">
              <w:t>Annual Costs</w:t>
            </w:r>
          </w:p>
        </w:tc>
      </w:tr>
      <w:tr w14:paraId="47B916AB" w14:textId="77777777" w:rsidTr="004B6449">
        <w:tblPrEx>
          <w:tblW w:w="8780" w:type="dxa"/>
          <w:tblLook w:val="04A0"/>
        </w:tblPrEx>
        <w:trPr>
          <w:trHeight w:val="375"/>
        </w:trPr>
        <w:tc>
          <w:tcPr>
            <w:tcW w:w="3060" w:type="dxa"/>
            <w:vMerge/>
            <w:tcBorders>
              <w:left w:val="single" w:sz="4" w:space="0" w:color="auto"/>
              <w:bottom w:val="single" w:sz="4" w:space="0" w:color="auto"/>
              <w:right w:val="single" w:sz="4" w:space="0" w:color="auto"/>
            </w:tcBorders>
            <w:shd w:val="clear" w:color="auto" w:fill="48A9C5"/>
            <w:vAlign w:val="center"/>
          </w:tcPr>
          <w:p w:rsidR="00803C7E" w:rsidRPr="007046A5" w:rsidP="00CB1C05" w14:paraId="14BF51BE" w14:textId="77777777">
            <w:pPr>
              <w:pStyle w:val="TableSubtitle"/>
            </w:pPr>
          </w:p>
        </w:tc>
        <w:tc>
          <w:tcPr>
            <w:tcW w:w="1080" w:type="dxa"/>
            <w:tcBorders>
              <w:top w:val="single" w:sz="4" w:space="0" w:color="auto"/>
              <w:left w:val="nil"/>
              <w:bottom w:val="single" w:sz="4" w:space="0" w:color="auto"/>
              <w:right w:val="single" w:sz="4" w:space="0" w:color="auto"/>
            </w:tcBorders>
            <w:shd w:val="clear" w:color="auto" w:fill="48A9C5"/>
            <w:vAlign w:val="center"/>
          </w:tcPr>
          <w:p w:rsidR="00803C7E" w:rsidRPr="007046A5" w:rsidP="00CB1C05" w14:paraId="0AAF8FC3" w14:textId="77777777">
            <w:pPr>
              <w:pStyle w:val="TableSubtitle"/>
            </w:pPr>
            <w:r>
              <w:t>Glove Cost</w:t>
            </w:r>
          </w:p>
        </w:tc>
        <w:tc>
          <w:tcPr>
            <w:tcW w:w="948" w:type="dxa"/>
            <w:tcBorders>
              <w:top w:val="single" w:sz="4" w:space="0" w:color="auto"/>
              <w:left w:val="nil"/>
              <w:bottom w:val="single" w:sz="4" w:space="0" w:color="auto"/>
              <w:right w:val="single" w:sz="4" w:space="0" w:color="auto"/>
            </w:tcBorders>
            <w:shd w:val="clear" w:color="auto" w:fill="48A9C5"/>
            <w:vAlign w:val="center"/>
          </w:tcPr>
          <w:p w:rsidR="00803C7E" w:rsidRPr="007046A5" w:rsidP="00CB1C05" w14:paraId="0C2AE5FD" w14:textId="77777777">
            <w:pPr>
              <w:pStyle w:val="TableSubtitle"/>
            </w:pPr>
            <w:r>
              <w:t>Disposal Cost</w:t>
            </w:r>
          </w:p>
        </w:tc>
        <w:tc>
          <w:tcPr>
            <w:tcW w:w="937" w:type="dxa"/>
            <w:vMerge/>
            <w:tcBorders>
              <w:left w:val="nil"/>
              <w:bottom w:val="single" w:sz="4" w:space="0" w:color="auto"/>
              <w:right w:val="single" w:sz="4" w:space="0" w:color="auto"/>
            </w:tcBorders>
            <w:shd w:val="clear" w:color="auto" w:fill="48A9C5"/>
            <w:vAlign w:val="center"/>
          </w:tcPr>
          <w:p w:rsidR="00803C7E" w:rsidRPr="007046A5" w:rsidP="00CB1C05" w14:paraId="64C5CC96" w14:textId="77777777">
            <w:pPr>
              <w:pStyle w:val="TableSubtitle"/>
            </w:pPr>
          </w:p>
        </w:tc>
        <w:tc>
          <w:tcPr>
            <w:tcW w:w="1417" w:type="dxa"/>
            <w:vMerge/>
            <w:tcBorders>
              <w:left w:val="nil"/>
              <w:bottom w:val="single" w:sz="4" w:space="0" w:color="auto"/>
              <w:right w:val="single" w:sz="4" w:space="0" w:color="auto"/>
            </w:tcBorders>
            <w:shd w:val="clear" w:color="auto" w:fill="48A9C5"/>
            <w:vAlign w:val="center"/>
          </w:tcPr>
          <w:p w:rsidR="00803C7E" w:rsidRPr="007046A5" w:rsidP="00CB1C05" w14:paraId="134680BE" w14:textId="77777777">
            <w:pPr>
              <w:pStyle w:val="TableSubtitle"/>
            </w:pPr>
          </w:p>
        </w:tc>
        <w:tc>
          <w:tcPr>
            <w:tcW w:w="1338" w:type="dxa"/>
            <w:vMerge/>
            <w:tcBorders>
              <w:left w:val="nil"/>
              <w:bottom w:val="single" w:sz="4" w:space="0" w:color="auto"/>
              <w:right w:val="single" w:sz="4" w:space="0" w:color="auto"/>
            </w:tcBorders>
            <w:shd w:val="clear" w:color="auto" w:fill="48A9C5"/>
            <w:vAlign w:val="center"/>
          </w:tcPr>
          <w:p w:rsidR="00803C7E" w:rsidRPr="007046A5" w:rsidP="00CB1C05" w14:paraId="12C5C23B" w14:textId="77777777">
            <w:pPr>
              <w:pStyle w:val="TableSubtitle"/>
            </w:pPr>
          </w:p>
        </w:tc>
      </w:tr>
      <w:tr w14:paraId="17A4924C" w14:textId="77777777" w:rsidTr="00CD48B1">
        <w:tblPrEx>
          <w:tblW w:w="8780" w:type="dxa"/>
          <w:tblLook w:val="04A0"/>
        </w:tblPrEx>
        <w:trPr>
          <w:trHeight w:val="290"/>
        </w:trPr>
        <w:tc>
          <w:tcPr>
            <w:tcW w:w="3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6449" w:rsidRPr="007046A5" w:rsidP="00CB1C05" w14:paraId="22A771AB" w14:textId="77777777">
            <w:pPr>
              <w:pStyle w:val="LTableTextAbt"/>
            </w:pPr>
            <w:r w:rsidRPr="007046A5">
              <w:t xml:space="preserve">Supported/Lined PVA </w:t>
            </w:r>
          </w:p>
        </w:tc>
        <w:tc>
          <w:tcPr>
            <w:tcW w:w="1080" w:type="dxa"/>
            <w:tcBorders>
              <w:top w:val="single" w:sz="4" w:space="0" w:color="auto"/>
              <w:left w:val="nil"/>
              <w:bottom w:val="single" w:sz="4" w:space="0" w:color="auto"/>
              <w:right w:val="single" w:sz="4" w:space="0" w:color="auto"/>
            </w:tcBorders>
            <w:shd w:val="clear" w:color="auto" w:fill="auto"/>
            <w:vAlign w:val="center"/>
          </w:tcPr>
          <w:p w:rsidR="004B6449" w:rsidRPr="007046A5" w:rsidP="00CB1C05" w14:paraId="0CC074E8" w14:textId="77777777">
            <w:pPr>
              <w:pStyle w:val="LTableTextAbt"/>
              <w:jc w:val="right"/>
            </w:pPr>
            <w:r w:rsidRPr="007046A5">
              <w:t>$3.74</w:t>
            </w:r>
          </w:p>
        </w:tc>
        <w:tc>
          <w:tcPr>
            <w:tcW w:w="948" w:type="dxa"/>
            <w:tcBorders>
              <w:top w:val="single" w:sz="4" w:space="0" w:color="auto"/>
              <w:left w:val="nil"/>
              <w:bottom w:val="single" w:sz="4" w:space="0" w:color="auto"/>
              <w:right w:val="single" w:sz="4" w:space="0" w:color="auto"/>
            </w:tcBorders>
            <w:shd w:val="clear" w:color="auto" w:fill="auto"/>
            <w:vAlign w:val="center"/>
          </w:tcPr>
          <w:p w:rsidR="004B6449" w:rsidRPr="007046A5" w:rsidP="00CB1C05" w14:paraId="4E519C35" w14:textId="77777777">
            <w:pPr>
              <w:pStyle w:val="LTableTextAbt"/>
              <w:jc w:val="right"/>
            </w:pPr>
            <w:r>
              <w:t>$0.60</w:t>
            </w:r>
          </w:p>
        </w:tc>
        <w:tc>
          <w:tcPr>
            <w:tcW w:w="937" w:type="dxa"/>
            <w:tcBorders>
              <w:top w:val="single" w:sz="4" w:space="0" w:color="auto"/>
              <w:left w:val="nil"/>
              <w:bottom w:val="single" w:sz="4" w:space="0" w:color="auto"/>
              <w:right w:val="single" w:sz="4" w:space="0" w:color="auto"/>
            </w:tcBorders>
            <w:shd w:val="clear" w:color="auto" w:fill="auto"/>
            <w:vAlign w:val="center"/>
            <w:hideMark/>
          </w:tcPr>
          <w:p w:rsidR="004B6449" w:rsidRPr="007046A5" w:rsidP="00CB1C05" w14:paraId="2BE27260" w14:textId="77777777">
            <w:pPr>
              <w:pStyle w:val="LTableTextAbt"/>
              <w:jc w:val="right"/>
            </w:pPr>
            <w:r w:rsidRPr="007046A5">
              <w:t>0.02</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4B6449" w:rsidRPr="007046A5" w:rsidP="00CB1C05" w14:paraId="294A8D8A" w14:textId="77777777">
            <w:pPr>
              <w:pStyle w:val="LTableTextAbt"/>
              <w:jc w:val="right"/>
            </w:pPr>
            <w:r w:rsidRPr="007046A5">
              <w:t>50</w:t>
            </w:r>
          </w:p>
        </w:tc>
        <w:tc>
          <w:tcPr>
            <w:tcW w:w="1338" w:type="dxa"/>
            <w:tcBorders>
              <w:top w:val="single" w:sz="4" w:space="0" w:color="auto"/>
              <w:left w:val="nil"/>
              <w:bottom w:val="single" w:sz="4" w:space="0" w:color="auto"/>
              <w:right w:val="single" w:sz="4" w:space="0" w:color="auto"/>
            </w:tcBorders>
            <w:shd w:val="clear" w:color="auto" w:fill="auto"/>
            <w:vAlign w:val="center"/>
            <w:hideMark/>
          </w:tcPr>
          <w:p w:rsidR="004B6449" w:rsidRPr="007046A5" w:rsidP="00CB1C05" w14:paraId="2C24B79B" w14:textId="77777777">
            <w:pPr>
              <w:spacing w:after="0"/>
              <w:jc w:val="right"/>
            </w:pPr>
            <w:r>
              <w:rPr>
                <w:color w:val="000000"/>
                <w:sz w:val="18"/>
                <w:szCs w:val="18"/>
              </w:rPr>
              <w:t xml:space="preserve">$217 </w:t>
            </w:r>
          </w:p>
        </w:tc>
      </w:tr>
      <w:tr w14:paraId="2B10DFDC" w14:textId="77777777" w:rsidTr="00763263">
        <w:tblPrEx>
          <w:tblW w:w="8780" w:type="dxa"/>
          <w:tblLook w:val="04A0"/>
        </w:tblPrEx>
        <w:trPr>
          <w:trHeight w:val="290"/>
        </w:trPr>
        <w:tc>
          <w:tcPr>
            <w:tcW w:w="8780"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26843" w:rsidRPr="007046A5" w:rsidP="00CB1C05" w14:paraId="1F8D310C" w14:textId="77777777">
            <w:pPr>
              <w:pStyle w:val="LTableTextAbt"/>
            </w:pPr>
            <w:r w:rsidRPr="007046A5">
              <w:t>*</w:t>
            </w:r>
            <w:r w:rsidRPr="007046A5" w:rsidR="003B1463">
              <w:t>1 pair per week</w:t>
            </w:r>
            <w:r w:rsidRPr="007046A5" w:rsidR="00802F66">
              <w:t>/50</w:t>
            </w:r>
            <w:r w:rsidRPr="007046A5">
              <w:t xml:space="preserve"> work </w:t>
            </w:r>
            <w:r w:rsidRPr="007046A5" w:rsidR="00802F66">
              <w:t>weeks</w:t>
            </w:r>
            <w:r w:rsidRPr="007046A5">
              <w:t xml:space="preserve"> per year </w:t>
            </w:r>
          </w:p>
          <w:p w:rsidR="00495C8D" w:rsidRPr="007046A5" w:rsidP="00CB1C05" w14:paraId="069F5F1F" w14:textId="77777777">
            <w:pPr>
              <w:pStyle w:val="LTableTextAbt"/>
            </w:pPr>
            <w:r w:rsidRPr="007046A5">
              <w:t xml:space="preserve">Source: </w:t>
            </w:r>
            <w:hyperlink w:anchor="_ENREF_6" w:tooltip="Autumn Supply, 2022 #84" w:history="1">
              <w:r w:rsidRPr="007046A5" w:rsidR="00414172">
                <w:fldChar w:fldCharType="begin" w:fldLock="1"/>
              </w:r>
              <w:r w:rsidR="00414172">
                <w:instrText xml:space="preserve"> ADDIN EN.CITE &lt;EndNote&gt;&lt;Cite AuthorYear="1"&gt;&lt;Author&gt;Autumn Supply&lt;/Author&gt;&lt;Year&gt;2022&lt;/Year&gt;&lt;RecNum&gt;84&lt;/RecNum&gt;&lt;DisplayText&gt;Autumn Supply (2022)&lt;/DisplayText&gt;&lt;record&gt;&lt;rec-number&gt;84&lt;/rec-number&gt;&lt;foreign-keys&gt;&lt;key app="EN" db-id="52wf2wf0o0rv01e9dzo52td80t0590tp2fwd" timestamp="1714499636"&gt;84&lt;/key&gt;&lt;/foreign-keys&gt;&lt;ref-type name="Generic"&gt;13&lt;/ref-type&gt;&lt;contributors&gt;&lt;authors&gt;&lt;author&gt;Autumn Supply,&lt;/author&gt;&lt;/authors&gt;&lt;/contributors&gt;&lt;titles&gt;&lt;title&gt;Ansell Size 10 Red 14 Knit Lined PVA Fully Coated Chemical Resistant Gloves With Smooth Finish And Gauntlet Cuff&lt;/title&gt;&lt;/titles&gt;&lt;dates&gt;&lt;year&gt;2022&lt;/year&gt;&lt;/dates&gt;&lt;urls&gt;&lt;related-urls&gt;&lt;url&gt;https://www.autumnsupply.com/P/6110/AnsellSize10Red14KnitLinedPVAFullyCoatedChemicalResistantGlovesWithSmoothFinishAndGauntletCuff&lt;/url&gt;&lt;/related-urls&gt;&lt;/urls&gt;&lt;/record&gt;&lt;/Cite&gt;&lt;/EndNote&gt;</w:instrText>
              </w:r>
              <w:r w:rsidRPr="007046A5" w:rsidR="00414172">
                <w:fldChar w:fldCharType="separate"/>
              </w:r>
              <w:r w:rsidRPr="007046A5" w:rsidR="00414172">
                <w:rPr>
                  <w:noProof/>
                </w:rPr>
                <w:t>Autumn Supply (2022)</w:t>
              </w:r>
              <w:r w:rsidRPr="007046A5" w:rsidR="00414172">
                <w:fldChar w:fldCharType="end"/>
              </w:r>
            </w:hyperlink>
          </w:p>
        </w:tc>
      </w:tr>
    </w:tbl>
    <w:p w:rsidR="006C7323" w:rsidRPr="007046A5" w:rsidP="00CB1C05" w14:paraId="4168CC38" w14:textId="77777777"/>
    <w:p w:rsidR="008D5A92" w:rsidP="00CB1C05" w14:paraId="6C6F5D41" w14:textId="77777777">
      <w:pPr>
        <w:pStyle w:val="TableTitleA"/>
        <w:sectPr w:rsidSect="00CB1C05">
          <w:type w:val="nextColumn"/>
          <w:pgSz w:w="12240" w:h="15840" w:code="1"/>
          <w:pgMar w:top="1440" w:right="1440" w:bottom="1440" w:left="1800" w:header="720" w:footer="720" w:gutter="0"/>
          <w:lnNumType w:countBy="1" w:restart="continuous"/>
          <w:pgNumType w:chapStyle="1"/>
          <w:cols w:space="720"/>
          <w:titlePg/>
        </w:sectPr>
      </w:pPr>
      <w:bookmarkStart w:id="1134" w:name="_Toc107219309"/>
      <w:bookmarkStart w:id="1135" w:name="_Toc121142662"/>
    </w:p>
    <w:p w:rsidR="004927D0" w:rsidRPr="007046A5" w:rsidP="00CB1C05" w14:paraId="0C2F045F" w14:textId="77777777">
      <w:pPr>
        <w:pStyle w:val="Heading3"/>
      </w:pPr>
      <w:bookmarkStart w:id="1136" w:name="_Ref103066996"/>
      <w:bookmarkStart w:id="1137" w:name="_Toc111035645"/>
      <w:bookmarkStart w:id="1138" w:name="_Toc114062025"/>
      <w:bookmarkEnd w:id="1134"/>
      <w:bookmarkEnd w:id="1135"/>
      <w:r w:rsidRPr="007046A5">
        <w:t>Dermal Exposure Control Plan</w:t>
      </w:r>
      <w:r w:rsidRPr="007046A5" w:rsidR="00482B2E">
        <w:t xml:space="preserve"> Costs</w:t>
      </w:r>
      <w:bookmarkEnd w:id="1136"/>
      <w:bookmarkEnd w:id="1137"/>
      <w:bookmarkEnd w:id="1138"/>
    </w:p>
    <w:p w:rsidR="004927D0" w:rsidRPr="007046A5" w:rsidP="00CB1C05" w14:paraId="02C76EB5" w14:textId="77777777">
      <w:pPr>
        <w:pStyle w:val="BodyText"/>
      </w:pPr>
      <w:r w:rsidRPr="007046A5">
        <w:t>EPA estimates costs for each element of the dermal exposure control plan. The plan and associated recordkeeping costs are documented below. These are then combined with PPE</w:t>
      </w:r>
      <w:r w:rsidR="00251A61">
        <w:t xml:space="preserve"> costs</w:t>
      </w:r>
      <w:r w:rsidRPr="007046A5">
        <w:t xml:space="preserve"> to estimate the total costs of </w:t>
      </w:r>
      <w:r w:rsidRPr="007046A5" w:rsidR="000819DC">
        <w:t>dermal protection</w:t>
      </w:r>
      <w:r w:rsidRPr="007046A5">
        <w:t>.</w:t>
      </w:r>
    </w:p>
    <w:p w:rsidR="004927D0" w:rsidRPr="007046A5" w:rsidP="00CB1C05" w14:paraId="37EEC017" w14:textId="77777777">
      <w:pPr>
        <w:pStyle w:val="BodyText"/>
      </w:pPr>
      <w:r w:rsidRPr="007046A5">
        <w:t>Dermal exposure control plan costs include costs for:</w:t>
      </w:r>
    </w:p>
    <w:p w:rsidR="004927D0" w:rsidRPr="007046A5" w:rsidP="00CB1C05" w14:paraId="5D4BFDE2" w14:textId="77777777">
      <w:pPr>
        <w:pStyle w:val="BodyText"/>
        <w:numPr>
          <w:ilvl w:val="0"/>
          <w:numId w:val="6"/>
        </w:numPr>
      </w:pPr>
      <w:r w:rsidRPr="007046A5">
        <w:rPr>
          <w:b/>
          <w:bCs/>
        </w:rPr>
        <w:t xml:space="preserve">Developing the dermal exposure control plan – </w:t>
      </w:r>
      <w:r w:rsidRPr="00C80687" w:rsidR="00E23009">
        <w:t>Develop a</w:t>
      </w:r>
      <w:r w:rsidR="00E23009">
        <w:rPr>
          <w:b/>
          <w:bCs/>
        </w:rPr>
        <w:t xml:space="preserve"> </w:t>
      </w:r>
      <w:r w:rsidR="00E23009">
        <w:t>p</w:t>
      </w:r>
      <w:r w:rsidRPr="007046A5">
        <w:t>lan documenting pollution prevention, source reduction, engineering controls</w:t>
      </w:r>
      <w:r w:rsidR="00E23009">
        <w:t>,</w:t>
      </w:r>
      <w:r w:rsidRPr="007046A5">
        <w:t xml:space="preserve"> and administrative controls or work practices, considered to eliminate direct dermal contact in the workplace.</w:t>
      </w:r>
    </w:p>
    <w:p w:rsidR="004927D0" w:rsidP="00CB1C05" w14:paraId="4757BB8A" w14:textId="77777777">
      <w:pPr>
        <w:pStyle w:val="BodyText"/>
        <w:numPr>
          <w:ilvl w:val="1"/>
          <w:numId w:val="6"/>
        </w:numPr>
      </w:pPr>
      <w:r w:rsidRPr="007046A5">
        <w:t>EPA assumes an average of 40 hours per facility to develop the plan and document efforts to reduce exposures to the lowest level achievable.</w:t>
      </w:r>
    </w:p>
    <w:p w:rsidR="0001057B" w:rsidP="00CB1C05" w14:paraId="0BC28151" w14:textId="77777777">
      <w:pPr>
        <w:pStyle w:val="BodyText"/>
        <w:numPr>
          <w:ilvl w:val="0"/>
          <w:numId w:val="6"/>
        </w:numPr>
        <w:rPr>
          <w:b/>
          <w:bCs/>
        </w:rPr>
      </w:pPr>
      <w:r>
        <w:rPr>
          <w:b/>
          <w:bCs/>
        </w:rPr>
        <w:t xml:space="preserve">Documenting regular inspections  </w:t>
      </w:r>
    </w:p>
    <w:p w:rsidR="0001057B" w:rsidRPr="007046A5" w:rsidP="00CB1C05" w14:paraId="3FE7AE48" w14:textId="77777777">
      <w:pPr>
        <w:pStyle w:val="BodyText"/>
        <w:numPr>
          <w:ilvl w:val="1"/>
          <w:numId w:val="6"/>
        </w:numPr>
      </w:pPr>
      <w:r>
        <w:t xml:space="preserve">EPA assumes 1 hour per inspection and </w:t>
      </w:r>
      <w:r w:rsidR="00295221">
        <w:t>four</w:t>
      </w:r>
      <w:r>
        <w:t xml:space="preserve"> inspections per year per facility</w:t>
      </w:r>
      <w:r w:rsidR="00295221">
        <w:t>.</w:t>
      </w:r>
    </w:p>
    <w:p w:rsidR="004927D0" w:rsidRPr="007046A5" w:rsidP="00CB1C05" w14:paraId="3615E04A" w14:textId="77777777">
      <w:pPr>
        <w:pStyle w:val="BodyText"/>
        <w:numPr>
          <w:ilvl w:val="0"/>
          <w:numId w:val="6"/>
        </w:numPr>
      </w:pPr>
      <w:r w:rsidRPr="007046A5">
        <w:rPr>
          <w:b/>
          <w:bCs/>
        </w:rPr>
        <w:t>Documenting personal protective equipment program</w:t>
      </w:r>
      <w:r w:rsidRPr="007046A5">
        <w:t xml:space="preserve"> – Create and maintain records documenting the type of gloves worn by each person reasonably likely to be </w:t>
      </w:r>
      <w:r w:rsidR="008E5508">
        <w:t xml:space="preserve">dermally </w:t>
      </w:r>
      <w:r w:rsidRPr="007046A5">
        <w:t>exposed</w:t>
      </w:r>
      <w:r w:rsidR="008E5508">
        <w:t xml:space="preserve"> to PCE,</w:t>
      </w:r>
      <w:r w:rsidRPr="007046A5">
        <w:t xml:space="preserve"> </w:t>
      </w:r>
      <w:r w:rsidR="008E5508">
        <w:t>as well as</w:t>
      </w:r>
      <w:r w:rsidRPr="007046A5">
        <w:t xml:space="preserve"> name, workplace address, work shift, job classification, and work area.</w:t>
      </w:r>
    </w:p>
    <w:p w:rsidR="004927D0" w:rsidRPr="007046A5" w:rsidP="00CB1C05" w14:paraId="004A5273" w14:textId="77777777">
      <w:pPr>
        <w:pStyle w:val="BodyText"/>
        <w:numPr>
          <w:ilvl w:val="1"/>
          <w:numId w:val="6"/>
        </w:numPr>
      </w:pPr>
      <w:r w:rsidRPr="007046A5">
        <w:t>EPA assumes 10 minutes per employee</w:t>
      </w:r>
      <w:r w:rsidR="002F1132">
        <w:t xml:space="preserve"> </w:t>
      </w:r>
      <w:r w:rsidRPr="007046A5">
        <w:t>record</w:t>
      </w:r>
      <w:r w:rsidR="002F1132">
        <w:t>.</w:t>
      </w:r>
    </w:p>
    <w:p w:rsidR="004927D0" w:rsidRPr="007046A5" w:rsidP="00CB1C05" w14:paraId="3E49B7E8" w14:textId="77777777">
      <w:pPr>
        <w:pStyle w:val="BodyText"/>
        <w:numPr>
          <w:ilvl w:val="0"/>
          <w:numId w:val="7"/>
        </w:numPr>
        <w:ind w:left="720" w:hanging="360"/>
      </w:pPr>
      <w:r w:rsidRPr="007046A5">
        <w:rPr>
          <w:b/>
          <w:bCs/>
        </w:rPr>
        <w:t>Document plan implementation</w:t>
      </w:r>
      <w:r w:rsidRPr="007046A5">
        <w:t xml:space="preserve"> – Document the implementation of the </w:t>
      </w:r>
      <w:r w:rsidR="008F3E0C">
        <w:t xml:space="preserve">PPE </w:t>
      </w:r>
      <w:r w:rsidRPr="007046A5">
        <w:t>program; and training on donning, doffing, and proper care/</w:t>
      </w:r>
      <w:r w:rsidR="00605B68">
        <w:t>‌</w:t>
      </w:r>
      <w:r w:rsidRPr="007046A5">
        <w:t>disposal of PPE.</w:t>
      </w:r>
    </w:p>
    <w:p w:rsidR="004927D0" w:rsidRPr="007046A5" w:rsidP="00CB1C05" w14:paraId="2D21069E" w14:textId="77777777">
      <w:pPr>
        <w:pStyle w:val="BodyText"/>
        <w:numPr>
          <w:ilvl w:val="5"/>
          <w:numId w:val="7"/>
        </w:numPr>
        <w:tabs>
          <w:tab w:val="left" w:pos="1530"/>
        </w:tabs>
        <w:ind w:left="720" w:firstLine="360"/>
      </w:pPr>
      <w:r w:rsidRPr="007046A5">
        <w:t>EPA assumes 15 minutes per employee</w:t>
      </w:r>
      <w:r w:rsidR="002F1132">
        <w:t xml:space="preserve"> </w:t>
      </w:r>
      <w:r w:rsidRPr="007046A5">
        <w:t>record</w:t>
      </w:r>
      <w:r w:rsidR="002F1132">
        <w:t>.</w:t>
      </w:r>
    </w:p>
    <w:p w:rsidR="004927D0" w:rsidRPr="007046A5" w:rsidP="00CB1C05" w14:paraId="67079A43" w14:textId="77777777">
      <w:pPr>
        <w:pStyle w:val="BodyText"/>
        <w:numPr>
          <w:ilvl w:val="0"/>
          <w:numId w:val="7"/>
        </w:numPr>
        <w:ind w:left="720" w:hanging="360"/>
      </w:pPr>
      <w:r w:rsidRPr="001A790B">
        <w:rPr>
          <w:b/>
        </w:rPr>
        <w:t>Documenting the occurrence and duration of any dermal exposures</w:t>
      </w:r>
      <w:r w:rsidRPr="007046A5">
        <w:t xml:space="preserve"> – EPA assumes </w:t>
      </w:r>
      <w:r w:rsidRPr="007046A5" w:rsidR="00754239">
        <w:t>10</w:t>
      </w:r>
      <w:r w:rsidR="00C76A4F">
        <w:t> </w:t>
      </w:r>
      <w:r w:rsidRPr="007046A5">
        <w:t>minutes per record per exposure, and 5</w:t>
      </w:r>
      <w:r w:rsidR="00EB0D40">
        <w:t xml:space="preserve"> percent</w:t>
      </w:r>
      <w:r w:rsidRPr="007046A5">
        <w:t xml:space="preserve"> of employees </w:t>
      </w:r>
      <w:r w:rsidRPr="007046A5" w:rsidR="00DB5BEB">
        <w:t>with dermal exposures</w:t>
      </w:r>
      <w:r w:rsidRPr="007046A5">
        <w:t xml:space="preserve"> per year</w:t>
      </w:r>
      <w:r w:rsidRPr="007046A5" w:rsidR="004A0A7B">
        <w:t xml:space="preserve"> (e.g., </w:t>
      </w:r>
      <w:r w:rsidRPr="007046A5" w:rsidR="001F10C2">
        <w:t xml:space="preserve">if a glove became torn and a dermal exposure </w:t>
      </w:r>
      <w:r w:rsidRPr="007046A5" w:rsidR="00F26AF2">
        <w:t>occurred</w:t>
      </w:r>
      <w:r w:rsidRPr="007046A5" w:rsidR="004A0A7B">
        <w:t>)</w:t>
      </w:r>
      <w:r w:rsidRPr="007046A5">
        <w:t>.</w:t>
      </w:r>
    </w:p>
    <w:p w:rsidR="004927D0" w:rsidRPr="007046A5" w:rsidP="00CB1C05" w14:paraId="29B5E564" w14:textId="77777777">
      <w:pPr>
        <w:pStyle w:val="BodyText"/>
      </w:pPr>
      <w:r>
        <w:fldChar w:fldCharType="begin" w:fldLock="1"/>
      </w:r>
      <w:r>
        <w:instrText xml:space="preserve"> REF _Ref118397891 \h </w:instrText>
      </w:r>
      <w:r>
        <w:fldChar w:fldCharType="separate"/>
      </w:r>
      <w:r w:rsidR="0092222B">
        <w:t xml:space="preserve">Table </w:t>
      </w:r>
      <w:r w:rsidR="0092222B">
        <w:rPr>
          <w:noProof/>
        </w:rPr>
        <w:t>7</w:t>
      </w:r>
      <w:r w:rsidR="0092222B">
        <w:noBreakHyphen/>
      </w:r>
      <w:r w:rsidR="0092222B">
        <w:rPr>
          <w:noProof/>
        </w:rPr>
        <w:t>49</w:t>
      </w:r>
      <w:r>
        <w:fldChar w:fldCharType="end"/>
      </w:r>
      <w:r>
        <w:t xml:space="preserve"> </w:t>
      </w:r>
      <w:r w:rsidRPr="007046A5">
        <w:t>present</w:t>
      </w:r>
      <w:r w:rsidR="006B4000">
        <w:t>s</w:t>
      </w:r>
      <w:r w:rsidRPr="007046A5">
        <w:t xml:space="preserve"> </w:t>
      </w:r>
      <w:r w:rsidR="00496468">
        <w:t>initial and recurring</w:t>
      </w:r>
      <w:r w:rsidR="00604A03">
        <w:t xml:space="preserve"> unit </w:t>
      </w:r>
      <w:r w:rsidRPr="007046A5">
        <w:t>costs per</w:t>
      </w:r>
      <w:r w:rsidR="001E321B">
        <w:t xml:space="preserve"> </w:t>
      </w:r>
      <w:r w:rsidRPr="007046A5">
        <w:t>facility and per</w:t>
      </w:r>
      <w:r w:rsidR="001E321B">
        <w:t xml:space="preserve"> </w:t>
      </w:r>
      <w:r w:rsidRPr="007046A5">
        <w:t>employee, as applicable for these requirements.</w:t>
      </w:r>
      <w:r w:rsidR="00846045">
        <w:t xml:space="preserve"> Labor </w:t>
      </w:r>
      <w:r w:rsidR="00A85614">
        <w:t>costs are estimated using the certified industrial hygienist wage rate (see</w:t>
      </w:r>
      <w:r w:rsidR="004178F3">
        <w:t xml:space="preserve"> </w:t>
      </w:r>
      <w:r w:rsidRPr="00291B75" w:rsidR="00A05022">
        <w:fldChar w:fldCharType="begin" w:fldLock="1"/>
      </w:r>
      <w:r w:rsidRPr="00291B75" w:rsidR="00A05022">
        <w:instrText xml:space="preserve"> REF _Ref85700498 \h </w:instrText>
      </w:r>
      <w:r w:rsidR="00291B75">
        <w:instrText xml:space="preserve"> \* MERGEFORMAT </w:instrText>
      </w:r>
      <w:r w:rsidRPr="00291B75" w:rsidR="00A05022">
        <w:fldChar w:fldCharType="separate"/>
      </w:r>
      <w:r w:rsidRPr="0092222B" w:rsidR="0092222B">
        <w:t>Table 7</w:t>
      </w:r>
      <w:r w:rsidRPr="0092222B" w:rsidR="0092222B">
        <w:noBreakHyphen/>
        <w:t>3</w:t>
      </w:r>
      <w:r w:rsidRPr="00291B75" w:rsidR="00A05022">
        <w:fldChar w:fldCharType="end"/>
      </w:r>
      <w:r w:rsidRPr="00291B75" w:rsidR="00A85614">
        <w:t>)</w:t>
      </w:r>
    </w:p>
    <w:p w:rsidR="0096473E" w:rsidP="00CB1C05" w14:paraId="422DFA21" w14:textId="77777777">
      <w:pPr>
        <w:pStyle w:val="Caption"/>
      </w:pPr>
    </w:p>
    <w:tbl>
      <w:tblPr>
        <w:tblW w:w="4653" w:type="pct"/>
        <w:tblInd w:w="-5" w:type="dxa"/>
        <w:tblLook w:val="04A0"/>
      </w:tblPr>
      <w:tblGrid>
        <w:gridCol w:w="2525"/>
        <w:gridCol w:w="1080"/>
        <w:gridCol w:w="1260"/>
        <w:gridCol w:w="1165"/>
        <w:gridCol w:w="1172"/>
        <w:gridCol w:w="1173"/>
      </w:tblGrid>
      <w:tr w14:paraId="037BF3AA" w14:textId="77777777" w:rsidTr="00271336">
        <w:tblPrEx>
          <w:tblW w:w="4653" w:type="pct"/>
          <w:tblInd w:w="-5" w:type="dxa"/>
          <w:tblLook w:val="04A0"/>
        </w:tblPrEx>
        <w:trPr>
          <w:trHeight w:val="153"/>
        </w:trPr>
        <w:tc>
          <w:tcPr>
            <w:tcW w:w="8375" w:type="dxa"/>
            <w:gridSpan w:val="6"/>
            <w:tcBorders>
              <w:bottom w:val="single" w:sz="4" w:space="0" w:color="auto"/>
            </w:tcBorders>
            <w:shd w:val="clear" w:color="auto" w:fill="auto"/>
            <w:vAlign w:val="center"/>
          </w:tcPr>
          <w:p w:rsidR="00847445" w:rsidRPr="007046A5" w:rsidP="00CB1C05" w14:paraId="78E1A4CB" w14:textId="77777777">
            <w:pPr>
              <w:pStyle w:val="TableTitleA"/>
              <w:rPr>
                <w:rFonts w:ascii="Calibri" w:hAnsi="Calibri" w:cs="Calibri"/>
                <w:bCs/>
                <w:color w:val="FFFFFF" w:themeColor="background1"/>
              </w:rPr>
            </w:pPr>
            <w:bookmarkStart w:id="1139" w:name="_Ref118397891"/>
            <w:bookmarkStart w:id="1140" w:name="_Toc121142663"/>
            <w:bookmarkStart w:id="1141" w:name="_Toc165379682"/>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9</w:t>
            </w:r>
            <w:r w:rsidR="00BC4B5D">
              <w:rPr>
                <w:noProof/>
              </w:rPr>
              <w:fldChar w:fldCharType="end"/>
            </w:r>
            <w:bookmarkEnd w:id="1139"/>
            <w:r w:rsidRPr="007046A5" w:rsidR="004F366B">
              <w:t>: Develop Exposure Control Plan (per facility</w:t>
            </w:r>
            <w:r w:rsidR="004F366B">
              <w:t>, 202</w:t>
            </w:r>
            <w:r w:rsidR="00F729ED">
              <w:t>2</w:t>
            </w:r>
            <w:r w:rsidR="004F366B">
              <w:t>$</w:t>
            </w:r>
            <w:r w:rsidRPr="007046A5" w:rsidR="004F366B">
              <w:t>)</w:t>
            </w:r>
            <w:bookmarkEnd w:id="1140"/>
            <w:bookmarkEnd w:id="1141"/>
          </w:p>
        </w:tc>
      </w:tr>
      <w:tr w14:paraId="73E09A2E" w14:textId="77777777">
        <w:tblPrEx>
          <w:tblW w:w="4653" w:type="pct"/>
          <w:tblInd w:w="-5" w:type="dxa"/>
          <w:tblLook w:val="04A0"/>
        </w:tblPrEx>
        <w:trPr>
          <w:trHeight w:val="918"/>
        </w:trPr>
        <w:tc>
          <w:tcPr>
            <w:tcW w:w="2525"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1C3DCC" w:rsidRPr="007046A5" w:rsidP="00CB1C05" w14:paraId="453F743C" w14:textId="77777777">
            <w:pPr>
              <w:pStyle w:val="TableSubtitle"/>
            </w:pPr>
            <w:r>
              <w:t>Activity</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center"/>
          </w:tcPr>
          <w:p w:rsidR="001C3DCC" w:rsidRPr="007046A5" w:rsidP="00CB1C05" w14:paraId="2E5AF378" w14:textId="77777777">
            <w:pPr>
              <w:pStyle w:val="TableSubtitle"/>
            </w:pPr>
            <w:r>
              <w:t>Labor Burden</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1C3DCC" w:rsidRPr="007046A5" w:rsidP="00CB1C05" w14:paraId="723B1BFB" w14:textId="77777777">
            <w:pPr>
              <w:pStyle w:val="TableSubtitle"/>
            </w:pPr>
            <w:r w:rsidRPr="007046A5">
              <w:t>Units</w:t>
            </w:r>
          </w:p>
        </w:tc>
        <w:tc>
          <w:tcPr>
            <w:tcW w:w="1165"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1C3DCC" w:rsidRPr="007046A5" w:rsidP="00CB1C05" w14:paraId="60AD60C5" w14:textId="77777777">
            <w:pPr>
              <w:pStyle w:val="TableSubtitle"/>
            </w:pPr>
            <w:r>
              <w:t>Frequency</w:t>
            </w:r>
          </w:p>
        </w:tc>
        <w:tc>
          <w:tcPr>
            <w:tcW w:w="1172" w:type="dxa"/>
            <w:tcBorders>
              <w:top w:val="single" w:sz="4" w:space="0" w:color="auto"/>
              <w:left w:val="nil"/>
              <w:right w:val="single" w:sz="4" w:space="0" w:color="auto"/>
            </w:tcBorders>
            <w:shd w:val="clear" w:color="auto" w:fill="48A9C5"/>
            <w:vAlign w:val="center"/>
          </w:tcPr>
          <w:p w:rsidR="001C3DCC" w:rsidRPr="007046A5" w:rsidP="00CB1C05" w14:paraId="766657AE" w14:textId="77777777">
            <w:pPr>
              <w:pStyle w:val="TableSubtitle"/>
            </w:pPr>
          </w:p>
          <w:p w:rsidR="00FD6D4F" w:rsidRPr="00E850C2" w:rsidP="00CB1C05" w14:paraId="4F3EA08D" w14:textId="77777777">
            <w:pPr>
              <w:pStyle w:val="TableSubtitle"/>
              <w:jc w:val="left"/>
              <w:rPr>
                <w:b w:val="0"/>
                <w:bCs w:val="0"/>
              </w:rPr>
            </w:pPr>
            <w:r w:rsidRPr="00E850C2">
              <w:t>Initial Costs</w:t>
            </w:r>
          </w:p>
          <w:p w:rsidR="001C3DCC" w:rsidRPr="007046A5" w:rsidP="00CB1C05" w14:paraId="30A22242" w14:textId="77777777">
            <w:pPr>
              <w:pStyle w:val="TableSubtitle"/>
            </w:pPr>
          </w:p>
        </w:tc>
        <w:tc>
          <w:tcPr>
            <w:tcW w:w="1173" w:type="dxa"/>
            <w:tcBorders>
              <w:top w:val="single" w:sz="4" w:space="0" w:color="auto"/>
              <w:left w:val="nil"/>
              <w:right w:val="single" w:sz="4" w:space="0" w:color="auto"/>
            </w:tcBorders>
            <w:shd w:val="clear" w:color="auto" w:fill="48A9C5"/>
            <w:vAlign w:val="center"/>
          </w:tcPr>
          <w:p w:rsidR="00FD6D4F" w:rsidRPr="007046A5" w:rsidP="00CB1C05" w14:paraId="5708FA11" w14:textId="77777777">
            <w:pPr>
              <w:pStyle w:val="TableSubtitle"/>
            </w:pPr>
          </w:p>
          <w:p w:rsidR="00FD6D4F" w:rsidRPr="00E850C2" w:rsidP="00CB1C05" w14:paraId="0E6E51F1" w14:textId="77777777">
            <w:pPr>
              <w:spacing w:after="0"/>
              <w:jc w:val="center"/>
              <w:rPr>
                <w:rFonts w:ascii="Arial Narrow" w:hAnsi="Arial Narrow" w:cs="Arial"/>
                <w:b/>
                <w:bCs/>
                <w:color w:val="FFFFFF" w:themeColor="background1"/>
                <w:sz w:val="20"/>
              </w:rPr>
            </w:pPr>
            <w:r w:rsidRPr="00E850C2">
              <w:rPr>
                <w:rFonts w:ascii="Arial Narrow" w:hAnsi="Arial Narrow" w:cs="Arial"/>
                <w:b/>
                <w:bCs/>
                <w:color w:val="FFFFFF" w:themeColor="background1"/>
                <w:sz w:val="20"/>
              </w:rPr>
              <w:t>Recurring Costs</w:t>
            </w:r>
          </w:p>
          <w:p w:rsidR="001C3DCC" w:rsidRPr="007046A5" w:rsidP="00CB1C05" w14:paraId="394A5661" w14:textId="77777777">
            <w:pPr>
              <w:pStyle w:val="TableSubtitle"/>
            </w:pPr>
          </w:p>
        </w:tc>
      </w:tr>
      <w:tr w14:paraId="023CF0F0" w14:textId="77777777" w:rsidTr="00A85614">
        <w:tblPrEx>
          <w:tblW w:w="4653" w:type="pct"/>
          <w:tblInd w:w="-5" w:type="dxa"/>
          <w:tblLook w:val="04A0"/>
        </w:tblPrEx>
        <w:trPr>
          <w:trHeight w:val="64"/>
        </w:trPr>
        <w:tc>
          <w:tcPr>
            <w:tcW w:w="2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67F3" w:rsidRPr="00996B09" w:rsidP="00CB1C05" w14:paraId="0A87D9D7" w14:textId="77777777">
            <w:pPr>
              <w:pStyle w:val="LTableTextAbt"/>
            </w:pPr>
            <w:r w:rsidRPr="00232E51">
              <w:t>Develop Exposure Control Plan</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A367F3" w:rsidRPr="00996B09" w:rsidP="00CB1C05" w14:paraId="18BCBBCA" w14:textId="77777777">
            <w:pPr>
              <w:pStyle w:val="RTableTextAbt"/>
              <w:jc w:val="center"/>
            </w:pPr>
            <w:r>
              <w:t>40</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rsidR="00A367F3" w:rsidRPr="00996B09" w:rsidP="00CB1C05" w14:paraId="1B7CEE15" w14:textId="77777777">
            <w:pPr>
              <w:pStyle w:val="CTableTextAbt"/>
            </w:pPr>
            <w:r>
              <w:t>hours per facility</w:t>
            </w:r>
          </w:p>
        </w:tc>
        <w:tc>
          <w:tcPr>
            <w:tcW w:w="1165" w:type="dxa"/>
            <w:tcBorders>
              <w:top w:val="single" w:sz="4" w:space="0" w:color="auto"/>
              <w:left w:val="nil"/>
              <w:bottom w:val="single" w:sz="4" w:space="0" w:color="auto"/>
              <w:right w:val="single" w:sz="4" w:space="0" w:color="auto"/>
            </w:tcBorders>
            <w:shd w:val="clear" w:color="auto" w:fill="auto"/>
            <w:vAlign w:val="center"/>
            <w:hideMark/>
          </w:tcPr>
          <w:p w:rsidR="00A367F3" w:rsidRPr="007046A5" w:rsidP="00CB1C05" w14:paraId="22C649DD" w14:textId="77777777">
            <w:pPr>
              <w:pStyle w:val="CTableTextAbt"/>
            </w:pPr>
            <w:r>
              <w:t>one time</w:t>
            </w:r>
          </w:p>
        </w:tc>
        <w:tc>
          <w:tcPr>
            <w:tcW w:w="1172" w:type="dxa"/>
            <w:tcBorders>
              <w:top w:val="single" w:sz="4" w:space="0" w:color="auto"/>
              <w:left w:val="nil"/>
              <w:bottom w:val="single" w:sz="4" w:space="0" w:color="auto"/>
              <w:right w:val="single" w:sz="4" w:space="0" w:color="auto"/>
            </w:tcBorders>
            <w:shd w:val="clear" w:color="auto" w:fill="auto"/>
            <w:vAlign w:val="center"/>
            <w:hideMark/>
          </w:tcPr>
          <w:p w:rsidR="00A367F3" w:rsidRPr="007046A5" w:rsidP="00CB1C05" w14:paraId="2C0C5989" w14:textId="77777777">
            <w:pPr>
              <w:pStyle w:val="RTableTextAbt"/>
            </w:pPr>
            <w:r>
              <w:rPr>
                <w:szCs w:val="18"/>
              </w:rPr>
              <w:t xml:space="preserve">$2,852.80 </w:t>
            </w:r>
          </w:p>
        </w:tc>
        <w:tc>
          <w:tcPr>
            <w:tcW w:w="1173" w:type="dxa"/>
            <w:tcBorders>
              <w:top w:val="single" w:sz="4" w:space="0" w:color="auto"/>
              <w:left w:val="nil"/>
              <w:bottom w:val="single" w:sz="4" w:space="0" w:color="auto"/>
              <w:right w:val="single" w:sz="4" w:space="0" w:color="auto"/>
            </w:tcBorders>
            <w:shd w:val="clear" w:color="auto" w:fill="auto"/>
            <w:vAlign w:val="center"/>
            <w:hideMark/>
          </w:tcPr>
          <w:p w:rsidR="00A367F3" w:rsidRPr="007046A5" w:rsidP="00CB1C05" w14:paraId="70D3A3B9" w14:textId="77777777">
            <w:pPr>
              <w:pStyle w:val="RTableTextAbt"/>
            </w:pPr>
            <w:r>
              <w:rPr>
                <w:szCs w:val="18"/>
              </w:rPr>
              <w:t>-</w:t>
            </w:r>
          </w:p>
        </w:tc>
      </w:tr>
      <w:tr w14:paraId="59BAA597" w14:textId="77777777" w:rsidTr="00A85614">
        <w:tblPrEx>
          <w:tblW w:w="4653" w:type="pct"/>
          <w:tblInd w:w="-5" w:type="dxa"/>
          <w:tblLook w:val="04A0"/>
        </w:tblPrEx>
        <w:trPr>
          <w:trHeight w:val="64"/>
        </w:trPr>
        <w:tc>
          <w:tcPr>
            <w:tcW w:w="25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67F3" w:rsidRPr="00996B09" w:rsidP="00CB1C05" w14:paraId="76F3DD0F" w14:textId="77777777">
            <w:pPr>
              <w:pStyle w:val="LTableTextAbt"/>
            </w:pPr>
            <w:r w:rsidRPr="00232E51">
              <w:t>Conduct Regular Inspection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A367F3" w:rsidRPr="00996B09" w:rsidP="00CB1C05" w14:paraId="0474794C" w14:textId="77777777">
            <w:pPr>
              <w:pStyle w:val="RTableTextAbt"/>
              <w:jc w:val="center"/>
            </w:pPr>
            <w:r>
              <w:t>4</w:t>
            </w:r>
          </w:p>
        </w:tc>
        <w:tc>
          <w:tcPr>
            <w:tcW w:w="1260" w:type="dxa"/>
            <w:tcBorders>
              <w:top w:val="single" w:sz="4" w:space="0" w:color="auto"/>
              <w:left w:val="nil"/>
              <w:bottom w:val="single" w:sz="4" w:space="0" w:color="auto"/>
              <w:right w:val="single" w:sz="4" w:space="0" w:color="auto"/>
            </w:tcBorders>
            <w:shd w:val="clear" w:color="auto" w:fill="auto"/>
            <w:vAlign w:val="center"/>
          </w:tcPr>
          <w:p w:rsidR="00A367F3" w:rsidRPr="00996B09" w:rsidP="00CB1C05" w14:paraId="035E11EF" w14:textId="77777777">
            <w:pPr>
              <w:pStyle w:val="CTableTextAbt"/>
            </w:pPr>
            <w:r>
              <w:t>hours per facility</w:t>
            </w:r>
          </w:p>
        </w:tc>
        <w:tc>
          <w:tcPr>
            <w:tcW w:w="1165"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4AE2AF94" w14:textId="77777777">
            <w:pPr>
              <w:pStyle w:val="CTableTextAbt"/>
            </w:pPr>
            <w:r>
              <w:t>annually</w:t>
            </w:r>
          </w:p>
        </w:tc>
        <w:tc>
          <w:tcPr>
            <w:tcW w:w="1172"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75768B9E" w14:textId="77777777">
            <w:pPr>
              <w:pStyle w:val="RTableTextAbt"/>
            </w:pPr>
            <w:r>
              <w:rPr>
                <w:szCs w:val="18"/>
              </w:rPr>
              <w:t>-</w:t>
            </w:r>
          </w:p>
        </w:tc>
        <w:tc>
          <w:tcPr>
            <w:tcW w:w="1173"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5FD717D8" w14:textId="77777777">
            <w:pPr>
              <w:pStyle w:val="RTableTextAbt"/>
            </w:pPr>
            <w:r>
              <w:rPr>
                <w:szCs w:val="18"/>
              </w:rPr>
              <w:t xml:space="preserve">$285.28 </w:t>
            </w:r>
          </w:p>
        </w:tc>
      </w:tr>
      <w:tr w14:paraId="23247520" w14:textId="77777777" w:rsidTr="00A85614">
        <w:tblPrEx>
          <w:tblW w:w="4653" w:type="pct"/>
          <w:tblInd w:w="-5" w:type="dxa"/>
          <w:tblLook w:val="04A0"/>
        </w:tblPrEx>
        <w:trPr>
          <w:trHeight w:val="64"/>
        </w:trPr>
        <w:tc>
          <w:tcPr>
            <w:tcW w:w="25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67F3" w:rsidRPr="00996B09" w:rsidP="00CB1C05" w14:paraId="686F6FD0" w14:textId="77777777">
            <w:pPr>
              <w:pStyle w:val="LTableTextAbt"/>
            </w:pPr>
            <w:r w:rsidRPr="00232E51">
              <w:t>PPE Program Plan Documentation</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A367F3" w:rsidRPr="00996B09" w:rsidP="00CB1C05" w14:paraId="1621763A" w14:textId="77777777">
            <w:pPr>
              <w:pStyle w:val="RTableTextAbt"/>
              <w:jc w:val="center"/>
            </w:pPr>
            <w:r>
              <w:t>10</w:t>
            </w:r>
          </w:p>
        </w:tc>
        <w:tc>
          <w:tcPr>
            <w:tcW w:w="1260" w:type="dxa"/>
            <w:tcBorders>
              <w:top w:val="single" w:sz="4" w:space="0" w:color="auto"/>
              <w:left w:val="nil"/>
              <w:bottom w:val="single" w:sz="4" w:space="0" w:color="auto"/>
              <w:right w:val="single" w:sz="4" w:space="0" w:color="auto"/>
            </w:tcBorders>
            <w:shd w:val="clear" w:color="auto" w:fill="auto"/>
            <w:vAlign w:val="center"/>
          </w:tcPr>
          <w:p w:rsidR="00A367F3" w:rsidRPr="00996B09" w:rsidP="00CB1C05" w14:paraId="1CC1459F" w14:textId="77777777">
            <w:pPr>
              <w:pStyle w:val="CTableTextAbt"/>
            </w:pPr>
            <w:r>
              <w:t>minutes per worker</w:t>
            </w:r>
          </w:p>
        </w:tc>
        <w:tc>
          <w:tcPr>
            <w:tcW w:w="1165"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3D98A13B" w14:textId="77777777">
            <w:pPr>
              <w:pStyle w:val="CTableTextAbt"/>
            </w:pPr>
            <w:r>
              <w:t>annually</w:t>
            </w:r>
          </w:p>
        </w:tc>
        <w:tc>
          <w:tcPr>
            <w:tcW w:w="1172"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236E1E51" w14:textId="77777777">
            <w:pPr>
              <w:pStyle w:val="RTableTextAbt"/>
            </w:pPr>
            <w:r>
              <w:rPr>
                <w:szCs w:val="18"/>
              </w:rPr>
              <w:t>-</w:t>
            </w:r>
          </w:p>
        </w:tc>
        <w:tc>
          <w:tcPr>
            <w:tcW w:w="1173"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528DC0A6" w14:textId="77777777">
            <w:pPr>
              <w:pStyle w:val="RTableTextAbt"/>
            </w:pPr>
            <w:r>
              <w:rPr>
                <w:szCs w:val="18"/>
              </w:rPr>
              <w:t xml:space="preserve">$11.89 </w:t>
            </w:r>
          </w:p>
        </w:tc>
      </w:tr>
      <w:tr w14:paraId="58055B98" w14:textId="77777777" w:rsidTr="00A85614">
        <w:tblPrEx>
          <w:tblW w:w="4653" w:type="pct"/>
          <w:tblInd w:w="-5" w:type="dxa"/>
          <w:tblLook w:val="04A0"/>
        </w:tblPrEx>
        <w:trPr>
          <w:trHeight w:val="64"/>
        </w:trPr>
        <w:tc>
          <w:tcPr>
            <w:tcW w:w="25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67F3" w:rsidRPr="00996B09" w:rsidP="00CB1C05" w14:paraId="48AE17C7" w14:textId="77777777">
            <w:pPr>
              <w:pStyle w:val="LTableTextAbt"/>
            </w:pPr>
            <w:r w:rsidRPr="00232E51">
              <w:t>Records Documenting Plan Implementation</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A367F3" w:rsidRPr="00996B09" w:rsidP="00CB1C05" w14:paraId="59D30E40" w14:textId="77777777">
            <w:pPr>
              <w:pStyle w:val="RTableTextAbt"/>
              <w:jc w:val="center"/>
            </w:pPr>
            <w:r>
              <w:t>15</w:t>
            </w:r>
          </w:p>
        </w:tc>
        <w:tc>
          <w:tcPr>
            <w:tcW w:w="1260" w:type="dxa"/>
            <w:tcBorders>
              <w:top w:val="single" w:sz="4" w:space="0" w:color="auto"/>
              <w:left w:val="nil"/>
              <w:bottom w:val="single" w:sz="4" w:space="0" w:color="auto"/>
              <w:right w:val="single" w:sz="4" w:space="0" w:color="auto"/>
            </w:tcBorders>
            <w:shd w:val="clear" w:color="auto" w:fill="auto"/>
            <w:vAlign w:val="center"/>
          </w:tcPr>
          <w:p w:rsidR="00A367F3" w:rsidRPr="00996B09" w:rsidP="00CB1C05" w14:paraId="10D688BE" w14:textId="77777777">
            <w:pPr>
              <w:pStyle w:val="CTableTextAbt"/>
            </w:pPr>
            <w:r>
              <w:t>minutes per worker</w:t>
            </w:r>
          </w:p>
        </w:tc>
        <w:tc>
          <w:tcPr>
            <w:tcW w:w="1165"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11488C2F" w14:textId="77777777">
            <w:pPr>
              <w:pStyle w:val="CTableTextAbt"/>
            </w:pPr>
            <w:r>
              <w:t>annually</w:t>
            </w:r>
          </w:p>
        </w:tc>
        <w:tc>
          <w:tcPr>
            <w:tcW w:w="1172"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2736B287" w14:textId="77777777">
            <w:pPr>
              <w:pStyle w:val="RTableTextAbt"/>
            </w:pPr>
            <w:r>
              <w:rPr>
                <w:szCs w:val="18"/>
              </w:rPr>
              <w:t>-</w:t>
            </w:r>
          </w:p>
        </w:tc>
        <w:tc>
          <w:tcPr>
            <w:tcW w:w="1173"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786BBB82" w14:textId="77777777">
            <w:pPr>
              <w:pStyle w:val="RTableTextAbt"/>
            </w:pPr>
            <w:r>
              <w:rPr>
                <w:szCs w:val="18"/>
              </w:rPr>
              <w:t xml:space="preserve">$17.83 </w:t>
            </w:r>
          </w:p>
        </w:tc>
      </w:tr>
      <w:tr w14:paraId="002EDBD0" w14:textId="77777777" w:rsidTr="00A85614">
        <w:tblPrEx>
          <w:tblW w:w="4653" w:type="pct"/>
          <w:tblInd w:w="-5" w:type="dxa"/>
          <w:tblLook w:val="04A0"/>
        </w:tblPrEx>
        <w:trPr>
          <w:trHeight w:val="64"/>
        </w:trPr>
        <w:tc>
          <w:tcPr>
            <w:tcW w:w="25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67F3" w:rsidRPr="00996B09" w:rsidP="00CB1C05" w14:paraId="6097A950" w14:textId="77777777">
            <w:pPr>
              <w:pStyle w:val="LTableTextAbt"/>
            </w:pPr>
            <w:r w:rsidRPr="00232E51">
              <w:t>Records of Dermal Exposur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A367F3" w:rsidRPr="00996B09" w:rsidP="00CB1C05" w14:paraId="35474CC3" w14:textId="77777777">
            <w:pPr>
              <w:pStyle w:val="RTableTextAbt"/>
              <w:jc w:val="center"/>
            </w:pPr>
            <w:r>
              <w:t>0.5</w:t>
            </w:r>
          </w:p>
        </w:tc>
        <w:tc>
          <w:tcPr>
            <w:tcW w:w="1260" w:type="dxa"/>
            <w:tcBorders>
              <w:top w:val="single" w:sz="4" w:space="0" w:color="auto"/>
              <w:left w:val="nil"/>
              <w:bottom w:val="single" w:sz="4" w:space="0" w:color="auto"/>
              <w:right w:val="single" w:sz="4" w:space="0" w:color="auto"/>
            </w:tcBorders>
            <w:shd w:val="clear" w:color="auto" w:fill="auto"/>
            <w:vAlign w:val="center"/>
          </w:tcPr>
          <w:p w:rsidR="00A367F3" w:rsidRPr="00996B09" w:rsidP="00CB1C05" w14:paraId="0B58A17F" w14:textId="77777777">
            <w:pPr>
              <w:pStyle w:val="CTableTextAbt"/>
            </w:pPr>
            <w:r>
              <w:t>minutes per worker</w:t>
            </w:r>
          </w:p>
        </w:tc>
        <w:tc>
          <w:tcPr>
            <w:tcW w:w="1165"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623831A4" w14:textId="77777777">
            <w:pPr>
              <w:pStyle w:val="CTableTextAbt"/>
            </w:pPr>
            <w:r>
              <w:t>annually</w:t>
            </w:r>
          </w:p>
        </w:tc>
        <w:tc>
          <w:tcPr>
            <w:tcW w:w="1172"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20D55CBD" w14:textId="77777777">
            <w:pPr>
              <w:pStyle w:val="RTableTextAbt"/>
            </w:pPr>
            <w:r>
              <w:rPr>
                <w:szCs w:val="18"/>
              </w:rPr>
              <w:t>-</w:t>
            </w:r>
          </w:p>
        </w:tc>
        <w:tc>
          <w:tcPr>
            <w:tcW w:w="1173" w:type="dxa"/>
            <w:tcBorders>
              <w:top w:val="single" w:sz="4" w:space="0" w:color="auto"/>
              <w:left w:val="nil"/>
              <w:bottom w:val="single" w:sz="4" w:space="0" w:color="auto"/>
              <w:right w:val="single" w:sz="4" w:space="0" w:color="auto"/>
            </w:tcBorders>
            <w:shd w:val="clear" w:color="auto" w:fill="auto"/>
            <w:vAlign w:val="center"/>
          </w:tcPr>
          <w:p w:rsidR="00A367F3" w:rsidRPr="006454A3" w:rsidP="00CB1C05" w14:paraId="34537150" w14:textId="77777777">
            <w:pPr>
              <w:pStyle w:val="RTableTextAbt"/>
            </w:pPr>
            <w:r>
              <w:rPr>
                <w:szCs w:val="18"/>
              </w:rPr>
              <w:t xml:space="preserve">$0.59 </w:t>
            </w:r>
          </w:p>
        </w:tc>
      </w:tr>
    </w:tbl>
    <w:p w:rsidR="003124D7" w:rsidP="00CB1C05" w14:paraId="20B3748F" w14:textId="77777777">
      <w:pPr>
        <w:pStyle w:val="BodyText"/>
      </w:pPr>
    </w:p>
    <w:p w:rsidR="00FE387B" w:rsidRPr="007046A5" w:rsidP="00CB1C05" w14:paraId="1F8B5C0F" w14:textId="77777777">
      <w:pPr>
        <w:pStyle w:val="BodyText"/>
      </w:pPr>
      <w:r>
        <w:fldChar w:fldCharType="begin" w:fldLock="1"/>
      </w:r>
      <w:r>
        <w:instrText xml:space="preserve"> REF _Ref111026916 \h </w:instrText>
      </w:r>
      <w:r>
        <w:fldChar w:fldCharType="separate"/>
      </w:r>
      <w:r w:rsidRPr="007046A5" w:rsidR="0092222B">
        <w:t xml:space="preserve">Table </w:t>
      </w:r>
      <w:r w:rsidR="0092222B">
        <w:rPr>
          <w:noProof/>
        </w:rPr>
        <w:t>7</w:t>
      </w:r>
      <w:r w:rsidR="0092222B">
        <w:noBreakHyphen/>
      </w:r>
      <w:r w:rsidR="0092222B">
        <w:rPr>
          <w:noProof/>
        </w:rPr>
        <w:t>50</w:t>
      </w:r>
      <w:r>
        <w:fldChar w:fldCharType="end"/>
      </w:r>
      <w:r w:rsidR="007E3B54">
        <w:t xml:space="preserve"> </w:t>
      </w:r>
      <w:r w:rsidRPr="007046A5" w:rsidR="003C08F4">
        <w:t>summarize</w:t>
      </w:r>
      <w:r w:rsidR="00EB2DC2">
        <w:t>s</w:t>
      </w:r>
      <w:r w:rsidRPr="007046A5" w:rsidR="003C08F4">
        <w:t xml:space="preserve"> the </w:t>
      </w:r>
      <w:r w:rsidR="00EB2DC2">
        <w:t>initial and annual</w:t>
      </w:r>
      <w:r w:rsidRPr="007046A5" w:rsidR="0082572C">
        <w:t xml:space="preserve"> dermal protection control plan costs.</w:t>
      </w:r>
    </w:p>
    <w:p w:rsidR="00BC65A4" w:rsidP="00CB1C05" w14:paraId="40575F9A" w14:textId="77777777">
      <w:bookmarkStart w:id="1142" w:name="_Ref103252807"/>
      <w:bookmarkStart w:id="1143" w:name="_Toc107219315"/>
      <w:r>
        <w:br w:type="page"/>
      </w:r>
    </w:p>
    <w:bookmarkEnd w:id="1142"/>
    <w:bookmarkEnd w:id="1143"/>
    <w:p w:rsidR="001F6B98" w:rsidP="00CB1C05" w14:paraId="72FB5A9A" w14:textId="77777777">
      <w:pPr>
        <w:pStyle w:val="TableTitleA"/>
        <w:sectPr w:rsidSect="00CB1C05">
          <w:type w:val="nextColumn"/>
          <w:pgSz w:w="12240" w:h="15840" w:code="1"/>
          <w:pgMar w:top="1440" w:right="1440" w:bottom="1440" w:left="1800" w:header="720" w:footer="720" w:gutter="0"/>
          <w:lnNumType w:countBy="1" w:restart="continuous"/>
          <w:pgNumType w:chapStyle="1"/>
          <w:cols w:space="720"/>
          <w:titlePg/>
        </w:sectPr>
      </w:pPr>
    </w:p>
    <w:tbl>
      <w:tblPr>
        <w:tblW w:w="0" w:type="auto"/>
        <w:tblLook w:val="04A0"/>
      </w:tblPr>
      <w:tblGrid>
        <w:gridCol w:w="3339"/>
        <w:gridCol w:w="1503"/>
        <w:gridCol w:w="1302"/>
        <w:gridCol w:w="1384"/>
        <w:gridCol w:w="1457"/>
        <w:gridCol w:w="1653"/>
        <w:gridCol w:w="1206"/>
        <w:gridCol w:w="1116"/>
      </w:tblGrid>
      <w:tr w14:paraId="51111034" w14:textId="77777777" w:rsidTr="008665AF">
        <w:tblPrEx>
          <w:tblW w:w="0" w:type="auto"/>
          <w:tblLook w:val="04A0"/>
        </w:tblPrEx>
        <w:trPr>
          <w:cantSplit/>
          <w:trHeight w:val="234"/>
          <w:tblHeader/>
        </w:trPr>
        <w:tc>
          <w:tcPr>
            <w:tcW w:w="0" w:type="auto"/>
            <w:gridSpan w:val="8"/>
            <w:tcBorders>
              <w:bottom w:val="single" w:sz="4" w:space="0" w:color="auto"/>
            </w:tcBorders>
            <w:vAlign w:val="bottom"/>
          </w:tcPr>
          <w:p w:rsidR="009301C4" w:rsidRPr="007046A5" w:rsidP="00CB1C05" w14:paraId="2FCFC6F9" w14:textId="77777777">
            <w:pPr>
              <w:pStyle w:val="TableTitleA"/>
            </w:pPr>
            <w:bookmarkStart w:id="1144" w:name="_Ref111026916"/>
            <w:bookmarkStart w:id="1145" w:name="_Toc121142664"/>
            <w:bookmarkStart w:id="1146" w:name="_Toc165379683"/>
            <w:r w:rsidRPr="007046A5">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0</w:t>
            </w:r>
            <w:r w:rsidR="00BC4B5D">
              <w:rPr>
                <w:noProof/>
              </w:rPr>
              <w:fldChar w:fldCharType="end"/>
            </w:r>
            <w:bookmarkEnd w:id="1144"/>
            <w:r w:rsidRPr="007046A5">
              <w:t>: Total</w:t>
            </w:r>
            <w:r w:rsidR="00402BD5">
              <w:t xml:space="preserve"> </w:t>
            </w:r>
            <w:r w:rsidRPr="007046A5">
              <w:t>Dermal Protection Control Plan Costs, by Use Category (</w:t>
            </w:r>
            <w:r>
              <w:t>2022$</w:t>
            </w:r>
            <w:r w:rsidRPr="007046A5">
              <w:t>)</w:t>
            </w:r>
            <w:bookmarkEnd w:id="1145"/>
            <w:bookmarkEnd w:id="1146"/>
          </w:p>
        </w:tc>
      </w:tr>
      <w:tr w14:paraId="38D28A42" w14:textId="77777777" w:rsidTr="008665AF">
        <w:tblPrEx>
          <w:tblW w:w="0" w:type="auto"/>
          <w:tblLook w:val="04A0"/>
        </w:tblPrEx>
        <w:trPr>
          <w:cantSplit/>
          <w:trHeight w:val="359"/>
          <w:tblHeader/>
        </w:trPr>
        <w:tc>
          <w:tcPr>
            <w:tcW w:w="0" w:type="auto"/>
            <w:vMerge w:val="restart"/>
            <w:tcBorders>
              <w:top w:val="single" w:sz="4" w:space="0" w:color="auto"/>
              <w:left w:val="single" w:sz="4" w:space="0" w:color="auto"/>
              <w:right w:val="single" w:sz="4" w:space="0" w:color="auto"/>
            </w:tcBorders>
            <w:shd w:val="clear" w:color="auto" w:fill="48A9C5"/>
            <w:vAlign w:val="center"/>
            <w:hideMark/>
          </w:tcPr>
          <w:p w:rsidR="00930EE9" w:rsidRPr="007046A5" w:rsidP="00CB1C05" w14:paraId="16A77B40" w14:textId="77777777">
            <w:pPr>
              <w:pStyle w:val="TableSubtitle"/>
            </w:pPr>
            <w:r w:rsidRPr="007046A5">
              <w:t>Use Category</w:t>
            </w:r>
          </w:p>
        </w:tc>
        <w:tc>
          <w:tcPr>
            <w:tcW w:w="0" w:type="auto"/>
            <w:vMerge w:val="restart"/>
            <w:tcBorders>
              <w:top w:val="single" w:sz="4" w:space="0" w:color="auto"/>
              <w:left w:val="single" w:sz="4" w:space="0" w:color="auto"/>
              <w:right w:val="single" w:sz="4" w:space="0" w:color="auto"/>
            </w:tcBorders>
            <w:shd w:val="clear" w:color="auto" w:fill="48A9C5"/>
            <w:vAlign w:val="center"/>
          </w:tcPr>
          <w:p w:rsidR="00930EE9" w:rsidRPr="007046A5" w:rsidP="00CB1C05" w14:paraId="3230105B" w14:textId="77777777">
            <w:pPr>
              <w:pStyle w:val="TableSubtitle"/>
            </w:pPr>
            <w:r w:rsidRPr="00967BD4">
              <w:t xml:space="preserve">Number of Affected Facilities </w:t>
            </w:r>
          </w:p>
        </w:tc>
        <w:tc>
          <w:tcPr>
            <w:tcW w:w="0" w:type="auto"/>
            <w:vMerge w:val="restart"/>
            <w:tcBorders>
              <w:top w:val="single" w:sz="4" w:space="0" w:color="auto"/>
              <w:left w:val="single" w:sz="4" w:space="0" w:color="auto"/>
              <w:right w:val="single" w:sz="4" w:space="0" w:color="auto"/>
            </w:tcBorders>
            <w:shd w:val="clear" w:color="auto" w:fill="48A9C5"/>
            <w:vAlign w:val="center"/>
          </w:tcPr>
          <w:p w:rsidR="00930EE9" w:rsidRPr="007046A5" w:rsidP="00CB1C05" w14:paraId="78F03F2F" w14:textId="77777777">
            <w:pPr>
              <w:pStyle w:val="TableSubtitle"/>
            </w:pPr>
            <w:r w:rsidRPr="007046A5">
              <w:t>Per Facility Costs</w:t>
            </w:r>
            <w:r>
              <w:t xml:space="preserve"> (initial)</w:t>
            </w:r>
          </w:p>
        </w:tc>
        <w:tc>
          <w:tcPr>
            <w:tcW w:w="0" w:type="auto"/>
            <w:vMerge w:val="restart"/>
            <w:tcBorders>
              <w:top w:val="single" w:sz="4" w:space="0" w:color="auto"/>
              <w:left w:val="single" w:sz="4" w:space="0" w:color="auto"/>
              <w:right w:val="single" w:sz="4" w:space="0" w:color="auto"/>
            </w:tcBorders>
            <w:shd w:val="clear" w:color="auto" w:fill="48A9C5"/>
            <w:vAlign w:val="center"/>
          </w:tcPr>
          <w:p w:rsidR="00930EE9" w:rsidRPr="007046A5" w:rsidP="00CB1C05" w14:paraId="33B4DCE5" w14:textId="77777777">
            <w:pPr>
              <w:pStyle w:val="TableSubtitle"/>
            </w:pPr>
            <w:r w:rsidRPr="00147AE6">
              <w:t>Per Facility Costs (annual)</w:t>
            </w:r>
          </w:p>
        </w:tc>
        <w:tc>
          <w:tcPr>
            <w:tcW w:w="0" w:type="auto"/>
            <w:vMerge w:val="restart"/>
            <w:tcBorders>
              <w:top w:val="single" w:sz="4" w:space="0" w:color="auto"/>
              <w:left w:val="nil"/>
              <w:right w:val="single" w:sz="4" w:space="0" w:color="auto"/>
            </w:tcBorders>
            <w:shd w:val="clear" w:color="auto" w:fill="48A9C5"/>
            <w:vAlign w:val="center"/>
          </w:tcPr>
          <w:p w:rsidR="00930EE9" w:rsidRPr="007046A5" w:rsidP="00CB1C05" w14:paraId="3C8B098B" w14:textId="77777777">
            <w:pPr>
              <w:pStyle w:val="TableSubtitle"/>
            </w:pPr>
            <w:r w:rsidRPr="007046A5">
              <w:t>Number of Affected Workers</w:t>
            </w:r>
          </w:p>
        </w:tc>
        <w:tc>
          <w:tcPr>
            <w:tcW w:w="0" w:type="auto"/>
            <w:vMerge w:val="restart"/>
            <w:tcBorders>
              <w:top w:val="single" w:sz="4" w:space="0" w:color="auto"/>
              <w:left w:val="single" w:sz="4" w:space="0" w:color="auto"/>
              <w:right w:val="single" w:sz="4" w:space="0" w:color="auto"/>
            </w:tcBorders>
            <w:shd w:val="clear" w:color="auto" w:fill="48A9C5"/>
            <w:vAlign w:val="center"/>
          </w:tcPr>
          <w:p w:rsidR="00930EE9" w:rsidRPr="000D406A" w:rsidP="00CB1C05" w14:paraId="3CF9F6DB" w14:textId="77777777">
            <w:pPr>
              <w:pStyle w:val="TableSubtitle"/>
            </w:pPr>
            <w:r w:rsidRPr="007046A5">
              <w:t>Per Worker Costs</w:t>
            </w:r>
            <w:r>
              <w:t>(annual)</w:t>
            </w:r>
          </w:p>
        </w:tc>
        <w:tc>
          <w:tcPr>
            <w:tcW w:w="0" w:type="auto"/>
            <w:gridSpan w:val="2"/>
            <w:tcBorders>
              <w:top w:val="single" w:sz="4" w:space="0" w:color="auto"/>
              <w:left w:val="single" w:sz="4" w:space="0" w:color="auto"/>
              <w:bottom w:val="single" w:sz="4" w:space="0" w:color="auto"/>
              <w:right w:val="single" w:sz="4" w:space="0" w:color="000000"/>
            </w:tcBorders>
            <w:shd w:val="clear" w:color="auto" w:fill="48A9C5"/>
            <w:vAlign w:val="center"/>
          </w:tcPr>
          <w:p w:rsidR="00930EE9" w:rsidRPr="007046A5" w:rsidP="00CB1C05" w14:paraId="5C8015D6" w14:textId="77777777">
            <w:pPr>
              <w:pStyle w:val="TableSubtitle"/>
            </w:pPr>
            <w:r w:rsidRPr="007046A5">
              <w:t>Total Costs</w:t>
            </w:r>
          </w:p>
        </w:tc>
      </w:tr>
      <w:tr w14:paraId="38A23FAA" w14:textId="77777777">
        <w:tblPrEx>
          <w:tblW w:w="0" w:type="auto"/>
          <w:tblLook w:val="04A0"/>
        </w:tblPrEx>
        <w:trPr>
          <w:cantSplit/>
          <w:trHeight w:val="178"/>
          <w:tblHeader/>
        </w:trPr>
        <w:tc>
          <w:tcPr>
            <w:tcW w:w="0" w:type="auto"/>
            <w:vMerge/>
            <w:tcBorders>
              <w:left w:val="single" w:sz="4" w:space="0" w:color="auto"/>
              <w:bottom w:val="single" w:sz="4" w:space="0" w:color="000000"/>
              <w:right w:val="single" w:sz="4" w:space="0" w:color="auto"/>
            </w:tcBorders>
            <w:shd w:val="clear" w:color="auto" w:fill="48A9C5"/>
            <w:vAlign w:val="center"/>
          </w:tcPr>
          <w:p w:rsidR="00930EE9" w:rsidRPr="007046A5" w:rsidP="00CB1C05" w14:paraId="000EE5D0" w14:textId="77777777">
            <w:pPr>
              <w:pStyle w:val="TableSubtitle"/>
            </w:pPr>
          </w:p>
        </w:tc>
        <w:tc>
          <w:tcPr>
            <w:tcW w:w="0" w:type="auto"/>
            <w:vMerge/>
            <w:tcBorders>
              <w:left w:val="single" w:sz="4" w:space="0" w:color="auto"/>
              <w:bottom w:val="single" w:sz="4" w:space="0" w:color="000000"/>
              <w:right w:val="single" w:sz="4" w:space="0" w:color="auto"/>
            </w:tcBorders>
            <w:shd w:val="clear" w:color="auto" w:fill="48A9C5"/>
            <w:vAlign w:val="center"/>
          </w:tcPr>
          <w:p w:rsidR="00930EE9" w:rsidRPr="00967BD4" w:rsidP="00CB1C05" w14:paraId="56931C40" w14:textId="77777777">
            <w:pPr>
              <w:pStyle w:val="TableSubtitle"/>
            </w:pPr>
          </w:p>
        </w:tc>
        <w:tc>
          <w:tcPr>
            <w:tcW w:w="0" w:type="auto"/>
            <w:vMerge/>
            <w:tcBorders>
              <w:left w:val="single" w:sz="4" w:space="0" w:color="auto"/>
              <w:bottom w:val="single" w:sz="4" w:space="0" w:color="000000"/>
              <w:right w:val="single" w:sz="4" w:space="0" w:color="auto"/>
            </w:tcBorders>
            <w:shd w:val="clear" w:color="auto" w:fill="48A9C5"/>
            <w:vAlign w:val="center"/>
          </w:tcPr>
          <w:p w:rsidR="00930EE9" w:rsidRPr="007046A5" w:rsidP="00CB1C05" w14:paraId="64AFAC39" w14:textId="77777777">
            <w:pPr>
              <w:pStyle w:val="TableSubtitle"/>
            </w:pPr>
          </w:p>
        </w:tc>
        <w:tc>
          <w:tcPr>
            <w:tcW w:w="0" w:type="auto"/>
            <w:vMerge/>
            <w:tcBorders>
              <w:left w:val="single" w:sz="4" w:space="0" w:color="auto"/>
              <w:bottom w:val="single" w:sz="4" w:space="0" w:color="000000"/>
              <w:right w:val="single" w:sz="4" w:space="0" w:color="auto"/>
            </w:tcBorders>
            <w:shd w:val="clear" w:color="auto" w:fill="48A9C5"/>
            <w:vAlign w:val="center"/>
          </w:tcPr>
          <w:p w:rsidR="00930EE9" w:rsidRPr="00147AE6" w:rsidP="00CB1C05" w14:paraId="426F008A" w14:textId="77777777">
            <w:pPr>
              <w:pStyle w:val="TableSubtitle"/>
            </w:pPr>
          </w:p>
        </w:tc>
        <w:tc>
          <w:tcPr>
            <w:tcW w:w="0" w:type="auto"/>
            <w:vMerge/>
            <w:tcBorders>
              <w:left w:val="nil"/>
              <w:right w:val="single" w:sz="4" w:space="0" w:color="auto"/>
            </w:tcBorders>
            <w:shd w:val="clear" w:color="auto" w:fill="48A9C5"/>
            <w:vAlign w:val="center"/>
          </w:tcPr>
          <w:p w:rsidR="00930EE9" w:rsidRPr="007046A5" w:rsidP="00CB1C05" w14:paraId="3774954F" w14:textId="77777777">
            <w:pPr>
              <w:pStyle w:val="TableSubtitle"/>
            </w:pPr>
          </w:p>
        </w:tc>
        <w:tc>
          <w:tcPr>
            <w:tcW w:w="0" w:type="auto"/>
            <w:vMerge/>
            <w:tcBorders>
              <w:left w:val="single" w:sz="4" w:space="0" w:color="auto"/>
              <w:bottom w:val="single" w:sz="4" w:space="0" w:color="auto"/>
              <w:right w:val="single" w:sz="4" w:space="0" w:color="auto"/>
            </w:tcBorders>
            <w:shd w:val="clear" w:color="auto" w:fill="48A9C5"/>
            <w:vAlign w:val="center"/>
          </w:tcPr>
          <w:p w:rsidR="00930EE9" w:rsidRPr="007046A5" w:rsidP="00CB1C05" w14:paraId="0E90D61D" w14:textId="77777777">
            <w:pPr>
              <w:pStyle w:val="TableSubtitle"/>
            </w:pPr>
          </w:p>
        </w:tc>
        <w:tc>
          <w:tcPr>
            <w:tcW w:w="0" w:type="auto"/>
            <w:tcBorders>
              <w:top w:val="single" w:sz="4" w:space="0" w:color="auto"/>
              <w:left w:val="single" w:sz="4" w:space="0" w:color="auto"/>
              <w:bottom w:val="single" w:sz="4" w:space="0" w:color="auto"/>
              <w:right w:val="single" w:sz="4" w:space="0" w:color="auto"/>
            </w:tcBorders>
            <w:shd w:val="clear" w:color="auto" w:fill="48A9C5"/>
            <w:vAlign w:val="center"/>
          </w:tcPr>
          <w:p w:rsidR="00930EE9" w:rsidRPr="007046A5" w:rsidP="00CB1C05" w14:paraId="6572C4EA" w14:textId="77777777">
            <w:pPr>
              <w:pStyle w:val="TableSubtitle"/>
            </w:pPr>
            <w:r>
              <w:t>Initial</w:t>
            </w:r>
          </w:p>
        </w:tc>
        <w:tc>
          <w:tcPr>
            <w:tcW w:w="0" w:type="auto"/>
            <w:tcBorders>
              <w:left w:val="single" w:sz="4" w:space="0" w:color="auto"/>
              <w:right w:val="single" w:sz="4" w:space="0" w:color="000000"/>
            </w:tcBorders>
            <w:shd w:val="clear" w:color="auto" w:fill="48A9C5"/>
            <w:vAlign w:val="center"/>
          </w:tcPr>
          <w:p w:rsidR="00930EE9" w:rsidP="00CB1C05" w14:paraId="7EF92F8D" w14:textId="77777777">
            <w:pPr>
              <w:pStyle w:val="TableSubtitle"/>
            </w:pPr>
            <w:r>
              <w:t>Annual</w:t>
            </w:r>
          </w:p>
        </w:tc>
      </w:tr>
      <w:tr w14:paraId="36452908"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437137F2" w14:textId="77777777">
            <w:pPr>
              <w:pStyle w:val="LTableTextAbt"/>
              <w:rPr>
                <w:szCs w:val="18"/>
              </w:rPr>
            </w:pPr>
            <w:r>
              <w:rPr>
                <w:szCs w:val="18"/>
              </w:rPr>
              <w:t>Manufacturing</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697C1AEC" w14:textId="77777777">
            <w:pPr>
              <w:pStyle w:val="RTableTextAbt"/>
              <w:rPr>
                <w:szCs w:val="18"/>
              </w:rPr>
            </w:pPr>
            <w:r>
              <w:rPr>
                <w:szCs w:val="18"/>
              </w:rPr>
              <w:t>13</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5921D209"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0183783E"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2BA89540" w14:textId="77777777">
            <w:pPr>
              <w:pStyle w:val="RTableTextAbt"/>
              <w:rPr>
                <w:szCs w:val="18"/>
              </w:rPr>
            </w:pPr>
            <w:r w:rsidRPr="00A85230">
              <w:rPr>
                <w:szCs w:val="18"/>
              </w:rPr>
              <w:t>1,720</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7D7290F6"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F303B78" w14:textId="77777777">
            <w:pPr>
              <w:pStyle w:val="RTableTextAbt"/>
              <w:rPr>
                <w:szCs w:val="18"/>
              </w:rPr>
            </w:pPr>
            <w:r>
              <w:rPr>
                <w:szCs w:val="18"/>
              </w:rPr>
              <w:t xml:space="preserve">$37,086 </w:t>
            </w:r>
          </w:p>
        </w:tc>
        <w:tc>
          <w:tcPr>
            <w:tcW w:w="0" w:type="auto"/>
            <w:tcBorders>
              <w:top w:val="single" w:sz="4" w:space="0" w:color="auto"/>
              <w:left w:val="nil"/>
              <w:bottom w:val="single" w:sz="4" w:space="0" w:color="auto"/>
              <w:right w:val="single" w:sz="4" w:space="0" w:color="auto"/>
            </w:tcBorders>
          </w:tcPr>
          <w:p w:rsidR="00732A97" w:rsidRPr="00A85230" w:rsidP="00CB1C05" w14:paraId="686643D5" w14:textId="77777777">
            <w:pPr>
              <w:pStyle w:val="RTableTextAbt"/>
              <w:rPr>
                <w:szCs w:val="18"/>
              </w:rPr>
            </w:pPr>
            <w:r w:rsidRPr="00B17CD7">
              <w:t xml:space="preserve">$429,442 </w:t>
            </w:r>
          </w:p>
        </w:tc>
      </w:tr>
      <w:tr w14:paraId="1019A00E"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1643EBE7" w14:textId="77777777">
            <w:pPr>
              <w:pStyle w:val="LTableTextAbt"/>
              <w:rPr>
                <w:szCs w:val="18"/>
              </w:rPr>
            </w:pPr>
            <w:r>
              <w:rPr>
                <w:szCs w:val="18"/>
              </w:rPr>
              <w:t>Import/Repackage</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46BDC825" w14:textId="77777777">
            <w:pPr>
              <w:pStyle w:val="RTableTextAbt"/>
              <w:rPr>
                <w:szCs w:val="18"/>
              </w:rPr>
            </w:pPr>
            <w:r>
              <w:rPr>
                <w:szCs w:val="18"/>
              </w:rPr>
              <w:t>16</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79B41B5D"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0D8ABC85"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1E6EE601" w14:textId="77777777">
            <w:pPr>
              <w:pStyle w:val="RTableTextAbt"/>
              <w:rPr>
                <w:szCs w:val="18"/>
              </w:rPr>
            </w:pPr>
            <w:r w:rsidRPr="00A85230">
              <w:rPr>
                <w:szCs w:val="18"/>
              </w:rPr>
              <w:t>59</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1F7A63DF"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35561BA2" w14:textId="77777777">
            <w:pPr>
              <w:pStyle w:val="RTableTextAbt"/>
              <w:rPr>
                <w:szCs w:val="18"/>
              </w:rPr>
            </w:pPr>
            <w:r>
              <w:rPr>
                <w:szCs w:val="18"/>
              </w:rPr>
              <w:t xml:space="preserve">$45,645 </w:t>
            </w:r>
          </w:p>
        </w:tc>
        <w:tc>
          <w:tcPr>
            <w:tcW w:w="0" w:type="auto"/>
            <w:tcBorders>
              <w:top w:val="single" w:sz="4" w:space="0" w:color="auto"/>
              <w:left w:val="nil"/>
              <w:bottom w:val="single" w:sz="4" w:space="0" w:color="auto"/>
              <w:right w:val="single" w:sz="4" w:space="0" w:color="auto"/>
            </w:tcBorders>
          </w:tcPr>
          <w:p w:rsidR="00732A97" w:rsidRPr="00A85230" w:rsidP="00CB1C05" w14:paraId="436EE37A" w14:textId="77777777">
            <w:pPr>
              <w:pStyle w:val="RTableTextAbt"/>
              <w:rPr>
                <w:szCs w:val="18"/>
              </w:rPr>
            </w:pPr>
            <w:r w:rsidRPr="00B17CD7">
              <w:t xml:space="preserve">$19,168 </w:t>
            </w:r>
          </w:p>
        </w:tc>
      </w:tr>
      <w:tr w14:paraId="3BAFC8CD"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421DFFAB" w14:textId="77777777">
            <w:pPr>
              <w:pStyle w:val="LTableTextAbt"/>
              <w:rPr>
                <w:szCs w:val="18"/>
              </w:rPr>
            </w:pPr>
            <w:r>
              <w:rPr>
                <w:szCs w:val="18"/>
              </w:rPr>
              <w:t>Reactant/Intermediate</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13E62102" w14:textId="77777777">
            <w:pPr>
              <w:pStyle w:val="RTableTextAbt"/>
              <w:rPr>
                <w:szCs w:val="18"/>
              </w:rPr>
            </w:pPr>
            <w:r>
              <w:rPr>
                <w:szCs w:val="18"/>
              </w:rPr>
              <w:t>8</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7E8D140D"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05473E1F"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1926E76F" w14:textId="77777777">
            <w:pPr>
              <w:pStyle w:val="RTableTextAbt"/>
              <w:rPr>
                <w:szCs w:val="18"/>
              </w:rPr>
            </w:pPr>
            <w:r w:rsidRPr="00A85230">
              <w:rPr>
                <w:szCs w:val="18"/>
              </w:rPr>
              <w:t>330</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04893B56"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1FB5F396" w14:textId="77777777">
            <w:pPr>
              <w:pStyle w:val="RTableTextAbt"/>
              <w:rPr>
                <w:szCs w:val="18"/>
              </w:rPr>
            </w:pPr>
            <w:r>
              <w:rPr>
                <w:szCs w:val="18"/>
              </w:rPr>
              <w:t xml:space="preserve">$22,822 </w:t>
            </w:r>
          </w:p>
        </w:tc>
        <w:tc>
          <w:tcPr>
            <w:tcW w:w="0" w:type="auto"/>
            <w:tcBorders>
              <w:top w:val="single" w:sz="4" w:space="0" w:color="auto"/>
              <w:left w:val="nil"/>
              <w:bottom w:val="single" w:sz="4" w:space="0" w:color="auto"/>
              <w:right w:val="single" w:sz="4" w:space="0" w:color="auto"/>
            </w:tcBorders>
          </w:tcPr>
          <w:p w:rsidR="00732A97" w:rsidRPr="00A85230" w:rsidP="00CB1C05" w14:paraId="224E94D1" w14:textId="77777777">
            <w:pPr>
              <w:pStyle w:val="RTableTextAbt"/>
              <w:rPr>
                <w:szCs w:val="18"/>
              </w:rPr>
            </w:pPr>
            <w:r w:rsidRPr="00B17CD7">
              <w:t xml:space="preserve">$83,964 </w:t>
            </w:r>
          </w:p>
        </w:tc>
      </w:tr>
      <w:tr w14:paraId="259DDA0F"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61B7471F" w14:textId="77777777">
            <w:pPr>
              <w:pStyle w:val="LTableTextAbt"/>
              <w:rPr>
                <w:szCs w:val="18"/>
              </w:rPr>
            </w:pPr>
            <w:r>
              <w:rPr>
                <w:szCs w:val="18"/>
              </w:rPr>
              <w:t>Processing Aid in Petrochemical Manufacturing</w:t>
            </w:r>
          </w:p>
        </w:tc>
        <w:tc>
          <w:tcPr>
            <w:tcW w:w="0" w:type="auto"/>
            <w:tcBorders>
              <w:top w:val="single" w:sz="4" w:space="0" w:color="auto"/>
              <w:left w:val="nil"/>
              <w:bottom w:val="single" w:sz="4" w:space="0" w:color="auto"/>
              <w:right w:val="single" w:sz="4" w:space="0" w:color="auto"/>
            </w:tcBorders>
            <w:shd w:val="clear" w:color="auto" w:fill="auto"/>
            <w:noWrap/>
            <w:vAlign w:val="center"/>
          </w:tcPr>
          <w:p w:rsidR="00732A97" w:rsidRPr="00A85230" w:rsidP="00CB1C05" w14:paraId="4F306A9E" w14:textId="77777777">
            <w:pPr>
              <w:pStyle w:val="RTableTextAbt"/>
              <w:rPr>
                <w:szCs w:val="18"/>
              </w:rPr>
            </w:pPr>
            <w:r>
              <w:rPr>
                <w:szCs w:val="18"/>
              </w:rPr>
              <w:t>64</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0F7720FE" w14:textId="77777777">
            <w:pPr>
              <w:pStyle w:val="RTableTextAbt"/>
              <w:rPr>
                <w:szCs w:val="18"/>
              </w:rPr>
            </w:pPr>
            <w:r>
              <w:rPr>
                <w:szCs w:val="18"/>
              </w:rPr>
              <w:t>$2,853</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683971D5" w14:textId="77777777">
            <w:pPr>
              <w:pStyle w:val="RTableTextAbt"/>
              <w:rPr>
                <w:szCs w:val="18"/>
              </w:rPr>
            </w:pPr>
            <w:r w:rsidRPr="00147AE6">
              <w:rPr>
                <w:szCs w:val="18"/>
              </w:rPr>
              <w:t>$285.28</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7ED0F61B" w14:textId="77777777">
            <w:pPr>
              <w:pStyle w:val="RTableTextAbt"/>
              <w:rPr>
                <w:szCs w:val="18"/>
              </w:rPr>
            </w:pPr>
            <w:r w:rsidRPr="00A85230">
              <w:rPr>
                <w:szCs w:val="18"/>
              </w:rPr>
              <w:t>806</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317E6212"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5885148B" w14:textId="77777777">
            <w:pPr>
              <w:pStyle w:val="RTableTextAbt"/>
              <w:rPr>
                <w:szCs w:val="18"/>
              </w:rPr>
            </w:pPr>
            <w:r>
              <w:rPr>
                <w:szCs w:val="18"/>
              </w:rPr>
              <w:t xml:space="preserve">$182,579 </w:t>
            </w:r>
          </w:p>
        </w:tc>
        <w:tc>
          <w:tcPr>
            <w:tcW w:w="0" w:type="auto"/>
            <w:tcBorders>
              <w:top w:val="single" w:sz="4" w:space="0" w:color="auto"/>
              <w:left w:val="nil"/>
              <w:bottom w:val="single" w:sz="4" w:space="0" w:color="auto"/>
              <w:right w:val="single" w:sz="4" w:space="0" w:color="auto"/>
            </w:tcBorders>
          </w:tcPr>
          <w:p w:rsidR="00732A97" w:rsidRPr="00A85230" w:rsidP="00CB1C05" w14:paraId="047207B2" w14:textId="77777777">
            <w:pPr>
              <w:pStyle w:val="RTableTextAbt"/>
              <w:rPr>
                <w:szCs w:val="18"/>
              </w:rPr>
            </w:pPr>
            <w:r w:rsidRPr="00B17CD7">
              <w:t xml:space="preserve">$217,759 </w:t>
            </w:r>
          </w:p>
        </w:tc>
      </w:tr>
      <w:tr w14:paraId="523D57E2"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33C3333D" w14:textId="77777777">
            <w:pPr>
              <w:pStyle w:val="LTableTextAbt"/>
              <w:rPr>
                <w:szCs w:val="18"/>
              </w:rPr>
            </w:pPr>
            <w:r>
              <w:rPr>
                <w:szCs w:val="18"/>
              </w:rPr>
              <w:t>Production of Maskant for Chemical Milling</w:t>
            </w:r>
          </w:p>
        </w:tc>
        <w:tc>
          <w:tcPr>
            <w:tcW w:w="0" w:type="auto"/>
            <w:tcBorders>
              <w:top w:val="single" w:sz="4" w:space="0" w:color="auto"/>
              <w:left w:val="nil"/>
              <w:bottom w:val="single" w:sz="4" w:space="0" w:color="auto"/>
              <w:right w:val="single" w:sz="4" w:space="0" w:color="auto"/>
            </w:tcBorders>
            <w:shd w:val="clear" w:color="auto" w:fill="auto"/>
            <w:noWrap/>
            <w:vAlign w:val="center"/>
          </w:tcPr>
          <w:p w:rsidR="00732A97" w:rsidRPr="00A85230" w:rsidP="00CB1C05" w14:paraId="62917111" w14:textId="77777777">
            <w:pPr>
              <w:pStyle w:val="RTableTextAbt"/>
              <w:rPr>
                <w:szCs w:val="18"/>
              </w:rPr>
            </w:pPr>
            <w:r>
              <w:rPr>
                <w:szCs w:val="18"/>
              </w:rPr>
              <w:t>1</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00AB8514" w14:textId="77777777">
            <w:pPr>
              <w:pStyle w:val="RTableTextAbt"/>
              <w:rPr>
                <w:szCs w:val="18"/>
              </w:rPr>
            </w:pPr>
            <w:r>
              <w:rPr>
                <w:szCs w:val="18"/>
              </w:rPr>
              <w:t>$2,853</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F1CF2F5" w14:textId="77777777">
            <w:pPr>
              <w:pStyle w:val="RTableTextAbt"/>
              <w:rPr>
                <w:szCs w:val="18"/>
              </w:rPr>
            </w:pPr>
            <w:r w:rsidRPr="00147AE6">
              <w:rPr>
                <w:szCs w:val="18"/>
              </w:rPr>
              <w:t>$285.28</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24A17EAB" w14:textId="77777777">
            <w:pPr>
              <w:pStyle w:val="RTableTextAbt"/>
              <w:rPr>
                <w:szCs w:val="18"/>
              </w:rPr>
            </w:pPr>
            <w:r w:rsidRPr="00A85230">
              <w:rPr>
                <w:szCs w:val="18"/>
              </w:rPr>
              <w:t>14</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62852702"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9365D1B"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tcPr>
          <w:p w:rsidR="00732A97" w:rsidRPr="00A85230" w:rsidP="00CB1C05" w14:paraId="259EA56F" w14:textId="77777777">
            <w:pPr>
              <w:pStyle w:val="RTableTextAbt"/>
              <w:rPr>
                <w:szCs w:val="18"/>
              </w:rPr>
            </w:pPr>
            <w:r w:rsidRPr="00B17CD7">
              <w:t xml:space="preserve">$3,751 </w:t>
            </w:r>
          </w:p>
        </w:tc>
      </w:tr>
      <w:tr w14:paraId="7164BB2A"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16615AA9" w14:textId="77777777">
            <w:pPr>
              <w:pStyle w:val="LTableTextAbt"/>
              <w:rPr>
                <w:szCs w:val="18"/>
              </w:rPr>
            </w:pPr>
            <w:r>
              <w:rPr>
                <w:szCs w:val="18"/>
              </w:rPr>
              <w:t>Use as Maskant for Chemical Milling</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2FDFCBE7" w14:textId="77777777">
            <w:pPr>
              <w:pStyle w:val="RTableTextAbt"/>
              <w:rPr>
                <w:szCs w:val="18"/>
              </w:rPr>
            </w:pPr>
            <w:r>
              <w:rPr>
                <w:szCs w:val="18"/>
              </w:rPr>
              <w:t>71</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379E33D6"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B376731"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277EA376" w14:textId="77777777">
            <w:pPr>
              <w:pStyle w:val="RTableTextAbt"/>
              <w:rPr>
                <w:szCs w:val="18"/>
              </w:rPr>
            </w:pPr>
            <w:r w:rsidRPr="00A85230">
              <w:rPr>
                <w:szCs w:val="18"/>
              </w:rPr>
              <w:t>497</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4051A57B"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174641B1" w14:textId="77777777">
            <w:pPr>
              <w:pStyle w:val="RTableTextAbt"/>
              <w:rPr>
                <w:szCs w:val="18"/>
              </w:rPr>
            </w:pPr>
            <w:r>
              <w:rPr>
                <w:szCs w:val="18"/>
              </w:rPr>
              <w:t xml:space="preserve">$202,549 </w:t>
            </w:r>
          </w:p>
        </w:tc>
        <w:tc>
          <w:tcPr>
            <w:tcW w:w="0" w:type="auto"/>
            <w:tcBorders>
              <w:top w:val="single" w:sz="4" w:space="0" w:color="auto"/>
              <w:left w:val="nil"/>
              <w:bottom w:val="single" w:sz="4" w:space="0" w:color="auto"/>
              <w:right w:val="single" w:sz="4" w:space="0" w:color="auto"/>
            </w:tcBorders>
          </w:tcPr>
          <w:p w:rsidR="00732A97" w:rsidRPr="00A85230" w:rsidP="00CB1C05" w14:paraId="7D52ED40" w14:textId="77777777">
            <w:pPr>
              <w:pStyle w:val="RTableTextAbt"/>
              <w:rPr>
                <w:szCs w:val="18"/>
              </w:rPr>
            </w:pPr>
            <w:r w:rsidRPr="00B17CD7">
              <w:t xml:space="preserve">$143,272 </w:t>
            </w:r>
          </w:p>
        </w:tc>
      </w:tr>
      <w:tr w14:paraId="189A24D3"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406D3178" w14:textId="77777777">
            <w:pPr>
              <w:pStyle w:val="LTableTextAbt"/>
              <w:rPr>
                <w:szCs w:val="18"/>
              </w:rPr>
            </w:pPr>
            <w:r>
              <w:rPr>
                <w:szCs w:val="18"/>
              </w:rPr>
              <w:t>Vapor Degreasing: Open Top Vapor Degreasing (OTVD)</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380FA222" w14:textId="77777777">
            <w:pPr>
              <w:pStyle w:val="RTableTextAbt"/>
              <w:rPr>
                <w:szCs w:val="18"/>
              </w:rPr>
            </w:pPr>
            <w:r>
              <w:rPr>
                <w:szCs w:val="18"/>
              </w:rPr>
              <w:t>85</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ACBCE83"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07BE6178"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2DADDEF5" w14:textId="77777777">
            <w:pPr>
              <w:pStyle w:val="RTableTextAbt"/>
              <w:rPr>
                <w:szCs w:val="18"/>
              </w:rPr>
            </w:pPr>
            <w:r w:rsidRPr="00A85230">
              <w:rPr>
                <w:szCs w:val="18"/>
              </w:rPr>
              <w:t>595</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024F36D9"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33F7CE24" w14:textId="77777777">
            <w:pPr>
              <w:pStyle w:val="RTableTextAbt"/>
              <w:rPr>
                <w:szCs w:val="18"/>
              </w:rPr>
            </w:pPr>
            <w:r>
              <w:rPr>
                <w:szCs w:val="18"/>
              </w:rPr>
              <w:t xml:space="preserve">$242,488 </w:t>
            </w:r>
          </w:p>
        </w:tc>
        <w:tc>
          <w:tcPr>
            <w:tcW w:w="0" w:type="auto"/>
            <w:tcBorders>
              <w:top w:val="single" w:sz="4" w:space="0" w:color="auto"/>
              <w:left w:val="nil"/>
              <w:bottom w:val="single" w:sz="4" w:space="0" w:color="auto"/>
              <w:right w:val="single" w:sz="4" w:space="0" w:color="auto"/>
            </w:tcBorders>
          </w:tcPr>
          <w:p w:rsidR="00732A97" w:rsidRPr="00A85230" w:rsidP="00CB1C05" w14:paraId="44AC1478" w14:textId="77777777">
            <w:pPr>
              <w:pStyle w:val="RTableTextAbt"/>
              <w:rPr>
                <w:szCs w:val="18"/>
              </w:rPr>
            </w:pPr>
            <w:r w:rsidRPr="00B17CD7">
              <w:t xml:space="preserve">$171,523 </w:t>
            </w:r>
          </w:p>
        </w:tc>
      </w:tr>
      <w:tr w14:paraId="5B5E207F"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6C837556" w14:textId="77777777">
            <w:pPr>
              <w:pStyle w:val="LTableTextAbt"/>
              <w:rPr>
                <w:szCs w:val="18"/>
              </w:rPr>
            </w:pPr>
            <w:r>
              <w:rPr>
                <w:szCs w:val="18"/>
              </w:rPr>
              <w:t>Vapor Degreasing: Enclosed Vapor Degreasing (EVD)</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0A395769" w14:textId="77777777">
            <w:pPr>
              <w:pStyle w:val="RTableTextAbt"/>
              <w:rPr>
                <w:szCs w:val="18"/>
              </w:rPr>
            </w:pPr>
            <w:r>
              <w:rPr>
                <w:szCs w:val="18"/>
              </w:rPr>
              <w:t>14</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54DB11AA"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73417B46"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32232870" w14:textId="77777777">
            <w:pPr>
              <w:pStyle w:val="RTableTextAbt"/>
              <w:rPr>
                <w:szCs w:val="18"/>
              </w:rPr>
            </w:pPr>
            <w:r>
              <w:rPr>
                <w:szCs w:val="18"/>
              </w:rPr>
              <w:t>9</w:t>
            </w:r>
            <w:r w:rsidRPr="00A85230">
              <w:rPr>
                <w:szCs w:val="18"/>
              </w:rPr>
              <w:t>8</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09D31BD8"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02DFE811" w14:textId="77777777">
            <w:pPr>
              <w:spacing w:after="0"/>
              <w:jc w:val="right"/>
            </w:pPr>
            <w:r>
              <w:rPr>
                <w:color w:val="000000"/>
                <w:sz w:val="18"/>
                <w:szCs w:val="18"/>
              </w:rPr>
              <w:t xml:space="preserve">$39,939 </w:t>
            </w:r>
          </w:p>
        </w:tc>
        <w:tc>
          <w:tcPr>
            <w:tcW w:w="0" w:type="auto"/>
            <w:tcBorders>
              <w:top w:val="single" w:sz="4" w:space="0" w:color="auto"/>
              <w:left w:val="nil"/>
              <w:bottom w:val="single" w:sz="4" w:space="0" w:color="auto"/>
              <w:right w:val="single" w:sz="4" w:space="0" w:color="auto"/>
            </w:tcBorders>
          </w:tcPr>
          <w:p w:rsidR="00732A97" w:rsidRPr="00A85230" w:rsidP="00CB1C05" w14:paraId="62D6894C" w14:textId="77777777">
            <w:pPr>
              <w:pStyle w:val="RTableTextAbt"/>
              <w:rPr>
                <w:szCs w:val="18"/>
              </w:rPr>
            </w:pPr>
            <w:r w:rsidRPr="00B17CD7">
              <w:t xml:space="preserve">$28,251 </w:t>
            </w:r>
          </w:p>
        </w:tc>
      </w:tr>
      <w:tr w14:paraId="0B5DC468"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45118A98" w14:textId="77777777">
            <w:pPr>
              <w:pStyle w:val="LTableTextAbt"/>
              <w:rPr>
                <w:szCs w:val="18"/>
              </w:rPr>
            </w:pPr>
            <w:r>
              <w:rPr>
                <w:szCs w:val="18"/>
              </w:rPr>
              <w:t>Recycling and Disposal</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4CFEB69F" w14:textId="77777777">
            <w:pPr>
              <w:pStyle w:val="RTableTextAbt"/>
              <w:rPr>
                <w:szCs w:val="18"/>
              </w:rPr>
            </w:pPr>
            <w:r>
              <w:rPr>
                <w:szCs w:val="18"/>
              </w:rPr>
              <w:t>94</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62B0BD96"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31661CCD"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356BC13C" w14:textId="77777777">
            <w:pPr>
              <w:pStyle w:val="RTableTextAbt"/>
              <w:rPr>
                <w:szCs w:val="18"/>
              </w:rPr>
            </w:pPr>
            <w:r w:rsidRPr="00A85230">
              <w:rPr>
                <w:szCs w:val="18"/>
              </w:rPr>
              <w:t>1,598</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01E0EFB2"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D582B6C" w14:textId="77777777">
            <w:pPr>
              <w:pStyle w:val="RTableTextAbt"/>
              <w:rPr>
                <w:szCs w:val="18"/>
              </w:rPr>
            </w:pPr>
            <w:r>
              <w:rPr>
                <w:szCs w:val="18"/>
              </w:rPr>
              <w:t xml:space="preserve">$268,163 </w:t>
            </w:r>
          </w:p>
        </w:tc>
        <w:tc>
          <w:tcPr>
            <w:tcW w:w="0" w:type="auto"/>
            <w:tcBorders>
              <w:top w:val="single" w:sz="4" w:space="0" w:color="auto"/>
              <w:left w:val="nil"/>
              <w:bottom w:val="single" w:sz="4" w:space="0" w:color="auto"/>
              <w:right w:val="single" w:sz="4" w:space="0" w:color="auto"/>
            </w:tcBorders>
          </w:tcPr>
          <w:p w:rsidR="00732A97" w:rsidRPr="00A85230" w:rsidP="00CB1C05" w14:paraId="2A86AB13" w14:textId="77777777">
            <w:pPr>
              <w:pStyle w:val="RTableTextAbt"/>
              <w:rPr>
                <w:szCs w:val="18"/>
              </w:rPr>
            </w:pPr>
            <w:r w:rsidRPr="00B17CD7">
              <w:t xml:space="preserve">$422,352 </w:t>
            </w:r>
          </w:p>
        </w:tc>
      </w:tr>
      <w:tr w14:paraId="204C61D4"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7448EB8" w14:textId="77777777">
            <w:pPr>
              <w:pStyle w:val="LTableTextAbt"/>
              <w:rPr>
                <w:szCs w:val="18"/>
              </w:rPr>
            </w:pPr>
            <w:r w:rsidRPr="00F65C52">
              <w:rPr>
                <w:szCs w:val="18"/>
              </w:rPr>
              <w:t>Incorporation into Adhesive and Sealant Products</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0C23E085" w14:textId="77777777">
            <w:pPr>
              <w:pStyle w:val="RTableTextAbt"/>
              <w:rPr>
                <w:szCs w:val="18"/>
              </w:rPr>
            </w:pPr>
            <w:r>
              <w:rPr>
                <w:szCs w:val="18"/>
              </w:rPr>
              <w:t>12</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57690038"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723A3D22"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3F48248F" w14:textId="77777777">
            <w:pPr>
              <w:pStyle w:val="RTableTextAbt"/>
              <w:rPr>
                <w:szCs w:val="18"/>
              </w:rPr>
            </w:pPr>
            <w:r w:rsidRPr="00DF7198">
              <w:rPr>
                <w:szCs w:val="18"/>
              </w:rPr>
              <w:t>252</w:t>
            </w:r>
          </w:p>
        </w:tc>
        <w:tc>
          <w:tcPr>
            <w:tcW w:w="0" w:type="auto"/>
            <w:tcBorders>
              <w:top w:val="single" w:sz="4" w:space="0" w:color="auto"/>
              <w:left w:val="nil"/>
              <w:bottom w:val="single" w:sz="4" w:space="0" w:color="auto"/>
              <w:right w:val="single" w:sz="4" w:space="0" w:color="auto"/>
            </w:tcBorders>
            <w:vAlign w:val="center"/>
          </w:tcPr>
          <w:p w:rsidR="00732A97" w:rsidRPr="00DF7198" w:rsidP="00CB1C05" w14:paraId="4DAF484E"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5875C7AE" w14:textId="77777777">
            <w:pPr>
              <w:pStyle w:val="RTableTextAbt"/>
              <w:rPr>
                <w:szCs w:val="18"/>
              </w:rPr>
            </w:pPr>
            <w:r>
              <w:rPr>
                <w:szCs w:val="18"/>
              </w:rPr>
              <w:t xml:space="preserve">$34,234 </w:t>
            </w:r>
          </w:p>
        </w:tc>
        <w:tc>
          <w:tcPr>
            <w:tcW w:w="0" w:type="auto"/>
            <w:tcBorders>
              <w:top w:val="single" w:sz="4" w:space="0" w:color="auto"/>
              <w:left w:val="nil"/>
              <w:bottom w:val="single" w:sz="4" w:space="0" w:color="auto"/>
              <w:right w:val="single" w:sz="4" w:space="0" w:color="auto"/>
            </w:tcBorders>
          </w:tcPr>
          <w:p w:rsidR="00732A97" w:rsidRPr="00DF7198" w:rsidP="00CB1C05" w14:paraId="397A34E7" w14:textId="77777777">
            <w:pPr>
              <w:pStyle w:val="RTableTextAbt"/>
              <w:rPr>
                <w:szCs w:val="18"/>
              </w:rPr>
            </w:pPr>
            <w:r w:rsidRPr="00B17CD7">
              <w:t xml:space="preserve">$65,798 </w:t>
            </w:r>
          </w:p>
        </w:tc>
      </w:tr>
      <w:tr w14:paraId="174404EA"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D51C8AD" w14:textId="77777777">
            <w:pPr>
              <w:pStyle w:val="LTableTextAbt"/>
              <w:rPr>
                <w:szCs w:val="18"/>
              </w:rPr>
            </w:pPr>
            <w:r w:rsidRPr="00F65C52">
              <w:rPr>
                <w:szCs w:val="18"/>
              </w:rPr>
              <w:t xml:space="preserve">Incorporation into </w:t>
            </w:r>
            <w:r>
              <w:rPr>
                <w:szCs w:val="18"/>
              </w:rPr>
              <w:t>O</w:t>
            </w:r>
            <w:r w:rsidRPr="00F65C52">
              <w:rPr>
                <w:szCs w:val="18"/>
              </w:rPr>
              <w:t xml:space="preserve">ther </w:t>
            </w:r>
            <w:r>
              <w:rPr>
                <w:szCs w:val="18"/>
              </w:rPr>
              <w:t>F</w:t>
            </w:r>
            <w:r w:rsidRPr="00F65C52">
              <w:rPr>
                <w:szCs w:val="18"/>
              </w:rPr>
              <w:t xml:space="preserve">ormulation, </w:t>
            </w:r>
            <w:r>
              <w:rPr>
                <w:szCs w:val="18"/>
              </w:rPr>
              <w:t>M</w:t>
            </w:r>
            <w:r w:rsidRPr="00F65C52">
              <w:rPr>
                <w:szCs w:val="18"/>
              </w:rPr>
              <w:t xml:space="preserve">ixture, or </w:t>
            </w:r>
            <w:r>
              <w:rPr>
                <w:szCs w:val="18"/>
              </w:rPr>
              <w:t>R</w:t>
            </w:r>
            <w:r w:rsidRPr="00F65C52">
              <w:rPr>
                <w:szCs w:val="18"/>
              </w:rPr>
              <w:t xml:space="preserve">eaction </w:t>
            </w:r>
            <w:r>
              <w:rPr>
                <w:szCs w:val="18"/>
              </w:rPr>
              <w:t>P</w:t>
            </w:r>
            <w:r w:rsidRPr="00F65C52">
              <w:rPr>
                <w:szCs w:val="18"/>
              </w:rPr>
              <w:t>roducts (</w:t>
            </w:r>
            <w:r>
              <w:rPr>
                <w:szCs w:val="18"/>
              </w:rPr>
              <w:t>A</w:t>
            </w:r>
            <w:r w:rsidRPr="00F65C52">
              <w:rPr>
                <w:szCs w:val="18"/>
              </w:rPr>
              <w:t>erosol)</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358C5357" w14:textId="77777777">
            <w:pPr>
              <w:pStyle w:val="RTableTextAbt"/>
              <w:rPr>
                <w:szCs w:val="18"/>
              </w:rPr>
            </w:pPr>
            <w:r>
              <w:rPr>
                <w:szCs w:val="18"/>
              </w:rPr>
              <w:t>18</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6365F6D0"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59BA6AF8"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5FA68B07" w14:textId="77777777">
            <w:pPr>
              <w:pStyle w:val="RTableTextAbt"/>
              <w:rPr>
                <w:szCs w:val="18"/>
              </w:rPr>
            </w:pPr>
            <w:r w:rsidRPr="00DF7198">
              <w:rPr>
                <w:szCs w:val="18"/>
              </w:rPr>
              <w:t>378</w:t>
            </w:r>
          </w:p>
        </w:tc>
        <w:tc>
          <w:tcPr>
            <w:tcW w:w="0" w:type="auto"/>
            <w:tcBorders>
              <w:top w:val="single" w:sz="4" w:space="0" w:color="auto"/>
              <w:left w:val="nil"/>
              <w:bottom w:val="single" w:sz="4" w:space="0" w:color="auto"/>
              <w:right w:val="single" w:sz="4" w:space="0" w:color="auto"/>
            </w:tcBorders>
            <w:vAlign w:val="center"/>
          </w:tcPr>
          <w:p w:rsidR="00732A97" w:rsidRPr="00DF7198" w:rsidP="00CB1C05" w14:paraId="13306AB4"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437A4917" w14:textId="77777777">
            <w:pPr>
              <w:pStyle w:val="RTableTextAbt"/>
              <w:rPr>
                <w:szCs w:val="18"/>
              </w:rPr>
            </w:pPr>
            <w:r>
              <w:rPr>
                <w:szCs w:val="18"/>
              </w:rPr>
              <w:t xml:space="preserve">$51,350 </w:t>
            </w:r>
          </w:p>
        </w:tc>
        <w:tc>
          <w:tcPr>
            <w:tcW w:w="0" w:type="auto"/>
            <w:tcBorders>
              <w:top w:val="single" w:sz="4" w:space="0" w:color="auto"/>
              <w:left w:val="nil"/>
              <w:bottom w:val="single" w:sz="4" w:space="0" w:color="auto"/>
              <w:right w:val="single" w:sz="4" w:space="0" w:color="auto"/>
            </w:tcBorders>
          </w:tcPr>
          <w:p w:rsidR="00732A97" w:rsidRPr="00DF7198" w:rsidP="00CB1C05" w14:paraId="4552DF0E" w14:textId="77777777">
            <w:pPr>
              <w:pStyle w:val="RTableTextAbt"/>
              <w:rPr>
                <w:szCs w:val="18"/>
              </w:rPr>
            </w:pPr>
            <w:r w:rsidRPr="00B17CD7">
              <w:t xml:space="preserve">$98,697 </w:t>
            </w:r>
          </w:p>
        </w:tc>
      </w:tr>
      <w:tr w14:paraId="2FF8E07B"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77D3CE8" w14:textId="77777777">
            <w:pPr>
              <w:pStyle w:val="LTableTextAbt"/>
              <w:rPr>
                <w:szCs w:val="18"/>
              </w:rPr>
            </w:pPr>
            <w:r w:rsidRPr="00EB4D07">
              <w:rPr>
                <w:szCs w:val="18"/>
              </w:rPr>
              <w:t xml:space="preserve">Incorporation into </w:t>
            </w:r>
            <w:r>
              <w:rPr>
                <w:szCs w:val="18"/>
              </w:rPr>
              <w:t>O</w:t>
            </w:r>
            <w:r w:rsidRPr="00EB4D07">
              <w:rPr>
                <w:szCs w:val="18"/>
              </w:rPr>
              <w:t xml:space="preserve">ther </w:t>
            </w:r>
            <w:r>
              <w:rPr>
                <w:szCs w:val="18"/>
              </w:rPr>
              <w:t>F</w:t>
            </w:r>
            <w:r w:rsidRPr="00EB4D07">
              <w:rPr>
                <w:szCs w:val="18"/>
              </w:rPr>
              <w:t xml:space="preserve">ormulation, </w:t>
            </w:r>
            <w:r>
              <w:rPr>
                <w:szCs w:val="18"/>
              </w:rPr>
              <w:t>M</w:t>
            </w:r>
            <w:r w:rsidRPr="00EB4D07">
              <w:rPr>
                <w:szCs w:val="18"/>
              </w:rPr>
              <w:t xml:space="preserve">ixture, or </w:t>
            </w:r>
            <w:r>
              <w:rPr>
                <w:szCs w:val="18"/>
              </w:rPr>
              <w:t>R</w:t>
            </w:r>
            <w:r w:rsidRPr="00EB4D07">
              <w:rPr>
                <w:szCs w:val="18"/>
              </w:rPr>
              <w:t xml:space="preserve">eaction </w:t>
            </w:r>
            <w:r>
              <w:rPr>
                <w:szCs w:val="18"/>
              </w:rPr>
              <w:t>P</w:t>
            </w:r>
            <w:r w:rsidRPr="00EB4D07">
              <w:rPr>
                <w:szCs w:val="18"/>
              </w:rPr>
              <w:t xml:space="preserve">roducts </w:t>
            </w:r>
            <w:r w:rsidRPr="00F65C52">
              <w:rPr>
                <w:szCs w:val="18"/>
              </w:rPr>
              <w:t>(</w:t>
            </w:r>
            <w:r>
              <w:rPr>
                <w:szCs w:val="18"/>
              </w:rPr>
              <w:t>O</w:t>
            </w:r>
            <w:r w:rsidRPr="00F65C52">
              <w:rPr>
                <w:szCs w:val="18"/>
              </w:rPr>
              <w:t>ther)</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0A965718" w14:textId="77777777">
            <w:pPr>
              <w:pStyle w:val="RTableTextAbt"/>
              <w:rPr>
                <w:szCs w:val="18"/>
              </w:rPr>
            </w:pPr>
            <w:r>
              <w:rPr>
                <w:szCs w:val="18"/>
              </w:rPr>
              <w:t>13</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497D9C8"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108AB1FD"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33DAF2B4" w14:textId="77777777">
            <w:pPr>
              <w:pStyle w:val="RTableTextAbt"/>
              <w:rPr>
                <w:szCs w:val="18"/>
              </w:rPr>
            </w:pPr>
            <w:r w:rsidRPr="00DF7198">
              <w:rPr>
                <w:szCs w:val="18"/>
              </w:rPr>
              <w:t>273</w:t>
            </w:r>
          </w:p>
        </w:tc>
        <w:tc>
          <w:tcPr>
            <w:tcW w:w="0" w:type="auto"/>
            <w:tcBorders>
              <w:top w:val="single" w:sz="4" w:space="0" w:color="auto"/>
              <w:left w:val="nil"/>
              <w:bottom w:val="single" w:sz="4" w:space="0" w:color="auto"/>
              <w:right w:val="single" w:sz="4" w:space="0" w:color="auto"/>
            </w:tcBorders>
            <w:vAlign w:val="center"/>
          </w:tcPr>
          <w:p w:rsidR="00732A97" w:rsidRPr="00DF7198" w:rsidP="00CB1C05" w14:paraId="719DBB47"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4B269578" w14:textId="77777777">
            <w:pPr>
              <w:pStyle w:val="RTableTextAbt"/>
              <w:rPr>
                <w:szCs w:val="18"/>
              </w:rPr>
            </w:pPr>
            <w:r>
              <w:rPr>
                <w:szCs w:val="18"/>
              </w:rPr>
              <w:t xml:space="preserve">$37,086 </w:t>
            </w:r>
          </w:p>
        </w:tc>
        <w:tc>
          <w:tcPr>
            <w:tcW w:w="0" w:type="auto"/>
            <w:tcBorders>
              <w:top w:val="single" w:sz="4" w:space="0" w:color="auto"/>
              <w:left w:val="nil"/>
              <w:bottom w:val="single" w:sz="4" w:space="0" w:color="auto"/>
              <w:right w:val="single" w:sz="4" w:space="0" w:color="auto"/>
            </w:tcBorders>
          </w:tcPr>
          <w:p w:rsidR="00732A97" w:rsidRPr="00DF7198" w:rsidP="00CB1C05" w14:paraId="2240EE0B" w14:textId="77777777">
            <w:pPr>
              <w:pStyle w:val="RTableTextAbt"/>
              <w:rPr>
                <w:szCs w:val="18"/>
              </w:rPr>
            </w:pPr>
            <w:r w:rsidRPr="00B17CD7">
              <w:t xml:space="preserve">$71,281 </w:t>
            </w:r>
          </w:p>
        </w:tc>
      </w:tr>
      <w:tr w14:paraId="17A4CAAE"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79C8A945" w14:textId="77777777">
            <w:pPr>
              <w:pStyle w:val="LTableTextAbt"/>
              <w:rPr>
                <w:szCs w:val="18"/>
              </w:rPr>
            </w:pPr>
            <w:r>
              <w:rPr>
                <w:szCs w:val="18"/>
              </w:rPr>
              <w:t>Laboratory Chemicals</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2212AD0F" w14:textId="77777777">
            <w:pPr>
              <w:pStyle w:val="RTableTextAbt"/>
              <w:rPr>
                <w:szCs w:val="18"/>
              </w:rPr>
            </w:pPr>
            <w:r>
              <w:rPr>
                <w:szCs w:val="18"/>
              </w:rPr>
              <w:t>26</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185EEFE"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A2E583F"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6EFC37C9" w14:textId="77777777">
            <w:pPr>
              <w:pStyle w:val="RTableTextAbt"/>
              <w:rPr>
                <w:szCs w:val="18"/>
              </w:rPr>
            </w:pPr>
            <w:r w:rsidRPr="00A85230">
              <w:rPr>
                <w:szCs w:val="18"/>
              </w:rPr>
              <w:t>26</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5CF4FE1F"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3DC5DEE0" w14:textId="77777777">
            <w:pPr>
              <w:pStyle w:val="RTableTextAbt"/>
              <w:rPr>
                <w:szCs w:val="18"/>
              </w:rPr>
            </w:pPr>
            <w:r>
              <w:rPr>
                <w:szCs w:val="18"/>
              </w:rPr>
              <w:t xml:space="preserve">$74,173 </w:t>
            </w:r>
          </w:p>
        </w:tc>
        <w:tc>
          <w:tcPr>
            <w:tcW w:w="0" w:type="auto"/>
            <w:tcBorders>
              <w:top w:val="single" w:sz="4" w:space="0" w:color="auto"/>
              <w:left w:val="nil"/>
              <w:bottom w:val="single" w:sz="4" w:space="0" w:color="auto"/>
              <w:right w:val="single" w:sz="4" w:space="0" w:color="auto"/>
            </w:tcBorders>
          </w:tcPr>
          <w:p w:rsidR="00732A97" w:rsidRPr="00A85230" w:rsidP="00CB1C05" w14:paraId="6B041BA0" w14:textId="77777777">
            <w:pPr>
              <w:pStyle w:val="RTableTextAbt"/>
              <w:rPr>
                <w:szCs w:val="18"/>
              </w:rPr>
            </w:pPr>
            <w:r w:rsidRPr="00B17CD7">
              <w:t xml:space="preserve">$13,853 </w:t>
            </w:r>
          </w:p>
        </w:tc>
      </w:tr>
      <w:tr w14:paraId="088BC90D"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8002AF0" w14:textId="77777777">
            <w:pPr>
              <w:pStyle w:val="LTableTextAbt"/>
              <w:rPr>
                <w:szCs w:val="18"/>
              </w:rPr>
            </w:pPr>
            <w:r>
              <w:rPr>
                <w:szCs w:val="18"/>
              </w:rPr>
              <w:t>Processing Aid, Except Petrochemical</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297BF5BB" w14:textId="77777777">
            <w:pPr>
              <w:pStyle w:val="RTableTextAbt"/>
              <w:rPr>
                <w:szCs w:val="18"/>
              </w:rPr>
            </w:pPr>
            <w:r>
              <w:rPr>
                <w:szCs w:val="18"/>
              </w:rPr>
              <w:t>2</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138ED7C9"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69F8ED1E"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0DAD9375" w14:textId="77777777">
            <w:pPr>
              <w:pStyle w:val="RTableTextAbt"/>
              <w:rPr>
                <w:szCs w:val="18"/>
              </w:rPr>
            </w:pPr>
            <w:r w:rsidRPr="00A85230">
              <w:rPr>
                <w:szCs w:val="18"/>
              </w:rPr>
              <w:t>25</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56FEB722"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04C48612" w14:textId="77777777">
            <w:pPr>
              <w:pStyle w:val="RTableTextAbt"/>
              <w:rPr>
                <w:szCs w:val="18"/>
              </w:rPr>
            </w:pPr>
            <w:r>
              <w:rPr>
                <w:szCs w:val="18"/>
              </w:rPr>
              <w:t xml:space="preserve">$5,706 </w:t>
            </w:r>
          </w:p>
        </w:tc>
        <w:tc>
          <w:tcPr>
            <w:tcW w:w="0" w:type="auto"/>
            <w:tcBorders>
              <w:top w:val="single" w:sz="4" w:space="0" w:color="auto"/>
              <w:left w:val="nil"/>
              <w:bottom w:val="single" w:sz="4" w:space="0" w:color="auto"/>
              <w:right w:val="single" w:sz="4" w:space="0" w:color="auto"/>
            </w:tcBorders>
          </w:tcPr>
          <w:p w:rsidR="00732A97" w:rsidRPr="00A85230" w:rsidP="00CB1C05" w14:paraId="0258178A" w14:textId="77777777">
            <w:pPr>
              <w:pStyle w:val="RTableTextAbt"/>
              <w:rPr>
                <w:szCs w:val="18"/>
              </w:rPr>
            </w:pPr>
            <w:r w:rsidRPr="00B17CD7">
              <w:t xml:space="preserve">$6,759 </w:t>
            </w:r>
          </w:p>
        </w:tc>
      </w:tr>
      <w:tr w14:paraId="27A97298"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75ACA8E0" w14:textId="77777777">
            <w:pPr>
              <w:pStyle w:val="LTableTextAbt"/>
              <w:rPr>
                <w:szCs w:val="18"/>
              </w:rPr>
            </w:pPr>
            <w:r>
              <w:rPr>
                <w:szCs w:val="18"/>
              </w:rPr>
              <w:t>Adhesives and Sealants</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7BD79033" w14:textId="77777777">
            <w:pPr>
              <w:pStyle w:val="RTableTextAbt"/>
              <w:rPr>
                <w:szCs w:val="18"/>
              </w:rPr>
            </w:pPr>
            <w:r>
              <w:rPr>
                <w:szCs w:val="18"/>
              </w:rPr>
              <w:t>853</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17C3E8BE"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51C4905F"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7CE3740F" w14:textId="77777777">
            <w:pPr>
              <w:pStyle w:val="RTableTextAbt"/>
              <w:rPr>
                <w:szCs w:val="18"/>
              </w:rPr>
            </w:pPr>
            <w:r w:rsidRPr="00A85230">
              <w:rPr>
                <w:szCs w:val="18"/>
              </w:rPr>
              <w:t>25,596</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3CE864B3"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3A6C0D9B" w14:textId="77777777">
            <w:pPr>
              <w:pStyle w:val="RTableTextAbt"/>
              <w:rPr>
                <w:szCs w:val="18"/>
              </w:rPr>
            </w:pPr>
            <w:r>
              <w:rPr>
                <w:szCs w:val="18"/>
              </w:rPr>
              <w:t xml:space="preserve">$2,433,438 </w:t>
            </w:r>
          </w:p>
        </w:tc>
        <w:tc>
          <w:tcPr>
            <w:tcW w:w="0" w:type="auto"/>
            <w:tcBorders>
              <w:top w:val="single" w:sz="4" w:space="0" w:color="auto"/>
              <w:left w:val="nil"/>
              <w:bottom w:val="single" w:sz="4" w:space="0" w:color="auto"/>
              <w:right w:val="single" w:sz="4" w:space="0" w:color="auto"/>
            </w:tcBorders>
          </w:tcPr>
          <w:p w:rsidR="00732A97" w:rsidRPr="00A85230" w:rsidP="00CB1C05" w14:paraId="5E52C055" w14:textId="77777777">
            <w:pPr>
              <w:pStyle w:val="RTableTextAbt"/>
              <w:rPr>
                <w:szCs w:val="18"/>
              </w:rPr>
            </w:pPr>
            <w:r w:rsidRPr="00B17CD7">
              <w:t xml:space="preserve">$6,578,849 </w:t>
            </w:r>
          </w:p>
        </w:tc>
      </w:tr>
      <w:tr w14:paraId="6E980D5F" w14:textId="77777777" w:rsidTr="008665AF">
        <w:tblPrEx>
          <w:tblW w:w="0" w:type="auto"/>
          <w:tblLook w:val="04A0"/>
        </w:tblPrEx>
        <w:trPr>
          <w:cantSplit/>
          <w:trHeight w:val="70"/>
          <w:tblHead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32A97" w:rsidRPr="00A85230" w:rsidP="00CB1C05" w14:paraId="2A9DF268" w14:textId="77777777">
            <w:pPr>
              <w:pStyle w:val="LTableTextAbt"/>
              <w:rPr>
                <w:szCs w:val="18"/>
              </w:rPr>
            </w:pPr>
            <w:r>
              <w:rPr>
                <w:szCs w:val="18"/>
              </w:rPr>
              <w:t>Aerosol Spray Cleaning/Degreasing</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32A97" w:rsidRPr="00A85230" w:rsidP="00CB1C05" w14:paraId="08695AAC" w14:textId="77777777">
            <w:pPr>
              <w:pStyle w:val="RTableTextAbt"/>
              <w:rPr>
                <w:szCs w:val="18"/>
              </w:rPr>
            </w:pPr>
            <w:r w:rsidRPr="00DE7D1D">
              <w:rPr>
                <w:szCs w:val="18"/>
              </w:rPr>
              <w:t>148,296</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CC8389F" w14:textId="77777777">
            <w:pPr>
              <w:pStyle w:val="RTableTextAbt"/>
              <w:rPr>
                <w:szCs w:val="18"/>
              </w:rPr>
            </w:pPr>
            <w:r>
              <w:rPr>
                <w:szCs w:val="18"/>
              </w:rPr>
              <w:t xml:space="preserve">$2,853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3831182F" w14:textId="77777777">
            <w:pPr>
              <w:pStyle w:val="RTableTextAbt"/>
              <w:rPr>
                <w:szCs w:val="18"/>
              </w:rPr>
            </w:pPr>
            <w:r w:rsidRPr="00147AE6">
              <w:rPr>
                <w:szCs w:val="18"/>
              </w:rPr>
              <w:t xml:space="preserve">$285.28 </w:t>
            </w:r>
          </w:p>
        </w:tc>
        <w:tc>
          <w:tcPr>
            <w:tcW w:w="0" w:type="auto"/>
            <w:tcBorders>
              <w:top w:val="single" w:sz="4" w:space="0" w:color="auto"/>
              <w:left w:val="nil"/>
              <w:bottom w:val="single" w:sz="4" w:space="0" w:color="auto"/>
              <w:right w:val="single" w:sz="4" w:space="0" w:color="auto"/>
            </w:tcBorders>
            <w:shd w:val="clear" w:color="auto" w:fill="auto"/>
            <w:vAlign w:val="center"/>
          </w:tcPr>
          <w:p w:rsidR="00732A97" w:rsidRPr="00A85230" w:rsidP="00CB1C05" w14:paraId="4E79968B" w14:textId="77777777">
            <w:pPr>
              <w:pStyle w:val="RTableTextAbt"/>
              <w:rPr>
                <w:szCs w:val="18"/>
              </w:rPr>
            </w:pPr>
            <w:r w:rsidRPr="00A97763">
              <w:rPr>
                <w:szCs w:val="18"/>
              </w:rPr>
              <w:t>201,370</w:t>
            </w:r>
          </w:p>
        </w:tc>
        <w:tc>
          <w:tcPr>
            <w:tcW w:w="0" w:type="auto"/>
            <w:tcBorders>
              <w:top w:val="single" w:sz="4" w:space="0" w:color="auto"/>
              <w:left w:val="nil"/>
              <w:bottom w:val="single" w:sz="4" w:space="0" w:color="auto"/>
              <w:right w:val="single" w:sz="4" w:space="0" w:color="auto"/>
            </w:tcBorders>
            <w:vAlign w:val="center"/>
          </w:tcPr>
          <w:p w:rsidR="00732A97" w:rsidRPr="00A85230" w:rsidP="00CB1C05" w14:paraId="299139AD" w14:textId="77777777">
            <w:pPr>
              <w:pStyle w:val="RTableTextAbt"/>
              <w:rPr>
                <w:szCs w:val="18"/>
              </w:rPr>
            </w:pPr>
            <w:r>
              <w:rPr>
                <w:szCs w:val="18"/>
              </w:rPr>
              <w:t xml:space="preserve">$248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32A97" w:rsidRPr="00A85230" w:rsidP="00CB1C05" w14:paraId="435E59E5" w14:textId="77777777">
            <w:pPr>
              <w:pStyle w:val="RTableTextAbt"/>
              <w:rPr>
                <w:szCs w:val="18"/>
              </w:rPr>
            </w:pPr>
            <w:r w:rsidRPr="00C06D82">
              <w:t xml:space="preserve">$423,058,829 </w:t>
            </w:r>
          </w:p>
        </w:tc>
        <w:tc>
          <w:tcPr>
            <w:tcW w:w="0" w:type="auto"/>
            <w:tcBorders>
              <w:top w:val="single" w:sz="4" w:space="0" w:color="auto"/>
              <w:left w:val="nil"/>
              <w:bottom w:val="single" w:sz="4" w:space="0" w:color="auto"/>
              <w:right w:val="single" w:sz="4" w:space="0" w:color="auto"/>
            </w:tcBorders>
          </w:tcPr>
          <w:p w:rsidR="00732A97" w:rsidRPr="00A85230" w:rsidP="00CB1C05" w14:paraId="15AB7AF0" w14:textId="77777777">
            <w:pPr>
              <w:pStyle w:val="RTableTextAbt"/>
              <w:rPr>
                <w:szCs w:val="18"/>
              </w:rPr>
            </w:pPr>
            <w:r w:rsidRPr="00C06D82">
              <w:t xml:space="preserve">$92,148,851 </w:t>
            </w:r>
          </w:p>
        </w:tc>
      </w:tr>
    </w:tbl>
    <w:p w:rsidR="00BC65A4" w:rsidP="00CB1C05" w14:paraId="5A45DA97" w14:textId="77777777">
      <w:pPr>
        <w:pStyle w:val="TableTitle"/>
        <w:sectPr w:rsidSect="00CB1C05">
          <w:type w:val="nextColumn"/>
          <w:pgSz w:w="15840" w:h="12240" w:orient="landscape" w:code="1"/>
          <w:pgMar w:top="1440" w:right="1440" w:bottom="1800" w:left="1440" w:header="720" w:footer="720" w:gutter="0"/>
          <w:lnNumType w:countBy="1" w:restart="continuous"/>
          <w:pgNumType w:chapStyle="1"/>
          <w:cols w:space="720"/>
          <w:titlePg/>
        </w:sectPr>
      </w:pPr>
      <w:bookmarkStart w:id="1147" w:name="_Ref103252831"/>
      <w:bookmarkStart w:id="1148" w:name="_Toc107219316"/>
    </w:p>
    <w:p w:rsidR="00155456" w:rsidP="00CB1C05" w14:paraId="44DFAE0B" w14:textId="77777777">
      <w:pPr>
        <w:pStyle w:val="Heading2"/>
      </w:pPr>
      <w:bookmarkStart w:id="1149" w:name="_Toc165378754"/>
      <w:bookmarkStart w:id="1150" w:name="_Ref110863637"/>
      <w:bookmarkStart w:id="1151" w:name="_Toc111035646"/>
      <w:bookmarkStart w:id="1152" w:name="_Toc111037082"/>
      <w:bookmarkStart w:id="1153" w:name="_Toc114062026"/>
      <w:bookmarkStart w:id="1154" w:name="_Ref120887485"/>
      <w:bookmarkEnd w:id="1147"/>
      <w:bookmarkEnd w:id="1148"/>
      <w:r>
        <w:t xml:space="preserve">WCPP </w:t>
      </w:r>
      <w:r w:rsidR="00F32569">
        <w:t xml:space="preserve">Costs Assuming </w:t>
      </w:r>
      <w:r>
        <w:t xml:space="preserve">Additional Engineering and </w:t>
      </w:r>
      <w:r w:rsidR="005E05DD">
        <w:t>Administrative Controls for Vapor Degreasing</w:t>
      </w:r>
      <w:bookmarkEnd w:id="1149"/>
    </w:p>
    <w:p w:rsidR="00F32569" w:rsidRPr="00F32569" w:rsidP="00CB1C05" w14:paraId="5424B802" w14:textId="77777777">
      <w:pPr>
        <w:pStyle w:val="Heading3"/>
      </w:pPr>
      <w:r>
        <w:t>Engineering Control Costs</w:t>
      </w:r>
    </w:p>
    <w:p w:rsidR="008C6658" w:rsidP="00CB1C05" w14:paraId="1FB400AA" w14:textId="77777777">
      <w:pPr>
        <w:pStyle w:val="BodyText"/>
        <w:rPr>
          <w:rFonts w:eastAsiaTheme="majorEastAsia"/>
        </w:rPr>
      </w:pPr>
      <w:r>
        <w:rPr>
          <w:rFonts w:eastAsiaTheme="majorEastAsia"/>
        </w:rPr>
        <w:t>EPA developed cost estimates related to construction and operation of a n</w:t>
      </w:r>
      <w:r w:rsidRPr="000E3BCD">
        <w:rPr>
          <w:rFonts w:eastAsiaTheme="majorEastAsia"/>
        </w:rPr>
        <w:t xml:space="preserve">egative pressure room </w:t>
      </w:r>
      <w:r>
        <w:rPr>
          <w:rFonts w:eastAsiaTheme="majorEastAsia"/>
        </w:rPr>
        <w:t>designed to reduce worker exposures to PCE. The system also includes v</w:t>
      </w:r>
      <w:r w:rsidRPr="000E3BCD">
        <w:rPr>
          <w:rFonts w:eastAsiaTheme="majorEastAsia"/>
        </w:rPr>
        <w:t xml:space="preserve">entilation </w:t>
      </w:r>
      <w:r>
        <w:rPr>
          <w:rFonts w:eastAsiaTheme="majorEastAsia"/>
        </w:rPr>
        <w:t xml:space="preserve">using </w:t>
      </w:r>
      <w:r w:rsidRPr="000E3BCD">
        <w:rPr>
          <w:rFonts w:eastAsiaTheme="majorEastAsia"/>
        </w:rPr>
        <w:t>carbon adsorption</w:t>
      </w:r>
      <w:r>
        <w:rPr>
          <w:rFonts w:eastAsiaTheme="majorEastAsia"/>
        </w:rPr>
        <w:t xml:space="preserve"> treatment. </w:t>
      </w:r>
    </w:p>
    <w:p w:rsidR="002E0800" w:rsidP="00CB1C05" w14:paraId="578A4EBA" w14:textId="77777777">
      <w:pPr>
        <w:rPr>
          <w:rFonts w:eastAsiaTheme="majorEastAsia"/>
        </w:rPr>
      </w:pPr>
      <w:r>
        <w:rPr>
          <w:rFonts w:eastAsiaTheme="majorEastAsia"/>
        </w:rPr>
        <w:t xml:space="preserve">Other </w:t>
      </w:r>
      <w:r w:rsidR="00E1115F">
        <w:rPr>
          <w:rFonts w:eastAsiaTheme="majorEastAsia"/>
        </w:rPr>
        <w:t>controls</w:t>
      </w:r>
      <w:r>
        <w:rPr>
          <w:rFonts w:eastAsiaTheme="majorEastAsia"/>
        </w:rPr>
        <w:t xml:space="preserve"> </w:t>
      </w:r>
      <w:r w:rsidR="00E1115F">
        <w:rPr>
          <w:rFonts w:eastAsiaTheme="majorEastAsia"/>
        </w:rPr>
        <w:t>assumed to be in place include</w:t>
      </w:r>
      <w:r>
        <w:rPr>
          <w:rFonts w:eastAsiaTheme="majorEastAsia"/>
        </w:rPr>
        <w:t xml:space="preserve"> not allowing operators to be in the room with degreasing systems except under maintenance conditions; and design of a negative pressure room including walls impervious to solvents. EH&amp;E developed a cost estimate assuming no operator entry into the negative pressure space. In addition, the need for impervious walls was deemed likely to be minimal as the high air flow through the room would far outweigh diffusion to walls. The analysis a</w:t>
      </w:r>
      <w:r w:rsidRPr="00494D26">
        <w:rPr>
          <w:rFonts w:eastAsiaTheme="majorEastAsia"/>
        </w:rPr>
        <w:t>ssume</w:t>
      </w:r>
      <w:r>
        <w:rPr>
          <w:rFonts w:eastAsiaTheme="majorEastAsia"/>
        </w:rPr>
        <w:t xml:space="preserve">s </w:t>
      </w:r>
      <w:r w:rsidRPr="00494D26">
        <w:rPr>
          <w:rFonts w:eastAsiaTheme="majorEastAsia"/>
        </w:rPr>
        <w:t>that the plants where these systems will be installed have adequate electrical, steam</w:t>
      </w:r>
      <w:r>
        <w:rPr>
          <w:rFonts w:eastAsiaTheme="majorEastAsia"/>
        </w:rPr>
        <w:t>,</w:t>
      </w:r>
      <w:r w:rsidRPr="00494D26">
        <w:rPr>
          <w:rFonts w:eastAsiaTheme="majorEastAsia"/>
        </w:rPr>
        <w:t xml:space="preserve"> and chilled water capacity to accommodate additional requirements of whatever carbon capture systems</w:t>
      </w:r>
      <w:r>
        <w:rPr>
          <w:rFonts w:eastAsiaTheme="majorEastAsia"/>
        </w:rPr>
        <w:t xml:space="preserve"> are</w:t>
      </w:r>
      <w:r w:rsidRPr="00494D26">
        <w:rPr>
          <w:rFonts w:eastAsiaTheme="majorEastAsia"/>
        </w:rPr>
        <w:t xml:space="preserve"> installed.</w:t>
      </w:r>
    </w:p>
    <w:p w:rsidR="008C6658" w:rsidP="00CB1C05" w14:paraId="6FFB0EA8" w14:textId="77777777">
      <w:pPr>
        <w:pStyle w:val="Heading4"/>
      </w:pPr>
      <w:r>
        <w:t>Negative Pressure Room</w:t>
      </w:r>
    </w:p>
    <w:p w:rsidR="008C6658" w:rsidP="00CB1C05" w14:paraId="0D6E421D" w14:textId="77777777">
      <w:pPr>
        <w:pStyle w:val="BodyText"/>
        <w:rPr>
          <w:rFonts w:eastAsiaTheme="majorEastAsia"/>
        </w:rPr>
        <w:sectPr w:rsidSect="00CB1C05">
          <w:headerReference w:type="default" r:id="rId229"/>
          <w:type w:val="nextColumn"/>
          <w:pgSz w:w="12240" w:h="15840"/>
          <w:pgMar w:top="1440" w:right="1440" w:bottom="1296" w:left="1440" w:header="720" w:footer="720" w:gutter="0"/>
          <w:lnNumType w:countBy="1" w:restart="continuous"/>
          <w:pgNumType w:chapStyle="1"/>
          <w:cols w:space="720"/>
          <w:docGrid w:linePitch="360"/>
        </w:sectPr>
      </w:pPr>
      <w:r>
        <w:rPr>
          <w:rFonts w:eastAsiaTheme="majorEastAsia"/>
        </w:rPr>
        <w:t>To estimate the p</w:t>
      </w:r>
      <w:r w:rsidRPr="007156B4">
        <w:rPr>
          <w:rFonts w:eastAsiaTheme="majorEastAsia"/>
        </w:rPr>
        <w:t xml:space="preserve">ricing for </w:t>
      </w:r>
      <w:r>
        <w:rPr>
          <w:rFonts w:eastAsiaTheme="majorEastAsia"/>
        </w:rPr>
        <w:t xml:space="preserve">a negatively-pressured </w:t>
      </w:r>
      <w:r w:rsidRPr="007156B4">
        <w:rPr>
          <w:rFonts w:eastAsiaTheme="majorEastAsia"/>
        </w:rPr>
        <w:t>enclosure</w:t>
      </w:r>
      <w:r>
        <w:rPr>
          <w:rFonts w:eastAsiaTheme="majorEastAsia"/>
        </w:rPr>
        <w:t xml:space="preserve">, </w:t>
      </w:r>
      <w:r w:rsidR="00E1115F">
        <w:rPr>
          <w:rFonts w:eastAsiaTheme="majorEastAsia"/>
        </w:rPr>
        <w:t>EPA</w:t>
      </w:r>
      <w:r>
        <w:rPr>
          <w:rFonts w:eastAsiaTheme="majorEastAsia"/>
        </w:rPr>
        <w:t xml:space="preserve"> used pricing available on </w:t>
      </w:r>
      <w:r w:rsidRPr="007156B4">
        <w:rPr>
          <w:rFonts w:eastAsiaTheme="majorEastAsia"/>
        </w:rPr>
        <w:t>prefabricated enclosures</w:t>
      </w:r>
      <w:r>
        <w:rPr>
          <w:rFonts w:eastAsiaTheme="majorEastAsia"/>
        </w:rPr>
        <w:t>,</w:t>
      </w:r>
      <w:r w:rsidRPr="007156B4">
        <w:rPr>
          <w:rFonts w:eastAsiaTheme="majorEastAsia"/>
        </w:rPr>
        <w:t xml:space="preserve"> priced from</w:t>
      </w:r>
      <w:r>
        <w:rPr>
          <w:rFonts w:eastAsiaTheme="majorEastAsia"/>
        </w:rPr>
        <w:t xml:space="preserve"> a </w:t>
      </w:r>
      <w:hyperlink r:id="rId230" w:history="1">
        <w:r w:rsidRPr="007156B4">
          <w:rPr>
            <w:rStyle w:val="Hyperlink"/>
            <w:rFonts w:eastAsiaTheme="majorEastAsia"/>
          </w:rPr>
          <w:t>supplier</w:t>
        </w:r>
      </w:hyperlink>
      <w:r w:rsidRPr="007156B4">
        <w:rPr>
          <w:rFonts w:eastAsiaTheme="majorEastAsia"/>
        </w:rPr>
        <w:t xml:space="preserve"> with appropriate likely options included. These options included windows, power and data wiring, apertures, set-up labor, shipping, etc. The base model chosen was marketed as designed for use in powder coating application</w:t>
      </w:r>
      <w:r>
        <w:rPr>
          <w:rFonts w:eastAsiaTheme="majorEastAsia"/>
        </w:rPr>
        <w:t>s</w:t>
      </w:r>
      <w:r w:rsidRPr="007156B4">
        <w:rPr>
          <w:rFonts w:eastAsiaTheme="majorEastAsia"/>
        </w:rPr>
        <w:t xml:space="preserve">. The price for a </w:t>
      </w:r>
      <w:r>
        <w:rPr>
          <w:rFonts w:eastAsiaTheme="majorEastAsia"/>
        </w:rPr>
        <w:t>2</w:t>
      </w:r>
      <w:r w:rsidRPr="007156B4">
        <w:rPr>
          <w:rFonts w:eastAsiaTheme="majorEastAsia"/>
        </w:rPr>
        <w:t>0</w:t>
      </w:r>
      <w:r>
        <w:rPr>
          <w:rFonts w:eastAsiaTheme="majorEastAsia"/>
        </w:rPr>
        <w:t xml:space="preserve"> ft</w:t>
      </w:r>
      <w:r w:rsidRPr="007156B4">
        <w:rPr>
          <w:rFonts w:eastAsiaTheme="majorEastAsia"/>
        </w:rPr>
        <w:t xml:space="preserve"> by 20</w:t>
      </w:r>
      <w:r>
        <w:rPr>
          <w:rFonts w:eastAsiaTheme="majorEastAsia"/>
        </w:rPr>
        <w:t xml:space="preserve"> ft</w:t>
      </w:r>
      <w:r w:rsidRPr="007156B4">
        <w:rPr>
          <w:rFonts w:eastAsiaTheme="majorEastAsia"/>
        </w:rPr>
        <w:t xml:space="preserve"> by 10</w:t>
      </w:r>
      <w:r>
        <w:rPr>
          <w:rFonts w:eastAsiaTheme="majorEastAsia"/>
        </w:rPr>
        <w:t xml:space="preserve"> ft</w:t>
      </w:r>
      <w:r w:rsidRPr="007156B4">
        <w:rPr>
          <w:rFonts w:eastAsiaTheme="majorEastAsia"/>
        </w:rPr>
        <w:t xml:space="preserve"> prefab enclosure is</w:t>
      </w:r>
      <w:r>
        <w:rPr>
          <w:rFonts w:eastAsiaTheme="majorEastAsia"/>
        </w:rPr>
        <w:t xml:space="preserve"> approximately </w:t>
      </w:r>
      <w:r w:rsidRPr="007156B4">
        <w:rPr>
          <w:rFonts w:eastAsiaTheme="majorEastAsia"/>
        </w:rPr>
        <w:t>$</w:t>
      </w:r>
      <w:r>
        <w:rPr>
          <w:rFonts w:eastAsiaTheme="majorEastAsia"/>
        </w:rPr>
        <w:t>60,00</w:t>
      </w:r>
      <w:r w:rsidRPr="007156B4">
        <w:rPr>
          <w:rFonts w:eastAsiaTheme="majorEastAsia"/>
        </w:rPr>
        <w:t>0. Assuming a 50% internal overhead rate to cover indirect costs and a contingency,</w:t>
      </w:r>
      <w:r>
        <w:rPr>
          <w:rFonts w:eastAsiaTheme="majorEastAsia"/>
        </w:rPr>
        <w:t xml:space="preserve"> as well as a fire suppression system at $40,000, </w:t>
      </w:r>
      <w:r w:rsidRPr="007156B4">
        <w:rPr>
          <w:rFonts w:eastAsiaTheme="majorEastAsia"/>
        </w:rPr>
        <w:t xml:space="preserve">the </w:t>
      </w:r>
      <w:r>
        <w:rPr>
          <w:rFonts w:eastAsiaTheme="majorEastAsia"/>
        </w:rPr>
        <w:t xml:space="preserve">total </w:t>
      </w:r>
      <w:r w:rsidRPr="007156B4">
        <w:rPr>
          <w:rFonts w:eastAsiaTheme="majorEastAsia"/>
        </w:rPr>
        <w:t>cost to the plant to build would be approximately $</w:t>
      </w:r>
      <w:r>
        <w:rPr>
          <w:rFonts w:eastAsiaTheme="majorEastAsia"/>
        </w:rPr>
        <w:t>150,000</w:t>
      </w:r>
      <w:r w:rsidRPr="007156B4">
        <w:rPr>
          <w:rFonts w:eastAsiaTheme="majorEastAsia"/>
        </w:rPr>
        <w:t>.</w:t>
      </w:r>
    </w:p>
    <w:p w:rsidR="008C6658" w:rsidP="00CB1C05" w14:paraId="59EB0868" w14:textId="77777777">
      <w:pPr>
        <w:pStyle w:val="BodyText"/>
        <w:rPr>
          <w:rFonts w:eastAsiaTheme="majorEastAsia"/>
        </w:rPr>
      </w:pPr>
      <w:r>
        <w:rPr>
          <w:rFonts w:eastAsiaTheme="majorEastAsia"/>
        </w:rPr>
        <w:t>The assumptions for the negative pressure enclosure are listed in Table 1, below.</w:t>
      </w:r>
    </w:p>
    <w:tbl>
      <w:tblPr>
        <w:tblW w:w="0" w:type="auto"/>
        <w:tblBorders>
          <w:top w:val="single" w:sz="4" w:space="0" w:color="010000"/>
          <w:left w:val="single" w:sz="4" w:space="0" w:color="010000"/>
          <w:bottom w:val="single" w:sz="4" w:space="0" w:color="010000"/>
          <w:right w:val="single" w:sz="4" w:space="0" w:color="010000"/>
          <w:insideH w:val="single" w:sz="4" w:space="0" w:color="010000"/>
          <w:insideV w:val="single" w:sz="4" w:space="0" w:color="010000"/>
        </w:tblBorders>
        <w:shd w:val="clear" w:color="auto" w:fill="FFFFFF"/>
        <w:tblLayout w:type="fixed"/>
        <w:tblLook w:val="04A0"/>
      </w:tblPr>
      <w:tblGrid>
        <w:gridCol w:w="4684"/>
        <w:gridCol w:w="1475"/>
        <w:gridCol w:w="768"/>
        <w:gridCol w:w="1348"/>
      </w:tblGrid>
      <w:tr w14:paraId="46D6B8BB" w14:textId="77777777" w:rsidTr="002E0800">
        <w:tblPrEx>
          <w:tblW w:w="0" w:type="auto"/>
          <w:tblBorders>
            <w:top w:val="single" w:sz="4" w:space="0" w:color="010000"/>
            <w:left w:val="single" w:sz="4" w:space="0" w:color="010000"/>
            <w:bottom w:val="single" w:sz="4" w:space="0" w:color="010000"/>
            <w:right w:val="single" w:sz="4" w:space="0" w:color="010000"/>
            <w:insideH w:val="single" w:sz="4" w:space="0" w:color="010000"/>
            <w:insideV w:val="single" w:sz="4" w:space="0" w:color="010000"/>
          </w:tblBorders>
          <w:shd w:val="clear" w:color="auto" w:fill="FFFFFF"/>
          <w:tblLayout w:type="fixed"/>
          <w:tblLook w:val="04A0"/>
        </w:tblPrEx>
        <w:trPr>
          <w:trHeight w:val="300"/>
        </w:trPr>
        <w:tc>
          <w:tcPr>
            <w:tcW w:w="8275" w:type="dxa"/>
            <w:gridSpan w:val="4"/>
            <w:tcBorders>
              <w:top w:val="nil"/>
              <w:left w:val="nil"/>
              <w:bottom w:val="single" w:sz="4" w:space="0" w:color="auto"/>
              <w:right w:val="nil"/>
            </w:tcBorders>
            <w:shd w:val="clear" w:color="auto" w:fill="auto"/>
            <w:noWrap/>
            <w:vAlign w:val="center"/>
          </w:tcPr>
          <w:p w:rsidR="002E0800" w:rsidRPr="004F5D49" w:rsidP="00CB1C05" w14:paraId="28AE6EA0" w14:textId="77777777">
            <w:pPr>
              <w:pStyle w:val="TableTitle"/>
              <w:rPr>
                <w:rStyle w:val="TableNumber"/>
              </w:rPr>
            </w:pPr>
            <w:r w:rsidRPr="004817AF">
              <w:t>Cost breakdown for negative pressure enclosure</w:t>
            </w:r>
          </w:p>
        </w:tc>
      </w:tr>
      <w:tr w14:paraId="1F8DF5EF" w14:textId="77777777" w:rsidTr="002E0800">
        <w:tblPrEx>
          <w:tblW w:w="0" w:type="auto"/>
          <w:shd w:val="clear" w:color="auto" w:fill="FFFFFF"/>
          <w:tblLayout w:type="fixed"/>
          <w:tblLook w:val="04A0"/>
        </w:tblPrEx>
        <w:trPr>
          <w:trHeight w:val="300"/>
        </w:trPr>
        <w:tc>
          <w:tcPr>
            <w:tcW w:w="4684" w:type="dxa"/>
            <w:shd w:val="clear" w:color="auto" w:fill="48A9C5"/>
            <w:noWrap/>
            <w:vAlign w:val="bottom"/>
          </w:tcPr>
          <w:p w:rsidR="008C6658" w:rsidRPr="004F5D49" w:rsidP="00CB1C05" w14:paraId="3679B826" w14:textId="77777777">
            <w:pPr>
              <w:pStyle w:val="TableSubtitle"/>
            </w:pPr>
            <w:r w:rsidRPr="004F5D49">
              <w:t>Item</w:t>
            </w:r>
          </w:p>
        </w:tc>
        <w:tc>
          <w:tcPr>
            <w:tcW w:w="1475" w:type="dxa"/>
            <w:shd w:val="clear" w:color="auto" w:fill="48A9C5"/>
            <w:noWrap/>
            <w:vAlign w:val="bottom"/>
          </w:tcPr>
          <w:p w:rsidR="008C6658" w:rsidRPr="004F5D49" w:rsidP="00CB1C05" w14:paraId="769A57F4" w14:textId="77777777">
            <w:pPr>
              <w:pStyle w:val="TableSubtitle"/>
            </w:pPr>
            <w:r>
              <w:t>Price Per Item</w:t>
            </w:r>
            <w:r w:rsidRPr="004F5D49">
              <w:t xml:space="preserve"> </w:t>
            </w:r>
          </w:p>
        </w:tc>
        <w:tc>
          <w:tcPr>
            <w:tcW w:w="768" w:type="dxa"/>
            <w:shd w:val="clear" w:color="auto" w:fill="48A9C5"/>
            <w:noWrap/>
            <w:vAlign w:val="bottom"/>
          </w:tcPr>
          <w:p w:rsidR="008C6658" w:rsidRPr="004F5D49" w:rsidP="00CB1C05" w14:paraId="1A2D16CA" w14:textId="77777777">
            <w:pPr>
              <w:pStyle w:val="TableSubtitle"/>
            </w:pPr>
            <w:r>
              <w:t>Each</w:t>
            </w:r>
          </w:p>
        </w:tc>
        <w:tc>
          <w:tcPr>
            <w:tcW w:w="1348" w:type="dxa"/>
            <w:shd w:val="clear" w:color="auto" w:fill="48A9C5"/>
            <w:noWrap/>
            <w:vAlign w:val="bottom"/>
          </w:tcPr>
          <w:p w:rsidR="008C6658" w:rsidRPr="004F5D49" w:rsidP="00CB1C05" w14:paraId="4ED013A1" w14:textId="77777777">
            <w:pPr>
              <w:pStyle w:val="TableSubtitle"/>
            </w:pPr>
            <w:r>
              <w:t>Cost</w:t>
            </w:r>
          </w:p>
        </w:tc>
      </w:tr>
      <w:tr w14:paraId="06211F32"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2420A1A0" w14:textId="77777777">
            <w:pPr>
              <w:pStyle w:val="LTableTextAbt"/>
            </w:pPr>
            <w:r w:rsidRPr="004F5D49">
              <w:t>Machine Enclosure 20 by 20 by 10' for powder coating</w:t>
            </w:r>
          </w:p>
        </w:tc>
        <w:tc>
          <w:tcPr>
            <w:tcW w:w="1475" w:type="dxa"/>
            <w:shd w:val="clear" w:color="auto" w:fill="FFFFFF"/>
            <w:noWrap/>
            <w:hideMark/>
          </w:tcPr>
          <w:p w:rsidR="008C6658" w:rsidRPr="004F5D49" w:rsidP="00CB1C05" w14:paraId="12E53BC3" w14:textId="77777777">
            <w:pPr>
              <w:pStyle w:val="RTableTextAbt"/>
            </w:pPr>
            <w:r w:rsidRPr="004F5D49">
              <w:t xml:space="preserve"> $ 23,</w:t>
            </w:r>
            <w:r>
              <w:t>0</w:t>
            </w:r>
            <w:r w:rsidRPr="004F5D49">
              <w:t>00</w:t>
            </w:r>
          </w:p>
        </w:tc>
        <w:tc>
          <w:tcPr>
            <w:tcW w:w="768" w:type="dxa"/>
            <w:shd w:val="clear" w:color="auto" w:fill="FFFFFF"/>
            <w:noWrap/>
            <w:hideMark/>
          </w:tcPr>
          <w:p w:rsidR="008C6658" w:rsidRPr="004F5D49" w:rsidP="00CB1C05" w14:paraId="7F3269FF" w14:textId="77777777">
            <w:pPr>
              <w:pStyle w:val="RTableTextAbt"/>
            </w:pPr>
            <w:r w:rsidRPr="004F5D49">
              <w:t>1</w:t>
            </w:r>
          </w:p>
        </w:tc>
        <w:tc>
          <w:tcPr>
            <w:tcW w:w="1348" w:type="dxa"/>
            <w:shd w:val="clear" w:color="auto" w:fill="FFFFFF"/>
            <w:noWrap/>
            <w:hideMark/>
          </w:tcPr>
          <w:p w:rsidR="008C6658" w:rsidRPr="004F5D49" w:rsidP="00CB1C05" w14:paraId="4C196AC0" w14:textId="77777777">
            <w:pPr>
              <w:pStyle w:val="RTableTextAbt"/>
            </w:pPr>
            <w:r w:rsidRPr="004F5D49">
              <w:t xml:space="preserve"> $23,</w:t>
            </w:r>
            <w:r>
              <w:t>0</w:t>
            </w:r>
            <w:r w:rsidRPr="004F5D49">
              <w:t>00</w:t>
            </w:r>
          </w:p>
        </w:tc>
      </w:tr>
      <w:tr w14:paraId="7D8C94CA" w14:textId="77777777" w:rsidTr="003B37A6">
        <w:tblPrEx>
          <w:tblW w:w="0" w:type="auto"/>
          <w:shd w:val="clear" w:color="auto" w:fill="FFFFFF"/>
          <w:tblLayout w:type="fixed"/>
          <w:tblLook w:val="04A0"/>
        </w:tblPrEx>
        <w:trPr>
          <w:trHeight w:val="300"/>
        </w:trPr>
        <w:tc>
          <w:tcPr>
            <w:tcW w:w="4684" w:type="dxa"/>
            <w:shd w:val="clear" w:color="auto" w:fill="FFFFFF"/>
            <w:hideMark/>
          </w:tcPr>
          <w:p w:rsidR="008C6658" w:rsidRPr="004F5D49" w:rsidP="00CB1C05" w14:paraId="3FB673AB" w14:textId="77777777">
            <w:pPr>
              <w:pStyle w:val="LTableTextAbt"/>
            </w:pPr>
            <w:r w:rsidRPr="004F5D49">
              <w:t>Window 4' X 4'-High, Half Light</w:t>
            </w:r>
          </w:p>
        </w:tc>
        <w:tc>
          <w:tcPr>
            <w:tcW w:w="1475" w:type="dxa"/>
            <w:shd w:val="clear" w:color="auto" w:fill="FFFFFF"/>
            <w:noWrap/>
            <w:hideMark/>
          </w:tcPr>
          <w:p w:rsidR="008C6658" w:rsidRPr="004F5D49" w:rsidP="00CB1C05" w14:paraId="55802AEE" w14:textId="77777777">
            <w:pPr>
              <w:pStyle w:val="RTableTextAbt"/>
            </w:pPr>
            <w:r w:rsidRPr="004F5D49">
              <w:t xml:space="preserve"> $</w:t>
            </w:r>
            <w:r w:rsidR="00C970E3">
              <w:t>1</w:t>
            </w:r>
            <w:r w:rsidRPr="004F5D49">
              <w:t>20</w:t>
            </w:r>
          </w:p>
        </w:tc>
        <w:tc>
          <w:tcPr>
            <w:tcW w:w="768" w:type="dxa"/>
            <w:shd w:val="clear" w:color="auto" w:fill="FFFFFF"/>
            <w:noWrap/>
            <w:hideMark/>
          </w:tcPr>
          <w:p w:rsidR="008C6658" w:rsidRPr="004F5D49" w:rsidP="00CB1C05" w14:paraId="30FBD510" w14:textId="77777777">
            <w:pPr>
              <w:pStyle w:val="RTableTextAbt"/>
            </w:pPr>
            <w:r w:rsidRPr="004F5D49">
              <w:t>20</w:t>
            </w:r>
          </w:p>
        </w:tc>
        <w:tc>
          <w:tcPr>
            <w:tcW w:w="1348" w:type="dxa"/>
            <w:shd w:val="clear" w:color="auto" w:fill="FFFFFF"/>
            <w:noWrap/>
            <w:hideMark/>
          </w:tcPr>
          <w:p w:rsidR="008C6658" w:rsidRPr="004F5D49" w:rsidP="00CB1C05" w14:paraId="4829902B" w14:textId="77777777">
            <w:pPr>
              <w:pStyle w:val="RTableTextAbt"/>
            </w:pPr>
            <w:r w:rsidRPr="004F5D49">
              <w:t xml:space="preserve"> $2,400</w:t>
            </w:r>
          </w:p>
        </w:tc>
      </w:tr>
      <w:tr w14:paraId="52A596C7" w14:textId="77777777" w:rsidTr="003B37A6">
        <w:tblPrEx>
          <w:tblW w:w="0" w:type="auto"/>
          <w:shd w:val="clear" w:color="auto" w:fill="FFFFFF"/>
          <w:tblLayout w:type="fixed"/>
          <w:tblLook w:val="04A0"/>
        </w:tblPrEx>
        <w:trPr>
          <w:trHeight w:val="300"/>
        </w:trPr>
        <w:tc>
          <w:tcPr>
            <w:tcW w:w="4684" w:type="dxa"/>
            <w:shd w:val="clear" w:color="auto" w:fill="FFFFFF"/>
            <w:hideMark/>
          </w:tcPr>
          <w:p w:rsidR="008C6658" w:rsidRPr="004F5D49" w:rsidP="00CB1C05" w14:paraId="1534FB0D" w14:textId="77777777">
            <w:pPr>
              <w:pStyle w:val="LTableTextAbt"/>
            </w:pPr>
            <w:r w:rsidRPr="004F5D49">
              <w:t>Framed Wall Cutout</w:t>
            </w:r>
          </w:p>
        </w:tc>
        <w:tc>
          <w:tcPr>
            <w:tcW w:w="1475" w:type="dxa"/>
            <w:shd w:val="clear" w:color="auto" w:fill="FFFFFF"/>
            <w:noWrap/>
            <w:hideMark/>
          </w:tcPr>
          <w:p w:rsidR="008C6658" w:rsidRPr="004F5D49" w:rsidP="00CB1C05" w14:paraId="2C8FEA54" w14:textId="77777777">
            <w:pPr>
              <w:pStyle w:val="RTableTextAbt"/>
            </w:pPr>
            <w:r w:rsidRPr="004F5D49">
              <w:t xml:space="preserve"> $</w:t>
            </w:r>
            <w:r>
              <w:t>200</w:t>
            </w:r>
          </w:p>
        </w:tc>
        <w:tc>
          <w:tcPr>
            <w:tcW w:w="768" w:type="dxa"/>
            <w:shd w:val="clear" w:color="auto" w:fill="FFFFFF"/>
            <w:noWrap/>
            <w:hideMark/>
          </w:tcPr>
          <w:p w:rsidR="008C6658" w:rsidRPr="004F5D49" w:rsidP="00CB1C05" w14:paraId="281D72BB" w14:textId="77777777">
            <w:pPr>
              <w:pStyle w:val="RTableTextAbt"/>
            </w:pPr>
            <w:r w:rsidRPr="004F5D49">
              <w:t>10</w:t>
            </w:r>
          </w:p>
        </w:tc>
        <w:tc>
          <w:tcPr>
            <w:tcW w:w="1348" w:type="dxa"/>
            <w:shd w:val="clear" w:color="auto" w:fill="FFFFFF"/>
            <w:noWrap/>
            <w:hideMark/>
          </w:tcPr>
          <w:p w:rsidR="008C6658" w:rsidRPr="004F5D49" w:rsidP="00CB1C05" w14:paraId="0CC73E16" w14:textId="77777777">
            <w:pPr>
              <w:pStyle w:val="RTableTextAbt"/>
            </w:pPr>
            <w:r w:rsidRPr="004F5D49">
              <w:t xml:space="preserve"> $</w:t>
            </w:r>
            <w:r>
              <w:t>2,000</w:t>
            </w:r>
          </w:p>
        </w:tc>
      </w:tr>
      <w:tr w14:paraId="7273047C"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35962064" w14:textId="77777777">
            <w:pPr>
              <w:pStyle w:val="LTableTextAbt"/>
            </w:pPr>
            <w:r w:rsidRPr="004F5D49">
              <w:t>Data/Communication Basic Prep</w:t>
            </w:r>
          </w:p>
        </w:tc>
        <w:tc>
          <w:tcPr>
            <w:tcW w:w="1475" w:type="dxa"/>
            <w:shd w:val="clear" w:color="auto" w:fill="FFFFFF"/>
            <w:noWrap/>
            <w:hideMark/>
          </w:tcPr>
          <w:p w:rsidR="008C6658" w:rsidRPr="004F5D49" w:rsidP="00CB1C05" w14:paraId="5B657CD6" w14:textId="77777777">
            <w:pPr>
              <w:pStyle w:val="RTableTextAbt"/>
            </w:pPr>
            <w:r w:rsidRPr="004F5D49">
              <w:t xml:space="preserve"> $60</w:t>
            </w:r>
          </w:p>
        </w:tc>
        <w:tc>
          <w:tcPr>
            <w:tcW w:w="768" w:type="dxa"/>
            <w:shd w:val="clear" w:color="auto" w:fill="FFFFFF"/>
            <w:noWrap/>
            <w:hideMark/>
          </w:tcPr>
          <w:p w:rsidR="008C6658" w:rsidRPr="004F5D49" w:rsidP="00CB1C05" w14:paraId="5F72F5C8" w14:textId="77777777">
            <w:pPr>
              <w:pStyle w:val="RTableTextAbt"/>
            </w:pPr>
            <w:r w:rsidRPr="004F5D49">
              <w:t>10</w:t>
            </w:r>
          </w:p>
        </w:tc>
        <w:tc>
          <w:tcPr>
            <w:tcW w:w="1348" w:type="dxa"/>
            <w:shd w:val="clear" w:color="auto" w:fill="FFFFFF"/>
            <w:noWrap/>
            <w:hideMark/>
          </w:tcPr>
          <w:p w:rsidR="008C6658" w:rsidRPr="004F5D49" w:rsidP="00CB1C05" w14:paraId="584BE3E7" w14:textId="77777777">
            <w:pPr>
              <w:pStyle w:val="RTableTextAbt"/>
            </w:pPr>
            <w:r w:rsidRPr="004F5D49">
              <w:t xml:space="preserve"> $600</w:t>
            </w:r>
          </w:p>
        </w:tc>
      </w:tr>
      <w:tr w14:paraId="46CD418D"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417FF4A5" w14:textId="77777777">
            <w:pPr>
              <w:pStyle w:val="LTableTextAbt"/>
            </w:pPr>
            <w:r w:rsidRPr="004F5D49">
              <w:t>Modular Wiring Option</w:t>
            </w:r>
          </w:p>
        </w:tc>
        <w:tc>
          <w:tcPr>
            <w:tcW w:w="1475" w:type="dxa"/>
            <w:shd w:val="clear" w:color="auto" w:fill="FFFFFF"/>
            <w:noWrap/>
            <w:hideMark/>
          </w:tcPr>
          <w:p w:rsidR="008C6658" w:rsidRPr="004F5D49" w:rsidP="00CB1C05" w14:paraId="64D9317C" w14:textId="77777777">
            <w:pPr>
              <w:pStyle w:val="RTableTextAbt"/>
            </w:pPr>
            <w:r w:rsidRPr="004F5D49">
              <w:t xml:space="preserve"> $2,50</w:t>
            </w:r>
            <w:r>
              <w:t>0</w:t>
            </w:r>
          </w:p>
        </w:tc>
        <w:tc>
          <w:tcPr>
            <w:tcW w:w="768" w:type="dxa"/>
            <w:shd w:val="clear" w:color="auto" w:fill="FFFFFF"/>
            <w:noWrap/>
            <w:hideMark/>
          </w:tcPr>
          <w:p w:rsidR="008C6658" w:rsidRPr="004F5D49" w:rsidP="00CB1C05" w14:paraId="7B4C5030" w14:textId="77777777">
            <w:pPr>
              <w:pStyle w:val="RTableTextAbt"/>
            </w:pPr>
            <w:r w:rsidRPr="004F5D49">
              <w:t>1</w:t>
            </w:r>
          </w:p>
        </w:tc>
        <w:tc>
          <w:tcPr>
            <w:tcW w:w="1348" w:type="dxa"/>
            <w:shd w:val="clear" w:color="auto" w:fill="FFFFFF"/>
            <w:noWrap/>
            <w:hideMark/>
          </w:tcPr>
          <w:p w:rsidR="008C6658" w:rsidRPr="004F5D49" w:rsidP="00CB1C05" w14:paraId="39AD4217" w14:textId="77777777">
            <w:pPr>
              <w:pStyle w:val="RTableTextAbt"/>
            </w:pPr>
            <w:r w:rsidRPr="004F5D49">
              <w:t xml:space="preserve"> $2,50</w:t>
            </w:r>
            <w:r>
              <w:t>0</w:t>
            </w:r>
          </w:p>
        </w:tc>
      </w:tr>
      <w:tr w14:paraId="7DC13E00" w14:textId="77777777" w:rsidTr="003B37A6">
        <w:tblPrEx>
          <w:tblW w:w="0" w:type="auto"/>
          <w:shd w:val="clear" w:color="auto" w:fill="FFFFFF"/>
          <w:tblLayout w:type="fixed"/>
          <w:tblLook w:val="04A0"/>
        </w:tblPrEx>
        <w:trPr>
          <w:trHeight w:val="300"/>
        </w:trPr>
        <w:tc>
          <w:tcPr>
            <w:tcW w:w="4684" w:type="dxa"/>
            <w:shd w:val="clear" w:color="auto" w:fill="FFFFFF"/>
            <w:hideMark/>
          </w:tcPr>
          <w:p w:rsidR="008C6658" w:rsidRPr="004F5D49" w:rsidP="00CB1C05" w14:paraId="4B5885DB" w14:textId="77777777">
            <w:pPr>
              <w:pStyle w:val="LTableTextAbt"/>
            </w:pPr>
            <w:r>
              <w:t>Equipment cost</w:t>
            </w:r>
          </w:p>
        </w:tc>
        <w:tc>
          <w:tcPr>
            <w:tcW w:w="3591" w:type="dxa"/>
            <w:gridSpan w:val="3"/>
            <w:shd w:val="clear" w:color="auto" w:fill="FFFFFF"/>
            <w:noWrap/>
            <w:hideMark/>
          </w:tcPr>
          <w:p w:rsidR="008C6658" w:rsidRPr="004F5D49" w:rsidP="00CB1C05" w14:paraId="1E13EEEA" w14:textId="77777777">
            <w:pPr>
              <w:pStyle w:val="RTableTextAbt"/>
            </w:pPr>
            <w:r w:rsidRPr="004F5D49">
              <w:t xml:space="preserve"> $30,5</w:t>
            </w:r>
            <w:r>
              <w:t>00</w:t>
            </w:r>
          </w:p>
        </w:tc>
      </w:tr>
      <w:tr w14:paraId="28D32C80"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797492A3" w14:textId="77777777">
            <w:pPr>
              <w:pStyle w:val="LTableTextAbt"/>
            </w:pPr>
            <w:r w:rsidRPr="004F5D49">
              <w:t>Site Assembly (less travel)</w:t>
            </w:r>
          </w:p>
        </w:tc>
        <w:tc>
          <w:tcPr>
            <w:tcW w:w="1475" w:type="dxa"/>
            <w:shd w:val="clear" w:color="auto" w:fill="FFFFFF"/>
            <w:noWrap/>
            <w:hideMark/>
          </w:tcPr>
          <w:p w:rsidR="008C6658" w:rsidRPr="004F5D49" w:rsidP="00CB1C05" w14:paraId="082A752C" w14:textId="77777777">
            <w:pPr>
              <w:pStyle w:val="RTableTextAbt"/>
            </w:pPr>
          </w:p>
        </w:tc>
        <w:tc>
          <w:tcPr>
            <w:tcW w:w="768" w:type="dxa"/>
            <w:shd w:val="clear" w:color="auto" w:fill="FFFFFF"/>
            <w:noWrap/>
            <w:hideMark/>
          </w:tcPr>
          <w:p w:rsidR="008C6658" w:rsidRPr="004F5D49" w:rsidP="00CB1C05" w14:paraId="5FDDD97F" w14:textId="77777777">
            <w:pPr>
              <w:pStyle w:val="RTableTextAbt"/>
            </w:pPr>
            <w:r w:rsidRPr="004F5D49">
              <w:t>0.4</w:t>
            </w:r>
          </w:p>
        </w:tc>
        <w:tc>
          <w:tcPr>
            <w:tcW w:w="1348" w:type="dxa"/>
            <w:shd w:val="clear" w:color="auto" w:fill="FFFFFF"/>
            <w:noWrap/>
            <w:hideMark/>
          </w:tcPr>
          <w:p w:rsidR="008C6658" w:rsidRPr="004F5D49" w:rsidP="00CB1C05" w14:paraId="5CEDC609" w14:textId="77777777">
            <w:pPr>
              <w:pStyle w:val="RTableTextAbt"/>
            </w:pPr>
            <w:r w:rsidRPr="004F5D49">
              <w:t xml:space="preserve"> $12,2</w:t>
            </w:r>
            <w:r>
              <w:t>00</w:t>
            </w:r>
            <w:r w:rsidRPr="004F5D49">
              <w:t>.</w:t>
            </w:r>
          </w:p>
        </w:tc>
      </w:tr>
      <w:tr w14:paraId="4EE1E5B4"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485EED30" w14:textId="77777777">
            <w:pPr>
              <w:pStyle w:val="LTableTextAbt"/>
            </w:pPr>
            <w:r w:rsidRPr="004F5D49">
              <w:t>Travel Expenses for assembly</w:t>
            </w:r>
          </w:p>
        </w:tc>
        <w:tc>
          <w:tcPr>
            <w:tcW w:w="1475" w:type="dxa"/>
            <w:shd w:val="clear" w:color="auto" w:fill="FFFFFF"/>
            <w:noWrap/>
            <w:hideMark/>
          </w:tcPr>
          <w:p w:rsidR="008C6658" w:rsidRPr="004F5D49" w:rsidP="00CB1C05" w14:paraId="7CBE173C" w14:textId="77777777">
            <w:pPr>
              <w:pStyle w:val="RTableTextAbt"/>
            </w:pPr>
            <w:r w:rsidRPr="004F5D49">
              <w:t xml:space="preserve"> $1,000</w:t>
            </w:r>
          </w:p>
        </w:tc>
        <w:tc>
          <w:tcPr>
            <w:tcW w:w="768" w:type="dxa"/>
            <w:shd w:val="clear" w:color="auto" w:fill="FFFFFF"/>
            <w:noWrap/>
            <w:hideMark/>
          </w:tcPr>
          <w:p w:rsidR="008C6658" w:rsidRPr="004F5D49" w:rsidP="00CB1C05" w14:paraId="238E5FF8" w14:textId="77777777">
            <w:pPr>
              <w:pStyle w:val="RTableTextAbt"/>
            </w:pPr>
            <w:r w:rsidRPr="004F5D49">
              <w:t>3</w:t>
            </w:r>
          </w:p>
        </w:tc>
        <w:tc>
          <w:tcPr>
            <w:tcW w:w="1348" w:type="dxa"/>
            <w:shd w:val="clear" w:color="auto" w:fill="FFFFFF"/>
            <w:noWrap/>
            <w:hideMark/>
          </w:tcPr>
          <w:p w:rsidR="008C6658" w:rsidRPr="004F5D49" w:rsidP="00CB1C05" w14:paraId="28047AA5" w14:textId="77777777">
            <w:pPr>
              <w:pStyle w:val="RTableTextAbt"/>
            </w:pPr>
            <w:r w:rsidRPr="004F5D49">
              <w:t xml:space="preserve"> $3,000 </w:t>
            </w:r>
          </w:p>
        </w:tc>
      </w:tr>
      <w:tr w14:paraId="76C92C1F"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4B361B75" w14:textId="77777777">
            <w:pPr>
              <w:pStyle w:val="LTableTextAbt"/>
            </w:pPr>
            <w:r w:rsidRPr="004F5D49">
              <w:t>Shipping $/mi</w:t>
            </w:r>
          </w:p>
        </w:tc>
        <w:tc>
          <w:tcPr>
            <w:tcW w:w="1475" w:type="dxa"/>
            <w:shd w:val="clear" w:color="auto" w:fill="FFFFFF"/>
            <w:noWrap/>
            <w:hideMark/>
          </w:tcPr>
          <w:p w:rsidR="008C6658" w:rsidRPr="004F5D49" w:rsidP="00CB1C05" w14:paraId="75C83503" w14:textId="77777777">
            <w:pPr>
              <w:pStyle w:val="RTableTextAbt"/>
            </w:pPr>
            <w:r w:rsidRPr="004F5D49">
              <w:t xml:space="preserve"> $</w:t>
            </w:r>
            <w:r>
              <w:t>4</w:t>
            </w:r>
          </w:p>
        </w:tc>
        <w:tc>
          <w:tcPr>
            <w:tcW w:w="768" w:type="dxa"/>
            <w:shd w:val="clear" w:color="auto" w:fill="FFFFFF"/>
            <w:noWrap/>
            <w:hideMark/>
          </w:tcPr>
          <w:p w:rsidR="008C6658" w:rsidRPr="004F5D49" w:rsidP="00CB1C05" w14:paraId="1CA6A84E" w14:textId="77777777">
            <w:pPr>
              <w:pStyle w:val="RTableTextAbt"/>
            </w:pPr>
            <w:r w:rsidRPr="004F5D49">
              <w:t>3000</w:t>
            </w:r>
          </w:p>
        </w:tc>
        <w:tc>
          <w:tcPr>
            <w:tcW w:w="1348" w:type="dxa"/>
            <w:shd w:val="clear" w:color="auto" w:fill="FFFFFF"/>
            <w:noWrap/>
            <w:hideMark/>
          </w:tcPr>
          <w:p w:rsidR="008C6658" w:rsidRPr="004F5D49" w:rsidP="00CB1C05" w14:paraId="409387AF" w14:textId="77777777">
            <w:pPr>
              <w:pStyle w:val="RTableTextAbt"/>
            </w:pPr>
            <w:r w:rsidRPr="004F5D49">
              <w:t xml:space="preserve"> </w:t>
            </w:r>
            <w:r w:rsidR="00C970E3">
              <w:t>$</w:t>
            </w:r>
            <w:r>
              <w:t>12,000</w:t>
            </w:r>
            <w:r w:rsidRPr="004F5D49">
              <w:t xml:space="preserve"> </w:t>
            </w:r>
          </w:p>
        </w:tc>
      </w:tr>
      <w:tr w14:paraId="2CCBD8A6"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1EAEA284" w14:textId="77777777">
            <w:pPr>
              <w:pStyle w:val="LTableTextAbt"/>
              <w:rPr>
                <w:szCs w:val="31"/>
              </w:rPr>
            </w:pPr>
            <w:r w:rsidRPr="004F5D49">
              <w:rPr>
                <w:szCs w:val="31"/>
              </w:rPr>
              <w:t xml:space="preserve">Prefab Cost </w:t>
            </w:r>
          </w:p>
        </w:tc>
        <w:tc>
          <w:tcPr>
            <w:tcW w:w="3591" w:type="dxa"/>
            <w:gridSpan w:val="3"/>
            <w:shd w:val="clear" w:color="auto" w:fill="FFFFFF"/>
            <w:noWrap/>
            <w:hideMark/>
          </w:tcPr>
          <w:p w:rsidR="008C6658" w:rsidRPr="004F5D49" w:rsidP="00CB1C05" w14:paraId="2C9D622B" w14:textId="77777777">
            <w:pPr>
              <w:pStyle w:val="RTableTextAbt"/>
            </w:pPr>
            <w:r w:rsidRPr="004F5D49">
              <w:t xml:space="preserve"> $57,</w:t>
            </w:r>
            <w:r>
              <w:t>700</w:t>
            </w:r>
          </w:p>
        </w:tc>
      </w:tr>
      <w:tr w14:paraId="22875A3F"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234327A8" w14:textId="77777777">
            <w:pPr>
              <w:pStyle w:val="LTableTextAbt"/>
              <w:rPr>
                <w:szCs w:val="31"/>
              </w:rPr>
            </w:pPr>
            <w:r w:rsidRPr="004F5D49">
              <w:rPr>
                <w:szCs w:val="31"/>
              </w:rPr>
              <w:t>Sales Tax (TN Only)</w:t>
            </w:r>
          </w:p>
        </w:tc>
        <w:tc>
          <w:tcPr>
            <w:tcW w:w="1475" w:type="dxa"/>
            <w:shd w:val="clear" w:color="auto" w:fill="FFFFFF"/>
            <w:noWrap/>
            <w:hideMark/>
          </w:tcPr>
          <w:p w:rsidR="008C6658" w:rsidRPr="004F5D49" w:rsidP="00CB1C05" w14:paraId="62551938" w14:textId="77777777">
            <w:pPr>
              <w:pStyle w:val="RTableTextAbt"/>
              <w:rPr>
                <w:szCs w:val="31"/>
              </w:rPr>
            </w:pPr>
          </w:p>
        </w:tc>
        <w:tc>
          <w:tcPr>
            <w:tcW w:w="768" w:type="dxa"/>
            <w:shd w:val="clear" w:color="auto" w:fill="FFFFFF"/>
            <w:noWrap/>
            <w:hideMark/>
          </w:tcPr>
          <w:p w:rsidR="008C6658" w:rsidRPr="004F5D49" w:rsidP="00CB1C05" w14:paraId="75B5543B" w14:textId="77777777">
            <w:pPr>
              <w:pStyle w:val="RTableTextAbt"/>
            </w:pPr>
            <w:r w:rsidRPr="004F5D49">
              <w:t>9.25%</w:t>
            </w:r>
          </w:p>
        </w:tc>
        <w:tc>
          <w:tcPr>
            <w:tcW w:w="1348" w:type="dxa"/>
            <w:shd w:val="clear" w:color="auto" w:fill="FFFFFF"/>
            <w:noWrap/>
            <w:hideMark/>
          </w:tcPr>
          <w:p w:rsidR="008C6658" w:rsidRPr="004F5D49" w:rsidP="00CB1C05" w14:paraId="486D41EF" w14:textId="77777777">
            <w:pPr>
              <w:pStyle w:val="RTableTextAbt"/>
            </w:pPr>
          </w:p>
        </w:tc>
      </w:tr>
      <w:tr w14:paraId="2FD6F643"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3D9DF65B" w14:textId="77777777">
            <w:pPr>
              <w:pStyle w:val="LTableTextAbt"/>
              <w:rPr>
                <w:szCs w:val="31"/>
              </w:rPr>
            </w:pPr>
            <w:r w:rsidRPr="004F5D49">
              <w:rPr>
                <w:szCs w:val="31"/>
              </w:rPr>
              <w:t>Purge vent system/CO2 Suppression</w:t>
            </w:r>
          </w:p>
        </w:tc>
        <w:tc>
          <w:tcPr>
            <w:tcW w:w="1475" w:type="dxa"/>
            <w:shd w:val="clear" w:color="auto" w:fill="FFFFFF"/>
            <w:noWrap/>
            <w:hideMark/>
          </w:tcPr>
          <w:p w:rsidR="008C6658" w:rsidRPr="004F5D49" w:rsidP="00CB1C05" w14:paraId="7000E83B" w14:textId="77777777">
            <w:pPr>
              <w:pStyle w:val="RTableTextAbt"/>
              <w:rPr>
                <w:szCs w:val="31"/>
              </w:rPr>
            </w:pPr>
          </w:p>
        </w:tc>
        <w:tc>
          <w:tcPr>
            <w:tcW w:w="768" w:type="dxa"/>
            <w:shd w:val="clear" w:color="auto" w:fill="FFFFFF"/>
            <w:noWrap/>
            <w:hideMark/>
          </w:tcPr>
          <w:p w:rsidR="008C6658" w:rsidRPr="004F5D49" w:rsidP="00CB1C05" w14:paraId="6DDA2434" w14:textId="77777777">
            <w:pPr>
              <w:pStyle w:val="RTableTextAbt"/>
            </w:pPr>
          </w:p>
        </w:tc>
        <w:tc>
          <w:tcPr>
            <w:tcW w:w="1348" w:type="dxa"/>
            <w:shd w:val="clear" w:color="auto" w:fill="FFFFFF"/>
            <w:noWrap/>
            <w:hideMark/>
          </w:tcPr>
          <w:p w:rsidR="008C6658" w:rsidRPr="004F5D49" w:rsidP="00CB1C05" w14:paraId="64ABD9FF" w14:textId="77777777">
            <w:pPr>
              <w:pStyle w:val="RTableTextAbt"/>
            </w:pPr>
            <w:r w:rsidRPr="004F5D49">
              <w:t xml:space="preserve"> $30,000 </w:t>
            </w:r>
          </w:p>
        </w:tc>
      </w:tr>
      <w:tr w14:paraId="443A89FE"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64B22E05" w14:textId="77777777">
            <w:pPr>
              <w:pStyle w:val="LTableTextAbt"/>
              <w:rPr>
                <w:szCs w:val="31"/>
              </w:rPr>
            </w:pPr>
            <w:r w:rsidRPr="004F5D49">
              <w:rPr>
                <w:szCs w:val="31"/>
              </w:rPr>
              <w:t>Window Closing operators</w:t>
            </w:r>
          </w:p>
        </w:tc>
        <w:tc>
          <w:tcPr>
            <w:tcW w:w="1475" w:type="dxa"/>
            <w:shd w:val="clear" w:color="auto" w:fill="FFFFFF"/>
            <w:noWrap/>
            <w:hideMark/>
          </w:tcPr>
          <w:p w:rsidR="008C6658" w:rsidRPr="004F5D49" w:rsidP="00CB1C05" w14:paraId="229C732C" w14:textId="77777777">
            <w:pPr>
              <w:pStyle w:val="RTableTextAbt"/>
              <w:rPr>
                <w:szCs w:val="31"/>
              </w:rPr>
            </w:pPr>
          </w:p>
        </w:tc>
        <w:tc>
          <w:tcPr>
            <w:tcW w:w="768" w:type="dxa"/>
            <w:shd w:val="clear" w:color="auto" w:fill="FFFFFF"/>
            <w:noWrap/>
            <w:hideMark/>
          </w:tcPr>
          <w:p w:rsidR="008C6658" w:rsidRPr="004F5D49" w:rsidP="00CB1C05" w14:paraId="66FB3467" w14:textId="77777777">
            <w:pPr>
              <w:pStyle w:val="RTableTextAbt"/>
            </w:pPr>
          </w:p>
        </w:tc>
        <w:tc>
          <w:tcPr>
            <w:tcW w:w="1348" w:type="dxa"/>
            <w:shd w:val="clear" w:color="auto" w:fill="FFFFFF"/>
            <w:noWrap/>
            <w:hideMark/>
          </w:tcPr>
          <w:p w:rsidR="008C6658" w:rsidRPr="004F5D49" w:rsidP="00CB1C05" w14:paraId="4E162FF4" w14:textId="77777777">
            <w:pPr>
              <w:pStyle w:val="RTableTextAbt"/>
            </w:pPr>
            <w:r w:rsidRPr="004F5D49">
              <w:t xml:space="preserve"> $10,000 </w:t>
            </w:r>
          </w:p>
        </w:tc>
      </w:tr>
      <w:tr w14:paraId="3AF81941"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14CCB3C3" w14:textId="77777777">
            <w:pPr>
              <w:pStyle w:val="LTableTextAbt"/>
            </w:pPr>
          </w:p>
        </w:tc>
        <w:tc>
          <w:tcPr>
            <w:tcW w:w="1475" w:type="dxa"/>
            <w:shd w:val="clear" w:color="auto" w:fill="FFFFFF"/>
            <w:noWrap/>
            <w:hideMark/>
          </w:tcPr>
          <w:p w:rsidR="008C6658" w:rsidRPr="004F5D49" w:rsidP="00CB1C05" w14:paraId="0C18F531" w14:textId="77777777">
            <w:pPr>
              <w:pStyle w:val="RTableTextAbt"/>
            </w:pPr>
          </w:p>
        </w:tc>
        <w:tc>
          <w:tcPr>
            <w:tcW w:w="768" w:type="dxa"/>
            <w:shd w:val="clear" w:color="auto" w:fill="FFFFFF"/>
            <w:noWrap/>
            <w:hideMark/>
          </w:tcPr>
          <w:p w:rsidR="008C6658" w:rsidRPr="004F5D49" w:rsidP="00CB1C05" w14:paraId="348318DE" w14:textId="77777777">
            <w:pPr>
              <w:pStyle w:val="RTableTextAbt"/>
            </w:pPr>
          </w:p>
        </w:tc>
        <w:tc>
          <w:tcPr>
            <w:tcW w:w="1348" w:type="dxa"/>
            <w:shd w:val="clear" w:color="auto" w:fill="FFFFFF"/>
            <w:noWrap/>
            <w:hideMark/>
          </w:tcPr>
          <w:p w:rsidR="008C6658" w:rsidRPr="004F5D49" w:rsidP="00CB1C05" w14:paraId="245DBBBD" w14:textId="77777777">
            <w:pPr>
              <w:pStyle w:val="RTableTextAbt"/>
            </w:pPr>
          </w:p>
        </w:tc>
      </w:tr>
      <w:tr w14:paraId="5E43934F"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5AED930D" w14:textId="77777777">
            <w:pPr>
              <w:pStyle w:val="LTableTextAbt"/>
              <w:rPr>
                <w:szCs w:val="31"/>
              </w:rPr>
            </w:pPr>
            <w:r w:rsidRPr="004F5D49">
              <w:rPr>
                <w:szCs w:val="31"/>
              </w:rPr>
              <w:t>Total cost</w:t>
            </w:r>
          </w:p>
        </w:tc>
        <w:tc>
          <w:tcPr>
            <w:tcW w:w="1475" w:type="dxa"/>
            <w:shd w:val="clear" w:color="auto" w:fill="FFFFFF"/>
            <w:noWrap/>
            <w:hideMark/>
          </w:tcPr>
          <w:p w:rsidR="008C6658" w:rsidRPr="004F5D49" w:rsidP="00CB1C05" w14:paraId="672F3BA7" w14:textId="77777777">
            <w:pPr>
              <w:pStyle w:val="RTableTextAbt"/>
              <w:rPr>
                <w:szCs w:val="31"/>
              </w:rPr>
            </w:pPr>
          </w:p>
        </w:tc>
        <w:tc>
          <w:tcPr>
            <w:tcW w:w="768" w:type="dxa"/>
            <w:shd w:val="clear" w:color="auto" w:fill="FFFFFF"/>
            <w:noWrap/>
            <w:hideMark/>
          </w:tcPr>
          <w:p w:rsidR="008C6658" w:rsidRPr="004F5D49" w:rsidP="00CB1C05" w14:paraId="1A105F05" w14:textId="77777777">
            <w:pPr>
              <w:pStyle w:val="RTableTextAbt"/>
            </w:pPr>
          </w:p>
        </w:tc>
        <w:tc>
          <w:tcPr>
            <w:tcW w:w="1348" w:type="dxa"/>
            <w:shd w:val="clear" w:color="auto" w:fill="FFFFFF"/>
            <w:noWrap/>
            <w:hideMark/>
          </w:tcPr>
          <w:p w:rsidR="008C6658" w:rsidRPr="004F5D49" w:rsidP="00CB1C05" w14:paraId="011A0522" w14:textId="77777777">
            <w:pPr>
              <w:pStyle w:val="RTableTextAbt"/>
            </w:pPr>
            <w:r w:rsidRPr="004F5D49">
              <w:t xml:space="preserve"> $97,</w:t>
            </w:r>
            <w:r>
              <w:t>700</w:t>
            </w:r>
            <w:r w:rsidRPr="004F5D49">
              <w:t xml:space="preserve"> </w:t>
            </w:r>
          </w:p>
        </w:tc>
      </w:tr>
      <w:tr w14:paraId="4318932D"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6177331C" w14:textId="77777777">
            <w:pPr>
              <w:pStyle w:val="LTableTextAbt"/>
              <w:rPr>
                <w:szCs w:val="31"/>
              </w:rPr>
            </w:pPr>
            <w:r w:rsidRPr="004F5D49">
              <w:rPr>
                <w:szCs w:val="31"/>
              </w:rPr>
              <w:t>Internal Overhead</w:t>
            </w:r>
          </w:p>
        </w:tc>
        <w:tc>
          <w:tcPr>
            <w:tcW w:w="1475" w:type="dxa"/>
            <w:shd w:val="clear" w:color="auto" w:fill="FFFFFF"/>
            <w:noWrap/>
            <w:hideMark/>
          </w:tcPr>
          <w:p w:rsidR="008C6658" w:rsidRPr="004F5D49" w:rsidP="00CB1C05" w14:paraId="34F0B6AE" w14:textId="77777777">
            <w:pPr>
              <w:pStyle w:val="RTableTextAbt"/>
              <w:rPr>
                <w:szCs w:val="31"/>
              </w:rPr>
            </w:pPr>
          </w:p>
        </w:tc>
        <w:tc>
          <w:tcPr>
            <w:tcW w:w="768" w:type="dxa"/>
            <w:shd w:val="clear" w:color="auto" w:fill="FFFFFF"/>
            <w:noWrap/>
            <w:hideMark/>
          </w:tcPr>
          <w:p w:rsidR="008C6658" w:rsidRPr="004F5D49" w:rsidP="00CB1C05" w14:paraId="119CEE35" w14:textId="77777777">
            <w:pPr>
              <w:pStyle w:val="RTableTextAbt"/>
            </w:pPr>
            <w:r w:rsidRPr="004F5D49">
              <w:t>50%</w:t>
            </w:r>
          </w:p>
        </w:tc>
        <w:tc>
          <w:tcPr>
            <w:tcW w:w="1348" w:type="dxa"/>
            <w:shd w:val="clear" w:color="auto" w:fill="FFFFFF"/>
            <w:noWrap/>
            <w:hideMark/>
          </w:tcPr>
          <w:p w:rsidR="008C6658" w:rsidRPr="004F5D49" w:rsidP="00CB1C05" w14:paraId="4C6B152F" w14:textId="77777777">
            <w:pPr>
              <w:pStyle w:val="RTableTextAbt"/>
            </w:pPr>
            <w:r w:rsidRPr="004F5D49">
              <w:t xml:space="preserve"> $48,8</w:t>
            </w:r>
            <w:r>
              <w:t>50</w:t>
            </w:r>
            <w:r w:rsidRPr="004F5D49">
              <w:t xml:space="preserve"> </w:t>
            </w:r>
          </w:p>
        </w:tc>
      </w:tr>
      <w:tr w14:paraId="7B280913"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4F5D49" w:rsidP="00CB1C05" w14:paraId="20D2FCCB" w14:textId="77777777">
            <w:pPr>
              <w:pStyle w:val="LTableTextAbt"/>
            </w:pPr>
          </w:p>
        </w:tc>
        <w:tc>
          <w:tcPr>
            <w:tcW w:w="1475" w:type="dxa"/>
            <w:shd w:val="clear" w:color="auto" w:fill="FFFFFF"/>
            <w:noWrap/>
            <w:hideMark/>
          </w:tcPr>
          <w:p w:rsidR="008C6658" w:rsidRPr="004F5D49" w:rsidP="00CB1C05" w14:paraId="5938AA3F" w14:textId="77777777">
            <w:pPr>
              <w:pStyle w:val="RTableTextAbt"/>
            </w:pPr>
          </w:p>
        </w:tc>
        <w:tc>
          <w:tcPr>
            <w:tcW w:w="768" w:type="dxa"/>
            <w:shd w:val="clear" w:color="auto" w:fill="FFFFFF"/>
            <w:noWrap/>
            <w:hideMark/>
          </w:tcPr>
          <w:p w:rsidR="008C6658" w:rsidRPr="004F5D49" w:rsidP="00CB1C05" w14:paraId="6DE81D0F" w14:textId="77777777">
            <w:pPr>
              <w:pStyle w:val="RTableTextAbt"/>
            </w:pPr>
          </w:p>
        </w:tc>
        <w:tc>
          <w:tcPr>
            <w:tcW w:w="1348" w:type="dxa"/>
            <w:shd w:val="clear" w:color="auto" w:fill="FFFFFF"/>
            <w:noWrap/>
            <w:hideMark/>
          </w:tcPr>
          <w:p w:rsidR="008C6658" w:rsidRPr="004F5D49" w:rsidP="00CB1C05" w14:paraId="7CAFB10C" w14:textId="77777777">
            <w:pPr>
              <w:pStyle w:val="RTableTextAbt"/>
            </w:pPr>
          </w:p>
        </w:tc>
      </w:tr>
      <w:tr w14:paraId="162D078D" w14:textId="77777777" w:rsidTr="003B37A6">
        <w:tblPrEx>
          <w:tblW w:w="0" w:type="auto"/>
          <w:shd w:val="clear" w:color="auto" w:fill="FFFFFF"/>
          <w:tblLayout w:type="fixed"/>
          <w:tblLook w:val="04A0"/>
        </w:tblPrEx>
        <w:trPr>
          <w:trHeight w:val="302"/>
        </w:trPr>
        <w:tc>
          <w:tcPr>
            <w:tcW w:w="4684" w:type="dxa"/>
            <w:shd w:val="clear" w:color="auto" w:fill="FFFFFF"/>
            <w:hideMark/>
          </w:tcPr>
          <w:p w:rsidR="008C6658" w:rsidRPr="00C970E3" w:rsidP="00CB1C05" w14:paraId="49F11783" w14:textId="77777777">
            <w:pPr>
              <w:pStyle w:val="LTableTextAbt"/>
              <w:rPr>
                <w:b/>
                <w:bCs w:val="0"/>
                <w:szCs w:val="31"/>
              </w:rPr>
            </w:pPr>
            <w:r w:rsidRPr="00C970E3">
              <w:rPr>
                <w:b/>
                <w:bCs w:val="0"/>
                <w:szCs w:val="31"/>
              </w:rPr>
              <w:t>Total Cost to install</w:t>
            </w:r>
          </w:p>
        </w:tc>
        <w:tc>
          <w:tcPr>
            <w:tcW w:w="1475" w:type="dxa"/>
            <w:shd w:val="clear" w:color="auto" w:fill="FFFFFF"/>
            <w:noWrap/>
            <w:hideMark/>
          </w:tcPr>
          <w:p w:rsidR="008C6658" w:rsidRPr="00C970E3" w:rsidP="00CB1C05" w14:paraId="411FCEF0" w14:textId="77777777">
            <w:pPr>
              <w:pStyle w:val="RTableTextAbt"/>
              <w:rPr>
                <w:b/>
                <w:bCs w:val="0"/>
                <w:szCs w:val="31"/>
              </w:rPr>
            </w:pPr>
          </w:p>
        </w:tc>
        <w:tc>
          <w:tcPr>
            <w:tcW w:w="768" w:type="dxa"/>
            <w:shd w:val="clear" w:color="auto" w:fill="FFFFFF"/>
            <w:noWrap/>
            <w:hideMark/>
          </w:tcPr>
          <w:p w:rsidR="008C6658" w:rsidRPr="00C970E3" w:rsidP="00CB1C05" w14:paraId="7C529890" w14:textId="77777777">
            <w:pPr>
              <w:pStyle w:val="RTableTextAbt"/>
              <w:rPr>
                <w:b/>
                <w:bCs w:val="0"/>
              </w:rPr>
            </w:pPr>
          </w:p>
        </w:tc>
        <w:tc>
          <w:tcPr>
            <w:tcW w:w="1348" w:type="dxa"/>
            <w:shd w:val="clear" w:color="auto" w:fill="FFFFFF"/>
            <w:noWrap/>
            <w:hideMark/>
          </w:tcPr>
          <w:p w:rsidR="008C6658" w:rsidRPr="00C970E3" w:rsidP="00CB1C05" w14:paraId="07B3C22E" w14:textId="77777777">
            <w:pPr>
              <w:pStyle w:val="RTableTextAbt"/>
              <w:rPr>
                <w:b/>
                <w:bCs w:val="0"/>
              </w:rPr>
            </w:pPr>
            <w:r w:rsidRPr="00C970E3">
              <w:rPr>
                <w:b/>
                <w:bCs w:val="0"/>
              </w:rPr>
              <w:t xml:space="preserve"> </w:t>
            </w:r>
            <w:r w:rsidRPr="00C970E3" w:rsidR="00C970E3">
              <w:rPr>
                <w:b/>
                <w:bCs w:val="0"/>
              </w:rPr>
              <w:t>$</w:t>
            </w:r>
            <w:r w:rsidRPr="00C970E3">
              <w:rPr>
                <w:b/>
                <w:bCs w:val="0"/>
              </w:rPr>
              <w:t xml:space="preserve">146,550 </w:t>
            </w:r>
          </w:p>
        </w:tc>
      </w:tr>
      <w:tr w14:paraId="647F99BE" w14:textId="77777777" w:rsidTr="003B37A6">
        <w:tblPrEx>
          <w:tblW w:w="0" w:type="auto"/>
          <w:shd w:val="clear" w:color="auto" w:fill="FFFFFF"/>
          <w:tblLayout w:type="fixed"/>
          <w:tblLook w:val="04A0"/>
        </w:tblPrEx>
        <w:trPr>
          <w:trHeight w:val="405"/>
        </w:trPr>
        <w:tc>
          <w:tcPr>
            <w:tcW w:w="8275" w:type="dxa"/>
            <w:gridSpan w:val="4"/>
            <w:shd w:val="clear" w:color="auto" w:fill="FFFFFF"/>
          </w:tcPr>
          <w:p w:rsidR="008C6658" w:rsidP="00CB1C05" w14:paraId="58875F79" w14:textId="77777777">
            <w:pPr>
              <w:pStyle w:val="Tablenotescell"/>
            </w:pPr>
            <w:r>
              <w:t xml:space="preserve">Costs obtained from enclosure supplier, </w:t>
            </w:r>
            <w:hyperlink r:id="rId230" w:history="1">
              <w:r w:rsidRPr="00E95FE8">
                <w:rPr>
                  <w:rStyle w:val="Hyperlink"/>
                </w:rPr>
                <w:t>https://www.nationalpartitions.com/store/machine-enclosures/modular-room-20x40-4</w:t>
              </w:r>
            </w:hyperlink>
          </w:p>
          <w:p w:rsidR="008C6658" w:rsidRPr="004F5D49" w:rsidP="00CB1C05" w14:paraId="5C668816" w14:textId="77777777">
            <w:pPr>
              <w:pStyle w:val="Tablenotescell"/>
            </w:pPr>
          </w:p>
        </w:tc>
      </w:tr>
    </w:tbl>
    <w:p w:rsidR="008C6658" w:rsidP="00CB1C05" w14:paraId="0E3A017E" w14:textId="77777777">
      <w:pPr>
        <w:rPr>
          <w:rFonts w:eastAsiaTheme="majorEastAsia"/>
        </w:rPr>
      </w:pPr>
    </w:p>
    <w:p w:rsidR="008C6658" w:rsidP="00CB1C05" w14:paraId="6257EEBA" w14:textId="77777777">
      <w:pPr>
        <w:pStyle w:val="Heading4"/>
      </w:pPr>
      <w:r>
        <w:t>Carbon Adsorber Systems</w:t>
      </w:r>
    </w:p>
    <w:p w:rsidR="008C6658" w:rsidP="00CB1C05" w14:paraId="626E3900" w14:textId="77777777">
      <w:pPr>
        <w:pStyle w:val="BodyText"/>
      </w:pPr>
      <w:r>
        <w:rPr>
          <w:rFonts w:eastAsiaTheme="majorEastAsia"/>
        </w:rPr>
        <w:t xml:space="preserve">Costs for two carbon adsorber systems were also estimated. </w:t>
      </w:r>
      <w:r>
        <w:t>For a fixed-bed carbon adsorption system with steam regeneration, EPA’s spreadsheet based on the EPA Air Pollution Control Cost Manual “epa_carbon_absorber_calc_sheet_7thedition_nov2020” was used, here-in referred to as the EPA Carbon Filtration Model.</w:t>
      </w:r>
      <w:r>
        <w:rPr>
          <w:rStyle w:val="FootnoteReference"/>
        </w:rPr>
        <w:footnoteReference w:id="17"/>
      </w:r>
      <w:r>
        <w:t xml:space="preserve"> For cost estimates of carbon canister adsorber with carbon replacement, a manufacturer quote from </w:t>
      </w:r>
      <w:hyperlink r:id="rId231" w:history="1">
        <w:r w:rsidRPr="00D97BEC">
          <w:rPr>
            <w:rStyle w:val="Hyperlink"/>
          </w:rPr>
          <w:t>Carbtrol Corporation</w:t>
        </w:r>
      </w:hyperlink>
      <w:r>
        <w:t xml:space="preserve"> (Stratford, CT) was obtained, and costs estimated based on those data inputs.</w:t>
      </w:r>
    </w:p>
    <w:p w:rsidR="008C6658" w:rsidP="00CB1C05" w14:paraId="398D9043" w14:textId="77777777">
      <w:pPr>
        <w:pStyle w:val="BodyText"/>
      </w:pPr>
      <w:r w:rsidRPr="005135E3">
        <w:t xml:space="preserve">The default values of the EPA Carbon Filtration Model were used except for those assumptions for which better information was available. </w:t>
      </w:r>
      <w:r>
        <w:t>S</w:t>
      </w:r>
      <w:r w:rsidRPr="005135E3">
        <w:t xml:space="preserve">ince </w:t>
      </w:r>
      <w:r>
        <w:t>isotherm parameters “</w:t>
      </w:r>
      <w:r w:rsidRPr="005135E3">
        <w:t>k</w:t>
      </w:r>
      <w:r>
        <w:t>” and “</w:t>
      </w:r>
      <w:r w:rsidRPr="005135E3">
        <w:t>m</w:t>
      </w:r>
      <w:r>
        <w:t xml:space="preserve">” </w:t>
      </w:r>
      <w:r w:rsidRPr="005135E3">
        <w:t>necessary to calculate carbon capacity were not available for either PERC or 1-BP, a procedure outlined in Chapter 1 of Carbon Adsorbers by Sorrels et</w:t>
      </w:r>
      <w:r>
        <w:t>.</w:t>
      </w:r>
      <w:r w:rsidRPr="005135E3">
        <w:t xml:space="preserve"> </w:t>
      </w:r>
      <w:r>
        <w:t>a</w:t>
      </w:r>
      <w:r w:rsidRPr="005135E3">
        <w:t>l</w:t>
      </w:r>
      <w:r>
        <w:t>.</w:t>
      </w:r>
      <w:r w:rsidRPr="005135E3">
        <w:t xml:space="preserve"> (Calgon 5th order polynomial) was used to calculate which of the compounds for which k </w:t>
      </w:r>
      <w:r>
        <w:t>and</w:t>
      </w:r>
      <w:r w:rsidRPr="005135E3">
        <w:t xml:space="preserve"> m factors were published in Table A would best represent PERC </w:t>
      </w:r>
      <w:r>
        <w:t>and</w:t>
      </w:r>
      <w:r w:rsidRPr="005135E3">
        <w:t xml:space="preserve"> 1-BP. Based on comparison with carbon capacity from carbon capture scenarios from Carbtrol, the default </w:t>
      </w:r>
      <w:r>
        <w:t>t</w:t>
      </w:r>
      <w:r w:rsidRPr="005135E3">
        <w:t xml:space="preserve">oluene carbon adsorption was close to the Carbtrol prediction for both PERC and 1-BP, so the default values for </w:t>
      </w:r>
      <w:r>
        <w:t>t</w:t>
      </w:r>
      <w:r w:rsidRPr="005135E3">
        <w:t>oluene were used to predict capital cost for both carbon regeneration and carbon</w:t>
      </w:r>
      <w:r w:rsidRPr="00D97BEC">
        <w:t xml:space="preserve"> </w:t>
      </w:r>
      <w:r w:rsidRPr="005135E3">
        <w:t>replacement, and to predict operating costs for carbon regeneration. For scenarios in which carbon was replaced, the annual costs were based on carbon capacity data provided by Carbtrol.</w:t>
      </w:r>
      <w:r w:rsidRPr="00D97BEC">
        <w:t xml:space="preserve"> </w:t>
      </w:r>
    </w:p>
    <w:p w:rsidR="008C6658" w:rsidP="00CB1C05" w14:paraId="06E43D53" w14:textId="77777777">
      <w:pPr>
        <w:pStyle w:val="Heading4"/>
      </w:pPr>
      <w:r>
        <w:t>Fixed Bed Carbon Filtration Model</w:t>
      </w:r>
    </w:p>
    <w:p w:rsidR="008C6658" w:rsidP="00CB1C05" w14:paraId="1B67F1A8" w14:textId="77777777">
      <w:pPr>
        <w:pStyle w:val="BodyText"/>
      </w:pPr>
      <w:r>
        <w:t>Assumptions for the EPA carbon filtration model include the following:</w:t>
      </w:r>
    </w:p>
    <w:p w:rsidR="008C6658" w:rsidP="00CB1C05" w14:paraId="7DAE694F" w14:textId="77777777">
      <w:pPr>
        <w:pStyle w:val="BodyText"/>
        <w:numPr>
          <w:ilvl w:val="0"/>
          <w:numId w:val="69"/>
        </w:numPr>
      </w:pPr>
      <w:r>
        <w:t xml:space="preserve">Modeled using toluene as the default solvent based on similarity in thermodynamic properties. </w:t>
      </w:r>
    </w:p>
    <w:p w:rsidR="008C6658" w:rsidP="00CB1C05" w14:paraId="270AED24" w14:textId="77777777">
      <w:pPr>
        <w:pStyle w:val="BodyText"/>
        <w:numPr>
          <w:ilvl w:val="0"/>
          <w:numId w:val="69"/>
        </w:numPr>
      </w:pPr>
      <w:r w:rsidRPr="005135E3">
        <w:t>VOC Emission Rate (mvoc)</w:t>
      </w:r>
      <w:r>
        <w:t xml:space="preserve">= </w:t>
      </w:r>
      <w:r w:rsidRPr="005135E3">
        <w:t>4.850</w:t>
      </w:r>
      <w:r>
        <w:t xml:space="preserve"> </w:t>
      </w:r>
      <w:r w:rsidRPr="005135E3">
        <w:t>lbs/hour</w:t>
      </w:r>
      <w:r>
        <w:t xml:space="preserve"> for 720 gallons usage per year and 12.96 lbs/hr for 2,300 gals/year</w:t>
      </w:r>
    </w:p>
    <w:p w:rsidR="008C6658" w:rsidP="00CB1C05" w14:paraId="69385837" w14:textId="77777777">
      <w:pPr>
        <w:pStyle w:val="BodyText"/>
        <w:numPr>
          <w:ilvl w:val="0"/>
          <w:numId w:val="69"/>
        </w:numPr>
      </w:pPr>
      <w:r>
        <w:t>Intermittent operation</w:t>
      </w:r>
    </w:p>
    <w:p w:rsidR="008C6658" w:rsidP="00CB1C05" w14:paraId="319D2387" w14:textId="77777777">
      <w:pPr>
        <w:pStyle w:val="BodyText"/>
        <w:numPr>
          <w:ilvl w:val="0"/>
          <w:numId w:val="69"/>
        </w:numPr>
      </w:pPr>
      <w:r>
        <w:t>Stainless steel 304</w:t>
      </w:r>
    </w:p>
    <w:p w:rsidR="008C6658" w:rsidP="00CB1C05" w14:paraId="7468BAF2" w14:textId="77777777">
      <w:pPr>
        <w:pStyle w:val="BodyText"/>
        <w:numPr>
          <w:ilvl w:val="0"/>
          <w:numId w:val="69"/>
        </w:numPr>
      </w:pPr>
      <w:r>
        <w:t>Horizontal orientation</w:t>
      </w:r>
    </w:p>
    <w:p w:rsidR="008C6658" w:rsidP="00CB1C05" w14:paraId="70D8CC00" w14:textId="77777777">
      <w:pPr>
        <w:pStyle w:val="BodyText"/>
        <w:numPr>
          <w:ilvl w:val="0"/>
          <w:numId w:val="69"/>
        </w:numPr>
      </w:pPr>
      <w:r>
        <w:t>Operating hours per year = 2,000</w:t>
      </w:r>
    </w:p>
    <w:p w:rsidR="008C6658" w:rsidP="00CB1C05" w14:paraId="48170007" w14:textId="77777777">
      <w:pPr>
        <w:pStyle w:val="BodyText"/>
        <w:numPr>
          <w:ilvl w:val="0"/>
          <w:numId w:val="69"/>
        </w:numPr>
      </w:pPr>
      <w:r>
        <w:t>Waste gas flow rate = 500 cfm</w:t>
      </w:r>
    </w:p>
    <w:p w:rsidR="008C6658" w:rsidP="00CB1C05" w14:paraId="3568F944" w14:textId="77777777">
      <w:pPr>
        <w:pStyle w:val="BodyText"/>
        <w:numPr>
          <w:ilvl w:val="0"/>
          <w:numId w:val="69"/>
        </w:numPr>
      </w:pPr>
      <w:r>
        <w:t>VOC removal efficiency = 99.96%</w:t>
      </w:r>
    </w:p>
    <w:p w:rsidR="008C6658" w:rsidP="00CB1C05" w14:paraId="172F6EB0" w14:textId="77777777">
      <w:pPr>
        <w:pStyle w:val="BodyText"/>
        <w:numPr>
          <w:ilvl w:val="0"/>
          <w:numId w:val="69"/>
        </w:numPr>
      </w:pPr>
      <w:r>
        <w:t>Superficial Bed Velocity (vb) = 75 ft/min</w:t>
      </w:r>
    </w:p>
    <w:p w:rsidR="008C6658" w:rsidP="00CB1C05" w14:paraId="11B60645" w14:textId="77777777">
      <w:pPr>
        <w:pStyle w:val="BodyText"/>
        <w:numPr>
          <w:ilvl w:val="0"/>
          <w:numId w:val="69"/>
        </w:numPr>
      </w:pPr>
      <w:r>
        <w:t>Estimated equipment life of adsorber vessels and auxiliary Equipment (n) = 15 years</w:t>
      </w:r>
    </w:p>
    <w:p w:rsidR="008C6658" w:rsidP="00CB1C05" w14:paraId="0F1B3E9D" w14:textId="77777777">
      <w:pPr>
        <w:pStyle w:val="BodyText"/>
        <w:numPr>
          <w:ilvl w:val="0"/>
          <w:numId w:val="69"/>
        </w:numPr>
      </w:pPr>
      <w:r>
        <w:t>Estimated Carbon life (n) = 5 years</w:t>
      </w:r>
    </w:p>
    <w:p w:rsidR="008C6658" w:rsidP="00CB1C05" w14:paraId="233DD3B2" w14:textId="77777777">
      <w:pPr>
        <w:pStyle w:val="BodyText"/>
        <w:numPr>
          <w:ilvl w:val="0"/>
          <w:numId w:val="69"/>
        </w:numPr>
      </w:pPr>
      <w:r>
        <w:t>Total Number of carbon beds (Ntotal) = 3 beds</w:t>
      </w:r>
    </w:p>
    <w:p w:rsidR="008C6658" w:rsidP="00CB1C05" w14:paraId="15EF1228" w14:textId="77777777">
      <w:pPr>
        <w:pStyle w:val="BodyText"/>
        <w:numPr>
          <w:ilvl w:val="0"/>
          <w:numId w:val="69"/>
        </w:numPr>
      </w:pPr>
      <w:r>
        <w:t>Number of carbon beds adsorbing VOC when system is operating (NA) = 2 beds</w:t>
      </w:r>
    </w:p>
    <w:p w:rsidR="008C6658" w:rsidP="00CB1C05" w14:paraId="0F984EBE" w14:textId="77777777">
      <w:pPr>
        <w:pStyle w:val="BodyText"/>
        <w:numPr>
          <w:ilvl w:val="0"/>
          <w:numId w:val="69"/>
        </w:numPr>
      </w:pPr>
      <w:r>
        <w:t xml:space="preserve">Total time for adsorption (ƟA) = 12 hours </w:t>
      </w:r>
    </w:p>
    <w:p w:rsidR="008C6658" w:rsidP="00CB1C05" w14:paraId="61118A11" w14:textId="77777777">
      <w:pPr>
        <w:pStyle w:val="BodyText"/>
        <w:numPr>
          <w:ilvl w:val="0"/>
          <w:numId w:val="69"/>
        </w:numPr>
      </w:pPr>
      <w:r>
        <w:t>Total time for desorption (ƟD) = 5 hours</w:t>
      </w:r>
    </w:p>
    <w:p w:rsidR="00307680" w:rsidP="00CB1C05" w14:paraId="78EA8D1B" w14:textId="77777777">
      <w:pPr>
        <w:pStyle w:val="BodyText"/>
        <w:numPr>
          <w:ilvl w:val="0"/>
          <w:numId w:val="69"/>
        </w:numPr>
      </w:pPr>
      <w:r>
        <w:t>Estimated Carbon Replacement Rate (CRR) = 379 lbs/hour</w:t>
      </w:r>
    </w:p>
    <w:p w:rsidR="008C6658" w:rsidP="00CB1C05" w14:paraId="59344A54" w14:textId="77777777">
      <w:r w:rsidRPr="002E6B61">
        <w:t xml:space="preserve">If carbon filtration is used and expected to be discharged into the larger plant at levels below the ECEL of 0.05 </w:t>
      </w:r>
      <w:r w:rsidR="00322924">
        <w:t>ppm</w:t>
      </w:r>
      <w:r w:rsidRPr="002E6B61">
        <w:t xml:space="preserve"> then the filtration efficiency needs to be greater than 99.9964% efficient. If the discharge is into a plant area of 50,000 ft</w:t>
      </w:r>
      <w:r w:rsidRPr="00494D26">
        <w:rPr>
          <w:vertAlign w:val="superscript"/>
        </w:rPr>
        <w:t>2</w:t>
      </w:r>
      <w:r w:rsidRPr="002E6B61">
        <w:t xml:space="preserve"> with 20</w:t>
      </w:r>
      <w:r>
        <w:t xml:space="preserve"> ft </w:t>
      </w:r>
      <w:r w:rsidRPr="002E6B61">
        <w:t>high bay height ventilated at the rate of 0.1 CFM/ft</w:t>
      </w:r>
      <w:r w:rsidRPr="00494D26">
        <w:rPr>
          <w:vertAlign w:val="superscript"/>
        </w:rPr>
        <w:t>2</w:t>
      </w:r>
      <w:r w:rsidRPr="002E6B61">
        <w:t xml:space="preserve"> then the filter needs to have a filter efficiency greater than 99.9928%. </w:t>
      </w:r>
      <w:r>
        <w:t xml:space="preserve">This may not be possible </w:t>
      </w:r>
      <w:r w:rsidRPr="002E6B61">
        <w:t>in practice (channeling through the filter, etc.)</w:t>
      </w:r>
      <w:r>
        <w:t xml:space="preserve"> or may require review of a </w:t>
      </w:r>
      <w:r w:rsidRPr="002E6B61">
        <w:t>model for carbon performance that can sufficiently predict breakthrough down to these low levels. Since the exhaust volume is low, it is recommended that 500 CFM be exhausted from the plant even if it is filtered through carbon.</w:t>
      </w:r>
      <w:r>
        <w:t xml:space="preserve"> </w:t>
      </w:r>
    </w:p>
    <w:p w:rsidR="008C6658" w:rsidP="00CB1C05" w14:paraId="46146CBB" w14:textId="77777777">
      <w:pPr>
        <w:pStyle w:val="BodyText"/>
      </w:pPr>
      <w:r w:rsidRPr="00AB7408">
        <w:t xml:space="preserve">Models for using carbon </w:t>
      </w:r>
      <w:r>
        <w:t>indicate</w:t>
      </w:r>
      <w:r w:rsidRPr="00AB7408">
        <w:t xml:space="preserve"> that carbon is better at capturing at high concentrations. Minimizing flow will maximize concentration and hence the depth and the amount of carbon required for effective filtration.</w:t>
      </w:r>
    </w:p>
    <w:p w:rsidR="008C6658" w:rsidP="00CB1C05" w14:paraId="189C1136" w14:textId="77777777">
      <w:pPr>
        <w:pStyle w:val="BodyText"/>
      </w:pPr>
      <w:r>
        <w:t xml:space="preserve">Estimated costs are shown below in Table 2, below. Total costs range from approximately $100,000 to more than $510,000 per year, including cost savings for recovered solvent. </w:t>
      </w:r>
    </w:p>
    <w:p w:rsidR="008C6658" w:rsidRPr="002F56C6" w:rsidP="00CB1C05" w14:paraId="364CFED6" w14:textId="77777777">
      <w:pPr>
        <w:pStyle w:val="Heading4"/>
        <w:rPr>
          <w:rStyle w:val="Heading3Char"/>
          <w:rFonts w:ascii="Times New Roman" w:eastAsia="MS Mincho" w:hAnsi="Times New Roman"/>
          <w:b/>
          <w:szCs w:val="20"/>
        </w:rPr>
      </w:pPr>
      <w:r w:rsidRPr="002F56C6">
        <w:rPr>
          <w:rStyle w:val="Heading3Char"/>
          <w:rFonts w:ascii="Times New Roman" w:eastAsia="MS Mincho" w:hAnsi="Times New Roman"/>
          <w:b/>
          <w:szCs w:val="20"/>
        </w:rPr>
        <w:t>Carbon Canister Adsorber with Carbon Replacement</w:t>
      </w:r>
    </w:p>
    <w:p w:rsidR="008C6658" w:rsidP="00CB1C05" w14:paraId="42D936C0" w14:textId="77777777">
      <w:r>
        <w:t xml:space="preserve">Cost estimates for canister systems were also calculated based on a quote from a vendor, Carbtrol. A detailed description of canister units can be found in section 1.2.2 of </w:t>
      </w:r>
      <w:hyperlink r:id="rId232" w:history="1">
        <w:r w:rsidRPr="001A7134">
          <w:rPr>
            <w:rStyle w:val="Hyperlink"/>
          </w:rPr>
          <w:t>EPA’s VOC control guidance</w:t>
        </w:r>
      </w:hyperlink>
      <w:r>
        <w:t xml:space="preserve">. Cost estimates are shown in Table 3, below. Inputs to the data table were provided in an estimate provided by the vendor. This is included in an appendix. </w:t>
      </w:r>
    </w:p>
    <w:p w:rsidR="008C6658" w:rsidP="00CB1C05" w14:paraId="221649E1" w14:textId="77777777">
      <w:r>
        <w:t xml:space="preserve">Total annualized costs not including cost of solvent range from approximately $30,000 for a 36 gals/yr usage to approximately $900,000 for 2,300 gals/yr usage. </w:t>
      </w:r>
    </w:p>
    <w:p w:rsidR="00EB65B5" w:rsidP="00CB1C05" w14:paraId="4C1D0651" w14:textId="77777777">
      <w:pPr>
        <w:pStyle w:val="Heading4"/>
      </w:pPr>
      <w:r>
        <w:t>Summary of Engineering Control Costs for Vapor Degreasers</w:t>
      </w:r>
    </w:p>
    <w:p w:rsidR="00C970E3" w:rsidP="00CB1C05" w14:paraId="10883981" w14:textId="77777777">
      <w:pPr>
        <w:pStyle w:val="BodyText"/>
        <w:rPr>
          <w:lang w:val="en-US"/>
        </w:rPr>
      </w:pPr>
      <w:r>
        <w:rPr>
          <w:lang w:val="en-US"/>
        </w:rPr>
        <w:fldChar w:fldCharType="begin" w:fldLock="1"/>
      </w:r>
      <w:r>
        <w:rPr>
          <w:lang w:val="en-US"/>
        </w:rPr>
        <w:instrText xml:space="preserve"> REF _Ref158983812 \h </w:instrText>
      </w:r>
      <w:r>
        <w:rPr>
          <w:lang w:val="en-US"/>
        </w:rPr>
        <w:fldChar w:fldCharType="separate"/>
      </w:r>
      <w:r w:rsidRPr="00D26057" w:rsidR="0092222B">
        <w:t xml:space="preserve">Table </w:t>
      </w:r>
      <w:r w:rsidR="0092222B">
        <w:rPr>
          <w:noProof/>
        </w:rPr>
        <w:t>7</w:t>
      </w:r>
      <w:r w:rsidR="0092222B">
        <w:noBreakHyphen/>
      </w:r>
      <w:r w:rsidR="0092222B">
        <w:rPr>
          <w:noProof/>
        </w:rPr>
        <w:t>51</w:t>
      </w:r>
      <w:r>
        <w:rPr>
          <w:lang w:val="en-US"/>
        </w:rPr>
        <w:fldChar w:fldCharType="end"/>
      </w:r>
      <w:r>
        <w:rPr>
          <w:lang w:val="en-US"/>
        </w:rPr>
        <w:t xml:space="preserve"> presents a summary of the estimated engineering control costs for vapor degreasers</w:t>
      </w:r>
    </w:p>
    <w:tbl>
      <w:tblPr>
        <w:tblW w:w="0" w:type="auto"/>
        <w:tblLook w:val="04A0"/>
      </w:tblPr>
      <w:tblGrid>
        <w:gridCol w:w="1800"/>
        <w:gridCol w:w="1198"/>
        <w:gridCol w:w="1198"/>
        <w:gridCol w:w="1199"/>
        <w:gridCol w:w="1198"/>
        <w:gridCol w:w="1198"/>
        <w:gridCol w:w="1199"/>
      </w:tblGrid>
      <w:tr w14:paraId="4CAE507D" w14:textId="77777777">
        <w:tblPrEx>
          <w:tblW w:w="0" w:type="auto"/>
          <w:tblLook w:val="04A0"/>
        </w:tblPrEx>
        <w:tc>
          <w:tcPr>
            <w:tcW w:w="8990" w:type="dxa"/>
            <w:gridSpan w:val="7"/>
            <w:tcBorders>
              <w:top w:val="nil"/>
              <w:left w:val="nil"/>
              <w:bottom w:val="single" w:sz="4" w:space="0" w:color="auto"/>
              <w:right w:val="nil"/>
            </w:tcBorders>
            <w:shd w:val="clear" w:color="auto" w:fill="auto"/>
          </w:tcPr>
          <w:p w:rsidR="00170418" w:rsidRPr="00D26057" w:rsidP="00CB1C05" w14:paraId="5512C8CD" w14:textId="77777777">
            <w:pPr>
              <w:pStyle w:val="TableTitleA"/>
            </w:pPr>
            <w:r>
              <w:br w:type="page"/>
            </w:r>
            <w:bookmarkStart w:id="1155" w:name="_Ref158983812"/>
            <w:bookmarkStart w:id="1156" w:name="_Toc165379684"/>
            <w:r w:rsidRPr="00D26057">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51</w:t>
            </w:r>
            <w:r w:rsidR="00BC4B5D">
              <w:rPr>
                <w:noProof/>
              </w:rPr>
              <w:fldChar w:fldCharType="end"/>
            </w:r>
            <w:bookmarkEnd w:id="1155"/>
            <w:r w:rsidRPr="001A790B">
              <w:t>:</w:t>
            </w:r>
            <w:r w:rsidRPr="00D26057">
              <w:t xml:space="preserve"> </w:t>
            </w:r>
            <w:r w:rsidRPr="00B714E1" w:rsidR="00B714E1">
              <w:t>Summary of Engineering Control Costs for Vapor Degreasers</w:t>
            </w:r>
            <w:bookmarkEnd w:id="1156"/>
          </w:p>
        </w:tc>
      </w:tr>
      <w:tr w14:paraId="76180D5F" w14:textId="77777777" w:rsidTr="0067302C">
        <w:tblPrEx>
          <w:tblW w:w="0" w:type="auto"/>
          <w:tblLook w:val="04A0"/>
        </w:tblPrEx>
        <w:tc>
          <w:tcPr>
            <w:tcW w:w="1800" w:type="dxa"/>
            <w:vMerge w:val="restart"/>
            <w:tcBorders>
              <w:top w:val="single" w:sz="4" w:space="0" w:color="auto"/>
              <w:left w:val="single" w:sz="4" w:space="0" w:color="auto"/>
              <w:right w:val="single" w:sz="4" w:space="0" w:color="auto"/>
            </w:tcBorders>
            <w:shd w:val="clear" w:color="auto" w:fill="48A9C5"/>
            <w:vAlign w:val="center"/>
          </w:tcPr>
          <w:p w:rsidR="0067302C" w:rsidRPr="00D26057" w:rsidP="00CB1C05" w14:paraId="5652BA74" w14:textId="77777777">
            <w:pPr>
              <w:pStyle w:val="TableSubtitle"/>
            </w:pPr>
            <w:r>
              <w:t>Cost Type</w:t>
            </w:r>
          </w:p>
        </w:tc>
        <w:tc>
          <w:tcPr>
            <w:tcW w:w="2396"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67302C" w:rsidP="00CB1C05" w14:paraId="3EC7D553" w14:textId="77777777">
            <w:pPr>
              <w:pStyle w:val="TableSubtitle"/>
            </w:pPr>
            <w:r>
              <w:t xml:space="preserve">Small: </w:t>
            </w:r>
            <w:r w:rsidRPr="0067302C">
              <w:t>EPA Cannister Adsorption Model with Steam Regeneration, PCE 2,300 gallons per year</w:t>
            </w:r>
          </w:p>
        </w:tc>
        <w:tc>
          <w:tcPr>
            <w:tcW w:w="2397"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134F9B2F" w14:textId="77777777">
            <w:pPr>
              <w:pStyle w:val="TableSubtitle"/>
            </w:pPr>
            <w:r>
              <w:t xml:space="preserve">Medium: </w:t>
            </w:r>
            <w:r w:rsidRPr="00216BEC">
              <w:t>EPA Cannister Carbon Adsorption Model with Steam Regeneration, PCE 720 gallons per year</w:t>
            </w:r>
          </w:p>
        </w:tc>
        <w:tc>
          <w:tcPr>
            <w:tcW w:w="2397"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70011F3B" w14:textId="77777777">
            <w:pPr>
              <w:pStyle w:val="TableSubtitle"/>
            </w:pPr>
            <w:r>
              <w:t xml:space="preserve">Large: </w:t>
            </w:r>
            <w:r w:rsidRPr="0067302C">
              <w:t>EPA Cannister Carbon Adsorption Model with Steam Regeneration, PCE 36 gallons per year</w:t>
            </w:r>
          </w:p>
        </w:tc>
      </w:tr>
      <w:tr w14:paraId="425144B9" w14:textId="77777777" w:rsidTr="0067302C">
        <w:tblPrEx>
          <w:tblW w:w="0" w:type="auto"/>
          <w:tblLook w:val="04A0"/>
        </w:tblPrEx>
        <w:tc>
          <w:tcPr>
            <w:tcW w:w="1800" w:type="dxa"/>
            <w:vMerge/>
            <w:tcBorders>
              <w:left w:val="single" w:sz="4" w:space="0" w:color="auto"/>
              <w:bottom w:val="single" w:sz="4" w:space="0" w:color="auto"/>
              <w:right w:val="single" w:sz="4" w:space="0" w:color="auto"/>
            </w:tcBorders>
            <w:shd w:val="clear" w:color="auto" w:fill="48A9C5"/>
            <w:vAlign w:val="center"/>
          </w:tcPr>
          <w:p w:rsidR="0067302C" w:rsidRPr="00D26057" w:rsidP="00CB1C05" w14:paraId="13C5E7EE" w14:textId="77777777">
            <w:pPr>
              <w:pStyle w:val="TableSubtitle"/>
            </w:pP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2A5F5706" w14:textId="77777777">
            <w:pPr>
              <w:pStyle w:val="TableSubtitle"/>
            </w:pPr>
            <w:r>
              <w:t>Initial Costs</w:t>
            </w: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269A588C" w14:textId="77777777">
            <w:pPr>
              <w:pStyle w:val="TableSubtitle"/>
            </w:pPr>
            <w:r>
              <w:t>Recurring Costs</w:t>
            </w:r>
          </w:p>
        </w:tc>
        <w:tc>
          <w:tcPr>
            <w:tcW w:w="1199" w:type="dxa"/>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0A43C4C2" w14:textId="77777777">
            <w:pPr>
              <w:pStyle w:val="TableSubtitle"/>
            </w:pPr>
            <w:r>
              <w:t>Initial Costs</w:t>
            </w: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64E00E68" w14:textId="77777777">
            <w:pPr>
              <w:pStyle w:val="TableSubtitle"/>
            </w:pPr>
            <w:r>
              <w:t>Recurring Costs</w:t>
            </w: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02959403" w14:textId="77777777">
            <w:pPr>
              <w:pStyle w:val="TableSubtitle"/>
            </w:pPr>
            <w:r>
              <w:t>Initial Costs</w:t>
            </w:r>
          </w:p>
        </w:tc>
        <w:tc>
          <w:tcPr>
            <w:tcW w:w="1199" w:type="dxa"/>
            <w:tcBorders>
              <w:top w:val="single" w:sz="4" w:space="0" w:color="auto"/>
              <w:left w:val="single" w:sz="4" w:space="0" w:color="auto"/>
              <w:bottom w:val="single" w:sz="4" w:space="0" w:color="auto"/>
              <w:right w:val="single" w:sz="4" w:space="0" w:color="auto"/>
            </w:tcBorders>
            <w:shd w:val="clear" w:color="auto" w:fill="48A9C5"/>
            <w:vAlign w:val="center"/>
          </w:tcPr>
          <w:p w:rsidR="0067302C" w:rsidRPr="00D26057" w:rsidP="00CB1C05" w14:paraId="3F5BDD9A" w14:textId="77777777">
            <w:pPr>
              <w:pStyle w:val="TableSubtitle"/>
            </w:pPr>
            <w:r>
              <w:t>Recurring Costs</w:t>
            </w:r>
          </w:p>
        </w:tc>
      </w:tr>
      <w:tr w14:paraId="438426A0" w14:textId="77777777">
        <w:tblPrEx>
          <w:tblW w:w="0" w:type="auto"/>
          <w:tblLook w:val="04A0"/>
        </w:tblPrEx>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B714E1" w:rsidP="00CB1C05" w14:paraId="42C64DA4" w14:textId="77777777">
            <w:pPr>
              <w:pStyle w:val="LTableTextAbt"/>
            </w:pPr>
            <w:r w:rsidRPr="00B714E1">
              <w:t>Negative Pressure Room</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4C9D5DA6" w14:textId="77777777">
            <w:pPr>
              <w:pStyle w:val="LTableTextAbt"/>
              <w:jc w:val="right"/>
            </w:pPr>
            <w:r>
              <w:rPr>
                <w:szCs w:val="18"/>
              </w:rPr>
              <w:t>$146,550</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4C1E97AC" w14:textId="77777777">
            <w:pPr>
              <w:pStyle w:val="LTableTextAbt"/>
              <w:jc w:val="right"/>
            </w:pPr>
            <w:r>
              <w:rPr>
                <w:szCs w:val="18"/>
              </w:rPr>
              <w:t>-</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4CAD90AD" w14:textId="77777777">
            <w:pPr>
              <w:pStyle w:val="LTableTextAbt"/>
              <w:jc w:val="right"/>
            </w:pPr>
            <w:r>
              <w:rPr>
                <w:szCs w:val="18"/>
              </w:rPr>
              <w:t>$146,550</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39942BF8" w14:textId="77777777">
            <w:pPr>
              <w:pStyle w:val="LTableTextAbt"/>
              <w:jc w:val="right"/>
            </w:pPr>
            <w:r>
              <w:rPr>
                <w:szCs w:val="18"/>
              </w:rPr>
              <w:t>-</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04678AE2" w14:textId="77777777">
            <w:pPr>
              <w:pStyle w:val="LTableTextAbt"/>
              <w:jc w:val="right"/>
            </w:pPr>
            <w:r>
              <w:rPr>
                <w:szCs w:val="18"/>
              </w:rPr>
              <w:t>$146,550</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1347C603" w14:textId="77777777">
            <w:pPr>
              <w:pStyle w:val="LTableTextAbt"/>
              <w:jc w:val="right"/>
            </w:pPr>
            <w:r>
              <w:rPr>
                <w:szCs w:val="18"/>
              </w:rPr>
              <w:t>-</w:t>
            </w:r>
          </w:p>
        </w:tc>
      </w:tr>
      <w:tr w14:paraId="7A5360E4" w14:textId="77777777">
        <w:tblPrEx>
          <w:tblW w:w="0" w:type="auto"/>
          <w:tblLook w:val="04A0"/>
        </w:tblPrEx>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B714E1" w:rsidP="00CB1C05" w14:paraId="3FCA912E" w14:textId="77777777">
            <w:pPr>
              <w:pStyle w:val="LTableTextAbt"/>
            </w:pPr>
            <w:r w:rsidRPr="00B714E1">
              <w:t>Adsorption</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9306F5F" w14:textId="77777777">
            <w:pPr>
              <w:pStyle w:val="LTableTextAbt"/>
              <w:jc w:val="right"/>
            </w:pPr>
            <w:r>
              <w:rPr>
                <w:szCs w:val="18"/>
              </w:rPr>
              <w:t>$58,253</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322D6B4D" w14:textId="77777777">
            <w:pPr>
              <w:pStyle w:val="LTableTextAbt"/>
              <w:jc w:val="right"/>
            </w:pPr>
            <w:r>
              <w:rPr>
                <w:szCs w:val="18"/>
              </w:rPr>
              <w:t>$20,241</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137A3002" w14:textId="77777777">
            <w:pPr>
              <w:pStyle w:val="LTableTextAbt"/>
              <w:jc w:val="right"/>
            </w:pPr>
            <w:r>
              <w:rPr>
                <w:szCs w:val="18"/>
              </w:rPr>
              <w:t>$114,455</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19077B2" w14:textId="77777777">
            <w:pPr>
              <w:pStyle w:val="LTableTextAbt"/>
              <w:jc w:val="right"/>
            </w:pPr>
            <w:r>
              <w:rPr>
                <w:szCs w:val="18"/>
              </w:rPr>
              <w:t>$209,350</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2E4CBFA2" w14:textId="77777777">
            <w:pPr>
              <w:pStyle w:val="LTableTextAbt"/>
              <w:jc w:val="right"/>
            </w:pPr>
            <w:r>
              <w:rPr>
                <w:szCs w:val="18"/>
              </w:rPr>
              <w:t>$254,905</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16066C4" w14:textId="77777777">
            <w:pPr>
              <w:pStyle w:val="LTableTextAbt"/>
              <w:jc w:val="right"/>
            </w:pPr>
            <w:r>
              <w:rPr>
                <w:szCs w:val="18"/>
              </w:rPr>
              <w:t>$596,337</w:t>
            </w:r>
          </w:p>
        </w:tc>
      </w:tr>
      <w:tr w14:paraId="40DB6DA8" w14:textId="77777777">
        <w:tblPrEx>
          <w:tblW w:w="0" w:type="auto"/>
          <w:tblLook w:val="04A0"/>
        </w:tblPrEx>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B714E1" w:rsidP="00CB1C05" w14:paraId="6BB8F60C" w14:textId="77777777">
            <w:pPr>
              <w:pStyle w:val="LTableTextAbt"/>
            </w:pPr>
            <w:r w:rsidRPr="00B714E1">
              <w:t>Automation</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31C427DE" w14:textId="77777777">
            <w:pPr>
              <w:pStyle w:val="LTableTextAbt"/>
              <w:jc w:val="right"/>
            </w:pPr>
            <w:r>
              <w:rPr>
                <w:szCs w:val="18"/>
              </w:rPr>
              <w:t>$375,000</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4D3A2CB7" w14:textId="77777777">
            <w:pPr>
              <w:pStyle w:val="LTableTextAbt"/>
              <w:jc w:val="right"/>
            </w:pPr>
            <w:r>
              <w:rPr>
                <w:szCs w:val="18"/>
              </w:rPr>
              <w:t>-</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4BD243BE" w14:textId="77777777">
            <w:pPr>
              <w:pStyle w:val="LTableTextAbt"/>
              <w:jc w:val="right"/>
            </w:pPr>
            <w:r>
              <w:rPr>
                <w:szCs w:val="18"/>
              </w:rPr>
              <w:t>$375,000</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C7DB301" w14:textId="77777777">
            <w:pPr>
              <w:pStyle w:val="LTableTextAbt"/>
              <w:jc w:val="right"/>
            </w:pPr>
            <w:r>
              <w:rPr>
                <w:szCs w:val="18"/>
              </w:rPr>
              <w:t>-</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D49052E" w14:textId="77777777">
            <w:pPr>
              <w:pStyle w:val="LTableTextAbt"/>
              <w:jc w:val="right"/>
            </w:pPr>
            <w:r>
              <w:rPr>
                <w:szCs w:val="18"/>
              </w:rPr>
              <w:t>$375,000</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5588B0E" w14:textId="77777777">
            <w:pPr>
              <w:pStyle w:val="LTableTextAbt"/>
              <w:jc w:val="right"/>
            </w:pPr>
            <w:r>
              <w:rPr>
                <w:szCs w:val="18"/>
              </w:rPr>
              <w:t>-</w:t>
            </w:r>
          </w:p>
        </w:tc>
      </w:tr>
      <w:tr w14:paraId="41E33813" w14:textId="77777777">
        <w:tblPrEx>
          <w:tblW w:w="0" w:type="auto"/>
          <w:tblLook w:val="04A0"/>
        </w:tblPrEx>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B714E1" w:rsidP="00CB1C05" w14:paraId="3D0A8A24" w14:textId="77777777">
            <w:pPr>
              <w:pStyle w:val="LTableTextAbt"/>
              <w:rPr>
                <w:b/>
                <w:bCs w:val="0"/>
              </w:rPr>
            </w:pPr>
            <w:r w:rsidRPr="00B714E1">
              <w:rPr>
                <w:b/>
              </w:rPr>
              <w:t>Total Engineering Controls</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8626530" w14:textId="77777777">
            <w:pPr>
              <w:pStyle w:val="LTableTextAbt"/>
              <w:jc w:val="right"/>
            </w:pPr>
            <w:r>
              <w:rPr>
                <w:b/>
                <w:bCs w:val="0"/>
                <w:szCs w:val="18"/>
              </w:rPr>
              <w:t>$579,803</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1D0C1AC" w14:textId="77777777">
            <w:pPr>
              <w:pStyle w:val="LTableTextAbt"/>
              <w:jc w:val="right"/>
            </w:pPr>
            <w:r>
              <w:rPr>
                <w:b/>
                <w:bCs w:val="0"/>
                <w:szCs w:val="18"/>
              </w:rPr>
              <w:t>$20,241</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50A2B827" w14:textId="77777777">
            <w:pPr>
              <w:pStyle w:val="LTableTextAbt"/>
              <w:jc w:val="right"/>
            </w:pPr>
            <w:r>
              <w:rPr>
                <w:b/>
                <w:bCs w:val="0"/>
                <w:szCs w:val="18"/>
              </w:rPr>
              <w:t>$636,005</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0D7F93C0" w14:textId="77777777">
            <w:pPr>
              <w:pStyle w:val="LTableTextAbt"/>
              <w:jc w:val="right"/>
            </w:pPr>
            <w:r>
              <w:rPr>
                <w:b/>
                <w:bCs w:val="0"/>
                <w:szCs w:val="18"/>
              </w:rPr>
              <w:t>$209,350</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7253EF95" w14:textId="77777777">
            <w:pPr>
              <w:pStyle w:val="LTableTextAbt"/>
              <w:jc w:val="right"/>
            </w:pPr>
            <w:r>
              <w:rPr>
                <w:b/>
                <w:bCs w:val="0"/>
                <w:szCs w:val="18"/>
              </w:rPr>
              <w:t>$776,455</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DD70AE" w:rsidRPr="00D26057" w:rsidP="00CB1C05" w14:paraId="191B283C" w14:textId="77777777">
            <w:pPr>
              <w:pStyle w:val="LTableTextAbt"/>
              <w:jc w:val="right"/>
            </w:pPr>
            <w:r>
              <w:rPr>
                <w:b/>
                <w:bCs w:val="0"/>
                <w:szCs w:val="18"/>
              </w:rPr>
              <w:t>$596,337</w:t>
            </w:r>
          </w:p>
        </w:tc>
      </w:tr>
    </w:tbl>
    <w:p w:rsidR="00F32569" w:rsidP="00CB1C05" w14:paraId="44EB062C" w14:textId="77777777">
      <w:pPr>
        <w:pStyle w:val="BodyText"/>
        <w:rPr>
          <w:lang w:val="en-US"/>
        </w:rPr>
      </w:pPr>
    </w:p>
    <w:p w:rsidR="004D5781" w:rsidP="00CB1C05" w14:paraId="07589497" w14:textId="77777777">
      <w:pPr>
        <w:pStyle w:val="Heading3"/>
      </w:pPr>
      <w:r>
        <w:t>Summary of WCPP Costs for Vapor Degreasers Assuming Engineering Controls</w:t>
      </w:r>
    </w:p>
    <w:p w:rsidR="004D5781" w:rsidP="00CB1C05" w14:paraId="6C4906B8" w14:textId="77777777">
      <w:pPr>
        <w:pStyle w:val="BodyText"/>
        <w:rPr>
          <w:lang w:val="en-US"/>
        </w:rPr>
      </w:pPr>
      <w:r>
        <w:rPr>
          <w:lang w:val="en-US"/>
        </w:rPr>
        <w:fldChar w:fldCharType="begin" w:fldLock="1"/>
      </w:r>
      <w:r>
        <w:rPr>
          <w:lang w:val="en-US"/>
        </w:rPr>
        <w:instrText xml:space="preserve"> REF _Ref158984698 \h </w:instrText>
      </w:r>
      <w:r>
        <w:rPr>
          <w:lang w:val="en-US"/>
        </w:rPr>
        <w:fldChar w:fldCharType="separate"/>
      </w:r>
      <w:r w:rsidRPr="00D26057" w:rsidR="0092222B">
        <w:t xml:space="preserve">Table </w:t>
      </w:r>
      <w:r w:rsidR="0092222B">
        <w:rPr>
          <w:noProof/>
        </w:rPr>
        <w:t>7</w:t>
      </w:r>
      <w:r w:rsidR="0092222B">
        <w:noBreakHyphen/>
      </w:r>
      <w:r w:rsidR="0092222B">
        <w:rPr>
          <w:noProof/>
        </w:rPr>
        <w:t>52</w:t>
      </w:r>
      <w:r>
        <w:rPr>
          <w:lang w:val="en-US"/>
        </w:rPr>
        <w:fldChar w:fldCharType="end"/>
      </w:r>
      <w:r>
        <w:rPr>
          <w:lang w:val="en-US"/>
        </w:rPr>
        <w:t xml:space="preserve"> presents the </w:t>
      </w:r>
      <w:r w:rsidR="003E3434">
        <w:rPr>
          <w:lang w:val="en-US"/>
        </w:rPr>
        <w:t xml:space="preserve">summary of the WCPP costs assuming that engineering controls are used to achieve exposure levels below the ECEL. </w:t>
      </w:r>
    </w:p>
    <w:tbl>
      <w:tblPr>
        <w:tblW w:w="0" w:type="auto"/>
        <w:tblLook w:val="04A0"/>
      </w:tblPr>
      <w:tblGrid>
        <w:gridCol w:w="1800"/>
        <w:gridCol w:w="1198"/>
        <w:gridCol w:w="1198"/>
        <w:gridCol w:w="1199"/>
        <w:gridCol w:w="1198"/>
        <w:gridCol w:w="1198"/>
        <w:gridCol w:w="1199"/>
      </w:tblGrid>
      <w:tr w14:paraId="67F73461" w14:textId="77777777">
        <w:tblPrEx>
          <w:tblW w:w="0" w:type="auto"/>
          <w:tblLook w:val="04A0"/>
        </w:tblPrEx>
        <w:tc>
          <w:tcPr>
            <w:tcW w:w="8990" w:type="dxa"/>
            <w:gridSpan w:val="7"/>
            <w:tcBorders>
              <w:top w:val="nil"/>
              <w:left w:val="nil"/>
              <w:bottom w:val="single" w:sz="4" w:space="0" w:color="auto"/>
              <w:right w:val="nil"/>
            </w:tcBorders>
            <w:shd w:val="clear" w:color="auto" w:fill="auto"/>
          </w:tcPr>
          <w:p w:rsidR="004D5781" w:rsidRPr="00D26057" w:rsidP="00CB1C05" w14:paraId="4893C4F1" w14:textId="77777777">
            <w:pPr>
              <w:pStyle w:val="TableTitleA"/>
            </w:pPr>
            <w:r>
              <w:br w:type="page"/>
            </w:r>
            <w:bookmarkStart w:id="1157" w:name="_Ref158984698"/>
            <w:bookmarkStart w:id="1158" w:name="_Toc165379685"/>
            <w:r w:rsidRPr="00D26057">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52</w:t>
            </w:r>
            <w:r w:rsidR="00BC4B5D">
              <w:rPr>
                <w:noProof/>
              </w:rPr>
              <w:fldChar w:fldCharType="end"/>
            </w:r>
            <w:bookmarkEnd w:id="1157"/>
            <w:r w:rsidRPr="001A790B">
              <w:t>:</w:t>
            </w:r>
            <w:r w:rsidRPr="00D26057">
              <w:t xml:space="preserve"> </w:t>
            </w:r>
            <w:r w:rsidRPr="00B714E1">
              <w:t xml:space="preserve">Summary of </w:t>
            </w:r>
            <w:r w:rsidR="003E3434">
              <w:t xml:space="preserve">WCPP </w:t>
            </w:r>
            <w:r w:rsidRPr="00B714E1">
              <w:t xml:space="preserve">Costs </w:t>
            </w:r>
            <w:r w:rsidR="003E3434">
              <w:t xml:space="preserve">with Engineering Controls </w:t>
            </w:r>
            <w:r w:rsidRPr="00B714E1">
              <w:t>for Vapor Degreasers</w:t>
            </w:r>
            <w:bookmarkEnd w:id="1158"/>
          </w:p>
        </w:tc>
      </w:tr>
      <w:tr w14:paraId="72F3ED6E" w14:textId="77777777">
        <w:tblPrEx>
          <w:tblW w:w="0" w:type="auto"/>
          <w:tblLook w:val="04A0"/>
        </w:tblPrEx>
        <w:tc>
          <w:tcPr>
            <w:tcW w:w="1800" w:type="dxa"/>
            <w:vMerge w:val="restart"/>
            <w:tcBorders>
              <w:top w:val="single" w:sz="4" w:space="0" w:color="auto"/>
              <w:left w:val="single" w:sz="4" w:space="0" w:color="auto"/>
              <w:right w:val="single" w:sz="4" w:space="0" w:color="auto"/>
            </w:tcBorders>
            <w:shd w:val="clear" w:color="auto" w:fill="48A9C5"/>
            <w:vAlign w:val="center"/>
          </w:tcPr>
          <w:p w:rsidR="004D5781" w:rsidRPr="00D26057" w:rsidP="00CB1C05" w14:paraId="11A15D7C" w14:textId="77777777">
            <w:pPr>
              <w:pStyle w:val="TableSubtitle"/>
            </w:pPr>
            <w:r>
              <w:t>Cost Type</w:t>
            </w:r>
          </w:p>
        </w:tc>
        <w:tc>
          <w:tcPr>
            <w:tcW w:w="2396"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67302C" w:rsidP="00CB1C05" w14:paraId="768C1544" w14:textId="77777777">
            <w:pPr>
              <w:pStyle w:val="TableSubtitle"/>
            </w:pPr>
            <w:r>
              <w:t>Small</w:t>
            </w:r>
          </w:p>
        </w:tc>
        <w:tc>
          <w:tcPr>
            <w:tcW w:w="2397"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7718CCE2" w14:textId="77777777">
            <w:pPr>
              <w:pStyle w:val="TableSubtitle"/>
            </w:pPr>
            <w:r>
              <w:t>Medium</w:t>
            </w:r>
          </w:p>
        </w:tc>
        <w:tc>
          <w:tcPr>
            <w:tcW w:w="2397"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0D78EB9F" w14:textId="77777777">
            <w:pPr>
              <w:pStyle w:val="TableSubtitle"/>
            </w:pPr>
            <w:r>
              <w:t>Large</w:t>
            </w:r>
          </w:p>
        </w:tc>
      </w:tr>
      <w:tr w14:paraId="1B74B4A2" w14:textId="77777777">
        <w:tblPrEx>
          <w:tblW w:w="0" w:type="auto"/>
          <w:tblLook w:val="04A0"/>
        </w:tblPrEx>
        <w:tc>
          <w:tcPr>
            <w:tcW w:w="1800" w:type="dxa"/>
            <w:vMerge/>
            <w:tcBorders>
              <w:left w:val="single" w:sz="4" w:space="0" w:color="auto"/>
              <w:bottom w:val="single" w:sz="4" w:space="0" w:color="auto"/>
              <w:right w:val="single" w:sz="4" w:space="0" w:color="auto"/>
            </w:tcBorders>
            <w:shd w:val="clear" w:color="auto" w:fill="48A9C5"/>
            <w:vAlign w:val="center"/>
          </w:tcPr>
          <w:p w:rsidR="004D5781" w:rsidRPr="00D26057" w:rsidP="00CB1C05" w14:paraId="12E8776B" w14:textId="77777777">
            <w:pPr>
              <w:pStyle w:val="TableSubtitle"/>
            </w:pP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7B3A116B" w14:textId="77777777">
            <w:pPr>
              <w:pStyle w:val="TableSubtitle"/>
            </w:pPr>
            <w:r>
              <w:t>Initial Costs</w:t>
            </w: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7DBB35FF" w14:textId="77777777">
            <w:pPr>
              <w:pStyle w:val="TableSubtitle"/>
            </w:pPr>
            <w:r>
              <w:t>Recurring Costs</w:t>
            </w:r>
          </w:p>
        </w:tc>
        <w:tc>
          <w:tcPr>
            <w:tcW w:w="1199" w:type="dxa"/>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121368DB" w14:textId="77777777">
            <w:pPr>
              <w:pStyle w:val="TableSubtitle"/>
            </w:pPr>
            <w:r>
              <w:t>Initial Costs</w:t>
            </w: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0DAA5EB9" w14:textId="77777777">
            <w:pPr>
              <w:pStyle w:val="TableSubtitle"/>
            </w:pPr>
            <w:r>
              <w:t>Recurring Costs</w:t>
            </w:r>
          </w:p>
        </w:tc>
        <w:tc>
          <w:tcPr>
            <w:tcW w:w="1198" w:type="dxa"/>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5C00856B" w14:textId="77777777">
            <w:pPr>
              <w:pStyle w:val="TableSubtitle"/>
            </w:pPr>
            <w:r>
              <w:t>Initial Costs</w:t>
            </w:r>
          </w:p>
        </w:tc>
        <w:tc>
          <w:tcPr>
            <w:tcW w:w="1199" w:type="dxa"/>
            <w:tcBorders>
              <w:top w:val="single" w:sz="4" w:space="0" w:color="auto"/>
              <w:left w:val="single" w:sz="4" w:space="0" w:color="auto"/>
              <w:bottom w:val="single" w:sz="4" w:space="0" w:color="auto"/>
              <w:right w:val="single" w:sz="4" w:space="0" w:color="auto"/>
            </w:tcBorders>
            <w:shd w:val="clear" w:color="auto" w:fill="48A9C5"/>
            <w:vAlign w:val="center"/>
          </w:tcPr>
          <w:p w:rsidR="004D5781" w:rsidRPr="00D26057" w:rsidP="00CB1C05" w14:paraId="1B0B4C24" w14:textId="77777777">
            <w:pPr>
              <w:pStyle w:val="TableSubtitle"/>
            </w:pPr>
            <w:r>
              <w:t>Recurring Costs</w:t>
            </w:r>
          </w:p>
        </w:tc>
      </w:tr>
      <w:tr w14:paraId="4123DEE5" w14:textId="77777777">
        <w:tblPrEx>
          <w:tblW w:w="0" w:type="auto"/>
          <w:tblLook w:val="04A0"/>
        </w:tblPrEx>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67425D20" w14:textId="77777777">
            <w:pPr>
              <w:pStyle w:val="LTableTextAbt"/>
              <w:rPr>
                <w:bCs w:val="0"/>
              </w:rPr>
            </w:pPr>
            <w:r w:rsidRPr="004D5781">
              <w:rPr>
                <w:bCs w:val="0"/>
              </w:rPr>
              <w:t>Total Engineering Controls</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77FB9041" w14:textId="77777777">
            <w:pPr>
              <w:pStyle w:val="LTableTextAbt"/>
              <w:jc w:val="right"/>
              <w:rPr>
                <w:bCs w:val="0"/>
              </w:rPr>
            </w:pPr>
            <w:r>
              <w:rPr>
                <w:szCs w:val="18"/>
              </w:rPr>
              <w:t xml:space="preserve">$579,803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08DA0294" w14:textId="77777777">
            <w:pPr>
              <w:pStyle w:val="LTableTextAbt"/>
              <w:jc w:val="right"/>
              <w:rPr>
                <w:bCs w:val="0"/>
              </w:rPr>
            </w:pPr>
            <w:r>
              <w:rPr>
                <w:szCs w:val="18"/>
              </w:rPr>
              <w:t xml:space="preserve">$20,241 </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2EA1B013" w14:textId="77777777">
            <w:pPr>
              <w:pStyle w:val="LTableTextAbt"/>
              <w:jc w:val="right"/>
              <w:rPr>
                <w:bCs w:val="0"/>
              </w:rPr>
            </w:pPr>
            <w:r>
              <w:rPr>
                <w:szCs w:val="18"/>
              </w:rPr>
              <w:t xml:space="preserve">$636,005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0BEC873F" w14:textId="77777777">
            <w:pPr>
              <w:pStyle w:val="LTableTextAbt"/>
              <w:jc w:val="right"/>
              <w:rPr>
                <w:bCs w:val="0"/>
              </w:rPr>
            </w:pPr>
            <w:r>
              <w:rPr>
                <w:szCs w:val="18"/>
              </w:rPr>
              <w:t xml:space="preserve">$209,350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0C0D3429" w14:textId="77777777">
            <w:pPr>
              <w:pStyle w:val="LTableTextAbt"/>
              <w:jc w:val="right"/>
              <w:rPr>
                <w:bCs w:val="0"/>
              </w:rPr>
            </w:pPr>
            <w:r>
              <w:rPr>
                <w:szCs w:val="18"/>
              </w:rPr>
              <w:t xml:space="preserve">$776,455 </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7196CC2D" w14:textId="77777777">
            <w:pPr>
              <w:pStyle w:val="LTableTextAbt"/>
              <w:jc w:val="right"/>
              <w:rPr>
                <w:bCs w:val="0"/>
              </w:rPr>
            </w:pPr>
            <w:r>
              <w:rPr>
                <w:szCs w:val="18"/>
              </w:rPr>
              <w:t xml:space="preserve">$596,337 </w:t>
            </w:r>
          </w:p>
        </w:tc>
      </w:tr>
      <w:tr w14:paraId="041EEC4D" w14:textId="77777777">
        <w:tblPrEx>
          <w:tblW w:w="0" w:type="auto"/>
          <w:tblLook w:val="04A0"/>
        </w:tblPrEx>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B714E1" w:rsidP="00CB1C05" w14:paraId="182ADD79" w14:textId="77777777">
            <w:pPr>
              <w:pStyle w:val="LTableTextAbt"/>
            </w:pPr>
            <w:r>
              <w:t>WCPP Costs (assuming exposures below ECEL)</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D26057" w:rsidP="00CB1C05" w14:paraId="3F7F1C1C" w14:textId="77777777">
            <w:pPr>
              <w:pStyle w:val="LTableTextAbt"/>
              <w:jc w:val="right"/>
            </w:pPr>
            <w:r>
              <w:rPr>
                <w:szCs w:val="18"/>
              </w:rPr>
              <w:t xml:space="preserve">$2,454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D26057" w:rsidP="00CB1C05" w14:paraId="0A663E02" w14:textId="77777777">
            <w:pPr>
              <w:pStyle w:val="LTableTextAbt"/>
              <w:jc w:val="right"/>
            </w:pPr>
            <w:r>
              <w:rPr>
                <w:szCs w:val="18"/>
              </w:rPr>
              <w:t xml:space="preserve">$596 </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D26057" w:rsidP="00CB1C05" w14:paraId="0F65926B" w14:textId="77777777">
            <w:pPr>
              <w:pStyle w:val="LTableTextAbt"/>
              <w:jc w:val="right"/>
            </w:pPr>
            <w:r>
              <w:rPr>
                <w:szCs w:val="18"/>
              </w:rPr>
              <w:t xml:space="preserve">$2,454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D26057" w:rsidP="00CB1C05" w14:paraId="46AED57B" w14:textId="77777777">
            <w:pPr>
              <w:pStyle w:val="LTableTextAbt"/>
              <w:jc w:val="right"/>
            </w:pPr>
            <w:r>
              <w:rPr>
                <w:szCs w:val="18"/>
              </w:rPr>
              <w:t xml:space="preserve">$596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D26057" w:rsidP="00CB1C05" w14:paraId="3C40BBE1" w14:textId="77777777">
            <w:pPr>
              <w:pStyle w:val="LTableTextAbt"/>
              <w:jc w:val="right"/>
            </w:pPr>
            <w:r>
              <w:rPr>
                <w:szCs w:val="18"/>
              </w:rPr>
              <w:t xml:space="preserve">$2,454 </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D26057" w:rsidP="00CB1C05" w14:paraId="1A748BAB" w14:textId="77777777">
            <w:pPr>
              <w:pStyle w:val="LTableTextAbt"/>
              <w:jc w:val="right"/>
            </w:pPr>
            <w:r>
              <w:rPr>
                <w:szCs w:val="18"/>
              </w:rPr>
              <w:t xml:space="preserve">$596 </w:t>
            </w:r>
          </w:p>
        </w:tc>
      </w:tr>
      <w:tr w14:paraId="69C7334D" w14:textId="77777777">
        <w:tblPrEx>
          <w:tblW w:w="0" w:type="auto"/>
          <w:tblLook w:val="04A0"/>
        </w:tblPrEx>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315BFCE5" w14:textId="77777777">
            <w:pPr>
              <w:pStyle w:val="LTableTextAbt"/>
              <w:rPr>
                <w:b/>
                <w:bCs w:val="0"/>
              </w:rPr>
            </w:pPr>
            <w:r w:rsidRPr="004D5781">
              <w:rPr>
                <w:b/>
                <w:bCs w:val="0"/>
              </w:rPr>
              <w:t>Total WCPP Costs</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3101BC80" w14:textId="77777777">
            <w:pPr>
              <w:pStyle w:val="LTableTextAbt"/>
              <w:jc w:val="right"/>
              <w:rPr>
                <w:b/>
                <w:bCs w:val="0"/>
              </w:rPr>
            </w:pPr>
            <w:r>
              <w:rPr>
                <w:b/>
                <w:bCs w:val="0"/>
                <w:szCs w:val="18"/>
              </w:rPr>
              <w:t xml:space="preserve">$582,257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2AA95624" w14:textId="77777777">
            <w:pPr>
              <w:pStyle w:val="LTableTextAbt"/>
              <w:jc w:val="right"/>
              <w:rPr>
                <w:b/>
                <w:bCs w:val="0"/>
              </w:rPr>
            </w:pPr>
            <w:r>
              <w:rPr>
                <w:b/>
                <w:bCs w:val="0"/>
                <w:szCs w:val="18"/>
              </w:rPr>
              <w:t xml:space="preserve">$20,837 </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3D5A5C2D" w14:textId="77777777">
            <w:pPr>
              <w:pStyle w:val="LTableTextAbt"/>
              <w:jc w:val="right"/>
              <w:rPr>
                <w:b/>
                <w:bCs w:val="0"/>
              </w:rPr>
            </w:pPr>
            <w:r>
              <w:rPr>
                <w:b/>
                <w:bCs w:val="0"/>
                <w:szCs w:val="18"/>
              </w:rPr>
              <w:t xml:space="preserve">$638,459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4E8EED8F" w14:textId="77777777">
            <w:pPr>
              <w:pStyle w:val="LTableTextAbt"/>
              <w:jc w:val="right"/>
              <w:rPr>
                <w:b/>
                <w:bCs w:val="0"/>
              </w:rPr>
            </w:pPr>
            <w:r>
              <w:rPr>
                <w:b/>
                <w:bCs w:val="0"/>
                <w:szCs w:val="18"/>
              </w:rPr>
              <w:t xml:space="preserve">$209,946 </w:t>
            </w:r>
          </w:p>
        </w:tc>
        <w:tc>
          <w:tcPr>
            <w:tcW w:w="1198"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5C3C5E2A" w14:textId="77777777">
            <w:pPr>
              <w:pStyle w:val="LTableTextAbt"/>
              <w:jc w:val="right"/>
              <w:rPr>
                <w:b/>
                <w:bCs w:val="0"/>
              </w:rPr>
            </w:pPr>
            <w:r>
              <w:rPr>
                <w:b/>
                <w:bCs w:val="0"/>
                <w:szCs w:val="18"/>
              </w:rPr>
              <w:t xml:space="preserve">$778,909 </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BA04BC" w:rsidRPr="004D5781" w:rsidP="00CB1C05" w14:paraId="12F55B96" w14:textId="77777777">
            <w:pPr>
              <w:pStyle w:val="LTableTextAbt"/>
              <w:jc w:val="right"/>
              <w:rPr>
                <w:b/>
                <w:bCs w:val="0"/>
              </w:rPr>
            </w:pPr>
            <w:r>
              <w:rPr>
                <w:b/>
                <w:bCs w:val="0"/>
                <w:szCs w:val="18"/>
              </w:rPr>
              <w:t xml:space="preserve">$596,933 </w:t>
            </w:r>
          </w:p>
        </w:tc>
      </w:tr>
    </w:tbl>
    <w:p w:rsidR="003E3434" w:rsidP="00CB1C05" w14:paraId="1A07F874" w14:textId="77777777">
      <w:pPr>
        <w:pStyle w:val="BodyText"/>
        <w:rPr>
          <w:lang w:val="en-US"/>
        </w:rPr>
      </w:pPr>
    </w:p>
    <w:p w:rsidR="004D5781" w:rsidP="00CB1C05" w14:paraId="3ED327B3" w14:textId="77777777">
      <w:pPr>
        <w:pStyle w:val="BodyText"/>
        <w:rPr>
          <w:lang w:val="en-US"/>
        </w:rPr>
      </w:pPr>
      <w:r>
        <w:rPr>
          <w:lang w:val="en-US"/>
        </w:rPr>
        <w:fldChar w:fldCharType="begin" w:fldLock="1"/>
      </w:r>
      <w:r>
        <w:rPr>
          <w:lang w:val="en-US"/>
        </w:rPr>
        <w:instrText xml:space="preserve"> REF _Ref158984700 \h </w:instrText>
      </w:r>
      <w:r>
        <w:rPr>
          <w:lang w:val="en-US"/>
        </w:rPr>
        <w:fldChar w:fldCharType="separate"/>
      </w:r>
      <w:r w:rsidRPr="00D26057" w:rsidR="0092222B">
        <w:t xml:space="preserve">Table </w:t>
      </w:r>
      <w:r w:rsidR="0092222B">
        <w:rPr>
          <w:noProof/>
        </w:rPr>
        <w:t>7</w:t>
      </w:r>
      <w:r w:rsidR="0092222B">
        <w:noBreakHyphen/>
      </w:r>
      <w:r w:rsidR="0092222B">
        <w:rPr>
          <w:noProof/>
        </w:rPr>
        <w:t>53</w:t>
      </w:r>
      <w:r>
        <w:rPr>
          <w:lang w:val="en-US"/>
        </w:rPr>
        <w:fldChar w:fldCharType="end"/>
      </w:r>
      <w:r>
        <w:rPr>
          <w:lang w:val="en-US"/>
        </w:rPr>
        <w:t xml:space="preserve"> presents the estimated costs </w:t>
      </w:r>
      <w:r w:rsidR="00F63035">
        <w:rPr>
          <w:lang w:val="en-US"/>
        </w:rPr>
        <w:t xml:space="preserve">for vapor degreasers under a </w:t>
      </w:r>
      <w:r>
        <w:rPr>
          <w:lang w:val="en-US"/>
        </w:rPr>
        <w:t>WCPP</w:t>
      </w:r>
      <w:r w:rsidR="00F63035">
        <w:rPr>
          <w:lang w:val="en-US"/>
        </w:rPr>
        <w:t>. Note that vapor degreasers are assumed to switch to altern</w:t>
      </w:r>
      <w:r w:rsidR="006263FB">
        <w:rPr>
          <w:lang w:val="en-US"/>
        </w:rPr>
        <w:t>a</w:t>
      </w:r>
      <w:r w:rsidR="00F63035">
        <w:rPr>
          <w:lang w:val="en-US"/>
        </w:rPr>
        <w:t xml:space="preserve">tives </w:t>
      </w:r>
      <w:r w:rsidR="006263FB">
        <w:rPr>
          <w:lang w:val="en-US"/>
        </w:rPr>
        <w:t xml:space="preserve">instead of using engineering controls </w:t>
      </w:r>
      <w:r w:rsidR="00567CD4">
        <w:rPr>
          <w:lang w:val="en-US"/>
        </w:rPr>
        <w:t xml:space="preserve">to comply with the WCPP </w:t>
      </w:r>
      <w:r w:rsidR="006263FB">
        <w:rPr>
          <w:lang w:val="en-US"/>
        </w:rPr>
        <w:t xml:space="preserve">when </w:t>
      </w:r>
      <w:r w:rsidR="00567CD4">
        <w:rPr>
          <w:lang w:val="en-US"/>
        </w:rPr>
        <w:t xml:space="preserve">the annualized costs for switching </w:t>
      </w:r>
      <w:r w:rsidR="00D31828">
        <w:rPr>
          <w:lang w:val="en-US"/>
        </w:rPr>
        <w:t xml:space="preserve">to alternatives </w:t>
      </w:r>
      <w:r w:rsidR="00BA2203">
        <w:rPr>
          <w:lang w:val="en-US"/>
        </w:rPr>
        <w:t>are lower.</w:t>
      </w:r>
      <w:r w:rsidR="00567CD4">
        <w:rPr>
          <w:lang w:val="en-US"/>
        </w:rPr>
        <w:t xml:space="preserve"> </w:t>
      </w:r>
    </w:p>
    <w:tbl>
      <w:tblPr>
        <w:tblW w:w="0" w:type="auto"/>
        <w:tblLook w:val="04A0"/>
      </w:tblPr>
      <w:tblGrid>
        <w:gridCol w:w="3060"/>
        <w:gridCol w:w="2160"/>
        <w:gridCol w:w="1260"/>
        <w:gridCol w:w="1260"/>
        <w:gridCol w:w="1250"/>
      </w:tblGrid>
      <w:tr w14:paraId="29785691" w14:textId="77777777">
        <w:tblPrEx>
          <w:tblW w:w="0" w:type="auto"/>
          <w:tblLook w:val="04A0"/>
        </w:tblPrEx>
        <w:tc>
          <w:tcPr>
            <w:tcW w:w="8990" w:type="dxa"/>
            <w:gridSpan w:val="5"/>
            <w:tcBorders>
              <w:top w:val="nil"/>
              <w:left w:val="nil"/>
              <w:bottom w:val="single" w:sz="4" w:space="0" w:color="auto"/>
              <w:right w:val="nil"/>
            </w:tcBorders>
            <w:shd w:val="clear" w:color="auto" w:fill="auto"/>
          </w:tcPr>
          <w:p w:rsidR="006C2397" w:rsidRPr="00D26057" w:rsidP="00CB1C05" w14:paraId="45A6C249" w14:textId="77777777">
            <w:pPr>
              <w:pStyle w:val="TableTitleA"/>
            </w:pPr>
            <w:r>
              <w:br w:type="page"/>
            </w:r>
            <w:bookmarkStart w:id="1159" w:name="_Ref158984700"/>
            <w:bookmarkStart w:id="1160" w:name="_Toc165379686"/>
            <w:r w:rsidRPr="00D26057">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53</w:t>
            </w:r>
            <w:r w:rsidR="00BC4B5D">
              <w:rPr>
                <w:noProof/>
              </w:rPr>
              <w:fldChar w:fldCharType="end"/>
            </w:r>
            <w:bookmarkEnd w:id="1159"/>
            <w:r w:rsidRPr="001A790B">
              <w:t>:</w:t>
            </w:r>
            <w:r w:rsidRPr="00D26057">
              <w:t xml:space="preserve"> </w:t>
            </w:r>
            <w:r w:rsidRPr="00B714E1">
              <w:t xml:space="preserve">Summary of </w:t>
            </w:r>
            <w:r w:rsidR="001B4DFB">
              <w:t xml:space="preserve">WCPP Option Costs </w:t>
            </w:r>
            <w:r w:rsidRPr="00B714E1">
              <w:t>for Vapor Degreasers</w:t>
            </w:r>
            <w:bookmarkEnd w:id="1160"/>
          </w:p>
        </w:tc>
      </w:tr>
      <w:tr w14:paraId="189ADAC5" w14:textId="77777777" w:rsidTr="00506CA0">
        <w:tblPrEx>
          <w:tblW w:w="0" w:type="auto"/>
          <w:tblLook w:val="04A0"/>
        </w:tblPrEx>
        <w:tc>
          <w:tcPr>
            <w:tcW w:w="3060" w:type="dxa"/>
            <w:tcBorders>
              <w:left w:val="single" w:sz="4" w:space="0" w:color="auto"/>
              <w:bottom w:val="single" w:sz="4" w:space="0" w:color="auto"/>
              <w:right w:val="single" w:sz="4" w:space="0" w:color="auto"/>
            </w:tcBorders>
            <w:shd w:val="clear" w:color="auto" w:fill="48A9C5"/>
            <w:vAlign w:val="center"/>
          </w:tcPr>
          <w:p w:rsidR="00506CA0" w:rsidRPr="00D26057" w:rsidP="00CB1C05" w14:paraId="089DCFAC" w14:textId="77777777">
            <w:pPr>
              <w:pStyle w:val="TableSubtitle"/>
            </w:pPr>
            <w:r w:rsidRPr="00616588">
              <w:t>Size/Type</w:t>
            </w:r>
          </w:p>
        </w:tc>
        <w:tc>
          <w:tcPr>
            <w:tcW w:w="2160" w:type="dxa"/>
            <w:tcBorders>
              <w:left w:val="single" w:sz="4" w:space="0" w:color="auto"/>
              <w:bottom w:val="single" w:sz="4" w:space="0" w:color="auto"/>
              <w:right w:val="single" w:sz="4" w:space="0" w:color="auto"/>
            </w:tcBorders>
            <w:shd w:val="clear" w:color="auto" w:fill="48A9C5"/>
            <w:vAlign w:val="center"/>
          </w:tcPr>
          <w:p w:rsidR="00506CA0" w:rsidRPr="00D26057" w:rsidP="00CB1C05" w14:paraId="2934A88B" w14:textId="77777777">
            <w:pPr>
              <w:pStyle w:val="TableSubtitle"/>
            </w:pPr>
            <w:r>
              <w:t>Compliance Strategy</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center"/>
          </w:tcPr>
          <w:p w:rsidR="00506CA0" w:rsidRPr="00D26057" w:rsidP="00CB1C05" w14:paraId="643292AB" w14:textId="77777777">
            <w:pPr>
              <w:pStyle w:val="TableSubtitle"/>
            </w:pPr>
            <w:r w:rsidRPr="00616588">
              <w:t>Size/Type Percentage Weight</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center"/>
          </w:tcPr>
          <w:p w:rsidR="00506CA0" w:rsidRPr="00D26057" w:rsidP="00CB1C05" w14:paraId="0331907A" w14:textId="77777777">
            <w:pPr>
              <w:pStyle w:val="TableSubtitle"/>
            </w:pPr>
            <w:r w:rsidRPr="00616588">
              <w:t>Initial Costs</w:t>
            </w:r>
          </w:p>
        </w:tc>
        <w:tc>
          <w:tcPr>
            <w:tcW w:w="1250" w:type="dxa"/>
            <w:tcBorders>
              <w:top w:val="single" w:sz="4" w:space="0" w:color="auto"/>
              <w:left w:val="single" w:sz="4" w:space="0" w:color="auto"/>
              <w:bottom w:val="single" w:sz="4" w:space="0" w:color="auto"/>
              <w:right w:val="single" w:sz="4" w:space="0" w:color="auto"/>
            </w:tcBorders>
            <w:shd w:val="clear" w:color="auto" w:fill="48A9C5"/>
            <w:vAlign w:val="center"/>
          </w:tcPr>
          <w:p w:rsidR="00506CA0" w:rsidRPr="00D26057" w:rsidP="00CB1C05" w14:paraId="1F805072" w14:textId="77777777">
            <w:pPr>
              <w:pStyle w:val="TableSubtitle"/>
            </w:pPr>
            <w:r w:rsidRPr="00616588">
              <w:t>Recurring Costs</w:t>
            </w:r>
          </w:p>
        </w:tc>
      </w:tr>
      <w:tr w14:paraId="194876A7"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7C76846" w14:textId="77777777">
            <w:pPr>
              <w:pStyle w:val="LTableTextAbt"/>
              <w:rPr>
                <w:bCs w:val="0"/>
              </w:rPr>
            </w:pPr>
            <w:r>
              <w:rPr>
                <w:szCs w:val="18"/>
              </w:rPr>
              <w:t>Small/Gener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7F7FB75" w14:textId="77777777">
            <w:pPr>
              <w:pStyle w:val="LTableTextAbt"/>
              <w:rPr>
                <w:bCs w:val="0"/>
              </w:rPr>
            </w:pPr>
            <w:r>
              <w:rPr>
                <w:bCs w:val="0"/>
              </w:rPr>
              <w:t>Switch to Altern</w:t>
            </w:r>
            <w:r w:rsidR="007060CE">
              <w:rPr>
                <w:bCs w:val="0"/>
              </w:rPr>
              <w:t>a</w:t>
            </w:r>
            <w:r>
              <w:rPr>
                <w:bCs w:val="0"/>
              </w:rPr>
              <w:t>tive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4F76698E" w14:textId="77777777">
            <w:pPr>
              <w:pStyle w:val="LTableTextAbt"/>
              <w:jc w:val="right"/>
              <w:rPr>
                <w:bCs w:val="0"/>
              </w:rPr>
            </w:pPr>
            <w:r>
              <w:rPr>
                <w:szCs w:val="18"/>
              </w:rPr>
              <w:t>5.3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CBC5351" w14:textId="77777777">
            <w:pPr>
              <w:pStyle w:val="LTableTextAbt"/>
              <w:jc w:val="right"/>
              <w:rPr>
                <w:bCs w:val="0"/>
              </w:rPr>
            </w:pPr>
            <w:r>
              <w:rPr>
                <w:szCs w:val="18"/>
              </w:rPr>
              <w:t xml:space="preserve">$549,055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2FD4FF07" w14:textId="77777777">
            <w:pPr>
              <w:pStyle w:val="LTableTextAbt"/>
              <w:jc w:val="right"/>
              <w:rPr>
                <w:bCs w:val="0"/>
              </w:rPr>
            </w:pPr>
            <w:r>
              <w:rPr>
                <w:szCs w:val="18"/>
              </w:rPr>
              <w:t xml:space="preserve">$420 </w:t>
            </w:r>
          </w:p>
        </w:tc>
      </w:tr>
      <w:tr w14:paraId="35BB3FFC"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BFCA69C" w14:textId="77777777">
            <w:pPr>
              <w:pStyle w:val="LTableTextAbt"/>
              <w:rPr>
                <w:bCs w:val="0"/>
              </w:rPr>
            </w:pPr>
            <w:r>
              <w:rPr>
                <w:szCs w:val="18"/>
              </w:rPr>
              <w:t>Medium/Gener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76905C26" w14:textId="77777777">
            <w:pPr>
              <w:pStyle w:val="LTableTextAbt"/>
              <w:rPr>
                <w:bCs w:val="0"/>
              </w:rPr>
            </w:pPr>
            <w:r>
              <w:rPr>
                <w:bCs w:val="0"/>
              </w:rPr>
              <w:t>Switch to Alternative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1B2C27D3" w14:textId="77777777">
            <w:pPr>
              <w:pStyle w:val="LTableTextAbt"/>
              <w:jc w:val="right"/>
              <w:rPr>
                <w:bCs w:val="0"/>
                <w:szCs w:val="18"/>
              </w:rPr>
            </w:pPr>
            <w:r>
              <w:rPr>
                <w:szCs w:val="18"/>
              </w:rPr>
              <w:t>2.67%</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800939C" w14:textId="77777777">
            <w:pPr>
              <w:pStyle w:val="LTableTextAbt"/>
              <w:jc w:val="right"/>
              <w:rPr>
                <w:bCs w:val="0"/>
                <w:szCs w:val="18"/>
              </w:rPr>
            </w:pPr>
            <w:r>
              <w:rPr>
                <w:szCs w:val="18"/>
              </w:rPr>
              <w:t xml:space="preserve">$920,171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192B85DD" w14:textId="77777777">
            <w:pPr>
              <w:pStyle w:val="LTableTextAbt"/>
              <w:jc w:val="right"/>
              <w:rPr>
                <w:bCs w:val="0"/>
              </w:rPr>
            </w:pPr>
            <w:r>
              <w:rPr>
                <w:color w:val="FF0000"/>
                <w:szCs w:val="18"/>
              </w:rPr>
              <w:t>($66,937)</w:t>
            </w:r>
          </w:p>
        </w:tc>
      </w:tr>
      <w:tr w14:paraId="5DD6539E"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B927212" w14:textId="77777777">
            <w:pPr>
              <w:pStyle w:val="LTableTextAbt"/>
              <w:rPr>
                <w:bCs w:val="0"/>
              </w:rPr>
            </w:pPr>
            <w:r>
              <w:rPr>
                <w:szCs w:val="18"/>
              </w:rPr>
              <w:t>Large/Gener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C2F2056" w14:textId="77777777">
            <w:pPr>
              <w:pStyle w:val="LTableTextAbt"/>
              <w:rPr>
                <w:bCs w:val="0"/>
              </w:rPr>
            </w:pPr>
            <w:r>
              <w:rPr>
                <w:bCs w:val="0"/>
              </w:rPr>
              <w:t>Switch to Alternative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6F8708F" w14:textId="77777777">
            <w:pPr>
              <w:pStyle w:val="LTableTextAbt"/>
              <w:jc w:val="right"/>
              <w:rPr>
                <w:bCs w:val="0"/>
                <w:szCs w:val="18"/>
              </w:rPr>
            </w:pPr>
            <w:r>
              <w:rPr>
                <w:szCs w:val="18"/>
              </w:rPr>
              <w:t>8.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4031EC0" w14:textId="77777777">
            <w:pPr>
              <w:pStyle w:val="LTableTextAbt"/>
              <w:jc w:val="right"/>
              <w:rPr>
                <w:bCs w:val="0"/>
                <w:szCs w:val="18"/>
              </w:rPr>
            </w:pPr>
            <w:r>
              <w:rPr>
                <w:szCs w:val="18"/>
              </w:rPr>
              <w:t xml:space="preserve">$6,015,022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6BF8ECE" w14:textId="77777777">
            <w:pPr>
              <w:pStyle w:val="LTableTextAbt"/>
              <w:jc w:val="right"/>
              <w:rPr>
                <w:bCs w:val="0"/>
              </w:rPr>
            </w:pPr>
            <w:r>
              <w:rPr>
                <w:color w:val="FF0000"/>
                <w:szCs w:val="18"/>
              </w:rPr>
              <w:t>($310,974)</w:t>
            </w:r>
          </w:p>
        </w:tc>
      </w:tr>
      <w:tr w14:paraId="2B58CDC5"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252CBFD" w14:textId="77777777">
            <w:pPr>
              <w:pStyle w:val="LTableTextAbt"/>
              <w:rPr>
                <w:bCs w:val="0"/>
              </w:rPr>
            </w:pPr>
            <w:r>
              <w:rPr>
                <w:szCs w:val="18"/>
              </w:rPr>
              <w:t>Small/High Precision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3D68587D" w14:textId="77777777">
            <w:pPr>
              <w:pStyle w:val="LTableTextAbt"/>
              <w:rPr>
                <w:bCs w:val="0"/>
              </w:rPr>
            </w:pPr>
            <w:r>
              <w:rPr>
                <w:bCs w:val="0"/>
              </w:rPr>
              <w:t>WCP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7179A5D" w14:textId="77777777">
            <w:pPr>
              <w:pStyle w:val="LTableTextAbt"/>
              <w:jc w:val="right"/>
              <w:rPr>
                <w:bCs w:val="0"/>
                <w:szCs w:val="18"/>
              </w:rPr>
            </w:pPr>
            <w:r>
              <w:rPr>
                <w:szCs w:val="18"/>
              </w:rPr>
              <w:t>10.67%</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F89C24C" w14:textId="77777777">
            <w:pPr>
              <w:pStyle w:val="LTableTextAbt"/>
              <w:jc w:val="right"/>
              <w:rPr>
                <w:bCs w:val="0"/>
                <w:szCs w:val="18"/>
              </w:rPr>
            </w:pPr>
            <w:r>
              <w:rPr>
                <w:szCs w:val="18"/>
              </w:rPr>
              <w:t xml:space="preserve">$582,257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32EF8F4A" w14:textId="77777777">
            <w:pPr>
              <w:pStyle w:val="LTableTextAbt"/>
              <w:jc w:val="right"/>
              <w:rPr>
                <w:bCs w:val="0"/>
              </w:rPr>
            </w:pPr>
            <w:r>
              <w:rPr>
                <w:szCs w:val="18"/>
              </w:rPr>
              <w:t xml:space="preserve">$20,837 </w:t>
            </w:r>
          </w:p>
        </w:tc>
      </w:tr>
      <w:tr w14:paraId="7CE4A80D"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8DAC7C6" w14:textId="77777777">
            <w:pPr>
              <w:pStyle w:val="LTableTextAbt"/>
              <w:rPr>
                <w:bCs w:val="0"/>
              </w:rPr>
            </w:pPr>
            <w:r>
              <w:rPr>
                <w:szCs w:val="18"/>
              </w:rPr>
              <w:t>Medium/High Precision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4C2EBC2A" w14:textId="77777777">
            <w:pPr>
              <w:pStyle w:val="LTableTextAbt"/>
              <w:rPr>
                <w:bCs w:val="0"/>
              </w:rPr>
            </w:pPr>
            <w:r>
              <w:rPr>
                <w:bCs w:val="0"/>
              </w:rPr>
              <w:t>Switch to Alternative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37F56ACE" w14:textId="77777777">
            <w:pPr>
              <w:pStyle w:val="LTableTextAbt"/>
              <w:jc w:val="right"/>
              <w:rPr>
                <w:bCs w:val="0"/>
                <w:szCs w:val="18"/>
              </w:rPr>
            </w:pPr>
            <w:r>
              <w:rPr>
                <w:szCs w:val="18"/>
              </w:rPr>
              <w:t>5.3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D0F289E" w14:textId="77777777">
            <w:pPr>
              <w:pStyle w:val="LTableTextAbt"/>
              <w:jc w:val="right"/>
              <w:rPr>
                <w:bCs w:val="0"/>
                <w:szCs w:val="18"/>
              </w:rPr>
            </w:pPr>
            <w:r>
              <w:rPr>
                <w:szCs w:val="18"/>
              </w:rPr>
              <w:t xml:space="preserve">$1,241,737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29960FB0" w14:textId="77777777">
            <w:pPr>
              <w:pStyle w:val="LTableTextAbt"/>
              <w:jc w:val="right"/>
              <w:rPr>
                <w:bCs w:val="0"/>
              </w:rPr>
            </w:pPr>
            <w:r>
              <w:rPr>
                <w:color w:val="FF0000"/>
                <w:szCs w:val="18"/>
              </w:rPr>
              <w:t>($31,659)</w:t>
            </w:r>
          </w:p>
        </w:tc>
      </w:tr>
      <w:tr w14:paraId="41BE7585"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B10081C" w14:textId="77777777">
            <w:pPr>
              <w:pStyle w:val="LTableTextAbt"/>
              <w:rPr>
                <w:bCs w:val="0"/>
              </w:rPr>
            </w:pPr>
            <w:r>
              <w:rPr>
                <w:szCs w:val="18"/>
              </w:rPr>
              <w:t>Large/High Precision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1141115" w14:textId="77777777">
            <w:pPr>
              <w:pStyle w:val="LTableTextAbt"/>
              <w:rPr>
                <w:bCs w:val="0"/>
              </w:rPr>
            </w:pPr>
            <w:r>
              <w:rPr>
                <w:bCs w:val="0"/>
              </w:rPr>
              <w:t>WCP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9E036A8" w14:textId="77777777">
            <w:pPr>
              <w:pStyle w:val="LTableTextAbt"/>
              <w:jc w:val="right"/>
              <w:rPr>
                <w:bCs w:val="0"/>
                <w:szCs w:val="18"/>
              </w:rPr>
            </w:pPr>
            <w:r>
              <w:rPr>
                <w:szCs w:val="18"/>
              </w:rPr>
              <w:t>16.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99DB7AE" w14:textId="77777777">
            <w:pPr>
              <w:pStyle w:val="LTableTextAbt"/>
              <w:jc w:val="right"/>
              <w:rPr>
                <w:bCs w:val="0"/>
                <w:szCs w:val="18"/>
              </w:rPr>
            </w:pPr>
            <w:r>
              <w:rPr>
                <w:szCs w:val="18"/>
              </w:rPr>
              <w:t xml:space="preserve">$778,909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29C503A" w14:textId="77777777">
            <w:pPr>
              <w:pStyle w:val="LTableTextAbt"/>
              <w:jc w:val="right"/>
              <w:rPr>
                <w:bCs w:val="0"/>
              </w:rPr>
            </w:pPr>
            <w:r>
              <w:rPr>
                <w:szCs w:val="18"/>
              </w:rPr>
              <w:t xml:space="preserve">$158,781 </w:t>
            </w:r>
          </w:p>
        </w:tc>
      </w:tr>
      <w:tr w14:paraId="25CA325C"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42AF4EDA" w14:textId="77777777">
            <w:pPr>
              <w:pStyle w:val="LTableTextAbt"/>
              <w:rPr>
                <w:bCs w:val="0"/>
              </w:rPr>
            </w:pPr>
            <w:r>
              <w:rPr>
                <w:szCs w:val="18"/>
              </w:rPr>
              <w:t>Small/Safety Critic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A70E260" w14:textId="77777777">
            <w:pPr>
              <w:pStyle w:val="LTableTextAbt"/>
              <w:rPr>
                <w:bCs w:val="0"/>
              </w:rPr>
            </w:pPr>
            <w:r>
              <w:rPr>
                <w:bCs w:val="0"/>
              </w:rPr>
              <w:t>WCP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37A96D45" w14:textId="77777777">
            <w:pPr>
              <w:pStyle w:val="LTableTextAbt"/>
              <w:jc w:val="right"/>
              <w:rPr>
                <w:bCs w:val="0"/>
                <w:szCs w:val="18"/>
              </w:rPr>
            </w:pPr>
            <w:r>
              <w:rPr>
                <w:szCs w:val="18"/>
              </w:rPr>
              <w:t>16.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79D1B539" w14:textId="77777777">
            <w:pPr>
              <w:pStyle w:val="LTableTextAbt"/>
              <w:jc w:val="right"/>
              <w:rPr>
                <w:bCs w:val="0"/>
                <w:szCs w:val="18"/>
              </w:rPr>
            </w:pPr>
            <w:r>
              <w:rPr>
                <w:szCs w:val="18"/>
              </w:rPr>
              <w:t xml:space="preserve">$582,257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7D223EA5" w14:textId="77777777">
            <w:pPr>
              <w:pStyle w:val="LTableTextAbt"/>
              <w:jc w:val="right"/>
              <w:rPr>
                <w:bCs w:val="0"/>
              </w:rPr>
            </w:pPr>
            <w:r>
              <w:rPr>
                <w:szCs w:val="18"/>
              </w:rPr>
              <w:t xml:space="preserve">$20,837 </w:t>
            </w:r>
          </w:p>
        </w:tc>
      </w:tr>
      <w:tr w14:paraId="51668258"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8FAB4FC" w14:textId="77777777">
            <w:pPr>
              <w:pStyle w:val="LTableTextAbt"/>
              <w:rPr>
                <w:bCs w:val="0"/>
              </w:rPr>
            </w:pPr>
            <w:r>
              <w:rPr>
                <w:szCs w:val="18"/>
              </w:rPr>
              <w:t>Medium/Safety Critic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24FDFEEA" w14:textId="77777777">
            <w:pPr>
              <w:pStyle w:val="LTableTextAbt"/>
              <w:rPr>
                <w:bCs w:val="0"/>
              </w:rPr>
            </w:pPr>
            <w:r>
              <w:rPr>
                <w:bCs w:val="0"/>
              </w:rPr>
              <w:t>WCP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3F2928E8" w14:textId="77777777">
            <w:pPr>
              <w:pStyle w:val="LTableTextAbt"/>
              <w:jc w:val="right"/>
              <w:rPr>
                <w:bCs w:val="0"/>
                <w:szCs w:val="18"/>
              </w:rPr>
            </w:pPr>
            <w:r>
              <w:rPr>
                <w:szCs w:val="18"/>
              </w:rPr>
              <w:t>8.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29131437" w14:textId="77777777">
            <w:pPr>
              <w:pStyle w:val="LTableTextAbt"/>
              <w:jc w:val="right"/>
              <w:rPr>
                <w:bCs w:val="0"/>
                <w:szCs w:val="18"/>
              </w:rPr>
            </w:pPr>
            <w:r>
              <w:rPr>
                <w:szCs w:val="18"/>
              </w:rPr>
              <w:t xml:space="preserve">$638,459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BFB43D7" w14:textId="77777777">
            <w:pPr>
              <w:pStyle w:val="LTableTextAbt"/>
              <w:jc w:val="right"/>
              <w:rPr>
                <w:bCs w:val="0"/>
              </w:rPr>
            </w:pPr>
            <w:r>
              <w:rPr>
                <w:szCs w:val="18"/>
              </w:rPr>
              <w:t xml:space="preserve">$33,381 </w:t>
            </w:r>
          </w:p>
        </w:tc>
      </w:tr>
      <w:tr w14:paraId="2E4C5C3E"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4A351BE" w14:textId="77777777">
            <w:pPr>
              <w:pStyle w:val="LTableTextAbt"/>
              <w:rPr>
                <w:bCs w:val="0"/>
              </w:rPr>
            </w:pPr>
            <w:r>
              <w:rPr>
                <w:szCs w:val="18"/>
              </w:rPr>
              <w:t>Large/Safety Critic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883D5D0" w14:textId="77777777">
            <w:pPr>
              <w:pStyle w:val="LTableTextAbt"/>
              <w:rPr>
                <w:bCs w:val="0"/>
              </w:rPr>
            </w:pPr>
            <w:r>
              <w:rPr>
                <w:bCs w:val="0"/>
              </w:rPr>
              <w:t>WCP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24AE8D11" w14:textId="77777777">
            <w:pPr>
              <w:pStyle w:val="LTableTextAbt"/>
              <w:jc w:val="right"/>
              <w:rPr>
                <w:bCs w:val="0"/>
                <w:szCs w:val="18"/>
              </w:rPr>
            </w:pPr>
            <w:r>
              <w:rPr>
                <w:szCs w:val="18"/>
              </w:rPr>
              <w:t>24.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7668C5B" w14:textId="77777777">
            <w:pPr>
              <w:pStyle w:val="LTableTextAbt"/>
              <w:jc w:val="right"/>
              <w:rPr>
                <w:bCs w:val="0"/>
                <w:szCs w:val="18"/>
              </w:rPr>
            </w:pPr>
            <w:r>
              <w:rPr>
                <w:szCs w:val="18"/>
              </w:rPr>
              <w:t xml:space="preserve">$778,909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14236E55" w14:textId="77777777">
            <w:pPr>
              <w:pStyle w:val="LTableTextAbt"/>
              <w:jc w:val="right"/>
              <w:rPr>
                <w:bCs w:val="0"/>
              </w:rPr>
            </w:pPr>
            <w:r>
              <w:rPr>
                <w:szCs w:val="18"/>
              </w:rPr>
              <w:t xml:space="preserve">$158,781 </w:t>
            </w:r>
          </w:p>
        </w:tc>
      </w:tr>
      <w:tr w14:paraId="0DC8A249"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427B7431" w14:textId="77777777">
            <w:pPr>
              <w:pStyle w:val="LTableTextAbt"/>
              <w:rPr>
                <w:bCs w:val="0"/>
              </w:rPr>
            </w:pPr>
            <w:r>
              <w:rPr>
                <w:szCs w:val="18"/>
              </w:rPr>
              <w:t>Small/Start-Up/R&amp;D Critic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15254216" w14:textId="77777777">
            <w:pPr>
              <w:pStyle w:val="LTableTextAbt"/>
              <w:rPr>
                <w:bCs w:val="0"/>
              </w:rPr>
            </w:pPr>
            <w:r>
              <w:rPr>
                <w:bCs w:val="0"/>
              </w:rPr>
              <w:t>WCP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1650801" w14:textId="77777777">
            <w:pPr>
              <w:pStyle w:val="LTableTextAbt"/>
              <w:jc w:val="right"/>
              <w:rPr>
                <w:bCs w:val="0"/>
                <w:szCs w:val="18"/>
              </w:rPr>
            </w:pPr>
            <w:r>
              <w:rPr>
                <w:szCs w:val="18"/>
              </w:rPr>
              <w:t>3.3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2BF0E92E" w14:textId="77777777">
            <w:pPr>
              <w:pStyle w:val="LTableTextAbt"/>
              <w:jc w:val="right"/>
              <w:rPr>
                <w:bCs w:val="0"/>
                <w:szCs w:val="18"/>
              </w:rPr>
            </w:pPr>
            <w:r>
              <w:rPr>
                <w:szCs w:val="18"/>
              </w:rPr>
              <w:t xml:space="preserve">$582,257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542E42E1" w14:textId="77777777">
            <w:pPr>
              <w:pStyle w:val="LTableTextAbt"/>
              <w:jc w:val="right"/>
              <w:rPr>
                <w:bCs w:val="0"/>
              </w:rPr>
            </w:pPr>
            <w:r>
              <w:rPr>
                <w:szCs w:val="18"/>
              </w:rPr>
              <w:t xml:space="preserve">$20,837 </w:t>
            </w:r>
          </w:p>
        </w:tc>
      </w:tr>
      <w:tr w14:paraId="17445881"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65067740" w14:textId="77777777">
            <w:pPr>
              <w:pStyle w:val="LTableTextAbt"/>
              <w:rPr>
                <w:bCs w:val="0"/>
              </w:rPr>
            </w:pPr>
            <w:r>
              <w:rPr>
                <w:szCs w:val="18"/>
              </w:rPr>
              <w:t>Medium/Start-Up/R&amp;D Critical Cleanin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4419BCF3" w14:textId="77777777">
            <w:pPr>
              <w:pStyle w:val="LTableTextAbt"/>
              <w:rPr>
                <w:bCs w:val="0"/>
              </w:rPr>
            </w:pPr>
            <w:r>
              <w:rPr>
                <w:bCs w:val="0"/>
              </w:rPr>
              <w:t>WCP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2A7282EE" w14:textId="77777777">
            <w:pPr>
              <w:pStyle w:val="LTableTextAbt"/>
              <w:jc w:val="right"/>
              <w:rPr>
                <w:bCs w:val="0"/>
                <w:szCs w:val="18"/>
              </w:rPr>
            </w:pPr>
            <w:r>
              <w:rPr>
                <w:szCs w:val="18"/>
              </w:rPr>
              <w:t>1.67%</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615B756" w14:textId="77777777">
            <w:pPr>
              <w:pStyle w:val="LTableTextAbt"/>
              <w:jc w:val="right"/>
              <w:rPr>
                <w:bCs w:val="0"/>
                <w:szCs w:val="18"/>
              </w:rPr>
            </w:pPr>
            <w:r>
              <w:rPr>
                <w:szCs w:val="18"/>
              </w:rPr>
              <w:t xml:space="preserve">$638,459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A270DAD" w14:textId="77777777">
            <w:pPr>
              <w:pStyle w:val="LTableTextAbt"/>
              <w:jc w:val="right"/>
              <w:rPr>
                <w:bCs w:val="0"/>
              </w:rPr>
            </w:pPr>
            <w:r>
              <w:rPr>
                <w:szCs w:val="18"/>
              </w:rPr>
              <w:t xml:space="preserve">$33,381 </w:t>
            </w:r>
          </w:p>
        </w:tc>
      </w:tr>
      <w:tr w14:paraId="3C4DEFBA" w14:textId="77777777" w:rsidTr="00506CA0">
        <w:tblPrEx>
          <w:tblW w:w="0" w:type="auto"/>
          <w:tblLook w:val="04A0"/>
        </w:tblPrEx>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P="00CB1C05" w14:paraId="3403F83F" w14:textId="77777777">
            <w:pPr>
              <w:pStyle w:val="LTableTextAbt"/>
              <w:rPr>
                <w:b/>
                <w:szCs w:val="18"/>
              </w:rPr>
            </w:pPr>
            <w:r>
              <w:rPr>
                <w:b/>
                <w:bCs w:val="0"/>
                <w:szCs w:val="18"/>
              </w:rPr>
              <w:t>All Types Combined</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1757693F" w14:textId="77777777">
            <w:pPr>
              <w:pStyle w:val="LTableTextAbt"/>
              <w:rPr>
                <w:bCs w:val="0"/>
              </w:rPr>
            </w:pP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0F6D5FFE" w14:textId="77777777">
            <w:pPr>
              <w:pStyle w:val="LTableTextAbt"/>
              <w:jc w:val="right"/>
              <w:rPr>
                <w:bCs w:val="0"/>
                <w:szCs w:val="18"/>
              </w:rPr>
            </w:pPr>
            <w:r>
              <w:rPr>
                <w:b/>
                <w:bCs w:val="0"/>
                <w:szCs w:val="18"/>
              </w:rP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72085F66" w14:textId="77777777">
            <w:pPr>
              <w:pStyle w:val="LTableTextAbt"/>
              <w:jc w:val="right"/>
              <w:rPr>
                <w:bCs w:val="0"/>
                <w:szCs w:val="18"/>
              </w:rPr>
            </w:pPr>
            <w:r>
              <w:rPr>
                <w:b/>
                <w:bCs w:val="0"/>
                <w:szCs w:val="18"/>
              </w:rPr>
              <w:t xml:space="preserve">$1,149,199 </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rsidR="00506CA0" w:rsidRPr="004D5781" w:rsidP="00CB1C05" w14:paraId="4640BAE0" w14:textId="77777777">
            <w:pPr>
              <w:pStyle w:val="LTableTextAbt"/>
              <w:jc w:val="right"/>
              <w:rPr>
                <w:bCs w:val="0"/>
              </w:rPr>
            </w:pPr>
            <w:r>
              <w:rPr>
                <w:b/>
                <w:bCs w:val="0"/>
                <w:szCs w:val="18"/>
              </w:rPr>
              <w:t xml:space="preserve">$44,661 </w:t>
            </w:r>
          </w:p>
        </w:tc>
      </w:tr>
    </w:tbl>
    <w:p w:rsidR="006C2397" w:rsidP="00CB1C05" w14:paraId="14F28FEF" w14:textId="77777777">
      <w:pPr>
        <w:pStyle w:val="BodyText"/>
        <w:rPr>
          <w:lang w:val="en-US"/>
        </w:rPr>
      </w:pPr>
    </w:p>
    <w:p w:rsidR="009E4606" w:rsidRPr="00D91883" w:rsidP="00CB1C05" w14:paraId="388883BD" w14:textId="77777777">
      <w:pPr>
        <w:pStyle w:val="Heading2"/>
      </w:pPr>
      <w:bookmarkStart w:id="1161" w:name="_Toc165378755"/>
      <w:r>
        <w:t xml:space="preserve">Costs of the Respiratory Protection Component of the </w:t>
      </w:r>
      <w:bookmarkEnd w:id="1150"/>
      <w:bookmarkEnd w:id="1151"/>
      <w:bookmarkEnd w:id="1152"/>
      <w:bookmarkEnd w:id="1153"/>
      <w:r w:rsidR="0033503A">
        <w:t>WCPP</w:t>
      </w:r>
      <w:bookmarkEnd w:id="1154"/>
      <w:bookmarkEnd w:id="1161"/>
    </w:p>
    <w:p w:rsidR="00E11FDC" w:rsidRPr="00D91883" w:rsidP="00CB1C05" w14:paraId="6832C12D" w14:textId="77777777">
      <w:pPr>
        <w:pStyle w:val="BodyText"/>
      </w:pPr>
      <w:r w:rsidRPr="00D91883">
        <w:t xml:space="preserve">This </w:t>
      </w:r>
      <w:r w:rsidRPr="00D91883" w:rsidR="009844F1">
        <w:t>section</w:t>
      </w:r>
      <w:r w:rsidRPr="00D91883">
        <w:t xml:space="preserve"> presents preliminary cost estimates for a</w:t>
      </w:r>
      <w:r w:rsidR="00ED148E">
        <w:t xml:space="preserve"> </w:t>
      </w:r>
      <w:r w:rsidR="0033503A">
        <w:t>WCPP</w:t>
      </w:r>
      <w:r w:rsidR="00ED148E">
        <w:t xml:space="preserve"> with a</w:t>
      </w:r>
      <w:r w:rsidRPr="00D91883">
        <w:t>n Existing Chemical Exposure Limit (</w:t>
      </w:r>
      <w:r w:rsidRPr="00D301B4">
        <w:t xml:space="preserve">ECEL) of </w:t>
      </w:r>
      <w:r w:rsidRPr="00D301B4" w:rsidR="002C7CB9">
        <w:t>0.</w:t>
      </w:r>
      <w:r w:rsidRPr="00D301B4" w:rsidR="00020B02">
        <w:t>14</w:t>
      </w:r>
      <w:r w:rsidRPr="00D301B4">
        <w:t xml:space="preserve"> pp</w:t>
      </w:r>
      <w:r w:rsidRPr="00D301B4" w:rsidR="002C7CB9">
        <w:t>m</w:t>
      </w:r>
      <w:r w:rsidRPr="00D91883">
        <w:t xml:space="preserve"> as an 8</w:t>
      </w:r>
      <w:r w:rsidR="00D404FD">
        <w:t>-</w:t>
      </w:r>
      <w:r w:rsidRPr="00D91883">
        <w:t xml:space="preserve">hour time-weighted average for </w:t>
      </w:r>
      <w:r w:rsidR="00964E1D">
        <w:t>PCE</w:t>
      </w:r>
      <w:r w:rsidRPr="00D91883">
        <w:t xml:space="preserve"> and an action level of </w:t>
      </w:r>
      <w:r w:rsidRPr="00464D55" w:rsidR="00D26057">
        <w:t>0.</w:t>
      </w:r>
      <w:r w:rsidRPr="00464D55" w:rsidR="00437740">
        <w:t>10</w:t>
      </w:r>
      <w:r w:rsidRPr="00437740" w:rsidR="00936F21">
        <w:t> </w:t>
      </w:r>
      <w:r w:rsidRPr="00437740">
        <w:t>pp</w:t>
      </w:r>
      <w:r w:rsidRPr="00437740" w:rsidR="002C7CB9">
        <w:t>m</w:t>
      </w:r>
      <w:r w:rsidRPr="00437740">
        <w:t xml:space="preserve"> as an 8</w:t>
      </w:r>
      <w:r w:rsidRPr="00437740" w:rsidR="00936F21">
        <w:t>-</w:t>
      </w:r>
      <w:r w:rsidRPr="00437740">
        <w:t xml:space="preserve">hour </w:t>
      </w:r>
      <w:r w:rsidRPr="00437740" w:rsidR="006B61E3">
        <w:t>TWA</w:t>
      </w:r>
      <w:r w:rsidRPr="000A30E7">
        <w:t xml:space="preserve">. The </w:t>
      </w:r>
      <w:r w:rsidRPr="000A30E7" w:rsidR="002E1812">
        <w:t xml:space="preserve">requirements under </w:t>
      </w:r>
      <w:r w:rsidRPr="000A30E7" w:rsidR="002C7CB9">
        <w:t xml:space="preserve">a </w:t>
      </w:r>
      <w:r w:rsidRPr="000A30E7" w:rsidR="0033503A">
        <w:t>WCPP</w:t>
      </w:r>
      <w:r w:rsidRPr="000A30E7">
        <w:t xml:space="preserve"> vary according to how far above the action level or limit the exposure levels found during monitoring are. The different requirements for monitoring results are presented in </w:t>
      </w:r>
      <w:r w:rsidRPr="000A30E7" w:rsidR="002D3784">
        <w:fldChar w:fldCharType="begin" w:fldLock="1"/>
      </w:r>
      <w:r w:rsidRPr="000A30E7" w:rsidR="002D3784">
        <w:instrText xml:space="preserve"> REF _Ref111027854 \h </w:instrText>
      </w:r>
      <w:r w:rsidRPr="000A30E7" w:rsidR="00EC41DC">
        <w:instrText xml:space="preserve"> \* MERGEFORMAT </w:instrText>
      </w:r>
      <w:r w:rsidRPr="000A30E7" w:rsidR="002D3784">
        <w:fldChar w:fldCharType="separate"/>
      </w:r>
      <w:r w:rsidRPr="00D26057" w:rsidR="0092222B">
        <w:t xml:space="preserve">Table </w:t>
      </w:r>
      <w:r w:rsidR="0092222B">
        <w:rPr>
          <w:noProof/>
        </w:rPr>
        <w:t>7</w:t>
      </w:r>
      <w:r w:rsidR="0092222B">
        <w:rPr>
          <w:noProof/>
        </w:rPr>
        <w:noBreakHyphen/>
        <w:t>54</w:t>
      </w:r>
      <w:r w:rsidRPr="000A30E7" w:rsidR="002D3784">
        <w:fldChar w:fldCharType="end"/>
      </w:r>
      <w:r w:rsidRPr="000A30E7" w:rsidR="002D3784">
        <w:t>.</w:t>
      </w:r>
    </w:p>
    <w:p w:rsidR="00E11FDC" w:rsidRPr="0065459D" w:rsidP="00CB1C05" w14:paraId="7E29BB2D" w14:textId="77777777">
      <w:pPr>
        <w:rPr>
          <w:highlight w:val="yellow"/>
        </w:rPr>
      </w:pPr>
    </w:p>
    <w:tbl>
      <w:tblPr>
        <w:tblW w:w="0" w:type="auto"/>
        <w:tblLook w:val="04A0"/>
      </w:tblPr>
      <w:tblGrid>
        <w:gridCol w:w="2880"/>
        <w:gridCol w:w="1980"/>
        <w:gridCol w:w="1882"/>
        <w:gridCol w:w="2248"/>
      </w:tblGrid>
      <w:tr w14:paraId="442956F7" w14:textId="77777777" w:rsidTr="00763263">
        <w:tblPrEx>
          <w:tblW w:w="0" w:type="auto"/>
          <w:tblLook w:val="04A0"/>
        </w:tblPrEx>
        <w:tc>
          <w:tcPr>
            <w:tcW w:w="8990" w:type="dxa"/>
            <w:gridSpan w:val="4"/>
            <w:tcBorders>
              <w:top w:val="nil"/>
              <w:left w:val="nil"/>
              <w:bottom w:val="single" w:sz="4" w:space="0" w:color="auto"/>
              <w:right w:val="nil"/>
            </w:tcBorders>
            <w:shd w:val="clear" w:color="auto" w:fill="auto"/>
          </w:tcPr>
          <w:p w:rsidR="00E11FDC" w:rsidRPr="00D26057" w:rsidP="00CB1C05" w14:paraId="21FEB9C4" w14:textId="77777777">
            <w:pPr>
              <w:pStyle w:val="TableTitleA"/>
            </w:pPr>
            <w:bookmarkStart w:id="1162" w:name="_Ref76974936"/>
            <w:bookmarkStart w:id="1163" w:name="_Ref76974930"/>
            <w:bookmarkStart w:id="1164" w:name="_Toc107219317"/>
            <w:r>
              <w:br w:type="page"/>
            </w:r>
            <w:bookmarkStart w:id="1165" w:name="_Ref111027854"/>
            <w:bookmarkStart w:id="1166" w:name="_Toc121142666"/>
            <w:bookmarkStart w:id="1167" w:name="_Toc165379687"/>
            <w:r w:rsidRPr="00D26057">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4</w:t>
            </w:r>
            <w:r w:rsidR="00BC4B5D">
              <w:rPr>
                <w:noProof/>
              </w:rPr>
              <w:fldChar w:fldCharType="end"/>
            </w:r>
            <w:bookmarkEnd w:id="1162"/>
            <w:bookmarkEnd w:id="1165"/>
            <w:r w:rsidRPr="001A790B" w:rsidR="00FA7D62">
              <w:t>:</w:t>
            </w:r>
            <w:r w:rsidRPr="00D26057" w:rsidR="00FA7D62">
              <w:t xml:space="preserve"> </w:t>
            </w:r>
            <w:r w:rsidRPr="00D26057">
              <w:t>Monitoring Threshold Requirements</w:t>
            </w:r>
            <w:bookmarkEnd w:id="1163"/>
            <w:bookmarkEnd w:id="1164"/>
            <w:bookmarkEnd w:id="1166"/>
            <w:bookmarkEnd w:id="1167"/>
          </w:p>
        </w:tc>
      </w:tr>
      <w:tr w14:paraId="61B1A630"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D26057" w:rsidP="00CB1C05" w14:paraId="00FA1581" w14:textId="77777777">
            <w:pPr>
              <w:pStyle w:val="TableSubtitle"/>
            </w:pPr>
            <w:r w:rsidRPr="00D26057">
              <w:t>Exposure Threshold</w:t>
            </w:r>
          </w:p>
        </w:tc>
        <w:tc>
          <w:tcPr>
            <w:tcW w:w="1980"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D26057" w:rsidP="00CB1C05" w14:paraId="1517AC30" w14:textId="77777777">
            <w:pPr>
              <w:pStyle w:val="TableSubtitle"/>
            </w:pPr>
            <w:r w:rsidRPr="00D26057">
              <w:t>Monitoring Requirements</w:t>
            </w:r>
          </w:p>
        </w:tc>
        <w:tc>
          <w:tcPr>
            <w:tcW w:w="1882"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D26057" w:rsidP="00CB1C05" w14:paraId="48357B5D" w14:textId="77777777">
            <w:pPr>
              <w:pStyle w:val="TableSubtitle"/>
            </w:pPr>
            <w:r w:rsidRPr="00D26057">
              <w:t>PPE Requirements</w:t>
            </w:r>
          </w:p>
        </w:tc>
        <w:tc>
          <w:tcPr>
            <w:tcW w:w="2248"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D26057" w:rsidP="00CB1C05" w14:paraId="46CA8087" w14:textId="77777777">
            <w:pPr>
              <w:pStyle w:val="TableSubtitle"/>
            </w:pPr>
            <w:r w:rsidRPr="00D26057">
              <w:t>Notification and Recordkeeping Requirements</w:t>
            </w:r>
          </w:p>
        </w:tc>
      </w:tr>
      <w:tr w14:paraId="00459600"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306F78" w:rsidP="00CB1C05" w14:paraId="774175E5" w14:textId="77777777">
            <w:pPr>
              <w:pStyle w:val="LTableTextAbt"/>
            </w:pPr>
            <w:r w:rsidRPr="00306F78">
              <w:t>≤</w:t>
            </w:r>
            <w:r w:rsidRPr="00306F78" w:rsidR="00312DEA">
              <w:t>0.</w:t>
            </w:r>
            <w:r w:rsidR="00F43F95">
              <w:t>10</w:t>
            </w:r>
            <w:r w:rsidRPr="00306F78">
              <w:t xml:space="preserve"> ppm (8</w:t>
            </w:r>
            <w:r w:rsidR="0032489D">
              <w:t>-</w:t>
            </w:r>
            <w:r w:rsidRPr="00306F78">
              <w:t>hour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2554D910" w14:textId="77777777">
            <w:pPr>
              <w:pStyle w:val="LTableTextAbt"/>
            </w:pPr>
            <w:r w:rsidRPr="00D26057">
              <w:t>Initial exposure monitoring</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431812DA" w14:textId="77777777">
            <w:pPr>
              <w:pStyle w:val="LTableTextAbt"/>
            </w:pPr>
            <w:r w:rsidRPr="00D26057">
              <w:t>No respiratory protection</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0D981F72" w14:textId="77777777">
            <w:pPr>
              <w:pStyle w:val="LTableTextAbt"/>
            </w:pPr>
            <w:r w:rsidRPr="00D26057">
              <w:t>Notify employee of exposure monitoring results within 15 days of receipt of results</w:t>
            </w:r>
            <w:r w:rsidR="00BA51E5">
              <w:t>.</w:t>
            </w:r>
            <w:r w:rsidRPr="00D26057">
              <w:t xml:space="preserve"> </w:t>
            </w:r>
          </w:p>
          <w:p w:rsidR="00E11FDC" w:rsidRPr="00D26057" w:rsidP="00CB1C05" w14:paraId="1FFB219F" w14:textId="77777777">
            <w:pPr>
              <w:pStyle w:val="LTableTextAbt"/>
            </w:pPr>
            <w:r w:rsidRPr="00D26057">
              <w:t>Retain compliance records for 5 years</w:t>
            </w:r>
            <w:r w:rsidR="00BA51E5">
              <w:t>.</w:t>
            </w:r>
          </w:p>
        </w:tc>
      </w:tr>
      <w:tr w14:paraId="5B06BE09"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306F78" w:rsidP="00CB1C05" w14:paraId="08982B2F" w14:textId="77777777">
            <w:pPr>
              <w:pStyle w:val="LTableTextAbt"/>
            </w:pPr>
            <w:r w:rsidRPr="00306F78">
              <w:t>0</w:t>
            </w:r>
            <w:r w:rsidRPr="00306F78" w:rsidR="007815C4">
              <w:t>.</w:t>
            </w:r>
            <w:r w:rsidR="00762F27">
              <w:t>10</w:t>
            </w:r>
            <w:r w:rsidR="00B36F4D">
              <w:t>–</w:t>
            </w:r>
            <w:r w:rsidRPr="00306F78">
              <w:t>0.</w:t>
            </w:r>
            <w:r w:rsidR="001D0C58">
              <w:t>14</w:t>
            </w:r>
            <w:r w:rsidRPr="00306F78">
              <w:t xml:space="preserve"> ppm (8</w:t>
            </w:r>
            <w:r w:rsidR="0032489D">
              <w:t>-</w:t>
            </w:r>
            <w:r w:rsidRPr="00306F78">
              <w:t>hour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50BD71DB" w14:textId="77777777">
            <w:pPr>
              <w:pStyle w:val="LTableTextAbt"/>
            </w:pPr>
            <w:r w:rsidRPr="00D26057">
              <w:t>Initial exposure monitoring</w:t>
            </w:r>
          </w:p>
          <w:p w:rsidR="00E11FDC" w:rsidRPr="00D26057" w:rsidP="00CB1C05" w14:paraId="0EC5C73A" w14:textId="77777777">
            <w:pPr>
              <w:pStyle w:val="LTableTextAbt"/>
            </w:pPr>
            <w:r w:rsidRPr="00D26057">
              <w:t xml:space="preserve">Periodic exposure monitoring every </w:t>
            </w:r>
            <w:r w:rsidR="00566C19">
              <w:t>6 </w:t>
            </w:r>
            <w:r w:rsidRPr="00D26057">
              <w:t>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5478BD1B" w14:textId="77777777">
            <w:pPr>
              <w:pStyle w:val="LTableTextAbt"/>
            </w:pPr>
            <w:r w:rsidRPr="00D26057">
              <w:t>No respiratory protection</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36FBA820" w14:textId="77777777">
            <w:pPr>
              <w:pStyle w:val="LTableTextAbt"/>
            </w:pPr>
            <w:r w:rsidRPr="00D26057">
              <w:t>Notify employee of exposure monitoring results within 15 days of receipt of results</w:t>
            </w:r>
            <w:r w:rsidR="00BA51E5">
              <w:t>.</w:t>
            </w:r>
            <w:r w:rsidRPr="00D26057">
              <w:t xml:space="preserve"> </w:t>
            </w:r>
          </w:p>
          <w:p w:rsidR="00E11FDC" w:rsidRPr="00D26057" w:rsidP="00CB1C05" w14:paraId="6F6D9C01" w14:textId="77777777">
            <w:pPr>
              <w:pStyle w:val="LTableTextAbt"/>
            </w:pPr>
            <w:r w:rsidRPr="00D26057">
              <w:t>Retain compliance records for 5 years</w:t>
            </w:r>
            <w:r w:rsidR="00BA51E5">
              <w:t>.</w:t>
            </w:r>
          </w:p>
        </w:tc>
      </w:tr>
      <w:tr w14:paraId="1247DD87"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306F78" w:rsidP="00CB1C05" w14:paraId="2CB539DC" w14:textId="77777777">
            <w:pPr>
              <w:pStyle w:val="LTableTextAbt"/>
            </w:pPr>
            <w:r w:rsidRPr="00306F78">
              <w:t>0.</w:t>
            </w:r>
            <w:r w:rsidR="001D0C58">
              <w:t>14</w:t>
            </w:r>
            <w:r w:rsidR="00B36F4D">
              <w:t>–</w:t>
            </w:r>
            <w:r w:rsidR="00BE207A">
              <w:t>1.4</w:t>
            </w:r>
            <w:r w:rsidRPr="00306F78">
              <w:t xml:space="preserve"> ppm (8</w:t>
            </w:r>
            <w:r w:rsidR="0032489D">
              <w:t>-</w:t>
            </w:r>
            <w:r w:rsidRPr="00306F78">
              <w:t>hour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3F79778D" w14:textId="77777777">
            <w:pPr>
              <w:pStyle w:val="LTableTextAbt"/>
            </w:pPr>
            <w:r w:rsidRPr="00D26057">
              <w:t>Initial exposure monitoring</w:t>
            </w:r>
          </w:p>
          <w:p w:rsidR="00E11FDC" w:rsidRPr="00D26057" w:rsidP="00CB1C05" w14:paraId="31EC32C4" w14:textId="77777777">
            <w:pPr>
              <w:pStyle w:val="LTableTextAbt"/>
            </w:pPr>
            <w:r w:rsidRPr="00D26057">
              <w:t xml:space="preserve">Periodic exposure monitoring every </w:t>
            </w:r>
            <w:r w:rsidR="00566C19">
              <w:t>3 </w:t>
            </w:r>
            <w:r w:rsidRPr="00D26057">
              <w:t>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4D645B2D" w14:textId="77777777">
            <w:pPr>
              <w:pStyle w:val="LTableTextAbt"/>
            </w:pPr>
            <w:r>
              <w:t>Assigned Protection Factor (</w:t>
            </w:r>
            <w:r w:rsidRPr="00D26057">
              <w:t>APF</w:t>
            </w:r>
            <w:r>
              <w:t>)</w:t>
            </w:r>
            <w:r w:rsidRPr="00D26057">
              <w:t xml:space="preserve"> 10 </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1E0A9C40" w14:textId="77777777">
            <w:pPr>
              <w:pStyle w:val="LTableTextAbt"/>
            </w:pPr>
            <w:r w:rsidRPr="00D26057">
              <w:t>Notify employee of exposure monitoring results within 15 days of receipt of results</w:t>
            </w:r>
            <w:r w:rsidR="00BA51E5">
              <w:t>.</w:t>
            </w:r>
            <w:r w:rsidRPr="00D26057">
              <w:t xml:space="preserve"> </w:t>
            </w:r>
          </w:p>
          <w:p w:rsidR="00E11FDC" w:rsidRPr="00D26057" w:rsidP="00CB1C05" w14:paraId="181900FE" w14:textId="77777777">
            <w:pPr>
              <w:pStyle w:val="LTableTextAbt"/>
            </w:pPr>
            <w:r w:rsidRPr="00D26057">
              <w:t>Retain compliance records for 5 years</w:t>
            </w:r>
            <w:r w:rsidR="00BA51E5">
              <w:t>.</w:t>
            </w:r>
          </w:p>
        </w:tc>
      </w:tr>
      <w:tr w14:paraId="7C4BD9B3"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306F78" w:rsidP="00CB1C05" w14:paraId="6A0A41EE" w14:textId="77777777">
            <w:pPr>
              <w:pStyle w:val="LTableTextAbt"/>
            </w:pPr>
            <w:r>
              <w:t>1.4</w:t>
            </w:r>
            <w:r w:rsidR="00566C19">
              <w:t>–</w:t>
            </w:r>
            <w:r w:rsidR="00883DA9">
              <w:t>3.5</w:t>
            </w:r>
            <w:r w:rsidRPr="00306F78">
              <w:t xml:space="preserve"> ppm (8</w:t>
            </w:r>
            <w:r w:rsidR="0032489D">
              <w:t>-</w:t>
            </w:r>
            <w:r w:rsidRPr="00306F78">
              <w:t>hour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26904904" w14:textId="77777777">
            <w:pPr>
              <w:pStyle w:val="LTableTextAbt"/>
            </w:pPr>
            <w:r w:rsidRPr="00D26057">
              <w:t>Initial exposure monitoring</w:t>
            </w:r>
          </w:p>
          <w:p w:rsidR="00E11FDC" w:rsidRPr="00D26057" w:rsidP="00CB1C05" w14:paraId="084DD41B" w14:textId="77777777">
            <w:pPr>
              <w:pStyle w:val="LTableTextAbt"/>
            </w:pPr>
            <w:r w:rsidRPr="00D26057">
              <w:t xml:space="preserve">Periodic exposure monitoring every </w:t>
            </w:r>
            <w:r w:rsidR="00566C19">
              <w:t>3 </w:t>
            </w:r>
            <w:r w:rsidRPr="00D26057">
              <w:t>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2CCEC562" w14:textId="77777777">
            <w:pPr>
              <w:pStyle w:val="LTableTextAbt"/>
            </w:pPr>
            <w:r w:rsidRPr="00D26057">
              <w:t xml:space="preserve">APF 25 </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13771593" w14:textId="77777777">
            <w:pPr>
              <w:pStyle w:val="LTableTextAbt"/>
            </w:pPr>
            <w:r w:rsidRPr="00D26057">
              <w:t>Notify employee of exposure monitoring results within 15 days of receipt of results</w:t>
            </w:r>
            <w:r w:rsidR="00BA51E5">
              <w:t>.</w:t>
            </w:r>
            <w:r w:rsidRPr="00D26057">
              <w:t xml:space="preserve"> </w:t>
            </w:r>
          </w:p>
          <w:p w:rsidR="00E11FDC" w:rsidRPr="00D26057" w:rsidP="00CB1C05" w14:paraId="5A835B21" w14:textId="77777777">
            <w:pPr>
              <w:pStyle w:val="LTableTextAbt"/>
            </w:pPr>
            <w:r w:rsidRPr="00D26057">
              <w:t>Retain compliance records for 5 years</w:t>
            </w:r>
            <w:r w:rsidR="00BA51E5">
              <w:t>.</w:t>
            </w:r>
          </w:p>
        </w:tc>
      </w:tr>
      <w:tr w14:paraId="352BADEF"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306F78" w:rsidP="00CB1C05" w14:paraId="04EBAAA2" w14:textId="77777777">
            <w:pPr>
              <w:pStyle w:val="LTableTextAbt"/>
            </w:pPr>
            <w:r>
              <w:t>3.5</w:t>
            </w:r>
            <w:r w:rsidR="00566C19">
              <w:t>–</w:t>
            </w:r>
            <w:r w:rsidR="00B661C6">
              <w:t>7</w:t>
            </w:r>
            <w:r w:rsidRPr="00306F78">
              <w:t xml:space="preserve"> ppm (8</w:t>
            </w:r>
            <w:r w:rsidR="0032489D">
              <w:t>-</w:t>
            </w:r>
            <w:r w:rsidRPr="00306F78">
              <w:t>hour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5FFDAD0A" w14:textId="77777777">
            <w:pPr>
              <w:pStyle w:val="LTableTextAbt"/>
            </w:pPr>
            <w:r w:rsidRPr="00D26057">
              <w:t>Initial exposure monitoring</w:t>
            </w:r>
          </w:p>
          <w:p w:rsidR="00E11FDC" w:rsidRPr="00D26057" w:rsidP="00CB1C05" w14:paraId="21E44E92" w14:textId="77777777">
            <w:pPr>
              <w:pStyle w:val="LTableTextAbt"/>
            </w:pPr>
            <w:r w:rsidRPr="00D26057">
              <w:t xml:space="preserve">Periodic exposure monitoring every </w:t>
            </w:r>
            <w:r w:rsidR="00566C19">
              <w:t>3 </w:t>
            </w:r>
            <w:r w:rsidRPr="00D26057">
              <w:t>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4EA70D22" w14:textId="77777777">
            <w:pPr>
              <w:pStyle w:val="LTableTextAbt"/>
            </w:pPr>
            <w:r w:rsidRPr="00D26057">
              <w:t xml:space="preserve">APF 50 </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79AF9FE0" w14:textId="77777777">
            <w:pPr>
              <w:pStyle w:val="LTableTextAbt"/>
            </w:pPr>
            <w:r w:rsidRPr="00D26057">
              <w:t>Notify employee of exposure monitoring results within 15 days of receipt of results</w:t>
            </w:r>
            <w:r w:rsidR="00BA51E5">
              <w:t>.</w:t>
            </w:r>
            <w:r w:rsidRPr="00D26057">
              <w:t xml:space="preserve"> </w:t>
            </w:r>
          </w:p>
          <w:p w:rsidR="00E11FDC" w:rsidRPr="00D26057" w:rsidP="00CB1C05" w14:paraId="61953C00" w14:textId="77777777">
            <w:pPr>
              <w:pStyle w:val="LTableTextAbt"/>
            </w:pPr>
            <w:r w:rsidRPr="00D26057">
              <w:t>Retain compliance records for 5 years</w:t>
            </w:r>
            <w:r w:rsidR="00BA51E5">
              <w:t>.</w:t>
            </w:r>
          </w:p>
        </w:tc>
      </w:tr>
      <w:tr w14:paraId="33CF14D0"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306F78" w:rsidP="00CB1C05" w14:paraId="67BC6CCF" w14:textId="77777777">
            <w:pPr>
              <w:pStyle w:val="LTableTextAbt"/>
            </w:pPr>
            <w:r>
              <w:t>7</w:t>
            </w:r>
            <w:r w:rsidR="00566C19">
              <w:t>–</w:t>
            </w:r>
            <w:r w:rsidR="00982A87">
              <w:t>140</w:t>
            </w:r>
            <w:r w:rsidRPr="00306F78">
              <w:t xml:space="preserve"> ppm (8</w:t>
            </w:r>
            <w:r w:rsidR="0032489D">
              <w:t>-</w:t>
            </w:r>
            <w:r w:rsidRPr="00306F78">
              <w:t>hour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42A729E0" w14:textId="77777777">
            <w:pPr>
              <w:pStyle w:val="LTableTextAbt"/>
            </w:pPr>
            <w:r w:rsidRPr="00D26057">
              <w:t>Initial exposure monitoring</w:t>
            </w:r>
          </w:p>
          <w:p w:rsidR="00E11FDC" w:rsidRPr="00D26057" w:rsidP="00CB1C05" w14:paraId="21FE46B3" w14:textId="77777777">
            <w:pPr>
              <w:pStyle w:val="LTableTextAbt"/>
            </w:pPr>
            <w:r w:rsidRPr="00D26057">
              <w:t xml:space="preserve">Periodic exposure monitoring every </w:t>
            </w:r>
            <w:r w:rsidR="00566C19">
              <w:t>3 </w:t>
            </w:r>
            <w:r w:rsidRPr="00D26057">
              <w:t>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32EB1014" w14:textId="77777777">
            <w:pPr>
              <w:pStyle w:val="LTableTextAbt"/>
            </w:pPr>
            <w:r w:rsidRPr="00D26057">
              <w:t xml:space="preserve">APF 1,000 </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7ED49AF1" w14:textId="77777777">
            <w:pPr>
              <w:pStyle w:val="LTableTextAbt"/>
            </w:pPr>
            <w:r w:rsidRPr="00D26057">
              <w:t>Notify employee of exposure monitoring results within 15 days of receipt of results</w:t>
            </w:r>
            <w:r w:rsidR="00BA51E5">
              <w:t>.</w:t>
            </w:r>
            <w:r w:rsidRPr="00D26057">
              <w:t xml:space="preserve"> </w:t>
            </w:r>
          </w:p>
          <w:p w:rsidR="00E11FDC" w:rsidRPr="00D26057" w:rsidP="00CB1C05" w14:paraId="3D48FAEC" w14:textId="77777777">
            <w:pPr>
              <w:pStyle w:val="LTableTextAbt"/>
            </w:pPr>
            <w:r w:rsidRPr="00D26057">
              <w:t>Retain compliance records for 5 years</w:t>
            </w:r>
            <w:r w:rsidR="00BA51E5">
              <w:t>.</w:t>
            </w:r>
          </w:p>
        </w:tc>
      </w:tr>
      <w:tr w14:paraId="54284656"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306F78" w:rsidP="00CB1C05" w14:paraId="2A5E4AAD" w14:textId="77777777">
            <w:pPr>
              <w:pStyle w:val="LTableTextAbt"/>
            </w:pPr>
            <w:r>
              <w:t>140</w:t>
            </w:r>
            <w:r w:rsidR="00566C19">
              <w:t>–</w:t>
            </w:r>
            <w:r w:rsidR="00ED4667">
              <w:t>1,400</w:t>
            </w:r>
            <w:r w:rsidRPr="00306F78">
              <w:t xml:space="preserve"> ppm (8</w:t>
            </w:r>
            <w:r w:rsidR="0032489D">
              <w:t>-</w:t>
            </w:r>
            <w:r w:rsidRPr="00306F78">
              <w:t>hour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7E63A3E3" w14:textId="77777777">
            <w:pPr>
              <w:pStyle w:val="LTableTextAbt"/>
            </w:pPr>
            <w:r w:rsidRPr="00D26057">
              <w:t>Initial exposure monitoring</w:t>
            </w:r>
          </w:p>
          <w:p w:rsidR="00E11FDC" w:rsidRPr="00D26057" w:rsidP="00CB1C05" w14:paraId="4F9341E3" w14:textId="77777777">
            <w:pPr>
              <w:pStyle w:val="LTableTextAbt"/>
            </w:pPr>
            <w:r w:rsidRPr="00D26057">
              <w:t xml:space="preserve">Periodic exposure monitoring every </w:t>
            </w:r>
            <w:r w:rsidR="00566C19">
              <w:t>3 </w:t>
            </w:r>
            <w:r w:rsidRPr="00D26057">
              <w:t>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5F537635" w14:textId="77777777">
            <w:pPr>
              <w:pStyle w:val="LTableTextAbt"/>
            </w:pPr>
            <w:r w:rsidRPr="00D26057">
              <w:t xml:space="preserve">APF 10,000 </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D26057" w:rsidP="00CB1C05" w14:paraId="1FEAB9CE" w14:textId="77777777">
            <w:pPr>
              <w:pStyle w:val="LTableTextAbt"/>
            </w:pPr>
            <w:r w:rsidRPr="00D26057">
              <w:t>Notify employee of exposure monitoring results within 15 days of receipt of results</w:t>
            </w:r>
            <w:r w:rsidR="00BA51E5">
              <w:t>.</w:t>
            </w:r>
            <w:r w:rsidRPr="00D26057">
              <w:t xml:space="preserve"> </w:t>
            </w:r>
          </w:p>
          <w:p w:rsidR="00E11FDC" w:rsidRPr="00D26057" w:rsidP="00CB1C05" w14:paraId="0AE6D28E" w14:textId="77777777">
            <w:pPr>
              <w:pStyle w:val="LTableTextAbt"/>
            </w:pPr>
            <w:r w:rsidRPr="00D26057">
              <w:t>Retain compliance records for 5 years</w:t>
            </w:r>
            <w:r w:rsidR="00BA51E5">
              <w:t>.</w:t>
            </w:r>
          </w:p>
        </w:tc>
      </w:tr>
    </w:tbl>
    <w:p w:rsidR="00E11FDC" w:rsidRPr="0065459D" w:rsidP="00CB1C05" w14:paraId="281F264A" w14:textId="77777777">
      <w:pPr>
        <w:pStyle w:val="BodyText"/>
        <w:rPr>
          <w:highlight w:val="yellow"/>
        </w:rPr>
      </w:pPr>
    </w:p>
    <w:p w:rsidR="00E960A4" w:rsidRPr="006D0935" w:rsidP="00CB1C05" w14:paraId="4E0C9E94" w14:textId="77777777">
      <w:pPr>
        <w:pStyle w:val="BodyText"/>
      </w:pPr>
      <w:r w:rsidRPr="00D5022E">
        <w:t xml:space="preserve">Note that before resorting to compliance through using PPE, engineering or administrative controls should be used to lower exposure to below the action level. </w:t>
      </w:r>
      <w:r>
        <w:t xml:space="preserve">The costs of </w:t>
      </w:r>
      <w:r w:rsidRPr="006D0935">
        <w:t xml:space="preserve">engineering </w:t>
      </w:r>
      <w:r>
        <w:t>and</w:t>
      </w:r>
      <w:r w:rsidRPr="006D0935">
        <w:t xml:space="preserve"> administrative controls </w:t>
      </w:r>
      <w:r>
        <w:t>are site-specific and depend on the extent to which controls are already in place, which is unknown. Thus</w:t>
      </w:r>
      <w:r w:rsidRPr="006D0935">
        <w:t xml:space="preserve">, for the purpose of estimating costs (and benefits), </w:t>
      </w:r>
      <w:r>
        <w:t>EPA</w:t>
      </w:r>
      <w:r w:rsidRPr="006D0935">
        <w:t xml:space="preserve"> assume</w:t>
      </w:r>
      <w:r>
        <w:t>s</w:t>
      </w:r>
      <w:r w:rsidRPr="006D0935">
        <w:t xml:space="preserve"> that PPE is used. </w:t>
      </w:r>
      <w:r>
        <w:t>Note that is an assumption made for the purpose of estimating costs only, not an assumption about how facilities will actually comply with WCPP requirements. As noted in section</w:t>
      </w:r>
      <w:r w:rsidR="006765DB">
        <w:t xml:space="preserve"> </w:t>
      </w:r>
      <w:r w:rsidR="003F2A31">
        <w:fldChar w:fldCharType="begin" w:fldLock="1"/>
      </w:r>
      <w:r w:rsidR="003F2A31">
        <w:instrText xml:space="preserve"> REF _Ref103187315 \r \h </w:instrText>
      </w:r>
      <w:r w:rsidR="003F2A31">
        <w:fldChar w:fldCharType="separate"/>
      </w:r>
      <w:r w:rsidR="0092222B">
        <w:t>7.14.3</w:t>
      </w:r>
      <w:r w:rsidR="003F2A31">
        <w:fldChar w:fldCharType="end"/>
      </w:r>
      <w:r>
        <w:t>, the WCPP requires that feasible engineering and administrative controls are implemented before resorting to PPE use. These controls would need to be implemented even if they are more expensive than achieving compliance through a PPE program. However, since PPE programs are costly, achieving compliance through engineering and/or administrative controls may be less expensive than the estimated PPE costs.</w:t>
      </w:r>
    </w:p>
    <w:p w:rsidR="00E11FDC" w:rsidRPr="00D5022E" w:rsidP="00CB1C05" w14:paraId="552C685C" w14:textId="77777777">
      <w:pPr>
        <w:pStyle w:val="BodyText"/>
      </w:pPr>
      <w:r w:rsidRPr="00D5022E">
        <w:t xml:space="preserve">The </w:t>
      </w:r>
      <w:r w:rsidRPr="00D5022E" w:rsidR="00322F18">
        <w:t>costs for compliance with a</w:t>
      </w:r>
      <w:r w:rsidR="00017641">
        <w:t xml:space="preserve"> </w:t>
      </w:r>
      <w:r w:rsidR="0033503A">
        <w:t>WCPP</w:t>
      </w:r>
      <w:r w:rsidRPr="00D5022E" w:rsidR="00322F18">
        <w:t xml:space="preserve"> include</w:t>
      </w:r>
      <w:r w:rsidRPr="00D5022E">
        <w:t xml:space="preserve"> initial exposure monitoring, required PPE for the different thresholds outlined in the ECEL, periodic exposure monitoring, and notifications and recordkeeping</w:t>
      </w:r>
      <w:r w:rsidRPr="00D5022E" w:rsidR="00C35A66">
        <w:t>.</w:t>
      </w:r>
    </w:p>
    <w:p w:rsidR="00AE3FD9" w:rsidP="00CB1C05" w14:paraId="23AC6E09" w14:textId="77777777">
      <w:pPr>
        <w:pStyle w:val="BodyText"/>
      </w:pPr>
      <w:r w:rsidRPr="00D5022E">
        <w:t xml:space="preserve">To determine the number of entities with exposure monitoring results at the different thresholds, </w:t>
      </w:r>
      <w:r w:rsidRPr="00D5022E" w:rsidR="00E20E8C">
        <w:t>EPA</w:t>
      </w:r>
      <w:r w:rsidRPr="00D5022E">
        <w:t xml:space="preserve"> used the median and 95</w:t>
      </w:r>
      <w:r w:rsidRPr="00C80687">
        <w:rPr>
          <w:vertAlign w:val="superscript"/>
        </w:rPr>
        <w:t>th</w:t>
      </w:r>
      <w:r w:rsidRPr="00D5022E">
        <w:t xml:space="preserve"> percentile exposure levels presented in the final risk evaluation</w:t>
      </w:r>
      <w:r w:rsidRPr="00D5022E" w:rsidR="004C3F56">
        <w:t xml:space="preserve"> </w:t>
      </w:r>
      <w:r w:rsidRPr="00D5022E">
        <w:t>and estimated the distribution assuming the exposures were distributed across facilities according to a log normal distribution.</w:t>
      </w:r>
      <w:r>
        <w:rPr>
          <w:rStyle w:val="FootnoteReference"/>
        </w:rPr>
        <w:footnoteReference w:id="18"/>
      </w:r>
      <w:r w:rsidRPr="00D5022E">
        <w:t xml:space="preserve"> </w:t>
      </w:r>
      <w:r w:rsidR="00AF6B2F">
        <w:t>EPA</w:t>
      </w:r>
      <w:r w:rsidRPr="00D5022E">
        <w:t xml:space="preserve"> estimated the 8</w:t>
      </w:r>
      <w:r w:rsidR="00017641">
        <w:t>-</w:t>
      </w:r>
      <w:r w:rsidRPr="00D5022E">
        <w:t xml:space="preserve">hour TWA </w:t>
      </w:r>
      <w:r w:rsidRPr="00D5022E" w:rsidR="005638C4">
        <w:t xml:space="preserve">exposure distribution </w:t>
      </w:r>
      <w:r w:rsidR="00AF6B2F">
        <w:t xml:space="preserve">to </w:t>
      </w:r>
      <w:r w:rsidRPr="00D5022E">
        <w:t>estimat</w:t>
      </w:r>
      <w:r w:rsidR="00AF6B2F">
        <w:t>e</w:t>
      </w:r>
      <w:r w:rsidRPr="00D5022E">
        <w:t xml:space="preserve"> which threshold monitoring category an entity fell under. </w:t>
      </w:r>
    </w:p>
    <w:p w:rsidR="00E11FDC" w:rsidRPr="00D5022E" w:rsidP="00CB1C05" w14:paraId="2906163A" w14:textId="77777777">
      <w:pPr>
        <w:pStyle w:val="BodyText"/>
      </w:pPr>
      <w:r>
        <w:fldChar w:fldCharType="begin" w:fldLock="1"/>
      </w:r>
      <w:r>
        <w:instrText xml:space="preserve"> REF _Ref111027898 \h </w:instrText>
      </w:r>
      <w:r w:rsidR="00EC41DC">
        <w:instrText xml:space="preserve"> \* MERGEFORMAT </w:instrText>
      </w:r>
      <w:r>
        <w:fldChar w:fldCharType="separate"/>
      </w:r>
      <w:r w:rsidRPr="00017641" w:rsidR="0092222B">
        <w:t xml:space="preserve">Table </w:t>
      </w:r>
      <w:r w:rsidR="0092222B">
        <w:rPr>
          <w:noProof/>
        </w:rPr>
        <w:t>7</w:t>
      </w:r>
      <w:r w:rsidR="0092222B">
        <w:rPr>
          <w:noProof/>
        </w:rPr>
        <w:noBreakHyphen/>
        <w:t>55</w:t>
      </w:r>
      <w:r>
        <w:fldChar w:fldCharType="end"/>
      </w:r>
      <w:r w:rsidRPr="00D5022E">
        <w:t xml:space="preserve"> presents an example for how the exposure monitoring threshold category was determined for </w:t>
      </w:r>
      <w:r w:rsidRPr="00D5022E" w:rsidR="001054C9">
        <w:t>the use categories</w:t>
      </w:r>
      <w:r w:rsidRPr="00D5022E">
        <w:t xml:space="preserve"> where data for the 8</w:t>
      </w:r>
      <w:r w:rsidR="00017641">
        <w:t>-</w:t>
      </w:r>
      <w:r w:rsidRPr="00D5022E">
        <w:t xml:space="preserve">hour TWA exposure was available. </w:t>
      </w:r>
    </w:p>
    <w:p w:rsidR="00BC65A4" w:rsidP="00CB1C05" w14:paraId="698F896E" w14:textId="77777777">
      <w:bookmarkStart w:id="1168" w:name="_Ref82679044"/>
      <w:bookmarkStart w:id="1169" w:name="_Toc107219318"/>
      <w:r>
        <w:br w:type="page"/>
      </w:r>
    </w:p>
    <w:tbl>
      <w:tblPr>
        <w:tblW w:w="0" w:type="auto"/>
        <w:tblLook w:val="04A0"/>
      </w:tblPr>
      <w:tblGrid>
        <w:gridCol w:w="1530"/>
        <w:gridCol w:w="3510"/>
        <w:gridCol w:w="3510"/>
      </w:tblGrid>
      <w:tr w14:paraId="665EF60C" w14:textId="77777777" w:rsidTr="00171F4C">
        <w:tblPrEx>
          <w:tblW w:w="0" w:type="auto"/>
          <w:tblLook w:val="04A0"/>
        </w:tblPrEx>
        <w:trPr>
          <w:cantSplit/>
          <w:tblHeader/>
        </w:trPr>
        <w:tc>
          <w:tcPr>
            <w:tcW w:w="8550" w:type="dxa"/>
            <w:gridSpan w:val="3"/>
            <w:tcBorders>
              <w:top w:val="nil"/>
              <w:left w:val="nil"/>
              <w:bottom w:val="single" w:sz="4" w:space="0" w:color="auto"/>
              <w:right w:val="nil"/>
            </w:tcBorders>
            <w:shd w:val="clear" w:color="auto" w:fill="auto"/>
          </w:tcPr>
          <w:p w:rsidR="00E11FDC" w:rsidRPr="00017641" w:rsidP="00CB1C05" w14:paraId="42984369" w14:textId="77777777">
            <w:pPr>
              <w:pStyle w:val="TableTitleA"/>
            </w:pPr>
            <w:bookmarkStart w:id="1170" w:name="_Ref111027898"/>
            <w:bookmarkStart w:id="1171" w:name="_Toc121142667"/>
            <w:bookmarkStart w:id="1172" w:name="_Toc165379688"/>
            <w:r w:rsidRPr="00017641">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5</w:t>
            </w:r>
            <w:r w:rsidR="00BC4B5D">
              <w:rPr>
                <w:noProof/>
              </w:rPr>
              <w:fldChar w:fldCharType="end"/>
            </w:r>
            <w:bookmarkEnd w:id="1168"/>
            <w:bookmarkEnd w:id="1170"/>
            <w:r w:rsidRPr="00017641">
              <w:t>. Example for Determining the Distribution of Exposure Threshold Categories Across Entities with 8</w:t>
            </w:r>
            <w:r w:rsidR="0032489D">
              <w:t>-</w:t>
            </w:r>
            <w:r w:rsidRPr="00017641">
              <w:t>hour and 15</w:t>
            </w:r>
            <w:r w:rsidR="0032489D">
              <w:t>-</w:t>
            </w:r>
            <w:r w:rsidRPr="00017641">
              <w:t>minute TWA Exposure Data</w:t>
            </w:r>
            <w:bookmarkEnd w:id="1169"/>
            <w:bookmarkEnd w:id="1171"/>
            <w:bookmarkEnd w:id="1172"/>
            <w:r w:rsidRPr="00017641">
              <w:t xml:space="preserve"> </w:t>
            </w:r>
          </w:p>
        </w:tc>
      </w:tr>
      <w:tr w14:paraId="44B2F815" w14:textId="77777777" w:rsidTr="00171F4C">
        <w:tblPrEx>
          <w:tblW w:w="0" w:type="auto"/>
          <w:tblLook w:val="04A0"/>
        </w:tblPrEx>
        <w:trPr>
          <w:cantSplit/>
          <w:tblHeader/>
        </w:trPr>
        <w:tc>
          <w:tcPr>
            <w:tcW w:w="1530" w:type="dxa"/>
            <w:tcBorders>
              <w:top w:val="single" w:sz="4" w:space="0" w:color="auto"/>
              <w:left w:val="single" w:sz="4" w:space="0" w:color="auto"/>
              <w:bottom w:val="single" w:sz="4" w:space="0" w:color="auto"/>
              <w:right w:val="single" w:sz="4" w:space="0" w:color="auto"/>
            </w:tcBorders>
            <w:shd w:val="clear" w:color="auto" w:fill="48A9C5"/>
            <w:vAlign w:val="center"/>
          </w:tcPr>
          <w:p w:rsidR="00D11B3B" w:rsidRPr="00017641" w:rsidP="00CB1C05" w14:paraId="64122192" w14:textId="77777777">
            <w:pPr>
              <w:pStyle w:val="TableSubtitle"/>
            </w:pPr>
            <w:r w:rsidRPr="00017641">
              <w:t>Percentile</w:t>
            </w:r>
          </w:p>
        </w:tc>
        <w:tc>
          <w:tcPr>
            <w:tcW w:w="3510" w:type="dxa"/>
            <w:tcBorders>
              <w:top w:val="single" w:sz="4" w:space="0" w:color="auto"/>
              <w:left w:val="single" w:sz="4" w:space="0" w:color="auto"/>
              <w:bottom w:val="single" w:sz="4" w:space="0" w:color="auto"/>
              <w:right w:val="single" w:sz="4" w:space="0" w:color="auto"/>
            </w:tcBorders>
            <w:shd w:val="clear" w:color="auto" w:fill="48A9C5"/>
            <w:vAlign w:val="center"/>
          </w:tcPr>
          <w:p w:rsidR="00D11B3B" w:rsidRPr="00017641" w:rsidP="00CB1C05" w14:paraId="269EB781" w14:textId="77777777">
            <w:pPr>
              <w:pStyle w:val="TableSubtitle"/>
            </w:pPr>
            <w:r w:rsidRPr="00017641">
              <w:t>Long</w:t>
            </w:r>
            <w:r w:rsidR="005A3C96">
              <w:t>-</w:t>
            </w:r>
            <w:r w:rsidRPr="00017641">
              <w:t xml:space="preserve">Term TWA </w:t>
            </w:r>
            <w:r w:rsidR="005A3C96">
              <w:t>E</w:t>
            </w:r>
            <w:r w:rsidRPr="00017641">
              <w:t xml:space="preserve">xposure </w:t>
            </w:r>
            <w:r w:rsidR="005A3C96">
              <w:t>T</w:t>
            </w:r>
            <w:r w:rsidRPr="00017641">
              <w:t xml:space="preserve">hreshold </w:t>
            </w:r>
            <w:r w:rsidR="005A3C96">
              <w:t>C</w:t>
            </w:r>
            <w:r w:rsidRPr="00017641">
              <w:t>ategory</w:t>
            </w:r>
          </w:p>
        </w:tc>
        <w:tc>
          <w:tcPr>
            <w:tcW w:w="3510" w:type="dxa"/>
            <w:tcBorders>
              <w:top w:val="single" w:sz="4" w:space="0" w:color="auto"/>
              <w:left w:val="single" w:sz="4" w:space="0" w:color="auto"/>
              <w:bottom w:val="single" w:sz="4" w:space="0" w:color="auto"/>
              <w:right w:val="single" w:sz="4" w:space="0" w:color="auto"/>
            </w:tcBorders>
            <w:shd w:val="clear" w:color="auto" w:fill="48A9C5"/>
            <w:vAlign w:val="center"/>
          </w:tcPr>
          <w:p w:rsidR="00D11B3B" w:rsidRPr="00017641" w:rsidP="00CB1C05" w14:paraId="31F2A50F" w14:textId="77777777">
            <w:pPr>
              <w:pStyle w:val="TableSubtitle"/>
            </w:pPr>
            <w:r w:rsidRPr="00017641">
              <w:t>Threshold Category for Costs and Benefits</w:t>
            </w:r>
          </w:p>
        </w:tc>
      </w:tr>
      <w:tr w14:paraId="53370C72"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0E409FC" w14:textId="77777777">
            <w:pPr>
              <w:pStyle w:val="LTableTextAbt"/>
              <w:jc w:val="center"/>
            </w:pPr>
            <w:r w:rsidRPr="00017641">
              <w:rPr>
                <w:szCs w:val="18"/>
              </w:rPr>
              <w:t>1</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75FBF8B" w14:textId="77777777">
            <w:pPr>
              <w:pStyle w:val="LTableTextAbt"/>
            </w:pPr>
            <w:r w:rsidRPr="00017641">
              <w:rPr>
                <w:szCs w:val="18"/>
              </w:rPr>
              <w:t>&lt; Action Level</w:t>
            </w:r>
          </w:p>
        </w:tc>
        <w:tc>
          <w:tcPr>
            <w:tcW w:w="3510" w:type="dxa"/>
            <w:vMerge w:val="restart"/>
            <w:tcBorders>
              <w:top w:val="single" w:sz="4" w:space="0" w:color="auto"/>
              <w:left w:val="single" w:sz="4" w:space="0" w:color="auto"/>
              <w:right w:val="single" w:sz="4" w:space="0" w:color="auto"/>
            </w:tcBorders>
            <w:shd w:val="clear" w:color="auto" w:fill="auto"/>
            <w:vAlign w:val="center"/>
          </w:tcPr>
          <w:p w:rsidR="00D11B3B" w:rsidRPr="00017641" w:rsidP="00CB1C05" w14:paraId="5F441DC6" w14:textId="77777777">
            <w:pPr>
              <w:pStyle w:val="LTableTextAbt"/>
              <w:jc w:val="center"/>
            </w:pPr>
            <w:r>
              <w:t>14</w:t>
            </w:r>
            <w:r w:rsidRPr="00017641">
              <w:t xml:space="preserve">% of entities &lt; </w:t>
            </w:r>
            <w:r>
              <w:t>Action Level</w:t>
            </w:r>
          </w:p>
        </w:tc>
      </w:tr>
      <w:tr w14:paraId="1CDEA319"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01E55140" w14:textId="77777777">
            <w:pPr>
              <w:pStyle w:val="LTableTextAbt"/>
              <w:jc w:val="center"/>
            </w:pPr>
            <w:r w:rsidRPr="00017641">
              <w:rPr>
                <w:szCs w:val="18"/>
              </w:rPr>
              <w:t>2</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56AC3F0"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7BEBB729" w14:textId="77777777">
            <w:pPr>
              <w:pStyle w:val="LTableTextAbt"/>
              <w:jc w:val="center"/>
            </w:pPr>
          </w:p>
        </w:tc>
      </w:tr>
      <w:tr w14:paraId="388D0912"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423ABA8" w14:textId="77777777">
            <w:pPr>
              <w:pStyle w:val="LTableTextAbt"/>
              <w:jc w:val="center"/>
            </w:pPr>
            <w:r w:rsidRPr="00017641">
              <w:rPr>
                <w:szCs w:val="18"/>
              </w:rPr>
              <w:t>3</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077D2101"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6667D616" w14:textId="77777777">
            <w:pPr>
              <w:pStyle w:val="LTableTextAbt"/>
              <w:jc w:val="center"/>
            </w:pPr>
          </w:p>
        </w:tc>
      </w:tr>
      <w:tr w14:paraId="3667210F"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15A1D3C7" w14:textId="77777777">
            <w:pPr>
              <w:pStyle w:val="LTableTextAbt"/>
              <w:jc w:val="center"/>
            </w:pPr>
            <w:r w:rsidRPr="00017641">
              <w:rPr>
                <w:szCs w:val="18"/>
              </w:rPr>
              <w:t>4</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C4643C5"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2EA2CB89" w14:textId="77777777">
            <w:pPr>
              <w:pStyle w:val="LTableTextAbt"/>
              <w:jc w:val="center"/>
            </w:pPr>
          </w:p>
        </w:tc>
      </w:tr>
      <w:tr w14:paraId="31E9BE46"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D6C1192" w14:textId="77777777">
            <w:pPr>
              <w:pStyle w:val="LTableTextAbt"/>
              <w:jc w:val="center"/>
            </w:pPr>
            <w:r w:rsidRPr="00017641">
              <w:rPr>
                <w:szCs w:val="18"/>
              </w:rPr>
              <w:t>5</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5EACEB4"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3C089FDD" w14:textId="77777777">
            <w:pPr>
              <w:pStyle w:val="LTableTextAbt"/>
              <w:jc w:val="center"/>
            </w:pPr>
          </w:p>
        </w:tc>
      </w:tr>
      <w:tr w14:paraId="74D62930"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F3546DD" w14:textId="77777777">
            <w:pPr>
              <w:pStyle w:val="LTableTextAbt"/>
              <w:jc w:val="center"/>
            </w:pPr>
            <w:r w:rsidRPr="00017641">
              <w:rPr>
                <w:szCs w:val="18"/>
              </w:rPr>
              <w:t>6</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9EC7868"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2FD40BD1" w14:textId="77777777">
            <w:pPr>
              <w:pStyle w:val="LTableTextAbt"/>
              <w:jc w:val="center"/>
            </w:pPr>
          </w:p>
        </w:tc>
      </w:tr>
      <w:tr w14:paraId="2BF6D3DB"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6F71597" w14:textId="77777777">
            <w:pPr>
              <w:pStyle w:val="LTableTextAbt"/>
              <w:jc w:val="center"/>
            </w:pPr>
            <w:r w:rsidRPr="00017641">
              <w:rPr>
                <w:szCs w:val="18"/>
              </w:rPr>
              <w:t>7</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0042522"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1A117D0B" w14:textId="77777777">
            <w:pPr>
              <w:pStyle w:val="LTableTextAbt"/>
              <w:jc w:val="center"/>
            </w:pPr>
          </w:p>
        </w:tc>
      </w:tr>
      <w:tr w14:paraId="326AF017"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372A4FA0" w14:textId="77777777">
            <w:pPr>
              <w:pStyle w:val="LTableTextAbt"/>
              <w:jc w:val="center"/>
            </w:pPr>
            <w:r w:rsidRPr="00017641">
              <w:rPr>
                <w:szCs w:val="18"/>
              </w:rPr>
              <w:t>8</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D3D8982"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6CD13F01" w14:textId="77777777">
            <w:pPr>
              <w:pStyle w:val="LTableTextAbt"/>
              <w:jc w:val="center"/>
            </w:pPr>
          </w:p>
        </w:tc>
      </w:tr>
      <w:tr w14:paraId="22DEBBE6"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4B897D65" w14:textId="77777777">
            <w:pPr>
              <w:pStyle w:val="LTableTextAbt"/>
              <w:jc w:val="center"/>
            </w:pPr>
            <w:r w:rsidRPr="00017641">
              <w:rPr>
                <w:szCs w:val="18"/>
              </w:rPr>
              <w:t>9</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49C59C4"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2D2C9862" w14:textId="77777777">
            <w:pPr>
              <w:pStyle w:val="LTableTextAbt"/>
              <w:jc w:val="center"/>
            </w:pPr>
          </w:p>
        </w:tc>
      </w:tr>
      <w:tr w14:paraId="4C2671A5"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5DB274B" w14:textId="77777777">
            <w:pPr>
              <w:pStyle w:val="LTableTextAbt"/>
              <w:jc w:val="center"/>
            </w:pPr>
            <w:r w:rsidRPr="00017641">
              <w:rPr>
                <w:szCs w:val="18"/>
              </w:rPr>
              <w:t>10</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37F3FB0"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53BB1BCD" w14:textId="77777777">
            <w:pPr>
              <w:pStyle w:val="LTableTextAbt"/>
              <w:jc w:val="center"/>
            </w:pPr>
          </w:p>
        </w:tc>
      </w:tr>
      <w:tr w14:paraId="33CB3753"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9E2AF8A" w14:textId="77777777">
            <w:pPr>
              <w:pStyle w:val="LTableTextAbt"/>
              <w:jc w:val="center"/>
            </w:pPr>
            <w:r w:rsidRPr="00017641">
              <w:rPr>
                <w:szCs w:val="18"/>
              </w:rPr>
              <w:t>11</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087530DB"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12DFEE72" w14:textId="77777777">
            <w:pPr>
              <w:pStyle w:val="LTableTextAbt"/>
              <w:jc w:val="center"/>
            </w:pPr>
          </w:p>
        </w:tc>
      </w:tr>
      <w:tr w14:paraId="409B6AA5"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16162F91" w14:textId="77777777">
            <w:pPr>
              <w:pStyle w:val="LTableTextAbt"/>
              <w:jc w:val="center"/>
            </w:pPr>
            <w:r w:rsidRPr="00017641">
              <w:rPr>
                <w:szCs w:val="18"/>
              </w:rPr>
              <w:t>12</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C2B7AEE"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5B17F193" w14:textId="77777777">
            <w:pPr>
              <w:pStyle w:val="LTableTextAbt"/>
              <w:jc w:val="center"/>
            </w:pPr>
          </w:p>
        </w:tc>
      </w:tr>
      <w:tr w14:paraId="612BDF9A"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5571868" w14:textId="77777777">
            <w:pPr>
              <w:pStyle w:val="LTableTextAbt"/>
              <w:jc w:val="center"/>
            </w:pPr>
            <w:r w:rsidRPr="00017641">
              <w:rPr>
                <w:szCs w:val="18"/>
              </w:rPr>
              <w:t>13</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195006CE" w14:textId="77777777">
            <w:pPr>
              <w:pStyle w:val="LTableTextAbt"/>
            </w:pPr>
            <w:r w:rsidRPr="00017641">
              <w:rPr>
                <w:szCs w:val="18"/>
              </w:rPr>
              <w:t>&lt; Action Level</w:t>
            </w:r>
          </w:p>
        </w:tc>
        <w:tc>
          <w:tcPr>
            <w:tcW w:w="3510" w:type="dxa"/>
            <w:vMerge/>
            <w:tcBorders>
              <w:left w:val="single" w:sz="4" w:space="0" w:color="auto"/>
              <w:right w:val="single" w:sz="4" w:space="0" w:color="auto"/>
            </w:tcBorders>
            <w:shd w:val="clear" w:color="auto" w:fill="auto"/>
            <w:vAlign w:val="center"/>
          </w:tcPr>
          <w:p w:rsidR="00D11B3B" w:rsidRPr="00017641" w:rsidP="00CB1C05" w14:paraId="2E21C914" w14:textId="77777777">
            <w:pPr>
              <w:pStyle w:val="LTableTextAbt"/>
              <w:jc w:val="center"/>
            </w:pPr>
          </w:p>
        </w:tc>
      </w:tr>
      <w:tr w14:paraId="78F532FD"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B2E00E4" w14:textId="77777777">
            <w:pPr>
              <w:pStyle w:val="LTableTextAbt"/>
              <w:jc w:val="center"/>
            </w:pPr>
            <w:r w:rsidRPr="00017641">
              <w:rPr>
                <w:szCs w:val="18"/>
              </w:rPr>
              <w:t>14</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EE524E2" w14:textId="77777777">
            <w:pPr>
              <w:pStyle w:val="LTableTextAbt"/>
            </w:pPr>
            <w:r w:rsidRPr="00017641">
              <w:rPr>
                <w:szCs w:val="18"/>
              </w:rPr>
              <w:t>&lt; Action Level</w:t>
            </w:r>
          </w:p>
        </w:tc>
        <w:tc>
          <w:tcPr>
            <w:tcW w:w="3510" w:type="dxa"/>
            <w:vMerge/>
            <w:tcBorders>
              <w:left w:val="single" w:sz="4" w:space="0" w:color="auto"/>
              <w:bottom w:val="single" w:sz="4" w:space="0" w:color="auto"/>
              <w:right w:val="single" w:sz="4" w:space="0" w:color="auto"/>
            </w:tcBorders>
            <w:shd w:val="clear" w:color="auto" w:fill="auto"/>
            <w:vAlign w:val="center"/>
          </w:tcPr>
          <w:p w:rsidR="00D11B3B" w:rsidRPr="00017641" w:rsidP="00CB1C05" w14:paraId="17C4EE43" w14:textId="77777777">
            <w:pPr>
              <w:pStyle w:val="LTableTextAbt"/>
              <w:jc w:val="center"/>
            </w:pPr>
          </w:p>
        </w:tc>
      </w:tr>
      <w:tr w14:paraId="285CBC08"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1B20C04" w14:textId="77777777">
            <w:pPr>
              <w:pStyle w:val="LTableTextAbt"/>
              <w:jc w:val="center"/>
            </w:pPr>
            <w:r w:rsidRPr="00017641">
              <w:rPr>
                <w:szCs w:val="18"/>
              </w:rPr>
              <w:t>15</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683FC40" w14:textId="77777777">
            <w:pPr>
              <w:pStyle w:val="LTableTextAbt"/>
            </w:pPr>
            <w:r>
              <w:rPr>
                <w:szCs w:val="18"/>
              </w:rPr>
              <w:t>Between Action Level and ECEL</w:t>
            </w:r>
          </w:p>
        </w:tc>
        <w:tc>
          <w:tcPr>
            <w:tcW w:w="3510" w:type="dxa"/>
            <w:vMerge w:val="restart"/>
            <w:tcBorders>
              <w:top w:val="single" w:sz="4" w:space="0" w:color="auto"/>
              <w:left w:val="single" w:sz="4" w:space="0" w:color="auto"/>
              <w:right w:val="single" w:sz="4" w:space="0" w:color="auto"/>
            </w:tcBorders>
            <w:shd w:val="clear" w:color="auto" w:fill="auto"/>
            <w:vAlign w:val="center"/>
          </w:tcPr>
          <w:p w:rsidR="00D11B3B" w:rsidRPr="00017641" w:rsidP="00CB1C05" w14:paraId="2070F466" w14:textId="77777777">
            <w:pPr>
              <w:pStyle w:val="LTableTextAbt"/>
              <w:jc w:val="center"/>
            </w:pPr>
            <w:r>
              <w:t>10</w:t>
            </w:r>
            <w:r w:rsidRPr="00017641">
              <w:t xml:space="preserve">% of entities </w:t>
            </w:r>
            <w:r w:rsidR="004E3442">
              <w:rPr>
                <w:szCs w:val="18"/>
              </w:rPr>
              <w:t>Between Action Level and ECEL</w:t>
            </w:r>
          </w:p>
        </w:tc>
      </w:tr>
      <w:tr w14:paraId="6E1ED639"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08A6439F" w14:textId="77777777">
            <w:pPr>
              <w:pStyle w:val="LTableTextAbt"/>
              <w:jc w:val="center"/>
            </w:pPr>
            <w:r w:rsidRPr="00017641">
              <w:rPr>
                <w:szCs w:val="18"/>
              </w:rPr>
              <w:t>16</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D7CCD87"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67E598AB" w14:textId="77777777">
            <w:pPr>
              <w:pStyle w:val="LTableTextAbt"/>
              <w:jc w:val="center"/>
            </w:pPr>
          </w:p>
        </w:tc>
      </w:tr>
      <w:tr w14:paraId="0F6194EA"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300D3D72" w14:textId="77777777">
            <w:pPr>
              <w:pStyle w:val="LTableTextAbt"/>
              <w:jc w:val="center"/>
            </w:pPr>
            <w:r w:rsidRPr="00017641">
              <w:rPr>
                <w:szCs w:val="18"/>
              </w:rPr>
              <w:t>17</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06FB1842"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69DE4748" w14:textId="77777777">
            <w:pPr>
              <w:pStyle w:val="LTableTextAbt"/>
              <w:jc w:val="center"/>
            </w:pPr>
          </w:p>
        </w:tc>
      </w:tr>
      <w:tr w14:paraId="43D23698"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D9A7CDF" w14:textId="77777777">
            <w:pPr>
              <w:pStyle w:val="LTableTextAbt"/>
              <w:jc w:val="center"/>
            </w:pPr>
            <w:r w:rsidRPr="00017641">
              <w:rPr>
                <w:szCs w:val="18"/>
              </w:rPr>
              <w:t>18</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1AB542C4"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36CF252E" w14:textId="77777777">
            <w:pPr>
              <w:pStyle w:val="LTableTextAbt"/>
              <w:jc w:val="center"/>
            </w:pPr>
          </w:p>
        </w:tc>
      </w:tr>
      <w:tr w14:paraId="6F40D071"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28539BC" w14:textId="77777777">
            <w:pPr>
              <w:pStyle w:val="LTableTextAbt"/>
              <w:jc w:val="center"/>
            </w:pPr>
            <w:r w:rsidRPr="00017641">
              <w:rPr>
                <w:szCs w:val="18"/>
              </w:rPr>
              <w:t>19</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C04DD4D"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61AAC47D" w14:textId="77777777">
            <w:pPr>
              <w:pStyle w:val="LTableTextAbt"/>
              <w:jc w:val="center"/>
            </w:pPr>
          </w:p>
        </w:tc>
      </w:tr>
      <w:tr w14:paraId="260EF328"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4896182" w14:textId="77777777">
            <w:pPr>
              <w:pStyle w:val="LTableTextAbt"/>
              <w:jc w:val="center"/>
            </w:pPr>
            <w:r w:rsidRPr="00017641">
              <w:rPr>
                <w:szCs w:val="18"/>
              </w:rPr>
              <w:t>20</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456E85C7"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3C0EFD0F" w14:textId="77777777">
            <w:pPr>
              <w:pStyle w:val="LTableTextAbt"/>
              <w:jc w:val="center"/>
            </w:pPr>
          </w:p>
        </w:tc>
      </w:tr>
      <w:tr w14:paraId="5FD702B9"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692FCAE" w14:textId="77777777">
            <w:pPr>
              <w:pStyle w:val="LTableTextAbt"/>
              <w:jc w:val="center"/>
            </w:pPr>
            <w:r w:rsidRPr="00017641">
              <w:rPr>
                <w:szCs w:val="18"/>
              </w:rPr>
              <w:t>21</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FF46D0F"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0F08CE17" w14:textId="77777777">
            <w:pPr>
              <w:pStyle w:val="LTableTextAbt"/>
              <w:jc w:val="center"/>
            </w:pPr>
          </w:p>
        </w:tc>
      </w:tr>
      <w:tr w14:paraId="1D18008B"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6906027" w14:textId="77777777">
            <w:pPr>
              <w:pStyle w:val="LTableTextAbt"/>
              <w:jc w:val="center"/>
            </w:pPr>
            <w:r w:rsidRPr="00017641">
              <w:rPr>
                <w:szCs w:val="18"/>
              </w:rPr>
              <w:t>22</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BC5960D"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661A616A" w14:textId="77777777">
            <w:pPr>
              <w:pStyle w:val="LTableTextAbt"/>
              <w:jc w:val="center"/>
            </w:pPr>
          </w:p>
        </w:tc>
      </w:tr>
      <w:tr w14:paraId="322A72C9"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3CD99097" w14:textId="77777777">
            <w:pPr>
              <w:pStyle w:val="LTableTextAbt"/>
              <w:jc w:val="center"/>
            </w:pPr>
            <w:r w:rsidRPr="00017641">
              <w:rPr>
                <w:szCs w:val="18"/>
              </w:rPr>
              <w:t>23</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018CBE43" w14:textId="77777777">
            <w:pPr>
              <w:pStyle w:val="LTableTextAbt"/>
            </w:pPr>
            <w:r>
              <w:rPr>
                <w:szCs w:val="18"/>
              </w:rPr>
              <w:t>Between Action Level and ECEL</w:t>
            </w:r>
          </w:p>
        </w:tc>
        <w:tc>
          <w:tcPr>
            <w:tcW w:w="3510" w:type="dxa"/>
            <w:vMerge/>
            <w:tcBorders>
              <w:left w:val="single" w:sz="4" w:space="0" w:color="auto"/>
              <w:right w:val="single" w:sz="4" w:space="0" w:color="auto"/>
            </w:tcBorders>
            <w:shd w:val="clear" w:color="auto" w:fill="auto"/>
            <w:vAlign w:val="center"/>
          </w:tcPr>
          <w:p w:rsidR="00D11B3B" w:rsidRPr="00017641" w:rsidP="00CB1C05" w14:paraId="0F6BB5CF" w14:textId="77777777">
            <w:pPr>
              <w:pStyle w:val="LTableTextAbt"/>
              <w:jc w:val="center"/>
            </w:pPr>
          </w:p>
        </w:tc>
      </w:tr>
      <w:tr w14:paraId="488AF11D"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21824AEC" w14:textId="77777777">
            <w:pPr>
              <w:pStyle w:val="LTableTextAbt"/>
              <w:jc w:val="center"/>
            </w:pPr>
            <w:r w:rsidRPr="00017641">
              <w:rPr>
                <w:szCs w:val="18"/>
              </w:rPr>
              <w:t>24</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1E80FCEA" w14:textId="77777777">
            <w:pPr>
              <w:pStyle w:val="LTableTextAbt"/>
            </w:pPr>
            <w:r>
              <w:rPr>
                <w:szCs w:val="18"/>
              </w:rPr>
              <w:t>Between Action Level and ECEL</w:t>
            </w:r>
          </w:p>
        </w:tc>
        <w:tc>
          <w:tcPr>
            <w:tcW w:w="3510" w:type="dxa"/>
            <w:vMerge/>
            <w:tcBorders>
              <w:left w:val="single" w:sz="4" w:space="0" w:color="auto"/>
              <w:bottom w:val="single" w:sz="4" w:space="0" w:color="auto"/>
              <w:right w:val="single" w:sz="4" w:space="0" w:color="auto"/>
            </w:tcBorders>
            <w:shd w:val="clear" w:color="auto" w:fill="auto"/>
            <w:vAlign w:val="center"/>
          </w:tcPr>
          <w:p w:rsidR="00D11B3B" w:rsidRPr="00017641" w:rsidP="00CB1C05" w14:paraId="55736F8A" w14:textId="77777777">
            <w:pPr>
              <w:pStyle w:val="LTableTextAbt"/>
              <w:jc w:val="center"/>
            </w:pPr>
          </w:p>
        </w:tc>
      </w:tr>
      <w:tr w14:paraId="53BA049F"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550BDF4" w14:textId="77777777">
            <w:pPr>
              <w:pStyle w:val="LTableTextAbt"/>
              <w:jc w:val="center"/>
            </w:pPr>
            <w:r w:rsidRPr="00017641">
              <w:rPr>
                <w:szCs w:val="18"/>
              </w:rPr>
              <w:t>2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593FA01" w14:textId="77777777">
            <w:pPr>
              <w:pStyle w:val="LTableTextAbt"/>
            </w:pPr>
            <w:r>
              <w:rPr>
                <w:szCs w:val="18"/>
              </w:rPr>
              <w:t>1 to &lt;10 times the ECEL</w:t>
            </w:r>
          </w:p>
        </w:tc>
        <w:tc>
          <w:tcPr>
            <w:tcW w:w="3510" w:type="dxa"/>
            <w:vMerge w:val="restart"/>
            <w:tcBorders>
              <w:top w:val="single" w:sz="4" w:space="0" w:color="auto"/>
              <w:left w:val="single" w:sz="4" w:space="0" w:color="auto"/>
              <w:right w:val="single" w:sz="4" w:space="0" w:color="auto"/>
            </w:tcBorders>
            <w:shd w:val="clear" w:color="auto" w:fill="auto"/>
            <w:vAlign w:val="center"/>
          </w:tcPr>
          <w:p w:rsidR="003A3460" w:rsidRPr="00017641" w:rsidP="00CB1C05" w14:paraId="28EAD354" w14:textId="77777777">
            <w:pPr>
              <w:pStyle w:val="LTableTextAbt"/>
              <w:jc w:val="center"/>
            </w:pPr>
            <w:r>
              <w:t>44</w:t>
            </w:r>
            <w:r w:rsidRPr="00017641">
              <w:t xml:space="preserve">% of entities </w:t>
            </w:r>
            <w:r w:rsidR="004E3442">
              <w:t xml:space="preserve">1 to </w:t>
            </w:r>
            <w:r w:rsidR="007A4357">
              <w:br/>
            </w:r>
            <w:r w:rsidRPr="00017641">
              <w:t>&lt;</w:t>
            </w:r>
            <w:r w:rsidR="007A4357">
              <w:t>‍</w:t>
            </w:r>
            <w:r w:rsidRPr="00017641">
              <w:rPr>
                <w:szCs w:val="18"/>
              </w:rPr>
              <w:t xml:space="preserve">10 times the </w:t>
            </w:r>
            <w:r w:rsidR="004E3442">
              <w:rPr>
                <w:szCs w:val="18"/>
              </w:rPr>
              <w:t>ECEL</w:t>
            </w:r>
          </w:p>
        </w:tc>
      </w:tr>
      <w:tr w14:paraId="0274AAE5"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22503010" w14:textId="77777777">
            <w:pPr>
              <w:pStyle w:val="LTableTextAbt"/>
              <w:jc w:val="center"/>
            </w:pPr>
            <w:r w:rsidRPr="00017641">
              <w:rPr>
                <w:szCs w:val="18"/>
              </w:rPr>
              <w:t>2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7950A9A7" w14:textId="77777777">
            <w:pPr>
              <w:pStyle w:val="LTableTextAbt"/>
            </w:pPr>
            <w:r>
              <w:rPr>
                <w:szCs w:val="18"/>
              </w:rPr>
              <w:t>1 to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268975B0" w14:textId="77777777">
            <w:pPr>
              <w:pStyle w:val="LTableTextAbt"/>
              <w:jc w:val="center"/>
            </w:pPr>
          </w:p>
        </w:tc>
      </w:tr>
      <w:tr w14:paraId="0366FA3D"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50CCD162" w14:textId="77777777">
            <w:pPr>
              <w:pStyle w:val="LTableTextAbt"/>
              <w:jc w:val="center"/>
            </w:pPr>
            <w:r w:rsidRPr="00017641">
              <w:rPr>
                <w:szCs w:val="18"/>
              </w:rPr>
              <w:t>2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C896D4D" w14:textId="77777777">
            <w:pPr>
              <w:pStyle w:val="LTableTextAbt"/>
            </w:pPr>
            <w:r w:rsidRPr="00722824">
              <w:rPr>
                <w:szCs w:val="18"/>
              </w:rPr>
              <w:t xml:space="preserve">1 to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1F330581" w14:textId="77777777">
            <w:pPr>
              <w:pStyle w:val="LTableTextAbt"/>
              <w:jc w:val="center"/>
            </w:pPr>
          </w:p>
        </w:tc>
      </w:tr>
      <w:tr w14:paraId="24EF12B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209A9781" w14:textId="77777777">
            <w:pPr>
              <w:pStyle w:val="LTableTextAbt"/>
              <w:jc w:val="center"/>
            </w:pPr>
            <w:r w:rsidRPr="00017641">
              <w:rPr>
                <w:szCs w:val="18"/>
              </w:rPr>
              <w:t>2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65B3032E" w14:textId="77777777">
            <w:pPr>
              <w:pStyle w:val="LTableTextAbt"/>
            </w:pPr>
            <w:r w:rsidRPr="00722824">
              <w:rPr>
                <w:szCs w:val="18"/>
              </w:rPr>
              <w:t xml:space="preserve">1 to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1F8DFB51" w14:textId="77777777">
            <w:pPr>
              <w:pStyle w:val="LTableTextAbt"/>
              <w:jc w:val="center"/>
            </w:pPr>
          </w:p>
        </w:tc>
      </w:tr>
      <w:tr w14:paraId="38A8046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02ADCA7B" w14:textId="77777777">
            <w:pPr>
              <w:pStyle w:val="LTableTextAbt"/>
              <w:jc w:val="center"/>
            </w:pPr>
            <w:r w:rsidRPr="00017641">
              <w:rPr>
                <w:szCs w:val="18"/>
              </w:rPr>
              <w:t>29</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603D758C"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30D363CA" w14:textId="77777777">
            <w:pPr>
              <w:pStyle w:val="LTableTextAbt"/>
              <w:jc w:val="center"/>
            </w:pPr>
          </w:p>
        </w:tc>
      </w:tr>
      <w:tr w14:paraId="1497286A"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20BD3929" w14:textId="77777777">
            <w:pPr>
              <w:pStyle w:val="LTableTextAbt"/>
              <w:jc w:val="center"/>
            </w:pPr>
            <w:r w:rsidRPr="00017641">
              <w:rPr>
                <w:szCs w:val="18"/>
              </w:rPr>
              <w:t>3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1646A2A7"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2EDAA275" w14:textId="77777777">
            <w:pPr>
              <w:pStyle w:val="LTableTextAbt"/>
              <w:jc w:val="center"/>
            </w:pPr>
          </w:p>
        </w:tc>
      </w:tr>
      <w:tr w14:paraId="5CF43263"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05F6300C" w14:textId="77777777">
            <w:pPr>
              <w:pStyle w:val="LTableTextAbt"/>
              <w:jc w:val="center"/>
            </w:pPr>
            <w:r w:rsidRPr="00017641">
              <w:rPr>
                <w:szCs w:val="18"/>
              </w:rPr>
              <w:t>31</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09DDF0D"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5382D362" w14:textId="77777777">
            <w:pPr>
              <w:pStyle w:val="LTableTextAbt"/>
              <w:jc w:val="center"/>
            </w:pPr>
          </w:p>
        </w:tc>
      </w:tr>
      <w:tr w14:paraId="4E23318C"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F3DED5D" w14:textId="77777777">
            <w:pPr>
              <w:pStyle w:val="LTableTextAbt"/>
              <w:jc w:val="center"/>
            </w:pPr>
            <w:r w:rsidRPr="00017641">
              <w:rPr>
                <w:szCs w:val="18"/>
              </w:rPr>
              <w:t>32</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5C7C3C1" w14:textId="77777777">
            <w:pPr>
              <w:pStyle w:val="LTableTextAbt"/>
            </w:pPr>
            <w:r w:rsidRPr="00722824">
              <w:rPr>
                <w:szCs w:val="18"/>
              </w:rPr>
              <w:t xml:space="preserve">1 to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7BAD9B13" w14:textId="77777777">
            <w:pPr>
              <w:pStyle w:val="LTableTextAbt"/>
              <w:jc w:val="center"/>
            </w:pPr>
          </w:p>
        </w:tc>
      </w:tr>
      <w:tr w14:paraId="6F813A6F"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37309543" w14:textId="77777777">
            <w:pPr>
              <w:pStyle w:val="LTableTextAbt"/>
              <w:jc w:val="center"/>
            </w:pPr>
            <w:r w:rsidRPr="00017641">
              <w:rPr>
                <w:szCs w:val="18"/>
              </w:rPr>
              <w:t>33</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DDAF72A" w14:textId="77777777">
            <w:pPr>
              <w:pStyle w:val="LTableTextAbt"/>
            </w:pPr>
            <w:r w:rsidRPr="00722824">
              <w:rPr>
                <w:szCs w:val="18"/>
              </w:rPr>
              <w:t xml:space="preserve">1 to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3448FF91" w14:textId="77777777">
            <w:pPr>
              <w:pStyle w:val="LTableTextAbt"/>
              <w:jc w:val="center"/>
            </w:pPr>
          </w:p>
        </w:tc>
      </w:tr>
      <w:tr w14:paraId="296FF6BF"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4BABAF95" w14:textId="77777777">
            <w:pPr>
              <w:pStyle w:val="LTableTextAbt"/>
              <w:jc w:val="center"/>
            </w:pPr>
            <w:r w:rsidRPr="00017641">
              <w:rPr>
                <w:szCs w:val="18"/>
              </w:rPr>
              <w:t>34</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147BB954" w14:textId="77777777">
            <w:pPr>
              <w:pStyle w:val="LTableTextAbt"/>
            </w:pPr>
            <w:r w:rsidRPr="00722824">
              <w:rPr>
                <w:szCs w:val="18"/>
              </w:rPr>
              <w:t>1</w:t>
            </w:r>
            <w:r w:rsidR="004E3442">
              <w:rPr>
                <w:szCs w:val="18"/>
              </w:rPr>
              <w:t xml:space="preserve"> to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698188F4" w14:textId="77777777">
            <w:pPr>
              <w:pStyle w:val="LTableTextAbt"/>
              <w:jc w:val="center"/>
            </w:pPr>
          </w:p>
        </w:tc>
      </w:tr>
      <w:tr w14:paraId="0F45D0B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4759CBC3" w14:textId="77777777">
            <w:pPr>
              <w:pStyle w:val="LTableTextAbt"/>
              <w:jc w:val="center"/>
            </w:pPr>
            <w:r w:rsidRPr="00017641">
              <w:rPr>
                <w:szCs w:val="18"/>
              </w:rPr>
              <w:t>3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AEAD187"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7D751223" w14:textId="77777777">
            <w:pPr>
              <w:pStyle w:val="LTableTextAbt"/>
              <w:jc w:val="center"/>
            </w:pPr>
          </w:p>
        </w:tc>
      </w:tr>
      <w:tr w14:paraId="7BA7B221"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0464A3AC" w14:textId="77777777">
            <w:pPr>
              <w:pStyle w:val="LTableTextAbt"/>
              <w:jc w:val="center"/>
            </w:pPr>
            <w:r w:rsidRPr="00017641">
              <w:rPr>
                <w:szCs w:val="18"/>
              </w:rPr>
              <w:t>3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3E7B0E3"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0A79BF2C" w14:textId="77777777">
            <w:pPr>
              <w:pStyle w:val="LTableTextAbt"/>
              <w:jc w:val="center"/>
            </w:pPr>
          </w:p>
        </w:tc>
      </w:tr>
      <w:tr w14:paraId="583DB9E0"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6B699033" w14:textId="77777777">
            <w:pPr>
              <w:pStyle w:val="LTableTextAbt"/>
              <w:jc w:val="center"/>
            </w:pPr>
            <w:r w:rsidRPr="00017641">
              <w:rPr>
                <w:szCs w:val="18"/>
              </w:rPr>
              <w:t>3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4BCDEA3D" w14:textId="77777777">
            <w:pPr>
              <w:pStyle w:val="LTableTextAbt"/>
            </w:pPr>
            <w:r w:rsidRPr="00722824">
              <w:rPr>
                <w:szCs w:val="18"/>
              </w:rPr>
              <w:t>1 to</w:t>
            </w:r>
            <w:r w:rsidR="0082271F">
              <w:rPr>
                <w:szCs w:val="18"/>
              </w:rPr>
              <w:t xml:space="preserve">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35A00DC9" w14:textId="77777777">
            <w:pPr>
              <w:pStyle w:val="LTableTextAbt"/>
              <w:jc w:val="center"/>
            </w:pPr>
          </w:p>
        </w:tc>
      </w:tr>
      <w:tr w14:paraId="0BFC0BC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5310A8C1" w14:textId="77777777">
            <w:pPr>
              <w:pStyle w:val="LTableTextAbt"/>
              <w:jc w:val="center"/>
            </w:pPr>
            <w:r w:rsidRPr="00017641">
              <w:rPr>
                <w:szCs w:val="18"/>
              </w:rPr>
              <w:t>3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4126E0E9" w14:textId="77777777">
            <w:pPr>
              <w:pStyle w:val="LTableTextAbt"/>
            </w:pPr>
            <w:r w:rsidRPr="00722824">
              <w:rPr>
                <w:szCs w:val="18"/>
              </w:rPr>
              <w:t xml:space="preserve">1 to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0B8F1A99" w14:textId="77777777">
            <w:pPr>
              <w:pStyle w:val="LTableTextAbt"/>
              <w:jc w:val="center"/>
            </w:pPr>
          </w:p>
        </w:tc>
      </w:tr>
      <w:tr w14:paraId="23394C2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5F5D24AA" w14:textId="77777777">
            <w:pPr>
              <w:pStyle w:val="LTableTextAbt"/>
              <w:jc w:val="center"/>
            </w:pPr>
            <w:r w:rsidRPr="00017641">
              <w:rPr>
                <w:szCs w:val="18"/>
              </w:rPr>
              <w:t>39</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13547743"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2A6FEF3A" w14:textId="77777777">
            <w:pPr>
              <w:pStyle w:val="LTableTextAbt"/>
              <w:jc w:val="center"/>
            </w:pPr>
          </w:p>
        </w:tc>
      </w:tr>
      <w:tr w14:paraId="5DAB5678"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682B43F7" w14:textId="77777777">
            <w:pPr>
              <w:pStyle w:val="LTableTextAbt"/>
              <w:jc w:val="center"/>
            </w:pPr>
            <w:r w:rsidRPr="00017641">
              <w:rPr>
                <w:szCs w:val="18"/>
              </w:rPr>
              <w:t>4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EDB45BA"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1D0ED919" w14:textId="77777777">
            <w:pPr>
              <w:pStyle w:val="LTableTextAbt"/>
              <w:jc w:val="center"/>
            </w:pPr>
          </w:p>
        </w:tc>
      </w:tr>
      <w:tr w14:paraId="4B5BADE0"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12110E3" w14:textId="77777777">
            <w:pPr>
              <w:pStyle w:val="LTableTextAbt"/>
              <w:jc w:val="center"/>
            </w:pPr>
            <w:r w:rsidRPr="00017641">
              <w:rPr>
                <w:szCs w:val="18"/>
              </w:rPr>
              <w:t>41</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3C919F65"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399CB1BF" w14:textId="77777777">
            <w:pPr>
              <w:pStyle w:val="LTableTextAbt"/>
              <w:jc w:val="center"/>
            </w:pPr>
          </w:p>
        </w:tc>
      </w:tr>
      <w:tr w14:paraId="7D110F1F"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72A3AC7" w14:textId="77777777">
            <w:pPr>
              <w:pStyle w:val="LTableTextAbt"/>
              <w:jc w:val="center"/>
            </w:pPr>
            <w:r w:rsidRPr="00017641">
              <w:rPr>
                <w:szCs w:val="18"/>
              </w:rPr>
              <w:t>42</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4A1D93F2" w14:textId="77777777">
            <w:pPr>
              <w:pStyle w:val="LTableTextAbt"/>
            </w:pPr>
            <w:r w:rsidRPr="00722824">
              <w:rPr>
                <w:szCs w:val="18"/>
              </w:rPr>
              <w:t xml:space="preserve">1 to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6BC198D5" w14:textId="77777777">
            <w:pPr>
              <w:pStyle w:val="LTableTextAbt"/>
              <w:jc w:val="center"/>
            </w:pPr>
          </w:p>
        </w:tc>
      </w:tr>
      <w:tr w14:paraId="391CACE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27E2042" w14:textId="77777777">
            <w:pPr>
              <w:pStyle w:val="LTableTextAbt"/>
              <w:jc w:val="center"/>
            </w:pPr>
            <w:r w:rsidRPr="00017641">
              <w:rPr>
                <w:szCs w:val="18"/>
              </w:rPr>
              <w:t>43</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0BA85188"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534C81CE" w14:textId="77777777">
            <w:pPr>
              <w:pStyle w:val="LTableTextAbt"/>
              <w:jc w:val="center"/>
            </w:pPr>
          </w:p>
        </w:tc>
      </w:tr>
      <w:tr w14:paraId="0BC7E85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C21F76E" w14:textId="77777777">
            <w:pPr>
              <w:pStyle w:val="LTableTextAbt"/>
              <w:jc w:val="center"/>
            </w:pPr>
            <w:r w:rsidRPr="00017641">
              <w:rPr>
                <w:szCs w:val="18"/>
              </w:rPr>
              <w:t>44</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E1E04CF"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40AB6ED6" w14:textId="77777777">
            <w:pPr>
              <w:pStyle w:val="LTableTextAbt"/>
              <w:jc w:val="center"/>
            </w:pPr>
          </w:p>
        </w:tc>
      </w:tr>
      <w:tr w14:paraId="73F2238D"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0F28972A" w14:textId="77777777">
            <w:pPr>
              <w:pStyle w:val="LTableTextAbt"/>
              <w:jc w:val="center"/>
            </w:pPr>
            <w:r w:rsidRPr="00017641">
              <w:rPr>
                <w:szCs w:val="18"/>
              </w:rPr>
              <w:t>4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33BE606"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4BF43DC2" w14:textId="77777777">
            <w:pPr>
              <w:pStyle w:val="LTableTextAbt"/>
              <w:jc w:val="center"/>
            </w:pPr>
          </w:p>
        </w:tc>
      </w:tr>
      <w:tr w14:paraId="058B251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2B4ABD87" w14:textId="77777777">
            <w:pPr>
              <w:pStyle w:val="LTableTextAbt"/>
              <w:jc w:val="center"/>
            </w:pPr>
            <w:r w:rsidRPr="00017641">
              <w:rPr>
                <w:szCs w:val="18"/>
              </w:rPr>
              <w:t>4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6D55ADB2"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0AF574B6" w14:textId="77777777">
            <w:pPr>
              <w:pStyle w:val="LTableTextAbt"/>
              <w:jc w:val="center"/>
            </w:pPr>
          </w:p>
        </w:tc>
      </w:tr>
      <w:tr w14:paraId="75A3C0B0"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461A94F5" w14:textId="77777777">
            <w:pPr>
              <w:pStyle w:val="LTableTextAbt"/>
              <w:jc w:val="center"/>
            </w:pPr>
            <w:r w:rsidRPr="00017641">
              <w:rPr>
                <w:szCs w:val="18"/>
              </w:rPr>
              <w:t>4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04D15E4A" w14:textId="77777777">
            <w:pPr>
              <w:pStyle w:val="LTableTextAbt"/>
            </w:pPr>
            <w:r w:rsidRPr="00722824">
              <w:rPr>
                <w:szCs w:val="18"/>
              </w:rPr>
              <w:t>1</w:t>
            </w:r>
            <w:r w:rsidR="004E3442">
              <w:rPr>
                <w:szCs w:val="18"/>
              </w:rPr>
              <w:t xml:space="preserve"> to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6F1AE3D8" w14:textId="77777777">
            <w:pPr>
              <w:pStyle w:val="LTableTextAbt"/>
              <w:jc w:val="center"/>
            </w:pPr>
          </w:p>
        </w:tc>
      </w:tr>
      <w:tr w14:paraId="73351EE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26241D72" w14:textId="77777777">
            <w:pPr>
              <w:pStyle w:val="LTableTextAbt"/>
              <w:jc w:val="center"/>
            </w:pPr>
            <w:r w:rsidRPr="00017641">
              <w:rPr>
                <w:szCs w:val="18"/>
              </w:rPr>
              <w:t>4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28A5B7B"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20E458F3" w14:textId="77777777">
            <w:pPr>
              <w:pStyle w:val="LTableTextAbt"/>
              <w:jc w:val="center"/>
            </w:pPr>
          </w:p>
        </w:tc>
      </w:tr>
      <w:tr w14:paraId="63B25B48"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57EF0F02" w14:textId="77777777">
            <w:pPr>
              <w:pStyle w:val="LTableTextAbt"/>
              <w:jc w:val="center"/>
            </w:pPr>
            <w:r w:rsidRPr="00017641">
              <w:rPr>
                <w:szCs w:val="18"/>
              </w:rPr>
              <w:t>49</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091F9513" w14:textId="77777777">
            <w:pPr>
              <w:pStyle w:val="LTableTextAbt"/>
            </w:pPr>
            <w:r w:rsidRPr="00722824">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1BA6A91C" w14:textId="77777777">
            <w:pPr>
              <w:pStyle w:val="LTableTextAbt"/>
              <w:jc w:val="center"/>
            </w:pPr>
          </w:p>
        </w:tc>
      </w:tr>
      <w:tr w14:paraId="3826CE2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4C64B744" w14:textId="77777777">
            <w:pPr>
              <w:pStyle w:val="LTableTextAbt"/>
              <w:jc w:val="center"/>
            </w:pPr>
            <w:r w:rsidRPr="00017641">
              <w:rPr>
                <w:szCs w:val="18"/>
              </w:rPr>
              <w:t>5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4ED78AF0" w14:textId="77777777">
            <w:pPr>
              <w:pStyle w:val="LTableTextAbt"/>
            </w:pPr>
            <w:r w:rsidRPr="00722824">
              <w:rPr>
                <w:szCs w:val="18"/>
              </w:rPr>
              <w:t xml:space="preserve">1 to </w:t>
            </w:r>
            <w:r w:rsidR="004E3442">
              <w:rPr>
                <w:szCs w:val="18"/>
              </w:rPr>
              <w:t>&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3DF9EDDB" w14:textId="77777777">
            <w:pPr>
              <w:pStyle w:val="LTableTextAbt"/>
              <w:jc w:val="center"/>
            </w:pPr>
          </w:p>
        </w:tc>
      </w:tr>
      <w:tr w14:paraId="3E6D0DF1"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43BEFDEA" w14:textId="77777777">
            <w:pPr>
              <w:pStyle w:val="LTableTextAbt"/>
              <w:jc w:val="center"/>
            </w:pPr>
            <w:r w:rsidRPr="00017641">
              <w:rPr>
                <w:szCs w:val="18"/>
              </w:rPr>
              <w:t>51</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111FD4C0"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0D317BF5" w14:textId="77777777">
            <w:pPr>
              <w:pStyle w:val="LTableTextAbt"/>
              <w:jc w:val="center"/>
            </w:pPr>
          </w:p>
        </w:tc>
      </w:tr>
      <w:tr w14:paraId="74C7EA3C"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78BCA945" w14:textId="77777777">
            <w:pPr>
              <w:pStyle w:val="LTableTextAbt"/>
              <w:jc w:val="center"/>
            </w:pPr>
            <w:r w:rsidRPr="00017641">
              <w:rPr>
                <w:szCs w:val="18"/>
              </w:rPr>
              <w:t>52</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78B6AA48"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12AF93DB" w14:textId="77777777">
            <w:pPr>
              <w:pStyle w:val="LTableTextAbt"/>
              <w:jc w:val="center"/>
            </w:pPr>
          </w:p>
        </w:tc>
      </w:tr>
      <w:tr w14:paraId="029C43FA"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3471EA0C" w14:textId="77777777">
            <w:pPr>
              <w:pStyle w:val="LTableTextAbt"/>
              <w:jc w:val="center"/>
            </w:pPr>
            <w:r w:rsidRPr="00017641">
              <w:rPr>
                <w:szCs w:val="18"/>
              </w:rPr>
              <w:t>53</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112C97B8"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76C51AA6" w14:textId="77777777">
            <w:pPr>
              <w:pStyle w:val="LTableTextAbt"/>
              <w:jc w:val="center"/>
            </w:pPr>
          </w:p>
        </w:tc>
      </w:tr>
      <w:tr w14:paraId="69418BBE"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3FE87010" w14:textId="77777777">
            <w:pPr>
              <w:pStyle w:val="LTableTextAbt"/>
              <w:jc w:val="center"/>
            </w:pPr>
            <w:r w:rsidRPr="00017641">
              <w:rPr>
                <w:szCs w:val="18"/>
              </w:rPr>
              <w:t>54</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31FF007"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0B4821B3" w14:textId="77777777">
            <w:pPr>
              <w:pStyle w:val="LTableTextAbt"/>
              <w:jc w:val="center"/>
            </w:pPr>
          </w:p>
        </w:tc>
      </w:tr>
      <w:tr w14:paraId="0C761C9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29AEF50" w14:textId="77777777">
            <w:pPr>
              <w:pStyle w:val="LTableTextAbt"/>
              <w:jc w:val="center"/>
            </w:pPr>
            <w:r w:rsidRPr="00017641">
              <w:rPr>
                <w:szCs w:val="18"/>
              </w:rPr>
              <w:t>5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5CDB8A21"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6D4F0B6C" w14:textId="77777777">
            <w:pPr>
              <w:pStyle w:val="LTableTextAbt"/>
              <w:jc w:val="center"/>
            </w:pPr>
          </w:p>
        </w:tc>
      </w:tr>
      <w:tr w14:paraId="39435E85"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2A342F37" w14:textId="77777777">
            <w:pPr>
              <w:pStyle w:val="LTableTextAbt"/>
              <w:jc w:val="center"/>
            </w:pPr>
            <w:r w:rsidRPr="00017641">
              <w:rPr>
                <w:szCs w:val="18"/>
              </w:rPr>
              <w:t>5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F0420B5"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4C677D6B" w14:textId="77777777">
            <w:pPr>
              <w:pStyle w:val="LTableTextAbt"/>
              <w:jc w:val="center"/>
            </w:pPr>
          </w:p>
        </w:tc>
      </w:tr>
      <w:tr w14:paraId="552E81E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688DD653" w14:textId="77777777">
            <w:pPr>
              <w:pStyle w:val="LTableTextAbt"/>
              <w:jc w:val="center"/>
            </w:pPr>
            <w:r w:rsidRPr="00017641">
              <w:rPr>
                <w:szCs w:val="18"/>
              </w:rPr>
              <w:t>5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4642F55"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3278890D" w14:textId="77777777">
            <w:pPr>
              <w:pStyle w:val="LTableTextAbt"/>
              <w:jc w:val="center"/>
            </w:pPr>
          </w:p>
        </w:tc>
      </w:tr>
      <w:tr w14:paraId="789A4136"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743A4E03" w14:textId="77777777">
            <w:pPr>
              <w:pStyle w:val="LTableTextAbt"/>
              <w:jc w:val="center"/>
            </w:pPr>
            <w:r w:rsidRPr="00017641">
              <w:rPr>
                <w:szCs w:val="18"/>
              </w:rPr>
              <w:t>5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7BCFB3C9"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6A311908" w14:textId="77777777">
            <w:pPr>
              <w:pStyle w:val="LTableTextAbt"/>
              <w:jc w:val="center"/>
            </w:pPr>
          </w:p>
        </w:tc>
      </w:tr>
      <w:tr w14:paraId="558BDF6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50C4B7BE" w14:textId="77777777">
            <w:pPr>
              <w:pStyle w:val="LTableTextAbt"/>
              <w:jc w:val="center"/>
            </w:pPr>
            <w:r w:rsidRPr="00017641">
              <w:rPr>
                <w:szCs w:val="18"/>
              </w:rPr>
              <w:t>59</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5C9C912"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4933713C" w14:textId="77777777">
            <w:pPr>
              <w:pStyle w:val="LTableTextAbt"/>
              <w:jc w:val="center"/>
            </w:pPr>
          </w:p>
        </w:tc>
      </w:tr>
      <w:tr w14:paraId="1E6F88D1"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7205DBF0" w14:textId="77777777">
            <w:pPr>
              <w:pStyle w:val="LTableTextAbt"/>
              <w:jc w:val="center"/>
            </w:pPr>
            <w:r w:rsidRPr="00017641">
              <w:rPr>
                <w:szCs w:val="18"/>
              </w:rPr>
              <w:t>6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65D37382"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7C031CA9" w14:textId="77777777">
            <w:pPr>
              <w:pStyle w:val="LTableTextAbt"/>
              <w:jc w:val="center"/>
            </w:pPr>
          </w:p>
        </w:tc>
      </w:tr>
      <w:tr w14:paraId="2332246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37E0727F" w14:textId="77777777">
            <w:pPr>
              <w:pStyle w:val="LTableTextAbt"/>
              <w:jc w:val="center"/>
            </w:pPr>
            <w:r w:rsidRPr="00017641">
              <w:rPr>
                <w:szCs w:val="18"/>
              </w:rPr>
              <w:t>61</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3895514C"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535C9E4F" w14:textId="77777777">
            <w:pPr>
              <w:pStyle w:val="LTableTextAbt"/>
              <w:jc w:val="center"/>
            </w:pPr>
          </w:p>
        </w:tc>
      </w:tr>
      <w:tr w14:paraId="53C5DEA0"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55AB45E1" w14:textId="77777777">
            <w:pPr>
              <w:pStyle w:val="LTableTextAbt"/>
              <w:jc w:val="center"/>
            </w:pPr>
            <w:r w:rsidRPr="00017641">
              <w:rPr>
                <w:szCs w:val="18"/>
              </w:rPr>
              <w:t>62</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6A4A700"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15A771CF" w14:textId="77777777">
            <w:pPr>
              <w:pStyle w:val="LTableTextAbt"/>
              <w:jc w:val="center"/>
            </w:pPr>
          </w:p>
        </w:tc>
      </w:tr>
      <w:tr w14:paraId="7AAB71E2"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68FA8474" w14:textId="77777777">
            <w:pPr>
              <w:pStyle w:val="LTableTextAbt"/>
              <w:jc w:val="center"/>
            </w:pPr>
            <w:r w:rsidRPr="00017641">
              <w:rPr>
                <w:szCs w:val="18"/>
              </w:rPr>
              <w:t>63</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6DB8384B"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4F549380" w14:textId="77777777">
            <w:pPr>
              <w:pStyle w:val="LTableTextAbt"/>
              <w:jc w:val="center"/>
            </w:pPr>
          </w:p>
        </w:tc>
      </w:tr>
      <w:tr w14:paraId="5FD2D045"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1E3CE9E2" w14:textId="77777777">
            <w:pPr>
              <w:pStyle w:val="LTableTextAbt"/>
              <w:jc w:val="center"/>
            </w:pPr>
            <w:r w:rsidRPr="00017641">
              <w:rPr>
                <w:szCs w:val="18"/>
              </w:rPr>
              <w:t>64</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1E54378"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735A0731" w14:textId="77777777">
            <w:pPr>
              <w:pStyle w:val="LTableTextAbt"/>
              <w:jc w:val="center"/>
            </w:pPr>
          </w:p>
        </w:tc>
      </w:tr>
      <w:tr w14:paraId="37AF078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358CCF71" w14:textId="77777777">
            <w:pPr>
              <w:pStyle w:val="LTableTextAbt"/>
              <w:jc w:val="center"/>
            </w:pPr>
            <w:r w:rsidRPr="00017641">
              <w:rPr>
                <w:szCs w:val="18"/>
              </w:rPr>
              <w:t>6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75FEFCDC"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523789D1" w14:textId="77777777">
            <w:pPr>
              <w:pStyle w:val="LTableTextAbt"/>
              <w:jc w:val="center"/>
            </w:pPr>
          </w:p>
        </w:tc>
      </w:tr>
      <w:tr w14:paraId="32857AE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50C1398F" w14:textId="77777777">
            <w:pPr>
              <w:pStyle w:val="LTableTextAbt"/>
              <w:jc w:val="center"/>
            </w:pPr>
            <w:r w:rsidRPr="00017641">
              <w:rPr>
                <w:szCs w:val="18"/>
              </w:rPr>
              <w:t>6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1FCA0987"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24DC4D12" w14:textId="77777777">
            <w:pPr>
              <w:pStyle w:val="LTableTextAbt"/>
              <w:jc w:val="center"/>
            </w:pPr>
          </w:p>
        </w:tc>
      </w:tr>
      <w:tr w14:paraId="6CAA723A"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3A3460" w:rsidRPr="00017641" w:rsidP="00CB1C05" w14:paraId="45C83E04" w14:textId="77777777">
            <w:pPr>
              <w:pStyle w:val="LTableTextAbt"/>
              <w:jc w:val="center"/>
            </w:pPr>
            <w:r w:rsidRPr="00017641">
              <w:rPr>
                <w:szCs w:val="18"/>
              </w:rPr>
              <w:t>6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3A3460" w:rsidRPr="00017641" w:rsidP="00CB1C05" w14:paraId="2DFFFA58" w14:textId="77777777">
            <w:pPr>
              <w:pStyle w:val="LTableTextAbt"/>
            </w:pPr>
            <w:r>
              <w:rPr>
                <w:szCs w:val="18"/>
              </w:rPr>
              <w:t>1 to</w:t>
            </w:r>
            <w:r w:rsidR="004E3442">
              <w:rPr>
                <w:szCs w:val="18"/>
              </w:rPr>
              <w:t xml:space="preserve"> &lt;10 times the ECEL</w:t>
            </w:r>
          </w:p>
        </w:tc>
        <w:tc>
          <w:tcPr>
            <w:tcW w:w="3510" w:type="dxa"/>
            <w:vMerge/>
            <w:tcBorders>
              <w:left w:val="single" w:sz="4" w:space="0" w:color="auto"/>
              <w:right w:val="single" w:sz="4" w:space="0" w:color="auto"/>
            </w:tcBorders>
            <w:shd w:val="clear" w:color="auto" w:fill="auto"/>
            <w:vAlign w:val="center"/>
          </w:tcPr>
          <w:p w:rsidR="003A3460" w:rsidRPr="00017641" w:rsidP="00CB1C05" w14:paraId="5033C21B" w14:textId="77777777">
            <w:pPr>
              <w:pStyle w:val="LTableTextAbt"/>
              <w:jc w:val="center"/>
            </w:pPr>
          </w:p>
        </w:tc>
      </w:tr>
      <w:tr w14:paraId="0405A68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0D26E1" w:rsidRPr="00017641" w:rsidP="00CB1C05" w14:paraId="61ED14E7" w14:textId="77777777">
            <w:pPr>
              <w:pStyle w:val="LTableTextAbt"/>
              <w:jc w:val="center"/>
            </w:pPr>
            <w:r w:rsidRPr="00017641">
              <w:rPr>
                <w:szCs w:val="18"/>
              </w:rPr>
              <w:t>6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0D26E1" w:rsidRPr="00017641" w:rsidP="00CB1C05" w14:paraId="5F47C93E" w14:textId="77777777">
            <w:pPr>
              <w:pStyle w:val="LTableTextAbt"/>
            </w:pPr>
            <w:r>
              <w:rPr>
                <w:szCs w:val="18"/>
              </w:rPr>
              <w:t>1 to</w:t>
            </w:r>
            <w:r w:rsidR="004E3442">
              <w:rPr>
                <w:szCs w:val="18"/>
              </w:rPr>
              <w:t xml:space="preserve"> &lt;10 times the ECEL</w:t>
            </w:r>
          </w:p>
        </w:tc>
        <w:tc>
          <w:tcPr>
            <w:tcW w:w="3510" w:type="dxa"/>
            <w:vMerge/>
            <w:tcBorders>
              <w:left w:val="single" w:sz="4" w:space="0" w:color="auto"/>
              <w:bottom w:val="single" w:sz="4" w:space="0" w:color="auto"/>
              <w:right w:val="single" w:sz="4" w:space="0" w:color="auto"/>
            </w:tcBorders>
            <w:shd w:val="clear" w:color="auto" w:fill="auto"/>
            <w:vAlign w:val="center"/>
          </w:tcPr>
          <w:p w:rsidR="000D26E1" w:rsidRPr="00017641" w:rsidP="00CB1C05" w14:paraId="60003BDE" w14:textId="77777777">
            <w:pPr>
              <w:pStyle w:val="LTableTextAbt"/>
              <w:jc w:val="center"/>
            </w:pPr>
          </w:p>
        </w:tc>
      </w:tr>
      <w:tr w14:paraId="70C31A24"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67D1DAE3" w14:textId="77777777">
            <w:pPr>
              <w:pStyle w:val="LTableTextAbt"/>
              <w:jc w:val="center"/>
            </w:pPr>
            <w:r w:rsidRPr="00017641">
              <w:rPr>
                <w:szCs w:val="18"/>
              </w:rPr>
              <w:t>69</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8C7147F" w14:textId="77777777">
            <w:pPr>
              <w:pStyle w:val="LTableTextAbt"/>
            </w:pPr>
            <w:r>
              <w:rPr>
                <w:szCs w:val="18"/>
              </w:rPr>
              <w:t>10</w:t>
            </w:r>
            <w:r w:rsidR="000D26E1">
              <w:rPr>
                <w:szCs w:val="18"/>
              </w:rPr>
              <w:t xml:space="preserve"> </w:t>
            </w:r>
            <w:r>
              <w:rPr>
                <w:szCs w:val="18"/>
              </w:rPr>
              <w:t xml:space="preserve">to </w:t>
            </w:r>
            <w:r w:rsidR="000D26E1">
              <w:rPr>
                <w:szCs w:val="18"/>
              </w:rPr>
              <w:t>&lt;</w:t>
            </w:r>
            <w:r>
              <w:rPr>
                <w:szCs w:val="18"/>
              </w:rPr>
              <w:t>25</w:t>
            </w:r>
            <w:r w:rsidR="000D26E1">
              <w:rPr>
                <w:szCs w:val="18"/>
              </w:rPr>
              <w:t xml:space="preserve"> times the </w:t>
            </w:r>
            <w:r w:rsidR="004E3442">
              <w:rPr>
                <w:szCs w:val="18"/>
              </w:rPr>
              <w:t>ECEL</w:t>
            </w:r>
          </w:p>
        </w:tc>
        <w:tc>
          <w:tcPr>
            <w:tcW w:w="3510" w:type="dxa"/>
            <w:vMerge w:val="restart"/>
            <w:tcBorders>
              <w:top w:val="single" w:sz="4" w:space="0" w:color="auto"/>
              <w:left w:val="single" w:sz="4" w:space="0" w:color="auto"/>
              <w:right w:val="single" w:sz="4" w:space="0" w:color="auto"/>
            </w:tcBorders>
            <w:shd w:val="clear" w:color="auto" w:fill="auto"/>
            <w:vAlign w:val="center"/>
          </w:tcPr>
          <w:p w:rsidR="00D11B3B" w:rsidRPr="00017641" w:rsidP="00CB1C05" w14:paraId="086A4AC5" w14:textId="77777777">
            <w:pPr>
              <w:pStyle w:val="LTableTextAbt"/>
              <w:jc w:val="center"/>
            </w:pPr>
            <w:r w:rsidRPr="00017641">
              <w:t xml:space="preserve">14% of Entities </w:t>
            </w:r>
            <w:r w:rsidR="004E3442">
              <w:t xml:space="preserve">10 to </w:t>
            </w:r>
            <w:r w:rsidRPr="00017641">
              <w:t xml:space="preserve">&lt;25 times the </w:t>
            </w:r>
            <w:r w:rsidR="004E3442">
              <w:t>ECEL</w:t>
            </w:r>
          </w:p>
        </w:tc>
      </w:tr>
      <w:tr w14:paraId="2B618B09"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07CEC839" w14:textId="77777777">
            <w:pPr>
              <w:pStyle w:val="LTableTextAbt"/>
              <w:jc w:val="center"/>
            </w:pPr>
            <w:r w:rsidRPr="00017641">
              <w:rPr>
                <w:szCs w:val="18"/>
              </w:rPr>
              <w:t>7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22E3F0F9"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1DA05820" w14:textId="77777777">
            <w:pPr>
              <w:pStyle w:val="LTableTextAbt"/>
              <w:jc w:val="center"/>
            </w:pPr>
          </w:p>
        </w:tc>
      </w:tr>
      <w:tr w14:paraId="0531C915"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581F8FB7" w14:textId="77777777">
            <w:pPr>
              <w:pStyle w:val="LTableTextAbt"/>
              <w:jc w:val="center"/>
            </w:pPr>
            <w:r w:rsidRPr="00017641">
              <w:rPr>
                <w:szCs w:val="18"/>
              </w:rPr>
              <w:t>71</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4DD94934"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23DA350C" w14:textId="77777777">
            <w:pPr>
              <w:pStyle w:val="LTableTextAbt"/>
              <w:jc w:val="center"/>
            </w:pPr>
          </w:p>
        </w:tc>
      </w:tr>
      <w:tr w14:paraId="516561FF"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61FBD530" w14:textId="77777777">
            <w:pPr>
              <w:pStyle w:val="LTableTextAbt"/>
              <w:jc w:val="center"/>
            </w:pPr>
            <w:r w:rsidRPr="00017641">
              <w:rPr>
                <w:szCs w:val="18"/>
              </w:rPr>
              <w:t>72</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152E72E0"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31F9A616" w14:textId="77777777">
            <w:pPr>
              <w:pStyle w:val="LTableTextAbt"/>
              <w:jc w:val="center"/>
            </w:pPr>
          </w:p>
        </w:tc>
      </w:tr>
      <w:tr w14:paraId="195A58C6"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396D62D5" w14:textId="77777777">
            <w:pPr>
              <w:pStyle w:val="LTableTextAbt"/>
              <w:jc w:val="center"/>
            </w:pPr>
            <w:r w:rsidRPr="00017641">
              <w:rPr>
                <w:szCs w:val="18"/>
              </w:rPr>
              <w:t>73</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34754E23"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13435681" w14:textId="77777777">
            <w:pPr>
              <w:pStyle w:val="LTableTextAbt"/>
              <w:jc w:val="center"/>
            </w:pPr>
          </w:p>
        </w:tc>
      </w:tr>
      <w:tr w14:paraId="2243B180"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3A0C6977" w14:textId="77777777">
            <w:pPr>
              <w:pStyle w:val="LTableTextAbt"/>
              <w:jc w:val="center"/>
            </w:pPr>
            <w:r w:rsidRPr="00017641">
              <w:rPr>
                <w:szCs w:val="18"/>
              </w:rPr>
              <w:t>74</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0936C34A"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14EEA52F" w14:textId="77777777">
            <w:pPr>
              <w:pStyle w:val="LTableTextAbt"/>
              <w:jc w:val="center"/>
            </w:pPr>
          </w:p>
        </w:tc>
      </w:tr>
      <w:tr w14:paraId="71AE3B6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19FD4289" w14:textId="77777777">
            <w:pPr>
              <w:pStyle w:val="LTableTextAbt"/>
              <w:jc w:val="center"/>
            </w:pPr>
            <w:r w:rsidRPr="00017641">
              <w:rPr>
                <w:szCs w:val="18"/>
              </w:rPr>
              <w:t>7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23EE3CBD"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059CF6A1" w14:textId="77777777">
            <w:pPr>
              <w:pStyle w:val="LTableTextAbt"/>
              <w:jc w:val="center"/>
            </w:pPr>
          </w:p>
        </w:tc>
      </w:tr>
      <w:tr w14:paraId="2B2F7AD8"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4429D21B" w14:textId="77777777">
            <w:pPr>
              <w:pStyle w:val="LTableTextAbt"/>
              <w:jc w:val="center"/>
            </w:pPr>
            <w:r w:rsidRPr="00017641">
              <w:rPr>
                <w:szCs w:val="18"/>
              </w:rPr>
              <w:t>7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136E4109"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07C1A6FA" w14:textId="77777777">
            <w:pPr>
              <w:pStyle w:val="LTableTextAbt"/>
              <w:jc w:val="center"/>
            </w:pPr>
          </w:p>
        </w:tc>
      </w:tr>
      <w:tr w14:paraId="2C58B34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578888E2" w14:textId="77777777">
            <w:pPr>
              <w:pStyle w:val="LTableTextAbt"/>
              <w:jc w:val="center"/>
            </w:pPr>
            <w:r w:rsidRPr="00017641">
              <w:rPr>
                <w:szCs w:val="18"/>
              </w:rPr>
              <w:t>7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2BF82CD4"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6ADC9BFA" w14:textId="77777777">
            <w:pPr>
              <w:pStyle w:val="LTableTextAbt"/>
              <w:jc w:val="center"/>
            </w:pPr>
          </w:p>
        </w:tc>
      </w:tr>
      <w:tr w14:paraId="6A74618C"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61E30642" w14:textId="77777777">
            <w:pPr>
              <w:pStyle w:val="LTableTextAbt"/>
              <w:jc w:val="center"/>
            </w:pPr>
            <w:r w:rsidRPr="00017641">
              <w:rPr>
                <w:szCs w:val="18"/>
              </w:rPr>
              <w:t>7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5D73ECCA"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434FE0EB" w14:textId="77777777">
            <w:pPr>
              <w:pStyle w:val="LTableTextAbt"/>
              <w:jc w:val="center"/>
            </w:pPr>
          </w:p>
        </w:tc>
      </w:tr>
      <w:tr w14:paraId="4B61A1AA"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0DCF3152" w14:textId="77777777">
            <w:pPr>
              <w:pStyle w:val="LTableTextAbt"/>
              <w:jc w:val="center"/>
            </w:pPr>
            <w:r w:rsidRPr="00017641">
              <w:rPr>
                <w:szCs w:val="18"/>
              </w:rPr>
              <w:t>79</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60A3DB1F"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091A2748" w14:textId="77777777">
            <w:pPr>
              <w:pStyle w:val="LTableTextAbt"/>
              <w:jc w:val="center"/>
            </w:pPr>
          </w:p>
        </w:tc>
      </w:tr>
      <w:tr w14:paraId="22B9EBA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7B83CC8C" w14:textId="77777777">
            <w:pPr>
              <w:pStyle w:val="LTableTextAbt"/>
              <w:jc w:val="center"/>
            </w:pPr>
            <w:r w:rsidRPr="00017641">
              <w:rPr>
                <w:szCs w:val="18"/>
              </w:rPr>
              <w:t>8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0A4B163E"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7DA0F3E7" w14:textId="77777777">
            <w:pPr>
              <w:pStyle w:val="LTableTextAbt"/>
              <w:jc w:val="center"/>
            </w:pPr>
          </w:p>
        </w:tc>
      </w:tr>
      <w:tr w14:paraId="27E9A78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5191BCD5" w14:textId="77777777">
            <w:pPr>
              <w:pStyle w:val="LTableTextAbt"/>
              <w:jc w:val="center"/>
            </w:pPr>
            <w:r w:rsidRPr="00017641">
              <w:rPr>
                <w:szCs w:val="18"/>
              </w:rPr>
              <w:t>81</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5F061171"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06D802A2" w14:textId="77777777">
            <w:pPr>
              <w:pStyle w:val="LTableTextAbt"/>
              <w:jc w:val="center"/>
            </w:pPr>
          </w:p>
        </w:tc>
      </w:tr>
      <w:tr w14:paraId="64BE772D"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49CC424D" w14:textId="77777777">
            <w:pPr>
              <w:pStyle w:val="LTableTextAbt"/>
              <w:jc w:val="center"/>
            </w:pPr>
            <w:r w:rsidRPr="00017641">
              <w:rPr>
                <w:szCs w:val="18"/>
              </w:rPr>
              <w:t>82</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3C186B86" w14:textId="77777777">
            <w:pPr>
              <w:pStyle w:val="LTableTextAbt"/>
            </w:pPr>
            <w:r w:rsidRPr="00300774">
              <w:rPr>
                <w:szCs w:val="18"/>
              </w:rPr>
              <w:t xml:space="preserve">10 to &lt;25 times the </w:t>
            </w:r>
            <w:r>
              <w:rPr>
                <w:szCs w:val="18"/>
              </w:rPr>
              <w:t>ECEL</w:t>
            </w:r>
          </w:p>
        </w:tc>
        <w:tc>
          <w:tcPr>
            <w:tcW w:w="3510" w:type="dxa"/>
            <w:vMerge/>
            <w:tcBorders>
              <w:left w:val="single" w:sz="4" w:space="0" w:color="auto"/>
              <w:bottom w:val="single" w:sz="4" w:space="0" w:color="auto"/>
              <w:right w:val="single" w:sz="4" w:space="0" w:color="auto"/>
            </w:tcBorders>
            <w:shd w:val="clear" w:color="auto" w:fill="auto"/>
            <w:vAlign w:val="center"/>
          </w:tcPr>
          <w:p w:rsidR="004E3442" w:rsidRPr="00017641" w:rsidP="00CB1C05" w14:paraId="0FE1CE92" w14:textId="77777777">
            <w:pPr>
              <w:pStyle w:val="LTableTextAbt"/>
              <w:jc w:val="center"/>
            </w:pPr>
          </w:p>
        </w:tc>
      </w:tr>
      <w:tr w14:paraId="4F584D90"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79EEE5C4" w14:textId="77777777">
            <w:pPr>
              <w:pStyle w:val="LTableTextAbt"/>
              <w:jc w:val="center"/>
            </w:pPr>
            <w:r w:rsidRPr="00017641">
              <w:rPr>
                <w:szCs w:val="18"/>
              </w:rPr>
              <w:t>83</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CF18A09" w14:textId="77777777">
            <w:pPr>
              <w:pStyle w:val="LTableTextAbt"/>
            </w:pPr>
            <w:r>
              <w:rPr>
                <w:szCs w:val="18"/>
              </w:rPr>
              <w:t>25 to &lt;50 times the ECEL</w:t>
            </w:r>
          </w:p>
        </w:tc>
        <w:tc>
          <w:tcPr>
            <w:tcW w:w="3510" w:type="dxa"/>
            <w:vMerge w:val="restart"/>
            <w:tcBorders>
              <w:top w:val="single" w:sz="4" w:space="0" w:color="auto"/>
              <w:left w:val="single" w:sz="4" w:space="0" w:color="auto"/>
              <w:right w:val="single" w:sz="4" w:space="0" w:color="auto"/>
            </w:tcBorders>
            <w:shd w:val="clear" w:color="auto" w:fill="auto"/>
            <w:vAlign w:val="center"/>
          </w:tcPr>
          <w:p w:rsidR="00D11B3B" w:rsidRPr="00017641" w:rsidP="00CB1C05" w14:paraId="39496299" w14:textId="77777777">
            <w:pPr>
              <w:pStyle w:val="LTableTextAbt"/>
              <w:jc w:val="center"/>
            </w:pPr>
            <w:r w:rsidRPr="00017641">
              <w:t xml:space="preserve">8% of Entities </w:t>
            </w:r>
            <w:r w:rsidR="004E3442">
              <w:t xml:space="preserve">25 to </w:t>
            </w:r>
            <w:r w:rsidRPr="00017641">
              <w:t xml:space="preserve">&lt;50 times the </w:t>
            </w:r>
            <w:r w:rsidR="004E3442">
              <w:t>ECEL</w:t>
            </w:r>
          </w:p>
        </w:tc>
      </w:tr>
      <w:tr w14:paraId="1DAF5B1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09A4802E" w14:textId="77777777">
            <w:pPr>
              <w:pStyle w:val="LTableTextAbt"/>
              <w:jc w:val="center"/>
            </w:pPr>
            <w:r w:rsidRPr="00017641">
              <w:rPr>
                <w:szCs w:val="18"/>
              </w:rPr>
              <w:t>84</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06D629A6" w14:textId="77777777">
            <w:pPr>
              <w:pStyle w:val="LTableTextAbt"/>
            </w:pPr>
            <w:r w:rsidRPr="00E54EEC">
              <w:rPr>
                <w:szCs w:val="18"/>
              </w:rPr>
              <w:t xml:space="preserve">25 to &lt;50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61087CFA" w14:textId="77777777">
            <w:pPr>
              <w:pStyle w:val="LTableTextAbt"/>
              <w:jc w:val="center"/>
            </w:pPr>
          </w:p>
        </w:tc>
      </w:tr>
      <w:tr w14:paraId="21354900"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6B4633C8" w14:textId="77777777">
            <w:pPr>
              <w:pStyle w:val="LTableTextAbt"/>
              <w:jc w:val="center"/>
            </w:pPr>
            <w:r w:rsidRPr="00017641">
              <w:rPr>
                <w:szCs w:val="18"/>
              </w:rPr>
              <w:t>8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7F3D62DC" w14:textId="77777777">
            <w:pPr>
              <w:pStyle w:val="LTableTextAbt"/>
            </w:pPr>
            <w:r w:rsidRPr="00E54EEC">
              <w:rPr>
                <w:szCs w:val="18"/>
              </w:rPr>
              <w:t xml:space="preserve">25 to &lt;50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71067EA4" w14:textId="77777777">
            <w:pPr>
              <w:pStyle w:val="LTableTextAbt"/>
              <w:jc w:val="center"/>
            </w:pPr>
          </w:p>
        </w:tc>
      </w:tr>
      <w:tr w14:paraId="4791F087"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143E3C60" w14:textId="77777777">
            <w:pPr>
              <w:pStyle w:val="LTableTextAbt"/>
              <w:jc w:val="center"/>
            </w:pPr>
            <w:r w:rsidRPr="00017641">
              <w:rPr>
                <w:szCs w:val="18"/>
              </w:rPr>
              <w:t>8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329EEB45" w14:textId="77777777">
            <w:pPr>
              <w:pStyle w:val="LTableTextAbt"/>
            </w:pPr>
            <w:r w:rsidRPr="00E54EEC">
              <w:rPr>
                <w:szCs w:val="18"/>
              </w:rPr>
              <w:t xml:space="preserve">25 to &lt;50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15B478FB" w14:textId="77777777">
            <w:pPr>
              <w:pStyle w:val="LTableTextAbt"/>
              <w:jc w:val="center"/>
            </w:pPr>
          </w:p>
        </w:tc>
      </w:tr>
      <w:tr w14:paraId="3CA7956A"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44C53F7D" w14:textId="77777777">
            <w:pPr>
              <w:pStyle w:val="LTableTextAbt"/>
              <w:jc w:val="center"/>
            </w:pPr>
            <w:r w:rsidRPr="00017641">
              <w:rPr>
                <w:szCs w:val="18"/>
              </w:rPr>
              <w:t>8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5E216D15" w14:textId="77777777">
            <w:pPr>
              <w:pStyle w:val="LTableTextAbt"/>
            </w:pPr>
            <w:r w:rsidRPr="00E54EEC">
              <w:rPr>
                <w:szCs w:val="18"/>
              </w:rPr>
              <w:t xml:space="preserve">25 to &lt;50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4362B431" w14:textId="77777777">
            <w:pPr>
              <w:pStyle w:val="LTableTextAbt"/>
              <w:jc w:val="center"/>
            </w:pPr>
          </w:p>
        </w:tc>
      </w:tr>
      <w:tr w14:paraId="64F7EF7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041BE6A4" w14:textId="77777777">
            <w:pPr>
              <w:pStyle w:val="LTableTextAbt"/>
              <w:jc w:val="center"/>
            </w:pPr>
            <w:r w:rsidRPr="00017641">
              <w:rPr>
                <w:szCs w:val="18"/>
              </w:rPr>
              <w:t>8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3D6BE0F8" w14:textId="77777777">
            <w:pPr>
              <w:pStyle w:val="LTableTextAbt"/>
            </w:pPr>
            <w:r w:rsidRPr="00E54EEC">
              <w:rPr>
                <w:szCs w:val="18"/>
              </w:rPr>
              <w:t xml:space="preserve">25 to &lt;50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6EA25731" w14:textId="77777777">
            <w:pPr>
              <w:pStyle w:val="LTableTextAbt"/>
              <w:jc w:val="center"/>
            </w:pPr>
          </w:p>
        </w:tc>
      </w:tr>
      <w:tr w14:paraId="129F8F2D"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16AB251E" w14:textId="77777777">
            <w:pPr>
              <w:pStyle w:val="LTableTextAbt"/>
              <w:jc w:val="center"/>
            </w:pPr>
            <w:r w:rsidRPr="00017641">
              <w:rPr>
                <w:szCs w:val="18"/>
              </w:rPr>
              <w:t>89</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3EBBA4CC" w14:textId="77777777">
            <w:pPr>
              <w:pStyle w:val="LTableTextAbt"/>
            </w:pPr>
            <w:r w:rsidRPr="00E54EEC">
              <w:rPr>
                <w:szCs w:val="18"/>
              </w:rPr>
              <w:t xml:space="preserve">25 to &lt;50 times the </w:t>
            </w:r>
            <w:r>
              <w:rPr>
                <w:szCs w:val="18"/>
              </w:rPr>
              <w:t>ECEL</w:t>
            </w:r>
          </w:p>
        </w:tc>
        <w:tc>
          <w:tcPr>
            <w:tcW w:w="3510" w:type="dxa"/>
            <w:vMerge/>
            <w:tcBorders>
              <w:left w:val="single" w:sz="4" w:space="0" w:color="auto"/>
              <w:right w:val="single" w:sz="4" w:space="0" w:color="auto"/>
            </w:tcBorders>
            <w:shd w:val="clear" w:color="auto" w:fill="auto"/>
            <w:vAlign w:val="center"/>
          </w:tcPr>
          <w:p w:rsidR="004E3442" w:rsidRPr="00017641" w:rsidP="00CB1C05" w14:paraId="3FAE0917" w14:textId="77777777">
            <w:pPr>
              <w:pStyle w:val="LTableTextAbt"/>
              <w:jc w:val="center"/>
            </w:pPr>
          </w:p>
        </w:tc>
      </w:tr>
      <w:tr w14:paraId="444E3FA1"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0E446055" w14:textId="77777777">
            <w:pPr>
              <w:pStyle w:val="LTableTextAbt"/>
              <w:jc w:val="center"/>
            </w:pPr>
            <w:r w:rsidRPr="00017641">
              <w:rPr>
                <w:szCs w:val="18"/>
              </w:rPr>
              <w:t>9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70304C15" w14:textId="77777777">
            <w:pPr>
              <w:pStyle w:val="LTableTextAbt"/>
            </w:pPr>
            <w:r w:rsidRPr="00E54EEC">
              <w:rPr>
                <w:szCs w:val="18"/>
              </w:rPr>
              <w:t xml:space="preserve">25 to &lt;50 times the </w:t>
            </w:r>
            <w:r>
              <w:rPr>
                <w:szCs w:val="18"/>
              </w:rPr>
              <w:t>ECEL</w:t>
            </w:r>
          </w:p>
        </w:tc>
        <w:tc>
          <w:tcPr>
            <w:tcW w:w="3510" w:type="dxa"/>
            <w:vMerge/>
            <w:tcBorders>
              <w:left w:val="single" w:sz="4" w:space="0" w:color="auto"/>
              <w:bottom w:val="single" w:sz="4" w:space="0" w:color="auto"/>
              <w:right w:val="single" w:sz="4" w:space="0" w:color="auto"/>
            </w:tcBorders>
            <w:shd w:val="clear" w:color="auto" w:fill="auto"/>
            <w:vAlign w:val="center"/>
          </w:tcPr>
          <w:p w:rsidR="004E3442" w:rsidRPr="00017641" w:rsidP="00CB1C05" w14:paraId="07E3AC1B" w14:textId="77777777">
            <w:pPr>
              <w:pStyle w:val="LTableTextAbt"/>
              <w:jc w:val="center"/>
            </w:pPr>
          </w:p>
        </w:tc>
      </w:tr>
      <w:tr w14:paraId="441DDFB3" w14:textId="77777777" w:rsidTr="00171F4C">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08EBE9B2" w14:textId="77777777">
            <w:pPr>
              <w:pStyle w:val="LTableTextAbt"/>
              <w:jc w:val="center"/>
            </w:pPr>
            <w:r w:rsidRPr="00017641">
              <w:rPr>
                <w:szCs w:val="18"/>
              </w:rPr>
              <w:t>91</w:t>
            </w:r>
          </w:p>
        </w:tc>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rsidR="00D11B3B" w:rsidRPr="00017641" w:rsidP="00CB1C05" w14:paraId="5D70FBD9" w14:textId="77777777">
            <w:pPr>
              <w:pStyle w:val="LTableTextAbt"/>
            </w:pPr>
            <w:r>
              <w:rPr>
                <w:szCs w:val="18"/>
              </w:rPr>
              <w:t>50 to &lt;1,000 times the ECEL</w:t>
            </w:r>
          </w:p>
        </w:tc>
        <w:tc>
          <w:tcPr>
            <w:tcW w:w="3510" w:type="dxa"/>
            <w:vMerge w:val="restart"/>
            <w:tcBorders>
              <w:top w:val="single" w:sz="4" w:space="0" w:color="auto"/>
              <w:left w:val="single" w:sz="4" w:space="0" w:color="auto"/>
              <w:right w:val="single" w:sz="4" w:space="0" w:color="auto"/>
            </w:tcBorders>
            <w:shd w:val="clear" w:color="auto" w:fill="auto"/>
            <w:vAlign w:val="center"/>
          </w:tcPr>
          <w:p w:rsidR="00D11B3B" w:rsidRPr="00017641" w:rsidP="00CB1C05" w14:paraId="527A97C9" w14:textId="77777777">
            <w:pPr>
              <w:pStyle w:val="LTableTextAbt"/>
              <w:jc w:val="center"/>
            </w:pPr>
            <w:r w:rsidRPr="00017641">
              <w:t xml:space="preserve">10% of Entities </w:t>
            </w:r>
            <w:r w:rsidR="004E3442">
              <w:t xml:space="preserve">50 to </w:t>
            </w:r>
            <w:r w:rsidRPr="00017641">
              <w:t xml:space="preserve">&lt;1,000 times the </w:t>
            </w:r>
            <w:r w:rsidR="004E3442">
              <w:t>ECEL</w:t>
            </w:r>
          </w:p>
        </w:tc>
      </w:tr>
      <w:tr w14:paraId="5DB0B59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491B9C29" w14:textId="77777777">
            <w:pPr>
              <w:pStyle w:val="LTableTextAbt"/>
              <w:jc w:val="center"/>
            </w:pPr>
            <w:r w:rsidRPr="00017641">
              <w:rPr>
                <w:szCs w:val="18"/>
              </w:rPr>
              <w:t>92</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4342AB55"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6FB3BEEE" w14:textId="77777777">
            <w:pPr>
              <w:pStyle w:val="LTableTextAbt"/>
              <w:rPr>
                <w:highlight w:val="yellow"/>
              </w:rPr>
            </w:pPr>
          </w:p>
        </w:tc>
      </w:tr>
      <w:tr w14:paraId="47ACC60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5F33F2F8" w14:textId="77777777">
            <w:pPr>
              <w:pStyle w:val="LTableTextAbt"/>
              <w:jc w:val="center"/>
            </w:pPr>
            <w:r w:rsidRPr="00017641">
              <w:rPr>
                <w:szCs w:val="18"/>
              </w:rPr>
              <w:t>93</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66FCF101"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10B69632" w14:textId="77777777">
            <w:pPr>
              <w:pStyle w:val="LTableTextAbt"/>
              <w:rPr>
                <w:highlight w:val="yellow"/>
              </w:rPr>
            </w:pPr>
          </w:p>
        </w:tc>
      </w:tr>
      <w:tr w14:paraId="03563AEC"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4A367195" w14:textId="77777777">
            <w:pPr>
              <w:pStyle w:val="LTableTextAbt"/>
              <w:jc w:val="center"/>
            </w:pPr>
            <w:r w:rsidRPr="00017641">
              <w:rPr>
                <w:szCs w:val="18"/>
              </w:rPr>
              <w:t>94</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25B035F3"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7412766D" w14:textId="77777777">
            <w:pPr>
              <w:pStyle w:val="LTableTextAbt"/>
              <w:rPr>
                <w:highlight w:val="yellow"/>
              </w:rPr>
            </w:pPr>
          </w:p>
        </w:tc>
      </w:tr>
      <w:tr w14:paraId="1CF4A086"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1E1F2503" w14:textId="77777777">
            <w:pPr>
              <w:pStyle w:val="LTableTextAbt"/>
              <w:jc w:val="center"/>
            </w:pPr>
            <w:r w:rsidRPr="00017641">
              <w:rPr>
                <w:szCs w:val="18"/>
              </w:rPr>
              <w:t>95</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2BDB9D30"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2329FDA6" w14:textId="77777777">
            <w:pPr>
              <w:pStyle w:val="LTableTextAbt"/>
              <w:rPr>
                <w:highlight w:val="yellow"/>
              </w:rPr>
            </w:pPr>
          </w:p>
        </w:tc>
      </w:tr>
      <w:tr w14:paraId="38D9B0BB"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6FBEF8A3" w14:textId="77777777">
            <w:pPr>
              <w:pStyle w:val="LTableTextAbt"/>
              <w:jc w:val="center"/>
            </w:pPr>
            <w:r w:rsidRPr="00017641">
              <w:rPr>
                <w:szCs w:val="18"/>
              </w:rPr>
              <w:t>96</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0C557BC1"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46795C60" w14:textId="77777777">
            <w:pPr>
              <w:pStyle w:val="LTableTextAbt"/>
              <w:rPr>
                <w:highlight w:val="yellow"/>
              </w:rPr>
            </w:pPr>
          </w:p>
        </w:tc>
      </w:tr>
      <w:tr w14:paraId="7C82B194"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125DD851" w14:textId="77777777">
            <w:pPr>
              <w:pStyle w:val="LTableTextAbt"/>
              <w:jc w:val="center"/>
            </w:pPr>
            <w:r w:rsidRPr="00017641">
              <w:rPr>
                <w:szCs w:val="18"/>
              </w:rPr>
              <w:t>97</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354061DC"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01F704E0" w14:textId="77777777">
            <w:pPr>
              <w:pStyle w:val="LTableTextAbt"/>
              <w:rPr>
                <w:highlight w:val="yellow"/>
              </w:rPr>
            </w:pPr>
          </w:p>
        </w:tc>
      </w:tr>
      <w:tr w14:paraId="132C5078"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3CE3816A" w14:textId="77777777">
            <w:pPr>
              <w:pStyle w:val="LTableTextAbt"/>
              <w:jc w:val="center"/>
            </w:pPr>
            <w:r w:rsidRPr="00017641">
              <w:rPr>
                <w:szCs w:val="18"/>
              </w:rPr>
              <w:t>98</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7EE899A5"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3C5B3C7D" w14:textId="77777777">
            <w:pPr>
              <w:pStyle w:val="LTableTextAbt"/>
              <w:rPr>
                <w:highlight w:val="yellow"/>
              </w:rPr>
            </w:pPr>
          </w:p>
        </w:tc>
      </w:tr>
      <w:tr w14:paraId="1DF4014C"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2617C2E5" w14:textId="77777777">
            <w:pPr>
              <w:pStyle w:val="LTableTextAbt"/>
              <w:jc w:val="center"/>
            </w:pPr>
            <w:r w:rsidRPr="00017641">
              <w:rPr>
                <w:szCs w:val="18"/>
              </w:rPr>
              <w:t>99</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789C809D"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right w:val="single" w:sz="4" w:space="0" w:color="auto"/>
            </w:tcBorders>
            <w:shd w:val="clear" w:color="auto" w:fill="auto"/>
          </w:tcPr>
          <w:p w:rsidR="004E3442" w:rsidRPr="0065459D" w:rsidP="00CB1C05" w14:paraId="26FEF46F" w14:textId="77777777">
            <w:pPr>
              <w:pStyle w:val="LTableTextAbt"/>
              <w:rPr>
                <w:highlight w:val="yellow"/>
              </w:rPr>
            </w:pPr>
          </w:p>
        </w:tc>
      </w:tr>
      <w:tr w14:paraId="2CF8DAF6" w14:textId="77777777" w:rsidTr="00E25898">
        <w:tblPrEx>
          <w:tblW w:w="0" w:type="auto"/>
          <w:tblLook w:val="04A0"/>
        </w:tblPrEx>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E3442" w:rsidRPr="00017641" w:rsidP="00CB1C05" w14:paraId="34E27237" w14:textId="77777777">
            <w:pPr>
              <w:pStyle w:val="LTableTextAbt"/>
              <w:jc w:val="center"/>
            </w:pPr>
            <w:r w:rsidRPr="00017641">
              <w:rPr>
                <w:szCs w:val="18"/>
              </w:rPr>
              <w:t>100</w:t>
            </w:r>
          </w:p>
        </w:tc>
        <w:tc>
          <w:tcPr>
            <w:tcW w:w="3510" w:type="dxa"/>
            <w:tcBorders>
              <w:top w:val="single" w:sz="4" w:space="0" w:color="auto"/>
              <w:left w:val="single" w:sz="4" w:space="0" w:color="auto"/>
              <w:bottom w:val="single" w:sz="4" w:space="0" w:color="auto"/>
              <w:right w:val="single" w:sz="4" w:space="0" w:color="auto"/>
            </w:tcBorders>
            <w:shd w:val="clear" w:color="auto" w:fill="auto"/>
          </w:tcPr>
          <w:p w:rsidR="004E3442" w:rsidRPr="00017641" w:rsidP="00CB1C05" w14:paraId="6E4464E5" w14:textId="77777777">
            <w:pPr>
              <w:pStyle w:val="LTableTextAbt"/>
            </w:pPr>
            <w:r w:rsidRPr="007E0FB3">
              <w:rPr>
                <w:szCs w:val="18"/>
              </w:rPr>
              <w:t xml:space="preserve">50 to &lt;1,000 times the </w:t>
            </w:r>
            <w:r>
              <w:rPr>
                <w:szCs w:val="18"/>
              </w:rPr>
              <w:t>ECEL</w:t>
            </w:r>
          </w:p>
        </w:tc>
        <w:tc>
          <w:tcPr>
            <w:tcW w:w="3510" w:type="dxa"/>
            <w:vMerge/>
            <w:tcBorders>
              <w:left w:val="single" w:sz="4" w:space="0" w:color="auto"/>
              <w:bottom w:val="single" w:sz="4" w:space="0" w:color="auto"/>
              <w:right w:val="single" w:sz="4" w:space="0" w:color="auto"/>
            </w:tcBorders>
            <w:shd w:val="clear" w:color="auto" w:fill="auto"/>
          </w:tcPr>
          <w:p w:rsidR="004E3442" w:rsidRPr="0065459D" w:rsidP="00CB1C05" w14:paraId="50DF98E1" w14:textId="77777777">
            <w:pPr>
              <w:pStyle w:val="LTableTextAbt"/>
              <w:rPr>
                <w:highlight w:val="yellow"/>
              </w:rPr>
            </w:pPr>
          </w:p>
        </w:tc>
      </w:tr>
    </w:tbl>
    <w:p w:rsidR="00E11FDC" w:rsidRPr="0065459D" w:rsidP="00CB1C05" w14:paraId="61F4E66F" w14:textId="77777777">
      <w:pPr>
        <w:pStyle w:val="BodyText"/>
        <w:rPr>
          <w:highlight w:val="yellow"/>
        </w:rPr>
      </w:pPr>
    </w:p>
    <w:p w:rsidR="00E11FDC" w:rsidRPr="00BB411F" w:rsidP="00CB1C05" w14:paraId="0B390CB7" w14:textId="77777777">
      <w:r w:rsidRPr="00BB411F">
        <w:t xml:space="preserve">In order to estimate costs (and benefits), EPA assumed that the variation in exposure is reflected across the entities rather than the workers. </w:t>
      </w:r>
      <w:r w:rsidRPr="00BB411F">
        <w:fldChar w:fldCharType="begin" w:fldLock="1"/>
      </w:r>
      <w:r w:rsidRPr="00BB411F">
        <w:instrText xml:space="preserve"> REF _Ref76123797 \h </w:instrText>
      </w:r>
      <w:r w:rsidRPr="00BB411F" w:rsidR="0065459D">
        <w:instrText xml:space="preserve"> \* MERGEFORMAT </w:instrText>
      </w:r>
      <w:r w:rsidRPr="00BB411F">
        <w:fldChar w:fldCharType="separate"/>
      </w:r>
      <w:r w:rsidRPr="00BB411F" w:rsidR="0092222B">
        <w:t xml:space="preserve">Table </w:t>
      </w:r>
      <w:r w:rsidR="0092222B">
        <w:rPr>
          <w:noProof/>
        </w:rPr>
        <w:t>7</w:t>
      </w:r>
      <w:r w:rsidR="0092222B">
        <w:rPr>
          <w:noProof/>
        </w:rPr>
        <w:noBreakHyphen/>
        <w:t>56</w:t>
      </w:r>
      <w:r w:rsidRPr="00BB411F">
        <w:fldChar w:fldCharType="end"/>
      </w:r>
      <w:r w:rsidRPr="00BB411F">
        <w:t xml:space="preserve"> and </w:t>
      </w:r>
      <w:r w:rsidR="003C4E93">
        <w:fldChar w:fldCharType="begin" w:fldLock="1"/>
      </w:r>
      <w:r w:rsidR="003C4E93">
        <w:instrText xml:space="preserve"> REF _Ref111027915 \h </w:instrText>
      </w:r>
      <w:r w:rsidR="003C4E93">
        <w:fldChar w:fldCharType="separate"/>
      </w:r>
      <w:r w:rsidRPr="00BB411F" w:rsidR="0092222B">
        <w:t xml:space="preserve">Table </w:t>
      </w:r>
      <w:r w:rsidR="0092222B">
        <w:rPr>
          <w:noProof/>
        </w:rPr>
        <w:t>7</w:t>
      </w:r>
      <w:r w:rsidR="0092222B">
        <w:noBreakHyphen/>
      </w:r>
      <w:r w:rsidR="0092222B">
        <w:rPr>
          <w:noProof/>
        </w:rPr>
        <w:t>57</w:t>
      </w:r>
      <w:r w:rsidR="003C4E93">
        <w:fldChar w:fldCharType="end"/>
      </w:r>
      <w:r w:rsidR="003C4E93">
        <w:t xml:space="preserve"> </w:t>
      </w:r>
      <w:r w:rsidRPr="00BB411F">
        <w:t>present the respective estimated numbers of entities and workers in each ECEL threshold category.</w:t>
      </w:r>
    </w:p>
    <w:p w:rsidR="00E11FDC" w:rsidRPr="0065459D" w:rsidP="00CB1C05" w14:paraId="26A97A89" w14:textId="77777777">
      <w:pPr>
        <w:pStyle w:val="BodyText"/>
        <w:rPr>
          <w:highlight w:val="yellow"/>
        </w:rPr>
      </w:pPr>
    </w:p>
    <w:p w:rsidR="00E11FDC" w:rsidRPr="0065459D" w:rsidP="00CB1C05" w14:paraId="4ECE9A22" w14:textId="77777777">
      <w:pPr>
        <w:rPr>
          <w:i/>
          <w:iCs/>
          <w:color w:val="DA291C" w:themeColor="text2"/>
          <w:sz w:val="18"/>
          <w:szCs w:val="18"/>
          <w:highlight w:val="yellow"/>
        </w:rPr>
      </w:pPr>
      <w:r w:rsidRPr="0065459D">
        <w:rPr>
          <w:highlight w:val="yellow"/>
        </w:rPr>
        <w:br w:type="page"/>
      </w:r>
    </w:p>
    <w:p w:rsidR="00E11FDC" w:rsidRPr="0065459D" w:rsidP="00CB1C05" w14:paraId="66FBE550" w14:textId="77777777">
      <w:pPr>
        <w:rPr>
          <w:highlight w:val="yellow"/>
        </w:rPr>
        <w:sectPr w:rsidSect="00CB1C05">
          <w:type w:val="nextColumn"/>
          <w:pgSz w:w="12240" w:h="15840" w:code="1"/>
          <w:pgMar w:top="1440" w:right="1440" w:bottom="1440" w:left="1800" w:header="720" w:footer="720" w:gutter="0"/>
          <w:lnNumType w:countBy="1" w:restart="continuous"/>
          <w:pgNumType w:chapStyle="1"/>
          <w:cols w:space="720"/>
          <w:titlePg/>
        </w:sectPr>
      </w:pPr>
    </w:p>
    <w:tbl>
      <w:tblPr>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
      <w:tblGrid>
        <w:gridCol w:w="3371"/>
        <w:gridCol w:w="1166"/>
        <w:gridCol w:w="1166"/>
        <w:gridCol w:w="1166"/>
        <w:gridCol w:w="1166"/>
        <w:gridCol w:w="1166"/>
        <w:gridCol w:w="1166"/>
        <w:gridCol w:w="1166"/>
        <w:gridCol w:w="1168"/>
      </w:tblGrid>
      <w:tr w14:paraId="54C218B5" w14:textId="77777777" w:rsidTr="00763263">
        <w:tblPrEx>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Ex>
        <w:trPr>
          <w:trHeight w:val="300"/>
          <w:tblHeader/>
        </w:trPr>
        <w:tc>
          <w:tcPr>
            <w:tcW w:w="5000" w:type="pct"/>
            <w:gridSpan w:val="9"/>
            <w:tcBorders>
              <w:top w:val="nil"/>
              <w:left w:val="nil"/>
              <w:bottom w:val="single" w:sz="4" w:space="0" w:color="auto"/>
              <w:right w:val="nil"/>
            </w:tcBorders>
            <w:shd w:val="clear" w:color="auto" w:fill="auto"/>
          </w:tcPr>
          <w:p w:rsidR="00E11FDC" w:rsidRPr="00BB411F" w:rsidP="00CB1C05" w14:paraId="68991B88" w14:textId="77777777">
            <w:pPr>
              <w:pStyle w:val="TableTitleA"/>
            </w:pPr>
            <w:bookmarkStart w:id="1173" w:name="_Ref76123797"/>
            <w:bookmarkStart w:id="1174" w:name="_Toc107219319"/>
            <w:bookmarkStart w:id="1175" w:name="_Toc121142668"/>
            <w:bookmarkStart w:id="1176" w:name="_Toc165379689"/>
            <w:r w:rsidRPr="00BB411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6</w:t>
            </w:r>
            <w:r w:rsidR="00BC4B5D">
              <w:rPr>
                <w:noProof/>
              </w:rPr>
              <w:fldChar w:fldCharType="end"/>
            </w:r>
            <w:bookmarkEnd w:id="1173"/>
            <w:r w:rsidR="00AA2734">
              <w:t>:</w:t>
            </w:r>
            <w:r w:rsidRPr="00BB411F">
              <w:t xml:space="preserve"> Count of Entities, by </w:t>
            </w:r>
            <w:r w:rsidRPr="00BB411F" w:rsidR="00744295">
              <w:t xml:space="preserve">Use Category and </w:t>
            </w:r>
            <w:r w:rsidRPr="00BB411F">
              <w:t>Exposure Threshold</w:t>
            </w:r>
            <w:bookmarkEnd w:id="1174"/>
            <w:bookmarkEnd w:id="1175"/>
            <w:bookmarkEnd w:id="1176"/>
          </w:p>
        </w:tc>
      </w:tr>
      <w:tr w14:paraId="6A5AAF9F" w14:textId="77777777" w:rsidTr="00C32DC5">
        <w:tblPrEx>
          <w:tblW w:w="4900" w:type="pct"/>
          <w:tblLayout w:type="fixed"/>
          <w:tblCellMar>
            <w:left w:w="29" w:type="dxa"/>
            <w:right w:w="29" w:type="dxa"/>
          </w:tblCellMar>
          <w:tblLook w:val="04A0"/>
        </w:tblPrEx>
        <w:trPr>
          <w:trHeight w:val="300"/>
          <w:tblHeader/>
        </w:trPr>
        <w:tc>
          <w:tcPr>
            <w:tcW w:w="1327" w:type="pct"/>
            <w:shd w:val="clear" w:color="auto" w:fill="48A9C5"/>
            <w:vAlign w:val="center"/>
            <w:hideMark/>
          </w:tcPr>
          <w:p w:rsidR="00C32DC5" w:rsidRPr="00BB411F" w:rsidP="00CB1C05" w14:paraId="353AAB9A" w14:textId="77777777">
            <w:pPr>
              <w:pStyle w:val="TableSubtitle"/>
            </w:pPr>
            <w:r w:rsidRPr="00BB411F">
              <w:t>Use Category</w:t>
            </w:r>
          </w:p>
        </w:tc>
        <w:tc>
          <w:tcPr>
            <w:tcW w:w="459" w:type="pct"/>
            <w:shd w:val="clear" w:color="auto" w:fill="48A9C5"/>
            <w:vAlign w:val="center"/>
          </w:tcPr>
          <w:p w:rsidR="00C32DC5" w:rsidRPr="00BB411F" w:rsidP="00CB1C05" w14:paraId="26D5F03D" w14:textId="77777777">
            <w:pPr>
              <w:pStyle w:val="TableSubtitle"/>
            </w:pPr>
            <w:r w:rsidRPr="00BB411F">
              <w:t>&lt;Action Level</w:t>
            </w:r>
          </w:p>
        </w:tc>
        <w:tc>
          <w:tcPr>
            <w:tcW w:w="459" w:type="pct"/>
            <w:shd w:val="clear" w:color="auto" w:fill="48A9C5"/>
            <w:vAlign w:val="center"/>
            <w:hideMark/>
          </w:tcPr>
          <w:p w:rsidR="00C32DC5" w:rsidRPr="00BB411F" w:rsidP="00CB1C05" w14:paraId="786E1DF6" w14:textId="77777777">
            <w:pPr>
              <w:pStyle w:val="TableSubtitle"/>
            </w:pPr>
            <w:r>
              <w:t>Between Action Level and ECEL</w:t>
            </w:r>
          </w:p>
        </w:tc>
        <w:tc>
          <w:tcPr>
            <w:tcW w:w="459" w:type="pct"/>
            <w:shd w:val="clear" w:color="auto" w:fill="48A9C5"/>
            <w:vAlign w:val="center"/>
            <w:hideMark/>
          </w:tcPr>
          <w:p w:rsidR="00C32DC5" w:rsidRPr="00BB411F" w:rsidP="00CB1C05" w14:paraId="33806359" w14:textId="77777777">
            <w:pPr>
              <w:pStyle w:val="TableSubtitle"/>
            </w:pPr>
            <w:r>
              <w:t>1 to &lt;10 times the ECEL</w:t>
            </w:r>
          </w:p>
        </w:tc>
        <w:tc>
          <w:tcPr>
            <w:tcW w:w="459" w:type="pct"/>
            <w:shd w:val="clear" w:color="auto" w:fill="48A9C5"/>
            <w:vAlign w:val="center"/>
            <w:hideMark/>
          </w:tcPr>
          <w:p w:rsidR="00C32DC5" w:rsidRPr="00BB411F" w:rsidP="00CB1C05" w14:paraId="5F702645" w14:textId="77777777">
            <w:pPr>
              <w:pStyle w:val="TableSubtitle"/>
            </w:pPr>
            <w:r>
              <w:t>10 to &lt;25 times the ECEL</w:t>
            </w:r>
          </w:p>
        </w:tc>
        <w:tc>
          <w:tcPr>
            <w:tcW w:w="459" w:type="pct"/>
            <w:shd w:val="clear" w:color="auto" w:fill="48A9C5"/>
            <w:vAlign w:val="center"/>
            <w:hideMark/>
          </w:tcPr>
          <w:p w:rsidR="00C32DC5" w:rsidRPr="00BB411F" w:rsidP="00CB1C05" w14:paraId="6C791635" w14:textId="77777777">
            <w:pPr>
              <w:pStyle w:val="TableSubtitle"/>
            </w:pPr>
            <w:r>
              <w:t>25 to &lt;50 times the ECEL</w:t>
            </w:r>
          </w:p>
        </w:tc>
        <w:tc>
          <w:tcPr>
            <w:tcW w:w="459" w:type="pct"/>
            <w:shd w:val="clear" w:color="auto" w:fill="48A9C5"/>
            <w:vAlign w:val="center"/>
            <w:hideMark/>
          </w:tcPr>
          <w:p w:rsidR="00C32DC5" w:rsidRPr="00BB411F" w:rsidP="00CB1C05" w14:paraId="7C55D3BB" w14:textId="77777777">
            <w:pPr>
              <w:pStyle w:val="TableSubtitle"/>
            </w:pPr>
            <w:r>
              <w:t>50 to &lt;1,000 times the ECEL</w:t>
            </w:r>
          </w:p>
        </w:tc>
        <w:tc>
          <w:tcPr>
            <w:tcW w:w="459" w:type="pct"/>
            <w:shd w:val="clear" w:color="auto" w:fill="48A9C5"/>
            <w:vAlign w:val="center"/>
            <w:hideMark/>
          </w:tcPr>
          <w:p w:rsidR="00C32DC5" w:rsidRPr="00BB411F" w:rsidP="00CB1C05" w14:paraId="03A89D1B" w14:textId="77777777">
            <w:pPr>
              <w:pStyle w:val="TableSubtitle"/>
            </w:pPr>
            <w:r>
              <w:t>1,000 to &lt;10,000 times the ECEL</w:t>
            </w:r>
          </w:p>
        </w:tc>
        <w:tc>
          <w:tcPr>
            <w:tcW w:w="460" w:type="pct"/>
            <w:shd w:val="clear" w:color="auto" w:fill="48A9C5"/>
            <w:vAlign w:val="center"/>
          </w:tcPr>
          <w:p w:rsidR="00C32DC5" w:rsidRPr="00BB411F" w:rsidP="00CB1C05" w14:paraId="769FC522" w14:textId="77777777">
            <w:pPr>
              <w:pStyle w:val="TableSubtitle"/>
            </w:pPr>
            <w:r w:rsidRPr="00BB411F">
              <w:t>Total</w:t>
            </w:r>
          </w:p>
        </w:tc>
      </w:tr>
      <w:tr w14:paraId="1B6889BC" w14:textId="77777777" w:rsidTr="007D2940">
        <w:tblPrEx>
          <w:tblW w:w="4900" w:type="pct"/>
          <w:tblLayout w:type="fixed"/>
          <w:tblCellMar>
            <w:left w:w="29" w:type="dxa"/>
            <w:right w:w="29" w:type="dxa"/>
          </w:tblCellMar>
          <w:tblLook w:val="04A0"/>
        </w:tblPrEx>
        <w:trPr>
          <w:trHeight w:val="60"/>
        </w:trPr>
        <w:tc>
          <w:tcPr>
            <w:tcW w:w="1327" w:type="pct"/>
            <w:shd w:val="clear" w:color="auto" w:fill="auto"/>
            <w:vAlign w:val="center"/>
          </w:tcPr>
          <w:p w:rsidR="00732476" w:rsidRPr="00EC0F89" w:rsidP="00CB1C05" w14:paraId="341053C9" w14:textId="77777777">
            <w:pPr>
              <w:pStyle w:val="LTableTextAbt"/>
              <w:rPr>
                <w:szCs w:val="18"/>
              </w:rPr>
            </w:pPr>
            <w:r w:rsidRPr="00EC0F89">
              <w:rPr>
                <w:szCs w:val="18"/>
              </w:rPr>
              <w:t>Manufacturing</w:t>
            </w:r>
          </w:p>
        </w:tc>
        <w:tc>
          <w:tcPr>
            <w:tcW w:w="459" w:type="pct"/>
            <w:shd w:val="clear" w:color="auto" w:fill="auto"/>
            <w:vAlign w:val="center"/>
          </w:tcPr>
          <w:p w:rsidR="00732476" w:rsidRPr="00EC0F89" w:rsidP="00CB1C05" w14:paraId="716B0482" w14:textId="77777777">
            <w:pPr>
              <w:pStyle w:val="RTableTextAbt"/>
              <w:ind w:right="285"/>
            </w:pPr>
            <w:r>
              <w:rPr>
                <w:szCs w:val="18"/>
              </w:rPr>
              <w:t>8.6</w:t>
            </w:r>
          </w:p>
        </w:tc>
        <w:tc>
          <w:tcPr>
            <w:tcW w:w="459" w:type="pct"/>
            <w:shd w:val="clear" w:color="auto" w:fill="auto"/>
            <w:vAlign w:val="center"/>
          </w:tcPr>
          <w:p w:rsidR="00732476" w:rsidRPr="00EC0F89" w:rsidP="00CB1C05" w14:paraId="3198DBCD" w14:textId="77777777">
            <w:pPr>
              <w:pStyle w:val="RTableTextAbt"/>
              <w:ind w:right="285"/>
            </w:pPr>
            <w:r>
              <w:rPr>
                <w:szCs w:val="18"/>
              </w:rPr>
              <w:t>0.5</w:t>
            </w:r>
          </w:p>
        </w:tc>
        <w:tc>
          <w:tcPr>
            <w:tcW w:w="459" w:type="pct"/>
            <w:shd w:val="clear" w:color="auto" w:fill="auto"/>
            <w:vAlign w:val="center"/>
          </w:tcPr>
          <w:p w:rsidR="00732476" w:rsidRPr="00EC0F89" w:rsidP="00CB1C05" w14:paraId="50350297" w14:textId="77777777">
            <w:pPr>
              <w:pStyle w:val="RTableTextAbt"/>
              <w:ind w:right="285"/>
            </w:pPr>
            <w:r>
              <w:rPr>
                <w:szCs w:val="18"/>
              </w:rPr>
              <w:t>2.7</w:t>
            </w:r>
          </w:p>
        </w:tc>
        <w:tc>
          <w:tcPr>
            <w:tcW w:w="459" w:type="pct"/>
            <w:shd w:val="clear" w:color="auto" w:fill="auto"/>
            <w:vAlign w:val="center"/>
          </w:tcPr>
          <w:p w:rsidR="00732476" w:rsidRPr="00EC0F89" w:rsidP="00CB1C05" w14:paraId="1CB140C3" w14:textId="77777777">
            <w:pPr>
              <w:pStyle w:val="RTableTextAbt"/>
              <w:ind w:right="285"/>
            </w:pPr>
            <w:r>
              <w:rPr>
                <w:szCs w:val="18"/>
              </w:rPr>
              <w:t>0.5</w:t>
            </w:r>
          </w:p>
        </w:tc>
        <w:tc>
          <w:tcPr>
            <w:tcW w:w="459" w:type="pct"/>
            <w:shd w:val="clear" w:color="auto" w:fill="auto"/>
            <w:vAlign w:val="center"/>
          </w:tcPr>
          <w:p w:rsidR="00732476" w:rsidRPr="00EC0F89" w:rsidP="00CB1C05" w14:paraId="570E2D83" w14:textId="77777777">
            <w:pPr>
              <w:pStyle w:val="RTableTextAbt"/>
              <w:ind w:right="285"/>
            </w:pPr>
            <w:r>
              <w:rPr>
                <w:szCs w:val="18"/>
              </w:rPr>
              <w:t>0.3</w:t>
            </w:r>
          </w:p>
        </w:tc>
        <w:tc>
          <w:tcPr>
            <w:tcW w:w="459" w:type="pct"/>
            <w:shd w:val="clear" w:color="auto" w:fill="auto"/>
            <w:vAlign w:val="center"/>
          </w:tcPr>
          <w:p w:rsidR="00732476" w:rsidRPr="00EC0F89" w:rsidP="00CB1C05" w14:paraId="55F4EF07" w14:textId="77777777">
            <w:pPr>
              <w:pStyle w:val="RTableTextAbt"/>
              <w:ind w:right="285"/>
            </w:pPr>
            <w:r>
              <w:rPr>
                <w:szCs w:val="18"/>
              </w:rPr>
              <w:t>0.4</w:t>
            </w:r>
          </w:p>
        </w:tc>
        <w:tc>
          <w:tcPr>
            <w:tcW w:w="459" w:type="pct"/>
            <w:shd w:val="clear" w:color="auto" w:fill="auto"/>
            <w:vAlign w:val="center"/>
          </w:tcPr>
          <w:p w:rsidR="00732476" w:rsidRPr="00EC0F89" w:rsidP="00CB1C05" w14:paraId="3082C3B9" w14:textId="77777777">
            <w:pPr>
              <w:pStyle w:val="RTableTextAbt"/>
              <w:ind w:right="285"/>
            </w:pPr>
            <w:r>
              <w:rPr>
                <w:szCs w:val="18"/>
              </w:rPr>
              <w:t>-</w:t>
            </w:r>
          </w:p>
        </w:tc>
        <w:tc>
          <w:tcPr>
            <w:tcW w:w="460" w:type="pct"/>
            <w:shd w:val="clear" w:color="auto" w:fill="auto"/>
            <w:vAlign w:val="center"/>
          </w:tcPr>
          <w:p w:rsidR="00732476" w:rsidRPr="00EC0F89" w:rsidP="00CB1C05" w14:paraId="239B646E" w14:textId="77777777">
            <w:pPr>
              <w:pStyle w:val="RTableTextAbt"/>
              <w:ind w:right="285"/>
            </w:pPr>
            <w:r>
              <w:rPr>
                <w:szCs w:val="18"/>
              </w:rPr>
              <w:t>13</w:t>
            </w:r>
          </w:p>
        </w:tc>
      </w:tr>
      <w:tr w14:paraId="469DB84A"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1478A680" w14:textId="77777777">
            <w:pPr>
              <w:pStyle w:val="LTableTextAbt"/>
              <w:rPr>
                <w:szCs w:val="18"/>
              </w:rPr>
            </w:pPr>
            <w:r w:rsidRPr="00EC0F89">
              <w:rPr>
                <w:szCs w:val="18"/>
              </w:rPr>
              <w:t>Import/Repackage</w:t>
            </w:r>
          </w:p>
        </w:tc>
        <w:tc>
          <w:tcPr>
            <w:tcW w:w="459" w:type="pct"/>
            <w:shd w:val="clear" w:color="auto" w:fill="auto"/>
            <w:vAlign w:val="center"/>
          </w:tcPr>
          <w:p w:rsidR="00732476" w:rsidRPr="00EC0F89" w:rsidP="00CB1C05" w14:paraId="73982EA0" w14:textId="77777777">
            <w:pPr>
              <w:pStyle w:val="RTableTextAbt"/>
              <w:ind w:right="285"/>
            </w:pPr>
            <w:r>
              <w:rPr>
                <w:szCs w:val="18"/>
              </w:rPr>
              <w:t>-</w:t>
            </w:r>
          </w:p>
        </w:tc>
        <w:tc>
          <w:tcPr>
            <w:tcW w:w="459" w:type="pct"/>
            <w:shd w:val="clear" w:color="auto" w:fill="auto"/>
            <w:vAlign w:val="center"/>
          </w:tcPr>
          <w:p w:rsidR="00732476" w:rsidRPr="00EC0F89" w:rsidP="00CB1C05" w14:paraId="30419DD2" w14:textId="77777777">
            <w:pPr>
              <w:pStyle w:val="RTableTextAbt"/>
              <w:ind w:right="285"/>
            </w:pPr>
            <w:r>
              <w:rPr>
                <w:szCs w:val="18"/>
              </w:rPr>
              <w:t>0.3</w:t>
            </w:r>
          </w:p>
        </w:tc>
        <w:tc>
          <w:tcPr>
            <w:tcW w:w="459" w:type="pct"/>
            <w:shd w:val="clear" w:color="auto" w:fill="auto"/>
            <w:vAlign w:val="center"/>
          </w:tcPr>
          <w:p w:rsidR="00732476" w:rsidRPr="00EC0F89" w:rsidP="00CB1C05" w14:paraId="60505821" w14:textId="77777777">
            <w:pPr>
              <w:pStyle w:val="RTableTextAbt"/>
              <w:ind w:right="285"/>
            </w:pPr>
            <w:r>
              <w:rPr>
                <w:szCs w:val="18"/>
              </w:rPr>
              <w:t>15.4</w:t>
            </w:r>
          </w:p>
        </w:tc>
        <w:tc>
          <w:tcPr>
            <w:tcW w:w="459" w:type="pct"/>
            <w:shd w:val="clear" w:color="auto" w:fill="auto"/>
            <w:vAlign w:val="center"/>
          </w:tcPr>
          <w:p w:rsidR="00732476" w:rsidRPr="00EC0F89" w:rsidP="00CB1C05" w14:paraId="0551D7D6" w14:textId="77777777">
            <w:pPr>
              <w:pStyle w:val="RTableTextAbt"/>
              <w:ind w:right="285"/>
            </w:pPr>
            <w:r>
              <w:rPr>
                <w:szCs w:val="18"/>
              </w:rPr>
              <w:t>0.3</w:t>
            </w:r>
          </w:p>
        </w:tc>
        <w:tc>
          <w:tcPr>
            <w:tcW w:w="459" w:type="pct"/>
            <w:shd w:val="clear" w:color="auto" w:fill="auto"/>
            <w:vAlign w:val="center"/>
          </w:tcPr>
          <w:p w:rsidR="00732476" w:rsidRPr="00EC0F89" w:rsidP="00CB1C05" w14:paraId="2FD1EB29" w14:textId="77777777">
            <w:pPr>
              <w:pStyle w:val="RTableTextAbt"/>
              <w:ind w:right="285"/>
            </w:pPr>
            <w:r>
              <w:rPr>
                <w:szCs w:val="18"/>
              </w:rPr>
              <w:t>-</w:t>
            </w:r>
          </w:p>
        </w:tc>
        <w:tc>
          <w:tcPr>
            <w:tcW w:w="459" w:type="pct"/>
            <w:shd w:val="clear" w:color="auto" w:fill="auto"/>
            <w:vAlign w:val="center"/>
          </w:tcPr>
          <w:p w:rsidR="00732476" w:rsidRPr="00EC0F89" w:rsidP="00CB1C05" w14:paraId="23374323" w14:textId="77777777">
            <w:pPr>
              <w:pStyle w:val="RTableTextAbt"/>
              <w:ind w:right="285"/>
            </w:pPr>
            <w:r>
              <w:rPr>
                <w:szCs w:val="18"/>
              </w:rPr>
              <w:t>-</w:t>
            </w:r>
          </w:p>
        </w:tc>
        <w:tc>
          <w:tcPr>
            <w:tcW w:w="459" w:type="pct"/>
            <w:shd w:val="clear" w:color="auto" w:fill="auto"/>
            <w:vAlign w:val="center"/>
          </w:tcPr>
          <w:p w:rsidR="00732476" w:rsidRPr="00EC0F89" w:rsidP="00CB1C05" w14:paraId="1A1754E2" w14:textId="77777777">
            <w:pPr>
              <w:pStyle w:val="RTableTextAbt"/>
              <w:ind w:right="285"/>
            </w:pPr>
            <w:r>
              <w:rPr>
                <w:szCs w:val="18"/>
              </w:rPr>
              <w:t>-</w:t>
            </w:r>
          </w:p>
        </w:tc>
        <w:tc>
          <w:tcPr>
            <w:tcW w:w="460" w:type="pct"/>
            <w:shd w:val="clear" w:color="auto" w:fill="auto"/>
            <w:vAlign w:val="center"/>
          </w:tcPr>
          <w:p w:rsidR="00732476" w:rsidRPr="00EC0F89" w:rsidP="00CB1C05" w14:paraId="0C201A4D" w14:textId="77777777">
            <w:pPr>
              <w:pStyle w:val="RTableTextAbt"/>
              <w:ind w:right="285"/>
            </w:pPr>
            <w:r>
              <w:rPr>
                <w:szCs w:val="18"/>
              </w:rPr>
              <w:t>16</w:t>
            </w:r>
          </w:p>
        </w:tc>
      </w:tr>
      <w:tr w14:paraId="3C397361"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2BB3D131" w14:textId="77777777">
            <w:pPr>
              <w:pStyle w:val="LTableTextAbt"/>
              <w:rPr>
                <w:szCs w:val="18"/>
              </w:rPr>
            </w:pPr>
            <w:r w:rsidRPr="00EC0F89">
              <w:rPr>
                <w:szCs w:val="18"/>
              </w:rPr>
              <w:t>Reactant/Intermediate</w:t>
            </w:r>
          </w:p>
        </w:tc>
        <w:tc>
          <w:tcPr>
            <w:tcW w:w="459" w:type="pct"/>
            <w:shd w:val="clear" w:color="auto" w:fill="auto"/>
            <w:vAlign w:val="center"/>
          </w:tcPr>
          <w:p w:rsidR="00732476" w:rsidRPr="00EC0F89" w:rsidP="00CB1C05" w14:paraId="2C6D0444" w14:textId="77777777">
            <w:pPr>
              <w:pStyle w:val="RTableTextAbt"/>
              <w:ind w:right="285"/>
            </w:pPr>
            <w:r>
              <w:rPr>
                <w:szCs w:val="18"/>
              </w:rPr>
              <w:t>5.3</w:t>
            </w:r>
          </w:p>
        </w:tc>
        <w:tc>
          <w:tcPr>
            <w:tcW w:w="459" w:type="pct"/>
            <w:shd w:val="clear" w:color="auto" w:fill="auto"/>
            <w:vAlign w:val="center"/>
          </w:tcPr>
          <w:p w:rsidR="00732476" w:rsidRPr="00EC0F89" w:rsidP="00CB1C05" w14:paraId="6D4978C5" w14:textId="77777777">
            <w:pPr>
              <w:pStyle w:val="RTableTextAbt"/>
              <w:ind w:right="285"/>
            </w:pPr>
            <w:r>
              <w:rPr>
                <w:szCs w:val="18"/>
              </w:rPr>
              <w:t>0.3</w:t>
            </w:r>
          </w:p>
        </w:tc>
        <w:tc>
          <w:tcPr>
            <w:tcW w:w="459" w:type="pct"/>
            <w:shd w:val="clear" w:color="auto" w:fill="auto"/>
            <w:vAlign w:val="center"/>
          </w:tcPr>
          <w:p w:rsidR="00732476" w:rsidRPr="00EC0F89" w:rsidP="00CB1C05" w14:paraId="36AB1620" w14:textId="77777777">
            <w:pPr>
              <w:pStyle w:val="RTableTextAbt"/>
              <w:ind w:right="285"/>
            </w:pPr>
            <w:r>
              <w:rPr>
                <w:szCs w:val="18"/>
              </w:rPr>
              <w:t>1.7</w:t>
            </w:r>
          </w:p>
        </w:tc>
        <w:tc>
          <w:tcPr>
            <w:tcW w:w="459" w:type="pct"/>
            <w:shd w:val="clear" w:color="auto" w:fill="auto"/>
            <w:vAlign w:val="center"/>
          </w:tcPr>
          <w:p w:rsidR="00732476" w:rsidRPr="00EC0F89" w:rsidP="00CB1C05" w14:paraId="5C7CAD81" w14:textId="77777777">
            <w:pPr>
              <w:pStyle w:val="RTableTextAbt"/>
              <w:ind w:right="285"/>
            </w:pPr>
            <w:r>
              <w:rPr>
                <w:szCs w:val="18"/>
              </w:rPr>
              <w:t>0.3</w:t>
            </w:r>
          </w:p>
        </w:tc>
        <w:tc>
          <w:tcPr>
            <w:tcW w:w="459" w:type="pct"/>
            <w:shd w:val="clear" w:color="auto" w:fill="auto"/>
            <w:vAlign w:val="center"/>
          </w:tcPr>
          <w:p w:rsidR="00732476" w:rsidRPr="00EC0F89" w:rsidP="00CB1C05" w14:paraId="36190C93" w14:textId="77777777">
            <w:pPr>
              <w:pStyle w:val="RTableTextAbt"/>
              <w:ind w:right="285"/>
            </w:pPr>
            <w:r>
              <w:rPr>
                <w:szCs w:val="18"/>
              </w:rPr>
              <w:t>0.2</w:t>
            </w:r>
          </w:p>
        </w:tc>
        <w:tc>
          <w:tcPr>
            <w:tcW w:w="459" w:type="pct"/>
            <w:shd w:val="clear" w:color="auto" w:fill="auto"/>
            <w:vAlign w:val="center"/>
          </w:tcPr>
          <w:p w:rsidR="00732476" w:rsidRPr="00EC0F89" w:rsidP="00CB1C05" w14:paraId="7A042DA7" w14:textId="77777777">
            <w:pPr>
              <w:pStyle w:val="RTableTextAbt"/>
              <w:ind w:right="285"/>
            </w:pPr>
            <w:r>
              <w:rPr>
                <w:szCs w:val="18"/>
              </w:rPr>
              <w:t>0.2</w:t>
            </w:r>
          </w:p>
        </w:tc>
        <w:tc>
          <w:tcPr>
            <w:tcW w:w="459" w:type="pct"/>
            <w:shd w:val="clear" w:color="auto" w:fill="auto"/>
            <w:vAlign w:val="center"/>
          </w:tcPr>
          <w:p w:rsidR="00732476" w:rsidRPr="00EC0F89" w:rsidP="00CB1C05" w14:paraId="0D586019" w14:textId="77777777">
            <w:pPr>
              <w:pStyle w:val="RTableTextAbt"/>
              <w:ind w:right="285"/>
            </w:pPr>
            <w:r>
              <w:rPr>
                <w:szCs w:val="18"/>
              </w:rPr>
              <w:t>-</w:t>
            </w:r>
          </w:p>
        </w:tc>
        <w:tc>
          <w:tcPr>
            <w:tcW w:w="460" w:type="pct"/>
            <w:shd w:val="clear" w:color="auto" w:fill="auto"/>
            <w:vAlign w:val="center"/>
          </w:tcPr>
          <w:p w:rsidR="00732476" w:rsidRPr="00EC0F89" w:rsidP="00CB1C05" w14:paraId="126B5F73" w14:textId="77777777">
            <w:pPr>
              <w:pStyle w:val="RTableTextAbt"/>
              <w:ind w:right="285"/>
            </w:pPr>
            <w:r>
              <w:rPr>
                <w:szCs w:val="18"/>
              </w:rPr>
              <w:t>8</w:t>
            </w:r>
          </w:p>
        </w:tc>
      </w:tr>
      <w:tr w14:paraId="25E1E853"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030C1759" w14:textId="77777777">
            <w:pPr>
              <w:pStyle w:val="LTableTextAbt"/>
              <w:rPr>
                <w:szCs w:val="18"/>
              </w:rPr>
            </w:pPr>
            <w:r w:rsidRPr="00EC0F89">
              <w:rPr>
                <w:szCs w:val="18"/>
              </w:rPr>
              <w:t>Processing Aid in Petrochemical Manufacturing</w:t>
            </w:r>
          </w:p>
        </w:tc>
        <w:tc>
          <w:tcPr>
            <w:tcW w:w="459" w:type="pct"/>
            <w:shd w:val="clear" w:color="auto" w:fill="auto"/>
            <w:vAlign w:val="center"/>
          </w:tcPr>
          <w:p w:rsidR="00732476" w:rsidRPr="00EC0F89" w:rsidP="00CB1C05" w14:paraId="01E87346" w14:textId="77777777">
            <w:pPr>
              <w:pStyle w:val="RTableTextAbt"/>
              <w:ind w:right="285"/>
            </w:pPr>
            <w:r>
              <w:rPr>
                <w:szCs w:val="18"/>
              </w:rPr>
              <w:t>39.0</w:t>
            </w:r>
          </w:p>
        </w:tc>
        <w:tc>
          <w:tcPr>
            <w:tcW w:w="459" w:type="pct"/>
            <w:shd w:val="clear" w:color="auto" w:fill="auto"/>
            <w:vAlign w:val="center"/>
          </w:tcPr>
          <w:p w:rsidR="00732476" w:rsidRPr="00EC0F89" w:rsidP="00CB1C05" w14:paraId="4D9AF1EA" w14:textId="77777777">
            <w:pPr>
              <w:pStyle w:val="RTableTextAbt"/>
              <w:ind w:right="285"/>
            </w:pPr>
            <w:r>
              <w:rPr>
                <w:szCs w:val="18"/>
              </w:rPr>
              <w:t>4.5</w:t>
            </w:r>
          </w:p>
        </w:tc>
        <w:tc>
          <w:tcPr>
            <w:tcW w:w="459" w:type="pct"/>
            <w:shd w:val="clear" w:color="auto" w:fill="auto"/>
            <w:vAlign w:val="center"/>
          </w:tcPr>
          <w:p w:rsidR="00732476" w:rsidRPr="00EC0F89" w:rsidP="00CB1C05" w14:paraId="4C3F724C" w14:textId="77777777">
            <w:pPr>
              <w:pStyle w:val="RTableTextAbt"/>
              <w:ind w:right="285"/>
            </w:pPr>
            <w:r>
              <w:rPr>
                <w:szCs w:val="18"/>
              </w:rPr>
              <w:t>17.3</w:t>
            </w:r>
          </w:p>
        </w:tc>
        <w:tc>
          <w:tcPr>
            <w:tcW w:w="459" w:type="pct"/>
            <w:shd w:val="clear" w:color="auto" w:fill="auto"/>
            <w:vAlign w:val="center"/>
          </w:tcPr>
          <w:p w:rsidR="00732476" w:rsidRPr="00EC0F89" w:rsidP="00CB1C05" w14:paraId="3910AD12" w14:textId="77777777">
            <w:pPr>
              <w:pStyle w:val="RTableTextAbt"/>
              <w:ind w:right="285"/>
            </w:pPr>
            <w:r>
              <w:rPr>
                <w:szCs w:val="18"/>
              </w:rPr>
              <w:t>1.9</w:t>
            </w:r>
          </w:p>
        </w:tc>
        <w:tc>
          <w:tcPr>
            <w:tcW w:w="459" w:type="pct"/>
            <w:shd w:val="clear" w:color="auto" w:fill="auto"/>
            <w:vAlign w:val="center"/>
          </w:tcPr>
          <w:p w:rsidR="00732476" w:rsidRPr="00EC0F89" w:rsidP="00CB1C05" w14:paraId="4FCC4EC0" w14:textId="77777777">
            <w:pPr>
              <w:pStyle w:val="RTableTextAbt"/>
              <w:ind w:right="285"/>
            </w:pPr>
            <w:r>
              <w:rPr>
                <w:szCs w:val="18"/>
              </w:rPr>
              <w:t>0.6</w:t>
            </w:r>
          </w:p>
        </w:tc>
        <w:tc>
          <w:tcPr>
            <w:tcW w:w="459" w:type="pct"/>
            <w:shd w:val="clear" w:color="auto" w:fill="auto"/>
            <w:vAlign w:val="center"/>
          </w:tcPr>
          <w:p w:rsidR="00732476" w:rsidRPr="00EC0F89" w:rsidP="00CB1C05" w14:paraId="6BF5F2F7" w14:textId="77777777">
            <w:pPr>
              <w:pStyle w:val="RTableTextAbt"/>
              <w:ind w:right="285"/>
            </w:pPr>
            <w:r>
              <w:rPr>
                <w:szCs w:val="18"/>
              </w:rPr>
              <w:t>0.6</w:t>
            </w:r>
          </w:p>
        </w:tc>
        <w:tc>
          <w:tcPr>
            <w:tcW w:w="459" w:type="pct"/>
            <w:shd w:val="clear" w:color="auto" w:fill="auto"/>
            <w:vAlign w:val="center"/>
          </w:tcPr>
          <w:p w:rsidR="00732476" w:rsidRPr="00EC0F89" w:rsidP="00CB1C05" w14:paraId="5576D80E" w14:textId="77777777">
            <w:pPr>
              <w:pStyle w:val="RTableTextAbt"/>
              <w:ind w:right="285"/>
            </w:pPr>
            <w:r>
              <w:rPr>
                <w:szCs w:val="18"/>
              </w:rPr>
              <w:t>-</w:t>
            </w:r>
          </w:p>
        </w:tc>
        <w:tc>
          <w:tcPr>
            <w:tcW w:w="460" w:type="pct"/>
            <w:shd w:val="clear" w:color="auto" w:fill="auto"/>
            <w:vAlign w:val="center"/>
          </w:tcPr>
          <w:p w:rsidR="00732476" w:rsidRPr="00EC0F89" w:rsidP="00CB1C05" w14:paraId="4B4B6155" w14:textId="77777777">
            <w:pPr>
              <w:pStyle w:val="RTableTextAbt"/>
              <w:ind w:right="285"/>
            </w:pPr>
            <w:r>
              <w:rPr>
                <w:szCs w:val="18"/>
              </w:rPr>
              <w:t>64</w:t>
            </w:r>
          </w:p>
        </w:tc>
      </w:tr>
      <w:tr w14:paraId="1BA365FF"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669A87F3" w14:textId="77777777">
            <w:pPr>
              <w:pStyle w:val="LTableTextAbt"/>
              <w:rPr>
                <w:szCs w:val="18"/>
              </w:rPr>
            </w:pPr>
            <w:r>
              <w:rPr>
                <w:szCs w:val="18"/>
              </w:rPr>
              <w:t>Production of Maskant for Chemical Milling</w:t>
            </w:r>
          </w:p>
        </w:tc>
        <w:tc>
          <w:tcPr>
            <w:tcW w:w="459" w:type="pct"/>
            <w:shd w:val="clear" w:color="auto" w:fill="auto"/>
            <w:vAlign w:val="center"/>
          </w:tcPr>
          <w:p w:rsidR="00732476" w:rsidRPr="00EC0F89" w:rsidP="00CB1C05" w14:paraId="515E6046" w14:textId="77777777">
            <w:pPr>
              <w:pStyle w:val="RTableTextAbt"/>
              <w:ind w:right="285"/>
            </w:pPr>
            <w:r>
              <w:rPr>
                <w:szCs w:val="18"/>
              </w:rPr>
              <w:t>0.0</w:t>
            </w:r>
          </w:p>
        </w:tc>
        <w:tc>
          <w:tcPr>
            <w:tcW w:w="459" w:type="pct"/>
            <w:shd w:val="clear" w:color="auto" w:fill="auto"/>
            <w:vAlign w:val="center"/>
          </w:tcPr>
          <w:p w:rsidR="00732476" w:rsidRPr="00EC0F89" w:rsidP="00CB1C05" w14:paraId="2CA045F5" w14:textId="77777777">
            <w:pPr>
              <w:pStyle w:val="RTableTextAbt"/>
              <w:ind w:right="285"/>
            </w:pPr>
            <w:r>
              <w:rPr>
                <w:szCs w:val="18"/>
              </w:rPr>
              <w:t>0.0</w:t>
            </w:r>
          </w:p>
        </w:tc>
        <w:tc>
          <w:tcPr>
            <w:tcW w:w="459" w:type="pct"/>
            <w:shd w:val="clear" w:color="auto" w:fill="auto"/>
            <w:vAlign w:val="center"/>
          </w:tcPr>
          <w:p w:rsidR="00732476" w:rsidRPr="00EC0F89" w:rsidP="00CB1C05" w14:paraId="1BA88A65" w14:textId="77777777">
            <w:pPr>
              <w:pStyle w:val="RTableTextAbt"/>
              <w:ind w:right="285"/>
            </w:pPr>
            <w:r>
              <w:rPr>
                <w:szCs w:val="18"/>
              </w:rPr>
              <w:t>0.9</w:t>
            </w:r>
          </w:p>
        </w:tc>
        <w:tc>
          <w:tcPr>
            <w:tcW w:w="459" w:type="pct"/>
            <w:shd w:val="clear" w:color="auto" w:fill="auto"/>
            <w:vAlign w:val="center"/>
          </w:tcPr>
          <w:p w:rsidR="00732476" w:rsidRPr="00EC0F89" w:rsidP="00CB1C05" w14:paraId="2BD1F59F" w14:textId="77777777">
            <w:pPr>
              <w:pStyle w:val="RTableTextAbt"/>
              <w:ind w:right="285"/>
            </w:pPr>
            <w:r>
              <w:rPr>
                <w:szCs w:val="18"/>
              </w:rPr>
              <w:t>0.0</w:t>
            </w:r>
          </w:p>
        </w:tc>
        <w:tc>
          <w:tcPr>
            <w:tcW w:w="459" w:type="pct"/>
            <w:shd w:val="clear" w:color="auto" w:fill="auto"/>
            <w:vAlign w:val="center"/>
          </w:tcPr>
          <w:p w:rsidR="00732476" w:rsidRPr="00EC0F89" w:rsidP="00CB1C05" w14:paraId="30C89FB1" w14:textId="77777777">
            <w:pPr>
              <w:pStyle w:val="RTableTextAbt"/>
              <w:ind w:right="285"/>
            </w:pPr>
            <w:r>
              <w:rPr>
                <w:szCs w:val="18"/>
              </w:rPr>
              <w:t>-</w:t>
            </w:r>
          </w:p>
        </w:tc>
        <w:tc>
          <w:tcPr>
            <w:tcW w:w="459" w:type="pct"/>
            <w:shd w:val="clear" w:color="auto" w:fill="auto"/>
            <w:vAlign w:val="center"/>
          </w:tcPr>
          <w:p w:rsidR="00732476" w:rsidRPr="00EC0F89" w:rsidP="00CB1C05" w14:paraId="1BA3155B" w14:textId="77777777">
            <w:pPr>
              <w:pStyle w:val="RTableTextAbt"/>
              <w:ind w:right="285"/>
            </w:pPr>
            <w:r>
              <w:rPr>
                <w:szCs w:val="18"/>
              </w:rPr>
              <w:t>-</w:t>
            </w:r>
          </w:p>
        </w:tc>
        <w:tc>
          <w:tcPr>
            <w:tcW w:w="459" w:type="pct"/>
            <w:shd w:val="clear" w:color="auto" w:fill="auto"/>
            <w:vAlign w:val="center"/>
          </w:tcPr>
          <w:p w:rsidR="00732476" w:rsidRPr="00EC0F89" w:rsidP="00CB1C05" w14:paraId="5A77058B" w14:textId="77777777">
            <w:pPr>
              <w:pStyle w:val="RTableTextAbt"/>
              <w:ind w:right="285"/>
            </w:pPr>
            <w:r>
              <w:rPr>
                <w:szCs w:val="18"/>
              </w:rPr>
              <w:t>-</w:t>
            </w:r>
          </w:p>
        </w:tc>
        <w:tc>
          <w:tcPr>
            <w:tcW w:w="460" w:type="pct"/>
            <w:shd w:val="clear" w:color="auto" w:fill="auto"/>
            <w:vAlign w:val="center"/>
          </w:tcPr>
          <w:p w:rsidR="00732476" w:rsidRPr="00EC0F89" w:rsidP="00CB1C05" w14:paraId="231C9C42" w14:textId="77777777">
            <w:pPr>
              <w:pStyle w:val="RTableTextAbt"/>
              <w:ind w:right="285"/>
            </w:pPr>
            <w:r>
              <w:rPr>
                <w:szCs w:val="18"/>
              </w:rPr>
              <w:t>1</w:t>
            </w:r>
          </w:p>
        </w:tc>
      </w:tr>
      <w:tr w14:paraId="3BF85952"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668CAF31" w14:textId="77777777">
            <w:pPr>
              <w:pStyle w:val="LTableTextAbt"/>
              <w:rPr>
                <w:szCs w:val="18"/>
              </w:rPr>
            </w:pPr>
            <w:r w:rsidRPr="00EC0F89">
              <w:rPr>
                <w:szCs w:val="18"/>
              </w:rPr>
              <w:t>Use as Maskant for Chemical Milling</w:t>
            </w:r>
          </w:p>
        </w:tc>
        <w:tc>
          <w:tcPr>
            <w:tcW w:w="459" w:type="pct"/>
            <w:shd w:val="clear" w:color="auto" w:fill="auto"/>
            <w:vAlign w:val="center"/>
          </w:tcPr>
          <w:p w:rsidR="00732476" w:rsidRPr="00EC0F89" w:rsidP="00CB1C05" w14:paraId="3E29D68C" w14:textId="77777777">
            <w:pPr>
              <w:pStyle w:val="RTableTextAbt"/>
              <w:ind w:right="285"/>
            </w:pPr>
            <w:r>
              <w:rPr>
                <w:szCs w:val="18"/>
              </w:rPr>
              <w:t>3.6</w:t>
            </w:r>
          </w:p>
        </w:tc>
        <w:tc>
          <w:tcPr>
            <w:tcW w:w="459" w:type="pct"/>
            <w:shd w:val="clear" w:color="auto" w:fill="auto"/>
            <w:vAlign w:val="center"/>
          </w:tcPr>
          <w:p w:rsidR="00732476" w:rsidRPr="00EC0F89" w:rsidP="00CB1C05" w14:paraId="66189A57" w14:textId="77777777">
            <w:pPr>
              <w:pStyle w:val="RTableTextAbt"/>
              <w:ind w:right="285"/>
            </w:pPr>
            <w:r>
              <w:rPr>
                <w:szCs w:val="18"/>
              </w:rPr>
              <w:t>1.4</w:t>
            </w:r>
          </w:p>
        </w:tc>
        <w:tc>
          <w:tcPr>
            <w:tcW w:w="459" w:type="pct"/>
            <w:shd w:val="clear" w:color="auto" w:fill="auto"/>
            <w:vAlign w:val="center"/>
          </w:tcPr>
          <w:p w:rsidR="00732476" w:rsidRPr="00EC0F89" w:rsidP="00CB1C05" w14:paraId="58E5E182" w14:textId="77777777">
            <w:pPr>
              <w:pStyle w:val="RTableTextAbt"/>
              <w:ind w:right="285"/>
            </w:pPr>
            <w:r>
              <w:rPr>
                <w:szCs w:val="18"/>
              </w:rPr>
              <w:t>23.4</w:t>
            </w:r>
          </w:p>
        </w:tc>
        <w:tc>
          <w:tcPr>
            <w:tcW w:w="459" w:type="pct"/>
            <w:shd w:val="clear" w:color="auto" w:fill="auto"/>
            <w:vAlign w:val="center"/>
          </w:tcPr>
          <w:p w:rsidR="00732476" w:rsidRPr="00EC0F89" w:rsidP="00CB1C05" w14:paraId="06091345" w14:textId="77777777">
            <w:pPr>
              <w:pStyle w:val="RTableTextAbt"/>
              <w:ind w:right="285"/>
            </w:pPr>
            <w:r>
              <w:rPr>
                <w:szCs w:val="18"/>
              </w:rPr>
              <w:t>12.8</w:t>
            </w:r>
          </w:p>
        </w:tc>
        <w:tc>
          <w:tcPr>
            <w:tcW w:w="459" w:type="pct"/>
            <w:shd w:val="clear" w:color="auto" w:fill="auto"/>
            <w:vAlign w:val="center"/>
          </w:tcPr>
          <w:p w:rsidR="00732476" w:rsidRPr="00EC0F89" w:rsidP="00CB1C05" w14:paraId="2534E5C8" w14:textId="77777777">
            <w:pPr>
              <w:pStyle w:val="RTableTextAbt"/>
              <w:ind w:right="285"/>
            </w:pPr>
            <w:r>
              <w:rPr>
                <w:szCs w:val="18"/>
              </w:rPr>
              <w:t>9.2</w:t>
            </w:r>
          </w:p>
        </w:tc>
        <w:tc>
          <w:tcPr>
            <w:tcW w:w="459" w:type="pct"/>
            <w:shd w:val="clear" w:color="auto" w:fill="auto"/>
            <w:vAlign w:val="center"/>
          </w:tcPr>
          <w:p w:rsidR="00732476" w:rsidRPr="00EC0F89" w:rsidP="00CB1C05" w14:paraId="795FE778" w14:textId="77777777">
            <w:pPr>
              <w:pStyle w:val="RTableTextAbt"/>
              <w:ind w:right="285"/>
            </w:pPr>
            <w:r>
              <w:rPr>
                <w:szCs w:val="18"/>
              </w:rPr>
              <w:t>19.2</w:t>
            </w:r>
          </w:p>
        </w:tc>
        <w:tc>
          <w:tcPr>
            <w:tcW w:w="459" w:type="pct"/>
            <w:shd w:val="clear" w:color="auto" w:fill="auto"/>
            <w:vAlign w:val="center"/>
          </w:tcPr>
          <w:p w:rsidR="00732476" w:rsidRPr="00EC0F89" w:rsidP="00CB1C05" w14:paraId="6F3FE12D" w14:textId="77777777">
            <w:pPr>
              <w:pStyle w:val="RTableTextAbt"/>
              <w:ind w:right="285"/>
            </w:pPr>
            <w:r>
              <w:rPr>
                <w:szCs w:val="18"/>
              </w:rPr>
              <w:t>1.4</w:t>
            </w:r>
          </w:p>
        </w:tc>
        <w:tc>
          <w:tcPr>
            <w:tcW w:w="460" w:type="pct"/>
            <w:shd w:val="clear" w:color="auto" w:fill="auto"/>
            <w:vAlign w:val="center"/>
          </w:tcPr>
          <w:p w:rsidR="00732476" w:rsidRPr="00EC0F89" w:rsidP="00CB1C05" w14:paraId="00AE5B7C" w14:textId="77777777">
            <w:pPr>
              <w:pStyle w:val="RTableTextAbt"/>
              <w:ind w:right="285"/>
            </w:pPr>
            <w:r>
              <w:rPr>
                <w:szCs w:val="18"/>
              </w:rPr>
              <w:t>71</w:t>
            </w:r>
          </w:p>
        </w:tc>
      </w:tr>
      <w:tr w14:paraId="2E791204"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41877E40" w14:textId="77777777">
            <w:pPr>
              <w:pStyle w:val="LTableTextAbt"/>
              <w:rPr>
                <w:szCs w:val="18"/>
              </w:rPr>
            </w:pPr>
            <w:r w:rsidRPr="00EC0F89">
              <w:rPr>
                <w:szCs w:val="18"/>
              </w:rPr>
              <w:t>Vapor Degreasing: Open Top Vapor Degreasing (OTVD)</w:t>
            </w:r>
          </w:p>
        </w:tc>
        <w:tc>
          <w:tcPr>
            <w:tcW w:w="459" w:type="pct"/>
            <w:shd w:val="clear" w:color="auto" w:fill="auto"/>
            <w:vAlign w:val="center"/>
          </w:tcPr>
          <w:p w:rsidR="00732476" w:rsidRPr="00EC0F89" w:rsidP="00CB1C05" w14:paraId="06032BEE" w14:textId="77777777">
            <w:pPr>
              <w:pStyle w:val="RTableTextAbt"/>
              <w:ind w:right="285"/>
            </w:pPr>
            <w:r>
              <w:rPr>
                <w:szCs w:val="18"/>
              </w:rPr>
              <w:t>2.6</w:t>
            </w:r>
          </w:p>
        </w:tc>
        <w:tc>
          <w:tcPr>
            <w:tcW w:w="459" w:type="pct"/>
            <w:shd w:val="clear" w:color="auto" w:fill="auto"/>
            <w:vAlign w:val="center"/>
          </w:tcPr>
          <w:p w:rsidR="00732476" w:rsidRPr="00EC0F89" w:rsidP="00CB1C05" w14:paraId="42B8F24C" w14:textId="77777777">
            <w:pPr>
              <w:pStyle w:val="RTableTextAbt"/>
              <w:ind w:right="285"/>
            </w:pPr>
            <w:r>
              <w:rPr>
                <w:szCs w:val="18"/>
              </w:rPr>
              <w:t>1.7</w:t>
            </w:r>
          </w:p>
        </w:tc>
        <w:tc>
          <w:tcPr>
            <w:tcW w:w="459" w:type="pct"/>
            <w:shd w:val="clear" w:color="auto" w:fill="auto"/>
            <w:vAlign w:val="center"/>
          </w:tcPr>
          <w:p w:rsidR="00732476" w:rsidRPr="00EC0F89" w:rsidP="00CB1C05" w14:paraId="4C342739" w14:textId="77777777">
            <w:pPr>
              <w:pStyle w:val="RTableTextAbt"/>
              <w:ind w:right="285"/>
            </w:pPr>
            <w:r>
              <w:rPr>
                <w:szCs w:val="18"/>
              </w:rPr>
              <w:t>29.8</w:t>
            </w:r>
          </w:p>
        </w:tc>
        <w:tc>
          <w:tcPr>
            <w:tcW w:w="459" w:type="pct"/>
            <w:shd w:val="clear" w:color="auto" w:fill="auto"/>
            <w:vAlign w:val="center"/>
          </w:tcPr>
          <w:p w:rsidR="00732476" w:rsidRPr="00EC0F89" w:rsidP="00CB1C05" w14:paraId="07D198D7" w14:textId="77777777">
            <w:pPr>
              <w:pStyle w:val="RTableTextAbt"/>
              <w:ind w:right="285"/>
            </w:pPr>
            <w:r>
              <w:rPr>
                <w:szCs w:val="18"/>
              </w:rPr>
              <w:t>18.7</w:t>
            </w:r>
          </w:p>
        </w:tc>
        <w:tc>
          <w:tcPr>
            <w:tcW w:w="459" w:type="pct"/>
            <w:shd w:val="clear" w:color="auto" w:fill="auto"/>
            <w:vAlign w:val="center"/>
          </w:tcPr>
          <w:p w:rsidR="00732476" w:rsidRPr="00EC0F89" w:rsidP="00CB1C05" w14:paraId="0EE12F80" w14:textId="77777777">
            <w:pPr>
              <w:pStyle w:val="RTableTextAbt"/>
              <w:ind w:right="285"/>
            </w:pPr>
            <w:r>
              <w:rPr>
                <w:szCs w:val="18"/>
              </w:rPr>
              <w:t>11.9</w:t>
            </w:r>
          </w:p>
        </w:tc>
        <w:tc>
          <w:tcPr>
            <w:tcW w:w="459" w:type="pct"/>
            <w:shd w:val="clear" w:color="auto" w:fill="auto"/>
            <w:vAlign w:val="center"/>
          </w:tcPr>
          <w:p w:rsidR="00732476" w:rsidRPr="00EC0F89" w:rsidP="00CB1C05" w14:paraId="6FE7E83C" w14:textId="77777777">
            <w:pPr>
              <w:pStyle w:val="RTableTextAbt"/>
              <w:ind w:right="285"/>
            </w:pPr>
            <w:r>
              <w:rPr>
                <w:szCs w:val="18"/>
              </w:rPr>
              <w:t>19.6</w:t>
            </w:r>
          </w:p>
        </w:tc>
        <w:tc>
          <w:tcPr>
            <w:tcW w:w="459" w:type="pct"/>
            <w:shd w:val="clear" w:color="auto" w:fill="auto"/>
            <w:vAlign w:val="center"/>
          </w:tcPr>
          <w:p w:rsidR="00732476" w:rsidRPr="00EC0F89" w:rsidP="00CB1C05" w14:paraId="2EC5427B" w14:textId="77777777">
            <w:pPr>
              <w:pStyle w:val="RTableTextAbt"/>
              <w:ind w:right="285"/>
            </w:pPr>
            <w:r>
              <w:rPr>
                <w:szCs w:val="18"/>
              </w:rPr>
              <w:t>0.9</w:t>
            </w:r>
          </w:p>
        </w:tc>
        <w:tc>
          <w:tcPr>
            <w:tcW w:w="460" w:type="pct"/>
            <w:shd w:val="clear" w:color="auto" w:fill="auto"/>
            <w:vAlign w:val="center"/>
          </w:tcPr>
          <w:p w:rsidR="00732476" w:rsidRPr="00EC0F89" w:rsidP="00CB1C05" w14:paraId="609425C0" w14:textId="77777777">
            <w:pPr>
              <w:pStyle w:val="RTableTextAbt"/>
              <w:ind w:right="285"/>
            </w:pPr>
            <w:r>
              <w:rPr>
                <w:szCs w:val="18"/>
              </w:rPr>
              <w:t>85</w:t>
            </w:r>
          </w:p>
        </w:tc>
      </w:tr>
      <w:tr w14:paraId="0A8208E4"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75B4E011" w14:textId="77777777">
            <w:pPr>
              <w:pStyle w:val="LTableTextAbt"/>
              <w:rPr>
                <w:szCs w:val="18"/>
              </w:rPr>
            </w:pPr>
            <w:r w:rsidRPr="00EC0F89">
              <w:rPr>
                <w:szCs w:val="18"/>
              </w:rPr>
              <w:t>Vapor Degreasing: Enclosed Vapor Degreasing (EVD)</w:t>
            </w:r>
          </w:p>
        </w:tc>
        <w:tc>
          <w:tcPr>
            <w:tcW w:w="459" w:type="pct"/>
            <w:shd w:val="clear" w:color="auto" w:fill="auto"/>
            <w:vAlign w:val="center"/>
          </w:tcPr>
          <w:p w:rsidR="00732476" w:rsidRPr="00EC0F89" w:rsidP="00CB1C05" w14:paraId="3704EA5B" w14:textId="77777777">
            <w:pPr>
              <w:pStyle w:val="RTableTextAbt"/>
              <w:ind w:right="285"/>
            </w:pPr>
            <w:r>
              <w:rPr>
                <w:szCs w:val="18"/>
              </w:rPr>
              <w:t>9.2</w:t>
            </w:r>
          </w:p>
        </w:tc>
        <w:tc>
          <w:tcPr>
            <w:tcW w:w="459" w:type="pct"/>
            <w:shd w:val="clear" w:color="auto" w:fill="auto"/>
            <w:vAlign w:val="center"/>
          </w:tcPr>
          <w:p w:rsidR="00732476" w:rsidRPr="00EC0F89" w:rsidP="00CB1C05" w14:paraId="529F7A67" w14:textId="77777777">
            <w:pPr>
              <w:pStyle w:val="RTableTextAbt"/>
              <w:ind w:right="285"/>
            </w:pPr>
            <w:r>
              <w:rPr>
                <w:szCs w:val="18"/>
              </w:rPr>
              <w:t>2.0</w:t>
            </w:r>
          </w:p>
        </w:tc>
        <w:tc>
          <w:tcPr>
            <w:tcW w:w="459" w:type="pct"/>
            <w:shd w:val="clear" w:color="auto" w:fill="auto"/>
            <w:vAlign w:val="center"/>
          </w:tcPr>
          <w:p w:rsidR="00732476" w:rsidRPr="00EC0F89" w:rsidP="00CB1C05" w14:paraId="4B2796FC" w14:textId="77777777">
            <w:pPr>
              <w:pStyle w:val="RTableTextAbt"/>
              <w:ind w:right="285"/>
            </w:pPr>
            <w:r>
              <w:rPr>
                <w:szCs w:val="18"/>
              </w:rPr>
              <w:t>2.</w:t>
            </w:r>
            <w:r w:rsidR="00D066E1">
              <w:rPr>
                <w:szCs w:val="18"/>
              </w:rPr>
              <w:t>8</w:t>
            </w:r>
          </w:p>
        </w:tc>
        <w:tc>
          <w:tcPr>
            <w:tcW w:w="459" w:type="pct"/>
            <w:shd w:val="clear" w:color="auto" w:fill="auto"/>
            <w:vAlign w:val="center"/>
          </w:tcPr>
          <w:p w:rsidR="00732476" w:rsidRPr="00EC0F89" w:rsidP="00CB1C05" w14:paraId="48D82C05" w14:textId="77777777">
            <w:pPr>
              <w:pStyle w:val="RTableTextAbt"/>
              <w:ind w:right="285"/>
            </w:pPr>
            <w:r>
              <w:rPr>
                <w:szCs w:val="18"/>
              </w:rPr>
              <w:t>-</w:t>
            </w:r>
          </w:p>
        </w:tc>
        <w:tc>
          <w:tcPr>
            <w:tcW w:w="459" w:type="pct"/>
            <w:shd w:val="clear" w:color="auto" w:fill="auto"/>
            <w:vAlign w:val="center"/>
          </w:tcPr>
          <w:p w:rsidR="00732476" w:rsidRPr="00EC0F89" w:rsidP="00CB1C05" w14:paraId="281D99EE" w14:textId="77777777">
            <w:pPr>
              <w:pStyle w:val="RTableTextAbt"/>
              <w:ind w:right="285"/>
            </w:pPr>
            <w:r>
              <w:rPr>
                <w:szCs w:val="18"/>
              </w:rPr>
              <w:t>-</w:t>
            </w:r>
          </w:p>
        </w:tc>
        <w:tc>
          <w:tcPr>
            <w:tcW w:w="459" w:type="pct"/>
            <w:shd w:val="clear" w:color="auto" w:fill="auto"/>
            <w:vAlign w:val="center"/>
          </w:tcPr>
          <w:p w:rsidR="00732476" w:rsidRPr="00EC0F89" w:rsidP="00CB1C05" w14:paraId="12A6F856" w14:textId="77777777">
            <w:pPr>
              <w:pStyle w:val="RTableTextAbt"/>
              <w:ind w:right="285"/>
            </w:pPr>
            <w:r>
              <w:rPr>
                <w:szCs w:val="18"/>
              </w:rPr>
              <w:t>-</w:t>
            </w:r>
          </w:p>
        </w:tc>
        <w:tc>
          <w:tcPr>
            <w:tcW w:w="459" w:type="pct"/>
            <w:shd w:val="clear" w:color="auto" w:fill="auto"/>
            <w:vAlign w:val="center"/>
          </w:tcPr>
          <w:p w:rsidR="00732476" w:rsidRPr="00EC0F89" w:rsidP="00CB1C05" w14:paraId="2A91A98D" w14:textId="77777777">
            <w:pPr>
              <w:pStyle w:val="RTableTextAbt"/>
              <w:ind w:right="285"/>
            </w:pPr>
            <w:r>
              <w:rPr>
                <w:szCs w:val="18"/>
              </w:rPr>
              <w:t>-</w:t>
            </w:r>
          </w:p>
        </w:tc>
        <w:tc>
          <w:tcPr>
            <w:tcW w:w="460" w:type="pct"/>
            <w:shd w:val="clear" w:color="auto" w:fill="auto"/>
            <w:vAlign w:val="center"/>
          </w:tcPr>
          <w:p w:rsidR="00732476" w:rsidRPr="00EC0F89" w:rsidP="00CB1C05" w14:paraId="31224371" w14:textId="77777777">
            <w:pPr>
              <w:pStyle w:val="RTableTextAbt"/>
              <w:ind w:right="285"/>
            </w:pPr>
            <w:r>
              <w:rPr>
                <w:szCs w:val="18"/>
              </w:rPr>
              <w:t>1</w:t>
            </w:r>
            <w:r w:rsidR="00D066E1">
              <w:rPr>
                <w:szCs w:val="18"/>
              </w:rPr>
              <w:t>4</w:t>
            </w:r>
          </w:p>
        </w:tc>
      </w:tr>
      <w:tr w14:paraId="1FB4E5D7"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399BC734" w14:textId="77777777">
            <w:pPr>
              <w:pStyle w:val="LTableTextAbt"/>
              <w:rPr>
                <w:szCs w:val="18"/>
              </w:rPr>
            </w:pPr>
            <w:r w:rsidRPr="00EC0F89">
              <w:rPr>
                <w:szCs w:val="18"/>
              </w:rPr>
              <w:t>Recycling and Disposal</w:t>
            </w:r>
          </w:p>
        </w:tc>
        <w:tc>
          <w:tcPr>
            <w:tcW w:w="459" w:type="pct"/>
            <w:shd w:val="clear" w:color="auto" w:fill="auto"/>
            <w:vAlign w:val="center"/>
          </w:tcPr>
          <w:p w:rsidR="00732476" w:rsidRPr="00EC0F89" w:rsidP="00CB1C05" w14:paraId="2835EE75" w14:textId="77777777">
            <w:pPr>
              <w:pStyle w:val="RTableTextAbt"/>
              <w:ind w:right="285"/>
            </w:pPr>
            <w:r>
              <w:rPr>
                <w:szCs w:val="18"/>
              </w:rPr>
              <w:t>89.3</w:t>
            </w:r>
          </w:p>
        </w:tc>
        <w:tc>
          <w:tcPr>
            <w:tcW w:w="459" w:type="pct"/>
            <w:shd w:val="clear" w:color="auto" w:fill="auto"/>
            <w:vAlign w:val="center"/>
          </w:tcPr>
          <w:p w:rsidR="00732476" w:rsidRPr="00EC0F89" w:rsidP="00CB1C05" w14:paraId="3809CCCE" w14:textId="77777777">
            <w:pPr>
              <w:pStyle w:val="RTableTextAbt"/>
              <w:ind w:right="285"/>
            </w:pPr>
            <w:r>
              <w:rPr>
                <w:szCs w:val="18"/>
              </w:rPr>
              <w:t>0.9</w:t>
            </w:r>
          </w:p>
        </w:tc>
        <w:tc>
          <w:tcPr>
            <w:tcW w:w="459" w:type="pct"/>
            <w:shd w:val="clear" w:color="auto" w:fill="auto"/>
            <w:vAlign w:val="center"/>
          </w:tcPr>
          <w:p w:rsidR="00732476" w:rsidRPr="00EC0F89" w:rsidP="00CB1C05" w14:paraId="6B02CD8E" w14:textId="77777777">
            <w:pPr>
              <w:pStyle w:val="RTableTextAbt"/>
              <w:ind w:right="285"/>
            </w:pPr>
            <w:r>
              <w:rPr>
                <w:szCs w:val="18"/>
              </w:rPr>
              <w:t>3.8</w:t>
            </w:r>
          </w:p>
        </w:tc>
        <w:tc>
          <w:tcPr>
            <w:tcW w:w="459" w:type="pct"/>
            <w:shd w:val="clear" w:color="auto" w:fill="auto"/>
            <w:vAlign w:val="center"/>
          </w:tcPr>
          <w:p w:rsidR="00732476" w:rsidRPr="00EC0F89" w:rsidP="00CB1C05" w14:paraId="6594AECE" w14:textId="77777777">
            <w:pPr>
              <w:pStyle w:val="RTableTextAbt"/>
              <w:ind w:right="285"/>
            </w:pPr>
            <w:r>
              <w:rPr>
                <w:szCs w:val="18"/>
              </w:rPr>
              <w:t>-</w:t>
            </w:r>
          </w:p>
        </w:tc>
        <w:tc>
          <w:tcPr>
            <w:tcW w:w="459" w:type="pct"/>
            <w:shd w:val="clear" w:color="auto" w:fill="auto"/>
            <w:vAlign w:val="center"/>
          </w:tcPr>
          <w:p w:rsidR="00732476" w:rsidRPr="00EC0F89" w:rsidP="00CB1C05" w14:paraId="1402F62C" w14:textId="77777777">
            <w:pPr>
              <w:pStyle w:val="RTableTextAbt"/>
              <w:ind w:right="285"/>
            </w:pPr>
            <w:r>
              <w:rPr>
                <w:szCs w:val="18"/>
              </w:rPr>
              <w:t>-</w:t>
            </w:r>
          </w:p>
        </w:tc>
        <w:tc>
          <w:tcPr>
            <w:tcW w:w="459" w:type="pct"/>
            <w:shd w:val="clear" w:color="auto" w:fill="auto"/>
            <w:vAlign w:val="center"/>
          </w:tcPr>
          <w:p w:rsidR="00732476" w:rsidRPr="00EC0F89" w:rsidP="00CB1C05" w14:paraId="50AAA796" w14:textId="77777777">
            <w:pPr>
              <w:pStyle w:val="RTableTextAbt"/>
              <w:ind w:right="285"/>
            </w:pPr>
            <w:r>
              <w:rPr>
                <w:szCs w:val="18"/>
              </w:rPr>
              <w:t>-</w:t>
            </w:r>
          </w:p>
        </w:tc>
        <w:tc>
          <w:tcPr>
            <w:tcW w:w="459" w:type="pct"/>
            <w:shd w:val="clear" w:color="auto" w:fill="auto"/>
            <w:vAlign w:val="center"/>
          </w:tcPr>
          <w:p w:rsidR="00732476" w:rsidRPr="00EC0F89" w:rsidP="00CB1C05" w14:paraId="3DEC08C6" w14:textId="77777777">
            <w:pPr>
              <w:pStyle w:val="RTableTextAbt"/>
              <w:ind w:right="285"/>
            </w:pPr>
            <w:r>
              <w:rPr>
                <w:szCs w:val="18"/>
              </w:rPr>
              <w:t>-</w:t>
            </w:r>
          </w:p>
        </w:tc>
        <w:tc>
          <w:tcPr>
            <w:tcW w:w="460" w:type="pct"/>
            <w:shd w:val="clear" w:color="auto" w:fill="auto"/>
            <w:vAlign w:val="center"/>
          </w:tcPr>
          <w:p w:rsidR="00732476" w:rsidRPr="00EC0F89" w:rsidP="00CB1C05" w14:paraId="23196142" w14:textId="77777777">
            <w:pPr>
              <w:pStyle w:val="RTableTextAbt"/>
              <w:ind w:right="285"/>
            </w:pPr>
            <w:r>
              <w:rPr>
                <w:szCs w:val="18"/>
              </w:rPr>
              <w:t>94</w:t>
            </w:r>
          </w:p>
        </w:tc>
      </w:tr>
      <w:tr w14:paraId="3D9274B3"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79E219CE" w14:textId="77777777">
            <w:pPr>
              <w:pStyle w:val="LTableTextAbt"/>
              <w:rPr>
                <w:szCs w:val="18"/>
              </w:rPr>
            </w:pPr>
            <w:r w:rsidRPr="00EB4D07">
              <w:rPr>
                <w:szCs w:val="18"/>
              </w:rPr>
              <w:t>Incorporation into Adhesive and Sealant Products</w:t>
            </w:r>
          </w:p>
        </w:tc>
        <w:tc>
          <w:tcPr>
            <w:tcW w:w="459" w:type="pct"/>
            <w:shd w:val="clear" w:color="auto" w:fill="auto"/>
            <w:vAlign w:val="center"/>
          </w:tcPr>
          <w:p w:rsidR="00732476" w:rsidRPr="00EC0F89" w:rsidP="00CB1C05" w14:paraId="7204F695" w14:textId="77777777">
            <w:pPr>
              <w:pStyle w:val="RTableTextAbt"/>
              <w:ind w:right="285"/>
            </w:pPr>
            <w:r>
              <w:rPr>
                <w:szCs w:val="18"/>
              </w:rPr>
              <w:t>0.2</w:t>
            </w:r>
          </w:p>
        </w:tc>
        <w:tc>
          <w:tcPr>
            <w:tcW w:w="459" w:type="pct"/>
            <w:shd w:val="clear" w:color="auto" w:fill="auto"/>
            <w:vAlign w:val="center"/>
          </w:tcPr>
          <w:p w:rsidR="00732476" w:rsidRPr="00EC0F89" w:rsidP="00CB1C05" w14:paraId="4374B0FC" w14:textId="77777777">
            <w:pPr>
              <w:pStyle w:val="RTableTextAbt"/>
              <w:ind w:right="285"/>
            </w:pPr>
            <w:r>
              <w:rPr>
                <w:szCs w:val="18"/>
              </w:rPr>
              <w:t>0.5</w:t>
            </w:r>
          </w:p>
        </w:tc>
        <w:tc>
          <w:tcPr>
            <w:tcW w:w="459" w:type="pct"/>
            <w:shd w:val="clear" w:color="auto" w:fill="auto"/>
            <w:vAlign w:val="center"/>
          </w:tcPr>
          <w:p w:rsidR="00732476" w:rsidRPr="00EC0F89" w:rsidP="00CB1C05" w14:paraId="6EB67AF3" w14:textId="77777777">
            <w:pPr>
              <w:pStyle w:val="RTableTextAbt"/>
              <w:ind w:right="285"/>
            </w:pPr>
            <w:r>
              <w:rPr>
                <w:szCs w:val="18"/>
              </w:rPr>
              <w:t>11.0</w:t>
            </w:r>
          </w:p>
        </w:tc>
        <w:tc>
          <w:tcPr>
            <w:tcW w:w="459" w:type="pct"/>
            <w:shd w:val="clear" w:color="auto" w:fill="auto"/>
            <w:vAlign w:val="center"/>
          </w:tcPr>
          <w:p w:rsidR="00732476" w:rsidRPr="00EC0F89" w:rsidP="00CB1C05" w14:paraId="6997C073" w14:textId="77777777">
            <w:pPr>
              <w:pStyle w:val="RTableTextAbt"/>
              <w:ind w:right="285"/>
            </w:pPr>
            <w:r>
              <w:rPr>
                <w:szCs w:val="18"/>
              </w:rPr>
              <w:t>0.2</w:t>
            </w:r>
          </w:p>
        </w:tc>
        <w:tc>
          <w:tcPr>
            <w:tcW w:w="459" w:type="pct"/>
            <w:shd w:val="clear" w:color="auto" w:fill="auto"/>
            <w:vAlign w:val="center"/>
          </w:tcPr>
          <w:p w:rsidR="00732476" w:rsidRPr="00EC0F89" w:rsidP="00CB1C05" w14:paraId="7DBEE57F" w14:textId="77777777">
            <w:pPr>
              <w:pStyle w:val="RTableTextAbt"/>
              <w:ind w:right="285"/>
            </w:pPr>
            <w:r>
              <w:rPr>
                <w:szCs w:val="18"/>
              </w:rPr>
              <w:t>-</w:t>
            </w:r>
          </w:p>
        </w:tc>
        <w:tc>
          <w:tcPr>
            <w:tcW w:w="459" w:type="pct"/>
            <w:shd w:val="clear" w:color="auto" w:fill="auto"/>
            <w:vAlign w:val="center"/>
          </w:tcPr>
          <w:p w:rsidR="00732476" w:rsidRPr="00EC0F89" w:rsidP="00CB1C05" w14:paraId="1F7744A8" w14:textId="77777777">
            <w:pPr>
              <w:pStyle w:val="RTableTextAbt"/>
              <w:ind w:right="285"/>
            </w:pPr>
            <w:r>
              <w:rPr>
                <w:szCs w:val="18"/>
              </w:rPr>
              <w:t>-</w:t>
            </w:r>
          </w:p>
        </w:tc>
        <w:tc>
          <w:tcPr>
            <w:tcW w:w="459" w:type="pct"/>
            <w:shd w:val="clear" w:color="auto" w:fill="auto"/>
            <w:vAlign w:val="center"/>
          </w:tcPr>
          <w:p w:rsidR="00732476" w:rsidRPr="00EC0F89" w:rsidP="00CB1C05" w14:paraId="3D919CE6" w14:textId="77777777">
            <w:pPr>
              <w:pStyle w:val="RTableTextAbt"/>
              <w:ind w:right="285"/>
            </w:pPr>
            <w:r>
              <w:rPr>
                <w:szCs w:val="18"/>
              </w:rPr>
              <w:t>-</w:t>
            </w:r>
          </w:p>
        </w:tc>
        <w:tc>
          <w:tcPr>
            <w:tcW w:w="460" w:type="pct"/>
            <w:shd w:val="clear" w:color="auto" w:fill="auto"/>
            <w:vAlign w:val="center"/>
          </w:tcPr>
          <w:p w:rsidR="00732476" w:rsidRPr="00EC0F89" w:rsidP="00CB1C05" w14:paraId="163D026B" w14:textId="77777777">
            <w:pPr>
              <w:pStyle w:val="RTableTextAbt"/>
              <w:ind w:right="285"/>
            </w:pPr>
            <w:r>
              <w:rPr>
                <w:szCs w:val="18"/>
              </w:rPr>
              <w:t xml:space="preserve">                                         12 </w:t>
            </w:r>
          </w:p>
        </w:tc>
      </w:tr>
      <w:tr w14:paraId="297AAA35"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3693C8DA" w14:textId="77777777">
            <w:pPr>
              <w:pStyle w:val="LTableTextAbt"/>
              <w:rPr>
                <w:szCs w:val="18"/>
              </w:rPr>
            </w:pPr>
            <w:r w:rsidRPr="00EB4D07">
              <w:rPr>
                <w:szCs w:val="18"/>
              </w:rPr>
              <w:t xml:space="preserve">Incorporation into </w:t>
            </w:r>
            <w:r>
              <w:rPr>
                <w:szCs w:val="18"/>
              </w:rPr>
              <w:t>O</w:t>
            </w:r>
            <w:r w:rsidRPr="00EB4D07">
              <w:rPr>
                <w:szCs w:val="18"/>
              </w:rPr>
              <w:t xml:space="preserve">ther </w:t>
            </w:r>
            <w:r>
              <w:rPr>
                <w:szCs w:val="18"/>
              </w:rPr>
              <w:t>F</w:t>
            </w:r>
            <w:r w:rsidRPr="00EB4D07">
              <w:rPr>
                <w:szCs w:val="18"/>
              </w:rPr>
              <w:t xml:space="preserve">ormulation, </w:t>
            </w:r>
            <w:r>
              <w:rPr>
                <w:szCs w:val="18"/>
              </w:rPr>
              <w:t>M</w:t>
            </w:r>
            <w:r w:rsidRPr="00EB4D07">
              <w:rPr>
                <w:szCs w:val="18"/>
              </w:rPr>
              <w:t xml:space="preserve">ixture, or </w:t>
            </w:r>
            <w:r>
              <w:rPr>
                <w:szCs w:val="18"/>
              </w:rPr>
              <w:t>R</w:t>
            </w:r>
            <w:r w:rsidRPr="00EB4D07">
              <w:rPr>
                <w:szCs w:val="18"/>
              </w:rPr>
              <w:t xml:space="preserve">eaction </w:t>
            </w:r>
            <w:r>
              <w:rPr>
                <w:szCs w:val="18"/>
              </w:rPr>
              <w:t>P</w:t>
            </w:r>
            <w:r w:rsidRPr="00EB4D07">
              <w:rPr>
                <w:szCs w:val="18"/>
              </w:rPr>
              <w:t>roducts (</w:t>
            </w:r>
            <w:r>
              <w:rPr>
                <w:szCs w:val="18"/>
              </w:rPr>
              <w:t>A</w:t>
            </w:r>
            <w:r w:rsidRPr="00EB4D07">
              <w:rPr>
                <w:szCs w:val="18"/>
              </w:rPr>
              <w:t>erosol)</w:t>
            </w:r>
          </w:p>
        </w:tc>
        <w:tc>
          <w:tcPr>
            <w:tcW w:w="459" w:type="pct"/>
            <w:shd w:val="clear" w:color="auto" w:fill="auto"/>
            <w:vAlign w:val="center"/>
          </w:tcPr>
          <w:p w:rsidR="00732476" w:rsidRPr="00EC0F89" w:rsidP="00CB1C05" w14:paraId="5E8D1428" w14:textId="77777777">
            <w:pPr>
              <w:pStyle w:val="RTableTextAbt"/>
              <w:ind w:right="285"/>
            </w:pPr>
            <w:r>
              <w:rPr>
                <w:szCs w:val="18"/>
              </w:rPr>
              <w:t>-</w:t>
            </w:r>
          </w:p>
        </w:tc>
        <w:tc>
          <w:tcPr>
            <w:tcW w:w="459" w:type="pct"/>
            <w:shd w:val="clear" w:color="auto" w:fill="auto"/>
            <w:vAlign w:val="center"/>
          </w:tcPr>
          <w:p w:rsidR="00732476" w:rsidRPr="00EC0F89" w:rsidP="00CB1C05" w14:paraId="654B2EE0" w14:textId="77777777">
            <w:pPr>
              <w:pStyle w:val="RTableTextAbt"/>
              <w:ind w:right="285"/>
            </w:pPr>
            <w:r>
              <w:rPr>
                <w:szCs w:val="18"/>
              </w:rPr>
              <w:t>-</w:t>
            </w:r>
          </w:p>
        </w:tc>
        <w:tc>
          <w:tcPr>
            <w:tcW w:w="459" w:type="pct"/>
            <w:shd w:val="clear" w:color="auto" w:fill="auto"/>
            <w:vAlign w:val="center"/>
          </w:tcPr>
          <w:p w:rsidR="00732476" w:rsidRPr="00EC0F89" w:rsidP="00CB1C05" w14:paraId="10523A3E" w14:textId="77777777">
            <w:pPr>
              <w:pStyle w:val="RTableTextAbt"/>
              <w:ind w:right="285"/>
            </w:pPr>
            <w:r>
              <w:rPr>
                <w:szCs w:val="18"/>
              </w:rPr>
              <w:t>-</w:t>
            </w:r>
          </w:p>
        </w:tc>
        <w:tc>
          <w:tcPr>
            <w:tcW w:w="459" w:type="pct"/>
            <w:shd w:val="clear" w:color="auto" w:fill="auto"/>
            <w:vAlign w:val="center"/>
          </w:tcPr>
          <w:p w:rsidR="00732476" w:rsidRPr="00EC0F89" w:rsidP="00CB1C05" w14:paraId="3D912175" w14:textId="77777777">
            <w:pPr>
              <w:pStyle w:val="RTableTextAbt"/>
              <w:ind w:right="285"/>
            </w:pPr>
            <w:r>
              <w:rPr>
                <w:szCs w:val="18"/>
              </w:rPr>
              <w:t>1.4</w:t>
            </w:r>
          </w:p>
        </w:tc>
        <w:tc>
          <w:tcPr>
            <w:tcW w:w="459" w:type="pct"/>
            <w:shd w:val="clear" w:color="auto" w:fill="auto"/>
            <w:vAlign w:val="center"/>
          </w:tcPr>
          <w:p w:rsidR="00732476" w:rsidRPr="00EC0F89" w:rsidP="00CB1C05" w14:paraId="03BD638B" w14:textId="77777777">
            <w:pPr>
              <w:pStyle w:val="RTableTextAbt"/>
              <w:ind w:right="285"/>
            </w:pPr>
            <w:r>
              <w:rPr>
                <w:szCs w:val="18"/>
              </w:rPr>
              <w:t>5.0</w:t>
            </w:r>
          </w:p>
        </w:tc>
        <w:tc>
          <w:tcPr>
            <w:tcW w:w="459" w:type="pct"/>
            <w:shd w:val="clear" w:color="auto" w:fill="auto"/>
            <w:vAlign w:val="center"/>
          </w:tcPr>
          <w:p w:rsidR="00732476" w:rsidRPr="00EC0F89" w:rsidP="00CB1C05" w14:paraId="13A07D67" w14:textId="77777777">
            <w:pPr>
              <w:pStyle w:val="RTableTextAbt"/>
              <w:ind w:right="285"/>
            </w:pPr>
            <w:r>
              <w:rPr>
                <w:szCs w:val="18"/>
              </w:rPr>
              <w:t>11.5</w:t>
            </w:r>
          </w:p>
        </w:tc>
        <w:tc>
          <w:tcPr>
            <w:tcW w:w="459" w:type="pct"/>
            <w:shd w:val="clear" w:color="auto" w:fill="auto"/>
            <w:vAlign w:val="center"/>
          </w:tcPr>
          <w:p w:rsidR="00732476" w:rsidRPr="00EC0F89" w:rsidP="00CB1C05" w14:paraId="0EF78AD9" w14:textId="77777777">
            <w:pPr>
              <w:pStyle w:val="RTableTextAbt"/>
              <w:ind w:right="285"/>
            </w:pPr>
            <w:r>
              <w:rPr>
                <w:szCs w:val="18"/>
              </w:rPr>
              <w:t>-</w:t>
            </w:r>
          </w:p>
        </w:tc>
        <w:tc>
          <w:tcPr>
            <w:tcW w:w="460" w:type="pct"/>
            <w:shd w:val="clear" w:color="auto" w:fill="auto"/>
            <w:vAlign w:val="center"/>
          </w:tcPr>
          <w:p w:rsidR="00732476" w:rsidRPr="00EC0F89" w:rsidP="00CB1C05" w14:paraId="499663AC" w14:textId="77777777">
            <w:pPr>
              <w:pStyle w:val="RTableTextAbt"/>
              <w:ind w:right="285"/>
            </w:pPr>
            <w:r>
              <w:rPr>
                <w:szCs w:val="18"/>
              </w:rPr>
              <w:t xml:space="preserve">                                         18 </w:t>
            </w:r>
          </w:p>
        </w:tc>
      </w:tr>
      <w:tr w14:paraId="05AF12A2"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61E07C3B" w14:textId="77777777">
            <w:pPr>
              <w:pStyle w:val="LTableTextAbt"/>
              <w:rPr>
                <w:szCs w:val="18"/>
              </w:rPr>
            </w:pPr>
            <w:r w:rsidRPr="00EB4D07">
              <w:rPr>
                <w:szCs w:val="18"/>
              </w:rPr>
              <w:t xml:space="preserve">Incorporation into </w:t>
            </w:r>
            <w:r>
              <w:rPr>
                <w:szCs w:val="18"/>
              </w:rPr>
              <w:t>O</w:t>
            </w:r>
            <w:r w:rsidRPr="00EB4D07">
              <w:rPr>
                <w:szCs w:val="18"/>
              </w:rPr>
              <w:t xml:space="preserve">ther </w:t>
            </w:r>
            <w:r>
              <w:rPr>
                <w:szCs w:val="18"/>
              </w:rPr>
              <w:t>F</w:t>
            </w:r>
            <w:r w:rsidRPr="00EB4D07">
              <w:rPr>
                <w:szCs w:val="18"/>
              </w:rPr>
              <w:t xml:space="preserve">ormulation, </w:t>
            </w:r>
            <w:r>
              <w:rPr>
                <w:szCs w:val="18"/>
              </w:rPr>
              <w:t>M</w:t>
            </w:r>
            <w:r w:rsidRPr="00EB4D07">
              <w:rPr>
                <w:szCs w:val="18"/>
              </w:rPr>
              <w:t xml:space="preserve">ixture, or </w:t>
            </w:r>
            <w:r>
              <w:rPr>
                <w:szCs w:val="18"/>
              </w:rPr>
              <w:t>R</w:t>
            </w:r>
            <w:r w:rsidRPr="00EB4D07">
              <w:rPr>
                <w:szCs w:val="18"/>
              </w:rPr>
              <w:t xml:space="preserve">eaction </w:t>
            </w:r>
            <w:r>
              <w:rPr>
                <w:szCs w:val="18"/>
              </w:rPr>
              <w:t>P</w:t>
            </w:r>
            <w:r w:rsidRPr="00EB4D07">
              <w:rPr>
                <w:szCs w:val="18"/>
              </w:rPr>
              <w:t>roducts (</w:t>
            </w:r>
            <w:r>
              <w:rPr>
                <w:szCs w:val="18"/>
              </w:rPr>
              <w:t>O</w:t>
            </w:r>
            <w:r w:rsidRPr="00EB4D07">
              <w:rPr>
                <w:szCs w:val="18"/>
              </w:rPr>
              <w:t>ther)</w:t>
            </w:r>
          </w:p>
        </w:tc>
        <w:tc>
          <w:tcPr>
            <w:tcW w:w="459" w:type="pct"/>
            <w:shd w:val="clear" w:color="auto" w:fill="auto"/>
            <w:vAlign w:val="center"/>
          </w:tcPr>
          <w:p w:rsidR="00732476" w:rsidRPr="00EC0F89" w:rsidP="00CB1C05" w14:paraId="7C0AE07C" w14:textId="77777777">
            <w:pPr>
              <w:pStyle w:val="RTableTextAbt"/>
              <w:ind w:right="285"/>
            </w:pPr>
            <w:r>
              <w:rPr>
                <w:szCs w:val="18"/>
              </w:rPr>
              <w:t>0.3</w:t>
            </w:r>
          </w:p>
        </w:tc>
        <w:tc>
          <w:tcPr>
            <w:tcW w:w="459" w:type="pct"/>
            <w:shd w:val="clear" w:color="auto" w:fill="auto"/>
            <w:vAlign w:val="center"/>
          </w:tcPr>
          <w:p w:rsidR="00732476" w:rsidRPr="00EC0F89" w:rsidP="00CB1C05" w14:paraId="4852FB51" w14:textId="77777777">
            <w:pPr>
              <w:pStyle w:val="RTableTextAbt"/>
              <w:ind w:right="285"/>
            </w:pPr>
            <w:r>
              <w:rPr>
                <w:szCs w:val="18"/>
              </w:rPr>
              <w:t>0.5</w:t>
            </w:r>
          </w:p>
        </w:tc>
        <w:tc>
          <w:tcPr>
            <w:tcW w:w="459" w:type="pct"/>
            <w:shd w:val="clear" w:color="auto" w:fill="auto"/>
            <w:vAlign w:val="center"/>
          </w:tcPr>
          <w:p w:rsidR="00732476" w:rsidRPr="00EC0F89" w:rsidP="00CB1C05" w14:paraId="32803F73" w14:textId="77777777">
            <w:pPr>
              <w:pStyle w:val="RTableTextAbt"/>
              <w:ind w:right="285"/>
            </w:pPr>
            <w:r>
              <w:rPr>
                <w:szCs w:val="18"/>
              </w:rPr>
              <w:t>12.0</w:t>
            </w:r>
          </w:p>
        </w:tc>
        <w:tc>
          <w:tcPr>
            <w:tcW w:w="459" w:type="pct"/>
            <w:shd w:val="clear" w:color="auto" w:fill="auto"/>
            <w:vAlign w:val="center"/>
          </w:tcPr>
          <w:p w:rsidR="00732476" w:rsidRPr="00EC0F89" w:rsidP="00CB1C05" w14:paraId="7D0EDD44" w14:textId="77777777">
            <w:pPr>
              <w:pStyle w:val="RTableTextAbt"/>
              <w:ind w:right="285"/>
            </w:pPr>
            <w:r>
              <w:rPr>
                <w:szCs w:val="18"/>
              </w:rPr>
              <w:t>0.3</w:t>
            </w:r>
          </w:p>
        </w:tc>
        <w:tc>
          <w:tcPr>
            <w:tcW w:w="459" w:type="pct"/>
            <w:shd w:val="clear" w:color="auto" w:fill="auto"/>
            <w:vAlign w:val="center"/>
          </w:tcPr>
          <w:p w:rsidR="00732476" w:rsidRPr="00EC0F89" w:rsidP="00CB1C05" w14:paraId="3E4B6646" w14:textId="77777777">
            <w:pPr>
              <w:pStyle w:val="RTableTextAbt"/>
              <w:ind w:right="285"/>
            </w:pPr>
            <w:r>
              <w:rPr>
                <w:szCs w:val="18"/>
              </w:rPr>
              <w:t>-</w:t>
            </w:r>
          </w:p>
        </w:tc>
        <w:tc>
          <w:tcPr>
            <w:tcW w:w="459" w:type="pct"/>
            <w:shd w:val="clear" w:color="auto" w:fill="auto"/>
            <w:vAlign w:val="center"/>
          </w:tcPr>
          <w:p w:rsidR="00732476" w:rsidRPr="00EC0F89" w:rsidP="00CB1C05" w14:paraId="6D9F6CE9" w14:textId="77777777">
            <w:pPr>
              <w:pStyle w:val="RTableTextAbt"/>
              <w:ind w:right="285"/>
            </w:pPr>
            <w:r>
              <w:rPr>
                <w:szCs w:val="18"/>
              </w:rPr>
              <w:t>-</w:t>
            </w:r>
          </w:p>
        </w:tc>
        <w:tc>
          <w:tcPr>
            <w:tcW w:w="459" w:type="pct"/>
            <w:shd w:val="clear" w:color="auto" w:fill="auto"/>
            <w:vAlign w:val="center"/>
          </w:tcPr>
          <w:p w:rsidR="00732476" w:rsidRPr="00EC0F89" w:rsidP="00CB1C05" w14:paraId="18220C8D" w14:textId="77777777">
            <w:pPr>
              <w:pStyle w:val="RTableTextAbt"/>
              <w:ind w:right="285"/>
            </w:pPr>
            <w:r>
              <w:rPr>
                <w:szCs w:val="18"/>
              </w:rPr>
              <w:t>-</w:t>
            </w:r>
          </w:p>
        </w:tc>
        <w:tc>
          <w:tcPr>
            <w:tcW w:w="460" w:type="pct"/>
            <w:shd w:val="clear" w:color="auto" w:fill="auto"/>
            <w:vAlign w:val="center"/>
          </w:tcPr>
          <w:p w:rsidR="00732476" w:rsidRPr="00EC0F89" w:rsidP="00CB1C05" w14:paraId="6D4831E5" w14:textId="77777777">
            <w:pPr>
              <w:pStyle w:val="RTableTextAbt"/>
              <w:ind w:right="285"/>
            </w:pPr>
            <w:r>
              <w:rPr>
                <w:szCs w:val="18"/>
              </w:rPr>
              <w:t xml:space="preserve">                                         13 </w:t>
            </w:r>
          </w:p>
        </w:tc>
      </w:tr>
      <w:tr w14:paraId="6782A43F"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286A8ED2" w14:textId="77777777">
            <w:pPr>
              <w:pStyle w:val="LTableTextAbt"/>
              <w:rPr>
                <w:szCs w:val="18"/>
              </w:rPr>
            </w:pPr>
            <w:r>
              <w:rPr>
                <w:szCs w:val="18"/>
              </w:rPr>
              <w:t>Laboratory Chemicals</w:t>
            </w:r>
          </w:p>
        </w:tc>
        <w:tc>
          <w:tcPr>
            <w:tcW w:w="459" w:type="pct"/>
            <w:shd w:val="clear" w:color="auto" w:fill="auto"/>
            <w:vAlign w:val="center"/>
          </w:tcPr>
          <w:p w:rsidR="00732476" w:rsidRPr="00EC0F89" w:rsidP="00CB1C05" w14:paraId="1AF5CA16" w14:textId="77777777">
            <w:pPr>
              <w:pStyle w:val="RTableTextAbt"/>
              <w:ind w:right="285"/>
            </w:pPr>
            <w:r>
              <w:rPr>
                <w:szCs w:val="18"/>
              </w:rPr>
              <w:t>-</w:t>
            </w:r>
          </w:p>
        </w:tc>
        <w:tc>
          <w:tcPr>
            <w:tcW w:w="459" w:type="pct"/>
            <w:shd w:val="clear" w:color="auto" w:fill="auto"/>
            <w:vAlign w:val="center"/>
          </w:tcPr>
          <w:p w:rsidR="00732476" w:rsidRPr="00EC0F89" w:rsidP="00CB1C05" w14:paraId="62565F85" w14:textId="77777777">
            <w:pPr>
              <w:pStyle w:val="RTableTextAbt"/>
              <w:ind w:right="285"/>
            </w:pPr>
            <w:r>
              <w:rPr>
                <w:szCs w:val="18"/>
              </w:rPr>
              <w:t>-</w:t>
            </w:r>
          </w:p>
        </w:tc>
        <w:tc>
          <w:tcPr>
            <w:tcW w:w="459" w:type="pct"/>
            <w:shd w:val="clear" w:color="auto" w:fill="auto"/>
            <w:vAlign w:val="center"/>
          </w:tcPr>
          <w:p w:rsidR="00732476" w:rsidRPr="00EC0F89" w:rsidP="00CB1C05" w14:paraId="269B4DA1" w14:textId="77777777">
            <w:pPr>
              <w:pStyle w:val="RTableTextAbt"/>
              <w:ind w:right="285"/>
            </w:pPr>
            <w:r>
              <w:rPr>
                <w:szCs w:val="18"/>
              </w:rPr>
              <w:t>26.0</w:t>
            </w:r>
          </w:p>
        </w:tc>
        <w:tc>
          <w:tcPr>
            <w:tcW w:w="459" w:type="pct"/>
            <w:shd w:val="clear" w:color="auto" w:fill="auto"/>
            <w:vAlign w:val="center"/>
          </w:tcPr>
          <w:p w:rsidR="00732476" w:rsidRPr="00EC0F89" w:rsidP="00CB1C05" w14:paraId="2EFDEAF0" w14:textId="77777777">
            <w:pPr>
              <w:pStyle w:val="RTableTextAbt"/>
              <w:ind w:right="285"/>
            </w:pPr>
            <w:r>
              <w:rPr>
                <w:szCs w:val="18"/>
              </w:rPr>
              <w:t>-</w:t>
            </w:r>
          </w:p>
        </w:tc>
        <w:tc>
          <w:tcPr>
            <w:tcW w:w="459" w:type="pct"/>
            <w:shd w:val="clear" w:color="auto" w:fill="auto"/>
            <w:vAlign w:val="center"/>
          </w:tcPr>
          <w:p w:rsidR="00732476" w:rsidRPr="00EC0F89" w:rsidP="00CB1C05" w14:paraId="5E2ABDAC" w14:textId="77777777">
            <w:pPr>
              <w:pStyle w:val="RTableTextAbt"/>
              <w:ind w:right="285"/>
            </w:pPr>
            <w:r>
              <w:rPr>
                <w:szCs w:val="18"/>
              </w:rPr>
              <w:t>-</w:t>
            </w:r>
          </w:p>
        </w:tc>
        <w:tc>
          <w:tcPr>
            <w:tcW w:w="459" w:type="pct"/>
            <w:shd w:val="clear" w:color="auto" w:fill="auto"/>
            <w:vAlign w:val="center"/>
          </w:tcPr>
          <w:p w:rsidR="00732476" w:rsidRPr="00EC0F89" w:rsidP="00CB1C05" w14:paraId="28BB4A13" w14:textId="77777777">
            <w:pPr>
              <w:pStyle w:val="RTableTextAbt"/>
              <w:ind w:right="285"/>
            </w:pPr>
            <w:r>
              <w:rPr>
                <w:szCs w:val="18"/>
              </w:rPr>
              <w:t>-</w:t>
            </w:r>
          </w:p>
        </w:tc>
        <w:tc>
          <w:tcPr>
            <w:tcW w:w="459" w:type="pct"/>
            <w:shd w:val="clear" w:color="auto" w:fill="auto"/>
            <w:vAlign w:val="center"/>
          </w:tcPr>
          <w:p w:rsidR="00732476" w:rsidRPr="00EC0F89" w:rsidP="00CB1C05" w14:paraId="34158588" w14:textId="77777777">
            <w:pPr>
              <w:pStyle w:val="RTableTextAbt"/>
              <w:ind w:right="285"/>
            </w:pPr>
            <w:r>
              <w:rPr>
                <w:szCs w:val="18"/>
              </w:rPr>
              <w:t>-</w:t>
            </w:r>
          </w:p>
        </w:tc>
        <w:tc>
          <w:tcPr>
            <w:tcW w:w="460" w:type="pct"/>
            <w:shd w:val="clear" w:color="auto" w:fill="auto"/>
            <w:vAlign w:val="center"/>
          </w:tcPr>
          <w:p w:rsidR="00732476" w:rsidRPr="00EC0F89" w:rsidP="00CB1C05" w14:paraId="38B088F3" w14:textId="77777777">
            <w:pPr>
              <w:pStyle w:val="RTableTextAbt"/>
              <w:ind w:right="285"/>
            </w:pPr>
            <w:r>
              <w:rPr>
                <w:szCs w:val="18"/>
              </w:rPr>
              <w:t>26</w:t>
            </w:r>
          </w:p>
        </w:tc>
      </w:tr>
      <w:tr w14:paraId="6A5CDB7E"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19E3FA27" w14:textId="77777777">
            <w:pPr>
              <w:pStyle w:val="LTableTextAbt"/>
              <w:rPr>
                <w:szCs w:val="18"/>
              </w:rPr>
            </w:pPr>
            <w:r>
              <w:rPr>
                <w:szCs w:val="18"/>
              </w:rPr>
              <w:t>Processing Aid, Except Petrochemical</w:t>
            </w:r>
          </w:p>
        </w:tc>
        <w:tc>
          <w:tcPr>
            <w:tcW w:w="459" w:type="pct"/>
            <w:shd w:val="clear" w:color="auto" w:fill="auto"/>
            <w:vAlign w:val="center"/>
          </w:tcPr>
          <w:p w:rsidR="00732476" w:rsidRPr="00EC0F89" w:rsidP="00CB1C05" w14:paraId="5A0067E8" w14:textId="77777777">
            <w:pPr>
              <w:pStyle w:val="RTableTextAbt"/>
              <w:ind w:right="285"/>
            </w:pPr>
            <w:r>
              <w:rPr>
                <w:szCs w:val="18"/>
              </w:rPr>
              <w:t>1.2</w:t>
            </w:r>
          </w:p>
        </w:tc>
        <w:tc>
          <w:tcPr>
            <w:tcW w:w="459" w:type="pct"/>
            <w:shd w:val="clear" w:color="auto" w:fill="auto"/>
            <w:vAlign w:val="center"/>
          </w:tcPr>
          <w:p w:rsidR="00732476" w:rsidRPr="00EC0F89" w:rsidP="00CB1C05" w14:paraId="5C9F22E5" w14:textId="77777777">
            <w:pPr>
              <w:pStyle w:val="RTableTextAbt"/>
              <w:ind w:right="285"/>
            </w:pPr>
            <w:r>
              <w:rPr>
                <w:szCs w:val="18"/>
              </w:rPr>
              <w:t>0.1</w:t>
            </w:r>
          </w:p>
        </w:tc>
        <w:tc>
          <w:tcPr>
            <w:tcW w:w="459" w:type="pct"/>
            <w:shd w:val="clear" w:color="auto" w:fill="auto"/>
            <w:vAlign w:val="center"/>
          </w:tcPr>
          <w:p w:rsidR="00732476" w:rsidRPr="00EC0F89" w:rsidP="00CB1C05" w14:paraId="600A8F72" w14:textId="77777777">
            <w:pPr>
              <w:pStyle w:val="RTableTextAbt"/>
              <w:ind w:right="285"/>
            </w:pPr>
            <w:r>
              <w:rPr>
                <w:szCs w:val="18"/>
              </w:rPr>
              <w:t>0.5</w:t>
            </w:r>
          </w:p>
        </w:tc>
        <w:tc>
          <w:tcPr>
            <w:tcW w:w="459" w:type="pct"/>
            <w:shd w:val="clear" w:color="auto" w:fill="auto"/>
            <w:vAlign w:val="center"/>
          </w:tcPr>
          <w:p w:rsidR="00732476" w:rsidRPr="00EC0F89" w:rsidP="00CB1C05" w14:paraId="102DE39B" w14:textId="77777777">
            <w:pPr>
              <w:pStyle w:val="RTableTextAbt"/>
              <w:ind w:right="285"/>
            </w:pPr>
            <w:r>
              <w:rPr>
                <w:szCs w:val="18"/>
              </w:rPr>
              <w:t>0.1</w:t>
            </w:r>
          </w:p>
        </w:tc>
        <w:tc>
          <w:tcPr>
            <w:tcW w:w="459" w:type="pct"/>
            <w:shd w:val="clear" w:color="auto" w:fill="auto"/>
            <w:vAlign w:val="center"/>
          </w:tcPr>
          <w:p w:rsidR="00732476" w:rsidRPr="00EC0F89" w:rsidP="00CB1C05" w14:paraId="4B8166F5" w14:textId="77777777">
            <w:pPr>
              <w:pStyle w:val="RTableTextAbt"/>
              <w:ind w:right="285"/>
            </w:pPr>
            <w:r>
              <w:rPr>
                <w:szCs w:val="18"/>
              </w:rPr>
              <w:t>0.0</w:t>
            </w:r>
          </w:p>
        </w:tc>
        <w:tc>
          <w:tcPr>
            <w:tcW w:w="459" w:type="pct"/>
            <w:shd w:val="clear" w:color="auto" w:fill="auto"/>
            <w:vAlign w:val="center"/>
          </w:tcPr>
          <w:p w:rsidR="00732476" w:rsidRPr="00EC0F89" w:rsidP="00CB1C05" w14:paraId="3E57A0F1" w14:textId="77777777">
            <w:pPr>
              <w:pStyle w:val="RTableTextAbt"/>
              <w:ind w:right="285"/>
            </w:pPr>
            <w:r>
              <w:rPr>
                <w:szCs w:val="18"/>
              </w:rPr>
              <w:t>0.0</w:t>
            </w:r>
          </w:p>
        </w:tc>
        <w:tc>
          <w:tcPr>
            <w:tcW w:w="459" w:type="pct"/>
            <w:shd w:val="clear" w:color="auto" w:fill="auto"/>
            <w:vAlign w:val="center"/>
          </w:tcPr>
          <w:p w:rsidR="00732476" w:rsidRPr="00EC0F89" w:rsidP="00CB1C05" w14:paraId="42C61285" w14:textId="77777777">
            <w:pPr>
              <w:pStyle w:val="RTableTextAbt"/>
              <w:ind w:right="285"/>
            </w:pPr>
            <w:r>
              <w:rPr>
                <w:szCs w:val="18"/>
              </w:rPr>
              <w:t>-</w:t>
            </w:r>
          </w:p>
        </w:tc>
        <w:tc>
          <w:tcPr>
            <w:tcW w:w="460" w:type="pct"/>
            <w:shd w:val="clear" w:color="auto" w:fill="auto"/>
            <w:vAlign w:val="center"/>
          </w:tcPr>
          <w:p w:rsidR="00732476" w:rsidRPr="00EC0F89" w:rsidP="00CB1C05" w14:paraId="43C15168" w14:textId="77777777">
            <w:pPr>
              <w:pStyle w:val="RTableTextAbt"/>
              <w:ind w:right="285"/>
            </w:pPr>
            <w:r>
              <w:rPr>
                <w:szCs w:val="18"/>
              </w:rPr>
              <w:t>2</w:t>
            </w:r>
          </w:p>
        </w:tc>
      </w:tr>
      <w:tr w14:paraId="7D8A7DF5"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075D7361" w14:textId="77777777">
            <w:pPr>
              <w:pStyle w:val="LTableTextAbt"/>
              <w:rPr>
                <w:szCs w:val="18"/>
              </w:rPr>
            </w:pPr>
            <w:r w:rsidRPr="00EC0F89">
              <w:rPr>
                <w:szCs w:val="18"/>
              </w:rPr>
              <w:t>Adhesives and Sealants</w:t>
            </w:r>
          </w:p>
        </w:tc>
        <w:tc>
          <w:tcPr>
            <w:tcW w:w="459" w:type="pct"/>
            <w:shd w:val="clear" w:color="auto" w:fill="auto"/>
            <w:vAlign w:val="center"/>
          </w:tcPr>
          <w:p w:rsidR="00732476" w:rsidRPr="00EC0F89" w:rsidP="00CB1C05" w14:paraId="271FF45B" w14:textId="77777777">
            <w:pPr>
              <w:pStyle w:val="RTableTextAbt"/>
              <w:ind w:right="285"/>
            </w:pPr>
            <w:r>
              <w:rPr>
                <w:szCs w:val="18"/>
              </w:rPr>
              <w:t>452.1</w:t>
            </w:r>
          </w:p>
        </w:tc>
        <w:tc>
          <w:tcPr>
            <w:tcW w:w="459" w:type="pct"/>
            <w:shd w:val="clear" w:color="auto" w:fill="auto"/>
            <w:vAlign w:val="center"/>
          </w:tcPr>
          <w:p w:rsidR="00732476" w:rsidRPr="00EC0F89" w:rsidP="00CB1C05" w14:paraId="0FEE0FAB" w14:textId="77777777">
            <w:pPr>
              <w:pStyle w:val="RTableTextAbt"/>
              <w:ind w:right="285"/>
            </w:pPr>
            <w:r>
              <w:rPr>
                <w:szCs w:val="18"/>
              </w:rPr>
              <w:t>85.3</w:t>
            </w:r>
          </w:p>
        </w:tc>
        <w:tc>
          <w:tcPr>
            <w:tcW w:w="459" w:type="pct"/>
            <w:shd w:val="clear" w:color="auto" w:fill="auto"/>
            <w:vAlign w:val="center"/>
          </w:tcPr>
          <w:p w:rsidR="00732476" w:rsidRPr="00EC0F89" w:rsidP="00CB1C05" w14:paraId="3ADBC6F9" w14:textId="77777777">
            <w:pPr>
              <w:pStyle w:val="RTableTextAbt"/>
              <w:ind w:right="285"/>
            </w:pPr>
            <w:r>
              <w:rPr>
                <w:szCs w:val="18"/>
              </w:rPr>
              <w:t>290.0</w:t>
            </w:r>
          </w:p>
        </w:tc>
        <w:tc>
          <w:tcPr>
            <w:tcW w:w="459" w:type="pct"/>
            <w:shd w:val="clear" w:color="auto" w:fill="auto"/>
            <w:vAlign w:val="center"/>
          </w:tcPr>
          <w:p w:rsidR="00732476" w:rsidRPr="00EC0F89" w:rsidP="00CB1C05" w14:paraId="1C6D0C9C" w14:textId="77777777">
            <w:pPr>
              <w:pStyle w:val="RTableTextAbt"/>
              <w:ind w:right="285"/>
            </w:pPr>
            <w:r>
              <w:rPr>
                <w:szCs w:val="18"/>
              </w:rPr>
              <w:t>25.6</w:t>
            </w:r>
          </w:p>
        </w:tc>
        <w:tc>
          <w:tcPr>
            <w:tcW w:w="459" w:type="pct"/>
            <w:shd w:val="clear" w:color="auto" w:fill="auto"/>
            <w:vAlign w:val="center"/>
          </w:tcPr>
          <w:p w:rsidR="00732476" w:rsidRPr="00EC0F89" w:rsidP="00CB1C05" w14:paraId="1E898175" w14:textId="77777777">
            <w:pPr>
              <w:pStyle w:val="RTableTextAbt"/>
              <w:ind w:right="285"/>
            </w:pPr>
            <w:r>
              <w:rPr>
                <w:szCs w:val="18"/>
              </w:rPr>
              <w:t>-</w:t>
            </w:r>
          </w:p>
        </w:tc>
        <w:tc>
          <w:tcPr>
            <w:tcW w:w="459" w:type="pct"/>
            <w:shd w:val="clear" w:color="auto" w:fill="auto"/>
            <w:vAlign w:val="center"/>
          </w:tcPr>
          <w:p w:rsidR="00732476" w:rsidRPr="00EC0F89" w:rsidP="00CB1C05" w14:paraId="1C38359B" w14:textId="77777777">
            <w:pPr>
              <w:pStyle w:val="RTableTextAbt"/>
              <w:ind w:right="285"/>
            </w:pPr>
            <w:r>
              <w:rPr>
                <w:szCs w:val="18"/>
              </w:rPr>
              <w:t>-</w:t>
            </w:r>
          </w:p>
        </w:tc>
        <w:tc>
          <w:tcPr>
            <w:tcW w:w="459" w:type="pct"/>
            <w:shd w:val="clear" w:color="auto" w:fill="auto"/>
            <w:vAlign w:val="center"/>
          </w:tcPr>
          <w:p w:rsidR="00732476" w:rsidRPr="00EC0F89" w:rsidP="00CB1C05" w14:paraId="336D3574" w14:textId="77777777">
            <w:pPr>
              <w:pStyle w:val="RTableTextAbt"/>
              <w:ind w:right="285"/>
            </w:pPr>
            <w:r>
              <w:rPr>
                <w:szCs w:val="18"/>
              </w:rPr>
              <w:t>-</w:t>
            </w:r>
          </w:p>
        </w:tc>
        <w:tc>
          <w:tcPr>
            <w:tcW w:w="460" w:type="pct"/>
            <w:shd w:val="clear" w:color="auto" w:fill="auto"/>
            <w:vAlign w:val="center"/>
          </w:tcPr>
          <w:p w:rsidR="00732476" w:rsidRPr="00EC0F89" w:rsidP="00CB1C05" w14:paraId="7FA87B2E" w14:textId="77777777">
            <w:pPr>
              <w:pStyle w:val="RTableTextAbt"/>
              <w:ind w:right="285"/>
            </w:pPr>
            <w:r>
              <w:rPr>
                <w:szCs w:val="18"/>
              </w:rPr>
              <w:t>853</w:t>
            </w:r>
          </w:p>
        </w:tc>
      </w:tr>
      <w:tr w14:paraId="23019A66" w14:textId="77777777" w:rsidTr="008665AF">
        <w:tblPrEx>
          <w:tblW w:w="4900" w:type="pct"/>
          <w:tblLayout w:type="fixed"/>
          <w:tblCellMar>
            <w:left w:w="29" w:type="dxa"/>
            <w:right w:w="29" w:type="dxa"/>
          </w:tblCellMar>
          <w:tblLook w:val="04A0"/>
        </w:tblPrEx>
        <w:trPr>
          <w:trHeight w:val="250"/>
        </w:trPr>
        <w:tc>
          <w:tcPr>
            <w:tcW w:w="1327" w:type="pct"/>
            <w:shd w:val="clear" w:color="auto" w:fill="auto"/>
            <w:vAlign w:val="center"/>
          </w:tcPr>
          <w:p w:rsidR="00732476" w:rsidRPr="00EC0F89" w:rsidP="00CB1C05" w14:paraId="450F0FB9" w14:textId="77777777">
            <w:pPr>
              <w:pStyle w:val="LTableTextAbt"/>
              <w:rPr>
                <w:szCs w:val="18"/>
              </w:rPr>
            </w:pPr>
            <w:r w:rsidRPr="00EC0F89">
              <w:rPr>
                <w:szCs w:val="18"/>
              </w:rPr>
              <w:t>Aerosol Spray Cleaning/Degreasing</w:t>
            </w:r>
          </w:p>
        </w:tc>
        <w:tc>
          <w:tcPr>
            <w:tcW w:w="459" w:type="pct"/>
            <w:shd w:val="clear" w:color="auto" w:fill="auto"/>
            <w:vAlign w:val="center"/>
          </w:tcPr>
          <w:p w:rsidR="00732476" w:rsidRPr="00EC0F89" w:rsidP="00CB1C05" w14:paraId="6DDAFF73" w14:textId="77777777">
            <w:pPr>
              <w:pStyle w:val="RTableTextAbt"/>
              <w:ind w:right="285"/>
            </w:pPr>
            <w:r>
              <w:rPr>
                <w:szCs w:val="18"/>
              </w:rPr>
              <w:t>-</w:t>
            </w:r>
          </w:p>
        </w:tc>
        <w:tc>
          <w:tcPr>
            <w:tcW w:w="459" w:type="pct"/>
            <w:shd w:val="clear" w:color="auto" w:fill="auto"/>
          </w:tcPr>
          <w:p w:rsidR="00732476" w:rsidRPr="00EC0F89" w:rsidP="00CB1C05" w14:paraId="0586D76A" w14:textId="77777777">
            <w:pPr>
              <w:pStyle w:val="RTableTextAbt"/>
              <w:ind w:right="285"/>
            </w:pPr>
            <w:r w:rsidRPr="00014DB5">
              <w:t>1,483.0</w:t>
            </w:r>
          </w:p>
        </w:tc>
        <w:tc>
          <w:tcPr>
            <w:tcW w:w="459" w:type="pct"/>
            <w:shd w:val="clear" w:color="auto" w:fill="auto"/>
          </w:tcPr>
          <w:p w:rsidR="00732476" w:rsidRPr="00EC0F89" w:rsidP="00CB1C05" w14:paraId="2102C212" w14:textId="77777777">
            <w:pPr>
              <w:pStyle w:val="RTableTextAbt"/>
              <w:ind w:right="285"/>
            </w:pPr>
            <w:r w:rsidRPr="00014DB5">
              <w:t>71,182.1</w:t>
            </w:r>
          </w:p>
        </w:tc>
        <w:tc>
          <w:tcPr>
            <w:tcW w:w="459" w:type="pct"/>
            <w:shd w:val="clear" w:color="auto" w:fill="auto"/>
          </w:tcPr>
          <w:p w:rsidR="00732476" w:rsidRPr="00EC0F89" w:rsidP="00CB1C05" w14:paraId="01DBE7BD" w14:textId="77777777">
            <w:pPr>
              <w:pStyle w:val="RTableTextAbt"/>
              <w:ind w:right="285"/>
            </w:pPr>
            <w:r w:rsidRPr="00014DB5">
              <w:t>47,454.7</w:t>
            </w:r>
          </w:p>
        </w:tc>
        <w:tc>
          <w:tcPr>
            <w:tcW w:w="459" w:type="pct"/>
            <w:shd w:val="clear" w:color="auto" w:fill="auto"/>
          </w:tcPr>
          <w:p w:rsidR="00732476" w:rsidRPr="00EC0F89" w:rsidP="00CB1C05" w14:paraId="6C55DDCD" w14:textId="77777777">
            <w:pPr>
              <w:pStyle w:val="RTableTextAbt"/>
              <w:ind w:right="285"/>
            </w:pPr>
            <w:r w:rsidRPr="00014DB5">
              <w:t>19,278.5</w:t>
            </w:r>
          </w:p>
        </w:tc>
        <w:tc>
          <w:tcPr>
            <w:tcW w:w="459" w:type="pct"/>
            <w:shd w:val="clear" w:color="auto" w:fill="auto"/>
          </w:tcPr>
          <w:p w:rsidR="00732476" w:rsidRPr="00EC0F89" w:rsidP="00CB1C05" w14:paraId="352AFEC2" w14:textId="77777777">
            <w:pPr>
              <w:pStyle w:val="RTableTextAbt"/>
              <w:ind w:right="285"/>
            </w:pPr>
            <w:r w:rsidRPr="00014DB5">
              <w:t>8,897.8</w:t>
            </w:r>
          </w:p>
        </w:tc>
        <w:tc>
          <w:tcPr>
            <w:tcW w:w="459" w:type="pct"/>
            <w:shd w:val="clear" w:color="auto" w:fill="auto"/>
          </w:tcPr>
          <w:p w:rsidR="00732476" w:rsidRPr="00EC0F89" w:rsidP="00CB1C05" w14:paraId="4D7C17A4" w14:textId="77777777">
            <w:pPr>
              <w:pStyle w:val="RTableTextAbt"/>
              <w:ind w:right="285"/>
            </w:pPr>
            <w:r w:rsidRPr="00014DB5">
              <w:t>-</w:t>
            </w:r>
          </w:p>
        </w:tc>
        <w:tc>
          <w:tcPr>
            <w:tcW w:w="460" w:type="pct"/>
            <w:shd w:val="clear" w:color="auto" w:fill="auto"/>
          </w:tcPr>
          <w:p w:rsidR="00732476" w:rsidRPr="00EC0F89" w:rsidP="00CB1C05" w14:paraId="2CA3CD24" w14:textId="77777777">
            <w:pPr>
              <w:pStyle w:val="RTableTextAbt"/>
              <w:ind w:right="285"/>
            </w:pPr>
            <w:r w:rsidRPr="00014DB5">
              <w:t xml:space="preserve"> 148,296 </w:t>
            </w:r>
          </w:p>
        </w:tc>
      </w:tr>
    </w:tbl>
    <w:p w:rsidR="00E11FDC" w:rsidRPr="0065459D" w:rsidP="00CB1C05" w14:paraId="0F8CF700" w14:textId="77777777">
      <w:pPr>
        <w:rPr>
          <w:highlight w:val="yellow"/>
        </w:rPr>
      </w:pPr>
    </w:p>
    <w:p w:rsidR="00BC65A4" w:rsidP="00CB1C05" w14:paraId="2DEC7A77" w14:textId="77777777">
      <w:bookmarkStart w:id="1177" w:name="_Ref82706236"/>
      <w:bookmarkStart w:id="1178" w:name="_Toc107219320"/>
      <w:r>
        <w:br w:type="page"/>
      </w:r>
    </w:p>
    <w:tbl>
      <w:tblPr>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
      <w:tblGrid>
        <w:gridCol w:w="3370"/>
        <w:gridCol w:w="949"/>
        <w:gridCol w:w="1047"/>
        <w:gridCol w:w="1049"/>
        <w:gridCol w:w="1047"/>
        <w:gridCol w:w="1049"/>
        <w:gridCol w:w="1047"/>
        <w:gridCol w:w="1049"/>
        <w:gridCol w:w="1047"/>
        <w:gridCol w:w="1047"/>
      </w:tblGrid>
      <w:tr w14:paraId="2D0F8B2C" w14:textId="77777777" w:rsidTr="00763263">
        <w:tblPrEx>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Ex>
        <w:trPr>
          <w:trHeight w:val="300"/>
          <w:tblHeader/>
        </w:trPr>
        <w:tc>
          <w:tcPr>
            <w:tcW w:w="5000" w:type="pct"/>
            <w:gridSpan w:val="10"/>
            <w:tcBorders>
              <w:top w:val="nil"/>
              <w:left w:val="nil"/>
              <w:bottom w:val="single" w:sz="4" w:space="0" w:color="auto"/>
              <w:right w:val="nil"/>
            </w:tcBorders>
            <w:shd w:val="clear" w:color="auto" w:fill="auto"/>
          </w:tcPr>
          <w:p w:rsidR="00E11FDC" w:rsidRPr="00BB411F" w:rsidP="00CB1C05" w14:paraId="6422FB4C" w14:textId="77777777">
            <w:pPr>
              <w:pStyle w:val="TableTitleA"/>
            </w:pPr>
            <w:bookmarkStart w:id="1179" w:name="_Ref111027915"/>
            <w:bookmarkStart w:id="1180" w:name="_Ref111027993"/>
            <w:bookmarkStart w:id="1181" w:name="_Toc121142669"/>
            <w:bookmarkStart w:id="1182" w:name="_Toc165379690"/>
            <w:r w:rsidRPr="00BB411F">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7</w:t>
            </w:r>
            <w:r w:rsidR="00BC4B5D">
              <w:rPr>
                <w:noProof/>
              </w:rPr>
              <w:fldChar w:fldCharType="end"/>
            </w:r>
            <w:bookmarkEnd w:id="1177"/>
            <w:bookmarkEnd w:id="1179"/>
            <w:r w:rsidR="00AA2734">
              <w:t>:</w:t>
            </w:r>
            <w:r w:rsidRPr="00BB411F">
              <w:t xml:space="preserve"> Count of Employees, by </w:t>
            </w:r>
            <w:r w:rsidRPr="00BB411F" w:rsidR="00744295">
              <w:t xml:space="preserve">Use Category, Worker Type, and </w:t>
            </w:r>
            <w:r w:rsidRPr="00BB411F">
              <w:t>Exposure Threshold</w:t>
            </w:r>
            <w:bookmarkEnd w:id="1178"/>
            <w:bookmarkEnd w:id="1180"/>
            <w:bookmarkEnd w:id="1181"/>
            <w:bookmarkEnd w:id="1182"/>
          </w:p>
        </w:tc>
      </w:tr>
      <w:tr w14:paraId="25CB950E" w14:textId="77777777" w:rsidTr="00763263">
        <w:tblPrEx>
          <w:tblW w:w="4900" w:type="pct"/>
          <w:tblLayout w:type="fixed"/>
          <w:tblCellMar>
            <w:left w:w="29" w:type="dxa"/>
            <w:right w:w="29" w:type="dxa"/>
          </w:tblCellMar>
          <w:tblLook w:val="04A0"/>
        </w:tblPrEx>
        <w:trPr>
          <w:trHeight w:val="300"/>
          <w:tblHeader/>
        </w:trPr>
        <w:tc>
          <w:tcPr>
            <w:tcW w:w="1327" w:type="pct"/>
            <w:shd w:val="clear" w:color="auto" w:fill="48A9C5"/>
            <w:vAlign w:val="center"/>
            <w:hideMark/>
          </w:tcPr>
          <w:p w:rsidR="00E11FDC" w:rsidRPr="00BB411F" w:rsidP="00CB1C05" w14:paraId="485AD46D" w14:textId="77777777">
            <w:pPr>
              <w:pStyle w:val="TableSubtitle"/>
            </w:pPr>
            <w:r w:rsidRPr="00BB411F">
              <w:t>Use Category</w:t>
            </w:r>
          </w:p>
        </w:tc>
        <w:tc>
          <w:tcPr>
            <w:tcW w:w="374" w:type="pct"/>
            <w:shd w:val="clear" w:color="auto" w:fill="48A9C5"/>
            <w:vAlign w:val="center"/>
          </w:tcPr>
          <w:p w:rsidR="00E11FDC" w:rsidRPr="00BB411F" w:rsidP="00CB1C05" w14:paraId="5F943156" w14:textId="77777777">
            <w:pPr>
              <w:pStyle w:val="TableSubtitle"/>
            </w:pPr>
            <w:r w:rsidRPr="00BB411F">
              <w:t>Employee Type</w:t>
            </w:r>
          </w:p>
        </w:tc>
        <w:tc>
          <w:tcPr>
            <w:tcW w:w="412" w:type="pct"/>
            <w:shd w:val="clear" w:color="auto" w:fill="48A9C5"/>
            <w:vAlign w:val="center"/>
            <w:hideMark/>
          </w:tcPr>
          <w:p w:rsidR="00E11FDC" w:rsidRPr="00BB411F" w:rsidP="00CB1C05" w14:paraId="5335A4FB" w14:textId="77777777">
            <w:pPr>
              <w:pStyle w:val="TableSubtitle"/>
            </w:pPr>
            <w:r w:rsidRPr="00BB411F">
              <w:t>&lt;Action Level</w:t>
            </w:r>
          </w:p>
        </w:tc>
        <w:tc>
          <w:tcPr>
            <w:tcW w:w="413" w:type="pct"/>
            <w:shd w:val="clear" w:color="auto" w:fill="48A9C5"/>
            <w:vAlign w:val="center"/>
            <w:hideMark/>
          </w:tcPr>
          <w:p w:rsidR="00E11FDC" w:rsidRPr="00BB411F" w:rsidP="00CB1C05" w14:paraId="4C070ADF" w14:textId="77777777">
            <w:pPr>
              <w:pStyle w:val="TableSubtitle"/>
            </w:pPr>
            <w:r>
              <w:t>Between Action Level and ECEL</w:t>
            </w:r>
          </w:p>
        </w:tc>
        <w:tc>
          <w:tcPr>
            <w:tcW w:w="412" w:type="pct"/>
            <w:shd w:val="clear" w:color="auto" w:fill="48A9C5"/>
            <w:vAlign w:val="center"/>
            <w:hideMark/>
          </w:tcPr>
          <w:p w:rsidR="00E11FDC" w:rsidRPr="00BB411F" w:rsidP="00CB1C05" w14:paraId="4538F71C" w14:textId="77777777">
            <w:pPr>
              <w:pStyle w:val="TableSubtitle"/>
            </w:pPr>
            <w:r>
              <w:t>1 to &lt;10 times the ECEL</w:t>
            </w:r>
          </w:p>
        </w:tc>
        <w:tc>
          <w:tcPr>
            <w:tcW w:w="413" w:type="pct"/>
            <w:shd w:val="clear" w:color="auto" w:fill="48A9C5"/>
            <w:vAlign w:val="center"/>
            <w:hideMark/>
          </w:tcPr>
          <w:p w:rsidR="00E11FDC" w:rsidRPr="00BB411F" w:rsidP="00CB1C05" w14:paraId="356CCECE" w14:textId="77777777">
            <w:pPr>
              <w:pStyle w:val="TableSubtitle"/>
            </w:pPr>
            <w:r>
              <w:t>10 to &lt;25 times the ECEL</w:t>
            </w:r>
          </w:p>
        </w:tc>
        <w:tc>
          <w:tcPr>
            <w:tcW w:w="412" w:type="pct"/>
            <w:shd w:val="clear" w:color="auto" w:fill="48A9C5"/>
            <w:vAlign w:val="center"/>
            <w:hideMark/>
          </w:tcPr>
          <w:p w:rsidR="00E11FDC" w:rsidRPr="00BB411F" w:rsidP="00CB1C05" w14:paraId="2A468250" w14:textId="77777777">
            <w:pPr>
              <w:pStyle w:val="TableSubtitle"/>
            </w:pPr>
            <w:r>
              <w:t>25 to &lt;50 times the ECEL</w:t>
            </w:r>
          </w:p>
        </w:tc>
        <w:tc>
          <w:tcPr>
            <w:tcW w:w="413" w:type="pct"/>
            <w:shd w:val="clear" w:color="auto" w:fill="48A9C5"/>
            <w:vAlign w:val="center"/>
            <w:hideMark/>
          </w:tcPr>
          <w:p w:rsidR="00E11FDC" w:rsidRPr="00BB411F" w:rsidP="00CB1C05" w14:paraId="6E0209DB" w14:textId="77777777">
            <w:pPr>
              <w:pStyle w:val="TableSubtitle"/>
            </w:pPr>
            <w:r>
              <w:t>50 to &lt;1,000 times the ECEL</w:t>
            </w:r>
          </w:p>
        </w:tc>
        <w:tc>
          <w:tcPr>
            <w:tcW w:w="412" w:type="pct"/>
            <w:shd w:val="clear" w:color="auto" w:fill="48A9C5"/>
            <w:vAlign w:val="center"/>
            <w:hideMark/>
          </w:tcPr>
          <w:p w:rsidR="00E11FDC" w:rsidRPr="00BB411F" w:rsidP="00CB1C05" w14:paraId="5F410BBF" w14:textId="77777777">
            <w:pPr>
              <w:pStyle w:val="TableSubtitle"/>
            </w:pPr>
            <w:r>
              <w:t>1,000 to &lt;10,000 times the ECEL</w:t>
            </w:r>
          </w:p>
        </w:tc>
        <w:tc>
          <w:tcPr>
            <w:tcW w:w="412" w:type="pct"/>
            <w:shd w:val="clear" w:color="auto" w:fill="48A9C5"/>
            <w:vAlign w:val="center"/>
          </w:tcPr>
          <w:p w:rsidR="00E11FDC" w:rsidRPr="00BB411F" w:rsidP="00CB1C05" w14:paraId="5D6C7B85" w14:textId="77777777">
            <w:pPr>
              <w:pStyle w:val="TableSubtitle"/>
            </w:pPr>
            <w:r w:rsidRPr="00BB411F">
              <w:t>Total</w:t>
            </w:r>
          </w:p>
        </w:tc>
      </w:tr>
      <w:tr w14:paraId="5F6E01B8" w14:textId="77777777" w:rsidTr="007D2940">
        <w:tblPrEx>
          <w:tblW w:w="4900" w:type="pct"/>
          <w:tblLayout w:type="fixed"/>
          <w:tblCellMar>
            <w:left w:w="29" w:type="dxa"/>
            <w:right w:w="29" w:type="dxa"/>
          </w:tblCellMar>
          <w:tblLook w:val="04A0"/>
        </w:tblPrEx>
        <w:trPr>
          <w:trHeight w:val="60"/>
        </w:trPr>
        <w:tc>
          <w:tcPr>
            <w:tcW w:w="1327" w:type="pct"/>
            <w:shd w:val="clear" w:color="auto" w:fill="auto"/>
            <w:vAlign w:val="bottom"/>
          </w:tcPr>
          <w:p w:rsidR="00674E10" w:rsidRPr="003C490C" w:rsidP="00CB1C05" w14:paraId="0E21F79B" w14:textId="77777777">
            <w:pPr>
              <w:pStyle w:val="LTableTextAbt"/>
              <w:rPr>
                <w:szCs w:val="18"/>
              </w:rPr>
            </w:pPr>
            <w:r w:rsidRPr="003C490C">
              <w:rPr>
                <w:szCs w:val="18"/>
              </w:rPr>
              <w:t>Manufacturing</w:t>
            </w:r>
          </w:p>
        </w:tc>
        <w:tc>
          <w:tcPr>
            <w:tcW w:w="374" w:type="pct"/>
            <w:shd w:val="clear" w:color="auto" w:fill="auto"/>
            <w:vAlign w:val="bottom"/>
          </w:tcPr>
          <w:p w:rsidR="00674E10" w:rsidRPr="003C490C" w:rsidP="00CB1C05" w14:paraId="4824ADA8"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4226D049" w14:textId="77777777">
            <w:pPr>
              <w:pStyle w:val="RTableTextAbt"/>
              <w:ind w:right="114"/>
              <w:rPr>
                <w:szCs w:val="18"/>
              </w:rPr>
            </w:pPr>
            <w:r>
              <w:rPr>
                <w:szCs w:val="18"/>
              </w:rPr>
              <w:t>1,135.2</w:t>
            </w:r>
          </w:p>
        </w:tc>
        <w:tc>
          <w:tcPr>
            <w:tcW w:w="413" w:type="pct"/>
            <w:shd w:val="clear" w:color="auto" w:fill="auto"/>
            <w:vAlign w:val="center"/>
          </w:tcPr>
          <w:p w:rsidR="00674E10" w:rsidRPr="003C490C" w:rsidP="00CB1C05" w14:paraId="66115A95" w14:textId="77777777">
            <w:pPr>
              <w:pStyle w:val="RTableTextAbt"/>
              <w:ind w:right="114"/>
              <w:rPr>
                <w:szCs w:val="18"/>
              </w:rPr>
            </w:pPr>
            <w:r>
              <w:rPr>
                <w:szCs w:val="18"/>
              </w:rPr>
              <w:t>68.8</w:t>
            </w:r>
          </w:p>
        </w:tc>
        <w:tc>
          <w:tcPr>
            <w:tcW w:w="412" w:type="pct"/>
            <w:shd w:val="clear" w:color="auto" w:fill="auto"/>
            <w:vAlign w:val="center"/>
          </w:tcPr>
          <w:p w:rsidR="00674E10" w:rsidRPr="003C490C" w:rsidP="00CB1C05" w14:paraId="42CCECB5" w14:textId="77777777">
            <w:pPr>
              <w:pStyle w:val="RTableTextAbt"/>
              <w:ind w:right="114"/>
              <w:rPr>
                <w:szCs w:val="18"/>
              </w:rPr>
            </w:pPr>
            <w:r>
              <w:rPr>
                <w:szCs w:val="18"/>
              </w:rPr>
              <w:t>361.2</w:t>
            </w:r>
          </w:p>
        </w:tc>
        <w:tc>
          <w:tcPr>
            <w:tcW w:w="413" w:type="pct"/>
            <w:shd w:val="clear" w:color="auto" w:fill="auto"/>
            <w:vAlign w:val="center"/>
          </w:tcPr>
          <w:p w:rsidR="00674E10" w:rsidRPr="003C490C" w:rsidP="00CB1C05" w14:paraId="4AA1A8C8" w14:textId="77777777">
            <w:pPr>
              <w:pStyle w:val="RTableTextAbt"/>
              <w:ind w:right="114"/>
              <w:rPr>
                <w:szCs w:val="18"/>
              </w:rPr>
            </w:pPr>
            <w:r>
              <w:rPr>
                <w:szCs w:val="18"/>
              </w:rPr>
              <w:t>68.8</w:t>
            </w:r>
          </w:p>
        </w:tc>
        <w:tc>
          <w:tcPr>
            <w:tcW w:w="412" w:type="pct"/>
            <w:shd w:val="clear" w:color="auto" w:fill="auto"/>
            <w:vAlign w:val="center"/>
          </w:tcPr>
          <w:p w:rsidR="00674E10" w:rsidRPr="003C490C" w:rsidP="00CB1C05" w14:paraId="36D4D002" w14:textId="77777777">
            <w:pPr>
              <w:pStyle w:val="RTableTextAbt"/>
              <w:ind w:right="114"/>
              <w:rPr>
                <w:szCs w:val="18"/>
              </w:rPr>
            </w:pPr>
            <w:r>
              <w:rPr>
                <w:szCs w:val="18"/>
              </w:rPr>
              <w:t>34.4</w:t>
            </w:r>
          </w:p>
        </w:tc>
        <w:tc>
          <w:tcPr>
            <w:tcW w:w="413" w:type="pct"/>
            <w:shd w:val="clear" w:color="auto" w:fill="auto"/>
            <w:vAlign w:val="center"/>
          </w:tcPr>
          <w:p w:rsidR="00674E10" w:rsidRPr="003C490C" w:rsidP="00CB1C05" w14:paraId="1D3C9DEB" w14:textId="77777777">
            <w:pPr>
              <w:pStyle w:val="RTableTextAbt"/>
              <w:ind w:right="114"/>
              <w:rPr>
                <w:szCs w:val="18"/>
              </w:rPr>
            </w:pPr>
            <w:r>
              <w:rPr>
                <w:szCs w:val="18"/>
              </w:rPr>
              <w:t>51.6</w:t>
            </w:r>
          </w:p>
        </w:tc>
        <w:tc>
          <w:tcPr>
            <w:tcW w:w="412" w:type="pct"/>
            <w:shd w:val="clear" w:color="auto" w:fill="auto"/>
            <w:vAlign w:val="center"/>
          </w:tcPr>
          <w:p w:rsidR="00674E10" w:rsidRPr="003C490C" w:rsidP="00CB1C05" w14:paraId="3982F4E6"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6FF9DBB1" w14:textId="77777777">
            <w:pPr>
              <w:pStyle w:val="RTableTextAbt"/>
              <w:ind w:right="114"/>
              <w:rPr>
                <w:szCs w:val="18"/>
              </w:rPr>
            </w:pPr>
            <w:r>
              <w:rPr>
                <w:szCs w:val="18"/>
              </w:rPr>
              <w:t>1,720</w:t>
            </w:r>
          </w:p>
        </w:tc>
      </w:tr>
      <w:tr w14:paraId="370CA1B3" w14:textId="77777777" w:rsidTr="007D2940">
        <w:tblPrEx>
          <w:tblW w:w="4900" w:type="pct"/>
          <w:tblLayout w:type="fixed"/>
          <w:tblCellMar>
            <w:left w:w="29" w:type="dxa"/>
            <w:right w:w="29" w:type="dxa"/>
          </w:tblCellMar>
          <w:tblLook w:val="04A0"/>
        </w:tblPrEx>
        <w:trPr>
          <w:trHeight w:val="60"/>
        </w:trPr>
        <w:tc>
          <w:tcPr>
            <w:tcW w:w="1327" w:type="pct"/>
            <w:shd w:val="clear" w:color="auto" w:fill="auto"/>
            <w:vAlign w:val="bottom"/>
          </w:tcPr>
          <w:p w:rsidR="00674E10" w:rsidRPr="003C490C" w:rsidP="00CB1C05" w14:paraId="1A44E9C1" w14:textId="77777777">
            <w:pPr>
              <w:pStyle w:val="LTableTextAbt"/>
              <w:rPr>
                <w:szCs w:val="18"/>
              </w:rPr>
            </w:pPr>
            <w:r w:rsidRPr="003C490C">
              <w:rPr>
                <w:szCs w:val="18"/>
              </w:rPr>
              <w:t>Manufacturing</w:t>
            </w:r>
          </w:p>
        </w:tc>
        <w:tc>
          <w:tcPr>
            <w:tcW w:w="374" w:type="pct"/>
            <w:shd w:val="clear" w:color="auto" w:fill="auto"/>
            <w:vAlign w:val="bottom"/>
          </w:tcPr>
          <w:p w:rsidR="00674E10" w:rsidRPr="003C490C" w:rsidP="00CB1C05" w14:paraId="60C858E5" w14:textId="77777777">
            <w:pPr>
              <w:pStyle w:val="LTableTextAbt"/>
              <w:jc w:val="center"/>
              <w:rPr>
                <w:szCs w:val="18"/>
              </w:rPr>
            </w:pPr>
            <w:r w:rsidRPr="003C490C">
              <w:rPr>
                <w:szCs w:val="18"/>
              </w:rPr>
              <w:t>ONU</w:t>
            </w:r>
          </w:p>
        </w:tc>
        <w:tc>
          <w:tcPr>
            <w:tcW w:w="412" w:type="pct"/>
            <w:shd w:val="clear" w:color="auto" w:fill="auto"/>
            <w:vAlign w:val="center"/>
          </w:tcPr>
          <w:p w:rsidR="00674E10" w:rsidRPr="003C490C" w:rsidP="00CB1C05" w14:paraId="0107237C" w14:textId="77777777">
            <w:pPr>
              <w:pStyle w:val="RTableTextAbt"/>
              <w:ind w:right="114"/>
              <w:rPr>
                <w:szCs w:val="18"/>
              </w:rPr>
            </w:pPr>
            <w:r>
              <w:rPr>
                <w:szCs w:val="18"/>
              </w:rPr>
              <w:t>782.4</w:t>
            </w:r>
          </w:p>
        </w:tc>
        <w:tc>
          <w:tcPr>
            <w:tcW w:w="413" w:type="pct"/>
            <w:shd w:val="clear" w:color="auto" w:fill="auto"/>
            <w:vAlign w:val="center"/>
          </w:tcPr>
          <w:p w:rsidR="00674E10" w:rsidRPr="003C490C" w:rsidP="00CB1C05" w14:paraId="09E8FACE" w14:textId="77777777">
            <w:pPr>
              <w:pStyle w:val="RTableTextAbt"/>
              <w:ind w:right="114"/>
              <w:rPr>
                <w:szCs w:val="18"/>
              </w:rPr>
            </w:pPr>
            <w:r>
              <w:rPr>
                <w:szCs w:val="18"/>
              </w:rPr>
              <w:t>32.6</w:t>
            </w:r>
          </w:p>
        </w:tc>
        <w:tc>
          <w:tcPr>
            <w:tcW w:w="412" w:type="pct"/>
            <w:shd w:val="clear" w:color="auto" w:fill="auto"/>
            <w:vAlign w:val="center"/>
          </w:tcPr>
          <w:p w:rsidR="00674E10" w:rsidRPr="003C490C" w:rsidP="00CB1C05" w14:paraId="49EA7180"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4211177A"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24BE688E"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37BDE322"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0ABF5723"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697E8DA3" w14:textId="77777777">
            <w:pPr>
              <w:pStyle w:val="RTableTextAbt"/>
              <w:ind w:right="114"/>
              <w:rPr>
                <w:szCs w:val="18"/>
              </w:rPr>
            </w:pPr>
            <w:r>
              <w:rPr>
                <w:szCs w:val="18"/>
              </w:rPr>
              <w:t>815</w:t>
            </w:r>
          </w:p>
        </w:tc>
      </w:tr>
      <w:tr w14:paraId="45EB44FE"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7AA410B0" w14:textId="77777777">
            <w:pPr>
              <w:pStyle w:val="LTableTextAbt"/>
              <w:rPr>
                <w:szCs w:val="18"/>
              </w:rPr>
            </w:pPr>
            <w:r w:rsidRPr="003C490C">
              <w:rPr>
                <w:szCs w:val="18"/>
              </w:rPr>
              <w:t>Import/Repackage</w:t>
            </w:r>
          </w:p>
        </w:tc>
        <w:tc>
          <w:tcPr>
            <w:tcW w:w="374" w:type="pct"/>
            <w:shd w:val="clear" w:color="auto" w:fill="auto"/>
            <w:vAlign w:val="bottom"/>
          </w:tcPr>
          <w:p w:rsidR="00674E10" w:rsidRPr="003C490C" w:rsidP="00CB1C05" w14:paraId="032126C7"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29D95711"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11EDF88E" w14:textId="77777777">
            <w:pPr>
              <w:pStyle w:val="RTableTextAbt"/>
              <w:ind w:right="114"/>
              <w:rPr>
                <w:szCs w:val="18"/>
              </w:rPr>
            </w:pPr>
            <w:r>
              <w:rPr>
                <w:szCs w:val="18"/>
              </w:rPr>
              <w:t>1.2</w:t>
            </w:r>
          </w:p>
        </w:tc>
        <w:tc>
          <w:tcPr>
            <w:tcW w:w="412" w:type="pct"/>
            <w:shd w:val="clear" w:color="auto" w:fill="auto"/>
            <w:vAlign w:val="center"/>
          </w:tcPr>
          <w:p w:rsidR="00674E10" w:rsidRPr="003C490C" w:rsidP="00CB1C05" w14:paraId="71650DBD" w14:textId="77777777">
            <w:pPr>
              <w:pStyle w:val="RTableTextAbt"/>
              <w:ind w:right="114"/>
              <w:rPr>
                <w:szCs w:val="18"/>
              </w:rPr>
            </w:pPr>
            <w:r>
              <w:rPr>
                <w:szCs w:val="18"/>
              </w:rPr>
              <w:t>56.6</w:t>
            </w:r>
          </w:p>
        </w:tc>
        <w:tc>
          <w:tcPr>
            <w:tcW w:w="413" w:type="pct"/>
            <w:shd w:val="clear" w:color="auto" w:fill="auto"/>
            <w:vAlign w:val="center"/>
          </w:tcPr>
          <w:p w:rsidR="00674E10" w:rsidRPr="003C490C" w:rsidP="00CB1C05" w14:paraId="4CCD07AB" w14:textId="77777777">
            <w:pPr>
              <w:pStyle w:val="RTableTextAbt"/>
              <w:ind w:right="114"/>
              <w:rPr>
                <w:szCs w:val="18"/>
              </w:rPr>
            </w:pPr>
            <w:r>
              <w:rPr>
                <w:szCs w:val="18"/>
              </w:rPr>
              <w:t>1.2</w:t>
            </w:r>
          </w:p>
        </w:tc>
        <w:tc>
          <w:tcPr>
            <w:tcW w:w="412" w:type="pct"/>
            <w:shd w:val="clear" w:color="auto" w:fill="auto"/>
            <w:vAlign w:val="center"/>
          </w:tcPr>
          <w:p w:rsidR="00674E10" w:rsidRPr="003C490C" w:rsidP="00CB1C05" w14:paraId="70ABF646"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1013BC64"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602EFD9A"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05C3DC68" w14:textId="77777777">
            <w:pPr>
              <w:pStyle w:val="RTableTextAbt"/>
              <w:ind w:right="114"/>
              <w:rPr>
                <w:szCs w:val="18"/>
              </w:rPr>
            </w:pPr>
            <w:r>
              <w:rPr>
                <w:szCs w:val="18"/>
              </w:rPr>
              <w:t>59</w:t>
            </w:r>
          </w:p>
        </w:tc>
      </w:tr>
      <w:tr w14:paraId="52A83A18"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6DC29B7D" w14:textId="77777777">
            <w:pPr>
              <w:pStyle w:val="LTableTextAbt"/>
              <w:rPr>
                <w:szCs w:val="18"/>
              </w:rPr>
            </w:pPr>
            <w:r w:rsidRPr="003C490C">
              <w:rPr>
                <w:szCs w:val="18"/>
              </w:rPr>
              <w:t>Reactant/Intermediate</w:t>
            </w:r>
          </w:p>
        </w:tc>
        <w:tc>
          <w:tcPr>
            <w:tcW w:w="374" w:type="pct"/>
            <w:shd w:val="clear" w:color="auto" w:fill="auto"/>
            <w:vAlign w:val="bottom"/>
          </w:tcPr>
          <w:p w:rsidR="00674E10" w:rsidRPr="003C490C" w:rsidP="00CB1C05" w14:paraId="5DD3F4BB"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2760A08C" w14:textId="77777777">
            <w:pPr>
              <w:pStyle w:val="RTableTextAbt"/>
              <w:ind w:right="114"/>
              <w:rPr>
                <w:szCs w:val="18"/>
              </w:rPr>
            </w:pPr>
            <w:r>
              <w:rPr>
                <w:szCs w:val="18"/>
              </w:rPr>
              <w:t>217.8</w:t>
            </w:r>
          </w:p>
        </w:tc>
        <w:tc>
          <w:tcPr>
            <w:tcW w:w="413" w:type="pct"/>
            <w:shd w:val="clear" w:color="auto" w:fill="auto"/>
            <w:vAlign w:val="center"/>
          </w:tcPr>
          <w:p w:rsidR="00674E10" w:rsidRPr="003C490C" w:rsidP="00CB1C05" w14:paraId="40FBE2F1" w14:textId="77777777">
            <w:pPr>
              <w:pStyle w:val="RTableTextAbt"/>
              <w:ind w:right="114"/>
              <w:rPr>
                <w:szCs w:val="18"/>
              </w:rPr>
            </w:pPr>
            <w:r>
              <w:rPr>
                <w:szCs w:val="18"/>
              </w:rPr>
              <w:t>13.2</w:t>
            </w:r>
          </w:p>
        </w:tc>
        <w:tc>
          <w:tcPr>
            <w:tcW w:w="412" w:type="pct"/>
            <w:shd w:val="clear" w:color="auto" w:fill="auto"/>
            <w:vAlign w:val="center"/>
          </w:tcPr>
          <w:p w:rsidR="00674E10" w:rsidRPr="003C490C" w:rsidP="00CB1C05" w14:paraId="1A3E075A" w14:textId="77777777">
            <w:pPr>
              <w:pStyle w:val="RTableTextAbt"/>
              <w:ind w:right="114"/>
              <w:rPr>
                <w:szCs w:val="18"/>
              </w:rPr>
            </w:pPr>
            <w:r>
              <w:rPr>
                <w:szCs w:val="18"/>
              </w:rPr>
              <w:t>69.3</w:t>
            </w:r>
          </w:p>
        </w:tc>
        <w:tc>
          <w:tcPr>
            <w:tcW w:w="413" w:type="pct"/>
            <w:shd w:val="clear" w:color="auto" w:fill="auto"/>
            <w:vAlign w:val="center"/>
          </w:tcPr>
          <w:p w:rsidR="00674E10" w:rsidRPr="003C490C" w:rsidP="00CB1C05" w14:paraId="58ACCC54" w14:textId="77777777">
            <w:pPr>
              <w:pStyle w:val="RTableTextAbt"/>
              <w:ind w:right="114"/>
              <w:rPr>
                <w:szCs w:val="18"/>
              </w:rPr>
            </w:pPr>
            <w:r>
              <w:rPr>
                <w:szCs w:val="18"/>
              </w:rPr>
              <w:t>13.2</w:t>
            </w:r>
          </w:p>
        </w:tc>
        <w:tc>
          <w:tcPr>
            <w:tcW w:w="412" w:type="pct"/>
            <w:shd w:val="clear" w:color="auto" w:fill="auto"/>
            <w:vAlign w:val="center"/>
          </w:tcPr>
          <w:p w:rsidR="00674E10" w:rsidRPr="003C490C" w:rsidP="00CB1C05" w14:paraId="78279B0A" w14:textId="77777777">
            <w:pPr>
              <w:pStyle w:val="RTableTextAbt"/>
              <w:ind w:right="114"/>
              <w:rPr>
                <w:szCs w:val="18"/>
              </w:rPr>
            </w:pPr>
            <w:r>
              <w:rPr>
                <w:szCs w:val="18"/>
              </w:rPr>
              <w:t>6.6</w:t>
            </w:r>
          </w:p>
        </w:tc>
        <w:tc>
          <w:tcPr>
            <w:tcW w:w="413" w:type="pct"/>
            <w:shd w:val="clear" w:color="auto" w:fill="auto"/>
            <w:vAlign w:val="center"/>
          </w:tcPr>
          <w:p w:rsidR="00674E10" w:rsidRPr="003C490C" w:rsidP="00CB1C05" w14:paraId="2273B762" w14:textId="77777777">
            <w:pPr>
              <w:pStyle w:val="RTableTextAbt"/>
              <w:ind w:right="114"/>
              <w:rPr>
                <w:szCs w:val="18"/>
              </w:rPr>
            </w:pPr>
            <w:r>
              <w:rPr>
                <w:szCs w:val="18"/>
              </w:rPr>
              <w:t>9.9</w:t>
            </w:r>
          </w:p>
        </w:tc>
        <w:tc>
          <w:tcPr>
            <w:tcW w:w="412" w:type="pct"/>
            <w:shd w:val="clear" w:color="auto" w:fill="auto"/>
            <w:vAlign w:val="center"/>
          </w:tcPr>
          <w:p w:rsidR="00674E10" w:rsidRPr="003C490C" w:rsidP="00CB1C05" w14:paraId="4C4F020B"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0E0E38DD" w14:textId="77777777">
            <w:pPr>
              <w:pStyle w:val="RTableTextAbt"/>
              <w:ind w:right="114"/>
              <w:rPr>
                <w:szCs w:val="18"/>
              </w:rPr>
            </w:pPr>
            <w:r>
              <w:rPr>
                <w:szCs w:val="18"/>
              </w:rPr>
              <w:t>330</w:t>
            </w:r>
          </w:p>
        </w:tc>
      </w:tr>
      <w:tr w14:paraId="412ABC11"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1AC99352" w14:textId="77777777">
            <w:pPr>
              <w:pStyle w:val="LTableTextAbt"/>
              <w:rPr>
                <w:szCs w:val="18"/>
              </w:rPr>
            </w:pPr>
            <w:r w:rsidRPr="003C490C">
              <w:rPr>
                <w:szCs w:val="18"/>
              </w:rPr>
              <w:t>Reactant/Intermediate</w:t>
            </w:r>
          </w:p>
        </w:tc>
        <w:tc>
          <w:tcPr>
            <w:tcW w:w="374" w:type="pct"/>
            <w:shd w:val="clear" w:color="auto" w:fill="auto"/>
            <w:vAlign w:val="bottom"/>
          </w:tcPr>
          <w:p w:rsidR="00674E10" w:rsidRPr="003C490C" w:rsidP="00CB1C05" w14:paraId="42257A25" w14:textId="77777777">
            <w:pPr>
              <w:pStyle w:val="LTableTextAbt"/>
              <w:jc w:val="center"/>
              <w:rPr>
                <w:szCs w:val="18"/>
              </w:rPr>
            </w:pPr>
            <w:r w:rsidRPr="003C490C">
              <w:rPr>
                <w:szCs w:val="18"/>
              </w:rPr>
              <w:t>ONU</w:t>
            </w:r>
          </w:p>
        </w:tc>
        <w:tc>
          <w:tcPr>
            <w:tcW w:w="412" w:type="pct"/>
            <w:shd w:val="clear" w:color="auto" w:fill="auto"/>
            <w:vAlign w:val="center"/>
          </w:tcPr>
          <w:p w:rsidR="00674E10" w:rsidRPr="003C490C" w:rsidP="00CB1C05" w14:paraId="32CBB09D" w14:textId="77777777">
            <w:pPr>
              <w:pStyle w:val="RTableTextAbt"/>
              <w:ind w:right="114"/>
              <w:rPr>
                <w:szCs w:val="18"/>
              </w:rPr>
            </w:pPr>
            <w:r>
              <w:rPr>
                <w:szCs w:val="18"/>
              </w:rPr>
              <w:t>144.0</w:t>
            </w:r>
          </w:p>
        </w:tc>
        <w:tc>
          <w:tcPr>
            <w:tcW w:w="413" w:type="pct"/>
            <w:shd w:val="clear" w:color="auto" w:fill="auto"/>
            <w:vAlign w:val="center"/>
          </w:tcPr>
          <w:p w:rsidR="00674E10" w:rsidRPr="003C490C" w:rsidP="00CB1C05" w14:paraId="4B434256" w14:textId="77777777">
            <w:pPr>
              <w:pStyle w:val="RTableTextAbt"/>
              <w:ind w:right="114"/>
              <w:rPr>
                <w:szCs w:val="18"/>
              </w:rPr>
            </w:pPr>
            <w:r>
              <w:rPr>
                <w:szCs w:val="18"/>
              </w:rPr>
              <w:t>6.0</w:t>
            </w:r>
          </w:p>
        </w:tc>
        <w:tc>
          <w:tcPr>
            <w:tcW w:w="412" w:type="pct"/>
            <w:shd w:val="clear" w:color="auto" w:fill="auto"/>
            <w:vAlign w:val="center"/>
          </w:tcPr>
          <w:p w:rsidR="00674E10" w:rsidRPr="003C490C" w:rsidP="00CB1C05" w14:paraId="6E54CC22"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46282DF6"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0E7808B7"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2DF31FDC"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631A0A6B"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790EA05B" w14:textId="77777777">
            <w:pPr>
              <w:pStyle w:val="RTableTextAbt"/>
              <w:ind w:right="114"/>
              <w:rPr>
                <w:szCs w:val="18"/>
              </w:rPr>
            </w:pPr>
            <w:r>
              <w:rPr>
                <w:szCs w:val="18"/>
              </w:rPr>
              <w:t>150</w:t>
            </w:r>
          </w:p>
        </w:tc>
      </w:tr>
      <w:tr w14:paraId="35A5AF95"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1F7DBF81" w14:textId="77777777">
            <w:pPr>
              <w:pStyle w:val="LTableTextAbt"/>
              <w:rPr>
                <w:szCs w:val="18"/>
              </w:rPr>
            </w:pPr>
            <w:r w:rsidRPr="003C490C">
              <w:rPr>
                <w:szCs w:val="18"/>
              </w:rPr>
              <w:t>Processing Aid in Petrochemical Manufacturing</w:t>
            </w:r>
          </w:p>
        </w:tc>
        <w:tc>
          <w:tcPr>
            <w:tcW w:w="374" w:type="pct"/>
            <w:shd w:val="clear" w:color="auto" w:fill="auto"/>
            <w:vAlign w:val="bottom"/>
          </w:tcPr>
          <w:p w:rsidR="00674E10" w:rsidRPr="003C490C" w:rsidP="00CB1C05" w14:paraId="36287DD9"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4A70BA55" w14:textId="77777777">
            <w:pPr>
              <w:pStyle w:val="RTableTextAbt"/>
              <w:ind w:right="114"/>
              <w:rPr>
                <w:szCs w:val="18"/>
              </w:rPr>
            </w:pPr>
            <w:r>
              <w:rPr>
                <w:szCs w:val="18"/>
              </w:rPr>
              <w:t>491.7</w:t>
            </w:r>
          </w:p>
        </w:tc>
        <w:tc>
          <w:tcPr>
            <w:tcW w:w="413" w:type="pct"/>
            <w:shd w:val="clear" w:color="auto" w:fill="auto"/>
            <w:vAlign w:val="center"/>
          </w:tcPr>
          <w:p w:rsidR="00674E10" w:rsidRPr="003C490C" w:rsidP="00CB1C05" w14:paraId="61A93A2D" w14:textId="77777777">
            <w:pPr>
              <w:pStyle w:val="RTableTextAbt"/>
              <w:ind w:right="114"/>
              <w:rPr>
                <w:szCs w:val="18"/>
              </w:rPr>
            </w:pPr>
            <w:r>
              <w:rPr>
                <w:szCs w:val="18"/>
              </w:rPr>
              <w:t>56.4</w:t>
            </w:r>
          </w:p>
        </w:tc>
        <w:tc>
          <w:tcPr>
            <w:tcW w:w="412" w:type="pct"/>
            <w:shd w:val="clear" w:color="auto" w:fill="auto"/>
            <w:vAlign w:val="center"/>
          </w:tcPr>
          <w:p w:rsidR="00674E10" w:rsidRPr="003C490C" w:rsidP="00CB1C05" w14:paraId="3429AE62" w14:textId="77777777">
            <w:pPr>
              <w:pStyle w:val="RTableTextAbt"/>
              <w:ind w:right="114"/>
              <w:rPr>
                <w:szCs w:val="18"/>
              </w:rPr>
            </w:pPr>
            <w:r>
              <w:rPr>
                <w:szCs w:val="18"/>
              </w:rPr>
              <w:t>217.6</w:t>
            </w:r>
          </w:p>
        </w:tc>
        <w:tc>
          <w:tcPr>
            <w:tcW w:w="413" w:type="pct"/>
            <w:shd w:val="clear" w:color="auto" w:fill="auto"/>
            <w:vAlign w:val="center"/>
          </w:tcPr>
          <w:p w:rsidR="00674E10" w:rsidRPr="003C490C" w:rsidP="00CB1C05" w14:paraId="3E13BDDE" w14:textId="77777777">
            <w:pPr>
              <w:pStyle w:val="RTableTextAbt"/>
              <w:ind w:right="114"/>
              <w:rPr>
                <w:szCs w:val="18"/>
              </w:rPr>
            </w:pPr>
            <w:r>
              <w:rPr>
                <w:szCs w:val="18"/>
              </w:rPr>
              <w:t>24.2</w:t>
            </w:r>
          </w:p>
        </w:tc>
        <w:tc>
          <w:tcPr>
            <w:tcW w:w="412" w:type="pct"/>
            <w:shd w:val="clear" w:color="auto" w:fill="auto"/>
            <w:vAlign w:val="center"/>
          </w:tcPr>
          <w:p w:rsidR="00674E10" w:rsidRPr="003C490C" w:rsidP="00CB1C05" w14:paraId="1667C671" w14:textId="77777777">
            <w:pPr>
              <w:pStyle w:val="RTableTextAbt"/>
              <w:ind w:right="114"/>
              <w:rPr>
                <w:szCs w:val="18"/>
              </w:rPr>
            </w:pPr>
            <w:r>
              <w:rPr>
                <w:szCs w:val="18"/>
              </w:rPr>
              <w:t>8.1</w:t>
            </w:r>
          </w:p>
        </w:tc>
        <w:tc>
          <w:tcPr>
            <w:tcW w:w="413" w:type="pct"/>
            <w:shd w:val="clear" w:color="auto" w:fill="auto"/>
            <w:vAlign w:val="center"/>
          </w:tcPr>
          <w:p w:rsidR="00674E10" w:rsidRPr="003C490C" w:rsidP="00CB1C05" w14:paraId="263499E5" w14:textId="77777777">
            <w:pPr>
              <w:pStyle w:val="RTableTextAbt"/>
              <w:ind w:right="114"/>
              <w:rPr>
                <w:szCs w:val="18"/>
              </w:rPr>
            </w:pPr>
            <w:r>
              <w:rPr>
                <w:szCs w:val="18"/>
              </w:rPr>
              <w:t>8.1</w:t>
            </w:r>
          </w:p>
        </w:tc>
        <w:tc>
          <w:tcPr>
            <w:tcW w:w="412" w:type="pct"/>
            <w:shd w:val="clear" w:color="auto" w:fill="auto"/>
            <w:vAlign w:val="center"/>
          </w:tcPr>
          <w:p w:rsidR="00674E10" w:rsidRPr="003C490C" w:rsidP="00CB1C05" w14:paraId="4B00AC8C"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73E86633" w14:textId="77777777">
            <w:pPr>
              <w:pStyle w:val="RTableTextAbt"/>
              <w:ind w:right="114"/>
              <w:rPr>
                <w:szCs w:val="18"/>
              </w:rPr>
            </w:pPr>
            <w:r>
              <w:rPr>
                <w:szCs w:val="18"/>
              </w:rPr>
              <w:t>806</w:t>
            </w:r>
          </w:p>
        </w:tc>
      </w:tr>
      <w:tr w14:paraId="1934C612"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304DC71D" w14:textId="77777777">
            <w:pPr>
              <w:pStyle w:val="LTableTextAbt"/>
              <w:rPr>
                <w:szCs w:val="18"/>
              </w:rPr>
            </w:pPr>
            <w:r>
              <w:rPr>
                <w:szCs w:val="18"/>
              </w:rPr>
              <w:t>Production of Maskant for Chemical Milling</w:t>
            </w:r>
          </w:p>
        </w:tc>
        <w:tc>
          <w:tcPr>
            <w:tcW w:w="374" w:type="pct"/>
            <w:shd w:val="clear" w:color="auto" w:fill="auto"/>
            <w:vAlign w:val="bottom"/>
          </w:tcPr>
          <w:p w:rsidR="00674E10" w:rsidRPr="003C490C" w:rsidP="00CB1C05" w14:paraId="32DC7129"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4DEE12A0" w14:textId="77777777">
            <w:pPr>
              <w:pStyle w:val="RTableTextAbt"/>
              <w:ind w:right="114"/>
              <w:rPr>
                <w:szCs w:val="18"/>
              </w:rPr>
            </w:pPr>
            <w:r>
              <w:rPr>
                <w:szCs w:val="18"/>
              </w:rPr>
              <w:t>0.3</w:t>
            </w:r>
          </w:p>
        </w:tc>
        <w:tc>
          <w:tcPr>
            <w:tcW w:w="413" w:type="pct"/>
            <w:shd w:val="clear" w:color="auto" w:fill="auto"/>
            <w:vAlign w:val="center"/>
          </w:tcPr>
          <w:p w:rsidR="00674E10" w:rsidRPr="003C490C" w:rsidP="00CB1C05" w14:paraId="414D7112" w14:textId="77777777">
            <w:pPr>
              <w:pStyle w:val="RTableTextAbt"/>
              <w:ind w:right="114"/>
              <w:rPr>
                <w:szCs w:val="18"/>
              </w:rPr>
            </w:pPr>
            <w:r>
              <w:rPr>
                <w:szCs w:val="18"/>
              </w:rPr>
              <w:t>0.6</w:t>
            </w:r>
          </w:p>
        </w:tc>
        <w:tc>
          <w:tcPr>
            <w:tcW w:w="412" w:type="pct"/>
            <w:shd w:val="clear" w:color="auto" w:fill="auto"/>
            <w:vAlign w:val="center"/>
          </w:tcPr>
          <w:p w:rsidR="00674E10" w:rsidRPr="003C490C" w:rsidP="00CB1C05" w14:paraId="52F79D6C" w14:textId="77777777">
            <w:pPr>
              <w:pStyle w:val="RTableTextAbt"/>
              <w:ind w:right="114"/>
              <w:rPr>
                <w:szCs w:val="18"/>
              </w:rPr>
            </w:pPr>
            <w:r>
              <w:rPr>
                <w:szCs w:val="18"/>
              </w:rPr>
              <w:t>12.9</w:t>
            </w:r>
          </w:p>
        </w:tc>
        <w:tc>
          <w:tcPr>
            <w:tcW w:w="413" w:type="pct"/>
            <w:shd w:val="clear" w:color="auto" w:fill="auto"/>
            <w:vAlign w:val="center"/>
          </w:tcPr>
          <w:p w:rsidR="00674E10" w:rsidRPr="003C490C" w:rsidP="00CB1C05" w14:paraId="005F28EE" w14:textId="77777777">
            <w:pPr>
              <w:pStyle w:val="RTableTextAbt"/>
              <w:ind w:right="114"/>
              <w:rPr>
                <w:szCs w:val="18"/>
              </w:rPr>
            </w:pPr>
            <w:r>
              <w:rPr>
                <w:szCs w:val="18"/>
              </w:rPr>
              <w:t>0.3</w:t>
            </w:r>
          </w:p>
        </w:tc>
        <w:tc>
          <w:tcPr>
            <w:tcW w:w="412" w:type="pct"/>
            <w:shd w:val="clear" w:color="auto" w:fill="auto"/>
            <w:vAlign w:val="center"/>
          </w:tcPr>
          <w:p w:rsidR="00674E10" w:rsidRPr="003C490C" w:rsidP="00CB1C05" w14:paraId="5DB1ED21"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0DE2ED73"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55BC0A33"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29E033ED" w14:textId="77777777">
            <w:pPr>
              <w:pStyle w:val="RTableTextAbt"/>
              <w:ind w:right="114"/>
              <w:rPr>
                <w:szCs w:val="18"/>
              </w:rPr>
            </w:pPr>
            <w:r>
              <w:rPr>
                <w:szCs w:val="18"/>
              </w:rPr>
              <w:t>14</w:t>
            </w:r>
          </w:p>
        </w:tc>
      </w:tr>
      <w:tr w14:paraId="1D18DB53"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189F5225" w14:textId="77777777">
            <w:pPr>
              <w:pStyle w:val="LTableTextAbt"/>
              <w:rPr>
                <w:szCs w:val="18"/>
              </w:rPr>
            </w:pPr>
            <w:r w:rsidRPr="003C490C">
              <w:rPr>
                <w:szCs w:val="18"/>
              </w:rPr>
              <w:t>Use as Maskant for Chemical Milling</w:t>
            </w:r>
          </w:p>
        </w:tc>
        <w:tc>
          <w:tcPr>
            <w:tcW w:w="374" w:type="pct"/>
            <w:shd w:val="clear" w:color="auto" w:fill="auto"/>
            <w:vAlign w:val="bottom"/>
          </w:tcPr>
          <w:p w:rsidR="00674E10" w:rsidRPr="003C490C" w:rsidP="00CB1C05" w14:paraId="331F125C"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4A1020BF" w14:textId="77777777">
            <w:pPr>
              <w:pStyle w:val="RTableTextAbt"/>
              <w:ind w:right="114"/>
              <w:rPr>
                <w:szCs w:val="18"/>
              </w:rPr>
            </w:pPr>
            <w:r>
              <w:rPr>
                <w:szCs w:val="18"/>
              </w:rPr>
              <w:t>24.9</w:t>
            </w:r>
          </w:p>
        </w:tc>
        <w:tc>
          <w:tcPr>
            <w:tcW w:w="413" w:type="pct"/>
            <w:shd w:val="clear" w:color="auto" w:fill="auto"/>
            <w:vAlign w:val="center"/>
          </w:tcPr>
          <w:p w:rsidR="00674E10" w:rsidRPr="003C490C" w:rsidP="00CB1C05" w14:paraId="67C52A9B" w14:textId="77777777">
            <w:pPr>
              <w:pStyle w:val="RTableTextAbt"/>
              <w:ind w:right="114"/>
              <w:rPr>
                <w:szCs w:val="18"/>
              </w:rPr>
            </w:pPr>
            <w:r>
              <w:rPr>
                <w:szCs w:val="18"/>
              </w:rPr>
              <w:t>9.9</w:t>
            </w:r>
          </w:p>
        </w:tc>
        <w:tc>
          <w:tcPr>
            <w:tcW w:w="412" w:type="pct"/>
            <w:shd w:val="clear" w:color="auto" w:fill="auto"/>
            <w:vAlign w:val="center"/>
          </w:tcPr>
          <w:p w:rsidR="00674E10" w:rsidRPr="003C490C" w:rsidP="00CB1C05" w14:paraId="120079BE" w14:textId="77777777">
            <w:pPr>
              <w:pStyle w:val="RTableTextAbt"/>
              <w:ind w:right="114"/>
              <w:rPr>
                <w:szCs w:val="18"/>
              </w:rPr>
            </w:pPr>
            <w:r>
              <w:rPr>
                <w:szCs w:val="18"/>
              </w:rPr>
              <w:t>164.0</w:t>
            </w:r>
          </w:p>
        </w:tc>
        <w:tc>
          <w:tcPr>
            <w:tcW w:w="413" w:type="pct"/>
            <w:shd w:val="clear" w:color="auto" w:fill="auto"/>
            <w:vAlign w:val="center"/>
          </w:tcPr>
          <w:p w:rsidR="00674E10" w:rsidRPr="003C490C" w:rsidP="00CB1C05" w14:paraId="374B240C" w14:textId="77777777">
            <w:pPr>
              <w:pStyle w:val="RTableTextAbt"/>
              <w:ind w:right="114"/>
              <w:rPr>
                <w:szCs w:val="18"/>
              </w:rPr>
            </w:pPr>
            <w:r>
              <w:rPr>
                <w:szCs w:val="18"/>
              </w:rPr>
              <w:t>89.5</w:t>
            </w:r>
          </w:p>
        </w:tc>
        <w:tc>
          <w:tcPr>
            <w:tcW w:w="412" w:type="pct"/>
            <w:shd w:val="clear" w:color="auto" w:fill="auto"/>
            <w:vAlign w:val="center"/>
          </w:tcPr>
          <w:p w:rsidR="00674E10" w:rsidRPr="003C490C" w:rsidP="00CB1C05" w14:paraId="58B2B8C6" w14:textId="77777777">
            <w:pPr>
              <w:pStyle w:val="RTableTextAbt"/>
              <w:ind w:right="114"/>
              <w:rPr>
                <w:szCs w:val="18"/>
              </w:rPr>
            </w:pPr>
            <w:r>
              <w:rPr>
                <w:szCs w:val="18"/>
              </w:rPr>
              <w:t>64.6</w:t>
            </w:r>
          </w:p>
        </w:tc>
        <w:tc>
          <w:tcPr>
            <w:tcW w:w="413" w:type="pct"/>
            <w:shd w:val="clear" w:color="auto" w:fill="auto"/>
            <w:vAlign w:val="center"/>
          </w:tcPr>
          <w:p w:rsidR="00674E10" w:rsidRPr="003C490C" w:rsidP="00CB1C05" w14:paraId="5B676AA8" w14:textId="77777777">
            <w:pPr>
              <w:pStyle w:val="RTableTextAbt"/>
              <w:ind w:right="114"/>
              <w:rPr>
                <w:szCs w:val="18"/>
              </w:rPr>
            </w:pPr>
            <w:r>
              <w:rPr>
                <w:szCs w:val="18"/>
              </w:rPr>
              <w:t>134.2</w:t>
            </w:r>
          </w:p>
        </w:tc>
        <w:tc>
          <w:tcPr>
            <w:tcW w:w="412" w:type="pct"/>
            <w:shd w:val="clear" w:color="auto" w:fill="auto"/>
            <w:vAlign w:val="center"/>
          </w:tcPr>
          <w:p w:rsidR="00674E10" w:rsidRPr="003C490C" w:rsidP="00CB1C05" w14:paraId="297389FF" w14:textId="77777777">
            <w:pPr>
              <w:pStyle w:val="RTableTextAbt"/>
              <w:ind w:right="114"/>
              <w:rPr>
                <w:szCs w:val="18"/>
              </w:rPr>
            </w:pPr>
            <w:r>
              <w:rPr>
                <w:szCs w:val="18"/>
              </w:rPr>
              <w:t>9.9</w:t>
            </w:r>
          </w:p>
        </w:tc>
        <w:tc>
          <w:tcPr>
            <w:tcW w:w="412" w:type="pct"/>
            <w:shd w:val="clear" w:color="auto" w:fill="auto"/>
            <w:vAlign w:val="center"/>
          </w:tcPr>
          <w:p w:rsidR="00674E10" w:rsidRPr="003C490C" w:rsidP="00CB1C05" w14:paraId="5081C2BE" w14:textId="77777777">
            <w:pPr>
              <w:pStyle w:val="RTableTextAbt"/>
              <w:ind w:right="114"/>
              <w:rPr>
                <w:szCs w:val="18"/>
              </w:rPr>
            </w:pPr>
            <w:r>
              <w:rPr>
                <w:szCs w:val="18"/>
              </w:rPr>
              <w:t>497</w:t>
            </w:r>
          </w:p>
        </w:tc>
      </w:tr>
      <w:tr w14:paraId="11B99EF8"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5DA2D2FF" w14:textId="77777777">
            <w:pPr>
              <w:pStyle w:val="LTableTextAbt"/>
              <w:rPr>
                <w:szCs w:val="18"/>
              </w:rPr>
            </w:pPr>
            <w:r w:rsidRPr="003C490C">
              <w:rPr>
                <w:szCs w:val="18"/>
              </w:rPr>
              <w:t>Use as Maskant for Chemical Milling</w:t>
            </w:r>
          </w:p>
        </w:tc>
        <w:tc>
          <w:tcPr>
            <w:tcW w:w="374" w:type="pct"/>
            <w:shd w:val="clear" w:color="auto" w:fill="auto"/>
            <w:vAlign w:val="bottom"/>
          </w:tcPr>
          <w:p w:rsidR="00674E10" w:rsidRPr="003C490C" w:rsidP="00CB1C05" w14:paraId="4A85644B" w14:textId="77777777">
            <w:pPr>
              <w:pStyle w:val="LTableTextAbt"/>
              <w:jc w:val="center"/>
              <w:rPr>
                <w:szCs w:val="18"/>
              </w:rPr>
            </w:pPr>
            <w:r w:rsidRPr="003C490C">
              <w:rPr>
                <w:szCs w:val="18"/>
              </w:rPr>
              <w:t>ONU</w:t>
            </w:r>
          </w:p>
        </w:tc>
        <w:tc>
          <w:tcPr>
            <w:tcW w:w="412" w:type="pct"/>
            <w:shd w:val="clear" w:color="auto" w:fill="auto"/>
            <w:vAlign w:val="center"/>
          </w:tcPr>
          <w:p w:rsidR="00674E10" w:rsidRPr="003C490C" w:rsidP="00CB1C05" w14:paraId="7A655B0C"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1D62D858"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74125A8B" w14:textId="77777777">
            <w:pPr>
              <w:pStyle w:val="RTableTextAbt"/>
              <w:ind w:right="114"/>
              <w:rPr>
                <w:szCs w:val="18"/>
              </w:rPr>
            </w:pPr>
            <w:r>
              <w:rPr>
                <w:szCs w:val="18"/>
              </w:rPr>
              <w:t>1,576.2</w:t>
            </w:r>
          </w:p>
        </w:tc>
        <w:tc>
          <w:tcPr>
            <w:tcW w:w="413" w:type="pct"/>
            <w:shd w:val="clear" w:color="auto" w:fill="auto"/>
            <w:vAlign w:val="center"/>
          </w:tcPr>
          <w:p w:rsidR="00674E10" w:rsidRPr="003C490C" w:rsidP="00CB1C05" w14:paraId="7F2877A2" w14:textId="77777777">
            <w:pPr>
              <w:pStyle w:val="RTableTextAbt"/>
              <w:ind w:right="114"/>
              <w:rPr>
                <w:szCs w:val="18"/>
              </w:rPr>
            </w:pPr>
            <w:r>
              <w:rPr>
                <w:szCs w:val="18"/>
              </w:rPr>
              <w:t>553.8</w:t>
            </w:r>
          </w:p>
        </w:tc>
        <w:tc>
          <w:tcPr>
            <w:tcW w:w="412" w:type="pct"/>
            <w:shd w:val="clear" w:color="auto" w:fill="auto"/>
            <w:vAlign w:val="center"/>
          </w:tcPr>
          <w:p w:rsidR="00674E10" w:rsidRPr="003C490C" w:rsidP="00CB1C05" w14:paraId="4E828CD8"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01621237"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2A616FFE"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77123CF6" w14:textId="77777777">
            <w:pPr>
              <w:pStyle w:val="RTableTextAbt"/>
              <w:ind w:right="114"/>
              <w:rPr>
                <w:szCs w:val="18"/>
              </w:rPr>
            </w:pPr>
            <w:r>
              <w:rPr>
                <w:szCs w:val="18"/>
              </w:rPr>
              <w:t>2,130</w:t>
            </w:r>
          </w:p>
        </w:tc>
      </w:tr>
      <w:tr w14:paraId="5C34944C"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19145A0D" w14:textId="77777777">
            <w:pPr>
              <w:pStyle w:val="LTableTextAbt"/>
              <w:rPr>
                <w:szCs w:val="18"/>
              </w:rPr>
            </w:pPr>
            <w:r w:rsidRPr="003C490C">
              <w:rPr>
                <w:szCs w:val="18"/>
              </w:rPr>
              <w:t>Vapor Degreasing: Open Top Vapor Degreasing (OTVD)</w:t>
            </w:r>
          </w:p>
        </w:tc>
        <w:tc>
          <w:tcPr>
            <w:tcW w:w="374" w:type="pct"/>
            <w:shd w:val="clear" w:color="auto" w:fill="auto"/>
            <w:vAlign w:val="bottom"/>
          </w:tcPr>
          <w:p w:rsidR="00674E10" w:rsidRPr="003C490C" w:rsidP="00CB1C05" w14:paraId="3CCF62EA"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7B127BB4" w14:textId="77777777">
            <w:pPr>
              <w:pStyle w:val="RTableTextAbt"/>
              <w:ind w:right="114"/>
              <w:rPr>
                <w:szCs w:val="18"/>
              </w:rPr>
            </w:pPr>
            <w:r>
              <w:rPr>
                <w:szCs w:val="18"/>
              </w:rPr>
              <w:t>17.9</w:t>
            </w:r>
          </w:p>
        </w:tc>
        <w:tc>
          <w:tcPr>
            <w:tcW w:w="413" w:type="pct"/>
            <w:shd w:val="clear" w:color="auto" w:fill="auto"/>
            <w:vAlign w:val="center"/>
          </w:tcPr>
          <w:p w:rsidR="00674E10" w:rsidRPr="003C490C" w:rsidP="00CB1C05" w14:paraId="0F209A49" w14:textId="77777777">
            <w:pPr>
              <w:pStyle w:val="RTableTextAbt"/>
              <w:ind w:right="114"/>
              <w:rPr>
                <w:szCs w:val="18"/>
              </w:rPr>
            </w:pPr>
            <w:r>
              <w:rPr>
                <w:szCs w:val="18"/>
              </w:rPr>
              <w:t>11.9</w:t>
            </w:r>
          </w:p>
        </w:tc>
        <w:tc>
          <w:tcPr>
            <w:tcW w:w="412" w:type="pct"/>
            <w:shd w:val="clear" w:color="auto" w:fill="auto"/>
            <w:vAlign w:val="center"/>
          </w:tcPr>
          <w:p w:rsidR="00674E10" w:rsidRPr="003C490C" w:rsidP="00CB1C05" w14:paraId="70CB9997" w14:textId="77777777">
            <w:pPr>
              <w:pStyle w:val="RTableTextAbt"/>
              <w:ind w:right="114"/>
              <w:rPr>
                <w:szCs w:val="18"/>
              </w:rPr>
            </w:pPr>
            <w:r>
              <w:rPr>
                <w:szCs w:val="18"/>
              </w:rPr>
              <w:t>208.3</w:t>
            </w:r>
          </w:p>
        </w:tc>
        <w:tc>
          <w:tcPr>
            <w:tcW w:w="413" w:type="pct"/>
            <w:shd w:val="clear" w:color="auto" w:fill="auto"/>
            <w:vAlign w:val="center"/>
          </w:tcPr>
          <w:p w:rsidR="00674E10" w:rsidRPr="003C490C" w:rsidP="00CB1C05" w14:paraId="4DD0231A" w14:textId="77777777">
            <w:pPr>
              <w:pStyle w:val="RTableTextAbt"/>
              <w:ind w:right="114"/>
              <w:rPr>
                <w:szCs w:val="18"/>
              </w:rPr>
            </w:pPr>
            <w:r>
              <w:rPr>
                <w:szCs w:val="18"/>
              </w:rPr>
              <w:t>130.9</w:t>
            </w:r>
          </w:p>
        </w:tc>
        <w:tc>
          <w:tcPr>
            <w:tcW w:w="412" w:type="pct"/>
            <w:shd w:val="clear" w:color="auto" w:fill="auto"/>
            <w:vAlign w:val="center"/>
          </w:tcPr>
          <w:p w:rsidR="00674E10" w:rsidRPr="003C490C" w:rsidP="00CB1C05" w14:paraId="44DF6FFE" w14:textId="77777777">
            <w:pPr>
              <w:pStyle w:val="RTableTextAbt"/>
              <w:ind w:right="114"/>
              <w:rPr>
                <w:szCs w:val="18"/>
              </w:rPr>
            </w:pPr>
            <w:r>
              <w:rPr>
                <w:szCs w:val="18"/>
              </w:rPr>
              <w:t>83.3</w:t>
            </w:r>
          </w:p>
        </w:tc>
        <w:tc>
          <w:tcPr>
            <w:tcW w:w="413" w:type="pct"/>
            <w:shd w:val="clear" w:color="auto" w:fill="auto"/>
            <w:vAlign w:val="center"/>
          </w:tcPr>
          <w:p w:rsidR="00674E10" w:rsidRPr="003C490C" w:rsidP="00CB1C05" w14:paraId="4AD82B0E" w14:textId="77777777">
            <w:pPr>
              <w:pStyle w:val="RTableTextAbt"/>
              <w:ind w:right="114"/>
              <w:rPr>
                <w:szCs w:val="18"/>
              </w:rPr>
            </w:pPr>
            <w:r>
              <w:rPr>
                <w:szCs w:val="18"/>
              </w:rPr>
              <w:t>136.9</w:t>
            </w:r>
          </w:p>
        </w:tc>
        <w:tc>
          <w:tcPr>
            <w:tcW w:w="412" w:type="pct"/>
            <w:shd w:val="clear" w:color="auto" w:fill="auto"/>
            <w:vAlign w:val="center"/>
          </w:tcPr>
          <w:p w:rsidR="00674E10" w:rsidRPr="003C490C" w:rsidP="00CB1C05" w14:paraId="61F8925F" w14:textId="77777777">
            <w:pPr>
              <w:pStyle w:val="RTableTextAbt"/>
              <w:ind w:right="114"/>
              <w:rPr>
                <w:szCs w:val="18"/>
              </w:rPr>
            </w:pPr>
            <w:r>
              <w:rPr>
                <w:szCs w:val="18"/>
              </w:rPr>
              <w:t>6.0</w:t>
            </w:r>
          </w:p>
        </w:tc>
        <w:tc>
          <w:tcPr>
            <w:tcW w:w="412" w:type="pct"/>
            <w:shd w:val="clear" w:color="auto" w:fill="auto"/>
            <w:vAlign w:val="center"/>
          </w:tcPr>
          <w:p w:rsidR="00674E10" w:rsidRPr="003C490C" w:rsidP="00CB1C05" w14:paraId="181441FF" w14:textId="77777777">
            <w:pPr>
              <w:pStyle w:val="RTableTextAbt"/>
              <w:ind w:right="114"/>
              <w:rPr>
                <w:szCs w:val="18"/>
              </w:rPr>
            </w:pPr>
            <w:r>
              <w:rPr>
                <w:szCs w:val="18"/>
              </w:rPr>
              <w:t>595</w:t>
            </w:r>
          </w:p>
        </w:tc>
      </w:tr>
      <w:tr w14:paraId="376EE325"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682A1E72" w14:textId="77777777">
            <w:pPr>
              <w:pStyle w:val="LTableTextAbt"/>
              <w:rPr>
                <w:szCs w:val="18"/>
              </w:rPr>
            </w:pPr>
            <w:r w:rsidRPr="003C490C">
              <w:rPr>
                <w:szCs w:val="18"/>
              </w:rPr>
              <w:t>Vapor Degreasing: Open Top Vapor Degreasing (OTVD)</w:t>
            </w:r>
          </w:p>
        </w:tc>
        <w:tc>
          <w:tcPr>
            <w:tcW w:w="374" w:type="pct"/>
            <w:shd w:val="clear" w:color="auto" w:fill="auto"/>
            <w:vAlign w:val="bottom"/>
          </w:tcPr>
          <w:p w:rsidR="00674E10" w:rsidRPr="003C490C" w:rsidP="00CB1C05" w14:paraId="32DED867" w14:textId="77777777">
            <w:pPr>
              <w:pStyle w:val="LTableTextAbt"/>
              <w:jc w:val="center"/>
              <w:rPr>
                <w:szCs w:val="18"/>
              </w:rPr>
            </w:pPr>
            <w:r w:rsidRPr="003C490C">
              <w:rPr>
                <w:szCs w:val="18"/>
              </w:rPr>
              <w:t>ONU</w:t>
            </w:r>
          </w:p>
        </w:tc>
        <w:tc>
          <w:tcPr>
            <w:tcW w:w="412" w:type="pct"/>
            <w:shd w:val="clear" w:color="auto" w:fill="auto"/>
            <w:vAlign w:val="center"/>
          </w:tcPr>
          <w:p w:rsidR="00674E10" w:rsidRPr="003C490C" w:rsidP="00CB1C05" w14:paraId="2A20AADB" w14:textId="77777777">
            <w:pPr>
              <w:pStyle w:val="RTableTextAbt"/>
              <w:ind w:right="114"/>
              <w:rPr>
                <w:szCs w:val="18"/>
              </w:rPr>
            </w:pPr>
            <w:r>
              <w:rPr>
                <w:szCs w:val="18"/>
              </w:rPr>
              <w:t>13.6</w:t>
            </w:r>
          </w:p>
        </w:tc>
        <w:tc>
          <w:tcPr>
            <w:tcW w:w="413" w:type="pct"/>
            <w:shd w:val="clear" w:color="auto" w:fill="auto"/>
            <w:vAlign w:val="center"/>
          </w:tcPr>
          <w:p w:rsidR="00674E10" w:rsidRPr="003C490C" w:rsidP="00CB1C05" w14:paraId="42475951" w14:textId="77777777">
            <w:pPr>
              <w:pStyle w:val="RTableTextAbt"/>
              <w:ind w:right="114"/>
              <w:rPr>
                <w:szCs w:val="18"/>
              </w:rPr>
            </w:pPr>
            <w:r>
              <w:rPr>
                <w:szCs w:val="18"/>
              </w:rPr>
              <w:t>8.5</w:t>
            </w:r>
          </w:p>
        </w:tc>
        <w:tc>
          <w:tcPr>
            <w:tcW w:w="412" w:type="pct"/>
            <w:shd w:val="clear" w:color="auto" w:fill="auto"/>
            <w:vAlign w:val="center"/>
          </w:tcPr>
          <w:p w:rsidR="00674E10" w:rsidRPr="003C490C" w:rsidP="00CB1C05" w14:paraId="463A5663" w14:textId="77777777">
            <w:pPr>
              <w:pStyle w:val="RTableTextAbt"/>
              <w:ind w:right="114"/>
              <w:rPr>
                <w:szCs w:val="18"/>
              </w:rPr>
            </w:pPr>
            <w:r>
              <w:rPr>
                <w:szCs w:val="18"/>
              </w:rPr>
              <w:t>102.0</w:t>
            </w:r>
          </w:p>
        </w:tc>
        <w:tc>
          <w:tcPr>
            <w:tcW w:w="413" w:type="pct"/>
            <w:shd w:val="clear" w:color="auto" w:fill="auto"/>
            <w:vAlign w:val="center"/>
          </w:tcPr>
          <w:p w:rsidR="00674E10" w:rsidRPr="003C490C" w:rsidP="00CB1C05" w14:paraId="4710E543" w14:textId="77777777">
            <w:pPr>
              <w:pStyle w:val="RTableTextAbt"/>
              <w:ind w:right="114"/>
              <w:rPr>
                <w:szCs w:val="18"/>
              </w:rPr>
            </w:pPr>
            <w:r>
              <w:rPr>
                <w:szCs w:val="18"/>
              </w:rPr>
              <w:t>28.9</w:t>
            </w:r>
          </w:p>
        </w:tc>
        <w:tc>
          <w:tcPr>
            <w:tcW w:w="412" w:type="pct"/>
            <w:shd w:val="clear" w:color="auto" w:fill="auto"/>
            <w:vAlign w:val="center"/>
          </w:tcPr>
          <w:p w:rsidR="00674E10" w:rsidRPr="003C490C" w:rsidP="00CB1C05" w14:paraId="6E381840" w14:textId="77777777">
            <w:pPr>
              <w:pStyle w:val="RTableTextAbt"/>
              <w:ind w:right="114"/>
              <w:rPr>
                <w:szCs w:val="18"/>
              </w:rPr>
            </w:pPr>
            <w:r>
              <w:rPr>
                <w:szCs w:val="18"/>
              </w:rPr>
              <w:t>10.2</w:t>
            </w:r>
          </w:p>
        </w:tc>
        <w:tc>
          <w:tcPr>
            <w:tcW w:w="413" w:type="pct"/>
            <w:shd w:val="clear" w:color="auto" w:fill="auto"/>
            <w:vAlign w:val="center"/>
          </w:tcPr>
          <w:p w:rsidR="00674E10" w:rsidRPr="003C490C" w:rsidP="00CB1C05" w14:paraId="79073214" w14:textId="77777777">
            <w:pPr>
              <w:pStyle w:val="RTableTextAbt"/>
              <w:ind w:right="114"/>
              <w:rPr>
                <w:szCs w:val="18"/>
              </w:rPr>
            </w:pPr>
            <w:r>
              <w:rPr>
                <w:szCs w:val="18"/>
              </w:rPr>
              <w:t>6.8</w:t>
            </w:r>
          </w:p>
        </w:tc>
        <w:tc>
          <w:tcPr>
            <w:tcW w:w="412" w:type="pct"/>
            <w:shd w:val="clear" w:color="auto" w:fill="auto"/>
            <w:vAlign w:val="center"/>
          </w:tcPr>
          <w:p w:rsidR="00674E10" w:rsidRPr="003C490C" w:rsidP="00CB1C05" w14:paraId="24191996"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71F74DC1" w14:textId="77777777">
            <w:pPr>
              <w:pStyle w:val="RTableTextAbt"/>
              <w:ind w:right="114"/>
              <w:rPr>
                <w:szCs w:val="18"/>
              </w:rPr>
            </w:pPr>
            <w:r>
              <w:rPr>
                <w:szCs w:val="18"/>
              </w:rPr>
              <w:t>170</w:t>
            </w:r>
          </w:p>
        </w:tc>
      </w:tr>
      <w:tr w14:paraId="541D7712"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340CCA00" w14:textId="77777777">
            <w:pPr>
              <w:pStyle w:val="LTableTextAbt"/>
              <w:rPr>
                <w:szCs w:val="18"/>
              </w:rPr>
            </w:pPr>
            <w:r w:rsidRPr="003C490C">
              <w:rPr>
                <w:szCs w:val="18"/>
              </w:rPr>
              <w:t>Vapor Degreasing: Enclosed Vapor Degreasing (EVD)</w:t>
            </w:r>
          </w:p>
        </w:tc>
        <w:tc>
          <w:tcPr>
            <w:tcW w:w="374" w:type="pct"/>
            <w:shd w:val="clear" w:color="auto" w:fill="auto"/>
            <w:vAlign w:val="bottom"/>
          </w:tcPr>
          <w:p w:rsidR="00674E10" w:rsidRPr="003C490C" w:rsidP="00CB1C05" w14:paraId="69AE2762"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5929BC15" w14:textId="77777777">
            <w:pPr>
              <w:pStyle w:val="RTableTextAbt"/>
              <w:ind w:right="114"/>
              <w:rPr>
                <w:szCs w:val="18"/>
              </w:rPr>
            </w:pPr>
            <w:r>
              <w:rPr>
                <w:szCs w:val="18"/>
              </w:rPr>
              <w:t>64.7</w:t>
            </w:r>
          </w:p>
        </w:tc>
        <w:tc>
          <w:tcPr>
            <w:tcW w:w="413" w:type="pct"/>
            <w:shd w:val="clear" w:color="auto" w:fill="auto"/>
            <w:vAlign w:val="center"/>
          </w:tcPr>
          <w:p w:rsidR="00674E10" w:rsidRPr="003C490C" w:rsidP="00CB1C05" w14:paraId="31215788" w14:textId="77777777">
            <w:pPr>
              <w:pStyle w:val="RTableTextAbt"/>
              <w:ind w:right="114"/>
              <w:rPr>
                <w:szCs w:val="18"/>
              </w:rPr>
            </w:pPr>
            <w:r>
              <w:rPr>
                <w:szCs w:val="18"/>
              </w:rPr>
              <w:t>13.7</w:t>
            </w:r>
          </w:p>
        </w:tc>
        <w:tc>
          <w:tcPr>
            <w:tcW w:w="412" w:type="pct"/>
            <w:shd w:val="clear" w:color="auto" w:fill="auto"/>
            <w:vAlign w:val="center"/>
          </w:tcPr>
          <w:p w:rsidR="00674E10" w:rsidRPr="005773D3" w:rsidP="00CB1C05" w14:paraId="6727D771" w14:textId="77777777">
            <w:pPr>
              <w:pStyle w:val="RTableTextAbt"/>
              <w:ind w:right="114"/>
              <w:rPr>
                <w:szCs w:val="18"/>
              </w:rPr>
            </w:pPr>
            <w:r>
              <w:rPr>
                <w:szCs w:val="18"/>
              </w:rPr>
              <w:t xml:space="preserve">19.6 </w:t>
            </w:r>
          </w:p>
        </w:tc>
        <w:tc>
          <w:tcPr>
            <w:tcW w:w="413" w:type="pct"/>
            <w:shd w:val="clear" w:color="auto" w:fill="auto"/>
            <w:vAlign w:val="center"/>
          </w:tcPr>
          <w:p w:rsidR="00674E10" w:rsidRPr="003C490C" w:rsidP="00CB1C05" w14:paraId="7E80FE7C"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35AFE597"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3807A627"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187DE6E9"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311029B9" w14:textId="77777777">
            <w:pPr>
              <w:pStyle w:val="RTableTextAbt"/>
              <w:ind w:right="114"/>
              <w:rPr>
                <w:szCs w:val="18"/>
              </w:rPr>
            </w:pPr>
            <w:r>
              <w:rPr>
                <w:szCs w:val="18"/>
              </w:rPr>
              <w:t>98</w:t>
            </w:r>
          </w:p>
        </w:tc>
      </w:tr>
      <w:tr w14:paraId="10142F4E"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096DD7B7" w14:textId="77777777">
            <w:pPr>
              <w:pStyle w:val="LTableTextAbt"/>
              <w:rPr>
                <w:szCs w:val="18"/>
              </w:rPr>
            </w:pPr>
            <w:r w:rsidRPr="003C490C">
              <w:rPr>
                <w:szCs w:val="18"/>
              </w:rPr>
              <w:t>Vapor Degreasing: Enclosed Vapor Degreasing (EVD)</w:t>
            </w:r>
          </w:p>
        </w:tc>
        <w:tc>
          <w:tcPr>
            <w:tcW w:w="374" w:type="pct"/>
            <w:shd w:val="clear" w:color="auto" w:fill="auto"/>
            <w:vAlign w:val="bottom"/>
          </w:tcPr>
          <w:p w:rsidR="00674E10" w:rsidRPr="003C490C" w:rsidP="00CB1C05" w14:paraId="55F949B7" w14:textId="77777777">
            <w:pPr>
              <w:pStyle w:val="LTableTextAbt"/>
              <w:jc w:val="center"/>
              <w:rPr>
                <w:szCs w:val="18"/>
              </w:rPr>
            </w:pPr>
            <w:r w:rsidRPr="003C490C">
              <w:rPr>
                <w:szCs w:val="18"/>
              </w:rPr>
              <w:t>ONU</w:t>
            </w:r>
          </w:p>
        </w:tc>
        <w:tc>
          <w:tcPr>
            <w:tcW w:w="412" w:type="pct"/>
            <w:shd w:val="clear" w:color="auto" w:fill="auto"/>
            <w:vAlign w:val="center"/>
          </w:tcPr>
          <w:p w:rsidR="00674E10" w:rsidRPr="003C490C" w:rsidP="00CB1C05" w14:paraId="578DE133" w14:textId="77777777">
            <w:pPr>
              <w:pStyle w:val="RTableTextAbt"/>
              <w:ind w:right="114"/>
              <w:rPr>
                <w:szCs w:val="18"/>
              </w:rPr>
            </w:pPr>
            <w:r>
              <w:rPr>
                <w:szCs w:val="18"/>
              </w:rPr>
              <w:t>27.2</w:t>
            </w:r>
          </w:p>
        </w:tc>
        <w:tc>
          <w:tcPr>
            <w:tcW w:w="413" w:type="pct"/>
            <w:shd w:val="clear" w:color="auto" w:fill="auto"/>
            <w:vAlign w:val="center"/>
          </w:tcPr>
          <w:p w:rsidR="00674E10" w:rsidRPr="003C490C" w:rsidP="00CB1C05" w14:paraId="790534B2" w14:textId="77777777">
            <w:pPr>
              <w:pStyle w:val="RTableTextAbt"/>
              <w:ind w:right="114"/>
              <w:rPr>
                <w:szCs w:val="18"/>
              </w:rPr>
            </w:pPr>
            <w:r>
              <w:rPr>
                <w:szCs w:val="18"/>
              </w:rPr>
              <w:t>0.8</w:t>
            </w:r>
          </w:p>
        </w:tc>
        <w:tc>
          <w:tcPr>
            <w:tcW w:w="412" w:type="pct"/>
            <w:shd w:val="clear" w:color="auto" w:fill="auto"/>
            <w:vAlign w:val="center"/>
          </w:tcPr>
          <w:p w:rsidR="00674E10" w:rsidRPr="003C490C" w:rsidP="00CB1C05" w14:paraId="57C38254"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026BBF7D"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7A9DD242"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1398227F"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4E70178F"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3D44B658" w14:textId="77777777">
            <w:pPr>
              <w:pStyle w:val="RTableTextAbt"/>
              <w:ind w:right="114"/>
              <w:rPr>
                <w:szCs w:val="18"/>
              </w:rPr>
            </w:pPr>
            <w:r>
              <w:rPr>
                <w:szCs w:val="18"/>
              </w:rPr>
              <w:t>2</w:t>
            </w:r>
            <w:r w:rsidR="00770E07">
              <w:rPr>
                <w:szCs w:val="18"/>
              </w:rPr>
              <w:t>8</w:t>
            </w:r>
          </w:p>
        </w:tc>
      </w:tr>
      <w:tr w14:paraId="15B3AACC"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716774F0" w14:textId="77777777">
            <w:pPr>
              <w:pStyle w:val="LTableTextAbt"/>
              <w:rPr>
                <w:szCs w:val="18"/>
              </w:rPr>
            </w:pPr>
            <w:r w:rsidRPr="003C490C">
              <w:rPr>
                <w:szCs w:val="18"/>
              </w:rPr>
              <w:t>Recycling and Disposal</w:t>
            </w:r>
          </w:p>
        </w:tc>
        <w:tc>
          <w:tcPr>
            <w:tcW w:w="374" w:type="pct"/>
            <w:shd w:val="clear" w:color="auto" w:fill="auto"/>
            <w:vAlign w:val="bottom"/>
          </w:tcPr>
          <w:p w:rsidR="00674E10" w:rsidRPr="003C490C" w:rsidP="00CB1C05" w14:paraId="28FDFE78"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33180EFF" w14:textId="77777777">
            <w:pPr>
              <w:pStyle w:val="RTableTextAbt"/>
              <w:ind w:right="114"/>
              <w:rPr>
                <w:szCs w:val="18"/>
              </w:rPr>
            </w:pPr>
            <w:r>
              <w:rPr>
                <w:szCs w:val="18"/>
              </w:rPr>
              <w:t>1,518.1</w:t>
            </w:r>
          </w:p>
        </w:tc>
        <w:tc>
          <w:tcPr>
            <w:tcW w:w="413" w:type="pct"/>
            <w:shd w:val="clear" w:color="auto" w:fill="auto"/>
            <w:vAlign w:val="center"/>
          </w:tcPr>
          <w:p w:rsidR="00674E10" w:rsidRPr="003C490C" w:rsidP="00CB1C05" w14:paraId="3D041877" w14:textId="77777777">
            <w:pPr>
              <w:pStyle w:val="RTableTextAbt"/>
              <w:ind w:right="114"/>
              <w:rPr>
                <w:szCs w:val="18"/>
              </w:rPr>
            </w:pPr>
            <w:r>
              <w:rPr>
                <w:szCs w:val="18"/>
              </w:rPr>
              <w:t>16.0</w:t>
            </w:r>
          </w:p>
        </w:tc>
        <w:tc>
          <w:tcPr>
            <w:tcW w:w="412" w:type="pct"/>
            <w:shd w:val="clear" w:color="auto" w:fill="auto"/>
            <w:vAlign w:val="center"/>
          </w:tcPr>
          <w:p w:rsidR="00674E10" w:rsidRPr="003C490C" w:rsidP="00CB1C05" w14:paraId="612B602D" w14:textId="77777777">
            <w:pPr>
              <w:pStyle w:val="RTableTextAbt"/>
              <w:ind w:right="114"/>
              <w:rPr>
                <w:szCs w:val="18"/>
              </w:rPr>
            </w:pPr>
            <w:r>
              <w:rPr>
                <w:szCs w:val="18"/>
              </w:rPr>
              <w:t>63.9</w:t>
            </w:r>
          </w:p>
        </w:tc>
        <w:tc>
          <w:tcPr>
            <w:tcW w:w="413" w:type="pct"/>
            <w:shd w:val="clear" w:color="auto" w:fill="auto"/>
            <w:vAlign w:val="center"/>
          </w:tcPr>
          <w:p w:rsidR="00674E10" w:rsidRPr="003C490C" w:rsidP="00CB1C05" w14:paraId="58157B1C"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4B20B611"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40F57C4C"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24AE4C73"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4DB78D47" w14:textId="77777777">
            <w:pPr>
              <w:pStyle w:val="RTableTextAbt"/>
              <w:ind w:right="114"/>
              <w:rPr>
                <w:szCs w:val="18"/>
              </w:rPr>
            </w:pPr>
            <w:r>
              <w:rPr>
                <w:szCs w:val="18"/>
              </w:rPr>
              <w:t>1,598</w:t>
            </w:r>
          </w:p>
        </w:tc>
      </w:tr>
      <w:tr w14:paraId="0B9BC87C" w14:textId="77777777" w:rsidTr="00F65C52">
        <w:tblPrEx>
          <w:tblW w:w="4900" w:type="pct"/>
          <w:tblLayout w:type="fixed"/>
          <w:tblCellMar>
            <w:left w:w="29" w:type="dxa"/>
            <w:right w:w="29" w:type="dxa"/>
          </w:tblCellMar>
          <w:tblLook w:val="04A0"/>
        </w:tblPrEx>
        <w:trPr>
          <w:trHeight w:val="250"/>
        </w:trPr>
        <w:tc>
          <w:tcPr>
            <w:tcW w:w="1327" w:type="pct"/>
            <w:shd w:val="clear" w:color="auto" w:fill="auto"/>
            <w:vAlign w:val="center"/>
          </w:tcPr>
          <w:p w:rsidR="00674E10" w:rsidRPr="003C490C" w:rsidP="00CB1C05" w14:paraId="28AC0AF5" w14:textId="77777777">
            <w:pPr>
              <w:pStyle w:val="LTableTextAbt"/>
              <w:rPr>
                <w:szCs w:val="18"/>
              </w:rPr>
            </w:pPr>
            <w:r w:rsidRPr="00EB4D07">
              <w:rPr>
                <w:szCs w:val="18"/>
              </w:rPr>
              <w:t>Incorporation into Adhesive and Sealant Products</w:t>
            </w:r>
          </w:p>
        </w:tc>
        <w:tc>
          <w:tcPr>
            <w:tcW w:w="374" w:type="pct"/>
            <w:shd w:val="clear" w:color="auto" w:fill="auto"/>
            <w:vAlign w:val="bottom"/>
          </w:tcPr>
          <w:p w:rsidR="00674E10" w:rsidRPr="003C490C" w:rsidP="00CB1C05" w14:paraId="6B2D3158"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3FCADCBA" w14:textId="77777777">
            <w:pPr>
              <w:pStyle w:val="RTableTextAbt"/>
              <w:ind w:right="114"/>
              <w:rPr>
                <w:szCs w:val="18"/>
              </w:rPr>
            </w:pPr>
            <w:r>
              <w:rPr>
                <w:szCs w:val="18"/>
              </w:rPr>
              <w:t>5.0</w:t>
            </w:r>
          </w:p>
        </w:tc>
        <w:tc>
          <w:tcPr>
            <w:tcW w:w="413" w:type="pct"/>
            <w:shd w:val="clear" w:color="auto" w:fill="auto"/>
            <w:vAlign w:val="center"/>
          </w:tcPr>
          <w:p w:rsidR="00674E10" w:rsidRPr="003C490C" w:rsidP="00CB1C05" w14:paraId="6482AACD" w14:textId="77777777">
            <w:pPr>
              <w:pStyle w:val="RTableTextAbt"/>
              <w:ind w:right="114"/>
              <w:rPr>
                <w:szCs w:val="18"/>
              </w:rPr>
            </w:pPr>
            <w:r>
              <w:rPr>
                <w:szCs w:val="18"/>
              </w:rPr>
              <w:t>10.1</w:t>
            </w:r>
          </w:p>
        </w:tc>
        <w:tc>
          <w:tcPr>
            <w:tcW w:w="412" w:type="pct"/>
            <w:shd w:val="clear" w:color="auto" w:fill="auto"/>
            <w:vAlign w:val="center"/>
          </w:tcPr>
          <w:p w:rsidR="00674E10" w:rsidRPr="003C490C" w:rsidP="00CB1C05" w14:paraId="03DF7582" w14:textId="77777777">
            <w:pPr>
              <w:pStyle w:val="RTableTextAbt"/>
              <w:ind w:right="114"/>
              <w:rPr>
                <w:szCs w:val="18"/>
              </w:rPr>
            </w:pPr>
            <w:r>
              <w:rPr>
                <w:szCs w:val="18"/>
              </w:rPr>
              <w:t>231.8</w:t>
            </w:r>
          </w:p>
        </w:tc>
        <w:tc>
          <w:tcPr>
            <w:tcW w:w="413" w:type="pct"/>
            <w:shd w:val="clear" w:color="auto" w:fill="auto"/>
            <w:vAlign w:val="center"/>
          </w:tcPr>
          <w:p w:rsidR="00674E10" w:rsidRPr="003C490C" w:rsidP="00CB1C05" w14:paraId="2EABB972" w14:textId="77777777">
            <w:pPr>
              <w:pStyle w:val="RTableTextAbt"/>
              <w:ind w:right="114"/>
              <w:rPr>
                <w:szCs w:val="18"/>
              </w:rPr>
            </w:pPr>
            <w:r>
              <w:rPr>
                <w:szCs w:val="18"/>
              </w:rPr>
              <w:t>5.0</w:t>
            </w:r>
          </w:p>
        </w:tc>
        <w:tc>
          <w:tcPr>
            <w:tcW w:w="412" w:type="pct"/>
            <w:shd w:val="clear" w:color="auto" w:fill="auto"/>
            <w:vAlign w:val="center"/>
          </w:tcPr>
          <w:p w:rsidR="00674E10" w:rsidRPr="003C490C" w:rsidP="00CB1C05" w14:paraId="0CF60D41"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56672AFD"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4EE9047A"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5C5D8A9E" w14:textId="77777777">
            <w:pPr>
              <w:pStyle w:val="RTableTextAbt"/>
              <w:ind w:right="114"/>
              <w:rPr>
                <w:szCs w:val="18"/>
              </w:rPr>
            </w:pPr>
            <w:r>
              <w:rPr>
                <w:szCs w:val="18"/>
              </w:rPr>
              <w:t>252</w:t>
            </w:r>
          </w:p>
        </w:tc>
      </w:tr>
      <w:tr w14:paraId="3B132DFD" w14:textId="77777777" w:rsidTr="00F65C52">
        <w:tblPrEx>
          <w:tblW w:w="4900" w:type="pct"/>
          <w:tblLayout w:type="fixed"/>
          <w:tblCellMar>
            <w:left w:w="29" w:type="dxa"/>
            <w:right w:w="29" w:type="dxa"/>
          </w:tblCellMar>
          <w:tblLook w:val="04A0"/>
        </w:tblPrEx>
        <w:trPr>
          <w:trHeight w:val="250"/>
        </w:trPr>
        <w:tc>
          <w:tcPr>
            <w:tcW w:w="1327" w:type="pct"/>
            <w:shd w:val="clear" w:color="auto" w:fill="auto"/>
            <w:vAlign w:val="center"/>
          </w:tcPr>
          <w:p w:rsidR="00674E10" w:rsidRPr="003C490C" w:rsidP="00CB1C05" w14:paraId="726704E6" w14:textId="77777777">
            <w:pPr>
              <w:pStyle w:val="LTableTextAbt"/>
              <w:rPr>
                <w:szCs w:val="18"/>
              </w:rPr>
            </w:pPr>
            <w:r w:rsidRPr="00EB4D07">
              <w:rPr>
                <w:szCs w:val="18"/>
              </w:rPr>
              <w:t xml:space="preserve">Incorporation into </w:t>
            </w:r>
            <w:r>
              <w:rPr>
                <w:szCs w:val="18"/>
              </w:rPr>
              <w:t>O</w:t>
            </w:r>
            <w:r w:rsidRPr="00EB4D07">
              <w:rPr>
                <w:szCs w:val="18"/>
              </w:rPr>
              <w:t xml:space="preserve">ther </w:t>
            </w:r>
            <w:r>
              <w:rPr>
                <w:szCs w:val="18"/>
              </w:rPr>
              <w:t>F</w:t>
            </w:r>
            <w:r w:rsidRPr="00EB4D07">
              <w:rPr>
                <w:szCs w:val="18"/>
              </w:rPr>
              <w:t xml:space="preserve">ormulation, </w:t>
            </w:r>
            <w:r>
              <w:rPr>
                <w:szCs w:val="18"/>
              </w:rPr>
              <w:t>M</w:t>
            </w:r>
            <w:r w:rsidRPr="00EB4D07">
              <w:rPr>
                <w:szCs w:val="18"/>
              </w:rPr>
              <w:t xml:space="preserve">ixture, or </w:t>
            </w:r>
            <w:r>
              <w:rPr>
                <w:szCs w:val="18"/>
              </w:rPr>
              <w:t>R</w:t>
            </w:r>
            <w:r w:rsidRPr="00EB4D07">
              <w:rPr>
                <w:szCs w:val="18"/>
              </w:rPr>
              <w:t xml:space="preserve">eaction </w:t>
            </w:r>
            <w:r>
              <w:rPr>
                <w:szCs w:val="18"/>
              </w:rPr>
              <w:t>P</w:t>
            </w:r>
            <w:r w:rsidRPr="00EB4D07">
              <w:rPr>
                <w:szCs w:val="18"/>
              </w:rPr>
              <w:t>roducts (</w:t>
            </w:r>
            <w:r>
              <w:rPr>
                <w:szCs w:val="18"/>
              </w:rPr>
              <w:t>A</w:t>
            </w:r>
            <w:r w:rsidRPr="00EB4D07">
              <w:rPr>
                <w:szCs w:val="18"/>
              </w:rPr>
              <w:t>erosol)</w:t>
            </w:r>
          </w:p>
        </w:tc>
        <w:tc>
          <w:tcPr>
            <w:tcW w:w="374" w:type="pct"/>
            <w:shd w:val="clear" w:color="auto" w:fill="auto"/>
            <w:vAlign w:val="bottom"/>
          </w:tcPr>
          <w:p w:rsidR="00674E10" w:rsidRPr="003C490C" w:rsidP="00CB1C05" w14:paraId="7533F32C"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6504D67E"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05A59531"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3C591E1E"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41E529E8" w14:textId="77777777">
            <w:pPr>
              <w:pStyle w:val="RTableTextAbt"/>
              <w:ind w:right="114"/>
              <w:rPr>
                <w:szCs w:val="18"/>
              </w:rPr>
            </w:pPr>
            <w:r>
              <w:rPr>
                <w:szCs w:val="18"/>
              </w:rPr>
              <w:t>30.2</w:t>
            </w:r>
          </w:p>
        </w:tc>
        <w:tc>
          <w:tcPr>
            <w:tcW w:w="412" w:type="pct"/>
            <w:shd w:val="clear" w:color="auto" w:fill="auto"/>
            <w:vAlign w:val="center"/>
          </w:tcPr>
          <w:p w:rsidR="00674E10" w:rsidRPr="003C490C" w:rsidP="00CB1C05" w14:paraId="0F858E4A" w14:textId="77777777">
            <w:pPr>
              <w:pStyle w:val="RTableTextAbt"/>
              <w:ind w:right="114"/>
              <w:rPr>
                <w:szCs w:val="18"/>
              </w:rPr>
            </w:pPr>
            <w:r>
              <w:rPr>
                <w:szCs w:val="18"/>
              </w:rPr>
              <w:t>105.8</w:t>
            </w:r>
          </w:p>
        </w:tc>
        <w:tc>
          <w:tcPr>
            <w:tcW w:w="413" w:type="pct"/>
            <w:shd w:val="clear" w:color="auto" w:fill="auto"/>
            <w:vAlign w:val="center"/>
          </w:tcPr>
          <w:p w:rsidR="00674E10" w:rsidRPr="003C490C" w:rsidP="00CB1C05" w14:paraId="11B05AAB" w14:textId="77777777">
            <w:pPr>
              <w:pStyle w:val="RTableTextAbt"/>
              <w:ind w:right="114"/>
              <w:rPr>
                <w:szCs w:val="18"/>
              </w:rPr>
            </w:pPr>
            <w:r>
              <w:rPr>
                <w:szCs w:val="18"/>
              </w:rPr>
              <w:t>241.9</w:t>
            </w:r>
          </w:p>
        </w:tc>
        <w:tc>
          <w:tcPr>
            <w:tcW w:w="412" w:type="pct"/>
            <w:shd w:val="clear" w:color="auto" w:fill="auto"/>
            <w:vAlign w:val="center"/>
          </w:tcPr>
          <w:p w:rsidR="00674E10" w:rsidRPr="003C490C" w:rsidP="00CB1C05" w14:paraId="359304EC"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6430B16A" w14:textId="77777777">
            <w:pPr>
              <w:pStyle w:val="RTableTextAbt"/>
              <w:ind w:right="114"/>
              <w:rPr>
                <w:szCs w:val="18"/>
              </w:rPr>
            </w:pPr>
            <w:r>
              <w:rPr>
                <w:szCs w:val="18"/>
              </w:rPr>
              <w:t>378</w:t>
            </w:r>
          </w:p>
        </w:tc>
      </w:tr>
      <w:tr w14:paraId="1B73CC5C" w14:textId="77777777" w:rsidTr="00F65C52">
        <w:tblPrEx>
          <w:tblW w:w="4900" w:type="pct"/>
          <w:tblLayout w:type="fixed"/>
          <w:tblCellMar>
            <w:left w:w="29" w:type="dxa"/>
            <w:right w:w="29" w:type="dxa"/>
          </w:tblCellMar>
          <w:tblLook w:val="04A0"/>
        </w:tblPrEx>
        <w:trPr>
          <w:trHeight w:val="250"/>
        </w:trPr>
        <w:tc>
          <w:tcPr>
            <w:tcW w:w="1327" w:type="pct"/>
            <w:shd w:val="clear" w:color="auto" w:fill="auto"/>
            <w:vAlign w:val="center"/>
          </w:tcPr>
          <w:p w:rsidR="00674E10" w:rsidRPr="003C490C" w:rsidP="00CB1C05" w14:paraId="69D80DC3" w14:textId="77777777">
            <w:pPr>
              <w:pStyle w:val="LTableTextAbt"/>
              <w:rPr>
                <w:szCs w:val="18"/>
              </w:rPr>
            </w:pPr>
            <w:r w:rsidRPr="00EB4D07">
              <w:rPr>
                <w:szCs w:val="18"/>
              </w:rPr>
              <w:t xml:space="preserve">Incorporation into </w:t>
            </w:r>
            <w:r>
              <w:rPr>
                <w:szCs w:val="18"/>
              </w:rPr>
              <w:t>O</w:t>
            </w:r>
            <w:r w:rsidRPr="00EB4D07">
              <w:rPr>
                <w:szCs w:val="18"/>
              </w:rPr>
              <w:t xml:space="preserve">ther </w:t>
            </w:r>
            <w:r>
              <w:rPr>
                <w:szCs w:val="18"/>
              </w:rPr>
              <w:t>F</w:t>
            </w:r>
            <w:r w:rsidRPr="00EB4D07">
              <w:rPr>
                <w:szCs w:val="18"/>
              </w:rPr>
              <w:t xml:space="preserve">ormulation, </w:t>
            </w:r>
            <w:r>
              <w:rPr>
                <w:szCs w:val="18"/>
              </w:rPr>
              <w:t>M</w:t>
            </w:r>
            <w:r w:rsidRPr="00EB4D07">
              <w:rPr>
                <w:szCs w:val="18"/>
              </w:rPr>
              <w:t xml:space="preserve">ixture, or </w:t>
            </w:r>
            <w:r>
              <w:rPr>
                <w:szCs w:val="18"/>
              </w:rPr>
              <w:t>R</w:t>
            </w:r>
            <w:r w:rsidRPr="00EB4D07">
              <w:rPr>
                <w:szCs w:val="18"/>
              </w:rPr>
              <w:t xml:space="preserve">eaction </w:t>
            </w:r>
            <w:r>
              <w:rPr>
                <w:szCs w:val="18"/>
              </w:rPr>
              <w:t>P</w:t>
            </w:r>
            <w:r w:rsidRPr="00EB4D07">
              <w:rPr>
                <w:szCs w:val="18"/>
              </w:rPr>
              <w:t>roducts (</w:t>
            </w:r>
            <w:r>
              <w:rPr>
                <w:szCs w:val="18"/>
              </w:rPr>
              <w:t>O</w:t>
            </w:r>
            <w:r w:rsidRPr="00EB4D07">
              <w:rPr>
                <w:szCs w:val="18"/>
              </w:rPr>
              <w:t>ther)</w:t>
            </w:r>
          </w:p>
        </w:tc>
        <w:tc>
          <w:tcPr>
            <w:tcW w:w="374" w:type="pct"/>
            <w:shd w:val="clear" w:color="auto" w:fill="auto"/>
            <w:vAlign w:val="bottom"/>
          </w:tcPr>
          <w:p w:rsidR="00674E10" w:rsidRPr="003C490C" w:rsidP="00CB1C05" w14:paraId="2094DD4A"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09FA257F" w14:textId="77777777">
            <w:pPr>
              <w:pStyle w:val="RTableTextAbt"/>
              <w:ind w:right="114"/>
              <w:rPr>
                <w:szCs w:val="18"/>
              </w:rPr>
            </w:pPr>
            <w:r>
              <w:rPr>
                <w:szCs w:val="18"/>
              </w:rPr>
              <w:t>5.5</w:t>
            </w:r>
          </w:p>
        </w:tc>
        <w:tc>
          <w:tcPr>
            <w:tcW w:w="413" w:type="pct"/>
            <w:shd w:val="clear" w:color="auto" w:fill="auto"/>
            <w:vAlign w:val="center"/>
          </w:tcPr>
          <w:p w:rsidR="00674E10" w:rsidRPr="003C490C" w:rsidP="00CB1C05" w14:paraId="5C7D22CC" w14:textId="77777777">
            <w:pPr>
              <w:pStyle w:val="RTableTextAbt"/>
              <w:ind w:right="114"/>
              <w:rPr>
                <w:szCs w:val="18"/>
              </w:rPr>
            </w:pPr>
            <w:r>
              <w:rPr>
                <w:szCs w:val="18"/>
              </w:rPr>
              <w:t>10.9</w:t>
            </w:r>
          </w:p>
        </w:tc>
        <w:tc>
          <w:tcPr>
            <w:tcW w:w="412" w:type="pct"/>
            <w:shd w:val="clear" w:color="auto" w:fill="auto"/>
            <w:vAlign w:val="center"/>
          </w:tcPr>
          <w:p w:rsidR="00674E10" w:rsidRPr="003C490C" w:rsidP="00CB1C05" w14:paraId="47ACC5A6" w14:textId="77777777">
            <w:pPr>
              <w:pStyle w:val="RTableTextAbt"/>
              <w:ind w:right="114"/>
              <w:rPr>
                <w:szCs w:val="18"/>
              </w:rPr>
            </w:pPr>
            <w:r>
              <w:rPr>
                <w:szCs w:val="18"/>
              </w:rPr>
              <w:t>251.2</w:t>
            </w:r>
          </w:p>
        </w:tc>
        <w:tc>
          <w:tcPr>
            <w:tcW w:w="413" w:type="pct"/>
            <w:shd w:val="clear" w:color="auto" w:fill="auto"/>
            <w:vAlign w:val="center"/>
          </w:tcPr>
          <w:p w:rsidR="00674E10" w:rsidRPr="003C490C" w:rsidP="00CB1C05" w14:paraId="4A274D77" w14:textId="77777777">
            <w:pPr>
              <w:pStyle w:val="RTableTextAbt"/>
              <w:ind w:right="114"/>
              <w:rPr>
                <w:szCs w:val="18"/>
              </w:rPr>
            </w:pPr>
            <w:r>
              <w:rPr>
                <w:szCs w:val="18"/>
              </w:rPr>
              <w:t>5.5</w:t>
            </w:r>
          </w:p>
        </w:tc>
        <w:tc>
          <w:tcPr>
            <w:tcW w:w="412" w:type="pct"/>
            <w:shd w:val="clear" w:color="auto" w:fill="auto"/>
            <w:vAlign w:val="center"/>
          </w:tcPr>
          <w:p w:rsidR="00674E10" w:rsidRPr="003C490C" w:rsidP="00CB1C05" w14:paraId="60D3B81A"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354AB089"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0D63519D"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363E9F58" w14:textId="77777777">
            <w:pPr>
              <w:pStyle w:val="RTableTextAbt"/>
              <w:ind w:right="114"/>
              <w:rPr>
                <w:szCs w:val="18"/>
              </w:rPr>
            </w:pPr>
            <w:r>
              <w:rPr>
                <w:szCs w:val="18"/>
              </w:rPr>
              <w:t>273</w:t>
            </w:r>
          </w:p>
        </w:tc>
      </w:tr>
      <w:tr w14:paraId="075A7272"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4473B3A6" w14:textId="77777777">
            <w:pPr>
              <w:pStyle w:val="LTableTextAbt"/>
              <w:rPr>
                <w:szCs w:val="18"/>
              </w:rPr>
            </w:pPr>
            <w:r>
              <w:rPr>
                <w:szCs w:val="18"/>
              </w:rPr>
              <w:t>Laboratory Chemicals</w:t>
            </w:r>
          </w:p>
        </w:tc>
        <w:tc>
          <w:tcPr>
            <w:tcW w:w="374" w:type="pct"/>
            <w:shd w:val="clear" w:color="auto" w:fill="auto"/>
            <w:vAlign w:val="bottom"/>
          </w:tcPr>
          <w:p w:rsidR="00674E10" w:rsidRPr="003C490C" w:rsidP="00CB1C05" w14:paraId="25BFB30F"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4645126D"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62E0C07A"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63450333" w14:textId="77777777">
            <w:pPr>
              <w:pStyle w:val="RTableTextAbt"/>
              <w:ind w:right="114"/>
              <w:rPr>
                <w:szCs w:val="18"/>
              </w:rPr>
            </w:pPr>
            <w:r>
              <w:rPr>
                <w:szCs w:val="18"/>
              </w:rPr>
              <w:t>26.0</w:t>
            </w:r>
          </w:p>
        </w:tc>
        <w:tc>
          <w:tcPr>
            <w:tcW w:w="413" w:type="pct"/>
            <w:shd w:val="clear" w:color="auto" w:fill="auto"/>
            <w:vAlign w:val="center"/>
          </w:tcPr>
          <w:p w:rsidR="00674E10" w:rsidRPr="003C490C" w:rsidP="00CB1C05" w14:paraId="6998B788"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22C5CDDA"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1976D7D3"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7F4272E5"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333EB2B4" w14:textId="77777777">
            <w:pPr>
              <w:pStyle w:val="RTableTextAbt"/>
              <w:ind w:right="114"/>
              <w:rPr>
                <w:szCs w:val="18"/>
              </w:rPr>
            </w:pPr>
            <w:r>
              <w:rPr>
                <w:szCs w:val="18"/>
              </w:rPr>
              <w:t>26</w:t>
            </w:r>
          </w:p>
        </w:tc>
      </w:tr>
      <w:tr w14:paraId="7E0BB78F"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33E524BB" w14:textId="77777777">
            <w:pPr>
              <w:pStyle w:val="LTableTextAbt"/>
              <w:rPr>
                <w:szCs w:val="18"/>
              </w:rPr>
            </w:pPr>
            <w:r>
              <w:rPr>
                <w:szCs w:val="18"/>
              </w:rPr>
              <w:t>Processing Aid, Except Petrochemical</w:t>
            </w:r>
          </w:p>
        </w:tc>
        <w:tc>
          <w:tcPr>
            <w:tcW w:w="374" w:type="pct"/>
            <w:shd w:val="clear" w:color="auto" w:fill="auto"/>
            <w:vAlign w:val="bottom"/>
          </w:tcPr>
          <w:p w:rsidR="00674E10" w:rsidRPr="003C490C" w:rsidP="00CB1C05" w14:paraId="78BEDEF0"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4D7BA88E" w14:textId="77777777">
            <w:pPr>
              <w:pStyle w:val="RTableTextAbt"/>
              <w:ind w:right="114"/>
              <w:rPr>
                <w:szCs w:val="18"/>
              </w:rPr>
            </w:pPr>
            <w:r>
              <w:rPr>
                <w:szCs w:val="18"/>
              </w:rPr>
              <w:t>15.3</w:t>
            </w:r>
          </w:p>
        </w:tc>
        <w:tc>
          <w:tcPr>
            <w:tcW w:w="413" w:type="pct"/>
            <w:shd w:val="clear" w:color="auto" w:fill="auto"/>
            <w:vAlign w:val="center"/>
          </w:tcPr>
          <w:p w:rsidR="00674E10" w:rsidRPr="003C490C" w:rsidP="00CB1C05" w14:paraId="1BFE23BC" w14:textId="77777777">
            <w:pPr>
              <w:pStyle w:val="RTableTextAbt"/>
              <w:ind w:right="114"/>
              <w:rPr>
                <w:szCs w:val="18"/>
              </w:rPr>
            </w:pPr>
            <w:r>
              <w:rPr>
                <w:szCs w:val="18"/>
              </w:rPr>
              <w:t>1.8</w:t>
            </w:r>
          </w:p>
        </w:tc>
        <w:tc>
          <w:tcPr>
            <w:tcW w:w="412" w:type="pct"/>
            <w:shd w:val="clear" w:color="auto" w:fill="auto"/>
            <w:vAlign w:val="center"/>
          </w:tcPr>
          <w:p w:rsidR="00674E10" w:rsidRPr="003C490C" w:rsidP="00CB1C05" w14:paraId="7FAD9618" w14:textId="77777777">
            <w:pPr>
              <w:pStyle w:val="RTableTextAbt"/>
              <w:ind w:right="114"/>
              <w:rPr>
                <w:szCs w:val="18"/>
              </w:rPr>
            </w:pPr>
            <w:r>
              <w:rPr>
                <w:szCs w:val="18"/>
              </w:rPr>
              <w:t>6.8</w:t>
            </w:r>
          </w:p>
        </w:tc>
        <w:tc>
          <w:tcPr>
            <w:tcW w:w="413" w:type="pct"/>
            <w:shd w:val="clear" w:color="auto" w:fill="auto"/>
            <w:vAlign w:val="center"/>
          </w:tcPr>
          <w:p w:rsidR="00674E10" w:rsidRPr="003C490C" w:rsidP="00CB1C05" w14:paraId="41641CC4" w14:textId="77777777">
            <w:pPr>
              <w:pStyle w:val="RTableTextAbt"/>
              <w:ind w:right="114"/>
              <w:rPr>
                <w:szCs w:val="18"/>
              </w:rPr>
            </w:pPr>
            <w:r>
              <w:rPr>
                <w:szCs w:val="18"/>
              </w:rPr>
              <w:t>0.8</w:t>
            </w:r>
          </w:p>
        </w:tc>
        <w:tc>
          <w:tcPr>
            <w:tcW w:w="412" w:type="pct"/>
            <w:shd w:val="clear" w:color="auto" w:fill="auto"/>
            <w:vAlign w:val="center"/>
          </w:tcPr>
          <w:p w:rsidR="00674E10" w:rsidRPr="003C490C" w:rsidP="00CB1C05" w14:paraId="38B06365" w14:textId="77777777">
            <w:pPr>
              <w:pStyle w:val="RTableTextAbt"/>
              <w:ind w:right="114"/>
              <w:rPr>
                <w:szCs w:val="18"/>
              </w:rPr>
            </w:pPr>
            <w:r>
              <w:rPr>
                <w:szCs w:val="18"/>
              </w:rPr>
              <w:t>0.3</w:t>
            </w:r>
          </w:p>
        </w:tc>
        <w:tc>
          <w:tcPr>
            <w:tcW w:w="413" w:type="pct"/>
            <w:shd w:val="clear" w:color="auto" w:fill="auto"/>
            <w:vAlign w:val="center"/>
          </w:tcPr>
          <w:p w:rsidR="00674E10" w:rsidRPr="003C490C" w:rsidP="00CB1C05" w14:paraId="61E1EB83" w14:textId="77777777">
            <w:pPr>
              <w:pStyle w:val="RTableTextAbt"/>
              <w:ind w:right="114"/>
              <w:rPr>
                <w:szCs w:val="18"/>
              </w:rPr>
            </w:pPr>
            <w:r>
              <w:rPr>
                <w:szCs w:val="18"/>
              </w:rPr>
              <w:t>0.3</w:t>
            </w:r>
          </w:p>
        </w:tc>
        <w:tc>
          <w:tcPr>
            <w:tcW w:w="412" w:type="pct"/>
            <w:shd w:val="clear" w:color="auto" w:fill="auto"/>
            <w:vAlign w:val="center"/>
          </w:tcPr>
          <w:p w:rsidR="00674E10" w:rsidRPr="003C490C" w:rsidP="00CB1C05" w14:paraId="3314E7EB"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4411E85B" w14:textId="77777777">
            <w:pPr>
              <w:pStyle w:val="RTableTextAbt"/>
              <w:ind w:right="114"/>
              <w:rPr>
                <w:szCs w:val="18"/>
              </w:rPr>
            </w:pPr>
            <w:r>
              <w:rPr>
                <w:szCs w:val="18"/>
              </w:rPr>
              <w:t>25</w:t>
            </w:r>
          </w:p>
        </w:tc>
      </w:tr>
      <w:tr w14:paraId="5459F01E" w14:textId="77777777" w:rsidTr="007D2940">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228DD440" w14:textId="77777777">
            <w:pPr>
              <w:pStyle w:val="LTableTextAbt"/>
              <w:rPr>
                <w:szCs w:val="18"/>
              </w:rPr>
            </w:pPr>
            <w:r w:rsidRPr="003C490C">
              <w:rPr>
                <w:szCs w:val="18"/>
              </w:rPr>
              <w:t>Adhesives and Sealants</w:t>
            </w:r>
          </w:p>
        </w:tc>
        <w:tc>
          <w:tcPr>
            <w:tcW w:w="374" w:type="pct"/>
            <w:shd w:val="clear" w:color="auto" w:fill="auto"/>
            <w:vAlign w:val="bottom"/>
          </w:tcPr>
          <w:p w:rsidR="00674E10" w:rsidRPr="003C490C" w:rsidP="00CB1C05" w14:paraId="361452EC" w14:textId="77777777">
            <w:pPr>
              <w:pStyle w:val="LTableTextAbt"/>
              <w:jc w:val="center"/>
              <w:rPr>
                <w:szCs w:val="18"/>
              </w:rPr>
            </w:pPr>
            <w:r w:rsidRPr="003C490C">
              <w:rPr>
                <w:szCs w:val="18"/>
              </w:rPr>
              <w:t>Worker</w:t>
            </w:r>
          </w:p>
        </w:tc>
        <w:tc>
          <w:tcPr>
            <w:tcW w:w="412" w:type="pct"/>
            <w:shd w:val="clear" w:color="auto" w:fill="auto"/>
            <w:vAlign w:val="center"/>
          </w:tcPr>
          <w:p w:rsidR="00674E10" w:rsidRPr="003C490C" w:rsidP="00CB1C05" w14:paraId="44BE0000" w14:textId="77777777">
            <w:pPr>
              <w:pStyle w:val="RTableTextAbt"/>
              <w:ind w:right="114"/>
              <w:rPr>
                <w:szCs w:val="18"/>
              </w:rPr>
            </w:pPr>
            <w:r>
              <w:rPr>
                <w:szCs w:val="18"/>
              </w:rPr>
              <w:t>13,565.9</w:t>
            </w:r>
          </w:p>
        </w:tc>
        <w:tc>
          <w:tcPr>
            <w:tcW w:w="413" w:type="pct"/>
            <w:shd w:val="clear" w:color="auto" w:fill="auto"/>
            <w:vAlign w:val="center"/>
          </w:tcPr>
          <w:p w:rsidR="00674E10" w:rsidRPr="003C490C" w:rsidP="00CB1C05" w14:paraId="4812D8CA" w14:textId="77777777">
            <w:pPr>
              <w:pStyle w:val="RTableTextAbt"/>
              <w:ind w:right="114"/>
              <w:rPr>
                <w:szCs w:val="18"/>
              </w:rPr>
            </w:pPr>
            <w:r>
              <w:rPr>
                <w:szCs w:val="18"/>
              </w:rPr>
              <w:t>2,559.6</w:t>
            </w:r>
          </w:p>
        </w:tc>
        <w:tc>
          <w:tcPr>
            <w:tcW w:w="412" w:type="pct"/>
            <w:shd w:val="clear" w:color="auto" w:fill="auto"/>
            <w:vAlign w:val="center"/>
          </w:tcPr>
          <w:p w:rsidR="00674E10" w:rsidRPr="003C490C" w:rsidP="00CB1C05" w14:paraId="1613A097" w14:textId="77777777">
            <w:pPr>
              <w:pStyle w:val="RTableTextAbt"/>
              <w:ind w:right="114"/>
              <w:rPr>
                <w:szCs w:val="18"/>
              </w:rPr>
            </w:pPr>
            <w:r>
              <w:rPr>
                <w:szCs w:val="18"/>
              </w:rPr>
              <w:t>8,702.6</w:t>
            </w:r>
          </w:p>
        </w:tc>
        <w:tc>
          <w:tcPr>
            <w:tcW w:w="413" w:type="pct"/>
            <w:shd w:val="clear" w:color="auto" w:fill="auto"/>
            <w:vAlign w:val="center"/>
          </w:tcPr>
          <w:p w:rsidR="00674E10" w:rsidRPr="003C490C" w:rsidP="00CB1C05" w14:paraId="0A048737" w14:textId="77777777">
            <w:pPr>
              <w:pStyle w:val="RTableTextAbt"/>
              <w:ind w:right="114"/>
              <w:rPr>
                <w:szCs w:val="18"/>
              </w:rPr>
            </w:pPr>
            <w:r>
              <w:rPr>
                <w:szCs w:val="18"/>
              </w:rPr>
              <w:t>767.9</w:t>
            </w:r>
          </w:p>
        </w:tc>
        <w:tc>
          <w:tcPr>
            <w:tcW w:w="412" w:type="pct"/>
            <w:shd w:val="clear" w:color="auto" w:fill="auto"/>
            <w:vAlign w:val="center"/>
          </w:tcPr>
          <w:p w:rsidR="00674E10" w:rsidRPr="003C490C" w:rsidP="00CB1C05" w14:paraId="6AC411F5" w14:textId="77777777">
            <w:pPr>
              <w:pStyle w:val="RTableTextAbt"/>
              <w:ind w:right="114"/>
              <w:rPr>
                <w:szCs w:val="18"/>
              </w:rPr>
            </w:pPr>
            <w:r>
              <w:rPr>
                <w:szCs w:val="18"/>
              </w:rPr>
              <w:t>-</w:t>
            </w:r>
          </w:p>
        </w:tc>
        <w:tc>
          <w:tcPr>
            <w:tcW w:w="413" w:type="pct"/>
            <w:shd w:val="clear" w:color="auto" w:fill="auto"/>
            <w:vAlign w:val="center"/>
          </w:tcPr>
          <w:p w:rsidR="00674E10" w:rsidRPr="003C490C" w:rsidP="00CB1C05" w14:paraId="7EF1E10E"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2053DC5C" w14:textId="77777777">
            <w:pPr>
              <w:pStyle w:val="RTableTextAbt"/>
              <w:ind w:right="114"/>
              <w:rPr>
                <w:szCs w:val="18"/>
              </w:rPr>
            </w:pPr>
            <w:r>
              <w:rPr>
                <w:szCs w:val="18"/>
              </w:rPr>
              <w:t>-</w:t>
            </w:r>
          </w:p>
        </w:tc>
        <w:tc>
          <w:tcPr>
            <w:tcW w:w="412" w:type="pct"/>
            <w:shd w:val="clear" w:color="auto" w:fill="auto"/>
            <w:vAlign w:val="center"/>
          </w:tcPr>
          <w:p w:rsidR="00674E10" w:rsidRPr="003C490C" w:rsidP="00CB1C05" w14:paraId="4C397C14" w14:textId="77777777">
            <w:pPr>
              <w:pStyle w:val="RTableTextAbt"/>
              <w:ind w:right="114"/>
              <w:rPr>
                <w:szCs w:val="18"/>
              </w:rPr>
            </w:pPr>
            <w:r>
              <w:rPr>
                <w:szCs w:val="18"/>
              </w:rPr>
              <w:t>25,596</w:t>
            </w:r>
          </w:p>
        </w:tc>
      </w:tr>
      <w:tr w14:paraId="7CB586AB" w14:textId="77777777" w:rsidTr="00EB27F1">
        <w:tblPrEx>
          <w:tblW w:w="4900" w:type="pct"/>
          <w:tblLayout w:type="fixed"/>
          <w:tblCellMar>
            <w:left w:w="29" w:type="dxa"/>
            <w:right w:w="29" w:type="dxa"/>
          </w:tblCellMar>
          <w:tblLook w:val="04A0"/>
        </w:tblPrEx>
        <w:trPr>
          <w:trHeight w:val="250"/>
        </w:trPr>
        <w:tc>
          <w:tcPr>
            <w:tcW w:w="1327" w:type="pct"/>
            <w:shd w:val="clear" w:color="auto" w:fill="auto"/>
            <w:vAlign w:val="bottom"/>
          </w:tcPr>
          <w:p w:rsidR="00674E10" w:rsidRPr="003C490C" w:rsidP="00CB1C05" w14:paraId="195D9B79" w14:textId="77777777">
            <w:pPr>
              <w:pStyle w:val="LTableTextAbt"/>
              <w:rPr>
                <w:szCs w:val="18"/>
              </w:rPr>
            </w:pPr>
            <w:r w:rsidRPr="003C490C">
              <w:rPr>
                <w:szCs w:val="18"/>
              </w:rPr>
              <w:t>Aerosol Spray Cleaning/Degreasing</w:t>
            </w:r>
          </w:p>
        </w:tc>
        <w:tc>
          <w:tcPr>
            <w:tcW w:w="374" w:type="pct"/>
            <w:shd w:val="clear" w:color="auto" w:fill="auto"/>
            <w:vAlign w:val="bottom"/>
          </w:tcPr>
          <w:p w:rsidR="00674E10" w:rsidRPr="003C490C" w:rsidP="00CB1C05" w14:paraId="37222C00" w14:textId="77777777">
            <w:pPr>
              <w:pStyle w:val="LTableTextAbt"/>
              <w:jc w:val="center"/>
              <w:rPr>
                <w:szCs w:val="18"/>
              </w:rPr>
            </w:pPr>
            <w:r w:rsidRPr="003C490C">
              <w:rPr>
                <w:szCs w:val="18"/>
              </w:rPr>
              <w:t>Worker</w:t>
            </w:r>
          </w:p>
        </w:tc>
        <w:tc>
          <w:tcPr>
            <w:tcW w:w="412" w:type="pct"/>
            <w:shd w:val="clear" w:color="auto" w:fill="auto"/>
          </w:tcPr>
          <w:p w:rsidR="00674E10" w:rsidRPr="003C490C" w:rsidP="00CB1C05" w14:paraId="34FEDAEF" w14:textId="77777777">
            <w:pPr>
              <w:pStyle w:val="RTableTextAbt"/>
              <w:ind w:right="114"/>
              <w:rPr>
                <w:szCs w:val="18"/>
              </w:rPr>
            </w:pPr>
            <w:r w:rsidRPr="004B61C0">
              <w:t>-</w:t>
            </w:r>
          </w:p>
        </w:tc>
        <w:tc>
          <w:tcPr>
            <w:tcW w:w="413" w:type="pct"/>
            <w:shd w:val="clear" w:color="auto" w:fill="auto"/>
          </w:tcPr>
          <w:p w:rsidR="00674E10" w:rsidRPr="003C490C" w:rsidP="00CB1C05" w14:paraId="3021E1FC" w14:textId="77777777">
            <w:pPr>
              <w:pStyle w:val="RTableTextAbt"/>
              <w:ind w:right="114"/>
              <w:rPr>
                <w:szCs w:val="18"/>
              </w:rPr>
            </w:pPr>
            <w:r w:rsidRPr="004B61C0">
              <w:t>2,013.7</w:t>
            </w:r>
          </w:p>
        </w:tc>
        <w:tc>
          <w:tcPr>
            <w:tcW w:w="412" w:type="pct"/>
            <w:shd w:val="clear" w:color="auto" w:fill="auto"/>
          </w:tcPr>
          <w:p w:rsidR="00674E10" w:rsidRPr="003C490C" w:rsidP="00CB1C05" w14:paraId="1EE74E40" w14:textId="77777777">
            <w:pPr>
              <w:pStyle w:val="RTableTextAbt"/>
              <w:ind w:right="114"/>
              <w:rPr>
                <w:szCs w:val="18"/>
              </w:rPr>
            </w:pPr>
            <w:r w:rsidRPr="004B61C0">
              <w:t>96,657.6</w:t>
            </w:r>
          </w:p>
        </w:tc>
        <w:tc>
          <w:tcPr>
            <w:tcW w:w="413" w:type="pct"/>
            <w:shd w:val="clear" w:color="auto" w:fill="auto"/>
          </w:tcPr>
          <w:p w:rsidR="00674E10" w:rsidRPr="003C490C" w:rsidP="00CB1C05" w14:paraId="2AB1AE97" w14:textId="77777777">
            <w:pPr>
              <w:pStyle w:val="RTableTextAbt"/>
              <w:ind w:right="114"/>
              <w:rPr>
                <w:szCs w:val="18"/>
              </w:rPr>
            </w:pPr>
            <w:r w:rsidRPr="004B61C0">
              <w:t>64,438.4</w:t>
            </w:r>
          </w:p>
        </w:tc>
        <w:tc>
          <w:tcPr>
            <w:tcW w:w="412" w:type="pct"/>
            <w:shd w:val="clear" w:color="auto" w:fill="auto"/>
          </w:tcPr>
          <w:p w:rsidR="00674E10" w:rsidRPr="003C490C" w:rsidP="00CB1C05" w14:paraId="7D839950" w14:textId="77777777">
            <w:pPr>
              <w:pStyle w:val="RTableTextAbt"/>
              <w:ind w:right="114"/>
              <w:rPr>
                <w:szCs w:val="18"/>
              </w:rPr>
            </w:pPr>
            <w:r w:rsidRPr="004B61C0">
              <w:t>26,178.1</w:t>
            </w:r>
          </w:p>
        </w:tc>
        <w:tc>
          <w:tcPr>
            <w:tcW w:w="413" w:type="pct"/>
            <w:shd w:val="clear" w:color="auto" w:fill="auto"/>
          </w:tcPr>
          <w:p w:rsidR="00674E10" w:rsidRPr="003C490C" w:rsidP="00CB1C05" w14:paraId="3C9D96B0" w14:textId="77777777">
            <w:pPr>
              <w:pStyle w:val="RTableTextAbt"/>
              <w:ind w:right="114"/>
              <w:rPr>
                <w:szCs w:val="18"/>
              </w:rPr>
            </w:pPr>
            <w:r w:rsidRPr="004B61C0">
              <w:t>12,082.2</w:t>
            </w:r>
          </w:p>
        </w:tc>
        <w:tc>
          <w:tcPr>
            <w:tcW w:w="412" w:type="pct"/>
            <w:shd w:val="clear" w:color="auto" w:fill="auto"/>
          </w:tcPr>
          <w:p w:rsidR="00674E10" w:rsidRPr="003C490C" w:rsidP="00CB1C05" w14:paraId="04AAA4E6" w14:textId="77777777">
            <w:pPr>
              <w:pStyle w:val="RTableTextAbt"/>
              <w:ind w:right="114"/>
              <w:rPr>
                <w:szCs w:val="18"/>
              </w:rPr>
            </w:pPr>
            <w:r w:rsidRPr="004B61C0">
              <w:t>-</w:t>
            </w:r>
          </w:p>
        </w:tc>
        <w:tc>
          <w:tcPr>
            <w:tcW w:w="412" w:type="pct"/>
            <w:shd w:val="clear" w:color="auto" w:fill="auto"/>
          </w:tcPr>
          <w:p w:rsidR="00674E10" w:rsidRPr="003C490C" w:rsidP="00CB1C05" w14:paraId="2184BF8F" w14:textId="77777777">
            <w:pPr>
              <w:pStyle w:val="RTableTextAbt"/>
              <w:ind w:right="114"/>
              <w:rPr>
                <w:szCs w:val="18"/>
              </w:rPr>
            </w:pPr>
            <w:r w:rsidRPr="004B61C0">
              <w:t xml:space="preserve"> 201,370 </w:t>
            </w:r>
          </w:p>
        </w:tc>
      </w:tr>
      <w:tr w14:paraId="0A0545A0" w14:textId="77777777" w:rsidTr="00EB27F1">
        <w:tblPrEx>
          <w:tblW w:w="4900" w:type="pct"/>
          <w:tblLayout w:type="fixed"/>
          <w:tblCellMar>
            <w:left w:w="29" w:type="dxa"/>
            <w:right w:w="29" w:type="dxa"/>
          </w:tblCellMar>
          <w:tblLook w:val="04A0"/>
        </w:tblPrEx>
        <w:trPr>
          <w:trHeight w:val="64"/>
        </w:trPr>
        <w:tc>
          <w:tcPr>
            <w:tcW w:w="1327" w:type="pct"/>
            <w:shd w:val="clear" w:color="auto" w:fill="auto"/>
            <w:vAlign w:val="bottom"/>
          </w:tcPr>
          <w:p w:rsidR="00674E10" w:rsidRPr="003C490C" w:rsidP="00CB1C05" w14:paraId="5AFC5763" w14:textId="77777777">
            <w:pPr>
              <w:pStyle w:val="LTableTextAbt"/>
              <w:rPr>
                <w:szCs w:val="18"/>
              </w:rPr>
            </w:pPr>
            <w:bookmarkStart w:id="1183" w:name="RANGE!D583"/>
            <w:r w:rsidRPr="003C490C">
              <w:rPr>
                <w:szCs w:val="18"/>
              </w:rPr>
              <w:t>Aerosol Spray Cleaning/Degreasing</w:t>
            </w:r>
            <w:bookmarkEnd w:id="1183"/>
          </w:p>
        </w:tc>
        <w:tc>
          <w:tcPr>
            <w:tcW w:w="374" w:type="pct"/>
            <w:shd w:val="clear" w:color="auto" w:fill="auto"/>
            <w:vAlign w:val="bottom"/>
          </w:tcPr>
          <w:p w:rsidR="00674E10" w:rsidRPr="003C490C" w:rsidP="00CB1C05" w14:paraId="1DB1682E" w14:textId="77777777">
            <w:pPr>
              <w:pStyle w:val="LTableTextAbt"/>
              <w:jc w:val="center"/>
              <w:rPr>
                <w:szCs w:val="18"/>
              </w:rPr>
            </w:pPr>
            <w:r w:rsidRPr="003C490C">
              <w:rPr>
                <w:szCs w:val="18"/>
              </w:rPr>
              <w:t>ONU</w:t>
            </w:r>
          </w:p>
        </w:tc>
        <w:tc>
          <w:tcPr>
            <w:tcW w:w="412" w:type="pct"/>
            <w:shd w:val="clear" w:color="auto" w:fill="auto"/>
          </w:tcPr>
          <w:p w:rsidR="00674E10" w:rsidRPr="003C490C" w:rsidP="00CB1C05" w14:paraId="39F65FD0" w14:textId="77777777">
            <w:pPr>
              <w:pStyle w:val="RTableTextAbt"/>
              <w:ind w:right="114"/>
              <w:rPr>
                <w:szCs w:val="18"/>
              </w:rPr>
            </w:pPr>
            <w:r w:rsidRPr="004B61C0">
              <w:t>4,882.9</w:t>
            </w:r>
          </w:p>
        </w:tc>
        <w:tc>
          <w:tcPr>
            <w:tcW w:w="413" w:type="pct"/>
            <w:shd w:val="clear" w:color="auto" w:fill="auto"/>
          </w:tcPr>
          <w:p w:rsidR="00674E10" w:rsidRPr="003C490C" w:rsidP="00CB1C05" w14:paraId="3BC683C2" w14:textId="77777777">
            <w:pPr>
              <w:pStyle w:val="RTableTextAbt"/>
              <w:ind w:right="114"/>
              <w:rPr>
                <w:szCs w:val="18"/>
              </w:rPr>
            </w:pPr>
            <w:r w:rsidRPr="004B61C0">
              <w:t>1,380.0</w:t>
            </w:r>
          </w:p>
        </w:tc>
        <w:tc>
          <w:tcPr>
            <w:tcW w:w="412" w:type="pct"/>
            <w:shd w:val="clear" w:color="auto" w:fill="auto"/>
          </w:tcPr>
          <w:p w:rsidR="00674E10" w:rsidRPr="003C490C" w:rsidP="00CB1C05" w14:paraId="49B9711C" w14:textId="77777777">
            <w:pPr>
              <w:pStyle w:val="RTableTextAbt"/>
              <w:ind w:right="114"/>
              <w:rPr>
                <w:szCs w:val="18"/>
              </w:rPr>
            </w:pPr>
            <w:r w:rsidRPr="004B61C0">
              <w:t>4,352.2</w:t>
            </w:r>
          </w:p>
        </w:tc>
        <w:tc>
          <w:tcPr>
            <w:tcW w:w="413" w:type="pct"/>
            <w:shd w:val="clear" w:color="auto" w:fill="auto"/>
          </w:tcPr>
          <w:p w:rsidR="00674E10" w:rsidRPr="003C490C" w:rsidP="00CB1C05" w14:paraId="6A350B86" w14:textId="77777777">
            <w:pPr>
              <w:pStyle w:val="RTableTextAbt"/>
              <w:ind w:right="114"/>
              <w:rPr>
                <w:szCs w:val="18"/>
              </w:rPr>
            </w:pPr>
            <w:r w:rsidRPr="004B61C0">
              <w:t>-</w:t>
            </w:r>
          </w:p>
        </w:tc>
        <w:tc>
          <w:tcPr>
            <w:tcW w:w="412" w:type="pct"/>
            <w:shd w:val="clear" w:color="auto" w:fill="auto"/>
          </w:tcPr>
          <w:p w:rsidR="00674E10" w:rsidRPr="003C490C" w:rsidP="00CB1C05" w14:paraId="1007F10B" w14:textId="77777777">
            <w:pPr>
              <w:pStyle w:val="RTableTextAbt"/>
              <w:ind w:right="114"/>
              <w:rPr>
                <w:szCs w:val="18"/>
              </w:rPr>
            </w:pPr>
            <w:r w:rsidRPr="004B61C0">
              <w:t>-</w:t>
            </w:r>
          </w:p>
        </w:tc>
        <w:tc>
          <w:tcPr>
            <w:tcW w:w="413" w:type="pct"/>
            <w:shd w:val="clear" w:color="auto" w:fill="auto"/>
          </w:tcPr>
          <w:p w:rsidR="00674E10" w:rsidRPr="003C490C" w:rsidP="00CB1C05" w14:paraId="1BB6F2EA" w14:textId="77777777">
            <w:pPr>
              <w:pStyle w:val="RTableTextAbt"/>
              <w:ind w:right="114"/>
              <w:rPr>
                <w:szCs w:val="18"/>
              </w:rPr>
            </w:pPr>
            <w:r w:rsidRPr="004B61C0">
              <w:t>-</w:t>
            </w:r>
          </w:p>
        </w:tc>
        <w:tc>
          <w:tcPr>
            <w:tcW w:w="412" w:type="pct"/>
            <w:shd w:val="clear" w:color="auto" w:fill="auto"/>
          </w:tcPr>
          <w:p w:rsidR="00674E10" w:rsidRPr="003C490C" w:rsidP="00CB1C05" w14:paraId="5491AC29" w14:textId="77777777">
            <w:pPr>
              <w:pStyle w:val="RTableTextAbt"/>
              <w:ind w:right="114"/>
              <w:rPr>
                <w:szCs w:val="18"/>
              </w:rPr>
            </w:pPr>
            <w:r w:rsidRPr="004B61C0">
              <w:t>-</w:t>
            </w:r>
          </w:p>
        </w:tc>
        <w:tc>
          <w:tcPr>
            <w:tcW w:w="412" w:type="pct"/>
            <w:shd w:val="clear" w:color="auto" w:fill="auto"/>
          </w:tcPr>
          <w:p w:rsidR="00674E10" w:rsidRPr="003C490C" w:rsidP="00CB1C05" w14:paraId="738680BA" w14:textId="77777777">
            <w:pPr>
              <w:pStyle w:val="RTableTextAbt"/>
              <w:ind w:right="114"/>
              <w:rPr>
                <w:szCs w:val="18"/>
              </w:rPr>
            </w:pPr>
            <w:r w:rsidRPr="004B61C0">
              <w:t xml:space="preserve"> 10,615 </w:t>
            </w:r>
          </w:p>
        </w:tc>
      </w:tr>
    </w:tbl>
    <w:p w:rsidR="00E11FDC" w:rsidRPr="0065459D" w:rsidP="00CB1C05" w14:paraId="074CCDE4" w14:textId="77777777">
      <w:pPr>
        <w:rPr>
          <w:highlight w:val="yellow"/>
        </w:rPr>
      </w:pPr>
    </w:p>
    <w:p w:rsidR="00E11FDC" w:rsidRPr="0065459D" w:rsidP="00CB1C05" w14:paraId="2883513D" w14:textId="77777777">
      <w:pPr>
        <w:rPr>
          <w:highlight w:val="yellow"/>
        </w:rPr>
        <w:sectPr w:rsidSect="00CB1C05">
          <w:type w:val="nextColumn"/>
          <w:pgSz w:w="15840" w:h="12240" w:orient="landscape" w:code="1"/>
          <w:pgMar w:top="1800" w:right="1440" w:bottom="1440" w:left="1440" w:header="720" w:footer="720" w:gutter="0"/>
          <w:lnNumType w:countBy="1" w:restart="continuous"/>
          <w:pgNumType w:chapStyle="1"/>
          <w:cols w:space="720"/>
          <w:titlePg/>
        </w:sectPr>
      </w:pPr>
    </w:p>
    <w:p w:rsidR="00E11FDC" w:rsidRPr="00BB411F" w:rsidP="00CB1C05" w14:paraId="50D0477C" w14:textId="77777777">
      <w:pPr>
        <w:pStyle w:val="Heading3"/>
      </w:pPr>
      <w:bookmarkStart w:id="1184" w:name="_Toc83041886"/>
      <w:bookmarkStart w:id="1185" w:name="_Toc111035647"/>
      <w:bookmarkStart w:id="1186" w:name="_Toc114062027"/>
      <w:r w:rsidRPr="00BB411F">
        <w:t>Initial Exposure Monitoring and Periodic Exposure Monitoring</w:t>
      </w:r>
      <w:bookmarkEnd w:id="1184"/>
      <w:bookmarkEnd w:id="1185"/>
      <w:bookmarkEnd w:id="1186"/>
    </w:p>
    <w:p w:rsidR="00770F91" w:rsidP="00CB1C05" w14:paraId="61532DF8" w14:textId="77777777">
      <w:pPr>
        <w:pStyle w:val="BodyText"/>
      </w:pPr>
      <w:r w:rsidRPr="00BB411F">
        <w:t xml:space="preserve">The initial exposure monitoring and periodic monitoring costs presented </w:t>
      </w:r>
      <w:r w:rsidRPr="004D5A62">
        <w:t xml:space="preserve">in </w:t>
      </w:r>
      <w:r w:rsidRPr="004D5A62">
        <w:fldChar w:fldCharType="begin" w:fldLock="1"/>
      </w:r>
      <w:r w:rsidRPr="004D5A62">
        <w:instrText xml:space="preserve"> REF _Ref110952599 \h </w:instrText>
      </w:r>
      <w:r w:rsidR="004D5A62">
        <w:instrText xml:space="preserve"> \* MERGEFORMAT </w:instrText>
      </w:r>
      <w:r w:rsidRPr="004D5A62">
        <w:fldChar w:fldCharType="separate"/>
      </w:r>
      <w:r w:rsidR="0092222B">
        <w:t xml:space="preserve">Table </w:t>
      </w:r>
      <w:r w:rsidR="0092222B">
        <w:rPr>
          <w:noProof/>
        </w:rPr>
        <w:t>7</w:t>
      </w:r>
      <w:r w:rsidR="0092222B">
        <w:rPr>
          <w:noProof/>
        </w:rPr>
        <w:noBreakHyphen/>
        <w:t>58</w:t>
      </w:r>
      <w:r w:rsidRPr="004D5A62">
        <w:fldChar w:fldCharType="end"/>
      </w:r>
      <w:r w:rsidRPr="004D5A62" w:rsidR="006E7205">
        <w:t xml:space="preserve"> </w:t>
      </w:r>
      <w:r w:rsidRPr="004D5A62">
        <w:t>are based on the research and professional j</w:t>
      </w:r>
      <w:r w:rsidRPr="00BB411F">
        <w:t>udgment of</w:t>
      </w:r>
      <w:r w:rsidR="006F02CC">
        <w:t xml:space="preserve"> the</w:t>
      </w:r>
      <w:r w:rsidRPr="00BB411F">
        <w:t xml:space="preserve"> </w:t>
      </w:r>
      <w:r w:rsidRPr="00BB411F" w:rsidR="002B1B7D">
        <w:t xml:space="preserve">industrial hygiene firm, </w:t>
      </w:r>
      <w:r w:rsidRPr="00BB411F">
        <w:t>Environmental Health &amp; Engineering, Inc.</w:t>
      </w:r>
      <w:r w:rsidRPr="00BB411F" w:rsidR="00B94A22">
        <w:t xml:space="preserve"> </w:t>
      </w:r>
      <w:r w:rsidRPr="00BB411F" w:rsidR="00D4218A">
        <w:t xml:space="preserve">It is assumed that each potentially exposed </w:t>
      </w:r>
      <w:r w:rsidRPr="00BB411F">
        <w:t>worker</w:t>
      </w:r>
      <w:r w:rsidRPr="00BB411F" w:rsidR="00D4218A">
        <w:t xml:space="preserve"> and </w:t>
      </w:r>
      <w:r w:rsidRPr="00BB411F">
        <w:t>ONU</w:t>
      </w:r>
      <w:r w:rsidRPr="00BB411F" w:rsidR="00D4218A">
        <w:t xml:space="preserve"> </w:t>
      </w:r>
      <w:r w:rsidRPr="00BB411F" w:rsidR="000520CB">
        <w:t>is monitored during</w:t>
      </w:r>
      <w:r w:rsidRPr="00BB411F">
        <w:t xml:space="preserve"> each exposure monitoring period. All facilities are assumed to conduct the initial exposure monitoring, while subsequent periodic exposure monitoring frequency was determined based on the ECEL threshold for each entity. </w:t>
      </w:r>
    </w:p>
    <w:tbl>
      <w:tblPr>
        <w:tblW w:w="4500" w:type="pct"/>
        <w:tblLook w:val="04A0"/>
      </w:tblPr>
      <w:tblGrid>
        <w:gridCol w:w="1374"/>
        <w:gridCol w:w="3036"/>
        <w:gridCol w:w="1079"/>
        <w:gridCol w:w="1262"/>
        <w:gridCol w:w="1349"/>
      </w:tblGrid>
      <w:tr w14:paraId="538AD27D" w14:textId="77777777" w:rsidTr="0042445E">
        <w:tblPrEx>
          <w:tblW w:w="4500" w:type="pct"/>
          <w:tblLook w:val="04A0"/>
        </w:tblPrEx>
        <w:trPr>
          <w:trHeight w:val="300"/>
        </w:trPr>
        <w:tc>
          <w:tcPr>
            <w:tcW w:w="5000" w:type="pct"/>
            <w:gridSpan w:val="5"/>
            <w:tcBorders>
              <w:top w:val="nil"/>
              <w:left w:val="nil"/>
              <w:bottom w:val="single" w:sz="4" w:space="0" w:color="auto"/>
              <w:right w:val="nil"/>
            </w:tcBorders>
            <w:shd w:val="clear" w:color="auto" w:fill="auto"/>
          </w:tcPr>
          <w:p w:rsidR="00A074E2" w:rsidRPr="00787372" w:rsidP="00CB1C05" w14:paraId="4F177FB3" w14:textId="77777777">
            <w:pPr>
              <w:pStyle w:val="TableTitleA"/>
            </w:pPr>
            <w:bookmarkStart w:id="1187" w:name="_Ref110952599"/>
            <w:bookmarkStart w:id="1188" w:name="_Toc121142670"/>
            <w:bookmarkStart w:id="1189" w:name="_Toc165379691"/>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8</w:t>
            </w:r>
            <w:r w:rsidR="00BC4B5D">
              <w:rPr>
                <w:noProof/>
              </w:rPr>
              <w:fldChar w:fldCharType="end"/>
            </w:r>
            <w:bookmarkEnd w:id="1187"/>
            <w:r w:rsidR="00770F91">
              <w:t>:</w:t>
            </w:r>
            <w:r>
              <w:t xml:space="preserve"> </w:t>
            </w:r>
            <w:r w:rsidRPr="00F517F7">
              <w:t xml:space="preserve">Summary of Costs Associated with an Exposure Evaluation of </w:t>
            </w:r>
            <w:r w:rsidRPr="00F517F7" w:rsidR="00964E1D">
              <w:t>PCE</w:t>
            </w:r>
            <w:r w:rsidRPr="00F517F7">
              <w:t xml:space="preserve"> at a Simple Worksite</w:t>
            </w:r>
            <w:r w:rsidRPr="00787372">
              <w:t xml:space="preserve"> (10 </w:t>
            </w:r>
            <w:r w:rsidR="0062609E">
              <w:t>W</w:t>
            </w:r>
            <w:r w:rsidRPr="00787372">
              <w:t xml:space="preserve">orkers </w:t>
            </w:r>
            <w:r w:rsidR="0062609E">
              <w:t>S</w:t>
            </w:r>
            <w:r w:rsidRPr="00787372">
              <w:t>ampled</w:t>
            </w:r>
            <w:r w:rsidR="00FB5636">
              <w:t>, 202</w:t>
            </w:r>
            <w:r w:rsidR="00C527C4">
              <w:t>2</w:t>
            </w:r>
            <w:r w:rsidR="00FB5636">
              <w:t>$</w:t>
            </w:r>
            <w:r w:rsidRPr="00787372">
              <w:t>)</w:t>
            </w:r>
            <w:bookmarkEnd w:id="1188"/>
            <w:bookmarkEnd w:id="1189"/>
          </w:p>
        </w:tc>
      </w:tr>
      <w:tr w14:paraId="5771FA55" w14:textId="77777777" w:rsidTr="00763263">
        <w:tblPrEx>
          <w:tblW w:w="4500" w:type="pct"/>
          <w:tblLook w:val="04A0"/>
        </w:tblPrEx>
        <w:trPr>
          <w:trHeight w:val="300"/>
        </w:trPr>
        <w:tc>
          <w:tcPr>
            <w:tcW w:w="848"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0FB9E4CC" w14:textId="77777777">
            <w:pPr>
              <w:pStyle w:val="TableSubtitle"/>
            </w:pPr>
            <w:r w:rsidRPr="00787372">
              <w:t>Category</w:t>
            </w:r>
          </w:p>
        </w:tc>
        <w:tc>
          <w:tcPr>
            <w:tcW w:w="1874"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698B2259" w14:textId="77777777">
            <w:pPr>
              <w:pStyle w:val="TableSubtitle"/>
            </w:pPr>
            <w:r w:rsidRPr="00787372">
              <w:t>Sub-category</w:t>
            </w:r>
          </w:p>
        </w:tc>
        <w:tc>
          <w:tcPr>
            <w:tcW w:w="666"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19B1B209" w14:textId="77777777">
            <w:pPr>
              <w:pStyle w:val="TableSubtitle"/>
            </w:pPr>
            <w:r w:rsidRPr="00787372">
              <w:t>Unit Cost</w:t>
            </w:r>
          </w:p>
        </w:tc>
        <w:tc>
          <w:tcPr>
            <w:tcW w:w="779"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5107C6DB" w14:textId="77777777">
            <w:pPr>
              <w:pStyle w:val="TableSubtitle"/>
            </w:pPr>
            <w:r w:rsidRPr="00787372">
              <w:t>Quantity</w:t>
            </w:r>
          </w:p>
        </w:tc>
        <w:tc>
          <w:tcPr>
            <w:tcW w:w="833"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32649341" w14:textId="77777777">
            <w:pPr>
              <w:pStyle w:val="TableSubtitle"/>
            </w:pPr>
            <w:r w:rsidRPr="00787372">
              <w:t>Total*</w:t>
            </w:r>
          </w:p>
        </w:tc>
      </w:tr>
      <w:tr w14:paraId="0581D915" w14:textId="77777777" w:rsidTr="00464D55">
        <w:tblPrEx>
          <w:tblW w:w="4500" w:type="pct"/>
          <w:tblLook w:val="04A0"/>
        </w:tblPrEx>
        <w:trPr>
          <w:trHeight w:val="300"/>
        </w:trPr>
        <w:tc>
          <w:tcPr>
            <w:tcW w:w="84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4A9D60ED" w14:textId="77777777">
            <w:pPr>
              <w:pStyle w:val="LTableTextAbt"/>
            </w:pPr>
            <w:r w:rsidRPr="00787372">
              <w:t>Laboratory Analysis</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129C39F8" w14:textId="77777777">
            <w:pPr>
              <w:pStyle w:val="LTableTextAbt"/>
            </w:pPr>
            <w:r>
              <w:t>PCE</w:t>
            </w:r>
            <w:r w:rsidRPr="00787372">
              <w:t>: Media</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0E6898B8" w14:textId="77777777">
            <w:pPr>
              <w:pStyle w:val="RTableTextAbt"/>
              <w:ind w:right="43"/>
            </w:pPr>
            <w:r>
              <w:rPr>
                <w:szCs w:val="18"/>
              </w:rPr>
              <w:t xml:space="preserve">$52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5DB7721B" w14:textId="77777777">
            <w:pPr>
              <w:pStyle w:val="RTableTextAbt"/>
              <w:ind w:right="43"/>
            </w:pPr>
            <w:r w:rsidRPr="00F24C22">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61A1568A" w14:textId="77777777">
            <w:pPr>
              <w:pStyle w:val="RTableTextAbt"/>
              <w:ind w:right="43"/>
            </w:pPr>
            <w:r>
              <w:rPr>
                <w:szCs w:val="18"/>
              </w:rPr>
              <w:t xml:space="preserve">$50 </w:t>
            </w:r>
          </w:p>
        </w:tc>
      </w:tr>
      <w:tr w14:paraId="0667D4B2" w14:textId="77777777">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145896" w:rsidRPr="00787372" w:rsidP="00CB1C05" w14:paraId="6171B226"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61CC4C7F" w14:textId="77777777">
            <w:pPr>
              <w:pStyle w:val="LTableTextAbt"/>
            </w:pPr>
            <w:r>
              <w:t>PCE</w:t>
            </w:r>
            <w:r w:rsidRPr="00787372">
              <w:t>: Analysis</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759F852A" w14:textId="77777777">
            <w:pPr>
              <w:pStyle w:val="RTableTextAbt"/>
              <w:ind w:right="43"/>
            </w:pPr>
            <w:r>
              <w:rPr>
                <w:szCs w:val="18"/>
              </w:rPr>
              <w:t xml:space="preserve">$62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03C4A515" w14:textId="77777777">
            <w:pPr>
              <w:pStyle w:val="RTableTextAbt"/>
              <w:ind w:right="43"/>
            </w:pPr>
            <w:r w:rsidRPr="00F24C22">
              <w:t>13 unit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29FDBDD1" w14:textId="77777777">
            <w:pPr>
              <w:pStyle w:val="RTableTextAbt"/>
              <w:ind w:right="43"/>
            </w:pPr>
            <w:r>
              <w:rPr>
                <w:szCs w:val="18"/>
              </w:rPr>
              <w:t xml:space="preserve">$800 </w:t>
            </w:r>
          </w:p>
        </w:tc>
      </w:tr>
      <w:tr w14:paraId="67954F4E" w14:textId="77777777" w:rsidTr="00464D55">
        <w:tblPrEx>
          <w:tblW w:w="4500" w:type="pct"/>
          <w:tblLook w:val="04A0"/>
        </w:tblPrEx>
        <w:trPr>
          <w:trHeight w:val="300"/>
        </w:trPr>
        <w:tc>
          <w:tcPr>
            <w:tcW w:w="84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58575501" w14:textId="77777777">
            <w:pPr>
              <w:pStyle w:val="LTableTextAbt"/>
            </w:pPr>
            <w:r w:rsidRPr="00787372">
              <w:t>Equipment</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2964E4E0" w14:textId="77777777">
            <w:pPr>
              <w:pStyle w:val="LTableTextAbt"/>
            </w:pPr>
            <w:r w:rsidRPr="00787372">
              <w:t>Personal Pumps</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1EAD333A" w14:textId="77777777">
            <w:pPr>
              <w:pStyle w:val="RTableTextAbt"/>
              <w:ind w:right="43"/>
            </w:pPr>
            <w:r>
              <w:rPr>
                <w:szCs w:val="18"/>
              </w:rPr>
              <w:t xml:space="preserve">$38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75930757" w14:textId="77777777">
            <w:pPr>
              <w:pStyle w:val="RTableTextAbt"/>
              <w:ind w:right="43"/>
            </w:pPr>
            <w:r w:rsidRPr="00F24C22">
              <w:t>11 unit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248D9B8E" w14:textId="77777777">
            <w:pPr>
              <w:pStyle w:val="RTableTextAbt"/>
              <w:ind w:right="43"/>
            </w:pPr>
            <w:r>
              <w:rPr>
                <w:szCs w:val="18"/>
              </w:rPr>
              <w:t>$4</w:t>
            </w:r>
            <w:r w:rsidR="00615982">
              <w:rPr>
                <w:szCs w:val="18"/>
              </w:rPr>
              <w:t>20</w:t>
            </w:r>
            <w:r>
              <w:rPr>
                <w:szCs w:val="18"/>
              </w:rPr>
              <w:t xml:space="preserve"> </w:t>
            </w:r>
          </w:p>
        </w:tc>
      </w:tr>
      <w:tr w14:paraId="7790CE9E" w14:textId="77777777">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145896" w:rsidRPr="00787372" w:rsidP="00CB1C05" w14:paraId="6610506E"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1AEA77C9" w14:textId="77777777">
            <w:pPr>
              <w:pStyle w:val="LTableTextAbt"/>
            </w:pPr>
            <w:r w:rsidRPr="00787372">
              <w:t>Calibration Meter</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30021C1C" w14:textId="77777777">
            <w:pPr>
              <w:pStyle w:val="RTableTextAbt"/>
              <w:ind w:right="43"/>
            </w:pPr>
            <w:r>
              <w:rPr>
                <w:szCs w:val="18"/>
              </w:rPr>
              <w:t xml:space="preserve">$54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5BFD1997" w14:textId="77777777">
            <w:pPr>
              <w:pStyle w:val="RTableTextAbt"/>
              <w:ind w:right="43"/>
            </w:pPr>
            <w:r w:rsidRPr="00F24C22">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17CB9145" w14:textId="77777777">
            <w:pPr>
              <w:pStyle w:val="RTableTextAbt"/>
              <w:ind w:right="43"/>
            </w:pPr>
            <w:r>
              <w:rPr>
                <w:szCs w:val="18"/>
              </w:rPr>
              <w:t xml:space="preserve">$55 </w:t>
            </w:r>
          </w:p>
        </w:tc>
      </w:tr>
      <w:tr w14:paraId="2F88A301" w14:textId="77777777">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145896" w:rsidRPr="00787372" w:rsidP="00CB1C05" w14:paraId="09537957"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6262AE7C" w14:textId="77777777">
            <w:pPr>
              <w:pStyle w:val="LTableTextAbt"/>
            </w:pPr>
            <w:r w:rsidRPr="00787372">
              <w:t>Tubing</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7ECCA781" w14:textId="77777777">
            <w:pPr>
              <w:pStyle w:val="RTableTextAbt"/>
              <w:ind w:right="43"/>
            </w:pPr>
            <w:r>
              <w:rPr>
                <w:szCs w:val="18"/>
              </w:rPr>
              <w:t xml:space="preserve">$32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0C43059D" w14:textId="77777777">
            <w:pPr>
              <w:pStyle w:val="RTableTextAbt"/>
              <w:ind w:right="43"/>
            </w:pPr>
            <w:r w:rsidRPr="00F24C22">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023B145B" w14:textId="77777777">
            <w:pPr>
              <w:pStyle w:val="RTableTextAbt"/>
              <w:ind w:right="43"/>
            </w:pPr>
            <w:r>
              <w:rPr>
                <w:szCs w:val="18"/>
              </w:rPr>
              <w:t xml:space="preserve">$30 </w:t>
            </w:r>
          </w:p>
        </w:tc>
      </w:tr>
      <w:tr w14:paraId="09F18783" w14:textId="77777777" w:rsidTr="00464D55">
        <w:tblPrEx>
          <w:tblW w:w="4500" w:type="pct"/>
          <w:tblLook w:val="04A0"/>
        </w:tblPrEx>
        <w:trPr>
          <w:trHeight w:val="540"/>
        </w:trPr>
        <w:tc>
          <w:tcPr>
            <w:tcW w:w="848"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27E21CD5" w14:textId="77777777">
            <w:pPr>
              <w:pStyle w:val="LTableTextAbt"/>
            </w:pPr>
            <w:r w:rsidRPr="00787372">
              <w:t>ODCs</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2878DC17" w14:textId="77777777">
            <w:pPr>
              <w:pStyle w:val="LTableTextAbt"/>
            </w:pPr>
            <w:r w:rsidRPr="00787372">
              <w:t>Shipping</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3FA0277C" w14:textId="77777777">
            <w:pPr>
              <w:pStyle w:val="RTableTextAbt"/>
              <w:ind w:right="43"/>
            </w:pPr>
            <w:r>
              <w:rPr>
                <w:szCs w:val="18"/>
              </w:rPr>
              <w:t xml:space="preserve">$108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145896" w:rsidRPr="00787372" w:rsidP="00CB1C05" w14:paraId="7E17A4AC" w14:textId="77777777">
            <w:pPr>
              <w:pStyle w:val="RTableTextAbt"/>
              <w:ind w:right="43"/>
            </w:pPr>
            <w:r w:rsidRPr="00F24C22">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45896" w:rsidRPr="00787372" w:rsidP="00CB1C05" w14:paraId="6C155883" w14:textId="77777777">
            <w:pPr>
              <w:pStyle w:val="RTableTextAbt"/>
              <w:ind w:right="43"/>
            </w:pPr>
            <w:r>
              <w:rPr>
                <w:szCs w:val="18"/>
              </w:rPr>
              <w:t xml:space="preserve">$110 </w:t>
            </w:r>
          </w:p>
        </w:tc>
      </w:tr>
      <w:tr w14:paraId="14761A4B" w14:textId="77777777" w:rsidTr="001038AD">
        <w:tblPrEx>
          <w:tblW w:w="4500" w:type="pct"/>
          <w:tblLook w:val="04A0"/>
        </w:tblPrEx>
        <w:trPr>
          <w:trHeight w:val="540"/>
        </w:trPr>
        <w:tc>
          <w:tcPr>
            <w:tcW w:w="84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11E8720D" w14:textId="77777777">
            <w:pPr>
              <w:pStyle w:val="LTableTextAbt"/>
            </w:pPr>
            <w:r w:rsidRPr="00787372">
              <w:t>Labor</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1D6C1ED0" w14:textId="77777777">
            <w:pPr>
              <w:pStyle w:val="LTableTextAbt"/>
            </w:pPr>
            <w:r w:rsidRPr="00787372">
              <w:t>CIH – sample planning and technical oversight</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57E6CCFB" w14:textId="77777777">
            <w:pPr>
              <w:pStyle w:val="RTableTextAbt"/>
              <w:ind w:right="43"/>
            </w:pPr>
            <w:r>
              <w:rPr>
                <w:szCs w:val="18"/>
              </w:rPr>
              <w:t xml:space="preserve">$71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4C529498" w14:textId="77777777">
            <w:pPr>
              <w:pStyle w:val="RTableTextAbt"/>
              <w:ind w:right="43"/>
            </w:pPr>
            <w:r w:rsidRPr="00F24C22">
              <w:t>4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171B7C23" w14:textId="77777777">
            <w:pPr>
              <w:pStyle w:val="RTableTextAbt"/>
              <w:ind w:right="43"/>
            </w:pPr>
            <w:r>
              <w:rPr>
                <w:szCs w:val="18"/>
              </w:rPr>
              <w:t xml:space="preserve">$285 </w:t>
            </w:r>
          </w:p>
        </w:tc>
      </w:tr>
      <w:tr w14:paraId="70BB2506" w14:textId="77777777" w:rsidTr="001038AD">
        <w:tblPrEx>
          <w:tblW w:w="4500" w:type="pct"/>
          <w:tblLook w:val="04A0"/>
        </w:tblPrEx>
        <w:trPr>
          <w:trHeight w:val="540"/>
        </w:trPr>
        <w:tc>
          <w:tcPr>
            <w:tcW w:w="848" w:type="pct"/>
            <w:vMerge/>
            <w:tcBorders>
              <w:top w:val="single" w:sz="4" w:space="0" w:color="auto"/>
              <w:left w:val="single" w:sz="4" w:space="0" w:color="auto"/>
              <w:bottom w:val="single" w:sz="4" w:space="0" w:color="auto"/>
            </w:tcBorders>
            <w:hideMark/>
          </w:tcPr>
          <w:p w:rsidR="00563BF9" w:rsidRPr="00787372" w:rsidP="00CB1C05" w14:paraId="11DB5EFB"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27D76B59" w14:textId="77777777">
            <w:pPr>
              <w:pStyle w:val="LTableTextAbt"/>
            </w:pPr>
            <w:r w:rsidRPr="00787372">
              <w:t xml:space="preserve">Technical Specialist – preparation and sample management </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0E3DF699" w14:textId="77777777">
            <w:pPr>
              <w:pStyle w:val="RTableTextAbt"/>
              <w:ind w:right="43"/>
            </w:pPr>
            <w:r>
              <w:rPr>
                <w:szCs w:val="18"/>
              </w:rPr>
              <w:t xml:space="preserve">$55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7A2A0712" w14:textId="77777777">
            <w:pPr>
              <w:pStyle w:val="RTableTextAbt"/>
              <w:ind w:right="43"/>
            </w:pPr>
            <w:r w:rsidRPr="00F24C22">
              <w:t>2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395E4649" w14:textId="77777777">
            <w:pPr>
              <w:pStyle w:val="RTableTextAbt"/>
              <w:ind w:right="43"/>
            </w:pPr>
            <w:r>
              <w:rPr>
                <w:szCs w:val="18"/>
              </w:rPr>
              <w:t xml:space="preserve">$110 </w:t>
            </w:r>
          </w:p>
        </w:tc>
      </w:tr>
      <w:tr w14:paraId="58C8A161" w14:textId="77777777" w:rsidTr="001038AD">
        <w:tblPrEx>
          <w:tblW w:w="4500" w:type="pct"/>
          <w:tblLook w:val="04A0"/>
        </w:tblPrEx>
        <w:trPr>
          <w:trHeight w:val="540"/>
        </w:trPr>
        <w:tc>
          <w:tcPr>
            <w:tcW w:w="848" w:type="pct"/>
            <w:vMerge/>
            <w:tcBorders>
              <w:top w:val="single" w:sz="4" w:space="0" w:color="auto"/>
              <w:left w:val="single" w:sz="4" w:space="0" w:color="auto"/>
              <w:bottom w:val="single" w:sz="4" w:space="0" w:color="auto"/>
            </w:tcBorders>
            <w:hideMark/>
          </w:tcPr>
          <w:p w:rsidR="00563BF9" w:rsidRPr="00787372" w:rsidP="00CB1C05" w14:paraId="56885475"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471D0151" w14:textId="77777777">
            <w:pPr>
              <w:pStyle w:val="LTableTextAbt"/>
            </w:pPr>
            <w:r w:rsidRPr="00787372">
              <w:t>Technical Specialist – field data collection</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3EC86115" w14:textId="77777777">
            <w:pPr>
              <w:pStyle w:val="RTableTextAbt"/>
              <w:ind w:right="43"/>
            </w:pPr>
            <w:r>
              <w:rPr>
                <w:szCs w:val="18"/>
              </w:rPr>
              <w:t xml:space="preserve">$55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2841489C" w14:textId="77777777">
            <w:pPr>
              <w:pStyle w:val="RTableTextAbt"/>
              <w:ind w:right="43"/>
            </w:pPr>
            <w:r w:rsidRPr="00F24C22">
              <w:t>10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6B8B4450" w14:textId="77777777">
            <w:pPr>
              <w:pStyle w:val="RTableTextAbt"/>
              <w:ind w:right="43"/>
            </w:pPr>
            <w:r>
              <w:rPr>
                <w:szCs w:val="18"/>
              </w:rPr>
              <w:t xml:space="preserve">$550 </w:t>
            </w:r>
          </w:p>
        </w:tc>
      </w:tr>
      <w:tr w14:paraId="794523EF" w14:textId="77777777" w:rsidTr="001038AD">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563BF9" w:rsidRPr="00787372" w:rsidP="00CB1C05" w14:paraId="23E3EADE"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79B61E50" w14:textId="77777777">
            <w:pPr>
              <w:pStyle w:val="LTableTextAbt"/>
            </w:pPr>
            <w:r w:rsidRPr="00787372">
              <w:t>Technical Specialist – report preparation</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5AB5D0D5" w14:textId="77777777">
            <w:pPr>
              <w:pStyle w:val="RTableTextAbt"/>
              <w:ind w:right="43"/>
            </w:pPr>
            <w:r>
              <w:rPr>
                <w:szCs w:val="18"/>
              </w:rPr>
              <w:t xml:space="preserve">$55 </w:t>
            </w:r>
          </w:p>
        </w:tc>
        <w:tc>
          <w:tcPr>
            <w:tcW w:w="779"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0C195944" w14:textId="77777777">
            <w:pPr>
              <w:pStyle w:val="RTableTextAbt"/>
              <w:ind w:right="43"/>
            </w:pPr>
            <w:r w:rsidRPr="00F24C22">
              <w:t>8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63BF9" w:rsidRPr="00787372" w:rsidP="00CB1C05" w14:paraId="43825008" w14:textId="77777777">
            <w:pPr>
              <w:pStyle w:val="RTableTextAbt"/>
              <w:ind w:right="43"/>
            </w:pPr>
            <w:r>
              <w:rPr>
                <w:szCs w:val="18"/>
              </w:rPr>
              <w:t xml:space="preserve">$440 </w:t>
            </w:r>
          </w:p>
        </w:tc>
      </w:tr>
      <w:tr w14:paraId="150CD69E" w14:textId="77777777" w:rsidTr="00347BF8">
        <w:tblPrEx>
          <w:tblW w:w="4500" w:type="pct"/>
          <w:tblLook w:val="04A0"/>
        </w:tblPrEx>
        <w:trPr>
          <w:trHeight w:val="64"/>
        </w:trPr>
        <w:tc>
          <w:tcPr>
            <w:tcW w:w="4167" w:type="pct"/>
            <w:gridSpan w:val="4"/>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6C8090A4" w14:textId="77777777">
            <w:pPr>
              <w:jc w:val="right"/>
              <w:rPr>
                <w:rFonts w:cs="PMingLiU"/>
                <w:b/>
                <w:sz w:val="20"/>
              </w:rPr>
            </w:pPr>
            <w:r w:rsidRPr="00787372">
              <w:rPr>
                <w:rFonts w:cs="PMingLiU"/>
                <w:b/>
                <w:sz w:val="20"/>
              </w:rPr>
              <w:t>Total</w:t>
            </w:r>
          </w:p>
        </w:tc>
        <w:tc>
          <w:tcPr>
            <w:tcW w:w="833" w:type="pct"/>
            <w:tcBorders>
              <w:top w:val="single" w:sz="4" w:space="0" w:color="auto"/>
              <w:left w:val="single" w:sz="4" w:space="0" w:color="auto"/>
              <w:bottom w:val="single" w:sz="4" w:space="0" w:color="auto"/>
              <w:right w:val="single" w:sz="4" w:space="0" w:color="auto"/>
            </w:tcBorders>
            <w:shd w:val="clear" w:color="auto" w:fill="auto"/>
            <w:hideMark/>
          </w:tcPr>
          <w:p w:rsidR="00563BF9" w:rsidRPr="00787372" w:rsidP="00CB1C05" w14:paraId="1B39D77F" w14:textId="77777777">
            <w:pPr>
              <w:spacing w:after="0"/>
              <w:jc w:val="right"/>
              <w:rPr>
                <w:b/>
                <w:bCs/>
                <w:sz w:val="20"/>
              </w:rPr>
            </w:pPr>
            <w:r w:rsidRPr="00E850C2">
              <w:rPr>
                <w:b/>
                <w:bCs/>
                <w:sz w:val="20"/>
              </w:rPr>
              <w:t>$2,</w:t>
            </w:r>
            <w:r w:rsidR="00900375">
              <w:rPr>
                <w:b/>
                <w:bCs/>
                <w:sz w:val="20"/>
              </w:rPr>
              <w:t>85</w:t>
            </w:r>
            <w:r w:rsidRPr="00E850C2">
              <w:rPr>
                <w:b/>
                <w:bCs/>
                <w:sz w:val="20"/>
              </w:rPr>
              <w:t xml:space="preserve">0 </w:t>
            </w:r>
          </w:p>
        </w:tc>
      </w:tr>
      <w:tr w14:paraId="5448AFDF" w14:textId="77777777" w:rsidTr="00763263">
        <w:tblPrEx>
          <w:tblW w:w="4500" w:type="pct"/>
          <w:tblLook w:val="04A0"/>
        </w:tblPrEx>
        <w:trPr>
          <w:trHeight w:val="728"/>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rsidR="00A074E2" w:rsidRPr="00787372" w:rsidP="00CB1C05" w14:paraId="289216B5" w14:textId="77777777">
            <w:pPr>
              <w:pStyle w:val="LTableTextAbt"/>
              <w:rPr>
                <w:rFonts w:ascii="@Yu Mincho" w:hAnsi="@Yu Mincho"/>
              </w:rPr>
            </w:pPr>
            <w:r w:rsidRPr="00787372">
              <w:t>ODC other direct costs</w:t>
            </w:r>
          </w:p>
          <w:p w:rsidR="00A074E2" w:rsidRPr="00787372" w:rsidP="00CB1C05" w14:paraId="077DF726" w14:textId="77777777">
            <w:pPr>
              <w:pStyle w:val="LTableTextAbt"/>
              <w:rPr>
                <w:rFonts w:ascii="@Yu Mincho" w:hAnsi="@Yu Mincho"/>
              </w:rPr>
            </w:pPr>
            <w:r w:rsidRPr="00787372">
              <w:t>CIH Certified Industrial Hygienist</w:t>
            </w:r>
          </w:p>
          <w:p w:rsidR="00A074E2" w:rsidRPr="00787372" w:rsidP="00CB1C05" w14:paraId="067F14AC" w14:textId="77777777">
            <w:pPr>
              <w:pStyle w:val="LTableTextAbt"/>
              <w:rPr>
                <w:rFonts w:ascii="@Yu Mincho" w:hAnsi="@Yu Mincho"/>
              </w:rPr>
            </w:pPr>
            <w:r w:rsidRPr="00787372">
              <w:t>* Rounded to nearest $5.</w:t>
            </w:r>
          </w:p>
        </w:tc>
      </w:tr>
    </w:tbl>
    <w:p w:rsidR="00A074E2" w:rsidRPr="0065459D" w:rsidP="00CB1C05" w14:paraId="038FF05B" w14:textId="77777777">
      <w:pPr>
        <w:rPr>
          <w:i/>
          <w:iCs/>
          <w:color w:val="DA291C" w:themeColor="text2"/>
          <w:sz w:val="18"/>
          <w:szCs w:val="18"/>
          <w:highlight w:val="yellow"/>
        </w:rPr>
      </w:pPr>
    </w:p>
    <w:p w:rsidR="00A074E2" w:rsidRPr="00787372" w:rsidP="00CB1C05" w14:paraId="44048D94" w14:textId="77777777">
      <w:pPr>
        <w:pStyle w:val="BodyText"/>
      </w:pPr>
      <w:r w:rsidRPr="00787372">
        <w:t xml:space="preserve">Since some of the per-facility costs presented in </w:t>
      </w:r>
      <w:r w:rsidRPr="004D5A62" w:rsidR="006F406F">
        <w:fldChar w:fldCharType="begin" w:fldLock="1"/>
      </w:r>
      <w:r w:rsidRPr="004D5A62" w:rsidR="006F406F">
        <w:instrText xml:space="preserve"> REF _Ref110952599 \h </w:instrText>
      </w:r>
      <w:r w:rsidR="004D5A62">
        <w:instrText xml:space="preserve"> \* MERGEFORMAT </w:instrText>
      </w:r>
      <w:r w:rsidRPr="004D5A62" w:rsidR="006F406F">
        <w:fldChar w:fldCharType="separate"/>
      </w:r>
      <w:r w:rsidR="0092222B">
        <w:t xml:space="preserve">Table </w:t>
      </w:r>
      <w:r w:rsidR="0092222B">
        <w:rPr>
          <w:noProof/>
        </w:rPr>
        <w:t>7</w:t>
      </w:r>
      <w:r w:rsidR="0092222B">
        <w:rPr>
          <w:noProof/>
        </w:rPr>
        <w:noBreakHyphen/>
        <w:t>58</w:t>
      </w:r>
      <w:r w:rsidRPr="004D5A62" w:rsidR="006F406F">
        <w:fldChar w:fldCharType="end"/>
      </w:r>
      <w:r w:rsidRPr="004D5A62" w:rsidR="000520CB">
        <w:t xml:space="preserve"> </w:t>
      </w:r>
      <w:r w:rsidRPr="004D5A62">
        <w:t>can</w:t>
      </w:r>
      <w:r w:rsidRPr="00787372">
        <w:t xml:space="preserve"> be expected to vary according </w:t>
      </w:r>
      <w:r w:rsidRPr="004D5A62">
        <w:t xml:space="preserve">to the number of workers that will require monitoring and others will not, </w:t>
      </w:r>
      <w:r w:rsidRPr="004D5A62" w:rsidR="004535E8">
        <w:t>EPA</w:t>
      </w:r>
      <w:r w:rsidRPr="004D5A62">
        <w:t xml:space="preserve"> re-categorized </w:t>
      </w:r>
      <w:r w:rsidRPr="004D5A62" w:rsidR="004535E8">
        <w:t>those</w:t>
      </w:r>
      <w:r w:rsidRPr="004D5A62">
        <w:t xml:space="preserve"> monitoring costs </w:t>
      </w:r>
      <w:r w:rsidRPr="004D5A62" w:rsidR="00FE5650">
        <w:t xml:space="preserve">that are </w:t>
      </w:r>
      <w:r w:rsidRPr="004D5A62">
        <w:t>expected to vary with the number of workers.</w:t>
      </w:r>
      <w:r w:rsidRPr="004D5A62" w:rsidR="004D5A62">
        <w:t xml:space="preserve"> </w:t>
      </w:r>
      <w:r w:rsidRPr="004D5A62" w:rsidR="006F406F">
        <w:fldChar w:fldCharType="begin" w:fldLock="1"/>
      </w:r>
      <w:r w:rsidRPr="004D5A62" w:rsidR="006F406F">
        <w:instrText xml:space="preserve"> REF _Ref110952717 \h </w:instrText>
      </w:r>
      <w:r w:rsidRPr="004D5A62" w:rsidR="004D5A62">
        <w:instrText xml:space="preserve"> \* MERGEFORMAT </w:instrText>
      </w:r>
      <w:r w:rsidRPr="004D5A62" w:rsidR="006F406F">
        <w:fldChar w:fldCharType="separate"/>
      </w:r>
      <w:r w:rsidR="0092222B">
        <w:t xml:space="preserve">Table </w:t>
      </w:r>
      <w:r w:rsidR="0092222B">
        <w:rPr>
          <w:noProof/>
        </w:rPr>
        <w:t>7</w:t>
      </w:r>
      <w:r w:rsidR="0092222B">
        <w:rPr>
          <w:noProof/>
        </w:rPr>
        <w:noBreakHyphen/>
        <w:t>59</w:t>
      </w:r>
      <w:r w:rsidRPr="004D5A62" w:rsidR="006F406F">
        <w:fldChar w:fldCharType="end"/>
      </w:r>
      <w:r w:rsidRPr="004D5A62">
        <w:t xml:space="preserve"> presents the re-categorized estimates together with the per</w:t>
      </w:r>
      <w:r w:rsidR="00260A12">
        <w:t>-</w:t>
      </w:r>
      <w:r w:rsidRPr="004D5A62">
        <w:t>facility costs.</w:t>
      </w:r>
    </w:p>
    <w:tbl>
      <w:tblPr>
        <w:tblW w:w="4500" w:type="pct"/>
        <w:tblLook w:val="04A0"/>
      </w:tblPr>
      <w:tblGrid>
        <w:gridCol w:w="1357"/>
        <w:gridCol w:w="2030"/>
        <w:gridCol w:w="1153"/>
        <w:gridCol w:w="1400"/>
        <w:gridCol w:w="953"/>
        <w:gridCol w:w="1207"/>
      </w:tblGrid>
      <w:tr w14:paraId="384F5769" w14:textId="77777777" w:rsidTr="00043C1F">
        <w:tblPrEx>
          <w:tblW w:w="4500" w:type="pct"/>
          <w:tblLook w:val="04A0"/>
        </w:tblPrEx>
        <w:trPr>
          <w:trHeight w:val="300"/>
        </w:trPr>
        <w:tc>
          <w:tcPr>
            <w:tcW w:w="5000" w:type="pct"/>
            <w:gridSpan w:val="6"/>
            <w:tcBorders>
              <w:top w:val="nil"/>
              <w:left w:val="nil"/>
              <w:bottom w:val="single" w:sz="4" w:space="0" w:color="auto"/>
              <w:right w:val="nil"/>
            </w:tcBorders>
            <w:shd w:val="clear" w:color="auto" w:fill="auto"/>
          </w:tcPr>
          <w:p w:rsidR="00A074E2" w:rsidRPr="00787372" w:rsidP="00CB1C05" w14:paraId="1FC7352A" w14:textId="77777777">
            <w:pPr>
              <w:pStyle w:val="TableTitleA"/>
            </w:pPr>
            <w:bookmarkStart w:id="1190" w:name="_Ref110952717"/>
            <w:bookmarkStart w:id="1191" w:name="_Toc121142671"/>
            <w:bookmarkStart w:id="1192" w:name="_Toc165379692"/>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59</w:t>
            </w:r>
            <w:r w:rsidR="00BC4B5D">
              <w:rPr>
                <w:noProof/>
              </w:rPr>
              <w:fldChar w:fldCharType="end"/>
            </w:r>
            <w:bookmarkEnd w:id="1190"/>
            <w:r w:rsidR="006F406F">
              <w:t>:</w:t>
            </w:r>
            <w:r>
              <w:t xml:space="preserve"> </w:t>
            </w:r>
            <w:r w:rsidRPr="00D12856">
              <w:t xml:space="preserve">Summary of Per Facility and Per Employee Costs Associated with an Exposure Evaluation of </w:t>
            </w:r>
            <w:r w:rsidRPr="00D12856" w:rsidR="00964E1D">
              <w:t>PCE</w:t>
            </w:r>
            <w:r w:rsidR="00FB5636">
              <w:t xml:space="preserve"> (202</w:t>
            </w:r>
            <w:r w:rsidR="004E1CFC">
              <w:t>2</w:t>
            </w:r>
            <w:r w:rsidR="00FB5636">
              <w:t>$)</w:t>
            </w:r>
            <w:bookmarkEnd w:id="1191"/>
            <w:bookmarkEnd w:id="1192"/>
          </w:p>
        </w:tc>
      </w:tr>
      <w:tr w14:paraId="34B021C6" w14:textId="77777777" w:rsidTr="00763263">
        <w:tblPrEx>
          <w:tblW w:w="4500" w:type="pct"/>
          <w:tblLook w:val="04A0"/>
        </w:tblPrEx>
        <w:trPr>
          <w:trHeight w:val="300"/>
        </w:trPr>
        <w:tc>
          <w:tcPr>
            <w:tcW w:w="838"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56D9381A" w14:textId="77777777">
            <w:pPr>
              <w:pStyle w:val="TableSubtitle"/>
            </w:pPr>
            <w:r w:rsidRPr="00787372">
              <w:t>Category</w:t>
            </w:r>
          </w:p>
        </w:tc>
        <w:tc>
          <w:tcPr>
            <w:tcW w:w="1253"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664A18EE" w14:textId="77777777">
            <w:pPr>
              <w:pStyle w:val="TableSubtitle"/>
            </w:pPr>
            <w:r w:rsidRPr="00787372">
              <w:t>Sub-category</w:t>
            </w:r>
          </w:p>
        </w:tc>
        <w:tc>
          <w:tcPr>
            <w:tcW w:w="712"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43AB5A59" w14:textId="77777777">
            <w:pPr>
              <w:pStyle w:val="TableSubtitle"/>
            </w:pPr>
            <w:r w:rsidRPr="00787372">
              <w:t>Unit Cost</w:t>
            </w:r>
          </w:p>
        </w:tc>
        <w:tc>
          <w:tcPr>
            <w:tcW w:w="864"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1FB5D3CA" w14:textId="77777777">
            <w:pPr>
              <w:pStyle w:val="TableSubtitle"/>
            </w:pPr>
            <w:r w:rsidRPr="00787372">
              <w:t>Quantity for a 10-Employee Site</w:t>
            </w:r>
          </w:p>
        </w:tc>
        <w:tc>
          <w:tcPr>
            <w:tcW w:w="588"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787372" w:rsidP="00CB1C05" w14:paraId="1D8A9C7D" w14:textId="77777777">
            <w:pPr>
              <w:pStyle w:val="TableSubtitle"/>
            </w:pPr>
            <w:r w:rsidRPr="00787372">
              <w:t>Per-Facility Costs</w:t>
            </w:r>
          </w:p>
        </w:tc>
        <w:tc>
          <w:tcPr>
            <w:tcW w:w="745" w:type="pc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A074E2" w:rsidRPr="00787372" w:rsidP="00CB1C05" w14:paraId="69A23269" w14:textId="77777777">
            <w:pPr>
              <w:pStyle w:val="TableSubtitle"/>
            </w:pPr>
            <w:r w:rsidRPr="00787372">
              <w:t>Per-Employee Costs</w:t>
            </w:r>
          </w:p>
          <w:p w:rsidR="00A074E2" w:rsidRPr="00787372" w:rsidP="00CB1C05" w14:paraId="0E74DF88" w14:textId="77777777">
            <w:pPr>
              <w:pStyle w:val="TableSubtitle"/>
            </w:pPr>
            <w:r w:rsidRPr="00787372">
              <w:t xml:space="preserve">(10 </w:t>
            </w:r>
            <w:r w:rsidR="007655FF">
              <w:t>E</w:t>
            </w:r>
            <w:r w:rsidRPr="00787372">
              <w:t>mployees)</w:t>
            </w:r>
          </w:p>
        </w:tc>
      </w:tr>
      <w:tr w14:paraId="491C74AF" w14:textId="77777777" w:rsidTr="00464D55">
        <w:tblPrEx>
          <w:tblW w:w="4500" w:type="pct"/>
          <w:tblLook w:val="04A0"/>
        </w:tblPrEx>
        <w:trPr>
          <w:trHeight w:val="300"/>
        </w:trPr>
        <w:tc>
          <w:tcPr>
            <w:tcW w:w="83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640C79B3" w14:textId="77777777">
            <w:pPr>
              <w:pStyle w:val="LTableTextAbt"/>
            </w:pPr>
            <w:r w:rsidRPr="00787372">
              <w:t>Laboratory Analysis</w:t>
            </w: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4DA5C0E3" w14:textId="77777777">
            <w:pPr>
              <w:pStyle w:val="LTableTextAbt"/>
            </w:pPr>
            <w:r>
              <w:t>PCE</w:t>
            </w:r>
            <w:r w:rsidRPr="00787372">
              <w:t>: Media</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64CB1" w:rsidRPr="00787372" w:rsidP="00CB1C05" w14:paraId="6AE59DC7" w14:textId="77777777">
            <w:pPr>
              <w:pStyle w:val="RTableTextAbt"/>
            </w:pPr>
            <w:r>
              <w:rPr>
                <w:szCs w:val="18"/>
              </w:rPr>
              <w:t xml:space="preserve">$52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05E2C8EB" w14:textId="77777777">
            <w:pPr>
              <w:pStyle w:val="RTableTextAbt"/>
            </w:pPr>
            <w:r w:rsidRPr="003063F8">
              <w:t>1 unit</w:t>
            </w:r>
          </w:p>
        </w:tc>
        <w:tc>
          <w:tcPr>
            <w:tcW w:w="588"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684288F4" w14:textId="77777777">
            <w:pPr>
              <w:pStyle w:val="RTableTextAbt"/>
            </w:pPr>
            <w:r w:rsidRPr="003063F8">
              <w:t xml:space="preserve">$50 </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F64CB1" w:rsidRPr="00787372" w:rsidP="00CB1C05" w14:paraId="5B8CF193" w14:textId="77777777">
            <w:pPr>
              <w:pStyle w:val="RTableTextAbt"/>
            </w:pPr>
            <w:r>
              <w:rPr>
                <w:szCs w:val="18"/>
              </w:rPr>
              <w:t>-</w:t>
            </w:r>
          </w:p>
        </w:tc>
      </w:tr>
      <w:tr w14:paraId="638E71F4" w14:textId="77777777">
        <w:tblPrEx>
          <w:tblW w:w="4500" w:type="pct"/>
          <w:tblLook w:val="04A0"/>
        </w:tblPrEx>
        <w:trPr>
          <w:trHeight w:val="300"/>
        </w:trPr>
        <w:tc>
          <w:tcPr>
            <w:tcW w:w="838" w:type="pct"/>
            <w:vMerge/>
            <w:tcBorders>
              <w:top w:val="single" w:sz="4" w:space="0" w:color="auto"/>
              <w:left w:val="single" w:sz="4" w:space="0" w:color="auto"/>
              <w:bottom w:val="single" w:sz="4" w:space="0" w:color="auto"/>
            </w:tcBorders>
            <w:hideMark/>
          </w:tcPr>
          <w:p w:rsidR="00F64CB1" w:rsidRPr="00787372" w:rsidP="00CB1C05" w14:paraId="63B54712" w14:textId="77777777">
            <w:pPr>
              <w:pStyle w:val="LTableTextAbt"/>
            </w:pP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3C747427" w14:textId="77777777">
            <w:pPr>
              <w:pStyle w:val="LTableTextAbt"/>
            </w:pPr>
            <w:r>
              <w:t>PCE</w:t>
            </w:r>
            <w:r w:rsidRPr="00787372">
              <w:t>: Analysis</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64CB1" w:rsidRPr="00787372" w:rsidP="00CB1C05" w14:paraId="5A98C43F" w14:textId="77777777">
            <w:pPr>
              <w:pStyle w:val="RTableTextAbt"/>
            </w:pPr>
            <w:r>
              <w:rPr>
                <w:szCs w:val="18"/>
              </w:rPr>
              <w:t xml:space="preserve">$62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31AD9B0D" w14:textId="77777777">
            <w:pPr>
              <w:pStyle w:val="RTableTextAbt"/>
            </w:pPr>
            <w:r w:rsidRPr="003063F8">
              <w:t>13 units</w:t>
            </w:r>
          </w:p>
        </w:tc>
        <w:tc>
          <w:tcPr>
            <w:tcW w:w="588"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6C22065B" w14:textId="77777777">
            <w:pPr>
              <w:pStyle w:val="RTableTextAbt"/>
            </w:pPr>
            <w:r w:rsidRPr="003063F8">
              <w:t>-</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F64CB1" w:rsidRPr="00787372" w:rsidP="00CB1C05" w14:paraId="705AB995" w14:textId="77777777">
            <w:pPr>
              <w:pStyle w:val="RTableTextAbt"/>
            </w:pPr>
            <w:r>
              <w:rPr>
                <w:szCs w:val="18"/>
              </w:rPr>
              <w:t xml:space="preserve">$80 </w:t>
            </w:r>
          </w:p>
        </w:tc>
      </w:tr>
      <w:tr w14:paraId="4BC8FCCD" w14:textId="77777777" w:rsidTr="00464D55">
        <w:tblPrEx>
          <w:tblW w:w="4500" w:type="pct"/>
          <w:tblLook w:val="04A0"/>
        </w:tblPrEx>
        <w:trPr>
          <w:trHeight w:val="300"/>
        </w:trPr>
        <w:tc>
          <w:tcPr>
            <w:tcW w:w="83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6AB67BF9" w14:textId="77777777">
            <w:pPr>
              <w:pStyle w:val="LTableTextAbt"/>
            </w:pPr>
            <w:r w:rsidRPr="00787372">
              <w:t>Equipment</w:t>
            </w: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75BEF398" w14:textId="77777777">
            <w:pPr>
              <w:pStyle w:val="LTableTextAbt"/>
            </w:pPr>
            <w:r w:rsidRPr="00787372">
              <w:t>Personal Pumps</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64CB1" w:rsidRPr="00787372" w:rsidP="00CB1C05" w14:paraId="3993FCE3" w14:textId="77777777">
            <w:pPr>
              <w:pStyle w:val="RTableTextAbt"/>
            </w:pPr>
            <w:r>
              <w:rPr>
                <w:szCs w:val="18"/>
              </w:rPr>
              <w:t xml:space="preserve">$38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7D59753D" w14:textId="77777777">
            <w:pPr>
              <w:pStyle w:val="RTableTextAbt"/>
            </w:pPr>
            <w:r w:rsidRPr="003063F8">
              <w:t>11 units</w:t>
            </w:r>
          </w:p>
        </w:tc>
        <w:tc>
          <w:tcPr>
            <w:tcW w:w="588"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6BF3B120" w14:textId="77777777">
            <w:pPr>
              <w:pStyle w:val="RTableTextAbt"/>
            </w:pPr>
            <w:r w:rsidRPr="003063F8">
              <w:t>-</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F64CB1" w:rsidRPr="00787372" w:rsidP="00CB1C05" w14:paraId="7EDEFE26" w14:textId="77777777">
            <w:pPr>
              <w:pStyle w:val="RTableTextAbt"/>
            </w:pPr>
            <w:r>
              <w:rPr>
                <w:szCs w:val="18"/>
              </w:rPr>
              <w:t xml:space="preserve">$42 </w:t>
            </w:r>
          </w:p>
        </w:tc>
      </w:tr>
      <w:tr w14:paraId="3536CD8B" w14:textId="77777777">
        <w:tblPrEx>
          <w:tblW w:w="4500" w:type="pct"/>
          <w:tblLook w:val="04A0"/>
        </w:tblPrEx>
        <w:trPr>
          <w:trHeight w:val="300"/>
        </w:trPr>
        <w:tc>
          <w:tcPr>
            <w:tcW w:w="838" w:type="pct"/>
            <w:vMerge/>
            <w:tcBorders>
              <w:top w:val="single" w:sz="4" w:space="0" w:color="auto"/>
              <w:left w:val="single" w:sz="4" w:space="0" w:color="auto"/>
              <w:bottom w:val="single" w:sz="4" w:space="0" w:color="auto"/>
            </w:tcBorders>
            <w:hideMark/>
          </w:tcPr>
          <w:p w:rsidR="00F64CB1" w:rsidRPr="00787372" w:rsidP="00CB1C05" w14:paraId="78972E31" w14:textId="77777777">
            <w:pPr>
              <w:pStyle w:val="LTableTextAbt"/>
            </w:pP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5AD41951" w14:textId="77777777">
            <w:pPr>
              <w:pStyle w:val="LTableTextAbt"/>
            </w:pPr>
            <w:r w:rsidRPr="00787372">
              <w:t>Calibration Meter</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64CB1" w:rsidRPr="00787372" w:rsidP="00CB1C05" w14:paraId="15DC1AA9" w14:textId="77777777">
            <w:pPr>
              <w:pStyle w:val="RTableTextAbt"/>
            </w:pPr>
            <w:r>
              <w:rPr>
                <w:szCs w:val="18"/>
              </w:rPr>
              <w:t xml:space="preserve">$54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37F77DE4" w14:textId="77777777">
            <w:pPr>
              <w:pStyle w:val="RTableTextAbt"/>
            </w:pPr>
            <w:r w:rsidRPr="003063F8">
              <w:t>1 unit</w:t>
            </w:r>
          </w:p>
        </w:tc>
        <w:tc>
          <w:tcPr>
            <w:tcW w:w="588"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2CA56C05" w14:textId="77777777">
            <w:pPr>
              <w:pStyle w:val="RTableTextAbt"/>
            </w:pPr>
            <w:r w:rsidRPr="003063F8">
              <w:t>-</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F64CB1" w:rsidRPr="00787372" w:rsidP="00CB1C05" w14:paraId="612DCDA3" w14:textId="77777777">
            <w:pPr>
              <w:pStyle w:val="RTableTextAbt"/>
            </w:pPr>
            <w:r>
              <w:rPr>
                <w:szCs w:val="18"/>
              </w:rPr>
              <w:t xml:space="preserve">$6 </w:t>
            </w:r>
          </w:p>
        </w:tc>
      </w:tr>
      <w:tr w14:paraId="16FE409B" w14:textId="77777777">
        <w:tblPrEx>
          <w:tblW w:w="4500" w:type="pct"/>
          <w:tblLook w:val="04A0"/>
        </w:tblPrEx>
        <w:trPr>
          <w:trHeight w:val="300"/>
        </w:trPr>
        <w:tc>
          <w:tcPr>
            <w:tcW w:w="838" w:type="pct"/>
            <w:vMerge/>
            <w:tcBorders>
              <w:top w:val="single" w:sz="4" w:space="0" w:color="auto"/>
              <w:left w:val="single" w:sz="4" w:space="0" w:color="auto"/>
              <w:bottom w:val="single" w:sz="4" w:space="0" w:color="auto"/>
            </w:tcBorders>
            <w:hideMark/>
          </w:tcPr>
          <w:p w:rsidR="00F64CB1" w:rsidRPr="00787372" w:rsidP="00CB1C05" w14:paraId="1278137B" w14:textId="77777777">
            <w:pPr>
              <w:pStyle w:val="LTableTextAbt"/>
            </w:pP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23902230" w14:textId="77777777">
            <w:pPr>
              <w:pStyle w:val="LTableTextAbt"/>
            </w:pPr>
            <w:r w:rsidRPr="00787372">
              <w:t>Tubing</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64CB1" w:rsidRPr="00787372" w:rsidP="00CB1C05" w14:paraId="6B7C505F" w14:textId="77777777">
            <w:pPr>
              <w:pStyle w:val="RTableTextAbt"/>
            </w:pPr>
            <w:r>
              <w:rPr>
                <w:szCs w:val="18"/>
              </w:rPr>
              <w:t xml:space="preserve">$32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1B242A8D" w14:textId="77777777">
            <w:pPr>
              <w:pStyle w:val="RTableTextAbt"/>
            </w:pPr>
            <w:r w:rsidRPr="003063F8">
              <w:t>1 unit</w:t>
            </w:r>
          </w:p>
        </w:tc>
        <w:tc>
          <w:tcPr>
            <w:tcW w:w="588"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55811533" w14:textId="77777777">
            <w:pPr>
              <w:pStyle w:val="RTableTextAbt"/>
            </w:pPr>
            <w:r w:rsidRPr="003063F8">
              <w:t xml:space="preserve">$30 </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F64CB1" w:rsidRPr="00787372" w:rsidP="00CB1C05" w14:paraId="54172549" w14:textId="77777777">
            <w:pPr>
              <w:pStyle w:val="RTableTextAbt"/>
            </w:pPr>
            <w:r>
              <w:rPr>
                <w:szCs w:val="18"/>
              </w:rPr>
              <w:t>-</w:t>
            </w:r>
          </w:p>
        </w:tc>
      </w:tr>
      <w:tr w14:paraId="2165B892" w14:textId="77777777" w:rsidTr="00464D55">
        <w:tblPrEx>
          <w:tblW w:w="4500" w:type="pct"/>
          <w:tblLook w:val="04A0"/>
        </w:tblPrEx>
        <w:trPr>
          <w:trHeight w:val="540"/>
        </w:trPr>
        <w:tc>
          <w:tcPr>
            <w:tcW w:w="838"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3301410B" w14:textId="77777777">
            <w:pPr>
              <w:pStyle w:val="LTableTextAbt"/>
            </w:pPr>
            <w:r w:rsidRPr="00787372">
              <w:t>ODCs</w:t>
            </w: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52290874" w14:textId="77777777">
            <w:pPr>
              <w:pStyle w:val="LTableTextAbt"/>
            </w:pPr>
            <w:r w:rsidRPr="00787372">
              <w:t>Shipping</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64CB1" w:rsidRPr="00787372" w:rsidP="00CB1C05" w14:paraId="0B363298" w14:textId="77777777">
            <w:pPr>
              <w:pStyle w:val="RTableTextAbt"/>
            </w:pPr>
            <w:r>
              <w:rPr>
                <w:szCs w:val="18"/>
              </w:rPr>
              <w:t xml:space="preserve">$108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393FACA3" w14:textId="77777777">
            <w:pPr>
              <w:pStyle w:val="RTableTextAbt"/>
            </w:pPr>
            <w:r w:rsidRPr="003063F8">
              <w:t>1 unit</w:t>
            </w:r>
          </w:p>
        </w:tc>
        <w:tc>
          <w:tcPr>
            <w:tcW w:w="588" w:type="pct"/>
            <w:tcBorders>
              <w:top w:val="single" w:sz="4" w:space="0" w:color="auto"/>
              <w:left w:val="single" w:sz="4" w:space="0" w:color="auto"/>
              <w:bottom w:val="single" w:sz="4" w:space="0" w:color="auto"/>
              <w:right w:val="single" w:sz="4" w:space="0" w:color="auto"/>
            </w:tcBorders>
            <w:shd w:val="clear" w:color="auto" w:fill="auto"/>
            <w:hideMark/>
          </w:tcPr>
          <w:p w:rsidR="00F64CB1" w:rsidRPr="00787372" w:rsidP="00CB1C05" w14:paraId="5ACEC4A0" w14:textId="77777777">
            <w:pPr>
              <w:pStyle w:val="RTableTextAbt"/>
            </w:pPr>
            <w:r w:rsidRPr="003063F8">
              <w:t>-</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F64CB1" w:rsidRPr="00787372" w:rsidP="00CB1C05" w14:paraId="495A1F0B" w14:textId="77777777">
            <w:pPr>
              <w:pStyle w:val="RTableTextAbt"/>
            </w:pPr>
            <w:r>
              <w:rPr>
                <w:szCs w:val="18"/>
              </w:rPr>
              <w:t xml:space="preserve">$11 </w:t>
            </w:r>
          </w:p>
        </w:tc>
      </w:tr>
      <w:tr w14:paraId="0405A880" w14:textId="77777777" w:rsidTr="001038AD">
        <w:tblPrEx>
          <w:tblW w:w="4500" w:type="pct"/>
          <w:tblLook w:val="04A0"/>
        </w:tblPrEx>
        <w:trPr>
          <w:trHeight w:val="540"/>
        </w:trPr>
        <w:tc>
          <w:tcPr>
            <w:tcW w:w="83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56668F21" w14:textId="77777777">
            <w:pPr>
              <w:pStyle w:val="LTableTextAbt"/>
            </w:pPr>
            <w:r w:rsidRPr="00787372">
              <w:t>Labor</w:t>
            </w: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378DD9E1" w14:textId="77777777">
            <w:pPr>
              <w:pStyle w:val="LTableTextAbt"/>
            </w:pPr>
            <w:r w:rsidRPr="00787372">
              <w:t>CIH – sample planning and technical oversight</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57EC4E00" w14:textId="77777777">
            <w:pPr>
              <w:pStyle w:val="RTableTextAbt"/>
            </w:pPr>
            <w:r>
              <w:rPr>
                <w:szCs w:val="18"/>
              </w:rPr>
              <w:t xml:space="preserve">$71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1F7937DC" w14:textId="77777777">
            <w:pPr>
              <w:pStyle w:val="RTableTextAbt"/>
            </w:pPr>
            <w:r w:rsidRPr="003063F8">
              <w:t>4 hours</w:t>
            </w:r>
          </w:p>
        </w:tc>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0860AEF1" w14:textId="77777777">
            <w:pPr>
              <w:pStyle w:val="RTableTextAbt"/>
            </w:pPr>
            <w:r>
              <w:rPr>
                <w:szCs w:val="18"/>
              </w:rPr>
              <w:t xml:space="preserve">$143 </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BE38D6" w:rsidRPr="00787372" w:rsidP="00CB1C05" w14:paraId="002419FD" w14:textId="77777777">
            <w:pPr>
              <w:pStyle w:val="RTableTextAbt"/>
            </w:pPr>
            <w:r>
              <w:rPr>
                <w:szCs w:val="18"/>
              </w:rPr>
              <w:t xml:space="preserve">$14 </w:t>
            </w:r>
          </w:p>
        </w:tc>
      </w:tr>
      <w:tr w14:paraId="6AE49264" w14:textId="77777777" w:rsidTr="001038AD">
        <w:tblPrEx>
          <w:tblW w:w="4500" w:type="pct"/>
          <w:tblLook w:val="04A0"/>
        </w:tblPrEx>
        <w:trPr>
          <w:trHeight w:val="540"/>
        </w:trPr>
        <w:tc>
          <w:tcPr>
            <w:tcW w:w="838" w:type="pct"/>
            <w:vMerge/>
            <w:tcBorders>
              <w:top w:val="single" w:sz="4" w:space="0" w:color="auto"/>
              <w:left w:val="single" w:sz="4" w:space="0" w:color="auto"/>
              <w:bottom w:val="single" w:sz="4" w:space="0" w:color="auto"/>
            </w:tcBorders>
            <w:hideMark/>
          </w:tcPr>
          <w:p w:rsidR="00BE38D6" w:rsidRPr="00787372" w:rsidP="00CB1C05" w14:paraId="681DE2B5" w14:textId="77777777">
            <w:pPr>
              <w:pStyle w:val="LTableTextAbt"/>
            </w:pP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5D8F2868" w14:textId="77777777">
            <w:pPr>
              <w:pStyle w:val="LTableTextAbt"/>
            </w:pPr>
            <w:r w:rsidRPr="00787372">
              <w:t xml:space="preserve">Technical Specialist – preparation and sample management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580E11FE" w14:textId="77777777">
            <w:pPr>
              <w:pStyle w:val="RTableTextAbt"/>
            </w:pPr>
            <w:r>
              <w:rPr>
                <w:szCs w:val="18"/>
              </w:rPr>
              <w:t xml:space="preserve">$55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2ED532EA" w14:textId="77777777">
            <w:pPr>
              <w:pStyle w:val="RTableTextAbt"/>
            </w:pPr>
            <w:r w:rsidRPr="003063F8">
              <w:t>2 hours</w:t>
            </w:r>
          </w:p>
        </w:tc>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440EF53A" w14:textId="77777777">
            <w:pPr>
              <w:pStyle w:val="RTableTextAbt"/>
            </w:pPr>
            <w:r>
              <w:rPr>
                <w:szCs w:val="18"/>
              </w:rPr>
              <w:t>-</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BE38D6" w:rsidRPr="00787372" w:rsidP="00CB1C05" w14:paraId="0CE29115" w14:textId="77777777">
            <w:pPr>
              <w:pStyle w:val="RTableTextAbt"/>
            </w:pPr>
            <w:r>
              <w:rPr>
                <w:szCs w:val="18"/>
              </w:rPr>
              <w:t xml:space="preserve">$11 </w:t>
            </w:r>
          </w:p>
        </w:tc>
      </w:tr>
      <w:tr w14:paraId="2B68CFD3" w14:textId="77777777" w:rsidTr="001038AD">
        <w:tblPrEx>
          <w:tblW w:w="4500" w:type="pct"/>
          <w:tblLook w:val="04A0"/>
        </w:tblPrEx>
        <w:trPr>
          <w:trHeight w:val="540"/>
        </w:trPr>
        <w:tc>
          <w:tcPr>
            <w:tcW w:w="838" w:type="pct"/>
            <w:vMerge/>
            <w:tcBorders>
              <w:top w:val="single" w:sz="4" w:space="0" w:color="auto"/>
              <w:left w:val="single" w:sz="4" w:space="0" w:color="auto"/>
              <w:bottom w:val="single" w:sz="4" w:space="0" w:color="auto"/>
            </w:tcBorders>
            <w:hideMark/>
          </w:tcPr>
          <w:p w:rsidR="00BE38D6" w:rsidRPr="00787372" w:rsidP="00CB1C05" w14:paraId="5DD0F645" w14:textId="77777777">
            <w:pPr>
              <w:pStyle w:val="LTableTextAbt"/>
            </w:pP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34849D4B" w14:textId="77777777">
            <w:pPr>
              <w:pStyle w:val="LTableTextAbt"/>
            </w:pPr>
            <w:r w:rsidRPr="00787372">
              <w:t>Technical Specialist – field data collection</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5E93131F" w14:textId="77777777">
            <w:pPr>
              <w:pStyle w:val="RTableTextAbt"/>
            </w:pPr>
            <w:r>
              <w:rPr>
                <w:szCs w:val="18"/>
              </w:rPr>
              <w:t xml:space="preserve">$55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4B517409" w14:textId="77777777">
            <w:pPr>
              <w:pStyle w:val="RTableTextAbt"/>
            </w:pPr>
            <w:r w:rsidRPr="003063F8">
              <w:t>10 hours</w:t>
            </w:r>
          </w:p>
        </w:tc>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0EDD6D11" w14:textId="77777777">
            <w:pPr>
              <w:pStyle w:val="RTableTextAbt"/>
            </w:pPr>
            <w:r>
              <w:rPr>
                <w:szCs w:val="18"/>
              </w:rPr>
              <w:t>-</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BE38D6" w:rsidRPr="00787372" w:rsidP="00CB1C05" w14:paraId="5FADD8F3" w14:textId="77777777">
            <w:pPr>
              <w:pStyle w:val="RTableTextAbt"/>
            </w:pPr>
            <w:r>
              <w:rPr>
                <w:szCs w:val="18"/>
              </w:rPr>
              <w:t xml:space="preserve">$55 </w:t>
            </w:r>
          </w:p>
        </w:tc>
      </w:tr>
      <w:tr w14:paraId="38FBD4D9" w14:textId="77777777" w:rsidTr="001038AD">
        <w:tblPrEx>
          <w:tblW w:w="4500" w:type="pct"/>
          <w:tblLook w:val="04A0"/>
        </w:tblPrEx>
        <w:trPr>
          <w:trHeight w:val="300"/>
        </w:trPr>
        <w:tc>
          <w:tcPr>
            <w:tcW w:w="838" w:type="pct"/>
            <w:vMerge/>
            <w:tcBorders>
              <w:top w:val="single" w:sz="4" w:space="0" w:color="auto"/>
              <w:left w:val="single" w:sz="4" w:space="0" w:color="auto"/>
              <w:bottom w:val="single" w:sz="4" w:space="0" w:color="auto"/>
            </w:tcBorders>
            <w:hideMark/>
          </w:tcPr>
          <w:p w:rsidR="00BE38D6" w:rsidRPr="00787372" w:rsidP="00CB1C05" w14:paraId="6EF99A8E" w14:textId="77777777">
            <w:pPr>
              <w:pStyle w:val="LTableTextAbt"/>
            </w:pPr>
          </w:p>
        </w:tc>
        <w:tc>
          <w:tcPr>
            <w:tcW w:w="1253"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78AB2FAB" w14:textId="77777777">
            <w:pPr>
              <w:pStyle w:val="LTableTextAbt"/>
            </w:pPr>
            <w:r w:rsidRPr="00787372">
              <w:t>Technical Specialist – report preparation</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5A50BD83" w14:textId="77777777">
            <w:pPr>
              <w:pStyle w:val="RTableTextAbt"/>
            </w:pPr>
            <w:r>
              <w:rPr>
                <w:szCs w:val="18"/>
              </w:rPr>
              <w:t xml:space="preserve">$55 </w:t>
            </w:r>
          </w:p>
        </w:tc>
        <w:tc>
          <w:tcPr>
            <w:tcW w:w="864" w:type="pct"/>
            <w:tcBorders>
              <w:top w:val="single" w:sz="4" w:space="0" w:color="auto"/>
              <w:left w:val="single" w:sz="4" w:space="0" w:color="auto"/>
              <w:bottom w:val="single" w:sz="4" w:space="0" w:color="auto"/>
              <w:right w:val="single" w:sz="4" w:space="0" w:color="auto"/>
            </w:tcBorders>
            <w:shd w:val="clear" w:color="auto" w:fill="auto"/>
            <w:hideMark/>
          </w:tcPr>
          <w:p w:rsidR="00BE38D6" w:rsidRPr="00787372" w:rsidP="00CB1C05" w14:paraId="6683374F" w14:textId="77777777">
            <w:pPr>
              <w:pStyle w:val="RTableTextAbt"/>
            </w:pPr>
            <w:r w:rsidRPr="003063F8">
              <w:t>8 hours</w:t>
            </w:r>
          </w:p>
        </w:tc>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E38D6" w:rsidRPr="00787372" w:rsidP="00CB1C05" w14:paraId="52EDC10B" w14:textId="77777777">
            <w:pPr>
              <w:pStyle w:val="RTableTextAbt"/>
            </w:pPr>
            <w:r>
              <w:rPr>
                <w:szCs w:val="18"/>
              </w:rPr>
              <w:t xml:space="preserve">$220 </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BE38D6" w:rsidRPr="00787372" w:rsidP="00CB1C05" w14:paraId="061399B1" w14:textId="77777777">
            <w:pPr>
              <w:pStyle w:val="RTableTextAbt"/>
            </w:pPr>
            <w:r>
              <w:rPr>
                <w:szCs w:val="18"/>
              </w:rPr>
              <w:t xml:space="preserve">$22 </w:t>
            </w:r>
          </w:p>
        </w:tc>
      </w:tr>
      <w:tr w14:paraId="735E550C" w14:textId="77777777" w:rsidTr="00E850C2">
        <w:tblPrEx>
          <w:tblW w:w="4500" w:type="pct"/>
          <w:tblLook w:val="04A0"/>
        </w:tblPrEx>
        <w:trPr>
          <w:trHeight w:val="300"/>
        </w:trPr>
        <w:tc>
          <w:tcPr>
            <w:tcW w:w="3667"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B21CB4" w:rsidRPr="00E850C2" w:rsidP="00CB1C05" w14:paraId="30214F7E" w14:textId="77777777">
            <w:pPr>
              <w:pStyle w:val="RTableTextAbt"/>
              <w:rPr>
                <w:b/>
              </w:rPr>
            </w:pPr>
            <w:r w:rsidRPr="00E850C2">
              <w:rPr>
                <w:b/>
                <w:bCs w:val="0"/>
              </w:rPr>
              <w:t>Total</w:t>
            </w:r>
          </w:p>
        </w:tc>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21CB4" w:rsidRPr="00E850C2" w:rsidP="00CB1C05" w14:paraId="08F35344" w14:textId="77777777">
            <w:pPr>
              <w:pStyle w:val="RTableTextAbt"/>
              <w:rPr>
                <w:b/>
                <w:bCs w:val="0"/>
              </w:rPr>
            </w:pPr>
            <w:r w:rsidRPr="00E850C2">
              <w:rPr>
                <w:b/>
                <w:bCs w:val="0"/>
              </w:rPr>
              <w:t xml:space="preserve">$443 </w:t>
            </w:r>
          </w:p>
        </w:tc>
        <w:tc>
          <w:tcPr>
            <w:tcW w:w="745" w:type="pct"/>
            <w:tcBorders>
              <w:top w:val="single" w:sz="4" w:space="0" w:color="auto"/>
              <w:left w:val="single" w:sz="4" w:space="0" w:color="auto"/>
              <w:bottom w:val="single" w:sz="4" w:space="0" w:color="auto"/>
              <w:right w:val="single" w:sz="4" w:space="0" w:color="auto"/>
            </w:tcBorders>
            <w:shd w:val="clear" w:color="auto" w:fill="auto"/>
            <w:vAlign w:val="center"/>
          </w:tcPr>
          <w:p w:rsidR="00B21CB4" w:rsidRPr="00E850C2" w:rsidP="00CB1C05" w14:paraId="79CE1DE8" w14:textId="77777777">
            <w:pPr>
              <w:pStyle w:val="RTableTextAbt"/>
              <w:rPr>
                <w:b/>
                <w:bCs w:val="0"/>
              </w:rPr>
            </w:pPr>
            <w:r w:rsidRPr="00E850C2">
              <w:rPr>
                <w:b/>
                <w:bCs w:val="0"/>
              </w:rPr>
              <w:t>$2</w:t>
            </w:r>
            <w:r w:rsidR="00F64CB1">
              <w:rPr>
                <w:b/>
                <w:bCs w:val="0"/>
              </w:rPr>
              <w:t>4</w:t>
            </w:r>
            <w:r w:rsidR="00481ADC">
              <w:rPr>
                <w:b/>
                <w:bCs w:val="0"/>
              </w:rPr>
              <w:t>1</w:t>
            </w:r>
            <w:r w:rsidRPr="00E850C2">
              <w:rPr>
                <w:b/>
                <w:bCs w:val="0"/>
              </w:rPr>
              <w:t xml:space="preserve"> </w:t>
            </w:r>
          </w:p>
        </w:tc>
      </w:tr>
      <w:tr w14:paraId="475FB644" w14:textId="77777777" w:rsidTr="000F6964">
        <w:tblPrEx>
          <w:tblW w:w="4500" w:type="pct"/>
          <w:tblLook w:val="04A0"/>
        </w:tblPrEx>
        <w:trPr>
          <w:trHeight w:val="269"/>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A074E2" w:rsidRPr="00787372" w:rsidP="00CB1C05" w14:paraId="04F1B2A9" w14:textId="77777777">
            <w:pPr>
              <w:pStyle w:val="LTableTextAbt"/>
              <w:rPr>
                <w:rFonts w:ascii="@Yu Mincho" w:hAnsi="@Yu Mincho"/>
              </w:rPr>
            </w:pPr>
            <w:r w:rsidRPr="00787372">
              <w:t>Abbreviations: ODC: other direct costs. CIH: Certified Industrial Hygienist.</w:t>
            </w:r>
          </w:p>
        </w:tc>
      </w:tr>
    </w:tbl>
    <w:p w:rsidR="00A074E2" w:rsidRPr="0065459D" w:rsidP="00CB1C05" w14:paraId="3DE0235F" w14:textId="77777777">
      <w:pPr>
        <w:rPr>
          <w:i/>
          <w:iCs/>
          <w:color w:val="DA291C" w:themeColor="text2"/>
          <w:sz w:val="18"/>
          <w:szCs w:val="18"/>
          <w:highlight w:val="yellow"/>
        </w:rPr>
      </w:pPr>
    </w:p>
    <w:p w:rsidR="00A074E2" w:rsidRPr="00787372" w:rsidP="00CB1C05" w14:paraId="5AB9D717" w14:textId="77777777">
      <w:pPr>
        <w:pStyle w:val="BodyText"/>
      </w:pPr>
      <w:r w:rsidRPr="009C5424">
        <w:t xml:space="preserve">The per facility costs from </w:t>
      </w:r>
      <w:r w:rsidRPr="009C5424" w:rsidR="005B348D">
        <w:fldChar w:fldCharType="begin" w:fldLock="1"/>
      </w:r>
      <w:r w:rsidRPr="009C5424" w:rsidR="005B348D">
        <w:instrText xml:space="preserve"> REF _Ref110952717 \h </w:instrText>
      </w:r>
      <w:r w:rsidR="009C5424">
        <w:instrText xml:space="preserve"> \* MERGEFORMAT </w:instrText>
      </w:r>
      <w:r w:rsidRPr="009C5424" w:rsidR="005B348D">
        <w:fldChar w:fldCharType="separate"/>
      </w:r>
      <w:r w:rsidR="0092222B">
        <w:t xml:space="preserve">Table </w:t>
      </w:r>
      <w:r w:rsidR="0092222B">
        <w:rPr>
          <w:noProof/>
        </w:rPr>
        <w:t>7</w:t>
      </w:r>
      <w:r w:rsidR="0092222B">
        <w:rPr>
          <w:noProof/>
        </w:rPr>
        <w:noBreakHyphen/>
        <w:t>59</w:t>
      </w:r>
      <w:r w:rsidRPr="009C5424" w:rsidR="005B348D">
        <w:fldChar w:fldCharType="end"/>
      </w:r>
      <w:r w:rsidRPr="009C5424">
        <w:t xml:space="preserve"> are presented in </w:t>
      </w:r>
      <w:r w:rsidRPr="009C5424" w:rsidR="00B4084C">
        <w:fldChar w:fldCharType="begin" w:fldLock="1"/>
      </w:r>
      <w:r w:rsidRPr="009C5424" w:rsidR="00B4084C">
        <w:instrText xml:space="preserve"> REF _Ref91487497 \h </w:instrText>
      </w:r>
      <w:r w:rsidRPr="009C5424" w:rsidR="00F43B7A">
        <w:instrText xml:space="preserve"> \* MERGEFORMAT </w:instrText>
      </w:r>
      <w:r w:rsidRPr="009C5424" w:rsidR="00B4084C">
        <w:fldChar w:fldCharType="separate"/>
      </w:r>
      <w:r w:rsidRPr="00787372" w:rsidR="0092222B">
        <w:t xml:space="preserve">Table </w:t>
      </w:r>
      <w:r w:rsidR="0092222B">
        <w:rPr>
          <w:noProof/>
        </w:rPr>
        <w:t>7</w:t>
      </w:r>
      <w:r w:rsidR="0092222B">
        <w:rPr>
          <w:noProof/>
        </w:rPr>
        <w:noBreakHyphen/>
        <w:t>60</w:t>
      </w:r>
      <w:r w:rsidRPr="009C5424" w:rsidR="00B4084C">
        <w:fldChar w:fldCharType="end"/>
      </w:r>
      <w:r w:rsidRPr="009C5424" w:rsidR="00B4084C">
        <w:t xml:space="preserve"> </w:t>
      </w:r>
      <w:r w:rsidRPr="009C5424" w:rsidR="0095324E">
        <w:t xml:space="preserve">and the </w:t>
      </w:r>
      <w:r w:rsidRPr="009C5424">
        <w:t>per</w:t>
      </w:r>
      <w:r w:rsidR="000F3465">
        <w:t>-</w:t>
      </w:r>
      <w:r w:rsidRPr="009C5424">
        <w:t xml:space="preserve">worker costs from </w:t>
      </w:r>
      <w:r w:rsidRPr="009C5424" w:rsidR="005B348D">
        <w:t xml:space="preserve"> </w:t>
      </w:r>
      <w:r w:rsidRPr="009C5424" w:rsidR="005B348D">
        <w:fldChar w:fldCharType="begin" w:fldLock="1"/>
      </w:r>
      <w:r w:rsidRPr="009C5424" w:rsidR="005B348D">
        <w:instrText xml:space="preserve"> REF _Ref110952717 \h </w:instrText>
      </w:r>
      <w:r w:rsidR="009C5424">
        <w:instrText xml:space="preserve"> \* MERGEFORMAT </w:instrText>
      </w:r>
      <w:r w:rsidRPr="009C5424" w:rsidR="005B348D">
        <w:fldChar w:fldCharType="separate"/>
      </w:r>
      <w:r w:rsidR="0092222B">
        <w:t xml:space="preserve">Table </w:t>
      </w:r>
      <w:r w:rsidR="0092222B">
        <w:rPr>
          <w:noProof/>
        </w:rPr>
        <w:t>7</w:t>
      </w:r>
      <w:r w:rsidR="0092222B">
        <w:rPr>
          <w:noProof/>
        </w:rPr>
        <w:noBreakHyphen/>
        <w:t>59</w:t>
      </w:r>
      <w:r w:rsidRPr="009C5424" w:rsidR="005B348D">
        <w:fldChar w:fldCharType="end"/>
      </w:r>
      <w:r w:rsidRPr="009C5424">
        <w:t xml:space="preserve"> are</w:t>
      </w:r>
      <w:r w:rsidRPr="00787372">
        <w:t xml:space="preserve"> presented in </w:t>
      </w:r>
      <w:r w:rsidRPr="00787372">
        <w:fldChar w:fldCharType="begin" w:fldLock="1"/>
      </w:r>
      <w:r w:rsidRPr="00787372">
        <w:instrText xml:space="preserve"> REF _Ref86835262 \h  \* MERGEFORMAT </w:instrText>
      </w:r>
      <w:r w:rsidRPr="00787372">
        <w:fldChar w:fldCharType="separate"/>
      </w:r>
      <w:r w:rsidRPr="007E34EC" w:rsidR="0092222B">
        <w:t xml:space="preserve">Table </w:t>
      </w:r>
      <w:r w:rsidR="0092222B">
        <w:rPr>
          <w:noProof/>
        </w:rPr>
        <w:t>7</w:t>
      </w:r>
      <w:r w:rsidR="0092222B">
        <w:rPr>
          <w:noProof/>
        </w:rPr>
        <w:noBreakHyphen/>
        <w:t>61</w:t>
      </w:r>
      <w:r w:rsidRPr="00787372">
        <w:fldChar w:fldCharType="end"/>
      </w:r>
      <w:r w:rsidRPr="00787372" w:rsidR="0095324E">
        <w:t xml:space="preserve">. </w:t>
      </w:r>
      <w:r w:rsidRPr="00787372">
        <w:t xml:space="preserve"> </w:t>
      </w:r>
      <w:r w:rsidRPr="00787372" w:rsidR="0095324E">
        <w:fldChar w:fldCharType="begin" w:fldLock="1"/>
      </w:r>
      <w:r w:rsidRPr="00787372" w:rsidR="0095324E">
        <w:instrText xml:space="preserve"> REF _Ref91487497 \h </w:instrText>
      </w:r>
      <w:r w:rsidRPr="00787372" w:rsidR="00F43B7A">
        <w:instrText xml:space="preserve"> \* MERGEFORMAT </w:instrText>
      </w:r>
      <w:r w:rsidRPr="00787372" w:rsidR="0095324E">
        <w:fldChar w:fldCharType="separate"/>
      </w:r>
      <w:r w:rsidRPr="00787372" w:rsidR="0092222B">
        <w:t xml:space="preserve">Table </w:t>
      </w:r>
      <w:r w:rsidR="0092222B">
        <w:rPr>
          <w:noProof/>
        </w:rPr>
        <w:t>7</w:t>
      </w:r>
      <w:r w:rsidR="0092222B">
        <w:rPr>
          <w:noProof/>
        </w:rPr>
        <w:noBreakHyphen/>
        <w:t>60</w:t>
      </w:r>
      <w:r w:rsidRPr="00787372" w:rsidR="0095324E">
        <w:fldChar w:fldCharType="end"/>
      </w:r>
      <w:r w:rsidRPr="00787372" w:rsidR="0095324E">
        <w:t xml:space="preserve"> and </w:t>
      </w:r>
      <w:r w:rsidRPr="00787372" w:rsidR="0095324E">
        <w:fldChar w:fldCharType="begin" w:fldLock="1"/>
      </w:r>
      <w:r w:rsidRPr="00787372" w:rsidR="0095324E">
        <w:instrText xml:space="preserve"> REF _Ref86835262 \h  \* MERGEFORMAT </w:instrText>
      </w:r>
      <w:r w:rsidRPr="00787372" w:rsidR="0095324E">
        <w:fldChar w:fldCharType="separate"/>
      </w:r>
      <w:r w:rsidRPr="007E34EC" w:rsidR="0092222B">
        <w:t xml:space="preserve">Table </w:t>
      </w:r>
      <w:r w:rsidR="0092222B">
        <w:rPr>
          <w:noProof/>
        </w:rPr>
        <w:t>7</w:t>
      </w:r>
      <w:r w:rsidR="0092222B">
        <w:rPr>
          <w:noProof/>
        </w:rPr>
        <w:noBreakHyphen/>
        <w:t>61</w:t>
      </w:r>
      <w:r w:rsidRPr="00787372" w:rsidR="0095324E">
        <w:fldChar w:fldCharType="end"/>
      </w:r>
      <w:r w:rsidRPr="00787372" w:rsidR="0095324E">
        <w:t xml:space="preserve"> both present the</w:t>
      </w:r>
      <w:r w:rsidR="00A466F9">
        <w:t xml:space="preserve"> initial and recurring</w:t>
      </w:r>
      <w:r w:rsidRPr="00787372" w:rsidR="0095324E">
        <w:t xml:space="preserve"> </w:t>
      </w:r>
      <w:r w:rsidR="00A466F9">
        <w:t xml:space="preserve">annual </w:t>
      </w:r>
      <w:r w:rsidRPr="00787372" w:rsidR="0095324E">
        <w:t>costs</w:t>
      </w:r>
      <w:r w:rsidRPr="00787372">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00"/>
        <w:gridCol w:w="1170"/>
        <w:gridCol w:w="2250"/>
        <w:gridCol w:w="1530"/>
        <w:gridCol w:w="1530"/>
      </w:tblGrid>
      <w:tr w14:paraId="363A0053" w14:textId="77777777" w:rsidTr="00763263">
        <w:tblPrEx>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45"/>
        </w:trPr>
        <w:tc>
          <w:tcPr>
            <w:tcW w:w="9180" w:type="dxa"/>
            <w:gridSpan w:val="5"/>
            <w:tcBorders>
              <w:top w:val="nil"/>
              <w:left w:val="nil"/>
              <w:right w:val="nil"/>
            </w:tcBorders>
            <w:shd w:val="clear" w:color="auto" w:fill="auto"/>
          </w:tcPr>
          <w:p w:rsidR="00A074E2" w:rsidRPr="00787372" w:rsidP="00CB1C05" w14:paraId="267D768F" w14:textId="77777777">
            <w:pPr>
              <w:pStyle w:val="TableTitleA"/>
            </w:pPr>
            <w:bookmarkStart w:id="1193" w:name="_Ref91487497"/>
            <w:bookmarkStart w:id="1194" w:name="_Toc107219323"/>
            <w:bookmarkStart w:id="1195" w:name="_Toc121142672"/>
            <w:bookmarkStart w:id="1196" w:name="_Toc165379693"/>
            <w:r w:rsidRPr="00787372">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0</w:t>
            </w:r>
            <w:r w:rsidR="00BC4B5D">
              <w:rPr>
                <w:noProof/>
              </w:rPr>
              <w:fldChar w:fldCharType="end"/>
            </w:r>
            <w:bookmarkEnd w:id="1193"/>
            <w:r w:rsidR="00100381">
              <w:t>:</w:t>
            </w:r>
            <w:r w:rsidRPr="00787372">
              <w:t xml:space="preserve"> Per </w:t>
            </w:r>
            <w:r w:rsidRPr="00787372" w:rsidR="00E904FD">
              <w:t>Facility</w:t>
            </w:r>
            <w:r w:rsidRPr="00787372">
              <w:t xml:space="preserve"> Monitoring Costs (202</w:t>
            </w:r>
            <w:r w:rsidR="000517FB">
              <w:t>2</w:t>
            </w:r>
            <w:r w:rsidRPr="00787372">
              <w:t>$)</w:t>
            </w:r>
            <w:bookmarkEnd w:id="1194"/>
            <w:bookmarkEnd w:id="1195"/>
            <w:bookmarkEnd w:id="1196"/>
          </w:p>
        </w:tc>
      </w:tr>
      <w:tr w14:paraId="671CCA1D" w14:textId="77777777" w:rsidTr="000F6964">
        <w:tblPrEx>
          <w:tblW w:w="9180" w:type="dxa"/>
          <w:tblLayout w:type="fixed"/>
          <w:tblLook w:val="04A0"/>
        </w:tblPrEx>
        <w:trPr>
          <w:trHeight w:val="245"/>
        </w:trPr>
        <w:tc>
          <w:tcPr>
            <w:tcW w:w="2700" w:type="dxa"/>
            <w:vMerge w:val="restart"/>
            <w:shd w:val="clear" w:color="auto" w:fill="48A9C5" w:themeFill="accent1"/>
            <w:vAlign w:val="bottom"/>
            <w:hideMark/>
          </w:tcPr>
          <w:p w:rsidR="00A074E2" w:rsidRPr="00787372" w:rsidP="00CB1C05" w14:paraId="6A2B48B7" w14:textId="77777777">
            <w:pPr>
              <w:pStyle w:val="TableSubtitle"/>
            </w:pPr>
            <w:r w:rsidRPr="00787372">
              <w:t>Threshold</w:t>
            </w:r>
          </w:p>
          <w:p w:rsidR="00A074E2" w:rsidRPr="00787372" w:rsidP="00CB1C05" w14:paraId="19918926" w14:textId="77777777">
            <w:pPr>
              <w:pStyle w:val="TableSubtitle"/>
            </w:pPr>
          </w:p>
        </w:tc>
        <w:tc>
          <w:tcPr>
            <w:tcW w:w="6480" w:type="dxa"/>
            <w:gridSpan w:val="4"/>
            <w:shd w:val="clear" w:color="auto" w:fill="48A9C5" w:themeFill="accent1"/>
            <w:vAlign w:val="bottom"/>
            <w:hideMark/>
          </w:tcPr>
          <w:p w:rsidR="00A074E2" w:rsidRPr="00787372" w:rsidP="00CB1C05" w14:paraId="7F472329" w14:textId="77777777">
            <w:pPr>
              <w:pStyle w:val="TableSubtitle"/>
            </w:pPr>
            <w:r w:rsidRPr="00787372">
              <w:t>Cost Incurred</w:t>
            </w:r>
          </w:p>
        </w:tc>
      </w:tr>
      <w:tr w14:paraId="48AE5E6A" w14:textId="77777777" w:rsidTr="000F6964">
        <w:tblPrEx>
          <w:tblW w:w="9180" w:type="dxa"/>
          <w:tblLayout w:type="fixed"/>
          <w:tblLook w:val="04A0"/>
        </w:tblPrEx>
        <w:trPr>
          <w:trHeight w:val="450"/>
        </w:trPr>
        <w:tc>
          <w:tcPr>
            <w:tcW w:w="2700" w:type="dxa"/>
            <w:vMerge/>
            <w:vAlign w:val="bottom"/>
            <w:hideMark/>
          </w:tcPr>
          <w:p w:rsidR="00A074E2" w:rsidRPr="00787372" w:rsidP="00CB1C05" w14:paraId="56829BDE" w14:textId="77777777">
            <w:pPr>
              <w:pStyle w:val="TableSubtitle"/>
            </w:pPr>
          </w:p>
        </w:tc>
        <w:tc>
          <w:tcPr>
            <w:tcW w:w="1170" w:type="dxa"/>
            <w:shd w:val="clear" w:color="auto" w:fill="48A9C5" w:themeFill="accent1"/>
            <w:vAlign w:val="bottom"/>
            <w:hideMark/>
          </w:tcPr>
          <w:p w:rsidR="00A074E2" w:rsidRPr="00787372" w:rsidP="00CB1C05" w14:paraId="6BA26B9D" w14:textId="77777777">
            <w:pPr>
              <w:pStyle w:val="TableSubtitle"/>
            </w:pPr>
            <w:r w:rsidRPr="00787372">
              <w:t>Initial Monitoring Costs</w:t>
            </w:r>
          </w:p>
        </w:tc>
        <w:tc>
          <w:tcPr>
            <w:tcW w:w="2250" w:type="dxa"/>
            <w:shd w:val="clear" w:color="auto" w:fill="48A9C5" w:themeFill="accent1"/>
            <w:vAlign w:val="bottom"/>
            <w:hideMark/>
          </w:tcPr>
          <w:p w:rsidR="00A074E2" w:rsidRPr="00787372" w:rsidP="00CB1C05" w14:paraId="51074950" w14:textId="77777777">
            <w:pPr>
              <w:pStyle w:val="TableSubtitle"/>
            </w:pPr>
            <w:r w:rsidRPr="00787372">
              <w:t>Periodic Monitoring Costs</w:t>
            </w:r>
          </w:p>
        </w:tc>
        <w:tc>
          <w:tcPr>
            <w:tcW w:w="1530" w:type="dxa"/>
            <w:shd w:val="clear" w:color="auto" w:fill="48A9C5" w:themeFill="accent1"/>
            <w:vAlign w:val="bottom"/>
          </w:tcPr>
          <w:p w:rsidR="00A074E2" w:rsidRPr="00787372" w:rsidP="00CB1C05" w14:paraId="1F9475D4" w14:textId="77777777">
            <w:pPr>
              <w:pStyle w:val="TableSubtitle"/>
            </w:pPr>
            <w:r>
              <w:t>Initial Costs</w:t>
            </w:r>
          </w:p>
        </w:tc>
        <w:tc>
          <w:tcPr>
            <w:tcW w:w="1530" w:type="dxa"/>
            <w:shd w:val="clear" w:color="auto" w:fill="48A9C5" w:themeFill="accent1"/>
            <w:vAlign w:val="bottom"/>
          </w:tcPr>
          <w:p w:rsidR="00A074E2" w:rsidRPr="00787372" w:rsidP="00CB1C05" w14:paraId="1D7911D8" w14:textId="77777777">
            <w:pPr>
              <w:pStyle w:val="TableSubtitle"/>
            </w:pPr>
            <w:r>
              <w:t>Annual Costs</w:t>
            </w:r>
          </w:p>
        </w:tc>
      </w:tr>
      <w:tr w14:paraId="51C10EE6" w14:textId="77777777" w:rsidTr="001038AD">
        <w:tblPrEx>
          <w:tblW w:w="9180" w:type="dxa"/>
          <w:tblLayout w:type="fixed"/>
          <w:tblLook w:val="04A0"/>
        </w:tblPrEx>
        <w:trPr>
          <w:trHeight w:val="245"/>
        </w:trPr>
        <w:tc>
          <w:tcPr>
            <w:tcW w:w="2700" w:type="dxa"/>
            <w:shd w:val="clear" w:color="auto" w:fill="auto"/>
            <w:vAlign w:val="bottom"/>
            <w:hideMark/>
          </w:tcPr>
          <w:p w:rsidR="009241E6" w:rsidRPr="00787372" w:rsidP="00CB1C05" w14:paraId="6468E544" w14:textId="77777777">
            <w:pPr>
              <w:pStyle w:val="LTableTextAbt"/>
            </w:pPr>
            <w:r w:rsidRPr="00787372">
              <w:t>&lt;Action Level</w:t>
            </w:r>
          </w:p>
        </w:tc>
        <w:tc>
          <w:tcPr>
            <w:tcW w:w="1170" w:type="dxa"/>
            <w:shd w:val="clear" w:color="auto" w:fill="auto"/>
            <w:vAlign w:val="center"/>
          </w:tcPr>
          <w:p w:rsidR="009241E6" w:rsidRPr="00787372" w:rsidP="00CB1C05" w14:paraId="27305CF6" w14:textId="77777777">
            <w:pPr>
              <w:pStyle w:val="RTableTextAbt"/>
            </w:pPr>
            <w:r>
              <w:rPr>
                <w:szCs w:val="18"/>
              </w:rPr>
              <w:t xml:space="preserve">$443 </w:t>
            </w:r>
          </w:p>
        </w:tc>
        <w:tc>
          <w:tcPr>
            <w:tcW w:w="2250" w:type="dxa"/>
            <w:shd w:val="clear" w:color="auto" w:fill="auto"/>
            <w:vAlign w:val="center"/>
          </w:tcPr>
          <w:p w:rsidR="009241E6" w:rsidRPr="00787372" w:rsidP="00CB1C05" w14:paraId="056B1B7E" w14:textId="77777777">
            <w:pPr>
              <w:pStyle w:val="RTableTextAbt"/>
            </w:pPr>
            <w:r>
              <w:rPr>
                <w:szCs w:val="18"/>
              </w:rPr>
              <w:t>$443 every five years</w:t>
            </w:r>
          </w:p>
        </w:tc>
        <w:tc>
          <w:tcPr>
            <w:tcW w:w="1530" w:type="dxa"/>
            <w:shd w:val="clear" w:color="auto" w:fill="auto"/>
            <w:vAlign w:val="center"/>
          </w:tcPr>
          <w:p w:rsidR="009241E6" w:rsidRPr="00787372" w:rsidP="00CB1C05" w14:paraId="790A673E" w14:textId="77777777">
            <w:pPr>
              <w:pStyle w:val="RTableTextAbt"/>
            </w:pPr>
            <w:r>
              <w:rPr>
                <w:szCs w:val="18"/>
              </w:rPr>
              <w:t xml:space="preserve">$443 </w:t>
            </w:r>
          </w:p>
        </w:tc>
        <w:tc>
          <w:tcPr>
            <w:tcW w:w="1530" w:type="dxa"/>
            <w:shd w:val="clear" w:color="auto" w:fill="auto"/>
            <w:vAlign w:val="center"/>
          </w:tcPr>
          <w:p w:rsidR="009241E6" w:rsidRPr="00787372" w:rsidP="00CB1C05" w14:paraId="1F27B7C0" w14:textId="77777777">
            <w:pPr>
              <w:pStyle w:val="RTableTextAbt"/>
            </w:pPr>
            <w:r>
              <w:rPr>
                <w:szCs w:val="18"/>
              </w:rPr>
              <w:t xml:space="preserve">$89 </w:t>
            </w:r>
          </w:p>
        </w:tc>
      </w:tr>
      <w:tr w14:paraId="3463891A" w14:textId="77777777" w:rsidTr="001038AD">
        <w:tblPrEx>
          <w:tblW w:w="9180" w:type="dxa"/>
          <w:tblLayout w:type="fixed"/>
          <w:tblLook w:val="04A0"/>
        </w:tblPrEx>
        <w:trPr>
          <w:trHeight w:val="245"/>
        </w:trPr>
        <w:tc>
          <w:tcPr>
            <w:tcW w:w="2700" w:type="dxa"/>
            <w:shd w:val="clear" w:color="auto" w:fill="auto"/>
            <w:vAlign w:val="bottom"/>
            <w:hideMark/>
          </w:tcPr>
          <w:p w:rsidR="00954676" w:rsidRPr="00787372" w:rsidP="00CB1C05" w14:paraId="766578B3" w14:textId="77777777">
            <w:pPr>
              <w:pStyle w:val="LTableTextAbt"/>
            </w:pPr>
            <w:r>
              <w:t>Between Action Level and ECEL</w:t>
            </w:r>
          </w:p>
        </w:tc>
        <w:tc>
          <w:tcPr>
            <w:tcW w:w="1170" w:type="dxa"/>
            <w:shd w:val="clear" w:color="auto" w:fill="auto"/>
            <w:vAlign w:val="center"/>
          </w:tcPr>
          <w:p w:rsidR="00954676" w:rsidRPr="00787372" w:rsidP="00CB1C05" w14:paraId="2DD4617E" w14:textId="77777777">
            <w:pPr>
              <w:pStyle w:val="RTableTextAbt"/>
            </w:pPr>
            <w:r>
              <w:rPr>
                <w:szCs w:val="18"/>
              </w:rPr>
              <w:t>-</w:t>
            </w:r>
          </w:p>
        </w:tc>
        <w:tc>
          <w:tcPr>
            <w:tcW w:w="2250" w:type="dxa"/>
            <w:shd w:val="clear" w:color="auto" w:fill="auto"/>
            <w:vAlign w:val="center"/>
          </w:tcPr>
          <w:p w:rsidR="00954676" w:rsidRPr="00787372" w:rsidP="00CB1C05" w14:paraId="47ACD8FE" w14:textId="77777777">
            <w:pPr>
              <w:pStyle w:val="RTableTextAbt"/>
            </w:pPr>
            <w:r>
              <w:rPr>
                <w:szCs w:val="18"/>
              </w:rPr>
              <w:t>$886 = 443 × 2</w:t>
            </w:r>
          </w:p>
        </w:tc>
        <w:tc>
          <w:tcPr>
            <w:tcW w:w="1530" w:type="dxa"/>
            <w:shd w:val="clear" w:color="auto" w:fill="auto"/>
            <w:vAlign w:val="center"/>
          </w:tcPr>
          <w:p w:rsidR="00954676" w:rsidRPr="00787372" w:rsidP="00CB1C05" w14:paraId="4D0D6748" w14:textId="77777777">
            <w:pPr>
              <w:pStyle w:val="RTableTextAbt"/>
            </w:pPr>
            <w:r>
              <w:rPr>
                <w:szCs w:val="18"/>
              </w:rPr>
              <w:t>-</w:t>
            </w:r>
          </w:p>
        </w:tc>
        <w:tc>
          <w:tcPr>
            <w:tcW w:w="1530" w:type="dxa"/>
            <w:shd w:val="clear" w:color="auto" w:fill="auto"/>
            <w:vAlign w:val="center"/>
          </w:tcPr>
          <w:p w:rsidR="00954676" w:rsidRPr="00787372" w:rsidP="00CB1C05" w14:paraId="16401B49" w14:textId="77777777">
            <w:pPr>
              <w:pStyle w:val="RTableTextAbt"/>
            </w:pPr>
            <w:r>
              <w:rPr>
                <w:szCs w:val="18"/>
              </w:rPr>
              <w:t xml:space="preserve">$886 </w:t>
            </w:r>
          </w:p>
        </w:tc>
      </w:tr>
      <w:tr w14:paraId="5E5CE0B6" w14:textId="77777777" w:rsidTr="001038AD">
        <w:tblPrEx>
          <w:tblW w:w="9180" w:type="dxa"/>
          <w:tblLayout w:type="fixed"/>
          <w:tblLook w:val="04A0"/>
        </w:tblPrEx>
        <w:trPr>
          <w:trHeight w:val="245"/>
        </w:trPr>
        <w:tc>
          <w:tcPr>
            <w:tcW w:w="2700" w:type="dxa"/>
            <w:shd w:val="clear" w:color="auto" w:fill="auto"/>
            <w:vAlign w:val="bottom"/>
            <w:hideMark/>
          </w:tcPr>
          <w:p w:rsidR="00954676" w:rsidRPr="00787372" w:rsidP="00CB1C05" w14:paraId="698F6C28" w14:textId="77777777">
            <w:pPr>
              <w:pStyle w:val="LTableTextAbt"/>
            </w:pPr>
            <w:r>
              <w:t>1 to &lt;10 times the ECEL</w:t>
            </w:r>
          </w:p>
        </w:tc>
        <w:tc>
          <w:tcPr>
            <w:tcW w:w="1170" w:type="dxa"/>
            <w:shd w:val="clear" w:color="auto" w:fill="auto"/>
            <w:vAlign w:val="center"/>
          </w:tcPr>
          <w:p w:rsidR="00954676" w:rsidRPr="00787372" w:rsidP="00CB1C05" w14:paraId="3E351FD6" w14:textId="77777777">
            <w:pPr>
              <w:pStyle w:val="RTableTextAbt"/>
            </w:pPr>
            <w:r>
              <w:rPr>
                <w:szCs w:val="18"/>
              </w:rPr>
              <w:t>-</w:t>
            </w:r>
          </w:p>
        </w:tc>
        <w:tc>
          <w:tcPr>
            <w:tcW w:w="2250" w:type="dxa"/>
            <w:shd w:val="clear" w:color="auto" w:fill="auto"/>
            <w:vAlign w:val="center"/>
          </w:tcPr>
          <w:p w:rsidR="00954676" w:rsidRPr="00787372" w:rsidP="00CB1C05" w14:paraId="17131E66" w14:textId="77777777">
            <w:pPr>
              <w:pStyle w:val="RTableTextAbt"/>
            </w:pPr>
            <w:r>
              <w:rPr>
                <w:szCs w:val="18"/>
              </w:rPr>
              <w:t>$1,772 = 443 × 4</w:t>
            </w:r>
          </w:p>
        </w:tc>
        <w:tc>
          <w:tcPr>
            <w:tcW w:w="1530" w:type="dxa"/>
            <w:shd w:val="clear" w:color="auto" w:fill="auto"/>
            <w:vAlign w:val="center"/>
          </w:tcPr>
          <w:p w:rsidR="00954676" w:rsidRPr="00787372" w:rsidP="00CB1C05" w14:paraId="5381F7BC" w14:textId="77777777">
            <w:pPr>
              <w:pStyle w:val="RTableTextAbt"/>
            </w:pPr>
            <w:r>
              <w:rPr>
                <w:szCs w:val="18"/>
              </w:rPr>
              <w:t>-</w:t>
            </w:r>
          </w:p>
        </w:tc>
        <w:tc>
          <w:tcPr>
            <w:tcW w:w="1530" w:type="dxa"/>
            <w:shd w:val="clear" w:color="auto" w:fill="auto"/>
            <w:vAlign w:val="center"/>
          </w:tcPr>
          <w:p w:rsidR="00954676" w:rsidRPr="00787372" w:rsidP="00CB1C05" w14:paraId="3C09C87B" w14:textId="77777777">
            <w:pPr>
              <w:pStyle w:val="RTableTextAbt"/>
            </w:pPr>
            <w:r>
              <w:rPr>
                <w:szCs w:val="18"/>
              </w:rPr>
              <w:t xml:space="preserve">$1,772 </w:t>
            </w:r>
          </w:p>
        </w:tc>
      </w:tr>
      <w:tr w14:paraId="31D704D1" w14:textId="77777777" w:rsidTr="001038AD">
        <w:tblPrEx>
          <w:tblW w:w="9180" w:type="dxa"/>
          <w:tblLayout w:type="fixed"/>
          <w:tblLook w:val="04A0"/>
        </w:tblPrEx>
        <w:trPr>
          <w:trHeight w:val="245"/>
        </w:trPr>
        <w:tc>
          <w:tcPr>
            <w:tcW w:w="2700" w:type="dxa"/>
            <w:shd w:val="clear" w:color="auto" w:fill="auto"/>
            <w:vAlign w:val="bottom"/>
            <w:hideMark/>
          </w:tcPr>
          <w:p w:rsidR="00954676" w:rsidRPr="00787372" w:rsidP="00CB1C05" w14:paraId="2C2591A4" w14:textId="77777777">
            <w:pPr>
              <w:pStyle w:val="LTableTextAbt"/>
            </w:pPr>
            <w:r>
              <w:t>10 to &lt;25 times the ECEL</w:t>
            </w:r>
          </w:p>
        </w:tc>
        <w:tc>
          <w:tcPr>
            <w:tcW w:w="1170" w:type="dxa"/>
            <w:shd w:val="clear" w:color="auto" w:fill="auto"/>
            <w:vAlign w:val="center"/>
          </w:tcPr>
          <w:p w:rsidR="00954676" w:rsidRPr="00787372" w:rsidP="00CB1C05" w14:paraId="38510D28" w14:textId="77777777">
            <w:pPr>
              <w:pStyle w:val="RTableTextAbt"/>
            </w:pPr>
            <w:r>
              <w:rPr>
                <w:szCs w:val="18"/>
              </w:rPr>
              <w:t>-</w:t>
            </w:r>
          </w:p>
        </w:tc>
        <w:tc>
          <w:tcPr>
            <w:tcW w:w="2250" w:type="dxa"/>
            <w:shd w:val="clear" w:color="auto" w:fill="auto"/>
            <w:vAlign w:val="center"/>
          </w:tcPr>
          <w:p w:rsidR="00954676" w:rsidRPr="00787372" w:rsidP="00CB1C05" w14:paraId="18728370" w14:textId="77777777">
            <w:pPr>
              <w:pStyle w:val="RTableTextAbt"/>
            </w:pPr>
            <w:r>
              <w:rPr>
                <w:szCs w:val="18"/>
              </w:rPr>
              <w:t>$1,772 = 443 × 4</w:t>
            </w:r>
          </w:p>
        </w:tc>
        <w:tc>
          <w:tcPr>
            <w:tcW w:w="1530" w:type="dxa"/>
            <w:shd w:val="clear" w:color="auto" w:fill="auto"/>
            <w:vAlign w:val="center"/>
          </w:tcPr>
          <w:p w:rsidR="00954676" w:rsidRPr="00787372" w:rsidP="00CB1C05" w14:paraId="7C29133C" w14:textId="77777777">
            <w:pPr>
              <w:pStyle w:val="RTableTextAbt"/>
            </w:pPr>
            <w:r>
              <w:rPr>
                <w:szCs w:val="18"/>
              </w:rPr>
              <w:t>-</w:t>
            </w:r>
          </w:p>
        </w:tc>
        <w:tc>
          <w:tcPr>
            <w:tcW w:w="1530" w:type="dxa"/>
            <w:shd w:val="clear" w:color="auto" w:fill="auto"/>
            <w:vAlign w:val="center"/>
          </w:tcPr>
          <w:p w:rsidR="00954676" w:rsidRPr="00787372" w:rsidP="00CB1C05" w14:paraId="4ED3E3CD" w14:textId="77777777">
            <w:pPr>
              <w:pStyle w:val="RTableTextAbt"/>
            </w:pPr>
            <w:r>
              <w:rPr>
                <w:szCs w:val="18"/>
              </w:rPr>
              <w:t xml:space="preserve">$1,772 </w:t>
            </w:r>
          </w:p>
        </w:tc>
      </w:tr>
      <w:tr w14:paraId="7F19C7A8" w14:textId="77777777" w:rsidTr="001038AD">
        <w:tblPrEx>
          <w:tblW w:w="9180" w:type="dxa"/>
          <w:tblLayout w:type="fixed"/>
          <w:tblLook w:val="04A0"/>
        </w:tblPrEx>
        <w:trPr>
          <w:trHeight w:val="245"/>
        </w:trPr>
        <w:tc>
          <w:tcPr>
            <w:tcW w:w="2700" w:type="dxa"/>
            <w:shd w:val="clear" w:color="auto" w:fill="auto"/>
            <w:vAlign w:val="bottom"/>
            <w:hideMark/>
          </w:tcPr>
          <w:p w:rsidR="00954676" w:rsidRPr="00787372" w:rsidP="00CB1C05" w14:paraId="20E09B7F" w14:textId="77777777">
            <w:pPr>
              <w:pStyle w:val="LTableTextAbt"/>
            </w:pPr>
            <w:r>
              <w:t>25 to &lt;50 times the ECEL</w:t>
            </w:r>
          </w:p>
        </w:tc>
        <w:tc>
          <w:tcPr>
            <w:tcW w:w="1170" w:type="dxa"/>
            <w:shd w:val="clear" w:color="auto" w:fill="auto"/>
            <w:vAlign w:val="center"/>
          </w:tcPr>
          <w:p w:rsidR="00954676" w:rsidRPr="00787372" w:rsidP="00CB1C05" w14:paraId="63BA1B3F" w14:textId="77777777">
            <w:pPr>
              <w:pStyle w:val="RTableTextAbt"/>
            </w:pPr>
            <w:r>
              <w:rPr>
                <w:szCs w:val="18"/>
              </w:rPr>
              <w:t>-</w:t>
            </w:r>
          </w:p>
        </w:tc>
        <w:tc>
          <w:tcPr>
            <w:tcW w:w="2250" w:type="dxa"/>
            <w:shd w:val="clear" w:color="auto" w:fill="auto"/>
            <w:vAlign w:val="center"/>
          </w:tcPr>
          <w:p w:rsidR="00954676" w:rsidRPr="00787372" w:rsidP="00CB1C05" w14:paraId="75B41DFE" w14:textId="77777777">
            <w:pPr>
              <w:pStyle w:val="RTableTextAbt"/>
            </w:pPr>
            <w:r>
              <w:rPr>
                <w:szCs w:val="18"/>
              </w:rPr>
              <w:t>$1,772 = 443 × 4</w:t>
            </w:r>
          </w:p>
        </w:tc>
        <w:tc>
          <w:tcPr>
            <w:tcW w:w="1530" w:type="dxa"/>
            <w:shd w:val="clear" w:color="auto" w:fill="auto"/>
            <w:vAlign w:val="center"/>
          </w:tcPr>
          <w:p w:rsidR="00954676" w:rsidRPr="00787372" w:rsidP="00CB1C05" w14:paraId="19EF9EE0" w14:textId="77777777">
            <w:pPr>
              <w:pStyle w:val="RTableTextAbt"/>
            </w:pPr>
            <w:r>
              <w:rPr>
                <w:szCs w:val="18"/>
              </w:rPr>
              <w:t>-</w:t>
            </w:r>
          </w:p>
        </w:tc>
        <w:tc>
          <w:tcPr>
            <w:tcW w:w="1530" w:type="dxa"/>
            <w:shd w:val="clear" w:color="auto" w:fill="auto"/>
            <w:vAlign w:val="center"/>
          </w:tcPr>
          <w:p w:rsidR="00954676" w:rsidRPr="00787372" w:rsidP="00CB1C05" w14:paraId="18AEA5C2" w14:textId="77777777">
            <w:pPr>
              <w:pStyle w:val="RTableTextAbt"/>
            </w:pPr>
            <w:r>
              <w:rPr>
                <w:szCs w:val="18"/>
              </w:rPr>
              <w:t xml:space="preserve">$1,772 </w:t>
            </w:r>
          </w:p>
        </w:tc>
      </w:tr>
      <w:tr w14:paraId="347476E4" w14:textId="77777777" w:rsidTr="001038AD">
        <w:tblPrEx>
          <w:tblW w:w="9180" w:type="dxa"/>
          <w:tblLayout w:type="fixed"/>
          <w:tblLook w:val="04A0"/>
        </w:tblPrEx>
        <w:trPr>
          <w:trHeight w:val="245"/>
        </w:trPr>
        <w:tc>
          <w:tcPr>
            <w:tcW w:w="2700" w:type="dxa"/>
            <w:shd w:val="clear" w:color="auto" w:fill="auto"/>
            <w:vAlign w:val="bottom"/>
            <w:hideMark/>
          </w:tcPr>
          <w:p w:rsidR="00954676" w:rsidRPr="00787372" w:rsidP="00CB1C05" w14:paraId="1B0D837A" w14:textId="77777777">
            <w:pPr>
              <w:pStyle w:val="LTableTextAbt"/>
            </w:pPr>
            <w:r>
              <w:t>50 to &lt;1,000 times the ECEL</w:t>
            </w:r>
          </w:p>
        </w:tc>
        <w:tc>
          <w:tcPr>
            <w:tcW w:w="1170" w:type="dxa"/>
            <w:shd w:val="clear" w:color="auto" w:fill="auto"/>
            <w:vAlign w:val="center"/>
          </w:tcPr>
          <w:p w:rsidR="00954676" w:rsidRPr="00787372" w:rsidP="00CB1C05" w14:paraId="70799424" w14:textId="77777777">
            <w:pPr>
              <w:pStyle w:val="RTableTextAbt"/>
            </w:pPr>
            <w:r>
              <w:rPr>
                <w:szCs w:val="18"/>
              </w:rPr>
              <w:t>-</w:t>
            </w:r>
          </w:p>
        </w:tc>
        <w:tc>
          <w:tcPr>
            <w:tcW w:w="2250" w:type="dxa"/>
            <w:shd w:val="clear" w:color="auto" w:fill="auto"/>
            <w:vAlign w:val="center"/>
          </w:tcPr>
          <w:p w:rsidR="00954676" w:rsidRPr="00787372" w:rsidP="00CB1C05" w14:paraId="03352B75" w14:textId="77777777">
            <w:pPr>
              <w:pStyle w:val="RTableTextAbt"/>
            </w:pPr>
            <w:r>
              <w:rPr>
                <w:szCs w:val="18"/>
              </w:rPr>
              <w:t>$1,772 = 443 × 4</w:t>
            </w:r>
          </w:p>
        </w:tc>
        <w:tc>
          <w:tcPr>
            <w:tcW w:w="1530" w:type="dxa"/>
            <w:shd w:val="clear" w:color="auto" w:fill="auto"/>
            <w:vAlign w:val="center"/>
          </w:tcPr>
          <w:p w:rsidR="00954676" w:rsidRPr="00787372" w:rsidP="00CB1C05" w14:paraId="29D0DD14" w14:textId="77777777">
            <w:pPr>
              <w:pStyle w:val="RTableTextAbt"/>
            </w:pPr>
            <w:r>
              <w:rPr>
                <w:szCs w:val="18"/>
              </w:rPr>
              <w:t>-</w:t>
            </w:r>
          </w:p>
        </w:tc>
        <w:tc>
          <w:tcPr>
            <w:tcW w:w="1530" w:type="dxa"/>
            <w:shd w:val="clear" w:color="auto" w:fill="auto"/>
            <w:vAlign w:val="center"/>
          </w:tcPr>
          <w:p w:rsidR="00954676" w:rsidRPr="00787372" w:rsidP="00CB1C05" w14:paraId="4CBE1D3C" w14:textId="77777777">
            <w:pPr>
              <w:pStyle w:val="RTableTextAbt"/>
            </w:pPr>
            <w:r>
              <w:rPr>
                <w:szCs w:val="18"/>
              </w:rPr>
              <w:t xml:space="preserve">$1,772 </w:t>
            </w:r>
          </w:p>
        </w:tc>
      </w:tr>
      <w:tr w14:paraId="440F7671" w14:textId="77777777" w:rsidTr="001038AD">
        <w:tblPrEx>
          <w:tblW w:w="9180" w:type="dxa"/>
          <w:tblLayout w:type="fixed"/>
          <w:tblLook w:val="04A0"/>
        </w:tblPrEx>
        <w:trPr>
          <w:trHeight w:val="64"/>
        </w:trPr>
        <w:tc>
          <w:tcPr>
            <w:tcW w:w="2700" w:type="dxa"/>
            <w:shd w:val="clear" w:color="auto" w:fill="auto"/>
            <w:vAlign w:val="bottom"/>
          </w:tcPr>
          <w:p w:rsidR="00954676" w:rsidRPr="00787372" w:rsidP="00CB1C05" w14:paraId="7301D879" w14:textId="77777777">
            <w:pPr>
              <w:pStyle w:val="LTableTextAbt"/>
            </w:pPr>
            <w:r>
              <w:t>1,000 to &lt;10,000 times the ECEL</w:t>
            </w:r>
          </w:p>
        </w:tc>
        <w:tc>
          <w:tcPr>
            <w:tcW w:w="1170" w:type="dxa"/>
            <w:shd w:val="clear" w:color="auto" w:fill="auto"/>
            <w:vAlign w:val="center"/>
          </w:tcPr>
          <w:p w:rsidR="00954676" w:rsidRPr="00787372" w:rsidP="00CB1C05" w14:paraId="28DA9D62" w14:textId="77777777">
            <w:pPr>
              <w:pStyle w:val="RTableTextAbt"/>
            </w:pPr>
            <w:r>
              <w:rPr>
                <w:szCs w:val="18"/>
              </w:rPr>
              <w:t>-</w:t>
            </w:r>
          </w:p>
        </w:tc>
        <w:tc>
          <w:tcPr>
            <w:tcW w:w="2250" w:type="dxa"/>
            <w:shd w:val="clear" w:color="auto" w:fill="auto"/>
            <w:vAlign w:val="center"/>
          </w:tcPr>
          <w:p w:rsidR="00954676" w:rsidRPr="00787372" w:rsidP="00CB1C05" w14:paraId="65D48327" w14:textId="77777777">
            <w:pPr>
              <w:pStyle w:val="RTableTextAbt"/>
            </w:pPr>
            <w:r>
              <w:rPr>
                <w:szCs w:val="18"/>
              </w:rPr>
              <w:t>$1,772 = 443 × 4</w:t>
            </w:r>
          </w:p>
        </w:tc>
        <w:tc>
          <w:tcPr>
            <w:tcW w:w="1530" w:type="dxa"/>
            <w:shd w:val="clear" w:color="auto" w:fill="auto"/>
            <w:vAlign w:val="center"/>
          </w:tcPr>
          <w:p w:rsidR="00954676" w:rsidRPr="00787372" w:rsidP="00CB1C05" w14:paraId="24B8651B" w14:textId="77777777">
            <w:pPr>
              <w:pStyle w:val="RTableTextAbt"/>
            </w:pPr>
            <w:r>
              <w:rPr>
                <w:szCs w:val="18"/>
              </w:rPr>
              <w:t>-</w:t>
            </w:r>
          </w:p>
        </w:tc>
        <w:tc>
          <w:tcPr>
            <w:tcW w:w="1530" w:type="dxa"/>
            <w:shd w:val="clear" w:color="auto" w:fill="auto"/>
            <w:vAlign w:val="center"/>
          </w:tcPr>
          <w:p w:rsidR="00954676" w:rsidRPr="00787372" w:rsidP="00CB1C05" w14:paraId="510B92E7" w14:textId="77777777">
            <w:pPr>
              <w:pStyle w:val="RTableTextAbt"/>
            </w:pPr>
            <w:r>
              <w:rPr>
                <w:szCs w:val="18"/>
              </w:rPr>
              <w:t xml:space="preserve">$1,772 </w:t>
            </w:r>
          </w:p>
        </w:tc>
      </w:tr>
    </w:tbl>
    <w:p w:rsidR="00A074E2" w:rsidP="00CB1C05" w14:paraId="203FB4AE" w14:textId="77777777">
      <w:pPr>
        <w:rPr>
          <w:highlight w:val="yellow"/>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00"/>
        <w:gridCol w:w="1170"/>
        <w:gridCol w:w="2250"/>
        <w:gridCol w:w="1530"/>
        <w:gridCol w:w="1530"/>
      </w:tblGrid>
      <w:tr w14:paraId="60BD05C5" w14:textId="77777777">
        <w:tblPrEx>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45"/>
        </w:trPr>
        <w:tc>
          <w:tcPr>
            <w:tcW w:w="9180" w:type="dxa"/>
            <w:gridSpan w:val="5"/>
            <w:tcBorders>
              <w:top w:val="nil"/>
              <w:left w:val="nil"/>
              <w:right w:val="nil"/>
            </w:tcBorders>
            <w:shd w:val="clear" w:color="auto" w:fill="auto"/>
          </w:tcPr>
          <w:p w:rsidR="000C1A49" w:rsidRPr="00787372" w:rsidP="00CB1C05" w14:paraId="470332B4" w14:textId="77777777">
            <w:pPr>
              <w:pStyle w:val="TableTitleA"/>
            </w:pPr>
            <w:bookmarkStart w:id="1197" w:name="_Ref86835262"/>
            <w:bookmarkStart w:id="1198" w:name="_Toc107219324"/>
            <w:bookmarkStart w:id="1199" w:name="_Toc121142673"/>
            <w:bookmarkStart w:id="1200" w:name="_Toc165379694"/>
            <w:r w:rsidRPr="007E34EC">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1</w:t>
            </w:r>
            <w:r w:rsidR="00BC4B5D">
              <w:rPr>
                <w:noProof/>
              </w:rPr>
              <w:fldChar w:fldCharType="end"/>
            </w:r>
            <w:bookmarkEnd w:id="1197"/>
            <w:r w:rsidR="00C510B5">
              <w:t>:</w:t>
            </w:r>
            <w:r w:rsidRPr="007E34EC">
              <w:t xml:space="preserve"> Per Worker Monitoring Costs (202</w:t>
            </w:r>
            <w:r w:rsidR="005610FE">
              <w:t>2</w:t>
            </w:r>
            <w:r w:rsidRPr="007E34EC">
              <w:t>$)</w:t>
            </w:r>
            <w:bookmarkEnd w:id="1198"/>
            <w:bookmarkEnd w:id="1199"/>
            <w:bookmarkEnd w:id="1200"/>
          </w:p>
        </w:tc>
      </w:tr>
      <w:tr w14:paraId="6501B0EF" w14:textId="77777777">
        <w:tblPrEx>
          <w:tblW w:w="9180" w:type="dxa"/>
          <w:tblLayout w:type="fixed"/>
          <w:tblLook w:val="04A0"/>
        </w:tblPrEx>
        <w:trPr>
          <w:trHeight w:val="245"/>
        </w:trPr>
        <w:tc>
          <w:tcPr>
            <w:tcW w:w="2700" w:type="dxa"/>
            <w:vMerge w:val="restart"/>
            <w:shd w:val="clear" w:color="auto" w:fill="48A9C5" w:themeFill="accent1"/>
            <w:vAlign w:val="bottom"/>
            <w:hideMark/>
          </w:tcPr>
          <w:p w:rsidR="000C1A49" w:rsidRPr="00787372" w:rsidP="00CB1C05" w14:paraId="4E93435D" w14:textId="77777777">
            <w:pPr>
              <w:pStyle w:val="TableSubtitle"/>
            </w:pPr>
            <w:r w:rsidRPr="00787372">
              <w:t>Threshold</w:t>
            </w:r>
          </w:p>
          <w:p w:rsidR="000C1A49" w:rsidRPr="00787372" w:rsidP="00CB1C05" w14:paraId="028C16BD" w14:textId="77777777">
            <w:pPr>
              <w:pStyle w:val="TableSubtitle"/>
            </w:pPr>
          </w:p>
        </w:tc>
        <w:tc>
          <w:tcPr>
            <w:tcW w:w="6480" w:type="dxa"/>
            <w:gridSpan w:val="4"/>
            <w:shd w:val="clear" w:color="auto" w:fill="48A9C5" w:themeFill="accent1"/>
            <w:vAlign w:val="bottom"/>
            <w:hideMark/>
          </w:tcPr>
          <w:p w:rsidR="000C1A49" w:rsidRPr="00787372" w:rsidP="00CB1C05" w14:paraId="5350FCDE" w14:textId="77777777">
            <w:pPr>
              <w:pStyle w:val="TableSubtitle"/>
            </w:pPr>
            <w:r w:rsidRPr="00787372">
              <w:t>Cost Incurred</w:t>
            </w:r>
          </w:p>
        </w:tc>
      </w:tr>
      <w:tr w14:paraId="3E0E0803" w14:textId="77777777">
        <w:tblPrEx>
          <w:tblW w:w="9180" w:type="dxa"/>
          <w:tblLayout w:type="fixed"/>
          <w:tblLook w:val="04A0"/>
        </w:tblPrEx>
        <w:trPr>
          <w:trHeight w:val="450"/>
        </w:trPr>
        <w:tc>
          <w:tcPr>
            <w:tcW w:w="2700" w:type="dxa"/>
            <w:vMerge/>
            <w:vAlign w:val="bottom"/>
            <w:hideMark/>
          </w:tcPr>
          <w:p w:rsidR="000C1A49" w:rsidRPr="00787372" w:rsidP="00CB1C05" w14:paraId="0CED9AF7" w14:textId="77777777">
            <w:pPr>
              <w:pStyle w:val="TableSubtitle"/>
            </w:pPr>
          </w:p>
        </w:tc>
        <w:tc>
          <w:tcPr>
            <w:tcW w:w="1170" w:type="dxa"/>
            <w:shd w:val="clear" w:color="auto" w:fill="48A9C5" w:themeFill="accent1"/>
            <w:vAlign w:val="bottom"/>
            <w:hideMark/>
          </w:tcPr>
          <w:p w:rsidR="000C1A49" w:rsidRPr="00787372" w:rsidP="00CB1C05" w14:paraId="125EBCEA" w14:textId="77777777">
            <w:pPr>
              <w:pStyle w:val="TableSubtitle"/>
            </w:pPr>
            <w:r w:rsidRPr="00787372">
              <w:t>Initial Monitoring Costs</w:t>
            </w:r>
          </w:p>
        </w:tc>
        <w:tc>
          <w:tcPr>
            <w:tcW w:w="2250" w:type="dxa"/>
            <w:shd w:val="clear" w:color="auto" w:fill="48A9C5" w:themeFill="accent1"/>
            <w:vAlign w:val="bottom"/>
            <w:hideMark/>
          </w:tcPr>
          <w:p w:rsidR="000C1A49" w:rsidRPr="00787372" w:rsidP="00CB1C05" w14:paraId="578225E9" w14:textId="77777777">
            <w:pPr>
              <w:pStyle w:val="TableSubtitle"/>
            </w:pPr>
            <w:r w:rsidRPr="00787372">
              <w:t>Periodic Monitoring Costs</w:t>
            </w:r>
          </w:p>
        </w:tc>
        <w:tc>
          <w:tcPr>
            <w:tcW w:w="1530" w:type="dxa"/>
            <w:shd w:val="clear" w:color="auto" w:fill="48A9C5" w:themeFill="accent1"/>
            <w:vAlign w:val="bottom"/>
          </w:tcPr>
          <w:p w:rsidR="000C1A49" w:rsidRPr="00787372" w:rsidP="00CB1C05" w14:paraId="36F551BB" w14:textId="77777777">
            <w:pPr>
              <w:pStyle w:val="TableSubtitle"/>
            </w:pPr>
            <w:r>
              <w:t>Init</w:t>
            </w:r>
            <w:r w:rsidR="00A44F4A">
              <w:t>ial Costs</w:t>
            </w:r>
          </w:p>
        </w:tc>
        <w:tc>
          <w:tcPr>
            <w:tcW w:w="1530" w:type="dxa"/>
            <w:shd w:val="clear" w:color="auto" w:fill="48A9C5" w:themeFill="accent1"/>
            <w:vAlign w:val="bottom"/>
          </w:tcPr>
          <w:p w:rsidR="000C1A49" w:rsidRPr="00787372" w:rsidP="00CB1C05" w14:paraId="7C4D56F6" w14:textId="77777777">
            <w:pPr>
              <w:pStyle w:val="TableSubtitle"/>
            </w:pPr>
            <w:r>
              <w:t>Annual Costs</w:t>
            </w:r>
          </w:p>
        </w:tc>
      </w:tr>
      <w:tr w14:paraId="5F5F60E4" w14:textId="77777777" w:rsidTr="001038AD">
        <w:tblPrEx>
          <w:tblW w:w="9180" w:type="dxa"/>
          <w:tblLayout w:type="fixed"/>
          <w:tblLook w:val="04A0"/>
        </w:tblPrEx>
        <w:trPr>
          <w:trHeight w:val="245"/>
        </w:trPr>
        <w:tc>
          <w:tcPr>
            <w:tcW w:w="2700" w:type="dxa"/>
            <w:shd w:val="clear" w:color="auto" w:fill="auto"/>
            <w:vAlign w:val="bottom"/>
            <w:hideMark/>
          </w:tcPr>
          <w:p w:rsidR="00EA10A8" w:rsidRPr="00787372" w:rsidP="00CB1C05" w14:paraId="3B56439E" w14:textId="77777777">
            <w:pPr>
              <w:pStyle w:val="LTableTextAbt"/>
            </w:pPr>
            <w:r w:rsidRPr="007E34EC">
              <w:t>&lt;Action Level</w:t>
            </w:r>
          </w:p>
        </w:tc>
        <w:tc>
          <w:tcPr>
            <w:tcW w:w="1170" w:type="dxa"/>
            <w:shd w:val="clear" w:color="auto" w:fill="auto"/>
            <w:vAlign w:val="center"/>
          </w:tcPr>
          <w:p w:rsidR="00EA10A8" w:rsidRPr="00787372" w:rsidP="00CB1C05" w14:paraId="776CC6C8" w14:textId="77777777">
            <w:pPr>
              <w:pStyle w:val="RTableTextAbt"/>
            </w:pPr>
            <w:r>
              <w:rPr>
                <w:szCs w:val="18"/>
              </w:rPr>
              <w:t xml:space="preserve">$241 </w:t>
            </w:r>
          </w:p>
        </w:tc>
        <w:tc>
          <w:tcPr>
            <w:tcW w:w="2250" w:type="dxa"/>
            <w:shd w:val="clear" w:color="auto" w:fill="auto"/>
            <w:vAlign w:val="center"/>
          </w:tcPr>
          <w:p w:rsidR="00EA10A8" w:rsidRPr="00787372" w:rsidP="00CB1C05" w14:paraId="2312E450" w14:textId="77777777">
            <w:pPr>
              <w:pStyle w:val="RTableTextAbt"/>
            </w:pPr>
            <w:r>
              <w:rPr>
                <w:szCs w:val="18"/>
              </w:rPr>
              <w:t>$241 every five years</w:t>
            </w:r>
          </w:p>
        </w:tc>
        <w:tc>
          <w:tcPr>
            <w:tcW w:w="1530" w:type="dxa"/>
            <w:shd w:val="clear" w:color="auto" w:fill="auto"/>
            <w:vAlign w:val="center"/>
          </w:tcPr>
          <w:p w:rsidR="00EA10A8" w:rsidRPr="00787372" w:rsidP="00CB1C05" w14:paraId="26CD9C11" w14:textId="77777777">
            <w:pPr>
              <w:pStyle w:val="RTableTextAbt"/>
            </w:pPr>
            <w:r>
              <w:rPr>
                <w:szCs w:val="18"/>
              </w:rPr>
              <w:t xml:space="preserve">$241 </w:t>
            </w:r>
          </w:p>
        </w:tc>
        <w:tc>
          <w:tcPr>
            <w:tcW w:w="1530" w:type="dxa"/>
            <w:shd w:val="clear" w:color="auto" w:fill="auto"/>
            <w:vAlign w:val="center"/>
          </w:tcPr>
          <w:p w:rsidR="00EA10A8" w:rsidRPr="00787372" w:rsidP="00CB1C05" w14:paraId="38E90B32" w14:textId="77777777">
            <w:pPr>
              <w:pStyle w:val="RTableTextAbt"/>
            </w:pPr>
            <w:r>
              <w:rPr>
                <w:szCs w:val="18"/>
              </w:rPr>
              <w:t xml:space="preserve">$48 </w:t>
            </w:r>
          </w:p>
        </w:tc>
      </w:tr>
      <w:tr w14:paraId="690B6BBB" w14:textId="77777777" w:rsidTr="001038AD">
        <w:tblPrEx>
          <w:tblW w:w="9180" w:type="dxa"/>
          <w:tblLayout w:type="fixed"/>
          <w:tblLook w:val="04A0"/>
        </w:tblPrEx>
        <w:trPr>
          <w:trHeight w:val="245"/>
        </w:trPr>
        <w:tc>
          <w:tcPr>
            <w:tcW w:w="2700" w:type="dxa"/>
            <w:shd w:val="clear" w:color="auto" w:fill="auto"/>
            <w:vAlign w:val="bottom"/>
            <w:hideMark/>
          </w:tcPr>
          <w:p w:rsidR="00C800D4" w:rsidRPr="00787372" w:rsidP="00CB1C05" w14:paraId="691501F6" w14:textId="77777777">
            <w:pPr>
              <w:pStyle w:val="LTableTextAbt"/>
            </w:pPr>
            <w:r>
              <w:t>Between Action Level and ECEL</w:t>
            </w:r>
          </w:p>
        </w:tc>
        <w:tc>
          <w:tcPr>
            <w:tcW w:w="1170" w:type="dxa"/>
            <w:shd w:val="clear" w:color="auto" w:fill="auto"/>
            <w:vAlign w:val="center"/>
          </w:tcPr>
          <w:p w:rsidR="00C800D4" w:rsidRPr="00787372" w:rsidP="00CB1C05" w14:paraId="65F93339" w14:textId="77777777">
            <w:pPr>
              <w:pStyle w:val="RTableTextAbt"/>
            </w:pPr>
            <w:r>
              <w:rPr>
                <w:szCs w:val="18"/>
              </w:rPr>
              <w:t>-</w:t>
            </w:r>
          </w:p>
        </w:tc>
        <w:tc>
          <w:tcPr>
            <w:tcW w:w="2250" w:type="dxa"/>
            <w:shd w:val="clear" w:color="auto" w:fill="auto"/>
            <w:vAlign w:val="center"/>
          </w:tcPr>
          <w:p w:rsidR="00C800D4" w:rsidRPr="00787372" w:rsidP="00CB1C05" w14:paraId="242F1163" w14:textId="77777777">
            <w:pPr>
              <w:pStyle w:val="RTableTextAbt"/>
            </w:pPr>
            <w:r>
              <w:rPr>
                <w:szCs w:val="18"/>
              </w:rPr>
              <w:t>$481 = 241 x 2</w:t>
            </w:r>
          </w:p>
        </w:tc>
        <w:tc>
          <w:tcPr>
            <w:tcW w:w="1530" w:type="dxa"/>
            <w:shd w:val="clear" w:color="auto" w:fill="auto"/>
            <w:vAlign w:val="center"/>
          </w:tcPr>
          <w:p w:rsidR="00C800D4" w:rsidRPr="00787372" w:rsidP="00CB1C05" w14:paraId="3CBACA39" w14:textId="77777777">
            <w:pPr>
              <w:pStyle w:val="RTableTextAbt"/>
            </w:pPr>
            <w:r>
              <w:rPr>
                <w:szCs w:val="18"/>
              </w:rPr>
              <w:t>-</w:t>
            </w:r>
          </w:p>
        </w:tc>
        <w:tc>
          <w:tcPr>
            <w:tcW w:w="1530" w:type="dxa"/>
            <w:shd w:val="clear" w:color="auto" w:fill="auto"/>
            <w:vAlign w:val="center"/>
          </w:tcPr>
          <w:p w:rsidR="00C800D4" w:rsidRPr="00787372" w:rsidP="00CB1C05" w14:paraId="64ECBC94" w14:textId="77777777">
            <w:pPr>
              <w:pStyle w:val="RTableTextAbt"/>
            </w:pPr>
            <w:r>
              <w:rPr>
                <w:szCs w:val="18"/>
              </w:rPr>
              <w:t xml:space="preserve">$481 </w:t>
            </w:r>
          </w:p>
        </w:tc>
      </w:tr>
      <w:tr w14:paraId="68C92451" w14:textId="77777777" w:rsidTr="001038AD">
        <w:tblPrEx>
          <w:tblW w:w="9180" w:type="dxa"/>
          <w:tblLayout w:type="fixed"/>
          <w:tblLook w:val="04A0"/>
        </w:tblPrEx>
        <w:trPr>
          <w:trHeight w:val="245"/>
        </w:trPr>
        <w:tc>
          <w:tcPr>
            <w:tcW w:w="2700" w:type="dxa"/>
            <w:shd w:val="clear" w:color="auto" w:fill="auto"/>
            <w:vAlign w:val="bottom"/>
            <w:hideMark/>
          </w:tcPr>
          <w:p w:rsidR="00C800D4" w:rsidRPr="00787372" w:rsidP="00CB1C05" w14:paraId="7630C956" w14:textId="77777777">
            <w:pPr>
              <w:pStyle w:val="LTableTextAbt"/>
            </w:pPr>
            <w:r>
              <w:t>1 to &lt;10 times the ECEL</w:t>
            </w:r>
          </w:p>
        </w:tc>
        <w:tc>
          <w:tcPr>
            <w:tcW w:w="1170" w:type="dxa"/>
            <w:shd w:val="clear" w:color="auto" w:fill="auto"/>
            <w:vAlign w:val="center"/>
          </w:tcPr>
          <w:p w:rsidR="00C800D4" w:rsidRPr="00787372" w:rsidP="00CB1C05" w14:paraId="48A8D15E" w14:textId="77777777">
            <w:pPr>
              <w:pStyle w:val="RTableTextAbt"/>
            </w:pPr>
            <w:r>
              <w:rPr>
                <w:szCs w:val="18"/>
              </w:rPr>
              <w:t>-</w:t>
            </w:r>
          </w:p>
        </w:tc>
        <w:tc>
          <w:tcPr>
            <w:tcW w:w="2250" w:type="dxa"/>
            <w:shd w:val="clear" w:color="auto" w:fill="auto"/>
            <w:vAlign w:val="center"/>
          </w:tcPr>
          <w:p w:rsidR="00C800D4" w:rsidRPr="00787372" w:rsidP="00CB1C05" w14:paraId="0F74D6FF" w14:textId="77777777">
            <w:pPr>
              <w:pStyle w:val="RTableTextAbt"/>
            </w:pPr>
            <w:r>
              <w:rPr>
                <w:szCs w:val="18"/>
              </w:rPr>
              <w:t>$963 = 241 x 4</w:t>
            </w:r>
          </w:p>
        </w:tc>
        <w:tc>
          <w:tcPr>
            <w:tcW w:w="1530" w:type="dxa"/>
            <w:shd w:val="clear" w:color="auto" w:fill="auto"/>
            <w:vAlign w:val="center"/>
          </w:tcPr>
          <w:p w:rsidR="00C800D4" w:rsidRPr="00787372" w:rsidP="00CB1C05" w14:paraId="1068B1EE" w14:textId="77777777">
            <w:pPr>
              <w:pStyle w:val="RTableTextAbt"/>
            </w:pPr>
            <w:r>
              <w:rPr>
                <w:szCs w:val="18"/>
              </w:rPr>
              <w:t>-</w:t>
            </w:r>
          </w:p>
        </w:tc>
        <w:tc>
          <w:tcPr>
            <w:tcW w:w="1530" w:type="dxa"/>
            <w:shd w:val="clear" w:color="auto" w:fill="auto"/>
            <w:vAlign w:val="center"/>
          </w:tcPr>
          <w:p w:rsidR="00C800D4" w:rsidRPr="00787372" w:rsidP="00CB1C05" w14:paraId="1B7EC145" w14:textId="77777777">
            <w:pPr>
              <w:pStyle w:val="RTableTextAbt"/>
            </w:pPr>
            <w:r>
              <w:rPr>
                <w:szCs w:val="18"/>
              </w:rPr>
              <w:t xml:space="preserve">$963 </w:t>
            </w:r>
          </w:p>
        </w:tc>
      </w:tr>
      <w:tr w14:paraId="7A538E2D" w14:textId="77777777" w:rsidTr="001038AD">
        <w:tblPrEx>
          <w:tblW w:w="9180" w:type="dxa"/>
          <w:tblLayout w:type="fixed"/>
          <w:tblLook w:val="04A0"/>
        </w:tblPrEx>
        <w:trPr>
          <w:trHeight w:val="245"/>
        </w:trPr>
        <w:tc>
          <w:tcPr>
            <w:tcW w:w="2700" w:type="dxa"/>
            <w:shd w:val="clear" w:color="auto" w:fill="auto"/>
            <w:vAlign w:val="bottom"/>
            <w:hideMark/>
          </w:tcPr>
          <w:p w:rsidR="00C800D4" w:rsidRPr="00787372" w:rsidP="00CB1C05" w14:paraId="078336BC" w14:textId="77777777">
            <w:pPr>
              <w:pStyle w:val="LTableTextAbt"/>
            </w:pPr>
            <w:r>
              <w:t>10 to &lt;25 times the ECEL</w:t>
            </w:r>
          </w:p>
        </w:tc>
        <w:tc>
          <w:tcPr>
            <w:tcW w:w="1170" w:type="dxa"/>
            <w:shd w:val="clear" w:color="auto" w:fill="auto"/>
            <w:vAlign w:val="center"/>
          </w:tcPr>
          <w:p w:rsidR="00C800D4" w:rsidRPr="00787372" w:rsidP="00CB1C05" w14:paraId="4FD76EB6" w14:textId="77777777">
            <w:pPr>
              <w:pStyle w:val="RTableTextAbt"/>
            </w:pPr>
            <w:r>
              <w:rPr>
                <w:szCs w:val="18"/>
              </w:rPr>
              <w:t>-</w:t>
            </w:r>
          </w:p>
        </w:tc>
        <w:tc>
          <w:tcPr>
            <w:tcW w:w="2250" w:type="dxa"/>
            <w:shd w:val="clear" w:color="auto" w:fill="auto"/>
            <w:vAlign w:val="center"/>
          </w:tcPr>
          <w:p w:rsidR="00C800D4" w:rsidRPr="00787372" w:rsidP="00CB1C05" w14:paraId="16BF2099" w14:textId="77777777">
            <w:pPr>
              <w:pStyle w:val="RTableTextAbt"/>
            </w:pPr>
            <w:r>
              <w:rPr>
                <w:szCs w:val="18"/>
              </w:rPr>
              <w:t>$963 = 241 x 4</w:t>
            </w:r>
          </w:p>
        </w:tc>
        <w:tc>
          <w:tcPr>
            <w:tcW w:w="1530" w:type="dxa"/>
            <w:shd w:val="clear" w:color="auto" w:fill="auto"/>
            <w:vAlign w:val="center"/>
          </w:tcPr>
          <w:p w:rsidR="00C800D4" w:rsidRPr="00787372" w:rsidP="00CB1C05" w14:paraId="3D525750" w14:textId="77777777">
            <w:pPr>
              <w:pStyle w:val="RTableTextAbt"/>
            </w:pPr>
            <w:r>
              <w:rPr>
                <w:szCs w:val="18"/>
              </w:rPr>
              <w:t>-</w:t>
            </w:r>
          </w:p>
        </w:tc>
        <w:tc>
          <w:tcPr>
            <w:tcW w:w="1530" w:type="dxa"/>
            <w:shd w:val="clear" w:color="auto" w:fill="auto"/>
            <w:vAlign w:val="center"/>
          </w:tcPr>
          <w:p w:rsidR="00C800D4" w:rsidRPr="00787372" w:rsidP="00CB1C05" w14:paraId="1AEC67B7" w14:textId="77777777">
            <w:pPr>
              <w:pStyle w:val="RTableTextAbt"/>
            </w:pPr>
            <w:r>
              <w:rPr>
                <w:szCs w:val="18"/>
              </w:rPr>
              <w:t xml:space="preserve">$963 </w:t>
            </w:r>
          </w:p>
        </w:tc>
      </w:tr>
      <w:tr w14:paraId="22951876" w14:textId="77777777" w:rsidTr="001038AD">
        <w:tblPrEx>
          <w:tblW w:w="9180" w:type="dxa"/>
          <w:tblLayout w:type="fixed"/>
          <w:tblLook w:val="04A0"/>
        </w:tblPrEx>
        <w:trPr>
          <w:trHeight w:val="245"/>
        </w:trPr>
        <w:tc>
          <w:tcPr>
            <w:tcW w:w="2700" w:type="dxa"/>
            <w:shd w:val="clear" w:color="auto" w:fill="auto"/>
            <w:vAlign w:val="bottom"/>
            <w:hideMark/>
          </w:tcPr>
          <w:p w:rsidR="00C800D4" w:rsidRPr="00787372" w:rsidP="00CB1C05" w14:paraId="7282451D" w14:textId="77777777">
            <w:pPr>
              <w:pStyle w:val="LTableTextAbt"/>
            </w:pPr>
            <w:r>
              <w:t>25 to &lt;50 times the ECEL</w:t>
            </w:r>
          </w:p>
        </w:tc>
        <w:tc>
          <w:tcPr>
            <w:tcW w:w="1170" w:type="dxa"/>
            <w:shd w:val="clear" w:color="auto" w:fill="auto"/>
            <w:vAlign w:val="center"/>
          </w:tcPr>
          <w:p w:rsidR="00C800D4" w:rsidRPr="00787372" w:rsidP="00CB1C05" w14:paraId="0AA2519D" w14:textId="77777777">
            <w:pPr>
              <w:pStyle w:val="RTableTextAbt"/>
            </w:pPr>
            <w:r>
              <w:rPr>
                <w:szCs w:val="18"/>
              </w:rPr>
              <w:t>-</w:t>
            </w:r>
          </w:p>
        </w:tc>
        <w:tc>
          <w:tcPr>
            <w:tcW w:w="2250" w:type="dxa"/>
            <w:shd w:val="clear" w:color="auto" w:fill="auto"/>
            <w:vAlign w:val="center"/>
          </w:tcPr>
          <w:p w:rsidR="00C800D4" w:rsidRPr="00787372" w:rsidP="00CB1C05" w14:paraId="1021B30E" w14:textId="77777777">
            <w:pPr>
              <w:pStyle w:val="RTableTextAbt"/>
            </w:pPr>
            <w:r>
              <w:rPr>
                <w:szCs w:val="18"/>
              </w:rPr>
              <w:t>$963 = 241 x 4</w:t>
            </w:r>
          </w:p>
        </w:tc>
        <w:tc>
          <w:tcPr>
            <w:tcW w:w="1530" w:type="dxa"/>
            <w:shd w:val="clear" w:color="auto" w:fill="auto"/>
            <w:vAlign w:val="center"/>
          </w:tcPr>
          <w:p w:rsidR="00C800D4" w:rsidRPr="00787372" w:rsidP="00CB1C05" w14:paraId="77DECA58" w14:textId="77777777">
            <w:pPr>
              <w:pStyle w:val="RTableTextAbt"/>
            </w:pPr>
            <w:r>
              <w:rPr>
                <w:szCs w:val="18"/>
              </w:rPr>
              <w:t>-</w:t>
            </w:r>
          </w:p>
        </w:tc>
        <w:tc>
          <w:tcPr>
            <w:tcW w:w="1530" w:type="dxa"/>
            <w:shd w:val="clear" w:color="auto" w:fill="auto"/>
            <w:vAlign w:val="center"/>
          </w:tcPr>
          <w:p w:rsidR="00C800D4" w:rsidRPr="00787372" w:rsidP="00CB1C05" w14:paraId="39057CE4" w14:textId="77777777">
            <w:pPr>
              <w:pStyle w:val="RTableTextAbt"/>
            </w:pPr>
            <w:r>
              <w:rPr>
                <w:szCs w:val="18"/>
              </w:rPr>
              <w:t xml:space="preserve">$963 </w:t>
            </w:r>
          </w:p>
        </w:tc>
      </w:tr>
      <w:tr w14:paraId="1731A929" w14:textId="77777777" w:rsidTr="001038AD">
        <w:tblPrEx>
          <w:tblW w:w="9180" w:type="dxa"/>
          <w:tblLayout w:type="fixed"/>
          <w:tblLook w:val="04A0"/>
        </w:tblPrEx>
        <w:trPr>
          <w:trHeight w:val="245"/>
        </w:trPr>
        <w:tc>
          <w:tcPr>
            <w:tcW w:w="2700" w:type="dxa"/>
            <w:shd w:val="clear" w:color="auto" w:fill="auto"/>
            <w:vAlign w:val="bottom"/>
            <w:hideMark/>
          </w:tcPr>
          <w:p w:rsidR="00C800D4" w:rsidRPr="00787372" w:rsidP="00CB1C05" w14:paraId="4CD83458" w14:textId="77777777">
            <w:pPr>
              <w:pStyle w:val="LTableTextAbt"/>
            </w:pPr>
            <w:r>
              <w:t>50 to &lt;1,000 times the ECEL</w:t>
            </w:r>
          </w:p>
        </w:tc>
        <w:tc>
          <w:tcPr>
            <w:tcW w:w="1170" w:type="dxa"/>
            <w:shd w:val="clear" w:color="auto" w:fill="auto"/>
            <w:vAlign w:val="center"/>
          </w:tcPr>
          <w:p w:rsidR="00C800D4" w:rsidRPr="00787372" w:rsidP="00CB1C05" w14:paraId="1D5CE6C4" w14:textId="77777777">
            <w:pPr>
              <w:pStyle w:val="RTableTextAbt"/>
            </w:pPr>
            <w:r>
              <w:rPr>
                <w:szCs w:val="18"/>
              </w:rPr>
              <w:t>-</w:t>
            </w:r>
          </w:p>
        </w:tc>
        <w:tc>
          <w:tcPr>
            <w:tcW w:w="2250" w:type="dxa"/>
            <w:shd w:val="clear" w:color="auto" w:fill="auto"/>
            <w:vAlign w:val="center"/>
          </w:tcPr>
          <w:p w:rsidR="00C800D4" w:rsidRPr="00787372" w:rsidP="00CB1C05" w14:paraId="100DBC08" w14:textId="77777777">
            <w:pPr>
              <w:pStyle w:val="RTableTextAbt"/>
            </w:pPr>
            <w:r>
              <w:rPr>
                <w:szCs w:val="18"/>
              </w:rPr>
              <w:t>$963 = 241 x 4</w:t>
            </w:r>
          </w:p>
        </w:tc>
        <w:tc>
          <w:tcPr>
            <w:tcW w:w="1530" w:type="dxa"/>
            <w:shd w:val="clear" w:color="auto" w:fill="auto"/>
            <w:vAlign w:val="center"/>
          </w:tcPr>
          <w:p w:rsidR="00C800D4" w:rsidRPr="00787372" w:rsidP="00CB1C05" w14:paraId="79F335AD" w14:textId="77777777">
            <w:pPr>
              <w:pStyle w:val="RTableTextAbt"/>
            </w:pPr>
            <w:r>
              <w:rPr>
                <w:szCs w:val="18"/>
              </w:rPr>
              <w:t>-</w:t>
            </w:r>
          </w:p>
        </w:tc>
        <w:tc>
          <w:tcPr>
            <w:tcW w:w="1530" w:type="dxa"/>
            <w:shd w:val="clear" w:color="auto" w:fill="auto"/>
            <w:vAlign w:val="center"/>
          </w:tcPr>
          <w:p w:rsidR="00C800D4" w:rsidRPr="00787372" w:rsidP="00CB1C05" w14:paraId="025F2596" w14:textId="77777777">
            <w:pPr>
              <w:pStyle w:val="RTableTextAbt"/>
            </w:pPr>
            <w:r>
              <w:rPr>
                <w:szCs w:val="18"/>
              </w:rPr>
              <w:t xml:space="preserve">$963 </w:t>
            </w:r>
          </w:p>
        </w:tc>
      </w:tr>
      <w:tr w14:paraId="4D9B297E" w14:textId="77777777" w:rsidTr="001038AD">
        <w:tblPrEx>
          <w:tblW w:w="9180" w:type="dxa"/>
          <w:tblLayout w:type="fixed"/>
          <w:tblLook w:val="04A0"/>
        </w:tblPrEx>
        <w:trPr>
          <w:trHeight w:val="64"/>
        </w:trPr>
        <w:tc>
          <w:tcPr>
            <w:tcW w:w="2700" w:type="dxa"/>
            <w:shd w:val="clear" w:color="auto" w:fill="auto"/>
            <w:vAlign w:val="bottom"/>
          </w:tcPr>
          <w:p w:rsidR="00C800D4" w:rsidRPr="00787372" w:rsidP="00CB1C05" w14:paraId="6733502D" w14:textId="77777777">
            <w:pPr>
              <w:pStyle w:val="LTableTextAbt"/>
            </w:pPr>
            <w:r>
              <w:t>1,000 to &lt;10,000 times the ECEL</w:t>
            </w:r>
          </w:p>
        </w:tc>
        <w:tc>
          <w:tcPr>
            <w:tcW w:w="1170" w:type="dxa"/>
            <w:shd w:val="clear" w:color="auto" w:fill="auto"/>
            <w:vAlign w:val="center"/>
          </w:tcPr>
          <w:p w:rsidR="00C800D4" w:rsidRPr="00787372" w:rsidP="00CB1C05" w14:paraId="3697CDBA" w14:textId="77777777">
            <w:pPr>
              <w:pStyle w:val="RTableTextAbt"/>
            </w:pPr>
            <w:r>
              <w:rPr>
                <w:szCs w:val="18"/>
              </w:rPr>
              <w:t>-</w:t>
            </w:r>
          </w:p>
        </w:tc>
        <w:tc>
          <w:tcPr>
            <w:tcW w:w="2250" w:type="dxa"/>
            <w:shd w:val="clear" w:color="auto" w:fill="auto"/>
            <w:vAlign w:val="center"/>
          </w:tcPr>
          <w:p w:rsidR="00C800D4" w:rsidRPr="00787372" w:rsidP="00CB1C05" w14:paraId="78BC2A50" w14:textId="77777777">
            <w:pPr>
              <w:pStyle w:val="RTableTextAbt"/>
            </w:pPr>
            <w:r>
              <w:rPr>
                <w:szCs w:val="18"/>
              </w:rPr>
              <w:t>$963 = 241 x 4</w:t>
            </w:r>
          </w:p>
        </w:tc>
        <w:tc>
          <w:tcPr>
            <w:tcW w:w="1530" w:type="dxa"/>
            <w:shd w:val="clear" w:color="auto" w:fill="auto"/>
            <w:vAlign w:val="center"/>
          </w:tcPr>
          <w:p w:rsidR="00C800D4" w:rsidRPr="00787372" w:rsidP="00CB1C05" w14:paraId="65B045C8" w14:textId="77777777">
            <w:pPr>
              <w:pStyle w:val="RTableTextAbt"/>
            </w:pPr>
            <w:r>
              <w:rPr>
                <w:szCs w:val="18"/>
              </w:rPr>
              <w:t>-</w:t>
            </w:r>
          </w:p>
        </w:tc>
        <w:tc>
          <w:tcPr>
            <w:tcW w:w="1530" w:type="dxa"/>
            <w:shd w:val="clear" w:color="auto" w:fill="auto"/>
            <w:vAlign w:val="center"/>
          </w:tcPr>
          <w:p w:rsidR="00C800D4" w:rsidRPr="00787372" w:rsidP="00CB1C05" w14:paraId="3671FA46" w14:textId="77777777">
            <w:pPr>
              <w:pStyle w:val="RTableTextAbt"/>
            </w:pPr>
            <w:r>
              <w:rPr>
                <w:szCs w:val="18"/>
              </w:rPr>
              <w:t xml:space="preserve">$963 </w:t>
            </w:r>
          </w:p>
        </w:tc>
      </w:tr>
    </w:tbl>
    <w:p w:rsidR="00A074E2" w:rsidRPr="0065459D" w:rsidP="00CB1C05" w14:paraId="5493AD59" w14:textId="77777777">
      <w:pPr>
        <w:pStyle w:val="BodyText"/>
        <w:rPr>
          <w:highlight w:val="yellow"/>
        </w:rPr>
      </w:pPr>
    </w:p>
    <w:p w:rsidR="00111A21" w:rsidRPr="00A90EA7" w:rsidP="00CB1C05" w14:paraId="406E22B9" w14:textId="77777777">
      <w:pPr>
        <w:pStyle w:val="Heading3"/>
      </w:pPr>
      <w:bookmarkStart w:id="1201" w:name="_Toc83041888"/>
      <w:bookmarkStart w:id="1202" w:name="_Toc111035648"/>
      <w:bookmarkStart w:id="1203" w:name="_Toc114062028"/>
      <w:r w:rsidRPr="00A90EA7">
        <w:t>Notifications and Recordkeeping</w:t>
      </w:r>
      <w:bookmarkEnd w:id="1201"/>
      <w:bookmarkEnd w:id="1202"/>
      <w:bookmarkEnd w:id="1203"/>
    </w:p>
    <w:p w:rsidR="00111A21" w:rsidRPr="00A90EA7" w:rsidP="00CB1C05" w14:paraId="5C36E28E" w14:textId="77777777">
      <w:pPr>
        <w:pStyle w:val="BodyText"/>
      </w:pPr>
      <w:r w:rsidRPr="00A90EA7">
        <w:t xml:space="preserve">EPA developed the cost estimate for the notifications and recordkeeping burden for </w:t>
      </w:r>
      <w:r w:rsidR="0033503A">
        <w:t>WCPP</w:t>
      </w:r>
      <w:r w:rsidR="005B348D">
        <w:t>s</w:t>
      </w:r>
      <w:r w:rsidRPr="00A90EA7">
        <w:t xml:space="preserve"> from OSHA’s Final Economic Analysis and Final Regulatory Flexibility Analysis for Occupational Exposure to Respirable Crystalline Silica</w:t>
      </w:r>
      <w:r w:rsidRPr="00A90EA7" w:rsidR="00AE6F33">
        <w:t xml:space="preserve"> </w:t>
      </w:r>
      <w:r w:rsidRPr="00A90EA7" w:rsidR="001E5F30">
        <w:t>(</w:t>
      </w:r>
      <w:hyperlink w:anchor="_ENREF_37" w:tooltip="Occupational Safety and Health Administration (OSHA), 2016 #85" w:history="1">
        <w:r w:rsidRPr="00A90EA7" w:rsidR="00414172">
          <w:fldChar w:fldCharType="begin" w:fldLock="1"/>
        </w:r>
        <w:r w:rsidR="00414172">
          <w:instrText xml:space="preserve"> ADDIN EN.CITE &lt;EndNote&gt;&lt;Cite ExcludeAuth="1"&gt;&lt;Author&gt;Occupational Safety and Health Administration (OSHA)&lt;/Author&gt;&lt;Year&gt;2016&lt;/Year&gt;&lt;RecNum&gt;85&lt;/RecNum&gt;&lt;Prefix&gt;OSHA &lt;/Prefix&gt;&lt;DisplayText&gt;OSHA 2016&lt;/DisplayText&gt;&lt;record&gt;&lt;rec-number&gt;85&lt;/rec-number&gt;&lt;foreign-keys&gt;&lt;key app="EN" db-id="52wf2wf0o0rv01e9dzo52td80t0590tp2fwd" timestamp="1714499636"&gt;85&lt;/key&gt;&lt;/foreign-keys&gt;&lt;ref-type name="Generic"&gt;13&lt;/ref-type&gt;&lt;contributors&gt;&lt;authors&gt;&lt;author&gt;Occupational Safety and Health Administration (OSHA),&lt;/author&gt;&lt;/authors&gt;&lt;/contributors&gt;&lt;titles&gt;&lt;title&gt;Final Economic Analysis and Final Regulatory Flexibility Analysis. Supporting Document for the Final Rule for Occupational Exposure to Respirable Crystalline Silica. Docket (OSHA-2010-0034-4247).&lt;/title&gt;&lt;/titles&gt;&lt;dates&gt;&lt;year&gt;2016&lt;/year&gt;&lt;/dates&gt;&lt;urls&gt;&lt;/urls&gt;&lt;/record&gt;&lt;/Cite&gt;&lt;/EndNote&gt;</w:instrText>
        </w:r>
        <w:r w:rsidRPr="00A90EA7" w:rsidR="00414172">
          <w:fldChar w:fldCharType="separate"/>
        </w:r>
        <w:r w:rsidR="00414172">
          <w:rPr>
            <w:noProof/>
          </w:rPr>
          <w:t>OSHA 2016</w:t>
        </w:r>
        <w:r w:rsidRPr="00A90EA7" w:rsidR="00414172">
          <w:fldChar w:fldCharType="end"/>
        </w:r>
      </w:hyperlink>
      <w:r w:rsidRPr="00A90EA7" w:rsidR="001E5F30">
        <w:t>)</w:t>
      </w:r>
      <w:r w:rsidRPr="00A90EA7">
        <w:t xml:space="preserve">. That document included a recordkeeping burden for program development and associated recordkeeping, program updates and associated recordkeeping, and exposure monitoring recordkeeping and notifications. </w:t>
      </w:r>
    </w:p>
    <w:p w:rsidR="00111A21" w:rsidRPr="00A90EA7" w:rsidP="00CB1C05" w14:paraId="409E4923" w14:textId="77777777">
      <w:pPr>
        <w:pStyle w:val="BodyText"/>
        <w:rPr>
          <w:vertAlign w:val="superscript"/>
        </w:rPr>
      </w:pPr>
      <w:r w:rsidRPr="00A90EA7">
        <w:t xml:space="preserve">OSHA </w:t>
      </w:r>
      <w:r w:rsidRPr="00A90EA7" w:rsidR="00C10C98">
        <w:t>(</w:t>
      </w:r>
      <w:hyperlink w:anchor="_ENREF_37" w:tooltip="Occupational Safety and Health Administration (OSHA), 2016 #85" w:history="1">
        <w:r w:rsidRPr="00A90EA7" w:rsidR="00414172">
          <w:fldChar w:fldCharType="begin" w:fldLock="1"/>
        </w:r>
        <w:r w:rsidR="00414172">
          <w:instrText xml:space="preserve"> ADDIN EN.CITE &lt;EndNote&gt;&lt;Cite ExcludeAuth="1"&gt;&lt;Author&gt;Occupational Safety and Health Administration (OSHA)&lt;/Author&gt;&lt;Year&gt;2016&lt;/Year&gt;&lt;RecNum&gt;85&lt;/RecNum&gt;&lt;DisplayText&gt;2016&lt;/DisplayText&gt;&lt;record&gt;&lt;rec-number&gt;85&lt;/rec-number&gt;&lt;foreign-keys&gt;&lt;key app="EN" db-id="52wf2wf0o0rv01e9dzo52td80t0590tp2fwd" timestamp="1714499636"&gt;85&lt;/key&gt;&lt;/foreign-keys&gt;&lt;ref-type name="Generic"&gt;13&lt;/ref-type&gt;&lt;contributors&gt;&lt;authors&gt;&lt;author&gt;Occupational Safety and Health Administration (OSHA),&lt;/author&gt;&lt;/authors&gt;&lt;/contributors&gt;&lt;titles&gt;&lt;title&gt;Final Economic Analysis and Final Regulatory Flexibility Analysis. Supporting Document for the Final Rule for Occupational Exposure to Respirable Crystalline Silica. Docket (OSHA-2010-0034-4247).&lt;/title&gt;&lt;/titles&gt;&lt;dates&gt;&lt;year&gt;2016&lt;/year&gt;&lt;/dates&gt;&lt;urls&gt;&lt;/urls&gt;&lt;/record&gt;&lt;/Cite&gt;&lt;/EndNote&gt;</w:instrText>
        </w:r>
        <w:r w:rsidRPr="00A90EA7" w:rsidR="00414172">
          <w:fldChar w:fldCharType="separate"/>
        </w:r>
        <w:r w:rsidR="00414172">
          <w:rPr>
            <w:noProof/>
          </w:rPr>
          <w:t>2016</w:t>
        </w:r>
        <w:r w:rsidRPr="00A90EA7" w:rsidR="00414172">
          <w:fldChar w:fldCharType="end"/>
        </w:r>
      </w:hyperlink>
      <w:r w:rsidRPr="00A90EA7" w:rsidR="00C10C98">
        <w:t xml:space="preserve">) </w:t>
      </w:r>
      <w:r w:rsidRPr="00A90EA7">
        <w:t>assumed that a human resources manager will be responsible for program development and recordkeeping. OSHA estimated that it will take 4 hours for small employers (those with fewer than 20 employees) and medium employers (those with between 20 and 499 employees) and 8 hours for large employers (those with 500 employees</w:t>
      </w:r>
      <w:r w:rsidR="0022027F">
        <w:t xml:space="preserve"> or more</w:t>
      </w:r>
      <w:r w:rsidRPr="00A90EA7">
        <w:t>) to develop the program and provide the appropriate recordkeeping. In addition, OSHA estimated that it will take half as much time (2</w:t>
      </w:r>
      <w:r w:rsidR="00405755">
        <w:t> </w:t>
      </w:r>
      <w:r w:rsidRPr="00A90EA7">
        <w:t>hours for small and medium employers and 4 hours for large employers) to review and update the plan (including appropriate recordkeeping), and that 20 percent of establishments will do so in any given year. OSHA estimated that it will take a human resources manager 15 minutes per sample (i.e., per employee being monitored) to provide the required recordkeeping for exposure monitoring, which includes recording the sampling results</w:t>
      </w:r>
      <w:r w:rsidR="002C08E8">
        <w:t>,</w:t>
      </w:r>
      <w:r w:rsidRPr="00A90EA7">
        <w:t xml:space="preserve"> </w:t>
      </w:r>
      <w:r w:rsidR="00856DA4">
        <w:t xml:space="preserve">providing employees with information about how they can </w:t>
      </w:r>
      <w:r w:rsidRPr="00515FBA" w:rsidR="00515FBA">
        <w:t>access to the exposure control plans, exposure monitoring records, PPE program implementation</w:t>
      </w:r>
      <w:r w:rsidR="00515FBA">
        <w:t xml:space="preserve"> documentation</w:t>
      </w:r>
      <w:r w:rsidRPr="00515FBA" w:rsidR="00515FBA">
        <w:t xml:space="preserve">, and respirator program </w:t>
      </w:r>
      <w:r w:rsidR="001C691A">
        <w:t xml:space="preserve">documentation, </w:t>
      </w:r>
      <w:r w:rsidR="00B656BF">
        <w:t xml:space="preserve">obtaining an acknowledgment from the employee </w:t>
      </w:r>
      <w:r w:rsidR="00D67878">
        <w:t xml:space="preserve">that they have received </w:t>
      </w:r>
      <w:r w:rsidR="00C125D0">
        <w:t>the information, and</w:t>
      </w:r>
      <w:r w:rsidRPr="00A90EA7">
        <w:t xml:space="preserve"> notifying the employee of the sampling results. </w:t>
      </w:r>
    </w:p>
    <w:p w:rsidR="00111A21" w:rsidRPr="00A90EA7" w:rsidP="00CB1C05" w14:paraId="13689E9B" w14:textId="77777777">
      <w:pPr>
        <w:pStyle w:val="BodyText"/>
      </w:pPr>
      <w:r w:rsidRPr="00A90EA7">
        <w:t xml:space="preserve">The per facility costs </w:t>
      </w:r>
      <w:r w:rsidR="003F7B35">
        <w:t>initial and annual costs</w:t>
      </w:r>
      <w:r w:rsidR="007245F6">
        <w:t xml:space="preserve"> </w:t>
      </w:r>
      <w:r w:rsidRPr="00A90EA7">
        <w:t xml:space="preserve">are presented in </w:t>
      </w:r>
      <w:r w:rsidRPr="00A90EA7">
        <w:fldChar w:fldCharType="begin" w:fldLock="1"/>
      </w:r>
      <w:r w:rsidRPr="00A90EA7">
        <w:instrText xml:space="preserve"> REF _Ref77322789 \h </w:instrText>
      </w:r>
      <w:r w:rsidRPr="00A90EA7" w:rsidR="0065459D">
        <w:instrText xml:space="preserve"> \* MERGEFORMAT </w:instrText>
      </w:r>
      <w:r w:rsidRPr="00A90EA7">
        <w:fldChar w:fldCharType="separate"/>
      </w:r>
      <w:r w:rsidRPr="00A90EA7" w:rsidR="0092222B">
        <w:t xml:space="preserve">Table </w:t>
      </w:r>
      <w:r w:rsidR="0092222B">
        <w:rPr>
          <w:noProof/>
        </w:rPr>
        <w:t>7</w:t>
      </w:r>
      <w:r w:rsidR="0092222B">
        <w:rPr>
          <w:noProof/>
        </w:rPr>
        <w:noBreakHyphen/>
        <w:t>62</w:t>
      </w:r>
      <w:r w:rsidRPr="00A90EA7">
        <w:fldChar w:fldCharType="end"/>
      </w:r>
      <w:r w:rsidRPr="00A90EA7">
        <w:t xml:space="preserve">. The per worker </w:t>
      </w:r>
      <w:r w:rsidR="007245F6">
        <w:t xml:space="preserve">initial and annual </w:t>
      </w:r>
      <w:r w:rsidRPr="00A90EA7">
        <w:t xml:space="preserve">costs </w:t>
      </w:r>
      <w:r w:rsidR="007245F6">
        <w:t xml:space="preserve">are presented </w:t>
      </w:r>
      <w:r w:rsidRPr="00A90EA7">
        <w:t xml:space="preserve">for each threshold in </w:t>
      </w:r>
      <w:r w:rsidRPr="00A90EA7">
        <w:fldChar w:fldCharType="begin" w:fldLock="1"/>
      </w:r>
      <w:r w:rsidRPr="00A90EA7">
        <w:instrText xml:space="preserve"> REF _Ref86838486 \h </w:instrText>
      </w:r>
      <w:r w:rsidRPr="00A90EA7" w:rsidR="0065459D">
        <w:instrText xml:space="preserve"> \* MERGEFORMAT </w:instrText>
      </w:r>
      <w:r w:rsidRPr="00A90EA7">
        <w:fldChar w:fldCharType="separate"/>
      </w:r>
      <w:r w:rsidRPr="00A90EA7" w:rsidR="0092222B">
        <w:t xml:space="preserve">Table </w:t>
      </w:r>
      <w:r w:rsidR="0092222B">
        <w:rPr>
          <w:noProof/>
        </w:rPr>
        <w:t>7</w:t>
      </w:r>
      <w:r w:rsidR="0092222B">
        <w:rPr>
          <w:noProof/>
        </w:rPr>
        <w:noBreakHyphen/>
        <w:t>63</w:t>
      </w:r>
      <w:r w:rsidRPr="00A90EA7">
        <w:fldChar w:fldCharType="end"/>
      </w:r>
      <w:r w:rsidRPr="00A90EA7" w:rsidR="00C016CC">
        <w:t>.</w:t>
      </w:r>
      <w:r w:rsidRPr="00A90EA7" w:rsidR="00411BA9">
        <w:t xml:space="preserve"> </w:t>
      </w:r>
    </w:p>
    <w:tbl>
      <w:tblPr>
        <w:tblW w:w="5000" w:type="pct"/>
        <w:tblLook w:val="04A0"/>
      </w:tblPr>
      <w:tblGrid>
        <w:gridCol w:w="2610"/>
        <w:gridCol w:w="1679"/>
        <w:gridCol w:w="2068"/>
        <w:gridCol w:w="1235"/>
        <w:gridCol w:w="1408"/>
      </w:tblGrid>
      <w:tr w14:paraId="2A15E1D6" w14:textId="77777777" w:rsidTr="000C1A49">
        <w:tblPrEx>
          <w:tblW w:w="5000" w:type="pct"/>
          <w:tblLook w:val="04A0"/>
        </w:tblPrEx>
        <w:trPr>
          <w:trHeight w:val="300"/>
        </w:trPr>
        <w:tc>
          <w:tcPr>
            <w:tcW w:w="5000" w:type="pct"/>
            <w:gridSpan w:val="5"/>
            <w:tcBorders>
              <w:bottom w:val="single" w:sz="4" w:space="0" w:color="auto"/>
            </w:tcBorders>
            <w:shd w:val="clear" w:color="auto" w:fill="auto"/>
            <w:vAlign w:val="center"/>
            <w:hideMark/>
          </w:tcPr>
          <w:p w:rsidR="000C1A49" w:rsidRPr="00A90EA7" w:rsidP="00CB1C05" w14:paraId="2F996073" w14:textId="77777777">
            <w:pPr>
              <w:pStyle w:val="TableTitleA"/>
              <w:rPr>
                <w:color w:val="000000"/>
              </w:rPr>
            </w:pPr>
            <w:bookmarkStart w:id="1204" w:name="_Ref77322789"/>
            <w:bookmarkStart w:id="1205" w:name="_Toc107219325"/>
            <w:bookmarkStart w:id="1206" w:name="_Toc121142674"/>
            <w:bookmarkStart w:id="1207" w:name="_Toc165379695"/>
            <w:r w:rsidRPr="00A90EA7">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2</w:t>
            </w:r>
            <w:r w:rsidR="00BC4B5D">
              <w:rPr>
                <w:noProof/>
              </w:rPr>
              <w:fldChar w:fldCharType="end"/>
            </w:r>
            <w:bookmarkEnd w:id="1204"/>
            <w:r w:rsidR="00C510B5">
              <w:t>:</w:t>
            </w:r>
            <w:r w:rsidRPr="00A90EA7">
              <w:t xml:space="preserve"> Per Facility Notification and Recordkeeping Costs</w:t>
            </w:r>
            <w:bookmarkEnd w:id="1205"/>
            <w:r w:rsidR="00FB5636">
              <w:t xml:space="preserve"> (202</w:t>
            </w:r>
            <w:r w:rsidR="004518EC">
              <w:t>2</w:t>
            </w:r>
            <w:r w:rsidR="00FB5636">
              <w:t>$)</w:t>
            </w:r>
            <w:bookmarkEnd w:id="1206"/>
            <w:bookmarkEnd w:id="1207"/>
          </w:p>
        </w:tc>
      </w:tr>
      <w:tr w14:paraId="4305C228" w14:textId="77777777" w:rsidTr="00605221">
        <w:tblPrEx>
          <w:tblW w:w="5000" w:type="pct"/>
          <w:tblLook w:val="04A0"/>
        </w:tblPrEx>
        <w:trPr>
          <w:trHeight w:val="300"/>
        </w:trPr>
        <w:tc>
          <w:tcPr>
            <w:tcW w:w="1450" w:type="pct"/>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2485A237" w14:textId="77777777">
            <w:pPr>
              <w:pStyle w:val="TableSubtitle"/>
            </w:pPr>
            <w:r w:rsidRPr="00A90EA7">
              <w:t>Threshold</w:t>
            </w:r>
          </w:p>
        </w:tc>
        <w:tc>
          <w:tcPr>
            <w:tcW w:w="3550" w:type="pct"/>
            <w:gridSpan w:val="4"/>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35ACD8CB" w14:textId="77777777">
            <w:pPr>
              <w:pStyle w:val="TableSubtitle"/>
            </w:pPr>
            <w:r w:rsidRPr="00A90EA7">
              <w:t>Cost Incurred</w:t>
            </w:r>
          </w:p>
        </w:tc>
      </w:tr>
      <w:tr w14:paraId="3C4C3551" w14:textId="77777777" w:rsidTr="00605221">
        <w:tblPrEx>
          <w:tblW w:w="5000" w:type="pct"/>
          <w:tblLook w:val="04A0"/>
        </w:tblPrEx>
        <w:trPr>
          <w:trHeight w:val="930"/>
        </w:trPr>
        <w:tc>
          <w:tcPr>
            <w:tcW w:w="1450" w:type="pct"/>
            <w:vMerge/>
            <w:tcBorders>
              <w:top w:val="single" w:sz="4" w:space="0" w:color="auto"/>
              <w:left w:val="single" w:sz="4" w:space="0" w:color="auto"/>
              <w:bottom w:val="single" w:sz="4" w:space="0" w:color="auto"/>
              <w:right w:val="single" w:sz="4" w:space="0" w:color="auto"/>
            </w:tcBorders>
            <w:vAlign w:val="center"/>
            <w:hideMark/>
          </w:tcPr>
          <w:p w:rsidR="00111A21" w:rsidRPr="00A90EA7" w:rsidP="00CB1C05" w14:paraId="4EF64D46" w14:textId="77777777">
            <w:pPr>
              <w:pStyle w:val="TableSubtitle"/>
            </w:pPr>
          </w:p>
        </w:tc>
        <w:tc>
          <w:tcPr>
            <w:tcW w:w="933"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59FF60FA" w14:textId="77777777">
            <w:pPr>
              <w:pStyle w:val="TableSubtitle"/>
            </w:pPr>
            <w:r w:rsidRPr="00A90EA7">
              <w:t xml:space="preserve">Setting up </w:t>
            </w:r>
            <w:r w:rsidR="0033503A">
              <w:t>WCPP</w:t>
            </w:r>
            <w:r w:rsidRPr="00A90EA7">
              <w:t xml:space="preserve"> and </w:t>
            </w:r>
            <w:r w:rsidR="00446622">
              <w:t>A</w:t>
            </w:r>
            <w:r w:rsidRPr="00A90EA7">
              <w:t xml:space="preserve">ssociated </w:t>
            </w:r>
            <w:r w:rsidR="00446622">
              <w:t>R</w:t>
            </w:r>
            <w:r w:rsidRPr="00A90EA7">
              <w:t>ecordkeeping</w:t>
            </w:r>
            <w:r w:rsidRPr="00A90EA7">
              <w:rPr>
                <w:vertAlign w:val="superscript"/>
              </w:rPr>
              <w:t>1</w:t>
            </w:r>
          </w:p>
        </w:tc>
        <w:tc>
          <w:tcPr>
            <w:tcW w:w="1149"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35383BE6" w14:textId="77777777">
            <w:pPr>
              <w:pStyle w:val="TableSubtitle"/>
            </w:pPr>
            <w:r w:rsidRPr="00A90EA7">
              <w:t xml:space="preserve">Updating </w:t>
            </w:r>
            <w:r w:rsidR="0033503A">
              <w:t>WCPP</w:t>
            </w:r>
            <w:r w:rsidRPr="00A90EA7">
              <w:t xml:space="preserve"> and </w:t>
            </w:r>
            <w:r w:rsidR="001A27D3">
              <w:t>A</w:t>
            </w:r>
            <w:r w:rsidRPr="00A90EA7">
              <w:t xml:space="preserve">ssociated </w:t>
            </w:r>
            <w:r w:rsidR="001A27D3">
              <w:t>R</w:t>
            </w:r>
            <w:r w:rsidRPr="00A90EA7">
              <w:t>ecordkeeping</w:t>
            </w:r>
            <w:r w:rsidRPr="00A90EA7">
              <w:rPr>
                <w:vertAlign w:val="superscript"/>
              </w:rPr>
              <w:t>2</w:t>
            </w:r>
          </w:p>
        </w:tc>
        <w:tc>
          <w:tcPr>
            <w:tcW w:w="686"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495EC1AB" w14:textId="77777777">
            <w:pPr>
              <w:pStyle w:val="TableSubtitle"/>
            </w:pPr>
            <w:r>
              <w:t>Initial Costs</w:t>
            </w:r>
          </w:p>
        </w:tc>
        <w:tc>
          <w:tcPr>
            <w:tcW w:w="782"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5338922A" w14:textId="77777777">
            <w:pPr>
              <w:pStyle w:val="TableSubtitle"/>
            </w:pPr>
            <w:r>
              <w:t xml:space="preserve"> Annual C</w:t>
            </w:r>
            <w:r w:rsidR="001D64F8">
              <w:t>osts</w:t>
            </w:r>
          </w:p>
        </w:tc>
      </w:tr>
      <w:tr w14:paraId="413F3E95" w14:textId="77777777" w:rsidTr="00605221">
        <w:tblPrEx>
          <w:tblW w:w="5000" w:type="pct"/>
          <w:tblLook w:val="04A0"/>
        </w:tblPrEx>
        <w:trPr>
          <w:trHeight w:val="260"/>
        </w:trPr>
        <w:tc>
          <w:tcPr>
            <w:tcW w:w="14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605221" w:rsidRPr="00A90EA7" w:rsidP="00CB1C05" w14:paraId="52A63905" w14:textId="77777777">
            <w:pPr>
              <w:pStyle w:val="LTableTextAbt"/>
            </w:pPr>
            <w:r>
              <w:t>All Thresholds</w:t>
            </w:r>
          </w:p>
        </w:tc>
        <w:tc>
          <w:tcPr>
            <w:tcW w:w="9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605221" w:rsidRPr="00682B79" w:rsidP="00CB1C05" w14:paraId="4DE6516D" w14:textId="77777777">
            <w:pPr>
              <w:pStyle w:val="RTableTextAbt"/>
            </w:pPr>
            <w:r>
              <w:rPr>
                <w:szCs w:val="18"/>
              </w:rPr>
              <w:t xml:space="preserve">$378.96 </w:t>
            </w:r>
          </w:p>
        </w:tc>
        <w:tc>
          <w:tcPr>
            <w:tcW w:w="114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605221" w:rsidRPr="00682B79" w:rsidP="00CB1C05" w14:paraId="17CEAFEC" w14:textId="77777777">
            <w:pPr>
              <w:pStyle w:val="RTableTextAbt"/>
            </w:pPr>
            <w:r>
              <w:rPr>
                <w:szCs w:val="18"/>
              </w:rPr>
              <w:t xml:space="preserve">$37.90 </w:t>
            </w:r>
          </w:p>
        </w:tc>
        <w:tc>
          <w:tcPr>
            <w:tcW w:w="686" w:type="pct"/>
            <w:tcBorders>
              <w:top w:val="single" w:sz="4" w:space="0" w:color="auto"/>
              <w:left w:val="single" w:sz="4" w:space="0" w:color="auto"/>
              <w:bottom w:val="single" w:sz="4" w:space="0" w:color="auto"/>
              <w:right w:val="single" w:sz="4" w:space="0" w:color="auto"/>
            </w:tcBorders>
            <w:shd w:val="clear" w:color="auto" w:fill="auto"/>
            <w:vAlign w:val="center"/>
          </w:tcPr>
          <w:p w:rsidR="00605221" w:rsidRPr="00682B79" w:rsidP="00CB1C05" w14:paraId="6F3FA4BB" w14:textId="77777777">
            <w:pPr>
              <w:pStyle w:val="RTableTextAbt"/>
            </w:pPr>
            <w:r>
              <w:rPr>
                <w:szCs w:val="18"/>
              </w:rPr>
              <w:t>$37</w:t>
            </w:r>
            <w:r w:rsidR="00E63A02">
              <w:rPr>
                <w:szCs w:val="18"/>
              </w:rPr>
              <w:t>9</w:t>
            </w:r>
            <w:r>
              <w:rPr>
                <w:szCs w:val="18"/>
              </w:rPr>
              <w:t xml:space="preserve"> </w:t>
            </w:r>
          </w:p>
        </w:tc>
        <w:tc>
          <w:tcPr>
            <w:tcW w:w="782" w:type="pct"/>
            <w:tcBorders>
              <w:top w:val="single" w:sz="4" w:space="0" w:color="auto"/>
              <w:left w:val="single" w:sz="4" w:space="0" w:color="auto"/>
              <w:bottom w:val="single" w:sz="4" w:space="0" w:color="auto"/>
              <w:right w:val="single" w:sz="4" w:space="0" w:color="auto"/>
            </w:tcBorders>
            <w:shd w:val="clear" w:color="auto" w:fill="auto"/>
            <w:vAlign w:val="center"/>
          </w:tcPr>
          <w:p w:rsidR="00605221" w:rsidRPr="00682B79" w:rsidP="00CB1C05" w14:paraId="779F9C61" w14:textId="77777777">
            <w:pPr>
              <w:pStyle w:val="RTableTextAbt"/>
            </w:pPr>
            <w:r>
              <w:rPr>
                <w:szCs w:val="18"/>
              </w:rPr>
              <w:t>$3</w:t>
            </w:r>
            <w:r w:rsidR="00E63A02">
              <w:rPr>
                <w:szCs w:val="18"/>
              </w:rPr>
              <w:t>8</w:t>
            </w:r>
            <w:r>
              <w:rPr>
                <w:szCs w:val="18"/>
              </w:rPr>
              <w:t xml:space="preserve"> </w:t>
            </w:r>
          </w:p>
        </w:tc>
      </w:tr>
      <w:tr w14:paraId="56F1316F" w14:textId="77777777" w:rsidTr="00605221">
        <w:tblPrEx>
          <w:tblW w:w="5000" w:type="pct"/>
          <w:tblLook w:val="04A0"/>
        </w:tblPrEx>
        <w:trPr>
          <w:trHeight w:val="575"/>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rsidR="00111A21" w:rsidRPr="00A90EA7" w:rsidP="00CB1C05" w14:paraId="3250B205" w14:textId="77777777">
            <w:pPr>
              <w:rPr>
                <w:rFonts w:asciiTheme="majorBidi" w:hAnsiTheme="majorBidi" w:cstheme="majorBidi"/>
                <w:sz w:val="18"/>
                <w:szCs w:val="18"/>
              </w:rPr>
            </w:pPr>
            <w:r w:rsidRPr="00A90EA7">
              <w:rPr>
                <w:rFonts w:asciiTheme="majorBidi" w:hAnsiTheme="majorBidi" w:cstheme="majorBidi"/>
                <w:sz w:val="18"/>
                <w:szCs w:val="18"/>
                <w:vertAlign w:val="superscript"/>
              </w:rPr>
              <w:t xml:space="preserve">1 </w:t>
            </w:r>
            <w:r w:rsidRPr="00A90EA7">
              <w:rPr>
                <w:rFonts w:asciiTheme="majorBidi" w:hAnsiTheme="majorBidi" w:cstheme="majorBidi"/>
                <w:sz w:val="18"/>
                <w:szCs w:val="18"/>
              </w:rPr>
              <w:t>Estimated as 4 hours of labor with the fully loaded managerial wage rate for manufacturing industry ($</w:t>
            </w:r>
            <w:r w:rsidR="00613BFE">
              <w:rPr>
                <w:rFonts w:asciiTheme="majorBidi" w:hAnsiTheme="majorBidi" w:cstheme="majorBidi"/>
                <w:sz w:val="18"/>
                <w:szCs w:val="18"/>
              </w:rPr>
              <w:t>94.74</w:t>
            </w:r>
            <w:r w:rsidRPr="00A90EA7">
              <w:rPr>
                <w:rFonts w:asciiTheme="majorBidi" w:hAnsiTheme="majorBidi" w:cstheme="majorBidi"/>
                <w:sz w:val="18"/>
                <w:szCs w:val="18"/>
              </w:rPr>
              <w:t>).</w:t>
            </w:r>
          </w:p>
          <w:p w:rsidR="00111A21" w:rsidRPr="00A90EA7" w:rsidP="00CB1C05" w14:paraId="5CCA4620" w14:textId="77777777">
            <w:pPr>
              <w:rPr>
                <w:rFonts w:asciiTheme="majorBidi" w:hAnsiTheme="majorBidi" w:cstheme="majorBidi"/>
                <w:sz w:val="18"/>
                <w:szCs w:val="18"/>
              </w:rPr>
            </w:pPr>
            <w:r w:rsidRPr="00A90EA7">
              <w:rPr>
                <w:rFonts w:asciiTheme="majorBidi" w:hAnsiTheme="majorBidi" w:cstheme="majorBidi"/>
                <w:sz w:val="18"/>
                <w:szCs w:val="18"/>
                <w:vertAlign w:val="superscript"/>
              </w:rPr>
              <w:t xml:space="preserve">2 </w:t>
            </w:r>
            <w:r w:rsidRPr="00A90EA7">
              <w:rPr>
                <w:rFonts w:asciiTheme="majorBidi" w:hAnsiTheme="majorBidi" w:cstheme="majorBidi"/>
                <w:sz w:val="18"/>
                <w:szCs w:val="18"/>
              </w:rPr>
              <w:t>Estimated as 2 hours of labor with the fully loaded managerial wage rate for manufacturing industry (</w:t>
            </w:r>
            <w:r w:rsidRPr="00A90EA7" w:rsidR="006E089C">
              <w:rPr>
                <w:rFonts w:asciiTheme="majorBidi" w:hAnsiTheme="majorBidi" w:cstheme="majorBidi"/>
                <w:sz w:val="18"/>
                <w:szCs w:val="18"/>
              </w:rPr>
              <w:t>$</w:t>
            </w:r>
            <w:r w:rsidR="00613BFE">
              <w:rPr>
                <w:rFonts w:asciiTheme="majorBidi" w:hAnsiTheme="majorBidi" w:cstheme="majorBidi"/>
                <w:sz w:val="18"/>
                <w:szCs w:val="18"/>
              </w:rPr>
              <w:t>94.74</w:t>
            </w:r>
            <w:r w:rsidRPr="00A90EA7">
              <w:rPr>
                <w:rFonts w:asciiTheme="majorBidi" w:hAnsiTheme="majorBidi" w:cstheme="majorBidi"/>
                <w:sz w:val="18"/>
                <w:szCs w:val="18"/>
              </w:rPr>
              <w:t>)</w:t>
            </w:r>
            <w:r w:rsidRPr="00A90EA7" w:rsidR="00374C7C">
              <w:rPr>
                <w:rFonts w:asciiTheme="majorBidi" w:hAnsiTheme="majorBidi" w:cstheme="majorBidi"/>
                <w:sz w:val="18"/>
                <w:szCs w:val="18"/>
              </w:rPr>
              <w:t xml:space="preserve"> and adjusted by 20% to account for 20% of facilities </w:t>
            </w:r>
            <w:r w:rsidRPr="00A90EA7" w:rsidR="00C016CC">
              <w:rPr>
                <w:rFonts w:asciiTheme="majorBidi" w:hAnsiTheme="majorBidi" w:cstheme="majorBidi"/>
                <w:sz w:val="18"/>
                <w:szCs w:val="18"/>
              </w:rPr>
              <w:t>updating records each year</w:t>
            </w:r>
            <w:r w:rsidRPr="00A90EA7">
              <w:rPr>
                <w:rFonts w:asciiTheme="majorBidi" w:hAnsiTheme="majorBidi" w:cstheme="majorBidi"/>
                <w:sz w:val="18"/>
                <w:szCs w:val="18"/>
              </w:rPr>
              <w:t>.</w:t>
            </w:r>
          </w:p>
        </w:tc>
      </w:tr>
    </w:tbl>
    <w:p w:rsidR="00111A21" w:rsidRPr="0065459D" w:rsidP="00CB1C05" w14:paraId="7E025A2B" w14:textId="77777777">
      <w:pPr>
        <w:pStyle w:val="BodyText"/>
        <w:rPr>
          <w:highlight w:val="yellow"/>
        </w:rPr>
      </w:pPr>
    </w:p>
    <w:tbl>
      <w:tblPr>
        <w:tblW w:w="5000" w:type="pct"/>
        <w:tblLook w:val="04A0"/>
      </w:tblPr>
      <w:tblGrid>
        <w:gridCol w:w="2790"/>
        <w:gridCol w:w="4050"/>
        <w:gridCol w:w="990"/>
        <w:gridCol w:w="1170"/>
      </w:tblGrid>
      <w:tr w14:paraId="2669E61C" w14:textId="77777777" w:rsidTr="007245F6">
        <w:tblPrEx>
          <w:tblW w:w="5000" w:type="pct"/>
          <w:tblLook w:val="04A0"/>
        </w:tblPrEx>
        <w:trPr>
          <w:trHeight w:val="300"/>
        </w:trPr>
        <w:tc>
          <w:tcPr>
            <w:tcW w:w="5000" w:type="pct"/>
            <w:gridSpan w:val="4"/>
            <w:tcBorders>
              <w:bottom w:val="single" w:sz="4" w:space="0" w:color="auto"/>
            </w:tcBorders>
            <w:shd w:val="clear" w:color="auto" w:fill="auto"/>
            <w:vAlign w:val="center"/>
            <w:hideMark/>
          </w:tcPr>
          <w:p w:rsidR="007245F6" w:rsidRPr="00A90EA7" w:rsidP="00CB1C05" w14:paraId="3B4A2493" w14:textId="77777777">
            <w:pPr>
              <w:pStyle w:val="TableTitleA"/>
              <w:rPr>
                <w:color w:val="000000"/>
              </w:rPr>
            </w:pPr>
            <w:bookmarkStart w:id="1208" w:name="_Ref86838486"/>
            <w:bookmarkStart w:id="1209" w:name="_Toc107219326"/>
            <w:bookmarkStart w:id="1210" w:name="_Toc121142675"/>
            <w:bookmarkStart w:id="1211" w:name="_Toc165379696"/>
            <w:r w:rsidRPr="00A90EA7">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3</w:t>
            </w:r>
            <w:r w:rsidR="00BC4B5D">
              <w:rPr>
                <w:noProof/>
              </w:rPr>
              <w:fldChar w:fldCharType="end"/>
            </w:r>
            <w:bookmarkEnd w:id="1208"/>
            <w:r>
              <w:t>:</w:t>
            </w:r>
            <w:r w:rsidRPr="00A90EA7">
              <w:t xml:space="preserve"> Per Worker Notification and Recordkeeping Costs</w:t>
            </w:r>
            <w:bookmarkEnd w:id="1209"/>
            <w:r>
              <w:t xml:space="preserve"> (2022$)</w:t>
            </w:r>
            <w:bookmarkEnd w:id="1210"/>
            <w:bookmarkEnd w:id="1211"/>
          </w:p>
        </w:tc>
      </w:tr>
      <w:tr w14:paraId="4DBA2CDA" w14:textId="77777777" w:rsidTr="007245F6">
        <w:tblPrEx>
          <w:tblW w:w="5000" w:type="pct"/>
          <w:tblLook w:val="04A0"/>
        </w:tblPrEx>
        <w:trPr>
          <w:trHeight w:val="300"/>
        </w:trPr>
        <w:tc>
          <w:tcPr>
            <w:tcW w:w="1550" w:type="pct"/>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47AD7752" w14:textId="77777777">
            <w:pPr>
              <w:pStyle w:val="TableSubtitle"/>
            </w:pPr>
            <w:r w:rsidRPr="00A90EA7">
              <w:t>Threshold</w:t>
            </w:r>
          </w:p>
        </w:tc>
        <w:tc>
          <w:tcPr>
            <w:tcW w:w="3450" w:type="pct"/>
            <w:gridSpan w:val="3"/>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64C752A3" w14:textId="77777777">
            <w:pPr>
              <w:pStyle w:val="TableSubtitle"/>
            </w:pPr>
            <w:r w:rsidRPr="00A90EA7">
              <w:t>Cost Incurred</w:t>
            </w:r>
          </w:p>
        </w:tc>
      </w:tr>
      <w:tr w14:paraId="08DAFD42" w14:textId="77777777" w:rsidTr="007245F6">
        <w:tblPrEx>
          <w:tblW w:w="5000" w:type="pct"/>
          <w:tblLook w:val="04A0"/>
        </w:tblPrEx>
        <w:trPr>
          <w:trHeight w:val="930"/>
        </w:trPr>
        <w:tc>
          <w:tcPr>
            <w:tcW w:w="1550" w:type="pct"/>
            <w:vMerge/>
            <w:tcBorders>
              <w:top w:val="single" w:sz="4" w:space="0" w:color="auto"/>
              <w:left w:val="single" w:sz="4" w:space="0" w:color="auto"/>
              <w:bottom w:val="single" w:sz="4" w:space="0" w:color="auto"/>
              <w:right w:val="single" w:sz="4" w:space="0" w:color="auto"/>
            </w:tcBorders>
            <w:vAlign w:val="center"/>
            <w:hideMark/>
          </w:tcPr>
          <w:p w:rsidR="00111A21" w:rsidRPr="00A90EA7" w:rsidP="00CB1C05" w14:paraId="7A5787C6" w14:textId="77777777">
            <w:pPr>
              <w:pStyle w:val="TableSubtitle"/>
            </w:pPr>
          </w:p>
        </w:tc>
        <w:tc>
          <w:tcPr>
            <w:tcW w:w="2250" w:type="pct"/>
            <w:tcBorders>
              <w:top w:val="single" w:sz="4" w:space="0" w:color="auto"/>
              <w:left w:val="single" w:sz="4" w:space="0" w:color="auto"/>
              <w:bottom w:val="single" w:sz="4" w:space="0" w:color="auto"/>
              <w:right w:val="single" w:sz="4" w:space="0" w:color="auto"/>
            </w:tcBorders>
            <w:shd w:val="clear" w:color="000000" w:fill="48A9C5"/>
            <w:vAlign w:val="center"/>
          </w:tcPr>
          <w:p w:rsidR="00111A21" w:rsidRPr="00A90EA7" w:rsidP="00CB1C05" w14:paraId="0B00BC4E" w14:textId="77777777">
            <w:pPr>
              <w:pStyle w:val="TableSubtitle"/>
            </w:pPr>
            <w:r w:rsidRPr="00A90EA7">
              <w:t xml:space="preserve">Exposure </w:t>
            </w:r>
            <w:r w:rsidR="00576838">
              <w:t>M</w:t>
            </w:r>
            <w:r w:rsidRPr="00A90EA7">
              <w:t xml:space="preserve">onitoring </w:t>
            </w:r>
            <w:r w:rsidR="00576838">
              <w:t>N</w:t>
            </w:r>
            <w:r w:rsidRPr="00A90EA7">
              <w:t xml:space="preserve">otifications and </w:t>
            </w:r>
            <w:r w:rsidR="00576838">
              <w:t>R</w:t>
            </w:r>
            <w:r w:rsidRPr="00A90EA7">
              <w:t>ecordkeeping</w:t>
            </w:r>
          </w:p>
        </w:tc>
        <w:tc>
          <w:tcPr>
            <w:tcW w:w="550"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3644BC1A" w14:textId="77777777">
            <w:pPr>
              <w:pStyle w:val="TableSubtitle"/>
            </w:pPr>
            <w:r>
              <w:t>Initial Costs</w:t>
            </w:r>
          </w:p>
        </w:tc>
        <w:tc>
          <w:tcPr>
            <w:tcW w:w="650"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A90EA7" w:rsidP="00CB1C05" w14:paraId="05F0FB07" w14:textId="77777777">
            <w:pPr>
              <w:pStyle w:val="TableSubtitle"/>
            </w:pPr>
            <w:r>
              <w:t>Recurring Costs</w:t>
            </w:r>
          </w:p>
        </w:tc>
      </w:tr>
      <w:tr w14:paraId="4DDE90DB" w14:textId="77777777" w:rsidTr="007245F6">
        <w:tblPrEx>
          <w:tblW w:w="5000" w:type="pct"/>
          <w:tblLook w:val="04A0"/>
        </w:tblPrEx>
        <w:trPr>
          <w:trHeight w:val="64"/>
        </w:trPr>
        <w:tc>
          <w:tcPr>
            <w:tcW w:w="15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6505" w:rsidRPr="00A90EA7" w:rsidP="00CB1C05" w14:paraId="54328BEA" w14:textId="77777777">
            <w:pPr>
              <w:pStyle w:val="LTableTextAbt"/>
              <w:rPr>
                <w:rFonts w:ascii="Arial Narrow" w:hAnsi="Arial Narrow" w:cs="Calibri"/>
                <w:sz w:val="20"/>
              </w:rPr>
            </w:pPr>
            <w:r w:rsidRPr="00A90EA7">
              <w:t>&lt;Action Level</w:t>
            </w:r>
          </w:p>
        </w:tc>
        <w:tc>
          <w:tcPr>
            <w:tcW w:w="22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322E8007" w14:textId="77777777">
            <w:pPr>
              <w:pStyle w:val="LTableTextAbt"/>
            </w:pPr>
            <w:r>
              <w:t>$23.69 = 1 sample periods*$23.69 (every five years)</w:t>
            </w:r>
          </w:p>
        </w:tc>
        <w:tc>
          <w:tcPr>
            <w:tcW w:w="5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3CF25539" w14:textId="77777777">
            <w:pPr>
              <w:pStyle w:val="CTableTextAbt"/>
              <w:jc w:val="right"/>
            </w:pPr>
            <w:r>
              <w:rPr>
                <w:szCs w:val="18"/>
              </w:rPr>
              <w:t xml:space="preserve">$24 </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37BC4CE4" w14:textId="77777777">
            <w:pPr>
              <w:pStyle w:val="CTableTextAbt"/>
              <w:jc w:val="right"/>
            </w:pPr>
            <w:r>
              <w:rPr>
                <w:szCs w:val="18"/>
              </w:rPr>
              <w:t xml:space="preserve">$5 </w:t>
            </w:r>
          </w:p>
        </w:tc>
      </w:tr>
      <w:tr w14:paraId="41F1F5D7" w14:textId="77777777" w:rsidTr="007245F6">
        <w:tblPrEx>
          <w:tblW w:w="5000" w:type="pct"/>
          <w:tblLook w:val="04A0"/>
        </w:tblPrEx>
        <w:trPr>
          <w:trHeight w:val="64"/>
        </w:trPr>
        <w:tc>
          <w:tcPr>
            <w:tcW w:w="15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6505" w:rsidRPr="00A90EA7" w:rsidP="00CB1C05" w14:paraId="6E680D14" w14:textId="77777777">
            <w:pPr>
              <w:pStyle w:val="LTableTextAbt"/>
              <w:rPr>
                <w:rFonts w:ascii="Arial Narrow" w:hAnsi="Arial Narrow" w:cs="Calibri"/>
                <w:sz w:val="20"/>
              </w:rPr>
            </w:pPr>
            <w:r>
              <w:t>Between Action Level and ECEL</w:t>
            </w:r>
          </w:p>
        </w:tc>
        <w:tc>
          <w:tcPr>
            <w:tcW w:w="22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28CAAB35" w14:textId="77777777">
            <w:pPr>
              <w:pStyle w:val="LTableTextAbt"/>
            </w:pPr>
            <w:r>
              <w:t>$47.37 = 2 sample periods*$23.69</w:t>
            </w:r>
          </w:p>
        </w:tc>
        <w:tc>
          <w:tcPr>
            <w:tcW w:w="5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0216DC4F"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420E8430" w14:textId="77777777">
            <w:pPr>
              <w:pStyle w:val="CTableTextAbt"/>
              <w:jc w:val="right"/>
            </w:pPr>
            <w:r>
              <w:rPr>
                <w:szCs w:val="18"/>
              </w:rPr>
              <w:t xml:space="preserve">$47 </w:t>
            </w:r>
          </w:p>
        </w:tc>
      </w:tr>
      <w:tr w14:paraId="58399996" w14:textId="77777777" w:rsidTr="007245F6">
        <w:tblPrEx>
          <w:tblW w:w="5000" w:type="pct"/>
          <w:tblLook w:val="04A0"/>
        </w:tblPrEx>
        <w:trPr>
          <w:trHeight w:val="168"/>
        </w:trPr>
        <w:tc>
          <w:tcPr>
            <w:tcW w:w="15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6505" w:rsidRPr="00A90EA7" w:rsidP="00CB1C05" w14:paraId="7A70FFC2" w14:textId="77777777">
            <w:pPr>
              <w:pStyle w:val="LTableTextAbt"/>
              <w:rPr>
                <w:rFonts w:ascii="Arial Narrow" w:hAnsi="Arial Narrow" w:cs="Calibri"/>
                <w:sz w:val="20"/>
              </w:rPr>
            </w:pPr>
            <w:r>
              <w:t>1 to &lt;10 times the ECEL</w:t>
            </w:r>
          </w:p>
        </w:tc>
        <w:tc>
          <w:tcPr>
            <w:tcW w:w="22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5C10C0B1" w14:textId="77777777">
            <w:pPr>
              <w:pStyle w:val="LTableTextAbt"/>
            </w:pPr>
            <w:r>
              <w:t>$94.74 = 4 sample periods*$23.69</w:t>
            </w:r>
          </w:p>
        </w:tc>
        <w:tc>
          <w:tcPr>
            <w:tcW w:w="5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09BD3306"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3A5B3629" w14:textId="77777777">
            <w:pPr>
              <w:pStyle w:val="CTableTextAbt"/>
              <w:jc w:val="right"/>
            </w:pPr>
            <w:r>
              <w:rPr>
                <w:szCs w:val="18"/>
              </w:rPr>
              <w:t xml:space="preserve">$95 </w:t>
            </w:r>
          </w:p>
        </w:tc>
      </w:tr>
      <w:tr w14:paraId="3CCD24FB" w14:textId="77777777" w:rsidTr="007245F6">
        <w:tblPrEx>
          <w:tblW w:w="5000" w:type="pct"/>
          <w:tblLook w:val="04A0"/>
        </w:tblPrEx>
        <w:trPr>
          <w:trHeight w:val="64"/>
        </w:trPr>
        <w:tc>
          <w:tcPr>
            <w:tcW w:w="15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6505" w:rsidRPr="00A90EA7" w:rsidP="00CB1C05" w14:paraId="34C5EF67" w14:textId="77777777">
            <w:pPr>
              <w:pStyle w:val="LTableTextAbt"/>
              <w:rPr>
                <w:rFonts w:ascii="Arial Narrow" w:hAnsi="Arial Narrow" w:cs="Calibri"/>
                <w:sz w:val="20"/>
              </w:rPr>
            </w:pPr>
            <w:r>
              <w:t>10 to &lt;25 times the ECEL</w:t>
            </w:r>
          </w:p>
        </w:tc>
        <w:tc>
          <w:tcPr>
            <w:tcW w:w="22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287E0914" w14:textId="77777777">
            <w:pPr>
              <w:pStyle w:val="LTableTextAbt"/>
            </w:pPr>
            <w:r>
              <w:t>$94.74 = 4 sample periods*$23.69</w:t>
            </w:r>
          </w:p>
        </w:tc>
        <w:tc>
          <w:tcPr>
            <w:tcW w:w="5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062F02C2"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548992AF" w14:textId="77777777">
            <w:pPr>
              <w:pStyle w:val="CTableTextAbt"/>
              <w:jc w:val="right"/>
            </w:pPr>
            <w:r>
              <w:rPr>
                <w:szCs w:val="18"/>
              </w:rPr>
              <w:t xml:space="preserve">$95 </w:t>
            </w:r>
          </w:p>
        </w:tc>
      </w:tr>
      <w:tr w14:paraId="413E6DB0" w14:textId="77777777" w:rsidTr="007245F6">
        <w:tblPrEx>
          <w:tblW w:w="5000" w:type="pct"/>
          <w:tblLook w:val="04A0"/>
        </w:tblPrEx>
        <w:trPr>
          <w:trHeight w:val="64"/>
        </w:trPr>
        <w:tc>
          <w:tcPr>
            <w:tcW w:w="15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6505" w:rsidRPr="00A90EA7" w:rsidP="00CB1C05" w14:paraId="2510901F" w14:textId="77777777">
            <w:pPr>
              <w:pStyle w:val="LTableTextAbt"/>
              <w:rPr>
                <w:rFonts w:ascii="Arial Narrow" w:hAnsi="Arial Narrow" w:cs="Calibri"/>
                <w:sz w:val="20"/>
              </w:rPr>
            </w:pPr>
            <w:r>
              <w:t>25 to &lt;50 times the ECEL</w:t>
            </w:r>
          </w:p>
        </w:tc>
        <w:tc>
          <w:tcPr>
            <w:tcW w:w="22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0775AE10" w14:textId="77777777">
            <w:pPr>
              <w:pStyle w:val="LTableTextAbt"/>
            </w:pPr>
            <w:r>
              <w:t>$94.74 = 4 sample periods*$23.69</w:t>
            </w:r>
          </w:p>
        </w:tc>
        <w:tc>
          <w:tcPr>
            <w:tcW w:w="5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48A34326"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3A53F082" w14:textId="77777777">
            <w:pPr>
              <w:pStyle w:val="CTableTextAbt"/>
              <w:jc w:val="right"/>
            </w:pPr>
            <w:r>
              <w:rPr>
                <w:szCs w:val="18"/>
              </w:rPr>
              <w:t xml:space="preserve">$95 </w:t>
            </w:r>
          </w:p>
        </w:tc>
      </w:tr>
      <w:tr w14:paraId="33E216EF" w14:textId="77777777" w:rsidTr="007245F6">
        <w:tblPrEx>
          <w:tblW w:w="5000" w:type="pct"/>
          <w:tblLook w:val="04A0"/>
        </w:tblPrEx>
        <w:trPr>
          <w:trHeight w:val="64"/>
        </w:trPr>
        <w:tc>
          <w:tcPr>
            <w:tcW w:w="15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6505" w:rsidRPr="00A90EA7" w:rsidP="00CB1C05" w14:paraId="1302D733" w14:textId="77777777">
            <w:pPr>
              <w:pStyle w:val="LTableTextAbt"/>
              <w:rPr>
                <w:rFonts w:ascii="Arial Narrow" w:hAnsi="Arial Narrow" w:cs="Calibri"/>
                <w:sz w:val="20"/>
              </w:rPr>
            </w:pPr>
            <w:r>
              <w:t>50 to &lt;1,000 times the ECEL</w:t>
            </w:r>
          </w:p>
        </w:tc>
        <w:tc>
          <w:tcPr>
            <w:tcW w:w="22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6F068655" w14:textId="77777777">
            <w:pPr>
              <w:pStyle w:val="LTableTextAbt"/>
            </w:pPr>
            <w:r>
              <w:t>$94.74 = 4 sample periods*$23.69</w:t>
            </w:r>
          </w:p>
        </w:tc>
        <w:tc>
          <w:tcPr>
            <w:tcW w:w="5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685C5DAB"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3A824D73" w14:textId="77777777">
            <w:pPr>
              <w:pStyle w:val="CTableTextAbt"/>
              <w:jc w:val="right"/>
            </w:pPr>
            <w:r>
              <w:rPr>
                <w:szCs w:val="18"/>
              </w:rPr>
              <w:t xml:space="preserve">$95 </w:t>
            </w:r>
          </w:p>
        </w:tc>
      </w:tr>
      <w:tr w14:paraId="5A1A87E4" w14:textId="77777777" w:rsidTr="007245F6">
        <w:tblPrEx>
          <w:tblW w:w="5000" w:type="pct"/>
          <w:tblLook w:val="04A0"/>
        </w:tblPrEx>
        <w:trPr>
          <w:trHeight w:val="64"/>
        </w:trPr>
        <w:tc>
          <w:tcPr>
            <w:tcW w:w="15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6505" w:rsidRPr="00A90EA7" w:rsidP="00CB1C05" w14:paraId="0396A6B8" w14:textId="77777777">
            <w:pPr>
              <w:pStyle w:val="LTableTextAbt"/>
              <w:rPr>
                <w:rFonts w:ascii="Arial Narrow" w:hAnsi="Arial Narrow" w:cs="Calibri"/>
                <w:sz w:val="20"/>
              </w:rPr>
            </w:pPr>
            <w:r>
              <w:t>1,000 to &lt;10,000 times the ECEL</w:t>
            </w:r>
          </w:p>
        </w:tc>
        <w:tc>
          <w:tcPr>
            <w:tcW w:w="22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458696CB" w14:textId="77777777">
            <w:pPr>
              <w:pStyle w:val="LTableTextAbt"/>
            </w:pPr>
            <w:r>
              <w:t>$94.74 = 4 sample periods*$23.69</w:t>
            </w:r>
          </w:p>
        </w:tc>
        <w:tc>
          <w:tcPr>
            <w:tcW w:w="5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5753BB31"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6505" w:rsidRPr="00A90EA7" w:rsidP="00CB1C05" w14:paraId="424131A6" w14:textId="77777777">
            <w:pPr>
              <w:pStyle w:val="CTableTextAbt"/>
              <w:jc w:val="right"/>
            </w:pPr>
            <w:r>
              <w:rPr>
                <w:szCs w:val="18"/>
              </w:rPr>
              <w:t xml:space="preserve">$95 </w:t>
            </w:r>
          </w:p>
        </w:tc>
      </w:tr>
    </w:tbl>
    <w:p w:rsidR="00111A21" w:rsidRPr="0065459D" w:rsidP="00CB1C05" w14:paraId="46DC26D2" w14:textId="77777777">
      <w:pPr>
        <w:pStyle w:val="BodyText"/>
        <w:rPr>
          <w:highlight w:val="yellow"/>
        </w:rPr>
      </w:pPr>
    </w:p>
    <w:p w:rsidR="00E11FDC" w:rsidRPr="00DC4AD0" w:rsidP="00CB1C05" w14:paraId="06CA1CD6" w14:textId="77777777">
      <w:pPr>
        <w:pStyle w:val="Heading3"/>
      </w:pPr>
      <w:bookmarkStart w:id="1212" w:name="_Toc83041887"/>
      <w:bookmarkStart w:id="1213" w:name="_Toc111035649"/>
      <w:bookmarkStart w:id="1214" w:name="_Toc114062029"/>
      <w:r w:rsidRPr="00DC4AD0">
        <w:t>Respiratory Personal Protective Equipment (PPE)</w:t>
      </w:r>
      <w:bookmarkEnd w:id="1212"/>
      <w:bookmarkEnd w:id="1213"/>
      <w:bookmarkEnd w:id="1214"/>
    </w:p>
    <w:p w:rsidR="00E11FDC" w:rsidRPr="00DC4AD0" w:rsidP="00CB1C05" w14:paraId="12C0E95B" w14:textId="77777777">
      <w:pPr>
        <w:pStyle w:val="BodyText"/>
        <w:spacing w:after="220"/>
      </w:pPr>
      <w:r w:rsidRPr="00DC4AD0">
        <w:t xml:space="preserve">EPA assumed that all workers or ONUs in facilities at the following monitoring thresholds would wear the minimum required </w:t>
      </w:r>
      <w:r w:rsidR="00BF4770">
        <w:t>assigned protection factor (</w:t>
      </w:r>
      <w:r w:rsidRPr="00DC4AD0">
        <w:t>APF</w:t>
      </w:r>
      <w:r w:rsidR="00BF4770">
        <w:t>)</w:t>
      </w:r>
      <w:r w:rsidRPr="00DC4AD0">
        <w:t>, unless they are already using PPE that is more protective.</w:t>
      </w:r>
      <w:r>
        <w:rPr>
          <w:rStyle w:val="FootnoteReference"/>
        </w:rPr>
        <w:footnoteReference w:id="19"/>
      </w:r>
      <w:r w:rsidRPr="00DC4AD0">
        <w:t xml:space="preserve"> For workers that are using a higher APF than required, it is assumed that workers continue using the same PPE and therefore do not incur incremental costs.</w:t>
      </w:r>
    </w:p>
    <w:p w:rsidR="00E11FDC" w:rsidRPr="00DC4AD0" w:rsidP="00CB1C05" w14:paraId="0DC4F099" w14:textId="77777777">
      <w:pPr>
        <w:pStyle w:val="BodyText"/>
        <w:numPr>
          <w:ilvl w:val="0"/>
          <w:numId w:val="3"/>
        </w:numPr>
        <w:spacing w:after="220"/>
      </w:pPr>
      <w:r w:rsidRPr="00DC4AD0">
        <w:t xml:space="preserve">Less than ECEL: </w:t>
      </w:r>
      <w:r w:rsidRPr="00DC4AD0">
        <w:tab/>
      </w:r>
      <w:r w:rsidRPr="00DC4AD0">
        <w:tab/>
      </w:r>
      <w:r w:rsidRPr="00DC4AD0">
        <w:tab/>
      </w:r>
      <w:r w:rsidRPr="00DC4AD0">
        <w:tab/>
      </w:r>
      <w:r w:rsidRPr="00DC4AD0">
        <w:tab/>
      </w:r>
      <w:r w:rsidRPr="00DC4AD0">
        <w:tab/>
      </w:r>
      <w:r w:rsidRPr="00DC4AD0">
        <w:tab/>
        <w:t>No respiratory protection</w:t>
      </w:r>
    </w:p>
    <w:p w:rsidR="00E11FDC" w:rsidRPr="00DC4AD0" w:rsidP="00CB1C05" w14:paraId="574EDB52" w14:textId="77777777">
      <w:pPr>
        <w:pStyle w:val="BodyText"/>
        <w:numPr>
          <w:ilvl w:val="0"/>
          <w:numId w:val="3"/>
        </w:numPr>
        <w:spacing w:after="220"/>
      </w:pPr>
      <w:r w:rsidRPr="00DC4AD0">
        <w:t xml:space="preserve">Between ECEL and &lt;10 times the ECEL: </w:t>
      </w:r>
      <w:r w:rsidRPr="00DC4AD0">
        <w:tab/>
        <w:t xml:space="preserve">APF </w:t>
      </w:r>
      <w:r w:rsidR="00544937">
        <w:t>10</w:t>
      </w:r>
      <w:r w:rsidRPr="00DC4AD0" w:rsidR="00317778">
        <w:t xml:space="preserve"> </w:t>
      </w:r>
      <w:r w:rsidRPr="00DC4AD0">
        <w:t>respirator</w:t>
      </w:r>
    </w:p>
    <w:p w:rsidR="00E11FDC" w:rsidRPr="00DC4AD0" w:rsidP="00CB1C05" w14:paraId="0740CC68" w14:textId="77777777">
      <w:pPr>
        <w:pStyle w:val="BodyText"/>
        <w:numPr>
          <w:ilvl w:val="0"/>
          <w:numId w:val="3"/>
        </w:numPr>
        <w:spacing w:after="220"/>
      </w:pPr>
      <w:r w:rsidRPr="00DC4AD0">
        <w:t>10 to &lt;25 times the ECEL:</w:t>
      </w:r>
      <w:r w:rsidRPr="00DC4AD0">
        <w:tab/>
      </w:r>
      <w:r w:rsidRPr="00DC4AD0">
        <w:tab/>
      </w:r>
      <w:r w:rsidRPr="00DC4AD0">
        <w:tab/>
      </w:r>
      <w:r w:rsidRPr="00DC4AD0">
        <w:tab/>
      </w:r>
      <w:r w:rsidRPr="00DC4AD0">
        <w:tab/>
        <w:t>APF 25 respirator</w:t>
      </w:r>
    </w:p>
    <w:p w:rsidR="00E11FDC" w:rsidRPr="00DC4AD0" w:rsidP="00CB1C05" w14:paraId="5BEE6FAC" w14:textId="77777777">
      <w:pPr>
        <w:pStyle w:val="BodyText"/>
        <w:numPr>
          <w:ilvl w:val="0"/>
          <w:numId w:val="3"/>
        </w:numPr>
        <w:spacing w:after="220"/>
      </w:pPr>
      <w:r w:rsidRPr="00DC4AD0">
        <w:t>25 to &lt;50 times the ECEL:</w:t>
      </w:r>
      <w:r w:rsidRPr="00DC4AD0">
        <w:tab/>
      </w:r>
      <w:r w:rsidRPr="00DC4AD0">
        <w:tab/>
      </w:r>
      <w:r w:rsidRPr="00DC4AD0">
        <w:tab/>
      </w:r>
      <w:r w:rsidRPr="00DC4AD0">
        <w:tab/>
      </w:r>
      <w:r w:rsidRPr="00DC4AD0">
        <w:tab/>
        <w:t>APF 50 respirator</w:t>
      </w:r>
    </w:p>
    <w:p w:rsidR="00E11FDC" w:rsidRPr="00DC4AD0" w:rsidP="00CB1C05" w14:paraId="653EF4AC" w14:textId="77777777">
      <w:pPr>
        <w:pStyle w:val="BodyText"/>
        <w:numPr>
          <w:ilvl w:val="0"/>
          <w:numId w:val="3"/>
        </w:numPr>
        <w:spacing w:after="220"/>
      </w:pPr>
      <w:r w:rsidRPr="00DC4AD0">
        <w:t>50 to &lt;1,000 times the ECEL:</w:t>
      </w:r>
      <w:r w:rsidRPr="00DC4AD0">
        <w:tab/>
      </w:r>
      <w:r w:rsidRPr="00DC4AD0">
        <w:tab/>
      </w:r>
      <w:r w:rsidRPr="00DC4AD0">
        <w:tab/>
      </w:r>
      <w:r w:rsidRPr="00DC4AD0">
        <w:tab/>
        <w:t>APF 1</w:t>
      </w:r>
      <w:r w:rsidR="00ED66F9">
        <w:t>,</w:t>
      </w:r>
      <w:r w:rsidRPr="00DC4AD0">
        <w:t>000 respirator</w:t>
      </w:r>
    </w:p>
    <w:p w:rsidR="00E11FDC" w:rsidRPr="00DC4AD0" w:rsidP="00CB1C05" w14:paraId="3B3D467F" w14:textId="77777777">
      <w:pPr>
        <w:pStyle w:val="BodyText"/>
        <w:numPr>
          <w:ilvl w:val="0"/>
          <w:numId w:val="3"/>
        </w:numPr>
        <w:spacing w:after="220"/>
      </w:pPr>
      <w:r w:rsidRPr="00DC4AD0">
        <w:t>1,000 to &lt;10,000 times the ECEL:</w:t>
      </w:r>
      <w:r w:rsidRPr="00DC4AD0">
        <w:tab/>
      </w:r>
      <w:r w:rsidRPr="00DC4AD0">
        <w:tab/>
      </w:r>
      <w:r w:rsidRPr="00DC4AD0">
        <w:tab/>
        <w:t>APF 10</w:t>
      </w:r>
      <w:r w:rsidR="00ED66F9">
        <w:t>,</w:t>
      </w:r>
      <w:r w:rsidRPr="00DC4AD0">
        <w:t>000 respirator</w:t>
      </w:r>
    </w:p>
    <w:p w:rsidR="00E11FDC" w:rsidRPr="00E27FDD" w:rsidP="00CB1C05" w14:paraId="38C65213" w14:textId="77777777">
      <w:pPr>
        <w:pStyle w:val="BodyText"/>
      </w:pPr>
      <w:r w:rsidRPr="00DC4AD0">
        <w:t xml:space="preserve">Total respiratory PPE costs are estimated by multiplying the number of workers and ONUs at each monitoring threshold (see </w:t>
      </w:r>
      <w:r w:rsidRPr="00DC4AD0">
        <w:fldChar w:fldCharType="begin" w:fldLock="1"/>
      </w:r>
      <w:r w:rsidRPr="00DC4AD0">
        <w:instrText xml:space="preserve"> REF _Ref76123797 \h </w:instrText>
      </w:r>
      <w:r w:rsidRPr="00DC4AD0" w:rsidR="0065459D">
        <w:instrText xml:space="preserve"> \* MERGEFORMAT </w:instrText>
      </w:r>
      <w:r w:rsidRPr="00DC4AD0">
        <w:fldChar w:fldCharType="separate"/>
      </w:r>
      <w:r w:rsidRPr="00BB411F" w:rsidR="0092222B">
        <w:t xml:space="preserve">Table </w:t>
      </w:r>
      <w:r w:rsidR="0092222B">
        <w:rPr>
          <w:noProof/>
        </w:rPr>
        <w:t>7</w:t>
      </w:r>
      <w:r w:rsidR="0092222B">
        <w:rPr>
          <w:noProof/>
        </w:rPr>
        <w:noBreakHyphen/>
        <w:t>56</w:t>
      </w:r>
      <w:r w:rsidRPr="00DC4AD0">
        <w:fldChar w:fldCharType="end"/>
      </w:r>
      <w:r w:rsidRPr="00DC4AD0">
        <w:t xml:space="preserve"> and </w:t>
      </w:r>
      <w:r w:rsidR="00E876C2">
        <w:fldChar w:fldCharType="begin" w:fldLock="1"/>
      </w:r>
      <w:r w:rsidR="00E876C2">
        <w:instrText xml:space="preserve"> REF _Ref111027915 \h </w:instrText>
      </w:r>
      <w:r w:rsidR="00EC41DC">
        <w:instrText xml:space="preserve"> \* MERGEFORMAT </w:instrText>
      </w:r>
      <w:r w:rsidR="00E876C2">
        <w:fldChar w:fldCharType="separate"/>
      </w:r>
      <w:r w:rsidRPr="00BB411F" w:rsidR="0092222B">
        <w:t xml:space="preserve">Table </w:t>
      </w:r>
      <w:r w:rsidR="0092222B">
        <w:rPr>
          <w:noProof/>
        </w:rPr>
        <w:t>7</w:t>
      </w:r>
      <w:r w:rsidR="0092222B">
        <w:rPr>
          <w:noProof/>
        </w:rPr>
        <w:noBreakHyphen/>
        <w:t>57</w:t>
      </w:r>
      <w:r w:rsidR="00E876C2">
        <w:fldChar w:fldCharType="end"/>
      </w:r>
      <w:r w:rsidR="004965DA">
        <w:t xml:space="preserve">) </w:t>
      </w:r>
      <w:r w:rsidRPr="00E27FDD">
        <w:t xml:space="preserve">by the unit cost for the corresponding PPE required at that threshold. The estimates account for baseline usage of PPE in the industries expected to be affected by the requirements. </w:t>
      </w:r>
      <w:r w:rsidRPr="006D0935" w:rsidR="00682B8F">
        <w:t>See</w:t>
      </w:r>
      <w:r w:rsidR="00682B8F">
        <w:t xml:space="preserve"> </w:t>
      </w:r>
      <w:hyperlink w:anchor="_ENREF_2" w:tooltip="Abt Associates, 2022 #86" w:history="1">
        <w:r w:rsidR="00414172">
          <w:fldChar w:fldCharType="begin" w:fldLock="1"/>
        </w:r>
        <w:r w:rsidR="00414172">
          <w:instrText xml:space="preserve"> ADDIN EN.CITE &lt;EndNote&gt;&lt;Cite&gt;&lt;Author&gt;Abt Associates&lt;/Author&gt;&lt;Year&gt;2022&lt;/Year&gt;&lt;RecNum&gt;86&lt;/RecNum&gt;&lt;DisplayText&gt;Abt Associates 2022a&lt;/DisplayText&gt;&lt;record&gt;&lt;rec-number&gt;86&lt;/rec-number&gt;&lt;foreign-keys&gt;&lt;key app="EN" db-id="52wf2wf0o0rv01e9dzo52td80t0590tp2fwd" timestamp="1714499636"&gt;86&lt;/key&gt;&lt;/foreign-keys&gt;&lt;ref-type name="Generic"&gt;13&lt;/ref-type&gt;&lt;contributors&gt;&lt;authors&gt;&lt;author&gt;Abt Associates, &lt;/author&gt;&lt;/authors&gt;&lt;/contributors&gt;&lt;titles&gt;&lt;title&gt;Estimated Costs for Respirator PPE for TSCA Risk Management Economic Analyses&lt;/title&gt;&lt;/titles&gt;&lt;dates&gt;&lt;year&gt;2022&lt;/year&gt;&lt;pub-dates&gt;&lt;date&gt;July 6, 2022&lt;/date&gt;&lt;/pub-dates&gt;&lt;/dates&gt;&lt;urls&gt;&lt;/urls&gt;&lt;/record&gt;&lt;/Cite&gt;&lt;/EndNote&gt;</w:instrText>
        </w:r>
        <w:r w:rsidR="00414172">
          <w:fldChar w:fldCharType="separate"/>
        </w:r>
        <w:r w:rsidR="00414172">
          <w:rPr>
            <w:noProof/>
          </w:rPr>
          <w:t>Abt Associates 2022a</w:t>
        </w:r>
        <w:r w:rsidR="00414172">
          <w:fldChar w:fldCharType="end"/>
        </w:r>
      </w:hyperlink>
      <w:r w:rsidR="00D45271">
        <w:t>, Appendix C,</w:t>
      </w:r>
      <w:r w:rsidR="00682B8F">
        <w:t xml:space="preserve"> for </w:t>
      </w:r>
      <w:r w:rsidRPr="00EC41DC" w:rsidR="00682B8F">
        <w:t>a detailed description of how the PPE costs were estimated.</w:t>
      </w:r>
    </w:p>
    <w:p w:rsidR="00E11FDC" w:rsidRPr="00E27FDD" w:rsidP="00CB1C05" w14:paraId="2B4777DF" w14:textId="5D2C1A9E">
      <w:pPr>
        <w:pStyle w:val="BodyText"/>
      </w:pPr>
      <w:r w:rsidRPr="00E27FDD">
        <w:t>The total estimated</w:t>
      </w:r>
      <w:r w:rsidR="00632CBF">
        <w:t xml:space="preserve"> initial and recurring</w:t>
      </w:r>
      <w:r w:rsidRPr="00E27FDD">
        <w:t xml:space="preserve"> costs </w:t>
      </w:r>
      <w:r w:rsidRPr="00E27FDD" w:rsidR="00F32767">
        <w:t xml:space="preserve">by use category </w:t>
      </w:r>
      <w:r w:rsidRPr="00E27FDD">
        <w:t xml:space="preserve">are presented in </w:t>
      </w:r>
      <w:r w:rsidRPr="00E27FDD" w:rsidR="00E2495F">
        <w:fldChar w:fldCharType="begin" w:fldLock="1"/>
      </w:r>
      <w:r w:rsidRPr="00E27FDD" w:rsidR="00E2495F">
        <w:instrText xml:space="preserve"> REF _Ref77246180 \h </w:instrText>
      </w:r>
      <w:r w:rsidRPr="00E27FDD" w:rsidR="0065459D">
        <w:instrText xml:space="preserve"> \* MERGEFORMAT </w:instrText>
      </w:r>
      <w:r w:rsidRPr="00E27FDD" w:rsidR="00E2495F">
        <w:fldChar w:fldCharType="separate"/>
      </w:r>
      <w:r w:rsidRPr="00E27FDD" w:rsidR="0092222B">
        <w:t xml:space="preserve">Table </w:t>
      </w:r>
      <w:r w:rsidR="0092222B">
        <w:rPr>
          <w:noProof/>
        </w:rPr>
        <w:t>7</w:t>
      </w:r>
      <w:r w:rsidR="0092222B">
        <w:rPr>
          <w:noProof/>
        </w:rPr>
        <w:noBreakHyphen/>
        <w:t>64</w:t>
      </w:r>
      <w:r w:rsidRPr="00E27FDD" w:rsidR="00E2495F">
        <w:fldChar w:fldCharType="end"/>
      </w:r>
      <w:r w:rsidRPr="00E27FDD" w:rsidR="00E2495F">
        <w:t>.</w:t>
      </w:r>
      <w:r w:rsidR="000C1F71">
        <w:t xml:space="preserve"> The initial and recurring costs, excluding hazardous waste costs, correspond to the estimated PPE costs in Table C-18 and Table C-19 in Appendix C. Hazardous waste disposal costs </w:t>
      </w:r>
      <w:r w:rsidR="00560728">
        <w:t xml:space="preserve">are estimated </w:t>
      </w:r>
      <w:r w:rsidR="006C323B">
        <w:t>from</w:t>
      </w:r>
      <w:r w:rsidR="00560728">
        <w:t xml:space="preserve"> EPA’s P2 Cost Calculator </w:t>
      </w:r>
      <w:r w:rsidR="00192B42">
        <w:t>{</w:t>
      </w:r>
      <w:r w:rsidR="00560728">
        <w:t>EPA 2017</w:t>
      </w:r>
      <w:r w:rsidR="00192B42">
        <w:t>}</w:t>
      </w:r>
      <w:r w:rsidR="00560728">
        <w:t>, and are $2.01 per pound in 2022$.</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
      <w:tblGrid>
        <w:gridCol w:w="2430"/>
        <w:gridCol w:w="810"/>
        <w:gridCol w:w="1034"/>
        <w:gridCol w:w="1034"/>
        <w:gridCol w:w="1034"/>
        <w:gridCol w:w="1034"/>
        <w:gridCol w:w="1034"/>
        <w:gridCol w:w="1035"/>
      </w:tblGrid>
      <w:tr w14:paraId="5FEEE129" w14:textId="77777777" w:rsidTr="00763263">
        <w:tblPrEx>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Ex>
        <w:trPr>
          <w:trHeight w:val="179"/>
          <w:tblHeader/>
        </w:trPr>
        <w:tc>
          <w:tcPr>
            <w:tcW w:w="9445" w:type="dxa"/>
            <w:gridSpan w:val="8"/>
            <w:tcBorders>
              <w:top w:val="nil"/>
              <w:left w:val="nil"/>
              <w:bottom w:val="single" w:sz="4" w:space="0" w:color="auto"/>
              <w:right w:val="nil"/>
            </w:tcBorders>
            <w:shd w:val="clear" w:color="auto" w:fill="auto"/>
          </w:tcPr>
          <w:p w:rsidR="00E11FDC" w:rsidRPr="00E27FDD" w:rsidP="00CB1C05" w14:paraId="6FCE7F19" w14:textId="77777777">
            <w:pPr>
              <w:pStyle w:val="TableTitleA"/>
            </w:pPr>
            <w:bookmarkStart w:id="1215" w:name="_Ref77246180"/>
            <w:bookmarkStart w:id="1216" w:name="_Ref76124390"/>
            <w:bookmarkStart w:id="1217" w:name="_Toc107219327"/>
            <w:bookmarkStart w:id="1218" w:name="_Toc121142676"/>
            <w:bookmarkStart w:id="1219" w:name="_Toc165379697"/>
            <w:r w:rsidRPr="00E27FDD">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4</w:t>
            </w:r>
            <w:r w:rsidR="00BC4B5D">
              <w:rPr>
                <w:noProof/>
              </w:rPr>
              <w:fldChar w:fldCharType="end"/>
            </w:r>
            <w:bookmarkEnd w:id="1215"/>
            <w:r w:rsidR="00C510B5">
              <w:t>:</w:t>
            </w:r>
            <w:r w:rsidRPr="00E27FDD">
              <w:t xml:space="preserve"> </w:t>
            </w:r>
            <w:r w:rsidR="00657754">
              <w:t xml:space="preserve">Total </w:t>
            </w:r>
            <w:r w:rsidRPr="00307749" w:rsidR="00657754">
              <w:t>Initial and recurring</w:t>
            </w:r>
            <w:r w:rsidRPr="00307749">
              <w:t xml:space="preserve"> PPE Costs per Worker or ONU</w:t>
            </w:r>
            <w:bookmarkEnd w:id="1216"/>
            <w:r w:rsidRPr="00307749">
              <w:t xml:space="preserve"> by Sector </w:t>
            </w:r>
            <w:bookmarkEnd w:id="1217"/>
            <w:r w:rsidRPr="00307749" w:rsidR="003363E0">
              <w:t>(202</w:t>
            </w:r>
            <w:r w:rsidRPr="00307749" w:rsidR="00517E53">
              <w:t>2</w:t>
            </w:r>
            <w:r w:rsidRPr="00A33028" w:rsidR="003363E0">
              <w:t>$)</w:t>
            </w:r>
            <w:bookmarkEnd w:id="1218"/>
            <w:bookmarkEnd w:id="1219"/>
          </w:p>
        </w:tc>
      </w:tr>
      <w:tr w14:paraId="7199CCC2" w14:textId="77777777" w:rsidTr="00E21A70">
        <w:tblPrEx>
          <w:tblW w:w="9445" w:type="dxa"/>
          <w:tblLayout w:type="fixed"/>
          <w:tblLook w:val="0420"/>
        </w:tblPrEx>
        <w:trPr>
          <w:trHeight w:val="770"/>
          <w:tblHeader/>
        </w:trPr>
        <w:tc>
          <w:tcPr>
            <w:tcW w:w="243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E27FDD" w:rsidP="00CB1C05" w14:paraId="6A40BE21" w14:textId="77777777">
            <w:pPr>
              <w:pStyle w:val="TableSubtitle"/>
            </w:pPr>
            <w:r w:rsidRPr="00E27FDD">
              <w:t>Sector (</w:t>
            </w:r>
            <w:r w:rsidRPr="00E27FDD" w:rsidR="00EF0F25">
              <w:t>use categories</w:t>
            </w:r>
            <w:r w:rsidRPr="00E27FDD">
              <w:t>)</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E27FDD" w:rsidP="00CB1C05" w14:paraId="50CAE8D4" w14:textId="77777777">
            <w:pPr>
              <w:pStyle w:val="TableSubtitle"/>
            </w:pPr>
            <w:r w:rsidRPr="00E27FDD">
              <w:t>APF</w:t>
            </w:r>
          </w:p>
        </w:tc>
        <w:tc>
          <w:tcPr>
            <w:tcW w:w="6205" w:type="dxa"/>
            <w:gridSpan w:val="6"/>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E27FDD" w:rsidP="00CB1C05" w14:paraId="1352FBFD" w14:textId="77777777">
            <w:pPr>
              <w:pStyle w:val="TableSubtitle"/>
            </w:pPr>
            <w:r w:rsidRPr="00E27FDD">
              <w:t>Average PPE Cost per Worker</w:t>
            </w:r>
          </w:p>
        </w:tc>
      </w:tr>
      <w:tr w14:paraId="6B55A2D2" w14:textId="77777777" w:rsidTr="00E21A70">
        <w:tblPrEx>
          <w:tblW w:w="9445" w:type="dxa"/>
          <w:tblLayout w:type="fixed"/>
          <w:tblLook w:val="0420"/>
        </w:tblPrEx>
        <w:trPr>
          <w:trHeight w:val="290"/>
          <w:tblHeader/>
        </w:trPr>
        <w:tc>
          <w:tcPr>
            <w:tcW w:w="2430"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CD01B7" w:rsidRPr="00E27FDD" w:rsidP="00CD01B7" w14:paraId="29B8FA29" w14:textId="77777777">
            <w:pPr>
              <w:pStyle w:val="TableSubtitle"/>
            </w:pPr>
          </w:p>
        </w:tc>
        <w:tc>
          <w:tcPr>
            <w:tcW w:w="810"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CD01B7" w:rsidRPr="00E27FDD" w:rsidP="00CD01B7" w14:paraId="3861C81E" w14:textId="77777777">
            <w:pPr>
              <w:pStyle w:val="TableSubtitle"/>
            </w:pPr>
          </w:p>
        </w:tc>
        <w:tc>
          <w:tcPr>
            <w:tcW w:w="2068"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CD01B7" w:rsidP="00CD01B7" w14:paraId="305EAB0F" w14:textId="0E1C0138">
            <w:pPr>
              <w:pStyle w:val="TableSubtitle"/>
            </w:pPr>
            <w:r>
              <w:t>Incremental PPE Costs, Excluding Hazardous Waste Disposal</w:t>
            </w:r>
            <w:r w:rsidRPr="00E21A70" w:rsidR="007470E6">
              <w:rPr>
                <w:vertAlign w:val="superscript"/>
              </w:rPr>
              <w:t>1</w:t>
            </w:r>
          </w:p>
        </w:tc>
        <w:tc>
          <w:tcPr>
            <w:tcW w:w="2068"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CD01B7" w:rsidRPr="00E27FDD" w:rsidP="00CD01B7" w14:paraId="1E6A9CC0" w14:textId="4AE2DC14">
            <w:pPr>
              <w:pStyle w:val="TableSubtitle"/>
            </w:pPr>
            <w:r>
              <w:t>Incremental Hazardous Waste Disposal Costs for Filter Cartridges</w:t>
            </w:r>
            <w:r w:rsidR="009D560B">
              <w:rPr>
                <w:vertAlign w:val="superscript"/>
              </w:rPr>
              <w:t>2</w:t>
            </w:r>
          </w:p>
        </w:tc>
        <w:tc>
          <w:tcPr>
            <w:tcW w:w="2069"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CD01B7" w:rsidRPr="00E27FDD" w:rsidP="00CD01B7" w14:paraId="1E52D8D8" w14:textId="24EEAD15">
            <w:pPr>
              <w:pStyle w:val="TableSubtitle"/>
            </w:pPr>
            <w:r>
              <w:t>Incremental PPE Costs, Including Hazardous Waste Disposal</w:t>
            </w:r>
          </w:p>
        </w:tc>
      </w:tr>
      <w:tr w14:paraId="766C7F64" w14:textId="77777777" w:rsidTr="00E21A70">
        <w:tblPrEx>
          <w:tblW w:w="9445" w:type="dxa"/>
          <w:tblLayout w:type="fixed"/>
          <w:tblLook w:val="0420"/>
        </w:tblPrEx>
        <w:trPr>
          <w:trHeight w:val="290"/>
          <w:tblHeader/>
        </w:trPr>
        <w:tc>
          <w:tcPr>
            <w:tcW w:w="2430" w:type="dxa"/>
            <w:vMerge/>
            <w:tcBorders>
              <w:top w:val="single" w:sz="4" w:space="0" w:color="auto"/>
              <w:left w:val="single" w:sz="4" w:space="0" w:color="auto"/>
              <w:bottom w:val="single" w:sz="4" w:space="0" w:color="auto"/>
              <w:right w:val="single" w:sz="4" w:space="0" w:color="auto"/>
            </w:tcBorders>
            <w:shd w:val="clear" w:color="auto" w:fill="48A9C5"/>
            <w:vAlign w:val="center"/>
            <w:hideMark/>
          </w:tcPr>
          <w:p w:rsidR="007F3CA3" w:rsidRPr="00E27FDD" w:rsidP="007F3CA3" w14:paraId="345122FE" w14:textId="77777777">
            <w:pPr>
              <w:pStyle w:val="TableSubtitle"/>
            </w:pPr>
          </w:p>
        </w:tc>
        <w:tc>
          <w:tcPr>
            <w:tcW w:w="810" w:type="dxa"/>
            <w:vMerge/>
            <w:tcBorders>
              <w:top w:val="single" w:sz="4" w:space="0" w:color="auto"/>
              <w:left w:val="single" w:sz="4" w:space="0" w:color="auto"/>
              <w:bottom w:val="single" w:sz="4" w:space="0" w:color="auto"/>
              <w:right w:val="single" w:sz="4" w:space="0" w:color="auto"/>
            </w:tcBorders>
            <w:shd w:val="clear" w:color="auto" w:fill="48A9C5"/>
            <w:vAlign w:val="center"/>
            <w:hideMark/>
          </w:tcPr>
          <w:p w:rsidR="007F3CA3" w:rsidRPr="00E27FDD" w:rsidP="007F3CA3" w14:paraId="27B82F22" w14:textId="77777777">
            <w:pPr>
              <w:pStyle w:val="TableSubtitle"/>
            </w:pPr>
          </w:p>
        </w:tc>
        <w:tc>
          <w:tcPr>
            <w:tcW w:w="1034"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7F3CA3" w:rsidRPr="00E27FDD" w:rsidP="007F3CA3" w14:paraId="5FF5026B" w14:textId="77777777">
            <w:pPr>
              <w:pStyle w:val="TableSubtitle"/>
            </w:pPr>
            <w:r>
              <w:t>Initial Costs</w:t>
            </w:r>
          </w:p>
        </w:tc>
        <w:tc>
          <w:tcPr>
            <w:tcW w:w="1034"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7F3CA3" w:rsidRPr="00E27FDD" w:rsidP="007F3CA3" w14:paraId="19EFD5D5" w14:textId="77777777">
            <w:pPr>
              <w:pStyle w:val="TableSubtitle"/>
            </w:pPr>
            <w:r>
              <w:t>Recurring Costs</w:t>
            </w:r>
          </w:p>
        </w:tc>
        <w:tc>
          <w:tcPr>
            <w:tcW w:w="1034" w:type="dxa"/>
            <w:tcBorders>
              <w:top w:val="single" w:sz="4" w:space="0" w:color="auto"/>
              <w:left w:val="single" w:sz="4" w:space="0" w:color="auto"/>
              <w:bottom w:val="single" w:sz="4" w:space="0" w:color="auto"/>
              <w:right w:val="single" w:sz="4" w:space="0" w:color="auto"/>
            </w:tcBorders>
            <w:shd w:val="clear" w:color="auto" w:fill="48A9C5"/>
            <w:vAlign w:val="center"/>
          </w:tcPr>
          <w:p w:rsidR="007F3CA3" w:rsidRPr="00E27FDD" w:rsidP="007F3CA3" w14:paraId="20EB1822" w14:textId="338EED20">
            <w:pPr>
              <w:pStyle w:val="TableSubtitle"/>
            </w:pPr>
            <w:r>
              <w:t>Initial Costs</w:t>
            </w:r>
          </w:p>
        </w:tc>
        <w:tc>
          <w:tcPr>
            <w:tcW w:w="1034" w:type="dxa"/>
            <w:tcBorders>
              <w:top w:val="single" w:sz="4" w:space="0" w:color="auto"/>
              <w:left w:val="single" w:sz="4" w:space="0" w:color="auto"/>
              <w:bottom w:val="single" w:sz="4" w:space="0" w:color="auto"/>
              <w:right w:val="single" w:sz="4" w:space="0" w:color="auto"/>
            </w:tcBorders>
            <w:shd w:val="clear" w:color="auto" w:fill="48A9C5"/>
            <w:vAlign w:val="center"/>
          </w:tcPr>
          <w:p w:rsidR="007F3CA3" w:rsidRPr="00E27FDD" w:rsidP="007F3CA3" w14:paraId="76099C53" w14:textId="0D2BB2B4">
            <w:pPr>
              <w:pStyle w:val="TableSubtitle"/>
            </w:pPr>
            <w:r>
              <w:t>Recurring Costs</w:t>
            </w:r>
          </w:p>
        </w:tc>
        <w:tc>
          <w:tcPr>
            <w:tcW w:w="1034" w:type="dxa"/>
            <w:tcBorders>
              <w:top w:val="single" w:sz="4" w:space="0" w:color="auto"/>
              <w:left w:val="single" w:sz="4" w:space="0" w:color="auto"/>
              <w:bottom w:val="single" w:sz="4" w:space="0" w:color="auto"/>
              <w:right w:val="single" w:sz="4" w:space="0" w:color="auto"/>
            </w:tcBorders>
            <w:shd w:val="clear" w:color="auto" w:fill="48A9C5"/>
            <w:vAlign w:val="center"/>
          </w:tcPr>
          <w:p w:rsidR="007F3CA3" w:rsidRPr="00E27FDD" w:rsidP="007F3CA3" w14:paraId="69BF2365" w14:textId="07A19A54">
            <w:pPr>
              <w:pStyle w:val="TableSubtitle"/>
            </w:pPr>
            <w:r>
              <w:t>Initial Costs</w:t>
            </w:r>
          </w:p>
        </w:tc>
        <w:tc>
          <w:tcPr>
            <w:tcW w:w="1035" w:type="dxa"/>
            <w:tcBorders>
              <w:top w:val="single" w:sz="4" w:space="0" w:color="auto"/>
              <w:left w:val="single" w:sz="4" w:space="0" w:color="auto"/>
              <w:bottom w:val="single" w:sz="4" w:space="0" w:color="auto"/>
              <w:right w:val="single" w:sz="4" w:space="0" w:color="auto"/>
            </w:tcBorders>
            <w:shd w:val="clear" w:color="auto" w:fill="48A9C5"/>
            <w:vAlign w:val="center"/>
          </w:tcPr>
          <w:p w:rsidR="007F3CA3" w:rsidRPr="00E27FDD" w:rsidP="007F3CA3" w14:paraId="556A9F42" w14:textId="5DAA3A44">
            <w:pPr>
              <w:pStyle w:val="TableSubtitle"/>
            </w:pPr>
            <w:r>
              <w:t>Recurring Costs</w:t>
            </w:r>
          </w:p>
        </w:tc>
      </w:tr>
      <w:tr w14:paraId="7131CB36" w14:textId="77777777" w:rsidTr="00E21A70">
        <w:tblPrEx>
          <w:tblW w:w="9445" w:type="dxa"/>
          <w:tblLayout w:type="fixed"/>
          <w:tblLook w:val="0420"/>
        </w:tblPrEx>
        <w:trPr>
          <w:trHeight w:val="85"/>
        </w:trPr>
        <w:tc>
          <w:tcPr>
            <w:tcW w:w="2430" w:type="dxa"/>
            <w:vMerge w:val="restart"/>
            <w:tcBorders>
              <w:top w:val="single" w:sz="4" w:space="0" w:color="auto"/>
            </w:tcBorders>
            <w:shd w:val="clear" w:color="auto" w:fill="auto"/>
            <w:vAlign w:val="center"/>
            <w:hideMark/>
          </w:tcPr>
          <w:p w:rsidR="00EF1FE0" w:rsidRPr="00E27FDD" w:rsidP="00EF1FE0" w14:paraId="3B60060E" w14:textId="77777777">
            <w:pPr>
              <w:pStyle w:val="LTableTextAbt"/>
            </w:pPr>
            <w:r w:rsidRPr="00E27FDD">
              <w:t>Manufacturing (</w:t>
            </w:r>
            <w:r>
              <w:t xml:space="preserve">All uses where WCPP is applicable except </w:t>
            </w:r>
            <w:r w:rsidRPr="00E27FDD">
              <w:t>Recycling and Disposal</w:t>
            </w:r>
            <w:r>
              <w:t xml:space="preserve"> and Aerosol Cleaning/Degreasing</w:t>
            </w:r>
            <w:r w:rsidRPr="00E27FDD">
              <w:t>)</w:t>
            </w:r>
          </w:p>
        </w:tc>
        <w:tc>
          <w:tcPr>
            <w:tcW w:w="810" w:type="dxa"/>
            <w:tcBorders>
              <w:top w:val="single" w:sz="4" w:space="0" w:color="auto"/>
            </w:tcBorders>
            <w:shd w:val="clear" w:color="auto" w:fill="auto"/>
            <w:hideMark/>
          </w:tcPr>
          <w:p w:rsidR="00EF1FE0" w:rsidRPr="00E27FDD" w:rsidP="00EF1FE0" w14:paraId="6DD5221F" w14:textId="77777777">
            <w:pPr>
              <w:pStyle w:val="RTableTextAbt"/>
            </w:pPr>
            <w:r w:rsidRPr="00E27FDD">
              <w:t>10</w:t>
            </w:r>
          </w:p>
        </w:tc>
        <w:tc>
          <w:tcPr>
            <w:tcW w:w="1034" w:type="dxa"/>
            <w:tcBorders>
              <w:top w:val="single" w:sz="4" w:space="0" w:color="auto"/>
            </w:tcBorders>
            <w:shd w:val="clear" w:color="auto" w:fill="auto"/>
            <w:noWrap/>
            <w:vAlign w:val="center"/>
            <w:hideMark/>
          </w:tcPr>
          <w:p w:rsidR="00EF1FE0" w:rsidRPr="00E27FDD" w:rsidP="00EF1FE0" w14:paraId="248AF3B4" w14:textId="1E78019B">
            <w:pPr>
              <w:pStyle w:val="RTableTextAbt"/>
            </w:pPr>
            <w:r>
              <w:rPr>
                <w:szCs w:val="18"/>
              </w:rPr>
              <w:t xml:space="preserve">$1,845 </w:t>
            </w:r>
          </w:p>
        </w:tc>
        <w:tc>
          <w:tcPr>
            <w:tcW w:w="1034" w:type="dxa"/>
            <w:tcBorders>
              <w:top w:val="single" w:sz="4" w:space="0" w:color="auto"/>
            </w:tcBorders>
            <w:shd w:val="clear" w:color="auto" w:fill="auto"/>
            <w:noWrap/>
            <w:vAlign w:val="center"/>
            <w:hideMark/>
          </w:tcPr>
          <w:p w:rsidR="00EF1FE0" w:rsidRPr="00E27FDD" w:rsidP="00EF1FE0" w14:paraId="6634114E" w14:textId="7CE2690D">
            <w:pPr>
              <w:pStyle w:val="RTableTextAbt"/>
            </w:pPr>
            <w:r>
              <w:rPr>
                <w:szCs w:val="18"/>
              </w:rPr>
              <w:t xml:space="preserve">$1,992 </w:t>
            </w:r>
          </w:p>
        </w:tc>
        <w:tc>
          <w:tcPr>
            <w:tcW w:w="1034" w:type="dxa"/>
            <w:tcBorders>
              <w:top w:val="single" w:sz="4" w:space="0" w:color="auto"/>
            </w:tcBorders>
            <w:shd w:val="clear" w:color="auto" w:fill="auto"/>
            <w:vAlign w:val="center"/>
          </w:tcPr>
          <w:p w:rsidR="00EF1FE0" w:rsidRPr="00E27FDD" w:rsidP="00EF1FE0" w14:paraId="7688D0A6" w14:textId="2EB4A587">
            <w:pPr>
              <w:pStyle w:val="RTableTextAbt"/>
            </w:pPr>
            <w:r>
              <w:rPr>
                <w:szCs w:val="18"/>
              </w:rPr>
              <w:t xml:space="preserve">$88 </w:t>
            </w:r>
          </w:p>
        </w:tc>
        <w:tc>
          <w:tcPr>
            <w:tcW w:w="1034" w:type="dxa"/>
            <w:tcBorders>
              <w:top w:val="single" w:sz="4" w:space="0" w:color="auto"/>
            </w:tcBorders>
            <w:shd w:val="clear" w:color="auto" w:fill="auto"/>
            <w:vAlign w:val="center"/>
          </w:tcPr>
          <w:p w:rsidR="00EF1FE0" w:rsidRPr="00E27FDD" w:rsidP="00EF1FE0" w14:paraId="79B95F0C" w14:textId="633EFB51">
            <w:pPr>
              <w:pStyle w:val="RTableTextAbt"/>
            </w:pPr>
            <w:r>
              <w:rPr>
                <w:szCs w:val="18"/>
              </w:rPr>
              <w:t xml:space="preserve">$88 </w:t>
            </w:r>
          </w:p>
        </w:tc>
        <w:tc>
          <w:tcPr>
            <w:tcW w:w="1034" w:type="dxa"/>
            <w:tcBorders>
              <w:top w:val="single" w:sz="4" w:space="0" w:color="auto"/>
            </w:tcBorders>
            <w:shd w:val="clear" w:color="auto" w:fill="auto"/>
            <w:vAlign w:val="center"/>
          </w:tcPr>
          <w:p w:rsidR="00EF1FE0" w:rsidRPr="00E27FDD" w:rsidP="00EF1FE0" w14:paraId="57803B2E" w14:textId="023C3303">
            <w:pPr>
              <w:pStyle w:val="RTableTextAbt"/>
            </w:pPr>
            <w:r>
              <w:rPr>
                <w:szCs w:val="18"/>
              </w:rPr>
              <w:t xml:space="preserve">$1,933 </w:t>
            </w:r>
          </w:p>
        </w:tc>
        <w:tc>
          <w:tcPr>
            <w:tcW w:w="1035" w:type="dxa"/>
            <w:tcBorders>
              <w:top w:val="single" w:sz="4" w:space="0" w:color="auto"/>
            </w:tcBorders>
            <w:shd w:val="clear" w:color="auto" w:fill="auto"/>
            <w:vAlign w:val="center"/>
          </w:tcPr>
          <w:p w:rsidR="00EF1FE0" w:rsidRPr="00E27FDD" w:rsidP="00EF1FE0" w14:paraId="01B3FE5C" w14:textId="5A7DB2BC">
            <w:pPr>
              <w:pStyle w:val="RTableTextAbt"/>
            </w:pPr>
            <w:r>
              <w:rPr>
                <w:szCs w:val="18"/>
              </w:rPr>
              <w:t xml:space="preserve">$2,080 </w:t>
            </w:r>
          </w:p>
        </w:tc>
      </w:tr>
      <w:tr w14:paraId="6ABD7CCC" w14:textId="77777777" w:rsidTr="00E21A70">
        <w:tblPrEx>
          <w:tblW w:w="9445" w:type="dxa"/>
          <w:tblLayout w:type="fixed"/>
          <w:tblLook w:val="0420"/>
        </w:tblPrEx>
        <w:trPr>
          <w:trHeight w:val="85"/>
        </w:trPr>
        <w:tc>
          <w:tcPr>
            <w:tcW w:w="2430" w:type="dxa"/>
            <w:vMerge/>
            <w:shd w:val="clear" w:color="auto" w:fill="auto"/>
            <w:vAlign w:val="center"/>
          </w:tcPr>
          <w:p w:rsidR="00EF1FE0" w:rsidRPr="00E27FDD" w:rsidP="00EF1FE0" w14:paraId="1E4DD4E0" w14:textId="77777777">
            <w:pPr>
              <w:pStyle w:val="LTableTextAbt"/>
            </w:pPr>
          </w:p>
        </w:tc>
        <w:tc>
          <w:tcPr>
            <w:tcW w:w="810" w:type="dxa"/>
            <w:shd w:val="clear" w:color="auto" w:fill="auto"/>
            <w:hideMark/>
          </w:tcPr>
          <w:p w:rsidR="00EF1FE0" w:rsidRPr="00E27FDD" w:rsidP="00EF1FE0" w14:paraId="2AEC6254" w14:textId="77777777">
            <w:pPr>
              <w:pStyle w:val="RTableTextAbt"/>
            </w:pPr>
            <w:r w:rsidRPr="00E27FDD">
              <w:t>25</w:t>
            </w:r>
          </w:p>
        </w:tc>
        <w:tc>
          <w:tcPr>
            <w:tcW w:w="1034" w:type="dxa"/>
            <w:shd w:val="clear" w:color="auto" w:fill="auto"/>
            <w:noWrap/>
            <w:vAlign w:val="center"/>
            <w:hideMark/>
          </w:tcPr>
          <w:p w:rsidR="00EF1FE0" w:rsidRPr="00E27FDD" w:rsidP="00EF1FE0" w14:paraId="4984F8E5" w14:textId="14E51E72">
            <w:pPr>
              <w:pStyle w:val="RTableTextAbt"/>
            </w:pPr>
            <w:r>
              <w:rPr>
                <w:szCs w:val="18"/>
              </w:rPr>
              <w:t xml:space="preserve">$1,763 </w:t>
            </w:r>
          </w:p>
        </w:tc>
        <w:tc>
          <w:tcPr>
            <w:tcW w:w="1034" w:type="dxa"/>
            <w:shd w:val="clear" w:color="auto" w:fill="auto"/>
            <w:noWrap/>
            <w:vAlign w:val="center"/>
            <w:hideMark/>
          </w:tcPr>
          <w:p w:rsidR="00EF1FE0" w:rsidRPr="00E27FDD" w:rsidP="00EF1FE0" w14:paraId="5D70F32D" w14:textId="34CDC5AB">
            <w:pPr>
              <w:pStyle w:val="RTableTextAbt"/>
            </w:pPr>
            <w:r>
              <w:rPr>
                <w:szCs w:val="18"/>
              </w:rPr>
              <w:t xml:space="preserve">$1,344 </w:t>
            </w:r>
          </w:p>
        </w:tc>
        <w:tc>
          <w:tcPr>
            <w:tcW w:w="1034" w:type="dxa"/>
            <w:shd w:val="clear" w:color="auto" w:fill="auto"/>
            <w:vAlign w:val="center"/>
          </w:tcPr>
          <w:p w:rsidR="00EF1FE0" w:rsidRPr="00E27FDD" w:rsidP="00EF1FE0" w14:paraId="512DDDEA" w14:textId="30CE570A">
            <w:pPr>
              <w:pStyle w:val="RTableTextAbt"/>
            </w:pPr>
            <w:r>
              <w:rPr>
                <w:szCs w:val="18"/>
              </w:rPr>
              <w:t xml:space="preserve">$272 </w:t>
            </w:r>
          </w:p>
        </w:tc>
        <w:tc>
          <w:tcPr>
            <w:tcW w:w="1034" w:type="dxa"/>
            <w:shd w:val="clear" w:color="auto" w:fill="auto"/>
            <w:vAlign w:val="center"/>
          </w:tcPr>
          <w:p w:rsidR="00EF1FE0" w:rsidRPr="00E27FDD" w:rsidP="00EF1FE0" w14:paraId="67A7284E" w14:textId="76EDDC58">
            <w:pPr>
              <w:pStyle w:val="RTableTextAbt"/>
            </w:pPr>
            <w:r>
              <w:rPr>
                <w:szCs w:val="18"/>
              </w:rPr>
              <w:t xml:space="preserve">$244 </w:t>
            </w:r>
          </w:p>
        </w:tc>
        <w:tc>
          <w:tcPr>
            <w:tcW w:w="1034" w:type="dxa"/>
            <w:shd w:val="clear" w:color="auto" w:fill="auto"/>
            <w:vAlign w:val="center"/>
          </w:tcPr>
          <w:p w:rsidR="00EF1FE0" w:rsidRPr="00E27FDD" w:rsidP="00EF1FE0" w14:paraId="12C2316C" w14:textId="1E2B0146">
            <w:pPr>
              <w:pStyle w:val="RTableTextAbt"/>
            </w:pPr>
            <w:r>
              <w:rPr>
                <w:szCs w:val="18"/>
              </w:rPr>
              <w:t xml:space="preserve">$2,035 </w:t>
            </w:r>
          </w:p>
        </w:tc>
        <w:tc>
          <w:tcPr>
            <w:tcW w:w="1035" w:type="dxa"/>
            <w:shd w:val="clear" w:color="auto" w:fill="auto"/>
            <w:vAlign w:val="center"/>
          </w:tcPr>
          <w:p w:rsidR="00EF1FE0" w:rsidRPr="00E27FDD" w:rsidP="00EF1FE0" w14:paraId="0D4D54DE" w14:textId="72DCA415">
            <w:pPr>
              <w:pStyle w:val="RTableTextAbt"/>
            </w:pPr>
            <w:r>
              <w:rPr>
                <w:szCs w:val="18"/>
              </w:rPr>
              <w:t xml:space="preserve">$1,588 </w:t>
            </w:r>
          </w:p>
        </w:tc>
      </w:tr>
      <w:tr w14:paraId="62BA3115" w14:textId="77777777" w:rsidTr="00E21A70">
        <w:tblPrEx>
          <w:tblW w:w="9445" w:type="dxa"/>
          <w:tblLayout w:type="fixed"/>
          <w:tblLook w:val="0420"/>
        </w:tblPrEx>
        <w:trPr>
          <w:trHeight w:val="85"/>
        </w:trPr>
        <w:tc>
          <w:tcPr>
            <w:tcW w:w="2430" w:type="dxa"/>
            <w:vMerge/>
            <w:shd w:val="clear" w:color="auto" w:fill="auto"/>
            <w:vAlign w:val="center"/>
          </w:tcPr>
          <w:p w:rsidR="00EF1FE0" w:rsidRPr="00E27FDD" w:rsidP="00EF1FE0" w14:paraId="02698823" w14:textId="77777777">
            <w:pPr>
              <w:pStyle w:val="LTableTextAbt"/>
            </w:pPr>
          </w:p>
        </w:tc>
        <w:tc>
          <w:tcPr>
            <w:tcW w:w="810" w:type="dxa"/>
            <w:shd w:val="clear" w:color="auto" w:fill="auto"/>
            <w:hideMark/>
          </w:tcPr>
          <w:p w:rsidR="00EF1FE0" w:rsidRPr="00E27FDD" w:rsidP="00EF1FE0" w14:paraId="25985B04" w14:textId="77777777">
            <w:pPr>
              <w:pStyle w:val="RTableTextAbt"/>
            </w:pPr>
            <w:r w:rsidRPr="00E27FDD">
              <w:t>50</w:t>
            </w:r>
          </w:p>
        </w:tc>
        <w:tc>
          <w:tcPr>
            <w:tcW w:w="1034" w:type="dxa"/>
            <w:shd w:val="clear" w:color="auto" w:fill="auto"/>
            <w:noWrap/>
            <w:vAlign w:val="center"/>
            <w:hideMark/>
          </w:tcPr>
          <w:p w:rsidR="00EF1FE0" w:rsidRPr="00E27FDD" w:rsidP="00EF1FE0" w14:paraId="60E87A0D" w14:textId="55250B2F">
            <w:pPr>
              <w:pStyle w:val="RTableTextAbt"/>
            </w:pPr>
            <w:r>
              <w:rPr>
                <w:szCs w:val="18"/>
              </w:rPr>
              <w:t xml:space="preserve">$1,920 </w:t>
            </w:r>
          </w:p>
        </w:tc>
        <w:tc>
          <w:tcPr>
            <w:tcW w:w="1034" w:type="dxa"/>
            <w:shd w:val="clear" w:color="auto" w:fill="auto"/>
            <w:noWrap/>
            <w:vAlign w:val="center"/>
            <w:hideMark/>
          </w:tcPr>
          <w:p w:rsidR="00EF1FE0" w:rsidRPr="00E27FDD" w:rsidP="00EF1FE0" w14:paraId="65815951" w14:textId="092AF0A8">
            <w:pPr>
              <w:pStyle w:val="RTableTextAbt"/>
            </w:pPr>
            <w:r>
              <w:rPr>
                <w:szCs w:val="18"/>
              </w:rPr>
              <w:t xml:space="preserve">$1,877 </w:t>
            </w:r>
          </w:p>
        </w:tc>
        <w:tc>
          <w:tcPr>
            <w:tcW w:w="1034" w:type="dxa"/>
            <w:shd w:val="clear" w:color="auto" w:fill="auto"/>
            <w:vAlign w:val="center"/>
          </w:tcPr>
          <w:p w:rsidR="00EF1FE0" w:rsidRPr="00E27FDD" w:rsidP="00EF1FE0" w14:paraId="2E4C62E6" w14:textId="4447B17F">
            <w:pPr>
              <w:pStyle w:val="RTableTextAbt"/>
            </w:pPr>
            <w:r>
              <w:rPr>
                <w:szCs w:val="18"/>
              </w:rPr>
              <w:t xml:space="preserve">$100 </w:t>
            </w:r>
          </w:p>
        </w:tc>
        <w:tc>
          <w:tcPr>
            <w:tcW w:w="1034" w:type="dxa"/>
            <w:shd w:val="clear" w:color="auto" w:fill="auto"/>
            <w:vAlign w:val="center"/>
          </w:tcPr>
          <w:p w:rsidR="00EF1FE0" w:rsidRPr="00E27FDD" w:rsidP="00EF1FE0" w14:paraId="437AEFAA" w14:textId="0D71405D">
            <w:pPr>
              <w:pStyle w:val="RTableTextAbt"/>
            </w:pPr>
            <w:r>
              <w:rPr>
                <w:szCs w:val="18"/>
              </w:rPr>
              <w:t xml:space="preserve">$98 </w:t>
            </w:r>
          </w:p>
        </w:tc>
        <w:tc>
          <w:tcPr>
            <w:tcW w:w="1034" w:type="dxa"/>
            <w:shd w:val="clear" w:color="auto" w:fill="auto"/>
            <w:vAlign w:val="center"/>
          </w:tcPr>
          <w:p w:rsidR="00EF1FE0" w:rsidRPr="00E27FDD" w:rsidP="00EF1FE0" w14:paraId="5E492BFD" w14:textId="4CBEE07D">
            <w:pPr>
              <w:pStyle w:val="RTableTextAbt"/>
            </w:pPr>
            <w:r>
              <w:rPr>
                <w:szCs w:val="18"/>
              </w:rPr>
              <w:t xml:space="preserve">$2,020 </w:t>
            </w:r>
          </w:p>
        </w:tc>
        <w:tc>
          <w:tcPr>
            <w:tcW w:w="1035" w:type="dxa"/>
            <w:shd w:val="clear" w:color="auto" w:fill="auto"/>
            <w:vAlign w:val="center"/>
          </w:tcPr>
          <w:p w:rsidR="00EF1FE0" w:rsidRPr="00E27FDD" w:rsidP="00EF1FE0" w14:paraId="519F2E25" w14:textId="51B6F7CC">
            <w:pPr>
              <w:pStyle w:val="RTableTextAbt"/>
            </w:pPr>
            <w:r>
              <w:rPr>
                <w:szCs w:val="18"/>
              </w:rPr>
              <w:t xml:space="preserve">$1,975 </w:t>
            </w:r>
          </w:p>
        </w:tc>
      </w:tr>
      <w:tr w14:paraId="0EDE2470" w14:textId="77777777" w:rsidTr="00E21A70">
        <w:tblPrEx>
          <w:tblW w:w="9445" w:type="dxa"/>
          <w:tblLayout w:type="fixed"/>
          <w:tblLook w:val="0420"/>
        </w:tblPrEx>
        <w:trPr>
          <w:trHeight w:val="161"/>
        </w:trPr>
        <w:tc>
          <w:tcPr>
            <w:tcW w:w="2430" w:type="dxa"/>
            <w:vMerge/>
            <w:shd w:val="clear" w:color="auto" w:fill="auto"/>
            <w:vAlign w:val="center"/>
          </w:tcPr>
          <w:p w:rsidR="00EF1FE0" w:rsidRPr="00E27FDD" w:rsidP="00EF1FE0" w14:paraId="1BF9E532" w14:textId="77777777">
            <w:pPr>
              <w:pStyle w:val="LTableTextAbt"/>
            </w:pPr>
          </w:p>
        </w:tc>
        <w:tc>
          <w:tcPr>
            <w:tcW w:w="810" w:type="dxa"/>
            <w:shd w:val="clear" w:color="auto" w:fill="auto"/>
            <w:hideMark/>
          </w:tcPr>
          <w:p w:rsidR="00EF1FE0" w:rsidRPr="00E27FDD" w:rsidP="00EF1FE0" w14:paraId="5CDA7E96" w14:textId="77777777">
            <w:pPr>
              <w:pStyle w:val="RTableTextAbt"/>
            </w:pPr>
            <w:r w:rsidRPr="00E27FDD">
              <w:t>1,000</w:t>
            </w:r>
          </w:p>
        </w:tc>
        <w:tc>
          <w:tcPr>
            <w:tcW w:w="1034" w:type="dxa"/>
            <w:shd w:val="clear" w:color="auto" w:fill="auto"/>
            <w:noWrap/>
            <w:vAlign w:val="center"/>
            <w:hideMark/>
          </w:tcPr>
          <w:p w:rsidR="00EF1FE0" w:rsidRPr="00E27FDD" w:rsidP="00EF1FE0" w14:paraId="45372F03" w14:textId="4F5F03B2">
            <w:pPr>
              <w:pStyle w:val="RTableTextAbt"/>
            </w:pPr>
            <w:r>
              <w:rPr>
                <w:szCs w:val="18"/>
              </w:rPr>
              <w:t xml:space="preserve">$1,625 </w:t>
            </w:r>
          </w:p>
        </w:tc>
        <w:tc>
          <w:tcPr>
            <w:tcW w:w="1034" w:type="dxa"/>
            <w:shd w:val="clear" w:color="auto" w:fill="auto"/>
            <w:noWrap/>
            <w:vAlign w:val="center"/>
            <w:hideMark/>
          </w:tcPr>
          <w:p w:rsidR="00EF1FE0" w:rsidRPr="00E27FDD" w:rsidP="00EF1FE0" w14:paraId="51843D9B" w14:textId="0B1D9304">
            <w:pPr>
              <w:pStyle w:val="RTableTextAbt"/>
            </w:pPr>
            <w:r>
              <w:rPr>
                <w:szCs w:val="18"/>
              </w:rPr>
              <w:t xml:space="preserve">$1,177 </w:t>
            </w:r>
          </w:p>
        </w:tc>
        <w:tc>
          <w:tcPr>
            <w:tcW w:w="1034" w:type="dxa"/>
            <w:shd w:val="clear" w:color="auto" w:fill="auto"/>
            <w:vAlign w:val="center"/>
          </w:tcPr>
          <w:p w:rsidR="00EF1FE0" w:rsidRPr="00E27FDD" w:rsidP="00EF1FE0" w14:paraId="593C50A1" w14:textId="5D362DE9">
            <w:pPr>
              <w:pStyle w:val="RTableTextAbt"/>
            </w:pPr>
            <w:r>
              <w:rPr>
                <w:szCs w:val="18"/>
              </w:rPr>
              <w:t xml:space="preserve">$109 </w:t>
            </w:r>
          </w:p>
        </w:tc>
        <w:tc>
          <w:tcPr>
            <w:tcW w:w="1034" w:type="dxa"/>
            <w:shd w:val="clear" w:color="auto" w:fill="auto"/>
            <w:vAlign w:val="center"/>
          </w:tcPr>
          <w:p w:rsidR="00EF1FE0" w:rsidRPr="00E27FDD" w:rsidP="00EF1FE0" w14:paraId="79EE0AD9" w14:textId="028C1AB7">
            <w:pPr>
              <w:pStyle w:val="RTableTextAbt"/>
            </w:pPr>
            <w:r>
              <w:rPr>
                <w:szCs w:val="18"/>
              </w:rPr>
              <w:t xml:space="preserve">$109 </w:t>
            </w:r>
          </w:p>
        </w:tc>
        <w:tc>
          <w:tcPr>
            <w:tcW w:w="1034" w:type="dxa"/>
            <w:shd w:val="clear" w:color="auto" w:fill="auto"/>
            <w:vAlign w:val="center"/>
          </w:tcPr>
          <w:p w:rsidR="00EF1FE0" w:rsidRPr="00E27FDD" w:rsidP="00EF1FE0" w14:paraId="3C232948" w14:textId="53E99481">
            <w:pPr>
              <w:pStyle w:val="RTableTextAbt"/>
            </w:pPr>
            <w:r>
              <w:rPr>
                <w:szCs w:val="18"/>
              </w:rPr>
              <w:t xml:space="preserve">$1,734 </w:t>
            </w:r>
          </w:p>
        </w:tc>
        <w:tc>
          <w:tcPr>
            <w:tcW w:w="1035" w:type="dxa"/>
            <w:shd w:val="clear" w:color="auto" w:fill="auto"/>
            <w:vAlign w:val="center"/>
          </w:tcPr>
          <w:p w:rsidR="00EF1FE0" w:rsidRPr="00E27FDD" w:rsidP="00EF1FE0" w14:paraId="71135CDB" w14:textId="42F2F148">
            <w:pPr>
              <w:pStyle w:val="RTableTextAbt"/>
            </w:pPr>
            <w:r>
              <w:rPr>
                <w:szCs w:val="18"/>
              </w:rPr>
              <w:t xml:space="preserve">$1,285 </w:t>
            </w:r>
          </w:p>
        </w:tc>
      </w:tr>
      <w:tr w14:paraId="439CD786" w14:textId="77777777" w:rsidTr="00E21A70">
        <w:tblPrEx>
          <w:tblW w:w="9445" w:type="dxa"/>
          <w:tblLayout w:type="fixed"/>
          <w:tblLook w:val="0420"/>
        </w:tblPrEx>
        <w:trPr>
          <w:trHeight w:val="85"/>
        </w:trPr>
        <w:tc>
          <w:tcPr>
            <w:tcW w:w="2430" w:type="dxa"/>
            <w:vMerge/>
            <w:shd w:val="clear" w:color="auto" w:fill="auto"/>
            <w:vAlign w:val="center"/>
          </w:tcPr>
          <w:p w:rsidR="00EF1FE0" w:rsidRPr="00E27FDD" w:rsidP="00EF1FE0" w14:paraId="7B289F4C" w14:textId="77777777">
            <w:pPr>
              <w:pStyle w:val="LTableTextAbt"/>
            </w:pPr>
          </w:p>
        </w:tc>
        <w:tc>
          <w:tcPr>
            <w:tcW w:w="810" w:type="dxa"/>
            <w:shd w:val="clear" w:color="auto" w:fill="auto"/>
            <w:hideMark/>
          </w:tcPr>
          <w:p w:rsidR="00EF1FE0" w:rsidRPr="00E27FDD" w:rsidP="00EF1FE0" w14:paraId="607412CE" w14:textId="77777777">
            <w:pPr>
              <w:pStyle w:val="RTableTextAbt"/>
            </w:pPr>
            <w:r w:rsidRPr="00E27FDD">
              <w:t>10,000</w:t>
            </w:r>
          </w:p>
        </w:tc>
        <w:tc>
          <w:tcPr>
            <w:tcW w:w="1034" w:type="dxa"/>
            <w:shd w:val="clear" w:color="auto" w:fill="auto"/>
            <w:noWrap/>
            <w:vAlign w:val="center"/>
            <w:hideMark/>
          </w:tcPr>
          <w:p w:rsidR="00EF1FE0" w:rsidRPr="00E27FDD" w:rsidP="00EF1FE0" w14:paraId="60024DC3" w14:textId="089DC1A5">
            <w:pPr>
              <w:pStyle w:val="RTableTextAbt"/>
            </w:pPr>
            <w:r>
              <w:rPr>
                <w:szCs w:val="18"/>
              </w:rPr>
              <w:t xml:space="preserve">$8,364 </w:t>
            </w:r>
          </w:p>
        </w:tc>
        <w:tc>
          <w:tcPr>
            <w:tcW w:w="1034" w:type="dxa"/>
            <w:shd w:val="clear" w:color="auto" w:fill="auto"/>
            <w:noWrap/>
            <w:vAlign w:val="center"/>
            <w:hideMark/>
          </w:tcPr>
          <w:p w:rsidR="00EF1FE0" w:rsidRPr="00E27FDD" w:rsidP="00EF1FE0" w14:paraId="5EEC043C" w14:textId="271A8B78">
            <w:pPr>
              <w:pStyle w:val="RTableTextAbt"/>
            </w:pPr>
            <w:r>
              <w:rPr>
                <w:szCs w:val="18"/>
              </w:rPr>
              <w:t xml:space="preserve">$1,788 </w:t>
            </w:r>
          </w:p>
        </w:tc>
        <w:tc>
          <w:tcPr>
            <w:tcW w:w="1034" w:type="dxa"/>
            <w:shd w:val="clear" w:color="auto" w:fill="auto"/>
            <w:vAlign w:val="center"/>
          </w:tcPr>
          <w:p w:rsidR="00EF1FE0" w:rsidRPr="00E27FDD" w:rsidP="00EF1FE0" w14:paraId="1F6B5C59" w14:textId="6E6C8E98">
            <w:pPr>
              <w:pStyle w:val="RTableTextAbt"/>
            </w:pPr>
            <w:r>
              <w:rPr>
                <w:color w:val="FF0000"/>
                <w:szCs w:val="18"/>
              </w:rPr>
              <w:t>($36)</w:t>
            </w:r>
          </w:p>
        </w:tc>
        <w:tc>
          <w:tcPr>
            <w:tcW w:w="1034" w:type="dxa"/>
            <w:shd w:val="clear" w:color="auto" w:fill="auto"/>
            <w:vAlign w:val="center"/>
          </w:tcPr>
          <w:p w:rsidR="00EF1FE0" w:rsidRPr="00E27FDD" w:rsidP="00EF1FE0" w14:paraId="74C2810B" w14:textId="55A7455E">
            <w:pPr>
              <w:pStyle w:val="RTableTextAbt"/>
            </w:pPr>
            <w:r>
              <w:rPr>
                <w:color w:val="FF0000"/>
                <w:szCs w:val="18"/>
              </w:rPr>
              <w:t>($20)</w:t>
            </w:r>
          </w:p>
        </w:tc>
        <w:tc>
          <w:tcPr>
            <w:tcW w:w="1034" w:type="dxa"/>
            <w:shd w:val="clear" w:color="auto" w:fill="auto"/>
            <w:vAlign w:val="center"/>
          </w:tcPr>
          <w:p w:rsidR="00EF1FE0" w:rsidRPr="00E27FDD" w:rsidP="00EF1FE0" w14:paraId="64DD8478" w14:textId="0D1D1393">
            <w:pPr>
              <w:pStyle w:val="RTableTextAbt"/>
            </w:pPr>
            <w:r>
              <w:rPr>
                <w:szCs w:val="18"/>
              </w:rPr>
              <w:t xml:space="preserve">$8,328 </w:t>
            </w:r>
          </w:p>
        </w:tc>
        <w:tc>
          <w:tcPr>
            <w:tcW w:w="1035" w:type="dxa"/>
            <w:shd w:val="clear" w:color="auto" w:fill="auto"/>
            <w:vAlign w:val="center"/>
          </w:tcPr>
          <w:p w:rsidR="00EF1FE0" w:rsidRPr="00E27FDD" w:rsidP="00EF1FE0" w14:paraId="536E2561" w14:textId="2F849B83">
            <w:pPr>
              <w:pStyle w:val="RTableTextAbt"/>
            </w:pPr>
            <w:r>
              <w:rPr>
                <w:szCs w:val="18"/>
              </w:rPr>
              <w:t xml:space="preserve">$1,768 </w:t>
            </w:r>
          </w:p>
        </w:tc>
      </w:tr>
      <w:tr w14:paraId="4B896B1C" w14:textId="77777777" w:rsidTr="00E21A70">
        <w:tblPrEx>
          <w:tblW w:w="9445" w:type="dxa"/>
          <w:tblLayout w:type="fixed"/>
          <w:tblLook w:val="0420"/>
        </w:tblPrEx>
        <w:trPr>
          <w:trHeight w:val="64"/>
        </w:trPr>
        <w:tc>
          <w:tcPr>
            <w:tcW w:w="2430" w:type="dxa"/>
            <w:vMerge w:val="restart"/>
            <w:shd w:val="clear" w:color="auto" w:fill="auto"/>
            <w:vAlign w:val="center"/>
          </w:tcPr>
          <w:p w:rsidR="00EF1FE0" w:rsidRPr="00E27FDD" w:rsidP="00EF1FE0" w14:paraId="73050EFC" w14:textId="77777777">
            <w:pPr>
              <w:pStyle w:val="LTableTextAbt"/>
            </w:pPr>
            <w:r w:rsidRPr="00E27FDD">
              <w:t>Transportation and Public Utilities (Recycling and Disposal)</w:t>
            </w:r>
          </w:p>
        </w:tc>
        <w:tc>
          <w:tcPr>
            <w:tcW w:w="810" w:type="dxa"/>
            <w:shd w:val="clear" w:color="auto" w:fill="auto"/>
          </w:tcPr>
          <w:p w:rsidR="00EF1FE0" w:rsidRPr="00E27FDD" w:rsidP="00EF1FE0" w14:paraId="241CDB8D" w14:textId="77777777">
            <w:pPr>
              <w:pStyle w:val="RTableTextAbt"/>
            </w:pPr>
            <w:r w:rsidRPr="00E27FDD">
              <w:t>10</w:t>
            </w:r>
          </w:p>
        </w:tc>
        <w:tc>
          <w:tcPr>
            <w:tcW w:w="1034" w:type="dxa"/>
            <w:shd w:val="clear" w:color="auto" w:fill="auto"/>
            <w:noWrap/>
            <w:vAlign w:val="center"/>
          </w:tcPr>
          <w:p w:rsidR="00EF1FE0" w:rsidRPr="00E27FDD" w:rsidP="00EF1FE0" w14:paraId="021F6966" w14:textId="40653ABC">
            <w:pPr>
              <w:pStyle w:val="RTableTextAbt"/>
            </w:pPr>
            <w:r>
              <w:rPr>
                <w:szCs w:val="18"/>
              </w:rPr>
              <w:t xml:space="preserve">$2,361 </w:t>
            </w:r>
          </w:p>
        </w:tc>
        <w:tc>
          <w:tcPr>
            <w:tcW w:w="1034" w:type="dxa"/>
            <w:shd w:val="clear" w:color="auto" w:fill="auto"/>
            <w:noWrap/>
            <w:vAlign w:val="center"/>
          </w:tcPr>
          <w:p w:rsidR="00EF1FE0" w:rsidRPr="00E27FDD" w:rsidP="00EF1FE0" w14:paraId="484678B6" w14:textId="068B045C">
            <w:pPr>
              <w:pStyle w:val="RTableTextAbt"/>
            </w:pPr>
            <w:r>
              <w:rPr>
                <w:szCs w:val="18"/>
              </w:rPr>
              <w:t xml:space="preserve">$2,653 </w:t>
            </w:r>
          </w:p>
        </w:tc>
        <w:tc>
          <w:tcPr>
            <w:tcW w:w="1034" w:type="dxa"/>
            <w:shd w:val="clear" w:color="auto" w:fill="auto"/>
            <w:vAlign w:val="center"/>
          </w:tcPr>
          <w:p w:rsidR="00EF1FE0" w:rsidRPr="00E27FDD" w:rsidP="00EF1FE0" w14:paraId="5291CBBD" w14:textId="6000D742">
            <w:pPr>
              <w:pStyle w:val="RTableTextAbt"/>
            </w:pPr>
            <w:r>
              <w:rPr>
                <w:szCs w:val="18"/>
              </w:rPr>
              <w:t xml:space="preserve">$108 </w:t>
            </w:r>
          </w:p>
        </w:tc>
        <w:tc>
          <w:tcPr>
            <w:tcW w:w="1034" w:type="dxa"/>
            <w:shd w:val="clear" w:color="auto" w:fill="auto"/>
            <w:vAlign w:val="center"/>
          </w:tcPr>
          <w:p w:rsidR="00EF1FE0" w:rsidRPr="00E27FDD" w:rsidP="00EF1FE0" w14:paraId="3E41E189" w14:textId="1B4EDA18">
            <w:pPr>
              <w:pStyle w:val="RTableTextAbt"/>
            </w:pPr>
            <w:r>
              <w:rPr>
                <w:szCs w:val="18"/>
              </w:rPr>
              <w:t xml:space="preserve">$108 </w:t>
            </w:r>
          </w:p>
        </w:tc>
        <w:tc>
          <w:tcPr>
            <w:tcW w:w="1034" w:type="dxa"/>
            <w:shd w:val="clear" w:color="auto" w:fill="auto"/>
            <w:vAlign w:val="center"/>
          </w:tcPr>
          <w:p w:rsidR="00EF1FE0" w:rsidRPr="00E27FDD" w:rsidP="00EF1FE0" w14:paraId="00761060" w14:textId="3B117966">
            <w:pPr>
              <w:pStyle w:val="RTableTextAbt"/>
            </w:pPr>
            <w:r>
              <w:rPr>
                <w:szCs w:val="18"/>
              </w:rPr>
              <w:t xml:space="preserve">$2,470 </w:t>
            </w:r>
          </w:p>
        </w:tc>
        <w:tc>
          <w:tcPr>
            <w:tcW w:w="1035" w:type="dxa"/>
            <w:shd w:val="clear" w:color="auto" w:fill="auto"/>
            <w:vAlign w:val="center"/>
          </w:tcPr>
          <w:p w:rsidR="00EF1FE0" w:rsidRPr="00E27FDD" w:rsidP="00EF1FE0" w14:paraId="0A1B11E0" w14:textId="286B1E1D">
            <w:pPr>
              <w:pStyle w:val="RTableTextAbt"/>
            </w:pPr>
            <w:r>
              <w:rPr>
                <w:szCs w:val="18"/>
              </w:rPr>
              <w:t xml:space="preserve">$2,762 </w:t>
            </w:r>
          </w:p>
        </w:tc>
      </w:tr>
      <w:tr w14:paraId="00CD4F51"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71DEEC7F" w14:textId="77777777">
            <w:pPr>
              <w:pStyle w:val="LTableTextAbt"/>
            </w:pPr>
          </w:p>
        </w:tc>
        <w:tc>
          <w:tcPr>
            <w:tcW w:w="810" w:type="dxa"/>
            <w:shd w:val="clear" w:color="auto" w:fill="auto"/>
          </w:tcPr>
          <w:p w:rsidR="00EF1FE0" w:rsidRPr="00E27FDD" w:rsidP="00EF1FE0" w14:paraId="1023C52B" w14:textId="77777777">
            <w:pPr>
              <w:pStyle w:val="RTableTextAbt"/>
            </w:pPr>
            <w:r w:rsidRPr="00E27FDD">
              <w:t>25</w:t>
            </w:r>
          </w:p>
        </w:tc>
        <w:tc>
          <w:tcPr>
            <w:tcW w:w="1034" w:type="dxa"/>
            <w:shd w:val="clear" w:color="auto" w:fill="auto"/>
            <w:noWrap/>
            <w:vAlign w:val="center"/>
          </w:tcPr>
          <w:p w:rsidR="00EF1FE0" w:rsidRPr="00E27FDD" w:rsidP="00EF1FE0" w14:paraId="474FAE01" w14:textId="1E32EA88">
            <w:pPr>
              <w:pStyle w:val="RTableTextAbt"/>
            </w:pPr>
            <w:r>
              <w:rPr>
                <w:szCs w:val="18"/>
              </w:rPr>
              <w:t xml:space="preserve">$2,260 </w:t>
            </w:r>
          </w:p>
        </w:tc>
        <w:tc>
          <w:tcPr>
            <w:tcW w:w="1034" w:type="dxa"/>
            <w:shd w:val="clear" w:color="auto" w:fill="auto"/>
            <w:noWrap/>
            <w:vAlign w:val="center"/>
          </w:tcPr>
          <w:p w:rsidR="00EF1FE0" w:rsidRPr="00E27FDD" w:rsidP="00EF1FE0" w14:paraId="4DA3B434" w14:textId="225C2439">
            <w:pPr>
              <w:pStyle w:val="RTableTextAbt"/>
            </w:pPr>
            <w:r>
              <w:rPr>
                <w:szCs w:val="18"/>
              </w:rPr>
              <w:t xml:space="preserve">$1,870 </w:t>
            </w:r>
          </w:p>
        </w:tc>
        <w:tc>
          <w:tcPr>
            <w:tcW w:w="1034" w:type="dxa"/>
            <w:shd w:val="clear" w:color="auto" w:fill="auto"/>
            <w:vAlign w:val="center"/>
          </w:tcPr>
          <w:p w:rsidR="00EF1FE0" w:rsidRPr="00E27FDD" w:rsidP="00EF1FE0" w14:paraId="1C44FC38" w14:textId="49DAF13E">
            <w:pPr>
              <w:pStyle w:val="RTableTextAbt"/>
            </w:pPr>
            <w:r>
              <w:rPr>
                <w:szCs w:val="18"/>
              </w:rPr>
              <w:t xml:space="preserve">$311 </w:t>
            </w:r>
          </w:p>
        </w:tc>
        <w:tc>
          <w:tcPr>
            <w:tcW w:w="1034" w:type="dxa"/>
            <w:shd w:val="clear" w:color="auto" w:fill="auto"/>
            <w:vAlign w:val="center"/>
          </w:tcPr>
          <w:p w:rsidR="00EF1FE0" w:rsidRPr="00E27FDD" w:rsidP="00EF1FE0" w14:paraId="1D8CB535" w14:textId="6F65BA6D">
            <w:pPr>
              <w:pStyle w:val="RTableTextAbt"/>
            </w:pPr>
            <w:r>
              <w:rPr>
                <w:szCs w:val="18"/>
              </w:rPr>
              <w:t xml:space="preserve">$299 </w:t>
            </w:r>
          </w:p>
        </w:tc>
        <w:tc>
          <w:tcPr>
            <w:tcW w:w="1034" w:type="dxa"/>
            <w:shd w:val="clear" w:color="auto" w:fill="auto"/>
            <w:vAlign w:val="center"/>
          </w:tcPr>
          <w:p w:rsidR="00EF1FE0" w:rsidRPr="00E27FDD" w:rsidP="00EF1FE0" w14:paraId="3A1062F5" w14:textId="2CADDECF">
            <w:pPr>
              <w:pStyle w:val="RTableTextAbt"/>
            </w:pPr>
            <w:r>
              <w:rPr>
                <w:szCs w:val="18"/>
              </w:rPr>
              <w:t xml:space="preserve">$2,572 </w:t>
            </w:r>
          </w:p>
        </w:tc>
        <w:tc>
          <w:tcPr>
            <w:tcW w:w="1035" w:type="dxa"/>
            <w:shd w:val="clear" w:color="auto" w:fill="auto"/>
            <w:vAlign w:val="center"/>
          </w:tcPr>
          <w:p w:rsidR="00EF1FE0" w:rsidRPr="00E27FDD" w:rsidP="00EF1FE0" w14:paraId="56D33CB8" w14:textId="254984BE">
            <w:pPr>
              <w:pStyle w:val="RTableTextAbt"/>
            </w:pPr>
            <w:r>
              <w:rPr>
                <w:szCs w:val="18"/>
              </w:rPr>
              <w:t xml:space="preserve">$2,169 </w:t>
            </w:r>
          </w:p>
        </w:tc>
      </w:tr>
      <w:tr w14:paraId="17A42A30"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5F687C30" w14:textId="77777777">
            <w:pPr>
              <w:pStyle w:val="LTableTextAbt"/>
            </w:pPr>
          </w:p>
        </w:tc>
        <w:tc>
          <w:tcPr>
            <w:tcW w:w="810" w:type="dxa"/>
            <w:shd w:val="clear" w:color="auto" w:fill="auto"/>
          </w:tcPr>
          <w:p w:rsidR="00EF1FE0" w:rsidRPr="00E27FDD" w:rsidP="00EF1FE0" w14:paraId="46712C42" w14:textId="77777777">
            <w:pPr>
              <w:pStyle w:val="RTableTextAbt"/>
            </w:pPr>
            <w:r w:rsidRPr="00E27FDD">
              <w:t>50</w:t>
            </w:r>
          </w:p>
        </w:tc>
        <w:tc>
          <w:tcPr>
            <w:tcW w:w="1034" w:type="dxa"/>
            <w:shd w:val="clear" w:color="auto" w:fill="auto"/>
            <w:noWrap/>
            <w:vAlign w:val="center"/>
          </w:tcPr>
          <w:p w:rsidR="00EF1FE0" w:rsidRPr="00E27FDD" w:rsidP="00EF1FE0" w14:paraId="7EBBB7B7" w14:textId="43E656C1">
            <w:pPr>
              <w:pStyle w:val="RTableTextAbt"/>
            </w:pPr>
            <w:r>
              <w:rPr>
                <w:szCs w:val="18"/>
              </w:rPr>
              <w:t xml:space="preserve">$2,405 </w:t>
            </w:r>
          </w:p>
        </w:tc>
        <w:tc>
          <w:tcPr>
            <w:tcW w:w="1034" w:type="dxa"/>
            <w:shd w:val="clear" w:color="auto" w:fill="auto"/>
            <w:noWrap/>
            <w:vAlign w:val="center"/>
          </w:tcPr>
          <w:p w:rsidR="00EF1FE0" w:rsidRPr="00E27FDD" w:rsidP="00EF1FE0" w14:paraId="544E9212" w14:textId="769AFEDB">
            <w:pPr>
              <w:pStyle w:val="RTableTextAbt"/>
            </w:pPr>
            <w:r>
              <w:rPr>
                <w:szCs w:val="18"/>
              </w:rPr>
              <w:t xml:space="preserve">$2,466 </w:t>
            </w:r>
          </w:p>
        </w:tc>
        <w:tc>
          <w:tcPr>
            <w:tcW w:w="1034" w:type="dxa"/>
            <w:shd w:val="clear" w:color="auto" w:fill="auto"/>
            <w:vAlign w:val="center"/>
          </w:tcPr>
          <w:p w:rsidR="00EF1FE0" w:rsidRPr="00E27FDD" w:rsidP="00EF1FE0" w14:paraId="6546ABF5" w14:textId="35526BA3">
            <w:pPr>
              <w:pStyle w:val="RTableTextAbt"/>
            </w:pPr>
            <w:r>
              <w:rPr>
                <w:szCs w:val="18"/>
              </w:rPr>
              <w:t xml:space="preserve">$111 </w:t>
            </w:r>
          </w:p>
        </w:tc>
        <w:tc>
          <w:tcPr>
            <w:tcW w:w="1034" w:type="dxa"/>
            <w:shd w:val="clear" w:color="auto" w:fill="auto"/>
            <w:vAlign w:val="center"/>
          </w:tcPr>
          <w:p w:rsidR="00EF1FE0" w:rsidRPr="00E27FDD" w:rsidP="00EF1FE0" w14:paraId="633FB3AA" w14:textId="35F8259B">
            <w:pPr>
              <w:pStyle w:val="RTableTextAbt"/>
            </w:pPr>
            <w:r>
              <w:rPr>
                <w:szCs w:val="18"/>
              </w:rPr>
              <w:t xml:space="preserve">$111 </w:t>
            </w:r>
          </w:p>
        </w:tc>
        <w:tc>
          <w:tcPr>
            <w:tcW w:w="1034" w:type="dxa"/>
            <w:shd w:val="clear" w:color="auto" w:fill="auto"/>
            <w:vAlign w:val="center"/>
          </w:tcPr>
          <w:p w:rsidR="00EF1FE0" w:rsidRPr="00E27FDD" w:rsidP="00EF1FE0" w14:paraId="1DDC5C8C" w14:textId="0BC7798A">
            <w:pPr>
              <w:pStyle w:val="RTableTextAbt"/>
            </w:pPr>
            <w:r>
              <w:rPr>
                <w:szCs w:val="18"/>
              </w:rPr>
              <w:t xml:space="preserve">$2,516 </w:t>
            </w:r>
          </w:p>
        </w:tc>
        <w:tc>
          <w:tcPr>
            <w:tcW w:w="1035" w:type="dxa"/>
            <w:shd w:val="clear" w:color="auto" w:fill="auto"/>
            <w:vAlign w:val="center"/>
          </w:tcPr>
          <w:p w:rsidR="00EF1FE0" w:rsidRPr="00E27FDD" w:rsidP="00EF1FE0" w14:paraId="0283DC39" w14:textId="7E8E4885">
            <w:pPr>
              <w:pStyle w:val="RTableTextAbt"/>
            </w:pPr>
            <w:r>
              <w:rPr>
                <w:szCs w:val="18"/>
              </w:rPr>
              <w:t xml:space="preserve">$2,577 </w:t>
            </w:r>
          </w:p>
        </w:tc>
      </w:tr>
      <w:tr w14:paraId="5ECA94A3"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0FF31EC0" w14:textId="77777777">
            <w:pPr>
              <w:pStyle w:val="LTableTextAbt"/>
            </w:pPr>
          </w:p>
        </w:tc>
        <w:tc>
          <w:tcPr>
            <w:tcW w:w="810" w:type="dxa"/>
            <w:shd w:val="clear" w:color="auto" w:fill="auto"/>
          </w:tcPr>
          <w:p w:rsidR="00EF1FE0" w:rsidRPr="00E27FDD" w:rsidP="00EF1FE0" w14:paraId="7CEF75C7" w14:textId="77777777">
            <w:pPr>
              <w:pStyle w:val="RTableTextAbt"/>
            </w:pPr>
            <w:r w:rsidRPr="00E27FDD">
              <w:t>1,000</w:t>
            </w:r>
          </w:p>
        </w:tc>
        <w:tc>
          <w:tcPr>
            <w:tcW w:w="1034" w:type="dxa"/>
            <w:shd w:val="clear" w:color="auto" w:fill="auto"/>
            <w:noWrap/>
            <w:vAlign w:val="center"/>
          </w:tcPr>
          <w:p w:rsidR="00EF1FE0" w:rsidRPr="00E27FDD" w:rsidP="00EF1FE0" w14:paraId="09863ED2" w14:textId="3330021C">
            <w:pPr>
              <w:pStyle w:val="RTableTextAbt"/>
            </w:pPr>
            <w:r>
              <w:rPr>
                <w:szCs w:val="18"/>
              </w:rPr>
              <w:t xml:space="preserve">$2,051 </w:t>
            </w:r>
          </w:p>
        </w:tc>
        <w:tc>
          <w:tcPr>
            <w:tcW w:w="1034" w:type="dxa"/>
            <w:shd w:val="clear" w:color="auto" w:fill="auto"/>
            <w:noWrap/>
            <w:vAlign w:val="center"/>
          </w:tcPr>
          <w:p w:rsidR="00EF1FE0" w:rsidRPr="00E27FDD" w:rsidP="00EF1FE0" w14:paraId="01322B26" w14:textId="53CDAB09">
            <w:pPr>
              <w:pStyle w:val="RTableTextAbt"/>
            </w:pPr>
            <w:r>
              <w:rPr>
                <w:szCs w:val="18"/>
              </w:rPr>
              <w:t xml:space="preserve">$1,626 </w:t>
            </w:r>
          </w:p>
        </w:tc>
        <w:tc>
          <w:tcPr>
            <w:tcW w:w="1034" w:type="dxa"/>
            <w:shd w:val="clear" w:color="auto" w:fill="auto"/>
            <w:vAlign w:val="center"/>
          </w:tcPr>
          <w:p w:rsidR="00EF1FE0" w:rsidRPr="00E27FDD" w:rsidP="00EF1FE0" w14:paraId="7CAE063A" w14:textId="6449F129">
            <w:pPr>
              <w:pStyle w:val="RTableTextAbt"/>
            </w:pPr>
            <w:r>
              <w:rPr>
                <w:szCs w:val="18"/>
              </w:rPr>
              <w:t xml:space="preserve">$102 </w:t>
            </w:r>
          </w:p>
        </w:tc>
        <w:tc>
          <w:tcPr>
            <w:tcW w:w="1034" w:type="dxa"/>
            <w:shd w:val="clear" w:color="auto" w:fill="auto"/>
            <w:vAlign w:val="center"/>
          </w:tcPr>
          <w:p w:rsidR="00EF1FE0" w:rsidRPr="00E27FDD" w:rsidP="00EF1FE0" w14:paraId="3B31CC78" w14:textId="03B5A31D">
            <w:pPr>
              <w:pStyle w:val="RTableTextAbt"/>
            </w:pPr>
            <w:r>
              <w:rPr>
                <w:szCs w:val="18"/>
              </w:rPr>
              <w:t xml:space="preserve">$102 </w:t>
            </w:r>
          </w:p>
        </w:tc>
        <w:tc>
          <w:tcPr>
            <w:tcW w:w="1034" w:type="dxa"/>
            <w:shd w:val="clear" w:color="auto" w:fill="auto"/>
            <w:vAlign w:val="center"/>
          </w:tcPr>
          <w:p w:rsidR="00EF1FE0" w:rsidRPr="00E27FDD" w:rsidP="00EF1FE0" w14:paraId="007DDE1B" w14:textId="6A3F549E">
            <w:pPr>
              <w:pStyle w:val="RTableTextAbt"/>
            </w:pPr>
            <w:r>
              <w:rPr>
                <w:szCs w:val="18"/>
              </w:rPr>
              <w:t xml:space="preserve">$2,153 </w:t>
            </w:r>
          </w:p>
        </w:tc>
        <w:tc>
          <w:tcPr>
            <w:tcW w:w="1035" w:type="dxa"/>
            <w:shd w:val="clear" w:color="auto" w:fill="auto"/>
            <w:vAlign w:val="center"/>
          </w:tcPr>
          <w:p w:rsidR="00EF1FE0" w:rsidRPr="00E27FDD" w:rsidP="00EF1FE0" w14:paraId="7E24A493" w14:textId="1A9E1D5F">
            <w:pPr>
              <w:pStyle w:val="RTableTextAbt"/>
            </w:pPr>
            <w:r>
              <w:rPr>
                <w:szCs w:val="18"/>
              </w:rPr>
              <w:t xml:space="preserve">$1,729 </w:t>
            </w:r>
          </w:p>
        </w:tc>
      </w:tr>
      <w:tr w14:paraId="47A937F1"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1CB50729" w14:textId="77777777">
            <w:pPr>
              <w:pStyle w:val="LTableTextAbt"/>
            </w:pPr>
          </w:p>
        </w:tc>
        <w:tc>
          <w:tcPr>
            <w:tcW w:w="810" w:type="dxa"/>
            <w:shd w:val="clear" w:color="auto" w:fill="auto"/>
          </w:tcPr>
          <w:p w:rsidR="00EF1FE0" w:rsidRPr="00E27FDD" w:rsidP="00EF1FE0" w14:paraId="67E0707B" w14:textId="77777777">
            <w:pPr>
              <w:pStyle w:val="RTableTextAbt"/>
            </w:pPr>
            <w:r w:rsidRPr="00E27FDD">
              <w:t>10,000</w:t>
            </w:r>
          </w:p>
        </w:tc>
        <w:tc>
          <w:tcPr>
            <w:tcW w:w="1034" w:type="dxa"/>
            <w:shd w:val="clear" w:color="auto" w:fill="auto"/>
            <w:noWrap/>
            <w:vAlign w:val="center"/>
          </w:tcPr>
          <w:p w:rsidR="00EF1FE0" w:rsidRPr="00E27FDD" w:rsidP="00EF1FE0" w14:paraId="28480E8E" w14:textId="14276152">
            <w:pPr>
              <w:pStyle w:val="RTableTextAbt"/>
            </w:pPr>
            <w:r>
              <w:rPr>
                <w:szCs w:val="18"/>
              </w:rPr>
              <w:t xml:space="preserve">$8,861 </w:t>
            </w:r>
          </w:p>
        </w:tc>
        <w:tc>
          <w:tcPr>
            <w:tcW w:w="1034" w:type="dxa"/>
            <w:shd w:val="clear" w:color="auto" w:fill="auto"/>
            <w:noWrap/>
            <w:vAlign w:val="center"/>
          </w:tcPr>
          <w:p w:rsidR="00EF1FE0" w:rsidRPr="00E27FDD" w:rsidP="00EF1FE0" w14:paraId="0849212B" w14:textId="45CD5397">
            <w:pPr>
              <w:pStyle w:val="RTableTextAbt"/>
            </w:pPr>
            <w:r>
              <w:rPr>
                <w:szCs w:val="18"/>
              </w:rPr>
              <w:t xml:space="preserve">$2,497 </w:t>
            </w:r>
          </w:p>
        </w:tc>
        <w:tc>
          <w:tcPr>
            <w:tcW w:w="1034" w:type="dxa"/>
            <w:shd w:val="clear" w:color="auto" w:fill="auto"/>
            <w:vAlign w:val="center"/>
          </w:tcPr>
          <w:p w:rsidR="00EF1FE0" w:rsidRPr="00E27FDD" w:rsidP="00EF1FE0" w14:paraId="788A2158" w14:textId="230E67D7">
            <w:pPr>
              <w:pStyle w:val="RTableTextAbt"/>
            </w:pPr>
            <w:r>
              <w:rPr>
                <w:color w:val="FF0000"/>
                <w:szCs w:val="18"/>
              </w:rPr>
              <w:t>($12)</w:t>
            </w:r>
          </w:p>
        </w:tc>
        <w:tc>
          <w:tcPr>
            <w:tcW w:w="1034" w:type="dxa"/>
            <w:shd w:val="clear" w:color="auto" w:fill="auto"/>
            <w:vAlign w:val="center"/>
          </w:tcPr>
          <w:p w:rsidR="00EF1FE0" w:rsidRPr="00E27FDD" w:rsidP="00EF1FE0" w14:paraId="662E2C0C" w14:textId="7AB25694">
            <w:pPr>
              <w:pStyle w:val="RTableTextAbt"/>
            </w:pPr>
            <w:r>
              <w:rPr>
                <w:color w:val="FF0000"/>
                <w:szCs w:val="18"/>
              </w:rPr>
              <w:t>($12)</w:t>
            </w:r>
          </w:p>
        </w:tc>
        <w:tc>
          <w:tcPr>
            <w:tcW w:w="1034" w:type="dxa"/>
            <w:shd w:val="clear" w:color="auto" w:fill="auto"/>
            <w:vAlign w:val="center"/>
          </w:tcPr>
          <w:p w:rsidR="00EF1FE0" w:rsidRPr="00E27FDD" w:rsidP="00EF1FE0" w14:paraId="145CA499" w14:textId="26B063CD">
            <w:pPr>
              <w:pStyle w:val="RTableTextAbt"/>
            </w:pPr>
            <w:r>
              <w:rPr>
                <w:szCs w:val="18"/>
              </w:rPr>
              <w:t xml:space="preserve">$8,849 </w:t>
            </w:r>
          </w:p>
        </w:tc>
        <w:tc>
          <w:tcPr>
            <w:tcW w:w="1035" w:type="dxa"/>
            <w:shd w:val="clear" w:color="auto" w:fill="auto"/>
            <w:vAlign w:val="center"/>
          </w:tcPr>
          <w:p w:rsidR="00EF1FE0" w:rsidRPr="00E27FDD" w:rsidP="00EF1FE0" w14:paraId="6F631854" w14:textId="57F18903">
            <w:pPr>
              <w:pStyle w:val="RTableTextAbt"/>
            </w:pPr>
            <w:r>
              <w:rPr>
                <w:szCs w:val="18"/>
              </w:rPr>
              <w:t xml:space="preserve">$2,485 </w:t>
            </w:r>
          </w:p>
        </w:tc>
      </w:tr>
      <w:tr w14:paraId="512D3908" w14:textId="77777777" w:rsidTr="00E21A70">
        <w:tblPrEx>
          <w:tblW w:w="9445" w:type="dxa"/>
          <w:tblLayout w:type="fixed"/>
          <w:tblLook w:val="0420"/>
        </w:tblPrEx>
        <w:trPr>
          <w:trHeight w:val="64"/>
        </w:trPr>
        <w:tc>
          <w:tcPr>
            <w:tcW w:w="2430" w:type="dxa"/>
            <w:vMerge w:val="restart"/>
            <w:shd w:val="clear" w:color="auto" w:fill="auto"/>
            <w:vAlign w:val="center"/>
          </w:tcPr>
          <w:p w:rsidR="00EF1FE0" w:rsidRPr="00E27FDD" w:rsidP="00EF1FE0" w14:paraId="41D3E1E8" w14:textId="77777777">
            <w:pPr>
              <w:pStyle w:val="LTableTextAbt"/>
            </w:pPr>
            <w:r>
              <w:t>Services (Aerosol Spray Cleaning/Degreasing)</w:t>
            </w:r>
          </w:p>
        </w:tc>
        <w:tc>
          <w:tcPr>
            <w:tcW w:w="810" w:type="dxa"/>
            <w:shd w:val="clear" w:color="auto" w:fill="auto"/>
          </w:tcPr>
          <w:p w:rsidR="00EF1FE0" w:rsidRPr="00E27FDD" w:rsidP="00EF1FE0" w14:paraId="788E5473" w14:textId="77777777">
            <w:pPr>
              <w:pStyle w:val="RTableTextAbt"/>
            </w:pPr>
            <w:r w:rsidRPr="00F20C5F">
              <w:t>10</w:t>
            </w:r>
          </w:p>
        </w:tc>
        <w:tc>
          <w:tcPr>
            <w:tcW w:w="1034" w:type="dxa"/>
            <w:shd w:val="clear" w:color="auto" w:fill="auto"/>
            <w:noWrap/>
            <w:vAlign w:val="center"/>
          </w:tcPr>
          <w:p w:rsidR="00EF1FE0" w:rsidRPr="00E27FDD" w:rsidP="00EF1FE0" w14:paraId="074AB173" w14:textId="710CA8A9">
            <w:pPr>
              <w:pStyle w:val="RTableTextAbt"/>
            </w:pPr>
            <w:r>
              <w:rPr>
                <w:szCs w:val="18"/>
              </w:rPr>
              <w:t xml:space="preserve">$2,569 </w:t>
            </w:r>
          </w:p>
        </w:tc>
        <w:tc>
          <w:tcPr>
            <w:tcW w:w="1034" w:type="dxa"/>
            <w:shd w:val="clear" w:color="auto" w:fill="auto"/>
            <w:noWrap/>
            <w:vAlign w:val="center"/>
          </w:tcPr>
          <w:p w:rsidR="00EF1FE0" w:rsidRPr="00E27FDD" w:rsidP="00EF1FE0" w14:paraId="36E5F4F7" w14:textId="0DAF4F50">
            <w:pPr>
              <w:pStyle w:val="RTableTextAbt"/>
            </w:pPr>
            <w:r>
              <w:rPr>
                <w:szCs w:val="18"/>
              </w:rPr>
              <w:t xml:space="preserve">$2,789 </w:t>
            </w:r>
          </w:p>
        </w:tc>
        <w:tc>
          <w:tcPr>
            <w:tcW w:w="1034" w:type="dxa"/>
            <w:shd w:val="clear" w:color="auto" w:fill="auto"/>
            <w:vAlign w:val="center"/>
          </w:tcPr>
          <w:p w:rsidR="00EF1FE0" w:rsidRPr="00E27FDD" w:rsidP="00EF1FE0" w14:paraId="2EF37AAD" w14:textId="2B95C871">
            <w:pPr>
              <w:pStyle w:val="RTableTextAbt"/>
            </w:pPr>
            <w:r>
              <w:rPr>
                <w:szCs w:val="18"/>
              </w:rPr>
              <w:t xml:space="preserve">$117 </w:t>
            </w:r>
          </w:p>
        </w:tc>
        <w:tc>
          <w:tcPr>
            <w:tcW w:w="1034" w:type="dxa"/>
            <w:shd w:val="clear" w:color="auto" w:fill="auto"/>
            <w:vAlign w:val="center"/>
          </w:tcPr>
          <w:p w:rsidR="00EF1FE0" w:rsidRPr="00E27FDD" w:rsidP="00EF1FE0" w14:paraId="4DB61B9C" w14:textId="2C377071">
            <w:pPr>
              <w:pStyle w:val="RTableTextAbt"/>
            </w:pPr>
            <w:r>
              <w:rPr>
                <w:szCs w:val="18"/>
              </w:rPr>
              <w:t xml:space="preserve">$117 </w:t>
            </w:r>
          </w:p>
        </w:tc>
        <w:tc>
          <w:tcPr>
            <w:tcW w:w="1034" w:type="dxa"/>
            <w:shd w:val="clear" w:color="auto" w:fill="auto"/>
            <w:vAlign w:val="center"/>
          </w:tcPr>
          <w:p w:rsidR="00EF1FE0" w:rsidRPr="00E27FDD" w:rsidP="00EF1FE0" w14:paraId="5E4E0490" w14:textId="65E16D46">
            <w:pPr>
              <w:pStyle w:val="RTableTextAbt"/>
            </w:pPr>
            <w:r>
              <w:rPr>
                <w:szCs w:val="18"/>
              </w:rPr>
              <w:t xml:space="preserve">$2,686 </w:t>
            </w:r>
          </w:p>
        </w:tc>
        <w:tc>
          <w:tcPr>
            <w:tcW w:w="1035" w:type="dxa"/>
            <w:shd w:val="clear" w:color="auto" w:fill="auto"/>
            <w:vAlign w:val="center"/>
          </w:tcPr>
          <w:p w:rsidR="00EF1FE0" w:rsidRPr="00E27FDD" w:rsidP="00EF1FE0" w14:paraId="57862B05" w14:textId="142A088C">
            <w:pPr>
              <w:pStyle w:val="RTableTextAbt"/>
            </w:pPr>
            <w:r>
              <w:rPr>
                <w:szCs w:val="18"/>
              </w:rPr>
              <w:t xml:space="preserve">$2,906 </w:t>
            </w:r>
          </w:p>
        </w:tc>
      </w:tr>
      <w:tr w14:paraId="4E041711"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4EF1B60E" w14:textId="77777777">
            <w:pPr>
              <w:pStyle w:val="LTableTextAbt"/>
            </w:pPr>
          </w:p>
        </w:tc>
        <w:tc>
          <w:tcPr>
            <w:tcW w:w="810" w:type="dxa"/>
            <w:shd w:val="clear" w:color="auto" w:fill="auto"/>
          </w:tcPr>
          <w:p w:rsidR="00EF1FE0" w:rsidRPr="00E27FDD" w:rsidP="00EF1FE0" w14:paraId="29E2223C" w14:textId="77777777">
            <w:pPr>
              <w:pStyle w:val="RTableTextAbt"/>
            </w:pPr>
            <w:r w:rsidRPr="00F20C5F">
              <w:t>25</w:t>
            </w:r>
          </w:p>
        </w:tc>
        <w:tc>
          <w:tcPr>
            <w:tcW w:w="1034" w:type="dxa"/>
            <w:shd w:val="clear" w:color="auto" w:fill="auto"/>
            <w:noWrap/>
            <w:vAlign w:val="center"/>
          </w:tcPr>
          <w:p w:rsidR="00EF1FE0" w:rsidRPr="00E27FDD" w:rsidP="00EF1FE0" w14:paraId="634827E5" w14:textId="1982638A">
            <w:pPr>
              <w:pStyle w:val="RTableTextAbt"/>
            </w:pPr>
            <w:r>
              <w:rPr>
                <w:szCs w:val="18"/>
              </w:rPr>
              <w:t xml:space="preserve">$2,461 </w:t>
            </w:r>
          </w:p>
        </w:tc>
        <w:tc>
          <w:tcPr>
            <w:tcW w:w="1034" w:type="dxa"/>
            <w:shd w:val="clear" w:color="auto" w:fill="auto"/>
            <w:noWrap/>
            <w:vAlign w:val="center"/>
          </w:tcPr>
          <w:p w:rsidR="00EF1FE0" w:rsidRPr="00E27FDD" w:rsidP="00EF1FE0" w14:paraId="060DB493" w14:textId="3A3176CE">
            <w:pPr>
              <w:pStyle w:val="RTableTextAbt"/>
            </w:pPr>
            <w:r>
              <w:rPr>
                <w:szCs w:val="18"/>
              </w:rPr>
              <w:t xml:space="preserve">$1,943 </w:t>
            </w:r>
          </w:p>
        </w:tc>
        <w:tc>
          <w:tcPr>
            <w:tcW w:w="1034" w:type="dxa"/>
            <w:shd w:val="clear" w:color="auto" w:fill="auto"/>
            <w:vAlign w:val="center"/>
          </w:tcPr>
          <w:p w:rsidR="00EF1FE0" w:rsidRPr="00E27FDD" w:rsidP="00EF1FE0" w14:paraId="56D5168F" w14:textId="49F4BEA5">
            <w:pPr>
              <w:pStyle w:val="RTableTextAbt"/>
            </w:pPr>
            <w:r>
              <w:rPr>
                <w:szCs w:val="18"/>
              </w:rPr>
              <w:t xml:space="preserve">$327 </w:t>
            </w:r>
          </w:p>
        </w:tc>
        <w:tc>
          <w:tcPr>
            <w:tcW w:w="1034" w:type="dxa"/>
            <w:shd w:val="clear" w:color="auto" w:fill="auto"/>
            <w:vAlign w:val="center"/>
          </w:tcPr>
          <w:p w:rsidR="00EF1FE0" w:rsidRPr="00E27FDD" w:rsidP="00EF1FE0" w14:paraId="47CF5DC4" w14:textId="4D42A0F9">
            <w:pPr>
              <w:pStyle w:val="RTableTextAbt"/>
            </w:pPr>
            <w:r>
              <w:rPr>
                <w:szCs w:val="18"/>
              </w:rPr>
              <w:t xml:space="preserve">$322 </w:t>
            </w:r>
          </w:p>
        </w:tc>
        <w:tc>
          <w:tcPr>
            <w:tcW w:w="1034" w:type="dxa"/>
            <w:shd w:val="clear" w:color="auto" w:fill="auto"/>
            <w:vAlign w:val="center"/>
          </w:tcPr>
          <w:p w:rsidR="00EF1FE0" w:rsidRPr="00E27FDD" w:rsidP="00EF1FE0" w14:paraId="794CFEAB" w14:textId="102652EB">
            <w:pPr>
              <w:pStyle w:val="RTableTextAbt"/>
            </w:pPr>
            <w:r>
              <w:rPr>
                <w:szCs w:val="18"/>
              </w:rPr>
              <w:t xml:space="preserve">$2,788 </w:t>
            </w:r>
          </w:p>
        </w:tc>
        <w:tc>
          <w:tcPr>
            <w:tcW w:w="1035" w:type="dxa"/>
            <w:shd w:val="clear" w:color="auto" w:fill="auto"/>
            <w:vAlign w:val="center"/>
          </w:tcPr>
          <w:p w:rsidR="00EF1FE0" w:rsidRPr="00E27FDD" w:rsidP="00EF1FE0" w14:paraId="622F5CB3" w14:textId="2947A869">
            <w:pPr>
              <w:pStyle w:val="RTableTextAbt"/>
            </w:pPr>
            <w:r>
              <w:rPr>
                <w:szCs w:val="18"/>
              </w:rPr>
              <w:t xml:space="preserve">$2,264 </w:t>
            </w:r>
          </w:p>
        </w:tc>
      </w:tr>
      <w:tr w14:paraId="14B7BCC7"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0DF5D16D" w14:textId="77777777">
            <w:pPr>
              <w:pStyle w:val="LTableTextAbt"/>
            </w:pPr>
          </w:p>
        </w:tc>
        <w:tc>
          <w:tcPr>
            <w:tcW w:w="810" w:type="dxa"/>
            <w:shd w:val="clear" w:color="auto" w:fill="auto"/>
          </w:tcPr>
          <w:p w:rsidR="00EF1FE0" w:rsidRPr="00E27FDD" w:rsidP="00EF1FE0" w14:paraId="2A700BCE" w14:textId="77777777">
            <w:pPr>
              <w:pStyle w:val="RTableTextAbt"/>
            </w:pPr>
            <w:r w:rsidRPr="00F20C5F">
              <w:t>50</w:t>
            </w:r>
          </w:p>
        </w:tc>
        <w:tc>
          <w:tcPr>
            <w:tcW w:w="1034" w:type="dxa"/>
            <w:shd w:val="clear" w:color="auto" w:fill="auto"/>
            <w:noWrap/>
            <w:vAlign w:val="center"/>
          </w:tcPr>
          <w:p w:rsidR="00EF1FE0" w:rsidRPr="00E27FDD" w:rsidP="00EF1FE0" w14:paraId="2781A312" w14:textId="16A7963A">
            <w:pPr>
              <w:pStyle w:val="RTableTextAbt"/>
            </w:pPr>
            <w:r>
              <w:rPr>
                <w:szCs w:val="18"/>
              </w:rPr>
              <w:t xml:space="preserve">$2,595 </w:t>
            </w:r>
          </w:p>
        </w:tc>
        <w:tc>
          <w:tcPr>
            <w:tcW w:w="1034" w:type="dxa"/>
            <w:shd w:val="clear" w:color="auto" w:fill="auto"/>
            <w:noWrap/>
            <w:vAlign w:val="center"/>
          </w:tcPr>
          <w:p w:rsidR="00EF1FE0" w:rsidRPr="00E27FDD" w:rsidP="00EF1FE0" w14:paraId="684DEB54" w14:textId="363AFD4C">
            <w:pPr>
              <w:pStyle w:val="RTableTextAbt"/>
            </w:pPr>
            <w:r>
              <w:rPr>
                <w:szCs w:val="18"/>
              </w:rPr>
              <w:t xml:space="preserve">$2,551 </w:t>
            </w:r>
          </w:p>
        </w:tc>
        <w:tc>
          <w:tcPr>
            <w:tcW w:w="1034" w:type="dxa"/>
            <w:shd w:val="clear" w:color="auto" w:fill="auto"/>
            <w:vAlign w:val="center"/>
          </w:tcPr>
          <w:p w:rsidR="00EF1FE0" w:rsidRPr="00E27FDD" w:rsidP="00EF1FE0" w14:paraId="1049DCEB" w14:textId="4FBC5B6E">
            <w:pPr>
              <w:pStyle w:val="RTableTextAbt"/>
            </w:pPr>
            <w:r>
              <w:rPr>
                <w:szCs w:val="18"/>
              </w:rPr>
              <w:t xml:space="preserve">$116 </w:t>
            </w:r>
          </w:p>
        </w:tc>
        <w:tc>
          <w:tcPr>
            <w:tcW w:w="1034" w:type="dxa"/>
            <w:shd w:val="clear" w:color="auto" w:fill="auto"/>
            <w:vAlign w:val="center"/>
          </w:tcPr>
          <w:p w:rsidR="00EF1FE0" w:rsidRPr="00E27FDD" w:rsidP="00EF1FE0" w14:paraId="7CACF052" w14:textId="080C67CD">
            <w:pPr>
              <w:pStyle w:val="RTableTextAbt"/>
            </w:pPr>
            <w:r>
              <w:rPr>
                <w:szCs w:val="18"/>
              </w:rPr>
              <w:t xml:space="preserve">$116 </w:t>
            </w:r>
          </w:p>
        </w:tc>
        <w:tc>
          <w:tcPr>
            <w:tcW w:w="1034" w:type="dxa"/>
            <w:shd w:val="clear" w:color="auto" w:fill="auto"/>
            <w:vAlign w:val="center"/>
          </w:tcPr>
          <w:p w:rsidR="00EF1FE0" w:rsidRPr="00E27FDD" w:rsidP="00EF1FE0" w14:paraId="118C6889" w14:textId="5EF6D8F8">
            <w:pPr>
              <w:pStyle w:val="RTableTextAbt"/>
            </w:pPr>
            <w:r>
              <w:rPr>
                <w:szCs w:val="18"/>
              </w:rPr>
              <w:t xml:space="preserve">$2,711 </w:t>
            </w:r>
          </w:p>
        </w:tc>
        <w:tc>
          <w:tcPr>
            <w:tcW w:w="1035" w:type="dxa"/>
            <w:shd w:val="clear" w:color="auto" w:fill="auto"/>
            <w:vAlign w:val="center"/>
          </w:tcPr>
          <w:p w:rsidR="00EF1FE0" w:rsidRPr="00E27FDD" w:rsidP="00EF1FE0" w14:paraId="3359BD16" w14:textId="3EEE9675">
            <w:pPr>
              <w:pStyle w:val="RTableTextAbt"/>
            </w:pPr>
            <w:r>
              <w:rPr>
                <w:szCs w:val="18"/>
              </w:rPr>
              <w:t xml:space="preserve">$2,667 </w:t>
            </w:r>
          </w:p>
        </w:tc>
      </w:tr>
      <w:tr w14:paraId="08EEBF9E"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67D1D237" w14:textId="77777777">
            <w:pPr>
              <w:pStyle w:val="LTableTextAbt"/>
            </w:pPr>
          </w:p>
        </w:tc>
        <w:tc>
          <w:tcPr>
            <w:tcW w:w="810" w:type="dxa"/>
            <w:shd w:val="clear" w:color="auto" w:fill="auto"/>
          </w:tcPr>
          <w:p w:rsidR="00EF1FE0" w:rsidRPr="00E27FDD" w:rsidP="00EF1FE0" w14:paraId="777A8376" w14:textId="77777777">
            <w:pPr>
              <w:pStyle w:val="RTableTextAbt"/>
            </w:pPr>
            <w:r w:rsidRPr="00F20C5F">
              <w:t>1,000</w:t>
            </w:r>
          </w:p>
        </w:tc>
        <w:tc>
          <w:tcPr>
            <w:tcW w:w="1034" w:type="dxa"/>
            <w:shd w:val="clear" w:color="auto" w:fill="auto"/>
            <w:noWrap/>
            <w:vAlign w:val="center"/>
          </w:tcPr>
          <w:p w:rsidR="00EF1FE0" w:rsidRPr="00E27FDD" w:rsidP="00EF1FE0" w14:paraId="32122CE5" w14:textId="1014185D">
            <w:pPr>
              <w:pStyle w:val="RTableTextAbt"/>
            </w:pPr>
            <w:r>
              <w:rPr>
                <w:szCs w:val="18"/>
              </w:rPr>
              <w:t xml:space="preserve">$2,413 </w:t>
            </w:r>
          </w:p>
        </w:tc>
        <w:tc>
          <w:tcPr>
            <w:tcW w:w="1034" w:type="dxa"/>
            <w:shd w:val="clear" w:color="auto" w:fill="auto"/>
            <w:noWrap/>
            <w:vAlign w:val="center"/>
          </w:tcPr>
          <w:p w:rsidR="00EF1FE0" w:rsidRPr="00E27FDD" w:rsidP="00EF1FE0" w14:paraId="457DED4C" w14:textId="6DF773C3">
            <w:pPr>
              <w:pStyle w:val="RTableTextAbt"/>
            </w:pPr>
            <w:r>
              <w:rPr>
                <w:szCs w:val="18"/>
              </w:rPr>
              <w:t xml:space="preserve">$1,918 </w:t>
            </w:r>
          </w:p>
        </w:tc>
        <w:tc>
          <w:tcPr>
            <w:tcW w:w="1034" w:type="dxa"/>
            <w:shd w:val="clear" w:color="auto" w:fill="auto"/>
            <w:vAlign w:val="center"/>
          </w:tcPr>
          <w:p w:rsidR="00EF1FE0" w:rsidRPr="00E27FDD" w:rsidP="00EF1FE0" w14:paraId="0B05575A" w14:textId="4C0879E3">
            <w:pPr>
              <w:pStyle w:val="RTableTextAbt"/>
            </w:pPr>
            <w:r>
              <w:rPr>
                <w:szCs w:val="18"/>
              </w:rPr>
              <w:t xml:space="preserve">$221 </w:t>
            </w:r>
          </w:p>
        </w:tc>
        <w:tc>
          <w:tcPr>
            <w:tcW w:w="1034" w:type="dxa"/>
            <w:shd w:val="clear" w:color="auto" w:fill="auto"/>
            <w:vAlign w:val="center"/>
          </w:tcPr>
          <w:p w:rsidR="00EF1FE0" w:rsidRPr="00E27FDD" w:rsidP="00EF1FE0" w14:paraId="66F4C9E5" w14:textId="7C38DD31">
            <w:pPr>
              <w:pStyle w:val="RTableTextAbt"/>
            </w:pPr>
            <w:r>
              <w:rPr>
                <w:szCs w:val="18"/>
              </w:rPr>
              <w:t xml:space="preserve">$221 </w:t>
            </w:r>
          </w:p>
        </w:tc>
        <w:tc>
          <w:tcPr>
            <w:tcW w:w="1034" w:type="dxa"/>
            <w:shd w:val="clear" w:color="auto" w:fill="auto"/>
            <w:vAlign w:val="center"/>
          </w:tcPr>
          <w:p w:rsidR="00EF1FE0" w:rsidRPr="00E27FDD" w:rsidP="00EF1FE0" w14:paraId="57F24ADB" w14:textId="2C8A97F0">
            <w:pPr>
              <w:pStyle w:val="RTableTextAbt"/>
            </w:pPr>
            <w:r>
              <w:rPr>
                <w:szCs w:val="18"/>
              </w:rPr>
              <w:t xml:space="preserve">$2,634 </w:t>
            </w:r>
          </w:p>
        </w:tc>
        <w:tc>
          <w:tcPr>
            <w:tcW w:w="1035" w:type="dxa"/>
            <w:shd w:val="clear" w:color="auto" w:fill="auto"/>
            <w:vAlign w:val="center"/>
          </w:tcPr>
          <w:p w:rsidR="00EF1FE0" w:rsidRPr="00E27FDD" w:rsidP="00EF1FE0" w14:paraId="7E511DBC" w14:textId="5BF3A4D5">
            <w:pPr>
              <w:pStyle w:val="RTableTextAbt"/>
            </w:pPr>
            <w:r>
              <w:rPr>
                <w:szCs w:val="18"/>
              </w:rPr>
              <w:t xml:space="preserve">$2,139 </w:t>
            </w:r>
          </w:p>
        </w:tc>
      </w:tr>
      <w:tr w14:paraId="07D2F39E" w14:textId="77777777" w:rsidTr="00E21A70">
        <w:tblPrEx>
          <w:tblW w:w="9445" w:type="dxa"/>
          <w:tblLayout w:type="fixed"/>
          <w:tblLook w:val="0420"/>
        </w:tblPrEx>
        <w:trPr>
          <w:trHeight w:val="64"/>
        </w:trPr>
        <w:tc>
          <w:tcPr>
            <w:tcW w:w="2430" w:type="dxa"/>
            <w:vMerge/>
            <w:shd w:val="clear" w:color="auto" w:fill="auto"/>
            <w:vAlign w:val="center"/>
          </w:tcPr>
          <w:p w:rsidR="00EF1FE0" w:rsidRPr="00E27FDD" w:rsidP="00EF1FE0" w14:paraId="4A39CFDD" w14:textId="77777777">
            <w:pPr>
              <w:pStyle w:val="LTableTextAbt"/>
            </w:pPr>
          </w:p>
        </w:tc>
        <w:tc>
          <w:tcPr>
            <w:tcW w:w="810" w:type="dxa"/>
            <w:shd w:val="clear" w:color="auto" w:fill="auto"/>
          </w:tcPr>
          <w:p w:rsidR="00EF1FE0" w:rsidRPr="00E27FDD" w:rsidP="00EF1FE0" w14:paraId="26E8255B" w14:textId="77777777">
            <w:pPr>
              <w:pStyle w:val="RTableTextAbt"/>
            </w:pPr>
            <w:r w:rsidRPr="00F20C5F">
              <w:t>10,000</w:t>
            </w:r>
          </w:p>
        </w:tc>
        <w:tc>
          <w:tcPr>
            <w:tcW w:w="1034" w:type="dxa"/>
            <w:shd w:val="clear" w:color="auto" w:fill="auto"/>
            <w:noWrap/>
            <w:vAlign w:val="center"/>
          </w:tcPr>
          <w:p w:rsidR="00EF1FE0" w:rsidRPr="00E27FDD" w:rsidP="00EF1FE0" w14:paraId="32EDE642" w14:textId="4920E0B9">
            <w:pPr>
              <w:pStyle w:val="RTableTextAbt"/>
            </w:pPr>
            <w:r>
              <w:rPr>
                <w:szCs w:val="18"/>
              </w:rPr>
              <w:t xml:space="preserve">$9,179 </w:t>
            </w:r>
          </w:p>
        </w:tc>
        <w:tc>
          <w:tcPr>
            <w:tcW w:w="1034" w:type="dxa"/>
            <w:shd w:val="clear" w:color="auto" w:fill="auto"/>
            <w:noWrap/>
            <w:vAlign w:val="center"/>
          </w:tcPr>
          <w:p w:rsidR="00EF1FE0" w:rsidRPr="00E27FDD" w:rsidP="00EF1FE0" w14:paraId="49BD0113" w14:textId="0D59EDCE">
            <w:pPr>
              <w:pStyle w:val="RTableTextAbt"/>
            </w:pPr>
            <w:r>
              <w:rPr>
                <w:szCs w:val="18"/>
              </w:rPr>
              <w:t xml:space="preserve">$2,560 </w:t>
            </w:r>
          </w:p>
        </w:tc>
        <w:tc>
          <w:tcPr>
            <w:tcW w:w="1034" w:type="dxa"/>
            <w:shd w:val="clear" w:color="auto" w:fill="auto"/>
            <w:vAlign w:val="center"/>
          </w:tcPr>
          <w:p w:rsidR="00EF1FE0" w:rsidRPr="00E27FDD" w:rsidP="00EF1FE0" w14:paraId="72DF1968" w14:textId="7DB04477">
            <w:pPr>
              <w:pStyle w:val="RTableTextAbt"/>
            </w:pPr>
            <w:r>
              <w:rPr>
                <w:color w:val="FF0000"/>
                <w:szCs w:val="18"/>
              </w:rPr>
              <w:t>($7)</w:t>
            </w:r>
          </w:p>
        </w:tc>
        <w:tc>
          <w:tcPr>
            <w:tcW w:w="1034" w:type="dxa"/>
            <w:shd w:val="clear" w:color="auto" w:fill="auto"/>
            <w:vAlign w:val="center"/>
          </w:tcPr>
          <w:p w:rsidR="00EF1FE0" w:rsidRPr="00E27FDD" w:rsidP="00EF1FE0" w14:paraId="73DE8D02" w14:textId="45C104A7">
            <w:pPr>
              <w:pStyle w:val="RTableTextAbt"/>
            </w:pPr>
            <w:r>
              <w:rPr>
                <w:color w:val="FF0000"/>
                <w:szCs w:val="18"/>
              </w:rPr>
              <w:t>($0</w:t>
            </w:r>
            <w:r w:rsidR="00A964E2">
              <w:rPr>
                <w:color w:val="FF0000"/>
                <w:szCs w:val="18"/>
              </w:rPr>
              <w:t>.05</w:t>
            </w:r>
            <w:r>
              <w:rPr>
                <w:color w:val="FF0000"/>
                <w:szCs w:val="18"/>
              </w:rPr>
              <w:t>)</w:t>
            </w:r>
          </w:p>
        </w:tc>
        <w:tc>
          <w:tcPr>
            <w:tcW w:w="1034" w:type="dxa"/>
            <w:shd w:val="clear" w:color="auto" w:fill="auto"/>
            <w:vAlign w:val="center"/>
          </w:tcPr>
          <w:p w:rsidR="00EF1FE0" w:rsidRPr="00E27FDD" w:rsidP="00EF1FE0" w14:paraId="3BD48B06" w14:textId="13A85A2E">
            <w:pPr>
              <w:pStyle w:val="RTableTextAbt"/>
            </w:pPr>
            <w:r>
              <w:rPr>
                <w:szCs w:val="18"/>
              </w:rPr>
              <w:t xml:space="preserve">$9,172 </w:t>
            </w:r>
          </w:p>
        </w:tc>
        <w:tc>
          <w:tcPr>
            <w:tcW w:w="1035" w:type="dxa"/>
            <w:shd w:val="clear" w:color="auto" w:fill="auto"/>
            <w:vAlign w:val="center"/>
          </w:tcPr>
          <w:p w:rsidR="00EF1FE0" w:rsidRPr="00E27FDD" w:rsidP="00EF1FE0" w14:paraId="6BA72F6A" w14:textId="3C9863F6">
            <w:pPr>
              <w:pStyle w:val="RTableTextAbt"/>
            </w:pPr>
            <w:r>
              <w:rPr>
                <w:szCs w:val="18"/>
              </w:rPr>
              <w:t xml:space="preserve">$2,560 </w:t>
            </w:r>
          </w:p>
        </w:tc>
      </w:tr>
      <w:tr w14:paraId="1D2B0819" w14:textId="77777777" w:rsidTr="00672635">
        <w:tblPrEx>
          <w:tblW w:w="9445" w:type="dxa"/>
          <w:tblLayout w:type="fixed"/>
          <w:tblLook w:val="0420"/>
        </w:tblPrEx>
        <w:trPr>
          <w:trHeight w:val="64"/>
        </w:trPr>
        <w:tc>
          <w:tcPr>
            <w:tcW w:w="9445" w:type="dxa"/>
            <w:gridSpan w:val="8"/>
            <w:shd w:val="clear" w:color="auto" w:fill="auto"/>
            <w:vAlign w:val="center"/>
          </w:tcPr>
          <w:p w:rsidR="007F3CA3" w:rsidP="007F3CA3" w14:paraId="3909E56B" w14:textId="788F6E5E">
            <w:pPr>
              <w:pStyle w:val="RTableTextAbt"/>
              <w:jc w:val="left"/>
            </w:pPr>
            <w:r w:rsidRPr="00E21A70">
              <w:rPr>
                <w:vertAlign w:val="superscript"/>
              </w:rPr>
              <w:t>1</w:t>
            </w:r>
            <w:r w:rsidRPr="000C1F71">
              <w:t xml:space="preserve">Initial costs correspond to the Table </w:t>
            </w:r>
            <w:r w:rsidRPr="00E21A70" w:rsidR="00756413">
              <w:t xml:space="preserve">C-18 </w:t>
            </w:r>
            <w:r w:rsidRPr="000C1F71">
              <w:t xml:space="preserve">estimates in Appendix C. Recurring Costs correspond to the </w:t>
            </w:r>
            <w:r w:rsidRPr="00E21A70" w:rsidR="000C1F71">
              <w:t xml:space="preserve">Table C-19 </w:t>
            </w:r>
            <w:r w:rsidRPr="000C1F71">
              <w:t>estimates in Appendix C.</w:t>
            </w:r>
          </w:p>
          <w:p w:rsidR="007F3CA3" w:rsidRPr="00E27FDD" w:rsidP="00E21A70" w14:paraId="2759053F" w14:textId="43975696">
            <w:pPr>
              <w:pStyle w:val="RTableTextAbt"/>
              <w:jc w:val="left"/>
            </w:pPr>
            <w:r w:rsidRPr="00E21A70">
              <w:rPr>
                <w:vertAlign w:val="superscript"/>
              </w:rPr>
              <w:t>2</w:t>
            </w:r>
            <w:r w:rsidRPr="00261CE7">
              <w:t xml:space="preserve">Hazardous was costs are estimated as </w:t>
            </w:r>
            <w:r w:rsidRPr="00E21A70" w:rsidR="00D34891">
              <w:t>$1.11 per set for air purifying respirator</w:t>
            </w:r>
            <w:r w:rsidRPr="00E21A70" w:rsidR="00413D5B">
              <w:t xml:space="preserve"> cartridges</w:t>
            </w:r>
            <w:r w:rsidRPr="00E21A70" w:rsidR="00D34891">
              <w:t xml:space="preserve"> and </w:t>
            </w:r>
            <w:r w:rsidRPr="00E21A70" w:rsidR="002E3AAF">
              <w:t xml:space="preserve">$6.09 per set for </w:t>
            </w:r>
            <w:r w:rsidRPr="00E21A70" w:rsidR="00AF419A">
              <w:t>powered air purifying respirator</w:t>
            </w:r>
            <w:r w:rsidRPr="00E21A70" w:rsidR="00413D5B">
              <w:t xml:space="preserve"> </w:t>
            </w:r>
            <w:r w:rsidRPr="00E21A70" w:rsidR="00373E95">
              <w:t xml:space="preserve">(PAPR) </w:t>
            </w:r>
            <w:r w:rsidRPr="00E21A70" w:rsidR="00413D5B">
              <w:t xml:space="preserve">cartridges. </w:t>
            </w:r>
            <w:r w:rsidRPr="00E21A70" w:rsidR="00373E95">
              <w:t>Hazardous waste disposal cost is estimated as $2.01 per pound</w:t>
            </w:r>
            <w:r w:rsidR="006C323B">
              <w:t xml:space="preserve"> (EPA 2017)</w:t>
            </w:r>
            <w:r w:rsidRPr="00577C9F" w:rsidR="00373E95">
              <w:t xml:space="preserve">. </w:t>
            </w:r>
            <w:r w:rsidRPr="00577C9F" w:rsidR="004B70B5">
              <w:t>Air purifying respirator</w:t>
            </w:r>
            <w:r w:rsidRPr="00577C9F" w:rsidR="00373E95">
              <w:t xml:space="preserve"> cartridges</w:t>
            </w:r>
            <w:r w:rsidRPr="00577C9F" w:rsidR="004B70B5">
              <w:t xml:space="preserve"> weigh about 100 grams each</w:t>
            </w:r>
            <w:r w:rsidRPr="00577C9F" w:rsidR="000D7AF0">
              <w:t xml:space="preserve">, </w:t>
            </w:r>
            <w:r w:rsidRPr="00577C9F" w:rsidR="00373E95">
              <w:t>are</w:t>
            </w:r>
            <w:r w:rsidRPr="00577C9F" w:rsidR="004B70B5">
              <w:t xml:space="preserve"> used in pairs</w:t>
            </w:r>
            <w:r w:rsidRPr="00577C9F" w:rsidR="000D7AF0">
              <w:t xml:space="preserve">, and are assumed </w:t>
            </w:r>
            <w:r w:rsidRPr="00577C9F" w:rsidR="003D5984">
              <w:t>to be increased in weight by 25 percent when disposed</w:t>
            </w:r>
            <w:r w:rsidRPr="00577C9F" w:rsidR="00397C11">
              <w:t xml:space="preserve">. PAPR cartridges weigh about 370 grams each, are used in </w:t>
            </w:r>
            <w:r w:rsidRPr="00577C9F" w:rsidR="00CE2219">
              <w:t>groups of three</w:t>
            </w:r>
            <w:r w:rsidRPr="00577C9F" w:rsidR="00397C11">
              <w:t xml:space="preserve">, and are assumed to be increased in weight by 25 percent when disposed.  </w:t>
            </w:r>
            <w:r w:rsidRPr="00261CE7">
              <w:t>Note that since APF 10,000 PPE includes only supplied air respirators, which would not use filter cartridges that could be hazardous waste, adding the hazardous waste costs increases the baseline cost estimates only, which is why there is an incremental cost savings for APF 10,000 respirators for adding hazardous waste costs.</w:t>
            </w:r>
            <w:r>
              <w:t xml:space="preserve"> </w:t>
            </w:r>
          </w:p>
        </w:tc>
      </w:tr>
    </w:tbl>
    <w:p w:rsidR="00E11FDC" w:rsidRPr="0065459D" w:rsidP="00CB1C05" w14:paraId="42D89C7C" w14:textId="77777777">
      <w:pPr>
        <w:pStyle w:val="BodyText"/>
        <w:rPr>
          <w:highlight w:val="yellow"/>
        </w:rPr>
      </w:pPr>
    </w:p>
    <w:p w:rsidR="002A5054" w:rsidRPr="00FA5281" w:rsidP="00CB1C05" w14:paraId="0AF821B5" w14:textId="77777777">
      <w:pPr>
        <w:pStyle w:val="Heading3"/>
      </w:pPr>
      <w:bookmarkStart w:id="1220" w:name="_Toc111035650"/>
      <w:bookmarkStart w:id="1221" w:name="_Toc114062030"/>
      <w:r w:rsidRPr="00FA5281">
        <w:t xml:space="preserve">Total Costs </w:t>
      </w:r>
      <w:r w:rsidRPr="00FA5281" w:rsidR="00A16393">
        <w:t xml:space="preserve">for </w:t>
      </w:r>
      <w:r w:rsidR="00E077B8">
        <w:t xml:space="preserve">Respiratory Components of the </w:t>
      </w:r>
      <w:bookmarkEnd w:id="1220"/>
      <w:bookmarkEnd w:id="1221"/>
      <w:r w:rsidR="0033503A">
        <w:t>WCPP</w:t>
      </w:r>
    </w:p>
    <w:p w:rsidR="00477080" w:rsidRPr="00FA5281" w:rsidP="00CB1C05" w14:paraId="6C31DC5E" w14:textId="77777777">
      <w:pPr>
        <w:pStyle w:val="BodyText"/>
      </w:pPr>
      <w:r w:rsidRPr="00FA5281">
        <w:t xml:space="preserve"> </w:t>
      </w:r>
      <w:r w:rsidR="00A93D0E">
        <w:fldChar w:fldCharType="begin" w:fldLock="1"/>
      </w:r>
      <w:r w:rsidR="00A93D0E">
        <w:instrText xml:space="preserve"> REF _Ref147996606 \h </w:instrText>
      </w:r>
      <w:r w:rsidR="00A93D0E">
        <w:fldChar w:fldCharType="separate"/>
      </w:r>
      <w:r w:rsidRPr="000C1A49" w:rsidR="0092222B">
        <w:t xml:space="preserve">Table </w:t>
      </w:r>
      <w:r w:rsidR="0092222B">
        <w:rPr>
          <w:noProof/>
        </w:rPr>
        <w:t>7</w:t>
      </w:r>
      <w:r w:rsidR="0092222B">
        <w:noBreakHyphen/>
      </w:r>
      <w:r w:rsidR="0092222B">
        <w:rPr>
          <w:noProof/>
        </w:rPr>
        <w:t>65</w:t>
      </w:r>
      <w:r w:rsidR="00A93D0E">
        <w:fldChar w:fldCharType="end"/>
      </w:r>
      <w:r w:rsidR="00A93D0E">
        <w:t xml:space="preserve"> and </w:t>
      </w:r>
      <w:r w:rsidR="008A3997">
        <w:fldChar w:fldCharType="begin" w:fldLock="1"/>
      </w:r>
      <w:r w:rsidR="008A3997">
        <w:instrText xml:space="preserve"> REF _Ref147494210 \h </w:instrText>
      </w:r>
      <w:r w:rsidR="008A3997">
        <w:fldChar w:fldCharType="separate"/>
      </w:r>
      <w:r w:rsidR="0092222B">
        <w:t xml:space="preserve">Table </w:t>
      </w:r>
      <w:r w:rsidR="0092222B">
        <w:rPr>
          <w:noProof/>
        </w:rPr>
        <w:t>7</w:t>
      </w:r>
      <w:r w:rsidR="0092222B">
        <w:noBreakHyphen/>
      </w:r>
      <w:r w:rsidR="0092222B">
        <w:rPr>
          <w:noProof/>
        </w:rPr>
        <w:t>66</w:t>
      </w:r>
      <w:r w:rsidR="008A3997">
        <w:fldChar w:fldCharType="end"/>
      </w:r>
      <w:r w:rsidR="00E73BA8">
        <w:t xml:space="preserve"> </w:t>
      </w:r>
      <w:r w:rsidRPr="00FA5281">
        <w:t xml:space="preserve">present the total </w:t>
      </w:r>
      <w:r w:rsidR="0082106A">
        <w:t>initial and annual</w:t>
      </w:r>
      <w:r w:rsidRPr="00FA5281" w:rsidR="00BB3A85">
        <w:t xml:space="preserve"> </w:t>
      </w:r>
      <w:r w:rsidRPr="00FA5281" w:rsidR="001E2338">
        <w:t xml:space="preserve">costs of complying with </w:t>
      </w:r>
      <w:r w:rsidR="0033503A">
        <w:t>WCPP</w:t>
      </w:r>
      <w:r w:rsidRPr="00FA5281" w:rsidR="001E2338">
        <w:t xml:space="preserve"> monitoring, recordkeeping, and respiratory protection requirements</w:t>
      </w:r>
      <w:r w:rsidRPr="00FA5281" w:rsidR="00BB3A85">
        <w:t xml:space="preserve"> by </w:t>
      </w:r>
      <w:r w:rsidRPr="00FA5281" w:rsidR="00AC1377">
        <w:t xml:space="preserve">sector, use category, and </w:t>
      </w:r>
      <w:r w:rsidRPr="00FA5281" w:rsidR="00BB3A85">
        <w:t>monitoring threshold</w:t>
      </w:r>
      <w:r w:rsidRPr="00FA5281" w:rsidR="00AC1377">
        <w:t>.</w:t>
      </w:r>
      <w:r w:rsidRPr="00FA5281" w:rsidR="00BB3A85">
        <w:t xml:space="preserve"> </w:t>
      </w:r>
    </w:p>
    <w:p w:rsidR="00666F5E" w:rsidP="00CB1C05" w14:paraId="4FDFE427" w14:textId="77777777">
      <w:pPr>
        <w:pStyle w:val="TableTitleA"/>
        <w:sectPr w:rsidSect="00CB1C05">
          <w:type w:val="nextColumn"/>
          <w:pgSz w:w="12240" w:h="15840" w:code="1"/>
          <w:pgMar w:top="1440" w:right="1440" w:bottom="1440" w:left="1800" w:header="720" w:footer="720" w:gutter="0"/>
          <w:lnNumType w:countBy="1" w:restart="continuous"/>
          <w:pgNumType w:chapStyle="1"/>
          <w:cols w:space="720"/>
          <w:titlePg/>
        </w:sectPr>
      </w:pPr>
      <w:bookmarkStart w:id="1222" w:name="_Ref103334717"/>
      <w:bookmarkStart w:id="1223" w:name="_Toc107219328"/>
      <w:bookmarkStart w:id="1224" w:name="_Toc121142677"/>
    </w:p>
    <w:tbl>
      <w:tblPr>
        <w:tblW w:w="51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
      <w:tblGrid>
        <w:gridCol w:w="3692"/>
        <w:gridCol w:w="2789"/>
        <w:gridCol w:w="898"/>
        <w:gridCol w:w="1172"/>
        <w:gridCol w:w="813"/>
        <w:gridCol w:w="1076"/>
        <w:gridCol w:w="1079"/>
        <w:gridCol w:w="991"/>
        <w:gridCol w:w="810"/>
      </w:tblGrid>
      <w:tr w14:paraId="58C02599" w14:textId="77777777" w:rsidTr="00E850C2">
        <w:tblPrEx>
          <w:tblW w:w="51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Ex>
        <w:trPr>
          <w:trHeight w:val="179"/>
          <w:tblHeader/>
        </w:trPr>
        <w:tc>
          <w:tcPr>
            <w:tcW w:w="5000" w:type="pct"/>
            <w:gridSpan w:val="9"/>
            <w:tcBorders>
              <w:top w:val="nil"/>
              <w:left w:val="nil"/>
              <w:bottom w:val="single" w:sz="4" w:space="0" w:color="auto"/>
              <w:right w:val="nil"/>
            </w:tcBorders>
            <w:shd w:val="clear" w:color="auto" w:fill="auto"/>
          </w:tcPr>
          <w:p w:rsidR="005C350B" w:rsidRPr="000C1A49" w:rsidP="00CB1C05" w14:paraId="5B409C7C" w14:textId="77777777">
            <w:pPr>
              <w:pStyle w:val="TableTitleA"/>
            </w:pPr>
            <w:bookmarkStart w:id="1225" w:name="_Ref147996606"/>
            <w:bookmarkStart w:id="1226" w:name="_Ref147996595"/>
            <w:bookmarkStart w:id="1227" w:name="_Toc165379698"/>
            <w:bookmarkEnd w:id="1222"/>
            <w:bookmarkEnd w:id="1223"/>
            <w:bookmarkEnd w:id="1224"/>
            <w:r w:rsidRPr="000C1A49">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5</w:t>
            </w:r>
            <w:r w:rsidR="00BC4B5D">
              <w:rPr>
                <w:noProof/>
              </w:rPr>
              <w:fldChar w:fldCharType="end"/>
            </w:r>
            <w:bookmarkEnd w:id="1225"/>
            <w:r w:rsidRPr="000C1A49">
              <w:t xml:space="preserve">. Summary of Per Worker Annualized Respiratory </w:t>
            </w:r>
            <w:r>
              <w:t>WCPP</w:t>
            </w:r>
            <w:r w:rsidRPr="000C1A49">
              <w:t xml:space="preserve"> Costs, by </w:t>
            </w:r>
            <w:r>
              <w:t>T</w:t>
            </w:r>
            <w:r w:rsidRPr="000C1A49">
              <w:t xml:space="preserve">hreshold and </w:t>
            </w:r>
            <w:r>
              <w:t>S</w:t>
            </w:r>
            <w:r w:rsidRPr="000C1A49">
              <w:t>ector (</w:t>
            </w:r>
            <w:r>
              <w:t>202</w:t>
            </w:r>
            <w:r w:rsidR="00912136">
              <w:t>2</w:t>
            </w:r>
            <w:r>
              <w:t>$</w:t>
            </w:r>
            <w:r w:rsidRPr="000C1A49">
              <w:t>)</w:t>
            </w:r>
            <w:bookmarkEnd w:id="1226"/>
            <w:bookmarkEnd w:id="1227"/>
          </w:p>
        </w:tc>
      </w:tr>
      <w:tr w14:paraId="755FCCA5" w14:textId="77777777" w:rsidTr="00903F6A">
        <w:tblPrEx>
          <w:tblW w:w="5139" w:type="pct"/>
          <w:tblLayout w:type="fixed"/>
          <w:tblLook w:val="0420"/>
        </w:tblPrEx>
        <w:trPr>
          <w:trHeight w:val="70"/>
          <w:tblHeader/>
        </w:trPr>
        <w:tc>
          <w:tcPr>
            <w:tcW w:w="1386" w:type="pct"/>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7524A" w:rsidRPr="00FA5281" w:rsidP="00CB1C05" w14:paraId="5E6F55A4" w14:textId="77777777">
            <w:pPr>
              <w:pStyle w:val="TableSubtitle"/>
              <w:ind w:right="-559"/>
            </w:pPr>
            <w:r w:rsidRPr="00FA5281">
              <w:t>Sector (use categories)</w:t>
            </w:r>
          </w:p>
        </w:tc>
        <w:tc>
          <w:tcPr>
            <w:tcW w:w="1047" w:type="pct"/>
            <w:vMerge w:val="restart"/>
            <w:tcBorders>
              <w:top w:val="single" w:sz="4" w:space="0" w:color="auto"/>
              <w:left w:val="single" w:sz="4" w:space="0" w:color="auto"/>
              <w:bottom w:val="single" w:sz="4" w:space="0" w:color="auto"/>
              <w:right w:val="single" w:sz="4" w:space="0" w:color="auto"/>
            </w:tcBorders>
            <w:shd w:val="clear" w:color="auto" w:fill="48A9C5"/>
            <w:vAlign w:val="center"/>
          </w:tcPr>
          <w:p w:rsidR="00E7524A" w:rsidRPr="00FA5281" w:rsidP="00CB1C05" w14:paraId="70356677" w14:textId="77777777">
            <w:pPr>
              <w:pStyle w:val="TableSubtitle"/>
            </w:pPr>
            <w:r w:rsidRPr="00FA5281">
              <w:t>Threshold</w:t>
            </w:r>
          </w:p>
        </w:tc>
        <w:tc>
          <w:tcPr>
            <w:tcW w:w="1082" w:type="pct"/>
            <w:gridSpan w:val="3"/>
            <w:tcBorders>
              <w:top w:val="single" w:sz="4" w:space="0" w:color="auto"/>
              <w:left w:val="single" w:sz="4" w:space="0" w:color="auto"/>
              <w:bottom w:val="single" w:sz="4" w:space="0" w:color="auto"/>
              <w:right w:val="single" w:sz="4" w:space="0" w:color="auto"/>
            </w:tcBorders>
            <w:shd w:val="clear" w:color="auto" w:fill="48A9C5"/>
            <w:vAlign w:val="center"/>
          </w:tcPr>
          <w:p w:rsidR="00E7524A" w:rsidRPr="00FA5281" w:rsidP="00CB1C05" w14:paraId="4BA8E707" w14:textId="77777777">
            <w:pPr>
              <w:pStyle w:val="TableSubtitle"/>
            </w:pPr>
            <w:r>
              <w:t>Initial Costs</w:t>
            </w:r>
          </w:p>
        </w:tc>
        <w:tc>
          <w:tcPr>
            <w:tcW w:w="1485" w:type="pct"/>
            <w:gridSpan w:val="4"/>
            <w:tcBorders>
              <w:top w:val="single" w:sz="4" w:space="0" w:color="auto"/>
              <w:left w:val="single" w:sz="4" w:space="0" w:color="auto"/>
              <w:bottom w:val="single" w:sz="4" w:space="0" w:color="auto"/>
              <w:right w:val="single" w:sz="4" w:space="0" w:color="auto"/>
            </w:tcBorders>
            <w:shd w:val="clear" w:color="auto" w:fill="48A9C5"/>
            <w:vAlign w:val="center"/>
          </w:tcPr>
          <w:p w:rsidR="00E7524A" w:rsidP="00CB1C05" w14:paraId="29B3E4DD" w14:textId="77777777">
            <w:pPr>
              <w:pStyle w:val="TableSubtitle"/>
            </w:pPr>
            <w:r>
              <w:t xml:space="preserve">Recurring Costs  </w:t>
            </w:r>
          </w:p>
        </w:tc>
      </w:tr>
      <w:tr w14:paraId="66CACF9D" w14:textId="77777777" w:rsidTr="009748F8">
        <w:tblPrEx>
          <w:tblW w:w="5139" w:type="pct"/>
          <w:tblLayout w:type="fixed"/>
          <w:tblLook w:val="0420"/>
        </w:tblPrEx>
        <w:trPr>
          <w:trHeight w:val="290"/>
          <w:tblHeader/>
        </w:trPr>
        <w:tc>
          <w:tcPr>
            <w:tcW w:w="1386" w:type="pct"/>
            <w:vMerge/>
            <w:tcBorders>
              <w:top w:val="single" w:sz="4" w:space="0" w:color="auto"/>
              <w:left w:val="single" w:sz="4" w:space="0" w:color="auto"/>
              <w:bottom w:val="single" w:sz="4" w:space="0" w:color="auto"/>
              <w:right w:val="single" w:sz="4" w:space="0" w:color="auto"/>
            </w:tcBorders>
            <w:shd w:val="clear" w:color="auto" w:fill="48A9C5"/>
            <w:vAlign w:val="center"/>
            <w:hideMark/>
          </w:tcPr>
          <w:p w:rsidR="00795C98" w:rsidRPr="00FA5281" w:rsidP="00CB1C05" w14:paraId="773AD863" w14:textId="77777777">
            <w:pPr>
              <w:pStyle w:val="TableSubtitle"/>
            </w:pPr>
          </w:p>
        </w:tc>
        <w:tc>
          <w:tcPr>
            <w:tcW w:w="1047" w:type="pct"/>
            <w:vMerge/>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FA5281" w:rsidP="00CB1C05" w14:paraId="278C574F" w14:textId="77777777">
            <w:pPr>
              <w:pStyle w:val="TableSubtitle"/>
            </w:pPr>
          </w:p>
        </w:tc>
        <w:tc>
          <w:tcPr>
            <w:tcW w:w="337" w:type="pct"/>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FA5281" w:rsidP="00CB1C05" w14:paraId="4DFE4997" w14:textId="77777777">
            <w:pPr>
              <w:pStyle w:val="TableSubtitle"/>
              <w:ind w:left="-106" w:right="-102"/>
            </w:pPr>
            <w:r w:rsidRPr="00FA5281">
              <w:t>Monitoring</w:t>
            </w:r>
          </w:p>
        </w:tc>
        <w:tc>
          <w:tcPr>
            <w:tcW w:w="440" w:type="pct"/>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FA5281" w:rsidP="00CB1C05" w14:paraId="2F5A022B" w14:textId="77777777">
            <w:pPr>
              <w:pStyle w:val="TableSubtitle"/>
            </w:pPr>
            <w:r w:rsidRPr="00E850C2">
              <w:t>Respirator</w:t>
            </w:r>
            <w:r w:rsidR="005E7427">
              <w:t>y</w:t>
            </w:r>
            <w:r w:rsidRPr="00E850C2">
              <w:t xml:space="preserve"> PPE</w:t>
            </w:r>
          </w:p>
        </w:tc>
        <w:tc>
          <w:tcPr>
            <w:tcW w:w="305" w:type="pct"/>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FA5281" w:rsidP="00CB1C05" w14:paraId="2B11FD12" w14:textId="77777777">
            <w:pPr>
              <w:pStyle w:val="TableSubtitle"/>
            </w:pPr>
            <w:r w:rsidRPr="00E850C2">
              <w:t>Total</w:t>
            </w:r>
          </w:p>
        </w:tc>
        <w:tc>
          <w:tcPr>
            <w:tcW w:w="404" w:type="pct"/>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FA5281" w:rsidP="00CB1C05" w14:paraId="6C266005" w14:textId="77777777">
            <w:pPr>
              <w:pStyle w:val="TableSubtitle"/>
            </w:pPr>
            <w:r w:rsidRPr="00E850C2">
              <w:t xml:space="preserve">Monitoring </w:t>
            </w:r>
          </w:p>
        </w:tc>
        <w:tc>
          <w:tcPr>
            <w:tcW w:w="405" w:type="pct"/>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E850C2" w:rsidP="00CB1C05" w14:paraId="173EA0C5" w14:textId="77777777">
            <w:pPr>
              <w:pStyle w:val="TableSubtitle"/>
              <w:ind w:left="-106" w:right="-102"/>
            </w:pPr>
            <w:r w:rsidRPr="00E850C2">
              <w:t>Notification and Record</w:t>
            </w:r>
            <w:r w:rsidR="009748F8">
              <w:t>-</w:t>
            </w:r>
            <w:r w:rsidRPr="00E850C2">
              <w:t>keeping</w:t>
            </w:r>
          </w:p>
        </w:tc>
        <w:tc>
          <w:tcPr>
            <w:tcW w:w="372" w:type="pct"/>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E850C2" w:rsidP="00CB1C05" w14:paraId="58AA7045" w14:textId="77777777">
            <w:pPr>
              <w:pStyle w:val="TableSubtitle"/>
              <w:ind w:left="-106" w:right="-102"/>
            </w:pPr>
            <w:r w:rsidRPr="00E850C2">
              <w:t>Respiratory PPE</w:t>
            </w:r>
          </w:p>
        </w:tc>
        <w:tc>
          <w:tcPr>
            <w:tcW w:w="304" w:type="pct"/>
            <w:tcBorders>
              <w:top w:val="single" w:sz="4" w:space="0" w:color="auto"/>
              <w:left w:val="single" w:sz="4" w:space="0" w:color="auto"/>
              <w:bottom w:val="single" w:sz="4" w:space="0" w:color="auto"/>
              <w:right w:val="single" w:sz="4" w:space="0" w:color="auto"/>
            </w:tcBorders>
            <w:shd w:val="clear" w:color="auto" w:fill="48A9C5"/>
            <w:vAlign w:val="center"/>
          </w:tcPr>
          <w:p w:rsidR="00795C98" w:rsidRPr="00E850C2" w:rsidP="00CB1C05" w14:paraId="1DA1E494" w14:textId="77777777">
            <w:pPr>
              <w:pStyle w:val="TableSubtitle"/>
              <w:ind w:left="-106" w:right="-102"/>
            </w:pPr>
            <w:r w:rsidRPr="00E850C2">
              <w:t>Total</w:t>
            </w:r>
          </w:p>
        </w:tc>
      </w:tr>
      <w:tr w14:paraId="24AA8EFE" w14:textId="77777777" w:rsidTr="00A90589">
        <w:tblPrEx>
          <w:tblW w:w="5139" w:type="pct"/>
          <w:tblLayout w:type="fixed"/>
          <w:tblLook w:val="0420"/>
        </w:tblPrEx>
        <w:trPr>
          <w:trHeight w:val="85"/>
        </w:trPr>
        <w:tc>
          <w:tcPr>
            <w:tcW w:w="1386" w:type="pct"/>
            <w:vMerge w:val="restart"/>
            <w:tcBorders>
              <w:top w:val="single" w:sz="4" w:space="0" w:color="auto"/>
            </w:tcBorders>
            <w:shd w:val="clear" w:color="auto" w:fill="auto"/>
            <w:vAlign w:val="center"/>
            <w:hideMark/>
          </w:tcPr>
          <w:p w:rsidR="004B2BAA" w:rsidRPr="00E077B8" w:rsidP="004B2BAA" w14:paraId="0D8BAFAD" w14:textId="77777777">
            <w:pPr>
              <w:pStyle w:val="LTableTextAbt"/>
            </w:pPr>
            <w:r w:rsidRPr="00E077B8">
              <w:t xml:space="preserve">Manufacturing (All uses where </w:t>
            </w:r>
            <w:r>
              <w:t>WCPP</w:t>
            </w:r>
            <w:r w:rsidRPr="00E077B8">
              <w:t xml:space="preserve"> is applicable except Recycling and Disposal and Aerosol Cleaning/Degreasing)</w:t>
            </w:r>
          </w:p>
          <w:p w:rsidR="004B2BAA" w:rsidRPr="00E077B8" w:rsidP="004B2BAA" w14:paraId="42DF3A11" w14:textId="77777777">
            <w:pPr>
              <w:pStyle w:val="LTableTextAbt"/>
            </w:pPr>
            <w:r w:rsidRPr="00E077B8">
              <w:t>Transportation and Public Utilities (Recycling and Disposal)</w:t>
            </w:r>
          </w:p>
        </w:tc>
        <w:tc>
          <w:tcPr>
            <w:tcW w:w="1047" w:type="pct"/>
            <w:tcBorders>
              <w:top w:val="single" w:sz="4" w:space="0" w:color="auto"/>
            </w:tcBorders>
            <w:shd w:val="clear" w:color="auto" w:fill="auto"/>
            <w:vAlign w:val="center"/>
          </w:tcPr>
          <w:p w:rsidR="004B2BAA" w:rsidRPr="00FA5281" w:rsidP="004B2BAA" w14:paraId="08C37D30" w14:textId="77777777">
            <w:pPr>
              <w:pStyle w:val="RTableTextAbt"/>
              <w:jc w:val="left"/>
            </w:pPr>
            <w:r w:rsidRPr="00FA5281">
              <w:t>&lt;Action Level</w:t>
            </w:r>
          </w:p>
        </w:tc>
        <w:tc>
          <w:tcPr>
            <w:tcW w:w="337" w:type="pct"/>
            <w:tcBorders>
              <w:top w:val="single" w:sz="4" w:space="0" w:color="auto"/>
            </w:tcBorders>
            <w:shd w:val="clear" w:color="auto" w:fill="auto"/>
            <w:vAlign w:val="center"/>
          </w:tcPr>
          <w:p w:rsidR="004B2BAA" w:rsidRPr="008A0383" w:rsidP="004B2BAA" w14:paraId="4EA65A33" w14:textId="4E04AE15">
            <w:pPr>
              <w:pStyle w:val="RTableTextAbt"/>
              <w:rPr>
                <w:rFonts w:asciiTheme="majorBidi" w:hAnsiTheme="majorBidi" w:cstheme="majorBidi"/>
                <w:szCs w:val="18"/>
              </w:rPr>
            </w:pPr>
            <w:r w:rsidRPr="008A0383">
              <w:rPr>
                <w:szCs w:val="18"/>
              </w:rPr>
              <w:t xml:space="preserve">$241 </w:t>
            </w:r>
          </w:p>
        </w:tc>
        <w:tc>
          <w:tcPr>
            <w:tcW w:w="440" w:type="pct"/>
            <w:tcBorders>
              <w:top w:val="single" w:sz="4" w:space="0" w:color="auto"/>
            </w:tcBorders>
            <w:shd w:val="clear" w:color="auto" w:fill="auto"/>
            <w:vAlign w:val="center"/>
          </w:tcPr>
          <w:p w:rsidR="004B2BAA" w:rsidRPr="008A0383" w:rsidP="004B2BAA" w14:paraId="5EDF4678" w14:textId="249748F4">
            <w:pPr>
              <w:pStyle w:val="RTableTextAbt"/>
              <w:rPr>
                <w:rFonts w:asciiTheme="majorBidi" w:hAnsiTheme="majorBidi" w:cstheme="majorBidi"/>
                <w:szCs w:val="18"/>
              </w:rPr>
            </w:pPr>
            <w:r w:rsidRPr="008A0383">
              <w:rPr>
                <w:szCs w:val="18"/>
              </w:rPr>
              <w:t>-</w:t>
            </w:r>
          </w:p>
        </w:tc>
        <w:tc>
          <w:tcPr>
            <w:tcW w:w="305" w:type="pct"/>
            <w:tcBorders>
              <w:top w:val="single" w:sz="4" w:space="0" w:color="auto"/>
            </w:tcBorders>
            <w:shd w:val="clear" w:color="auto" w:fill="auto"/>
            <w:noWrap/>
            <w:vAlign w:val="bottom"/>
          </w:tcPr>
          <w:p w:rsidR="004B2BAA" w:rsidRPr="008A0383" w:rsidP="004B2BAA" w14:paraId="369F51AC" w14:textId="5AD66CA4">
            <w:pPr>
              <w:pStyle w:val="RTableTextAbt"/>
              <w:rPr>
                <w:rFonts w:asciiTheme="majorBidi" w:hAnsiTheme="majorBidi" w:cstheme="majorBidi"/>
                <w:szCs w:val="18"/>
              </w:rPr>
            </w:pPr>
            <w:r w:rsidRPr="008A0383">
              <w:rPr>
                <w:szCs w:val="18"/>
              </w:rPr>
              <w:t xml:space="preserve">$241 </w:t>
            </w:r>
          </w:p>
        </w:tc>
        <w:tc>
          <w:tcPr>
            <w:tcW w:w="404" w:type="pct"/>
            <w:tcBorders>
              <w:top w:val="single" w:sz="4" w:space="0" w:color="auto"/>
            </w:tcBorders>
            <w:shd w:val="clear" w:color="auto" w:fill="auto"/>
            <w:noWrap/>
            <w:vAlign w:val="bottom"/>
          </w:tcPr>
          <w:p w:rsidR="004B2BAA" w:rsidRPr="008A0383" w:rsidP="004B2BAA" w14:paraId="190CF26D" w14:textId="6F12ABAA">
            <w:pPr>
              <w:pStyle w:val="RTableTextAbt"/>
              <w:rPr>
                <w:rFonts w:asciiTheme="majorBidi" w:hAnsiTheme="majorBidi" w:cstheme="majorBidi"/>
                <w:szCs w:val="18"/>
              </w:rPr>
            </w:pPr>
            <w:r w:rsidRPr="00A90589">
              <w:rPr>
                <w:rFonts w:ascii="Arial Narrow" w:hAnsi="Arial Narrow"/>
                <w:szCs w:val="18"/>
              </w:rPr>
              <w:t xml:space="preserve">$48 </w:t>
            </w:r>
          </w:p>
        </w:tc>
        <w:tc>
          <w:tcPr>
            <w:tcW w:w="405" w:type="pct"/>
            <w:tcBorders>
              <w:top w:val="single" w:sz="4" w:space="0" w:color="auto"/>
            </w:tcBorders>
            <w:vAlign w:val="center"/>
          </w:tcPr>
          <w:p w:rsidR="004B2BAA" w:rsidRPr="008A0383" w:rsidP="004B2BAA" w14:paraId="20BD0941" w14:textId="3A507BAA">
            <w:pPr>
              <w:pStyle w:val="RTableTextAbt"/>
              <w:rPr>
                <w:rFonts w:asciiTheme="majorBidi" w:hAnsiTheme="majorBidi" w:cstheme="majorBidi"/>
                <w:szCs w:val="18"/>
              </w:rPr>
            </w:pPr>
            <w:r w:rsidRPr="008A0383">
              <w:rPr>
                <w:szCs w:val="18"/>
              </w:rPr>
              <w:t xml:space="preserve">$24 </w:t>
            </w:r>
          </w:p>
        </w:tc>
        <w:tc>
          <w:tcPr>
            <w:tcW w:w="372" w:type="pct"/>
            <w:tcBorders>
              <w:top w:val="single" w:sz="4" w:space="0" w:color="auto"/>
            </w:tcBorders>
            <w:vAlign w:val="center"/>
          </w:tcPr>
          <w:p w:rsidR="004B2BAA" w:rsidRPr="008A0383" w:rsidP="004B2BAA" w14:paraId="0F18CB4C" w14:textId="3CA4F99B">
            <w:pPr>
              <w:pStyle w:val="RTableTextAbt"/>
              <w:rPr>
                <w:rFonts w:asciiTheme="majorBidi" w:hAnsiTheme="majorBidi" w:cstheme="majorBidi"/>
                <w:szCs w:val="18"/>
              </w:rPr>
            </w:pPr>
            <w:r w:rsidRPr="008A0383">
              <w:rPr>
                <w:szCs w:val="18"/>
              </w:rPr>
              <w:t>-</w:t>
            </w:r>
          </w:p>
        </w:tc>
        <w:tc>
          <w:tcPr>
            <w:tcW w:w="304" w:type="pct"/>
            <w:tcBorders>
              <w:top w:val="single" w:sz="4" w:space="0" w:color="auto"/>
            </w:tcBorders>
            <w:vAlign w:val="bottom"/>
          </w:tcPr>
          <w:p w:rsidR="004B2BAA" w:rsidRPr="008A0383" w:rsidP="004B2BAA" w14:paraId="453BDD6E" w14:textId="200888C6">
            <w:pPr>
              <w:pStyle w:val="RTableTextAbt"/>
              <w:rPr>
                <w:rFonts w:asciiTheme="majorBidi" w:hAnsiTheme="majorBidi" w:cstheme="majorBidi"/>
                <w:szCs w:val="18"/>
              </w:rPr>
            </w:pPr>
            <w:r w:rsidRPr="00A90589">
              <w:rPr>
                <w:rFonts w:ascii="Arial Narrow" w:hAnsi="Arial Narrow"/>
                <w:szCs w:val="18"/>
              </w:rPr>
              <w:t>$72</w:t>
            </w:r>
          </w:p>
        </w:tc>
      </w:tr>
      <w:tr w14:paraId="67594807" w14:textId="77777777" w:rsidTr="00A90589">
        <w:tblPrEx>
          <w:tblW w:w="5139" w:type="pct"/>
          <w:tblLayout w:type="fixed"/>
          <w:tblLook w:val="0420"/>
        </w:tblPrEx>
        <w:trPr>
          <w:trHeight w:val="85"/>
        </w:trPr>
        <w:tc>
          <w:tcPr>
            <w:tcW w:w="1386" w:type="pct"/>
            <w:vMerge/>
            <w:shd w:val="clear" w:color="auto" w:fill="auto"/>
            <w:vAlign w:val="center"/>
          </w:tcPr>
          <w:p w:rsidR="004B2BAA" w:rsidRPr="00E077B8" w:rsidP="004B2BAA" w14:paraId="3E3C6B6F" w14:textId="77777777">
            <w:pPr>
              <w:pStyle w:val="LTableTextAbt"/>
            </w:pPr>
          </w:p>
        </w:tc>
        <w:tc>
          <w:tcPr>
            <w:tcW w:w="1047" w:type="pct"/>
            <w:shd w:val="clear" w:color="auto" w:fill="auto"/>
            <w:vAlign w:val="center"/>
          </w:tcPr>
          <w:p w:rsidR="004B2BAA" w:rsidRPr="00FA5281" w:rsidP="004B2BAA" w14:paraId="2EF24DE7" w14:textId="77777777">
            <w:pPr>
              <w:pStyle w:val="RTableTextAbt"/>
              <w:jc w:val="left"/>
            </w:pPr>
            <w:r>
              <w:t>Between Action Level and ECEL</w:t>
            </w:r>
          </w:p>
        </w:tc>
        <w:tc>
          <w:tcPr>
            <w:tcW w:w="337" w:type="pct"/>
            <w:shd w:val="clear" w:color="auto" w:fill="auto"/>
            <w:vAlign w:val="center"/>
          </w:tcPr>
          <w:p w:rsidR="004B2BAA" w:rsidRPr="008A0383" w:rsidP="004B2BAA" w14:paraId="20A362D3" w14:textId="0273E921">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3712EC34" w14:textId="33C33842">
            <w:pPr>
              <w:pStyle w:val="RTableTextAbt"/>
              <w:rPr>
                <w:rFonts w:asciiTheme="majorBidi" w:hAnsiTheme="majorBidi" w:cstheme="majorBidi"/>
                <w:szCs w:val="18"/>
              </w:rPr>
            </w:pPr>
            <w:r w:rsidRPr="008A0383">
              <w:rPr>
                <w:szCs w:val="18"/>
              </w:rPr>
              <w:t>-</w:t>
            </w:r>
          </w:p>
        </w:tc>
        <w:tc>
          <w:tcPr>
            <w:tcW w:w="305" w:type="pct"/>
            <w:shd w:val="clear" w:color="auto" w:fill="auto"/>
            <w:noWrap/>
            <w:vAlign w:val="bottom"/>
          </w:tcPr>
          <w:p w:rsidR="004B2BAA" w:rsidRPr="008A0383" w:rsidP="004B2BAA" w14:paraId="6BFC5F87" w14:textId="63520854">
            <w:pPr>
              <w:pStyle w:val="RTableTextAbt"/>
              <w:rPr>
                <w:rFonts w:asciiTheme="majorBidi" w:hAnsiTheme="majorBidi" w:cstheme="majorBidi"/>
                <w:szCs w:val="18"/>
              </w:rPr>
            </w:pPr>
            <w:r w:rsidRPr="008A0383">
              <w:rPr>
                <w:szCs w:val="18"/>
              </w:rPr>
              <w:t xml:space="preserve">- </w:t>
            </w:r>
          </w:p>
        </w:tc>
        <w:tc>
          <w:tcPr>
            <w:tcW w:w="404" w:type="pct"/>
            <w:shd w:val="clear" w:color="auto" w:fill="auto"/>
            <w:noWrap/>
            <w:vAlign w:val="bottom"/>
          </w:tcPr>
          <w:p w:rsidR="004B2BAA" w:rsidRPr="008A0383" w:rsidP="004B2BAA" w14:paraId="4BE9B9AD" w14:textId="5D1672E1">
            <w:pPr>
              <w:pStyle w:val="RTableTextAbt"/>
              <w:rPr>
                <w:rFonts w:asciiTheme="majorBidi" w:hAnsiTheme="majorBidi" w:cstheme="majorBidi"/>
                <w:szCs w:val="18"/>
              </w:rPr>
            </w:pPr>
            <w:r w:rsidRPr="00A90589">
              <w:rPr>
                <w:rFonts w:ascii="Arial Narrow" w:hAnsi="Arial Narrow"/>
                <w:szCs w:val="18"/>
              </w:rPr>
              <w:t xml:space="preserve">$481 </w:t>
            </w:r>
          </w:p>
        </w:tc>
        <w:tc>
          <w:tcPr>
            <w:tcW w:w="405" w:type="pct"/>
            <w:vAlign w:val="center"/>
          </w:tcPr>
          <w:p w:rsidR="004B2BAA" w:rsidRPr="008A0383" w:rsidP="004B2BAA" w14:paraId="6084F098" w14:textId="4141FEF3">
            <w:pPr>
              <w:pStyle w:val="RTableTextAbt"/>
              <w:rPr>
                <w:rFonts w:asciiTheme="majorBidi" w:hAnsiTheme="majorBidi" w:cstheme="majorBidi"/>
                <w:szCs w:val="18"/>
              </w:rPr>
            </w:pPr>
            <w:r w:rsidRPr="008A0383">
              <w:rPr>
                <w:szCs w:val="18"/>
              </w:rPr>
              <w:t>-</w:t>
            </w:r>
          </w:p>
        </w:tc>
        <w:tc>
          <w:tcPr>
            <w:tcW w:w="372" w:type="pct"/>
            <w:vAlign w:val="center"/>
          </w:tcPr>
          <w:p w:rsidR="004B2BAA" w:rsidRPr="008A0383" w:rsidP="004B2BAA" w14:paraId="670EF3BF" w14:textId="1BDE889F">
            <w:pPr>
              <w:pStyle w:val="RTableTextAbt"/>
              <w:rPr>
                <w:rFonts w:asciiTheme="majorBidi" w:hAnsiTheme="majorBidi" w:cstheme="majorBidi"/>
                <w:szCs w:val="18"/>
              </w:rPr>
            </w:pPr>
            <w:r w:rsidRPr="008A0383">
              <w:rPr>
                <w:szCs w:val="18"/>
              </w:rPr>
              <w:t>-</w:t>
            </w:r>
          </w:p>
        </w:tc>
        <w:tc>
          <w:tcPr>
            <w:tcW w:w="304" w:type="pct"/>
            <w:vAlign w:val="bottom"/>
          </w:tcPr>
          <w:p w:rsidR="004B2BAA" w:rsidRPr="008A0383" w:rsidP="004B2BAA" w14:paraId="43A9E23E" w14:textId="432BF528">
            <w:pPr>
              <w:pStyle w:val="RTableTextAbt"/>
              <w:rPr>
                <w:rFonts w:asciiTheme="majorBidi" w:hAnsiTheme="majorBidi" w:cstheme="majorBidi"/>
                <w:szCs w:val="18"/>
              </w:rPr>
            </w:pPr>
            <w:r w:rsidRPr="00A90589">
              <w:rPr>
                <w:rFonts w:ascii="Arial Narrow" w:hAnsi="Arial Narrow"/>
                <w:szCs w:val="18"/>
              </w:rPr>
              <w:t>$481</w:t>
            </w:r>
          </w:p>
        </w:tc>
      </w:tr>
      <w:tr w14:paraId="4028D725" w14:textId="77777777" w:rsidTr="00A90589">
        <w:tblPrEx>
          <w:tblW w:w="5139" w:type="pct"/>
          <w:tblLayout w:type="fixed"/>
          <w:tblLook w:val="0420"/>
        </w:tblPrEx>
        <w:trPr>
          <w:trHeight w:val="85"/>
        </w:trPr>
        <w:tc>
          <w:tcPr>
            <w:tcW w:w="1386" w:type="pct"/>
            <w:vMerge/>
            <w:shd w:val="clear" w:color="auto" w:fill="auto"/>
            <w:vAlign w:val="center"/>
          </w:tcPr>
          <w:p w:rsidR="004B2BAA" w:rsidRPr="00E077B8" w:rsidP="004B2BAA" w14:paraId="672D16C6" w14:textId="77777777">
            <w:pPr>
              <w:pStyle w:val="LTableTextAbt"/>
            </w:pPr>
          </w:p>
        </w:tc>
        <w:tc>
          <w:tcPr>
            <w:tcW w:w="1047" w:type="pct"/>
            <w:shd w:val="clear" w:color="auto" w:fill="auto"/>
            <w:vAlign w:val="center"/>
          </w:tcPr>
          <w:p w:rsidR="004B2BAA" w:rsidRPr="00FA5281" w:rsidP="004B2BAA" w14:paraId="47CF88CA" w14:textId="77777777">
            <w:pPr>
              <w:pStyle w:val="RTableTextAbt"/>
              <w:jc w:val="left"/>
            </w:pPr>
            <w:r>
              <w:t>1 to &lt;10 times the ECEL</w:t>
            </w:r>
          </w:p>
        </w:tc>
        <w:tc>
          <w:tcPr>
            <w:tcW w:w="337" w:type="pct"/>
            <w:shd w:val="clear" w:color="auto" w:fill="auto"/>
            <w:vAlign w:val="center"/>
          </w:tcPr>
          <w:p w:rsidR="004B2BAA" w:rsidRPr="008A0383" w:rsidP="004B2BAA" w14:paraId="7FBF8592" w14:textId="0868DE9E">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71742A39" w14:textId="3A311A22">
            <w:pPr>
              <w:pStyle w:val="RTableTextAbt"/>
              <w:rPr>
                <w:rFonts w:asciiTheme="majorBidi" w:hAnsiTheme="majorBidi" w:cstheme="majorBidi"/>
                <w:szCs w:val="18"/>
              </w:rPr>
            </w:pPr>
            <w:r w:rsidRPr="008A0383">
              <w:rPr>
                <w:szCs w:val="18"/>
              </w:rPr>
              <w:t xml:space="preserve">$1,933 </w:t>
            </w:r>
          </w:p>
        </w:tc>
        <w:tc>
          <w:tcPr>
            <w:tcW w:w="305" w:type="pct"/>
            <w:shd w:val="clear" w:color="auto" w:fill="auto"/>
            <w:noWrap/>
            <w:vAlign w:val="bottom"/>
          </w:tcPr>
          <w:p w:rsidR="004B2BAA" w:rsidRPr="008A0383" w:rsidP="004B2BAA" w14:paraId="1084B409" w14:textId="08C44FD0">
            <w:pPr>
              <w:pStyle w:val="RTableTextAbt"/>
              <w:rPr>
                <w:rFonts w:asciiTheme="majorBidi" w:hAnsiTheme="majorBidi" w:cstheme="majorBidi"/>
                <w:szCs w:val="18"/>
              </w:rPr>
            </w:pPr>
            <w:r w:rsidRPr="008A0383">
              <w:rPr>
                <w:szCs w:val="18"/>
              </w:rPr>
              <w:t xml:space="preserve">$1,933 </w:t>
            </w:r>
          </w:p>
        </w:tc>
        <w:tc>
          <w:tcPr>
            <w:tcW w:w="404" w:type="pct"/>
            <w:shd w:val="clear" w:color="auto" w:fill="auto"/>
            <w:noWrap/>
            <w:vAlign w:val="bottom"/>
          </w:tcPr>
          <w:p w:rsidR="004B2BAA" w:rsidRPr="008A0383" w:rsidP="004B2BAA" w14:paraId="4DFB8354" w14:textId="6E36A0A6">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44EA00FC" w14:textId="40BDE216">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6034AAB9" w14:textId="4F97417B">
            <w:pPr>
              <w:pStyle w:val="RTableTextAbt"/>
              <w:rPr>
                <w:rFonts w:asciiTheme="majorBidi" w:hAnsiTheme="majorBidi" w:cstheme="majorBidi"/>
                <w:szCs w:val="18"/>
              </w:rPr>
            </w:pPr>
            <w:r w:rsidRPr="00A90589">
              <w:rPr>
                <w:rFonts w:ascii="Arial Narrow" w:hAnsi="Arial Narrow"/>
                <w:szCs w:val="18"/>
              </w:rPr>
              <w:t>$2,080</w:t>
            </w:r>
          </w:p>
        </w:tc>
        <w:tc>
          <w:tcPr>
            <w:tcW w:w="304" w:type="pct"/>
            <w:vAlign w:val="bottom"/>
          </w:tcPr>
          <w:p w:rsidR="004B2BAA" w:rsidRPr="008A0383" w:rsidP="004B2BAA" w14:paraId="5F86599D" w14:textId="78B7DD34">
            <w:pPr>
              <w:pStyle w:val="RTableTextAbt"/>
              <w:rPr>
                <w:rFonts w:asciiTheme="majorBidi" w:hAnsiTheme="majorBidi" w:cstheme="majorBidi"/>
                <w:szCs w:val="18"/>
              </w:rPr>
            </w:pPr>
            <w:r w:rsidRPr="00A90589">
              <w:rPr>
                <w:rFonts w:ascii="Arial Narrow" w:hAnsi="Arial Narrow"/>
                <w:szCs w:val="18"/>
              </w:rPr>
              <w:t>$3,043</w:t>
            </w:r>
          </w:p>
        </w:tc>
      </w:tr>
      <w:tr w14:paraId="255DF941" w14:textId="77777777" w:rsidTr="00A90589">
        <w:tblPrEx>
          <w:tblW w:w="5139" w:type="pct"/>
          <w:tblLayout w:type="fixed"/>
          <w:tblLook w:val="0420"/>
        </w:tblPrEx>
        <w:trPr>
          <w:trHeight w:val="161"/>
        </w:trPr>
        <w:tc>
          <w:tcPr>
            <w:tcW w:w="1386" w:type="pct"/>
            <w:vMerge/>
            <w:shd w:val="clear" w:color="auto" w:fill="auto"/>
            <w:vAlign w:val="center"/>
          </w:tcPr>
          <w:p w:rsidR="004B2BAA" w:rsidRPr="00E077B8" w:rsidP="004B2BAA" w14:paraId="79D26A9F" w14:textId="77777777">
            <w:pPr>
              <w:pStyle w:val="LTableTextAbt"/>
            </w:pPr>
          </w:p>
        </w:tc>
        <w:tc>
          <w:tcPr>
            <w:tcW w:w="1047" w:type="pct"/>
            <w:shd w:val="clear" w:color="auto" w:fill="auto"/>
            <w:vAlign w:val="center"/>
          </w:tcPr>
          <w:p w:rsidR="004B2BAA" w:rsidRPr="00FA5281" w:rsidP="004B2BAA" w14:paraId="18516135" w14:textId="77777777">
            <w:pPr>
              <w:pStyle w:val="RTableTextAbt"/>
              <w:jc w:val="left"/>
            </w:pPr>
            <w:r>
              <w:t>10 to &lt;25 times the ECEL</w:t>
            </w:r>
          </w:p>
        </w:tc>
        <w:tc>
          <w:tcPr>
            <w:tcW w:w="337" w:type="pct"/>
            <w:shd w:val="clear" w:color="auto" w:fill="auto"/>
            <w:vAlign w:val="center"/>
          </w:tcPr>
          <w:p w:rsidR="004B2BAA" w:rsidRPr="008A0383" w:rsidP="004B2BAA" w14:paraId="050AE315" w14:textId="40AE05B5">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0DB65248" w14:textId="6F1DC74B">
            <w:pPr>
              <w:pStyle w:val="RTableTextAbt"/>
              <w:rPr>
                <w:rFonts w:asciiTheme="majorBidi" w:hAnsiTheme="majorBidi" w:cstheme="majorBidi"/>
                <w:szCs w:val="18"/>
              </w:rPr>
            </w:pPr>
            <w:r w:rsidRPr="008A0383">
              <w:rPr>
                <w:szCs w:val="18"/>
              </w:rPr>
              <w:t xml:space="preserve">$2,035 </w:t>
            </w:r>
          </w:p>
        </w:tc>
        <w:tc>
          <w:tcPr>
            <w:tcW w:w="305" w:type="pct"/>
            <w:shd w:val="clear" w:color="auto" w:fill="auto"/>
            <w:noWrap/>
            <w:vAlign w:val="bottom"/>
          </w:tcPr>
          <w:p w:rsidR="004B2BAA" w:rsidRPr="008A0383" w:rsidP="004B2BAA" w14:paraId="267F49BB" w14:textId="64738094">
            <w:pPr>
              <w:pStyle w:val="RTableTextAbt"/>
              <w:rPr>
                <w:rFonts w:asciiTheme="majorBidi" w:hAnsiTheme="majorBidi" w:cstheme="majorBidi"/>
                <w:szCs w:val="18"/>
              </w:rPr>
            </w:pPr>
            <w:r w:rsidRPr="008A0383">
              <w:rPr>
                <w:szCs w:val="18"/>
              </w:rPr>
              <w:t xml:space="preserve">$2,035 </w:t>
            </w:r>
          </w:p>
        </w:tc>
        <w:tc>
          <w:tcPr>
            <w:tcW w:w="404" w:type="pct"/>
            <w:shd w:val="clear" w:color="auto" w:fill="auto"/>
            <w:noWrap/>
            <w:vAlign w:val="bottom"/>
          </w:tcPr>
          <w:p w:rsidR="004B2BAA" w:rsidRPr="008A0383" w:rsidP="004B2BAA" w14:paraId="7C3C5FE6" w14:textId="3E18A32E">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3337FA02" w14:textId="5238E763">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057EF785" w14:textId="6C11AC56">
            <w:pPr>
              <w:pStyle w:val="RTableTextAbt"/>
              <w:rPr>
                <w:rFonts w:asciiTheme="majorBidi" w:hAnsiTheme="majorBidi" w:cstheme="majorBidi"/>
                <w:szCs w:val="18"/>
              </w:rPr>
            </w:pPr>
            <w:r w:rsidRPr="00A90589">
              <w:rPr>
                <w:rFonts w:ascii="Arial Narrow" w:hAnsi="Arial Narrow"/>
                <w:szCs w:val="18"/>
              </w:rPr>
              <w:t>$1,588</w:t>
            </w:r>
          </w:p>
        </w:tc>
        <w:tc>
          <w:tcPr>
            <w:tcW w:w="304" w:type="pct"/>
            <w:vAlign w:val="bottom"/>
          </w:tcPr>
          <w:p w:rsidR="004B2BAA" w:rsidRPr="008A0383" w:rsidP="004B2BAA" w14:paraId="72EA6628" w14:textId="7D0D443E">
            <w:pPr>
              <w:pStyle w:val="RTableTextAbt"/>
              <w:rPr>
                <w:rFonts w:asciiTheme="majorBidi" w:hAnsiTheme="majorBidi" w:cstheme="majorBidi"/>
                <w:szCs w:val="18"/>
              </w:rPr>
            </w:pPr>
            <w:r w:rsidRPr="00A90589">
              <w:rPr>
                <w:rFonts w:ascii="Arial Narrow" w:hAnsi="Arial Narrow"/>
                <w:szCs w:val="18"/>
              </w:rPr>
              <w:t>$2,550</w:t>
            </w:r>
          </w:p>
        </w:tc>
      </w:tr>
      <w:tr w14:paraId="2BE8C8B7" w14:textId="77777777" w:rsidTr="00A90589">
        <w:tblPrEx>
          <w:tblW w:w="5139" w:type="pct"/>
          <w:tblLayout w:type="fixed"/>
          <w:tblLook w:val="0420"/>
        </w:tblPrEx>
        <w:trPr>
          <w:trHeight w:val="85"/>
        </w:trPr>
        <w:tc>
          <w:tcPr>
            <w:tcW w:w="1386" w:type="pct"/>
            <w:vMerge/>
            <w:shd w:val="clear" w:color="auto" w:fill="auto"/>
            <w:vAlign w:val="center"/>
          </w:tcPr>
          <w:p w:rsidR="004B2BAA" w:rsidRPr="00E077B8" w:rsidP="004B2BAA" w14:paraId="212FFBAC" w14:textId="77777777">
            <w:pPr>
              <w:pStyle w:val="LTableTextAbt"/>
            </w:pPr>
          </w:p>
        </w:tc>
        <w:tc>
          <w:tcPr>
            <w:tcW w:w="1047" w:type="pct"/>
            <w:shd w:val="clear" w:color="auto" w:fill="auto"/>
            <w:vAlign w:val="center"/>
          </w:tcPr>
          <w:p w:rsidR="004B2BAA" w:rsidRPr="00FA5281" w:rsidP="004B2BAA" w14:paraId="48D6ACC8" w14:textId="77777777">
            <w:pPr>
              <w:pStyle w:val="RTableTextAbt"/>
              <w:jc w:val="left"/>
            </w:pPr>
            <w:r>
              <w:t>25 to &lt;50 times the ECEL</w:t>
            </w:r>
          </w:p>
        </w:tc>
        <w:tc>
          <w:tcPr>
            <w:tcW w:w="337" w:type="pct"/>
            <w:shd w:val="clear" w:color="auto" w:fill="auto"/>
            <w:vAlign w:val="center"/>
          </w:tcPr>
          <w:p w:rsidR="004B2BAA" w:rsidRPr="008A0383" w:rsidP="004B2BAA" w14:paraId="6EAF5071" w14:textId="00FFF909">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56ADEC72" w14:textId="77018125">
            <w:pPr>
              <w:pStyle w:val="RTableTextAbt"/>
              <w:rPr>
                <w:rFonts w:asciiTheme="majorBidi" w:hAnsiTheme="majorBidi" w:cstheme="majorBidi"/>
                <w:szCs w:val="18"/>
              </w:rPr>
            </w:pPr>
            <w:r w:rsidRPr="008A0383">
              <w:rPr>
                <w:szCs w:val="18"/>
              </w:rPr>
              <w:t xml:space="preserve">$2,020 </w:t>
            </w:r>
          </w:p>
        </w:tc>
        <w:tc>
          <w:tcPr>
            <w:tcW w:w="305" w:type="pct"/>
            <w:shd w:val="clear" w:color="auto" w:fill="auto"/>
            <w:noWrap/>
            <w:vAlign w:val="bottom"/>
          </w:tcPr>
          <w:p w:rsidR="004B2BAA" w:rsidRPr="008A0383" w:rsidP="004B2BAA" w14:paraId="6954B2BE" w14:textId="0FC44F19">
            <w:pPr>
              <w:pStyle w:val="RTableTextAbt"/>
              <w:rPr>
                <w:rFonts w:asciiTheme="majorBidi" w:hAnsiTheme="majorBidi" w:cstheme="majorBidi"/>
                <w:szCs w:val="18"/>
              </w:rPr>
            </w:pPr>
            <w:r w:rsidRPr="008A0383">
              <w:rPr>
                <w:szCs w:val="18"/>
              </w:rPr>
              <w:t xml:space="preserve">$2,020 </w:t>
            </w:r>
          </w:p>
        </w:tc>
        <w:tc>
          <w:tcPr>
            <w:tcW w:w="404" w:type="pct"/>
            <w:shd w:val="clear" w:color="auto" w:fill="auto"/>
            <w:noWrap/>
            <w:vAlign w:val="bottom"/>
          </w:tcPr>
          <w:p w:rsidR="004B2BAA" w:rsidRPr="008A0383" w:rsidP="004B2BAA" w14:paraId="715A215A" w14:textId="791B2B40">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29BE5CFA" w14:textId="225726CB">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0701B03A" w14:textId="04780CFF">
            <w:pPr>
              <w:pStyle w:val="RTableTextAbt"/>
              <w:rPr>
                <w:rFonts w:asciiTheme="majorBidi" w:hAnsiTheme="majorBidi" w:cstheme="majorBidi"/>
                <w:szCs w:val="18"/>
              </w:rPr>
            </w:pPr>
            <w:r w:rsidRPr="00A90589">
              <w:rPr>
                <w:rFonts w:ascii="Arial Narrow" w:hAnsi="Arial Narrow"/>
                <w:szCs w:val="18"/>
              </w:rPr>
              <w:t>$1,975</w:t>
            </w:r>
          </w:p>
        </w:tc>
        <w:tc>
          <w:tcPr>
            <w:tcW w:w="304" w:type="pct"/>
            <w:vAlign w:val="bottom"/>
          </w:tcPr>
          <w:p w:rsidR="004B2BAA" w:rsidRPr="008A0383" w:rsidP="004B2BAA" w14:paraId="66D24688" w14:textId="0C973E8C">
            <w:pPr>
              <w:pStyle w:val="RTableTextAbt"/>
              <w:rPr>
                <w:rFonts w:asciiTheme="majorBidi" w:hAnsiTheme="majorBidi" w:cstheme="majorBidi"/>
                <w:szCs w:val="18"/>
              </w:rPr>
            </w:pPr>
            <w:r w:rsidRPr="00A90589">
              <w:rPr>
                <w:rFonts w:ascii="Arial Narrow" w:hAnsi="Arial Narrow"/>
                <w:szCs w:val="18"/>
              </w:rPr>
              <w:t>$2,938</w:t>
            </w:r>
          </w:p>
        </w:tc>
      </w:tr>
      <w:tr w14:paraId="537B85F1" w14:textId="77777777" w:rsidTr="00A90589">
        <w:tblPrEx>
          <w:tblW w:w="5139" w:type="pct"/>
          <w:tblLayout w:type="fixed"/>
          <w:tblLook w:val="0420"/>
        </w:tblPrEx>
        <w:trPr>
          <w:trHeight w:val="85"/>
        </w:trPr>
        <w:tc>
          <w:tcPr>
            <w:tcW w:w="1386" w:type="pct"/>
            <w:vMerge/>
            <w:shd w:val="clear" w:color="auto" w:fill="auto"/>
            <w:vAlign w:val="center"/>
            <w:hideMark/>
          </w:tcPr>
          <w:p w:rsidR="004B2BAA" w:rsidRPr="00E077B8" w:rsidP="004B2BAA" w14:paraId="1C68F13F" w14:textId="77777777">
            <w:pPr>
              <w:pStyle w:val="LTableTextAbt"/>
            </w:pPr>
          </w:p>
        </w:tc>
        <w:tc>
          <w:tcPr>
            <w:tcW w:w="1047" w:type="pct"/>
            <w:shd w:val="clear" w:color="auto" w:fill="auto"/>
            <w:vAlign w:val="center"/>
          </w:tcPr>
          <w:p w:rsidR="004B2BAA" w:rsidRPr="00FA5281" w:rsidP="004B2BAA" w14:paraId="00FBAC6C" w14:textId="77777777">
            <w:pPr>
              <w:pStyle w:val="RTableTextAbt"/>
              <w:jc w:val="left"/>
            </w:pPr>
            <w:r>
              <w:t>50 to &lt;1,000 times the ECEL</w:t>
            </w:r>
          </w:p>
        </w:tc>
        <w:tc>
          <w:tcPr>
            <w:tcW w:w="337" w:type="pct"/>
            <w:shd w:val="clear" w:color="auto" w:fill="auto"/>
            <w:vAlign w:val="center"/>
          </w:tcPr>
          <w:p w:rsidR="004B2BAA" w:rsidRPr="008A0383" w:rsidP="004B2BAA" w14:paraId="521256FE" w14:textId="21474545">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24A02B1D" w14:textId="46393BB0">
            <w:pPr>
              <w:pStyle w:val="RTableTextAbt"/>
              <w:rPr>
                <w:rFonts w:asciiTheme="majorBidi" w:hAnsiTheme="majorBidi" w:cstheme="majorBidi"/>
                <w:szCs w:val="18"/>
              </w:rPr>
            </w:pPr>
            <w:r w:rsidRPr="008A0383">
              <w:rPr>
                <w:szCs w:val="18"/>
              </w:rPr>
              <w:t xml:space="preserve">$1,734 </w:t>
            </w:r>
          </w:p>
        </w:tc>
        <w:tc>
          <w:tcPr>
            <w:tcW w:w="305" w:type="pct"/>
            <w:shd w:val="clear" w:color="auto" w:fill="auto"/>
            <w:noWrap/>
            <w:vAlign w:val="bottom"/>
          </w:tcPr>
          <w:p w:rsidR="004B2BAA" w:rsidRPr="008A0383" w:rsidP="004B2BAA" w14:paraId="2FA2B880" w14:textId="1CB39DB1">
            <w:pPr>
              <w:pStyle w:val="RTableTextAbt"/>
              <w:rPr>
                <w:rFonts w:asciiTheme="majorBidi" w:hAnsiTheme="majorBidi" w:cstheme="majorBidi"/>
                <w:szCs w:val="18"/>
              </w:rPr>
            </w:pPr>
            <w:r w:rsidRPr="008A0383">
              <w:rPr>
                <w:szCs w:val="18"/>
              </w:rPr>
              <w:t xml:space="preserve">$1,734 </w:t>
            </w:r>
          </w:p>
        </w:tc>
        <w:tc>
          <w:tcPr>
            <w:tcW w:w="404" w:type="pct"/>
            <w:shd w:val="clear" w:color="auto" w:fill="auto"/>
            <w:noWrap/>
            <w:vAlign w:val="bottom"/>
          </w:tcPr>
          <w:p w:rsidR="004B2BAA" w:rsidRPr="008A0383" w:rsidP="004B2BAA" w14:paraId="108CCC7C" w14:textId="31B53F1B">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048D7D8D" w14:textId="1142C44E">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43164F28" w14:textId="4971A17A">
            <w:pPr>
              <w:pStyle w:val="RTableTextAbt"/>
              <w:rPr>
                <w:rFonts w:asciiTheme="majorBidi" w:hAnsiTheme="majorBidi" w:cstheme="majorBidi"/>
                <w:szCs w:val="18"/>
              </w:rPr>
            </w:pPr>
            <w:r w:rsidRPr="00A90589">
              <w:rPr>
                <w:rFonts w:ascii="Arial Narrow" w:hAnsi="Arial Narrow"/>
                <w:szCs w:val="18"/>
              </w:rPr>
              <w:t>$1,285</w:t>
            </w:r>
          </w:p>
        </w:tc>
        <w:tc>
          <w:tcPr>
            <w:tcW w:w="304" w:type="pct"/>
            <w:vAlign w:val="bottom"/>
          </w:tcPr>
          <w:p w:rsidR="004B2BAA" w:rsidRPr="008A0383" w:rsidP="004B2BAA" w14:paraId="49E78F91" w14:textId="274CA78E">
            <w:pPr>
              <w:pStyle w:val="RTableTextAbt"/>
              <w:rPr>
                <w:rFonts w:asciiTheme="majorBidi" w:hAnsiTheme="majorBidi" w:cstheme="majorBidi"/>
                <w:szCs w:val="18"/>
              </w:rPr>
            </w:pPr>
            <w:r w:rsidRPr="00A90589">
              <w:rPr>
                <w:rFonts w:ascii="Arial Narrow" w:hAnsi="Arial Narrow"/>
                <w:szCs w:val="18"/>
              </w:rPr>
              <w:t>$2,248</w:t>
            </w:r>
          </w:p>
        </w:tc>
      </w:tr>
      <w:tr w14:paraId="6B9E0D18" w14:textId="77777777" w:rsidTr="00A90589">
        <w:tblPrEx>
          <w:tblW w:w="5139" w:type="pct"/>
          <w:tblLayout w:type="fixed"/>
          <w:tblLook w:val="0420"/>
        </w:tblPrEx>
        <w:trPr>
          <w:trHeight w:val="85"/>
        </w:trPr>
        <w:tc>
          <w:tcPr>
            <w:tcW w:w="1386" w:type="pct"/>
            <w:vMerge/>
            <w:shd w:val="clear" w:color="auto" w:fill="auto"/>
            <w:vAlign w:val="center"/>
          </w:tcPr>
          <w:p w:rsidR="004B2BAA" w:rsidRPr="00E077B8" w:rsidP="004B2BAA" w14:paraId="44CE4757" w14:textId="77777777">
            <w:pPr>
              <w:pStyle w:val="LTableTextAbt"/>
            </w:pPr>
          </w:p>
        </w:tc>
        <w:tc>
          <w:tcPr>
            <w:tcW w:w="1047" w:type="pct"/>
            <w:shd w:val="clear" w:color="auto" w:fill="auto"/>
            <w:vAlign w:val="center"/>
          </w:tcPr>
          <w:p w:rsidR="004B2BAA" w:rsidRPr="00FA5281" w:rsidP="004B2BAA" w14:paraId="3893B7D0" w14:textId="77777777">
            <w:pPr>
              <w:pStyle w:val="RTableTextAbt"/>
              <w:jc w:val="left"/>
            </w:pPr>
            <w:r>
              <w:t>1,000 to &lt;10,000 times the ECEL</w:t>
            </w:r>
          </w:p>
        </w:tc>
        <w:tc>
          <w:tcPr>
            <w:tcW w:w="337" w:type="pct"/>
            <w:shd w:val="clear" w:color="auto" w:fill="auto"/>
            <w:vAlign w:val="center"/>
          </w:tcPr>
          <w:p w:rsidR="004B2BAA" w:rsidRPr="008A0383" w:rsidP="004B2BAA" w14:paraId="15FF6CEC" w14:textId="42C4AB15">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030262B8" w14:textId="0DE41CD3">
            <w:pPr>
              <w:pStyle w:val="RTableTextAbt"/>
              <w:rPr>
                <w:rFonts w:asciiTheme="majorBidi" w:hAnsiTheme="majorBidi" w:cstheme="majorBidi"/>
                <w:szCs w:val="18"/>
              </w:rPr>
            </w:pPr>
            <w:r w:rsidRPr="008A0383">
              <w:rPr>
                <w:szCs w:val="18"/>
              </w:rPr>
              <w:t xml:space="preserve">$8,328 </w:t>
            </w:r>
          </w:p>
        </w:tc>
        <w:tc>
          <w:tcPr>
            <w:tcW w:w="305" w:type="pct"/>
            <w:shd w:val="clear" w:color="auto" w:fill="auto"/>
            <w:noWrap/>
            <w:vAlign w:val="bottom"/>
          </w:tcPr>
          <w:p w:rsidR="004B2BAA" w:rsidRPr="008A0383" w:rsidP="004B2BAA" w14:paraId="0D91DD2D" w14:textId="0332761D">
            <w:pPr>
              <w:pStyle w:val="RTableTextAbt"/>
              <w:rPr>
                <w:rFonts w:asciiTheme="majorBidi" w:hAnsiTheme="majorBidi" w:cstheme="majorBidi"/>
                <w:szCs w:val="18"/>
              </w:rPr>
            </w:pPr>
            <w:r w:rsidRPr="008A0383">
              <w:rPr>
                <w:szCs w:val="18"/>
              </w:rPr>
              <w:t xml:space="preserve">$8,328 </w:t>
            </w:r>
          </w:p>
        </w:tc>
        <w:tc>
          <w:tcPr>
            <w:tcW w:w="404" w:type="pct"/>
            <w:shd w:val="clear" w:color="auto" w:fill="auto"/>
            <w:noWrap/>
            <w:vAlign w:val="bottom"/>
          </w:tcPr>
          <w:p w:rsidR="004B2BAA" w:rsidRPr="008A0383" w:rsidP="004B2BAA" w14:paraId="2FDEC0E5" w14:textId="41E9F780">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0F9AEEDB" w14:textId="47C8AF7C">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45C9FCFC" w14:textId="79010B8C">
            <w:pPr>
              <w:pStyle w:val="RTableTextAbt"/>
              <w:rPr>
                <w:rFonts w:asciiTheme="majorBidi" w:hAnsiTheme="majorBidi" w:cstheme="majorBidi"/>
                <w:szCs w:val="18"/>
              </w:rPr>
            </w:pPr>
            <w:r w:rsidRPr="00A90589">
              <w:rPr>
                <w:rFonts w:ascii="Arial Narrow" w:hAnsi="Arial Narrow"/>
                <w:szCs w:val="18"/>
              </w:rPr>
              <w:t>$1,768</w:t>
            </w:r>
          </w:p>
        </w:tc>
        <w:tc>
          <w:tcPr>
            <w:tcW w:w="304" w:type="pct"/>
            <w:vAlign w:val="bottom"/>
          </w:tcPr>
          <w:p w:rsidR="004B2BAA" w:rsidRPr="008A0383" w:rsidP="004B2BAA" w14:paraId="70FB1694" w14:textId="38250274">
            <w:pPr>
              <w:pStyle w:val="RTableTextAbt"/>
              <w:rPr>
                <w:rFonts w:asciiTheme="majorBidi" w:hAnsiTheme="majorBidi" w:cstheme="majorBidi"/>
                <w:szCs w:val="18"/>
              </w:rPr>
            </w:pPr>
            <w:r w:rsidRPr="00A90589">
              <w:rPr>
                <w:rFonts w:ascii="Arial Narrow" w:hAnsi="Arial Narrow"/>
                <w:szCs w:val="18"/>
              </w:rPr>
              <w:t>$2,731</w:t>
            </w:r>
          </w:p>
        </w:tc>
      </w:tr>
      <w:tr w14:paraId="757B7247" w14:textId="77777777" w:rsidTr="00A90589">
        <w:tblPrEx>
          <w:tblW w:w="5139" w:type="pct"/>
          <w:tblLayout w:type="fixed"/>
          <w:tblLook w:val="0420"/>
        </w:tblPrEx>
        <w:trPr>
          <w:trHeight w:val="64"/>
        </w:trPr>
        <w:tc>
          <w:tcPr>
            <w:tcW w:w="1386" w:type="pct"/>
            <w:vMerge w:val="restart"/>
            <w:shd w:val="clear" w:color="auto" w:fill="auto"/>
            <w:vAlign w:val="center"/>
          </w:tcPr>
          <w:p w:rsidR="004B2BAA" w:rsidRPr="00E077B8" w:rsidP="004B2BAA" w14:paraId="29695020" w14:textId="77777777">
            <w:pPr>
              <w:pStyle w:val="LTableTextAbt"/>
            </w:pPr>
            <w:r w:rsidRPr="00E077B8">
              <w:t>Transportation and Public Utilities (Recycling and Disposal)</w:t>
            </w:r>
          </w:p>
        </w:tc>
        <w:tc>
          <w:tcPr>
            <w:tcW w:w="1047" w:type="pct"/>
            <w:shd w:val="clear" w:color="auto" w:fill="auto"/>
            <w:vAlign w:val="center"/>
          </w:tcPr>
          <w:p w:rsidR="004B2BAA" w:rsidRPr="00FA5281" w:rsidP="004B2BAA" w14:paraId="48339F96" w14:textId="77777777">
            <w:pPr>
              <w:pStyle w:val="RTableTextAbt"/>
              <w:jc w:val="left"/>
            </w:pPr>
            <w:r w:rsidRPr="00FA5281">
              <w:t>&lt;Action Level</w:t>
            </w:r>
          </w:p>
        </w:tc>
        <w:tc>
          <w:tcPr>
            <w:tcW w:w="337" w:type="pct"/>
            <w:shd w:val="clear" w:color="auto" w:fill="auto"/>
            <w:vAlign w:val="center"/>
          </w:tcPr>
          <w:p w:rsidR="004B2BAA" w:rsidRPr="008A0383" w:rsidP="004B2BAA" w14:paraId="7F7E0DA9" w14:textId="7EDBFB12">
            <w:pPr>
              <w:pStyle w:val="RTableTextAbt"/>
              <w:rPr>
                <w:rFonts w:asciiTheme="majorBidi" w:hAnsiTheme="majorBidi" w:cstheme="majorBidi"/>
                <w:szCs w:val="18"/>
              </w:rPr>
            </w:pPr>
            <w:r w:rsidRPr="008A0383">
              <w:rPr>
                <w:szCs w:val="18"/>
              </w:rPr>
              <w:t xml:space="preserve">$241 </w:t>
            </w:r>
          </w:p>
        </w:tc>
        <w:tc>
          <w:tcPr>
            <w:tcW w:w="440" w:type="pct"/>
            <w:shd w:val="clear" w:color="auto" w:fill="auto"/>
            <w:vAlign w:val="center"/>
          </w:tcPr>
          <w:p w:rsidR="004B2BAA" w:rsidRPr="008A0383" w:rsidP="004B2BAA" w14:paraId="21DF1A3C" w14:textId="583BE70F">
            <w:pPr>
              <w:pStyle w:val="RTableTextAbt"/>
              <w:rPr>
                <w:rFonts w:asciiTheme="majorBidi" w:hAnsiTheme="majorBidi" w:cstheme="majorBidi"/>
                <w:szCs w:val="18"/>
              </w:rPr>
            </w:pPr>
            <w:r w:rsidRPr="008A0383">
              <w:rPr>
                <w:szCs w:val="18"/>
              </w:rPr>
              <w:t>-</w:t>
            </w:r>
          </w:p>
        </w:tc>
        <w:tc>
          <w:tcPr>
            <w:tcW w:w="305" w:type="pct"/>
            <w:shd w:val="clear" w:color="auto" w:fill="auto"/>
            <w:noWrap/>
            <w:vAlign w:val="bottom"/>
          </w:tcPr>
          <w:p w:rsidR="004B2BAA" w:rsidRPr="008A0383" w:rsidP="004B2BAA" w14:paraId="06FE43CC" w14:textId="0D1C1EAB">
            <w:pPr>
              <w:pStyle w:val="RTableTextAbt"/>
              <w:rPr>
                <w:rFonts w:asciiTheme="majorBidi" w:hAnsiTheme="majorBidi" w:cstheme="majorBidi"/>
                <w:szCs w:val="18"/>
              </w:rPr>
            </w:pPr>
            <w:r w:rsidRPr="008A0383">
              <w:rPr>
                <w:szCs w:val="18"/>
              </w:rPr>
              <w:t xml:space="preserve">$241 </w:t>
            </w:r>
          </w:p>
        </w:tc>
        <w:tc>
          <w:tcPr>
            <w:tcW w:w="404" w:type="pct"/>
            <w:shd w:val="clear" w:color="auto" w:fill="auto"/>
            <w:noWrap/>
            <w:vAlign w:val="bottom"/>
          </w:tcPr>
          <w:p w:rsidR="004B2BAA" w:rsidRPr="008A0383" w:rsidP="004B2BAA" w14:paraId="637B8DF9" w14:textId="0AD12F09">
            <w:pPr>
              <w:pStyle w:val="RTableTextAbt"/>
              <w:rPr>
                <w:rFonts w:asciiTheme="majorBidi" w:hAnsiTheme="majorBidi" w:cstheme="majorBidi"/>
                <w:szCs w:val="18"/>
              </w:rPr>
            </w:pPr>
            <w:r w:rsidRPr="00A90589">
              <w:rPr>
                <w:rFonts w:ascii="Arial Narrow" w:hAnsi="Arial Narrow"/>
                <w:szCs w:val="18"/>
              </w:rPr>
              <w:t xml:space="preserve">$48 </w:t>
            </w:r>
          </w:p>
        </w:tc>
        <w:tc>
          <w:tcPr>
            <w:tcW w:w="405" w:type="pct"/>
            <w:vAlign w:val="center"/>
          </w:tcPr>
          <w:p w:rsidR="004B2BAA" w:rsidRPr="008A0383" w:rsidP="004B2BAA" w14:paraId="16027163" w14:textId="1606267E">
            <w:pPr>
              <w:pStyle w:val="RTableTextAbt"/>
              <w:rPr>
                <w:rFonts w:asciiTheme="majorBidi" w:hAnsiTheme="majorBidi" w:cstheme="majorBidi"/>
                <w:szCs w:val="18"/>
              </w:rPr>
            </w:pPr>
            <w:r w:rsidRPr="008A0383">
              <w:rPr>
                <w:szCs w:val="18"/>
              </w:rPr>
              <w:t xml:space="preserve">$24 </w:t>
            </w:r>
          </w:p>
        </w:tc>
        <w:tc>
          <w:tcPr>
            <w:tcW w:w="372" w:type="pct"/>
            <w:vAlign w:val="center"/>
          </w:tcPr>
          <w:p w:rsidR="004B2BAA" w:rsidRPr="008A0383" w:rsidP="004B2BAA" w14:paraId="76C493F7" w14:textId="04FF686C">
            <w:pPr>
              <w:pStyle w:val="RTableTextAbt"/>
              <w:rPr>
                <w:rFonts w:asciiTheme="majorBidi" w:hAnsiTheme="majorBidi" w:cstheme="majorBidi"/>
                <w:szCs w:val="18"/>
              </w:rPr>
            </w:pPr>
            <w:r w:rsidRPr="008A0383">
              <w:rPr>
                <w:szCs w:val="18"/>
              </w:rPr>
              <w:t>-</w:t>
            </w:r>
          </w:p>
        </w:tc>
        <w:tc>
          <w:tcPr>
            <w:tcW w:w="304" w:type="pct"/>
            <w:vAlign w:val="bottom"/>
          </w:tcPr>
          <w:p w:rsidR="004B2BAA" w:rsidRPr="008A0383" w:rsidP="004B2BAA" w14:paraId="6E6D62FD" w14:textId="5555B6FF">
            <w:pPr>
              <w:pStyle w:val="RTableTextAbt"/>
              <w:rPr>
                <w:rFonts w:asciiTheme="majorBidi" w:hAnsiTheme="majorBidi" w:cstheme="majorBidi"/>
                <w:szCs w:val="18"/>
              </w:rPr>
            </w:pPr>
            <w:r w:rsidRPr="00A90589">
              <w:rPr>
                <w:rFonts w:ascii="Arial Narrow" w:hAnsi="Arial Narrow"/>
                <w:szCs w:val="18"/>
              </w:rPr>
              <w:t>$72</w:t>
            </w:r>
          </w:p>
        </w:tc>
      </w:tr>
      <w:tr w14:paraId="4167F48B" w14:textId="77777777" w:rsidTr="00A90589">
        <w:tblPrEx>
          <w:tblW w:w="5139" w:type="pct"/>
          <w:tblLayout w:type="fixed"/>
          <w:tblLook w:val="0420"/>
        </w:tblPrEx>
        <w:trPr>
          <w:trHeight w:val="64"/>
        </w:trPr>
        <w:tc>
          <w:tcPr>
            <w:tcW w:w="1386" w:type="pct"/>
            <w:vMerge/>
            <w:shd w:val="clear" w:color="auto" w:fill="auto"/>
            <w:vAlign w:val="center"/>
          </w:tcPr>
          <w:p w:rsidR="004B2BAA" w:rsidRPr="00E077B8" w:rsidP="004B2BAA" w14:paraId="1BDBFD10" w14:textId="77777777">
            <w:pPr>
              <w:pStyle w:val="LTableTextAbt"/>
            </w:pPr>
          </w:p>
        </w:tc>
        <w:tc>
          <w:tcPr>
            <w:tcW w:w="1047" w:type="pct"/>
            <w:shd w:val="clear" w:color="auto" w:fill="auto"/>
            <w:vAlign w:val="center"/>
          </w:tcPr>
          <w:p w:rsidR="004B2BAA" w:rsidRPr="00FA5281" w:rsidP="004B2BAA" w14:paraId="61881E9C" w14:textId="77777777">
            <w:pPr>
              <w:pStyle w:val="RTableTextAbt"/>
              <w:jc w:val="left"/>
            </w:pPr>
            <w:r>
              <w:t>Between Action Level and ECEL</w:t>
            </w:r>
          </w:p>
        </w:tc>
        <w:tc>
          <w:tcPr>
            <w:tcW w:w="337" w:type="pct"/>
            <w:shd w:val="clear" w:color="auto" w:fill="auto"/>
            <w:vAlign w:val="center"/>
          </w:tcPr>
          <w:p w:rsidR="004B2BAA" w:rsidRPr="008A0383" w:rsidP="004B2BAA" w14:paraId="3E0B31AB" w14:textId="545A4494">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4E7D55A5" w14:textId="2605C9D8">
            <w:pPr>
              <w:pStyle w:val="RTableTextAbt"/>
              <w:rPr>
                <w:rFonts w:asciiTheme="majorBidi" w:hAnsiTheme="majorBidi" w:cstheme="majorBidi"/>
                <w:szCs w:val="18"/>
              </w:rPr>
            </w:pPr>
            <w:r w:rsidRPr="008A0383">
              <w:rPr>
                <w:szCs w:val="18"/>
              </w:rPr>
              <w:t>-</w:t>
            </w:r>
          </w:p>
        </w:tc>
        <w:tc>
          <w:tcPr>
            <w:tcW w:w="305" w:type="pct"/>
            <w:shd w:val="clear" w:color="auto" w:fill="auto"/>
            <w:noWrap/>
            <w:vAlign w:val="bottom"/>
          </w:tcPr>
          <w:p w:rsidR="004B2BAA" w:rsidRPr="008A0383" w:rsidP="004B2BAA" w14:paraId="394B83B1" w14:textId="471D2269">
            <w:pPr>
              <w:pStyle w:val="RTableTextAbt"/>
              <w:rPr>
                <w:rFonts w:asciiTheme="majorBidi" w:hAnsiTheme="majorBidi" w:cstheme="majorBidi"/>
                <w:szCs w:val="18"/>
              </w:rPr>
            </w:pPr>
            <w:r w:rsidRPr="008A0383">
              <w:rPr>
                <w:szCs w:val="18"/>
              </w:rPr>
              <w:t xml:space="preserve">- </w:t>
            </w:r>
          </w:p>
        </w:tc>
        <w:tc>
          <w:tcPr>
            <w:tcW w:w="404" w:type="pct"/>
            <w:shd w:val="clear" w:color="auto" w:fill="auto"/>
            <w:noWrap/>
            <w:vAlign w:val="bottom"/>
          </w:tcPr>
          <w:p w:rsidR="004B2BAA" w:rsidRPr="008A0383" w:rsidP="004B2BAA" w14:paraId="2107F498" w14:textId="43BDDFCD">
            <w:pPr>
              <w:pStyle w:val="RTableTextAbt"/>
              <w:rPr>
                <w:rFonts w:asciiTheme="majorBidi" w:hAnsiTheme="majorBidi" w:cstheme="majorBidi"/>
                <w:szCs w:val="18"/>
              </w:rPr>
            </w:pPr>
            <w:r w:rsidRPr="00A90589">
              <w:rPr>
                <w:rFonts w:ascii="Arial Narrow" w:hAnsi="Arial Narrow"/>
                <w:szCs w:val="18"/>
              </w:rPr>
              <w:t xml:space="preserve">$481 </w:t>
            </w:r>
          </w:p>
        </w:tc>
        <w:tc>
          <w:tcPr>
            <w:tcW w:w="405" w:type="pct"/>
            <w:vAlign w:val="center"/>
          </w:tcPr>
          <w:p w:rsidR="004B2BAA" w:rsidRPr="008A0383" w:rsidP="004B2BAA" w14:paraId="493F3626" w14:textId="663F8427">
            <w:pPr>
              <w:pStyle w:val="RTableTextAbt"/>
              <w:rPr>
                <w:rFonts w:asciiTheme="majorBidi" w:hAnsiTheme="majorBidi" w:cstheme="majorBidi"/>
                <w:szCs w:val="18"/>
              </w:rPr>
            </w:pPr>
            <w:r w:rsidRPr="008A0383">
              <w:rPr>
                <w:szCs w:val="18"/>
              </w:rPr>
              <w:t>-</w:t>
            </w:r>
          </w:p>
        </w:tc>
        <w:tc>
          <w:tcPr>
            <w:tcW w:w="372" w:type="pct"/>
            <w:vAlign w:val="center"/>
          </w:tcPr>
          <w:p w:rsidR="004B2BAA" w:rsidRPr="008A0383" w:rsidP="004B2BAA" w14:paraId="190D1BDC" w14:textId="2DBDAD5A">
            <w:pPr>
              <w:pStyle w:val="RTableTextAbt"/>
              <w:rPr>
                <w:rFonts w:asciiTheme="majorBidi" w:hAnsiTheme="majorBidi" w:cstheme="majorBidi"/>
                <w:szCs w:val="18"/>
              </w:rPr>
            </w:pPr>
            <w:r w:rsidRPr="008A0383">
              <w:rPr>
                <w:szCs w:val="18"/>
              </w:rPr>
              <w:t>-</w:t>
            </w:r>
          </w:p>
        </w:tc>
        <w:tc>
          <w:tcPr>
            <w:tcW w:w="304" w:type="pct"/>
            <w:vAlign w:val="bottom"/>
          </w:tcPr>
          <w:p w:rsidR="004B2BAA" w:rsidRPr="008A0383" w:rsidP="004B2BAA" w14:paraId="26F28869" w14:textId="60B01FB9">
            <w:pPr>
              <w:pStyle w:val="RTableTextAbt"/>
              <w:rPr>
                <w:rFonts w:asciiTheme="majorBidi" w:hAnsiTheme="majorBidi" w:cstheme="majorBidi"/>
                <w:szCs w:val="18"/>
              </w:rPr>
            </w:pPr>
            <w:r w:rsidRPr="00A90589">
              <w:rPr>
                <w:rFonts w:ascii="Arial Narrow" w:hAnsi="Arial Narrow"/>
                <w:szCs w:val="18"/>
              </w:rPr>
              <w:t>$481</w:t>
            </w:r>
          </w:p>
        </w:tc>
      </w:tr>
      <w:tr w14:paraId="0CBADC6D" w14:textId="77777777" w:rsidTr="00A90589">
        <w:tblPrEx>
          <w:tblW w:w="5139" w:type="pct"/>
          <w:tblLayout w:type="fixed"/>
          <w:tblLook w:val="0420"/>
        </w:tblPrEx>
        <w:trPr>
          <w:trHeight w:val="64"/>
        </w:trPr>
        <w:tc>
          <w:tcPr>
            <w:tcW w:w="1386" w:type="pct"/>
            <w:vMerge/>
            <w:shd w:val="clear" w:color="auto" w:fill="auto"/>
            <w:vAlign w:val="center"/>
          </w:tcPr>
          <w:p w:rsidR="004B2BAA" w:rsidRPr="00E077B8" w:rsidP="004B2BAA" w14:paraId="4C1D4E83" w14:textId="77777777">
            <w:pPr>
              <w:pStyle w:val="LTableTextAbt"/>
            </w:pPr>
          </w:p>
        </w:tc>
        <w:tc>
          <w:tcPr>
            <w:tcW w:w="1047" w:type="pct"/>
            <w:shd w:val="clear" w:color="auto" w:fill="auto"/>
            <w:vAlign w:val="center"/>
          </w:tcPr>
          <w:p w:rsidR="004B2BAA" w:rsidRPr="00FA5281" w:rsidP="004B2BAA" w14:paraId="1B59E583" w14:textId="77777777">
            <w:pPr>
              <w:pStyle w:val="RTableTextAbt"/>
              <w:jc w:val="left"/>
            </w:pPr>
            <w:r>
              <w:t>1 to &lt;10 times the ECEL</w:t>
            </w:r>
          </w:p>
        </w:tc>
        <w:tc>
          <w:tcPr>
            <w:tcW w:w="337" w:type="pct"/>
            <w:shd w:val="clear" w:color="auto" w:fill="auto"/>
            <w:vAlign w:val="center"/>
          </w:tcPr>
          <w:p w:rsidR="004B2BAA" w:rsidRPr="008A0383" w:rsidP="004B2BAA" w14:paraId="62C697F9" w14:textId="5FBDE7BA">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77C10CF0" w14:textId="136FBD83">
            <w:pPr>
              <w:pStyle w:val="RTableTextAbt"/>
              <w:rPr>
                <w:rFonts w:asciiTheme="majorBidi" w:hAnsiTheme="majorBidi" w:cstheme="majorBidi"/>
                <w:szCs w:val="18"/>
              </w:rPr>
            </w:pPr>
            <w:r w:rsidRPr="008A0383">
              <w:rPr>
                <w:szCs w:val="18"/>
              </w:rPr>
              <w:t xml:space="preserve">$2,470 </w:t>
            </w:r>
          </w:p>
        </w:tc>
        <w:tc>
          <w:tcPr>
            <w:tcW w:w="305" w:type="pct"/>
            <w:shd w:val="clear" w:color="auto" w:fill="auto"/>
            <w:noWrap/>
            <w:vAlign w:val="bottom"/>
          </w:tcPr>
          <w:p w:rsidR="004B2BAA" w:rsidRPr="008A0383" w:rsidP="004B2BAA" w14:paraId="441A3917" w14:textId="40C6167E">
            <w:pPr>
              <w:pStyle w:val="RTableTextAbt"/>
              <w:rPr>
                <w:rFonts w:asciiTheme="majorBidi" w:hAnsiTheme="majorBidi" w:cstheme="majorBidi"/>
                <w:szCs w:val="18"/>
              </w:rPr>
            </w:pPr>
            <w:r w:rsidRPr="008A0383">
              <w:rPr>
                <w:szCs w:val="18"/>
              </w:rPr>
              <w:t xml:space="preserve">$2,470 </w:t>
            </w:r>
          </w:p>
        </w:tc>
        <w:tc>
          <w:tcPr>
            <w:tcW w:w="404" w:type="pct"/>
            <w:shd w:val="clear" w:color="auto" w:fill="auto"/>
            <w:noWrap/>
            <w:vAlign w:val="bottom"/>
          </w:tcPr>
          <w:p w:rsidR="004B2BAA" w:rsidRPr="008A0383" w:rsidP="004B2BAA" w14:paraId="3D0D0265" w14:textId="0A59B9B1">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3721AAC4" w14:textId="2F356D94">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21A10562" w14:textId="2FB99C09">
            <w:pPr>
              <w:pStyle w:val="RTableTextAbt"/>
              <w:rPr>
                <w:rFonts w:asciiTheme="majorBidi" w:hAnsiTheme="majorBidi" w:cstheme="majorBidi"/>
                <w:szCs w:val="18"/>
              </w:rPr>
            </w:pPr>
            <w:r w:rsidRPr="00A90589">
              <w:rPr>
                <w:rFonts w:ascii="Arial Narrow" w:hAnsi="Arial Narrow"/>
                <w:szCs w:val="18"/>
              </w:rPr>
              <w:t>$2,762</w:t>
            </w:r>
          </w:p>
        </w:tc>
        <w:tc>
          <w:tcPr>
            <w:tcW w:w="304" w:type="pct"/>
            <w:vAlign w:val="bottom"/>
          </w:tcPr>
          <w:p w:rsidR="004B2BAA" w:rsidRPr="008A0383" w:rsidP="004B2BAA" w14:paraId="395854D2" w14:textId="7EA3D3DE">
            <w:pPr>
              <w:pStyle w:val="RTableTextAbt"/>
              <w:rPr>
                <w:rFonts w:asciiTheme="majorBidi" w:hAnsiTheme="majorBidi" w:cstheme="majorBidi"/>
                <w:szCs w:val="18"/>
              </w:rPr>
            </w:pPr>
            <w:r w:rsidRPr="00A90589">
              <w:rPr>
                <w:rFonts w:ascii="Arial Narrow" w:hAnsi="Arial Narrow"/>
                <w:szCs w:val="18"/>
              </w:rPr>
              <w:t>$3,725</w:t>
            </w:r>
          </w:p>
        </w:tc>
      </w:tr>
      <w:tr w14:paraId="579FF337" w14:textId="77777777" w:rsidTr="00A90589">
        <w:tblPrEx>
          <w:tblW w:w="5139" w:type="pct"/>
          <w:tblLayout w:type="fixed"/>
          <w:tblLook w:val="0420"/>
        </w:tblPrEx>
        <w:trPr>
          <w:trHeight w:val="64"/>
        </w:trPr>
        <w:tc>
          <w:tcPr>
            <w:tcW w:w="1386" w:type="pct"/>
            <w:vMerge/>
            <w:shd w:val="clear" w:color="auto" w:fill="auto"/>
            <w:vAlign w:val="center"/>
          </w:tcPr>
          <w:p w:rsidR="004B2BAA" w:rsidRPr="00E077B8" w:rsidP="004B2BAA" w14:paraId="77A6F6CB" w14:textId="77777777">
            <w:pPr>
              <w:pStyle w:val="LTableTextAbt"/>
            </w:pPr>
          </w:p>
        </w:tc>
        <w:tc>
          <w:tcPr>
            <w:tcW w:w="1047" w:type="pct"/>
            <w:shd w:val="clear" w:color="auto" w:fill="auto"/>
            <w:vAlign w:val="center"/>
          </w:tcPr>
          <w:p w:rsidR="004B2BAA" w:rsidRPr="00FA5281" w:rsidP="004B2BAA" w14:paraId="5B56C899" w14:textId="77777777">
            <w:pPr>
              <w:pStyle w:val="RTableTextAbt"/>
              <w:jc w:val="left"/>
            </w:pPr>
            <w:r>
              <w:t>10 to &lt;25 times the ECEL</w:t>
            </w:r>
          </w:p>
        </w:tc>
        <w:tc>
          <w:tcPr>
            <w:tcW w:w="337" w:type="pct"/>
            <w:shd w:val="clear" w:color="auto" w:fill="auto"/>
            <w:vAlign w:val="center"/>
          </w:tcPr>
          <w:p w:rsidR="004B2BAA" w:rsidRPr="008A0383" w:rsidP="004B2BAA" w14:paraId="2B5A835B" w14:textId="6E03DA3D">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4A6DF181" w14:textId="24D85A43">
            <w:pPr>
              <w:pStyle w:val="RTableTextAbt"/>
              <w:rPr>
                <w:rFonts w:asciiTheme="majorBidi" w:hAnsiTheme="majorBidi" w:cstheme="majorBidi"/>
                <w:szCs w:val="18"/>
              </w:rPr>
            </w:pPr>
            <w:r w:rsidRPr="008A0383">
              <w:rPr>
                <w:szCs w:val="18"/>
              </w:rPr>
              <w:t xml:space="preserve">$2,572 </w:t>
            </w:r>
          </w:p>
        </w:tc>
        <w:tc>
          <w:tcPr>
            <w:tcW w:w="305" w:type="pct"/>
            <w:shd w:val="clear" w:color="auto" w:fill="auto"/>
            <w:noWrap/>
            <w:vAlign w:val="bottom"/>
          </w:tcPr>
          <w:p w:rsidR="004B2BAA" w:rsidRPr="008A0383" w:rsidP="004B2BAA" w14:paraId="76D6CB96" w14:textId="1B0B78CF">
            <w:pPr>
              <w:pStyle w:val="RTableTextAbt"/>
              <w:rPr>
                <w:rFonts w:asciiTheme="majorBidi" w:hAnsiTheme="majorBidi" w:cstheme="majorBidi"/>
                <w:szCs w:val="18"/>
              </w:rPr>
            </w:pPr>
            <w:r w:rsidRPr="008A0383">
              <w:rPr>
                <w:szCs w:val="18"/>
              </w:rPr>
              <w:t xml:space="preserve">$2,572 </w:t>
            </w:r>
          </w:p>
        </w:tc>
        <w:tc>
          <w:tcPr>
            <w:tcW w:w="404" w:type="pct"/>
            <w:shd w:val="clear" w:color="auto" w:fill="auto"/>
            <w:noWrap/>
            <w:vAlign w:val="bottom"/>
          </w:tcPr>
          <w:p w:rsidR="004B2BAA" w:rsidRPr="008A0383" w:rsidP="004B2BAA" w14:paraId="294D1EA6" w14:textId="22266715">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0E9D822D" w14:textId="364D47DA">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4B97B0D8" w14:textId="4DCA4B03">
            <w:pPr>
              <w:pStyle w:val="RTableTextAbt"/>
              <w:rPr>
                <w:rFonts w:asciiTheme="majorBidi" w:hAnsiTheme="majorBidi" w:cstheme="majorBidi"/>
                <w:szCs w:val="18"/>
              </w:rPr>
            </w:pPr>
            <w:r w:rsidRPr="00A90589">
              <w:rPr>
                <w:rFonts w:ascii="Arial Narrow" w:hAnsi="Arial Narrow"/>
                <w:szCs w:val="18"/>
              </w:rPr>
              <w:t>$2,169</w:t>
            </w:r>
          </w:p>
        </w:tc>
        <w:tc>
          <w:tcPr>
            <w:tcW w:w="304" w:type="pct"/>
            <w:vAlign w:val="bottom"/>
          </w:tcPr>
          <w:p w:rsidR="004B2BAA" w:rsidRPr="008A0383" w:rsidP="004B2BAA" w14:paraId="156826AA" w14:textId="64ACA39B">
            <w:pPr>
              <w:pStyle w:val="RTableTextAbt"/>
              <w:rPr>
                <w:rFonts w:asciiTheme="majorBidi" w:hAnsiTheme="majorBidi" w:cstheme="majorBidi"/>
                <w:szCs w:val="18"/>
              </w:rPr>
            </w:pPr>
            <w:r w:rsidRPr="00A90589">
              <w:rPr>
                <w:rFonts w:ascii="Arial Narrow" w:hAnsi="Arial Narrow"/>
                <w:szCs w:val="18"/>
              </w:rPr>
              <w:t>$3,132</w:t>
            </w:r>
          </w:p>
        </w:tc>
      </w:tr>
      <w:tr w14:paraId="55E516DD" w14:textId="77777777" w:rsidTr="00A90589">
        <w:tblPrEx>
          <w:tblW w:w="5139" w:type="pct"/>
          <w:tblLayout w:type="fixed"/>
          <w:tblLook w:val="0420"/>
        </w:tblPrEx>
        <w:trPr>
          <w:trHeight w:val="64"/>
        </w:trPr>
        <w:tc>
          <w:tcPr>
            <w:tcW w:w="1386" w:type="pct"/>
            <w:vMerge/>
            <w:shd w:val="clear" w:color="auto" w:fill="auto"/>
            <w:vAlign w:val="center"/>
          </w:tcPr>
          <w:p w:rsidR="004B2BAA" w:rsidRPr="00E077B8" w:rsidP="004B2BAA" w14:paraId="2E426C4F" w14:textId="77777777">
            <w:pPr>
              <w:pStyle w:val="LTableTextAbt"/>
            </w:pPr>
          </w:p>
        </w:tc>
        <w:tc>
          <w:tcPr>
            <w:tcW w:w="1047" w:type="pct"/>
            <w:shd w:val="clear" w:color="auto" w:fill="auto"/>
            <w:vAlign w:val="center"/>
          </w:tcPr>
          <w:p w:rsidR="004B2BAA" w:rsidRPr="00FA5281" w:rsidP="004B2BAA" w14:paraId="4541D8AF" w14:textId="77777777">
            <w:pPr>
              <w:pStyle w:val="RTableTextAbt"/>
              <w:jc w:val="left"/>
            </w:pPr>
            <w:r>
              <w:t>25 to &lt;50 times the ECEL</w:t>
            </w:r>
          </w:p>
        </w:tc>
        <w:tc>
          <w:tcPr>
            <w:tcW w:w="337" w:type="pct"/>
            <w:shd w:val="clear" w:color="auto" w:fill="auto"/>
            <w:vAlign w:val="center"/>
          </w:tcPr>
          <w:p w:rsidR="004B2BAA" w:rsidRPr="008A0383" w:rsidP="004B2BAA" w14:paraId="0A227E14" w14:textId="4E0D5244">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684B8A33" w14:textId="7019D630">
            <w:pPr>
              <w:pStyle w:val="RTableTextAbt"/>
              <w:rPr>
                <w:rFonts w:asciiTheme="majorBidi" w:hAnsiTheme="majorBidi" w:cstheme="majorBidi"/>
                <w:szCs w:val="18"/>
              </w:rPr>
            </w:pPr>
            <w:r w:rsidRPr="008A0383">
              <w:rPr>
                <w:szCs w:val="18"/>
              </w:rPr>
              <w:t xml:space="preserve">$2,516 </w:t>
            </w:r>
          </w:p>
        </w:tc>
        <w:tc>
          <w:tcPr>
            <w:tcW w:w="305" w:type="pct"/>
            <w:shd w:val="clear" w:color="auto" w:fill="auto"/>
            <w:noWrap/>
            <w:vAlign w:val="bottom"/>
          </w:tcPr>
          <w:p w:rsidR="004B2BAA" w:rsidRPr="008A0383" w:rsidP="004B2BAA" w14:paraId="3501A490" w14:textId="2A3AE753">
            <w:pPr>
              <w:pStyle w:val="RTableTextAbt"/>
              <w:rPr>
                <w:rFonts w:asciiTheme="majorBidi" w:hAnsiTheme="majorBidi" w:cstheme="majorBidi"/>
                <w:szCs w:val="18"/>
              </w:rPr>
            </w:pPr>
            <w:r w:rsidRPr="008A0383">
              <w:rPr>
                <w:szCs w:val="18"/>
              </w:rPr>
              <w:t xml:space="preserve">$2,516 </w:t>
            </w:r>
          </w:p>
        </w:tc>
        <w:tc>
          <w:tcPr>
            <w:tcW w:w="404" w:type="pct"/>
            <w:shd w:val="clear" w:color="auto" w:fill="auto"/>
            <w:noWrap/>
            <w:vAlign w:val="bottom"/>
          </w:tcPr>
          <w:p w:rsidR="004B2BAA" w:rsidRPr="008A0383" w:rsidP="004B2BAA" w14:paraId="1B130095" w14:textId="30C9269B">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430A068E" w14:textId="2FDADEC7">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72AA58CA" w14:textId="7AA1434B">
            <w:pPr>
              <w:pStyle w:val="RTableTextAbt"/>
              <w:rPr>
                <w:rFonts w:asciiTheme="majorBidi" w:hAnsiTheme="majorBidi" w:cstheme="majorBidi"/>
                <w:szCs w:val="18"/>
              </w:rPr>
            </w:pPr>
            <w:r w:rsidRPr="00A90589">
              <w:rPr>
                <w:rFonts w:ascii="Arial Narrow" w:hAnsi="Arial Narrow"/>
                <w:szCs w:val="18"/>
              </w:rPr>
              <w:t>$2,577</w:t>
            </w:r>
          </w:p>
        </w:tc>
        <w:tc>
          <w:tcPr>
            <w:tcW w:w="304" w:type="pct"/>
            <w:vAlign w:val="bottom"/>
          </w:tcPr>
          <w:p w:rsidR="004B2BAA" w:rsidRPr="008A0383" w:rsidP="004B2BAA" w14:paraId="0C1D2A1B" w14:textId="179F8DA2">
            <w:pPr>
              <w:pStyle w:val="RTableTextAbt"/>
              <w:rPr>
                <w:rFonts w:asciiTheme="majorBidi" w:hAnsiTheme="majorBidi" w:cstheme="majorBidi"/>
                <w:szCs w:val="18"/>
              </w:rPr>
            </w:pPr>
            <w:r w:rsidRPr="00A90589">
              <w:rPr>
                <w:rFonts w:ascii="Arial Narrow" w:hAnsi="Arial Narrow"/>
                <w:szCs w:val="18"/>
              </w:rPr>
              <w:t>$3,539</w:t>
            </w:r>
          </w:p>
        </w:tc>
      </w:tr>
      <w:tr w14:paraId="02B9A762" w14:textId="77777777" w:rsidTr="00A90589">
        <w:tblPrEx>
          <w:tblW w:w="5139" w:type="pct"/>
          <w:tblLayout w:type="fixed"/>
          <w:tblLook w:val="0420"/>
        </w:tblPrEx>
        <w:trPr>
          <w:trHeight w:val="64"/>
        </w:trPr>
        <w:tc>
          <w:tcPr>
            <w:tcW w:w="1386" w:type="pct"/>
            <w:vMerge/>
            <w:shd w:val="clear" w:color="auto" w:fill="auto"/>
            <w:vAlign w:val="center"/>
          </w:tcPr>
          <w:p w:rsidR="004B2BAA" w:rsidRPr="00E077B8" w:rsidP="004B2BAA" w14:paraId="50AAF9F2" w14:textId="77777777">
            <w:pPr>
              <w:pStyle w:val="LTableTextAbt"/>
            </w:pPr>
          </w:p>
        </w:tc>
        <w:tc>
          <w:tcPr>
            <w:tcW w:w="1047" w:type="pct"/>
            <w:shd w:val="clear" w:color="auto" w:fill="auto"/>
            <w:vAlign w:val="center"/>
          </w:tcPr>
          <w:p w:rsidR="004B2BAA" w:rsidRPr="00FA5281" w:rsidP="004B2BAA" w14:paraId="4A4394B3" w14:textId="77777777">
            <w:pPr>
              <w:pStyle w:val="RTableTextAbt"/>
              <w:jc w:val="left"/>
            </w:pPr>
            <w:r>
              <w:t>50 to &lt;1,000 times the ECEL</w:t>
            </w:r>
          </w:p>
        </w:tc>
        <w:tc>
          <w:tcPr>
            <w:tcW w:w="337" w:type="pct"/>
            <w:shd w:val="clear" w:color="auto" w:fill="auto"/>
            <w:vAlign w:val="center"/>
          </w:tcPr>
          <w:p w:rsidR="004B2BAA" w:rsidRPr="008A0383" w:rsidP="004B2BAA" w14:paraId="1DAC846D" w14:textId="5F093D37">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7E610490" w14:textId="007E5E1F">
            <w:pPr>
              <w:pStyle w:val="RTableTextAbt"/>
              <w:rPr>
                <w:rFonts w:asciiTheme="majorBidi" w:hAnsiTheme="majorBidi" w:cstheme="majorBidi"/>
                <w:szCs w:val="18"/>
              </w:rPr>
            </w:pPr>
            <w:r w:rsidRPr="008A0383">
              <w:rPr>
                <w:szCs w:val="18"/>
              </w:rPr>
              <w:t xml:space="preserve">$2,153 </w:t>
            </w:r>
          </w:p>
        </w:tc>
        <w:tc>
          <w:tcPr>
            <w:tcW w:w="305" w:type="pct"/>
            <w:shd w:val="clear" w:color="auto" w:fill="auto"/>
            <w:noWrap/>
            <w:vAlign w:val="bottom"/>
          </w:tcPr>
          <w:p w:rsidR="004B2BAA" w:rsidRPr="008A0383" w:rsidP="004B2BAA" w14:paraId="6AF906A4" w14:textId="0AED7766">
            <w:pPr>
              <w:pStyle w:val="RTableTextAbt"/>
              <w:rPr>
                <w:rFonts w:asciiTheme="majorBidi" w:hAnsiTheme="majorBidi" w:cstheme="majorBidi"/>
                <w:szCs w:val="18"/>
              </w:rPr>
            </w:pPr>
            <w:r w:rsidRPr="008A0383">
              <w:rPr>
                <w:szCs w:val="18"/>
              </w:rPr>
              <w:t xml:space="preserve">$2,153 </w:t>
            </w:r>
          </w:p>
        </w:tc>
        <w:tc>
          <w:tcPr>
            <w:tcW w:w="404" w:type="pct"/>
            <w:shd w:val="clear" w:color="auto" w:fill="auto"/>
            <w:noWrap/>
            <w:vAlign w:val="bottom"/>
          </w:tcPr>
          <w:p w:rsidR="004B2BAA" w:rsidRPr="008A0383" w:rsidP="004B2BAA" w14:paraId="6E80A501" w14:textId="530A3702">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58471910" w14:textId="49ED1A7C">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3A9964D6" w14:textId="281DE59C">
            <w:pPr>
              <w:pStyle w:val="RTableTextAbt"/>
              <w:rPr>
                <w:rFonts w:asciiTheme="majorBidi" w:hAnsiTheme="majorBidi" w:cstheme="majorBidi"/>
                <w:szCs w:val="18"/>
              </w:rPr>
            </w:pPr>
            <w:r w:rsidRPr="00A90589">
              <w:rPr>
                <w:rFonts w:ascii="Arial Narrow" w:hAnsi="Arial Narrow"/>
                <w:szCs w:val="18"/>
              </w:rPr>
              <w:t>$1,729</w:t>
            </w:r>
          </w:p>
        </w:tc>
        <w:tc>
          <w:tcPr>
            <w:tcW w:w="304" w:type="pct"/>
            <w:vAlign w:val="bottom"/>
          </w:tcPr>
          <w:p w:rsidR="004B2BAA" w:rsidRPr="008A0383" w:rsidP="004B2BAA" w14:paraId="29BE4068" w14:textId="1DFE4DFE">
            <w:pPr>
              <w:pStyle w:val="RTableTextAbt"/>
              <w:rPr>
                <w:rFonts w:asciiTheme="majorBidi" w:hAnsiTheme="majorBidi" w:cstheme="majorBidi"/>
                <w:szCs w:val="18"/>
              </w:rPr>
            </w:pPr>
            <w:r w:rsidRPr="00A90589">
              <w:rPr>
                <w:rFonts w:ascii="Arial Narrow" w:hAnsi="Arial Narrow"/>
                <w:szCs w:val="18"/>
              </w:rPr>
              <w:t>$2,691</w:t>
            </w:r>
          </w:p>
        </w:tc>
      </w:tr>
      <w:tr w14:paraId="57A460D8" w14:textId="77777777" w:rsidTr="00A90589">
        <w:tblPrEx>
          <w:tblW w:w="5139" w:type="pct"/>
          <w:tblLayout w:type="fixed"/>
          <w:tblLook w:val="0420"/>
        </w:tblPrEx>
        <w:trPr>
          <w:trHeight w:val="64"/>
        </w:trPr>
        <w:tc>
          <w:tcPr>
            <w:tcW w:w="1386" w:type="pct"/>
            <w:vMerge/>
            <w:shd w:val="clear" w:color="auto" w:fill="auto"/>
            <w:vAlign w:val="center"/>
          </w:tcPr>
          <w:p w:rsidR="004B2BAA" w:rsidRPr="00E077B8" w:rsidP="004B2BAA" w14:paraId="275706A9" w14:textId="77777777">
            <w:pPr>
              <w:pStyle w:val="LTableTextAbt"/>
            </w:pPr>
          </w:p>
        </w:tc>
        <w:tc>
          <w:tcPr>
            <w:tcW w:w="1047" w:type="pct"/>
            <w:shd w:val="clear" w:color="auto" w:fill="auto"/>
            <w:vAlign w:val="center"/>
          </w:tcPr>
          <w:p w:rsidR="004B2BAA" w:rsidRPr="00FA5281" w:rsidP="004B2BAA" w14:paraId="50A753BE" w14:textId="77777777">
            <w:pPr>
              <w:pStyle w:val="RTableTextAbt"/>
              <w:jc w:val="left"/>
            </w:pPr>
            <w:r>
              <w:t>1,000 to &lt;10,000 times the ECEL</w:t>
            </w:r>
          </w:p>
        </w:tc>
        <w:tc>
          <w:tcPr>
            <w:tcW w:w="337" w:type="pct"/>
            <w:shd w:val="clear" w:color="auto" w:fill="auto"/>
            <w:vAlign w:val="center"/>
          </w:tcPr>
          <w:p w:rsidR="004B2BAA" w:rsidRPr="008A0383" w:rsidP="004B2BAA" w14:paraId="3E448268" w14:textId="4002C537">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654B9636" w14:textId="4554B4CF">
            <w:pPr>
              <w:pStyle w:val="RTableTextAbt"/>
              <w:rPr>
                <w:rFonts w:asciiTheme="majorBidi" w:hAnsiTheme="majorBidi" w:cstheme="majorBidi"/>
                <w:szCs w:val="18"/>
              </w:rPr>
            </w:pPr>
            <w:r w:rsidRPr="008A0383">
              <w:rPr>
                <w:szCs w:val="18"/>
              </w:rPr>
              <w:t xml:space="preserve">$8,849 </w:t>
            </w:r>
          </w:p>
        </w:tc>
        <w:tc>
          <w:tcPr>
            <w:tcW w:w="305" w:type="pct"/>
            <w:shd w:val="clear" w:color="auto" w:fill="auto"/>
            <w:noWrap/>
            <w:vAlign w:val="bottom"/>
          </w:tcPr>
          <w:p w:rsidR="004B2BAA" w:rsidRPr="008A0383" w:rsidP="004B2BAA" w14:paraId="1FCE8BEE" w14:textId="5DA93D44">
            <w:pPr>
              <w:pStyle w:val="RTableTextAbt"/>
              <w:rPr>
                <w:rFonts w:asciiTheme="majorBidi" w:hAnsiTheme="majorBidi" w:cstheme="majorBidi"/>
                <w:szCs w:val="18"/>
              </w:rPr>
            </w:pPr>
            <w:r w:rsidRPr="008A0383">
              <w:rPr>
                <w:szCs w:val="18"/>
              </w:rPr>
              <w:t xml:space="preserve">$8,849 </w:t>
            </w:r>
          </w:p>
        </w:tc>
        <w:tc>
          <w:tcPr>
            <w:tcW w:w="404" w:type="pct"/>
            <w:shd w:val="clear" w:color="auto" w:fill="auto"/>
            <w:noWrap/>
            <w:vAlign w:val="bottom"/>
          </w:tcPr>
          <w:p w:rsidR="004B2BAA" w:rsidRPr="008A0383" w:rsidP="004B2BAA" w14:paraId="51DAFC08" w14:textId="40A05243">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59039F30" w14:textId="6180B825">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7AFEDDEF" w14:textId="22253B2F">
            <w:pPr>
              <w:pStyle w:val="RTableTextAbt"/>
              <w:rPr>
                <w:rFonts w:asciiTheme="majorBidi" w:hAnsiTheme="majorBidi" w:cstheme="majorBidi"/>
                <w:szCs w:val="18"/>
              </w:rPr>
            </w:pPr>
            <w:r w:rsidRPr="00A90589">
              <w:rPr>
                <w:rFonts w:ascii="Arial Narrow" w:hAnsi="Arial Narrow"/>
                <w:szCs w:val="18"/>
              </w:rPr>
              <w:t>$2,485</w:t>
            </w:r>
          </w:p>
        </w:tc>
        <w:tc>
          <w:tcPr>
            <w:tcW w:w="304" w:type="pct"/>
            <w:vAlign w:val="bottom"/>
          </w:tcPr>
          <w:p w:rsidR="004B2BAA" w:rsidRPr="008A0383" w:rsidP="004B2BAA" w14:paraId="1E951070" w14:textId="095C4874">
            <w:pPr>
              <w:pStyle w:val="RTableTextAbt"/>
              <w:rPr>
                <w:rFonts w:asciiTheme="majorBidi" w:hAnsiTheme="majorBidi" w:cstheme="majorBidi"/>
                <w:szCs w:val="18"/>
              </w:rPr>
            </w:pPr>
            <w:r w:rsidRPr="00A90589">
              <w:rPr>
                <w:rFonts w:ascii="Arial Narrow" w:hAnsi="Arial Narrow"/>
                <w:szCs w:val="18"/>
              </w:rPr>
              <w:t>$3,448</w:t>
            </w:r>
          </w:p>
        </w:tc>
      </w:tr>
      <w:tr w14:paraId="2F6FBE26" w14:textId="77777777" w:rsidTr="00A90589">
        <w:tblPrEx>
          <w:tblW w:w="5139" w:type="pct"/>
          <w:tblLayout w:type="fixed"/>
          <w:tblLook w:val="0420"/>
        </w:tblPrEx>
        <w:trPr>
          <w:trHeight w:val="64"/>
        </w:trPr>
        <w:tc>
          <w:tcPr>
            <w:tcW w:w="1386" w:type="pct"/>
            <w:vMerge w:val="restart"/>
            <w:shd w:val="clear" w:color="auto" w:fill="auto"/>
            <w:vAlign w:val="center"/>
          </w:tcPr>
          <w:p w:rsidR="004B2BAA" w:rsidRPr="00E077B8" w:rsidP="004B2BAA" w14:paraId="5824153C" w14:textId="77777777">
            <w:pPr>
              <w:pStyle w:val="LTableTextAbt"/>
            </w:pPr>
            <w:r w:rsidRPr="00E077B8">
              <w:t>Services (Aerosol Spray Cleaning/Degreasing)</w:t>
            </w:r>
          </w:p>
        </w:tc>
        <w:tc>
          <w:tcPr>
            <w:tcW w:w="1047" w:type="pct"/>
            <w:shd w:val="clear" w:color="auto" w:fill="auto"/>
            <w:vAlign w:val="center"/>
          </w:tcPr>
          <w:p w:rsidR="004B2BAA" w:rsidRPr="00FA5281" w:rsidP="004B2BAA" w14:paraId="7B4F85AC" w14:textId="77777777">
            <w:pPr>
              <w:pStyle w:val="RTableTextAbt"/>
              <w:jc w:val="left"/>
            </w:pPr>
            <w:r w:rsidRPr="00FA5281">
              <w:t>&lt;Action Level</w:t>
            </w:r>
          </w:p>
        </w:tc>
        <w:tc>
          <w:tcPr>
            <w:tcW w:w="337" w:type="pct"/>
            <w:shd w:val="clear" w:color="auto" w:fill="auto"/>
            <w:vAlign w:val="center"/>
          </w:tcPr>
          <w:p w:rsidR="004B2BAA" w:rsidRPr="008A0383" w:rsidP="004B2BAA" w14:paraId="34C80063" w14:textId="34543D78">
            <w:pPr>
              <w:pStyle w:val="RTableTextAbt"/>
              <w:rPr>
                <w:rFonts w:asciiTheme="majorBidi" w:hAnsiTheme="majorBidi" w:cstheme="majorBidi"/>
                <w:szCs w:val="18"/>
              </w:rPr>
            </w:pPr>
            <w:r w:rsidRPr="008A0383">
              <w:rPr>
                <w:szCs w:val="18"/>
              </w:rPr>
              <w:t xml:space="preserve">$241 </w:t>
            </w:r>
          </w:p>
        </w:tc>
        <w:tc>
          <w:tcPr>
            <w:tcW w:w="440" w:type="pct"/>
            <w:shd w:val="clear" w:color="auto" w:fill="auto"/>
            <w:vAlign w:val="center"/>
          </w:tcPr>
          <w:p w:rsidR="004B2BAA" w:rsidRPr="008A0383" w:rsidP="004B2BAA" w14:paraId="77C394D4" w14:textId="1EC6E855">
            <w:pPr>
              <w:pStyle w:val="RTableTextAbt"/>
              <w:rPr>
                <w:rFonts w:asciiTheme="majorBidi" w:hAnsiTheme="majorBidi" w:cstheme="majorBidi"/>
                <w:szCs w:val="18"/>
              </w:rPr>
            </w:pPr>
            <w:r w:rsidRPr="008A0383">
              <w:rPr>
                <w:szCs w:val="18"/>
              </w:rPr>
              <w:t>-</w:t>
            </w:r>
          </w:p>
        </w:tc>
        <w:tc>
          <w:tcPr>
            <w:tcW w:w="305" w:type="pct"/>
            <w:shd w:val="clear" w:color="auto" w:fill="auto"/>
            <w:noWrap/>
            <w:vAlign w:val="bottom"/>
          </w:tcPr>
          <w:p w:rsidR="004B2BAA" w:rsidRPr="008A0383" w:rsidP="004B2BAA" w14:paraId="25317211" w14:textId="4FCBC026">
            <w:pPr>
              <w:pStyle w:val="RTableTextAbt"/>
              <w:rPr>
                <w:rFonts w:asciiTheme="majorBidi" w:hAnsiTheme="majorBidi" w:cstheme="majorBidi"/>
                <w:szCs w:val="18"/>
              </w:rPr>
            </w:pPr>
            <w:r w:rsidRPr="008A0383">
              <w:rPr>
                <w:szCs w:val="18"/>
              </w:rPr>
              <w:t xml:space="preserve">$241 </w:t>
            </w:r>
          </w:p>
        </w:tc>
        <w:tc>
          <w:tcPr>
            <w:tcW w:w="404" w:type="pct"/>
            <w:shd w:val="clear" w:color="auto" w:fill="auto"/>
            <w:noWrap/>
            <w:vAlign w:val="bottom"/>
          </w:tcPr>
          <w:p w:rsidR="004B2BAA" w:rsidRPr="008A0383" w:rsidP="004B2BAA" w14:paraId="74F1C320" w14:textId="56973F48">
            <w:pPr>
              <w:pStyle w:val="RTableTextAbt"/>
              <w:rPr>
                <w:rFonts w:asciiTheme="majorBidi" w:hAnsiTheme="majorBidi" w:cstheme="majorBidi"/>
                <w:szCs w:val="18"/>
              </w:rPr>
            </w:pPr>
            <w:r w:rsidRPr="00A90589">
              <w:rPr>
                <w:rFonts w:ascii="Arial Narrow" w:hAnsi="Arial Narrow"/>
                <w:szCs w:val="18"/>
              </w:rPr>
              <w:t xml:space="preserve">$48 </w:t>
            </w:r>
          </w:p>
        </w:tc>
        <w:tc>
          <w:tcPr>
            <w:tcW w:w="405" w:type="pct"/>
            <w:vAlign w:val="center"/>
          </w:tcPr>
          <w:p w:rsidR="004B2BAA" w:rsidRPr="008A0383" w:rsidP="004B2BAA" w14:paraId="79D7915E" w14:textId="03637FF5">
            <w:pPr>
              <w:pStyle w:val="RTableTextAbt"/>
              <w:rPr>
                <w:rFonts w:asciiTheme="majorBidi" w:hAnsiTheme="majorBidi" w:cstheme="majorBidi"/>
                <w:szCs w:val="18"/>
              </w:rPr>
            </w:pPr>
            <w:r w:rsidRPr="008A0383">
              <w:rPr>
                <w:szCs w:val="18"/>
              </w:rPr>
              <w:t xml:space="preserve">$24 </w:t>
            </w:r>
          </w:p>
        </w:tc>
        <w:tc>
          <w:tcPr>
            <w:tcW w:w="372" w:type="pct"/>
            <w:vAlign w:val="center"/>
          </w:tcPr>
          <w:p w:rsidR="004B2BAA" w:rsidRPr="008A0383" w:rsidP="004B2BAA" w14:paraId="5DF0AEF8" w14:textId="1B308278">
            <w:pPr>
              <w:pStyle w:val="RTableTextAbt"/>
              <w:rPr>
                <w:rFonts w:asciiTheme="majorBidi" w:hAnsiTheme="majorBidi" w:cstheme="majorBidi"/>
                <w:szCs w:val="18"/>
              </w:rPr>
            </w:pPr>
            <w:r w:rsidRPr="008A0383">
              <w:rPr>
                <w:szCs w:val="18"/>
              </w:rPr>
              <w:t>-</w:t>
            </w:r>
          </w:p>
        </w:tc>
        <w:tc>
          <w:tcPr>
            <w:tcW w:w="304" w:type="pct"/>
            <w:vAlign w:val="bottom"/>
          </w:tcPr>
          <w:p w:rsidR="004B2BAA" w:rsidRPr="008A0383" w:rsidP="004B2BAA" w14:paraId="7575489E" w14:textId="2F09EC5E">
            <w:pPr>
              <w:pStyle w:val="RTableTextAbt"/>
              <w:rPr>
                <w:rFonts w:asciiTheme="majorBidi" w:hAnsiTheme="majorBidi" w:cstheme="majorBidi"/>
                <w:szCs w:val="18"/>
              </w:rPr>
            </w:pPr>
            <w:r w:rsidRPr="00A90589">
              <w:rPr>
                <w:rFonts w:ascii="Arial Narrow" w:hAnsi="Arial Narrow"/>
                <w:szCs w:val="18"/>
              </w:rPr>
              <w:t>$72</w:t>
            </w:r>
          </w:p>
        </w:tc>
      </w:tr>
      <w:tr w14:paraId="410B7EA3" w14:textId="77777777" w:rsidTr="00A90589">
        <w:tblPrEx>
          <w:tblW w:w="5139" w:type="pct"/>
          <w:tblLayout w:type="fixed"/>
          <w:tblLook w:val="0420"/>
        </w:tblPrEx>
        <w:trPr>
          <w:trHeight w:val="64"/>
        </w:trPr>
        <w:tc>
          <w:tcPr>
            <w:tcW w:w="1386" w:type="pct"/>
            <w:vMerge/>
            <w:shd w:val="clear" w:color="auto" w:fill="auto"/>
            <w:vAlign w:val="center"/>
          </w:tcPr>
          <w:p w:rsidR="004B2BAA" w:rsidRPr="00FA5281" w:rsidP="004B2BAA" w14:paraId="6CDE8F3E" w14:textId="77777777">
            <w:pPr>
              <w:pStyle w:val="LTableTextAbt"/>
            </w:pPr>
          </w:p>
        </w:tc>
        <w:tc>
          <w:tcPr>
            <w:tcW w:w="1047" w:type="pct"/>
            <w:shd w:val="clear" w:color="auto" w:fill="auto"/>
            <w:vAlign w:val="center"/>
          </w:tcPr>
          <w:p w:rsidR="004B2BAA" w:rsidRPr="00FA5281" w:rsidP="004B2BAA" w14:paraId="312A3CC1" w14:textId="77777777">
            <w:pPr>
              <w:pStyle w:val="RTableTextAbt"/>
              <w:jc w:val="left"/>
            </w:pPr>
            <w:r>
              <w:t>Between Action Level and ECEL</w:t>
            </w:r>
          </w:p>
        </w:tc>
        <w:tc>
          <w:tcPr>
            <w:tcW w:w="337" w:type="pct"/>
            <w:shd w:val="clear" w:color="auto" w:fill="auto"/>
            <w:vAlign w:val="center"/>
          </w:tcPr>
          <w:p w:rsidR="004B2BAA" w:rsidRPr="008A0383" w:rsidP="004B2BAA" w14:paraId="3C697C13" w14:textId="2ABDA386">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35C9B514" w14:textId="48370932">
            <w:pPr>
              <w:pStyle w:val="RTableTextAbt"/>
              <w:rPr>
                <w:rFonts w:asciiTheme="majorBidi" w:hAnsiTheme="majorBidi" w:cstheme="majorBidi"/>
                <w:szCs w:val="18"/>
              </w:rPr>
            </w:pPr>
            <w:r w:rsidRPr="008A0383">
              <w:rPr>
                <w:szCs w:val="18"/>
              </w:rPr>
              <w:t>-</w:t>
            </w:r>
          </w:p>
        </w:tc>
        <w:tc>
          <w:tcPr>
            <w:tcW w:w="305" w:type="pct"/>
            <w:shd w:val="clear" w:color="auto" w:fill="auto"/>
            <w:noWrap/>
            <w:vAlign w:val="bottom"/>
          </w:tcPr>
          <w:p w:rsidR="004B2BAA" w:rsidRPr="008A0383" w:rsidP="004B2BAA" w14:paraId="16348162" w14:textId="0268A1E1">
            <w:pPr>
              <w:pStyle w:val="RTableTextAbt"/>
              <w:rPr>
                <w:rFonts w:asciiTheme="majorBidi" w:hAnsiTheme="majorBidi" w:cstheme="majorBidi"/>
                <w:szCs w:val="18"/>
              </w:rPr>
            </w:pPr>
            <w:r w:rsidRPr="008A0383">
              <w:rPr>
                <w:szCs w:val="18"/>
              </w:rPr>
              <w:t xml:space="preserve">- </w:t>
            </w:r>
          </w:p>
        </w:tc>
        <w:tc>
          <w:tcPr>
            <w:tcW w:w="404" w:type="pct"/>
            <w:shd w:val="clear" w:color="auto" w:fill="auto"/>
            <w:noWrap/>
            <w:vAlign w:val="bottom"/>
          </w:tcPr>
          <w:p w:rsidR="004B2BAA" w:rsidRPr="008A0383" w:rsidP="004B2BAA" w14:paraId="77543A28" w14:textId="0316D8A2">
            <w:pPr>
              <w:pStyle w:val="RTableTextAbt"/>
              <w:rPr>
                <w:rFonts w:asciiTheme="majorBidi" w:hAnsiTheme="majorBidi" w:cstheme="majorBidi"/>
                <w:szCs w:val="18"/>
              </w:rPr>
            </w:pPr>
            <w:r w:rsidRPr="00A90589">
              <w:rPr>
                <w:rFonts w:ascii="Arial Narrow" w:hAnsi="Arial Narrow"/>
                <w:szCs w:val="18"/>
              </w:rPr>
              <w:t xml:space="preserve">$481 </w:t>
            </w:r>
          </w:p>
        </w:tc>
        <w:tc>
          <w:tcPr>
            <w:tcW w:w="405" w:type="pct"/>
            <w:vAlign w:val="center"/>
          </w:tcPr>
          <w:p w:rsidR="004B2BAA" w:rsidRPr="008A0383" w:rsidP="004B2BAA" w14:paraId="7547FB27" w14:textId="1E81728F">
            <w:pPr>
              <w:pStyle w:val="RTableTextAbt"/>
              <w:rPr>
                <w:rFonts w:asciiTheme="majorBidi" w:hAnsiTheme="majorBidi" w:cstheme="majorBidi"/>
                <w:szCs w:val="18"/>
              </w:rPr>
            </w:pPr>
            <w:r w:rsidRPr="008A0383">
              <w:rPr>
                <w:szCs w:val="18"/>
              </w:rPr>
              <w:t>-</w:t>
            </w:r>
          </w:p>
        </w:tc>
        <w:tc>
          <w:tcPr>
            <w:tcW w:w="372" w:type="pct"/>
            <w:vAlign w:val="center"/>
          </w:tcPr>
          <w:p w:rsidR="004B2BAA" w:rsidRPr="008A0383" w:rsidP="004B2BAA" w14:paraId="657AF34A" w14:textId="671488CC">
            <w:pPr>
              <w:pStyle w:val="RTableTextAbt"/>
              <w:rPr>
                <w:rFonts w:asciiTheme="majorBidi" w:hAnsiTheme="majorBidi" w:cstheme="majorBidi"/>
                <w:szCs w:val="18"/>
              </w:rPr>
            </w:pPr>
            <w:r w:rsidRPr="008A0383">
              <w:rPr>
                <w:szCs w:val="18"/>
              </w:rPr>
              <w:t>-</w:t>
            </w:r>
          </w:p>
        </w:tc>
        <w:tc>
          <w:tcPr>
            <w:tcW w:w="304" w:type="pct"/>
            <w:vAlign w:val="bottom"/>
          </w:tcPr>
          <w:p w:rsidR="004B2BAA" w:rsidRPr="008A0383" w:rsidP="004B2BAA" w14:paraId="38D43BEB" w14:textId="19D0DCCB">
            <w:pPr>
              <w:pStyle w:val="RTableTextAbt"/>
              <w:rPr>
                <w:rFonts w:asciiTheme="majorBidi" w:hAnsiTheme="majorBidi" w:cstheme="majorBidi"/>
                <w:szCs w:val="18"/>
              </w:rPr>
            </w:pPr>
            <w:r w:rsidRPr="00A90589">
              <w:rPr>
                <w:rFonts w:ascii="Arial Narrow" w:hAnsi="Arial Narrow"/>
                <w:szCs w:val="18"/>
              </w:rPr>
              <w:t>$481</w:t>
            </w:r>
          </w:p>
        </w:tc>
      </w:tr>
      <w:tr w14:paraId="6FB8544E" w14:textId="77777777" w:rsidTr="00A90589">
        <w:tblPrEx>
          <w:tblW w:w="5139" w:type="pct"/>
          <w:tblLayout w:type="fixed"/>
          <w:tblLook w:val="0420"/>
        </w:tblPrEx>
        <w:trPr>
          <w:trHeight w:val="64"/>
        </w:trPr>
        <w:tc>
          <w:tcPr>
            <w:tcW w:w="1386" w:type="pct"/>
            <w:vMerge/>
            <w:shd w:val="clear" w:color="auto" w:fill="auto"/>
            <w:vAlign w:val="center"/>
          </w:tcPr>
          <w:p w:rsidR="004B2BAA" w:rsidRPr="00FA5281" w:rsidP="004B2BAA" w14:paraId="71060C01" w14:textId="77777777">
            <w:pPr>
              <w:pStyle w:val="LTableTextAbt"/>
            </w:pPr>
          </w:p>
        </w:tc>
        <w:tc>
          <w:tcPr>
            <w:tcW w:w="1047" w:type="pct"/>
            <w:shd w:val="clear" w:color="auto" w:fill="auto"/>
            <w:vAlign w:val="center"/>
          </w:tcPr>
          <w:p w:rsidR="004B2BAA" w:rsidRPr="00FA5281" w:rsidP="004B2BAA" w14:paraId="10076592" w14:textId="77777777">
            <w:pPr>
              <w:pStyle w:val="RTableTextAbt"/>
              <w:jc w:val="left"/>
            </w:pPr>
            <w:r>
              <w:t>1 to &lt;10 times the ECEL</w:t>
            </w:r>
          </w:p>
        </w:tc>
        <w:tc>
          <w:tcPr>
            <w:tcW w:w="337" w:type="pct"/>
            <w:shd w:val="clear" w:color="auto" w:fill="auto"/>
            <w:vAlign w:val="center"/>
          </w:tcPr>
          <w:p w:rsidR="004B2BAA" w:rsidRPr="008A0383" w:rsidP="004B2BAA" w14:paraId="06D05867" w14:textId="7CB313AF">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01DC0A0A" w14:textId="7D072CC3">
            <w:pPr>
              <w:pStyle w:val="RTableTextAbt"/>
              <w:rPr>
                <w:rFonts w:asciiTheme="majorBidi" w:hAnsiTheme="majorBidi" w:cstheme="majorBidi"/>
                <w:szCs w:val="18"/>
              </w:rPr>
            </w:pPr>
            <w:r w:rsidRPr="008A0383">
              <w:rPr>
                <w:szCs w:val="18"/>
              </w:rPr>
              <w:t xml:space="preserve">$2,686 </w:t>
            </w:r>
          </w:p>
        </w:tc>
        <w:tc>
          <w:tcPr>
            <w:tcW w:w="305" w:type="pct"/>
            <w:shd w:val="clear" w:color="auto" w:fill="auto"/>
            <w:noWrap/>
            <w:vAlign w:val="bottom"/>
          </w:tcPr>
          <w:p w:rsidR="004B2BAA" w:rsidRPr="008A0383" w:rsidP="004B2BAA" w14:paraId="7179D1F5" w14:textId="174D2F5A">
            <w:pPr>
              <w:pStyle w:val="RTableTextAbt"/>
              <w:rPr>
                <w:rFonts w:asciiTheme="majorBidi" w:hAnsiTheme="majorBidi" w:cstheme="majorBidi"/>
                <w:szCs w:val="18"/>
              </w:rPr>
            </w:pPr>
            <w:r w:rsidRPr="008A0383">
              <w:rPr>
                <w:szCs w:val="18"/>
              </w:rPr>
              <w:t xml:space="preserve">$2,686 </w:t>
            </w:r>
          </w:p>
        </w:tc>
        <w:tc>
          <w:tcPr>
            <w:tcW w:w="404" w:type="pct"/>
            <w:shd w:val="clear" w:color="auto" w:fill="auto"/>
            <w:noWrap/>
            <w:vAlign w:val="bottom"/>
          </w:tcPr>
          <w:p w:rsidR="004B2BAA" w:rsidRPr="008A0383" w:rsidP="004B2BAA" w14:paraId="6978AA47" w14:textId="071E4293">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55294387" w14:textId="2EECC1B1">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2B1074CD" w14:textId="4BCF774C">
            <w:pPr>
              <w:pStyle w:val="RTableTextAbt"/>
              <w:rPr>
                <w:rFonts w:asciiTheme="majorBidi" w:hAnsiTheme="majorBidi" w:cstheme="majorBidi"/>
                <w:szCs w:val="18"/>
              </w:rPr>
            </w:pPr>
            <w:r w:rsidRPr="00A90589">
              <w:rPr>
                <w:rFonts w:ascii="Arial Narrow" w:hAnsi="Arial Narrow"/>
                <w:szCs w:val="18"/>
              </w:rPr>
              <w:t>$2,906</w:t>
            </w:r>
          </w:p>
        </w:tc>
        <w:tc>
          <w:tcPr>
            <w:tcW w:w="304" w:type="pct"/>
            <w:vAlign w:val="bottom"/>
          </w:tcPr>
          <w:p w:rsidR="004B2BAA" w:rsidRPr="008A0383" w:rsidP="004B2BAA" w14:paraId="315D9F63" w14:textId="712069D6">
            <w:pPr>
              <w:pStyle w:val="RTableTextAbt"/>
              <w:rPr>
                <w:rFonts w:asciiTheme="majorBidi" w:hAnsiTheme="majorBidi" w:cstheme="majorBidi"/>
                <w:szCs w:val="18"/>
              </w:rPr>
            </w:pPr>
            <w:r w:rsidRPr="00A90589">
              <w:rPr>
                <w:rFonts w:ascii="Arial Narrow" w:hAnsi="Arial Narrow"/>
                <w:szCs w:val="18"/>
              </w:rPr>
              <w:t>$3,868</w:t>
            </w:r>
          </w:p>
        </w:tc>
      </w:tr>
      <w:tr w14:paraId="7582DF21" w14:textId="77777777" w:rsidTr="00A90589">
        <w:tblPrEx>
          <w:tblW w:w="5139" w:type="pct"/>
          <w:tblLayout w:type="fixed"/>
          <w:tblLook w:val="0420"/>
        </w:tblPrEx>
        <w:trPr>
          <w:trHeight w:val="64"/>
        </w:trPr>
        <w:tc>
          <w:tcPr>
            <w:tcW w:w="1386" w:type="pct"/>
            <w:vMerge/>
            <w:shd w:val="clear" w:color="auto" w:fill="auto"/>
            <w:vAlign w:val="center"/>
          </w:tcPr>
          <w:p w:rsidR="004B2BAA" w:rsidRPr="00FA5281" w:rsidP="004B2BAA" w14:paraId="0D872F26" w14:textId="77777777">
            <w:pPr>
              <w:pStyle w:val="LTableTextAbt"/>
            </w:pPr>
          </w:p>
        </w:tc>
        <w:tc>
          <w:tcPr>
            <w:tcW w:w="1047" w:type="pct"/>
            <w:shd w:val="clear" w:color="auto" w:fill="auto"/>
            <w:vAlign w:val="center"/>
          </w:tcPr>
          <w:p w:rsidR="004B2BAA" w:rsidRPr="00FA5281" w:rsidP="004B2BAA" w14:paraId="16286D32" w14:textId="77777777">
            <w:pPr>
              <w:pStyle w:val="RTableTextAbt"/>
              <w:jc w:val="left"/>
            </w:pPr>
            <w:r>
              <w:t>10 to &lt;25 times the ECEL</w:t>
            </w:r>
          </w:p>
        </w:tc>
        <w:tc>
          <w:tcPr>
            <w:tcW w:w="337" w:type="pct"/>
            <w:shd w:val="clear" w:color="auto" w:fill="auto"/>
            <w:vAlign w:val="center"/>
          </w:tcPr>
          <w:p w:rsidR="004B2BAA" w:rsidRPr="008A0383" w:rsidP="004B2BAA" w14:paraId="27F1C6F8" w14:textId="03891EAC">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016AED97" w14:textId="3E6A5D90">
            <w:pPr>
              <w:pStyle w:val="RTableTextAbt"/>
              <w:rPr>
                <w:rFonts w:asciiTheme="majorBidi" w:hAnsiTheme="majorBidi" w:cstheme="majorBidi"/>
                <w:szCs w:val="18"/>
              </w:rPr>
            </w:pPr>
            <w:r w:rsidRPr="008A0383">
              <w:rPr>
                <w:szCs w:val="18"/>
              </w:rPr>
              <w:t xml:space="preserve">$2,788 </w:t>
            </w:r>
          </w:p>
        </w:tc>
        <w:tc>
          <w:tcPr>
            <w:tcW w:w="305" w:type="pct"/>
            <w:shd w:val="clear" w:color="auto" w:fill="auto"/>
            <w:noWrap/>
            <w:vAlign w:val="bottom"/>
          </w:tcPr>
          <w:p w:rsidR="004B2BAA" w:rsidRPr="008A0383" w:rsidP="004B2BAA" w14:paraId="7E2976FE" w14:textId="1194362E">
            <w:pPr>
              <w:pStyle w:val="RTableTextAbt"/>
              <w:rPr>
                <w:rFonts w:asciiTheme="majorBidi" w:hAnsiTheme="majorBidi" w:cstheme="majorBidi"/>
                <w:szCs w:val="18"/>
              </w:rPr>
            </w:pPr>
            <w:r w:rsidRPr="008A0383">
              <w:rPr>
                <w:szCs w:val="18"/>
              </w:rPr>
              <w:t xml:space="preserve">$2,788 </w:t>
            </w:r>
          </w:p>
        </w:tc>
        <w:tc>
          <w:tcPr>
            <w:tcW w:w="404" w:type="pct"/>
            <w:shd w:val="clear" w:color="auto" w:fill="auto"/>
            <w:noWrap/>
            <w:vAlign w:val="bottom"/>
          </w:tcPr>
          <w:p w:rsidR="004B2BAA" w:rsidRPr="008A0383" w:rsidP="004B2BAA" w14:paraId="17C6F6DF" w14:textId="7DEF4685">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46F98D1F" w14:textId="5F7144EA">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6EA7BC5E" w14:textId="176DB4BB">
            <w:pPr>
              <w:pStyle w:val="RTableTextAbt"/>
              <w:rPr>
                <w:rFonts w:asciiTheme="majorBidi" w:hAnsiTheme="majorBidi" w:cstheme="majorBidi"/>
                <w:szCs w:val="18"/>
              </w:rPr>
            </w:pPr>
            <w:r w:rsidRPr="00A90589">
              <w:rPr>
                <w:rFonts w:ascii="Arial Narrow" w:hAnsi="Arial Narrow"/>
                <w:szCs w:val="18"/>
              </w:rPr>
              <w:t>$2,264</w:t>
            </w:r>
          </w:p>
        </w:tc>
        <w:tc>
          <w:tcPr>
            <w:tcW w:w="304" w:type="pct"/>
            <w:vAlign w:val="bottom"/>
          </w:tcPr>
          <w:p w:rsidR="004B2BAA" w:rsidRPr="008A0383" w:rsidP="004B2BAA" w14:paraId="33F267BF" w14:textId="66BB16BD">
            <w:pPr>
              <w:pStyle w:val="RTableTextAbt"/>
              <w:rPr>
                <w:rFonts w:asciiTheme="majorBidi" w:hAnsiTheme="majorBidi" w:cstheme="majorBidi"/>
                <w:szCs w:val="18"/>
              </w:rPr>
            </w:pPr>
            <w:r w:rsidRPr="00A90589">
              <w:rPr>
                <w:rFonts w:ascii="Arial Narrow" w:hAnsi="Arial Narrow"/>
                <w:szCs w:val="18"/>
              </w:rPr>
              <w:t>$3,227</w:t>
            </w:r>
          </w:p>
        </w:tc>
      </w:tr>
      <w:tr w14:paraId="10C86C02" w14:textId="77777777" w:rsidTr="00A90589">
        <w:tblPrEx>
          <w:tblW w:w="5139" w:type="pct"/>
          <w:tblLayout w:type="fixed"/>
          <w:tblLook w:val="0420"/>
        </w:tblPrEx>
        <w:trPr>
          <w:trHeight w:val="64"/>
        </w:trPr>
        <w:tc>
          <w:tcPr>
            <w:tcW w:w="1386" w:type="pct"/>
            <w:vMerge/>
            <w:shd w:val="clear" w:color="auto" w:fill="auto"/>
            <w:vAlign w:val="center"/>
          </w:tcPr>
          <w:p w:rsidR="004B2BAA" w:rsidRPr="00FA5281" w:rsidP="004B2BAA" w14:paraId="38B6DF89" w14:textId="77777777">
            <w:pPr>
              <w:pStyle w:val="LTableTextAbt"/>
            </w:pPr>
          </w:p>
        </w:tc>
        <w:tc>
          <w:tcPr>
            <w:tcW w:w="1047" w:type="pct"/>
            <w:shd w:val="clear" w:color="auto" w:fill="auto"/>
            <w:vAlign w:val="center"/>
          </w:tcPr>
          <w:p w:rsidR="004B2BAA" w:rsidRPr="00FA5281" w:rsidP="004B2BAA" w14:paraId="5AAA6FFF" w14:textId="77777777">
            <w:pPr>
              <w:pStyle w:val="RTableTextAbt"/>
              <w:jc w:val="left"/>
            </w:pPr>
            <w:r>
              <w:t>25 to &lt;50 times the ECEL</w:t>
            </w:r>
          </w:p>
        </w:tc>
        <w:tc>
          <w:tcPr>
            <w:tcW w:w="337" w:type="pct"/>
            <w:shd w:val="clear" w:color="auto" w:fill="auto"/>
            <w:vAlign w:val="center"/>
          </w:tcPr>
          <w:p w:rsidR="004B2BAA" w:rsidRPr="008A0383" w:rsidP="004B2BAA" w14:paraId="579772AF" w14:textId="32644254">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681796BD" w14:textId="4B51590C">
            <w:pPr>
              <w:pStyle w:val="RTableTextAbt"/>
              <w:rPr>
                <w:rFonts w:asciiTheme="majorBidi" w:hAnsiTheme="majorBidi" w:cstheme="majorBidi"/>
                <w:szCs w:val="18"/>
              </w:rPr>
            </w:pPr>
            <w:r w:rsidRPr="008A0383">
              <w:rPr>
                <w:szCs w:val="18"/>
              </w:rPr>
              <w:t xml:space="preserve">$2,711 </w:t>
            </w:r>
          </w:p>
        </w:tc>
        <w:tc>
          <w:tcPr>
            <w:tcW w:w="305" w:type="pct"/>
            <w:shd w:val="clear" w:color="auto" w:fill="auto"/>
            <w:noWrap/>
            <w:vAlign w:val="bottom"/>
          </w:tcPr>
          <w:p w:rsidR="004B2BAA" w:rsidRPr="008A0383" w:rsidP="004B2BAA" w14:paraId="6BFEB177" w14:textId="0AD1F49C">
            <w:pPr>
              <w:pStyle w:val="RTableTextAbt"/>
              <w:rPr>
                <w:rFonts w:asciiTheme="majorBidi" w:hAnsiTheme="majorBidi" w:cstheme="majorBidi"/>
                <w:szCs w:val="18"/>
              </w:rPr>
            </w:pPr>
            <w:r w:rsidRPr="008A0383">
              <w:rPr>
                <w:szCs w:val="18"/>
              </w:rPr>
              <w:t xml:space="preserve">$2,711 </w:t>
            </w:r>
          </w:p>
        </w:tc>
        <w:tc>
          <w:tcPr>
            <w:tcW w:w="404" w:type="pct"/>
            <w:shd w:val="clear" w:color="auto" w:fill="auto"/>
            <w:noWrap/>
            <w:vAlign w:val="bottom"/>
          </w:tcPr>
          <w:p w:rsidR="004B2BAA" w:rsidRPr="008A0383" w:rsidP="004B2BAA" w14:paraId="24EB1626" w14:textId="33A1B095">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69BD6347" w14:textId="5D000889">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219692D5" w14:textId="655469C0">
            <w:pPr>
              <w:pStyle w:val="RTableTextAbt"/>
              <w:rPr>
                <w:rFonts w:asciiTheme="majorBidi" w:hAnsiTheme="majorBidi" w:cstheme="majorBidi"/>
                <w:szCs w:val="18"/>
              </w:rPr>
            </w:pPr>
            <w:r w:rsidRPr="00A90589">
              <w:rPr>
                <w:rFonts w:ascii="Arial Narrow" w:hAnsi="Arial Narrow"/>
                <w:szCs w:val="18"/>
              </w:rPr>
              <w:t>$2,667</w:t>
            </w:r>
          </w:p>
        </w:tc>
        <w:tc>
          <w:tcPr>
            <w:tcW w:w="304" w:type="pct"/>
            <w:vAlign w:val="bottom"/>
          </w:tcPr>
          <w:p w:rsidR="004B2BAA" w:rsidRPr="008A0383" w:rsidP="004B2BAA" w14:paraId="288BA868" w14:textId="7269DFDC">
            <w:pPr>
              <w:pStyle w:val="RTableTextAbt"/>
              <w:rPr>
                <w:rFonts w:asciiTheme="majorBidi" w:hAnsiTheme="majorBidi" w:cstheme="majorBidi"/>
                <w:szCs w:val="18"/>
              </w:rPr>
            </w:pPr>
            <w:r w:rsidRPr="00A90589">
              <w:rPr>
                <w:rFonts w:ascii="Arial Narrow" w:hAnsi="Arial Narrow"/>
                <w:szCs w:val="18"/>
              </w:rPr>
              <w:t>$3,630</w:t>
            </w:r>
          </w:p>
        </w:tc>
      </w:tr>
      <w:tr w14:paraId="11DE7DB1" w14:textId="77777777" w:rsidTr="00A90589">
        <w:tblPrEx>
          <w:tblW w:w="5139" w:type="pct"/>
          <w:tblLayout w:type="fixed"/>
          <w:tblLook w:val="0420"/>
        </w:tblPrEx>
        <w:trPr>
          <w:trHeight w:val="64"/>
        </w:trPr>
        <w:tc>
          <w:tcPr>
            <w:tcW w:w="1386" w:type="pct"/>
            <w:vMerge/>
            <w:shd w:val="clear" w:color="auto" w:fill="auto"/>
            <w:vAlign w:val="center"/>
          </w:tcPr>
          <w:p w:rsidR="004B2BAA" w:rsidRPr="00FA5281" w:rsidP="004B2BAA" w14:paraId="73E4547A" w14:textId="77777777">
            <w:pPr>
              <w:pStyle w:val="LTableTextAbt"/>
            </w:pPr>
          </w:p>
        </w:tc>
        <w:tc>
          <w:tcPr>
            <w:tcW w:w="1047" w:type="pct"/>
            <w:shd w:val="clear" w:color="auto" w:fill="auto"/>
            <w:vAlign w:val="center"/>
          </w:tcPr>
          <w:p w:rsidR="004B2BAA" w:rsidRPr="00FA5281" w:rsidP="004B2BAA" w14:paraId="1989BEAA" w14:textId="77777777">
            <w:pPr>
              <w:pStyle w:val="RTableTextAbt"/>
              <w:jc w:val="left"/>
            </w:pPr>
            <w:r>
              <w:t>50 to &lt;1,000 times the ECEL</w:t>
            </w:r>
          </w:p>
        </w:tc>
        <w:tc>
          <w:tcPr>
            <w:tcW w:w="337" w:type="pct"/>
            <w:shd w:val="clear" w:color="auto" w:fill="auto"/>
            <w:vAlign w:val="center"/>
          </w:tcPr>
          <w:p w:rsidR="004B2BAA" w:rsidRPr="008A0383" w:rsidP="004B2BAA" w14:paraId="54643A6D" w14:textId="62BDF773">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24224A0E" w14:textId="2CCAF2C9">
            <w:pPr>
              <w:pStyle w:val="RTableTextAbt"/>
              <w:rPr>
                <w:rFonts w:asciiTheme="majorBidi" w:hAnsiTheme="majorBidi" w:cstheme="majorBidi"/>
                <w:szCs w:val="18"/>
              </w:rPr>
            </w:pPr>
            <w:r w:rsidRPr="008A0383">
              <w:rPr>
                <w:szCs w:val="18"/>
              </w:rPr>
              <w:t xml:space="preserve">$2,634 </w:t>
            </w:r>
          </w:p>
        </w:tc>
        <w:tc>
          <w:tcPr>
            <w:tcW w:w="305" w:type="pct"/>
            <w:shd w:val="clear" w:color="auto" w:fill="auto"/>
            <w:noWrap/>
            <w:vAlign w:val="bottom"/>
          </w:tcPr>
          <w:p w:rsidR="004B2BAA" w:rsidRPr="008A0383" w:rsidP="004B2BAA" w14:paraId="527FC87C" w14:textId="00D0D41A">
            <w:pPr>
              <w:pStyle w:val="RTableTextAbt"/>
              <w:rPr>
                <w:rFonts w:asciiTheme="majorBidi" w:hAnsiTheme="majorBidi" w:cstheme="majorBidi"/>
                <w:szCs w:val="18"/>
              </w:rPr>
            </w:pPr>
            <w:r w:rsidRPr="008A0383">
              <w:rPr>
                <w:szCs w:val="18"/>
              </w:rPr>
              <w:t xml:space="preserve">$2,634 </w:t>
            </w:r>
          </w:p>
        </w:tc>
        <w:tc>
          <w:tcPr>
            <w:tcW w:w="404" w:type="pct"/>
            <w:shd w:val="clear" w:color="auto" w:fill="auto"/>
            <w:noWrap/>
            <w:vAlign w:val="bottom"/>
          </w:tcPr>
          <w:p w:rsidR="004B2BAA" w:rsidRPr="008A0383" w:rsidP="004B2BAA" w14:paraId="0B3B2F3E" w14:textId="66659D12">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78900A1A" w14:textId="63479B26">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48E08A92" w14:textId="4D17DD6A">
            <w:pPr>
              <w:pStyle w:val="RTableTextAbt"/>
              <w:rPr>
                <w:rFonts w:asciiTheme="majorBidi" w:hAnsiTheme="majorBidi" w:cstheme="majorBidi"/>
                <w:szCs w:val="18"/>
              </w:rPr>
            </w:pPr>
            <w:r w:rsidRPr="00A90589">
              <w:rPr>
                <w:rFonts w:ascii="Arial Narrow" w:hAnsi="Arial Narrow"/>
                <w:szCs w:val="18"/>
              </w:rPr>
              <w:t>$2,139</w:t>
            </w:r>
          </w:p>
        </w:tc>
        <w:tc>
          <w:tcPr>
            <w:tcW w:w="304" w:type="pct"/>
            <w:vAlign w:val="bottom"/>
          </w:tcPr>
          <w:p w:rsidR="004B2BAA" w:rsidRPr="008A0383" w:rsidP="004B2BAA" w14:paraId="6930D815" w14:textId="279618D4">
            <w:pPr>
              <w:pStyle w:val="RTableTextAbt"/>
              <w:rPr>
                <w:rFonts w:asciiTheme="majorBidi" w:hAnsiTheme="majorBidi" w:cstheme="majorBidi"/>
                <w:szCs w:val="18"/>
              </w:rPr>
            </w:pPr>
            <w:r w:rsidRPr="00A90589">
              <w:rPr>
                <w:rFonts w:ascii="Arial Narrow" w:hAnsi="Arial Narrow"/>
                <w:szCs w:val="18"/>
              </w:rPr>
              <w:t>$3,101</w:t>
            </w:r>
          </w:p>
        </w:tc>
      </w:tr>
      <w:tr w14:paraId="492F0E91" w14:textId="77777777" w:rsidTr="00A90589">
        <w:tblPrEx>
          <w:tblW w:w="5139" w:type="pct"/>
          <w:tblLayout w:type="fixed"/>
          <w:tblLook w:val="0420"/>
        </w:tblPrEx>
        <w:trPr>
          <w:trHeight w:val="64"/>
        </w:trPr>
        <w:tc>
          <w:tcPr>
            <w:tcW w:w="1386" w:type="pct"/>
            <w:vMerge/>
            <w:shd w:val="clear" w:color="auto" w:fill="auto"/>
            <w:vAlign w:val="center"/>
          </w:tcPr>
          <w:p w:rsidR="004B2BAA" w:rsidRPr="00FA5281" w:rsidP="004B2BAA" w14:paraId="1F889D89" w14:textId="77777777">
            <w:pPr>
              <w:pStyle w:val="LTableTextAbt"/>
            </w:pPr>
          </w:p>
        </w:tc>
        <w:tc>
          <w:tcPr>
            <w:tcW w:w="1047" w:type="pct"/>
            <w:shd w:val="clear" w:color="auto" w:fill="auto"/>
            <w:vAlign w:val="center"/>
          </w:tcPr>
          <w:p w:rsidR="004B2BAA" w:rsidRPr="00FA5281" w:rsidP="004B2BAA" w14:paraId="57104704" w14:textId="77777777">
            <w:pPr>
              <w:pStyle w:val="RTableTextAbt"/>
              <w:jc w:val="left"/>
            </w:pPr>
            <w:r>
              <w:t>1,000 to &lt;10,000 times the ECEL</w:t>
            </w:r>
          </w:p>
        </w:tc>
        <w:tc>
          <w:tcPr>
            <w:tcW w:w="337" w:type="pct"/>
            <w:shd w:val="clear" w:color="auto" w:fill="auto"/>
            <w:vAlign w:val="center"/>
          </w:tcPr>
          <w:p w:rsidR="004B2BAA" w:rsidRPr="008A0383" w:rsidP="004B2BAA" w14:paraId="268151C6" w14:textId="44435761">
            <w:pPr>
              <w:pStyle w:val="RTableTextAbt"/>
              <w:rPr>
                <w:rFonts w:asciiTheme="majorBidi" w:hAnsiTheme="majorBidi" w:cstheme="majorBidi"/>
                <w:szCs w:val="18"/>
              </w:rPr>
            </w:pPr>
            <w:r w:rsidRPr="008A0383">
              <w:rPr>
                <w:szCs w:val="18"/>
              </w:rPr>
              <w:t>-</w:t>
            </w:r>
          </w:p>
        </w:tc>
        <w:tc>
          <w:tcPr>
            <w:tcW w:w="440" w:type="pct"/>
            <w:shd w:val="clear" w:color="auto" w:fill="auto"/>
            <w:vAlign w:val="center"/>
          </w:tcPr>
          <w:p w:rsidR="004B2BAA" w:rsidRPr="008A0383" w:rsidP="004B2BAA" w14:paraId="4A2AF34B" w14:textId="667C0053">
            <w:pPr>
              <w:pStyle w:val="RTableTextAbt"/>
              <w:rPr>
                <w:rFonts w:asciiTheme="majorBidi" w:hAnsiTheme="majorBidi" w:cstheme="majorBidi"/>
                <w:szCs w:val="18"/>
              </w:rPr>
            </w:pPr>
            <w:r w:rsidRPr="008A0383">
              <w:rPr>
                <w:szCs w:val="18"/>
              </w:rPr>
              <w:t xml:space="preserve">$9,172 </w:t>
            </w:r>
          </w:p>
        </w:tc>
        <w:tc>
          <w:tcPr>
            <w:tcW w:w="305" w:type="pct"/>
            <w:shd w:val="clear" w:color="auto" w:fill="auto"/>
            <w:noWrap/>
            <w:vAlign w:val="bottom"/>
          </w:tcPr>
          <w:p w:rsidR="004B2BAA" w:rsidRPr="008A0383" w:rsidP="004B2BAA" w14:paraId="6CC46055" w14:textId="3E25530F">
            <w:pPr>
              <w:pStyle w:val="RTableTextAbt"/>
              <w:rPr>
                <w:rFonts w:asciiTheme="majorBidi" w:hAnsiTheme="majorBidi" w:cstheme="majorBidi"/>
                <w:szCs w:val="18"/>
              </w:rPr>
            </w:pPr>
            <w:r w:rsidRPr="008A0383">
              <w:rPr>
                <w:szCs w:val="18"/>
              </w:rPr>
              <w:t xml:space="preserve">$9,172 </w:t>
            </w:r>
          </w:p>
        </w:tc>
        <w:tc>
          <w:tcPr>
            <w:tcW w:w="404" w:type="pct"/>
            <w:shd w:val="clear" w:color="auto" w:fill="auto"/>
            <w:noWrap/>
            <w:vAlign w:val="bottom"/>
          </w:tcPr>
          <w:p w:rsidR="004B2BAA" w:rsidRPr="008A0383" w:rsidP="004B2BAA" w14:paraId="44B07FC9" w14:textId="38F0374C">
            <w:pPr>
              <w:pStyle w:val="RTableTextAbt"/>
              <w:rPr>
                <w:rFonts w:asciiTheme="majorBidi" w:hAnsiTheme="majorBidi" w:cstheme="majorBidi"/>
                <w:szCs w:val="18"/>
              </w:rPr>
            </w:pPr>
            <w:r w:rsidRPr="00A90589">
              <w:rPr>
                <w:rFonts w:ascii="Arial Narrow" w:hAnsi="Arial Narrow"/>
                <w:szCs w:val="18"/>
              </w:rPr>
              <w:t xml:space="preserve">$963 </w:t>
            </w:r>
          </w:p>
        </w:tc>
        <w:tc>
          <w:tcPr>
            <w:tcW w:w="405" w:type="pct"/>
            <w:vAlign w:val="center"/>
          </w:tcPr>
          <w:p w:rsidR="004B2BAA" w:rsidRPr="008A0383" w:rsidP="004B2BAA" w14:paraId="422312DE" w14:textId="72863812">
            <w:pPr>
              <w:pStyle w:val="RTableTextAbt"/>
              <w:rPr>
                <w:rFonts w:asciiTheme="majorBidi" w:hAnsiTheme="majorBidi" w:cstheme="majorBidi"/>
                <w:szCs w:val="18"/>
              </w:rPr>
            </w:pPr>
            <w:r w:rsidRPr="008A0383">
              <w:rPr>
                <w:szCs w:val="18"/>
              </w:rPr>
              <w:t>-</w:t>
            </w:r>
          </w:p>
        </w:tc>
        <w:tc>
          <w:tcPr>
            <w:tcW w:w="372" w:type="pct"/>
            <w:vAlign w:val="bottom"/>
          </w:tcPr>
          <w:p w:rsidR="004B2BAA" w:rsidRPr="008A0383" w:rsidP="004B2BAA" w14:paraId="5697A81D" w14:textId="22220619">
            <w:pPr>
              <w:pStyle w:val="RTableTextAbt"/>
              <w:rPr>
                <w:rFonts w:asciiTheme="majorBidi" w:hAnsiTheme="majorBidi" w:cstheme="majorBidi"/>
                <w:szCs w:val="18"/>
              </w:rPr>
            </w:pPr>
            <w:r w:rsidRPr="00A90589">
              <w:rPr>
                <w:rFonts w:ascii="Arial Narrow" w:hAnsi="Arial Narrow"/>
                <w:szCs w:val="18"/>
              </w:rPr>
              <w:t>$2,560</w:t>
            </w:r>
          </w:p>
        </w:tc>
        <w:tc>
          <w:tcPr>
            <w:tcW w:w="304" w:type="pct"/>
            <w:vAlign w:val="bottom"/>
          </w:tcPr>
          <w:p w:rsidR="004B2BAA" w:rsidRPr="008A0383" w:rsidP="004B2BAA" w14:paraId="131935BB" w14:textId="0E50B4CB">
            <w:pPr>
              <w:pStyle w:val="RTableTextAbt"/>
              <w:rPr>
                <w:rFonts w:asciiTheme="majorBidi" w:hAnsiTheme="majorBidi" w:cstheme="majorBidi"/>
                <w:szCs w:val="18"/>
              </w:rPr>
            </w:pPr>
            <w:r w:rsidRPr="00A90589">
              <w:rPr>
                <w:rFonts w:ascii="Arial Narrow" w:hAnsi="Arial Narrow"/>
                <w:szCs w:val="18"/>
              </w:rPr>
              <w:t>$3,522</w:t>
            </w:r>
          </w:p>
        </w:tc>
      </w:tr>
    </w:tbl>
    <w:p w:rsidR="00666F5E" w:rsidP="00CB1C05" w14:paraId="2D4E9D07" w14:textId="77777777">
      <w:pPr>
        <w:pStyle w:val="RTableTextAbt"/>
        <w:rPr>
          <w:bCs w:val="0"/>
          <w:highlight w:val="yellow"/>
        </w:rPr>
        <w:sectPr w:rsidSect="00CB1C05">
          <w:type w:val="nextColumn"/>
          <w:pgSz w:w="15840" w:h="12240" w:orient="landscape" w:code="1"/>
          <w:pgMar w:top="1440" w:right="1440" w:bottom="1800" w:left="1440" w:header="720" w:footer="720" w:gutter="0"/>
          <w:lnNumType w:countBy="1" w:restart="continuous"/>
          <w:pgNumType w:chapStyle="1"/>
          <w:cols w:space="720"/>
          <w:titlePg/>
        </w:sectPr>
      </w:pPr>
    </w:p>
    <w:tbl>
      <w:tblPr>
        <w:tblStyle w:val="TableGrid"/>
        <w:tblW w:w="0" w:type="auto"/>
        <w:tblInd w:w="-540" w:type="dxa"/>
        <w:tblLayout w:type="fixed"/>
        <w:tblLook w:val="04A0"/>
      </w:tblPr>
      <w:tblGrid>
        <w:gridCol w:w="2790"/>
        <w:gridCol w:w="1170"/>
        <w:gridCol w:w="1170"/>
        <w:gridCol w:w="990"/>
        <w:gridCol w:w="1170"/>
        <w:gridCol w:w="1260"/>
        <w:gridCol w:w="990"/>
      </w:tblGrid>
      <w:tr w14:paraId="3F756E32" w14:textId="77777777">
        <w:tblPrEx>
          <w:tblW w:w="0" w:type="auto"/>
          <w:tblInd w:w="-540" w:type="dxa"/>
          <w:tblLayout w:type="fixed"/>
          <w:tblLook w:val="04A0"/>
        </w:tblPrEx>
        <w:trPr>
          <w:trHeight w:val="251"/>
          <w:tblHeader/>
        </w:trPr>
        <w:tc>
          <w:tcPr>
            <w:tcW w:w="9540" w:type="dxa"/>
            <w:gridSpan w:val="7"/>
            <w:tcBorders>
              <w:top w:val="nil"/>
              <w:left w:val="nil"/>
              <w:bottom w:val="single" w:sz="4" w:space="0" w:color="auto"/>
              <w:right w:val="nil"/>
            </w:tcBorders>
            <w:shd w:val="clear" w:color="auto" w:fill="auto"/>
          </w:tcPr>
          <w:p w:rsidR="00CE537F" w:rsidP="00CB1C05" w14:paraId="3BEAF2E7" w14:textId="77777777">
            <w:pPr>
              <w:pStyle w:val="TableTitleA"/>
              <w:rPr>
                <w:rFonts w:ascii="Arial" w:hAnsi="Arial" w:cs="Arial"/>
                <w:b/>
                <w:bCs/>
                <w:color w:val="FFFFFF"/>
                <w:sz w:val="18"/>
                <w:szCs w:val="18"/>
              </w:rPr>
            </w:pPr>
            <w:bookmarkStart w:id="1228" w:name="_Ref147494210"/>
            <w:bookmarkStart w:id="1229" w:name="_Toc147493465"/>
            <w:bookmarkStart w:id="1230" w:name="_Toc165379699"/>
            <w:bookmarkStart w:id="1231" w:name="_Toc107219329"/>
            <w:bookmarkStart w:id="1232" w:name="_Toc121142678"/>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6</w:t>
            </w:r>
            <w:r w:rsidR="00BC4B5D">
              <w:rPr>
                <w:noProof/>
              </w:rPr>
              <w:fldChar w:fldCharType="end"/>
            </w:r>
            <w:bookmarkEnd w:id="1228"/>
            <w:r>
              <w:t xml:space="preserve">: </w:t>
            </w:r>
            <w:r w:rsidRPr="007D74FE">
              <w:t xml:space="preserve">Summary of Per Facility Respiratory WCPP Costs, by </w:t>
            </w:r>
            <w:r>
              <w:t>T</w:t>
            </w:r>
            <w:r w:rsidRPr="007D74FE">
              <w:t>hreshold</w:t>
            </w:r>
            <w:bookmarkEnd w:id="1229"/>
            <w:bookmarkEnd w:id="1230"/>
          </w:p>
        </w:tc>
      </w:tr>
      <w:tr w14:paraId="76FD5013" w14:textId="77777777">
        <w:tblPrEx>
          <w:tblW w:w="0" w:type="auto"/>
          <w:tblInd w:w="-540" w:type="dxa"/>
          <w:tblLayout w:type="fixed"/>
          <w:tblLook w:val="04A0"/>
        </w:tblPrEx>
        <w:trPr>
          <w:trHeight w:val="251"/>
          <w:tblHeader/>
        </w:trPr>
        <w:tc>
          <w:tcPr>
            <w:tcW w:w="2790" w:type="dxa"/>
            <w:vMerge w:val="restart"/>
            <w:tcBorders>
              <w:top w:val="single" w:sz="4" w:space="0" w:color="auto"/>
            </w:tcBorders>
            <w:shd w:val="clear" w:color="auto" w:fill="48A9C5"/>
          </w:tcPr>
          <w:p w:rsidR="00CE537F" w:rsidP="00CB1C05" w14:paraId="17114BAF" w14:textId="77777777">
            <w:pPr>
              <w:pStyle w:val="TableSubtitle"/>
            </w:pPr>
          </w:p>
          <w:p w:rsidR="00CE537F" w:rsidP="00CB1C05" w14:paraId="0D91320C" w14:textId="77777777">
            <w:pPr>
              <w:pStyle w:val="TableSubtitle"/>
            </w:pPr>
            <w:r>
              <w:t>Threshold</w:t>
            </w:r>
          </w:p>
        </w:tc>
        <w:tc>
          <w:tcPr>
            <w:tcW w:w="3330" w:type="dxa"/>
            <w:gridSpan w:val="3"/>
            <w:tcBorders>
              <w:top w:val="single" w:sz="4" w:space="0" w:color="auto"/>
            </w:tcBorders>
            <w:shd w:val="clear" w:color="auto" w:fill="48A9C5"/>
            <w:tcMar>
              <w:left w:w="43" w:type="dxa"/>
              <w:right w:w="43" w:type="dxa"/>
            </w:tcMar>
          </w:tcPr>
          <w:p w:rsidR="00CE537F" w:rsidP="00CB1C05" w14:paraId="1639B60D" w14:textId="77777777">
            <w:pPr>
              <w:spacing w:after="0"/>
              <w:jc w:val="center"/>
            </w:pPr>
            <w:r>
              <w:rPr>
                <w:rFonts w:ascii="Arial" w:hAnsi="Arial" w:cs="Arial"/>
                <w:b/>
                <w:bCs/>
                <w:color w:val="FFFFFF"/>
                <w:sz w:val="18"/>
                <w:szCs w:val="18"/>
              </w:rPr>
              <w:t>Initial Costs</w:t>
            </w:r>
          </w:p>
        </w:tc>
        <w:tc>
          <w:tcPr>
            <w:tcW w:w="3420" w:type="dxa"/>
            <w:gridSpan w:val="3"/>
            <w:tcBorders>
              <w:top w:val="single" w:sz="4" w:space="0" w:color="auto"/>
            </w:tcBorders>
            <w:shd w:val="clear" w:color="auto" w:fill="48A9C5"/>
            <w:tcMar>
              <w:left w:w="43" w:type="dxa"/>
              <w:right w:w="43" w:type="dxa"/>
            </w:tcMar>
          </w:tcPr>
          <w:p w:rsidR="00CE537F" w:rsidP="00CB1C05" w14:paraId="3F09D356" w14:textId="77777777">
            <w:pPr>
              <w:spacing w:after="0"/>
              <w:jc w:val="center"/>
            </w:pPr>
            <w:r>
              <w:rPr>
                <w:rFonts w:ascii="Arial" w:hAnsi="Arial" w:cs="Arial"/>
                <w:b/>
                <w:bCs/>
                <w:color w:val="FFFFFF"/>
                <w:sz w:val="18"/>
                <w:szCs w:val="18"/>
              </w:rPr>
              <w:t>Recurring Costs</w:t>
            </w:r>
          </w:p>
        </w:tc>
      </w:tr>
      <w:tr w14:paraId="40BCC4AC" w14:textId="77777777">
        <w:tblPrEx>
          <w:tblW w:w="0" w:type="auto"/>
          <w:tblInd w:w="-540" w:type="dxa"/>
          <w:tblLayout w:type="fixed"/>
          <w:tblLook w:val="04A0"/>
        </w:tblPrEx>
        <w:trPr>
          <w:tblHeader/>
        </w:trPr>
        <w:tc>
          <w:tcPr>
            <w:tcW w:w="2790" w:type="dxa"/>
            <w:vMerge/>
            <w:shd w:val="clear" w:color="auto" w:fill="48A9C5"/>
          </w:tcPr>
          <w:p w:rsidR="00CE537F" w:rsidP="00CB1C05" w14:paraId="6EF5CDD4" w14:textId="77777777">
            <w:pPr>
              <w:pStyle w:val="BodyText"/>
            </w:pPr>
          </w:p>
        </w:tc>
        <w:tc>
          <w:tcPr>
            <w:tcW w:w="1170" w:type="dxa"/>
            <w:shd w:val="clear" w:color="auto" w:fill="48A9C5"/>
            <w:tcMar>
              <w:left w:w="43" w:type="dxa"/>
              <w:right w:w="43" w:type="dxa"/>
            </w:tcMar>
          </w:tcPr>
          <w:p w:rsidR="00CE537F" w:rsidP="00CB1C05" w14:paraId="66E631A1" w14:textId="77777777">
            <w:pPr>
              <w:pStyle w:val="BodyText"/>
              <w:jc w:val="center"/>
            </w:pPr>
            <w:r>
              <w:rPr>
                <w:rFonts w:ascii="Arial" w:hAnsi="Arial" w:cs="Arial"/>
                <w:b/>
                <w:bCs/>
                <w:color w:val="FFFFFF"/>
                <w:sz w:val="18"/>
                <w:szCs w:val="18"/>
              </w:rPr>
              <w:t>Monitoring</w:t>
            </w:r>
          </w:p>
        </w:tc>
        <w:tc>
          <w:tcPr>
            <w:tcW w:w="1170" w:type="dxa"/>
            <w:shd w:val="clear" w:color="auto" w:fill="48A9C5"/>
            <w:tcMar>
              <w:left w:w="43" w:type="dxa"/>
              <w:right w:w="43" w:type="dxa"/>
            </w:tcMar>
          </w:tcPr>
          <w:p w:rsidR="00CE537F" w:rsidP="00CB1C05" w14:paraId="280AD1D2" w14:textId="77777777">
            <w:pPr>
              <w:pStyle w:val="BodyText"/>
              <w:jc w:val="center"/>
            </w:pPr>
            <w:r>
              <w:rPr>
                <w:rFonts w:ascii="Arial" w:hAnsi="Arial" w:cs="Arial"/>
                <w:b/>
                <w:bCs/>
                <w:color w:val="FFFFFF"/>
                <w:sz w:val="18"/>
                <w:szCs w:val="18"/>
              </w:rPr>
              <w:t>Notification and Record-keeping</w:t>
            </w:r>
          </w:p>
        </w:tc>
        <w:tc>
          <w:tcPr>
            <w:tcW w:w="990" w:type="dxa"/>
            <w:shd w:val="clear" w:color="auto" w:fill="48A9C5"/>
            <w:tcMar>
              <w:left w:w="43" w:type="dxa"/>
              <w:right w:w="43" w:type="dxa"/>
            </w:tcMar>
          </w:tcPr>
          <w:p w:rsidR="00CE537F" w:rsidP="00CB1C05" w14:paraId="42202115" w14:textId="77777777">
            <w:pPr>
              <w:pStyle w:val="BodyText"/>
              <w:jc w:val="center"/>
            </w:pPr>
            <w:r>
              <w:rPr>
                <w:rFonts w:ascii="Arial" w:hAnsi="Arial" w:cs="Arial"/>
                <w:b/>
                <w:bCs/>
                <w:color w:val="FFFFFF"/>
                <w:sz w:val="18"/>
                <w:szCs w:val="18"/>
              </w:rPr>
              <w:t>Total</w:t>
            </w:r>
          </w:p>
        </w:tc>
        <w:tc>
          <w:tcPr>
            <w:tcW w:w="1170" w:type="dxa"/>
            <w:shd w:val="clear" w:color="auto" w:fill="48A9C5"/>
            <w:tcMar>
              <w:left w:w="43" w:type="dxa"/>
              <w:right w:w="43" w:type="dxa"/>
            </w:tcMar>
          </w:tcPr>
          <w:p w:rsidR="00CE537F" w:rsidP="00CB1C05" w14:paraId="65A1FA85" w14:textId="77777777">
            <w:pPr>
              <w:pStyle w:val="BodyText"/>
              <w:jc w:val="center"/>
            </w:pPr>
            <w:r>
              <w:rPr>
                <w:rFonts w:ascii="Arial" w:hAnsi="Arial" w:cs="Arial"/>
                <w:b/>
                <w:bCs/>
                <w:color w:val="FFFFFF"/>
                <w:sz w:val="18"/>
                <w:szCs w:val="18"/>
              </w:rPr>
              <w:t>Monitoring</w:t>
            </w:r>
          </w:p>
        </w:tc>
        <w:tc>
          <w:tcPr>
            <w:tcW w:w="1260" w:type="dxa"/>
            <w:shd w:val="clear" w:color="auto" w:fill="48A9C5"/>
            <w:tcMar>
              <w:left w:w="43" w:type="dxa"/>
              <w:right w:w="43" w:type="dxa"/>
            </w:tcMar>
          </w:tcPr>
          <w:p w:rsidR="00CE537F" w:rsidP="00CB1C05" w14:paraId="12149CA2" w14:textId="77777777">
            <w:pPr>
              <w:pStyle w:val="BodyText"/>
              <w:jc w:val="center"/>
            </w:pPr>
            <w:r>
              <w:rPr>
                <w:rFonts w:ascii="Arial" w:hAnsi="Arial" w:cs="Arial"/>
                <w:b/>
                <w:bCs/>
                <w:color w:val="FFFFFF"/>
                <w:sz w:val="18"/>
                <w:szCs w:val="18"/>
              </w:rPr>
              <w:t>Notification and Record-keeping</w:t>
            </w:r>
          </w:p>
        </w:tc>
        <w:tc>
          <w:tcPr>
            <w:tcW w:w="990" w:type="dxa"/>
            <w:shd w:val="clear" w:color="auto" w:fill="48A9C5"/>
            <w:tcMar>
              <w:left w:w="43" w:type="dxa"/>
              <w:right w:w="43" w:type="dxa"/>
            </w:tcMar>
          </w:tcPr>
          <w:p w:rsidR="00CE537F" w:rsidP="00CB1C05" w14:paraId="3BC99DF0" w14:textId="77777777">
            <w:pPr>
              <w:pStyle w:val="BodyText"/>
              <w:jc w:val="center"/>
            </w:pPr>
            <w:r>
              <w:rPr>
                <w:rFonts w:ascii="Arial" w:hAnsi="Arial" w:cs="Arial"/>
                <w:b/>
                <w:bCs/>
                <w:color w:val="FFFFFF"/>
                <w:sz w:val="18"/>
                <w:szCs w:val="18"/>
              </w:rPr>
              <w:t>Total</w:t>
            </w:r>
          </w:p>
        </w:tc>
      </w:tr>
      <w:tr w14:paraId="0C0B649D" w14:textId="77777777" w:rsidTr="00307749">
        <w:tblPrEx>
          <w:tblW w:w="0" w:type="auto"/>
          <w:tblInd w:w="-540" w:type="dxa"/>
          <w:tblLayout w:type="fixed"/>
          <w:tblLook w:val="04A0"/>
        </w:tblPrEx>
        <w:tc>
          <w:tcPr>
            <w:tcW w:w="2790" w:type="dxa"/>
          </w:tcPr>
          <w:p w:rsidR="00B87A98" w:rsidRPr="00951492" w:rsidP="00CB1C05" w14:paraId="24D1D513" w14:textId="77777777">
            <w:pPr>
              <w:pStyle w:val="RTableTextAbt"/>
              <w:jc w:val="left"/>
              <w:rPr>
                <w:rFonts w:ascii="Times New Roman" w:hAnsi="Times New Roman" w:cs="Times New Roman"/>
              </w:rPr>
            </w:pPr>
            <w:r w:rsidRPr="00951492">
              <w:rPr>
                <w:rFonts w:ascii="Times New Roman" w:hAnsi="Times New Roman" w:cs="Times New Roman"/>
              </w:rPr>
              <w:t>&lt;Action Level</w:t>
            </w:r>
          </w:p>
        </w:tc>
        <w:tc>
          <w:tcPr>
            <w:tcW w:w="1170" w:type="dxa"/>
            <w:vAlign w:val="center"/>
          </w:tcPr>
          <w:p w:rsidR="00B87A98" w:rsidRPr="00951492" w:rsidP="00CB1C05" w14:paraId="20E80488" w14:textId="77777777">
            <w:pPr>
              <w:pStyle w:val="RTableTextAbt"/>
              <w:rPr>
                <w:rFonts w:ascii="Times New Roman" w:hAnsi="Times New Roman" w:cs="Times New Roman"/>
              </w:rPr>
            </w:pPr>
            <w:r w:rsidRPr="00951492">
              <w:rPr>
                <w:rFonts w:ascii="Times New Roman" w:hAnsi="Times New Roman" w:cs="Times New Roman"/>
                <w:szCs w:val="18"/>
              </w:rPr>
              <w:t xml:space="preserve">$443 </w:t>
            </w:r>
          </w:p>
        </w:tc>
        <w:tc>
          <w:tcPr>
            <w:tcW w:w="1170" w:type="dxa"/>
            <w:vAlign w:val="center"/>
          </w:tcPr>
          <w:p w:rsidR="00B87A98" w:rsidRPr="00951492" w:rsidP="00CB1C05" w14:paraId="0002ABF4"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990" w:type="dxa"/>
            <w:vAlign w:val="bottom"/>
          </w:tcPr>
          <w:p w:rsidR="00B87A98" w:rsidRPr="00951492" w:rsidP="00CB1C05" w14:paraId="018B5B41" w14:textId="77777777">
            <w:pPr>
              <w:pStyle w:val="RTableTextAbt"/>
              <w:rPr>
                <w:rFonts w:ascii="Times New Roman" w:hAnsi="Times New Roman" w:cs="Times New Roman"/>
              </w:rPr>
            </w:pPr>
            <w:r w:rsidRPr="00951492">
              <w:rPr>
                <w:rFonts w:ascii="Times New Roman" w:hAnsi="Times New Roman" w:cs="Times New Roman"/>
                <w:szCs w:val="18"/>
              </w:rPr>
              <w:t xml:space="preserve">$822 </w:t>
            </w:r>
          </w:p>
        </w:tc>
        <w:tc>
          <w:tcPr>
            <w:tcW w:w="1170" w:type="dxa"/>
          </w:tcPr>
          <w:p w:rsidR="00B87A98" w:rsidRPr="00951492" w:rsidP="00CB1C05" w14:paraId="5A387526" w14:textId="77777777">
            <w:pPr>
              <w:pStyle w:val="RTableTextAbt"/>
              <w:rPr>
                <w:rFonts w:ascii="Times New Roman" w:hAnsi="Times New Roman" w:cs="Times New Roman"/>
              </w:rPr>
            </w:pPr>
            <w:r w:rsidRPr="00552F94">
              <w:rPr>
                <w:rFonts w:ascii="Times New Roman" w:hAnsi="Times New Roman" w:cs="Times New Roman"/>
              </w:rPr>
              <w:t xml:space="preserve">$48 </w:t>
            </w:r>
          </w:p>
        </w:tc>
        <w:tc>
          <w:tcPr>
            <w:tcW w:w="1260" w:type="dxa"/>
            <w:vAlign w:val="bottom"/>
          </w:tcPr>
          <w:p w:rsidR="00B87A98" w:rsidRPr="00951492" w:rsidP="00CB1C05" w14:paraId="42F324BE" w14:textId="77777777">
            <w:pPr>
              <w:pStyle w:val="RTableTextAbt"/>
              <w:rPr>
                <w:rFonts w:ascii="Times New Roman" w:hAnsi="Times New Roman" w:cs="Times New Roman"/>
              </w:rPr>
            </w:pPr>
            <w:r w:rsidRPr="00951492">
              <w:rPr>
                <w:rFonts w:ascii="Times New Roman" w:hAnsi="Times New Roman" w:cs="Times New Roman"/>
                <w:szCs w:val="18"/>
              </w:rPr>
              <w:t>$3</w:t>
            </w:r>
            <w:r w:rsidR="003C624E">
              <w:rPr>
                <w:rFonts w:ascii="Times New Roman" w:hAnsi="Times New Roman" w:cs="Times New Roman"/>
                <w:szCs w:val="18"/>
              </w:rPr>
              <w:t>8</w:t>
            </w:r>
            <w:r w:rsidRPr="00951492">
              <w:rPr>
                <w:rFonts w:ascii="Times New Roman" w:hAnsi="Times New Roman" w:cs="Times New Roman"/>
                <w:szCs w:val="18"/>
              </w:rPr>
              <w:t xml:space="preserve"> </w:t>
            </w:r>
          </w:p>
        </w:tc>
        <w:tc>
          <w:tcPr>
            <w:tcW w:w="990" w:type="dxa"/>
          </w:tcPr>
          <w:p w:rsidR="00B87A98" w:rsidRPr="00951492" w:rsidP="00CB1C05" w14:paraId="04D5758D" w14:textId="77777777">
            <w:pPr>
              <w:pStyle w:val="RTableTextAbt"/>
              <w:rPr>
                <w:rFonts w:ascii="Times New Roman" w:hAnsi="Times New Roman" w:cs="Times New Roman"/>
              </w:rPr>
            </w:pPr>
            <w:r w:rsidRPr="00552F94">
              <w:rPr>
                <w:rFonts w:ascii="Times New Roman" w:hAnsi="Times New Roman" w:cs="Times New Roman"/>
              </w:rPr>
              <w:t xml:space="preserve">$86 </w:t>
            </w:r>
          </w:p>
        </w:tc>
      </w:tr>
      <w:tr w14:paraId="79EC53C3" w14:textId="77777777" w:rsidTr="00307749">
        <w:tblPrEx>
          <w:tblW w:w="0" w:type="auto"/>
          <w:tblInd w:w="-540" w:type="dxa"/>
          <w:tblLayout w:type="fixed"/>
          <w:tblLook w:val="04A0"/>
        </w:tblPrEx>
        <w:tc>
          <w:tcPr>
            <w:tcW w:w="2790" w:type="dxa"/>
          </w:tcPr>
          <w:p w:rsidR="00B87A98" w:rsidRPr="00951492" w:rsidP="00CB1C05" w14:paraId="2C1F8BF7" w14:textId="77777777">
            <w:pPr>
              <w:pStyle w:val="RTableTextAbt"/>
              <w:jc w:val="left"/>
              <w:rPr>
                <w:rFonts w:ascii="Times New Roman" w:hAnsi="Times New Roman" w:cs="Times New Roman"/>
              </w:rPr>
            </w:pPr>
            <w:r w:rsidRPr="00951492">
              <w:rPr>
                <w:rFonts w:ascii="Times New Roman" w:hAnsi="Times New Roman" w:cs="Times New Roman"/>
              </w:rPr>
              <w:t>Between Action Level and ECEL</w:t>
            </w:r>
          </w:p>
        </w:tc>
        <w:tc>
          <w:tcPr>
            <w:tcW w:w="1170" w:type="dxa"/>
            <w:vAlign w:val="center"/>
          </w:tcPr>
          <w:p w:rsidR="00B87A98" w:rsidRPr="00951492" w:rsidP="00CB1C05" w14:paraId="51494DA8" w14:textId="77777777">
            <w:pPr>
              <w:pStyle w:val="RTableTextAbt"/>
              <w:rPr>
                <w:rFonts w:ascii="Times New Roman" w:hAnsi="Times New Roman" w:cs="Times New Roman"/>
              </w:rPr>
            </w:pPr>
            <w:r w:rsidRPr="00951492">
              <w:rPr>
                <w:rFonts w:ascii="Times New Roman" w:hAnsi="Times New Roman" w:cs="Times New Roman"/>
                <w:szCs w:val="18"/>
              </w:rPr>
              <w:t>-</w:t>
            </w:r>
          </w:p>
        </w:tc>
        <w:tc>
          <w:tcPr>
            <w:tcW w:w="1170" w:type="dxa"/>
            <w:vAlign w:val="center"/>
          </w:tcPr>
          <w:p w:rsidR="00B87A98" w:rsidRPr="00951492" w:rsidP="00CB1C05" w14:paraId="04351873"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990" w:type="dxa"/>
            <w:vAlign w:val="center"/>
          </w:tcPr>
          <w:p w:rsidR="00B87A98" w:rsidRPr="00951492" w:rsidP="00CB1C05" w14:paraId="03F7B545"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1170" w:type="dxa"/>
          </w:tcPr>
          <w:p w:rsidR="00B87A98" w:rsidRPr="00951492" w:rsidP="00CB1C05" w14:paraId="50F1C21A" w14:textId="77777777">
            <w:pPr>
              <w:pStyle w:val="RTableTextAbt"/>
              <w:rPr>
                <w:rFonts w:ascii="Times New Roman" w:hAnsi="Times New Roman" w:cs="Times New Roman"/>
              </w:rPr>
            </w:pPr>
            <w:r w:rsidRPr="00552F94">
              <w:rPr>
                <w:rFonts w:ascii="Times New Roman" w:hAnsi="Times New Roman" w:cs="Times New Roman"/>
              </w:rPr>
              <w:t xml:space="preserve">$481 </w:t>
            </w:r>
          </w:p>
        </w:tc>
        <w:tc>
          <w:tcPr>
            <w:tcW w:w="1260" w:type="dxa"/>
            <w:vAlign w:val="bottom"/>
          </w:tcPr>
          <w:p w:rsidR="00B87A98" w:rsidRPr="00951492" w:rsidP="00CB1C05" w14:paraId="65B03576" w14:textId="77777777">
            <w:pPr>
              <w:pStyle w:val="RTableTextAbt"/>
              <w:rPr>
                <w:rFonts w:ascii="Times New Roman" w:hAnsi="Times New Roman" w:cs="Times New Roman"/>
              </w:rPr>
            </w:pPr>
            <w:r w:rsidRPr="00552F94">
              <w:rPr>
                <w:rFonts w:ascii="Times New Roman" w:hAnsi="Times New Roman" w:cs="Times New Roman"/>
                <w:szCs w:val="18"/>
              </w:rPr>
              <w:t>$3</w:t>
            </w:r>
            <w:r w:rsidR="003C624E">
              <w:rPr>
                <w:rFonts w:ascii="Times New Roman" w:hAnsi="Times New Roman" w:cs="Times New Roman"/>
                <w:szCs w:val="18"/>
              </w:rPr>
              <w:t>8</w:t>
            </w:r>
          </w:p>
        </w:tc>
        <w:tc>
          <w:tcPr>
            <w:tcW w:w="990" w:type="dxa"/>
          </w:tcPr>
          <w:p w:rsidR="00B87A98" w:rsidRPr="00951492" w:rsidP="00CB1C05" w14:paraId="33FFDDCA" w14:textId="77777777">
            <w:pPr>
              <w:pStyle w:val="RTableTextAbt"/>
              <w:rPr>
                <w:rFonts w:ascii="Times New Roman" w:hAnsi="Times New Roman" w:cs="Times New Roman"/>
              </w:rPr>
            </w:pPr>
            <w:r w:rsidRPr="00552F94">
              <w:rPr>
                <w:rFonts w:ascii="Times New Roman" w:hAnsi="Times New Roman" w:cs="Times New Roman"/>
              </w:rPr>
              <w:t>$519</w:t>
            </w:r>
          </w:p>
        </w:tc>
      </w:tr>
      <w:tr w14:paraId="7EE35C86" w14:textId="77777777" w:rsidTr="00307749">
        <w:tblPrEx>
          <w:tblW w:w="0" w:type="auto"/>
          <w:tblInd w:w="-540" w:type="dxa"/>
          <w:tblLayout w:type="fixed"/>
          <w:tblLook w:val="04A0"/>
        </w:tblPrEx>
        <w:tc>
          <w:tcPr>
            <w:tcW w:w="2790" w:type="dxa"/>
          </w:tcPr>
          <w:p w:rsidR="00B87A98" w:rsidRPr="00951492" w:rsidP="00CB1C05" w14:paraId="7A5667AE" w14:textId="77777777">
            <w:pPr>
              <w:pStyle w:val="RTableTextAbt"/>
              <w:jc w:val="left"/>
              <w:rPr>
                <w:rFonts w:ascii="Times New Roman" w:hAnsi="Times New Roman" w:cs="Times New Roman"/>
              </w:rPr>
            </w:pPr>
            <w:r w:rsidRPr="00951492">
              <w:rPr>
                <w:rFonts w:ascii="Times New Roman" w:hAnsi="Times New Roman" w:cs="Times New Roman"/>
              </w:rPr>
              <w:t>1 to &lt;10 times the ECEL</w:t>
            </w:r>
          </w:p>
        </w:tc>
        <w:tc>
          <w:tcPr>
            <w:tcW w:w="1170" w:type="dxa"/>
            <w:vAlign w:val="center"/>
          </w:tcPr>
          <w:p w:rsidR="00B87A98" w:rsidRPr="00951492" w:rsidP="00CB1C05" w14:paraId="5FD48A8D" w14:textId="77777777">
            <w:pPr>
              <w:pStyle w:val="RTableTextAbt"/>
              <w:rPr>
                <w:rFonts w:ascii="Times New Roman" w:hAnsi="Times New Roman" w:cs="Times New Roman"/>
              </w:rPr>
            </w:pPr>
            <w:r w:rsidRPr="00951492">
              <w:rPr>
                <w:rFonts w:ascii="Times New Roman" w:hAnsi="Times New Roman" w:cs="Times New Roman"/>
                <w:szCs w:val="18"/>
              </w:rPr>
              <w:t>-</w:t>
            </w:r>
          </w:p>
        </w:tc>
        <w:tc>
          <w:tcPr>
            <w:tcW w:w="1170" w:type="dxa"/>
            <w:vAlign w:val="center"/>
          </w:tcPr>
          <w:p w:rsidR="00B87A98" w:rsidRPr="00951492" w:rsidP="00CB1C05" w14:paraId="77D4254D"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990" w:type="dxa"/>
            <w:vAlign w:val="center"/>
          </w:tcPr>
          <w:p w:rsidR="00B87A98" w:rsidRPr="00951492" w:rsidP="00CB1C05" w14:paraId="20A7F243"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1170" w:type="dxa"/>
          </w:tcPr>
          <w:p w:rsidR="00B87A98" w:rsidRPr="00951492" w:rsidP="00CB1C05" w14:paraId="6605AE68" w14:textId="77777777">
            <w:pPr>
              <w:pStyle w:val="RTableTextAbt"/>
              <w:rPr>
                <w:rFonts w:ascii="Times New Roman" w:hAnsi="Times New Roman" w:cs="Times New Roman"/>
              </w:rPr>
            </w:pPr>
            <w:r w:rsidRPr="00552F94">
              <w:rPr>
                <w:rFonts w:ascii="Times New Roman" w:hAnsi="Times New Roman" w:cs="Times New Roman"/>
              </w:rPr>
              <w:t xml:space="preserve">$963 </w:t>
            </w:r>
          </w:p>
        </w:tc>
        <w:tc>
          <w:tcPr>
            <w:tcW w:w="1260" w:type="dxa"/>
            <w:vAlign w:val="bottom"/>
          </w:tcPr>
          <w:p w:rsidR="00B87A98" w:rsidRPr="00951492" w:rsidP="00CB1C05" w14:paraId="0300C339" w14:textId="77777777">
            <w:pPr>
              <w:pStyle w:val="RTableTextAbt"/>
              <w:rPr>
                <w:rFonts w:ascii="Times New Roman" w:hAnsi="Times New Roman" w:cs="Times New Roman"/>
              </w:rPr>
            </w:pPr>
            <w:r w:rsidRPr="00951492">
              <w:rPr>
                <w:rFonts w:ascii="Times New Roman" w:hAnsi="Times New Roman" w:cs="Times New Roman"/>
                <w:szCs w:val="18"/>
              </w:rPr>
              <w:t>$3</w:t>
            </w:r>
            <w:r w:rsidR="003C624E">
              <w:rPr>
                <w:rFonts w:ascii="Times New Roman" w:hAnsi="Times New Roman" w:cs="Times New Roman"/>
                <w:szCs w:val="18"/>
              </w:rPr>
              <w:t>8</w:t>
            </w:r>
            <w:r w:rsidRPr="00951492">
              <w:rPr>
                <w:rFonts w:ascii="Times New Roman" w:hAnsi="Times New Roman" w:cs="Times New Roman"/>
                <w:szCs w:val="18"/>
              </w:rPr>
              <w:t xml:space="preserve"> </w:t>
            </w:r>
          </w:p>
        </w:tc>
        <w:tc>
          <w:tcPr>
            <w:tcW w:w="990" w:type="dxa"/>
          </w:tcPr>
          <w:p w:rsidR="00B87A98" w:rsidRPr="00951492" w:rsidP="00CB1C05" w14:paraId="4F4E0359" w14:textId="77777777">
            <w:pPr>
              <w:pStyle w:val="RTableTextAbt"/>
              <w:rPr>
                <w:rFonts w:ascii="Times New Roman" w:hAnsi="Times New Roman" w:cs="Times New Roman"/>
              </w:rPr>
            </w:pPr>
            <w:r w:rsidRPr="00552F94">
              <w:rPr>
                <w:rFonts w:ascii="Times New Roman" w:hAnsi="Times New Roman" w:cs="Times New Roman"/>
              </w:rPr>
              <w:t>$1,00</w:t>
            </w:r>
            <w:r w:rsidR="00FC4B8B">
              <w:rPr>
                <w:rFonts w:ascii="Times New Roman" w:hAnsi="Times New Roman" w:cs="Times New Roman"/>
              </w:rPr>
              <w:t>1</w:t>
            </w:r>
          </w:p>
        </w:tc>
      </w:tr>
      <w:tr w14:paraId="5649493C" w14:textId="77777777" w:rsidTr="00307749">
        <w:tblPrEx>
          <w:tblW w:w="0" w:type="auto"/>
          <w:tblInd w:w="-540" w:type="dxa"/>
          <w:tblLayout w:type="fixed"/>
          <w:tblLook w:val="04A0"/>
        </w:tblPrEx>
        <w:tc>
          <w:tcPr>
            <w:tcW w:w="2790" w:type="dxa"/>
          </w:tcPr>
          <w:p w:rsidR="00B87A98" w:rsidRPr="00951492" w:rsidP="00CB1C05" w14:paraId="736186CC" w14:textId="77777777">
            <w:pPr>
              <w:pStyle w:val="RTableTextAbt"/>
              <w:jc w:val="left"/>
              <w:rPr>
                <w:rFonts w:ascii="Times New Roman" w:hAnsi="Times New Roman" w:cs="Times New Roman"/>
              </w:rPr>
            </w:pPr>
            <w:r w:rsidRPr="00951492">
              <w:rPr>
                <w:rFonts w:ascii="Times New Roman" w:hAnsi="Times New Roman" w:cs="Times New Roman"/>
              </w:rPr>
              <w:t>10 to &lt;25 times the ECEL</w:t>
            </w:r>
          </w:p>
        </w:tc>
        <w:tc>
          <w:tcPr>
            <w:tcW w:w="1170" w:type="dxa"/>
            <w:vAlign w:val="center"/>
          </w:tcPr>
          <w:p w:rsidR="00B87A98" w:rsidRPr="00951492" w:rsidP="00CB1C05" w14:paraId="7F7D45B4" w14:textId="77777777">
            <w:pPr>
              <w:pStyle w:val="RTableTextAbt"/>
              <w:rPr>
                <w:rFonts w:ascii="Times New Roman" w:hAnsi="Times New Roman" w:cs="Times New Roman"/>
              </w:rPr>
            </w:pPr>
            <w:r w:rsidRPr="00951492">
              <w:rPr>
                <w:rFonts w:ascii="Times New Roman" w:hAnsi="Times New Roman" w:cs="Times New Roman"/>
                <w:szCs w:val="18"/>
              </w:rPr>
              <w:t>-</w:t>
            </w:r>
          </w:p>
        </w:tc>
        <w:tc>
          <w:tcPr>
            <w:tcW w:w="1170" w:type="dxa"/>
            <w:vAlign w:val="center"/>
          </w:tcPr>
          <w:p w:rsidR="00B87A98" w:rsidRPr="00951492" w:rsidP="00CB1C05" w14:paraId="03E80580"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990" w:type="dxa"/>
            <w:vAlign w:val="center"/>
          </w:tcPr>
          <w:p w:rsidR="00B87A98" w:rsidRPr="00951492" w:rsidP="00CB1C05" w14:paraId="7727C3C2"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1170" w:type="dxa"/>
          </w:tcPr>
          <w:p w:rsidR="00B87A98" w:rsidRPr="00951492" w:rsidP="00CB1C05" w14:paraId="4B8DD586" w14:textId="77777777">
            <w:pPr>
              <w:pStyle w:val="RTableTextAbt"/>
              <w:rPr>
                <w:rFonts w:ascii="Times New Roman" w:hAnsi="Times New Roman" w:cs="Times New Roman"/>
              </w:rPr>
            </w:pPr>
            <w:r w:rsidRPr="00552F94">
              <w:rPr>
                <w:rFonts w:ascii="Times New Roman" w:hAnsi="Times New Roman" w:cs="Times New Roman"/>
              </w:rPr>
              <w:t xml:space="preserve">$963 </w:t>
            </w:r>
          </w:p>
        </w:tc>
        <w:tc>
          <w:tcPr>
            <w:tcW w:w="1260" w:type="dxa"/>
            <w:vAlign w:val="bottom"/>
          </w:tcPr>
          <w:p w:rsidR="00B87A98" w:rsidRPr="00951492" w:rsidP="00CB1C05" w14:paraId="1B454CD3" w14:textId="77777777">
            <w:pPr>
              <w:pStyle w:val="RTableTextAbt"/>
              <w:rPr>
                <w:rFonts w:ascii="Times New Roman" w:hAnsi="Times New Roman" w:cs="Times New Roman"/>
              </w:rPr>
            </w:pPr>
            <w:r w:rsidRPr="00951492">
              <w:rPr>
                <w:rFonts w:ascii="Times New Roman" w:hAnsi="Times New Roman" w:cs="Times New Roman"/>
                <w:szCs w:val="18"/>
              </w:rPr>
              <w:t>$3</w:t>
            </w:r>
            <w:r w:rsidR="003C624E">
              <w:rPr>
                <w:rFonts w:ascii="Times New Roman" w:hAnsi="Times New Roman" w:cs="Times New Roman"/>
                <w:szCs w:val="18"/>
              </w:rPr>
              <w:t>8</w:t>
            </w:r>
            <w:r w:rsidRPr="00951492">
              <w:rPr>
                <w:rFonts w:ascii="Times New Roman" w:hAnsi="Times New Roman" w:cs="Times New Roman"/>
                <w:szCs w:val="18"/>
              </w:rPr>
              <w:t xml:space="preserve"> </w:t>
            </w:r>
          </w:p>
        </w:tc>
        <w:tc>
          <w:tcPr>
            <w:tcW w:w="990" w:type="dxa"/>
          </w:tcPr>
          <w:p w:rsidR="00B87A98" w:rsidRPr="00951492" w:rsidP="00CB1C05" w14:paraId="4CA0F7A5" w14:textId="77777777">
            <w:pPr>
              <w:pStyle w:val="RTableTextAbt"/>
              <w:rPr>
                <w:rFonts w:ascii="Times New Roman" w:hAnsi="Times New Roman" w:cs="Times New Roman"/>
              </w:rPr>
            </w:pPr>
            <w:r w:rsidRPr="00552F94">
              <w:rPr>
                <w:rFonts w:ascii="Times New Roman" w:hAnsi="Times New Roman" w:cs="Times New Roman"/>
              </w:rPr>
              <w:t>$1,00</w:t>
            </w:r>
            <w:r w:rsidR="00FC4B8B">
              <w:rPr>
                <w:rFonts w:ascii="Times New Roman" w:hAnsi="Times New Roman" w:cs="Times New Roman"/>
              </w:rPr>
              <w:t>1</w:t>
            </w:r>
            <w:r w:rsidRPr="00552F94">
              <w:rPr>
                <w:rFonts w:ascii="Times New Roman" w:hAnsi="Times New Roman" w:cs="Times New Roman"/>
              </w:rPr>
              <w:t xml:space="preserve"> </w:t>
            </w:r>
          </w:p>
        </w:tc>
      </w:tr>
      <w:tr w14:paraId="1D4E830A" w14:textId="77777777" w:rsidTr="00307749">
        <w:tblPrEx>
          <w:tblW w:w="0" w:type="auto"/>
          <w:tblInd w:w="-540" w:type="dxa"/>
          <w:tblLayout w:type="fixed"/>
          <w:tblLook w:val="04A0"/>
        </w:tblPrEx>
        <w:tc>
          <w:tcPr>
            <w:tcW w:w="2790" w:type="dxa"/>
          </w:tcPr>
          <w:p w:rsidR="00B87A98" w:rsidRPr="00951492" w:rsidP="00CB1C05" w14:paraId="548B69E6" w14:textId="77777777">
            <w:pPr>
              <w:pStyle w:val="RTableTextAbt"/>
              <w:jc w:val="left"/>
              <w:rPr>
                <w:rFonts w:ascii="Times New Roman" w:hAnsi="Times New Roman" w:cs="Times New Roman"/>
              </w:rPr>
            </w:pPr>
            <w:r w:rsidRPr="00951492">
              <w:rPr>
                <w:rFonts w:ascii="Times New Roman" w:hAnsi="Times New Roman" w:cs="Times New Roman"/>
              </w:rPr>
              <w:t>25 to &lt;50 times the ECEL</w:t>
            </w:r>
          </w:p>
        </w:tc>
        <w:tc>
          <w:tcPr>
            <w:tcW w:w="1170" w:type="dxa"/>
            <w:vAlign w:val="center"/>
          </w:tcPr>
          <w:p w:rsidR="00B87A98" w:rsidRPr="00951492" w:rsidP="00CB1C05" w14:paraId="036A7400" w14:textId="77777777">
            <w:pPr>
              <w:pStyle w:val="RTableTextAbt"/>
              <w:rPr>
                <w:rFonts w:ascii="Times New Roman" w:hAnsi="Times New Roman" w:cs="Times New Roman"/>
              </w:rPr>
            </w:pPr>
            <w:r w:rsidRPr="00951492">
              <w:rPr>
                <w:rFonts w:ascii="Times New Roman" w:hAnsi="Times New Roman" w:cs="Times New Roman"/>
                <w:szCs w:val="18"/>
              </w:rPr>
              <w:t>-</w:t>
            </w:r>
          </w:p>
        </w:tc>
        <w:tc>
          <w:tcPr>
            <w:tcW w:w="1170" w:type="dxa"/>
            <w:vAlign w:val="center"/>
          </w:tcPr>
          <w:p w:rsidR="00B87A98" w:rsidRPr="00951492" w:rsidP="00CB1C05" w14:paraId="25F0D681"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990" w:type="dxa"/>
            <w:vAlign w:val="center"/>
          </w:tcPr>
          <w:p w:rsidR="00B87A98" w:rsidRPr="00951492" w:rsidP="00CB1C05" w14:paraId="2361D6AD"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1170" w:type="dxa"/>
          </w:tcPr>
          <w:p w:rsidR="00B87A98" w:rsidRPr="00951492" w:rsidP="00CB1C05" w14:paraId="7B756D15" w14:textId="77777777">
            <w:pPr>
              <w:pStyle w:val="RTableTextAbt"/>
              <w:rPr>
                <w:rFonts w:ascii="Times New Roman" w:hAnsi="Times New Roman" w:cs="Times New Roman"/>
              </w:rPr>
            </w:pPr>
            <w:r w:rsidRPr="00552F94">
              <w:rPr>
                <w:rFonts w:ascii="Times New Roman" w:hAnsi="Times New Roman" w:cs="Times New Roman"/>
              </w:rPr>
              <w:t xml:space="preserve">$963 </w:t>
            </w:r>
          </w:p>
        </w:tc>
        <w:tc>
          <w:tcPr>
            <w:tcW w:w="1260" w:type="dxa"/>
            <w:vAlign w:val="bottom"/>
          </w:tcPr>
          <w:p w:rsidR="00B87A98" w:rsidRPr="00951492" w:rsidP="00CB1C05" w14:paraId="62E6AE58" w14:textId="77777777">
            <w:pPr>
              <w:pStyle w:val="RTableTextAbt"/>
              <w:rPr>
                <w:rFonts w:ascii="Times New Roman" w:hAnsi="Times New Roman" w:cs="Times New Roman"/>
              </w:rPr>
            </w:pPr>
            <w:r w:rsidRPr="00951492">
              <w:rPr>
                <w:rFonts w:ascii="Times New Roman" w:hAnsi="Times New Roman" w:cs="Times New Roman"/>
                <w:szCs w:val="18"/>
              </w:rPr>
              <w:t>$3</w:t>
            </w:r>
            <w:r w:rsidR="003C624E">
              <w:rPr>
                <w:rFonts w:ascii="Times New Roman" w:hAnsi="Times New Roman" w:cs="Times New Roman"/>
                <w:szCs w:val="18"/>
              </w:rPr>
              <w:t>8</w:t>
            </w:r>
            <w:r w:rsidRPr="00951492">
              <w:rPr>
                <w:rFonts w:ascii="Times New Roman" w:hAnsi="Times New Roman" w:cs="Times New Roman"/>
                <w:szCs w:val="18"/>
              </w:rPr>
              <w:t xml:space="preserve"> </w:t>
            </w:r>
          </w:p>
        </w:tc>
        <w:tc>
          <w:tcPr>
            <w:tcW w:w="990" w:type="dxa"/>
          </w:tcPr>
          <w:p w:rsidR="00B87A98" w:rsidRPr="00951492" w:rsidP="00CB1C05" w14:paraId="46BB5F94" w14:textId="77777777">
            <w:pPr>
              <w:pStyle w:val="RTableTextAbt"/>
              <w:rPr>
                <w:rFonts w:ascii="Times New Roman" w:hAnsi="Times New Roman" w:cs="Times New Roman"/>
              </w:rPr>
            </w:pPr>
            <w:r w:rsidRPr="00552F94">
              <w:rPr>
                <w:rFonts w:ascii="Times New Roman" w:hAnsi="Times New Roman" w:cs="Times New Roman"/>
              </w:rPr>
              <w:t>$1,00</w:t>
            </w:r>
            <w:r w:rsidR="00FC4B8B">
              <w:rPr>
                <w:rFonts w:ascii="Times New Roman" w:hAnsi="Times New Roman" w:cs="Times New Roman"/>
              </w:rPr>
              <w:t>1</w:t>
            </w:r>
            <w:r w:rsidRPr="00552F94">
              <w:rPr>
                <w:rFonts w:ascii="Times New Roman" w:hAnsi="Times New Roman" w:cs="Times New Roman"/>
              </w:rPr>
              <w:t xml:space="preserve"> </w:t>
            </w:r>
          </w:p>
        </w:tc>
      </w:tr>
      <w:tr w14:paraId="0037AEBC" w14:textId="77777777" w:rsidTr="00307749">
        <w:tblPrEx>
          <w:tblW w:w="0" w:type="auto"/>
          <w:tblInd w:w="-540" w:type="dxa"/>
          <w:tblLayout w:type="fixed"/>
          <w:tblLook w:val="04A0"/>
        </w:tblPrEx>
        <w:tc>
          <w:tcPr>
            <w:tcW w:w="2790" w:type="dxa"/>
          </w:tcPr>
          <w:p w:rsidR="00B87A98" w:rsidRPr="00951492" w:rsidP="00CB1C05" w14:paraId="6805DB0A" w14:textId="77777777">
            <w:pPr>
              <w:pStyle w:val="RTableTextAbt"/>
              <w:jc w:val="left"/>
              <w:rPr>
                <w:rFonts w:ascii="Times New Roman" w:hAnsi="Times New Roman" w:cs="Times New Roman"/>
              </w:rPr>
            </w:pPr>
            <w:r w:rsidRPr="00951492">
              <w:rPr>
                <w:rFonts w:ascii="Times New Roman" w:hAnsi="Times New Roman" w:cs="Times New Roman"/>
              </w:rPr>
              <w:t>50 to &lt;1,000 times the ECEL</w:t>
            </w:r>
          </w:p>
        </w:tc>
        <w:tc>
          <w:tcPr>
            <w:tcW w:w="1170" w:type="dxa"/>
            <w:vAlign w:val="center"/>
          </w:tcPr>
          <w:p w:rsidR="00B87A98" w:rsidRPr="00951492" w:rsidP="00CB1C05" w14:paraId="43B1089E" w14:textId="77777777">
            <w:pPr>
              <w:pStyle w:val="RTableTextAbt"/>
              <w:rPr>
                <w:rFonts w:ascii="Times New Roman" w:hAnsi="Times New Roman" w:cs="Times New Roman"/>
              </w:rPr>
            </w:pPr>
            <w:r w:rsidRPr="00951492">
              <w:rPr>
                <w:rFonts w:ascii="Times New Roman" w:hAnsi="Times New Roman" w:cs="Times New Roman"/>
                <w:szCs w:val="18"/>
              </w:rPr>
              <w:t>-</w:t>
            </w:r>
          </w:p>
        </w:tc>
        <w:tc>
          <w:tcPr>
            <w:tcW w:w="1170" w:type="dxa"/>
            <w:vAlign w:val="center"/>
          </w:tcPr>
          <w:p w:rsidR="00B87A98" w:rsidRPr="00951492" w:rsidP="00CB1C05" w14:paraId="79A46425"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990" w:type="dxa"/>
            <w:vAlign w:val="center"/>
          </w:tcPr>
          <w:p w:rsidR="00B87A98" w:rsidRPr="00951492" w:rsidP="00CB1C05" w14:paraId="32A2DBF9"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1170" w:type="dxa"/>
          </w:tcPr>
          <w:p w:rsidR="00B87A98" w:rsidRPr="00951492" w:rsidP="00CB1C05" w14:paraId="2CDDB51A" w14:textId="77777777">
            <w:pPr>
              <w:pStyle w:val="RTableTextAbt"/>
              <w:rPr>
                <w:rFonts w:ascii="Times New Roman" w:hAnsi="Times New Roman" w:cs="Times New Roman"/>
              </w:rPr>
            </w:pPr>
            <w:r w:rsidRPr="00552F94">
              <w:rPr>
                <w:rFonts w:ascii="Times New Roman" w:hAnsi="Times New Roman" w:cs="Times New Roman"/>
              </w:rPr>
              <w:t xml:space="preserve">$963 </w:t>
            </w:r>
          </w:p>
        </w:tc>
        <w:tc>
          <w:tcPr>
            <w:tcW w:w="1260" w:type="dxa"/>
            <w:vAlign w:val="bottom"/>
          </w:tcPr>
          <w:p w:rsidR="00B87A98" w:rsidRPr="00951492" w:rsidP="00CB1C05" w14:paraId="50797186" w14:textId="77777777">
            <w:pPr>
              <w:pStyle w:val="RTableTextAbt"/>
              <w:rPr>
                <w:rFonts w:ascii="Times New Roman" w:hAnsi="Times New Roman" w:cs="Times New Roman"/>
              </w:rPr>
            </w:pPr>
            <w:r w:rsidRPr="00951492">
              <w:rPr>
                <w:rFonts w:ascii="Times New Roman" w:hAnsi="Times New Roman" w:cs="Times New Roman"/>
                <w:szCs w:val="18"/>
              </w:rPr>
              <w:t>$3</w:t>
            </w:r>
            <w:r w:rsidR="003C624E">
              <w:rPr>
                <w:rFonts w:ascii="Times New Roman" w:hAnsi="Times New Roman" w:cs="Times New Roman"/>
                <w:szCs w:val="18"/>
              </w:rPr>
              <w:t>8</w:t>
            </w:r>
            <w:r w:rsidRPr="00951492">
              <w:rPr>
                <w:rFonts w:ascii="Times New Roman" w:hAnsi="Times New Roman" w:cs="Times New Roman"/>
                <w:szCs w:val="18"/>
              </w:rPr>
              <w:t xml:space="preserve"> </w:t>
            </w:r>
          </w:p>
        </w:tc>
        <w:tc>
          <w:tcPr>
            <w:tcW w:w="990" w:type="dxa"/>
          </w:tcPr>
          <w:p w:rsidR="00B87A98" w:rsidRPr="00951492" w:rsidP="00CB1C05" w14:paraId="5E04FBAB" w14:textId="77777777">
            <w:pPr>
              <w:pStyle w:val="RTableTextAbt"/>
              <w:rPr>
                <w:rFonts w:ascii="Times New Roman" w:hAnsi="Times New Roman" w:cs="Times New Roman"/>
              </w:rPr>
            </w:pPr>
            <w:r w:rsidRPr="00552F94">
              <w:rPr>
                <w:rFonts w:ascii="Times New Roman" w:hAnsi="Times New Roman" w:cs="Times New Roman"/>
              </w:rPr>
              <w:t>$1,00</w:t>
            </w:r>
            <w:r w:rsidR="00FC4B8B">
              <w:rPr>
                <w:rFonts w:ascii="Times New Roman" w:hAnsi="Times New Roman" w:cs="Times New Roman"/>
              </w:rPr>
              <w:t>1</w:t>
            </w:r>
            <w:r w:rsidRPr="00552F94">
              <w:rPr>
                <w:rFonts w:ascii="Times New Roman" w:hAnsi="Times New Roman" w:cs="Times New Roman"/>
              </w:rPr>
              <w:t xml:space="preserve"> </w:t>
            </w:r>
          </w:p>
        </w:tc>
      </w:tr>
      <w:tr w14:paraId="2FC4E39B" w14:textId="77777777" w:rsidTr="00307749">
        <w:tblPrEx>
          <w:tblW w:w="0" w:type="auto"/>
          <w:tblInd w:w="-540" w:type="dxa"/>
          <w:tblLayout w:type="fixed"/>
          <w:tblLook w:val="04A0"/>
        </w:tblPrEx>
        <w:tc>
          <w:tcPr>
            <w:tcW w:w="2790" w:type="dxa"/>
          </w:tcPr>
          <w:p w:rsidR="00B87A98" w:rsidRPr="00951492" w:rsidP="00CB1C05" w14:paraId="73370D14" w14:textId="77777777">
            <w:pPr>
              <w:pStyle w:val="RTableTextAbt"/>
              <w:jc w:val="left"/>
              <w:rPr>
                <w:rFonts w:ascii="Times New Roman" w:hAnsi="Times New Roman" w:cs="Times New Roman"/>
              </w:rPr>
            </w:pPr>
            <w:r w:rsidRPr="00951492">
              <w:rPr>
                <w:rFonts w:ascii="Times New Roman" w:hAnsi="Times New Roman" w:cs="Times New Roman"/>
              </w:rPr>
              <w:t>1,000 to &lt; 10,000 times the ECEL</w:t>
            </w:r>
          </w:p>
        </w:tc>
        <w:tc>
          <w:tcPr>
            <w:tcW w:w="1170" w:type="dxa"/>
            <w:vAlign w:val="center"/>
          </w:tcPr>
          <w:p w:rsidR="00B87A98" w:rsidRPr="00951492" w:rsidP="00CB1C05" w14:paraId="21FDAD9B" w14:textId="77777777">
            <w:pPr>
              <w:pStyle w:val="RTableTextAbt"/>
              <w:rPr>
                <w:rFonts w:ascii="Times New Roman" w:hAnsi="Times New Roman" w:cs="Times New Roman"/>
              </w:rPr>
            </w:pPr>
            <w:r w:rsidRPr="00951492">
              <w:rPr>
                <w:rFonts w:ascii="Times New Roman" w:hAnsi="Times New Roman" w:cs="Times New Roman"/>
                <w:szCs w:val="18"/>
              </w:rPr>
              <w:t>-</w:t>
            </w:r>
          </w:p>
        </w:tc>
        <w:tc>
          <w:tcPr>
            <w:tcW w:w="1170" w:type="dxa"/>
            <w:vAlign w:val="center"/>
          </w:tcPr>
          <w:p w:rsidR="00B87A98" w:rsidRPr="00951492" w:rsidP="00CB1C05" w14:paraId="1BF9E668"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990" w:type="dxa"/>
            <w:vAlign w:val="center"/>
          </w:tcPr>
          <w:p w:rsidR="00B87A98" w:rsidRPr="00951492" w:rsidP="00CB1C05" w14:paraId="5D08E81D" w14:textId="77777777">
            <w:pPr>
              <w:pStyle w:val="RTableTextAbt"/>
              <w:rPr>
                <w:rFonts w:ascii="Times New Roman" w:hAnsi="Times New Roman" w:cs="Times New Roman"/>
              </w:rPr>
            </w:pPr>
            <w:r w:rsidRPr="00951492">
              <w:rPr>
                <w:rFonts w:ascii="Times New Roman" w:hAnsi="Times New Roman" w:cs="Times New Roman"/>
                <w:szCs w:val="18"/>
              </w:rPr>
              <w:t xml:space="preserve">$379 </w:t>
            </w:r>
          </w:p>
        </w:tc>
        <w:tc>
          <w:tcPr>
            <w:tcW w:w="1170" w:type="dxa"/>
          </w:tcPr>
          <w:p w:rsidR="00B87A98" w:rsidRPr="00951492" w:rsidP="00CB1C05" w14:paraId="39BD938D" w14:textId="77777777">
            <w:pPr>
              <w:pStyle w:val="RTableTextAbt"/>
              <w:rPr>
                <w:rFonts w:ascii="Times New Roman" w:hAnsi="Times New Roman" w:cs="Times New Roman"/>
              </w:rPr>
            </w:pPr>
            <w:r w:rsidRPr="00552F94">
              <w:rPr>
                <w:rFonts w:ascii="Times New Roman" w:hAnsi="Times New Roman" w:cs="Times New Roman"/>
              </w:rPr>
              <w:t xml:space="preserve">$963 </w:t>
            </w:r>
          </w:p>
        </w:tc>
        <w:tc>
          <w:tcPr>
            <w:tcW w:w="1260" w:type="dxa"/>
            <w:vAlign w:val="bottom"/>
          </w:tcPr>
          <w:p w:rsidR="00B87A98" w:rsidRPr="00951492" w:rsidP="00CB1C05" w14:paraId="38D25B18" w14:textId="77777777">
            <w:pPr>
              <w:pStyle w:val="RTableTextAbt"/>
              <w:rPr>
                <w:rFonts w:ascii="Times New Roman" w:hAnsi="Times New Roman" w:cs="Times New Roman"/>
              </w:rPr>
            </w:pPr>
            <w:r w:rsidRPr="00951492">
              <w:rPr>
                <w:rFonts w:ascii="Times New Roman" w:hAnsi="Times New Roman" w:cs="Times New Roman"/>
                <w:szCs w:val="18"/>
              </w:rPr>
              <w:t>$3</w:t>
            </w:r>
            <w:r w:rsidR="003C624E">
              <w:rPr>
                <w:rFonts w:ascii="Times New Roman" w:hAnsi="Times New Roman" w:cs="Times New Roman"/>
                <w:szCs w:val="18"/>
              </w:rPr>
              <w:t>8</w:t>
            </w:r>
            <w:r w:rsidRPr="00951492">
              <w:rPr>
                <w:rFonts w:ascii="Times New Roman" w:hAnsi="Times New Roman" w:cs="Times New Roman"/>
                <w:szCs w:val="18"/>
              </w:rPr>
              <w:t xml:space="preserve"> </w:t>
            </w:r>
          </w:p>
        </w:tc>
        <w:tc>
          <w:tcPr>
            <w:tcW w:w="990" w:type="dxa"/>
          </w:tcPr>
          <w:p w:rsidR="00B87A98" w:rsidRPr="00951492" w:rsidP="00CB1C05" w14:paraId="78FD7D82" w14:textId="77777777">
            <w:pPr>
              <w:pStyle w:val="RTableTextAbt"/>
              <w:rPr>
                <w:rFonts w:ascii="Times New Roman" w:hAnsi="Times New Roman" w:cs="Times New Roman"/>
              </w:rPr>
            </w:pPr>
            <w:r w:rsidRPr="00552F94">
              <w:rPr>
                <w:rFonts w:ascii="Times New Roman" w:hAnsi="Times New Roman" w:cs="Times New Roman"/>
              </w:rPr>
              <w:t>$1,00</w:t>
            </w:r>
            <w:r w:rsidR="00FC4B8B">
              <w:rPr>
                <w:rFonts w:ascii="Times New Roman" w:hAnsi="Times New Roman" w:cs="Times New Roman"/>
              </w:rPr>
              <w:t>1</w:t>
            </w:r>
            <w:r w:rsidRPr="00552F94">
              <w:rPr>
                <w:rFonts w:ascii="Times New Roman" w:hAnsi="Times New Roman" w:cs="Times New Roman"/>
              </w:rPr>
              <w:t xml:space="preserve"> </w:t>
            </w:r>
          </w:p>
        </w:tc>
      </w:tr>
      <w:bookmarkEnd w:id="1231"/>
      <w:bookmarkEnd w:id="1232"/>
    </w:tbl>
    <w:p w:rsidR="00487ABC" w:rsidP="00CB1C05" w14:paraId="2F5C830F" w14:textId="77777777">
      <w:pPr>
        <w:pStyle w:val="BodyText"/>
        <w:sectPr w:rsidSect="00CB1C05">
          <w:type w:val="nextColumn"/>
          <w:pgSz w:w="12240" w:h="15840" w:code="1"/>
          <w:pgMar w:top="1440" w:right="1440" w:bottom="1440" w:left="1800" w:header="720" w:footer="720" w:gutter="0"/>
          <w:lnNumType w:countBy="1" w:restart="continuous"/>
          <w:pgNumType w:chapStyle="1"/>
          <w:cols w:space="720"/>
          <w:titlePg/>
        </w:sectPr>
      </w:pPr>
    </w:p>
    <w:p w:rsidR="00B40322" w:rsidRPr="00FA5281" w:rsidP="00CB1C05" w14:paraId="0B1C9073" w14:textId="77777777">
      <w:pPr>
        <w:pStyle w:val="Heading2"/>
      </w:pPr>
      <w:bookmarkStart w:id="1233" w:name="_Ref103354843"/>
      <w:bookmarkStart w:id="1234" w:name="_Toc111035651"/>
      <w:bookmarkStart w:id="1235" w:name="_Toc111037083"/>
      <w:bookmarkStart w:id="1236" w:name="_Toc114062031"/>
      <w:bookmarkStart w:id="1237" w:name="_Toc165378756"/>
      <w:r w:rsidRPr="00FA5281">
        <w:t xml:space="preserve">Total </w:t>
      </w:r>
      <w:r w:rsidR="0033503A">
        <w:t>WCPP</w:t>
      </w:r>
      <w:r w:rsidR="00B863E3">
        <w:t xml:space="preserve"> </w:t>
      </w:r>
      <w:r w:rsidRPr="00FA5281">
        <w:t>Costs</w:t>
      </w:r>
      <w:bookmarkEnd w:id="1233"/>
      <w:bookmarkEnd w:id="1234"/>
      <w:bookmarkEnd w:id="1235"/>
      <w:bookmarkEnd w:id="1236"/>
      <w:bookmarkEnd w:id="1237"/>
    </w:p>
    <w:p w:rsidR="00D27747" w:rsidP="00CB1C05" w14:paraId="61DE2F84" w14:textId="77777777">
      <w:pPr>
        <w:pStyle w:val="BodyText"/>
        <w:sectPr w:rsidSect="00CB1C05">
          <w:type w:val="nextColumn"/>
          <w:pgSz w:w="12240" w:h="15840" w:code="1"/>
          <w:pgMar w:top="1440" w:right="1440" w:bottom="1440" w:left="1800" w:header="720" w:footer="720" w:gutter="0"/>
          <w:lnNumType w:countBy="1" w:restart="continuous"/>
          <w:pgNumType w:chapStyle="1"/>
          <w:cols w:space="720"/>
          <w:titlePg/>
        </w:sectPr>
      </w:pPr>
      <w:r>
        <w:fldChar w:fldCharType="begin" w:fldLock="1"/>
      </w:r>
      <w:r>
        <w:instrText xml:space="preserve"> REF _Ref150860984 \h </w:instrText>
      </w:r>
      <w:r>
        <w:fldChar w:fldCharType="separate"/>
      </w:r>
      <w:r w:rsidR="0092222B">
        <w:t xml:space="preserve">Table </w:t>
      </w:r>
      <w:r w:rsidR="0092222B">
        <w:rPr>
          <w:noProof/>
        </w:rPr>
        <w:t>7</w:t>
      </w:r>
      <w:r w:rsidR="0092222B">
        <w:noBreakHyphen/>
      </w:r>
      <w:r w:rsidR="0092222B">
        <w:rPr>
          <w:noProof/>
        </w:rPr>
        <w:t>67</w:t>
      </w:r>
      <w:r>
        <w:fldChar w:fldCharType="end"/>
      </w:r>
      <w:r>
        <w:t xml:space="preserve"> </w:t>
      </w:r>
      <w:r w:rsidRPr="00FA5281" w:rsidR="004F366B">
        <w:t xml:space="preserve">present the total costs of complying with </w:t>
      </w:r>
      <w:r w:rsidR="0033503A">
        <w:t>WCPP</w:t>
      </w:r>
      <w:r w:rsidR="00B863E3">
        <w:t xml:space="preserve"> requirements</w:t>
      </w:r>
      <w:r w:rsidRPr="00FA5281" w:rsidR="00A8132A">
        <w:t xml:space="preserve"> </w:t>
      </w:r>
      <w:r w:rsidRPr="00FA5281" w:rsidR="004F366B">
        <w:t>by use category</w:t>
      </w:r>
      <w:r w:rsidR="00496D69">
        <w:t xml:space="preserve"> </w:t>
      </w:r>
      <w:r w:rsidRPr="00FA5281" w:rsidR="004F366B">
        <w:t>and monitoring threshold</w:t>
      </w:r>
      <w:r w:rsidR="00B863E3">
        <w:t xml:space="preserve"> </w:t>
      </w:r>
      <w:r w:rsidRPr="00FA5281" w:rsidR="00B863E3">
        <w:t>(</w:t>
      </w:r>
      <w:r w:rsidR="00B34903">
        <w:t xml:space="preserve">estimated by aggregating the costs presented in </w:t>
      </w:r>
      <w:r w:rsidRPr="00FA5281" w:rsidR="00B863E3">
        <w:t>section</w:t>
      </w:r>
      <w:r w:rsidR="002B6A3E">
        <w:t>s</w:t>
      </w:r>
      <w:r w:rsidRPr="00FA5281" w:rsidR="00B863E3">
        <w:t xml:space="preserve"> </w:t>
      </w:r>
      <w:r w:rsidRPr="00FA5281" w:rsidR="00B863E3">
        <w:fldChar w:fldCharType="begin" w:fldLock="1"/>
      </w:r>
      <w:r w:rsidRPr="00FA5281" w:rsidR="00B863E3">
        <w:instrText xml:space="preserve"> REF _Ref103171922 \r \h  \* MERGEFORMAT </w:instrText>
      </w:r>
      <w:r w:rsidRPr="00FA5281" w:rsidR="00B863E3">
        <w:fldChar w:fldCharType="separate"/>
      </w:r>
      <w:r w:rsidR="0092222B">
        <w:t>7.9</w:t>
      </w:r>
      <w:r w:rsidRPr="00FA5281" w:rsidR="00B863E3">
        <w:fldChar w:fldCharType="end"/>
      </w:r>
      <w:r w:rsidR="00B863E3">
        <w:t xml:space="preserve"> and</w:t>
      </w:r>
      <w:r w:rsidR="0011471F">
        <w:t xml:space="preserve"> </w:t>
      </w:r>
      <w:r w:rsidR="0011471F">
        <w:fldChar w:fldCharType="begin" w:fldLock="1"/>
      </w:r>
      <w:r w:rsidR="0011471F">
        <w:instrText xml:space="preserve"> REF _Ref110863637 \r \h </w:instrText>
      </w:r>
      <w:r w:rsidR="0011471F">
        <w:fldChar w:fldCharType="separate"/>
      </w:r>
      <w:r w:rsidR="0092222B">
        <w:t>7.10</w:t>
      </w:r>
      <w:r w:rsidR="0011471F">
        <w:fldChar w:fldCharType="end"/>
      </w:r>
      <w:r w:rsidRPr="00FA5281" w:rsidR="00B863E3">
        <w:t>)</w:t>
      </w:r>
      <w:r w:rsidRPr="00FA5281" w:rsidR="004F366B">
        <w:t>.</w:t>
      </w:r>
    </w:p>
    <w:tbl>
      <w:tblPr>
        <w:tblStyle w:val="TableGrid"/>
        <w:tblW w:w="5280" w:type="pct"/>
        <w:tblInd w:w="-185" w:type="dxa"/>
        <w:tblLayout w:type="fixed"/>
        <w:tblLook w:val="04A0"/>
      </w:tblPr>
      <w:tblGrid>
        <w:gridCol w:w="1896"/>
        <w:gridCol w:w="2789"/>
        <w:gridCol w:w="1169"/>
        <w:gridCol w:w="1078"/>
        <w:gridCol w:w="1068"/>
        <w:gridCol w:w="1068"/>
        <w:gridCol w:w="1068"/>
        <w:gridCol w:w="939"/>
        <w:gridCol w:w="1262"/>
        <w:gridCol w:w="1349"/>
      </w:tblGrid>
      <w:tr w14:paraId="42C356DF" w14:textId="77777777" w:rsidTr="00E44D0A">
        <w:tblPrEx>
          <w:tblW w:w="5280" w:type="pct"/>
          <w:tblInd w:w="-185" w:type="dxa"/>
          <w:tblLayout w:type="fixed"/>
          <w:tblLook w:val="04A0"/>
        </w:tblPrEx>
        <w:trPr>
          <w:tblHeader/>
        </w:trPr>
        <w:tc>
          <w:tcPr>
            <w:tcW w:w="5000" w:type="pct"/>
            <w:gridSpan w:val="10"/>
            <w:tcBorders>
              <w:top w:val="nil"/>
              <w:left w:val="nil"/>
              <w:bottom w:val="single" w:sz="4" w:space="0" w:color="auto"/>
              <w:right w:val="nil"/>
            </w:tcBorders>
            <w:shd w:val="clear" w:color="auto" w:fill="auto"/>
            <w:vAlign w:val="center"/>
          </w:tcPr>
          <w:p w:rsidR="00F97D26" w:rsidRPr="00166361" w:rsidP="00CB1C05" w14:paraId="23D1CD72" w14:textId="77777777">
            <w:pPr>
              <w:pStyle w:val="TableTitleA"/>
              <w:rPr>
                <w:rFonts w:asciiTheme="minorBidi" w:hAnsiTheme="minorBidi"/>
                <w:b/>
                <w:bCs/>
                <w:color w:val="FFFFFF" w:themeColor="background1"/>
              </w:rPr>
            </w:pPr>
            <w:bookmarkStart w:id="1238" w:name="_Ref150860984"/>
            <w:bookmarkStart w:id="1239" w:name="_Toc165379700"/>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7</w:t>
            </w:r>
            <w:r w:rsidR="00BC4B5D">
              <w:rPr>
                <w:noProof/>
              </w:rPr>
              <w:fldChar w:fldCharType="end"/>
            </w:r>
            <w:bookmarkEnd w:id="1238"/>
            <w:r>
              <w:t>:</w:t>
            </w:r>
            <w:r w:rsidR="00B74BA3">
              <w:t xml:space="preserve"> </w:t>
            </w:r>
            <w:r w:rsidRPr="00D57922" w:rsidR="00B74BA3">
              <w:t xml:space="preserve">Total WCPP Costs (Dermal and Respiratory) by </w:t>
            </w:r>
            <w:r w:rsidR="00B74BA3">
              <w:t xml:space="preserve">Threshold and </w:t>
            </w:r>
            <w:r w:rsidRPr="00D57922" w:rsidR="00B74BA3">
              <w:t>Use Category (2022$)</w:t>
            </w:r>
            <w:bookmarkEnd w:id="1239"/>
          </w:p>
        </w:tc>
      </w:tr>
      <w:tr w14:paraId="30DE9FDC" w14:textId="77777777" w:rsidTr="00E44D0A">
        <w:tblPrEx>
          <w:tblW w:w="5280" w:type="pct"/>
          <w:tblInd w:w="-185" w:type="dxa"/>
          <w:tblLayout w:type="fixed"/>
          <w:tblLook w:val="04A0"/>
        </w:tblPrEx>
        <w:trPr>
          <w:tblHeader/>
        </w:trPr>
        <w:tc>
          <w:tcPr>
            <w:tcW w:w="693" w:type="pct"/>
            <w:vMerge w:val="restart"/>
            <w:tcBorders>
              <w:top w:val="single" w:sz="4" w:space="0" w:color="auto"/>
            </w:tcBorders>
            <w:shd w:val="clear" w:color="auto" w:fill="48A9C5"/>
            <w:vAlign w:val="center"/>
          </w:tcPr>
          <w:p w:rsidR="00A97850" w:rsidRPr="003970BF" w:rsidP="00CB1C05" w14:paraId="5AE8754A" w14:textId="77777777">
            <w:pPr>
              <w:pStyle w:val="TableSubtitle"/>
              <w:ind w:right="-114"/>
              <w:rPr>
                <w:rFonts w:eastAsia="Times New Roman" w:asciiTheme="minorBidi" w:hAnsiTheme="minorBidi" w:cstheme="minorBidi"/>
                <w:szCs w:val="20"/>
              </w:rPr>
            </w:pPr>
            <w:r w:rsidRPr="00166361">
              <w:rPr>
                <w:rFonts w:asciiTheme="minorBidi" w:hAnsiTheme="minorBidi" w:cstheme="minorBidi"/>
              </w:rPr>
              <w:t>Use Category</w:t>
            </w:r>
          </w:p>
        </w:tc>
        <w:tc>
          <w:tcPr>
            <w:tcW w:w="1019" w:type="pct"/>
            <w:vMerge w:val="restart"/>
            <w:tcBorders>
              <w:top w:val="single" w:sz="4" w:space="0" w:color="auto"/>
            </w:tcBorders>
            <w:shd w:val="clear" w:color="auto" w:fill="48A9C5"/>
            <w:vAlign w:val="center"/>
          </w:tcPr>
          <w:p w:rsidR="00A97850" w:rsidRPr="00062C4A" w:rsidP="00CB1C05" w14:paraId="22E86E47" w14:textId="77777777">
            <w:pPr>
              <w:pStyle w:val="TableSubtitle"/>
              <w:ind w:right="-114"/>
              <w:rPr>
                <w:rFonts w:asciiTheme="minorBidi" w:hAnsiTheme="minorBidi" w:cstheme="minorBidi"/>
                <w:szCs w:val="20"/>
              </w:rPr>
            </w:pPr>
            <w:r w:rsidRPr="00166361">
              <w:rPr>
                <w:rFonts w:asciiTheme="minorBidi" w:hAnsiTheme="minorBidi" w:cstheme="minorBidi"/>
              </w:rPr>
              <w:t>Threshold</w:t>
            </w:r>
          </w:p>
        </w:tc>
        <w:tc>
          <w:tcPr>
            <w:tcW w:w="427" w:type="pct"/>
            <w:vMerge w:val="restart"/>
            <w:tcBorders>
              <w:top w:val="single" w:sz="4" w:space="0" w:color="auto"/>
            </w:tcBorders>
            <w:shd w:val="clear" w:color="auto" w:fill="48A9C5"/>
            <w:vAlign w:val="center"/>
          </w:tcPr>
          <w:p w:rsidR="00A97850" w:rsidRPr="00166361" w:rsidP="00CB1C05" w14:paraId="49DB5DD4"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Facilities</w:t>
            </w:r>
          </w:p>
        </w:tc>
        <w:tc>
          <w:tcPr>
            <w:tcW w:w="394" w:type="pct"/>
            <w:vMerge w:val="restart"/>
            <w:tcBorders>
              <w:top w:val="single" w:sz="4" w:space="0" w:color="auto"/>
            </w:tcBorders>
            <w:shd w:val="clear" w:color="auto" w:fill="48A9C5"/>
            <w:vAlign w:val="center"/>
          </w:tcPr>
          <w:p w:rsidR="00A97850" w:rsidRPr="00166361" w:rsidP="00CB1C05" w14:paraId="7FAB6527"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Workers/ONUs</w:t>
            </w:r>
          </w:p>
        </w:tc>
        <w:tc>
          <w:tcPr>
            <w:tcW w:w="780" w:type="pct"/>
            <w:gridSpan w:val="2"/>
            <w:tcBorders>
              <w:top w:val="single" w:sz="4" w:space="0" w:color="auto"/>
            </w:tcBorders>
            <w:shd w:val="clear" w:color="auto" w:fill="48A9C5"/>
            <w:vAlign w:val="center"/>
          </w:tcPr>
          <w:p w:rsidR="00A97850" w:rsidRPr="00166361" w:rsidP="00CB1C05" w14:paraId="6D5492E2"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Per Facility Costs</w:t>
            </w:r>
          </w:p>
        </w:tc>
        <w:tc>
          <w:tcPr>
            <w:tcW w:w="733" w:type="pct"/>
            <w:gridSpan w:val="2"/>
            <w:tcBorders>
              <w:top w:val="single" w:sz="4" w:space="0" w:color="auto"/>
            </w:tcBorders>
            <w:shd w:val="clear" w:color="auto" w:fill="48A9C5"/>
            <w:vAlign w:val="center"/>
          </w:tcPr>
          <w:p w:rsidR="00A97850" w:rsidRPr="00166361" w:rsidP="00CB1C05" w14:paraId="6093E2E8"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Per Worker/ONU Costs</w:t>
            </w:r>
          </w:p>
        </w:tc>
        <w:tc>
          <w:tcPr>
            <w:tcW w:w="954" w:type="pct"/>
            <w:gridSpan w:val="2"/>
            <w:tcBorders>
              <w:top w:val="single" w:sz="4" w:space="0" w:color="auto"/>
            </w:tcBorders>
            <w:shd w:val="clear" w:color="auto" w:fill="48A9C5"/>
            <w:vAlign w:val="bottom"/>
          </w:tcPr>
          <w:p w:rsidR="00A97850" w:rsidRPr="00166361" w:rsidP="00CB1C05" w14:paraId="2474D365"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Total Costs</w:t>
            </w:r>
          </w:p>
        </w:tc>
      </w:tr>
      <w:tr w14:paraId="49BA3D76" w14:textId="77777777" w:rsidTr="00E44D0A">
        <w:tblPrEx>
          <w:tblW w:w="5280" w:type="pct"/>
          <w:tblInd w:w="-185" w:type="dxa"/>
          <w:tblLayout w:type="fixed"/>
          <w:tblLook w:val="04A0"/>
        </w:tblPrEx>
        <w:trPr>
          <w:tblHeader/>
        </w:trPr>
        <w:tc>
          <w:tcPr>
            <w:tcW w:w="693" w:type="pct"/>
            <w:vMerge/>
            <w:shd w:val="clear" w:color="auto" w:fill="48A9C5"/>
            <w:vAlign w:val="center"/>
          </w:tcPr>
          <w:p w:rsidR="00A97850" w:rsidRPr="00A97850" w:rsidP="00CB1C05" w14:paraId="67A7906A" w14:textId="77777777">
            <w:pPr>
              <w:pStyle w:val="BodyText"/>
              <w:jc w:val="center"/>
              <w:rPr>
                <w:rFonts w:asciiTheme="minorBidi" w:hAnsiTheme="minorBidi"/>
                <w:b/>
                <w:bCs/>
                <w:color w:val="FFFFFF" w:themeColor="background1"/>
                <w:sz w:val="20"/>
                <w:szCs w:val="20"/>
                <w:highlight w:val="yellow"/>
              </w:rPr>
            </w:pPr>
          </w:p>
        </w:tc>
        <w:tc>
          <w:tcPr>
            <w:tcW w:w="1019" w:type="pct"/>
            <w:vMerge/>
            <w:shd w:val="clear" w:color="auto" w:fill="48A9C5"/>
            <w:vAlign w:val="center"/>
          </w:tcPr>
          <w:p w:rsidR="00A97850" w:rsidRPr="00A97850" w:rsidP="00CB1C05" w14:paraId="225C1604" w14:textId="77777777">
            <w:pPr>
              <w:pStyle w:val="BodyText"/>
              <w:jc w:val="center"/>
              <w:rPr>
                <w:rFonts w:asciiTheme="minorBidi" w:hAnsiTheme="minorBidi"/>
                <w:b/>
                <w:bCs/>
                <w:color w:val="FFFFFF" w:themeColor="background1"/>
                <w:sz w:val="20"/>
                <w:szCs w:val="20"/>
              </w:rPr>
            </w:pPr>
          </w:p>
        </w:tc>
        <w:tc>
          <w:tcPr>
            <w:tcW w:w="427" w:type="pct"/>
            <w:vMerge/>
            <w:shd w:val="clear" w:color="auto" w:fill="48A9C5"/>
            <w:vAlign w:val="center"/>
          </w:tcPr>
          <w:p w:rsidR="00A97850" w:rsidRPr="00A97850" w:rsidP="00CB1C05" w14:paraId="41C55352" w14:textId="77777777">
            <w:pPr>
              <w:pStyle w:val="BodyText"/>
              <w:jc w:val="center"/>
              <w:rPr>
                <w:rFonts w:asciiTheme="minorBidi" w:hAnsiTheme="minorBidi"/>
                <w:b/>
                <w:bCs/>
                <w:color w:val="FFFFFF" w:themeColor="background1"/>
                <w:sz w:val="20"/>
                <w:szCs w:val="20"/>
              </w:rPr>
            </w:pPr>
          </w:p>
        </w:tc>
        <w:tc>
          <w:tcPr>
            <w:tcW w:w="394" w:type="pct"/>
            <w:vMerge/>
            <w:shd w:val="clear" w:color="auto" w:fill="48A9C5"/>
            <w:vAlign w:val="center"/>
          </w:tcPr>
          <w:p w:rsidR="00A97850" w:rsidRPr="00D9787C" w:rsidP="00CB1C05" w14:paraId="4A1A4FA6" w14:textId="77777777">
            <w:pPr>
              <w:pStyle w:val="BodyText"/>
              <w:jc w:val="center"/>
              <w:rPr>
                <w:rFonts w:asciiTheme="minorBidi" w:hAnsiTheme="minorBidi"/>
                <w:b/>
                <w:bCs/>
                <w:color w:val="FFFFFF" w:themeColor="background1"/>
                <w:sz w:val="20"/>
                <w:szCs w:val="20"/>
              </w:rPr>
            </w:pPr>
          </w:p>
        </w:tc>
        <w:tc>
          <w:tcPr>
            <w:tcW w:w="390" w:type="pct"/>
            <w:shd w:val="clear" w:color="auto" w:fill="48A9C5"/>
            <w:vAlign w:val="bottom"/>
          </w:tcPr>
          <w:p w:rsidR="00A97850" w:rsidRPr="00166361" w:rsidP="00CB1C05" w14:paraId="6E6E6B7E"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Initial</w:t>
            </w:r>
          </w:p>
        </w:tc>
        <w:tc>
          <w:tcPr>
            <w:tcW w:w="390" w:type="pct"/>
            <w:shd w:val="clear" w:color="auto" w:fill="48A9C5"/>
            <w:vAlign w:val="bottom"/>
          </w:tcPr>
          <w:p w:rsidR="00A97850" w:rsidRPr="00166361" w:rsidP="00CB1C05" w14:paraId="1D1EB8F6" w14:textId="77777777">
            <w:pPr>
              <w:pStyle w:val="BodyText"/>
              <w:jc w:val="center"/>
              <w:rPr>
                <w:rFonts w:asciiTheme="minorBidi" w:hAnsiTheme="minorBidi"/>
                <w:b/>
                <w:bCs/>
                <w:color w:val="FFFFFF" w:themeColor="background1"/>
                <w:sz w:val="20"/>
                <w:szCs w:val="20"/>
              </w:rPr>
            </w:pPr>
            <w:r>
              <w:rPr>
                <w:rFonts w:asciiTheme="minorBidi" w:hAnsiTheme="minorBidi"/>
                <w:b/>
                <w:bCs/>
                <w:color w:val="FFFFFF" w:themeColor="background1"/>
                <w:sz w:val="20"/>
                <w:szCs w:val="20"/>
              </w:rPr>
              <w:t>Annual</w:t>
            </w:r>
          </w:p>
        </w:tc>
        <w:tc>
          <w:tcPr>
            <w:tcW w:w="390" w:type="pct"/>
            <w:shd w:val="clear" w:color="auto" w:fill="48A9C5"/>
            <w:vAlign w:val="bottom"/>
          </w:tcPr>
          <w:p w:rsidR="00A97850" w:rsidRPr="00166361" w:rsidP="00CB1C05" w14:paraId="3EAA7655"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Initial</w:t>
            </w:r>
          </w:p>
        </w:tc>
        <w:tc>
          <w:tcPr>
            <w:tcW w:w="343" w:type="pct"/>
            <w:shd w:val="clear" w:color="auto" w:fill="48A9C5"/>
            <w:vAlign w:val="bottom"/>
          </w:tcPr>
          <w:p w:rsidR="00A97850" w:rsidRPr="00166361" w:rsidP="00CB1C05" w14:paraId="2C8A60DD" w14:textId="77777777">
            <w:pPr>
              <w:pStyle w:val="BodyText"/>
              <w:jc w:val="center"/>
              <w:rPr>
                <w:rFonts w:asciiTheme="minorBidi" w:hAnsiTheme="minorBidi"/>
                <w:b/>
                <w:bCs/>
                <w:color w:val="FFFFFF" w:themeColor="background1"/>
                <w:sz w:val="20"/>
                <w:szCs w:val="20"/>
              </w:rPr>
            </w:pPr>
            <w:r>
              <w:rPr>
                <w:rFonts w:asciiTheme="minorBidi" w:hAnsiTheme="minorBidi"/>
                <w:b/>
                <w:bCs/>
                <w:color w:val="FFFFFF" w:themeColor="background1"/>
                <w:sz w:val="20"/>
                <w:szCs w:val="20"/>
              </w:rPr>
              <w:t>Annual</w:t>
            </w:r>
          </w:p>
        </w:tc>
        <w:tc>
          <w:tcPr>
            <w:tcW w:w="461" w:type="pct"/>
            <w:shd w:val="clear" w:color="auto" w:fill="48A9C5"/>
            <w:vAlign w:val="bottom"/>
          </w:tcPr>
          <w:p w:rsidR="00A97850" w:rsidRPr="00166361" w:rsidP="00CB1C05" w14:paraId="53B2CAC9" w14:textId="77777777">
            <w:pPr>
              <w:pStyle w:val="BodyText"/>
              <w:jc w:val="center"/>
              <w:rPr>
                <w:rFonts w:asciiTheme="minorBidi" w:hAnsiTheme="minorBidi"/>
                <w:b/>
                <w:bCs/>
                <w:color w:val="FFFFFF" w:themeColor="background1"/>
                <w:sz w:val="20"/>
                <w:szCs w:val="20"/>
              </w:rPr>
            </w:pPr>
            <w:r w:rsidRPr="00166361">
              <w:rPr>
                <w:rFonts w:asciiTheme="minorBidi" w:hAnsiTheme="minorBidi"/>
                <w:b/>
                <w:bCs/>
                <w:color w:val="FFFFFF" w:themeColor="background1"/>
                <w:sz w:val="20"/>
              </w:rPr>
              <w:t>Initial</w:t>
            </w:r>
          </w:p>
        </w:tc>
        <w:tc>
          <w:tcPr>
            <w:tcW w:w="493" w:type="pct"/>
            <w:shd w:val="clear" w:color="auto" w:fill="48A9C5"/>
            <w:vAlign w:val="bottom"/>
          </w:tcPr>
          <w:p w:rsidR="00A97850" w:rsidRPr="00166361" w:rsidP="00CB1C05" w14:paraId="0D1A6C52" w14:textId="77777777">
            <w:pPr>
              <w:pStyle w:val="BodyText"/>
              <w:jc w:val="center"/>
              <w:rPr>
                <w:rFonts w:asciiTheme="minorBidi" w:hAnsiTheme="minorBidi"/>
                <w:b/>
                <w:bCs/>
                <w:color w:val="FFFFFF" w:themeColor="background1"/>
                <w:sz w:val="20"/>
                <w:szCs w:val="20"/>
              </w:rPr>
            </w:pPr>
            <w:r>
              <w:rPr>
                <w:rFonts w:asciiTheme="minorBidi" w:hAnsiTheme="minorBidi"/>
                <w:b/>
                <w:bCs/>
                <w:color w:val="FFFFFF" w:themeColor="background1"/>
                <w:sz w:val="20"/>
                <w:szCs w:val="20"/>
              </w:rPr>
              <w:t>Annual</w:t>
            </w:r>
          </w:p>
        </w:tc>
      </w:tr>
      <w:tr w14:paraId="0FD0AFF3" w14:textId="77777777" w:rsidTr="00E44D0A">
        <w:tblPrEx>
          <w:tblW w:w="5280" w:type="pct"/>
          <w:tblInd w:w="-185" w:type="dxa"/>
          <w:tblLayout w:type="fixed"/>
          <w:tblLook w:val="04A0"/>
        </w:tblPrEx>
        <w:tc>
          <w:tcPr>
            <w:tcW w:w="693" w:type="pct"/>
            <w:vMerge w:val="restart"/>
            <w:vAlign w:val="center"/>
          </w:tcPr>
          <w:p w:rsidR="00A370B4" w:rsidRPr="00291B75" w:rsidP="00A370B4" w14:paraId="08D4B023" w14:textId="77777777">
            <w:pPr>
              <w:pStyle w:val="RTableTextAbt"/>
              <w:ind w:right="-114"/>
              <w:jc w:val="center"/>
              <w:rPr>
                <w:rFonts w:ascii="Times New Roman" w:hAnsi="Times New Roman" w:cs="Times New Roman"/>
                <w:szCs w:val="18"/>
              </w:rPr>
            </w:pPr>
            <w:r w:rsidRPr="00291B75">
              <w:rPr>
                <w:rFonts w:ascii="Times New Roman" w:hAnsi="Times New Roman" w:cs="Times New Roman"/>
                <w:szCs w:val="18"/>
              </w:rPr>
              <w:t>Manufacturing</w:t>
            </w:r>
          </w:p>
        </w:tc>
        <w:tc>
          <w:tcPr>
            <w:tcW w:w="1019" w:type="pct"/>
            <w:vAlign w:val="center"/>
          </w:tcPr>
          <w:p w:rsidR="00A370B4" w:rsidRPr="00291B75" w:rsidP="00A370B4" w14:paraId="6275E124" w14:textId="77777777">
            <w:pPr>
              <w:pStyle w:val="LTableTextAb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A370B4" w:rsidRPr="00CD48B1" w:rsidP="00A370B4" w14:paraId="5F4B0548" w14:textId="77777777">
            <w:pPr>
              <w:pStyle w:val="RTableTextAbt"/>
              <w:ind w:right="-19"/>
              <w:rPr>
                <w:rFonts w:asciiTheme="majorBidi" w:hAnsiTheme="majorBidi" w:cstheme="majorBidi"/>
                <w:szCs w:val="18"/>
              </w:rPr>
            </w:pPr>
            <w:r w:rsidRPr="00CD48B1">
              <w:rPr>
                <w:rFonts w:asciiTheme="majorBidi" w:hAnsiTheme="majorBidi" w:cstheme="majorBidi"/>
                <w:szCs w:val="18"/>
              </w:rPr>
              <w:t>8.58</w:t>
            </w:r>
          </w:p>
        </w:tc>
        <w:tc>
          <w:tcPr>
            <w:tcW w:w="394" w:type="pct"/>
            <w:vAlign w:val="center"/>
          </w:tcPr>
          <w:p w:rsidR="00A370B4" w:rsidRPr="00CD48B1" w:rsidP="00A370B4" w14:paraId="5C1687E0" w14:textId="77777777">
            <w:pPr>
              <w:pStyle w:val="RTableTextAbt"/>
              <w:ind w:right="-19"/>
              <w:rPr>
                <w:rFonts w:asciiTheme="majorBidi" w:hAnsiTheme="majorBidi" w:cstheme="majorBidi"/>
                <w:szCs w:val="18"/>
              </w:rPr>
            </w:pPr>
            <w:r w:rsidRPr="00CD48B1">
              <w:rPr>
                <w:rFonts w:asciiTheme="majorBidi" w:hAnsiTheme="majorBidi" w:cstheme="majorBidi"/>
                <w:szCs w:val="18"/>
              </w:rPr>
              <w:t>1135.2</w:t>
            </w:r>
          </w:p>
        </w:tc>
        <w:tc>
          <w:tcPr>
            <w:tcW w:w="390" w:type="pct"/>
            <w:vAlign w:val="bottom"/>
          </w:tcPr>
          <w:p w:rsidR="00A370B4" w:rsidRPr="00CD48B1" w:rsidP="00A370B4" w14:paraId="67678BB7"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A370B4" w:rsidRPr="00CD48B1" w:rsidP="00A370B4" w14:paraId="0A67E88A"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A370B4" w:rsidRPr="00A90589" w:rsidP="00A370B4" w14:paraId="4F50AFAD" w14:textId="49347CB4">
            <w:pPr>
              <w:pStyle w:val="RTableTextAbt"/>
              <w:ind w:right="-19"/>
              <w:rPr>
                <w:rFonts w:ascii="Times New Roman" w:hAnsi="Times New Roman" w:cs="Times New Roman"/>
                <w:szCs w:val="18"/>
              </w:rPr>
            </w:pPr>
            <w:r w:rsidRPr="0027621B">
              <w:rPr>
                <w:szCs w:val="18"/>
              </w:rPr>
              <w:t>$240.65</w:t>
            </w:r>
          </w:p>
        </w:tc>
        <w:tc>
          <w:tcPr>
            <w:tcW w:w="343" w:type="pct"/>
            <w:vAlign w:val="bottom"/>
          </w:tcPr>
          <w:p w:rsidR="00A370B4" w:rsidRPr="00A90589" w:rsidP="00A370B4" w14:paraId="65706CDE" w14:textId="7DA0DEA0">
            <w:pPr>
              <w:pStyle w:val="RTableTextAbt"/>
              <w:ind w:right="-19"/>
              <w:rPr>
                <w:rFonts w:ascii="Times New Roman" w:hAnsi="Times New Roman" w:cs="Times New Roman"/>
                <w:szCs w:val="18"/>
              </w:rPr>
            </w:pPr>
            <w:r w:rsidRPr="0027621B">
              <w:rPr>
                <w:szCs w:val="18"/>
              </w:rPr>
              <w:t>$71.82</w:t>
            </w:r>
          </w:p>
        </w:tc>
        <w:tc>
          <w:tcPr>
            <w:tcW w:w="461" w:type="pct"/>
            <w:vAlign w:val="bottom"/>
          </w:tcPr>
          <w:p w:rsidR="00A370B4" w:rsidRPr="00A90589" w:rsidP="00A370B4" w14:paraId="250D6581" w14:textId="1F89AD24">
            <w:pPr>
              <w:pStyle w:val="RTableTextAbt"/>
              <w:ind w:right="-19"/>
              <w:rPr>
                <w:rFonts w:ascii="Times New Roman" w:hAnsi="Times New Roman" w:cs="Times New Roman"/>
                <w:szCs w:val="18"/>
              </w:rPr>
            </w:pPr>
            <w:r w:rsidRPr="0027621B">
              <w:rPr>
                <w:szCs w:val="18"/>
              </w:rPr>
              <w:t>$280,241</w:t>
            </w:r>
          </w:p>
        </w:tc>
        <w:tc>
          <w:tcPr>
            <w:tcW w:w="493" w:type="pct"/>
            <w:vAlign w:val="bottom"/>
          </w:tcPr>
          <w:p w:rsidR="00A370B4" w:rsidRPr="00A90589" w:rsidP="00A370B4" w14:paraId="0DFBCC13" w14:textId="7FC41238">
            <w:pPr>
              <w:pStyle w:val="RTableTextAbt"/>
              <w:ind w:right="-19"/>
              <w:rPr>
                <w:rFonts w:ascii="Times New Roman" w:hAnsi="Times New Roman" w:cs="Times New Roman"/>
                <w:szCs w:val="18"/>
              </w:rPr>
            </w:pPr>
            <w:r w:rsidRPr="0027621B">
              <w:rPr>
                <w:szCs w:val="18"/>
              </w:rPr>
              <w:t>$82,263</w:t>
            </w:r>
          </w:p>
        </w:tc>
      </w:tr>
      <w:tr w14:paraId="5FDEE452" w14:textId="77777777" w:rsidTr="00E44D0A">
        <w:tblPrEx>
          <w:tblW w:w="5280" w:type="pct"/>
          <w:tblInd w:w="-185" w:type="dxa"/>
          <w:tblLayout w:type="fixed"/>
          <w:tblLook w:val="04A0"/>
        </w:tblPrEx>
        <w:tc>
          <w:tcPr>
            <w:tcW w:w="693" w:type="pct"/>
            <w:vMerge/>
            <w:vAlign w:val="center"/>
          </w:tcPr>
          <w:p w:rsidR="00A370B4" w:rsidRPr="00291B75" w:rsidP="00A370B4" w14:paraId="53FAB5D9"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541F24FD" w14:textId="77777777">
            <w:pPr>
              <w:pStyle w:val="LTableTextAb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A370B4" w:rsidRPr="00CD48B1" w:rsidP="00A370B4" w14:paraId="49DAF1F9" w14:textId="77777777">
            <w:pPr>
              <w:pStyle w:val="RTableTextAbt"/>
              <w:ind w:right="-19"/>
              <w:rPr>
                <w:rFonts w:asciiTheme="majorBidi" w:hAnsiTheme="majorBidi" w:cstheme="majorBidi"/>
                <w:szCs w:val="18"/>
              </w:rPr>
            </w:pPr>
            <w:r w:rsidRPr="00CD48B1">
              <w:rPr>
                <w:rFonts w:asciiTheme="majorBidi" w:hAnsiTheme="majorBidi" w:cstheme="majorBidi"/>
                <w:szCs w:val="18"/>
              </w:rPr>
              <w:t>0.52</w:t>
            </w:r>
          </w:p>
        </w:tc>
        <w:tc>
          <w:tcPr>
            <w:tcW w:w="394" w:type="pct"/>
            <w:vAlign w:val="center"/>
          </w:tcPr>
          <w:p w:rsidR="00A370B4" w:rsidRPr="00CD48B1" w:rsidP="00A370B4" w14:paraId="6F81C528" w14:textId="77777777">
            <w:pPr>
              <w:pStyle w:val="RTableTextAbt"/>
              <w:ind w:right="-19"/>
              <w:rPr>
                <w:rFonts w:asciiTheme="majorBidi" w:hAnsiTheme="majorBidi" w:cstheme="majorBidi"/>
                <w:szCs w:val="18"/>
              </w:rPr>
            </w:pPr>
            <w:r w:rsidRPr="00CD48B1">
              <w:rPr>
                <w:rFonts w:asciiTheme="majorBidi" w:hAnsiTheme="majorBidi" w:cstheme="majorBidi"/>
                <w:szCs w:val="18"/>
              </w:rPr>
              <w:t>68.8</w:t>
            </w:r>
          </w:p>
        </w:tc>
        <w:tc>
          <w:tcPr>
            <w:tcW w:w="390" w:type="pct"/>
            <w:vAlign w:val="bottom"/>
          </w:tcPr>
          <w:p w:rsidR="00A370B4" w:rsidRPr="00CD48B1" w:rsidP="00A370B4" w14:paraId="6075785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15971965"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A370B4" w:rsidRPr="00A90589" w:rsidP="00A370B4" w14:paraId="60B60577" w14:textId="1FFBEDE0">
            <w:pPr>
              <w:pStyle w:val="RTableTextAbt"/>
              <w:ind w:right="-19"/>
              <w:rPr>
                <w:rFonts w:ascii="Times New Roman" w:hAnsi="Times New Roman" w:cs="Times New Roman"/>
                <w:szCs w:val="18"/>
              </w:rPr>
            </w:pPr>
            <w:r w:rsidRPr="0027621B">
              <w:rPr>
                <w:szCs w:val="18"/>
              </w:rPr>
              <w:t>$0.00</w:t>
            </w:r>
          </w:p>
        </w:tc>
        <w:tc>
          <w:tcPr>
            <w:tcW w:w="343" w:type="pct"/>
            <w:vAlign w:val="bottom"/>
          </w:tcPr>
          <w:p w:rsidR="00A370B4" w:rsidRPr="00A90589" w:rsidP="00A370B4" w14:paraId="41FC94E6" w14:textId="1EE163D9">
            <w:pPr>
              <w:pStyle w:val="RTableTextAbt"/>
              <w:ind w:right="-19"/>
              <w:rPr>
                <w:rFonts w:ascii="Times New Roman" w:hAnsi="Times New Roman" w:cs="Times New Roman"/>
                <w:szCs w:val="18"/>
              </w:rPr>
            </w:pPr>
            <w:r w:rsidRPr="0027621B">
              <w:rPr>
                <w:szCs w:val="18"/>
              </w:rPr>
              <w:t>$481.30</w:t>
            </w:r>
          </w:p>
        </w:tc>
        <w:tc>
          <w:tcPr>
            <w:tcW w:w="461" w:type="pct"/>
            <w:vAlign w:val="bottom"/>
          </w:tcPr>
          <w:p w:rsidR="00A370B4" w:rsidRPr="00A90589" w:rsidP="00A370B4" w14:paraId="11E92043" w14:textId="47C03B85">
            <w:pPr>
              <w:pStyle w:val="RTableTextAbt"/>
              <w:ind w:right="-19"/>
              <w:rPr>
                <w:rFonts w:ascii="Times New Roman" w:hAnsi="Times New Roman" w:cs="Times New Roman"/>
                <w:szCs w:val="18"/>
              </w:rPr>
            </w:pPr>
            <w:r w:rsidRPr="0027621B">
              <w:rPr>
                <w:szCs w:val="18"/>
              </w:rPr>
              <w:t>$197</w:t>
            </w:r>
          </w:p>
        </w:tc>
        <w:tc>
          <w:tcPr>
            <w:tcW w:w="493" w:type="pct"/>
            <w:vAlign w:val="bottom"/>
          </w:tcPr>
          <w:p w:rsidR="00A370B4" w:rsidRPr="00A90589" w:rsidP="00A370B4" w14:paraId="3787629D" w14:textId="34B8464B">
            <w:pPr>
              <w:pStyle w:val="RTableTextAbt"/>
              <w:ind w:right="-19"/>
              <w:rPr>
                <w:rFonts w:ascii="Times New Roman" w:hAnsi="Times New Roman" w:cs="Times New Roman"/>
                <w:szCs w:val="18"/>
              </w:rPr>
            </w:pPr>
            <w:r w:rsidRPr="0027621B">
              <w:rPr>
                <w:szCs w:val="18"/>
              </w:rPr>
              <w:t>$33,384</w:t>
            </w:r>
          </w:p>
        </w:tc>
      </w:tr>
      <w:tr w14:paraId="76E1D93A" w14:textId="77777777" w:rsidTr="00E44D0A">
        <w:tblPrEx>
          <w:tblW w:w="5280" w:type="pct"/>
          <w:tblInd w:w="-185" w:type="dxa"/>
          <w:tblLayout w:type="fixed"/>
          <w:tblLook w:val="04A0"/>
        </w:tblPrEx>
        <w:tc>
          <w:tcPr>
            <w:tcW w:w="693" w:type="pct"/>
            <w:vMerge/>
            <w:vAlign w:val="center"/>
          </w:tcPr>
          <w:p w:rsidR="00A370B4" w:rsidRPr="00291B75" w:rsidP="00A370B4" w14:paraId="04E9FBF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F7465A9" w14:textId="77777777">
            <w:pPr>
              <w:pStyle w:val="LTableTextAb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A370B4" w:rsidRPr="00CD48B1" w:rsidP="00A370B4" w14:paraId="4F6CD4F1" w14:textId="77777777">
            <w:pPr>
              <w:pStyle w:val="RTableTextAbt"/>
              <w:ind w:right="-19"/>
              <w:rPr>
                <w:rFonts w:asciiTheme="majorBidi" w:hAnsiTheme="majorBidi" w:cstheme="majorBidi"/>
                <w:szCs w:val="18"/>
              </w:rPr>
            </w:pPr>
            <w:r w:rsidRPr="00CD48B1">
              <w:rPr>
                <w:rFonts w:asciiTheme="majorBidi" w:hAnsiTheme="majorBidi" w:cstheme="majorBidi"/>
                <w:szCs w:val="18"/>
              </w:rPr>
              <w:t>2.73</w:t>
            </w:r>
          </w:p>
        </w:tc>
        <w:tc>
          <w:tcPr>
            <w:tcW w:w="394" w:type="pct"/>
            <w:vAlign w:val="center"/>
          </w:tcPr>
          <w:p w:rsidR="00A370B4" w:rsidRPr="00CD48B1" w:rsidP="00A370B4" w14:paraId="1D320582" w14:textId="77777777">
            <w:pPr>
              <w:pStyle w:val="RTableTextAbt"/>
              <w:ind w:right="-19"/>
              <w:rPr>
                <w:rFonts w:asciiTheme="majorBidi" w:hAnsiTheme="majorBidi" w:cstheme="majorBidi"/>
                <w:szCs w:val="18"/>
              </w:rPr>
            </w:pPr>
            <w:r w:rsidRPr="00CD48B1">
              <w:rPr>
                <w:rFonts w:asciiTheme="majorBidi" w:hAnsiTheme="majorBidi" w:cstheme="majorBidi"/>
                <w:szCs w:val="18"/>
              </w:rPr>
              <w:t>361.2</w:t>
            </w:r>
          </w:p>
        </w:tc>
        <w:tc>
          <w:tcPr>
            <w:tcW w:w="390" w:type="pct"/>
            <w:vAlign w:val="bottom"/>
          </w:tcPr>
          <w:p w:rsidR="00A370B4" w:rsidRPr="00CD48B1" w:rsidP="00A370B4" w14:paraId="230A0B8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536999A1"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15378FEE" w14:textId="1C6D7115">
            <w:pPr>
              <w:pStyle w:val="RTableTextAbt"/>
              <w:ind w:right="-19"/>
              <w:rPr>
                <w:rFonts w:ascii="Times New Roman" w:hAnsi="Times New Roman" w:cs="Times New Roman"/>
                <w:szCs w:val="18"/>
              </w:rPr>
            </w:pPr>
            <w:r w:rsidRPr="0027621B">
              <w:rPr>
                <w:szCs w:val="18"/>
              </w:rPr>
              <w:t>$1,933.34</w:t>
            </w:r>
          </w:p>
        </w:tc>
        <w:tc>
          <w:tcPr>
            <w:tcW w:w="343" w:type="pct"/>
            <w:vAlign w:val="bottom"/>
          </w:tcPr>
          <w:p w:rsidR="00A370B4" w:rsidRPr="00A90589" w:rsidP="00A370B4" w14:paraId="0F995A28" w14:textId="2D97F132">
            <w:pPr>
              <w:pStyle w:val="RTableTextAbt"/>
              <w:ind w:right="-19"/>
              <w:rPr>
                <w:rFonts w:ascii="Times New Roman" w:hAnsi="Times New Roman" w:cs="Times New Roman"/>
                <w:szCs w:val="18"/>
              </w:rPr>
            </w:pPr>
            <w:r w:rsidRPr="0027621B">
              <w:rPr>
                <w:szCs w:val="18"/>
              </w:rPr>
              <w:t>$3,042.75</w:t>
            </w:r>
          </w:p>
        </w:tc>
        <w:tc>
          <w:tcPr>
            <w:tcW w:w="461" w:type="pct"/>
            <w:vAlign w:val="bottom"/>
          </w:tcPr>
          <w:p w:rsidR="00A370B4" w:rsidRPr="00A90589" w:rsidP="00A370B4" w14:paraId="092468F5" w14:textId="390CD857">
            <w:pPr>
              <w:pStyle w:val="RTableTextAbt"/>
              <w:ind w:right="-19"/>
              <w:rPr>
                <w:rFonts w:ascii="Times New Roman" w:hAnsi="Times New Roman" w:cs="Times New Roman"/>
                <w:szCs w:val="18"/>
              </w:rPr>
            </w:pPr>
            <w:r w:rsidRPr="0027621B">
              <w:rPr>
                <w:szCs w:val="18"/>
              </w:rPr>
              <w:t>$699,357</w:t>
            </w:r>
          </w:p>
        </w:tc>
        <w:tc>
          <w:tcPr>
            <w:tcW w:w="493" w:type="pct"/>
            <w:vAlign w:val="bottom"/>
          </w:tcPr>
          <w:p w:rsidR="00A370B4" w:rsidRPr="00A90589" w:rsidP="00A370B4" w14:paraId="54DB29DD" w14:textId="3CD45EE4">
            <w:pPr>
              <w:pStyle w:val="RTableTextAbt"/>
              <w:ind w:right="-19"/>
              <w:rPr>
                <w:rFonts w:ascii="Times New Roman" w:hAnsi="Times New Roman" w:cs="Times New Roman"/>
                <w:szCs w:val="18"/>
              </w:rPr>
            </w:pPr>
            <w:r w:rsidRPr="0027621B">
              <w:rPr>
                <w:szCs w:val="18"/>
              </w:rPr>
              <w:t>$1,101,774</w:t>
            </w:r>
          </w:p>
        </w:tc>
      </w:tr>
      <w:tr w14:paraId="3EAD3D6E" w14:textId="77777777" w:rsidTr="00E44D0A">
        <w:tblPrEx>
          <w:tblW w:w="5280" w:type="pct"/>
          <w:tblInd w:w="-185" w:type="dxa"/>
          <w:tblLayout w:type="fixed"/>
          <w:tblLook w:val="04A0"/>
        </w:tblPrEx>
        <w:tc>
          <w:tcPr>
            <w:tcW w:w="693" w:type="pct"/>
            <w:vMerge/>
            <w:vAlign w:val="center"/>
          </w:tcPr>
          <w:p w:rsidR="00A370B4" w:rsidRPr="00291B75" w:rsidP="00A370B4" w14:paraId="51576D05"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1FE48D6" w14:textId="77777777">
            <w:pPr>
              <w:pStyle w:val="LTableTextAb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A370B4" w:rsidRPr="00CD48B1" w:rsidP="00A370B4" w14:paraId="333D026C" w14:textId="77777777">
            <w:pPr>
              <w:pStyle w:val="RTableTextAbt"/>
              <w:ind w:right="-19"/>
              <w:rPr>
                <w:rFonts w:asciiTheme="majorBidi" w:hAnsiTheme="majorBidi" w:cstheme="majorBidi"/>
                <w:szCs w:val="18"/>
              </w:rPr>
            </w:pPr>
            <w:r w:rsidRPr="00CD48B1">
              <w:rPr>
                <w:rFonts w:asciiTheme="majorBidi" w:hAnsiTheme="majorBidi" w:cstheme="majorBidi"/>
                <w:szCs w:val="18"/>
              </w:rPr>
              <w:t>0.52</w:t>
            </w:r>
          </w:p>
        </w:tc>
        <w:tc>
          <w:tcPr>
            <w:tcW w:w="394" w:type="pct"/>
            <w:vAlign w:val="center"/>
          </w:tcPr>
          <w:p w:rsidR="00A370B4" w:rsidRPr="00CD48B1" w:rsidP="00A370B4" w14:paraId="4692CA6B" w14:textId="77777777">
            <w:pPr>
              <w:pStyle w:val="RTableTextAbt"/>
              <w:ind w:right="-19"/>
              <w:rPr>
                <w:rFonts w:asciiTheme="majorBidi" w:hAnsiTheme="majorBidi" w:cstheme="majorBidi"/>
                <w:szCs w:val="18"/>
              </w:rPr>
            </w:pPr>
            <w:r w:rsidRPr="00CD48B1">
              <w:rPr>
                <w:rFonts w:asciiTheme="majorBidi" w:hAnsiTheme="majorBidi" w:cstheme="majorBidi"/>
                <w:szCs w:val="18"/>
              </w:rPr>
              <w:t>68.8</w:t>
            </w:r>
          </w:p>
        </w:tc>
        <w:tc>
          <w:tcPr>
            <w:tcW w:w="390" w:type="pct"/>
            <w:vAlign w:val="bottom"/>
          </w:tcPr>
          <w:p w:rsidR="00A370B4" w:rsidRPr="00CD48B1" w:rsidP="00A370B4" w14:paraId="086C34E7"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3A364714"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4F5196D7" w14:textId="3A493023">
            <w:pPr>
              <w:pStyle w:val="RTableTextAbt"/>
              <w:ind w:right="-19"/>
              <w:rPr>
                <w:rFonts w:ascii="Times New Roman" w:hAnsi="Times New Roman" w:cs="Times New Roman"/>
                <w:szCs w:val="18"/>
              </w:rPr>
            </w:pPr>
            <w:r w:rsidRPr="0027621B">
              <w:rPr>
                <w:szCs w:val="18"/>
              </w:rPr>
              <w:t>$2,034.83</w:t>
            </w:r>
          </w:p>
        </w:tc>
        <w:tc>
          <w:tcPr>
            <w:tcW w:w="343" w:type="pct"/>
            <w:vAlign w:val="bottom"/>
          </w:tcPr>
          <w:p w:rsidR="00A370B4" w:rsidRPr="00A90589" w:rsidP="00A370B4" w14:paraId="0814A860" w14:textId="24C88A5B">
            <w:pPr>
              <w:pStyle w:val="RTableTextAbt"/>
              <w:ind w:right="-19"/>
              <w:rPr>
                <w:rFonts w:ascii="Times New Roman" w:hAnsi="Times New Roman" w:cs="Times New Roman"/>
                <w:szCs w:val="18"/>
              </w:rPr>
            </w:pPr>
            <w:r w:rsidRPr="0027621B">
              <w:rPr>
                <w:szCs w:val="18"/>
              </w:rPr>
              <w:t>$2,550.18</w:t>
            </w:r>
          </w:p>
        </w:tc>
        <w:tc>
          <w:tcPr>
            <w:tcW w:w="461" w:type="pct"/>
            <w:vAlign w:val="bottom"/>
          </w:tcPr>
          <w:p w:rsidR="00A370B4" w:rsidRPr="00A90589" w:rsidP="00A370B4" w14:paraId="1B8C1E6E" w14:textId="3C707E28">
            <w:pPr>
              <w:pStyle w:val="RTableTextAbt"/>
              <w:ind w:right="-19"/>
              <w:rPr>
                <w:rFonts w:ascii="Times New Roman" w:hAnsi="Times New Roman" w:cs="Times New Roman"/>
                <w:szCs w:val="18"/>
              </w:rPr>
            </w:pPr>
            <w:r w:rsidRPr="0027621B">
              <w:rPr>
                <w:szCs w:val="18"/>
              </w:rPr>
              <w:t>$140,193</w:t>
            </w:r>
          </w:p>
        </w:tc>
        <w:tc>
          <w:tcPr>
            <w:tcW w:w="493" w:type="pct"/>
            <w:vAlign w:val="bottom"/>
          </w:tcPr>
          <w:p w:rsidR="00A370B4" w:rsidRPr="00A90589" w:rsidP="00A370B4" w14:paraId="6978143C" w14:textId="42A487BE">
            <w:pPr>
              <w:pStyle w:val="RTableTextAbt"/>
              <w:ind w:right="-19"/>
              <w:rPr>
                <w:rFonts w:ascii="Times New Roman" w:hAnsi="Times New Roman" w:cs="Times New Roman"/>
                <w:szCs w:val="18"/>
              </w:rPr>
            </w:pPr>
            <w:r w:rsidRPr="0027621B">
              <w:rPr>
                <w:szCs w:val="18"/>
              </w:rPr>
              <w:t>$175,973</w:t>
            </w:r>
          </w:p>
        </w:tc>
      </w:tr>
      <w:tr w14:paraId="248F69EC" w14:textId="77777777" w:rsidTr="00E44D0A">
        <w:tblPrEx>
          <w:tblW w:w="5280" w:type="pct"/>
          <w:tblInd w:w="-185" w:type="dxa"/>
          <w:tblLayout w:type="fixed"/>
          <w:tblLook w:val="04A0"/>
        </w:tblPrEx>
        <w:tc>
          <w:tcPr>
            <w:tcW w:w="693" w:type="pct"/>
            <w:vMerge/>
            <w:vAlign w:val="center"/>
          </w:tcPr>
          <w:p w:rsidR="00A370B4" w:rsidRPr="00291B75" w:rsidP="00A370B4" w14:paraId="171A7390"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6CD0238A" w14:textId="77777777">
            <w:pPr>
              <w:pStyle w:val="LTableTextAb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A370B4" w:rsidRPr="00CD48B1" w:rsidP="00A370B4" w14:paraId="07F0693C" w14:textId="77777777">
            <w:pPr>
              <w:pStyle w:val="RTableTextAbt"/>
              <w:ind w:right="-19"/>
              <w:rPr>
                <w:rFonts w:asciiTheme="majorBidi" w:hAnsiTheme="majorBidi" w:cstheme="majorBidi"/>
                <w:szCs w:val="18"/>
              </w:rPr>
            </w:pPr>
            <w:r w:rsidRPr="00CD48B1">
              <w:rPr>
                <w:rFonts w:asciiTheme="majorBidi" w:hAnsiTheme="majorBidi" w:cstheme="majorBidi"/>
                <w:szCs w:val="18"/>
              </w:rPr>
              <w:t>0.26</w:t>
            </w:r>
          </w:p>
        </w:tc>
        <w:tc>
          <w:tcPr>
            <w:tcW w:w="394" w:type="pct"/>
            <w:vAlign w:val="center"/>
          </w:tcPr>
          <w:p w:rsidR="00A370B4" w:rsidRPr="00CD48B1" w:rsidP="00A370B4" w14:paraId="2D01DF44" w14:textId="77777777">
            <w:pPr>
              <w:pStyle w:val="RTableTextAbt"/>
              <w:ind w:right="-19"/>
              <w:rPr>
                <w:rFonts w:asciiTheme="majorBidi" w:hAnsiTheme="majorBidi" w:cstheme="majorBidi"/>
                <w:szCs w:val="18"/>
              </w:rPr>
            </w:pPr>
            <w:r w:rsidRPr="00CD48B1">
              <w:rPr>
                <w:rFonts w:asciiTheme="majorBidi" w:hAnsiTheme="majorBidi" w:cstheme="majorBidi"/>
                <w:szCs w:val="18"/>
              </w:rPr>
              <w:t>34.4</w:t>
            </w:r>
          </w:p>
        </w:tc>
        <w:tc>
          <w:tcPr>
            <w:tcW w:w="390" w:type="pct"/>
            <w:vAlign w:val="bottom"/>
          </w:tcPr>
          <w:p w:rsidR="00A370B4" w:rsidRPr="00CD48B1" w:rsidP="00A370B4" w14:paraId="3BDEFD95"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74B31AB6"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1614B34D" w14:textId="3CF85B3E">
            <w:pPr>
              <w:pStyle w:val="RTableTextAbt"/>
              <w:ind w:right="-19"/>
              <w:rPr>
                <w:rFonts w:ascii="Times New Roman" w:hAnsi="Times New Roman" w:cs="Times New Roman"/>
                <w:szCs w:val="18"/>
              </w:rPr>
            </w:pPr>
            <w:r w:rsidRPr="0027621B">
              <w:rPr>
                <w:szCs w:val="18"/>
              </w:rPr>
              <w:t>$2,020.42</w:t>
            </w:r>
          </w:p>
        </w:tc>
        <w:tc>
          <w:tcPr>
            <w:tcW w:w="343" w:type="pct"/>
            <w:vAlign w:val="bottom"/>
          </w:tcPr>
          <w:p w:rsidR="00A370B4" w:rsidRPr="00A90589" w:rsidP="00A370B4" w14:paraId="332F5C20" w14:textId="1ED11D7C">
            <w:pPr>
              <w:pStyle w:val="RTableTextAbt"/>
              <w:ind w:right="-19"/>
              <w:rPr>
                <w:rFonts w:ascii="Times New Roman" w:hAnsi="Times New Roman" w:cs="Times New Roman"/>
                <w:szCs w:val="18"/>
              </w:rPr>
            </w:pPr>
            <w:r w:rsidRPr="0027621B">
              <w:rPr>
                <w:szCs w:val="18"/>
              </w:rPr>
              <w:t>$2,937.90</w:t>
            </w:r>
          </w:p>
        </w:tc>
        <w:tc>
          <w:tcPr>
            <w:tcW w:w="461" w:type="pct"/>
            <w:vAlign w:val="bottom"/>
          </w:tcPr>
          <w:p w:rsidR="00A370B4" w:rsidRPr="00A90589" w:rsidP="00A370B4" w14:paraId="3AEE1895" w14:textId="5764EE38">
            <w:pPr>
              <w:pStyle w:val="RTableTextAbt"/>
              <w:ind w:right="-19"/>
              <w:rPr>
                <w:rFonts w:ascii="Times New Roman" w:hAnsi="Times New Roman" w:cs="Times New Roman"/>
                <w:szCs w:val="18"/>
              </w:rPr>
            </w:pPr>
            <w:r w:rsidRPr="0027621B">
              <w:rPr>
                <w:szCs w:val="18"/>
              </w:rPr>
              <w:t>$69,601</w:t>
            </w:r>
          </w:p>
        </w:tc>
        <w:tc>
          <w:tcPr>
            <w:tcW w:w="493" w:type="pct"/>
            <w:vAlign w:val="bottom"/>
          </w:tcPr>
          <w:p w:rsidR="00A370B4" w:rsidRPr="00A90589" w:rsidP="00A370B4" w14:paraId="5B31E79D" w14:textId="5613C1D2">
            <w:pPr>
              <w:pStyle w:val="RTableTextAbt"/>
              <w:ind w:right="-19"/>
              <w:rPr>
                <w:rFonts w:ascii="Times New Roman" w:hAnsi="Times New Roman" w:cs="Times New Roman"/>
                <w:szCs w:val="18"/>
              </w:rPr>
            </w:pPr>
            <w:r w:rsidRPr="0027621B">
              <w:rPr>
                <w:szCs w:val="18"/>
              </w:rPr>
              <w:t>$101,324</w:t>
            </w:r>
          </w:p>
        </w:tc>
      </w:tr>
      <w:tr w14:paraId="2594979F" w14:textId="77777777" w:rsidTr="00E44D0A">
        <w:tblPrEx>
          <w:tblW w:w="5280" w:type="pct"/>
          <w:tblInd w:w="-185" w:type="dxa"/>
          <w:tblLayout w:type="fixed"/>
          <w:tblLook w:val="04A0"/>
        </w:tblPrEx>
        <w:tc>
          <w:tcPr>
            <w:tcW w:w="693" w:type="pct"/>
            <w:vMerge/>
            <w:vAlign w:val="center"/>
          </w:tcPr>
          <w:p w:rsidR="00A370B4" w:rsidRPr="00291B75" w:rsidP="00A370B4" w14:paraId="2CDF4E30"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DC75DE8" w14:textId="77777777">
            <w:pPr>
              <w:pStyle w:val="LTableTextAb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A370B4" w:rsidRPr="00CD48B1" w:rsidP="00A370B4" w14:paraId="346A5849" w14:textId="77777777">
            <w:pPr>
              <w:pStyle w:val="RTableTextAbt"/>
              <w:ind w:right="-19"/>
              <w:rPr>
                <w:rFonts w:asciiTheme="majorBidi" w:hAnsiTheme="majorBidi" w:cstheme="majorBidi"/>
                <w:szCs w:val="18"/>
              </w:rPr>
            </w:pPr>
            <w:r w:rsidRPr="00CD48B1">
              <w:rPr>
                <w:rFonts w:asciiTheme="majorBidi" w:hAnsiTheme="majorBidi" w:cstheme="majorBidi"/>
                <w:szCs w:val="18"/>
              </w:rPr>
              <w:t>0.39</w:t>
            </w:r>
          </w:p>
        </w:tc>
        <w:tc>
          <w:tcPr>
            <w:tcW w:w="394" w:type="pct"/>
            <w:vAlign w:val="center"/>
          </w:tcPr>
          <w:p w:rsidR="00A370B4" w:rsidRPr="00CD48B1" w:rsidP="00A370B4" w14:paraId="6EC9BB8A" w14:textId="77777777">
            <w:pPr>
              <w:pStyle w:val="RTableTextAbt"/>
              <w:ind w:right="-19"/>
              <w:rPr>
                <w:rFonts w:asciiTheme="majorBidi" w:hAnsiTheme="majorBidi" w:cstheme="majorBidi"/>
                <w:szCs w:val="18"/>
              </w:rPr>
            </w:pPr>
            <w:r w:rsidRPr="00CD48B1">
              <w:rPr>
                <w:rFonts w:asciiTheme="majorBidi" w:hAnsiTheme="majorBidi" w:cstheme="majorBidi"/>
                <w:szCs w:val="18"/>
              </w:rPr>
              <w:t>51.6</w:t>
            </w:r>
          </w:p>
        </w:tc>
        <w:tc>
          <w:tcPr>
            <w:tcW w:w="390" w:type="pct"/>
            <w:vAlign w:val="bottom"/>
          </w:tcPr>
          <w:p w:rsidR="00A370B4" w:rsidRPr="00CD48B1" w:rsidP="00A370B4" w14:paraId="4C2C80DD"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62586F22"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75AC44D0" w14:textId="4EFF6935">
            <w:pPr>
              <w:pStyle w:val="RTableTextAbt"/>
              <w:ind w:right="-19"/>
              <w:rPr>
                <w:rFonts w:ascii="Times New Roman" w:hAnsi="Times New Roman" w:cs="Times New Roman"/>
                <w:szCs w:val="18"/>
              </w:rPr>
            </w:pPr>
            <w:r w:rsidRPr="0027621B">
              <w:rPr>
                <w:szCs w:val="18"/>
              </w:rPr>
              <w:t>$1,733.57</w:t>
            </w:r>
          </w:p>
        </w:tc>
        <w:tc>
          <w:tcPr>
            <w:tcW w:w="343" w:type="pct"/>
            <w:vAlign w:val="bottom"/>
          </w:tcPr>
          <w:p w:rsidR="00A370B4" w:rsidRPr="00A90589" w:rsidP="00A370B4" w14:paraId="6CD8DB1E" w14:textId="377400E1">
            <w:pPr>
              <w:pStyle w:val="RTableTextAbt"/>
              <w:ind w:right="-19"/>
              <w:rPr>
                <w:rFonts w:ascii="Times New Roman" w:hAnsi="Times New Roman" w:cs="Times New Roman"/>
                <w:szCs w:val="18"/>
              </w:rPr>
            </w:pPr>
            <w:r w:rsidRPr="0027621B">
              <w:rPr>
                <w:szCs w:val="18"/>
              </w:rPr>
              <w:t>$2,248.09</w:t>
            </w:r>
          </w:p>
        </w:tc>
        <w:tc>
          <w:tcPr>
            <w:tcW w:w="461" w:type="pct"/>
            <w:vAlign w:val="bottom"/>
          </w:tcPr>
          <w:p w:rsidR="00A370B4" w:rsidRPr="00A90589" w:rsidP="00A370B4" w14:paraId="565AFBF8" w14:textId="78527D6B">
            <w:pPr>
              <w:pStyle w:val="RTableTextAbt"/>
              <w:ind w:right="-19"/>
              <w:rPr>
                <w:rFonts w:ascii="Times New Roman" w:hAnsi="Times New Roman" w:cs="Times New Roman"/>
                <w:szCs w:val="18"/>
              </w:rPr>
            </w:pPr>
            <w:r w:rsidRPr="0027621B">
              <w:rPr>
                <w:szCs w:val="18"/>
              </w:rPr>
              <w:t>$89,600</w:t>
            </w:r>
          </w:p>
        </w:tc>
        <w:tc>
          <w:tcPr>
            <w:tcW w:w="493" w:type="pct"/>
            <w:vAlign w:val="bottom"/>
          </w:tcPr>
          <w:p w:rsidR="00A370B4" w:rsidRPr="00A90589" w:rsidP="00A370B4" w14:paraId="7B812C7C" w14:textId="0FA26F3B">
            <w:pPr>
              <w:pStyle w:val="RTableTextAbt"/>
              <w:ind w:right="-19"/>
              <w:rPr>
                <w:rFonts w:ascii="Times New Roman" w:hAnsi="Times New Roman" w:cs="Times New Roman"/>
                <w:szCs w:val="18"/>
              </w:rPr>
            </w:pPr>
            <w:r w:rsidRPr="0027621B">
              <w:rPr>
                <w:szCs w:val="18"/>
              </w:rPr>
              <w:t>$116,392</w:t>
            </w:r>
          </w:p>
        </w:tc>
      </w:tr>
      <w:tr w14:paraId="7FB8D191" w14:textId="77777777" w:rsidTr="00E44D0A">
        <w:tblPrEx>
          <w:tblW w:w="5280" w:type="pct"/>
          <w:tblInd w:w="-185" w:type="dxa"/>
          <w:tblLayout w:type="fixed"/>
          <w:tblLook w:val="04A0"/>
        </w:tblPrEx>
        <w:tc>
          <w:tcPr>
            <w:tcW w:w="693" w:type="pct"/>
            <w:vMerge/>
            <w:vAlign w:val="center"/>
          </w:tcPr>
          <w:p w:rsidR="00A370B4" w:rsidRPr="00291B75" w:rsidP="00A370B4" w14:paraId="50896AEE"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42D800D5" w14:textId="77777777">
            <w:pPr>
              <w:pStyle w:val="LTableTextAb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A370B4" w:rsidRPr="00CD48B1" w:rsidP="00A370B4" w14:paraId="73A4B31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1077265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4605A44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617D049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1427421F" w14:textId="6591D990">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41206A7D" w14:textId="27544CD2">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13A22557" w14:textId="6813D028">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4E7F2B9C" w14:textId="5B256D64">
            <w:pPr>
              <w:pStyle w:val="RTableTextAbt"/>
              <w:ind w:right="-19"/>
              <w:rPr>
                <w:rFonts w:ascii="Times New Roman" w:hAnsi="Times New Roman" w:cs="Times New Roman"/>
                <w:szCs w:val="18"/>
              </w:rPr>
            </w:pPr>
            <w:r w:rsidRPr="0027621B">
              <w:rPr>
                <w:szCs w:val="18"/>
              </w:rPr>
              <w:t>-</w:t>
            </w:r>
          </w:p>
        </w:tc>
      </w:tr>
      <w:tr w14:paraId="33738674" w14:textId="77777777" w:rsidTr="00E44D0A">
        <w:tblPrEx>
          <w:tblW w:w="5280" w:type="pct"/>
          <w:tblInd w:w="-185" w:type="dxa"/>
          <w:tblLayout w:type="fixed"/>
          <w:tblLook w:val="04A0"/>
        </w:tblPrEx>
        <w:tc>
          <w:tcPr>
            <w:tcW w:w="693" w:type="pct"/>
            <w:vMerge/>
            <w:vAlign w:val="center"/>
          </w:tcPr>
          <w:p w:rsidR="00A370B4" w:rsidRPr="00291B75" w:rsidP="00A370B4" w14:paraId="704C95F8"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45223352" w14:textId="77777777">
            <w:pPr>
              <w:pStyle w:val="LTableTextAb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A370B4" w:rsidRPr="00CD48B1" w:rsidP="00A370B4" w14:paraId="4C179DBD"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3</w:t>
            </w:r>
          </w:p>
        </w:tc>
        <w:tc>
          <w:tcPr>
            <w:tcW w:w="394" w:type="pct"/>
            <w:vAlign w:val="bottom"/>
          </w:tcPr>
          <w:p w:rsidR="00A370B4" w:rsidRPr="00CD48B1" w:rsidP="00A370B4" w14:paraId="410B4A6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720.0</w:t>
            </w:r>
          </w:p>
        </w:tc>
        <w:tc>
          <w:tcPr>
            <w:tcW w:w="390" w:type="pct"/>
            <w:vAlign w:val="bottom"/>
          </w:tcPr>
          <w:p w:rsidR="00A370B4" w:rsidRPr="00CD48B1" w:rsidP="00A370B4" w14:paraId="69323D16"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671.34</w:t>
            </w:r>
          </w:p>
        </w:tc>
        <w:tc>
          <w:tcPr>
            <w:tcW w:w="390" w:type="pct"/>
            <w:vAlign w:val="bottom"/>
          </w:tcPr>
          <w:p w:rsidR="00A370B4" w:rsidRPr="00CD48B1" w:rsidP="00A370B4" w14:paraId="475E75DE"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77.70</w:t>
            </w:r>
          </w:p>
        </w:tc>
        <w:tc>
          <w:tcPr>
            <w:tcW w:w="390" w:type="pct"/>
            <w:vAlign w:val="bottom"/>
          </w:tcPr>
          <w:p w:rsidR="00A370B4" w:rsidRPr="00A90589" w:rsidP="00A370B4" w14:paraId="0DDCAFAD" w14:textId="45E26D85">
            <w:pPr>
              <w:pStyle w:val="RTableTextAbt"/>
              <w:ind w:right="-19"/>
              <w:rPr>
                <w:rFonts w:ascii="Times New Roman" w:hAnsi="Times New Roman" w:cs="Times New Roman"/>
                <w:b/>
                <w:bCs w:val="0"/>
                <w:szCs w:val="18"/>
              </w:rPr>
            </w:pPr>
            <w:r w:rsidRPr="00A90589">
              <w:rPr>
                <w:b/>
                <w:bCs w:val="0"/>
                <w:szCs w:val="18"/>
              </w:rPr>
              <w:t>$738.64</w:t>
            </w:r>
          </w:p>
        </w:tc>
        <w:tc>
          <w:tcPr>
            <w:tcW w:w="343" w:type="pct"/>
            <w:vAlign w:val="bottom"/>
          </w:tcPr>
          <w:p w:rsidR="00A370B4" w:rsidRPr="00A90589" w:rsidP="00A370B4" w14:paraId="664C3425" w14:textId="1A905924">
            <w:pPr>
              <w:pStyle w:val="RTableTextAbt"/>
              <w:ind w:right="-19"/>
              <w:rPr>
                <w:rFonts w:ascii="Times New Roman" w:hAnsi="Times New Roman" w:cs="Times New Roman"/>
                <w:b/>
                <w:bCs w:val="0"/>
                <w:szCs w:val="18"/>
              </w:rPr>
            </w:pPr>
            <w:r w:rsidRPr="00A90589">
              <w:rPr>
                <w:b/>
                <w:bCs w:val="0"/>
                <w:szCs w:val="18"/>
              </w:rPr>
              <w:t>$933.84</w:t>
            </w:r>
          </w:p>
        </w:tc>
        <w:tc>
          <w:tcPr>
            <w:tcW w:w="461" w:type="pct"/>
            <w:vAlign w:val="bottom"/>
          </w:tcPr>
          <w:p w:rsidR="00A370B4" w:rsidRPr="00A90589" w:rsidP="00A370B4" w14:paraId="14796768" w14:textId="2EB87B0B">
            <w:pPr>
              <w:pStyle w:val="RTableTextAbt"/>
              <w:ind w:right="-19"/>
              <w:rPr>
                <w:rFonts w:ascii="Times New Roman" w:hAnsi="Times New Roman" w:cs="Times New Roman"/>
                <w:b/>
                <w:bCs w:val="0"/>
                <w:szCs w:val="18"/>
              </w:rPr>
            </w:pPr>
            <w:r w:rsidRPr="00A90589">
              <w:rPr>
                <w:b/>
                <w:bCs w:val="0"/>
                <w:szCs w:val="18"/>
              </w:rPr>
              <w:t>$1,279,189</w:t>
            </w:r>
          </w:p>
        </w:tc>
        <w:tc>
          <w:tcPr>
            <w:tcW w:w="493" w:type="pct"/>
            <w:vAlign w:val="bottom"/>
          </w:tcPr>
          <w:p w:rsidR="00A370B4" w:rsidRPr="00A90589" w:rsidP="00A370B4" w14:paraId="1080ACD8" w14:textId="76551AFA">
            <w:pPr>
              <w:pStyle w:val="RTableTextAbt"/>
              <w:ind w:right="-19"/>
              <w:rPr>
                <w:rFonts w:ascii="Times New Roman" w:hAnsi="Times New Roman" w:cs="Times New Roman"/>
                <w:b/>
                <w:bCs w:val="0"/>
                <w:szCs w:val="18"/>
              </w:rPr>
            </w:pPr>
            <w:r w:rsidRPr="00A90589">
              <w:rPr>
                <w:b/>
                <w:bCs w:val="0"/>
                <w:szCs w:val="18"/>
              </w:rPr>
              <w:t>$1,611,109</w:t>
            </w:r>
          </w:p>
        </w:tc>
      </w:tr>
      <w:tr w14:paraId="7D29D701" w14:textId="77777777" w:rsidTr="00CD48B1">
        <w:tblPrEx>
          <w:tblW w:w="5280" w:type="pct"/>
          <w:tblInd w:w="-185" w:type="dxa"/>
          <w:tblLayout w:type="fixed"/>
          <w:tblLook w:val="04A0"/>
        </w:tblPrEx>
        <w:tc>
          <w:tcPr>
            <w:tcW w:w="693" w:type="pct"/>
            <w:vMerge w:val="restart"/>
            <w:vAlign w:val="center"/>
          </w:tcPr>
          <w:p w:rsidR="00A370B4" w:rsidRPr="00291B75" w:rsidP="00A370B4" w14:paraId="71F9DB84"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Import/Repackage</w:t>
            </w:r>
          </w:p>
          <w:p w:rsidR="00A370B4" w:rsidRPr="00291B75" w:rsidP="00A370B4" w14:paraId="19674CD1"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AFABD2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A370B4" w:rsidRPr="00CD48B1" w:rsidP="00A370B4" w14:paraId="70364E3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6E645D4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1B5BC5B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2ABCAB4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23030282" w14:textId="39F8DBB0">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4583EE8C" w14:textId="1B10B3F3">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716348F9" w14:textId="6AD42FEA">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08F369AD" w14:textId="693F1E83">
            <w:pPr>
              <w:pStyle w:val="RTableTextAbt"/>
              <w:ind w:right="-19"/>
              <w:rPr>
                <w:rFonts w:ascii="Times New Roman" w:hAnsi="Times New Roman" w:cs="Times New Roman"/>
                <w:szCs w:val="18"/>
              </w:rPr>
            </w:pPr>
            <w:r w:rsidRPr="0027621B">
              <w:rPr>
                <w:szCs w:val="18"/>
              </w:rPr>
              <w:t>-</w:t>
            </w:r>
          </w:p>
        </w:tc>
      </w:tr>
      <w:tr w14:paraId="4EB7FB2C" w14:textId="77777777" w:rsidTr="00CD48B1">
        <w:tblPrEx>
          <w:tblW w:w="5280" w:type="pct"/>
          <w:tblInd w:w="-185" w:type="dxa"/>
          <w:tblLayout w:type="fixed"/>
          <w:tblLook w:val="04A0"/>
        </w:tblPrEx>
        <w:tc>
          <w:tcPr>
            <w:tcW w:w="693" w:type="pct"/>
            <w:vMerge/>
            <w:vAlign w:val="center"/>
          </w:tcPr>
          <w:p w:rsidR="00A370B4" w:rsidRPr="00291B75" w:rsidP="00A370B4" w14:paraId="492A344E"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73256063"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A370B4" w:rsidRPr="00CD48B1" w:rsidP="00A370B4" w14:paraId="7BEF9DD0" w14:textId="77777777">
            <w:pPr>
              <w:pStyle w:val="RTableTextAbt"/>
              <w:ind w:right="-19"/>
              <w:rPr>
                <w:rFonts w:asciiTheme="majorBidi" w:hAnsiTheme="majorBidi" w:cstheme="majorBidi"/>
                <w:szCs w:val="18"/>
              </w:rPr>
            </w:pPr>
            <w:r w:rsidRPr="00CD48B1">
              <w:rPr>
                <w:rFonts w:asciiTheme="majorBidi" w:hAnsiTheme="majorBidi" w:cstheme="majorBidi"/>
                <w:szCs w:val="18"/>
              </w:rPr>
              <w:t>0.32</w:t>
            </w:r>
          </w:p>
        </w:tc>
        <w:tc>
          <w:tcPr>
            <w:tcW w:w="394" w:type="pct"/>
            <w:vAlign w:val="center"/>
          </w:tcPr>
          <w:p w:rsidR="00A370B4" w:rsidRPr="00CD48B1" w:rsidP="00A370B4" w14:paraId="32862B7A" w14:textId="77777777">
            <w:pPr>
              <w:pStyle w:val="RTableTextAbt"/>
              <w:ind w:right="-19"/>
              <w:rPr>
                <w:rFonts w:asciiTheme="majorBidi" w:hAnsiTheme="majorBidi" w:cstheme="majorBidi"/>
                <w:szCs w:val="18"/>
              </w:rPr>
            </w:pPr>
            <w:r w:rsidRPr="00CD48B1">
              <w:rPr>
                <w:rFonts w:asciiTheme="majorBidi" w:hAnsiTheme="majorBidi" w:cstheme="majorBidi"/>
                <w:szCs w:val="18"/>
              </w:rPr>
              <w:t>1.2</w:t>
            </w:r>
          </w:p>
        </w:tc>
        <w:tc>
          <w:tcPr>
            <w:tcW w:w="390" w:type="pct"/>
            <w:vAlign w:val="bottom"/>
          </w:tcPr>
          <w:p w:rsidR="00A370B4" w:rsidRPr="00CD48B1" w:rsidP="00A370B4" w14:paraId="603EA4FC"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5E4C4431"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A370B4" w:rsidRPr="00A90589" w:rsidP="00A370B4" w14:paraId="2EE0F42D" w14:textId="35828732">
            <w:pPr>
              <w:pStyle w:val="RTableTextAbt"/>
              <w:ind w:right="-19"/>
              <w:rPr>
                <w:rFonts w:ascii="Times New Roman" w:hAnsi="Times New Roman" w:cs="Times New Roman"/>
                <w:szCs w:val="18"/>
              </w:rPr>
            </w:pPr>
            <w:r w:rsidRPr="0027621B">
              <w:rPr>
                <w:szCs w:val="18"/>
              </w:rPr>
              <w:t>$0.00</w:t>
            </w:r>
          </w:p>
        </w:tc>
        <w:tc>
          <w:tcPr>
            <w:tcW w:w="343" w:type="pct"/>
            <w:vAlign w:val="bottom"/>
          </w:tcPr>
          <w:p w:rsidR="00A370B4" w:rsidRPr="00A90589" w:rsidP="00A370B4" w14:paraId="07043D2A" w14:textId="6B894973">
            <w:pPr>
              <w:pStyle w:val="RTableTextAbt"/>
              <w:ind w:right="-19"/>
              <w:rPr>
                <w:rFonts w:ascii="Times New Roman" w:hAnsi="Times New Roman" w:cs="Times New Roman"/>
                <w:szCs w:val="18"/>
              </w:rPr>
            </w:pPr>
            <w:r w:rsidRPr="0027621B">
              <w:rPr>
                <w:szCs w:val="18"/>
              </w:rPr>
              <w:t>$481.30</w:t>
            </w:r>
          </w:p>
        </w:tc>
        <w:tc>
          <w:tcPr>
            <w:tcW w:w="461" w:type="pct"/>
            <w:vAlign w:val="bottom"/>
          </w:tcPr>
          <w:p w:rsidR="00A370B4" w:rsidRPr="00A90589" w:rsidP="00A370B4" w14:paraId="48AB2D6E" w14:textId="0CD3BB24">
            <w:pPr>
              <w:pStyle w:val="RTableTextAbt"/>
              <w:ind w:right="-19"/>
              <w:rPr>
                <w:rFonts w:ascii="Times New Roman" w:hAnsi="Times New Roman" w:cs="Times New Roman"/>
                <w:szCs w:val="18"/>
              </w:rPr>
            </w:pPr>
            <w:r w:rsidRPr="0027621B">
              <w:rPr>
                <w:szCs w:val="18"/>
              </w:rPr>
              <w:t>$121</w:t>
            </w:r>
          </w:p>
        </w:tc>
        <w:tc>
          <w:tcPr>
            <w:tcW w:w="493" w:type="pct"/>
            <w:vAlign w:val="bottom"/>
          </w:tcPr>
          <w:p w:rsidR="00A370B4" w:rsidRPr="00A90589" w:rsidP="00A370B4" w14:paraId="69FA9F23" w14:textId="31BEF905">
            <w:pPr>
              <w:pStyle w:val="RTableTextAbt"/>
              <w:ind w:right="-19"/>
              <w:rPr>
                <w:rFonts w:ascii="Times New Roman" w:hAnsi="Times New Roman" w:cs="Times New Roman"/>
                <w:szCs w:val="18"/>
              </w:rPr>
            </w:pPr>
            <w:r w:rsidRPr="0027621B">
              <w:rPr>
                <w:szCs w:val="18"/>
              </w:rPr>
              <w:t>$734</w:t>
            </w:r>
          </w:p>
        </w:tc>
      </w:tr>
      <w:tr w14:paraId="5D66244D" w14:textId="77777777" w:rsidTr="00CD48B1">
        <w:tblPrEx>
          <w:tblW w:w="5280" w:type="pct"/>
          <w:tblInd w:w="-185" w:type="dxa"/>
          <w:tblLayout w:type="fixed"/>
          <w:tblLook w:val="04A0"/>
        </w:tblPrEx>
        <w:tc>
          <w:tcPr>
            <w:tcW w:w="693" w:type="pct"/>
            <w:vMerge/>
            <w:vAlign w:val="center"/>
          </w:tcPr>
          <w:p w:rsidR="00A370B4" w:rsidRPr="00291B75" w:rsidP="00A370B4" w14:paraId="032BB1B0"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E4C533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A370B4" w:rsidRPr="00CD48B1" w:rsidP="00A370B4" w14:paraId="1121AAF2" w14:textId="77777777">
            <w:pPr>
              <w:pStyle w:val="RTableTextAbt"/>
              <w:ind w:right="-19"/>
              <w:rPr>
                <w:rFonts w:asciiTheme="majorBidi" w:hAnsiTheme="majorBidi" w:cstheme="majorBidi"/>
                <w:szCs w:val="18"/>
              </w:rPr>
            </w:pPr>
            <w:r w:rsidRPr="00CD48B1">
              <w:rPr>
                <w:rFonts w:asciiTheme="majorBidi" w:hAnsiTheme="majorBidi" w:cstheme="majorBidi"/>
                <w:szCs w:val="18"/>
              </w:rPr>
              <w:t>15.36</w:t>
            </w:r>
          </w:p>
        </w:tc>
        <w:tc>
          <w:tcPr>
            <w:tcW w:w="394" w:type="pct"/>
            <w:vAlign w:val="center"/>
          </w:tcPr>
          <w:p w:rsidR="00A370B4" w:rsidRPr="00CD48B1" w:rsidP="00A370B4" w14:paraId="53A7CC59" w14:textId="77777777">
            <w:pPr>
              <w:pStyle w:val="RTableTextAbt"/>
              <w:ind w:right="-19"/>
              <w:rPr>
                <w:rFonts w:asciiTheme="majorBidi" w:hAnsiTheme="majorBidi" w:cstheme="majorBidi"/>
                <w:szCs w:val="18"/>
              </w:rPr>
            </w:pPr>
            <w:r w:rsidRPr="00CD48B1">
              <w:rPr>
                <w:rFonts w:asciiTheme="majorBidi" w:hAnsiTheme="majorBidi" w:cstheme="majorBidi"/>
                <w:szCs w:val="18"/>
              </w:rPr>
              <w:t>56.6</w:t>
            </w:r>
          </w:p>
        </w:tc>
        <w:tc>
          <w:tcPr>
            <w:tcW w:w="390" w:type="pct"/>
            <w:vAlign w:val="bottom"/>
          </w:tcPr>
          <w:p w:rsidR="00A370B4" w:rsidRPr="00CD48B1" w:rsidP="00A370B4" w14:paraId="67574247"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199696BB"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41213DDA" w14:textId="0663FD5A">
            <w:pPr>
              <w:pStyle w:val="RTableTextAbt"/>
              <w:ind w:right="-19"/>
              <w:rPr>
                <w:rFonts w:ascii="Times New Roman" w:hAnsi="Times New Roman" w:cs="Times New Roman"/>
                <w:szCs w:val="18"/>
              </w:rPr>
            </w:pPr>
            <w:r w:rsidRPr="0027621B">
              <w:rPr>
                <w:szCs w:val="18"/>
              </w:rPr>
              <w:t>$1,933.34</w:t>
            </w:r>
          </w:p>
        </w:tc>
        <w:tc>
          <w:tcPr>
            <w:tcW w:w="343" w:type="pct"/>
            <w:vAlign w:val="bottom"/>
          </w:tcPr>
          <w:p w:rsidR="00A370B4" w:rsidRPr="00A90589" w:rsidP="00A370B4" w14:paraId="334EBDB2" w14:textId="44FB1294">
            <w:pPr>
              <w:pStyle w:val="RTableTextAbt"/>
              <w:ind w:right="-19"/>
              <w:rPr>
                <w:rFonts w:ascii="Times New Roman" w:hAnsi="Times New Roman" w:cs="Times New Roman"/>
                <w:szCs w:val="18"/>
              </w:rPr>
            </w:pPr>
            <w:r w:rsidRPr="0027621B">
              <w:rPr>
                <w:szCs w:val="18"/>
              </w:rPr>
              <w:t>$3,042.75</w:t>
            </w:r>
          </w:p>
        </w:tc>
        <w:tc>
          <w:tcPr>
            <w:tcW w:w="461" w:type="pct"/>
            <w:vAlign w:val="bottom"/>
          </w:tcPr>
          <w:p w:rsidR="00A370B4" w:rsidRPr="00A90589" w:rsidP="00A370B4" w14:paraId="6ED025E9" w14:textId="6F048A09">
            <w:pPr>
              <w:pStyle w:val="RTableTextAbt"/>
              <w:ind w:right="-19"/>
              <w:rPr>
                <w:rFonts w:ascii="Times New Roman" w:hAnsi="Times New Roman" w:cs="Times New Roman"/>
                <w:szCs w:val="18"/>
              </w:rPr>
            </w:pPr>
            <w:r w:rsidRPr="0027621B">
              <w:rPr>
                <w:szCs w:val="18"/>
              </w:rPr>
              <w:t>$115,325</w:t>
            </w:r>
          </w:p>
        </w:tc>
        <w:tc>
          <w:tcPr>
            <w:tcW w:w="493" w:type="pct"/>
            <w:vAlign w:val="bottom"/>
          </w:tcPr>
          <w:p w:rsidR="00A370B4" w:rsidRPr="00A90589" w:rsidP="00A370B4" w14:paraId="424B4A17" w14:textId="1C30660B">
            <w:pPr>
              <w:pStyle w:val="RTableTextAbt"/>
              <w:ind w:right="-19"/>
              <w:rPr>
                <w:rFonts w:ascii="Times New Roman" w:hAnsi="Times New Roman" w:cs="Times New Roman"/>
                <w:szCs w:val="18"/>
              </w:rPr>
            </w:pPr>
            <w:r w:rsidRPr="0027621B">
              <w:rPr>
                <w:szCs w:val="18"/>
              </w:rPr>
              <w:t>$187,709</w:t>
            </w:r>
          </w:p>
        </w:tc>
      </w:tr>
      <w:tr w14:paraId="48987275" w14:textId="77777777" w:rsidTr="00CD48B1">
        <w:tblPrEx>
          <w:tblW w:w="5280" w:type="pct"/>
          <w:tblInd w:w="-185" w:type="dxa"/>
          <w:tblLayout w:type="fixed"/>
          <w:tblLook w:val="04A0"/>
        </w:tblPrEx>
        <w:trPr>
          <w:trHeight w:val="224"/>
        </w:trPr>
        <w:tc>
          <w:tcPr>
            <w:tcW w:w="693" w:type="pct"/>
            <w:vMerge/>
            <w:vAlign w:val="center"/>
          </w:tcPr>
          <w:p w:rsidR="00A370B4" w:rsidRPr="00291B75" w:rsidP="00A370B4" w14:paraId="328B96E8"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0292291"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 xml:space="preserve">10 to &lt;25 times the ECEL </w:t>
            </w:r>
          </w:p>
        </w:tc>
        <w:tc>
          <w:tcPr>
            <w:tcW w:w="427" w:type="pct"/>
            <w:vAlign w:val="bottom"/>
          </w:tcPr>
          <w:p w:rsidR="00A370B4" w:rsidRPr="00CD48B1" w:rsidP="00A370B4" w14:paraId="351FD7D0" w14:textId="77777777">
            <w:pPr>
              <w:pStyle w:val="RTableTextAbt"/>
              <w:ind w:right="-19"/>
              <w:rPr>
                <w:rFonts w:asciiTheme="majorBidi" w:hAnsiTheme="majorBidi" w:cstheme="majorBidi"/>
                <w:szCs w:val="18"/>
              </w:rPr>
            </w:pPr>
            <w:r w:rsidRPr="00CD48B1">
              <w:rPr>
                <w:rFonts w:asciiTheme="majorBidi" w:hAnsiTheme="majorBidi" w:cstheme="majorBidi"/>
                <w:szCs w:val="18"/>
              </w:rPr>
              <w:t>0.32</w:t>
            </w:r>
          </w:p>
        </w:tc>
        <w:tc>
          <w:tcPr>
            <w:tcW w:w="394" w:type="pct"/>
            <w:vAlign w:val="center"/>
          </w:tcPr>
          <w:p w:rsidR="00A370B4" w:rsidRPr="00CD48B1" w:rsidP="00A370B4" w14:paraId="21A716D0" w14:textId="77777777">
            <w:pPr>
              <w:pStyle w:val="RTableTextAbt"/>
              <w:ind w:right="-19"/>
              <w:rPr>
                <w:rFonts w:asciiTheme="majorBidi" w:hAnsiTheme="majorBidi" w:cstheme="majorBidi"/>
                <w:szCs w:val="18"/>
              </w:rPr>
            </w:pPr>
            <w:r w:rsidRPr="00CD48B1">
              <w:rPr>
                <w:rFonts w:asciiTheme="majorBidi" w:hAnsiTheme="majorBidi" w:cstheme="majorBidi"/>
                <w:szCs w:val="18"/>
              </w:rPr>
              <w:t>1.2</w:t>
            </w:r>
          </w:p>
        </w:tc>
        <w:tc>
          <w:tcPr>
            <w:tcW w:w="390" w:type="pct"/>
            <w:vAlign w:val="bottom"/>
          </w:tcPr>
          <w:p w:rsidR="00A370B4" w:rsidRPr="00CD48B1" w:rsidP="00A370B4" w14:paraId="2222F1A5"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319D16BE"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727E3BA8" w14:textId="07C787B2">
            <w:pPr>
              <w:pStyle w:val="RTableTextAbt"/>
              <w:ind w:right="-19"/>
              <w:rPr>
                <w:rFonts w:ascii="Times New Roman" w:hAnsi="Times New Roman" w:cs="Times New Roman"/>
                <w:szCs w:val="18"/>
              </w:rPr>
            </w:pPr>
            <w:r w:rsidRPr="0027621B">
              <w:rPr>
                <w:szCs w:val="18"/>
              </w:rPr>
              <w:t>$2,034.83</w:t>
            </w:r>
          </w:p>
        </w:tc>
        <w:tc>
          <w:tcPr>
            <w:tcW w:w="343" w:type="pct"/>
            <w:vAlign w:val="bottom"/>
          </w:tcPr>
          <w:p w:rsidR="00A370B4" w:rsidRPr="00A90589" w:rsidP="00A370B4" w14:paraId="6FC3848E" w14:textId="0CAD6706">
            <w:pPr>
              <w:pStyle w:val="RTableTextAbt"/>
              <w:ind w:right="-19"/>
              <w:rPr>
                <w:rFonts w:ascii="Times New Roman" w:hAnsi="Times New Roman" w:cs="Times New Roman"/>
                <w:szCs w:val="18"/>
              </w:rPr>
            </w:pPr>
            <w:r w:rsidRPr="0027621B">
              <w:rPr>
                <w:szCs w:val="18"/>
              </w:rPr>
              <w:t>$2,550.18</w:t>
            </w:r>
          </w:p>
        </w:tc>
        <w:tc>
          <w:tcPr>
            <w:tcW w:w="461" w:type="pct"/>
            <w:vAlign w:val="bottom"/>
          </w:tcPr>
          <w:p w:rsidR="00A370B4" w:rsidRPr="00A90589" w:rsidP="00A370B4" w14:paraId="3AC12469" w14:textId="7355FCDC">
            <w:pPr>
              <w:pStyle w:val="RTableTextAbt"/>
              <w:ind w:right="-19"/>
              <w:rPr>
                <w:rFonts w:ascii="Times New Roman" w:hAnsi="Times New Roman" w:cs="Times New Roman"/>
                <w:szCs w:val="18"/>
              </w:rPr>
            </w:pPr>
            <w:r w:rsidRPr="0027621B">
              <w:rPr>
                <w:szCs w:val="18"/>
              </w:rPr>
              <w:t>$2,522</w:t>
            </w:r>
          </w:p>
        </w:tc>
        <w:tc>
          <w:tcPr>
            <w:tcW w:w="493" w:type="pct"/>
            <w:vAlign w:val="bottom"/>
          </w:tcPr>
          <w:p w:rsidR="00A370B4" w:rsidRPr="00A90589" w:rsidP="00A370B4" w14:paraId="1E9EAE7B" w14:textId="44D28027">
            <w:pPr>
              <w:pStyle w:val="RTableTextAbt"/>
              <w:ind w:right="-19"/>
              <w:rPr>
                <w:rFonts w:ascii="Times New Roman" w:hAnsi="Times New Roman" w:cs="Times New Roman"/>
                <w:szCs w:val="18"/>
              </w:rPr>
            </w:pPr>
            <w:r w:rsidRPr="0027621B">
              <w:rPr>
                <w:szCs w:val="18"/>
              </w:rPr>
              <w:t>$3,329</w:t>
            </w:r>
          </w:p>
        </w:tc>
      </w:tr>
      <w:tr w14:paraId="3CD44AA3" w14:textId="77777777" w:rsidTr="00CD48B1">
        <w:tblPrEx>
          <w:tblW w:w="5280" w:type="pct"/>
          <w:tblInd w:w="-185" w:type="dxa"/>
          <w:tblLayout w:type="fixed"/>
          <w:tblLook w:val="04A0"/>
        </w:tblPrEx>
        <w:tc>
          <w:tcPr>
            <w:tcW w:w="693" w:type="pct"/>
            <w:vMerge/>
            <w:vAlign w:val="center"/>
          </w:tcPr>
          <w:p w:rsidR="00A370B4" w:rsidRPr="00291B75" w:rsidP="00A370B4" w14:paraId="1B6BE12D"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4AA39B1"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A370B4" w:rsidRPr="00CD48B1" w:rsidP="00A370B4" w14:paraId="6173F39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385411B0"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0C376B20"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45156A7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61A227C7" w14:textId="5A8B384D">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24DCE140" w14:textId="29FBBD89">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48BA1390" w14:textId="39A30943">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258D67D0" w14:textId="3EA716AC">
            <w:pPr>
              <w:pStyle w:val="RTableTextAbt"/>
              <w:ind w:right="-19"/>
              <w:rPr>
                <w:rFonts w:ascii="Times New Roman" w:hAnsi="Times New Roman" w:cs="Times New Roman"/>
                <w:szCs w:val="18"/>
              </w:rPr>
            </w:pPr>
            <w:r w:rsidRPr="0027621B">
              <w:rPr>
                <w:szCs w:val="18"/>
              </w:rPr>
              <w:t>-</w:t>
            </w:r>
          </w:p>
        </w:tc>
      </w:tr>
      <w:tr w14:paraId="1FFCEF7E" w14:textId="77777777" w:rsidTr="00CD48B1">
        <w:tblPrEx>
          <w:tblW w:w="5280" w:type="pct"/>
          <w:tblInd w:w="-185" w:type="dxa"/>
          <w:tblLayout w:type="fixed"/>
          <w:tblLook w:val="04A0"/>
        </w:tblPrEx>
        <w:tc>
          <w:tcPr>
            <w:tcW w:w="693" w:type="pct"/>
            <w:vMerge/>
            <w:vAlign w:val="center"/>
          </w:tcPr>
          <w:p w:rsidR="00A370B4" w:rsidRPr="00291B75" w:rsidP="00A370B4" w14:paraId="37403245"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4D55FD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A370B4" w:rsidRPr="00CD48B1" w:rsidP="00A370B4" w14:paraId="78CAFF6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1EB581D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3441EF9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6091445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3FF72781" w14:textId="2B1D9B54">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07B3434D" w14:textId="29DCAD00">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0329A6BC" w14:textId="11E5976B">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6FEE31E4" w14:textId="2FEEA31D">
            <w:pPr>
              <w:pStyle w:val="RTableTextAbt"/>
              <w:ind w:right="-19"/>
              <w:rPr>
                <w:rFonts w:ascii="Times New Roman" w:hAnsi="Times New Roman" w:cs="Times New Roman"/>
                <w:szCs w:val="18"/>
              </w:rPr>
            </w:pPr>
            <w:r w:rsidRPr="0027621B">
              <w:rPr>
                <w:szCs w:val="18"/>
              </w:rPr>
              <w:t>-</w:t>
            </w:r>
          </w:p>
        </w:tc>
      </w:tr>
      <w:tr w14:paraId="66DE4385" w14:textId="77777777" w:rsidTr="00CD48B1">
        <w:tblPrEx>
          <w:tblW w:w="5280" w:type="pct"/>
          <w:tblInd w:w="-185" w:type="dxa"/>
          <w:tblLayout w:type="fixed"/>
          <w:tblLook w:val="04A0"/>
        </w:tblPrEx>
        <w:tc>
          <w:tcPr>
            <w:tcW w:w="693" w:type="pct"/>
            <w:vMerge/>
            <w:vAlign w:val="center"/>
          </w:tcPr>
          <w:p w:rsidR="00A370B4" w:rsidRPr="00291B75" w:rsidP="00A370B4" w14:paraId="457C8253"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54A083E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A370B4" w:rsidRPr="00CD48B1" w:rsidP="00A370B4" w14:paraId="2CF1991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4B8A4B6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137BEF5D" w14:textId="77777777">
            <w:pPr>
              <w:pStyle w:val="RTableTextAbt"/>
              <w:ind w:right="-19"/>
              <w:rPr>
                <w:rFonts w:asciiTheme="majorBidi" w:hAnsiTheme="majorBidi" w:cstheme="majorBidi"/>
                <w:szCs w:val="18"/>
              </w:rPr>
            </w:pPr>
            <w:r w:rsidRPr="00CD48B1">
              <w:rPr>
                <w:rFonts w:asciiTheme="majorBidi" w:hAnsiTheme="majorBidi" w:cstheme="majorBidi"/>
                <w:szCs w:val="18"/>
              </w:rPr>
              <w:t> </w:t>
            </w:r>
          </w:p>
        </w:tc>
        <w:tc>
          <w:tcPr>
            <w:tcW w:w="390" w:type="pct"/>
            <w:vAlign w:val="bottom"/>
          </w:tcPr>
          <w:p w:rsidR="00A370B4" w:rsidRPr="00CD48B1" w:rsidP="00A370B4" w14:paraId="149A6BB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03226C40" w14:textId="70F44EB2">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5A9F8BE5" w14:textId="677C0796">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35C6B652" w14:textId="1C3BE853">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234D4860" w14:textId="414C8208">
            <w:pPr>
              <w:pStyle w:val="RTableTextAbt"/>
              <w:ind w:right="-19"/>
              <w:rPr>
                <w:rFonts w:ascii="Times New Roman" w:hAnsi="Times New Roman" w:cs="Times New Roman"/>
                <w:szCs w:val="18"/>
              </w:rPr>
            </w:pPr>
            <w:r w:rsidRPr="0027621B">
              <w:rPr>
                <w:szCs w:val="18"/>
              </w:rPr>
              <w:t>-</w:t>
            </w:r>
          </w:p>
        </w:tc>
      </w:tr>
      <w:tr w14:paraId="5D845B27" w14:textId="77777777" w:rsidTr="00CD48B1">
        <w:tblPrEx>
          <w:tblW w:w="5280" w:type="pct"/>
          <w:tblInd w:w="-185" w:type="dxa"/>
          <w:tblLayout w:type="fixed"/>
          <w:tblLook w:val="04A0"/>
        </w:tblPrEx>
        <w:tc>
          <w:tcPr>
            <w:tcW w:w="693" w:type="pct"/>
            <w:vMerge/>
            <w:vAlign w:val="center"/>
          </w:tcPr>
          <w:p w:rsidR="00A370B4" w:rsidRPr="00291B75" w:rsidP="00A370B4" w14:paraId="77D12B71"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E7C7DFF"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A370B4" w:rsidRPr="00CD48B1" w:rsidP="00A370B4" w14:paraId="78FA617F"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6</w:t>
            </w:r>
          </w:p>
        </w:tc>
        <w:tc>
          <w:tcPr>
            <w:tcW w:w="394" w:type="pct"/>
            <w:vAlign w:val="bottom"/>
          </w:tcPr>
          <w:p w:rsidR="00A370B4" w:rsidRPr="00CD48B1" w:rsidP="00A370B4" w14:paraId="387B3861"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59.0</w:t>
            </w:r>
          </w:p>
        </w:tc>
        <w:tc>
          <w:tcPr>
            <w:tcW w:w="390" w:type="pct"/>
            <w:vAlign w:val="bottom"/>
          </w:tcPr>
          <w:p w:rsidR="00A370B4" w:rsidRPr="00CD48B1" w:rsidP="00A370B4" w14:paraId="6A2EA2CC"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78.96</w:t>
            </w:r>
          </w:p>
        </w:tc>
        <w:tc>
          <w:tcPr>
            <w:tcW w:w="390" w:type="pct"/>
            <w:vAlign w:val="bottom"/>
          </w:tcPr>
          <w:p w:rsidR="00A370B4" w:rsidRPr="00CD48B1" w:rsidP="00A370B4" w14:paraId="1A2869D7"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90.88</w:t>
            </w:r>
          </w:p>
        </w:tc>
        <w:tc>
          <w:tcPr>
            <w:tcW w:w="390" w:type="pct"/>
            <w:vAlign w:val="bottom"/>
          </w:tcPr>
          <w:p w:rsidR="00A370B4" w:rsidRPr="00A90589" w:rsidP="00A370B4" w14:paraId="1B712F01" w14:textId="2F254A7E">
            <w:pPr>
              <w:pStyle w:val="RTableTextAbt"/>
              <w:ind w:right="-19"/>
              <w:rPr>
                <w:rFonts w:ascii="Times New Roman" w:hAnsi="Times New Roman" w:cs="Times New Roman"/>
                <w:b/>
                <w:bCs w:val="0"/>
                <w:szCs w:val="18"/>
              </w:rPr>
            </w:pPr>
            <w:r w:rsidRPr="00A90589">
              <w:rPr>
                <w:b/>
                <w:bCs w:val="0"/>
                <w:szCs w:val="18"/>
              </w:rPr>
              <w:t>$1,896.70</w:t>
            </w:r>
          </w:p>
        </w:tc>
        <w:tc>
          <w:tcPr>
            <w:tcW w:w="343" w:type="pct"/>
            <w:vAlign w:val="bottom"/>
          </w:tcPr>
          <w:p w:rsidR="00A370B4" w:rsidRPr="00A90589" w:rsidP="00A370B4" w14:paraId="6025014B" w14:textId="44A79898">
            <w:pPr>
              <w:pStyle w:val="RTableTextAbt"/>
              <w:ind w:right="-19"/>
              <w:rPr>
                <w:rFonts w:ascii="Times New Roman" w:hAnsi="Times New Roman" w:cs="Times New Roman"/>
                <w:b/>
                <w:bCs w:val="0"/>
                <w:szCs w:val="18"/>
              </w:rPr>
            </w:pPr>
            <w:r w:rsidRPr="00A90589">
              <w:rPr>
                <w:b/>
                <w:bCs w:val="0"/>
                <w:szCs w:val="18"/>
              </w:rPr>
              <w:t>$2,981.67</w:t>
            </w:r>
          </w:p>
        </w:tc>
        <w:tc>
          <w:tcPr>
            <w:tcW w:w="461" w:type="pct"/>
            <w:vAlign w:val="bottom"/>
          </w:tcPr>
          <w:p w:rsidR="00A370B4" w:rsidRPr="00A90589" w:rsidP="00A370B4" w14:paraId="06AF827A" w14:textId="6C95CA5F">
            <w:pPr>
              <w:pStyle w:val="RTableTextAbt"/>
              <w:ind w:right="-19"/>
              <w:rPr>
                <w:rFonts w:ascii="Times New Roman" w:hAnsi="Times New Roman" w:cs="Times New Roman"/>
                <w:b/>
                <w:bCs w:val="0"/>
                <w:szCs w:val="18"/>
              </w:rPr>
            </w:pPr>
            <w:r w:rsidRPr="00A90589">
              <w:rPr>
                <w:b/>
                <w:bCs w:val="0"/>
                <w:szCs w:val="18"/>
              </w:rPr>
              <w:t>$117,969</w:t>
            </w:r>
          </w:p>
        </w:tc>
        <w:tc>
          <w:tcPr>
            <w:tcW w:w="493" w:type="pct"/>
            <w:vAlign w:val="bottom"/>
          </w:tcPr>
          <w:p w:rsidR="00A370B4" w:rsidRPr="00A90589" w:rsidP="00A370B4" w14:paraId="162D28D6" w14:textId="49817F78">
            <w:pPr>
              <w:pStyle w:val="RTableTextAbt"/>
              <w:ind w:right="-19"/>
              <w:rPr>
                <w:rFonts w:ascii="Times New Roman" w:hAnsi="Times New Roman" w:cs="Times New Roman"/>
                <w:b/>
                <w:bCs w:val="0"/>
                <w:szCs w:val="18"/>
              </w:rPr>
            </w:pPr>
            <w:r w:rsidRPr="00A90589">
              <w:rPr>
                <w:b/>
                <w:bCs w:val="0"/>
                <w:szCs w:val="18"/>
              </w:rPr>
              <w:t>$191,773</w:t>
            </w:r>
          </w:p>
        </w:tc>
      </w:tr>
      <w:tr w14:paraId="2BD00F8B" w14:textId="77777777" w:rsidTr="00CD48B1">
        <w:tblPrEx>
          <w:tblW w:w="5280" w:type="pct"/>
          <w:tblInd w:w="-185" w:type="dxa"/>
          <w:tblLayout w:type="fixed"/>
          <w:tblLook w:val="04A0"/>
        </w:tblPrEx>
        <w:tc>
          <w:tcPr>
            <w:tcW w:w="693" w:type="pct"/>
            <w:vMerge w:val="restart"/>
            <w:vAlign w:val="center"/>
          </w:tcPr>
          <w:p w:rsidR="00A370B4" w:rsidRPr="00291B75" w:rsidP="00A370B4" w14:paraId="39A9D6F6"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Reactant/Intermediate</w:t>
            </w:r>
          </w:p>
          <w:p w:rsidR="00A370B4" w:rsidRPr="00291B75" w:rsidP="00A370B4" w14:paraId="43A87582"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0B0C36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shd w:val="clear" w:color="auto" w:fill="auto"/>
            <w:vAlign w:val="bottom"/>
          </w:tcPr>
          <w:p w:rsidR="00A370B4" w:rsidRPr="00CD48B1" w:rsidP="00A370B4" w14:paraId="08455C0E" w14:textId="77777777">
            <w:pPr>
              <w:pStyle w:val="RTableTextAbt"/>
              <w:ind w:right="-19"/>
              <w:rPr>
                <w:rFonts w:asciiTheme="majorBidi" w:hAnsiTheme="majorBidi" w:cstheme="majorBidi"/>
                <w:szCs w:val="18"/>
              </w:rPr>
            </w:pPr>
            <w:r w:rsidRPr="00CD48B1">
              <w:rPr>
                <w:rFonts w:asciiTheme="majorBidi" w:hAnsiTheme="majorBidi" w:cstheme="majorBidi"/>
                <w:szCs w:val="18"/>
              </w:rPr>
              <w:t>5.28</w:t>
            </w:r>
          </w:p>
        </w:tc>
        <w:tc>
          <w:tcPr>
            <w:tcW w:w="394" w:type="pct"/>
            <w:shd w:val="clear" w:color="auto" w:fill="auto"/>
            <w:vAlign w:val="center"/>
          </w:tcPr>
          <w:p w:rsidR="00A370B4" w:rsidRPr="00CD48B1" w:rsidP="00A370B4" w14:paraId="67E92E72" w14:textId="77777777">
            <w:pPr>
              <w:pStyle w:val="RTableTextAbt"/>
              <w:ind w:right="-19"/>
              <w:rPr>
                <w:rFonts w:asciiTheme="majorBidi" w:hAnsiTheme="majorBidi" w:cstheme="majorBidi"/>
                <w:szCs w:val="18"/>
              </w:rPr>
            </w:pPr>
            <w:r w:rsidRPr="00CD48B1">
              <w:rPr>
                <w:rFonts w:asciiTheme="majorBidi" w:hAnsiTheme="majorBidi" w:cstheme="majorBidi"/>
                <w:szCs w:val="18"/>
              </w:rPr>
              <w:t>217.8</w:t>
            </w:r>
          </w:p>
        </w:tc>
        <w:tc>
          <w:tcPr>
            <w:tcW w:w="390" w:type="pct"/>
            <w:shd w:val="clear" w:color="auto" w:fill="auto"/>
            <w:vAlign w:val="bottom"/>
          </w:tcPr>
          <w:p w:rsidR="00A370B4" w:rsidRPr="00CD48B1" w:rsidP="00A370B4" w14:paraId="77A7AF71"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shd w:val="clear" w:color="auto" w:fill="auto"/>
            <w:vAlign w:val="bottom"/>
          </w:tcPr>
          <w:p w:rsidR="00A370B4" w:rsidRPr="00CD48B1" w:rsidP="00A370B4" w14:paraId="77026EB2"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shd w:val="clear" w:color="auto" w:fill="auto"/>
            <w:vAlign w:val="bottom"/>
          </w:tcPr>
          <w:p w:rsidR="00A370B4" w:rsidRPr="00A90589" w:rsidP="00A370B4" w14:paraId="335D8B31" w14:textId="0803FA3C">
            <w:pPr>
              <w:pStyle w:val="RTableTextAbt"/>
              <w:ind w:right="-19"/>
              <w:rPr>
                <w:rFonts w:ascii="Times New Roman" w:hAnsi="Times New Roman" w:cs="Times New Roman"/>
                <w:szCs w:val="18"/>
              </w:rPr>
            </w:pPr>
            <w:r w:rsidRPr="0027621B">
              <w:rPr>
                <w:szCs w:val="18"/>
              </w:rPr>
              <w:t>$240.65</w:t>
            </w:r>
          </w:p>
        </w:tc>
        <w:tc>
          <w:tcPr>
            <w:tcW w:w="343" w:type="pct"/>
            <w:shd w:val="clear" w:color="auto" w:fill="auto"/>
            <w:vAlign w:val="bottom"/>
          </w:tcPr>
          <w:p w:rsidR="00A370B4" w:rsidRPr="00A90589" w:rsidP="00A370B4" w14:paraId="26B19944" w14:textId="1BA388E5">
            <w:pPr>
              <w:pStyle w:val="RTableTextAbt"/>
              <w:ind w:right="-19"/>
              <w:rPr>
                <w:rFonts w:ascii="Times New Roman" w:hAnsi="Times New Roman" w:cs="Times New Roman"/>
                <w:szCs w:val="18"/>
              </w:rPr>
            </w:pPr>
            <w:r w:rsidRPr="0027621B">
              <w:rPr>
                <w:szCs w:val="18"/>
              </w:rPr>
              <w:t>$71.82</w:t>
            </w:r>
          </w:p>
        </w:tc>
        <w:tc>
          <w:tcPr>
            <w:tcW w:w="461" w:type="pct"/>
            <w:shd w:val="clear" w:color="auto" w:fill="auto"/>
            <w:vAlign w:val="bottom"/>
          </w:tcPr>
          <w:p w:rsidR="00A370B4" w:rsidRPr="00A90589" w:rsidP="00A370B4" w14:paraId="06517D9A" w14:textId="6BC77C66">
            <w:pPr>
              <w:pStyle w:val="RTableTextAbt"/>
              <w:ind w:right="-19"/>
              <w:rPr>
                <w:rFonts w:ascii="Times New Roman" w:hAnsi="Times New Roman" w:cs="Times New Roman"/>
                <w:szCs w:val="18"/>
              </w:rPr>
            </w:pPr>
            <w:r w:rsidRPr="0027621B">
              <w:rPr>
                <w:szCs w:val="18"/>
              </w:rPr>
              <w:t>$56,754</w:t>
            </w:r>
          </w:p>
        </w:tc>
        <w:tc>
          <w:tcPr>
            <w:tcW w:w="493" w:type="pct"/>
            <w:shd w:val="clear" w:color="auto" w:fill="auto"/>
            <w:vAlign w:val="bottom"/>
          </w:tcPr>
          <w:p w:rsidR="00A370B4" w:rsidRPr="00A90589" w:rsidP="00A370B4" w14:paraId="7F4C43C0" w14:textId="5EFC52A2">
            <w:pPr>
              <w:pStyle w:val="RTableTextAbt"/>
              <w:ind w:right="-19"/>
              <w:rPr>
                <w:rFonts w:ascii="Times New Roman" w:hAnsi="Times New Roman" w:cs="Times New Roman"/>
                <w:szCs w:val="18"/>
              </w:rPr>
            </w:pPr>
            <w:r w:rsidRPr="0027621B">
              <w:rPr>
                <w:szCs w:val="18"/>
              </w:rPr>
              <w:t>$16,096</w:t>
            </w:r>
          </w:p>
        </w:tc>
      </w:tr>
      <w:tr w14:paraId="7EA02622" w14:textId="77777777" w:rsidTr="00CD48B1">
        <w:tblPrEx>
          <w:tblW w:w="5280" w:type="pct"/>
          <w:tblInd w:w="-185" w:type="dxa"/>
          <w:tblLayout w:type="fixed"/>
          <w:tblLook w:val="04A0"/>
        </w:tblPrEx>
        <w:tc>
          <w:tcPr>
            <w:tcW w:w="693" w:type="pct"/>
            <w:vMerge/>
            <w:vAlign w:val="center"/>
          </w:tcPr>
          <w:p w:rsidR="00A370B4" w:rsidRPr="00291B75" w:rsidP="00A370B4" w14:paraId="67F10576"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46B6206"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shd w:val="clear" w:color="auto" w:fill="auto"/>
            <w:vAlign w:val="bottom"/>
          </w:tcPr>
          <w:p w:rsidR="00A370B4" w:rsidRPr="00CD48B1" w:rsidP="00A370B4" w14:paraId="469C5812" w14:textId="77777777">
            <w:pPr>
              <w:pStyle w:val="RTableTextAbt"/>
              <w:ind w:right="-19"/>
              <w:rPr>
                <w:rFonts w:asciiTheme="majorBidi" w:hAnsiTheme="majorBidi" w:cstheme="majorBidi"/>
                <w:szCs w:val="18"/>
              </w:rPr>
            </w:pPr>
            <w:r w:rsidRPr="00CD48B1">
              <w:rPr>
                <w:rFonts w:asciiTheme="majorBidi" w:hAnsiTheme="majorBidi" w:cstheme="majorBidi"/>
                <w:szCs w:val="18"/>
              </w:rPr>
              <w:t>0.32</w:t>
            </w:r>
          </w:p>
        </w:tc>
        <w:tc>
          <w:tcPr>
            <w:tcW w:w="394" w:type="pct"/>
            <w:shd w:val="clear" w:color="auto" w:fill="auto"/>
            <w:vAlign w:val="center"/>
          </w:tcPr>
          <w:p w:rsidR="00A370B4" w:rsidRPr="00CD48B1" w:rsidP="00A370B4" w14:paraId="76EB86D9" w14:textId="77777777">
            <w:pPr>
              <w:pStyle w:val="RTableTextAbt"/>
              <w:ind w:right="-19"/>
              <w:rPr>
                <w:rFonts w:asciiTheme="majorBidi" w:hAnsiTheme="majorBidi" w:cstheme="majorBidi"/>
                <w:szCs w:val="18"/>
              </w:rPr>
            </w:pPr>
            <w:r w:rsidRPr="00CD48B1">
              <w:rPr>
                <w:rFonts w:asciiTheme="majorBidi" w:hAnsiTheme="majorBidi" w:cstheme="majorBidi"/>
                <w:szCs w:val="18"/>
              </w:rPr>
              <w:t>13.2</w:t>
            </w:r>
          </w:p>
        </w:tc>
        <w:tc>
          <w:tcPr>
            <w:tcW w:w="390" w:type="pct"/>
            <w:shd w:val="clear" w:color="auto" w:fill="auto"/>
            <w:vAlign w:val="bottom"/>
          </w:tcPr>
          <w:p w:rsidR="00A370B4" w:rsidRPr="00CD48B1" w:rsidP="00A370B4" w14:paraId="44A12AA4"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shd w:val="clear" w:color="auto" w:fill="auto"/>
            <w:vAlign w:val="bottom"/>
          </w:tcPr>
          <w:p w:rsidR="00A370B4" w:rsidRPr="00CD48B1" w:rsidP="00A370B4" w14:paraId="75EDC07F"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shd w:val="clear" w:color="auto" w:fill="auto"/>
            <w:vAlign w:val="bottom"/>
          </w:tcPr>
          <w:p w:rsidR="00A370B4" w:rsidRPr="00A90589" w:rsidP="00A370B4" w14:paraId="3CFED00F" w14:textId="10FAFB2E">
            <w:pPr>
              <w:pStyle w:val="RTableTextAbt"/>
              <w:ind w:right="-19"/>
              <w:rPr>
                <w:rFonts w:ascii="Times New Roman" w:hAnsi="Times New Roman" w:cs="Times New Roman"/>
                <w:szCs w:val="18"/>
              </w:rPr>
            </w:pPr>
            <w:r w:rsidRPr="0027621B">
              <w:rPr>
                <w:szCs w:val="18"/>
              </w:rPr>
              <w:t>$0.00</w:t>
            </w:r>
          </w:p>
        </w:tc>
        <w:tc>
          <w:tcPr>
            <w:tcW w:w="343" w:type="pct"/>
            <w:shd w:val="clear" w:color="auto" w:fill="auto"/>
            <w:vAlign w:val="bottom"/>
          </w:tcPr>
          <w:p w:rsidR="00A370B4" w:rsidRPr="00A90589" w:rsidP="00A370B4" w14:paraId="1680961C" w14:textId="0782BD86">
            <w:pPr>
              <w:pStyle w:val="RTableTextAbt"/>
              <w:ind w:right="-19"/>
              <w:rPr>
                <w:rFonts w:ascii="Times New Roman" w:hAnsi="Times New Roman" w:cs="Times New Roman"/>
                <w:szCs w:val="18"/>
              </w:rPr>
            </w:pPr>
            <w:r w:rsidRPr="0027621B">
              <w:rPr>
                <w:szCs w:val="18"/>
              </w:rPr>
              <w:t>$481.30</w:t>
            </w:r>
          </w:p>
        </w:tc>
        <w:tc>
          <w:tcPr>
            <w:tcW w:w="461" w:type="pct"/>
            <w:shd w:val="clear" w:color="auto" w:fill="auto"/>
            <w:vAlign w:val="bottom"/>
          </w:tcPr>
          <w:p w:rsidR="00A370B4" w:rsidRPr="00A90589" w:rsidP="00A370B4" w14:paraId="5E0B6EA9" w14:textId="3DAD7ECB">
            <w:pPr>
              <w:pStyle w:val="RTableTextAbt"/>
              <w:ind w:right="-19"/>
              <w:rPr>
                <w:rFonts w:ascii="Times New Roman" w:hAnsi="Times New Roman" w:cs="Times New Roman"/>
                <w:szCs w:val="18"/>
              </w:rPr>
            </w:pPr>
            <w:r w:rsidRPr="0027621B">
              <w:rPr>
                <w:szCs w:val="18"/>
              </w:rPr>
              <w:t>$121</w:t>
            </w:r>
          </w:p>
        </w:tc>
        <w:tc>
          <w:tcPr>
            <w:tcW w:w="493" w:type="pct"/>
            <w:shd w:val="clear" w:color="auto" w:fill="auto"/>
            <w:vAlign w:val="bottom"/>
          </w:tcPr>
          <w:p w:rsidR="00A370B4" w:rsidRPr="00A90589" w:rsidP="00A370B4" w14:paraId="77A135F6" w14:textId="43E605AA">
            <w:pPr>
              <w:pStyle w:val="RTableTextAbt"/>
              <w:ind w:right="-19"/>
              <w:rPr>
                <w:rFonts w:ascii="Times New Roman" w:hAnsi="Times New Roman" w:cs="Times New Roman"/>
                <w:szCs w:val="18"/>
              </w:rPr>
            </w:pPr>
            <w:r w:rsidRPr="0027621B">
              <w:rPr>
                <w:szCs w:val="18"/>
              </w:rPr>
              <w:t>$6,519</w:t>
            </w:r>
          </w:p>
        </w:tc>
      </w:tr>
      <w:tr w14:paraId="685DB660" w14:textId="77777777" w:rsidTr="00CD48B1">
        <w:tblPrEx>
          <w:tblW w:w="5280" w:type="pct"/>
          <w:tblInd w:w="-185" w:type="dxa"/>
          <w:tblLayout w:type="fixed"/>
          <w:tblLook w:val="04A0"/>
        </w:tblPrEx>
        <w:tc>
          <w:tcPr>
            <w:tcW w:w="693" w:type="pct"/>
            <w:vMerge/>
            <w:vAlign w:val="center"/>
          </w:tcPr>
          <w:p w:rsidR="00A370B4" w:rsidRPr="00291B75" w:rsidP="00A370B4" w14:paraId="60E3EBA6"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2D41E8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shd w:val="clear" w:color="auto" w:fill="auto"/>
            <w:vAlign w:val="bottom"/>
          </w:tcPr>
          <w:p w:rsidR="00A370B4" w:rsidRPr="00CD48B1" w:rsidP="00A370B4" w14:paraId="3EA468CD" w14:textId="77777777">
            <w:pPr>
              <w:pStyle w:val="RTableTextAbt"/>
              <w:ind w:right="-19"/>
              <w:rPr>
                <w:rFonts w:asciiTheme="majorBidi" w:hAnsiTheme="majorBidi" w:cstheme="majorBidi"/>
                <w:szCs w:val="18"/>
              </w:rPr>
            </w:pPr>
            <w:r w:rsidRPr="00CD48B1">
              <w:rPr>
                <w:rFonts w:asciiTheme="majorBidi" w:hAnsiTheme="majorBidi" w:cstheme="majorBidi"/>
                <w:szCs w:val="18"/>
              </w:rPr>
              <w:t>1.68</w:t>
            </w:r>
          </w:p>
        </w:tc>
        <w:tc>
          <w:tcPr>
            <w:tcW w:w="394" w:type="pct"/>
            <w:shd w:val="clear" w:color="auto" w:fill="auto"/>
            <w:vAlign w:val="center"/>
          </w:tcPr>
          <w:p w:rsidR="00A370B4" w:rsidRPr="00CD48B1" w:rsidP="00A370B4" w14:paraId="4455640D" w14:textId="77777777">
            <w:pPr>
              <w:pStyle w:val="RTableTextAbt"/>
              <w:ind w:right="-19"/>
              <w:rPr>
                <w:rFonts w:asciiTheme="majorBidi" w:hAnsiTheme="majorBidi" w:cstheme="majorBidi"/>
                <w:szCs w:val="18"/>
              </w:rPr>
            </w:pPr>
            <w:r w:rsidRPr="00CD48B1">
              <w:rPr>
                <w:rFonts w:asciiTheme="majorBidi" w:hAnsiTheme="majorBidi" w:cstheme="majorBidi"/>
                <w:szCs w:val="18"/>
              </w:rPr>
              <w:t>69.3</w:t>
            </w:r>
          </w:p>
        </w:tc>
        <w:tc>
          <w:tcPr>
            <w:tcW w:w="390" w:type="pct"/>
            <w:shd w:val="clear" w:color="auto" w:fill="auto"/>
            <w:vAlign w:val="bottom"/>
          </w:tcPr>
          <w:p w:rsidR="00A370B4" w:rsidRPr="00CD48B1" w:rsidP="00A370B4" w14:paraId="1AEC2FED"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shd w:val="clear" w:color="auto" w:fill="auto"/>
            <w:vAlign w:val="bottom"/>
          </w:tcPr>
          <w:p w:rsidR="00A370B4" w:rsidRPr="00CD48B1" w:rsidP="00A370B4" w14:paraId="71F74B78"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shd w:val="clear" w:color="auto" w:fill="auto"/>
            <w:vAlign w:val="bottom"/>
          </w:tcPr>
          <w:p w:rsidR="00A370B4" w:rsidRPr="00A90589" w:rsidP="00A370B4" w14:paraId="37173986" w14:textId="6A743561">
            <w:pPr>
              <w:pStyle w:val="RTableTextAbt"/>
              <w:ind w:right="-19"/>
              <w:rPr>
                <w:rFonts w:ascii="Times New Roman" w:hAnsi="Times New Roman" w:cs="Times New Roman"/>
                <w:szCs w:val="18"/>
              </w:rPr>
            </w:pPr>
            <w:r w:rsidRPr="0027621B">
              <w:rPr>
                <w:szCs w:val="18"/>
              </w:rPr>
              <w:t>$1,933.34</w:t>
            </w:r>
          </w:p>
        </w:tc>
        <w:tc>
          <w:tcPr>
            <w:tcW w:w="343" w:type="pct"/>
            <w:shd w:val="clear" w:color="auto" w:fill="auto"/>
            <w:vAlign w:val="bottom"/>
          </w:tcPr>
          <w:p w:rsidR="00A370B4" w:rsidRPr="00A90589" w:rsidP="00A370B4" w14:paraId="11069822" w14:textId="0730B64A">
            <w:pPr>
              <w:pStyle w:val="RTableTextAbt"/>
              <w:ind w:right="-19"/>
              <w:rPr>
                <w:rFonts w:ascii="Times New Roman" w:hAnsi="Times New Roman" w:cs="Times New Roman"/>
                <w:szCs w:val="18"/>
              </w:rPr>
            </w:pPr>
            <w:r w:rsidRPr="0027621B">
              <w:rPr>
                <w:szCs w:val="18"/>
              </w:rPr>
              <w:t>$3,042.75</w:t>
            </w:r>
          </w:p>
        </w:tc>
        <w:tc>
          <w:tcPr>
            <w:tcW w:w="461" w:type="pct"/>
            <w:shd w:val="clear" w:color="auto" w:fill="auto"/>
            <w:vAlign w:val="bottom"/>
          </w:tcPr>
          <w:p w:rsidR="00A370B4" w:rsidRPr="00A90589" w:rsidP="00A370B4" w14:paraId="45070AA5" w14:textId="72CDE582">
            <w:pPr>
              <w:pStyle w:val="RTableTextAbt"/>
              <w:ind w:right="-19"/>
              <w:rPr>
                <w:rFonts w:ascii="Times New Roman" w:hAnsi="Times New Roman" w:cs="Times New Roman"/>
                <w:szCs w:val="18"/>
              </w:rPr>
            </w:pPr>
            <w:r w:rsidRPr="0027621B">
              <w:rPr>
                <w:szCs w:val="18"/>
              </w:rPr>
              <w:t>$134,617</w:t>
            </w:r>
          </w:p>
        </w:tc>
        <w:tc>
          <w:tcPr>
            <w:tcW w:w="493" w:type="pct"/>
            <w:shd w:val="clear" w:color="auto" w:fill="auto"/>
            <w:vAlign w:val="bottom"/>
          </w:tcPr>
          <w:p w:rsidR="00A370B4" w:rsidRPr="00A90589" w:rsidP="00A370B4" w14:paraId="3A3041EB" w14:textId="5FEAA802">
            <w:pPr>
              <w:pStyle w:val="RTableTextAbt"/>
              <w:ind w:right="-19"/>
              <w:rPr>
                <w:rFonts w:ascii="Times New Roman" w:hAnsi="Times New Roman" w:cs="Times New Roman"/>
                <w:szCs w:val="18"/>
              </w:rPr>
            </w:pPr>
            <w:r w:rsidRPr="0027621B">
              <w:rPr>
                <w:szCs w:val="18"/>
              </w:rPr>
              <w:t>$212,544</w:t>
            </w:r>
          </w:p>
        </w:tc>
      </w:tr>
      <w:tr w14:paraId="59BBFB54" w14:textId="77777777" w:rsidTr="00CD48B1">
        <w:tblPrEx>
          <w:tblW w:w="5280" w:type="pct"/>
          <w:tblInd w:w="-185" w:type="dxa"/>
          <w:tblLayout w:type="fixed"/>
          <w:tblLook w:val="04A0"/>
        </w:tblPrEx>
        <w:tc>
          <w:tcPr>
            <w:tcW w:w="693" w:type="pct"/>
            <w:vMerge/>
            <w:vAlign w:val="center"/>
          </w:tcPr>
          <w:p w:rsidR="00A370B4" w:rsidRPr="00291B75" w:rsidP="00A370B4" w14:paraId="6E2A7131"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6D45495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shd w:val="clear" w:color="auto" w:fill="auto"/>
            <w:vAlign w:val="bottom"/>
          </w:tcPr>
          <w:p w:rsidR="00A370B4" w:rsidRPr="00CD48B1" w:rsidP="00A370B4" w14:paraId="161BF8E9" w14:textId="77777777">
            <w:pPr>
              <w:pStyle w:val="RTableTextAbt"/>
              <w:ind w:right="-19"/>
              <w:rPr>
                <w:rFonts w:asciiTheme="majorBidi" w:hAnsiTheme="majorBidi" w:cstheme="majorBidi"/>
                <w:szCs w:val="18"/>
              </w:rPr>
            </w:pPr>
            <w:r w:rsidRPr="00CD48B1">
              <w:rPr>
                <w:rFonts w:asciiTheme="majorBidi" w:hAnsiTheme="majorBidi" w:cstheme="majorBidi"/>
                <w:szCs w:val="18"/>
              </w:rPr>
              <w:t>0.32</w:t>
            </w:r>
          </w:p>
        </w:tc>
        <w:tc>
          <w:tcPr>
            <w:tcW w:w="394" w:type="pct"/>
            <w:shd w:val="clear" w:color="auto" w:fill="auto"/>
            <w:vAlign w:val="center"/>
          </w:tcPr>
          <w:p w:rsidR="00A370B4" w:rsidRPr="00CD48B1" w:rsidP="00A370B4" w14:paraId="4A28B5D2" w14:textId="77777777">
            <w:pPr>
              <w:pStyle w:val="RTableTextAbt"/>
              <w:ind w:right="-19"/>
              <w:rPr>
                <w:rFonts w:asciiTheme="majorBidi" w:hAnsiTheme="majorBidi" w:cstheme="majorBidi"/>
                <w:szCs w:val="18"/>
              </w:rPr>
            </w:pPr>
            <w:r w:rsidRPr="00CD48B1">
              <w:rPr>
                <w:rFonts w:asciiTheme="majorBidi" w:hAnsiTheme="majorBidi" w:cstheme="majorBidi"/>
                <w:szCs w:val="18"/>
              </w:rPr>
              <w:t>13.2</w:t>
            </w:r>
          </w:p>
        </w:tc>
        <w:tc>
          <w:tcPr>
            <w:tcW w:w="390" w:type="pct"/>
            <w:shd w:val="clear" w:color="auto" w:fill="auto"/>
            <w:vAlign w:val="bottom"/>
          </w:tcPr>
          <w:p w:rsidR="00A370B4" w:rsidRPr="00CD48B1" w:rsidP="00A370B4" w14:paraId="16D41574"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shd w:val="clear" w:color="auto" w:fill="auto"/>
            <w:vAlign w:val="bottom"/>
          </w:tcPr>
          <w:p w:rsidR="00A370B4" w:rsidRPr="00CD48B1" w:rsidP="00A370B4" w14:paraId="6147C6A6"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shd w:val="clear" w:color="auto" w:fill="auto"/>
            <w:vAlign w:val="bottom"/>
          </w:tcPr>
          <w:p w:rsidR="00A370B4" w:rsidRPr="00A90589" w:rsidP="00A370B4" w14:paraId="199CC166" w14:textId="483C3143">
            <w:pPr>
              <w:pStyle w:val="RTableTextAbt"/>
              <w:ind w:right="-19"/>
              <w:rPr>
                <w:rFonts w:ascii="Times New Roman" w:hAnsi="Times New Roman" w:cs="Times New Roman"/>
                <w:szCs w:val="18"/>
              </w:rPr>
            </w:pPr>
            <w:r w:rsidRPr="0027621B">
              <w:rPr>
                <w:szCs w:val="18"/>
              </w:rPr>
              <w:t>$2,034.83</w:t>
            </w:r>
          </w:p>
        </w:tc>
        <w:tc>
          <w:tcPr>
            <w:tcW w:w="343" w:type="pct"/>
            <w:shd w:val="clear" w:color="auto" w:fill="auto"/>
            <w:vAlign w:val="bottom"/>
          </w:tcPr>
          <w:p w:rsidR="00A370B4" w:rsidRPr="00A90589" w:rsidP="00A370B4" w14:paraId="2DB41988" w14:textId="483ABDB1">
            <w:pPr>
              <w:pStyle w:val="RTableTextAbt"/>
              <w:ind w:right="-19"/>
              <w:rPr>
                <w:rFonts w:ascii="Times New Roman" w:hAnsi="Times New Roman" w:cs="Times New Roman"/>
                <w:szCs w:val="18"/>
              </w:rPr>
            </w:pPr>
            <w:r w:rsidRPr="0027621B">
              <w:rPr>
                <w:szCs w:val="18"/>
              </w:rPr>
              <w:t>$2,550.18</w:t>
            </w:r>
          </w:p>
        </w:tc>
        <w:tc>
          <w:tcPr>
            <w:tcW w:w="461" w:type="pct"/>
            <w:shd w:val="clear" w:color="auto" w:fill="auto"/>
            <w:vAlign w:val="bottom"/>
          </w:tcPr>
          <w:p w:rsidR="00A370B4" w:rsidRPr="00A90589" w:rsidP="00A370B4" w14:paraId="71444813" w14:textId="108C0DCA">
            <w:pPr>
              <w:pStyle w:val="RTableTextAbt"/>
              <w:ind w:right="-19"/>
              <w:rPr>
                <w:rFonts w:ascii="Times New Roman" w:hAnsi="Times New Roman" w:cs="Times New Roman"/>
                <w:szCs w:val="18"/>
              </w:rPr>
            </w:pPr>
            <w:r w:rsidRPr="0027621B">
              <w:rPr>
                <w:szCs w:val="18"/>
              </w:rPr>
              <w:t>$26,981</w:t>
            </w:r>
          </w:p>
        </w:tc>
        <w:tc>
          <w:tcPr>
            <w:tcW w:w="493" w:type="pct"/>
            <w:shd w:val="clear" w:color="auto" w:fill="auto"/>
            <w:vAlign w:val="bottom"/>
          </w:tcPr>
          <w:p w:rsidR="00A370B4" w:rsidRPr="00A90589" w:rsidP="00A370B4" w14:paraId="638E00A7" w14:textId="67F9B3BB">
            <w:pPr>
              <w:pStyle w:val="RTableTextAbt"/>
              <w:ind w:right="-19"/>
              <w:rPr>
                <w:rFonts w:ascii="Times New Roman" w:hAnsi="Times New Roman" w:cs="Times New Roman"/>
                <w:szCs w:val="18"/>
              </w:rPr>
            </w:pPr>
            <w:r w:rsidRPr="0027621B">
              <w:rPr>
                <w:szCs w:val="18"/>
              </w:rPr>
              <w:t>$33,983</w:t>
            </w:r>
          </w:p>
        </w:tc>
      </w:tr>
      <w:tr w14:paraId="7619A420" w14:textId="77777777" w:rsidTr="00CD48B1">
        <w:tblPrEx>
          <w:tblW w:w="5280" w:type="pct"/>
          <w:tblInd w:w="-185" w:type="dxa"/>
          <w:tblLayout w:type="fixed"/>
          <w:tblLook w:val="04A0"/>
        </w:tblPrEx>
        <w:tc>
          <w:tcPr>
            <w:tcW w:w="693" w:type="pct"/>
            <w:vMerge/>
            <w:vAlign w:val="center"/>
          </w:tcPr>
          <w:p w:rsidR="00A370B4" w:rsidRPr="00291B75" w:rsidP="00A370B4" w14:paraId="1BA5BE9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408DE1CD"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shd w:val="clear" w:color="auto" w:fill="auto"/>
            <w:vAlign w:val="bottom"/>
          </w:tcPr>
          <w:p w:rsidR="00A370B4" w:rsidRPr="00CD48B1" w:rsidP="00A370B4" w14:paraId="1E1C56BB" w14:textId="77777777">
            <w:pPr>
              <w:pStyle w:val="RTableTextAbt"/>
              <w:ind w:right="-19"/>
              <w:rPr>
                <w:rFonts w:asciiTheme="majorBidi" w:hAnsiTheme="majorBidi" w:cstheme="majorBidi"/>
                <w:szCs w:val="18"/>
              </w:rPr>
            </w:pPr>
            <w:r w:rsidRPr="00CD48B1">
              <w:rPr>
                <w:rFonts w:asciiTheme="majorBidi" w:hAnsiTheme="majorBidi" w:cstheme="majorBidi"/>
                <w:szCs w:val="18"/>
              </w:rPr>
              <w:t>0.16</w:t>
            </w:r>
          </w:p>
        </w:tc>
        <w:tc>
          <w:tcPr>
            <w:tcW w:w="394" w:type="pct"/>
            <w:shd w:val="clear" w:color="auto" w:fill="auto"/>
            <w:vAlign w:val="center"/>
          </w:tcPr>
          <w:p w:rsidR="00A370B4" w:rsidRPr="00CD48B1" w:rsidP="00A370B4" w14:paraId="403814EE" w14:textId="77777777">
            <w:pPr>
              <w:pStyle w:val="RTableTextAbt"/>
              <w:ind w:right="-19"/>
              <w:rPr>
                <w:rFonts w:asciiTheme="majorBidi" w:hAnsiTheme="majorBidi" w:cstheme="majorBidi"/>
                <w:szCs w:val="18"/>
              </w:rPr>
            </w:pPr>
            <w:r w:rsidRPr="00CD48B1">
              <w:rPr>
                <w:rFonts w:asciiTheme="majorBidi" w:hAnsiTheme="majorBidi" w:cstheme="majorBidi"/>
                <w:szCs w:val="18"/>
              </w:rPr>
              <w:t>6.6</w:t>
            </w:r>
          </w:p>
        </w:tc>
        <w:tc>
          <w:tcPr>
            <w:tcW w:w="390" w:type="pct"/>
            <w:shd w:val="clear" w:color="auto" w:fill="auto"/>
            <w:vAlign w:val="bottom"/>
          </w:tcPr>
          <w:p w:rsidR="00A370B4" w:rsidRPr="00CD48B1" w:rsidP="00A370B4" w14:paraId="4287D5DD"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shd w:val="clear" w:color="auto" w:fill="auto"/>
            <w:vAlign w:val="bottom"/>
          </w:tcPr>
          <w:p w:rsidR="00A370B4" w:rsidRPr="00CD48B1" w:rsidP="00A370B4" w14:paraId="70244C3C"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shd w:val="clear" w:color="auto" w:fill="auto"/>
            <w:vAlign w:val="bottom"/>
          </w:tcPr>
          <w:p w:rsidR="00A370B4" w:rsidRPr="00A90589" w:rsidP="00A370B4" w14:paraId="3B8D888B" w14:textId="7170F35C">
            <w:pPr>
              <w:pStyle w:val="RTableTextAbt"/>
              <w:ind w:right="-19"/>
              <w:rPr>
                <w:rFonts w:ascii="Times New Roman" w:hAnsi="Times New Roman" w:cs="Times New Roman"/>
                <w:szCs w:val="18"/>
              </w:rPr>
            </w:pPr>
            <w:r w:rsidRPr="0027621B">
              <w:rPr>
                <w:szCs w:val="18"/>
              </w:rPr>
              <w:t>$2,020.42</w:t>
            </w:r>
          </w:p>
        </w:tc>
        <w:tc>
          <w:tcPr>
            <w:tcW w:w="343" w:type="pct"/>
            <w:shd w:val="clear" w:color="auto" w:fill="auto"/>
            <w:vAlign w:val="bottom"/>
          </w:tcPr>
          <w:p w:rsidR="00A370B4" w:rsidRPr="00A90589" w:rsidP="00A370B4" w14:paraId="3FBC01F4" w14:textId="1534F5E1">
            <w:pPr>
              <w:pStyle w:val="RTableTextAbt"/>
              <w:ind w:right="-19"/>
              <w:rPr>
                <w:rFonts w:ascii="Times New Roman" w:hAnsi="Times New Roman" w:cs="Times New Roman"/>
                <w:szCs w:val="18"/>
              </w:rPr>
            </w:pPr>
            <w:r w:rsidRPr="0027621B">
              <w:rPr>
                <w:szCs w:val="18"/>
              </w:rPr>
              <w:t>$2,937.90</w:t>
            </w:r>
          </w:p>
        </w:tc>
        <w:tc>
          <w:tcPr>
            <w:tcW w:w="461" w:type="pct"/>
            <w:shd w:val="clear" w:color="auto" w:fill="auto"/>
            <w:vAlign w:val="bottom"/>
          </w:tcPr>
          <w:p w:rsidR="00A370B4" w:rsidRPr="00A90589" w:rsidP="00A370B4" w14:paraId="2AA3D618" w14:textId="2BC96A1E">
            <w:pPr>
              <w:pStyle w:val="RTableTextAbt"/>
              <w:ind w:right="-19"/>
              <w:rPr>
                <w:rFonts w:ascii="Times New Roman" w:hAnsi="Times New Roman" w:cs="Times New Roman"/>
                <w:szCs w:val="18"/>
              </w:rPr>
            </w:pPr>
            <w:r w:rsidRPr="0027621B">
              <w:rPr>
                <w:szCs w:val="18"/>
              </w:rPr>
              <w:t>$13,395</w:t>
            </w:r>
          </w:p>
        </w:tc>
        <w:tc>
          <w:tcPr>
            <w:tcW w:w="493" w:type="pct"/>
            <w:shd w:val="clear" w:color="auto" w:fill="auto"/>
            <w:vAlign w:val="bottom"/>
          </w:tcPr>
          <w:p w:rsidR="00A370B4" w:rsidRPr="00A90589" w:rsidP="00A370B4" w14:paraId="6A591222" w14:textId="68F8CF45">
            <w:pPr>
              <w:pStyle w:val="RTableTextAbt"/>
              <w:ind w:right="-19"/>
              <w:rPr>
                <w:rFonts w:ascii="Times New Roman" w:hAnsi="Times New Roman" w:cs="Times New Roman"/>
                <w:szCs w:val="18"/>
              </w:rPr>
            </w:pPr>
            <w:r w:rsidRPr="0027621B">
              <w:rPr>
                <w:szCs w:val="18"/>
              </w:rPr>
              <w:t>$19,550</w:t>
            </w:r>
          </w:p>
        </w:tc>
      </w:tr>
      <w:tr w14:paraId="3ADBB403" w14:textId="77777777" w:rsidTr="00CD48B1">
        <w:tblPrEx>
          <w:tblW w:w="5280" w:type="pct"/>
          <w:tblInd w:w="-185" w:type="dxa"/>
          <w:tblLayout w:type="fixed"/>
          <w:tblLook w:val="04A0"/>
        </w:tblPrEx>
        <w:tc>
          <w:tcPr>
            <w:tcW w:w="693" w:type="pct"/>
            <w:vMerge/>
            <w:vAlign w:val="center"/>
          </w:tcPr>
          <w:p w:rsidR="00A370B4" w:rsidRPr="00291B75" w:rsidP="00A370B4" w14:paraId="50BA508B"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6B0B426"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shd w:val="clear" w:color="auto" w:fill="auto"/>
            <w:vAlign w:val="bottom"/>
          </w:tcPr>
          <w:p w:rsidR="00A370B4" w:rsidRPr="00CD48B1" w:rsidP="00A370B4" w14:paraId="13FBCC81" w14:textId="77777777">
            <w:pPr>
              <w:pStyle w:val="RTableTextAbt"/>
              <w:ind w:right="-19"/>
              <w:rPr>
                <w:rFonts w:asciiTheme="majorBidi" w:hAnsiTheme="majorBidi" w:cstheme="majorBidi"/>
                <w:szCs w:val="18"/>
              </w:rPr>
            </w:pPr>
            <w:r w:rsidRPr="00CD48B1">
              <w:rPr>
                <w:rFonts w:asciiTheme="majorBidi" w:hAnsiTheme="majorBidi" w:cstheme="majorBidi"/>
                <w:szCs w:val="18"/>
              </w:rPr>
              <w:t>0.24</w:t>
            </w:r>
          </w:p>
        </w:tc>
        <w:tc>
          <w:tcPr>
            <w:tcW w:w="394" w:type="pct"/>
            <w:shd w:val="clear" w:color="auto" w:fill="auto"/>
            <w:vAlign w:val="center"/>
          </w:tcPr>
          <w:p w:rsidR="00A370B4" w:rsidRPr="00CD48B1" w:rsidP="00A370B4" w14:paraId="3DE13B44" w14:textId="77777777">
            <w:pPr>
              <w:pStyle w:val="RTableTextAbt"/>
              <w:ind w:right="-19"/>
              <w:rPr>
                <w:rFonts w:asciiTheme="majorBidi" w:hAnsiTheme="majorBidi" w:cstheme="majorBidi"/>
                <w:szCs w:val="18"/>
              </w:rPr>
            </w:pPr>
            <w:r w:rsidRPr="00CD48B1">
              <w:rPr>
                <w:rFonts w:asciiTheme="majorBidi" w:hAnsiTheme="majorBidi" w:cstheme="majorBidi"/>
                <w:szCs w:val="18"/>
              </w:rPr>
              <w:t>9.9</w:t>
            </w:r>
          </w:p>
        </w:tc>
        <w:tc>
          <w:tcPr>
            <w:tcW w:w="390" w:type="pct"/>
            <w:shd w:val="clear" w:color="auto" w:fill="auto"/>
            <w:vAlign w:val="bottom"/>
          </w:tcPr>
          <w:p w:rsidR="00A370B4" w:rsidRPr="00CD48B1" w:rsidP="00A370B4" w14:paraId="04AB87B5"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shd w:val="clear" w:color="auto" w:fill="auto"/>
            <w:vAlign w:val="bottom"/>
          </w:tcPr>
          <w:p w:rsidR="00A370B4" w:rsidRPr="00CD48B1" w:rsidP="00A370B4" w14:paraId="4381E2BA"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shd w:val="clear" w:color="auto" w:fill="auto"/>
            <w:vAlign w:val="bottom"/>
          </w:tcPr>
          <w:p w:rsidR="00A370B4" w:rsidRPr="00A90589" w:rsidP="00A370B4" w14:paraId="68E3C758" w14:textId="2C348A1F">
            <w:pPr>
              <w:pStyle w:val="RTableTextAbt"/>
              <w:ind w:right="-19"/>
              <w:rPr>
                <w:rFonts w:ascii="Times New Roman" w:hAnsi="Times New Roman" w:cs="Times New Roman"/>
                <w:szCs w:val="18"/>
              </w:rPr>
            </w:pPr>
            <w:r w:rsidRPr="0027621B">
              <w:rPr>
                <w:szCs w:val="18"/>
              </w:rPr>
              <w:t>$1,733.57</w:t>
            </w:r>
          </w:p>
        </w:tc>
        <w:tc>
          <w:tcPr>
            <w:tcW w:w="343" w:type="pct"/>
            <w:shd w:val="clear" w:color="auto" w:fill="auto"/>
            <w:vAlign w:val="bottom"/>
          </w:tcPr>
          <w:p w:rsidR="00A370B4" w:rsidRPr="00A90589" w:rsidP="00A370B4" w14:paraId="056369A4" w14:textId="76A38AFE">
            <w:pPr>
              <w:pStyle w:val="RTableTextAbt"/>
              <w:ind w:right="-19"/>
              <w:rPr>
                <w:rFonts w:ascii="Times New Roman" w:hAnsi="Times New Roman" w:cs="Times New Roman"/>
                <w:szCs w:val="18"/>
              </w:rPr>
            </w:pPr>
            <w:r w:rsidRPr="0027621B">
              <w:rPr>
                <w:szCs w:val="18"/>
              </w:rPr>
              <w:t>$2,248.09</w:t>
            </w:r>
          </w:p>
        </w:tc>
        <w:tc>
          <w:tcPr>
            <w:tcW w:w="461" w:type="pct"/>
            <w:shd w:val="clear" w:color="auto" w:fill="auto"/>
            <w:vAlign w:val="bottom"/>
          </w:tcPr>
          <w:p w:rsidR="00A370B4" w:rsidRPr="00A90589" w:rsidP="00A370B4" w14:paraId="51D876EB" w14:textId="7B183A44">
            <w:pPr>
              <w:pStyle w:val="RTableTextAbt"/>
              <w:ind w:right="-19"/>
              <w:rPr>
                <w:rFonts w:ascii="Times New Roman" w:hAnsi="Times New Roman" w:cs="Times New Roman"/>
                <w:szCs w:val="18"/>
              </w:rPr>
            </w:pPr>
            <w:r w:rsidRPr="0027621B">
              <w:rPr>
                <w:szCs w:val="18"/>
              </w:rPr>
              <w:t>$17,253</w:t>
            </w:r>
          </w:p>
        </w:tc>
        <w:tc>
          <w:tcPr>
            <w:tcW w:w="493" w:type="pct"/>
            <w:shd w:val="clear" w:color="auto" w:fill="auto"/>
            <w:vAlign w:val="bottom"/>
          </w:tcPr>
          <w:p w:rsidR="00A370B4" w:rsidRPr="00A90589" w:rsidP="00A370B4" w14:paraId="7856F401" w14:textId="6B80369D">
            <w:pPr>
              <w:pStyle w:val="RTableTextAbt"/>
              <w:ind w:right="-19"/>
              <w:rPr>
                <w:rFonts w:ascii="Times New Roman" w:hAnsi="Times New Roman" w:cs="Times New Roman"/>
                <w:szCs w:val="18"/>
              </w:rPr>
            </w:pPr>
            <w:r w:rsidRPr="0027621B">
              <w:rPr>
                <w:szCs w:val="18"/>
              </w:rPr>
              <w:t>$22,496</w:t>
            </w:r>
          </w:p>
        </w:tc>
      </w:tr>
      <w:tr w14:paraId="5153A2D2" w14:textId="77777777" w:rsidTr="00CD48B1">
        <w:tblPrEx>
          <w:tblW w:w="5280" w:type="pct"/>
          <w:tblInd w:w="-185" w:type="dxa"/>
          <w:tblLayout w:type="fixed"/>
          <w:tblLook w:val="04A0"/>
        </w:tblPrEx>
        <w:tc>
          <w:tcPr>
            <w:tcW w:w="693" w:type="pct"/>
            <w:vMerge/>
            <w:vAlign w:val="center"/>
          </w:tcPr>
          <w:p w:rsidR="00A370B4" w:rsidRPr="00291B75" w:rsidP="00A370B4" w14:paraId="1995B56D"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F5DE46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shd w:val="clear" w:color="auto" w:fill="auto"/>
            <w:vAlign w:val="bottom"/>
          </w:tcPr>
          <w:p w:rsidR="00A370B4" w:rsidRPr="00CD48B1" w:rsidP="00A370B4" w14:paraId="700EFF2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shd w:val="clear" w:color="auto" w:fill="auto"/>
            <w:vAlign w:val="center"/>
          </w:tcPr>
          <w:p w:rsidR="00A370B4" w:rsidRPr="00CD48B1" w:rsidP="00A370B4" w14:paraId="0A606C6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shd w:val="clear" w:color="auto" w:fill="auto"/>
            <w:vAlign w:val="bottom"/>
          </w:tcPr>
          <w:p w:rsidR="00A370B4" w:rsidRPr="00CD48B1" w:rsidP="00A370B4" w14:paraId="302BFD2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shd w:val="clear" w:color="auto" w:fill="auto"/>
            <w:vAlign w:val="bottom"/>
          </w:tcPr>
          <w:p w:rsidR="00A370B4" w:rsidRPr="00CD48B1" w:rsidP="00A370B4" w14:paraId="229B37B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shd w:val="clear" w:color="auto" w:fill="auto"/>
            <w:vAlign w:val="bottom"/>
          </w:tcPr>
          <w:p w:rsidR="00A370B4" w:rsidRPr="00A90589" w:rsidP="00A370B4" w14:paraId="37B5B8C2" w14:textId="30BC253D">
            <w:pPr>
              <w:pStyle w:val="RTableTextAbt"/>
              <w:ind w:right="-19"/>
              <w:rPr>
                <w:rFonts w:ascii="Times New Roman" w:hAnsi="Times New Roman" w:cs="Times New Roman"/>
                <w:szCs w:val="18"/>
              </w:rPr>
            </w:pPr>
            <w:r w:rsidRPr="0027621B">
              <w:rPr>
                <w:szCs w:val="18"/>
              </w:rPr>
              <w:t>-</w:t>
            </w:r>
          </w:p>
        </w:tc>
        <w:tc>
          <w:tcPr>
            <w:tcW w:w="343" w:type="pct"/>
            <w:shd w:val="clear" w:color="auto" w:fill="auto"/>
            <w:vAlign w:val="bottom"/>
          </w:tcPr>
          <w:p w:rsidR="00A370B4" w:rsidRPr="00A90589" w:rsidP="00A370B4" w14:paraId="517DAA51" w14:textId="3CED66E8">
            <w:pPr>
              <w:pStyle w:val="RTableTextAbt"/>
              <w:ind w:right="-19"/>
              <w:rPr>
                <w:rFonts w:ascii="Times New Roman" w:hAnsi="Times New Roman" w:cs="Times New Roman"/>
                <w:szCs w:val="18"/>
              </w:rPr>
            </w:pPr>
            <w:r w:rsidRPr="0027621B">
              <w:rPr>
                <w:szCs w:val="18"/>
              </w:rPr>
              <w:t>-</w:t>
            </w:r>
          </w:p>
        </w:tc>
        <w:tc>
          <w:tcPr>
            <w:tcW w:w="461" w:type="pct"/>
            <w:shd w:val="clear" w:color="auto" w:fill="auto"/>
            <w:vAlign w:val="bottom"/>
          </w:tcPr>
          <w:p w:rsidR="00A370B4" w:rsidRPr="00A90589" w:rsidP="00A370B4" w14:paraId="5CFBB5F9" w14:textId="7A91B2A3">
            <w:pPr>
              <w:pStyle w:val="RTableTextAbt"/>
              <w:ind w:right="-19"/>
              <w:rPr>
                <w:rFonts w:ascii="Times New Roman" w:hAnsi="Times New Roman" w:cs="Times New Roman"/>
                <w:szCs w:val="18"/>
              </w:rPr>
            </w:pPr>
            <w:r w:rsidRPr="0027621B">
              <w:rPr>
                <w:szCs w:val="18"/>
              </w:rPr>
              <w:t>-</w:t>
            </w:r>
          </w:p>
        </w:tc>
        <w:tc>
          <w:tcPr>
            <w:tcW w:w="493" w:type="pct"/>
            <w:shd w:val="clear" w:color="auto" w:fill="auto"/>
            <w:vAlign w:val="bottom"/>
          </w:tcPr>
          <w:p w:rsidR="00A370B4" w:rsidRPr="00A90589" w:rsidP="00A370B4" w14:paraId="3F80F569" w14:textId="427F07AF">
            <w:pPr>
              <w:pStyle w:val="RTableTextAbt"/>
              <w:ind w:right="-19"/>
              <w:rPr>
                <w:rFonts w:ascii="Times New Roman" w:hAnsi="Times New Roman" w:cs="Times New Roman"/>
                <w:szCs w:val="18"/>
              </w:rPr>
            </w:pPr>
            <w:r w:rsidRPr="0027621B">
              <w:rPr>
                <w:szCs w:val="18"/>
              </w:rPr>
              <w:t>-</w:t>
            </w:r>
          </w:p>
        </w:tc>
      </w:tr>
      <w:tr w14:paraId="5D92B3CA" w14:textId="77777777" w:rsidTr="00CD48B1">
        <w:tblPrEx>
          <w:tblW w:w="5280" w:type="pct"/>
          <w:tblInd w:w="-185" w:type="dxa"/>
          <w:tblLayout w:type="fixed"/>
          <w:tblLook w:val="04A0"/>
        </w:tblPrEx>
        <w:tc>
          <w:tcPr>
            <w:tcW w:w="693" w:type="pct"/>
            <w:vMerge/>
            <w:vAlign w:val="center"/>
          </w:tcPr>
          <w:p w:rsidR="00A370B4" w:rsidRPr="00291B75" w:rsidP="00A370B4" w14:paraId="109A3EC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8677F76"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shd w:val="clear" w:color="auto" w:fill="auto"/>
            <w:vAlign w:val="bottom"/>
          </w:tcPr>
          <w:p w:rsidR="00A370B4" w:rsidRPr="00CD48B1" w:rsidP="00A370B4" w14:paraId="05918E90"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8</w:t>
            </w:r>
          </w:p>
        </w:tc>
        <w:tc>
          <w:tcPr>
            <w:tcW w:w="394" w:type="pct"/>
            <w:shd w:val="clear" w:color="auto" w:fill="auto"/>
            <w:vAlign w:val="bottom"/>
          </w:tcPr>
          <w:p w:rsidR="00A370B4" w:rsidRPr="00CD48B1" w:rsidP="00A370B4" w14:paraId="3C16E2BC"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30.0</w:t>
            </w:r>
          </w:p>
        </w:tc>
        <w:tc>
          <w:tcPr>
            <w:tcW w:w="390" w:type="pct"/>
            <w:shd w:val="clear" w:color="auto" w:fill="auto"/>
            <w:vAlign w:val="bottom"/>
          </w:tcPr>
          <w:p w:rsidR="00A370B4" w:rsidRPr="00CD48B1" w:rsidP="00A370B4" w14:paraId="55051785"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671.34</w:t>
            </w:r>
          </w:p>
        </w:tc>
        <w:tc>
          <w:tcPr>
            <w:tcW w:w="390" w:type="pct"/>
            <w:shd w:val="clear" w:color="auto" w:fill="auto"/>
            <w:vAlign w:val="bottom"/>
          </w:tcPr>
          <w:p w:rsidR="00A370B4" w:rsidRPr="00CD48B1" w:rsidP="00A370B4" w14:paraId="3F641F42"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77.70</w:t>
            </w:r>
          </w:p>
        </w:tc>
        <w:tc>
          <w:tcPr>
            <w:tcW w:w="390" w:type="pct"/>
            <w:shd w:val="clear" w:color="auto" w:fill="auto"/>
            <w:vAlign w:val="bottom"/>
          </w:tcPr>
          <w:p w:rsidR="00A370B4" w:rsidRPr="00A90589" w:rsidP="00A370B4" w14:paraId="7F100DED" w14:textId="1E5690C7">
            <w:pPr>
              <w:pStyle w:val="RTableTextAbt"/>
              <w:ind w:right="-19"/>
              <w:rPr>
                <w:rFonts w:ascii="Times New Roman" w:hAnsi="Times New Roman" w:cs="Times New Roman"/>
                <w:b/>
                <w:bCs w:val="0"/>
                <w:szCs w:val="18"/>
              </w:rPr>
            </w:pPr>
            <w:r w:rsidRPr="00A90589">
              <w:rPr>
                <w:b/>
                <w:bCs w:val="0"/>
                <w:szCs w:val="18"/>
              </w:rPr>
              <w:t>$738.64</w:t>
            </w:r>
          </w:p>
        </w:tc>
        <w:tc>
          <w:tcPr>
            <w:tcW w:w="343" w:type="pct"/>
            <w:shd w:val="clear" w:color="auto" w:fill="auto"/>
            <w:vAlign w:val="bottom"/>
          </w:tcPr>
          <w:p w:rsidR="00A370B4" w:rsidRPr="00A90589" w:rsidP="00A370B4" w14:paraId="25F32CF8" w14:textId="79FCF1B7">
            <w:pPr>
              <w:pStyle w:val="RTableTextAbt"/>
              <w:ind w:right="-19"/>
              <w:rPr>
                <w:rFonts w:ascii="Times New Roman" w:hAnsi="Times New Roman" w:cs="Times New Roman"/>
                <w:b/>
                <w:bCs w:val="0"/>
                <w:szCs w:val="18"/>
              </w:rPr>
            </w:pPr>
            <w:r w:rsidRPr="00A90589">
              <w:rPr>
                <w:b/>
                <w:bCs w:val="0"/>
                <w:szCs w:val="18"/>
              </w:rPr>
              <w:t>$933.84</w:t>
            </w:r>
          </w:p>
        </w:tc>
        <w:tc>
          <w:tcPr>
            <w:tcW w:w="461" w:type="pct"/>
            <w:shd w:val="clear" w:color="auto" w:fill="auto"/>
            <w:vAlign w:val="bottom"/>
          </w:tcPr>
          <w:p w:rsidR="00A370B4" w:rsidRPr="00A90589" w:rsidP="00A370B4" w14:paraId="7D10E0E9" w14:textId="77D1E7FF">
            <w:pPr>
              <w:pStyle w:val="RTableTextAbt"/>
              <w:ind w:right="-19"/>
              <w:rPr>
                <w:rFonts w:ascii="Times New Roman" w:hAnsi="Times New Roman" w:cs="Times New Roman"/>
                <w:b/>
                <w:bCs w:val="0"/>
                <w:szCs w:val="18"/>
              </w:rPr>
            </w:pPr>
            <w:r w:rsidRPr="00A90589">
              <w:rPr>
                <w:b/>
                <w:bCs w:val="0"/>
                <w:szCs w:val="18"/>
              </w:rPr>
              <w:t>$249,122</w:t>
            </w:r>
          </w:p>
        </w:tc>
        <w:tc>
          <w:tcPr>
            <w:tcW w:w="493" w:type="pct"/>
            <w:shd w:val="clear" w:color="auto" w:fill="auto"/>
            <w:vAlign w:val="bottom"/>
          </w:tcPr>
          <w:p w:rsidR="00A370B4" w:rsidRPr="00A90589" w:rsidP="00A370B4" w14:paraId="0B913B0A" w14:textId="4ABE1ED7">
            <w:pPr>
              <w:pStyle w:val="RTableTextAbt"/>
              <w:ind w:right="-19"/>
              <w:rPr>
                <w:rFonts w:ascii="Times New Roman" w:hAnsi="Times New Roman" w:cs="Times New Roman"/>
                <w:b/>
                <w:bCs w:val="0"/>
                <w:szCs w:val="18"/>
              </w:rPr>
            </w:pPr>
            <w:r w:rsidRPr="00A90589">
              <w:rPr>
                <w:b/>
                <w:bCs w:val="0"/>
                <w:szCs w:val="18"/>
              </w:rPr>
              <w:t>$311,188</w:t>
            </w:r>
          </w:p>
        </w:tc>
      </w:tr>
      <w:tr w14:paraId="48AE2DE0" w14:textId="77777777" w:rsidTr="00CD48B1">
        <w:tblPrEx>
          <w:tblW w:w="5280" w:type="pct"/>
          <w:tblInd w:w="-185" w:type="dxa"/>
          <w:tblLayout w:type="fixed"/>
          <w:tblLook w:val="04A0"/>
        </w:tblPrEx>
        <w:tc>
          <w:tcPr>
            <w:tcW w:w="693" w:type="pct"/>
            <w:vMerge w:val="restart"/>
            <w:vAlign w:val="center"/>
          </w:tcPr>
          <w:p w:rsidR="00A370B4" w:rsidRPr="00291B75" w:rsidP="00A370B4" w14:paraId="60083F52"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Processing Aid in Petrochemical Manufacturing</w:t>
            </w:r>
          </w:p>
          <w:p w:rsidR="00A370B4" w:rsidRPr="00291B75" w:rsidP="00A370B4" w14:paraId="37721F0E"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01E360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A370B4" w:rsidRPr="00CD48B1" w:rsidP="00A370B4" w14:paraId="120A76A5" w14:textId="77777777">
            <w:pPr>
              <w:pStyle w:val="RTableTextAbt"/>
              <w:ind w:right="-19"/>
              <w:rPr>
                <w:rFonts w:asciiTheme="majorBidi" w:hAnsiTheme="majorBidi" w:cstheme="majorBidi"/>
                <w:szCs w:val="18"/>
              </w:rPr>
            </w:pPr>
            <w:r w:rsidRPr="00CD48B1">
              <w:rPr>
                <w:rFonts w:asciiTheme="majorBidi" w:hAnsiTheme="majorBidi" w:cstheme="majorBidi"/>
                <w:szCs w:val="18"/>
              </w:rPr>
              <w:t>39.04</w:t>
            </w:r>
          </w:p>
        </w:tc>
        <w:tc>
          <w:tcPr>
            <w:tcW w:w="394" w:type="pct"/>
            <w:vAlign w:val="center"/>
          </w:tcPr>
          <w:p w:rsidR="00A370B4" w:rsidRPr="00CD48B1" w:rsidP="00A370B4" w14:paraId="367646D9" w14:textId="77777777">
            <w:pPr>
              <w:pStyle w:val="RTableTextAbt"/>
              <w:ind w:right="-19"/>
              <w:rPr>
                <w:rFonts w:asciiTheme="majorBidi" w:hAnsiTheme="majorBidi" w:cstheme="majorBidi"/>
                <w:szCs w:val="18"/>
              </w:rPr>
            </w:pPr>
            <w:r w:rsidRPr="00CD48B1">
              <w:rPr>
                <w:rFonts w:asciiTheme="majorBidi" w:hAnsiTheme="majorBidi" w:cstheme="majorBidi"/>
                <w:szCs w:val="18"/>
              </w:rPr>
              <w:t>491.7</w:t>
            </w:r>
          </w:p>
        </w:tc>
        <w:tc>
          <w:tcPr>
            <w:tcW w:w="390" w:type="pct"/>
            <w:vAlign w:val="bottom"/>
          </w:tcPr>
          <w:p w:rsidR="00A370B4" w:rsidRPr="00CD48B1" w:rsidP="00A370B4" w14:paraId="7288C16E"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A370B4" w:rsidRPr="00CD48B1" w:rsidP="00A370B4" w14:paraId="0371878F"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A370B4" w:rsidRPr="00A90589" w:rsidP="00A370B4" w14:paraId="356A3052" w14:textId="7AB20C06">
            <w:pPr>
              <w:pStyle w:val="RTableTextAbt"/>
              <w:ind w:right="-19"/>
              <w:rPr>
                <w:rFonts w:ascii="Times New Roman" w:hAnsi="Times New Roman" w:cs="Times New Roman"/>
                <w:szCs w:val="18"/>
              </w:rPr>
            </w:pPr>
            <w:r w:rsidRPr="0027621B">
              <w:rPr>
                <w:szCs w:val="18"/>
              </w:rPr>
              <w:t>$240.65</w:t>
            </w:r>
          </w:p>
        </w:tc>
        <w:tc>
          <w:tcPr>
            <w:tcW w:w="343" w:type="pct"/>
            <w:vAlign w:val="bottom"/>
          </w:tcPr>
          <w:p w:rsidR="00A370B4" w:rsidRPr="00A90589" w:rsidP="00A370B4" w14:paraId="45CC9C8B" w14:textId="1B842DEE">
            <w:pPr>
              <w:pStyle w:val="RTableTextAbt"/>
              <w:ind w:right="-19"/>
              <w:rPr>
                <w:rFonts w:ascii="Times New Roman" w:hAnsi="Times New Roman" w:cs="Times New Roman"/>
                <w:szCs w:val="18"/>
              </w:rPr>
            </w:pPr>
            <w:r w:rsidRPr="0027621B">
              <w:rPr>
                <w:szCs w:val="18"/>
              </w:rPr>
              <w:t>$71.82</w:t>
            </w:r>
          </w:p>
        </w:tc>
        <w:tc>
          <w:tcPr>
            <w:tcW w:w="461" w:type="pct"/>
            <w:vAlign w:val="bottom"/>
          </w:tcPr>
          <w:p w:rsidR="00A370B4" w:rsidRPr="00A90589" w:rsidP="00A370B4" w14:paraId="559E69C5" w14:textId="38E2BEBB">
            <w:pPr>
              <w:pStyle w:val="RTableTextAbt"/>
              <w:ind w:right="-19"/>
              <w:rPr>
                <w:rFonts w:ascii="Times New Roman" w:hAnsi="Times New Roman" w:cs="Times New Roman"/>
                <w:szCs w:val="18"/>
              </w:rPr>
            </w:pPr>
            <w:r w:rsidRPr="0027621B">
              <w:rPr>
                <w:szCs w:val="18"/>
              </w:rPr>
              <w:t>$150,408</w:t>
            </w:r>
          </w:p>
        </w:tc>
        <w:tc>
          <w:tcPr>
            <w:tcW w:w="493" w:type="pct"/>
            <w:vAlign w:val="bottom"/>
          </w:tcPr>
          <w:p w:rsidR="00A370B4" w:rsidRPr="00A90589" w:rsidP="00A370B4" w14:paraId="394C8C46" w14:textId="6DBBD968">
            <w:pPr>
              <w:pStyle w:val="RTableTextAbt"/>
              <w:ind w:right="-19"/>
              <w:rPr>
                <w:rFonts w:ascii="Times New Roman" w:hAnsi="Times New Roman" w:cs="Times New Roman"/>
                <w:szCs w:val="18"/>
              </w:rPr>
            </w:pPr>
            <w:r w:rsidRPr="0027621B">
              <w:rPr>
                <w:szCs w:val="18"/>
              </w:rPr>
              <w:t>$38,667</w:t>
            </w:r>
          </w:p>
        </w:tc>
      </w:tr>
      <w:tr w14:paraId="10F0EC39" w14:textId="77777777" w:rsidTr="00CD48B1">
        <w:tblPrEx>
          <w:tblW w:w="5280" w:type="pct"/>
          <w:tblInd w:w="-185" w:type="dxa"/>
          <w:tblLayout w:type="fixed"/>
          <w:tblLook w:val="04A0"/>
        </w:tblPrEx>
        <w:tc>
          <w:tcPr>
            <w:tcW w:w="693" w:type="pct"/>
            <w:vMerge/>
            <w:vAlign w:val="center"/>
          </w:tcPr>
          <w:p w:rsidR="00A370B4" w:rsidRPr="00291B75" w:rsidP="00A370B4" w14:paraId="5D22B90C"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821F6ED"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A370B4" w:rsidRPr="00CD48B1" w:rsidP="00A370B4" w14:paraId="6A0A9559" w14:textId="77777777">
            <w:pPr>
              <w:pStyle w:val="RTableTextAbt"/>
              <w:ind w:right="-19"/>
              <w:rPr>
                <w:rFonts w:asciiTheme="majorBidi" w:hAnsiTheme="majorBidi" w:cstheme="majorBidi"/>
                <w:szCs w:val="18"/>
              </w:rPr>
            </w:pPr>
            <w:r w:rsidRPr="00CD48B1">
              <w:rPr>
                <w:rFonts w:asciiTheme="majorBidi" w:hAnsiTheme="majorBidi" w:cstheme="majorBidi"/>
                <w:szCs w:val="18"/>
              </w:rPr>
              <w:t>4.48</w:t>
            </w:r>
          </w:p>
        </w:tc>
        <w:tc>
          <w:tcPr>
            <w:tcW w:w="394" w:type="pct"/>
            <w:vAlign w:val="center"/>
          </w:tcPr>
          <w:p w:rsidR="00A370B4" w:rsidRPr="00CD48B1" w:rsidP="00A370B4" w14:paraId="33105A77" w14:textId="77777777">
            <w:pPr>
              <w:pStyle w:val="RTableTextAbt"/>
              <w:ind w:right="-19"/>
              <w:rPr>
                <w:rFonts w:asciiTheme="majorBidi" w:hAnsiTheme="majorBidi" w:cstheme="majorBidi"/>
                <w:szCs w:val="18"/>
              </w:rPr>
            </w:pPr>
            <w:r w:rsidRPr="00CD48B1">
              <w:rPr>
                <w:rFonts w:asciiTheme="majorBidi" w:hAnsiTheme="majorBidi" w:cstheme="majorBidi"/>
                <w:szCs w:val="18"/>
              </w:rPr>
              <w:t>56.4</w:t>
            </w:r>
          </w:p>
        </w:tc>
        <w:tc>
          <w:tcPr>
            <w:tcW w:w="390" w:type="pct"/>
            <w:vAlign w:val="bottom"/>
          </w:tcPr>
          <w:p w:rsidR="00A370B4" w:rsidRPr="00CD48B1" w:rsidP="00A370B4" w14:paraId="156B469F"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4F810EDD"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A370B4" w:rsidRPr="00A90589" w:rsidP="00A370B4" w14:paraId="25240A9B" w14:textId="5A9063F0">
            <w:pPr>
              <w:pStyle w:val="RTableTextAbt"/>
              <w:ind w:right="-19"/>
              <w:rPr>
                <w:rFonts w:ascii="Times New Roman" w:hAnsi="Times New Roman" w:cs="Times New Roman"/>
                <w:szCs w:val="18"/>
              </w:rPr>
            </w:pPr>
            <w:r w:rsidRPr="0027621B">
              <w:rPr>
                <w:szCs w:val="18"/>
              </w:rPr>
              <w:t>$0.00</w:t>
            </w:r>
          </w:p>
        </w:tc>
        <w:tc>
          <w:tcPr>
            <w:tcW w:w="343" w:type="pct"/>
            <w:vAlign w:val="bottom"/>
          </w:tcPr>
          <w:p w:rsidR="00A370B4" w:rsidRPr="00A90589" w:rsidP="00A370B4" w14:paraId="72B7995F" w14:textId="7056E373">
            <w:pPr>
              <w:pStyle w:val="RTableTextAbt"/>
              <w:ind w:right="-19"/>
              <w:rPr>
                <w:rFonts w:ascii="Times New Roman" w:hAnsi="Times New Roman" w:cs="Times New Roman"/>
                <w:szCs w:val="18"/>
              </w:rPr>
            </w:pPr>
            <w:r w:rsidRPr="0027621B">
              <w:rPr>
                <w:szCs w:val="18"/>
              </w:rPr>
              <w:t>$481.30</w:t>
            </w:r>
          </w:p>
        </w:tc>
        <w:tc>
          <w:tcPr>
            <w:tcW w:w="461" w:type="pct"/>
            <w:vAlign w:val="bottom"/>
          </w:tcPr>
          <w:p w:rsidR="00A370B4" w:rsidRPr="00A90589" w:rsidP="00A370B4" w14:paraId="0883D324" w14:textId="506096E2">
            <w:pPr>
              <w:pStyle w:val="RTableTextAbt"/>
              <w:ind w:right="-19"/>
              <w:rPr>
                <w:rFonts w:ascii="Times New Roman" w:hAnsi="Times New Roman" w:cs="Times New Roman"/>
                <w:szCs w:val="18"/>
              </w:rPr>
            </w:pPr>
            <w:r w:rsidRPr="0027621B">
              <w:rPr>
                <w:szCs w:val="18"/>
              </w:rPr>
              <w:t>$1,698</w:t>
            </w:r>
          </w:p>
        </w:tc>
        <w:tc>
          <w:tcPr>
            <w:tcW w:w="493" w:type="pct"/>
            <w:vAlign w:val="bottom"/>
          </w:tcPr>
          <w:p w:rsidR="00A370B4" w:rsidRPr="00A90589" w:rsidP="00A370B4" w14:paraId="4447C8D8" w14:textId="2489295B">
            <w:pPr>
              <w:pStyle w:val="RTableTextAbt"/>
              <w:ind w:right="-19"/>
              <w:rPr>
                <w:rFonts w:ascii="Times New Roman" w:hAnsi="Times New Roman" w:cs="Times New Roman"/>
                <w:szCs w:val="18"/>
              </w:rPr>
            </w:pPr>
            <w:r w:rsidRPr="0027621B">
              <w:rPr>
                <w:szCs w:val="18"/>
              </w:rPr>
              <w:t>$29,481</w:t>
            </w:r>
          </w:p>
        </w:tc>
      </w:tr>
      <w:tr w14:paraId="6A2EEC76" w14:textId="77777777" w:rsidTr="00CD48B1">
        <w:tblPrEx>
          <w:tblW w:w="5280" w:type="pct"/>
          <w:tblInd w:w="-185" w:type="dxa"/>
          <w:tblLayout w:type="fixed"/>
          <w:tblLook w:val="04A0"/>
        </w:tblPrEx>
        <w:tc>
          <w:tcPr>
            <w:tcW w:w="693" w:type="pct"/>
            <w:vMerge/>
            <w:vAlign w:val="center"/>
          </w:tcPr>
          <w:p w:rsidR="00A370B4" w:rsidRPr="00291B75" w:rsidP="00A370B4" w14:paraId="05A313D0"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5C3BC284"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A370B4" w:rsidRPr="00CD48B1" w:rsidP="00A370B4" w14:paraId="7BA22561" w14:textId="77777777">
            <w:pPr>
              <w:pStyle w:val="RTableTextAbt"/>
              <w:ind w:right="-19"/>
              <w:rPr>
                <w:rFonts w:asciiTheme="majorBidi" w:hAnsiTheme="majorBidi" w:cstheme="majorBidi"/>
                <w:szCs w:val="18"/>
              </w:rPr>
            </w:pPr>
            <w:r w:rsidRPr="00CD48B1">
              <w:rPr>
                <w:rFonts w:asciiTheme="majorBidi" w:hAnsiTheme="majorBidi" w:cstheme="majorBidi"/>
                <w:szCs w:val="18"/>
              </w:rPr>
              <w:t>17.28</w:t>
            </w:r>
          </w:p>
        </w:tc>
        <w:tc>
          <w:tcPr>
            <w:tcW w:w="394" w:type="pct"/>
            <w:vAlign w:val="center"/>
          </w:tcPr>
          <w:p w:rsidR="00A370B4" w:rsidRPr="00CD48B1" w:rsidP="00A370B4" w14:paraId="1680FBDE" w14:textId="77777777">
            <w:pPr>
              <w:pStyle w:val="RTableTextAbt"/>
              <w:ind w:right="-19"/>
              <w:rPr>
                <w:rFonts w:asciiTheme="majorBidi" w:hAnsiTheme="majorBidi" w:cstheme="majorBidi"/>
                <w:szCs w:val="18"/>
              </w:rPr>
            </w:pPr>
            <w:r w:rsidRPr="00CD48B1">
              <w:rPr>
                <w:rFonts w:asciiTheme="majorBidi" w:hAnsiTheme="majorBidi" w:cstheme="majorBidi"/>
                <w:szCs w:val="18"/>
              </w:rPr>
              <w:t>217.6</w:t>
            </w:r>
          </w:p>
        </w:tc>
        <w:tc>
          <w:tcPr>
            <w:tcW w:w="390" w:type="pct"/>
            <w:vAlign w:val="bottom"/>
          </w:tcPr>
          <w:p w:rsidR="00A370B4" w:rsidRPr="00CD48B1" w:rsidP="00A370B4" w14:paraId="6D4B306A"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788D3842"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5CB42F97" w14:textId="3D0445F3">
            <w:pPr>
              <w:pStyle w:val="RTableTextAbt"/>
              <w:ind w:right="-19"/>
              <w:rPr>
                <w:rFonts w:ascii="Times New Roman" w:hAnsi="Times New Roman" w:cs="Times New Roman"/>
                <w:szCs w:val="18"/>
              </w:rPr>
            </w:pPr>
            <w:r w:rsidRPr="0027621B">
              <w:rPr>
                <w:szCs w:val="18"/>
              </w:rPr>
              <w:t>$1,933.34</w:t>
            </w:r>
          </w:p>
        </w:tc>
        <w:tc>
          <w:tcPr>
            <w:tcW w:w="343" w:type="pct"/>
            <w:vAlign w:val="bottom"/>
          </w:tcPr>
          <w:p w:rsidR="00A370B4" w:rsidRPr="00A90589" w:rsidP="00A370B4" w14:paraId="07929830" w14:textId="67FC5677">
            <w:pPr>
              <w:pStyle w:val="RTableTextAbt"/>
              <w:ind w:right="-19"/>
              <w:rPr>
                <w:rFonts w:ascii="Times New Roman" w:hAnsi="Times New Roman" w:cs="Times New Roman"/>
                <w:szCs w:val="18"/>
              </w:rPr>
            </w:pPr>
            <w:r w:rsidRPr="0027621B">
              <w:rPr>
                <w:szCs w:val="18"/>
              </w:rPr>
              <w:t>$3,042.75</w:t>
            </w:r>
          </w:p>
        </w:tc>
        <w:tc>
          <w:tcPr>
            <w:tcW w:w="461" w:type="pct"/>
            <w:vAlign w:val="bottom"/>
          </w:tcPr>
          <w:p w:rsidR="00A370B4" w:rsidRPr="00A90589" w:rsidP="00A370B4" w14:paraId="1DE5253C" w14:textId="568DEF3E">
            <w:pPr>
              <w:pStyle w:val="RTableTextAbt"/>
              <w:ind w:right="-19"/>
              <w:rPr>
                <w:rFonts w:ascii="Times New Roman" w:hAnsi="Times New Roman" w:cs="Times New Roman"/>
                <w:szCs w:val="18"/>
              </w:rPr>
            </w:pPr>
            <w:r w:rsidRPr="0027621B">
              <w:rPr>
                <w:szCs w:val="18"/>
              </w:rPr>
              <w:t>$427,282</w:t>
            </w:r>
          </w:p>
        </w:tc>
        <w:tc>
          <w:tcPr>
            <w:tcW w:w="493" w:type="pct"/>
            <w:vAlign w:val="bottom"/>
          </w:tcPr>
          <w:p w:rsidR="00A370B4" w:rsidRPr="00A90589" w:rsidP="00A370B4" w14:paraId="7AD22052" w14:textId="1E1FF976">
            <w:pPr>
              <w:pStyle w:val="RTableTextAbt"/>
              <w:ind w:right="-19"/>
              <w:rPr>
                <w:rFonts w:ascii="Times New Roman" w:hAnsi="Times New Roman" w:cs="Times New Roman"/>
                <w:szCs w:val="18"/>
              </w:rPr>
            </w:pPr>
            <w:r w:rsidRPr="0027621B">
              <w:rPr>
                <w:szCs w:val="18"/>
              </w:rPr>
              <w:t>$679,453</w:t>
            </w:r>
          </w:p>
        </w:tc>
      </w:tr>
      <w:tr w14:paraId="54BA598C" w14:textId="77777777" w:rsidTr="00CD48B1">
        <w:tblPrEx>
          <w:tblW w:w="5280" w:type="pct"/>
          <w:tblInd w:w="-185" w:type="dxa"/>
          <w:tblLayout w:type="fixed"/>
          <w:tblLook w:val="04A0"/>
        </w:tblPrEx>
        <w:tc>
          <w:tcPr>
            <w:tcW w:w="693" w:type="pct"/>
            <w:vMerge/>
            <w:vAlign w:val="center"/>
          </w:tcPr>
          <w:p w:rsidR="00A370B4" w:rsidRPr="00291B75" w:rsidP="00A370B4" w14:paraId="253262AE"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90071B3"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A370B4" w:rsidRPr="00CD48B1" w:rsidP="00A370B4" w14:paraId="41169441" w14:textId="77777777">
            <w:pPr>
              <w:pStyle w:val="RTableTextAbt"/>
              <w:ind w:right="-19"/>
              <w:rPr>
                <w:rFonts w:asciiTheme="majorBidi" w:hAnsiTheme="majorBidi" w:cstheme="majorBidi"/>
                <w:szCs w:val="18"/>
              </w:rPr>
            </w:pPr>
            <w:r w:rsidRPr="00CD48B1">
              <w:rPr>
                <w:rFonts w:asciiTheme="majorBidi" w:hAnsiTheme="majorBidi" w:cstheme="majorBidi"/>
                <w:szCs w:val="18"/>
              </w:rPr>
              <w:t>1.92</w:t>
            </w:r>
          </w:p>
        </w:tc>
        <w:tc>
          <w:tcPr>
            <w:tcW w:w="394" w:type="pct"/>
            <w:vAlign w:val="center"/>
          </w:tcPr>
          <w:p w:rsidR="00A370B4" w:rsidRPr="00CD48B1" w:rsidP="00A370B4" w14:paraId="1A424C3F" w14:textId="77777777">
            <w:pPr>
              <w:pStyle w:val="RTableTextAbt"/>
              <w:ind w:right="-19"/>
              <w:rPr>
                <w:rFonts w:asciiTheme="majorBidi" w:hAnsiTheme="majorBidi" w:cstheme="majorBidi"/>
                <w:szCs w:val="18"/>
              </w:rPr>
            </w:pPr>
            <w:r w:rsidRPr="00CD48B1">
              <w:rPr>
                <w:rFonts w:asciiTheme="majorBidi" w:hAnsiTheme="majorBidi" w:cstheme="majorBidi"/>
                <w:szCs w:val="18"/>
              </w:rPr>
              <w:t>24.2</w:t>
            </w:r>
          </w:p>
        </w:tc>
        <w:tc>
          <w:tcPr>
            <w:tcW w:w="390" w:type="pct"/>
            <w:vAlign w:val="bottom"/>
          </w:tcPr>
          <w:p w:rsidR="00A370B4" w:rsidRPr="00CD48B1" w:rsidP="00A370B4" w14:paraId="7C73BD10"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7F290725"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64040BDA" w14:textId="4BB1F8D6">
            <w:pPr>
              <w:pStyle w:val="RTableTextAbt"/>
              <w:ind w:right="-19"/>
              <w:rPr>
                <w:rFonts w:ascii="Times New Roman" w:hAnsi="Times New Roman" w:cs="Times New Roman"/>
                <w:szCs w:val="18"/>
              </w:rPr>
            </w:pPr>
            <w:r w:rsidRPr="0027621B">
              <w:rPr>
                <w:szCs w:val="18"/>
              </w:rPr>
              <w:t>$2,034.83</w:t>
            </w:r>
          </w:p>
        </w:tc>
        <w:tc>
          <w:tcPr>
            <w:tcW w:w="343" w:type="pct"/>
            <w:vAlign w:val="bottom"/>
          </w:tcPr>
          <w:p w:rsidR="00A370B4" w:rsidRPr="00A90589" w:rsidP="00A370B4" w14:paraId="0A479C51" w14:textId="05A402D6">
            <w:pPr>
              <w:pStyle w:val="RTableTextAbt"/>
              <w:ind w:right="-19"/>
              <w:rPr>
                <w:rFonts w:ascii="Times New Roman" w:hAnsi="Times New Roman" w:cs="Times New Roman"/>
                <w:szCs w:val="18"/>
              </w:rPr>
            </w:pPr>
            <w:r w:rsidRPr="0027621B">
              <w:rPr>
                <w:szCs w:val="18"/>
              </w:rPr>
              <w:t>$2,550.18</w:t>
            </w:r>
          </w:p>
        </w:tc>
        <w:tc>
          <w:tcPr>
            <w:tcW w:w="461" w:type="pct"/>
            <w:vAlign w:val="bottom"/>
          </w:tcPr>
          <w:p w:rsidR="00A370B4" w:rsidRPr="00A90589" w:rsidP="00A370B4" w14:paraId="78447509" w14:textId="000D7E19">
            <w:pPr>
              <w:pStyle w:val="RTableTextAbt"/>
              <w:ind w:right="-19"/>
              <w:rPr>
                <w:rFonts w:ascii="Times New Roman" w:hAnsi="Times New Roman" w:cs="Times New Roman"/>
                <w:szCs w:val="18"/>
              </w:rPr>
            </w:pPr>
            <w:r w:rsidRPr="0027621B">
              <w:rPr>
                <w:szCs w:val="18"/>
              </w:rPr>
              <w:t>$49,930</w:t>
            </w:r>
          </w:p>
        </w:tc>
        <w:tc>
          <w:tcPr>
            <w:tcW w:w="493" w:type="pct"/>
            <w:vAlign w:val="bottom"/>
          </w:tcPr>
          <w:p w:rsidR="00A370B4" w:rsidRPr="00A90589" w:rsidP="00A370B4" w14:paraId="754AE183" w14:textId="20AB3AF5">
            <w:pPr>
              <w:pStyle w:val="RTableTextAbt"/>
              <w:ind w:right="-19"/>
              <w:rPr>
                <w:rFonts w:ascii="Times New Roman" w:hAnsi="Times New Roman" w:cs="Times New Roman"/>
                <w:szCs w:val="18"/>
              </w:rPr>
            </w:pPr>
            <w:r w:rsidRPr="0027621B">
              <w:rPr>
                <w:szCs w:val="18"/>
              </w:rPr>
              <w:t>$63,584</w:t>
            </w:r>
          </w:p>
        </w:tc>
      </w:tr>
      <w:tr w14:paraId="465A3169" w14:textId="77777777" w:rsidTr="00CD48B1">
        <w:tblPrEx>
          <w:tblW w:w="5280" w:type="pct"/>
          <w:tblInd w:w="-185" w:type="dxa"/>
          <w:tblLayout w:type="fixed"/>
          <w:tblLook w:val="04A0"/>
        </w:tblPrEx>
        <w:tc>
          <w:tcPr>
            <w:tcW w:w="693" w:type="pct"/>
            <w:vMerge/>
            <w:vAlign w:val="center"/>
          </w:tcPr>
          <w:p w:rsidR="00A370B4" w:rsidRPr="00291B75" w:rsidP="00A370B4" w14:paraId="0C0A2C8D"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7D5BC4C8"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A370B4" w:rsidRPr="00CD48B1" w:rsidP="00A370B4" w14:paraId="44992943" w14:textId="77777777">
            <w:pPr>
              <w:pStyle w:val="RTableTextAbt"/>
              <w:ind w:right="-19"/>
              <w:rPr>
                <w:rFonts w:asciiTheme="majorBidi" w:hAnsiTheme="majorBidi" w:cstheme="majorBidi"/>
                <w:szCs w:val="18"/>
              </w:rPr>
            </w:pPr>
            <w:r w:rsidRPr="00CD48B1">
              <w:rPr>
                <w:rFonts w:asciiTheme="majorBidi" w:hAnsiTheme="majorBidi" w:cstheme="majorBidi"/>
                <w:szCs w:val="18"/>
              </w:rPr>
              <w:t>0.64</w:t>
            </w:r>
          </w:p>
        </w:tc>
        <w:tc>
          <w:tcPr>
            <w:tcW w:w="394" w:type="pct"/>
            <w:vAlign w:val="center"/>
          </w:tcPr>
          <w:p w:rsidR="00A370B4" w:rsidRPr="00CD48B1" w:rsidP="00A370B4" w14:paraId="42D0CBE0" w14:textId="77777777">
            <w:pPr>
              <w:pStyle w:val="RTableTextAbt"/>
              <w:ind w:right="-19"/>
              <w:rPr>
                <w:rFonts w:asciiTheme="majorBidi" w:hAnsiTheme="majorBidi" w:cstheme="majorBidi"/>
                <w:szCs w:val="18"/>
              </w:rPr>
            </w:pPr>
            <w:r w:rsidRPr="00CD48B1">
              <w:rPr>
                <w:rFonts w:asciiTheme="majorBidi" w:hAnsiTheme="majorBidi" w:cstheme="majorBidi"/>
                <w:szCs w:val="18"/>
              </w:rPr>
              <w:t>8.1</w:t>
            </w:r>
          </w:p>
        </w:tc>
        <w:tc>
          <w:tcPr>
            <w:tcW w:w="390" w:type="pct"/>
            <w:vAlign w:val="bottom"/>
          </w:tcPr>
          <w:p w:rsidR="00A370B4" w:rsidRPr="00CD48B1" w:rsidP="00A370B4" w14:paraId="5F2A36BA"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71825C0D"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311260CD" w14:textId="6401937B">
            <w:pPr>
              <w:pStyle w:val="RTableTextAbt"/>
              <w:ind w:right="-19"/>
              <w:rPr>
                <w:rFonts w:ascii="Times New Roman" w:hAnsi="Times New Roman" w:cs="Times New Roman"/>
                <w:szCs w:val="18"/>
              </w:rPr>
            </w:pPr>
            <w:r w:rsidRPr="0027621B">
              <w:rPr>
                <w:szCs w:val="18"/>
              </w:rPr>
              <w:t>$2,020.42</w:t>
            </w:r>
          </w:p>
        </w:tc>
        <w:tc>
          <w:tcPr>
            <w:tcW w:w="343" w:type="pct"/>
            <w:vAlign w:val="bottom"/>
          </w:tcPr>
          <w:p w:rsidR="00A370B4" w:rsidRPr="00A90589" w:rsidP="00A370B4" w14:paraId="2918588A" w14:textId="2B83D24A">
            <w:pPr>
              <w:pStyle w:val="RTableTextAbt"/>
              <w:ind w:right="-19"/>
              <w:rPr>
                <w:rFonts w:ascii="Times New Roman" w:hAnsi="Times New Roman" w:cs="Times New Roman"/>
                <w:szCs w:val="18"/>
              </w:rPr>
            </w:pPr>
            <w:r w:rsidRPr="0027621B">
              <w:rPr>
                <w:szCs w:val="18"/>
              </w:rPr>
              <w:t>$2,937.90</w:t>
            </w:r>
          </w:p>
        </w:tc>
        <w:tc>
          <w:tcPr>
            <w:tcW w:w="461" w:type="pct"/>
            <w:vAlign w:val="bottom"/>
          </w:tcPr>
          <w:p w:rsidR="00A370B4" w:rsidRPr="00A90589" w:rsidP="00A370B4" w14:paraId="26096539" w14:textId="7B273D57">
            <w:pPr>
              <w:pStyle w:val="RTableTextAbt"/>
              <w:ind w:right="-19"/>
              <w:rPr>
                <w:rFonts w:ascii="Times New Roman" w:hAnsi="Times New Roman" w:cs="Times New Roman"/>
                <w:szCs w:val="18"/>
              </w:rPr>
            </w:pPr>
            <w:r w:rsidRPr="0027621B">
              <w:rPr>
                <w:szCs w:val="18"/>
              </w:rPr>
              <w:t>$16,527</w:t>
            </w:r>
          </w:p>
        </w:tc>
        <w:tc>
          <w:tcPr>
            <w:tcW w:w="493" w:type="pct"/>
            <w:vAlign w:val="bottom"/>
          </w:tcPr>
          <w:p w:rsidR="00A370B4" w:rsidRPr="00A90589" w:rsidP="00A370B4" w14:paraId="517D134C" w14:textId="2B69385B">
            <w:pPr>
              <w:pStyle w:val="RTableTextAbt"/>
              <w:ind w:right="-19"/>
              <w:rPr>
                <w:rFonts w:ascii="Times New Roman" w:hAnsi="Times New Roman" w:cs="Times New Roman"/>
                <w:szCs w:val="18"/>
              </w:rPr>
            </w:pPr>
            <w:r w:rsidRPr="0027621B">
              <w:rPr>
                <w:szCs w:val="18"/>
              </w:rPr>
              <w:t>$24,320</w:t>
            </w:r>
          </w:p>
        </w:tc>
      </w:tr>
      <w:tr w14:paraId="24A0A4DC" w14:textId="77777777" w:rsidTr="00CD48B1">
        <w:tblPrEx>
          <w:tblW w:w="5280" w:type="pct"/>
          <w:tblInd w:w="-185" w:type="dxa"/>
          <w:tblLayout w:type="fixed"/>
          <w:tblLook w:val="04A0"/>
        </w:tblPrEx>
        <w:tc>
          <w:tcPr>
            <w:tcW w:w="693" w:type="pct"/>
            <w:vMerge/>
            <w:vAlign w:val="center"/>
          </w:tcPr>
          <w:p w:rsidR="00A370B4" w:rsidRPr="00291B75" w:rsidP="00A370B4" w14:paraId="0D266B14"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5E6A141"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A370B4" w:rsidRPr="00CD48B1" w:rsidP="00A370B4" w14:paraId="4BC4FCED" w14:textId="77777777">
            <w:pPr>
              <w:pStyle w:val="RTableTextAbt"/>
              <w:ind w:right="-19"/>
              <w:rPr>
                <w:rFonts w:asciiTheme="majorBidi" w:hAnsiTheme="majorBidi" w:cstheme="majorBidi"/>
                <w:szCs w:val="18"/>
              </w:rPr>
            </w:pPr>
            <w:r w:rsidRPr="00CD48B1">
              <w:rPr>
                <w:rFonts w:asciiTheme="majorBidi" w:hAnsiTheme="majorBidi" w:cstheme="majorBidi"/>
                <w:szCs w:val="18"/>
              </w:rPr>
              <w:t>0.64</w:t>
            </w:r>
          </w:p>
        </w:tc>
        <w:tc>
          <w:tcPr>
            <w:tcW w:w="394" w:type="pct"/>
            <w:vAlign w:val="center"/>
          </w:tcPr>
          <w:p w:rsidR="00A370B4" w:rsidRPr="00CD48B1" w:rsidP="00A370B4" w14:paraId="5F27E06B" w14:textId="77777777">
            <w:pPr>
              <w:pStyle w:val="RTableTextAbt"/>
              <w:ind w:right="-19"/>
              <w:rPr>
                <w:rFonts w:asciiTheme="majorBidi" w:hAnsiTheme="majorBidi" w:cstheme="majorBidi"/>
                <w:szCs w:val="18"/>
              </w:rPr>
            </w:pPr>
            <w:r w:rsidRPr="00CD48B1">
              <w:rPr>
                <w:rFonts w:asciiTheme="majorBidi" w:hAnsiTheme="majorBidi" w:cstheme="majorBidi"/>
                <w:szCs w:val="18"/>
              </w:rPr>
              <w:t>8.1</w:t>
            </w:r>
          </w:p>
        </w:tc>
        <w:tc>
          <w:tcPr>
            <w:tcW w:w="390" w:type="pct"/>
            <w:vAlign w:val="bottom"/>
          </w:tcPr>
          <w:p w:rsidR="00A370B4" w:rsidRPr="00CD48B1" w:rsidP="00A370B4" w14:paraId="17D95E49"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0902E233"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4EAC8389" w14:textId="7EA3B75F">
            <w:pPr>
              <w:pStyle w:val="RTableTextAbt"/>
              <w:ind w:right="-19"/>
              <w:rPr>
                <w:rFonts w:ascii="Times New Roman" w:hAnsi="Times New Roman" w:cs="Times New Roman"/>
                <w:szCs w:val="18"/>
              </w:rPr>
            </w:pPr>
            <w:r w:rsidRPr="0027621B">
              <w:rPr>
                <w:szCs w:val="18"/>
              </w:rPr>
              <w:t>$1,733.57</w:t>
            </w:r>
          </w:p>
        </w:tc>
        <w:tc>
          <w:tcPr>
            <w:tcW w:w="343" w:type="pct"/>
            <w:vAlign w:val="bottom"/>
          </w:tcPr>
          <w:p w:rsidR="00A370B4" w:rsidRPr="00A90589" w:rsidP="00A370B4" w14:paraId="4B3F03C6" w14:textId="69BEC02E">
            <w:pPr>
              <w:pStyle w:val="RTableTextAbt"/>
              <w:ind w:right="-19"/>
              <w:rPr>
                <w:rFonts w:ascii="Times New Roman" w:hAnsi="Times New Roman" w:cs="Times New Roman"/>
                <w:szCs w:val="18"/>
              </w:rPr>
            </w:pPr>
            <w:r w:rsidRPr="0027621B">
              <w:rPr>
                <w:szCs w:val="18"/>
              </w:rPr>
              <w:t>$2,248.09</w:t>
            </w:r>
          </w:p>
        </w:tc>
        <w:tc>
          <w:tcPr>
            <w:tcW w:w="461" w:type="pct"/>
            <w:vAlign w:val="bottom"/>
          </w:tcPr>
          <w:p w:rsidR="00A370B4" w:rsidRPr="00A90589" w:rsidP="00A370B4" w14:paraId="4B809713" w14:textId="55DF8A8A">
            <w:pPr>
              <w:pStyle w:val="RTableTextAbt"/>
              <w:ind w:right="-19"/>
              <w:rPr>
                <w:rFonts w:ascii="Times New Roman" w:hAnsi="Times New Roman" w:cs="Times New Roman"/>
                <w:szCs w:val="18"/>
              </w:rPr>
            </w:pPr>
            <w:r w:rsidRPr="0027621B">
              <w:rPr>
                <w:szCs w:val="18"/>
              </w:rPr>
              <w:t>$14,215</w:t>
            </w:r>
          </w:p>
        </w:tc>
        <w:tc>
          <w:tcPr>
            <w:tcW w:w="493" w:type="pct"/>
            <w:vAlign w:val="bottom"/>
          </w:tcPr>
          <w:p w:rsidR="00A370B4" w:rsidRPr="00A90589" w:rsidP="00A370B4" w14:paraId="1F308D12" w14:textId="7BD2A433">
            <w:pPr>
              <w:pStyle w:val="RTableTextAbt"/>
              <w:ind w:right="-19"/>
              <w:rPr>
                <w:rFonts w:ascii="Times New Roman" w:hAnsi="Times New Roman" w:cs="Times New Roman"/>
                <w:szCs w:val="18"/>
              </w:rPr>
            </w:pPr>
            <w:r w:rsidRPr="0027621B">
              <w:rPr>
                <w:szCs w:val="18"/>
              </w:rPr>
              <w:t>$18,760</w:t>
            </w:r>
          </w:p>
        </w:tc>
      </w:tr>
      <w:tr w14:paraId="360B6B3A" w14:textId="77777777" w:rsidTr="00CD48B1">
        <w:tblPrEx>
          <w:tblW w:w="5280" w:type="pct"/>
          <w:tblInd w:w="-185" w:type="dxa"/>
          <w:tblLayout w:type="fixed"/>
          <w:tblLook w:val="04A0"/>
        </w:tblPrEx>
        <w:tc>
          <w:tcPr>
            <w:tcW w:w="693" w:type="pct"/>
            <w:vMerge/>
            <w:vAlign w:val="center"/>
          </w:tcPr>
          <w:p w:rsidR="00A370B4" w:rsidRPr="00291B75" w:rsidP="00A370B4" w14:paraId="41E1640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7EC79E7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A370B4" w:rsidRPr="00CD48B1" w:rsidP="00A370B4" w14:paraId="4B17E67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6EF25BE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62BC3E26"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6AA92F9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779484E1" w14:textId="5AF23116">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17BAACB1" w14:textId="1851FCE0">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6F7FCD00" w14:textId="1C5ED5B9">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14E87CE0" w14:textId="7D39E475">
            <w:pPr>
              <w:pStyle w:val="RTableTextAbt"/>
              <w:ind w:right="-19"/>
              <w:rPr>
                <w:rFonts w:ascii="Times New Roman" w:hAnsi="Times New Roman" w:cs="Times New Roman"/>
                <w:szCs w:val="18"/>
              </w:rPr>
            </w:pPr>
            <w:r w:rsidRPr="0027621B">
              <w:rPr>
                <w:szCs w:val="18"/>
              </w:rPr>
              <w:t>-</w:t>
            </w:r>
          </w:p>
        </w:tc>
      </w:tr>
      <w:tr w14:paraId="5AEA7512" w14:textId="77777777" w:rsidTr="00CD48B1">
        <w:tblPrEx>
          <w:tblW w:w="5280" w:type="pct"/>
          <w:tblInd w:w="-185" w:type="dxa"/>
          <w:tblLayout w:type="fixed"/>
          <w:tblLook w:val="04A0"/>
        </w:tblPrEx>
        <w:tc>
          <w:tcPr>
            <w:tcW w:w="693" w:type="pct"/>
            <w:vMerge/>
            <w:vAlign w:val="center"/>
          </w:tcPr>
          <w:p w:rsidR="00A370B4" w:rsidRPr="00291B75" w:rsidP="00A370B4" w14:paraId="6F1D5F58"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54DF938D"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A370B4" w:rsidRPr="00CD48B1" w:rsidP="00A370B4" w14:paraId="202C674F"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64</w:t>
            </w:r>
          </w:p>
        </w:tc>
        <w:tc>
          <w:tcPr>
            <w:tcW w:w="394" w:type="pct"/>
            <w:vAlign w:val="bottom"/>
          </w:tcPr>
          <w:p w:rsidR="00A370B4" w:rsidRPr="00CD48B1" w:rsidP="00A370B4" w14:paraId="6284086E"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806.0</w:t>
            </w:r>
          </w:p>
        </w:tc>
        <w:tc>
          <w:tcPr>
            <w:tcW w:w="390" w:type="pct"/>
            <w:vAlign w:val="bottom"/>
          </w:tcPr>
          <w:p w:rsidR="00A370B4" w:rsidRPr="00CD48B1" w:rsidP="00A370B4" w14:paraId="7E444FC7"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649.19</w:t>
            </w:r>
          </w:p>
        </w:tc>
        <w:tc>
          <w:tcPr>
            <w:tcW w:w="390" w:type="pct"/>
            <w:vAlign w:val="bottom"/>
          </w:tcPr>
          <w:p w:rsidR="00A370B4" w:rsidRPr="00CD48B1" w:rsidP="00A370B4" w14:paraId="1DB5941C"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408.98</w:t>
            </w:r>
          </w:p>
        </w:tc>
        <w:tc>
          <w:tcPr>
            <w:tcW w:w="390" w:type="pct"/>
            <w:vAlign w:val="bottom"/>
          </w:tcPr>
          <w:p w:rsidR="00A370B4" w:rsidRPr="00A90589" w:rsidP="00A370B4" w14:paraId="59FFB1BD" w14:textId="30FE5CEF">
            <w:pPr>
              <w:pStyle w:val="RTableTextAbt"/>
              <w:ind w:right="-19"/>
              <w:rPr>
                <w:rFonts w:ascii="Times New Roman" w:hAnsi="Times New Roman" w:cs="Times New Roman"/>
                <w:b/>
                <w:bCs w:val="0"/>
                <w:szCs w:val="18"/>
              </w:rPr>
            </w:pPr>
            <w:r w:rsidRPr="00A90589">
              <w:rPr>
                <w:b/>
                <w:bCs w:val="0"/>
                <w:szCs w:val="18"/>
              </w:rPr>
              <w:t>$767.38</w:t>
            </w:r>
          </w:p>
        </w:tc>
        <w:tc>
          <w:tcPr>
            <w:tcW w:w="343" w:type="pct"/>
            <w:vAlign w:val="bottom"/>
          </w:tcPr>
          <w:p w:rsidR="00A370B4" w:rsidRPr="00A90589" w:rsidP="00A370B4" w14:paraId="41528902" w14:textId="293FFD30">
            <w:pPr>
              <w:pStyle w:val="RTableTextAbt"/>
              <w:ind w:right="-19"/>
              <w:rPr>
                <w:rFonts w:ascii="Times New Roman" w:hAnsi="Times New Roman" w:cs="Times New Roman"/>
                <w:b/>
                <w:bCs w:val="0"/>
                <w:szCs w:val="18"/>
              </w:rPr>
            </w:pPr>
            <w:r w:rsidRPr="00A90589">
              <w:rPr>
                <w:b/>
                <w:bCs w:val="0"/>
                <w:szCs w:val="18"/>
              </w:rPr>
              <w:t>$1,027.41</w:t>
            </w:r>
          </w:p>
        </w:tc>
        <w:tc>
          <w:tcPr>
            <w:tcW w:w="461" w:type="pct"/>
            <w:vAlign w:val="bottom"/>
          </w:tcPr>
          <w:p w:rsidR="00A370B4" w:rsidRPr="00A90589" w:rsidP="00A370B4" w14:paraId="165EFA67" w14:textId="16E0F567">
            <w:pPr>
              <w:pStyle w:val="RTableTextAbt"/>
              <w:ind w:right="-19"/>
              <w:rPr>
                <w:rFonts w:ascii="Times New Roman" w:hAnsi="Times New Roman" w:cs="Times New Roman"/>
                <w:b/>
                <w:bCs w:val="0"/>
                <w:szCs w:val="18"/>
              </w:rPr>
            </w:pPr>
            <w:r w:rsidRPr="00A90589">
              <w:rPr>
                <w:b/>
                <w:bCs w:val="0"/>
                <w:szCs w:val="18"/>
              </w:rPr>
              <w:t>$660,060</w:t>
            </w:r>
          </w:p>
        </w:tc>
        <w:tc>
          <w:tcPr>
            <w:tcW w:w="493" w:type="pct"/>
            <w:vAlign w:val="bottom"/>
          </w:tcPr>
          <w:p w:rsidR="00A370B4" w:rsidRPr="00A90589" w:rsidP="00A370B4" w14:paraId="54B911BD" w14:textId="4F333786">
            <w:pPr>
              <w:pStyle w:val="RTableTextAbt"/>
              <w:ind w:right="-19"/>
              <w:rPr>
                <w:rFonts w:ascii="Times New Roman" w:hAnsi="Times New Roman" w:cs="Times New Roman"/>
                <w:b/>
                <w:bCs w:val="0"/>
                <w:szCs w:val="18"/>
              </w:rPr>
            </w:pPr>
            <w:r w:rsidRPr="00A90589">
              <w:rPr>
                <w:b/>
                <w:bCs w:val="0"/>
                <w:szCs w:val="18"/>
              </w:rPr>
              <w:t>$854,265</w:t>
            </w:r>
          </w:p>
        </w:tc>
      </w:tr>
      <w:tr w14:paraId="428F9123" w14:textId="77777777" w:rsidTr="00CD48B1">
        <w:tblPrEx>
          <w:tblW w:w="5280" w:type="pct"/>
          <w:tblInd w:w="-185" w:type="dxa"/>
          <w:tblLayout w:type="fixed"/>
          <w:tblLook w:val="04A0"/>
        </w:tblPrEx>
        <w:tc>
          <w:tcPr>
            <w:tcW w:w="693" w:type="pct"/>
            <w:vMerge w:val="restart"/>
            <w:vAlign w:val="center"/>
          </w:tcPr>
          <w:p w:rsidR="00A370B4" w:rsidRPr="00291B75" w:rsidP="00A370B4" w14:paraId="6F9A2594"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Production of maskant for chemical milling</w:t>
            </w:r>
          </w:p>
          <w:p w:rsidR="00A370B4" w:rsidRPr="00291B75" w:rsidP="00A370B4" w14:paraId="07A08A24"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4E045CB"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A370B4" w:rsidRPr="00CD48B1" w:rsidP="00A370B4" w14:paraId="1AE257DD" w14:textId="77777777">
            <w:pPr>
              <w:pStyle w:val="RTableTextAbt"/>
              <w:ind w:right="-19"/>
              <w:rPr>
                <w:rFonts w:asciiTheme="majorBidi" w:hAnsiTheme="majorBidi" w:cstheme="majorBidi"/>
                <w:szCs w:val="18"/>
              </w:rPr>
            </w:pPr>
            <w:r w:rsidRPr="00CD48B1">
              <w:rPr>
                <w:rFonts w:asciiTheme="majorBidi" w:hAnsiTheme="majorBidi" w:cstheme="majorBidi"/>
                <w:szCs w:val="18"/>
              </w:rPr>
              <w:t>0.02</w:t>
            </w:r>
          </w:p>
        </w:tc>
        <w:tc>
          <w:tcPr>
            <w:tcW w:w="394" w:type="pct"/>
            <w:vAlign w:val="center"/>
          </w:tcPr>
          <w:p w:rsidR="00A370B4" w:rsidRPr="00CD48B1" w:rsidP="00A370B4" w14:paraId="785167F6" w14:textId="77777777">
            <w:pPr>
              <w:pStyle w:val="RTableTextAbt"/>
              <w:ind w:right="-19"/>
              <w:rPr>
                <w:rFonts w:asciiTheme="majorBidi" w:hAnsiTheme="majorBidi" w:cstheme="majorBidi"/>
                <w:szCs w:val="18"/>
              </w:rPr>
            </w:pPr>
            <w:r w:rsidRPr="00CD48B1">
              <w:rPr>
                <w:rFonts w:asciiTheme="majorBidi" w:hAnsiTheme="majorBidi" w:cstheme="majorBidi"/>
                <w:szCs w:val="18"/>
              </w:rPr>
              <w:t>0.3</w:t>
            </w:r>
          </w:p>
        </w:tc>
        <w:tc>
          <w:tcPr>
            <w:tcW w:w="390" w:type="pct"/>
            <w:vAlign w:val="bottom"/>
          </w:tcPr>
          <w:p w:rsidR="00A370B4" w:rsidRPr="00CD48B1" w:rsidP="00A370B4" w14:paraId="660E4EC9"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A370B4" w:rsidRPr="00CD48B1" w:rsidP="00A370B4" w14:paraId="4DF17020"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A370B4" w:rsidRPr="00A90589" w:rsidP="00A370B4" w14:paraId="4267662C" w14:textId="7AE5F7FA">
            <w:pPr>
              <w:pStyle w:val="RTableTextAbt"/>
              <w:ind w:right="-19"/>
              <w:rPr>
                <w:rFonts w:ascii="Times New Roman" w:hAnsi="Times New Roman" w:cs="Times New Roman"/>
                <w:szCs w:val="18"/>
              </w:rPr>
            </w:pPr>
            <w:r w:rsidRPr="0027621B">
              <w:rPr>
                <w:szCs w:val="18"/>
              </w:rPr>
              <w:t>$240.65</w:t>
            </w:r>
          </w:p>
        </w:tc>
        <w:tc>
          <w:tcPr>
            <w:tcW w:w="343" w:type="pct"/>
            <w:vAlign w:val="bottom"/>
          </w:tcPr>
          <w:p w:rsidR="00A370B4" w:rsidRPr="00A90589" w:rsidP="00A370B4" w14:paraId="13C78B11" w14:textId="63672C07">
            <w:pPr>
              <w:pStyle w:val="RTableTextAbt"/>
              <w:ind w:right="-19"/>
              <w:rPr>
                <w:rFonts w:ascii="Times New Roman" w:hAnsi="Times New Roman" w:cs="Times New Roman"/>
                <w:szCs w:val="18"/>
              </w:rPr>
            </w:pPr>
            <w:r w:rsidRPr="0027621B">
              <w:rPr>
                <w:szCs w:val="18"/>
              </w:rPr>
              <w:t>$71.82</w:t>
            </w:r>
          </w:p>
        </w:tc>
        <w:tc>
          <w:tcPr>
            <w:tcW w:w="461" w:type="pct"/>
            <w:vAlign w:val="bottom"/>
          </w:tcPr>
          <w:p w:rsidR="00A370B4" w:rsidRPr="00A90589" w:rsidP="00A370B4" w14:paraId="692EBFEC" w14:textId="0810EC47">
            <w:pPr>
              <w:pStyle w:val="RTableTextAbt"/>
              <w:ind w:right="-19"/>
              <w:rPr>
                <w:rFonts w:ascii="Times New Roman" w:hAnsi="Times New Roman" w:cs="Times New Roman"/>
                <w:szCs w:val="18"/>
              </w:rPr>
            </w:pPr>
            <w:r w:rsidRPr="0027621B">
              <w:rPr>
                <w:szCs w:val="18"/>
              </w:rPr>
              <w:t>$84</w:t>
            </w:r>
          </w:p>
        </w:tc>
        <w:tc>
          <w:tcPr>
            <w:tcW w:w="493" w:type="pct"/>
            <w:vAlign w:val="bottom"/>
          </w:tcPr>
          <w:p w:rsidR="00A370B4" w:rsidRPr="00A90589" w:rsidP="00A370B4" w14:paraId="4185BC24" w14:textId="0C450A35">
            <w:pPr>
              <w:pStyle w:val="RTableTextAbt"/>
              <w:ind w:right="-19"/>
              <w:rPr>
                <w:rFonts w:ascii="Times New Roman" w:hAnsi="Times New Roman" w:cs="Times New Roman"/>
                <w:szCs w:val="18"/>
              </w:rPr>
            </w:pPr>
            <w:r w:rsidRPr="0027621B">
              <w:rPr>
                <w:szCs w:val="18"/>
              </w:rPr>
              <w:t>$22</w:t>
            </w:r>
          </w:p>
        </w:tc>
      </w:tr>
      <w:tr w14:paraId="2216C5A7" w14:textId="77777777" w:rsidTr="00CD48B1">
        <w:tblPrEx>
          <w:tblW w:w="5280" w:type="pct"/>
          <w:tblInd w:w="-185" w:type="dxa"/>
          <w:tblLayout w:type="fixed"/>
          <w:tblLook w:val="04A0"/>
        </w:tblPrEx>
        <w:tc>
          <w:tcPr>
            <w:tcW w:w="693" w:type="pct"/>
            <w:vMerge/>
            <w:vAlign w:val="center"/>
          </w:tcPr>
          <w:p w:rsidR="00A370B4" w:rsidRPr="00291B75" w:rsidP="00A370B4" w14:paraId="18BFC050"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F41735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A370B4" w:rsidRPr="00CD48B1" w:rsidP="00A370B4" w14:paraId="5CF18B05" w14:textId="77777777">
            <w:pPr>
              <w:pStyle w:val="RTableTextAbt"/>
              <w:ind w:right="-19"/>
              <w:rPr>
                <w:rFonts w:asciiTheme="majorBidi" w:hAnsiTheme="majorBidi" w:cstheme="majorBidi"/>
                <w:szCs w:val="18"/>
              </w:rPr>
            </w:pPr>
            <w:r w:rsidRPr="00CD48B1">
              <w:rPr>
                <w:rFonts w:asciiTheme="majorBidi" w:hAnsiTheme="majorBidi" w:cstheme="majorBidi"/>
                <w:szCs w:val="18"/>
              </w:rPr>
              <w:t>0.04</w:t>
            </w:r>
          </w:p>
        </w:tc>
        <w:tc>
          <w:tcPr>
            <w:tcW w:w="394" w:type="pct"/>
            <w:vAlign w:val="center"/>
          </w:tcPr>
          <w:p w:rsidR="00A370B4" w:rsidRPr="00CD48B1" w:rsidP="00A370B4" w14:paraId="396F192E" w14:textId="77777777">
            <w:pPr>
              <w:pStyle w:val="RTableTextAbt"/>
              <w:ind w:right="-19"/>
              <w:rPr>
                <w:rFonts w:asciiTheme="majorBidi" w:hAnsiTheme="majorBidi" w:cstheme="majorBidi"/>
                <w:szCs w:val="18"/>
              </w:rPr>
            </w:pPr>
            <w:r w:rsidRPr="00CD48B1">
              <w:rPr>
                <w:rFonts w:asciiTheme="majorBidi" w:hAnsiTheme="majorBidi" w:cstheme="majorBidi"/>
                <w:szCs w:val="18"/>
              </w:rPr>
              <w:t>0.6</w:t>
            </w:r>
          </w:p>
        </w:tc>
        <w:tc>
          <w:tcPr>
            <w:tcW w:w="390" w:type="pct"/>
            <w:vAlign w:val="bottom"/>
          </w:tcPr>
          <w:p w:rsidR="00A370B4" w:rsidRPr="00CD48B1" w:rsidP="00A370B4" w14:paraId="7625D5C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2487D604"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A370B4" w:rsidRPr="00A90589" w:rsidP="00A370B4" w14:paraId="0A2A284E" w14:textId="4FA53F63">
            <w:pPr>
              <w:pStyle w:val="RTableTextAbt"/>
              <w:ind w:right="-19"/>
              <w:rPr>
                <w:rFonts w:ascii="Times New Roman" w:hAnsi="Times New Roman" w:cs="Times New Roman"/>
                <w:szCs w:val="18"/>
              </w:rPr>
            </w:pPr>
            <w:r w:rsidRPr="0027621B">
              <w:rPr>
                <w:szCs w:val="18"/>
              </w:rPr>
              <w:t>$0.00</w:t>
            </w:r>
          </w:p>
        </w:tc>
        <w:tc>
          <w:tcPr>
            <w:tcW w:w="343" w:type="pct"/>
            <w:vAlign w:val="bottom"/>
          </w:tcPr>
          <w:p w:rsidR="00A370B4" w:rsidRPr="00A90589" w:rsidP="00A370B4" w14:paraId="0E58EB71" w14:textId="117D9248">
            <w:pPr>
              <w:pStyle w:val="RTableTextAbt"/>
              <w:ind w:right="-19"/>
              <w:rPr>
                <w:rFonts w:ascii="Times New Roman" w:hAnsi="Times New Roman" w:cs="Times New Roman"/>
                <w:szCs w:val="18"/>
              </w:rPr>
            </w:pPr>
            <w:r w:rsidRPr="0027621B">
              <w:rPr>
                <w:szCs w:val="18"/>
              </w:rPr>
              <w:t>$481.30</w:t>
            </w:r>
          </w:p>
        </w:tc>
        <w:tc>
          <w:tcPr>
            <w:tcW w:w="461" w:type="pct"/>
            <w:vAlign w:val="bottom"/>
          </w:tcPr>
          <w:p w:rsidR="00A370B4" w:rsidRPr="00A90589" w:rsidP="00A370B4" w14:paraId="044CFCE3" w14:textId="19619B6A">
            <w:pPr>
              <w:pStyle w:val="RTableTextAbt"/>
              <w:ind w:right="-19"/>
              <w:rPr>
                <w:rFonts w:ascii="Times New Roman" w:hAnsi="Times New Roman" w:cs="Times New Roman"/>
                <w:szCs w:val="18"/>
              </w:rPr>
            </w:pPr>
            <w:r w:rsidRPr="0027621B">
              <w:rPr>
                <w:szCs w:val="18"/>
              </w:rPr>
              <w:t>$15</w:t>
            </w:r>
          </w:p>
        </w:tc>
        <w:tc>
          <w:tcPr>
            <w:tcW w:w="493" w:type="pct"/>
            <w:vAlign w:val="bottom"/>
          </w:tcPr>
          <w:p w:rsidR="00A370B4" w:rsidRPr="00A90589" w:rsidP="00A370B4" w14:paraId="188E31BC" w14:textId="50940161">
            <w:pPr>
              <w:pStyle w:val="RTableTextAbt"/>
              <w:ind w:right="-19"/>
              <w:rPr>
                <w:rFonts w:ascii="Times New Roman" w:hAnsi="Times New Roman" w:cs="Times New Roman"/>
                <w:szCs w:val="18"/>
              </w:rPr>
            </w:pPr>
            <w:r w:rsidRPr="0027621B">
              <w:rPr>
                <w:szCs w:val="18"/>
              </w:rPr>
              <w:t>$290</w:t>
            </w:r>
          </w:p>
        </w:tc>
      </w:tr>
      <w:tr w14:paraId="25CC934E" w14:textId="77777777" w:rsidTr="00CD48B1">
        <w:tblPrEx>
          <w:tblW w:w="5280" w:type="pct"/>
          <w:tblInd w:w="-185" w:type="dxa"/>
          <w:tblLayout w:type="fixed"/>
          <w:tblLook w:val="04A0"/>
        </w:tblPrEx>
        <w:tc>
          <w:tcPr>
            <w:tcW w:w="693" w:type="pct"/>
            <w:vMerge/>
            <w:vAlign w:val="center"/>
          </w:tcPr>
          <w:p w:rsidR="00A370B4" w:rsidRPr="00291B75" w:rsidP="00A370B4" w14:paraId="5EA94EA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03BB60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A370B4" w:rsidRPr="00CD48B1" w:rsidP="00A370B4" w14:paraId="2DC34ECA" w14:textId="77777777">
            <w:pPr>
              <w:pStyle w:val="RTableTextAbt"/>
              <w:ind w:right="-19"/>
              <w:rPr>
                <w:rFonts w:asciiTheme="majorBidi" w:hAnsiTheme="majorBidi" w:cstheme="majorBidi"/>
                <w:szCs w:val="18"/>
              </w:rPr>
            </w:pPr>
            <w:r w:rsidRPr="00CD48B1">
              <w:rPr>
                <w:rFonts w:asciiTheme="majorBidi" w:hAnsiTheme="majorBidi" w:cstheme="majorBidi"/>
                <w:szCs w:val="18"/>
              </w:rPr>
              <w:t>0.92</w:t>
            </w:r>
          </w:p>
        </w:tc>
        <w:tc>
          <w:tcPr>
            <w:tcW w:w="394" w:type="pct"/>
            <w:vAlign w:val="center"/>
          </w:tcPr>
          <w:p w:rsidR="00A370B4" w:rsidRPr="00CD48B1" w:rsidP="00A370B4" w14:paraId="38B254DB" w14:textId="77777777">
            <w:pPr>
              <w:pStyle w:val="RTableTextAbt"/>
              <w:ind w:right="-19"/>
              <w:rPr>
                <w:rFonts w:asciiTheme="majorBidi" w:hAnsiTheme="majorBidi" w:cstheme="majorBidi"/>
                <w:szCs w:val="18"/>
              </w:rPr>
            </w:pPr>
            <w:r w:rsidRPr="00CD48B1">
              <w:rPr>
                <w:rFonts w:asciiTheme="majorBidi" w:hAnsiTheme="majorBidi" w:cstheme="majorBidi"/>
                <w:szCs w:val="18"/>
              </w:rPr>
              <w:t>12.9</w:t>
            </w:r>
          </w:p>
        </w:tc>
        <w:tc>
          <w:tcPr>
            <w:tcW w:w="390" w:type="pct"/>
            <w:vAlign w:val="bottom"/>
          </w:tcPr>
          <w:p w:rsidR="00A370B4" w:rsidRPr="00CD48B1" w:rsidP="00A370B4" w14:paraId="2C6E1540"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1631FADD"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1671B61F" w14:textId="5905D834">
            <w:pPr>
              <w:pStyle w:val="RTableTextAbt"/>
              <w:ind w:right="-19"/>
              <w:rPr>
                <w:rFonts w:ascii="Times New Roman" w:hAnsi="Times New Roman" w:cs="Times New Roman"/>
                <w:szCs w:val="18"/>
              </w:rPr>
            </w:pPr>
            <w:r w:rsidRPr="0027621B">
              <w:rPr>
                <w:szCs w:val="18"/>
              </w:rPr>
              <w:t>$1,933.34</w:t>
            </w:r>
          </w:p>
        </w:tc>
        <w:tc>
          <w:tcPr>
            <w:tcW w:w="343" w:type="pct"/>
            <w:vAlign w:val="bottom"/>
          </w:tcPr>
          <w:p w:rsidR="00A370B4" w:rsidRPr="00A90589" w:rsidP="00A370B4" w14:paraId="236481D4" w14:textId="5044274B">
            <w:pPr>
              <w:pStyle w:val="RTableTextAbt"/>
              <w:ind w:right="-19"/>
              <w:rPr>
                <w:rFonts w:ascii="Times New Roman" w:hAnsi="Times New Roman" w:cs="Times New Roman"/>
                <w:szCs w:val="18"/>
              </w:rPr>
            </w:pPr>
            <w:r w:rsidRPr="0027621B">
              <w:rPr>
                <w:szCs w:val="18"/>
              </w:rPr>
              <w:t>$3,042.75</w:t>
            </w:r>
          </w:p>
        </w:tc>
        <w:tc>
          <w:tcPr>
            <w:tcW w:w="461" w:type="pct"/>
            <w:vAlign w:val="bottom"/>
          </w:tcPr>
          <w:p w:rsidR="00A370B4" w:rsidRPr="00A90589" w:rsidP="00A370B4" w14:paraId="61D56F31" w14:textId="61A4515E">
            <w:pPr>
              <w:pStyle w:val="RTableTextAbt"/>
              <w:ind w:right="-19"/>
              <w:rPr>
                <w:rFonts w:ascii="Times New Roman" w:hAnsi="Times New Roman" w:cs="Times New Roman"/>
                <w:szCs w:val="18"/>
              </w:rPr>
            </w:pPr>
            <w:r w:rsidRPr="0027621B">
              <w:rPr>
                <w:szCs w:val="18"/>
              </w:rPr>
              <w:t>$25,250</w:t>
            </w:r>
          </w:p>
        </w:tc>
        <w:tc>
          <w:tcPr>
            <w:tcW w:w="493" w:type="pct"/>
            <w:vAlign w:val="bottom"/>
          </w:tcPr>
          <w:p w:rsidR="00A370B4" w:rsidRPr="00A90589" w:rsidP="00A370B4" w14:paraId="54178816" w14:textId="77D27D47">
            <w:pPr>
              <w:pStyle w:val="RTableTextAbt"/>
              <w:ind w:right="-19"/>
              <w:rPr>
                <w:rFonts w:ascii="Times New Roman" w:hAnsi="Times New Roman" w:cs="Times New Roman"/>
                <w:szCs w:val="18"/>
              </w:rPr>
            </w:pPr>
            <w:r w:rsidRPr="0027621B">
              <w:rPr>
                <w:szCs w:val="18"/>
              </w:rPr>
              <w:t>$40,111</w:t>
            </w:r>
          </w:p>
        </w:tc>
      </w:tr>
      <w:tr w14:paraId="4EB40A9D" w14:textId="77777777" w:rsidTr="00CD48B1">
        <w:tblPrEx>
          <w:tblW w:w="5280" w:type="pct"/>
          <w:tblInd w:w="-185" w:type="dxa"/>
          <w:tblLayout w:type="fixed"/>
          <w:tblLook w:val="04A0"/>
        </w:tblPrEx>
        <w:tc>
          <w:tcPr>
            <w:tcW w:w="693" w:type="pct"/>
            <w:vMerge/>
            <w:vAlign w:val="center"/>
          </w:tcPr>
          <w:p w:rsidR="00A370B4" w:rsidRPr="00291B75" w:rsidP="00A370B4" w14:paraId="343BCC9C"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75255C21"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A370B4" w:rsidRPr="00CD48B1" w:rsidP="00A370B4" w14:paraId="354C4790" w14:textId="77777777">
            <w:pPr>
              <w:pStyle w:val="RTableTextAbt"/>
              <w:ind w:right="-19"/>
              <w:rPr>
                <w:rFonts w:asciiTheme="majorBidi" w:hAnsiTheme="majorBidi" w:cstheme="majorBidi"/>
                <w:szCs w:val="18"/>
              </w:rPr>
            </w:pPr>
            <w:r w:rsidRPr="00CD48B1">
              <w:rPr>
                <w:rFonts w:asciiTheme="majorBidi" w:hAnsiTheme="majorBidi" w:cstheme="majorBidi"/>
                <w:szCs w:val="18"/>
              </w:rPr>
              <w:t>0.02</w:t>
            </w:r>
          </w:p>
        </w:tc>
        <w:tc>
          <w:tcPr>
            <w:tcW w:w="394" w:type="pct"/>
            <w:vAlign w:val="center"/>
          </w:tcPr>
          <w:p w:rsidR="00A370B4" w:rsidRPr="00CD48B1" w:rsidP="00A370B4" w14:paraId="4A62369B" w14:textId="77777777">
            <w:pPr>
              <w:pStyle w:val="RTableTextAbt"/>
              <w:ind w:right="-19"/>
              <w:rPr>
                <w:rFonts w:asciiTheme="majorBidi" w:hAnsiTheme="majorBidi" w:cstheme="majorBidi"/>
                <w:szCs w:val="18"/>
              </w:rPr>
            </w:pPr>
            <w:r w:rsidRPr="00CD48B1">
              <w:rPr>
                <w:rFonts w:asciiTheme="majorBidi" w:hAnsiTheme="majorBidi" w:cstheme="majorBidi"/>
                <w:szCs w:val="18"/>
              </w:rPr>
              <w:t>0.3</w:t>
            </w:r>
          </w:p>
        </w:tc>
        <w:tc>
          <w:tcPr>
            <w:tcW w:w="390" w:type="pct"/>
            <w:vAlign w:val="bottom"/>
          </w:tcPr>
          <w:p w:rsidR="00A370B4" w:rsidRPr="00CD48B1" w:rsidP="00A370B4" w14:paraId="34D5A33D"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02E42737"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05C12A79" w14:textId="611D0FD7">
            <w:pPr>
              <w:pStyle w:val="RTableTextAbt"/>
              <w:ind w:right="-19"/>
              <w:rPr>
                <w:rFonts w:ascii="Times New Roman" w:hAnsi="Times New Roman" w:cs="Times New Roman"/>
                <w:szCs w:val="18"/>
              </w:rPr>
            </w:pPr>
            <w:r w:rsidRPr="0027621B">
              <w:rPr>
                <w:szCs w:val="18"/>
              </w:rPr>
              <w:t>$2,034.83</w:t>
            </w:r>
          </w:p>
        </w:tc>
        <w:tc>
          <w:tcPr>
            <w:tcW w:w="343" w:type="pct"/>
            <w:vAlign w:val="bottom"/>
          </w:tcPr>
          <w:p w:rsidR="00A370B4" w:rsidRPr="00A90589" w:rsidP="00A370B4" w14:paraId="5E870DFE" w14:textId="32F59F78">
            <w:pPr>
              <w:pStyle w:val="RTableTextAbt"/>
              <w:ind w:right="-19"/>
              <w:rPr>
                <w:rFonts w:ascii="Times New Roman" w:hAnsi="Times New Roman" w:cs="Times New Roman"/>
                <w:szCs w:val="18"/>
              </w:rPr>
            </w:pPr>
            <w:r w:rsidRPr="0027621B">
              <w:rPr>
                <w:szCs w:val="18"/>
              </w:rPr>
              <w:t>$2,550.18</w:t>
            </w:r>
          </w:p>
        </w:tc>
        <w:tc>
          <w:tcPr>
            <w:tcW w:w="461" w:type="pct"/>
            <w:vAlign w:val="bottom"/>
          </w:tcPr>
          <w:p w:rsidR="00A370B4" w:rsidRPr="00A90589" w:rsidP="00A370B4" w14:paraId="7E30B648" w14:textId="13F39BCF">
            <w:pPr>
              <w:pStyle w:val="RTableTextAbt"/>
              <w:ind w:right="-19"/>
              <w:rPr>
                <w:rFonts w:ascii="Times New Roman" w:hAnsi="Times New Roman" w:cs="Times New Roman"/>
                <w:szCs w:val="18"/>
              </w:rPr>
            </w:pPr>
            <w:r w:rsidRPr="0027621B">
              <w:rPr>
                <w:szCs w:val="18"/>
              </w:rPr>
              <w:t>$577</w:t>
            </w:r>
          </w:p>
        </w:tc>
        <w:tc>
          <w:tcPr>
            <w:tcW w:w="493" w:type="pct"/>
            <w:vAlign w:val="bottom"/>
          </w:tcPr>
          <w:p w:rsidR="00A370B4" w:rsidRPr="00A90589" w:rsidP="00A370B4" w14:paraId="2DCDE417" w14:textId="03AD062E">
            <w:pPr>
              <w:pStyle w:val="RTableTextAbt"/>
              <w:ind w:right="-19"/>
              <w:rPr>
                <w:rFonts w:ascii="Times New Roman" w:hAnsi="Times New Roman" w:cs="Times New Roman"/>
                <w:szCs w:val="18"/>
              </w:rPr>
            </w:pPr>
            <w:r w:rsidRPr="0027621B">
              <w:rPr>
                <w:szCs w:val="18"/>
              </w:rPr>
              <w:t>$734</w:t>
            </w:r>
          </w:p>
        </w:tc>
      </w:tr>
      <w:tr w14:paraId="69C17B00" w14:textId="77777777" w:rsidTr="00CD48B1">
        <w:tblPrEx>
          <w:tblW w:w="5280" w:type="pct"/>
          <w:tblInd w:w="-185" w:type="dxa"/>
          <w:tblLayout w:type="fixed"/>
          <w:tblLook w:val="04A0"/>
        </w:tblPrEx>
        <w:tc>
          <w:tcPr>
            <w:tcW w:w="693" w:type="pct"/>
            <w:vMerge/>
            <w:vAlign w:val="center"/>
          </w:tcPr>
          <w:p w:rsidR="00A370B4" w:rsidRPr="00291B75" w:rsidP="00A370B4" w14:paraId="6C081514"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D1D9DA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A370B4" w:rsidRPr="00CD48B1" w:rsidP="00A370B4" w14:paraId="4434B24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34A74B1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10F9A02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5380F0D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14A48D07" w14:textId="1FD2CC1C">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07C2F101" w14:textId="74ED06E4">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5CA47453" w14:textId="442E45EC">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2C0F8080" w14:textId="3E3D5A8E">
            <w:pPr>
              <w:pStyle w:val="RTableTextAbt"/>
              <w:ind w:right="-19"/>
              <w:rPr>
                <w:rFonts w:ascii="Times New Roman" w:hAnsi="Times New Roman" w:cs="Times New Roman"/>
                <w:szCs w:val="18"/>
              </w:rPr>
            </w:pPr>
            <w:r w:rsidRPr="0027621B">
              <w:rPr>
                <w:szCs w:val="18"/>
              </w:rPr>
              <w:t>-</w:t>
            </w:r>
          </w:p>
        </w:tc>
      </w:tr>
      <w:tr w14:paraId="079ADC4D" w14:textId="77777777" w:rsidTr="00CD48B1">
        <w:tblPrEx>
          <w:tblW w:w="5280" w:type="pct"/>
          <w:tblInd w:w="-185" w:type="dxa"/>
          <w:tblLayout w:type="fixed"/>
          <w:tblLook w:val="04A0"/>
        </w:tblPrEx>
        <w:tc>
          <w:tcPr>
            <w:tcW w:w="693" w:type="pct"/>
            <w:vMerge/>
            <w:vAlign w:val="center"/>
          </w:tcPr>
          <w:p w:rsidR="00A370B4" w:rsidRPr="00291B75" w:rsidP="00A370B4" w14:paraId="3E989A4C"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7F6433A4"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A370B4" w:rsidRPr="00CD48B1" w:rsidP="00A370B4" w14:paraId="421E193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17B9DF3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50B44BF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2FD2410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301599A3" w14:textId="52C7E209">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47B3D1DD" w14:textId="5937550D">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5886E858" w14:textId="3AC6AF23">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4A8C68BC" w14:textId="73399C44">
            <w:pPr>
              <w:pStyle w:val="RTableTextAbt"/>
              <w:ind w:right="-19"/>
              <w:rPr>
                <w:rFonts w:ascii="Times New Roman" w:hAnsi="Times New Roman" w:cs="Times New Roman"/>
                <w:szCs w:val="18"/>
              </w:rPr>
            </w:pPr>
            <w:r w:rsidRPr="0027621B">
              <w:rPr>
                <w:szCs w:val="18"/>
              </w:rPr>
              <w:t>-</w:t>
            </w:r>
          </w:p>
        </w:tc>
      </w:tr>
      <w:tr w14:paraId="10D79DB4" w14:textId="77777777" w:rsidTr="00CD48B1">
        <w:tblPrEx>
          <w:tblW w:w="5280" w:type="pct"/>
          <w:tblInd w:w="-185" w:type="dxa"/>
          <w:tblLayout w:type="fixed"/>
          <w:tblLook w:val="04A0"/>
        </w:tblPrEx>
        <w:tc>
          <w:tcPr>
            <w:tcW w:w="693" w:type="pct"/>
            <w:vMerge/>
            <w:vAlign w:val="center"/>
          </w:tcPr>
          <w:p w:rsidR="00A370B4" w:rsidRPr="00291B75" w:rsidP="00A370B4" w14:paraId="5B022DF1"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7DA96AB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A370B4" w:rsidRPr="00CD48B1" w:rsidP="00A370B4" w14:paraId="676ED09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2145AF1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095AC49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7A34E0B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599EDDF2" w14:textId="042CD2A5">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3EB56FBF" w14:textId="4699B3D2">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518CBC44" w14:textId="11945BC1">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1F1F5A4A" w14:textId="0390B423">
            <w:pPr>
              <w:pStyle w:val="RTableTextAbt"/>
              <w:ind w:right="-19"/>
              <w:rPr>
                <w:rFonts w:ascii="Times New Roman" w:hAnsi="Times New Roman" w:cs="Times New Roman"/>
                <w:szCs w:val="18"/>
              </w:rPr>
            </w:pPr>
            <w:r w:rsidRPr="0027621B">
              <w:rPr>
                <w:szCs w:val="18"/>
              </w:rPr>
              <w:t>-</w:t>
            </w:r>
          </w:p>
        </w:tc>
      </w:tr>
      <w:tr w14:paraId="53E2FF20" w14:textId="77777777" w:rsidTr="00CD48B1">
        <w:tblPrEx>
          <w:tblW w:w="5280" w:type="pct"/>
          <w:tblInd w:w="-185" w:type="dxa"/>
          <w:tblLayout w:type="fixed"/>
          <w:tblLook w:val="04A0"/>
        </w:tblPrEx>
        <w:tc>
          <w:tcPr>
            <w:tcW w:w="693" w:type="pct"/>
            <w:vMerge/>
            <w:vAlign w:val="center"/>
          </w:tcPr>
          <w:p w:rsidR="00A370B4" w:rsidRPr="00291B75" w:rsidP="00A370B4" w14:paraId="3AC9CD8B"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6ADF2E73"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A370B4" w:rsidRPr="00CD48B1" w:rsidP="00A370B4" w14:paraId="0F05F3A2"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w:t>
            </w:r>
          </w:p>
        </w:tc>
        <w:tc>
          <w:tcPr>
            <w:tcW w:w="394" w:type="pct"/>
            <w:vAlign w:val="bottom"/>
          </w:tcPr>
          <w:p w:rsidR="00A370B4" w:rsidRPr="00CD48B1" w:rsidP="00A370B4" w14:paraId="72603915"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4.0</w:t>
            </w:r>
          </w:p>
        </w:tc>
        <w:tc>
          <w:tcPr>
            <w:tcW w:w="390" w:type="pct"/>
            <w:vAlign w:val="bottom"/>
          </w:tcPr>
          <w:p w:rsidR="00A370B4" w:rsidRPr="00CD48B1" w:rsidP="00A370B4" w14:paraId="707AD369"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87.82</w:t>
            </w:r>
          </w:p>
        </w:tc>
        <w:tc>
          <w:tcPr>
            <w:tcW w:w="390" w:type="pct"/>
            <w:vAlign w:val="bottom"/>
          </w:tcPr>
          <w:p w:rsidR="00A370B4" w:rsidRPr="00CD48B1" w:rsidP="00A370B4" w14:paraId="330D5BDB"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62.96</w:t>
            </w:r>
          </w:p>
        </w:tc>
        <w:tc>
          <w:tcPr>
            <w:tcW w:w="390" w:type="pct"/>
            <w:vAlign w:val="bottom"/>
          </w:tcPr>
          <w:p w:rsidR="00A370B4" w:rsidRPr="00A90589" w:rsidP="00A370B4" w14:paraId="2289AC03" w14:textId="615B5EF5">
            <w:pPr>
              <w:pStyle w:val="RTableTextAbt"/>
              <w:ind w:right="-19"/>
              <w:rPr>
                <w:rFonts w:ascii="Times New Roman" w:hAnsi="Times New Roman" w:cs="Times New Roman"/>
                <w:b/>
                <w:bCs w:val="0"/>
                <w:szCs w:val="18"/>
              </w:rPr>
            </w:pPr>
            <w:r w:rsidRPr="00A90589">
              <w:rPr>
                <w:b/>
                <w:bCs w:val="0"/>
                <w:szCs w:val="18"/>
              </w:rPr>
              <w:t>$1,824.18</w:t>
            </w:r>
          </w:p>
        </w:tc>
        <w:tc>
          <w:tcPr>
            <w:tcW w:w="343" w:type="pct"/>
            <w:vAlign w:val="bottom"/>
          </w:tcPr>
          <w:p w:rsidR="00A370B4" w:rsidRPr="00A90589" w:rsidP="00A370B4" w14:paraId="1698C58F" w14:textId="0956B858">
            <w:pPr>
              <w:pStyle w:val="RTableTextAbt"/>
              <w:ind w:right="-19"/>
              <w:rPr>
                <w:rFonts w:ascii="Times New Roman" w:hAnsi="Times New Roman" w:cs="Times New Roman"/>
                <w:b/>
                <w:bCs w:val="0"/>
                <w:szCs w:val="18"/>
              </w:rPr>
            </w:pPr>
            <w:r w:rsidRPr="00A90589">
              <w:rPr>
                <w:b/>
                <w:bCs w:val="0"/>
                <w:szCs w:val="18"/>
              </w:rPr>
              <w:t>$2,871.03</w:t>
            </w:r>
          </w:p>
        </w:tc>
        <w:tc>
          <w:tcPr>
            <w:tcW w:w="461" w:type="pct"/>
            <w:vAlign w:val="bottom"/>
          </w:tcPr>
          <w:p w:rsidR="00A370B4" w:rsidRPr="00A90589" w:rsidP="00A370B4" w14:paraId="7DDFC9F3" w14:textId="5EEACB8D">
            <w:pPr>
              <w:pStyle w:val="RTableTextAbt"/>
              <w:ind w:right="-19"/>
              <w:rPr>
                <w:rFonts w:ascii="Times New Roman" w:hAnsi="Times New Roman" w:cs="Times New Roman"/>
                <w:b/>
                <w:bCs w:val="0"/>
                <w:szCs w:val="18"/>
              </w:rPr>
            </w:pPr>
            <w:r w:rsidRPr="00A90589">
              <w:rPr>
                <w:b/>
                <w:bCs w:val="0"/>
                <w:szCs w:val="18"/>
              </w:rPr>
              <w:t>$25,926</w:t>
            </w:r>
          </w:p>
        </w:tc>
        <w:tc>
          <w:tcPr>
            <w:tcW w:w="493" w:type="pct"/>
            <w:vAlign w:val="bottom"/>
          </w:tcPr>
          <w:p w:rsidR="00A370B4" w:rsidRPr="00A90589" w:rsidP="00A370B4" w14:paraId="0D5368AA" w14:textId="708FDA47">
            <w:pPr>
              <w:pStyle w:val="RTableTextAbt"/>
              <w:ind w:right="-19"/>
              <w:rPr>
                <w:rFonts w:ascii="Times New Roman" w:hAnsi="Times New Roman" w:cs="Times New Roman"/>
                <w:b/>
                <w:bCs w:val="0"/>
                <w:szCs w:val="18"/>
              </w:rPr>
            </w:pPr>
            <w:r w:rsidRPr="00A90589">
              <w:rPr>
                <w:b/>
                <w:bCs w:val="0"/>
                <w:szCs w:val="18"/>
              </w:rPr>
              <w:t>$41,157</w:t>
            </w:r>
          </w:p>
        </w:tc>
      </w:tr>
      <w:tr w14:paraId="1D0A0C45" w14:textId="77777777" w:rsidTr="00CD48B1">
        <w:tblPrEx>
          <w:tblW w:w="5280" w:type="pct"/>
          <w:tblInd w:w="-185" w:type="dxa"/>
          <w:tblLayout w:type="fixed"/>
          <w:tblLook w:val="04A0"/>
        </w:tblPrEx>
        <w:tc>
          <w:tcPr>
            <w:tcW w:w="693" w:type="pct"/>
            <w:vMerge w:val="restart"/>
            <w:vAlign w:val="center"/>
          </w:tcPr>
          <w:p w:rsidR="00A370B4" w:rsidRPr="00291B75" w:rsidP="00A370B4" w14:paraId="46623F66"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Use as Maskant for Chemical Milling</w:t>
            </w:r>
          </w:p>
          <w:p w:rsidR="00A370B4" w:rsidRPr="00291B75" w:rsidP="00A370B4" w14:paraId="4226FE8D"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6D00408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A370B4" w:rsidRPr="00CD48B1" w:rsidP="00A370B4" w14:paraId="3DB8B564" w14:textId="77777777">
            <w:pPr>
              <w:pStyle w:val="RTableTextAbt"/>
              <w:ind w:right="-19"/>
              <w:rPr>
                <w:rFonts w:asciiTheme="majorBidi" w:hAnsiTheme="majorBidi" w:cstheme="majorBidi"/>
                <w:szCs w:val="18"/>
              </w:rPr>
            </w:pPr>
            <w:r w:rsidRPr="00CD48B1">
              <w:rPr>
                <w:rFonts w:asciiTheme="majorBidi" w:hAnsiTheme="majorBidi" w:cstheme="majorBidi"/>
                <w:szCs w:val="18"/>
              </w:rPr>
              <w:t>3.55</w:t>
            </w:r>
          </w:p>
        </w:tc>
        <w:tc>
          <w:tcPr>
            <w:tcW w:w="394" w:type="pct"/>
            <w:vAlign w:val="center"/>
          </w:tcPr>
          <w:p w:rsidR="00A370B4" w:rsidRPr="00CD48B1" w:rsidP="00A370B4" w14:paraId="72138D46" w14:textId="77777777">
            <w:pPr>
              <w:pStyle w:val="RTableTextAbt"/>
              <w:ind w:right="-19"/>
              <w:rPr>
                <w:rFonts w:asciiTheme="majorBidi" w:hAnsiTheme="majorBidi" w:cstheme="majorBidi"/>
                <w:szCs w:val="18"/>
              </w:rPr>
            </w:pPr>
            <w:r w:rsidRPr="00CD48B1">
              <w:rPr>
                <w:rFonts w:asciiTheme="majorBidi" w:hAnsiTheme="majorBidi" w:cstheme="majorBidi"/>
                <w:szCs w:val="18"/>
              </w:rPr>
              <w:t>24.9</w:t>
            </w:r>
          </w:p>
        </w:tc>
        <w:tc>
          <w:tcPr>
            <w:tcW w:w="390" w:type="pct"/>
            <w:vAlign w:val="bottom"/>
          </w:tcPr>
          <w:p w:rsidR="00A370B4" w:rsidRPr="00CD48B1" w:rsidP="00A370B4" w14:paraId="731FAF5C"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A370B4" w:rsidRPr="00CD48B1" w:rsidP="00A370B4" w14:paraId="21976338"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A370B4" w:rsidRPr="00A90589" w:rsidP="00A370B4" w14:paraId="47C62C7E" w14:textId="59B5D1DF">
            <w:pPr>
              <w:pStyle w:val="RTableTextAbt"/>
              <w:ind w:right="-19"/>
              <w:rPr>
                <w:rFonts w:ascii="Times New Roman" w:hAnsi="Times New Roman" w:cs="Times New Roman"/>
                <w:szCs w:val="18"/>
              </w:rPr>
            </w:pPr>
            <w:r w:rsidRPr="0027621B">
              <w:rPr>
                <w:szCs w:val="18"/>
              </w:rPr>
              <w:t>$240.65</w:t>
            </w:r>
          </w:p>
        </w:tc>
        <w:tc>
          <w:tcPr>
            <w:tcW w:w="343" w:type="pct"/>
            <w:vAlign w:val="bottom"/>
          </w:tcPr>
          <w:p w:rsidR="00A370B4" w:rsidRPr="00A90589" w:rsidP="00A370B4" w14:paraId="18A5ACC0" w14:textId="2F41506C">
            <w:pPr>
              <w:pStyle w:val="RTableTextAbt"/>
              <w:ind w:right="-19"/>
              <w:rPr>
                <w:rFonts w:ascii="Times New Roman" w:hAnsi="Times New Roman" w:cs="Times New Roman"/>
                <w:szCs w:val="18"/>
              </w:rPr>
            </w:pPr>
            <w:r w:rsidRPr="0027621B">
              <w:rPr>
                <w:szCs w:val="18"/>
              </w:rPr>
              <w:t>$71.82</w:t>
            </w:r>
          </w:p>
        </w:tc>
        <w:tc>
          <w:tcPr>
            <w:tcW w:w="461" w:type="pct"/>
            <w:vAlign w:val="bottom"/>
          </w:tcPr>
          <w:p w:rsidR="00A370B4" w:rsidRPr="00A90589" w:rsidP="00A370B4" w14:paraId="26E10676" w14:textId="77B71519">
            <w:pPr>
              <w:pStyle w:val="RTableTextAbt"/>
              <w:ind w:right="-19"/>
              <w:rPr>
                <w:rFonts w:ascii="Times New Roman" w:hAnsi="Times New Roman" w:cs="Times New Roman"/>
                <w:szCs w:val="18"/>
              </w:rPr>
            </w:pPr>
            <w:r w:rsidRPr="0027621B">
              <w:rPr>
                <w:szCs w:val="18"/>
              </w:rPr>
              <w:t>$8,898</w:t>
            </w:r>
          </w:p>
        </w:tc>
        <w:tc>
          <w:tcPr>
            <w:tcW w:w="493" w:type="pct"/>
            <w:vAlign w:val="bottom"/>
          </w:tcPr>
          <w:p w:rsidR="00A370B4" w:rsidRPr="00A90589" w:rsidP="00A370B4" w14:paraId="21C1A600" w14:textId="45B1666E">
            <w:pPr>
              <w:pStyle w:val="RTableTextAbt"/>
              <w:ind w:right="-19"/>
              <w:rPr>
                <w:rFonts w:ascii="Times New Roman" w:hAnsi="Times New Roman" w:cs="Times New Roman"/>
                <w:szCs w:val="18"/>
              </w:rPr>
            </w:pPr>
            <w:r w:rsidRPr="0027621B">
              <w:rPr>
                <w:szCs w:val="18"/>
              </w:rPr>
              <w:t>$2,090</w:t>
            </w:r>
          </w:p>
        </w:tc>
      </w:tr>
      <w:tr w14:paraId="4A6FB4DB" w14:textId="77777777" w:rsidTr="00CD48B1">
        <w:tblPrEx>
          <w:tblW w:w="5280" w:type="pct"/>
          <w:tblInd w:w="-185" w:type="dxa"/>
          <w:tblLayout w:type="fixed"/>
          <w:tblLook w:val="04A0"/>
        </w:tblPrEx>
        <w:tc>
          <w:tcPr>
            <w:tcW w:w="693" w:type="pct"/>
            <w:vMerge/>
            <w:vAlign w:val="center"/>
          </w:tcPr>
          <w:p w:rsidR="00A370B4" w:rsidRPr="00291B75" w:rsidP="00A370B4" w14:paraId="2585645F"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96857E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A370B4" w:rsidRPr="00CD48B1" w:rsidP="00A370B4" w14:paraId="0301B02F" w14:textId="77777777">
            <w:pPr>
              <w:pStyle w:val="RTableTextAbt"/>
              <w:ind w:right="-19"/>
              <w:rPr>
                <w:rFonts w:asciiTheme="majorBidi" w:hAnsiTheme="majorBidi" w:cstheme="majorBidi"/>
                <w:szCs w:val="18"/>
              </w:rPr>
            </w:pPr>
            <w:r w:rsidRPr="00CD48B1">
              <w:rPr>
                <w:rFonts w:asciiTheme="majorBidi" w:hAnsiTheme="majorBidi" w:cstheme="majorBidi"/>
                <w:szCs w:val="18"/>
              </w:rPr>
              <w:t>1.42</w:t>
            </w:r>
          </w:p>
        </w:tc>
        <w:tc>
          <w:tcPr>
            <w:tcW w:w="394" w:type="pct"/>
            <w:vAlign w:val="center"/>
          </w:tcPr>
          <w:p w:rsidR="00A370B4" w:rsidRPr="00CD48B1" w:rsidP="00A370B4" w14:paraId="72D0BE6F" w14:textId="77777777">
            <w:pPr>
              <w:pStyle w:val="RTableTextAbt"/>
              <w:ind w:right="-19"/>
              <w:rPr>
                <w:rFonts w:asciiTheme="majorBidi" w:hAnsiTheme="majorBidi" w:cstheme="majorBidi"/>
                <w:szCs w:val="18"/>
              </w:rPr>
            </w:pPr>
            <w:r w:rsidRPr="00CD48B1">
              <w:rPr>
                <w:rFonts w:asciiTheme="majorBidi" w:hAnsiTheme="majorBidi" w:cstheme="majorBidi"/>
                <w:szCs w:val="18"/>
              </w:rPr>
              <w:t>9.9</w:t>
            </w:r>
          </w:p>
        </w:tc>
        <w:tc>
          <w:tcPr>
            <w:tcW w:w="390" w:type="pct"/>
            <w:vAlign w:val="bottom"/>
          </w:tcPr>
          <w:p w:rsidR="00A370B4" w:rsidRPr="00CD48B1" w:rsidP="00A370B4" w14:paraId="4D268D7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5B0E7A7A"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A370B4" w:rsidRPr="00A90589" w:rsidP="00A370B4" w14:paraId="557D8F82" w14:textId="41B357A9">
            <w:pPr>
              <w:pStyle w:val="RTableTextAbt"/>
              <w:ind w:right="-19"/>
              <w:rPr>
                <w:rFonts w:ascii="Times New Roman" w:hAnsi="Times New Roman" w:cs="Times New Roman"/>
                <w:szCs w:val="18"/>
              </w:rPr>
            </w:pPr>
            <w:r w:rsidRPr="0027621B">
              <w:rPr>
                <w:szCs w:val="18"/>
              </w:rPr>
              <w:t>$0.00</w:t>
            </w:r>
          </w:p>
        </w:tc>
        <w:tc>
          <w:tcPr>
            <w:tcW w:w="343" w:type="pct"/>
            <w:vAlign w:val="bottom"/>
          </w:tcPr>
          <w:p w:rsidR="00A370B4" w:rsidRPr="00A90589" w:rsidP="00A370B4" w14:paraId="4CF74B5D" w14:textId="1836D619">
            <w:pPr>
              <w:pStyle w:val="RTableTextAbt"/>
              <w:ind w:right="-19"/>
              <w:rPr>
                <w:rFonts w:ascii="Times New Roman" w:hAnsi="Times New Roman" w:cs="Times New Roman"/>
                <w:szCs w:val="18"/>
              </w:rPr>
            </w:pPr>
            <w:r w:rsidRPr="0027621B">
              <w:rPr>
                <w:szCs w:val="18"/>
              </w:rPr>
              <w:t>$481.30</w:t>
            </w:r>
          </w:p>
        </w:tc>
        <w:tc>
          <w:tcPr>
            <w:tcW w:w="461" w:type="pct"/>
            <w:vAlign w:val="bottom"/>
          </w:tcPr>
          <w:p w:rsidR="00A370B4" w:rsidRPr="00A90589" w:rsidP="00A370B4" w14:paraId="46130028" w14:textId="0AC03F8C">
            <w:pPr>
              <w:pStyle w:val="RTableTextAbt"/>
              <w:ind w:right="-19"/>
              <w:rPr>
                <w:rFonts w:ascii="Times New Roman" w:hAnsi="Times New Roman" w:cs="Times New Roman"/>
                <w:szCs w:val="18"/>
              </w:rPr>
            </w:pPr>
            <w:r w:rsidRPr="0027621B">
              <w:rPr>
                <w:szCs w:val="18"/>
              </w:rPr>
              <w:t>$538</w:t>
            </w:r>
          </w:p>
        </w:tc>
        <w:tc>
          <w:tcPr>
            <w:tcW w:w="493" w:type="pct"/>
            <w:vAlign w:val="bottom"/>
          </w:tcPr>
          <w:p w:rsidR="00A370B4" w:rsidRPr="00A90589" w:rsidP="00A370B4" w14:paraId="61F9E269" w14:textId="0C5295C2">
            <w:pPr>
              <w:pStyle w:val="RTableTextAbt"/>
              <w:ind w:right="-19"/>
              <w:rPr>
                <w:rFonts w:ascii="Times New Roman" w:hAnsi="Times New Roman" w:cs="Times New Roman"/>
                <w:szCs w:val="18"/>
              </w:rPr>
            </w:pPr>
            <w:r w:rsidRPr="0027621B">
              <w:rPr>
                <w:szCs w:val="18"/>
              </w:rPr>
              <w:t>$5,521</w:t>
            </w:r>
          </w:p>
        </w:tc>
      </w:tr>
      <w:tr w14:paraId="3538C952" w14:textId="77777777" w:rsidTr="00CD48B1">
        <w:tblPrEx>
          <w:tblW w:w="5280" w:type="pct"/>
          <w:tblInd w:w="-185" w:type="dxa"/>
          <w:tblLayout w:type="fixed"/>
          <w:tblLook w:val="04A0"/>
        </w:tblPrEx>
        <w:tc>
          <w:tcPr>
            <w:tcW w:w="693" w:type="pct"/>
            <w:vMerge/>
            <w:vAlign w:val="center"/>
          </w:tcPr>
          <w:p w:rsidR="00A370B4" w:rsidRPr="00291B75" w:rsidP="00A370B4" w14:paraId="3A79FFD0"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7557A8A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A370B4" w:rsidRPr="00CD48B1" w:rsidP="00A370B4" w14:paraId="3EECE8B4" w14:textId="77777777">
            <w:pPr>
              <w:pStyle w:val="RTableTextAbt"/>
              <w:ind w:right="-19"/>
              <w:rPr>
                <w:rFonts w:asciiTheme="majorBidi" w:hAnsiTheme="majorBidi" w:cstheme="majorBidi"/>
                <w:szCs w:val="18"/>
              </w:rPr>
            </w:pPr>
            <w:r w:rsidRPr="00CD48B1">
              <w:rPr>
                <w:rFonts w:asciiTheme="majorBidi" w:hAnsiTheme="majorBidi" w:cstheme="majorBidi"/>
                <w:szCs w:val="18"/>
              </w:rPr>
              <w:t>23.43</w:t>
            </w:r>
          </w:p>
        </w:tc>
        <w:tc>
          <w:tcPr>
            <w:tcW w:w="394" w:type="pct"/>
            <w:vAlign w:val="center"/>
          </w:tcPr>
          <w:p w:rsidR="00A370B4" w:rsidRPr="00CD48B1" w:rsidP="00A370B4" w14:paraId="21A80E7E" w14:textId="77777777">
            <w:pPr>
              <w:pStyle w:val="RTableTextAbt"/>
              <w:ind w:right="-19"/>
              <w:rPr>
                <w:rFonts w:asciiTheme="majorBidi" w:hAnsiTheme="majorBidi" w:cstheme="majorBidi"/>
                <w:szCs w:val="18"/>
              </w:rPr>
            </w:pPr>
            <w:r w:rsidRPr="00CD48B1">
              <w:rPr>
                <w:rFonts w:asciiTheme="majorBidi" w:hAnsiTheme="majorBidi" w:cstheme="majorBidi"/>
                <w:szCs w:val="18"/>
              </w:rPr>
              <w:t>164.0</w:t>
            </w:r>
          </w:p>
        </w:tc>
        <w:tc>
          <w:tcPr>
            <w:tcW w:w="390" w:type="pct"/>
            <w:vAlign w:val="bottom"/>
          </w:tcPr>
          <w:p w:rsidR="00A370B4" w:rsidRPr="00CD48B1" w:rsidP="00A370B4" w14:paraId="4740CE17"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1C2F2BCA"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58AF9948" w14:textId="5747FA48">
            <w:pPr>
              <w:pStyle w:val="RTableTextAbt"/>
              <w:ind w:right="-19"/>
              <w:rPr>
                <w:rFonts w:ascii="Times New Roman" w:hAnsi="Times New Roman" w:cs="Times New Roman"/>
                <w:szCs w:val="18"/>
              </w:rPr>
            </w:pPr>
            <w:r w:rsidRPr="0027621B">
              <w:rPr>
                <w:szCs w:val="18"/>
              </w:rPr>
              <w:t>$1,933.34</w:t>
            </w:r>
          </w:p>
        </w:tc>
        <w:tc>
          <w:tcPr>
            <w:tcW w:w="343" w:type="pct"/>
            <w:vAlign w:val="bottom"/>
          </w:tcPr>
          <w:p w:rsidR="00A370B4" w:rsidRPr="00A90589" w:rsidP="00A370B4" w14:paraId="63984222" w14:textId="7F598EF1">
            <w:pPr>
              <w:pStyle w:val="RTableTextAbt"/>
              <w:ind w:right="-19"/>
              <w:rPr>
                <w:rFonts w:ascii="Times New Roman" w:hAnsi="Times New Roman" w:cs="Times New Roman"/>
                <w:szCs w:val="18"/>
              </w:rPr>
            </w:pPr>
            <w:r w:rsidRPr="0027621B">
              <w:rPr>
                <w:szCs w:val="18"/>
              </w:rPr>
              <w:t>$3,042.75</w:t>
            </w:r>
          </w:p>
        </w:tc>
        <w:tc>
          <w:tcPr>
            <w:tcW w:w="461" w:type="pct"/>
            <w:vAlign w:val="bottom"/>
          </w:tcPr>
          <w:p w:rsidR="00A370B4" w:rsidRPr="00A90589" w:rsidP="00A370B4" w14:paraId="632E1087" w14:textId="29CDBE3F">
            <w:pPr>
              <w:pStyle w:val="RTableTextAbt"/>
              <w:ind w:right="-19"/>
              <w:rPr>
                <w:rFonts w:ascii="Times New Roman" w:hAnsi="Times New Roman" w:cs="Times New Roman"/>
                <w:szCs w:val="18"/>
              </w:rPr>
            </w:pPr>
            <w:r w:rsidRPr="0027621B">
              <w:rPr>
                <w:szCs w:val="18"/>
              </w:rPr>
              <w:t>$325,966</w:t>
            </w:r>
          </w:p>
        </w:tc>
        <w:tc>
          <w:tcPr>
            <w:tcW w:w="493" w:type="pct"/>
            <w:vAlign w:val="bottom"/>
          </w:tcPr>
          <w:p w:rsidR="00A370B4" w:rsidRPr="00A90589" w:rsidP="00A370B4" w14:paraId="793D06BF" w14:textId="550832C1">
            <w:pPr>
              <w:pStyle w:val="RTableTextAbt"/>
              <w:ind w:right="-19"/>
              <w:rPr>
                <w:rFonts w:ascii="Times New Roman" w:hAnsi="Times New Roman" w:cs="Times New Roman"/>
                <w:szCs w:val="18"/>
              </w:rPr>
            </w:pPr>
            <w:r w:rsidRPr="0027621B">
              <w:rPr>
                <w:szCs w:val="18"/>
              </w:rPr>
              <w:t>$522,484</w:t>
            </w:r>
          </w:p>
        </w:tc>
      </w:tr>
      <w:tr w14:paraId="1928A61B" w14:textId="77777777" w:rsidTr="00CD48B1">
        <w:tblPrEx>
          <w:tblW w:w="5280" w:type="pct"/>
          <w:tblInd w:w="-185" w:type="dxa"/>
          <w:tblLayout w:type="fixed"/>
          <w:tblLook w:val="04A0"/>
        </w:tblPrEx>
        <w:tc>
          <w:tcPr>
            <w:tcW w:w="693" w:type="pct"/>
            <w:vMerge/>
            <w:vAlign w:val="center"/>
          </w:tcPr>
          <w:p w:rsidR="00A370B4" w:rsidRPr="00291B75" w:rsidP="00A370B4" w14:paraId="5E90130C"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58379F68"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A370B4" w:rsidRPr="00CD48B1" w:rsidP="00A370B4" w14:paraId="68EB2FC5" w14:textId="77777777">
            <w:pPr>
              <w:pStyle w:val="RTableTextAbt"/>
              <w:ind w:right="-19"/>
              <w:rPr>
                <w:rFonts w:asciiTheme="majorBidi" w:hAnsiTheme="majorBidi" w:cstheme="majorBidi"/>
                <w:szCs w:val="18"/>
              </w:rPr>
            </w:pPr>
            <w:r w:rsidRPr="00CD48B1">
              <w:rPr>
                <w:rFonts w:asciiTheme="majorBidi" w:hAnsiTheme="majorBidi" w:cstheme="majorBidi"/>
                <w:szCs w:val="18"/>
              </w:rPr>
              <w:t>12.78</w:t>
            </w:r>
          </w:p>
        </w:tc>
        <w:tc>
          <w:tcPr>
            <w:tcW w:w="394" w:type="pct"/>
            <w:vAlign w:val="center"/>
          </w:tcPr>
          <w:p w:rsidR="00A370B4" w:rsidRPr="00CD48B1" w:rsidP="00A370B4" w14:paraId="2194945A" w14:textId="77777777">
            <w:pPr>
              <w:pStyle w:val="RTableTextAbt"/>
              <w:ind w:right="-19"/>
              <w:rPr>
                <w:rFonts w:asciiTheme="majorBidi" w:hAnsiTheme="majorBidi" w:cstheme="majorBidi"/>
                <w:szCs w:val="18"/>
              </w:rPr>
            </w:pPr>
            <w:r w:rsidRPr="00CD48B1">
              <w:rPr>
                <w:rFonts w:asciiTheme="majorBidi" w:hAnsiTheme="majorBidi" w:cstheme="majorBidi"/>
                <w:szCs w:val="18"/>
              </w:rPr>
              <w:t>89.5</w:t>
            </w:r>
          </w:p>
        </w:tc>
        <w:tc>
          <w:tcPr>
            <w:tcW w:w="390" w:type="pct"/>
            <w:vAlign w:val="bottom"/>
          </w:tcPr>
          <w:p w:rsidR="00A370B4" w:rsidRPr="00CD48B1" w:rsidP="00A370B4" w14:paraId="5C0BF6DE"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520A8900"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7936A37B" w14:textId="368FF4F9">
            <w:pPr>
              <w:pStyle w:val="RTableTextAbt"/>
              <w:ind w:right="-19"/>
              <w:rPr>
                <w:rFonts w:ascii="Times New Roman" w:hAnsi="Times New Roman" w:cs="Times New Roman"/>
                <w:szCs w:val="18"/>
              </w:rPr>
            </w:pPr>
            <w:r w:rsidRPr="0027621B">
              <w:rPr>
                <w:szCs w:val="18"/>
              </w:rPr>
              <w:t>$2,034.83</w:t>
            </w:r>
          </w:p>
        </w:tc>
        <w:tc>
          <w:tcPr>
            <w:tcW w:w="343" w:type="pct"/>
            <w:vAlign w:val="bottom"/>
          </w:tcPr>
          <w:p w:rsidR="00A370B4" w:rsidRPr="00A90589" w:rsidP="00A370B4" w14:paraId="402AA7C2" w14:textId="4BB5CCA6">
            <w:pPr>
              <w:pStyle w:val="RTableTextAbt"/>
              <w:ind w:right="-19"/>
              <w:rPr>
                <w:rFonts w:ascii="Times New Roman" w:hAnsi="Times New Roman" w:cs="Times New Roman"/>
                <w:szCs w:val="18"/>
              </w:rPr>
            </w:pPr>
            <w:r w:rsidRPr="0027621B">
              <w:rPr>
                <w:szCs w:val="18"/>
              </w:rPr>
              <w:t>$2,550.18</w:t>
            </w:r>
          </w:p>
        </w:tc>
        <w:tc>
          <w:tcPr>
            <w:tcW w:w="461" w:type="pct"/>
            <w:vAlign w:val="bottom"/>
          </w:tcPr>
          <w:p w:rsidR="00A370B4" w:rsidRPr="00A90589" w:rsidP="00A370B4" w14:paraId="3F72A3E7" w14:textId="1878CE21">
            <w:pPr>
              <w:pStyle w:val="RTableTextAbt"/>
              <w:ind w:right="-19"/>
              <w:rPr>
                <w:rFonts w:ascii="Times New Roman" w:hAnsi="Times New Roman" w:cs="Times New Roman"/>
                <w:szCs w:val="18"/>
              </w:rPr>
            </w:pPr>
            <w:r w:rsidRPr="0027621B">
              <w:rPr>
                <w:szCs w:val="18"/>
              </w:rPr>
              <w:t>$186,879</w:t>
            </w:r>
          </w:p>
        </w:tc>
        <w:tc>
          <w:tcPr>
            <w:tcW w:w="493" w:type="pct"/>
            <w:vAlign w:val="bottom"/>
          </w:tcPr>
          <w:p w:rsidR="00A370B4" w:rsidRPr="00A90589" w:rsidP="00A370B4" w14:paraId="2C06BA5F" w14:textId="6D8888F3">
            <w:pPr>
              <w:pStyle w:val="RTableTextAbt"/>
              <w:ind w:right="-19"/>
              <w:rPr>
                <w:rFonts w:ascii="Times New Roman" w:hAnsi="Times New Roman" w:cs="Times New Roman"/>
                <w:szCs w:val="18"/>
              </w:rPr>
            </w:pPr>
            <w:r w:rsidRPr="0027621B">
              <w:rPr>
                <w:szCs w:val="18"/>
              </w:rPr>
              <w:t>$240,926</w:t>
            </w:r>
          </w:p>
        </w:tc>
      </w:tr>
      <w:tr w14:paraId="2B89CF53" w14:textId="77777777" w:rsidTr="00CD48B1">
        <w:tblPrEx>
          <w:tblW w:w="5280" w:type="pct"/>
          <w:tblInd w:w="-185" w:type="dxa"/>
          <w:tblLayout w:type="fixed"/>
          <w:tblLook w:val="04A0"/>
        </w:tblPrEx>
        <w:tc>
          <w:tcPr>
            <w:tcW w:w="693" w:type="pct"/>
            <w:vMerge/>
            <w:vAlign w:val="center"/>
          </w:tcPr>
          <w:p w:rsidR="00A370B4" w:rsidRPr="00291B75" w:rsidP="00A370B4" w14:paraId="47791A3F"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BF0C4D2"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A370B4" w:rsidRPr="00CD48B1" w:rsidP="00A370B4" w14:paraId="2EBB6F47" w14:textId="77777777">
            <w:pPr>
              <w:pStyle w:val="RTableTextAbt"/>
              <w:ind w:right="-19"/>
              <w:rPr>
                <w:rFonts w:asciiTheme="majorBidi" w:hAnsiTheme="majorBidi" w:cstheme="majorBidi"/>
                <w:szCs w:val="18"/>
              </w:rPr>
            </w:pPr>
            <w:r w:rsidRPr="00CD48B1">
              <w:rPr>
                <w:rFonts w:asciiTheme="majorBidi" w:hAnsiTheme="majorBidi" w:cstheme="majorBidi"/>
                <w:szCs w:val="18"/>
              </w:rPr>
              <w:t>9.23</w:t>
            </w:r>
          </w:p>
        </w:tc>
        <w:tc>
          <w:tcPr>
            <w:tcW w:w="394" w:type="pct"/>
            <w:vAlign w:val="center"/>
          </w:tcPr>
          <w:p w:rsidR="00A370B4" w:rsidRPr="00CD48B1" w:rsidP="00A370B4" w14:paraId="67A8B91A" w14:textId="77777777">
            <w:pPr>
              <w:pStyle w:val="RTableTextAbt"/>
              <w:ind w:right="-19"/>
              <w:rPr>
                <w:rFonts w:asciiTheme="majorBidi" w:hAnsiTheme="majorBidi" w:cstheme="majorBidi"/>
                <w:szCs w:val="18"/>
              </w:rPr>
            </w:pPr>
            <w:r w:rsidRPr="00CD48B1">
              <w:rPr>
                <w:rFonts w:asciiTheme="majorBidi" w:hAnsiTheme="majorBidi" w:cstheme="majorBidi"/>
                <w:szCs w:val="18"/>
              </w:rPr>
              <w:t>64.6</w:t>
            </w:r>
          </w:p>
        </w:tc>
        <w:tc>
          <w:tcPr>
            <w:tcW w:w="390" w:type="pct"/>
            <w:vAlign w:val="bottom"/>
          </w:tcPr>
          <w:p w:rsidR="00A370B4" w:rsidRPr="00CD48B1" w:rsidP="00A370B4" w14:paraId="4ED21122"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6BE81466"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41637F19" w14:textId="29FABEA0">
            <w:pPr>
              <w:pStyle w:val="RTableTextAbt"/>
              <w:ind w:right="-19"/>
              <w:rPr>
                <w:rFonts w:ascii="Times New Roman" w:hAnsi="Times New Roman" w:cs="Times New Roman"/>
                <w:szCs w:val="18"/>
              </w:rPr>
            </w:pPr>
            <w:r w:rsidRPr="0027621B">
              <w:rPr>
                <w:szCs w:val="18"/>
              </w:rPr>
              <w:t>$2,020.42</w:t>
            </w:r>
          </w:p>
        </w:tc>
        <w:tc>
          <w:tcPr>
            <w:tcW w:w="343" w:type="pct"/>
            <w:vAlign w:val="bottom"/>
          </w:tcPr>
          <w:p w:rsidR="00A370B4" w:rsidRPr="00A90589" w:rsidP="00A370B4" w14:paraId="210FA73E" w14:textId="136FCCC8">
            <w:pPr>
              <w:pStyle w:val="RTableTextAbt"/>
              <w:ind w:right="-19"/>
              <w:rPr>
                <w:rFonts w:ascii="Times New Roman" w:hAnsi="Times New Roman" w:cs="Times New Roman"/>
                <w:szCs w:val="18"/>
              </w:rPr>
            </w:pPr>
            <w:r w:rsidRPr="0027621B">
              <w:rPr>
                <w:szCs w:val="18"/>
              </w:rPr>
              <w:t>$2,937.90</w:t>
            </w:r>
          </w:p>
        </w:tc>
        <w:tc>
          <w:tcPr>
            <w:tcW w:w="461" w:type="pct"/>
            <w:vAlign w:val="bottom"/>
          </w:tcPr>
          <w:p w:rsidR="00A370B4" w:rsidRPr="00A90589" w:rsidP="00A370B4" w14:paraId="708FC219" w14:textId="430FC12A">
            <w:pPr>
              <w:pStyle w:val="RTableTextAbt"/>
              <w:ind w:right="-19"/>
              <w:rPr>
                <w:rFonts w:ascii="Times New Roman" w:hAnsi="Times New Roman" w:cs="Times New Roman"/>
                <w:szCs w:val="18"/>
              </w:rPr>
            </w:pPr>
            <w:r w:rsidRPr="0027621B">
              <w:rPr>
                <w:szCs w:val="18"/>
              </w:rPr>
              <w:t>$134,037</w:t>
            </w:r>
          </w:p>
        </w:tc>
        <w:tc>
          <w:tcPr>
            <w:tcW w:w="493" w:type="pct"/>
            <w:vAlign w:val="bottom"/>
          </w:tcPr>
          <w:p w:rsidR="00A370B4" w:rsidRPr="00A90589" w:rsidP="00A370B4" w14:paraId="56162B59" w14:textId="4E723E0D">
            <w:pPr>
              <w:pStyle w:val="RTableTextAbt"/>
              <w:ind w:right="-19"/>
              <w:rPr>
                <w:rFonts w:ascii="Times New Roman" w:hAnsi="Times New Roman" w:cs="Times New Roman"/>
                <w:szCs w:val="18"/>
              </w:rPr>
            </w:pPr>
            <w:r w:rsidRPr="0027621B">
              <w:rPr>
                <w:szCs w:val="18"/>
              </w:rPr>
              <w:t>$199,053</w:t>
            </w:r>
          </w:p>
        </w:tc>
      </w:tr>
      <w:tr w14:paraId="3CC742B7" w14:textId="77777777" w:rsidTr="00CD48B1">
        <w:tblPrEx>
          <w:tblW w:w="5280" w:type="pct"/>
          <w:tblInd w:w="-185" w:type="dxa"/>
          <w:tblLayout w:type="fixed"/>
          <w:tblLook w:val="04A0"/>
        </w:tblPrEx>
        <w:tc>
          <w:tcPr>
            <w:tcW w:w="693" w:type="pct"/>
            <w:vMerge/>
            <w:vAlign w:val="center"/>
          </w:tcPr>
          <w:p w:rsidR="00A370B4" w:rsidRPr="00291B75" w:rsidP="00A370B4" w14:paraId="60E35C65"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D5C863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A370B4" w:rsidRPr="00CD48B1" w:rsidP="00A370B4" w14:paraId="319547DE" w14:textId="77777777">
            <w:pPr>
              <w:pStyle w:val="RTableTextAbt"/>
              <w:ind w:right="-19"/>
              <w:rPr>
                <w:rFonts w:asciiTheme="majorBidi" w:hAnsiTheme="majorBidi" w:cstheme="majorBidi"/>
                <w:szCs w:val="18"/>
              </w:rPr>
            </w:pPr>
            <w:r w:rsidRPr="00CD48B1">
              <w:rPr>
                <w:rFonts w:asciiTheme="majorBidi" w:hAnsiTheme="majorBidi" w:cstheme="majorBidi"/>
                <w:szCs w:val="18"/>
              </w:rPr>
              <w:t>19.17</w:t>
            </w:r>
          </w:p>
        </w:tc>
        <w:tc>
          <w:tcPr>
            <w:tcW w:w="394" w:type="pct"/>
            <w:vAlign w:val="center"/>
          </w:tcPr>
          <w:p w:rsidR="00A370B4" w:rsidRPr="00CD48B1" w:rsidP="00A370B4" w14:paraId="46F2D45C" w14:textId="77777777">
            <w:pPr>
              <w:pStyle w:val="RTableTextAbt"/>
              <w:ind w:right="-19"/>
              <w:rPr>
                <w:rFonts w:asciiTheme="majorBidi" w:hAnsiTheme="majorBidi" w:cstheme="majorBidi"/>
                <w:szCs w:val="18"/>
              </w:rPr>
            </w:pPr>
            <w:r w:rsidRPr="00CD48B1">
              <w:rPr>
                <w:rFonts w:asciiTheme="majorBidi" w:hAnsiTheme="majorBidi" w:cstheme="majorBidi"/>
                <w:szCs w:val="18"/>
              </w:rPr>
              <w:t>134.2</w:t>
            </w:r>
          </w:p>
        </w:tc>
        <w:tc>
          <w:tcPr>
            <w:tcW w:w="390" w:type="pct"/>
            <w:vAlign w:val="bottom"/>
          </w:tcPr>
          <w:p w:rsidR="00A370B4" w:rsidRPr="00CD48B1" w:rsidP="00A370B4" w14:paraId="6CC9968D"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0CA183DB"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2B4C19F0" w14:textId="0FC351BE">
            <w:pPr>
              <w:pStyle w:val="RTableTextAbt"/>
              <w:ind w:right="-19"/>
              <w:rPr>
                <w:rFonts w:ascii="Times New Roman" w:hAnsi="Times New Roman" w:cs="Times New Roman"/>
                <w:szCs w:val="18"/>
              </w:rPr>
            </w:pPr>
            <w:r w:rsidRPr="0027621B">
              <w:rPr>
                <w:szCs w:val="18"/>
              </w:rPr>
              <w:t>$1,733.57</w:t>
            </w:r>
          </w:p>
        </w:tc>
        <w:tc>
          <w:tcPr>
            <w:tcW w:w="343" w:type="pct"/>
            <w:vAlign w:val="bottom"/>
          </w:tcPr>
          <w:p w:rsidR="00A370B4" w:rsidRPr="00A90589" w:rsidP="00A370B4" w14:paraId="218BDA91" w14:textId="53239168">
            <w:pPr>
              <w:pStyle w:val="RTableTextAbt"/>
              <w:ind w:right="-19"/>
              <w:rPr>
                <w:rFonts w:ascii="Times New Roman" w:hAnsi="Times New Roman" w:cs="Times New Roman"/>
                <w:szCs w:val="18"/>
              </w:rPr>
            </w:pPr>
            <w:r w:rsidRPr="0027621B">
              <w:rPr>
                <w:szCs w:val="18"/>
              </w:rPr>
              <w:t>$2,248.09</w:t>
            </w:r>
          </w:p>
        </w:tc>
        <w:tc>
          <w:tcPr>
            <w:tcW w:w="461" w:type="pct"/>
            <w:vAlign w:val="bottom"/>
          </w:tcPr>
          <w:p w:rsidR="00A370B4" w:rsidRPr="00A90589" w:rsidP="00A370B4" w14:paraId="0D4CA001" w14:textId="168E2324">
            <w:pPr>
              <w:pStyle w:val="RTableTextAbt"/>
              <w:ind w:right="-19"/>
              <w:rPr>
                <w:rFonts w:ascii="Times New Roman" w:hAnsi="Times New Roman" w:cs="Times New Roman"/>
                <w:szCs w:val="18"/>
              </w:rPr>
            </w:pPr>
            <w:r w:rsidRPr="0027621B">
              <w:rPr>
                <w:szCs w:val="18"/>
              </w:rPr>
              <w:t>$239,892</w:t>
            </w:r>
          </w:p>
        </w:tc>
        <w:tc>
          <w:tcPr>
            <w:tcW w:w="493" w:type="pct"/>
            <w:vAlign w:val="bottom"/>
          </w:tcPr>
          <w:p w:rsidR="00A370B4" w:rsidRPr="00A90589" w:rsidP="00A370B4" w14:paraId="4FA30A19" w14:textId="65E6E62E">
            <w:pPr>
              <w:pStyle w:val="RTableTextAbt"/>
              <w:ind w:right="-19"/>
              <w:rPr>
                <w:rFonts w:ascii="Times New Roman" w:hAnsi="Times New Roman" w:cs="Times New Roman"/>
                <w:szCs w:val="18"/>
              </w:rPr>
            </w:pPr>
            <w:r w:rsidRPr="0027621B">
              <w:rPr>
                <w:szCs w:val="18"/>
              </w:rPr>
              <w:t>$320,851</w:t>
            </w:r>
          </w:p>
        </w:tc>
      </w:tr>
      <w:tr w14:paraId="58122488" w14:textId="77777777" w:rsidTr="00CD48B1">
        <w:tblPrEx>
          <w:tblW w:w="5280" w:type="pct"/>
          <w:tblInd w:w="-185" w:type="dxa"/>
          <w:tblLayout w:type="fixed"/>
          <w:tblLook w:val="04A0"/>
        </w:tblPrEx>
        <w:tc>
          <w:tcPr>
            <w:tcW w:w="693" w:type="pct"/>
            <w:vMerge/>
            <w:vAlign w:val="center"/>
          </w:tcPr>
          <w:p w:rsidR="00A370B4" w:rsidRPr="00291B75" w:rsidP="00A370B4" w14:paraId="435733F5"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37110CE"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A370B4" w:rsidRPr="00CD48B1" w:rsidP="00A370B4" w14:paraId="239E574D" w14:textId="77777777">
            <w:pPr>
              <w:pStyle w:val="RTableTextAbt"/>
              <w:ind w:right="-19"/>
              <w:rPr>
                <w:rFonts w:asciiTheme="majorBidi" w:hAnsiTheme="majorBidi" w:cstheme="majorBidi"/>
                <w:szCs w:val="18"/>
              </w:rPr>
            </w:pPr>
            <w:r w:rsidRPr="00CD48B1">
              <w:rPr>
                <w:rFonts w:asciiTheme="majorBidi" w:hAnsiTheme="majorBidi" w:cstheme="majorBidi"/>
                <w:szCs w:val="18"/>
              </w:rPr>
              <w:t>1.42</w:t>
            </w:r>
          </w:p>
        </w:tc>
        <w:tc>
          <w:tcPr>
            <w:tcW w:w="394" w:type="pct"/>
            <w:vAlign w:val="center"/>
          </w:tcPr>
          <w:p w:rsidR="00A370B4" w:rsidRPr="00CD48B1" w:rsidP="00A370B4" w14:paraId="0C87DBC0" w14:textId="77777777">
            <w:pPr>
              <w:pStyle w:val="RTableTextAbt"/>
              <w:ind w:right="-19"/>
              <w:rPr>
                <w:rFonts w:asciiTheme="majorBidi" w:hAnsiTheme="majorBidi" w:cstheme="majorBidi"/>
                <w:szCs w:val="18"/>
              </w:rPr>
            </w:pPr>
            <w:r w:rsidRPr="00CD48B1">
              <w:rPr>
                <w:rFonts w:asciiTheme="majorBidi" w:hAnsiTheme="majorBidi" w:cstheme="majorBidi"/>
                <w:szCs w:val="18"/>
              </w:rPr>
              <w:t>9.9</w:t>
            </w:r>
          </w:p>
        </w:tc>
        <w:tc>
          <w:tcPr>
            <w:tcW w:w="390" w:type="pct"/>
            <w:vAlign w:val="bottom"/>
          </w:tcPr>
          <w:p w:rsidR="00A370B4" w:rsidRPr="00CD48B1" w:rsidP="00A370B4" w14:paraId="5305FFC2"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2831995C"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11D516C5" w14:textId="66196533">
            <w:pPr>
              <w:pStyle w:val="RTableTextAbt"/>
              <w:ind w:right="-19"/>
              <w:rPr>
                <w:rFonts w:ascii="Times New Roman" w:hAnsi="Times New Roman" w:cs="Times New Roman"/>
                <w:szCs w:val="18"/>
              </w:rPr>
            </w:pPr>
            <w:r w:rsidRPr="0027621B">
              <w:rPr>
                <w:szCs w:val="18"/>
              </w:rPr>
              <w:t>$8,327.62</w:t>
            </w:r>
          </w:p>
        </w:tc>
        <w:tc>
          <w:tcPr>
            <w:tcW w:w="343" w:type="pct"/>
            <w:vAlign w:val="bottom"/>
          </w:tcPr>
          <w:p w:rsidR="00A370B4" w:rsidRPr="00A90589" w:rsidP="00A370B4" w14:paraId="36D74DD2" w14:textId="774C4458">
            <w:pPr>
              <w:pStyle w:val="RTableTextAbt"/>
              <w:ind w:right="-19"/>
              <w:rPr>
                <w:rFonts w:ascii="Times New Roman" w:hAnsi="Times New Roman" w:cs="Times New Roman"/>
                <w:szCs w:val="18"/>
              </w:rPr>
            </w:pPr>
            <w:r w:rsidRPr="0027621B">
              <w:rPr>
                <w:szCs w:val="18"/>
              </w:rPr>
              <w:t>$2,730.85</w:t>
            </w:r>
          </w:p>
        </w:tc>
        <w:tc>
          <w:tcPr>
            <w:tcW w:w="461" w:type="pct"/>
            <w:vAlign w:val="bottom"/>
          </w:tcPr>
          <w:p w:rsidR="00A370B4" w:rsidRPr="00A90589" w:rsidP="00A370B4" w14:paraId="7CD14B59" w14:textId="43E6D69C">
            <w:pPr>
              <w:pStyle w:val="RTableTextAbt"/>
              <w:ind w:right="-19"/>
              <w:rPr>
                <w:rFonts w:ascii="Times New Roman" w:hAnsi="Times New Roman" w:cs="Times New Roman"/>
                <w:szCs w:val="18"/>
              </w:rPr>
            </w:pPr>
            <w:r w:rsidRPr="0027621B">
              <w:rPr>
                <w:szCs w:val="18"/>
              </w:rPr>
              <w:t>$83,315</w:t>
            </w:r>
          </w:p>
        </w:tc>
        <w:tc>
          <w:tcPr>
            <w:tcW w:w="493" w:type="pct"/>
            <w:vAlign w:val="bottom"/>
          </w:tcPr>
          <w:p w:rsidR="00A370B4" w:rsidRPr="00A90589" w:rsidP="00A370B4" w14:paraId="0444A247" w14:textId="09C3F538">
            <w:pPr>
              <w:pStyle w:val="RTableTextAbt"/>
              <w:ind w:right="-19"/>
              <w:rPr>
                <w:rFonts w:ascii="Times New Roman" w:hAnsi="Times New Roman" w:cs="Times New Roman"/>
                <w:szCs w:val="18"/>
              </w:rPr>
            </w:pPr>
            <w:r w:rsidRPr="0027621B">
              <w:rPr>
                <w:szCs w:val="18"/>
              </w:rPr>
              <w:t>$28,565</w:t>
            </w:r>
          </w:p>
        </w:tc>
      </w:tr>
      <w:tr w14:paraId="5D2BB531" w14:textId="77777777" w:rsidTr="00CD48B1">
        <w:tblPrEx>
          <w:tblW w:w="5280" w:type="pct"/>
          <w:tblInd w:w="-185" w:type="dxa"/>
          <w:tblLayout w:type="fixed"/>
          <w:tblLook w:val="04A0"/>
        </w:tblPrEx>
        <w:trPr>
          <w:trHeight w:val="134"/>
        </w:trPr>
        <w:tc>
          <w:tcPr>
            <w:tcW w:w="693" w:type="pct"/>
            <w:vMerge/>
            <w:vAlign w:val="center"/>
          </w:tcPr>
          <w:p w:rsidR="00A370B4" w:rsidRPr="00291B75" w:rsidP="00A370B4" w14:paraId="4B104BB9"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4B35DBA3"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A370B4" w:rsidRPr="00CD48B1" w:rsidP="00A370B4" w14:paraId="6C37D77A"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71</w:t>
            </w:r>
          </w:p>
        </w:tc>
        <w:tc>
          <w:tcPr>
            <w:tcW w:w="394" w:type="pct"/>
            <w:vAlign w:val="bottom"/>
          </w:tcPr>
          <w:p w:rsidR="00A370B4" w:rsidRPr="00CD48B1" w:rsidP="00A370B4" w14:paraId="3552464D"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497.0</w:t>
            </w:r>
          </w:p>
        </w:tc>
        <w:tc>
          <w:tcPr>
            <w:tcW w:w="390" w:type="pct"/>
            <w:vAlign w:val="bottom"/>
          </w:tcPr>
          <w:p w:rsidR="00A370B4" w:rsidRPr="00CD48B1" w:rsidP="00A370B4" w14:paraId="305FCFDD"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401.11</w:t>
            </w:r>
          </w:p>
        </w:tc>
        <w:tc>
          <w:tcPr>
            <w:tcW w:w="390" w:type="pct"/>
            <w:vAlign w:val="bottom"/>
          </w:tcPr>
          <w:p w:rsidR="00A370B4" w:rsidRPr="00CD48B1" w:rsidP="00A370B4" w14:paraId="66B62D9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45.15</w:t>
            </w:r>
          </w:p>
        </w:tc>
        <w:tc>
          <w:tcPr>
            <w:tcW w:w="390" w:type="pct"/>
            <w:vAlign w:val="bottom"/>
          </w:tcPr>
          <w:p w:rsidR="00A370B4" w:rsidRPr="00A90589" w:rsidP="00A370B4" w14:paraId="76001807" w14:textId="3DA310F4">
            <w:pPr>
              <w:pStyle w:val="RTableTextAbt"/>
              <w:ind w:right="-19"/>
              <w:rPr>
                <w:rFonts w:ascii="Times New Roman" w:hAnsi="Times New Roman" w:cs="Times New Roman"/>
                <w:b/>
                <w:bCs w:val="0"/>
                <w:szCs w:val="18"/>
              </w:rPr>
            </w:pPr>
            <w:r w:rsidRPr="00A90589">
              <w:rPr>
                <w:b/>
                <w:bCs w:val="0"/>
                <w:szCs w:val="18"/>
              </w:rPr>
              <w:t>$1,913.57</w:t>
            </w:r>
          </w:p>
        </w:tc>
        <w:tc>
          <w:tcPr>
            <w:tcW w:w="343" w:type="pct"/>
            <w:vAlign w:val="bottom"/>
          </w:tcPr>
          <w:p w:rsidR="00A370B4" w:rsidRPr="00A90589" w:rsidP="00A370B4" w14:paraId="7CA6AF63" w14:textId="33CE2F8B">
            <w:pPr>
              <w:pStyle w:val="RTableTextAbt"/>
              <w:ind w:right="-19"/>
              <w:rPr>
                <w:rFonts w:ascii="Times New Roman" w:hAnsi="Times New Roman" w:cs="Times New Roman"/>
                <w:b/>
                <w:bCs w:val="0"/>
                <w:szCs w:val="18"/>
              </w:rPr>
            </w:pPr>
            <w:r w:rsidRPr="00A90589">
              <w:rPr>
                <w:b/>
                <w:bCs w:val="0"/>
                <w:szCs w:val="18"/>
              </w:rPr>
              <w:t>$2,519.89</w:t>
            </w:r>
          </w:p>
        </w:tc>
        <w:tc>
          <w:tcPr>
            <w:tcW w:w="461" w:type="pct"/>
            <w:vAlign w:val="bottom"/>
          </w:tcPr>
          <w:p w:rsidR="00A370B4" w:rsidRPr="00A90589" w:rsidP="00A370B4" w14:paraId="21A36A12" w14:textId="0802A53E">
            <w:pPr>
              <w:pStyle w:val="RTableTextAbt"/>
              <w:ind w:right="-19"/>
              <w:rPr>
                <w:rFonts w:ascii="Times New Roman" w:hAnsi="Times New Roman" w:cs="Times New Roman"/>
                <w:b/>
                <w:bCs w:val="0"/>
                <w:szCs w:val="18"/>
              </w:rPr>
            </w:pPr>
            <w:r w:rsidRPr="00A90589">
              <w:rPr>
                <w:b/>
                <w:bCs w:val="0"/>
                <w:szCs w:val="18"/>
              </w:rPr>
              <w:t>$979,525</w:t>
            </w:r>
          </w:p>
        </w:tc>
        <w:tc>
          <w:tcPr>
            <w:tcW w:w="493" w:type="pct"/>
            <w:vAlign w:val="bottom"/>
          </w:tcPr>
          <w:p w:rsidR="00A370B4" w:rsidRPr="00A90589" w:rsidP="00A370B4" w14:paraId="1528E6D2" w14:textId="6889E269">
            <w:pPr>
              <w:pStyle w:val="RTableTextAbt"/>
              <w:ind w:right="-19"/>
              <w:rPr>
                <w:rFonts w:ascii="Times New Roman" w:hAnsi="Times New Roman" w:cs="Times New Roman"/>
                <w:b/>
                <w:bCs w:val="0"/>
                <w:szCs w:val="18"/>
              </w:rPr>
            </w:pPr>
            <w:r w:rsidRPr="00A90589">
              <w:rPr>
                <w:b/>
                <w:bCs w:val="0"/>
                <w:szCs w:val="18"/>
              </w:rPr>
              <w:t>$1,319,490</w:t>
            </w:r>
          </w:p>
        </w:tc>
      </w:tr>
      <w:tr w14:paraId="1FACE3E1" w14:textId="77777777" w:rsidTr="00CD48B1">
        <w:tblPrEx>
          <w:tblW w:w="5280" w:type="pct"/>
          <w:tblInd w:w="-185" w:type="dxa"/>
          <w:tblLayout w:type="fixed"/>
          <w:tblLook w:val="04A0"/>
        </w:tblPrEx>
        <w:tc>
          <w:tcPr>
            <w:tcW w:w="693" w:type="pct"/>
            <w:vMerge w:val="restart"/>
            <w:vAlign w:val="center"/>
          </w:tcPr>
          <w:p w:rsidR="00A370B4" w:rsidRPr="00291B75" w:rsidP="00A370B4" w14:paraId="70D30DC3"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Vapor Degreasing: Open Top Vapor Degreasing (OTVD)</w:t>
            </w:r>
          </w:p>
          <w:p w:rsidR="00A370B4" w:rsidRPr="00291B75" w:rsidP="00A370B4" w14:paraId="6BC3E06F"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5485E00F"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A370B4" w:rsidRPr="00CD48B1" w:rsidP="00A370B4" w14:paraId="2EF18248" w14:textId="77777777">
            <w:pPr>
              <w:pStyle w:val="RTableTextAbt"/>
              <w:ind w:right="-19"/>
              <w:rPr>
                <w:rFonts w:asciiTheme="majorBidi" w:hAnsiTheme="majorBidi" w:cstheme="majorBidi"/>
                <w:szCs w:val="18"/>
              </w:rPr>
            </w:pPr>
            <w:r w:rsidRPr="00CD48B1">
              <w:rPr>
                <w:rFonts w:asciiTheme="majorBidi" w:hAnsiTheme="majorBidi" w:cstheme="majorBidi"/>
                <w:szCs w:val="18"/>
              </w:rPr>
              <w:t>2.55</w:t>
            </w:r>
          </w:p>
        </w:tc>
        <w:tc>
          <w:tcPr>
            <w:tcW w:w="394" w:type="pct"/>
            <w:vAlign w:val="center"/>
          </w:tcPr>
          <w:p w:rsidR="00A370B4" w:rsidRPr="00CD48B1" w:rsidP="00A370B4" w14:paraId="021FCE0A" w14:textId="77777777">
            <w:pPr>
              <w:pStyle w:val="RTableTextAbt"/>
              <w:ind w:right="-19"/>
              <w:rPr>
                <w:rFonts w:asciiTheme="majorBidi" w:hAnsiTheme="majorBidi" w:cstheme="majorBidi"/>
                <w:szCs w:val="18"/>
              </w:rPr>
            </w:pPr>
            <w:r w:rsidRPr="00CD48B1">
              <w:rPr>
                <w:rFonts w:asciiTheme="majorBidi" w:hAnsiTheme="majorBidi" w:cstheme="majorBidi"/>
                <w:szCs w:val="18"/>
              </w:rPr>
              <w:t>17.9</w:t>
            </w:r>
          </w:p>
        </w:tc>
        <w:tc>
          <w:tcPr>
            <w:tcW w:w="390" w:type="pct"/>
            <w:vAlign w:val="bottom"/>
          </w:tcPr>
          <w:p w:rsidR="00A370B4" w:rsidRPr="00CD48B1" w:rsidP="00A370B4" w14:paraId="19300CDC"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A370B4" w:rsidRPr="00CD48B1" w:rsidP="00A370B4" w14:paraId="636A0261"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A370B4" w:rsidRPr="00A90589" w:rsidP="00A370B4" w14:paraId="74EA2564" w14:textId="0CBFBA67">
            <w:pPr>
              <w:pStyle w:val="RTableTextAbt"/>
              <w:ind w:right="-19"/>
              <w:rPr>
                <w:rFonts w:ascii="Times New Roman" w:hAnsi="Times New Roman" w:cs="Times New Roman"/>
                <w:szCs w:val="18"/>
              </w:rPr>
            </w:pPr>
            <w:r w:rsidRPr="0027621B">
              <w:rPr>
                <w:szCs w:val="18"/>
              </w:rPr>
              <w:t>$240.65</w:t>
            </w:r>
          </w:p>
        </w:tc>
        <w:tc>
          <w:tcPr>
            <w:tcW w:w="343" w:type="pct"/>
            <w:vAlign w:val="bottom"/>
          </w:tcPr>
          <w:p w:rsidR="00A370B4" w:rsidRPr="00A90589" w:rsidP="00A370B4" w14:paraId="55A96B95" w14:textId="325EB63E">
            <w:pPr>
              <w:pStyle w:val="RTableTextAbt"/>
              <w:ind w:right="-19"/>
              <w:rPr>
                <w:rFonts w:ascii="Times New Roman" w:hAnsi="Times New Roman" w:cs="Times New Roman"/>
                <w:szCs w:val="18"/>
              </w:rPr>
            </w:pPr>
            <w:r w:rsidRPr="0027621B">
              <w:rPr>
                <w:szCs w:val="18"/>
              </w:rPr>
              <w:t>$71.82</w:t>
            </w:r>
          </w:p>
        </w:tc>
        <w:tc>
          <w:tcPr>
            <w:tcW w:w="461" w:type="pct"/>
            <w:vAlign w:val="bottom"/>
          </w:tcPr>
          <w:p w:rsidR="00A370B4" w:rsidRPr="00A90589" w:rsidP="00A370B4" w14:paraId="5F910F84" w14:textId="76824488">
            <w:pPr>
              <w:pStyle w:val="RTableTextAbt"/>
              <w:ind w:right="-19"/>
              <w:rPr>
                <w:rFonts w:ascii="Times New Roman" w:hAnsi="Times New Roman" w:cs="Times New Roman"/>
                <w:szCs w:val="18"/>
              </w:rPr>
            </w:pPr>
            <w:r w:rsidRPr="0027621B">
              <w:rPr>
                <w:szCs w:val="18"/>
              </w:rPr>
              <w:t>$6,392</w:t>
            </w:r>
          </w:p>
        </w:tc>
        <w:tc>
          <w:tcPr>
            <w:tcW w:w="493" w:type="pct"/>
            <w:vAlign w:val="bottom"/>
          </w:tcPr>
          <w:p w:rsidR="00A370B4" w:rsidRPr="00A90589" w:rsidP="00A370B4" w14:paraId="5B0D135E" w14:textId="7E8C17B4">
            <w:pPr>
              <w:pStyle w:val="RTableTextAbt"/>
              <w:ind w:right="-19"/>
              <w:rPr>
                <w:rFonts w:ascii="Times New Roman" w:hAnsi="Times New Roman" w:cs="Times New Roman"/>
                <w:szCs w:val="18"/>
              </w:rPr>
            </w:pPr>
            <w:r w:rsidRPr="0027621B">
              <w:rPr>
                <w:szCs w:val="18"/>
              </w:rPr>
              <w:t>$1,501</w:t>
            </w:r>
          </w:p>
        </w:tc>
      </w:tr>
      <w:tr w14:paraId="48C83F3A" w14:textId="77777777" w:rsidTr="00CD48B1">
        <w:tblPrEx>
          <w:tblW w:w="5280" w:type="pct"/>
          <w:tblInd w:w="-185" w:type="dxa"/>
          <w:tblLayout w:type="fixed"/>
          <w:tblLook w:val="04A0"/>
        </w:tblPrEx>
        <w:tc>
          <w:tcPr>
            <w:tcW w:w="693" w:type="pct"/>
            <w:vMerge/>
            <w:vAlign w:val="center"/>
          </w:tcPr>
          <w:p w:rsidR="00A370B4" w:rsidRPr="00291B75" w:rsidP="00A370B4" w14:paraId="46AEE356"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E5447B6"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A370B4" w:rsidRPr="00CD48B1" w:rsidP="00A370B4" w14:paraId="424FF96B" w14:textId="77777777">
            <w:pPr>
              <w:pStyle w:val="RTableTextAbt"/>
              <w:ind w:right="-19"/>
              <w:rPr>
                <w:rFonts w:asciiTheme="majorBidi" w:hAnsiTheme="majorBidi" w:cstheme="majorBidi"/>
                <w:szCs w:val="18"/>
              </w:rPr>
            </w:pPr>
            <w:r w:rsidRPr="00CD48B1">
              <w:rPr>
                <w:rFonts w:asciiTheme="majorBidi" w:hAnsiTheme="majorBidi" w:cstheme="majorBidi"/>
                <w:szCs w:val="18"/>
              </w:rPr>
              <w:t>1.7</w:t>
            </w:r>
          </w:p>
        </w:tc>
        <w:tc>
          <w:tcPr>
            <w:tcW w:w="394" w:type="pct"/>
            <w:vAlign w:val="center"/>
          </w:tcPr>
          <w:p w:rsidR="00A370B4" w:rsidRPr="00CD48B1" w:rsidP="00A370B4" w14:paraId="112051B8" w14:textId="77777777">
            <w:pPr>
              <w:pStyle w:val="RTableTextAbt"/>
              <w:ind w:right="-19"/>
              <w:rPr>
                <w:rFonts w:asciiTheme="majorBidi" w:hAnsiTheme="majorBidi" w:cstheme="majorBidi"/>
                <w:szCs w:val="18"/>
              </w:rPr>
            </w:pPr>
            <w:r w:rsidRPr="00CD48B1">
              <w:rPr>
                <w:rFonts w:asciiTheme="majorBidi" w:hAnsiTheme="majorBidi" w:cstheme="majorBidi"/>
                <w:szCs w:val="18"/>
              </w:rPr>
              <w:t>11.9</w:t>
            </w:r>
          </w:p>
        </w:tc>
        <w:tc>
          <w:tcPr>
            <w:tcW w:w="390" w:type="pct"/>
            <w:vAlign w:val="bottom"/>
          </w:tcPr>
          <w:p w:rsidR="00A370B4" w:rsidRPr="00CD48B1" w:rsidP="00A370B4" w14:paraId="1FEBBD23"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31C3B185"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A370B4" w:rsidRPr="00A90589" w:rsidP="00A370B4" w14:paraId="3B7E11EF" w14:textId="5F764FCC">
            <w:pPr>
              <w:pStyle w:val="RTableTextAbt"/>
              <w:ind w:right="-19"/>
              <w:rPr>
                <w:rFonts w:ascii="Times New Roman" w:hAnsi="Times New Roman" w:cs="Times New Roman"/>
                <w:szCs w:val="18"/>
              </w:rPr>
            </w:pPr>
            <w:r w:rsidRPr="0027621B">
              <w:rPr>
                <w:szCs w:val="18"/>
              </w:rPr>
              <w:t>$0.00</w:t>
            </w:r>
          </w:p>
        </w:tc>
        <w:tc>
          <w:tcPr>
            <w:tcW w:w="343" w:type="pct"/>
            <w:vAlign w:val="bottom"/>
          </w:tcPr>
          <w:p w:rsidR="00A370B4" w:rsidRPr="00A90589" w:rsidP="00A370B4" w14:paraId="6E82D6C3" w14:textId="58E0253E">
            <w:pPr>
              <w:pStyle w:val="RTableTextAbt"/>
              <w:ind w:right="-19"/>
              <w:rPr>
                <w:rFonts w:ascii="Times New Roman" w:hAnsi="Times New Roman" w:cs="Times New Roman"/>
                <w:szCs w:val="18"/>
              </w:rPr>
            </w:pPr>
            <w:r w:rsidRPr="0027621B">
              <w:rPr>
                <w:szCs w:val="18"/>
              </w:rPr>
              <w:t>$481.30</w:t>
            </w:r>
          </w:p>
        </w:tc>
        <w:tc>
          <w:tcPr>
            <w:tcW w:w="461" w:type="pct"/>
            <w:vAlign w:val="bottom"/>
          </w:tcPr>
          <w:p w:rsidR="00A370B4" w:rsidRPr="00A90589" w:rsidP="00A370B4" w14:paraId="2C75E7FC" w14:textId="2A019716">
            <w:pPr>
              <w:pStyle w:val="RTableTextAbt"/>
              <w:ind w:right="-19"/>
              <w:rPr>
                <w:rFonts w:ascii="Times New Roman" w:hAnsi="Times New Roman" w:cs="Times New Roman"/>
                <w:szCs w:val="18"/>
              </w:rPr>
            </w:pPr>
            <w:r w:rsidRPr="0027621B">
              <w:rPr>
                <w:szCs w:val="18"/>
              </w:rPr>
              <w:t>$644</w:t>
            </w:r>
          </w:p>
        </w:tc>
        <w:tc>
          <w:tcPr>
            <w:tcW w:w="493" w:type="pct"/>
            <w:vAlign w:val="bottom"/>
          </w:tcPr>
          <w:p w:rsidR="00A370B4" w:rsidRPr="00A90589" w:rsidP="00A370B4" w14:paraId="42516CD0" w14:textId="1A0DFF7C">
            <w:pPr>
              <w:pStyle w:val="RTableTextAbt"/>
              <w:ind w:right="-19"/>
              <w:rPr>
                <w:rFonts w:ascii="Times New Roman" w:hAnsi="Times New Roman" w:cs="Times New Roman"/>
                <w:szCs w:val="18"/>
              </w:rPr>
            </w:pPr>
            <w:r w:rsidRPr="0027621B">
              <w:rPr>
                <w:szCs w:val="18"/>
              </w:rPr>
              <w:t>$6,610</w:t>
            </w:r>
          </w:p>
        </w:tc>
      </w:tr>
      <w:tr w14:paraId="5BB50609" w14:textId="77777777" w:rsidTr="00CD48B1">
        <w:tblPrEx>
          <w:tblW w:w="5280" w:type="pct"/>
          <w:tblInd w:w="-185" w:type="dxa"/>
          <w:tblLayout w:type="fixed"/>
          <w:tblLook w:val="04A0"/>
        </w:tblPrEx>
        <w:tc>
          <w:tcPr>
            <w:tcW w:w="693" w:type="pct"/>
            <w:vMerge/>
            <w:vAlign w:val="center"/>
          </w:tcPr>
          <w:p w:rsidR="00A370B4" w:rsidRPr="00291B75" w:rsidP="00A370B4" w14:paraId="452E81D7"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437F2EB"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A370B4" w:rsidRPr="00CD48B1" w:rsidP="00A370B4" w14:paraId="116EE4BC" w14:textId="77777777">
            <w:pPr>
              <w:pStyle w:val="RTableTextAbt"/>
              <w:ind w:right="-19"/>
              <w:rPr>
                <w:rFonts w:asciiTheme="majorBidi" w:hAnsiTheme="majorBidi" w:cstheme="majorBidi"/>
                <w:szCs w:val="18"/>
              </w:rPr>
            </w:pPr>
            <w:r w:rsidRPr="00CD48B1">
              <w:rPr>
                <w:rFonts w:asciiTheme="majorBidi" w:hAnsiTheme="majorBidi" w:cstheme="majorBidi"/>
                <w:szCs w:val="18"/>
              </w:rPr>
              <w:t>29.75</w:t>
            </w:r>
          </w:p>
        </w:tc>
        <w:tc>
          <w:tcPr>
            <w:tcW w:w="394" w:type="pct"/>
            <w:vAlign w:val="center"/>
          </w:tcPr>
          <w:p w:rsidR="00A370B4" w:rsidRPr="00CD48B1" w:rsidP="00A370B4" w14:paraId="6649BF16" w14:textId="77777777">
            <w:pPr>
              <w:pStyle w:val="RTableTextAbt"/>
              <w:ind w:right="-19"/>
              <w:rPr>
                <w:rFonts w:asciiTheme="majorBidi" w:hAnsiTheme="majorBidi" w:cstheme="majorBidi"/>
                <w:szCs w:val="18"/>
              </w:rPr>
            </w:pPr>
            <w:r w:rsidRPr="00CD48B1">
              <w:rPr>
                <w:rFonts w:asciiTheme="majorBidi" w:hAnsiTheme="majorBidi" w:cstheme="majorBidi"/>
                <w:szCs w:val="18"/>
              </w:rPr>
              <w:t>208.3</w:t>
            </w:r>
          </w:p>
        </w:tc>
        <w:tc>
          <w:tcPr>
            <w:tcW w:w="390" w:type="pct"/>
            <w:vAlign w:val="bottom"/>
          </w:tcPr>
          <w:p w:rsidR="00A370B4" w:rsidRPr="00CD48B1" w:rsidP="00A370B4" w14:paraId="36349113"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19AE56D4"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5045BD16" w14:textId="260EFF61">
            <w:pPr>
              <w:pStyle w:val="RTableTextAbt"/>
              <w:ind w:right="-19"/>
              <w:rPr>
                <w:rFonts w:ascii="Times New Roman" w:hAnsi="Times New Roman" w:cs="Times New Roman"/>
                <w:szCs w:val="18"/>
              </w:rPr>
            </w:pPr>
            <w:r w:rsidRPr="0027621B">
              <w:rPr>
                <w:szCs w:val="18"/>
              </w:rPr>
              <w:t>$1,933.34</w:t>
            </w:r>
          </w:p>
        </w:tc>
        <w:tc>
          <w:tcPr>
            <w:tcW w:w="343" w:type="pct"/>
            <w:vAlign w:val="bottom"/>
          </w:tcPr>
          <w:p w:rsidR="00A370B4" w:rsidRPr="00A90589" w:rsidP="00A370B4" w14:paraId="1E73C611" w14:textId="28680315">
            <w:pPr>
              <w:pStyle w:val="RTableTextAbt"/>
              <w:ind w:right="-19"/>
              <w:rPr>
                <w:rFonts w:ascii="Times New Roman" w:hAnsi="Times New Roman" w:cs="Times New Roman"/>
                <w:szCs w:val="18"/>
              </w:rPr>
            </w:pPr>
            <w:r w:rsidRPr="0027621B">
              <w:rPr>
                <w:szCs w:val="18"/>
              </w:rPr>
              <w:t>$3,042.75</w:t>
            </w:r>
          </w:p>
        </w:tc>
        <w:tc>
          <w:tcPr>
            <w:tcW w:w="461" w:type="pct"/>
            <w:vAlign w:val="bottom"/>
          </w:tcPr>
          <w:p w:rsidR="00A370B4" w:rsidRPr="00A90589" w:rsidP="00A370B4" w14:paraId="5A82422E" w14:textId="394B041C">
            <w:pPr>
              <w:pStyle w:val="RTableTextAbt"/>
              <w:ind w:right="-19"/>
              <w:rPr>
                <w:rFonts w:ascii="Times New Roman" w:hAnsi="Times New Roman" w:cs="Times New Roman"/>
                <w:szCs w:val="18"/>
              </w:rPr>
            </w:pPr>
            <w:r w:rsidRPr="0027621B">
              <w:rPr>
                <w:szCs w:val="18"/>
              </w:rPr>
              <w:t>$413,892</w:t>
            </w:r>
          </w:p>
        </w:tc>
        <w:tc>
          <w:tcPr>
            <w:tcW w:w="493" w:type="pct"/>
            <w:vAlign w:val="bottom"/>
          </w:tcPr>
          <w:p w:rsidR="00A370B4" w:rsidRPr="00A90589" w:rsidP="00A370B4" w14:paraId="5231CDE7" w14:textId="0DE98AF4">
            <w:pPr>
              <w:pStyle w:val="RTableTextAbt"/>
              <w:ind w:right="-19"/>
              <w:rPr>
                <w:rFonts w:ascii="Times New Roman" w:hAnsi="Times New Roman" w:cs="Times New Roman"/>
                <w:szCs w:val="18"/>
              </w:rPr>
            </w:pPr>
            <w:r w:rsidRPr="0027621B">
              <w:rPr>
                <w:szCs w:val="18"/>
              </w:rPr>
              <w:t>$663,418</w:t>
            </w:r>
          </w:p>
        </w:tc>
      </w:tr>
      <w:tr w14:paraId="066E6542" w14:textId="77777777" w:rsidTr="00CD48B1">
        <w:tblPrEx>
          <w:tblW w:w="5280" w:type="pct"/>
          <w:tblInd w:w="-185" w:type="dxa"/>
          <w:tblLayout w:type="fixed"/>
          <w:tblLook w:val="04A0"/>
        </w:tblPrEx>
        <w:tc>
          <w:tcPr>
            <w:tcW w:w="693" w:type="pct"/>
            <w:vMerge/>
            <w:vAlign w:val="center"/>
          </w:tcPr>
          <w:p w:rsidR="00A370B4" w:rsidRPr="00291B75" w:rsidP="00A370B4" w14:paraId="4AB56F6B"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D80482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A370B4" w:rsidRPr="00CD48B1" w:rsidP="00A370B4" w14:paraId="2D5C78FA" w14:textId="77777777">
            <w:pPr>
              <w:pStyle w:val="RTableTextAbt"/>
              <w:ind w:right="-19"/>
              <w:rPr>
                <w:rFonts w:asciiTheme="majorBidi" w:hAnsiTheme="majorBidi" w:cstheme="majorBidi"/>
                <w:szCs w:val="18"/>
              </w:rPr>
            </w:pPr>
            <w:r w:rsidRPr="00CD48B1">
              <w:rPr>
                <w:rFonts w:asciiTheme="majorBidi" w:hAnsiTheme="majorBidi" w:cstheme="majorBidi"/>
                <w:szCs w:val="18"/>
              </w:rPr>
              <w:t>18.7</w:t>
            </w:r>
          </w:p>
        </w:tc>
        <w:tc>
          <w:tcPr>
            <w:tcW w:w="394" w:type="pct"/>
            <w:vAlign w:val="center"/>
          </w:tcPr>
          <w:p w:rsidR="00A370B4" w:rsidRPr="00CD48B1" w:rsidP="00A370B4" w14:paraId="4F99D7E0" w14:textId="77777777">
            <w:pPr>
              <w:pStyle w:val="RTableTextAbt"/>
              <w:ind w:right="-19"/>
              <w:rPr>
                <w:rFonts w:asciiTheme="majorBidi" w:hAnsiTheme="majorBidi" w:cstheme="majorBidi"/>
                <w:szCs w:val="18"/>
              </w:rPr>
            </w:pPr>
            <w:r w:rsidRPr="00CD48B1">
              <w:rPr>
                <w:rFonts w:asciiTheme="majorBidi" w:hAnsiTheme="majorBidi" w:cstheme="majorBidi"/>
                <w:szCs w:val="18"/>
              </w:rPr>
              <w:t>130.9</w:t>
            </w:r>
          </w:p>
        </w:tc>
        <w:tc>
          <w:tcPr>
            <w:tcW w:w="390" w:type="pct"/>
            <w:vAlign w:val="bottom"/>
          </w:tcPr>
          <w:p w:rsidR="00A370B4" w:rsidRPr="00CD48B1" w:rsidP="00A370B4" w14:paraId="5BFB8A09"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5BEB570E"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6E77A17B" w14:textId="538471E1">
            <w:pPr>
              <w:pStyle w:val="RTableTextAbt"/>
              <w:ind w:right="-19"/>
              <w:rPr>
                <w:rFonts w:ascii="Times New Roman" w:hAnsi="Times New Roman" w:cs="Times New Roman"/>
                <w:szCs w:val="18"/>
              </w:rPr>
            </w:pPr>
            <w:r w:rsidRPr="0027621B">
              <w:rPr>
                <w:szCs w:val="18"/>
              </w:rPr>
              <w:t>$2,034.83</w:t>
            </w:r>
          </w:p>
        </w:tc>
        <w:tc>
          <w:tcPr>
            <w:tcW w:w="343" w:type="pct"/>
            <w:vAlign w:val="bottom"/>
          </w:tcPr>
          <w:p w:rsidR="00A370B4" w:rsidRPr="00A90589" w:rsidP="00A370B4" w14:paraId="7E7ACD03" w14:textId="1B11AA45">
            <w:pPr>
              <w:pStyle w:val="RTableTextAbt"/>
              <w:ind w:right="-19"/>
              <w:rPr>
                <w:rFonts w:ascii="Times New Roman" w:hAnsi="Times New Roman" w:cs="Times New Roman"/>
                <w:szCs w:val="18"/>
              </w:rPr>
            </w:pPr>
            <w:r w:rsidRPr="0027621B">
              <w:rPr>
                <w:szCs w:val="18"/>
              </w:rPr>
              <w:t>$2,550.18</w:t>
            </w:r>
          </w:p>
        </w:tc>
        <w:tc>
          <w:tcPr>
            <w:tcW w:w="461" w:type="pct"/>
            <w:vAlign w:val="bottom"/>
          </w:tcPr>
          <w:p w:rsidR="00A370B4" w:rsidRPr="00A90589" w:rsidP="00A370B4" w14:paraId="4817EA7E" w14:textId="0FBDD144">
            <w:pPr>
              <w:pStyle w:val="RTableTextAbt"/>
              <w:ind w:right="-19"/>
              <w:rPr>
                <w:rFonts w:ascii="Times New Roman" w:hAnsi="Times New Roman" w:cs="Times New Roman"/>
                <w:szCs w:val="18"/>
              </w:rPr>
            </w:pPr>
            <w:r w:rsidRPr="0027621B">
              <w:rPr>
                <w:szCs w:val="18"/>
              </w:rPr>
              <w:t>$273,445</w:t>
            </w:r>
          </w:p>
        </w:tc>
        <w:tc>
          <w:tcPr>
            <w:tcW w:w="493" w:type="pct"/>
            <w:vAlign w:val="bottom"/>
          </w:tcPr>
          <w:p w:rsidR="00A370B4" w:rsidRPr="00A90589" w:rsidP="00A370B4" w14:paraId="588BCE18" w14:textId="0011DA06">
            <w:pPr>
              <w:pStyle w:val="RTableTextAbt"/>
              <w:ind w:right="-19"/>
              <w:rPr>
                <w:rFonts w:ascii="Times New Roman" w:hAnsi="Times New Roman" w:cs="Times New Roman"/>
                <w:szCs w:val="18"/>
              </w:rPr>
            </w:pPr>
            <w:r w:rsidRPr="0027621B">
              <w:rPr>
                <w:szCs w:val="18"/>
              </w:rPr>
              <w:t>$352,528</w:t>
            </w:r>
          </w:p>
        </w:tc>
      </w:tr>
      <w:tr w14:paraId="5D9B682E" w14:textId="77777777" w:rsidTr="00CD48B1">
        <w:tblPrEx>
          <w:tblW w:w="5280" w:type="pct"/>
          <w:tblInd w:w="-185" w:type="dxa"/>
          <w:tblLayout w:type="fixed"/>
          <w:tblLook w:val="04A0"/>
        </w:tblPrEx>
        <w:tc>
          <w:tcPr>
            <w:tcW w:w="693" w:type="pct"/>
            <w:vMerge/>
            <w:vAlign w:val="center"/>
          </w:tcPr>
          <w:p w:rsidR="00A370B4" w:rsidRPr="00291B75" w:rsidP="00A370B4" w14:paraId="542F5617"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7068447"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A370B4" w:rsidRPr="00CD48B1" w:rsidP="00A370B4" w14:paraId="100D5C0E" w14:textId="77777777">
            <w:pPr>
              <w:pStyle w:val="RTableTextAbt"/>
              <w:ind w:right="-19"/>
              <w:rPr>
                <w:rFonts w:asciiTheme="majorBidi" w:hAnsiTheme="majorBidi" w:cstheme="majorBidi"/>
                <w:szCs w:val="18"/>
              </w:rPr>
            </w:pPr>
            <w:r w:rsidRPr="00CD48B1">
              <w:rPr>
                <w:rFonts w:asciiTheme="majorBidi" w:hAnsiTheme="majorBidi" w:cstheme="majorBidi"/>
                <w:szCs w:val="18"/>
              </w:rPr>
              <w:t>11.9</w:t>
            </w:r>
          </w:p>
        </w:tc>
        <w:tc>
          <w:tcPr>
            <w:tcW w:w="394" w:type="pct"/>
            <w:vAlign w:val="center"/>
          </w:tcPr>
          <w:p w:rsidR="00A370B4" w:rsidRPr="00CD48B1" w:rsidP="00A370B4" w14:paraId="6B914AC4" w14:textId="77777777">
            <w:pPr>
              <w:pStyle w:val="RTableTextAbt"/>
              <w:ind w:right="-19"/>
              <w:rPr>
                <w:rFonts w:asciiTheme="majorBidi" w:hAnsiTheme="majorBidi" w:cstheme="majorBidi"/>
                <w:szCs w:val="18"/>
              </w:rPr>
            </w:pPr>
            <w:r w:rsidRPr="00CD48B1">
              <w:rPr>
                <w:rFonts w:asciiTheme="majorBidi" w:hAnsiTheme="majorBidi" w:cstheme="majorBidi"/>
                <w:szCs w:val="18"/>
              </w:rPr>
              <w:t>83.3</w:t>
            </w:r>
          </w:p>
        </w:tc>
        <w:tc>
          <w:tcPr>
            <w:tcW w:w="390" w:type="pct"/>
            <w:vAlign w:val="bottom"/>
          </w:tcPr>
          <w:p w:rsidR="00A370B4" w:rsidRPr="00CD48B1" w:rsidP="00A370B4" w14:paraId="3FEE3E8F"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31E2C972"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6456D78E" w14:textId="47E5D41F">
            <w:pPr>
              <w:pStyle w:val="RTableTextAbt"/>
              <w:ind w:right="-19"/>
              <w:rPr>
                <w:rFonts w:ascii="Times New Roman" w:hAnsi="Times New Roman" w:cs="Times New Roman"/>
                <w:szCs w:val="18"/>
              </w:rPr>
            </w:pPr>
            <w:r w:rsidRPr="0027621B">
              <w:rPr>
                <w:szCs w:val="18"/>
              </w:rPr>
              <w:t>$2,020.42</w:t>
            </w:r>
          </w:p>
        </w:tc>
        <w:tc>
          <w:tcPr>
            <w:tcW w:w="343" w:type="pct"/>
            <w:vAlign w:val="bottom"/>
          </w:tcPr>
          <w:p w:rsidR="00A370B4" w:rsidRPr="00A90589" w:rsidP="00A370B4" w14:paraId="729844D0" w14:textId="57078F17">
            <w:pPr>
              <w:pStyle w:val="RTableTextAbt"/>
              <w:ind w:right="-19"/>
              <w:rPr>
                <w:rFonts w:ascii="Times New Roman" w:hAnsi="Times New Roman" w:cs="Times New Roman"/>
                <w:szCs w:val="18"/>
              </w:rPr>
            </w:pPr>
            <w:r w:rsidRPr="0027621B">
              <w:rPr>
                <w:szCs w:val="18"/>
              </w:rPr>
              <w:t>$2,937.90</w:t>
            </w:r>
          </w:p>
        </w:tc>
        <w:tc>
          <w:tcPr>
            <w:tcW w:w="461" w:type="pct"/>
            <w:vAlign w:val="bottom"/>
          </w:tcPr>
          <w:p w:rsidR="00A370B4" w:rsidRPr="00A90589" w:rsidP="00A370B4" w14:paraId="5694E4C9" w14:textId="58094710">
            <w:pPr>
              <w:pStyle w:val="RTableTextAbt"/>
              <w:ind w:right="-19"/>
              <w:rPr>
                <w:rFonts w:ascii="Times New Roman" w:hAnsi="Times New Roman" w:cs="Times New Roman"/>
                <w:szCs w:val="18"/>
              </w:rPr>
            </w:pPr>
            <w:r w:rsidRPr="0027621B">
              <w:rPr>
                <w:szCs w:val="18"/>
              </w:rPr>
              <w:t>$172,810</w:t>
            </w:r>
          </w:p>
        </w:tc>
        <w:tc>
          <w:tcPr>
            <w:tcW w:w="493" w:type="pct"/>
            <w:vAlign w:val="bottom"/>
          </w:tcPr>
          <w:p w:rsidR="00A370B4" w:rsidRPr="00A90589" w:rsidP="00A370B4" w14:paraId="2919CB5D" w14:textId="76F80541">
            <w:pPr>
              <w:pStyle w:val="RTableTextAbt"/>
              <w:ind w:right="-19"/>
              <w:rPr>
                <w:rFonts w:ascii="Times New Roman" w:hAnsi="Times New Roman" w:cs="Times New Roman"/>
                <w:szCs w:val="18"/>
              </w:rPr>
            </w:pPr>
            <w:r w:rsidRPr="0027621B">
              <w:rPr>
                <w:szCs w:val="18"/>
              </w:rPr>
              <w:t>$256,633</w:t>
            </w:r>
          </w:p>
        </w:tc>
      </w:tr>
      <w:tr w14:paraId="0B123474" w14:textId="77777777" w:rsidTr="00CD48B1">
        <w:tblPrEx>
          <w:tblW w:w="5280" w:type="pct"/>
          <w:tblInd w:w="-185" w:type="dxa"/>
          <w:tblLayout w:type="fixed"/>
          <w:tblLook w:val="04A0"/>
        </w:tblPrEx>
        <w:tc>
          <w:tcPr>
            <w:tcW w:w="693" w:type="pct"/>
            <w:vMerge/>
            <w:vAlign w:val="center"/>
          </w:tcPr>
          <w:p w:rsidR="00A370B4" w:rsidRPr="00291B75" w:rsidP="00A370B4" w14:paraId="2DF88BCC"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317D7D8"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A370B4" w:rsidRPr="00CD48B1" w:rsidP="00A370B4" w14:paraId="34C03EEE" w14:textId="77777777">
            <w:pPr>
              <w:pStyle w:val="RTableTextAbt"/>
              <w:ind w:right="-19"/>
              <w:rPr>
                <w:rFonts w:asciiTheme="majorBidi" w:hAnsiTheme="majorBidi" w:cstheme="majorBidi"/>
                <w:szCs w:val="18"/>
              </w:rPr>
            </w:pPr>
            <w:r w:rsidRPr="00CD48B1">
              <w:rPr>
                <w:rFonts w:asciiTheme="majorBidi" w:hAnsiTheme="majorBidi" w:cstheme="majorBidi"/>
                <w:szCs w:val="18"/>
              </w:rPr>
              <w:t>19.55</w:t>
            </w:r>
          </w:p>
        </w:tc>
        <w:tc>
          <w:tcPr>
            <w:tcW w:w="394" w:type="pct"/>
            <w:vAlign w:val="center"/>
          </w:tcPr>
          <w:p w:rsidR="00A370B4" w:rsidRPr="00CD48B1" w:rsidP="00A370B4" w14:paraId="4E3AF28C" w14:textId="77777777">
            <w:pPr>
              <w:pStyle w:val="RTableTextAbt"/>
              <w:ind w:right="-19"/>
              <w:rPr>
                <w:rFonts w:asciiTheme="majorBidi" w:hAnsiTheme="majorBidi" w:cstheme="majorBidi"/>
                <w:szCs w:val="18"/>
              </w:rPr>
            </w:pPr>
            <w:r w:rsidRPr="00CD48B1">
              <w:rPr>
                <w:rFonts w:asciiTheme="majorBidi" w:hAnsiTheme="majorBidi" w:cstheme="majorBidi"/>
                <w:szCs w:val="18"/>
              </w:rPr>
              <w:t>136.9</w:t>
            </w:r>
          </w:p>
        </w:tc>
        <w:tc>
          <w:tcPr>
            <w:tcW w:w="390" w:type="pct"/>
            <w:vAlign w:val="bottom"/>
          </w:tcPr>
          <w:p w:rsidR="00A370B4" w:rsidRPr="00CD48B1" w:rsidP="00A370B4" w14:paraId="4677C6A4"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7C0C5CFD"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015846D5" w14:textId="23EE83A7">
            <w:pPr>
              <w:pStyle w:val="RTableTextAbt"/>
              <w:ind w:right="-19"/>
              <w:rPr>
                <w:rFonts w:ascii="Times New Roman" w:hAnsi="Times New Roman" w:cs="Times New Roman"/>
                <w:szCs w:val="18"/>
              </w:rPr>
            </w:pPr>
            <w:r w:rsidRPr="0027621B">
              <w:rPr>
                <w:szCs w:val="18"/>
              </w:rPr>
              <w:t>$1,733.57</w:t>
            </w:r>
          </w:p>
        </w:tc>
        <w:tc>
          <w:tcPr>
            <w:tcW w:w="343" w:type="pct"/>
            <w:vAlign w:val="bottom"/>
          </w:tcPr>
          <w:p w:rsidR="00A370B4" w:rsidRPr="00A90589" w:rsidP="00A370B4" w14:paraId="32A202AA" w14:textId="103D6D05">
            <w:pPr>
              <w:pStyle w:val="RTableTextAbt"/>
              <w:ind w:right="-19"/>
              <w:rPr>
                <w:rFonts w:ascii="Times New Roman" w:hAnsi="Times New Roman" w:cs="Times New Roman"/>
                <w:szCs w:val="18"/>
              </w:rPr>
            </w:pPr>
            <w:r w:rsidRPr="0027621B">
              <w:rPr>
                <w:szCs w:val="18"/>
              </w:rPr>
              <w:t>$2,248.09</w:t>
            </w:r>
          </w:p>
        </w:tc>
        <w:tc>
          <w:tcPr>
            <w:tcW w:w="461" w:type="pct"/>
            <w:vAlign w:val="bottom"/>
          </w:tcPr>
          <w:p w:rsidR="00A370B4" w:rsidRPr="00A90589" w:rsidP="00A370B4" w14:paraId="0C4D10D3" w14:textId="1F8C1A02">
            <w:pPr>
              <w:pStyle w:val="RTableTextAbt"/>
              <w:ind w:right="-19"/>
              <w:rPr>
                <w:rFonts w:ascii="Times New Roman" w:hAnsi="Times New Roman" w:cs="Times New Roman"/>
                <w:szCs w:val="18"/>
              </w:rPr>
            </w:pPr>
            <w:r w:rsidRPr="0027621B">
              <w:rPr>
                <w:szCs w:val="18"/>
              </w:rPr>
              <w:t>$244,648</w:t>
            </w:r>
          </w:p>
        </w:tc>
        <w:tc>
          <w:tcPr>
            <w:tcW w:w="493" w:type="pct"/>
            <w:vAlign w:val="bottom"/>
          </w:tcPr>
          <w:p w:rsidR="00A370B4" w:rsidRPr="00A90589" w:rsidP="00A370B4" w14:paraId="038B1E33" w14:textId="5CCE7340">
            <w:pPr>
              <w:pStyle w:val="RTableTextAbt"/>
              <w:ind w:right="-19"/>
              <w:rPr>
                <w:rFonts w:ascii="Times New Roman" w:hAnsi="Times New Roman" w:cs="Times New Roman"/>
                <w:szCs w:val="18"/>
              </w:rPr>
            </w:pPr>
            <w:r w:rsidRPr="0027621B">
              <w:rPr>
                <w:szCs w:val="18"/>
              </w:rPr>
              <w:t>$327,211</w:t>
            </w:r>
          </w:p>
        </w:tc>
      </w:tr>
      <w:tr w14:paraId="460179B8" w14:textId="77777777" w:rsidTr="00CD48B1">
        <w:tblPrEx>
          <w:tblW w:w="5280" w:type="pct"/>
          <w:tblInd w:w="-185" w:type="dxa"/>
          <w:tblLayout w:type="fixed"/>
          <w:tblLook w:val="04A0"/>
        </w:tblPrEx>
        <w:tc>
          <w:tcPr>
            <w:tcW w:w="693" w:type="pct"/>
            <w:vMerge/>
            <w:vAlign w:val="center"/>
          </w:tcPr>
          <w:p w:rsidR="00A370B4" w:rsidRPr="00291B75" w:rsidP="00A370B4" w14:paraId="5472FE86"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5A9B3B9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A370B4" w:rsidRPr="00CD48B1" w:rsidP="00A370B4" w14:paraId="104A47BC" w14:textId="77777777">
            <w:pPr>
              <w:pStyle w:val="RTableTextAbt"/>
              <w:ind w:right="-19"/>
              <w:rPr>
                <w:rFonts w:asciiTheme="majorBidi" w:hAnsiTheme="majorBidi" w:cstheme="majorBidi"/>
                <w:szCs w:val="18"/>
              </w:rPr>
            </w:pPr>
            <w:r w:rsidRPr="00CD48B1">
              <w:rPr>
                <w:rFonts w:asciiTheme="majorBidi" w:hAnsiTheme="majorBidi" w:cstheme="majorBidi"/>
                <w:szCs w:val="18"/>
              </w:rPr>
              <w:t>0.85</w:t>
            </w:r>
          </w:p>
        </w:tc>
        <w:tc>
          <w:tcPr>
            <w:tcW w:w="394" w:type="pct"/>
            <w:vAlign w:val="center"/>
          </w:tcPr>
          <w:p w:rsidR="00A370B4" w:rsidRPr="00CD48B1" w:rsidP="00A370B4" w14:paraId="0CAEA109" w14:textId="77777777">
            <w:pPr>
              <w:pStyle w:val="RTableTextAbt"/>
              <w:ind w:right="-19"/>
              <w:rPr>
                <w:rFonts w:asciiTheme="majorBidi" w:hAnsiTheme="majorBidi" w:cstheme="majorBidi"/>
                <w:szCs w:val="18"/>
              </w:rPr>
            </w:pPr>
            <w:r w:rsidRPr="00CD48B1">
              <w:rPr>
                <w:rFonts w:asciiTheme="majorBidi" w:hAnsiTheme="majorBidi" w:cstheme="majorBidi"/>
                <w:szCs w:val="18"/>
              </w:rPr>
              <w:t>6.0</w:t>
            </w:r>
          </w:p>
        </w:tc>
        <w:tc>
          <w:tcPr>
            <w:tcW w:w="390" w:type="pct"/>
            <w:vAlign w:val="bottom"/>
          </w:tcPr>
          <w:p w:rsidR="00A370B4" w:rsidRPr="00CD48B1" w:rsidP="00A370B4" w14:paraId="2264906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07050A8D"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6772871B" w14:textId="772844C0">
            <w:pPr>
              <w:pStyle w:val="RTableTextAbt"/>
              <w:ind w:right="-19"/>
              <w:rPr>
                <w:rFonts w:ascii="Times New Roman" w:hAnsi="Times New Roman" w:cs="Times New Roman"/>
                <w:szCs w:val="18"/>
              </w:rPr>
            </w:pPr>
            <w:r w:rsidRPr="0027621B">
              <w:rPr>
                <w:szCs w:val="18"/>
              </w:rPr>
              <w:t>$8,327.62</w:t>
            </w:r>
          </w:p>
        </w:tc>
        <w:tc>
          <w:tcPr>
            <w:tcW w:w="343" w:type="pct"/>
            <w:vAlign w:val="bottom"/>
          </w:tcPr>
          <w:p w:rsidR="00A370B4" w:rsidRPr="00A90589" w:rsidP="00A370B4" w14:paraId="2FB60661" w14:textId="5EE2662B">
            <w:pPr>
              <w:pStyle w:val="RTableTextAbt"/>
              <w:ind w:right="-19"/>
              <w:rPr>
                <w:rFonts w:ascii="Times New Roman" w:hAnsi="Times New Roman" w:cs="Times New Roman"/>
                <w:szCs w:val="18"/>
              </w:rPr>
            </w:pPr>
            <w:r w:rsidRPr="0027621B">
              <w:rPr>
                <w:szCs w:val="18"/>
              </w:rPr>
              <w:t>$2,730.85</w:t>
            </w:r>
          </w:p>
        </w:tc>
        <w:tc>
          <w:tcPr>
            <w:tcW w:w="461" w:type="pct"/>
            <w:vAlign w:val="bottom"/>
          </w:tcPr>
          <w:p w:rsidR="00A370B4" w:rsidRPr="00A90589" w:rsidP="00A370B4" w14:paraId="751F7C78" w14:textId="2E767988">
            <w:pPr>
              <w:pStyle w:val="RTableTextAbt"/>
              <w:ind w:right="-19"/>
              <w:rPr>
                <w:rFonts w:ascii="Times New Roman" w:hAnsi="Times New Roman" w:cs="Times New Roman"/>
                <w:szCs w:val="18"/>
              </w:rPr>
            </w:pPr>
            <w:r w:rsidRPr="0027621B">
              <w:rPr>
                <w:szCs w:val="18"/>
              </w:rPr>
              <w:t>$49,871</w:t>
            </w:r>
          </w:p>
        </w:tc>
        <w:tc>
          <w:tcPr>
            <w:tcW w:w="493" w:type="pct"/>
            <w:vAlign w:val="bottom"/>
          </w:tcPr>
          <w:p w:rsidR="00A370B4" w:rsidRPr="00A90589" w:rsidP="00A370B4" w14:paraId="53F70180" w14:textId="12211E31">
            <w:pPr>
              <w:pStyle w:val="RTableTextAbt"/>
              <w:ind w:right="-19"/>
              <w:rPr>
                <w:rFonts w:ascii="Times New Roman" w:hAnsi="Times New Roman" w:cs="Times New Roman"/>
                <w:szCs w:val="18"/>
              </w:rPr>
            </w:pPr>
            <w:r w:rsidRPr="0027621B">
              <w:rPr>
                <w:szCs w:val="18"/>
              </w:rPr>
              <w:t>$17,099</w:t>
            </w:r>
          </w:p>
        </w:tc>
      </w:tr>
      <w:tr w14:paraId="6DC6E438" w14:textId="77777777" w:rsidTr="00CD48B1">
        <w:tblPrEx>
          <w:tblW w:w="5280" w:type="pct"/>
          <w:tblInd w:w="-185" w:type="dxa"/>
          <w:tblLayout w:type="fixed"/>
          <w:tblLook w:val="04A0"/>
        </w:tblPrEx>
        <w:tc>
          <w:tcPr>
            <w:tcW w:w="693" w:type="pct"/>
            <w:vMerge/>
            <w:vAlign w:val="center"/>
          </w:tcPr>
          <w:p w:rsidR="00A370B4" w:rsidRPr="00291B75" w:rsidP="00A370B4" w14:paraId="41A7691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4E77DB71"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A370B4" w:rsidRPr="00CD48B1" w:rsidP="00A370B4" w14:paraId="672A6573"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85</w:t>
            </w:r>
          </w:p>
        </w:tc>
        <w:tc>
          <w:tcPr>
            <w:tcW w:w="394" w:type="pct"/>
            <w:vAlign w:val="center"/>
          </w:tcPr>
          <w:p w:rsidR="00A370B4" w:rsidRPr="00CD48B1" w:rsidP="00A370B4" w14:paraId="6082E017"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595.0</w:t>
            </w:r>
          </w:p>
        </w:tc>
        <w:tc>
          <w:tcPr>
            <w:tcW w:w="390" w:type="pct"/>
            <w:vAlign w:val="bottom"/>
          </w:tcPr>
          <w:p w:rsidR="00A370B4" w:rsidRPr="00CD48B1" w:rsidP="00A370B4" w14:paraId="17DBC11A"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92.25</w:t>
            </w:r>
          </w:p>
        </w:tc>
        <w:tc>
          <w:tcPr>
            <w:tcW w:w="390" w:type="pct"/>
            <w:vAlign w:val="bottom"/>
          </w:tcPr>
          <w:p w:rsidR="00A370B4" w:rsidRPr="00CD48B1" w:rsidP="00A370B4" w14:paraId="648BC7C1"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63.44</w:t>
            </w:r>
          </w:p>
        </w:tc>
        <w:tc>
          <w:tcPr>
            <w:tcW w:w="390" w:type="pct"/>
            <w:vAlign w:val="bottom"/>
          </w:tcPr>
          <w:p w:rsidR="00A370B4" w:rsidRPr="00A90589" w:rsidP="00A370B4" w14:paraId="617B11A0" w14:textId="1B8FF1BB">
            <w:pPr>
              <w:pStyle w:val="RTableTextAbt"/>
              <w:ind w:right="-19"/>
              <w:rPr>
                <w:rFonts w:ascii="Times New Roman" w:hAnsi="Times New Roman" w:cs="Times New Roman"/>
                <w:b/>
                <w:bCs w:val="0"/>
                <w:szCs w:val="18"/>
              </w:rPr>
            </w:pPr>
            <w:r w:rsidRPr="00A90589">
              <w:rPr>
                <w:b/>
                <w:bCs w:val="0"/>
                <w:szCs w:val="18"/>
              </w:rPr>
              <w:t>$1,896.41</w:t>
            </w:r>
          </w:p>
        </w:tc>
        <w:tc>
          <w:tcPr>
            <w:tcW w:w="343" w:type="pct"/>
            <w:vAlign w:val="bottom"/>
          </w:tcPr>
          <w:p w:rsidR="00A370B4" w:rsidRPr="00A90589" w:rsidP="00A370B4" w14:paraId="49601126" w14:textId="7C3941AF">
            <w:pPr>
              <w:pStyle w:val="RTableTextAbt"/>
              <w:ind w:right="-19"/>
              <w:rPr>
                <w:rFonts w:ascii="Times New Roman" w:hAnsi="Times New Roman" w:cs="Times New Roman"/>
                <w:b/>
                <w:bCs w:val="0"/>
                <w:szCs w:val="18"/>
              </w:rPr>
            </w:pPr>
            <w:r w:rsidRPr="00A90589">
              <w:rPr>
                <w:b/>
                <w:bCs w:val="0"/>
                <w:szCs w:val="18"/>
              </w:rPr>
              <w:t>$2,593.46</w:t>
            </w:r>
          </w:p>
        </w:tc>
        <w:tc>
          <w:tcPr>
            <w:tcW w:w="461" w:type="pct"/>
            <w:vAlign w:val="bottom"/>
          </w:tcPr>
          <w:p w:rsidR="00A370B4" w:rsidRPr="00A90589" w:rsidP="00A370B4" w14:paraId="057EB979" w14:textId="3B99E3F7">
            <w:pPr>
              <w:pStyle w:val="RTableTextAbt"/>
              <w:ind w:right="-19"/>
              <w:rPr>
                <w:rFonts w:ascii="Times New Roman" w:hAnsi="Times New Roman" w:cs="Times New Roman"/>
                <w:b/>
                <w:bCs w:val="0"/>
                <w:szCs w:val="18"/>
              </w:rPr>
            </w:pPr>
            <w:r w:rsidRPr="00A90589">
              <w:rPr>
                <w:b/>
                <w:bCs w:val="0"/>
                <w:szCs w:val="18"/>
              </w:rPr>
              <w:t>$1,161,703</w:t>
            </w:r>
          </w:p>
        </w:tc>
        <w:tc>
          <w:tcPr>
            <w:tcW w:w="493" w:type="pct"/>
            <w:vAlign w:val="bottom"/>
          </w:tcPr>
          <w:p w:rsidR="00A370B4" w:rsidRPr="00A90589" w:rsidP="00A370B4" w14:paraId="699E0230" w14:textId="19CB4B48">
            <w:pPr>
              <w:pStyle w:val="RTableTextAbt"/>
              <w:ind w:right="-19"/>
              <w:rPr>
                <w:rFonts w:ascii="Times New Roman" w:hAnsi="Times New Roman" w:cs="Times New Roman"/>
                <w:b/>
                <w:bCs w:val="0"/>
                <w:szCs w:val="18"/>
              </w:rPr>
            </w:pPr>
            <w:r w:rsidRPr="00A90589">
              <w:rPr>
                <w:b/>
                <w:bCs w:val="0"/>
                <w:szCs w:val="18"/>
              </w:rPr>
              <w:t>$1,625,001</w:t>
            </w:r>
          </w:p>
        </w:tc>
      </w:tr>
      <w:tr w14:paraId="0C38E3CE" w14:textId="77777777" w:rsidTr="00CD48B1">
        <w:tblPrEx>
          <w:tblW w:w="5280" w:type="pct"/>
          <w:tblInd w:w="-185" w:type="dxa"/>
          <w:tblLayout w:type="fixed"/>
          <w:tblLook w:val="04A0"/>
        </w:tblPrEx>
        <w:tc>
          <w:tcPr>
            <w:tcW w:w="693" w:type="pct"/>
            <w:vMerge w:val="restart"/>
            <w:vAlign w:val="center"/>
          </w:tcPr>
          <w:p w:rsidR="00A370B4" w:rsidRPr="00291B75" w:rsidP="00A370B4" w14:paraId="022E310F"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Vapor Degreasing: Enclosed Vapor Degreasing (EVD)</w:t>
            </w:r>
          </w:p>
          <w:p w:rsidR="00A370B4" w:rsidRPr="00291B75" w:rsidP="00A370B4" w14:paraId="411CB18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04D3D19B"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A370B4" w:rsidRPr="00CD48B1" w:rsidP="00A370B4" w14:paraId="4D1CE2F3" w14:textId="77777777">
            <w:pPr>
              <w:pStyle w:val="RTableTextAbt"/>
              <w:ind w:right="-19"/>
              <w:rPr>
                <w:rFonts w:asciiTheme="majorBidi" w:hAnsiTheme="majorBidi" w:cstheme="majorBidi"/>
                <w:szCs w:val="18"/>
              </w:rPr>
            </w:pPr>
            <w:r w:rsidRPr="00CD48B1">
              <w:rPr>
                <w:rFonts w:asciiTheme="majorBidi" w:hAnsiTheme="majorBidi" w:cstheme="majorBidi"/>
                <w:szCs w:val="18"/>
              </w:rPr>
              <w:t>9.24</w:t>
            </w:r>
          </w:p>
        </w:tc>
        <w:tc>
          <w:tcPr>
            <w:tcW w:w="394" w:type="pct"/>
            <w:vAlign w:val="center"/>
          </w:tcPr>
          <w:p w:rsidR="00A370B4" w:rsidRPr="00CD48B1" w:rsidP="00A370B4" w14:paraId="683B7498" w14:textId="77777777">
            <w:pPr>
              <w:pStyle w:val="RTableTextAbt"/>
              <w:ind w:right="-19"/>
              <w:rPr>
                <w:rFonts w:asciiTheme="majorBidi" w:hAnsiTheme="majorBidi" w:cstheme="majorBidi"/>
                <w:szCs w:val="18"/>
              </w:rPr>
            </w:pPr>
            <w:r w:rsidRPr="00CD48B1">
              <w:rPr>
                <w:rFonts w:asciiTheme="majorBidi" w:hAnsiTheme="majorBidi" w:cstheme="majorBidi"/>
                <w:szCs w:val="18"/>
              </w:rPr>
              <w:t>64.7</w:t>
            </w:r>
          </w:p>
        </w:tc>
        <w:tc>
          <w:tcPr>
            <w:tcW w:w="390" w:type="pct"/>
            <w:vAlign w:val="bottom"/>
          </w:tcPr>
          <w:p w:rsidR="00A370B4" w:rsidRPr="00CD48B1" w:rsidP="00A370B4" w14:paraId="4BF4CFC6"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A370B4" w:rsidRPr="00CD48B1" w:rsidP="00A370B4" w14:paraId="09D3AFA2"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A370B4" w:rsidRPr="00A90589" w:rsidP="00A370B4" w14:paraId="19057F05" w14:textId="2713C6C0">
            <w:pPr>
              <w:pStyle w:val="RTableTextAbt"/>
              <w:ind w:right="-19"/>
              <w:rPr>
                <w:rFonts w:ascii="Times New Roman" w:hAnsi="Times New Roman" w:cs="Times New Roman"/>
                <w:szCs w:val="18"/>
              </w:rPr>
            </w:pPr>
            <w:r w:rsidRPr="0027621B">
              <w:rPr>
                <w:szCs w:val="18"/>
              </w:rPr>
              <w:t>$240.65</w:t>
            </w:r>
          </w:p>
        </w:tc>
        <w:tc>
          <w:tcPr>
            <w:tcW w:w="343" w:type="pct"/>
            <w:vAlign w:val="bottom"/>
          </w:tcPr>
          <w:p w:rsidR="00A370B4" w:rsidRPr="00A90589" w:rsidP="00A370B4" w14:paraId="02E699E5" w14:textId="3CBC7311">
            <w:pPr>
              <w:pStyle w:val="RTableTextAbt"/>
              <w:ind w:right="-19"/>
              <w:rPr>
                <w:rFonts w:ascii="Times New Roman" w:hAnsi="Times New Roman" w:cs="Times New Roman"/>
                <w:szCs w:val="18"/>
              </w:rPr>
            </w:pPr>
            <w:r w:rsidRPr="0027621B">
              <w:rPr>
                <w:szCs w:val="18"/>
              </w:rPr>
              <w:t>$71.82</w:t>
            </w:r>
          </w:p>
        </w:tc>
        <w:tc>
          <w:tcPr>
            <w:tcW w:w="461" w:type="pct"/>
            <w:vAlign w:val="bottom"/>
          </w:tcPr>
          <w:p w:rsidR="00A370B4" w:rsidRPr="00A90589" w:rsidP="00A370B4" w14:paraId="63AA86B5" w14:textId="24971950">
            <w:pPr>
              <w:pStyle w:val="RTableTextAbt"/>
              <w:ind w:right="-19"/>
              <w:rPr>
                <w:rFonts w:ascii="Times New Roman" w:hAnsi="Times New Roman" w:cs="Times New Roman"/>
                <w:szCs w:val="18"/>
              </w:rPr>
            </w:pPr>
            <w:r w:rsidRPr="0027621B">
              <w:rPr>
                <w:szCs w:val="18"/>
              </w:rPr>
              <w:t>$23,160</w:t>
            </w:r>
          </w:p>
        </w:tc>
        <w:tc>
          <w:tcPr>
            <w:tcW w:w="493" w:type="pct"/>
            <w:vAlign w:val="bottom"/>
          </w:tcPr>
          <w:p w:rsidR="00A370B4" w:rsidRPr="00A90589" w:rsidP="00A370B4" w14:paraId="1FFEC784" w14:textId="53B2C623">
            <w:pPr>
              <w:pStyle w:val="RTableTextAbt"/>
              <w:ind w:right="-19"/>
              <w:rPr>
                <w:rFonts w:ascii="Times New Roman" w:hAnsi="Times New Roman" w:cs="Times New Roman"/>
                <w:szCs w:val="18"/>
              </w:rPr>
            </w:pPr>
            <w:r w:rsidRPr="0027621B">
              <w:rPr>
                <w:szCs w:val="18"/>
              </w:rPr>
              <w:t>$5,440</w:t>
            </w:r>
          </w:p>
        </w:tc>
      </w:tr>
      <w:tr w14:paraId="55294FB1" w14:textId="77777777" w:rsidTr="00CD48B1">
        <w:tblPrEx>
          <w:tblW w:w="5280" w:type="pct"/>
          <w:tblInd w:w="-185" w:type="dxa"/>
          <w:tblLayout w:type="fixed"/>
          <w:tblLook w:val="04A0"/>
        </w:tblPrEx>
        <w:tc>
          <w:tcPr>
            <w:tcW w:w="693" w:type="pct"/>
            <w:vMerge/>
            <w:vAlign w:val="center"/>
          </w:tcPr>
          <w:p w:rsidR="00A370B4" w:rsidRPr="00291B75" w:rsidP="00A370B4" w14:paraId="7D8808EF"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66CBB461"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A370B4" w:rsidRPr="00CD48B1" w:rsidP="00A370B4" w14:paraId="2FD3DB4F" w14:textId="77777777">
            <w:pPr>
              <w:pStyle w:val="RTableTextAbt"/>
              <w:ind w:right="-19"/>
              <w:rPr>
                <w:rFonts w:asciiTheme="majorBidi" w:hAnsiTheme="majorBidi" w:cstheme="majorBidi"/>
                <w:szCs w:val="18"/>
              </w:rPr>
            </w:pPr>
            <w:r w:rsidRPr="00CD48B1">
              <w:rPr>
                <w:rFonts w:asciiTheme="majorBidi" w:hAnsiTheme="majorBidi" w:cstheme="majorBidi"/>
                <w:szCs w:val="18"/>
              </w:rPr>
              <w:t>1.96</w:t>
            </w:r>
          </w:p>
        </w:tc>
        <w:tc>
          <w:tcPr>
            <w:tcW w:w="394" w:type="pct"/>
            <w:vAlign w:val="center"/>
          </w:tcPr>
          <w:p w:rsidR="00A370B4" w:rsidRPr="00CD48B1" w:rsidP="00A370B4" w14:paraId="6D913904" w14:textId="77777777">
            <w:pPr>
              <w:pStyle w:val="RTableTextAbt"/>
              <w:ind w:right="-19"/>
              <w:rPr>
                <w:rFonts w:asciiTheme="majorBidi" w:hAnsiTheme="majorBidi" w:cstheme="majorBidi"/>
                <w:szCs w:val="18"/>
              </w:rPr>
            </w:pPr>
            <w:r w:rsidRPr="00CD48B1">
              <w:rPr>
                <w:rFonts w:asciiTheme="majorBidi" w:hAnsiTheme="majorBidi" w:cstheme="majorBidi"/>
                <w:szCs w:val="18"/>
              </w:rPr>
              <w:t>13.7</w:t>
            </w:r>
          </w:p>
        </w:tc>
        <w:tc>
          <w:tcPr>
            <w:tcW w:w="390" w:type="pct"/>
            <w:vAlign w:val="bottom"/>
          </w:tcPr>
          <w:p w:rsidR="00A370B4" w:rsidRPr="00CD48B1" w:rsidP="00A370B4" w14:paraId="77454E0E"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38D055D0"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A370B4" w:rsidRPr="00A90589" w:rsidP="00A370B4" w14:paraId="2B78E79A" w14:textId="0C680FC6">
            <w:pPr>
              <w:pStyle w:val="RTableTextAbt"/>
              <w:ind w:right="-19"/>
              <w:rPr>
                <w:rFonts w:ascii="Times New Roman" w:hAnsi="Times New Roman" w:cs="Times New Roman"/>
                <w:szCs w:val="18"/>
              </w:rPr>
            </w:pPr>
            <w:r w:rsidRPr="0027621B">
              <w:rPr>
                <w:szCs w:val="18"/>
              </w:rPr>
              <w:t>$0.00</w:t>
            </w:r>
          </w:p>
        </w:tc>
        <w:tc>
          <w:tcPr>
            <w:tcW w:w="343" w:type="pct"/>
            <w:vAlign w:val="bottom"/>
          </w:tcPr>
          <w:p w:rsidR="00A370B4" w:rsidRPr="00A90589" w:rsidP="00A370B4" w14:paraId="5859CD05" w14:textId="0F31D75B">
            <w:pPr>
              <w:pStyle w:val="RTableTextAbt"/>
              <w:ind w:right="-19"/>
              <w:rPr>
                <w:rFonts w:ascii="Times New Roman" w:hAnsi="Times New Roman" w:cs="Times New Roman"/>
                <w:szCs w:val="18"/>
              </w:rPr>
            </w:pPr>
            <w:r w:rsidRPr="0027621B">
              <w:rPr>
                <w:szCs w:val="18"/>
              </w:rPr>
              <w:t>$481.30</w:t>
            </w:r>
          </w:p>
        </w:tc>
        <w:tc>
          <w:tcPr>
            <w:tcW w:w="461" w:type="pct"/>
            <w:vAlign w:val="bottom"/>
          </w:tcPr>
          <w:p w:rsidR="00A370B4" w:rsidRPr="00A90589" w:rsidP="00A370B4" w14:paraId="081B1D00" w14:textId="061F68EC">
            <w:pPr>
              <w:pStyle w:val="RTableTextAbt"/>
              <w:ind w:right="-19"/>
              <w:rPr>
                <w:rFonts w:ascii="Times New Roman" w:hAnsi="Times New Roman" w:cs="Times New Roman"/>
                <w:szCs w:val="18"/>
              </w:rPr>
            </w:pPr>
            <w:r w:rsidRPr="0027621B">
              <w:rPr>
                <w:szCs w:val="18"/>
              </w:rPr>
              <w:t>$743</w:t>
            </w:r>
          </w:p>
        </w:tc>
        <w:tc>
          <w:tcPr>
            <w:tcW w:w="493" w:type="pct"/>
            <w:vAlign w:val="bottom"/>
          </w:tcPr>
          <w:p w:rsidR="00A370B4" w:rsidRPr="00A90589" w:rsidP="00A370B4" w14:paraId="133436DC" w14:textId="7E08D54F">
            <w:pPr>
              <w:pStyle w:val="RTableTextAbt"/>
              <w:ind w:right="-19"/>
              <w:rPr>
                <w:rFonts w:ascii="Times New Roman" w:hAnsi="Times New Roman" w:cs="Times New Roman"/>
                <w:szCs w:val="18"/>
              </w:rPr>
            </w:pPr>
            <w:r w:rsidRPr="0027621B">
              <w:rPr>
                <w:szCs w:val="18"/>
              </w:rPr>
              <w:t>$7,621</w:t>
            </w:r>
          </w:p>
        </w:tc>
      </w:tr>
      <w:tr w14:paraId="6FEE4FD1" w14:textId="77777777" w:rsidTr="00CD48B1">
        <w:tblPrEx>
          <w:tblW w:w="5280" w:type="pct"/>
          <w:tblInd w:w="-185" w:type="dxa"/>
          <w:tblLayout w:type="fixed"/>
          <w:tblLook w:val="04A0"/>
        </w:tblPrEx>
        <w:tc>
          <w:tcPr>
            <w:tcW w:w="693" w:type="pct"/>
            <w:vMerge/>
            <w:vAlign w:val="center"/>
          </w:tcPr>
          <w:p w:rsidR="00A370B4" w:rsidRPr="00291B75" w:rsidP="00A370B4" w14:paraId="2CE314DD"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1EA43AC7"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A370B4" w:rsidRPr="00CD48B1" w:rsidP="00A370B4" w14:paraId="1D6FABA1" w14:textId="77777777">
            <w:pPr>
              <w:pStyle w:val="RTableTextAbt"/>
              <w:ind w:right="-19"/>
              <w:rPr>
                <w:rFonts w:asciiTheme="majorBidi" w:hAnsiTheme="majorBidi" w:cstheme="majorBidi"/>
                <w:szCs w:val="18"/>
              </w:rPr>
            </w:pPr>
            <w:r w:rsidRPr="00CD48B1">
              <w:rPr>
                <w:rFonts w:asciiTheme="majorBidi" w:hAnsiTheme="majorBidi" w:cstheme="majorBidi"/>
                <w:szCs w:val="18"/>
              </w:rPr>
              <w:t>2.8</w:t>
            </w:r>
          </w:p>
        </w:tc>
        <w:tc>
          <w:tcPr>
            <w:tcW w:w="394" w:type="pct"/>
            <w:vAlign w:val="center"/>
          </w:tcPr>
          <w:p w:rsidR="00A370B4" w:rsidRPr="00CD48B1" w:rsidP="00A370B4" w14:paraId="6017EFF7" w14:textId="77777777">
            <w:pPr>
              <w:pStyle w:val="RTableTextAbt"/>
              <w:ind w:right="-19"/>
              <w:rPr>
                <w:rFonts w:asciiTheme="majorBidi" w:hAnsiTheme="majorBidi" w:cstheme="majorBidi"/>
                <w:szCs w:val="18"/>
              </w:rPr>
            </w:pPr>
            <w:r w:rsidRPr="00CD48B1">
              <w:rPr>
                <w:rFonts w:asciiTheme="majorBidi" w:hAnsiTheme="majorBidi" w:cstheme="majorBidi"/>
                <w:szCs w:val="18"/>
              </w:rPr>
              <w:t>19.6</w:t>
            </w:r>
          </w:p>
        </w:tc>
        <w:tc>
          <w:tcPr>
            <w:tcW w:w="390" w:type="pct"/>
            <w:vAlign w:val="bottom"/>
          </w:tcPr>
          <w:p w:rsidR="00A370B4" w:rsidRPr="00CD48B1" w:rsidP="00A370B4" w14:paraId="115DC494"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A370B4" w:rsidRPr="00CD48B1" w:rsidP="00A370B4" w14:paraId="554B202E"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A370B4" w:rsidRPr="00A90589" w:rsidP="00A370B4" w14:paraId="3E1E6A50" w14:textId="33EC4504">
            <w:pPr>
              <w:pStyle w:val="RTableTextAbt"/>
              <w:ind w:right="-19"/>
              <w:rPr>
                <w:rFonts w:ascii="Times New Roman" w:hAnsi="Times New Roman" w:cs="Times New Roman"/>
                <w:szCs w:val="18"/>
              </w:rPr>
            </w:pPr>
            <w:r w:rsidRPr="0027621B">
              <w:rPr>
                <w:szCs w:val="18"/>
              </w:rPr>
              <w:t>$1,933.34</w:t>
            </w:r>
          </w:p>
        </w:tc>
        <w:tc>
          <w:tcPr>
            <w:tcW w:w="343" w:type="pct"/>
            <w:vAlign w:val="bottom"/>
          </w:tcPr>
          <w:p w:rsidR="00A370B4" w:rsidRPr="00A90589" w:rsidP="00A370B4" w14:paraId="2FE16497" w14:textId="0A20741C">
            <w:pPr>
              <w:pStyle w:val="RTableTextAbt"/>
              <w:ind w:right="-19"/>
              <w:rPr>
                <w:rFonts w:ascii="Times New Roman" w:hAnsi="Times New Roman" w:cs="Times New Roman"/>
                <w:szCs w:val="18"/>
              </w:rPr>
            </w:pPr>
            <w:r w:rsidRPr="0027621B">
              <w:rPr>
                <w:szCs w:val="18"/>
              </w:rPr>
              <w:t>$3,042.75</w:t>
            </w:r>
          </w:p>
        </w:tc>
        <w:tc>
          <w:tcPr>
            <w:tcW w:w="461" w:type="pct"/>
            <w:vAlign w:val="bottom"/>
          </w:tcPr>
          <w:p w:rsidR="00A370B4" w:rsidRPr="00A90589" w:rsidP="00A370B4" w14:paraId="74DCD369" w14:textId="1A131EDB">
            <w:pPr>
              <w:pStyle w:val="RTableTextAbt"/>
              <w:ind w:right="-19"/>
              <w:rPr>
                <w:rFonts w:ascii="Times New Roman" w:hAnsi="Times New Roman" w:cs="Times New Roman"/>
                <w:szCs w:val="18"/>
              </w:rPr>
            </w:pPr>
            <w:r w:rsidRPr="0027621B">
              <w:rPr>
                <w:szCs w:val="18"/>
              </w:rPr>
              <w:t>$38,955</w:t>
            </w:r>
          </w:p>
        </w:tc>
        <w:tc>
          <w:tcPr>
            <w:tcW w:w="493" w:type="pct"/>
            <w:vAlign w:val="bottom"/>
          </w:tcPr>
          <w:p w:rsidR="00A370B4" w:rsidRPr="00A90589" w:rsidP="00A370B4" w14:paraId="56A76C30" w14:textId="6A937260">
            <w:pPr>
              <w:pStyle w:val="RTableTextAbt"/>
              <w:ind w:right="-19"/>
              <w:rPr>
                <w:rFonts w:ascii="Times New Roman" w:hAnsi="Times New Roman" w:cs="Times New Roman"/>
                <w:szCs w:val="18"/>
              </w:rPr>
            </w:pPr>
            <w:r w:rsidRPr="0027621B">
              <w:rPr>
                <w:szCs w:val="18"/>
              </w:rPr>
              <w:t>$62,439</w:t>
            </w:r>
          </w:p>
        </w:tc>
      </w:tr>
      <w:tr w14:paraId="1A1015AD" w14:textId="77777777" w:rsidTr="00CD48B1">
        <w:tblPrEx>
          <w:tblW w:w="5280" w:type="pct"/>
          <w:tblInd w:w="-185" w:type="dxa"/>
          <w:tblLayout w:type="fixed"/>
          <w:tblLook w:val="04A0"/>
        </w:tblPrEx>
        <w:tc>
          <w:tcPr>
            <w:tcW w:w="693" w:type="pct"/>
            <w:vMerge/>
            <w:vAlign w:val="center"/>
          </w:tcPr>
          <w:p w:rsidR="00A370B4" w:rsidRPr="00291B75" w:rsidP="00A370B4" w14:paraId="2478F1B9"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4EDE1628"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A370B4" w:rsidRPr="00CD48B1" w:rsidP="00A370B4" w14:paraId="3904CF1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0889F8B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3017E11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1F223FC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7FF5F076" w14:textId="3597BD45">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1916D508" w14:textId="1944C53A">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1BF7589E" w14:textId="7E4F0EA5">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7B0F6E86" w14:textId="39F1C235">
            <w:pPr>
              <w:pStyle w:val="RTableTextAbt"/>
              <w:ind w:right="-19"/>
              <w:rPr>
                <w:rFonts w:ascii="Times New Roman" w:hAnsi="Times New Roman" w:cs="Times New Roman"/>
                <w:szCs w:val="18"/>
              </w:rPr>
            </w:pPr>
            <w:r w:rsidRPr="0027621B">
              <w:rPr>
                <w:szCs w:val="18"/>
              </w:rPr>
              <w:t>-</w:t>
            </w:r>
          </w:p>
        </w:tc>
      </w:tr>
      <w:tr w14:paraId="259FEE4E" w14:textId="77777777" w:rsidTr="00CD48B1">
        <w:tblPrEx>
          <w:tblW w:w="5280" w:type="pct"/>
          <w:tblInd w:w="-185" w:type="dxa"/>
          <w:tblLayout w:type="fixed"/>
          <w:tblLook w:val="04A0"/>
        </w:tblPrEx>
        <w:tc>
          <w:tcPr>
            <w:tcW w:w="693" w:type="pct"/>
            <w:vMerge/>
            <w:vAlign w:val="center"/>
          </w:tcPr>
          <w:p w:rsidR="00A370B4" w:rsidRPr="00291B75" w:rsidP="00A370B4" w14:paraId="761C3F39"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34B26272"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A370B4" w:rsidRPr="00CD48B1" w:rsidP="00A370B4" w14:paraId="3A77894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16D9544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2A834DE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0A50B1E0"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54C483C3" w14:textId="0AB4453F">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11FFC22F" w14:textId="40D13B22">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1BC93F99" w14:textId="35D65880">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12997EBE" w14:textId="7B0DF579">
            <w:pPr>
              <w:pStyle w:val="RTableTextAbt"/>
              <w:ind w:right="-19"/>
              <w:rPr>
                <w:rFonts w:ascii="Times New Roman" w:hAnsi="Times New Roman" w:cs="Times New Roman"/>
                <w:szCs w:val="18"/>
              </w:rPr>
            </w:pPr>
            <w:r w:rsidRPr="0027621B">
              <w:rPr>
                <w:szCs w:val="18"/>
              </w:rPr>
              <w:t>-</w:t>
            </w:r>
          </w:p>
        </w:tc>
      </w:tr>
      <w:tr w14:paraId="1BF89629" w14:textId="77777777" w:rsidTr="00CD48B1">
        <w:tblPrEx>
          <w:tblW w:w="5280" w:type="pct"/>
          <w:tblInd w:w="-185" w:type="dxa"/>
          <w:tblLayout w:type="fixed"/>
          <w:tblLook w:val="04A0"/>
        </w:tblPrEx>
        <w:tc>
          <w:tcPr>
            <w:tcW w:w="693" w:type="pct"/>
            <w:vMerge/>
            <w:vAlign w:val="center"/>
          </w:tcPr>
          <w:p w:rsidR="00A370B4" w:rsidRPr="00291B75" w:rsidP="00A370B4" w14:paraId="0385F16B"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448B497F"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A370B4" w:rsidRPr="00CD48B1" w:rsidP="00A370B4" w14:paraId="2E8F6CB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4F4BAC8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2526D2B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5D6FAE1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2076BE37" w14:textId="618F0E07">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066C0240" w14:textId="481A121C">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789F028D" w14:textId="2B35A7C5">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0731C8FF" w14:textId="4472041D">
            <w:pPr>
              <w:pStyle w:val="RTableTextAbt"/>
              <w:ind w:right="-19"/>
              <w:rPr>
                <w:rFonts w:ascii="Times New Roman" w:hAnsi="Times New Roman" w:cs="Times New Roman"/>
                <w:szCs w:val="18"/>
              </w:rPr>
            </w:pPr>
            <w:r w:rsidRPr="0027621B">
              <w:rPr>
                <w:szCs w:val="18"/>
              </w:rPr>
              <w:t>-</w:t>
            </w:r>
          </w:p>
        </w:tc>
      </w:tr>
      <w:tr w14:paraId="3104EFAD" w14:textId="77777777" w:rsidTr="00CD48B1">
        <w:tblPrEx>
          <w:tblW w:w="5280" w:type="pct"/>
          <w:tblInd w:w="-185" w:type="dxa"/>
          <w:tblLayout w:type="fixed"/>
          <w:tblLook w:val="04A0"/>
        </w:tblPrEx>
        <w:tc>
          <w:tcPr>
            <w:tcW w:w="693" w:type="pct"/>
            <w:vMerge/>
            <w:vAlign w:val="center"/>
          </w:tcPr>
          <w:p w:rsidR="00A370B4" w:rsidRPr="00291B75" w:rsidP="00A370B4" w14:paraId="2AA56D3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75C04BE"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A370B4" w:rsidRPr="00CD48B1" w:rsidP="00A370B4" w14:paraId="102EA91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A370B4" w:rsidRPr="00CD48B1" w:rsidP="00A370B4" w14:paraId="691AB14C"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CD48B1" w:rsidP="00A370B4" w14:paraId="4010A2CD" w14:textId="77777777">
            <w:pPr>
              <w:pStyle w:val="RTableTextAbt"/>
              <w:ind w:right="-19"/>
              <w:rPr>
                <w:rFonts w:asciiTheme="majorBidi" w:hAnsiTheme="majorBidi" w:cstheme="majorBidi"/>
                <w:szCs w:val="18"/>
              </w:rPr>
            </w:pPr>
            <w:r w:rsidRPr="00CD48B1">
              <w:rPr>
                <w:rFonts w:asciiTheme="majorBidi" w:hAnsiTheme="majorBidi" w:cstheme="majorBidi"/>
                <w:szCs w:val="18"/>
              </w:rPr>
              <w:t> </w:t>
            </w:r>
          </w:p>
        </w:tc>
        <w:tc>
          <w:tcPr>
            <w:tcW w:w="390" w:type="pct"/>
            <w:vAlign w:val="bottom"/>
          </w:tcPr>
          <w:p w:rsidR="00A370B4" w:rsidRPr="00CD48B1" w:rsidP="00A370B4" w14:paraId="5942656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A370B4" w:rsidRPr="00A90589" w:rsidP="00A370B4" w14:paraId="633996A1" w14:textId="65149451">
            <w:pPr>
              <w:pStyle w:val="RTableTextAbt"/>
              <w:ind w:right="-19"/>
              <w:rPr>
                <w:rFonts w:ascii="Times New Roman" w:hAnsi="Times New Roman" w:cs="Times New Roman"/>
                <w:szCs w:val="18"/>
              </w:rPr>
            </w:pPr>
            <w:r w:rsidRPr="0027621B">
              <w:rPr>
                <w:szCs w:val="18"/>
              </w:rPr>
              <w:t>-</w:t>
            </w:r>
          </w:p>
        </w:tc>
        <w:tc>
          <w:tcPr>
            <w:tcW w:w="343" w:type="pct"/>
            <w:vAlign w:val="bottom"/>
          </w:tcPr>
          <w:p w:rsidR="00A370B4" w:rsidRPr="00A90589" w:rsidP="00A370B4" w14:paraId="335499BF" w14:textId="618AC1B6">
            <w:pPr>
              <w:pStyle w:val="RTableTextAbt"/>
              <w:ind w:right="-19"/>
              <w:rPr>
                <w:rFonts w:ascii="Times New Roman" w:hAnsi="Times New Roman" w:cs="Times New Roman"/>
                <w:szCs w:val="18"/>
              </w:rPr>
            </w:pPr>
            <w:r w:rsidRPr="0027621B">
              <w:rPr>
                <w:szCs w:val="18"/>
              </w:rPr>
              <w:t>-</w:t>
            </w:r>
          </w:p>
        </w:tc>
        <w:tc>
          <w:tcPr>
            <w:tcW w:w="461" w:type="pct"/>
            <w:vAlign w:val="bottom"/>
          </w:tcPr>
          <w:p w:rsidR="00A370B4" w:rsidRPr="00A90589" w:rsidP="00A370B4" w14:paraId="4F9B0682" w14:textId="23365E9A">
            <w:pPr>
              <w:pStyle w:val="RTableTextAbt"/>
              <w:ind w:right="-19"/>
              <w:rPr>
                <w:rFonts w:ascii="Times New Roman" w:hAnsi="Times New Roman" w:cs="Times New Roman"/>
                <w:szCs w:val="18"/>
              </w:rPr>
            </w:pPr>
            <w:r w:rsidRPr="0027621B">
              <w:rPr>
                <w:szCs w:val="18"/>
              </w:rPr>
              <w:t>-</w:t>
            </w:r>
          </w:p>
        </w:tc>
        <w:tc>
          <w:tcPr>
            <w:tcW w:w="493" w:type="pct"/>
            <w:vAlign w:val="bottom"/>
          </w:tcPr>
          <w:p w:rsidR="00A370B4" w:rsidRPr="00A90589" w:rsidP="00A370B4" w14:paraId="09558611" w14:textId="77D7FA9B">
            <w:pPr>
              <w:pStyle w:val="RTableTextAbt"/>
              <w:ind w:right="-19"/>
              <w:rPr>
                <w:rFonts w:ascii="Times New Roman" w:hAnsi="Times New Roman" w:cs="Times New Roman"/>
                <w:szCs w:val="18"/>
              </w:rPr>
            </w:pPr>
            <w:r w:rsidRPr="0027621B">
              <w:rPr>
                <w:szCs w:val="18"/>
              </w:rPr>
              <w:t>-</w:t>
            </w:r>
          </w:p>
        </w:tc>
      </w:tr>
      <w:tr w14:paraId="3AC2C555" w14:textId="77777777" w:rsidTr="00CD48B1">
        <w:tblPrEx>
          <w:tblW w:w="5280" w:type="pct"/>
          <w:tblInd w:w="-185" w:type="dxa"/>
          <w:tblLayout w:type="fixed"/>
          <w:tblLook w:val="04A0"/>
        </w:tblPrEx>
        <w:tc>
          <w:tcPr>
            <w:tcW w:w="693" w:type="pct"/>
            <w:vMerge/>
            <w:vAlign w:val="center"/>
          </w:tcPr>
          <w:p w:rsidR="00A370B4" w:rsidRPr="00291B75" w:rsidP="00A370B4" w14:paraId="256B8DDA" w14:textId="77777777">
            <w:pPr>
              <w:pStyle w:val="BodyText"/>
              <w:jc w:val="center"/>
              <w:rPr>
                <w:rFonts w:ascii="Times New Roman" w:hAnsi="Times New Roman" w:cs="Times New Roman"/>
                <w:sz w:val="18"/>
                <w:szCs w:val="18"/>
                <w:highlight w:val="yellow"/>
              </w:rPr>
            </w:pPr>
          </w:p>
        </w:tc>
        <w:tc>
          <w:tcPr>
            <w:tcW w:w="1019" w:type="pct"/>
            <w:vAlign w:val="center"/>
          </w:tcPr>
          <w:p w:rsidR="00A370B4" w:rsidRPr="00291B75" w:rsidP="00A370B4" w14:paraId="2A2D9B0B"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A370B4" w:rsidRPr="00CD48B1" w:rsidP="00A370B4" w14:paraId="32A1CD56"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4</w:t>
            </w:r>
          </w:p>
        </w:tc>
        <w:tc>
          <w:tcPr>
            <w:tcW w:w="394" w:type="pct"/>
            <w:vAlign w:val="bottom"/>
          </w:tcPr>
          <w:p w:rsidR="00A370B4" w:rsidRPr="00CD48B1" w:rsidP="00A370B4" w14:paraId="044F3C01"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8.0</w:t>
            </w:r>
          </w:p>
        </w:tc>
        <w:tc>
          <w:tcPr>
            <w:tcW w:w="390" w:type="pct"/>
            <w:vAlign w:val="bottom"/>
          </w:tcPr>
          <w:p w:rsidR="00A370B4" w:rsidRPr="00CD48B1" w:rsidP="00A370B4" w14:paraId="6EBDAB15"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671.34</w:t>
            </w:r>
          </w:p>
        </w:tc>
        <w:tc>
          <w:tcPr>
            <w:tcW w:w="390" w:type="pct"/>
            <w:vAlign w:val="bottom"/>
          </w:tcPr>
          <w:p w:rsidR="00A370B4" w:rsidRPr="00CD48B1" w:rsidP="00A370B4" w14:paraId="7D5931B9"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29.57</w:t>
            </w:r>
          </w:p>
        </w:tc>
        <w:tc>
          <w:tcPr>
            <w:tcW w:w="390" w:type="pct"/>
            <w:vAlign w:val="bottom"/>
          </w:tcPr>
          <w:p w:rsidR="00A370B4" w:rsidRPr="00A90589" w:rsidP="00A370B4" w14:paraId="61D57207" w14:textId="33B60325">
            <w:pPr>
              <w:pStyle w:val="RTableTextAbt"/>
              <w:ind w:right="-19"/>
              <w:rPr>
                <w:rFonts w:ascii="Times New Roman" w:hAnsi="Times New Roman" w:cs="Times New Roman"/>
                <w:b/>
                <w:bCs w:val="0"/>
                <w:szCs w:val="18"/>
              </w:rPr>
            </w:pPr>
            <w:r w:rsidRPr="00A90589">
              <w:rPr>
                <w:b/>
                <w:bCs w:val="0"/>
                <w:szCs w:val="18"/>
              </w:rPr>
              <w:t>$545.50</w:t>
            </w:r>
          </w:p>
        </w:tc>
        <w:tc>
          <w:tcPr>
            <w:tcW w:w="343" w:type="pct"/>
            <w:vAlign w:val="bottom"/>
          </w:tcPr>
          <w:p w:rsidR="00A370B4" w:rsidRPr="00A90589" w:rsidP="00A370B4" w14:paraId="54845F11" w14:textId="68A37F93">
            <w:pPr>
              <w:pStyle w:val="RTableTextAbt"/>
              <w:ind w:right="-19"/>
              <w:rPr>
                <w:rFonts w:ascii="Times New Roman" w:hAnsi="Times New Roman" w:cs="Times New Roman"/>
                <w:b/>
                <w:bCs w:val="0"/>
                <w:szCs w:val="18"/>
              </w:rPr>
            </w:pPr>
            <w:r w:rsidRPr="00A90589">
              <w:rPr>
                <w:b/>
                <w:bCs w:val="0"/>
                <w:szCs w:val="18"/>
              </w:rPr>
              <w:t>$723.33</w:t>
            </w:r>
          </w:p>
        </w:tc>
        <w:tc>
          <w:tcPr>
            <w:tcW w:w="461" w:type="pct"/>
            <w:vAlign w:val="bottom"/>
          </w:tcPr>
          <w:p w:rsidR="00A370B4" w:rsidRPr="00A90589" w:rsidP="00A370B4" w14:paraId="753FF7EC" w14:textId="63622223">
            <w:pPr>
              <w:pStyle w:val="RTableTextAbt"/>
              <w:ind w:right="-19"/>
              <w:rPr>
                <w:rFonts w:ascii="Times New Roman" w:hAnsi="Times New Roman" w:cs="Times New Roman"/>
                <w:b/>
                <w:bCs w:val="0"/>
                <w:szCs w:val="18"/>
              </w:rPr>
            </w:pPr>
            <w:r w:rsidRPr="00A90589">
              <w:rPr>
                <w:b/>
                <w:bCs w:val="0"/>
                <w:szCs w:val="18"/>
              </w:rPr>
              <w:t>$62,858</w:t>
            </w:r>
          </w:p>
        </w:tc>
        <w:tc>
          <w:tcPr>
            <w:tcW w:w="493" w:type="pct"/>
            <w:vAlign w:val="bottom"/>
          </w:tcPr>
          <w:p w:rsidR="00A370B4" w:rsidRPr="00A90589" w:rsidP="00A370B4" w14:paraId="32171664" w14:textId="46C47C98">
            <w:pPr>
              <w:pStyle w:val="RTableTextAbt"/>
              <w:ind w:right="-19"/>
              <w:rPr>
                <w:rFonts w:ascii="Times New Roman" w:hAnsi="Times New Roman" w:cs="Times New Roman"/>
                <w:b/>
                <w:bCs w:val="0"/>
                <w:szCs w:val="18"/>
              </w:rPr>
            </w:pPr>
            <w:r w:rsidRPr="00A90589">
              <w:rPr>
                <w:b/>
                <w:bCs w:val="0"/>
                <w:szCs w:val="18"/>
              </w:rPr>
              <w:t>$75,500</w:t>
            </w:r>
          </w:p>
        </w:tc>
      </w:tr>
      <w:tr w14:paraId="6BC44300" w14:textId="77777777" w:rsidTr="00CD48B1">
        <w:tblPrEx>
          <w:tblW w:w="5280" w:type="pct"/>
          <w:tblInd w:w="-185" w:type="dxa"/>
          <w:tblLayout w:type="fixed"/>
          <w:tblLook w:val="04A0"/>
        </w:tblPrEx>
        <w:tc>
          <w:tcPr>
            <w:tcW w:w="693" w:type="pct"/>
            <w:vMerge w:val="restart"/>
            <w:vAlign w:val="center"/>
          </w:tcPr>
          <w:p w:rsidR="00D67BD4" w:rsidRPr="00291B75" w:rsidP="00D67BD4" w14:paraId="5D1920E6"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Recycling and Disposal</w:t>
            </w:r>
          </w:p>
          <w:p w:rsidR="00D67BD4" w:rsidRPr="00291B75" w:rsidP="00D67BD4" w14:paraId="280FFB49"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827F04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D67BD4" w:rsidRPr="00CD48B1" w:rsidP="00D67BD4" w14:paraId="7F3A3FBD" w14:textId="77777777">
            <w:pPr>
              <w:pStyle w:val="RTableTextAbt"/>
              <w:ind w:right="-19"/>
              <w:rPr>
                <w:rFonts w:asciiTheme="majorBidi" w:hAnsiTheme="majorBidi" w:cstheme="majorBidi"/>
                <w:szCs w:val="18"/>
              </w:rPr>
            </w:pPr>
            <w:r w:rsidRPr="00CD48B1">
              <w:rPr>
                <w:rFonts w:asciiTheme="majorBidi" w:hAnsiTheme="majorBidi" w:cstheme="majorBidi"/>
                <w:szCs w:val="18"/>
              </w:rPr>
              <w:t>89.3</w:t>
            </w:r>
          </w:p>
        </w:tc>
        <w:tc>
          <w:tcPr>
            <w:tcW w:w="394" w:type="pct"/>
            <w:vAlign w:val="center"/>
          </w:tcPr>
          <w:p w:rsidR="00D67BD4" w:rsidRPr="00CD48B1" w:rsidP="00D67BD4" w14:paraId="78AC3556" w14:textId="77777777">
            <w:pPr>
              <w:pStyle w:val="RTableTextAbt"/>
              <w:ind w:right="-19"/>
              <w:rPr>
                <w:rFonts w:asciiTheme="majorBidi" w:hAnsiTheme="majorBidi" w:cstheme="majorBidi"/>
                <w:szCs w:val="18"/>
              </w:rPr>
            </w:pPr>
            <w:r w:rsidRPr="00CD48B1">
              <w:rPr>
                <w:rFonts w:asciiTheme="majorBidi" w:hAnsiTheme="majorBidi" w:cstheme="majorBidi"/>
                <w:szCs w:val="18"/>
              </w:rPr>
              <w:t>1518.1</w:t>
            </w:r>
          </w:p>
        </w:tc>
        <w:tc>
          <w:tcPr>
            <w:tcW w:w="390" w:type="pct"/>
            <w:vAlign w:val="bottom"/>
          </w:tcPr>
          <w:p w:rsidR="00D67BD4" w:rsidRPr="00CD48B1" w:rsidP="00D67BD4" w14:paraId="018711DE"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D67BD4" w:rsidRPr="00CD48B1" w:rsidP="00D67BD4" w14:paraId="35C51B3C"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D67BD4" w:rsidRPr="00A90589" w:rsidP="00D67BD4" w14:paraId="65B29F5E" w14:textId="7AECB1ED">
            <w:pPr>
              <w:pStyle w:val="RTableTextAbt"/>
              <w:ind w:right="-19"/>
              <w:rPr>
                <w:rFonts w:ascii="Times New Roman" w:hAnsi="Times New Roman" w:cs="Times New Roman"/>
                <w:szCs w:val="18"/>
              </w:rPr>
            </w:pPr>
            <w:r w:rsidRPr="00D67BD4">
              <w:rPr>
                <w:szCs w:val="18"/>
              </w:rPr>
              <w:t>$240.65</w:t>
            </w:r>
          </w:p>
        </w:tc>
        <w:tc>
          <w:tcPr>
            <w:tcW w:w="343" w:type="pct"/>
            <w:vAlign w:val="bottom"/>
          </w:tcPr>
          <w:p w:rsidR="00D67BD4" w:rsidRPr="00A90589" w:rsidP="00D67BD4" w14:paraId="1098C4E6" w14:textId="6572C1B7">
            <w:pPr>
              <w:pStyle w:val="RTableTextAbt"/>
              <w:ind w:right="-19"/>
              <w:rPr>
                <w:rFonts w:ascii="Times New Roman" w:hAnsi="Times New Roman" w:cs="Times New Roman"/>
                <w:szCs w:val="18"/>
              </w:rPr>
            </w:pPr>
            <w:r w:rsidRPr="00D67BD4">
              <w:rPr>
                <w:szCs w:val="18"/>
              </w:rPr>
              <w:t>$71.82</w:t>
            </w:r>
          </w:p>
        </w:tc>
        <w:tc>
          <w:tcPr>
            <w:tcW w:w="461" w:type="pct"/>
            <w:vAlign w:val="bottom"/>
          </w:tcPr>
          <w:p w:rsidR="00D67BD4" w:rsidRPr="00A90589" w:rsidP="00D67BD4" w14:paraId="4FC666AC" w14:textId="7E7E639E">
            <w:pPr>
              <w:pStyle w:val="RTableTextAbt"/>
              <w:ind w:right="-19"/>
              <w:rPr>
                <w:rFonts w:ascii="Times New Roman" w:hAnsi="Times New Roman" w:cs="Times New Roman"/>
                <w:szCs w:val="18"/>
              </w:rPr>
            </w:pPr>
            <w:r w:rsidRPr="00D67BD4">
              <w:rPr>
                <w:szCs w:val="18"/>
              </w:rPr>
              <w:t>$438,735</w:t>
            </w:r>
          </w:p>
        </w:tc>
        <w:tc>
          <w:tcPr>
            <w:tcW w:w="493" w:type="pct"/>
            <w:vAlign w:val="bottom"/>
          </w:tcPr>
          <w:p w:rsidR="00D67BD4" w:rsidRPr="00A90589" w:rsidP="00D67BD4" w14:paraId="095DBA64" w14:textId="51C091F1">
            <w:pPr>
              <w:pStyle w:val="RTableTextAbt"/>
              <w:ind w:right="-19"/>
              <w:rPr>
                <w:rFonts w:ascii="Times New Roman" w:hAnsi="Times New Roman" w:cs="Times New Roman"/>
                <w:szCs w:val="18"/>
              </w:rPr>
            </w:pPr>
            <w:r w:rsidRPr="00D67BD4">
              <w:rPr>
                <w:szCs w:val="18"/>
              </w:rPr>
              <w:t>$116,705</w:t>
            </w:r>
          </w:p>
        </w:tc>
      </w:tr>
      <w:tr w14:paraId="4A6A6E27" w14:textId="77777777" w:rsidTr="00CD48B1">
        <w:tblPrEx>
          <w:tblW w:w="5280" w:type="pct"/>
          <w:tblInd w:w="-185" w:type="dxa"/>
          <w:tblLayout w:type="fixed"/>
          <w:tblLook w:val="04A0"/>
        </w:tblPrEx>
        <w:tc>
          <w:tcPr>
            <w:tcW w:w="693" w:type="pct"/>
            <w:vMerge/>
            <w:vAlign w:val="center"/>
          </w:tcPr>
          <w:p w:rsidR="00D67BD4" w:rsidRPr="00291B75" w:rsidP="00D67BD4" w14:paraId="634B4B70"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A99EC04"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D67BD4" w:rsidRPr="00CD48B1" w:rsidP="00D67BD4" w14:paraId="5E00379C" w14:textId="77777777">
            <w:pPr>
              <w:pStyle w:val="RTableTextAbt"/>
              <w:ind w:right="-19"/>
              <w:rPr>
                <w:rFonts w:asciiTheme="majorBidi" w:hAnsiTheme="majorBidi" w:cstheme="majorBidi"/>
                <w:szCs w:val="18"/>
              </w:rPr>
            </w:pPr>
            <w:r w:rsidRPr="00CD48B1">
              <w:rPr>
                <w:rFonts w:asciiTheme="majorBidi" w:hAnsiTheme="majorBidi" w:cstheme="majorBidi"/>
                <w:szCs w:val="18"/>
              </w:rPr>
              <w:t>0.94</w:t>
            </w:r>
          </w:p>
        </w:tc>
        <w:tc>
          <w:tcPr>
            <w:tcW w:w="394" w:type="pct"/>
            <w:vAlign w:val="center"/>
          </w:tcPr>
          <w:p w:rsidR="00D67BD4" w:rsidRPr="00CD48B1" w:rsidP="00D67BD4" w14:paraId="49623390" w14:textId="77777777">
            <w:pPr>
              <w:pStyle w:val="RTableTextAbt"/>
              <w:ind w:right="-19"/>
              <w:rPr>
                <w:rFonts w:asciiTheme="majorBidi" w:hAnsiTheme="majorBidi" w:cstheme="majorBidi"/>
                <w:szCs w:val="18"/>
              </w:rPr>
            </w:pPr>
            <w:r w:rsidRPr="00CD48B1">
              <w:rPr>
                <w:rFonts w:asciiTheme="majorBidi" w:hAnsiTheme="majorBidi" w:cstheme="majorBidi"/>
                <w:szCs w:val="18"/>
              </w:rPr>
              <w:t>16.0</w:t>
            </w:r>
          </w:p>
        </w:tc>
        <w:tc>
          <w:tcPr>
            <w:tcW w:w="390" w:type="pct"/>
            <w:vAlign w:val="bottom"/>
          </w:tcPr>
          <w:p w:rsidR="00D67BD4" w:rsidRPr="00CD48B1" w:rsidP="00D67BD4" w14:paraId="5760F7A0"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3E088693"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D67BD4" w:rsidRPr="00A90589" w:rsidP="00D67BD4" w14:paraId="681F79E2" w14:textId="63ABB9F8">
            <w:pPr>
              <w:pStyle w:val="RTableTextAbt"/>
              <w:ind w:right="-19"/>
              <w:rPr>
                <w:rFonts w:ascii="Times New Roman" w:hAnsi="Times New Roman" w:cs="Times New Roman"/>
                <w:szCs w:val="18"/>
              </w:rPr>
            </w:pPr>
            <w:r w:rsidRPr="00D67BD4">
              <w:rPr>
                <w:szCs w:val="18"/>
              </w:rPr>
              <w:t>$0.00</w:t>
            </w:r>
          </w:p>
        </w:tc>
        <w:tc>
          <w:tcPr>
            <w:tcW w:w="343" w:type="pct"/>
            <w:vAlign w:val="bottom"/>
          </w:tcPr>
          <w:p w:rsidR="00D67BD4" w:rsidRPr="00A90589" w:rsidP="00D67BD4" w14:paraId="1A93D40E" w14:textId="4E0A3CC1">
            <w:pPr>
              <w:pStyle w:val="RTableTextAbt"/>
              <w:ind w:right="-19"/>
              <w:rPr>
                <w:rFonts w:ascii="Times New Roman" w:hAnsi="Times New Roman" w:cs="Times New Roman"/>
                <w:szCs w:val="18"/>
              </w:rPr>
            </w:pPr>
            <w:r w:rsidRPr="00D67BD4">
              <w:rPr>
                <w:szCs w:val="18"/>
              </w:rPr>
              <w:t>$481.30</w:t>
            </w:r>
          </w:p>
        </w:tc>
        <w:tc>
          <w:tcPr>
            <w:tcW w:w="461" w:type="pct"/>
            <w:vAlign w:val="bottom"/>
          </w:tcPr>
          <w:p w:rsidR="00D67BD4" w:rsidRPr="00A90589" w:rsidP="00D67BD4" w14:paraId="343AE7B7" w14:textId="79C993E6">
            <w:pPr>
              <w:pStyle w:val="RTableTextAbt"/>
              <w:ind w:right="-19"/>
              <w:rPr>
                <w:rFonts w:ascii="Times New Roman" w:hAnsi="Times New Roman" w:cs="Times New Roman"/>
                <w:szCs w:val="18"/>
              </w:rPr>
            </w:pPr>
            <w:r w:rsidRPr="00D67BD4">
              <w:rPr>
                <w:szCs w:val="18"/>
              </w:rPr>
              <w:t>$356</w:t>
            </w:r>
          </w:p>
        </w:tc>
        <w:tc>
          <w:tcPr>
            <w:tcW w:w="493" w:type="pct"/>
            <w:vAlign w:val="bottom"/>
          </w:tcPr>
          <w:p w:rsidR="00D67BD4" w:rsidRPr="00A90589" w:rsidP="00D67BD4" w14:paraId="52D82E06" w14:textId="453BCBF3">
            <w:pPr>
              <w:pStyle w:val="RTableTextAbt"/>
              <w:ind w:right="-19"/>
              <w:rPr>
                <w:rFonts w:ascii="Times New Roman" w:hAnsi="Times New Roman" w:cs="Times New Roman"/>
                <w:szCs w:val="18"/>
              </w:rPr>
            </w:pPr>
            <w:r w:rsidRPr="00D67BD4">
              <w:rPr>
                <w:szCs w:val="18"/>
              </w:rPr>
              <w:t>$8,179</w:t>
            </w:r>
          </w:p>
        </w:tc>
      </w:tr>
      <w:tr w14:paraId="76D956C2" w14:textId="77777777" w:rsidTr="00CD48B1">
        <w:tblPrEx>
          <w:tblW w:w="5280" w:type="pct"/>
          <w:tblInd w:w="-185" w:type="dxa"/>
          <w:tblLayout w:type="fixed"/>
          <w:tblLook w:val="04A0"/>
        </w:tblPrEx>
        <w:tc>
          <w:tcPr>
            <w:tcW w:w="693" w:type="pct"/>
            <w:vMerge/>
            <w:vAlign w:val="center"/>
          </w:tcPr>
          <w:p w:rsidR="00D67BD4" w:rsidRPr="00291B75" w:rsidP="00D67BD4" w14:paraId="70109D11"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8667948"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D67BD4" w:rsidRPr="00CD48B1" w:rsidP="00D67BD4" w14:paraId="1E478C69" w14:textId="77777777">
            <w:pPr>
              <w:pStyle w:val="RTableTextAbt"/>
              <w:ind w:right="-19"/>
              <w:rPr>
                <w:rFonts w:asciiTheme="majorBidi" w:hAnsiTheme="majorBidi" w:cstheme="majorBidi"/>
                <w:szCs w:val="18"/>
              </w:rPr>
            </w:pPr>
            <w:r w:rsidRPr="00CD48B1">
              <w:rPr>
                <w:rFonts w:asciiTheme="majorBidi" w:hAnsiTheme="majorBidi" w:cstheme="majorBidi"/>
                <w:szCs w:val="18"/>
              </w:rPr>
              <w:t>3.76</w:t>
            </w:r>
          </w:p>
        </w:tc>
        <w:tc>
          <w:tcPr>
            <w:tcW w:w="394" w:type="pct"/>
            <w:vAlign w:val="center"/>
          </w:tcPr>
          <w:p w:rsidR="00D67BD4" w:rsidRPr="00CD48B1" w:rsidP="00D67BD4" w14:paraId="39E25609" w14:textId="77777777">
            <w:pPr>
              <w:pStyle w:val="RTableTextAbt"/>
              <w:ind w:right="-19"/>
              <w:rPr>
                <w:rFonts w:asciiTheme="majorBidi" w:hAnsiTheme="majorBidi" w:cstheme="majorBidi"/>
                <w:szCs w:val="18"/>
              </w:rPr>
            </w:pPr>
            <w:r w:rsidRPr="00CD48B1">
              <w:rPr>
                <w:rFonts w:asciiTheme="majorBidi" w:hAnsiTheme="majorBidi" w:cstheme="majorBidi"/>
                <w:szCs w:val="18"/>
              </w:rPr>
              <w:t>63.9</w:t>
            </w:r>
          </w:p>
        </w:tc>
        <w:tc>
          <w:tcPr>
            <w:tcW w:w="390" w:type="pct"/>
            <w:vAlign w:val="bottom"/>
          </w:tcPr>
          <w:p w:rsidR="00D67BD4" w:rsidRPr="00CD48B1" w:rsidP="00D67BD4" w14:paraId="3B0B7275"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4132CE84"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552979E4" w14:textId="220C0A9D">
            <w:pPr>
              <w:pStyle w:val="RTableTextAbt"/>
              <w:ind w:right="-19"/>
              <w:rPr>
                <w:rFonts w:ascii="Times New Roman" w:hAnsi="Times New Roman" w:cs="Times New Roman"/>
                <w:szCs w:val="18"/>
              </w:rPr>
            </w:pPr>
            <w:r w:rsidRPr="00D67BD4">
              <w:rPr>
                <w:szCs w:val="18"/>
              </w:rPr>
              <w:t>$2,469.86</w:t>
            </w:r>
          </w:p>
        </w:tc>
        <w:tc>
          <w:tcPr>
            <w:tcW w:w="343" w:type="pct"/>
            <w:vAlign w:val="bottom"/>
          </w:tcPr>
          <w:p w:rsidR="00D67BD4" w:rsidRPr="00A90589" w:rsidP="00D67BD4" w14:paraId="3335F4CC" w14:textId="42FFDAA3">
            <w:pPr>
              <w:pStyle w:val="RTableTextAbt"/>
              <w:ind w:right="-19"/>
              <w:rPr>
                <w:rFonts w:ascii="Times New Roman" w:hAnsi="Times New Roman" w:cs="Times New Roman"/>
                <w:szCs w:val="18"/>
              </w:rPr>
            </w:pPr>
            <w:r w:rsidRPr="00D67BD4">
              <w:rPr>
                <w:szCs w:val="18"/>
              </w:rPr>
              <w:t>$3,724.54</w:t>
            </w:r>
          </w:p>
        </w:tc>
        <w:tc>
          <w:tcPr>
            <w:tcW w:w="461" w:type="pct"/>
            <w:vAlign w:val="bottom"/>
          </w:tcPr>
          <w:p w:rsidR="00D67BD4" w:rsidRPr="00A90589" w:rsidP="00D67BD4" w14:paraId="37FD0F33" w14:textId="6C73827E">
            <w:pPr>
              <w:pStyle w:val="RTableTextAbt"/>
              <w:ind w:right="-19"/>
              <w:rPr>
                <w:rFonts w:ascii="Times New Roman" w:hAnsi="Times New Roman" w:cs="Times New Roman"/>
                <w:szCs w:val="18"/>
              </w:rPr>
            </w:pPr>
            <w:r w:rsidRPr="00D67BD4">
              <w:rPr>
                <w:szCs w:val="18"/>
              </w:rPr>
              <w:t>$159,298</w:t>
            </w:r>
          </w:p>
        </w:tc>
        <w:tc>
          <w:tcPr>
            <w:tcW w:w="493" w:type="pct"/>
            <w:vAlign w:val="bottom"/>
          </w:tcPr>
          <w:p w:rsidR="00D67BD4" w:rsidRPr="00A90589" w:rsidP="00D67BD4" w14:paraId="023CF03F" w14:textId="26620F77">
            <w:pPr>
              <w:pStyle w:val="RTableTextAbt"/>
              <w:ind w:right="-19"/>
              <w:rPr>
                <w:rFonts w:ascii="Times New Roman" w:hAnsi="Times New Roman" w:cs="Times New Roman"/>
                <w:szCs w:val="18"/>
              </w:rPr>
            </w:pPr>
            <w:r w:rsidRPr="00D67BD4">
              <w:rPr>
                <w:szCs w:val="18"/>
              </w:rPr>
              <w:t>$241,834</w:t>
            </w:r>
          </w:p>
        </w:tc>
      </w:tr>
      <w:tr w14:paraId="36501FBE" w14:textId="77777777" w:rsidTr="00CD48B1">
        <w:tblPrEx>
          <w:tblW w:w="5280" w:type="pct"/>
          <w:tblInd w:w="-185" w:type="dxa"/>
          <w:tblLayout w:type="fixed"/>
          <w:tblLook w:val="04A0"/>
        </w:tblPrEx>
        <w:tc>
          <w:tcPr>
            <w:tcW w:w="693" w:type="pct"/>
            <w:vMerge/>
            <w:vAlign w:val="center"/>
          </w:tcPr>
          <w:p w:rsidR="00D67BD4" w:rsidRPr="00291B75" w:rsidP="00D67BD4" w14:paraId="0AE24153"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24F0C67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D67BD4" w:rsidRPr="00CD48B1" w:rsidP="00D67BD4" w14:paraId="43FAE81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0BA5EBC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752368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2803F7EC"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3B4AE8D5" w14:textId="1AF80D18">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43D313E3" w14:textId="391B026C">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13AEC382" w14:textId="5C38C59F">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328F161D" w14:textId="09023D2E">
            <w:pPr>
              <w:pStyle w:val="RTableTextAbt"/>
              <w:ind w:right="-19"/>
              <w:rPr>
                <w:rFonts w:ascii="Times New Roman" w:hAnsi="Times New Roman" w:cs="Times New Roman"/>
                <w:szCs w:val="18"/>
              </w:rPr>
            </w:pPr>
            <w:r w:rsidRPr="00D67BD4">
              <w:rPr>
                <w:szCs w:val="18"/>
              </w:rPr>
              <w:t>-</w:t>
            </w:r>
          </w:p>
        </w:tc>
      </w:tr>
      <w:tr w14:paraId="4859ED13" w14:textId="77777777" w:rsidTr="00CD48B1">
        <w:tblPrEx>
          <w:tblW w:w="5280" w:type="pct"/>
          <w:tblInd w:w="-185" w:type="dxa"/>
          <w:tblLayout w:type="fixed"/>
          <w:tblLook w:val="04A0"/>
        </w:tblPrEx>
        <w:tc>
          <w:tcPr>
            <w:tcW w:w="693" w:type="pct"/>
            <w:vMerge/>
            <w:vAlign w:val="center"/>
          </w:tcPr>
          <w:p w:rsidR="00D67BD4" w:rsidRPr="00291B75" w:rsidP="00D67BD4" w14:paraId="3ADE8142"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5119487"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D67BD4" w:rsidRPr="00CD48B1" w:rsidP="00D67BD4" w14:paraId="0E7BA07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37C7A92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01B138A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06D71F56"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05D9D05C" w14:textId="35F1CE13">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101B00AE" w14:textId="187B89DE">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76F5BE52" w14:textId="5664D0C1">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4C93420E" w14:textId="74A96469">
            <w:pPr>
              <w:pStyle w:val="RTableTextAbt"/>
              <w:ind w:right="-19"/>
              <w:rPr>
                <w:rFonts w:ascii="Times New Roman" w:hAnsi="Times New Roman" w:cs="Times New Roman"/>
                <w:szCs w:val="18"/>
              </w:rPr>
            </w:pPr>
            <w:r w:rsidRPr="00D67BD4">
              <w:rPr>
                <w:szCs w:val="18"/>
              </w:rPr>
              <w:t>-</w:t>
            </w:r>
          </w:p>
        </w:tc>
      </w:tr>
      <w:tr w14:paraId="3E678F2D" w14:textId="77777777" w:rsidTr="00CD48B1">
        <w:tblPrEx>
          <w:tblW w:w="5280" w:type="pct"/>
          <w:tblInd w:w="-185" w:type="dxa"/>
          <w:tblLayout w:type="fixed"/>
          <w:tblLook w:val="04A0"/>
        </w:tblPrEx>
        <w:tc>
          <w:tcPr>
            <w:tcW w:w="693" w:type="pct"/>
            <w:vMerge/>
            <w:vAlign w:val="center"/>
          </w:tcPr>
          <w:p w:rsidR="00D67BD4" w:rsidRPr="00291B75" w:rsidP="00D67BD4" w14:paraId="3CE8D183"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ABA5FBD"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D67BD4" w:rsidRPr="00CD48B1" w:rsidP="00D67BD4" w14:paraId="6AF7A4A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3973C5E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297CDE4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36691B9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79538395" w14:textId="217E0A5B">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13EBD947" w14:textId="7B60026C">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59FB2CDE" w14:textId="2D49E05F">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13F523B5" w14:textId="06316F29">
            <w:pPr>
              <w:pStyle w:val="RTableTextAbt"/>
              <w:ind w:right="-19"/>
              <w:rPr>
                <w:rFonts w:ascii="Times New Roman" w:hAnsi="Times New Roman" w:cs="Times New Roman"/>
                <w:szCs w:val="18"/>
              </w:rPr>
            </w:pPr>
            <w:r w:rsidRPr="00D67BD4">
              <w:rPr>
                <w:szCs w:val="18"/>
              </w:rPr>
              <w:t>-</w:t>
            </w:r>
          </w:p>
        </w:tc>
      </w:tr>
      <w:tr w14:paraId="5C6A0FD1" w14:textId="77777777" w:rsidTr="00CD48B1">
        <w:tblPrEx>
          <w:tblW w:w="5280" w:type="pct"/>
          <w:tblInd w:w="-185" w:type="dxa"/>
          <w:tblLayout w:type="fixed"/>
          <w:tblLook w:val="04A0"/>
        </w:tblPrEx>
        <w:tc>
          <w:tcPr>
            <w:tcW w:w="693" w:type="pct"/>
            <w:vMerge/>
            <w:vAlign w:val="center"/>
          </w:tcPr>
          <w:p w:rsidR="00D67BD4" w:rsidRPr="00291B75" w:rsidP="00D67BD4" w14:paraId="25EC8292"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D59F0F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D67BD4" w:rsidRPr="00CD48B1" w:rsidP="00D67BD4" w14:paraId="7E7EB42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5DD16C5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637414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50CFB5D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4B805877" w14:textId="318238C9">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15CEB921" w14:textId="6BC93608">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36A0F00B" w14:textId="212AC7E5">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5725B3A8" w14:textId="014360C1">
            <w:pPr>
              <w:pStyle w:val="RTableTextAbt"/>
              <w:ind w:right="-19"/>
              <w:rPr>
                <w:rFonts w:ascii="Times New Roman" w:hAnsi="Times New Roman" w:cs="Times New Roman"/>
                <w:szCs w:val="18"/>
              </w:rPr>
            </w:pPr>
            <w:r w:rsidRPr="00D67BD4">
              <w:rPr>
                <w:szCs w:val="18"/>
              </w:rPr>
              <w:t>-</w:t>
            </w:r>
          </w:p>
        </w:tc>
      </w:tr>
      <w:tr w14:paraId="5590C66D" w14:textId="77777777" w:rsidTr="00CD48B1">
        <w:tblPrEx>
          <w:tblW w:w="5280" w:type="pct"/>
          <w:tblInd w:w="-185" w:type="dxa"/>
          <w:tblLayout w:type="fixed"/>
          <w:tblLook w:val="04A0"/>
        </w:tblPrEx>
        <w:tc>
          <w:tcPr>
            <w:tcW w:w="693" w:type="pct"/>
            <w:vMerge/>
            <w:vAlign w:val="center"/>
          </w:tcPr>
          <w:p w:rsidR="00D67BD4" w:rsidRPr="00291B75" w:rsidP="00D67BD4" w14:paraId="6BEDB252"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18DED520"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D67BD4" w:rsidRPr="00CD48B1" w:rsidP="00D67BD4" w14:paraId="37A2DE4E"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4</w:t>
            </w:r>
          </w:p>
        </w:tc>
        <w:tc>
          <w:tcPr>
            <w:tcW w:w="394" w:type="pct"/>
            <w:vAlign w:val="bottom"/>
          </w:tcPr>
          <w:p w:rsidR="00D67BD4" w:rsidRPr="00CD48B1" w:rsidP="00D67BD4" w14:paraId="7E371A3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598.0</w:t>
            </w:r>
          </w:p>
        </w:tc>
        <w:tc>
          <w:tcPr>
            <w:tcW w:w="390" w:type="pct"/>
            <w:vAlign w:val="bottom"/>
          </w:tcPr>
          <w:p w:rsidR="00D67BD4" w:rsidRPr="00CD48B1" w:rsidP="00D67BD4" w14:paraId="22F5C5EA"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799.81</w:t>
            </w:r>
          </w:p>
        </w:tc>
        <w:tc>
          <w:tcPr>
            <w:tcW w:w="390" w:type="pct"/>
            <w:vAlign w:val="bottom"/>
          </w:tcPr>
          <w:p w:rsidR="00D67BD4" w:rsidRPr="00CD48B1" w:rsidP="00D67BD4" w14:paraId="49B66751"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26.94</w:t>
            </w:r>
          </w:p>
        </w:tc>
        <w:tc>
          <w:tcPr>
            <w:tcW w:w="390" w:type="pct"/>
            <w:vAlign w:val="bottom"/>
          </w:tcPr>
          <w:p w:rsidR="00D67BD4" w:rsidRPr="00A90589" w:rsidP="00D67BD4" w14:paraId="75A668F0" w14:textId="10E3874F">
            <w:pPr>
              <w:pStyle w:val="RTableTextAbt"/>
              <w:ind w:right="-19"/>
              <w:rPr>
                <w:rFonts w:ascii="Times New Roman" w:hAnsi="Times New Roman" w:cs="Times New Roman"/>
                <w:b/>
                <w:bCs w:val="0"/>
                <w:szCs w:val="18"/>
              </w:rPr>
            </w:pPr>
            <w:r w:rsidRPr="00D67BD4">
              <w:rPr>
                <w:szCs w:val="18"/>
              </w:rPr>
              <w:t>$327.41</w:t>
            </w:r>
          </w:p>
        </w:tc>
        <w:tc>
          <w:tcPr>
            <w:tcW w:w="343" w:type="pct"/>
            <w:vAlign w:val="bottom"/>
          </w:tcPr>
          <w:p w:rsidR="00D67BD4" w:rsidRPr="00A90589" w:rsidP="00D67BD4" w14:paraId="0C14A937" w14:textId="03CAA836">
            <w:pPr>
              <w:pStyle w:val="RTableTextAbt"/>
              <w:ind w:right="-19"/>
              <w:rPr>
                <w:rFonts w:ascii="Times New Roman" w:hAnsi="Times New Roman" w:cs="Times New Roman"/>
                <w:b/>
                <w:bCs w:val="0"/>
                <w:szCs w:val="18"/>
              </w:rPr>
            </w:pPr>
            <w:r w:rsidRPr="00D67BD4">
              <w:rPr>
                <w:szCs w:val="18"/>
              </w:rPr>
              <w:t>$222.02</w:t>
            </w:r>
          </w:p>
        </w:tc>
        <w:tc>
          <w:tcPr>
            <w:tcW w:w="461" w:type="pct"/>
            <w:vAlign w:val="bottom"/>
          </w:tcPr>
          <w:p w:rsidR="00D67BD4" w:rsidRPr="00A90589" w:rsidP="00D67BD4" w14:paraId="0FAC575C" w14:textId="10A3DBAD">
            <w:pPr>
              <w:pStyle w:val="RTableTextAbt"/>
              <w:ind w:right="-19"/>
              <w:rPr>
                <w:rFonts w:ascii="Times New Roman" w:hAnsi="Times New Roman" w:cs="Times New Roman"/>
                <w:b/>
                <w:bCs w:val="0"/>
                <w:szCs w:val="18"/>
              </w:rPr>
            </w:pPr>
            <w:r w:rsidRPr="00D67BD4">
              <w:rPr>
                <w:szCs w:val="18"/>
              </w:rPr>
              <w:t>$598,389</w:t>
            </w:r>
          </w:p>
        </w:tc>
        <w:tc>
          <w:tcPr>
            <w:tcW w:w="493" w:type="pct"/>
            <w:vAlign w:val="bottom"/>
          </w:tcPr>
          <w:p w:rsidR="00D67BD4" w:rsidRPr="00A90589" w:rsidP="00D67BD4" w14:paraId="61A0169F" w14:textId="792F3294">
            <w:pPr>
              <w:pStyle w:val="RTableTextAbt"/>
              <w:ind w:right="-19"/>
              <w:rPr>
                <w:rFonts w:ascii="Times New Roman" w:hAnsi="Times New Roman" w:cs="Times New Roman"/>
                <w:b/>
                <w:bCs w:val="0"/>
                <w:szCs w:val="18"/>
              </w:rPr>
            </w:pPr>
            <w:r w:rsidRPr="00D67BD4">
              <w:rPr>
                <w:szCs w:val="18"/>
              </w:rPr>
              <w:t>$366,719</w:t>
            </w:r>
          </w:p>
        </w:tc>
      </w:tr>
      <w:tr w14:paraId="1967C79A" w14:textId="77777777" w:rsidTr="00CD48B1">
        <w:tblPrEx>
          <w:tblW w:w="5280" w:type="pct"/>
          <w:tblInd w:w="-185" w:type="dxa"/>
          <w:tblLayout w:type="fixed"/>
          <w:tblLook w:val="04A0"/>
        </w:tblPrEx>
        <w:tc>
          <w:tcPr>
            <w:tcW w:w="693" w:type="pct"/>
            <w:vMerge w:val="restart"/>
            <w:vAlign w:val="center"/>
          </w:tcPr>
          <w:p w:rsidR="00D67BD4" w:rsidRPr="00291B75" w:rsidP="00D67BD4" w14:paraId="2E191652"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Incorporation into Adhesive and Sealant Products</w:t>
            </w:r>
          </w:p>
          <w:p w:rsidR="00D67BD4" w:rsidRPr="00291B75" w:rsidP="00D67BD4" w14:paraId="137A0FA6"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CB70E33"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D67BD4" w:rsidRPr="00CD48B1" w:rsidP="00D67BD4" w14:paraId="25A88B87" w14:textId="77777777">
            <w:pPr>
              <w:pStyle w:val="RTableTextAbt"/>
              <w:ind w:right="-19"/>
              <w:rPr>
                <w:rFonts w:asciiTheme="majorBidi" w:hAnsiTheme="majorBidi" w:cstheme="majorBidi"/>
                <w:szCs w:val="18"/>
              </w:rPr>
            </w:pPr>
            <w:r w:rsidRPr="00CD48B1">
              <w:rPr>
                <w:rFonts w:asciiTheme="majorBidi" w:hAnsiTheme="majorBidi" w:cstheme="majorBidi"/>
                <w:szCs w:val="18"/>
              </w:rPr>
              <w:t>0.24</w:t>
            </w:r>
          </w:p>
        </w:tc>
        <w:tc>
          <w:tcPr>
            <w:tcW w:w="394" w:type="pct"/>
            <w:vAlign w:val="center"/>
          </w:tcPr>
          <w:p w:rsidR="00D67BD4" w:rsidRPr="00CD48B1" w:rsidP="00D67BD4" w14:paraId="4DFD7B15" w14:textId="77777777">
            <w:pPr>
              <w:pStyle w:val="RTableTextAbt"/>
              <w:ind w:right="-19"/>
              <w:rPr>
                <w:rFonts w:asciiTheme="majorBidi" w:hAnsiTheme="majorBidi" w:cstheme="majorBidi"/>
                <w:szCs w:val="18"/>
              </w:rPr>
            </w:pPr>
            <w:r w:rsidRPr="00CD48B1">
              <w:rPr>
                <w:rFonts w:asciiTheme="majorBidi" w:hAnsiTheme="majorBidi" w:cstheme="majorBidi"/>
                <w:szCs w:val="18"/>
              </w:rPr>
              <w:t>5.0</w:t>
            </w:r>
          </w:p>
        </w:tc>
        <w:tc>
          <w:tcPr>
            <w:tcW w:w="390" w:type="pct"/>
            <w:vAlign w:val="bottom"/>
          </w:tcPr>
          <w:p w:rsidR="00D67BD4" w:rsidRPr="00CD48B1" w:rsidP="00D67BD4" w14:paraId="1067A195"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D67BD4" w:rsidRPr="00CD48B1" w:rsidP="00D67BD4" w14:paraId="72AE9982"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D67BD4" w:rsidRPr="00A90589" w:rsidP="00D67BD4" w14:paraId="2F43FBE6" w14:textId="22B45F33">
            <w:pPr>
              <w:pStyle w:val="RTableTextAbt"/>
              <w:ind w:right="-19"/>
              <w:rPr>
                <w:rFonts w:ascii="Times New Roman" w:hAnsi="Times New Roman" w:cs="Times New Roman"/>
                <w:szCs w:val="18"/>
              </w:rPr>
            </w:pPr>
            <w:r w:rsidRPr="00D67BD4">
              <w:rPr>
                <w:szCs w:val="18"/>
              </w:rPr>
              <w:t>$240.65</w:t>
            </w:r>
          </w:p>
        </w:tc>
        <w:tc>
          <w:tcPr>
            <w:tcW w:w="343" w:type="pct"/>
            <w:vAlign w:val="bottom"/>
          </w:tcPr>
          <w:p w:rsidR="00D67BD4" w:rsidRPr="00A90589" w:rsidP="00D67BD4" w14:paraId="5E238124" w14:textId="7CB4FA52">
            <w:pPr>
              <w:pStyle w:val="RTableTextAbt"/>
              <w:ind w:right="-19"/>
              <w:rPr>
                <w:rFonts w:ascii="Times New Roman" w:hAnsi="Times New Roman" w:cs="Times New Roman"/>
                <w:szCs w:val="18"/>
              </w:rPr>
            </w:pPr>
            <w:r w:rsidRPr="00D67BD4">
              <w:rPr>
                <w:szCs w:val="18"/>
              </w:rPr>
              <w:t>$71.82</w:t>
            </w:r>
          </w:p>
        </w:tc>
        <w:tc>
          <w:tcPr>
            <w:tcW w:w="461" w:type="pct"/>
            <w:vAlign w:val="bottom"/>
          </w:tcPr>
          <w:p w:rsidR="00D67BD4" w:rsidRPr="00A90589" w:rsidP="00D67BD4" w14:paraId="131E3313" w14:textId="45F410FA">
            <w:pPr>
              <w:pStyle w:val="RTableTextAbt"/>
              <w:ind w:right="-19"/>
              <w:rPr>
                <w:rFonts w:ascii="Times New Roman" w:hAnsi="Times New Roman" w:cs="Times New Roman"/>
                <w:szCs w:val="18"/>
              </w:rPr>
            </w:pPr>
            <w:r w:rsidRPr="00D67BD4">
              <w:rPr>
                <w:szCs w:val="18"/>
              </w:rPr>
              <w:t>$1,410</w:t>
            </w:r>
          </w:p>
        </w:tc>
        <w:tc>
          <w:tcPr>
            <w:tcW w:w="493" w:type="pct"/>
            <w:vAlign w:val="bottom"/>
          </w:tcPr>
          <w:p w:rsidR="00D67BD4" w:rsidRPr="00A90589" w:rsidP="00D67BD4" w14:paraId="089A1016" w14:textId="3F3C23F5">
            <w:pPr>
              <w:pStyle w:val="RTableTextAbt"/>
              <w:ind w:right="-19"/>
              <w:rPr>
                <w:rFonts w:ascii="Times New Roman" w:hAnsi="Times New Roman" w:cs="Times New Roman"/>
                <w:szCs w:val="18"/>
              </w:rPr>
            </w:pPr>
            <w:r w:rsidRPr="00D67BD4">
              <w:rPr>
                <w:szCs w:val="18"/>
              </w:rPr>
              <w:t>$383</w:t>
            </w:r>
          </w:p>
        </w:tc>
      </w:tr>
      <w:tr w14:paraId="60C5ED95" w14:textId="77777777" w:rsidTr="00CD48B1">
        <w:tblPrEx>
          <w:tblW w:w="5280" w:type="pct"/>
          <w:tblInd w:w="-185" w:type="dxa"/>
          <w:tblLayout w:type="fixed"/>
          <w:tblLook w:val="04A0"/>
        </w:tblPrEx>
        <w:tc>
          <w:tcPr>
            <w:tcW w:w="693" w:type="pct"/>
            <w:vMerge/>
            <w:vAlign w:val="center"/>
          </w:tcPr>
          <w:p w:rsidR="00D67BD4" w:rsidRPr="00291B75" w:rsidP="00D67BD4" w14:paraId="3D612DD8"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4289B92"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D67BD4" w:rsidRPr="00CD48B1" w:rsidP="00D67BD4" w14:paraId="34E523A8" w14:textId="77777777">
            <w:pPr>
              <w:pStyle w:val="RTableTextAbt"/>
              <w:ind w:right="-19"/>
              <w:rPr>
                <w:rFonts w:asciiTheme="majorBidi" w:hAnsiTheme="majorBidi" w:cstheme="majorBidi"/>
                <w:szCs w:val="18"/>
              </w:rPr>
            </w:pPr>
            <w:r w:rsidRPr="00CD48B1">
              <w:rPr>
                <w:rFonts w:asciiTheme="majorBidi" w:hAnsiTheme="majorBidi" w:cstheme="majorBidi"/>
                <w:szCs w:val="18"/>
              </w:rPr>
              <w:t>0.48</w:t>
            </w:r>
          </w:p>
        </w:tc>
        <w:tc>
          <w:tcPr>
            <w:tcW w:w="394" w:type="pct"/>
            <w:vAlign w:val="center"/>
          </w:tcPr>
          <w:p w:rsidR="00D67BD4" w:rsidRPr="00CD48B1" w:rsidP="00D67BD4" w14:paraId="5595A1EC" w14:textId="77777777">
            <w:pPr>
              <w:pStyle w:val="RTableTextAbt"/>
              <w:ind w:right="-19"/>
              <w:rPr>
                <w:rFonts w:asciiTheme="majorBidi" w:hAnsiTheme="majorBidi" w:cstheme="majorBidi"/>
                <w:szCs w:val="18"/>
              </w:rPr>
            </w:pPr>
            <w:r w:rsidRPr="00CD48B1">
              <w:rPr>
                <w:rFonts w:asciiTheme="majorBidi" w:hAnsiTheme="majorBidi" w:cstheme="majorBidi"/>
                <w:szCs w:val="18"/>
              </w:rPr>
              <w:t>10.1</w:t>
            </w:r>
          </w:p>
        </w:tc>
        <w:tc>
          <w:tcPr>
            <w:tcW w:w="390" w:type="pct"/>
            <w:vAlign w:val="bottom"/>
          </w:tcPr>
          <w:p w:rsidR="00D67BD4" w:rsidRPr="00CD48B1" w:rsidP="00D67BD4" w14:paraId="6871B5EC"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6D5CFABE"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D67BD4" w:rsidRPr="00A90589" w:rsidP="00D67BD4" w14:paraId="230C4D53" w14:textId="013C3F61">
            <w:pPr>
              <w:pStyle w:val="RTableTextAbt"/>
              <w:ind w:right="-19"/>
              <w:rPr>
                <w:rFonts w:ascii="Times New Roman" w:hAnsi="Times New Roman" w:cs="Times New Roman"/>
                <w:szCs w:val="18"/>
              </w:rPr>
            </w:pPr>
            <w:r w:rsidRPr="00D67BD4">
              <w:rPr>
                <w:szCs w:val="18"/>
              </w:rPr>
              <w:t>$0.00</w:t>
            </w:r>
          </w:p>
        </w:tc>
        <w:tc>
          <w:tcPr>
            <w:tcW w:w="343" w:type="pct"/>
            <w:vAlign w:val="bottom"/>
          </w:tcPr>
          <w:p w:rsidR="00D67BD4" w:rsidRPr="00A90589" w:rsidP="00D67BD4" w14:paraId="29FF3E33" w14:textId="7F5829C0">
            <w:pPr>
              <w:pStyle w:val="RTableTextAbt"/>
              <w:ind w:right="-19"/>
              <w:rPr>
                <w:rFonts w:ascii="Times New Roman" w:hAnsi="Times New Roman" w:cs="Times New Roman"/>
                <w:szCs w:val="18"/>
              </w:rPr>
            </w:pPr>
            <w:r w:rsidRPr="00D67BD4">
              <w:rPr>
                <w:szCs w:val="18"/>
              </w:rPr>
              <w:t>$481.30</w:t>
            </w:r>
          </w:p>
        </w:tc>
        <w:tc>
          <w:tcPr>
            <w:tcW w:w="461" w:type="pct"/>
            <w:vAlign w:val="bottom"/>
          </w:tcPr>
          <w:p w:rsidR="00D67BD4" w:rsidRPr="00A90589" w:rsidP="00D67BD4" w14:paraId="4001E439" w14:textId="7446AFD2">
            <w:pPr>
              <w:pStyle w:val="RTableTextAbt"/>
              <w:ind w:right="-19"/>
              <w:rPr>
                <w:rFonts w:ascii="Times New Roman" w:hAnsi="Times New Roman" w:cs="Times New Roman"/>
                <w:szCs w:val="18"/>
              </w:rPr>
            </w:pPr>
            <w:r w:rsidRPr="00D67BD4">
              <w:rPr>
                <w:szCs w:val="18"/>
              </w:rPr>
              <w:t>$182</w:t>
            </w:r>
          </w:p>
        </w:tc>
        <w:tc>
          <w:tcPr>
            <w:tcW w:w="493" w:type="pct"/>
            <w:vAlign w:val="bottom"/>
          </w:tcPr>
          <w:p w:rsidR="00D67BD4" w:rsidRPr="00A90589" w:rsidP="00D67BD4" w14:paraId="239D334E" w14:textId="56D40772">
            <w:pPr>
              <w:pStyle w:val="RTableTextAbt"/>
              <w:ind w:right="-19"/>
              <w:rPr>
                <w:rFonts w:ascii="Times New Roman" w:hAnsi="Times New Roman" w:cs="Times New Roman"/>
                <w:szCs w:val="18"/>
              </w:rPr>
            </w:pPr>
            <w:r w:rsidRPr="00D67BD4">
              <w:rPr>
                <w:szCs w:val="18"/>
              </w:rPr>
              <w:t>$5,101</w:t>
            </w:r>
          </w:p>
        </w:tc>
      </w:tr>
      <w:tr w14:paraId="1BC1815B" w14:textId="77777777" w:rsidTr="00CD48B1">
        <w:tblPrEx>
          <w:tblW w:w="5280" w:type="pct"/>
          <w:tblInd w:w="-185" w:type="dxa"/>
          <w:tblLayout w:type="fixed"/>
          <w:tblLook w:val="04A0"/>
        </w:tblPrEx>
        <w:tc>
          <w:tcPr>
            <w:tcW w:w="693" w:type="pct"/>
            <w:vMerge/>
            <w:vAlign w:val="center"/>
          </w:tcPr>
          <w:p w:rsidR="00D67BD4" w:rsidRPr="00291B75" w:rsidP="00D67BD4" w14:paraId="24385A74"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20F2C82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D67BD4" w:rsidRPr="00CD48B1" w:rsidP="00D67BD4" w14:paraId="1CF4E92B" w14:textId="77777777">
            <w:pPr>
              <w:pStyle w:val="RTableTextAbt"/>
              <w:ind w:right="-19"/>
              <w:rPr>
                <w:rFonts w:asciiTheme="majorBidi" w:hAnsiTheme="majorBidi" w:cstheme="majorBidi"/>
                <w:szCs w:val="18"/>
              </w:rPr>
            </w:pPr>
            <w:r w:rsidRPr="00CD48B1">
              <w:rPr>
                <w:rFonts w:asciiTheme="majorBidi" w:hAnsiTheme="majorBidi" w:cstheme="majorBidi"/>
                <w:szCs w:val="18"/>
              </w:rPr>
              <w:t>11.04</w:t>
            </w:r>
          </w:p>
        </w:tc>
        <w:tc>
          <w:tcPr>
            <w:tcW w:w="394" w:type="pct"/>
            <w:vAlign w:val="center"/>
          </w:tcPr>
          <w:p w:rsidR="00D67BD4" w:rsidRPr="00CD48B1" w:rsidP="00D67BD4" w14:paraId="7AA1D329" w14:textId="77777777">
            <w:pPr>
              <w:pStyle w:val="RTableTextAbt"/>
              <w:ind w:right="-19"/>
              <w:rPr>
                <w:rFonts w:asciiTheme="majorBidi" w:hAnsiTheme="majorBidi" w:cstheme="majorBidi"/>
                <w:szCs w:val="18"/>
              </w:rPr>
            </w:pPr>
            <w:r w:rsidRPr="00CD48B1">
              <w:rPr>
                <w:rFonts w:asciiTheme="majorBidi" w:hAnsiTheme="majorBidi" w:cstheme="majorBidi"/>
                <w:szCs w:val="18"/>
              </w:rPr>
              <w:t>231.8</w:t>
            </w:r>
          </w:p>
        </w:tc>
        <w:tc>
          <w:tcPr>
            <w:tcW w:w="390" w:type="pct"/>
            <w:vAlign w:val="bottom"/>
          </w:tcPr>
          <w:p w:rsidR="00D67BD4" w:rsidRPr="00CD48B1" w:rsidP="00D67BD4" w14:paraId="2D2EC31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75FFBC58"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6EE97E7E" w14:textId="1F2E7982">
            <w:pPr>
              <w:pStyle w:val="RTableTextAbt"/>
              <w:ind w:right="-19"/>
              <w:rPr>
                <w:rFonts w:ascii="Times New Roman" w:hAnsi="Times New Roman" w:cs="Times New Roman"/>
                <w:szCs w:val="18"/>
              </w:rPr>
            </w:pPr>
            <w:r w:rsidRPr="00D67BD4">
              <w:rPr>
                <w:szCs w:val="18"/>
              </w:rPr>
              <w:t>$1,933.34</w:t>
            </w:r>
          </w:p>
        </w:tc>
        <w:tc>
          <w:tcPr>
            <w:tcW w:w="343" w:type="pct"/>
            <w:vAlign w:val="bottom"/>
          </w:tcPr>
          <w:p w:rsidR="00D67BD4" w:rsidRPr="00A90589" w:rsidP="00D67BD4" w14:paraId="0EA691CD" w14:textId="54F82294">
            <w:pPr>
              <w:pStyle w:val="RTableTextAbt"/>
              <w:ind w:right="-19"/>
              <w:rPr>
                <w:rFonts w:ascii="Times New Roman" w:hAnsi="Times New Roman" w:cs="Times New Roman"/>
                <w:szCs w:val="18"/>
              </w:rPr>
            </w:pPr>
            <w:r w:rsidRPr="00D67BD4">
              <w:rPr>
                <w:szCs w:val="18"/>
              </w:rPr>
              <w:t>$3,042.75</w:t>
            </w:r>
          </w:p>
        </w:tc>
        <w:tc>
          <w:tcPr>
            <w:tcW w:w="461" w:type="pct"/>
            <w:vAlign w:val="bottom"/>
          </w:tcPr>
          <w:p w:rsidR="00D67BD4" w:rsidRPr="00A90589" w:rsidP="00D67BD4" w14:paraId="273419D9" w14:textId="4E536400">
            <w:pPr>
              <w:pStyle w:val="RTableTextAbt"/>
              <w:ind w:right="-19"/>
              <w:rPr>
                <w:rFonts w:ascii="Times New Roman" w:hAnsi="Times New Roman" w:cs="Times New Roman"/>
                <w:szCs w:val="18"/>
              </w:rPr>
            </w:pPr>
            <w:r w:rsidRPr="00D67BD4">
              <w:rPr>
                <w:szCs w:val="18"/>
              </w:rPr>
              <w:t>$452,410</w:t>
            </w:r>
          </w:p>
        </w:tc>
        <w:tc>
          <w:tcPr>
            <w:tcW w:w="493" w:type="pct"/>
            <w:vAlign w:val="bottom"/>
          </w:tcPr>
          <w:p w:rsidR="00D67BD4" w:rsidRPr="00A90589" w:rsidP="00D67BD4" w14:paraId="14D07266" w14:textId="703044D7">
            <w:pPr>
              <w:pStyle w:val="RTableTextAbt"/>
              <w:ind w:right="-19"/>
              <w:rPr>
                <w:rFonts w:ascii="Times New Roman" w:hAnsi="Times New Roman" w:cs="Times New Roman"/>
                <w:szCs w:val="18"/>
              </w:rPr>
            </w:pPr>
            <w:r w:rsidRPr="00D67BD4">
              <w:rPr>
                <w:szCs w:val="18"/>
              </w:rPr>
              <w:t>$716,477</w:t>
            </w:r>
          </w:p>
        </w:tc>
      </w:tr>
      <w:tr w14:paraId="1A2034BF" w14:textId="77777777" w:rsidTr="00CD48B1">
        <w:tblPrEx>
          <w:tblW w:w="5280" w:type="pct"/>
          <w:tblInd w:w="-185" w:type="dxa"/>
          <w:tblLayout w:type="fixed"/>
          <w:tblLook w:val="04A0"/>
        </w:tblPrEx>
        <w:tc>
          <w:tcPr>
            <w:tcW w:w="693" w:type="pct"/>
            <w:vMerge/>
            <w:vAlign w:val="center"/>
          </w:tcPr>
          <w:p w:rsidR="00D67BD4" w:rsidRPr="00291B75" w:rsidP="00D67BD4" w14:paraId="698C52C7"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7508A83"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D67BD4" w:rsidRPr="00CD48B1" w:rsidP="00D67BD4" w14:paraId="77DEA4D8" w14:textId="77777777">
            <w:pPr>
              <w:pStyle w:val="RTableTextAbt"/>
              <w:ind w:right="-19"/>
              <w:rPr>
                <w:rFonts w:asciiTheme="majorBidi" w:hAnsiTheme="majorBidi" w:cstheme="majorBidi"/>
                <w:szCs w:val="18"/>
              </w:rPr>
            </w:pPr>
            <w:r w:rsidRPr="00CD48B1">
              <w:rPr>
                <w:rFonts w:asciiTheme="majorBidi" w:hAnsiTheme="majorBidi" w:cstheme="majorBidi"/>
                <w:szCs w:val="18"/>
              </w:rPr>
              <w:t>0.24</w:t>
            </w:r>
          </w:p>
        </w:tc>
        <w:tc>
          <w:tcPr>
            <w:tcW w:w="394" w:type="pct"/>
            <w:vAlign w:val="center"/>
          </w:tcPr>
          <w:p w:rsidR="00D67BD4" w:rsidRPr="00CD48B1" w:rsidP="00D67BD4" w14:paraId="3366E9D5" w14:textId="77777777">
            <w:pPr>
              <w:pStyle w:val="RTableTextAbt"/>
              <w:ind w:right="-19"/>
              <w:rPr>
                <w:rFonts w:asciiTheme="majorBidi" w:hAnsiTheme="majorBidi" w:cstheme="majorBidi"/>
                <w:szCs w:val="18"/>
              </w:rPr>
            </w:pPr>
            <w:r w:rsidRPr="00CD48B1">
              <w:rPr>
                <w:rFonts w:asciiTheme="majorBidi" w:hAnsiTheme="majorBidi" w:cstheme="majorBidi"/>
                <w:szCs w:val="18"/>
              </w:rPr>
              <w:t>5.0</w:t>
            </w:r>
          </w:p>
        </w:tc>
        <w:tc>
          <w:tcPr>
            <w:tcW w:w="390" w:type="pct"/>
            <w:vAlign w:val="bottom"/>
          </w:tcPr>
          <w:p w:rsidR="00D67BD4" w:rsidRPr="00CD48B1" w:rsidP="00D67BD4" w14:paraId="0E25517F"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48B422B1"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41A3CAED" w14:textId="06CDDB14">
            <w:pPr>
              <w:pStyle w:val="RTableTextAbt"/>
              <w:ind w:right="-19"/>
              <w:rPr>
                <w:rFonts w:ascii="Times New Roman" w:hAnsi="Times New Roman" w:cs="Times New Roman"/>
                <w:szCs w:val="18"/>
              </w:rPr>
            </w:pPr>
            <w:r w:rsidRPr="00D67BD4">
              <w:rPr>
                <w:szCs w:val="18"/>
              </w:rPr>
              <w:t>$2,034.83</w:t>
            </w:r>
          </w:p>
        </w:tc>
        <w:tc>
          <w:tcPr>
            <w:tcW w:w="343" w:type="pct"/>
            <w:vAlign w:val="bottom"/>
          </w:tcPr>
          <w:p w:rsidR="00D67BD4" w:rsidRPr="00A90589" w:rsidP="00D67BD4" w14:paraId="43ACABC8" w14:textId="225A4231">
            <w:pPr>
              <w:pStyle w:val="RTableTextAbt"/>
              <w:ind w:right="-19"/>
              <w:rPr>
                <w:rFonts w:ascii="Times New Roman" w:hAnsi="Times New Roman" w:cs="Times New Roman"/>
                <w:szCs w:val="18"/>
              </w:rPr>
            </w:pPr>
            <w:r w:rsidRPr="00D67BD4">
              <w:rPr>
                <w:szCs w:val="18"/>
              </w:rPr>
              <w:t>$2,550.18</w:t>
            </w:r>
          </w:p>
        </w:tc>
        <w:tc>
          <w:tcPr>
            <w:tcW w:w="461" w:type="pct"/>
            <w:vAlign w:val="bottom"/>
          </w:tcPr>
          <w:p w:rsidR="00D67BD4" w:rsidRPr="00A90589" w:rsidP="00D67BD4" w14:paraId="5246EEA6" w14:textId="7BAA26EA">
            <w:pPr>
              <w:pStyle w:val="RTableTextAbt"/>
              <w:ind w:right="-19"/>
              <w:rPr>
                <w:rFonts w:ascii="Times New Roman" w:hAnsi="Times New Roman" w:cs="Times New Roman"/>
                <w:szCs w:val="18"/>
              </w:rPr>
            </w:pPr>
            <w:r w:rsidRPr="00D67BD4">
              <w:rPr>
                <w:szCs w:val="18"/>
              </w:rPr>
              <w:t>$10,346</w:t>
            </w:r>
          </w:p>
        </w:tc>
        <w:tc>
          <w:tcPr>
            <w:tcW w:w="493" w:type="pct"/>
            <w:vAlign w:val="bottom"/>
          </w:tcPr>
          <w:p w:rsidR="00D67BD4" w:rsidRPr="00A90589" w:rsidP="00D67BD4" w14:paraId="063E2BBA" w14:textId="49A3EC66">
            <w:pPr>
              <w:pStyle w:val="RTableTextAbt"/>
              <w:ind w:right="-19"/>
              <w:rPr>
                <w:rFonts w:ascii="Times New Roman" w:hAnsi="Times New Roman" w:cs="Times New Roman"/>
                <w:szCs w:val="18"/>
              </w:rPr>
            </w:pPr>
            <w:r w:rsidRPr="00D67BD4">
              <w:rPr>
                <w:szCs w:val="18"/>
              </w:rPr>
              <w:t>$13,093</w:t>
            </w:r>
          </w:p>
        </w:tc>
      </w:tr>
      <w:tr w14:paraId="50D979E0" w14:textId="77777777" w:rsidTr="00CD48B1">
        <w:tblPrEx>
          <w:tblW w:w="5280" w:type="pct"/>
          <w:tblInd w:w="-185" w:type="dxa"/>
          <w:tblLayout w:type="fixed"/>
          <w:tblLook w:val="04A0"/>
        </w:tblPrEx>
        <w:tc>
          <w:tcPr>
            <w:tcW w:w="693" w:type="pct"/>
            <w:vMerge/>
            <w:vAlign w:val="center"/>
          </w:tcPr>
          <w:p w:rsidR="00D67BD4" w:rsidRPr="00291B75" w:rsidP="00D67BD4" w14:paraId="60944360"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32E9985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D67BD4" w:rsidRPr="00CD48B1" w:rsidP="00D67BD4" w14:paraId="4686DD2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3EDE47C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07482B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0C8B0F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6E3A4DB2" w14:textId="30B0D59B">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4DC38E90" w14:textId="0AFF58E7">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62410F8A" w14:textId="0102553D">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74FE0A2E" w14:textId="518CA4EE">
            <w:pPr>
              <w:pStyle w:val="RTableTextAbt"/>
              <w:ind w:right="-19"/>
              <w:rPr>
                <w:rFonts w:ascii="Times New Roman" w:hAnsi="Times New Roman" w:cs="Times New Roman"/>
                <w:szCs w:val="18"/>
              </w:rPr>
            </w:pPr>
            <w:r w:rsidRPr="00D67BD4">
              <w:rPr>
                <w:szCs w:val="18"/>
              </w:rPr>
              <w:t>-</w:t>
            </w:r>
          </w:p>
        </w:tc>
      </w:tr>
      <w:tr w14:paraId="1AA7602E" w14:textId="77777777" w:rsidTr="00CD48B1">
        <w:tblPrEx>
          <w:tblW w:w="5280" w:type="pct"/>
          <w:tblInd w:w="-185" w:type="dxa"/>
          <w:tblLayout w:type="fixed"/>
          <w:tblLook w:val="04A0"/>
        </w:tblPrEx>
        <w:tc>
          <w:tcPr>
            <w:tcW w:w="693" w:type="pct"/>
            <w:vMerge/>
            <w:vAlign w:val="center"/>
          </w:tcPr>
          <w:p w:rsidR="00D67BD4" w:rsidRPr="00291B75" w:rsidP="00D67BD4" w14:paraId="42256742"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2FF7237F"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D67BD4" w:rsidRPr="00CD48B1" w:rsidP="00D67BD4" w14:paraId="371994C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6B6D87B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63FD114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E8CFD3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01DA8C03" w14:textId="1BA018E7">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3839F395" w14:textId="67E81E12">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22426038" w14:textId="4ED695AB">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6771FA97" w14:textId="1938A800">
            <w:pPr>
              <w:pStyle w:val="RTableTextAbt"/>
              <w:ind w:right="-19"/>
              <w:rPr>
                <w:rFonts w:ascii="Times New Roman" w:hAnsi="Times New Roman" w:cs="Times New Roman"/>
                <w:szCs w:val="18"/>
              </w:rPr>
            </w:pPr>
            <w:r w:rsidRPr="00D67BD4">
              <w:rPr>
                <w:szCs w:val="18"/>
              </w:rPr>
              <w:t>-</w:t>
            </w:r>
          </w:p>
        </w:tc>
      </w:tr>
      <w:tr w14:paraId="5B6F55DF" w14:textId="77777777" w:rsidTr="00CD48B1">
        <w:tblPrEx>
          <w:tblW w:w="5280" w:type="pct"/>
          <w:tblInd w:w="-185" w:type="dxa"/>
          <w:tblLayout w:type="fixed"/>
          <w:tblLook w:val="04A0"/>
        </w:tblPrEx>
        <w:tc>
          <w:tcPr>
            <w:tcW w:w="693" w:type="pct"/>
            <w:vMerge/>
            <w:vAlign w:val="center"/>
          </w:tcPr>
          <w:p w:rsidR="00D67BD4" w:rsidRPr="00291B75" w:rsidP="00D67BD4" w14:paraId="222178B7"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920BA33"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D67BD4" w:rsidRPr="00CD48B1" w:rsidP="00D67BD4" w14:paraId="77943FC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0D6045F6"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168A18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660A2DA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2F866FE8" w14:textId="2D91CA8A">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537FE402" w14:textId="4D13CEFF">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6C5AFA90" w14:textId="0BF8F5B1">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794B5E58" w14:textId="68F62DBD">
            <w:pPr>
              <w:pStyle w:val="RTableTextAbt"/>
              <w:ind w:right="-19"/>
              <w:rPr>
                <w:rFonts w:ascii="Times New Roman" w:hAnsi="Times New Roman" w:cs="Times New Roman"/>
                <w:szCs w:val="18"/>
              </w:rPr>
            </w:pPr>
            <w:r w:rsidRPr="00D67BD4">
              <w:rPr>
                <w:szCs w:val="18"/>
              </w:rPr>
              <w:t>-</w:t>
            </w:r>
          </w:p>
        </w:tc>
      </w:tr>
      <w:tr w14:paraId="73502DDA" w14:textId="77777777" w:rsidTr="00CD48B1">
        <w:tblPrEx>
          <w:tblW w:w="5280" w:type="pct"/>
          <w:tblInd w:w="-185" w:type="dxa"/>
          <w:tblLayout w:type="fixed"/>
          <w:tblLook w:val="04A0"/>
        </w:tblPrEx>
        <w:tc>
          <w:tcPr>
            <w:tcW w:w="693" w:type="pct"/>
            <w:vMerge/>
            <w:vAlign w:val="center"/>
          </w:tcPr>
          <w:p w:rsidR="00D67BD4" w:rsidRPr="00291B75" w:rsidP="00D67BD4" w14:paraId="593E283F"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09AE9BB"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D67BD4" w:rsidRPr="00CD48B1" w:rsidP="00D67BD4" w14:paraId="1205738B"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1.76</w:t>
            </w:r>
          </w:p>
        </w:tc>
        <w:tc>
          <w:tcPr>
            <w:tcW w:w="394" w:type="pct"/>
            <w:vAlign w:val="bottom"/>
          </w:tcPr>
          <w:p w:rsidR="00D67BD4" w:rsidRPr="00CD48B1" w:rsidP="00D67BD4" w14:paraId="762E4F5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252.0</w:t>
            </w:r>
          </w:p>
        </w:tc>
        <w:tc>
          <w:tcPr>
            <w:tcW w:w="390" w:type="pct"/>
            <w:vAlign w:val="bottom"/>
          </w:tcPr>
          <w:p w:rsidR="00D67BD4" w:rsidRPr="00CD48B1" w:rsidP="00D67BD4" w14:paraId="69A6D77B"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95.73</w:t>
            </w:r>
          </w:p>
        </w:tc>
        <w:tc>
          <w:tcPr>
            <w:tcW w:w="390" w:type="pct"/>
            <w:vAlign w:val="bottom"/>
          </w:tcPr>
          <w:p w:rsidR="00D67BD4" w:rsidRPr="00CD48B1" w:rsidP="00D67BD4" w14:paraId="40A574E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82.61</w:t>
            </w:r>
          </w:p>
        </w:tc>
        <w:tc>
          <w:tcPr>
            <w:tcW w:w="390" w:type="pct"/>
            <w:vAlign w:val="bottom"/>
          </w:tcPr>
          <w:p w:rsidR="00D67BD4" w:rsidRPr="00A90589" w:rsidP="00D67BD4" w14:paraId="2682BF5A" w14:textId="47458C78">
            <w:pPr>
              <w:pStyle w:val="RTableTextAbt"/>
              <w:ind w:right="-19"/>
              <w:rPr>
                <w:rFonts w:ascii="Times New Roman" w:hAnsi="Times New Roman" w:cs="Times New Roman"/>
                <w:b/>
                <w:bCs w:val="0"/>
                <w:szCs w:val="18"/>
              </w:rPr>
            </w:pPr>
            <w:r w:rsidRPr="00D67BD4">
              <w:rPr>
                <w:szCs w:val="18"/>
              </w:rPr>
              <w:t>$1,824.18</w:t>
            </w:r>
          </w:p>
        </w:tc>
        <w:tc>
          <w:tcPr>
            <w:tcW w:w="343" w:type="pct"/>
            <w:vAlign w:val="bottom"/>
          </w:tcPr>
          <w:p w:rsidR="00D67BD4" w:rsidRPr="00A90589" w:rsidP="00D67BD4" w14:paraId="00F395B9" w14:textId="522AA525">
            <w:pPr>
              <w:pStyle w:val="RTableTextAbt"/>
              <w:ind w:right="-19"/>
              <w:rPr>
                <w:rFonts w:ascii="Times New Roman" w:hAnsi="Times New Roman" w:cs="Times New Roman"/>
                <w:b/>
                <w:bCs w:val="0"/>
                <w:szCs w:val="18"/>
              </w:rPr>
            </w:pPr>
            <w:r w:rsidRPr="00D67BD4">
              <w:rPr>
                <w:szCs w:val="18"/>
              </w:rPr>
              <w:t>$2,871.03</w:t>
            </w:r>
          </w:p>
        </w:tc>
        <w:tc>
          <w:tcPr>
            <w:tcW w:w="461" w:type="pct"/>
            <w:vAlign w:val="bottom"/>
          </w:tcPr>
          <w:p w:rsidR="00D67BD4" w:rsidRPr="00A90589" w:rsidP="00D67BD4" w14:paraId="1BC38C43" w14:textId="490E5635">
            <w:pPr>
              <w:pStyle w:val="RTableTextAbt"/>
              <w:ind w:right="-19"/>
              <w:rPr>
                <w:rFonts w:ascii="Times New Roman" w:hAnsi="Times New Roman" w:cs="Times New Roman"/>
                <w:b/>
                <w:bCs w:val="0"/>
                <w:szCs w:val="18"/>
              </w:rPr>
            </w:pPr>
            <w:r w:rsidRPr="00D67BD4">
              <w:rPr>
                <w:szCs w:val="18"/>
              </w:rPr>
              <w:t>$464,348</w:t>
            </w:r>
          </w:p>
        </w:tc>
        <w:tc>
          <w:tcPr>
            <w:tcW w:w="493" w:type="pct"/>
            <w:vAlign w:val="bottom"/>
          </w:tcPr>
          <w:p w:rsidR="00D67BD4" w:rsidRPr="00A90589" w:rsidP="00D67BD4" w14:paraId="37E8A6B5" w14:textId="460DF9F5">
            <w:pPr>
              <w:pStyle w:val="RTableTextAbt"/>
              <w:ind w:right="-19"/>
              <w:rPr>
                <w:rFonts w:ascii="Times New Roman" w:hAnsi="Times New Roman" w:cs="Times New Roman"/>
                <w:b/>
                <w:bCs w:val="0"/>
                <w:szCs w:val="18"/>
              </w:rPr>
            </w:pPr>
            <w:r w:rsidRPr="00D67BD4">
              <w:rPr>
                <w:szCs w:val="18"/>
              </w:rPr>
              <w:t>$735,054</w:t>
            </w:r>
          </w:p>
        </w:tc>
      </w:tr>
      <w:tr w14:paraId="70466FA4" w14:textId="77777777" w:rsidTr="00CD48B1">
        <w:tblPrEx>
          <w:tblW w:w="5280" w:type="pct"/>
          <w:tblInd w:w="-185" w:type="dxa"/>
          <w:tblLayout w:type="fixed"/>
          <w:tblLook w:val="04A0"/>
        </w:tblPrEx>
        <w:tc>
          <w:tcPr>
            <w:tcW w:w="693" w:type="pct"/>
            <w:vMerge w:val="restart"/>
            <w:vAlign w:val="center"/>
          </w:tcPr>
          <w:p w:rsidR="00D67BD4" w:rsidRPr="00291B75" w:rsidP="00D67BD4" w14:paraId="65FC0046"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Incorporation into other formulation, mixture, or reaction products (aerosol)</w:t>
            </w:r>
          </w:p>
          <w:p w:rsidR="00D67BD4" w:rsidRPr="00291B75" w:rsidP="00D67BD4" w14:paraId="0FA375D8"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CEC8EF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D67BD4" w:rsidRPr="00CD48B1" w:rsidP="00D67BD4" w14:paraId="6A35C670"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2C0AAAA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30428F9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048B0DB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6599DD00" w14:textId="213B0984">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5AC039B1" w14:textId="70E8DACD">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1B721C56" w14:textId="301EE01D">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03B5CB57" w14:textId="2B8872E8">
            <w:pPr>
              <w:pStyle w:val="RTableTextAbt"/>
              <w:ind w:right="-19"/>
              <w:rPr>
                <w:rFonts w:ascii="Times New Roman" w:hAnsi="Times New Roman" w:cs="Times New Roman"/>
                <w:szCs w:val="18"/>
              </w:rPr>
            </w:pPr>
            <w:r w:rsidRPr="00D67BD4">
              <w:rPr>
                <w:szCs w:val="18"/>
              </w:rPr>
              <w:t>-</w:t>
            </w:r>
          </w:p>
        </w:tc>
      </w:tr>
      <w:tr w14:paraId="13EF3624" w14:textId="77777777" w:rsidTr="00CD48B1">
        <w:tblPrEx>
          <w:tblW w:w="5280" w:type="pct"/>
          <w:tblInd w:w="-185" w:type="dxa"/>
          <w:tblLayout w:type="fixed"/>
          <w:tblLook w:val="04A0"/>
        </w:tblPrEx>
        <w:tc>
          <w:tcPr>
            <w:tcW w:w="693" w:type="pct"/>
            <w:vMerge/>
            <w:vAlign w:val="center"/>
          </w:tcPr>
          <w:p w:rsidR="00D67BD4" w:rsidRPr="00291B75" w:rsidP="00D67BD4" w14:paraId="5935D8C5"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1C9D084"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D67BD4" w:rsidRPr="00CD48B1" w:rsidP="00D67BD4" w14:paraId="36510E5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5EA0679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AB2F4F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E6D14F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49C9B154" w14:textId="2CACF4DD">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59A4B171" w14:textId="023AA02D">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1E38124C" w14:textId="1E1F8251">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6822A3B5" w14:textId="39D71819">
            <w:pPr>
              <w:pStyle w:val="RTableTextAbt"/>
              <w:ind w:right="-19"/>
              <w:rPr>
                <w:rFonts w:ascii="Times New Roman" w:hAnsi="Times New Roman" w:cs="Times New Roman"/>
                <w:szCs w:val="18"/>
              </w:rPr>
            </w:pPr>
            <w:r w:rsidRPr="00D67BD4">
              <w:rPr>
                <w:szCs w:val="18"/>
              </w:rPr>
              <w:t>-</w:t>
            </w:r>
          </w:p>
        </w:tc>
      </w:tr>
      <w:tr w14:paraId="605AA2CC" w14:textId="77777777" w:rsidTr="00CD48B1">
        <w:tblPrEx>
          <w:tblW w:w="5280" w:type="pct"/>
          <w:tblInd w:w="-185" w:type="dxa"/>
          <w:tblLayout w:type="fixed"/>
          <w:tblLook w:val="04A0"/>
        </w:tblPrEx>
        <w:tc>
          <w:tcPr>
            <w:tcW w:w="693" w:type="pct"/>
            <w:vMerge/>
            <w:vAlign w:val="center"/>
          </w:tcPr>
          <w:p w:rsidR="00D67BD4" w:rsidRPr="00291B75" w:rsidP="00D67BD4" w14:paraId="5AFCBF52"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2D448821"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D67BD4" w:rsidRPr="00CD48B1" w:rsidP="00D67BD4" w14:paraId="39271D9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2CA6641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065AE8C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68A1D28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23160E30" w14:textId="0BC44A2E">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202B010F" w14:textId="045E8B0D">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2CD46A14" w14:textId="3A091803">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6BF63BA2" w14:textId="09EAFDF7">
            <w:pPr>
              <w:pStyle w:val="RTableTextAbt"/>
              <w:ind w:right="-19"/>
              <w:rPr>
                <w:rFonts w:ascii="Times New Roman" w:hAnsi="Times New Roman" w:cs="Times New Roman"/>
                <w:szCs w:val="18"/>
              </w:rPr>
            </w:pPr>
            <w:r w:rsidRPr="00D67BD4">
              <w:rPr>
                <w:szCs w:val="18"/>
              </w:rPr>
              <w:t>-</w:t>
            </w:r>
          </w:p>
        </w:tc>
      </w:tr>
      <w:tr w14:paraId="3A6D1CD9" w14:textId="77777777" w:rsidTr="00CD48B1">
        <w:tblPrEx>
          <w:tblW w:w="5280" w:type="pct"/>
          <w:tblInd w:w="-185" w:type="dxa"/>
          <w:tblLayout w:type="fixed"/>
          <w:tblLook w:val="04A0"/>
        </w:tblPrEx>
        <w:tc>
          <w:tcPr>
            <w:tcW w:w="693" w:type="pct"/>
            <w:vMerge/>
            <w:vAlign w:val="center"/>
          </w:tcPr>
          <w:p w:rsidR="00D67BD4" w:rsidRPr="00291B75" w:rsidP="00D67BD4" w14:paraId="10244A26"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B3D45B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D67BD4" w:rsidRPr="00CD48B1" w:rsidP="00D67BD4" w14:paraId="58A8098B" w14:textId="77777777">
            <w:pPr>
              <w:pStyle w:val="RTableTextAbt"/>
              <w:ind w:right="-19"/>
              <w:rPr>
                <w:rFonts w:asciiTheme="majorBidi" w:hAnsiTheme="majorBidi" w:cstheme="majorBidi"/>
                <w:szCs w:val="18"/>
              </w:rPr>
            </w:pPr>
            <w:r w:rsidRPr="00CD48B1">
              <w:rPr>
                <w:rFonts w:asciiTheme="majorBidi" w:hAnsiTheme="majorBidi" w:cstheme="majorBidi"/>
                <w:szCs w:val="18"/>
              </w:rPr>
              <w:t>1.44</w:t>
            </w:r>
          </w:p>
        </w:tc>
        <w:tc>
          <w:tcPr>
            <w:tcW w:w="394" w:type="pct"/>
            <w:vAlign w:val="center"/>
          </w:tcPr>
          <w:p w:rsidR="00D67BD4" w:rsidRPr="00CD48B1" w:rsidP="00D67BD4" w14:paraId="4182FCB4" w14:textId="77777777">
            <w:pPr>
              <w:pStyle w:val="RTableTextAbt"/>
              <w:ind w:right="-19"/>
              <w:rPr>
                <w:rFonts w:asciiTheme="majorBidi" w:hAnsiTheme="majorBidi" w:cstheme="majorBidi"/>
                <w:szCs w:val="18"/>
              </w:rPr>
            </w:pPr>
            <w:r w:rsidRPr="00CD48B1">
              <w:rPr>
                <w:rFonts w:asciiTheme="majorBidi" w:hAnsiTheme="majorBidi" w:cstheme="majorBidi"/>
                <w:szCs w:val="18"/>
              </w:rPr>
              <w:t>30.2</w:t>
            </w:r>
          </w:p>
        </w:tc>
        <w:tc>
          <w:tcPr>
            <w:tcW w:w="390" w:type="pct"/>
            <w:vAlign w:val="bottom"/>
          </w:tcPr>
          <w:p w:rsidR="00D67BD4" w:rsidRPr="00CD48B1" w:rsidP="00D67BD4" w14:paraId="59254BBF"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06D7CDBC"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1FFC55A1" w14:textId="171D9C2A">
            <w:pPr>
              <w:pStyle w:val="RTableTextAbt"/>
              <w:ind w:right="-19"/>
              <w:rPr>
                <w:rFonts w:ascii="Times New Roman" w:hAnsi="Times New Roman" w:cs="Times New Roman"/>
                <w:szCs w:val="18"/>
              </w:rPr>
            </w:pPr>
            <w:r w:rsidRPr="00D67BD4">
              <w:rPr>
                <w:szCs w:val="18"/>
              </w:rPr>
              <w:t>$2,034.83</w:t>
            </w:r>
          </w:p>
        </w:tc>
        <w:tc>
          <w:tcPr>
            <w:tcW w:w="343" w:type="pct"/>
            <w:vAlign w:val="bottom"/>
          </w:tcPr>
          <w:p w:rsidR="00D67BD4" w:rsidRPr="00A90589" w:rsidP="00D67BD4" w14:paraId="2E6DBB09" w14:textId="65FCA9E8">
            <w:pPr>
              <w:pStyle w:val="RTableTextAbt"/>
              <w:ind w:right="-19"/>
              <w:rPr>
                <w:rFonts w:ascii="Times New Roman" w:hAnsi="Times New Roman" w:cs="Times New Roman"/>
                <w:szCs w:val="18"/>
              </w:rPr>
            </w:pPr>
            <w:r w:rsidRPr="00D67BD4">
              <w:rPr>
                <w:szCs w:val="18"/>
              </w:rPr>
              <w:t>$2,550.18</w:t>
            </w:r>
          </w:p>
        </w:tc>
        <w:tc>
          <w:tcPr>
            <w:tcW w:w="461" w:type="pct"/>
            <w:vAlign w:val="bottom"/>
          </w:tcPr>
          <w:p w:rsidR="00D67BD4" w:rsidRPr="00A90589" w:rsidP="00D67BD4" w14:paraId="42AD0EED" w14:textId="290F2165">
            <w:pPr>
              <w:pStyle w:val="RTableTextAbt"/>
              <w:ind w:right="-19"/>
              <w:rPr>
                <w:rFonts w:ascii="Times New Roman" w:hAnsi="Times New Roman" w:cs="Times New Roman"/>
                <w:szCs w:val="18"/>
              </w:rPr>
            </w:pPr>
            <w:r w:rsidRPr="00D67BD4">
              <w:rPr>
                <w:szCs w:val="18"/>
              </w:rPr>
              <w:t>$62,079</w:t>
            </w:r>
          </w:p>
        </w:tc>
        <w:tc>
          <w:tcPr>
            <w:tcW w:w="493" w:type="pct"/>
            <w:vAlign w:val="bottom"/>
          </w:tcPr>
          <w:p w:rsidR="00D67BD4" w:rsidRPr="00A90589" w:rsidP="00D67BD4" w14:paraId="04227EF5" w14:textId="4480D9B0">
            <w:pPr>
              <w:pStyle w:val="RTableTextAbt"/>
              <w:ind w:right="-19"/>
              <w:rPr>
                <w:rFonts w:ascii="Times New Roman" w:hAnsi="Times New Roman" w:cs="Times New Roman"/>
                <w:szCs w:val="18"/>
              </w:rPr>
            </w:pPr>
            <w:r w:rsidRPr="00D67BD4">
              <w:rPr>
                <w:szCs w:val="18"/>
              </w:rPr>
              <w:t>$78,558</w:t>
            </w:r>
          </w:p>
        </w:tc>
      </w:tr>
      <w:tr w14:paraId="53DDF6E5" w14:textId="77777777" w:rsidTr="00CD48B1">
        <w:tblPrEx>
          <w:tblW w:w="5280" w:type="pct"/>
          <w:tblInd w:w="-185" w:type="dxa"/>
          <w:tblLayout w:type="fixed"/>
          <w:tblLook w:val="04A0"/>
        </w:tblPrEx>
        <w:tc>
          <w:tcPr>
            <w:tcW w:w="693" w:type="pct"/>
            <w:vMerge/>
            <w:vAlign w:val="center"/>
          </w:tcPr>
          <w:p w:rsidR="00D67BD4" w:rsidRPr="00291B75" w:rsidP="00D67BD4" w14:paraId="06F8923E"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90F0D1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D67BD4" w:rsidRPr="00CD48B1" w:rsidP="00D67BD4" w14:paraId="217630E1" w14:textId="77777777">
            <w:pPr>
              <w:pStyle w:val="RTableTextAbt"/>
              <w:ind w:right="-19"/>
              <w:rPr>
                <w:rFonts w:asciiTheme="majorBidi" w:hAnsiTheme="majorBidi" w:cstheme="majorBidi"/>
                <w:szCs w:val="18"/>
              </w:rPr>
            </w:pPr>
            <w:r w:rsidRPr="00CD48B1">
              <w:rPr>
                <w:rFonts w:asciiTheme="majorBidi" w:hAnsiTheme="majorBidi" w:cstheme="majorBidi"/>
                <w:szCs w:val="18"/>
              </w:rPr>
              <w:t>5.04</w:t>
            </w:r>
          </w:p>
        </w:tc>
        <w:tc>
          <w:tcPr>
            <w:tcW w:w="394" w:type="pct"/>
            <w:vAlign w:val="center"/>
          </w:tcPr>
          <w:p w:rsidR="00D67BD4" w:rsidRPr="00CD48B1" w:rsidP="00D67BD4" w14:paraId="4E3DF570" w14:textId="77777777">
            <w:pPr>
              <w:pStyle w:val="RTableTextAbt"/>
              <w:ind w:right="-19"/>
              <w:rPr>
                <w:rFonts w:asciiTheme="majorBidi" w:hAnsiTheme="majorBidi" w:cstheme="majorBidi"/>
                <w:szCs w:val="18"/>
              </w:rPr>
            </w:pPr>
            <w:r w:rsidRPr="00CD48B1">
              <w:rPr>
                <w:rFonts w:asciiTheme="majorBidi" w:hAnsiTheme="majorBidi" w:cstheme="majorBidi"/>
                <w:szCs w:val="18"/>
              </w:rPr>
              <w:t>105.8</w:t>
            </w:r>
          </w:p>
        </w:tc>
        <w:tc>
          <w:tcPr>
            <w:tcW w:w="390" w:type="pct"/>
            <w:vAlign w:val="bottom"/>
          </w:tcPr>
          <w:p w:rsidR="00D67BD4" w:rsidRPr="00CD48B1" w:rsidP="00D67BD4" w14:paraId="39FDB164"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548B0BCA"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755022A4" w14:textId="1E2BFF0B">
            <w:pPr>
              <w:pStyle w:val="RTableTextAbt"/>
              <w:ind w:right="-19"/>
              <w:rPr>
                <w:rFonts w:ascii="Times New Roman" w:hAnsi="Times New Roman" w:cs="Times New Roman"/>
                <w:szCs w:val="18"/>
              </w:rPr>
            </w:pPr>
            <w:r w:rsidRPr="00D67BD4">
              <w:rPr>
                <w:szCs w:val="18"/>
              </w:rPr>
              <w:t>$2,020.42</w:t>
            </w:r>
          </w:p>
        </w:tc>
        <w:tc>
          <w:tcPr>
            <w:tcW w:w="343" w:type="pct"/>
            <w:vAlign w:val="bottom"/>
          </w:tcPr>
          <w:p w:rsidR="00D67BD4" w:rsidRPr="00A90589" w:rsidP="00D67BD4" w14:paraId="1E4DDAC0" w14:textId="18E41520">
            <w:pPr>
              <w:pStyle w:val="RTableTextAbt"/>
              <w:ind w:right="-19"/>
              <w:rPr>
                <w:rFonts w:ascii="Times New Roman" w:hAnsi="Times New Roman" w:cs="Times New Roman"/>
                <w:szCs w:val="18"/>
              </w:rPr>
            </w:pPr>
            <w:r w:rsidRPr="00D67BD4">
              <w:rPr>
                <w:szCs w:val="18"/>
              </w:rPr>
              <w:t>$2,937.90</w:t>
            </w:r>
          </w:p>
        </w:tc>
        <w:tc>
          <w:tcPr>
            <w:tcW w:w="461" w:type="pct"/>
            <w:vAlign w:val="bottom"/>
          </w:tcPr>
          <w:p w:rsidR="00D67BD4" w:rsidRPr="00A90589" w:rsidP="00D67BD4" w14:paraId="2BCDC441" w14:textId="010B3516">
            <w:pPr>
              <w:pStyle w:val="RTableTextAbt"/>
              <w:ind w:right="-19"/>
              <w:rPr>
                <w:rFonts w:ascii="Times New Roman" w:hAnsi="Times New Roman" w:cs="Times New Roman"/>
                <w:szCs w:val="18"/>
              </w:rPr>
            </w:pPr>
            <w:r w:rsidRPr="00D67BD4">
              <w:rPr>
                <w:szCs w:val="18"/>
              </w:rPr>
              <w:t>$215,751</w:t>
            </w:r>
          </w:p>
        </w:tc>
        <w:tc>
          <w:tcPr>
            <w:tcW w:w="493" w:type="pct"/>
            <w:vAlign w:val="bottom"/>
          </w:tcPr>
          <w:p w:rsidR="00D67BD4" w:rsidRPr="00A90589" w:rsidP="00D67BD4" w14:paraId="0FEEB68D" w14:textId="260032E8">
            <w:pPr>
              <w:pStyle w:val="RTableTextAbt"/>
              <w:ind w:right="-19"/>
              <w:rPr>
                <w:rFonts w:ascii="Times New Roman" w:hAnsi="Times New Roman" w:cs="Times New Roman"/>
                <w:szCs w:val="18"/>
              </w:rPr>
            </w:pPr>
            <w:r w:rsidRPr="00D67BD4">
              <w:rPr>
                <w:szCs w:val="18"/>
              </w:rPr>
              <w:t>$315,990</w:t>
            </w:r>
          </w:p>
        </w:tc>
      </w:tr>
      <w:tr w14:paraId="1B54C9FE" w14:textId="77777777" w:rsidTr="00CD48B1">
        <w:tblPrEx>
          <w:tblW w:w="5280" w:type="pct"/>
          <w:tblInd w:w="-185" w:type="dxa"/>
          <w:tblLayout w:type="fixed"/>
          <w:tblLook w:val="04A0"/>
        </w:tblPrEx>
        <w:tc>
          <w:tcPr>
            <w:tcW w:w="693" w:type="pct"/>
            <w:vMerge/>
            <w:vAlign w:val="center"/>
          </w:tcPr>
          <w:p w:rsidR="00D67BD4" w:rsidRPr="00291B75" w:rsidP="00D67BD4" w14:paraId="05558776"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3D3A6C4B"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D67BD4" w:rsidRPr="00CD48B1" w:rsidP="00D67BD4" w14:paraId="05595C74" w14:textId="77777777">
            <w:pPr>
              <w:pStyle w:val="RTableTextAbt"/>
              <w:ind w:right="-19"/>
              <w:rPr>
                <w:rFonts w:asciiTheme="majorBidi" w:hAnsiTheme="majorBidi" w:cstheme="majorBidi"/>
                <w:szCs w:val="18"/>
              </w:rPr>
            </w:pPr>
            <w:r w:rsidRPr="00CD48B1">
              <w:rPr>
                <w:rFonts w:asciiTheme="majorBidi" w:hAnsiTheme="majorBidi" w:cstheme="majorBidi"/>
                <w:szCs w:val="18"/>
              </w:rPr>
              <w:t>11.52</w:t>
            </w:r>
          </w:p>
        </w:tc>
        <w:tc>
          <w:tcPr>
            <w:tcW w:w="394" w:type="pct"/>
            <w:vAlign w:val="center"/>
          </w:tcPr>
          <w:p w:rsidR="00D67BD4" w:rsidRPr="00CD48B1" w:rsidP="00D67BD4" w14:paraId="503C947F" w14:textId="77777777">
            <w:pPr>
              <w:pStyle w:val="RTableTextAbt"/>
              <w:ind w:right="-19"/>
              <w:rPr>
                <w:rFonts w:asciiTheme="majorBidi" w:hAnsiTheme="majorBidi" w:cstheme="majorBidi"/>
                <w:szCs w:val="18"/>
              </w:rPr>
            </w:pPr>
            <w:r w:rsidRPr="00CD48B1">
              <w:rPr>
                <w:rFonts w:asciiTheme="majorBidi" w:hAnsiTheme="majorBidi" w:cstheme="majorBidi"/>
                <w:szCs w:val="18"/>
              </w:rPr>
              <w:t>241.9</w:t>
            </w:r>
          </w:p>
        </w:tc>
        <w:tc>
          <w:tcPr>
            <w:tcW w:w="390" w:type="pct"/>
            <w:vAlign w:val="bottom"/>
          </w:tcPr>
          <w:p w:rsidR="00D67BD4" w:rsidRPr="00CD48B1" w:rsidP="00D67BD4" w14:paraId="3F19BB7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593A3460"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28F826C9" w14:textId="70ADC4AC">
            <w:pPr>
              <w:pStyle w:val="RTableTextAbt"/>
              <w:ind w:right="-19"/>
              <w:rPr>
                <w:rFonts w:ascii="Times New Roman" w:hAnsi="Times New Roman" w:cs="Times New Roman"/>
                <w:szCs w:val="18"/>
              </w:rPr>
            </w:pPr>
            <w:r w:rsidRPr="00D67BD4">
              <w:rPr>
                <w:szCs w:val="18"/>
              </w:rPr>
              <w:t>$1,733.57</w:t>
            </w:r>
          </w:p>
        </w:tc>
        <w:tc>
          <w:tcPr>
            <w:tcW w:w="343" w:type="pct"/>
            <w:vAlign w:val="bottom"/>
          </w:tcPr>
          <w:p w:rsidR="00D67BD4" w:rsidRPr="00A90589" w:rsidP="00D67BD4" w14:paraId="52F4B3AD" w14:textId="555EF062">
            <w:pPr>
              <w:pStyle w:val="RTableTextAbt"/>
              <w:ind w:right="-19"/>
              <w:rPr>
                <w:rFonts w:ascii="Times New Roman" w:hAnsi="Times New Roman" w:cs="Times New Roman"/>
                <w:szCs w:val="18"/>
              </w:rPr>
            </w:pPr>
            <w:r w:rsidRPr="00D67BD4">
              <w:rPr>
                <w:szCs w:val="18"/>
              </w:rPr>
              <w:t>$2,248.09</w:t>
            </w:r>
          </w:p>
        </w:tc>
        <w:tc>
          <w:tcPr>
            <w:tcW w:w="461" w:type="pct"/>
            <w:vAlign w:val="bottom"/>
          </w:tcPr>
          <w:p w:rsidR="00D67BD4" w:rsidRPr="00A90589" w:rsidP="00D67BD4" w14:paraId="109DD8B4" w14:textId="3638C56E">
            <w:pPr>
              <w:pStyle w:val="RTableTextAbt"/>
              <w:ind w:right="-19"/>
              <w:rPr>
                <w:rFonts w:ascii="Times New Roman" w:hAnsi="Times New Roman" w:cs="Times New Roman"/>
                <w:szCs w:val="18"/>
              </w:rPr>
            </w:pPr>
            <w:r w:rsidRPr="00D67BD4">
              <w:rPr>
                <w:szCs w:val="18"/>
              </w:rPr>
              <w:t>$423,751</w:t>
            </w:r>
          </w:p>
        </w:tc>
        <w:tc>
          <w:tcPr>
            <w:tcW w:w="493" w:type="pct"/>
            <w:vAlign w:val="bottom"/>
          </w:tcPr>
          <w:p w:rsidR="00D67BD4" w:rsidRPr="00A90589" w:rsidP="00D67BD4" w14:paraId="128F379A" w14:textId="3AFAE108">
            <w:pPr>
              <w:pStyle w:val="RTableTextAbt"/>
              <w:ind w:right="-19"/>
              <w:rPr>
                <w:rFonts w:ascii="Times New Roman" w:hAnsi="Times New Roman" w:cs="Times New Roman"/>
                <w:szCs w:val="18"/>
              </w:rPr>
            </w:pPr>
            <w:r w:rsidRPr="00D67BD4">
              <w:rPr>
                <w:szCs w:val="18"/>
              </w:rPr>
              <w:t>$555,384</w:t>
            </w:r>
          </w:p>
        </w:tc>
      </w:tr>
      <w:tr w14:paraId="4B848601" w14:textId="77777777" w:rsidTr="00CD48B1">
        <w:tblPrEx>
          <w:tblW w:w="5280" w:type="pct"/>
          <w:tblInd w:w="-185" w:type="dxa"/>
          <w:tblLayout w:type="fixed"/>
          <w:tblLook w:val="04A0"/>
        </w:tblPrEx>
        <w:tc>
          <w:tcPr>
            <w:tcW w:w="693" w:type="pct"/>
            <w:vMerge/>
            <w:vAlign w:val="center"/>
          </w:tcPr>
          <w:p w:rsidR="00D67BD4" w:rsidRPr="00291B75" w:rsidP="00D67BD4" w14:paraId="1ED5CDD9"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B46B6A2"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D67BD4" w:rsidRPr="00CD48B1" w:rsidP="00D67BD4" w14:paraId="32D90C3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4BB5752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0B5BA88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565D946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5F12AD7F" w14:textId="4597C21A">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6A96D3ED" w14:textId="69FE433F">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374D0F6D" w14:textId="5A66C5FD">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2255AAC1" w14:textId="33C66FA6">
            <w:pPr>
              <w:pStyle w:val="RTableTextAbt"/>
              <w:ind w:right="-19"/>
              <w:rPr>
                <w:rFonts w:ascii="Times New Roman" w:hAnsi="Times New Roman" w:cs="Times New Roman"/>
                <w:szCs w:val="18"/>
              </w:rPr>
            </w:pPr>
            <w:r w:rsidRPr="00D67BD4">
              <w:rPr>
                <w:szCs w:val="18"/>
              </w:rPr>
              <w:t>-</w:t>
            </w:r>
          </w:p>
        </w:tc>
      </w:tr>
      <w:tr w14:paraId="3123297E" w14:textId="77777777" w:rsidTr="00CD48B1">
        <w:tblPrEx>
          <w:tblW w:w="5280" w:type="pct"/>
          <w:tblInd w:w="-185" w:type="dxa"/>
          <w:tblLayout w:type="fixed"/>
          <w:tblLook w:val="04A0"/>
        </w:tblPrEx>
        <w:tc>
          <w:tcPr>
            <w:tcW w:w="693" w:type="pct"/>
            <w:vMerge/>
            <w:vAlign w:val="center"/>
          </w:tcPr>
          <w:p w:rsidR="00D67BD4" w:rsidRPr="00291B75" w:rsidP="00D67BD4" w14:paraId="3615B0AD"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927AE4B"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D67BD4" w:rsidRPr="00CD48B1" w:rsidP="00D67BD4" w14:paraId="02565E19"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8</w:t>
            </w:r>
          </w:p>
        </w:tc>
        <w:tc>
          <w:tcPr>
            <w:tcW w:w="394" w:type="pct"/>
            <w:vAlign w:val="bottom"/>
          </w:tcPr>
          <w:p w:rsidR="00D67BD4" w:rsidRPr="00CD48B1" w:rsidP="00D67BD4" w14:paraId="46649975"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78.0</w:t>
            </w:r>
          </w:p>
        </w:tc>
        <w:tc>
          <w:tcPr>
            <w:tcW w:w="390" w:type="pct"/>
            <w:vAlign w:val="bottom"/>
          </w:tcPr>
          <w:p w:rsidR="00D67BD4" w:rsidRPr="00CD48B1" w:rsidP="00D67BD4" w14:paraId="1C5FF613"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78.96</w:t>
            </w:r>
          </w:p>
        </w:tc>
        <w:tc>
          <w:tcPr>
            <w:tcW w:w="390" w:type="pct"/>
            <w:vAlign w:val="bottom"/>
          </w:tcPr>
          <w:p w:rsidR="00D67BD4" w:rsidRPr="00CD48B1" w:rsidP="00D67BD4" w14:paraId="286FF5D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000.50</w:t>
            </w:r>
          </w:p>
        </w:tc>
        <w:tc>
          <w:tcPr>
            <w:tcW w:w="390" w:type="pct"/>
            <w:vAlign w:val="bottom"/>
          </w:tcPr>
          <w:p w:rsidR="00D67BD4" w:rsidRPr="00A90589" w:rsidP="00D67BD4" w14:paraId="6A37291F" w14:textId="5EB60CFE">
            <w:pPr>
              <w:pStyle w:val="RTableTextAbt"/>
              <w:ind w:right="-19"/>
              <w:rPr>
                <w:rFonts w:ascii="Times New Roman" w:hAnsi="Times New Roman" w:cs="Times New Roman"/>
                <w:b/>
                <w:bCs w:val="0"/>
                <w:szCs w:val="18"/>
              </w:rPr>
            </w:pPr>
            <w:r w:rsidRPr="00D67BD4">
              <w:rPr>
                <w:szCs w:val="18"/>
              </w:rPr>
              <w:t>$1,837.99</w:t>
            </w:r>
          </w:p>
        </w:tc>
        <w:tc>
          <w:tcPr>
            <w:tcW w:w="343" w:type="pct"/>
            <w:vAlign w:val="bottom"/>
          </w:tcPr>
          <w:p w:rsidR="00D67BD4" w:rsidRPr="00A90589" w:rsidP="00D67BD4" w14:paraId="6131794E" w14:textId="091D5660">
            <w:pPr>
              <w:pStyle w:val="RTableTextAbt"/>
              <w:ind w:right="-19"/>
              <w:rPr>
                <w:rFonts w:ascii="Times New Roman" w:hAnsi="Times New Roman" w:cs="Times New Roman"/>
                <w:b/>
                <w:bCs w:val="0"/>
                <w:szCs w:val="18"/>
              </w:rPr>
            </w:pPr>
            <w:r w:rsidRPr="00D67BD4">
              <w:rPr>
                <w:szCs w:val="18"/>
              </w:rPr>
              <w:t>$2,465.41</w:t>
            </w:r>
          </w:p>
        </w:tc>
        <w:tc>
          <w:tcPr>
            <w:tcW w:w="461" w:type="pct"/>
            <w:vAlign w:val="bottom"/>
          </w:tcPr>
          <w:p w:rsidR="00D67BD4" w:rsidRPr="00A90589" w:rsidP="00D67BD4" w14:paraId="42078685" w14:textId="45875C25">
            <w:pPr>
              <w:pStyle w:val="RTableTextAbt"/>
              <w:ind w:right="-19"/>
              <w:rPr>
                <w:rFonts w:ascii="Times New Roman" w:hAnsi="Times New Roman" w:cs="Times New Roman"/>
                <w:b/>
                <w:bCs w:val="0"/>
                <w:szCs w:val="18"/>
              </w:rPr>
            </w:pPr>
            <w:r w:rsidRPr="00D67BD4">
              <w:rPr>
                <w:szCs w:val="18"/>
              </w:rPr>
              <w:t>$701,581</w:t>
            </w:r>
          </w:p>
        </w:tc>
        <w:tc>
          <w:tcPr>
            <w:tcW w:w="493" w:type="pct"/>
            <w:vAlign w:val="bottom"/>
          </w:tcPr>
          <w:p w:rsidR="00D67BD4" w:rsidRPr="00A90589" w:rsidP="00D67BD4" w14:paraId="35C06659" w14:textId="74E6C4EA">
            <w:pPr>
              <w:pStyle w:val="RTableTextAbt"/>
              <w:ind w:right="-19"/>
              <w:rPr>
                <w:rFonts w:ascii="Times New Roman" w:hAnsi="Times New Roman" w:cs="Times New Roman"/>
                <w:b/>
                <w:bCs w:val="0"/>
                <w:szCs w:val="18"/>
              </w:rPr>
            </w:pPr>
            <w:r w:rsidRPr="00D67BD4">
              <w:rPr>
                <w:szCs w:val="18"/>
              </w:rPr>
              <w:t>$949,932</w:t>
            </w:r>
          </w:p>
        </w:tc>
      </w:tr>
      <w:tr w14:paraId="7BFFB816" w14:textId="77777777" w:rsidTr="00CD48B1">
        <w:tblPrEx>
          <w:tblW w:w="5280" w:type="pct"/>
          <w:tblInd w:w="-185" w:type="dxa"/>
          <w:tblLayout w:type="fixed"/>
          <w:tblLook w:val="04A0"/>
        </w:tblPrEx>
        <w:tc>
          <w:tcPr>
            <w:tcW w:w="693" w:type="pct"/>
            <w:vMerge w:val="restart"/>
            <w:vAlign w:val="center"/>
          </w:tcPr>
          <w:p w:rsidR="00D67BD4" w:rsidRPr="00291B75" w:rsidP="00D67BD4" w14:paraId="2CFB935A"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Incorporation into other formulation, mixture, or reaction products (other)</w:t>
            </w:r>
          </w:p>
          <w:p w:rsidR="00D67BD4" w:rsidRPr="00291B75" w:rsidP="00D67BD4" w14:paraId="4A50AF99"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146D5A8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D67BD4" w:rsidRPr="00CD48B1" w:rsidP="00D67BD4" w14:paraId="423592C7" w14:textId="77777777">
            <w:pPr>
              <w:pStyle w:val="RTableTextAbt"/>
              <w:ind w:right="-19"/>
              <w:rPr>
                <w:rFonts w:asciiTheme="majorBidi" w:hAnsiTheme="majorBidi" w:cstheme="majorBidi"/>
                <w:szCs w:val="18"/>
              </w:rPr>
            </w:pPr>
            <w:r w:rsidRPr="00CD48B1">
              <w:rPr>
                <w:rFonts w:asciiTheme="majorBidi" w:hAnsiTheme="majorBidi" w:cstheme="majorBidi"/>
                <w:szCs w:val="18"/>
              </w:rPr>
              <w:t>0.26</w:t>
            </w:r>
          </w:p>
        </w:tc>
        <w:tc>
          <w:tcPr>
            <w:tcW w:w="394" w:type="pct"/>
            <w:vAlign w:val="center"/>
          </w:tcPr>
          <w:p w:rsidR="00D67BD4" w:rsidRPr="00CD48B1" w:rsidP="00D67BD4" w14:paraId="1C4CB190" w14:textId="77777777">
            <w:pPr>
              <w:pStyle w:val="RTableTextAbt"/>
              <w:ind w:right="-19"/>
              <w:rPr>
                <w:rFonts w:asciiTheme="majorBidi" w:hAnsiTheme="majorBidi" w:cstheme="majorBidi"/>
                <w:szCs w:val="18"/>
              </w:rPr>
            </w:pPr>
            <w:r w:rsidRPr="00CD48B1">
              <w:rPr>
                <w:rFonts w:asciiTheme="majorBidi" w:hAnsiTheme="majorBidi" w:cstheme="majorBidi"/>
                <w:szCs w:val="18"/>
              </w:rPr>
              <w:t>5.5</w:t>
            </w:r>
          </w:p>
        </w:tc>
        <w:tc>
          <w:tcPr>
            <w:tcW w:w="390" w:type="pct"/>
            <w:vAlign w:val="bottom"/>
          </w:tcPr>
          <w:p w:rsidR="00D67BD4" w:rsidRPr="00CD48B1" w:rsidP="00D67BD4" w14:paraId="4544AFEA"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D67BD4" w:rsidRPr="00CD48B1" w:rsidP="00D67BD4" w14:paraId="771D6C3C"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D67BD4" w:rsidRPr="00A90589" w:rsidP="00D67BD4" w14:paraId="3ECE3DE5" w14:textId="541D3E2A">
            <w:pPr>
              <w:pStyle w:val="RTableTextAbt"/>
              <w:ind w:right="-19"/>
              <w:rPr>
                <w:rFonts w:ascii="Times New Roman" w:hAnsi="Times New Roman" w:cs="Times New Roman"/>
                <w:szCs w:val="18"/>
              </w:rPr>
            </w:pPr>
            <w:r w:rsidRPr="00D67BD4">
              <w:rPr>
                <w:szCs w:val="18"/>
              </w:rPr>
              <w:t>$240.65</w:t>
            </w:r>
          </w:p>
        </w:tc>
        <w:tc>
          <w:tcPr>
            <w:tcW w:w="343" w:type="pct"/>
            <w:vAlign w:val="bottom"/>
          </w:tcPr>
          <w:p w:rsidR="00D67BD4" w:rsidRPr="00A90589" w:rsidP="00D67BD4" w14:paraId="09295D07" w14:textId="00E6C686">
            <w:pPr>
              <w:pStyle w:val="RTableTextAbt"/>
              <w:ind w:right="-19"/>
              <w:rPr>
                <w:rFonts w:ascii="Times New Roman" w:hAnsi="Times New Roman" w:cs="Times New Roman"/>
                <w:szCs w:val="18"/>
              </w:rPr>
            </w:pPr>
            <w:r w:rsidRPr="00D67BD4">
              <w:rPr>
                <w:szCs w:val="18"/>
              </w:rPr>
              <w:t>$71.82</w:t>
            </w:r>
          </w:p>
        </w:tc>
        <w:tc>
          <w:tcPr>
            <w:tcW w:w="461" w:type="pct"/>
            <w:vAlign w:val="bottom"/>
          </w:tcPr>
          <w:p w:rsidR="00D67BD4" w:rsidRPr="00A90589" w:rsidP="00D67BD4" w14:paraId="12E27910" w14:textId="305AC06C">
            <w:pPr>
              <w:pStyle w:val="RTableTextAbt"/>
              <w:ind w:right="-19"/>
              <w:rPr>
                <w:rFonts w:ascii="Times New Roman" w:hAnsi="Times New Roman" w:cs="Times New Roman"/>
                <w:szCs w:val="18"/>
              </w:rPr>
            </w:pPr>
            <w:r w:rsidRPr="00D67BD4">
              <w:rPr>
                <w:szCs w:val="18"/>
              </w:rPr>
              <w:t>$1,528</w:t>
            </w:r>
          </w:p>
        </w:tc>
        <w:tc>
          <w:tcPr>
            <w:tcW w:w="493" w:type="pct"/>
            <w:vAlign w:val="bottom"/>
          </w:tcPr>
          <w:p w:rsidR="00D67BD4" w:rsidRPr="00A90589" w:rsidP="00D67BD4" w14:paraId="154B120A" w14:textId="2494BC7D">
            <w:pPr>
              <w:pStyle w:val="RTableTextAbt"/>
              <w:ind w:right="-19"/>
              <w:rPr>
                <w:rFonts w:ascii="Times New Roman" w:hAnsi="Times New Roman" w:cs="Times New Roman"/>
                <w:szCs w:val="18"/>
              </w:rPr>
            </w:pPr>
            <w:r w:rsidRPr="00D67BD4">
              <w:rPr>
                <w:szCs w:val="18"/>
              </w:rPr>
              <w:t>$414</w:t>
            </w:r>
          </w:p>
        </w:tc>
      </w:tr>
      <w:tr w14:paraId="6C9DA0C3" w14:textId="77777777" w:rsidTr="00CD48B1">
        <w:tblPrEx>
          <w:tblW w:w="5280" w:type="pct"/>
          <w:tblInd w:w="-185" w:type="dxa"/>
          <w:tblLayout w:type="fixed"/>
          <w:tblLook w:val="04A0"/>
        </w:tblPrEx>
        <w:tc>
          <w:tcPr>
            <w:tcW w:w="693" w:type="pct"/>
            <w:vMerge/>
            <w:vAlign w:val="center"/>
          </w:tcPr>
          <w:p w:rsidR="00D67BD4" w:rsidRPr="00291B75" w:rsidP="00D67BD4" w14:paraId="1C461583"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7B3FD42"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D67BD4" w:rsidRPr="00CD48B1" w:rsidP="00D67BD4" w14:paraId="5F07AF6E" w14:textId="77777777">
            <w:pPr>
              <w:pStyle w:val="RTableTextAbt"/>
              <w:ind w:right="-19"/>
              <w:rPr>
                <w:rFonts w:asciiTheme="majorBidi" w:hAnsiTheme="majorBidi" w:cstheme="majorBidi"/>
                <w:szCs w:val="18"/>
              </w:rPr>
            </w:pPr>
            <w:r w:rsidRPr="00CD48B1">
              <w:rPr>
                <w:rFonts w:asciiTheme="majorBidi" w:hAnsiTheme="majorBidi" w:cstheme="majorBidi"/>
                <w:szCs w:val="18"/>
              </w:rPr>
              <w:t>0.52</w:t>
            </w:r>
          </w:p>
        </w:tc>
        <w:tc>
          <w:tcPr>
            <w:tcW w:w="394" w:type="pct"/>
            <w:vAlign w:val="center"/>
          </w:tcPr>
          <w:p w:rsidR="00D67BD4" w:rsidRPr="00CD48B1" w:rsidP="00D67BD4" w14:paraId="44E202BA" w14:textId="77777777">
            <w:pPr>
              <w:pStyle w:val="RTableTextAbt"/>
              <w:ind w:right="-19"/>
              <w:rPr>
                <w:rFonts w:asciiTheme="majorBidi" w:hAnsiTheme="majorBidi" w:cstheme="majorBidi"/>
                <w:szCs w:val="18"/>
              </w:rPr>
            </w:pPr>
            <w:r w:rsidRPr="00CD48B1">
              <w:rPr>
                <w:rFonts w:asciiTheme="majorBidi" w:hAnsiTheme="majorBidi" w:cstheme="majorBidi"/>
                <w:szCs w:val="18"/>
              </w:rPr>
              <w:t>10.9</w:t>
            </w:r>
          </w:p>
        </w:tc>
        <w:tc>
          <w:tcPr>
            <w:tcW w:w="390" w:type="pct"/>
            <w:vAlign w:val="bottom"/>
          </w:tcPr>
          <w:p w:rsidR="00D67BD4" w:rsidRPr="00CD48B1" w:rsidP="00D67BD4" w14:paraId="2D8F6566"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7131CCFF"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D67BD4" w:rsidRPr="00A90589" w:rsidP="00D67BD4" w14:paraId="1E9255C3" w14:textId="790FD0CD">
            <w:pPr>
              <w:pStyle w:val="RTableTextAbt"/>
              <w:ind w:right="-19"/>
              <w:rPr>
                <w:rFonts w:ascii="Times New Roman" w:hAnsi="Times New Roman" w:cs="Times New Roman"/>
                <w:szCs w:val="18"/>
              </w:rPr>
            </w:pPr>
            <w:r w:rsidRPr="00D67BD4">
              <w:rPr>
                <w:szCs w:val="18"/>
              </w:rPr>
              <w:t>$0.00</w:t>
            </w:r>
          </w:p>
        </w:tc>
        <w:tc>
          <w:tcPr>
            <w:tcW w:w="343" w:type="pct"/>
            <w:vAlign w:val="bottom"/>
          </w:tcPr>
          <w:p w:rsidR="00D67BD4" w:rsidRPr="00A90589" w:rsidP="00D67BD4" w14:paraId="6EF0EEE2" w14:textId="6ECA324E">
            <w:pPr>
              <w:pStyle w:val="RTableTextAbt"/>
              <w:ind w:right="-19"/>
              <w:rPr>
                <w:rFonts w:ascii="Times New Roman" w:hAnsi="Times New Roman" w:cs="Times New Roman"/>
                <w:szCs w:val="18"/>
              </w:rPr>
            </w:pPr>
            <w:r w:rsidRPr="00D67BD4">
              <w:rPr>
                <w:szCs w:val="18"/>
              </w:rPr>
              <w:t>$481.30</w:t>
            </w:r>
          </w:p>
        </w:tc>
        <w:tc>
          <w:tcPr>
            <w:tcW w:w="461" w:type="pct"/>
            <w:vAlign w:val="bottom"/>
          </w:tcPr>
          <w:p w:rsidR="00D67BD4" w:rsidRPr="00A90589" w:rsidP="00D67BD4" w14:paraId="2C093429" w14:textId="5DF8DD3C">
            <w:pPr>
              <w:pStyle w:val="RTableTextAbt"/>
              <w:ind w:right="-19"/>
              <w:rPr>
                <w:rFonts w:ascii="Times New Roman" w:hAnsi="Times New Roman" w:cs="Times New Roman"/>
                <w:szCs w:val="18"/>
              </w:rPr>
            </w:pPr>
            <w:r w:rsidRPr="00D67BD4">
              <w:rPr>
                <w:szCs w:val="18"/>
              </w:rPr>
              <w:t>$197</w:t>
            </w:r>
          </w:p>
        </w:tc>
        <w:tc>
          <w:tcPr>
            <w:tcW w:w="493" w:type="pct"/>
            <w:vAlign w:val="bottom"/>
          </w:tcPr>
          <w:p w:rsidR="00D67BD4" w:rsidRPr="00A90589" w:rsidP="00D67BD4" w14:paraId="7822DDA3" w14:textId="2F4C2D3A">
            <w:pPr>
              <w:pStyle w:val="RTableTextAbt"/>
              <w:ind w:right="-19"/>
              <w:rPr>
                <w:rFonts w:ascii="Times New Roman" w:hAnsi="Times New Roman" w:cs="Times New Roman"/>
                <w:szCs w:val="18"/>
              </w:rPr>
            </w:pPr>
            <w:r w:rsidRPr="00D67BD4">
              <w:rPr>
                <w:szCs w:val="18"/>
              </w:rPr>
              <w:t>$5,526</w:t>
            </w:r>
          </w:p>
        </w:tc>
      </w:tr>
      <w:tr w14:paraId="384DC969" w14:textId="77777777" w:rsidTr="00CD48B1">
        <w:tblPrEx>
          <w:tblW w:w="5280" w:type="pct"/>
          <w:tblInd w:w="-185" w:type="dxa"/>
          <w:tblLayout w:type="fixed"/>
          <w:tblLook w:val="04A0"/>
        </w:tblPrEx>
        <w:tc>
          <w:tcPr>
            <w:tcW w:w="693" w:type="pct"/>
            <w:vMerge/>
            <w:vAlign w:val="center"/>
          </w:tcPr>
          <w:p w:rsidR="00D67BD4" w:rsidRPr="00291B75" w:rsidP="00D67BD4" w14:paraId="762D3E11"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0B2FB4D"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D67BD4" w:rsidRPr="00CD48B1" w:rsidP="00D67BD4" w14:paraId="2D5F8CD2" w14:textId="77777777">
            <w:pPr>
              <w:pStyle w:val="RTableTextAbt"/>
              <w:ind w:right="-19"/>
              <w:rPr>
                <w:rFonts w:asciiTheme="majorBidi" w:hAnsiTheme="majorBidi" w:cstheme="majorBidi"/>
                <w:szCs w:val="18"/>
              </w:rPr>
            </w:pPr>
            <w:r w:rsidRPr="00CD48B1">
              <w:rPr>
                <w:rFonts w:asciiTheme="majorBidi" w:hAnsiTheme="majorBidi" w:cstheme="majorBidi"/>
                <w:szCs w:val="18"/>
              </w:rPr>
              <w:t>11.96</w:t>
            </w:r>
          </w:p>
        </w:tc>
        <w:tc>
          <w:tcPr>
            <w:tcW w:w="394" w:type="pct"/>
            <w:vAlign w:val="center"/>
          </w:tcPr>
          <w:p w:rsidR="00D67BD4" w:rsidRPr="00CD48B1" w:rsidP="00D67BD4" w14:paraId="45AA1195" w14:textId="77777777">
            <w:pPr>
              <w:pStyle w:val="RTableTextAbt"/>
              <w:ind w:right="-19"/>
              <w:rPr>
                <w:rFonts w:asciiTheme="majorBidi" w:hAnsiTheme="majorBidi" w:cstheme="majorBidi"/>
                <w:szCs w:val="18"/>
              </w:rPr>
            </w:pPr>
            <w:r w:rsidRPr="00CD48B1">
              <w:rPr>
                <w:rFonts w:asciiTheme="majorBidi" w:hAnsiTheme="majorBidi" w:cstheme="majorBidi"/>
                <w:szCs w:val="18"/>
              </w:rPr>
              <w:t>251.2</w:t>
            </w:r>
          </w:p>
        </w:tc>
        <w:tc>
          <w:tcPr>
            <w:tcW w:w="390" w:type="pct"/>
            <w:vAlign w:val="bottom"/>
          </w:tcPr>
          <w:p w:rsidR="00D67BD4" w:rsidRPr="00CD48B1" w:rsidP="00D67BD4" w14:paraId="28714AEF"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1D548972"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4F298CFD" w14:textId="186FC92A">
            <w:pPr>
              <w:pStyle w:val="RTableTextAbt"/>
              <w:ind w:right="-19"/>
              <w:rPr>
                <w:rFonts w:ascii="Times New Roman" w:hAnsi="Times New Roman" w:cs="Times New Roman"/>
                <w:szCs w:val="18"/>
              </w:rPr>
            </w:pPr>
            <w:r w:rsidRPr="00D67BD4">
              <w:rPr>
                <w:szCs w:val="18"/>
              </w:rPr>
              <w:t>$1,933.34</w:t>
            </w:r>
          </w:p>
        </w:tc>
        <w:tc>
          <w:tcPr>
            <w:tcW w:w="343" w:type="pct"/>
            <w:vAlign w:val="bottom"/>
          </w:tcPr>
          <w:p w:rsidR="00D67BD4" w:rsidRPr="00A90589" w:rsidP="00D67BD4" w14:paraId="0812B70E" w14:textId="1385017D">
            <w:pPr>
              <w:pStyle w:val="RTableTextAbt"/>
              <w:ind w:right="-19"/>
              <w:rPr>
                <w:rFonts w:ascii="Times New Roman" w:hAnsi="Times New Roman" w:cs="Times New Roman"/>
                <w:szCs w:val="18"/>
              </w:rPr>
            </w:pPr>
            <w:r w:rsidRPr="00D67BD4">
              <w:rPr>
                <w:szCs w:val="18"/>
              </w:rPr>
              <w:t>$3,042.75</w:t>
            </w:r>
          </w:p>
        </w:tc>
        <w:tc>
          <w:tcPr>
            <w:tcW w:w="461" w:type="pct"/>
            <w:vAlign w:val="bottom"/>
          </w:tcPr>
          <w:p w:rsidR="00D67BD4" w:rsidRPr="00A90589" w:rsidP="00D67BD4" w14:paraId="51055233" w14:textId="7096D8D9">
            <w:pPr>
              <w:pStyle w:val="RTableTextAbt"/>
              <w:ind w:right="-19"/>
              <w:rPr>
                <w:rFonts w:ascii="Times New Roman" w:hAnsi="Times New Roman" w:cs="Times New Roman"/>
                <w:szCs w:val="18"/>
              </w:rPr>
            </w:pPr>
            <w:r w:rsidRPr="00D67BD4">
              <w:rPr>
                <w:szCs w:val="18"/>
              </w:rPr>
              <w:t>$490,110</w:t>
            </w:r>
          </w:p>
        </w:tc>
        <w:tc>
          <w:tcPr>
            <w:tcW w:w="493" w:type="pct"/>
            <w:vAlign w:val="bottom"/>
          </w:tcPr>
          <w:p w:rsidR="00D67BD4" w:rsidRPr="00A90589" w:rsidP="00D67BD4" w14:paraId="542F5E9F" w14:textId="6609DEC3">
            <w:pPr>
              <w:pStyle w:val="RTableTextAbt"/>
              <w:ind w:right="-19"/>
              <w:rPr>
                <w:rFonts w:ascii="Times New Roman" w:hAnsi="Times New Roman" w:cs="Times New Roman"/>
                <w:szCs w:val="18"/>
              </w:rPr>
            </w:pPr>
            <w:r w:rsidRPr="00D67BD4">
              <w:rPr>
                <w:szCs w:val="18"/>
              </w:rPr>
              <w:t>$776,184</w:t>
            </w:r>
          </w:p>
        </w:tc>
      </w:tr>
      <w:tr w14:paraId="33940376" w14:textId="77777777" w:rsidTr="00CD48B1">
        <w:tblPrEx>
          <w:tblW w:w="5280" w:type="pct"/>
          <w:tblInd w:w="-185" w:type="dxa"/>
          <w:tblLayout w:type="fixed"/>
          <w:tblLook w:val="04A0"/>
        </w:tblPrEx>
        <w:tc>
          <w:tcPr>
            <w:tcW w:w="693" w:type="pct"/>
            <w:vMerge/>
            <w:vAlign w:val="center"/>
          </w:tcPr>
          <w:p w:rsidR="00D67BD4" w:rsidRPr="00291B75" w:rsidP="00D67BD4" w14:paraId="1B349E35"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CA621A8"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D67BD4" w:rsidRPr="00CD48B1" w:rsidP="00D67BD4" w14:paraId="1C661209" w14:textId="77777777">
            <w:pPr>
              <w:pStyle w:val="RTableTextAbt"/>
              <w:ind w:right="-19"/>
              <w:rPr>
                <w:rFonts w:asciiTheme="majorBidi" w:hAnsiTheme="majorBidi" w:cstheme="majorBidi"/>
                <w:szCs w:val="18"/>
              </w:rPr>
            </w:pPr>
            <w:r w:rsidRPr="00CD48B1">
              <w:rPr>
                <w:rFonts w:asciiTheme="majorBidi" w:hAnsiTheme="majorBidi" w:cstheme="majorBidi"/>
                <w:szCs w:val="18"/>
              </w:rPr>
              <w:t>0.26</w:t>
            </w:r>
          </w:p>
        </w:tc>
        <w:tc>
          <w:tcPr>
            <w:tcW w:w="394" w:type="pct"/>
            <w:vAlign w:val="center"/>
          </w:tcPr>
          <w:p w:rsidR="00D67BD4" w:rsidRPr="00CD48B1" w:rsidP="00D67BD4" w14:paraId="12CE9B3E" w14:textId="77777777">
            <w:pPr>
              <w:pStyle w:val="RTableTextAbt"/>
              <w:ind w:right="-19"/>
              <w:rPr>
                <w:rFonts w:asciiTheme="majorBidi" w:hAnsiTheme="majorBidi" w:cstheme="majorBidi"/>
                <w:szCs w:val="18"/>
              </w:rPr>
            </w:pPr>
            <w:r w:rsidRPr="00CD48B1">
              <w:rPr>
                <w:rFonts w:asciiTheme="majorBidi" w:hAnsiTheme="majorBidi" w:cstheme="majorBidi"/>
                <w:szCs w:val="18"/>
              </w:rPr>
              <w:t>5.5</w:t>
            </w:r>
          </w:p>
        </w:tc>
        <w:tc>
          <w:tcPr>
            <w:tcW w:w="390" w:type="pct"/>
            <w:vAlign w:val="bottom"/>
          </w:tcPr>
          <w:p w:rsidR="00D67BD4" w:rsidRPr="00CD48B1" w:rsidP="00D67BD4" w14:paraId="1B26674D"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2B55BD48"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134B3180" w14:textId="23B3C844">
            <w:pPr>
              <w:pStyle w:val="RTableTextAbt"/>
              <w:ind w:right="-19"/>
              <w:rPr>
                <w:rFonts w:ascii="Times New Roman" w:hAnsi="Times New Roman" w:cs="Times New Roman"/>
                <w:szCs w:val="18"/>
              </w:rPr>
            </w:pPr>
            <w:r w:rsidRPr="00D67BD4">
              <w:rPr>
                <w:szCs w:val="18"/>
              </w:rPr>
              <w:t>$2,034.83</w:t>
            </w:r>
          </w:p>
        </w:tc>
        <w:tc>
          <w:tcPr>
            <w:tcW w:w="343" w:type="pct"/>
            <w:vAlign w:val="bottom"/>
          </w:tcPr>
          <w:p w:rsidR="00D67BD4" w:rsidRPr="00A90589" w:rsidP="00D67BD4" w14:paraId="46B6B3C5" w14:textId="4316A1FC">
            <w:pPr>
              <w:pStyle w:val="RTableTextAbt"/>
              <w:ind w:right="-19"/>
              <w:rPr>
                <w:rFonts w:ascii="Times New Roman" w:hAnsi="Times New Roman" w:cs="Times New Roman"/>
                <w:szCs w:val="18"/>
              </w:rPr>
            </w:pPr>
            <w:r w:rsidRPr="00D67BD4">
              <w:rPr>
                <w:szCs w:val="18"/>
              </w:rPr>
              <w:t>$2,550.18</w:t>
            </w:r>
          </w:p>
        </w:tc>
        <w:tc>
          <w:tcPr>
            <w:tcW w:w="461" w:type="pct"/>
            <w:vAlign w:val="bottom"/>
          </w:tcPr>
          <w:p w:rsidR="00D67BD4" w:rsidRPr="00A90589" w:rsidP="00D67BD4" w14:paraId="6A1B7637" w14:textId="56510CBF">
            <w:pPr>
              <w:pStyle w:val="RTableTextAbt"/>
              <w:ind w:right="-19"/>
              <w:rPr>
                <w:rFonts w:ascii="Times New Roman" w:hAnsi="Times New Roman" w:cs="Times New Roman"/>
                <w:szCs w:val="18"/>
              </w:rPr>
            </w:pPr>
            <w:r w:rsidRPr="00D67BD4">
              <w:rPr>
                <w:szCs w:val="18"/>
              </w:rPr>
              <w:t>$11,209</w:t>
            </w:r>
          </w:p>
        </w:tc>
        <w:tc>
          <w:tcPr>
            <w:tcW w:w="493" w:type="pct"/>
            <w:vAlign w:val="bottom"/>
          </w:tcPr>
          <w:p w:rsidR="00D67BD4" w:rsidRPr="00A90589" w:rsidP="00D67BD4" w14:paraId="3A92FA2A" w14:textId="7E62F12C">
            <w:pPr>
              <w:pStyle w:val="RTableTextAbt"/>
              <w:ind w:right="-19"/>
              <w:rPr>
                <w:rFonts w:ascii="Times New Roman" w:hAnsi="Times New Roman" w:cs="Times New Roman"/>
                <w:szCs w:val="18"/>
              </w:rPr>
            </w:pPr>
            <w:r w:rsidRPr="00D67BD4">
              <w:rPr>
                <w:szCs w:val="18"/>
              </w:rPr>
              <w:t>$14,184</w:t>
            </w:r>
          </w:p>
        </w:tc>
      </w:tr>
      <w:tr w14:paraId="219BCBA5" w14:textId="77777777" w:rsidTr="00CD48B1">
        <w:tblPrEx>
          <w:tblW w:w="5280" w:type="pct"/>
          <w:tblInd w:w="-185" w:type="dxa"/>
          <w:tblLayout w:type="fixed"/>
          <w:tblLook w:val="04A0"/>
        </w:tblPrEx>
        <w:tc>
          <w:tcPr>
            <w:tcW w:w="693" w:type="pct"/>
            <w:vMerge/>
            <w:vAlign w:val="center"/>
          </w:tcPr>
          <w:p w:rsidR="00D67BD4" w:rsidRPr="00291B75" w:rsidP="00D67BD4" w14:paraId="5055966A"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E78447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D67BD4" w:rsidRPr="00CD48B1" w:rsidP="00D67BD4" w14:paraId="66E7488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51D6E91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3CB8129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CADBD0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303AEDF9" w14:textId="34CB1381">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5FC8374E" w14:textId="6DB812B4">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1EFEA0FA" w14:textId="49B2713C">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2972510B" w14:textId="5DAEEFB9">
            <w:pPr>
              <w:pStyle w:val="RTableTextAbt"/>
              <w:ind w:right="-19"/>
              <w:rPr>
                <w:rFonts w:ascii="Times New Roman" w:hAnsi="Times New Roman" w:cs="Times New Roman"/>
                <w:szCs w:val="18"/>
              </w:rPr>
            </w:pPr>
            <w:r w:rsidRPr="00D67BD4">
              <w:rPr>
                <w:szCs w:val="18"/>
              </w:rPr>
              <w:t>-</w:t>
            </w:r>
          </w:p>
        </w:tc>
      </w:tr>
      <w:tr w14:paraId="1CE5E454" w14:textId="77777777" w:rsidTr="00CD48B1">
        <w:tblPrEx>
          <w:tblW w:w="5280" w:type="pct"/>
          <w:tblInd w:w="-185" w:type="dxa"/>
          <w:tblLayout w:type="fixed"/>
          <w:tblLook w:val="04A0"/>
        </w:tblPrEx>
        <w:tc>
          <w:tcPr>
            <w:tcW w:w="693" w:type="pct"/>
            <w:vMerge/>
            <w:vAlign w:val="center"/>
          </w:tcPr>
          <w:p w:rsidR="00D67BD4" w:rsidRPr="00291B75" w:rsidP="00D67BD4" w14:paraId="70E038B4"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64EC415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D67BD4" w:rsidRPr="00CD48B1" w:rsidP="00D67BD4" w14:paraId="5693421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6A5BD2A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5FAE6B5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1592520"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13F216C4" w14:textId="1B2F7FC0">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49602462" w14:textId="08449FAD">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0860B2E0" w14:textId="4BAE68CB">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00BAE4BD" w14:textId="7CF70F61">
            <w:pPr>
              <w:pStyle w:val="RTableTextAbt"/>
              <w:ind w:right="-19"/>
              <w:rPr>
                <w:rFonts w:ascii="Times New Roman" w:hAnsi="Times New Roman" w:cs="Times New Roman"/>
                <w:szCs w:val="18"/>
              </w:rPr>
            </w:pPr>
            <w:r w:rsidRPr="00D67BD4">
              <w:rPr>
                <w:szCs w:val="18"/>
              </w:rPr>
              <w:t>-</w:t>
            </w:r>
          </w:p>
        </w:tc>
      </w:tr>
      <w:tr w14:paraId="3633E19D" w14:textId="77777777" w:rsidTr="00CD48B1">
        <w:tblPrEx>
          <w:tblW w:w="5280" w:type="pct"/>
          <w:tblInd w:w="-185" w:type="dxa"/>
          <w:tblLayout w:type="fixed"/>
          <w:tblLook w:val="04A0"/>
        </w:tblPrEx>
        <w:tc>
          <w:tcPr>
            <w:tcW w:w="693" w:type="pct"/>
            <w:vMerge/>
            <w:vAlign w:val="center"/>
          </w:tcPr>
          <w:p w:rsidR="00D67BD4" w:rsidRPr="00291B75" w:rsidP="00D67BD4" w14:paraId="3A7530CD"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3CDDF5FD"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D67BD4" w:rsidRPr="00CD48B1" w:rsidP="00D67BD4" w14:paraId="2A32AE0C"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754BD29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8DB72C0"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15CE261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20970676" w14:textId="2D160210">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5CDF9DC1" w14:textId="4059E32C">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09B3DA7F" w14:textId="536CF423">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53D1E465" w14:textId="15DEC4CD">
            <w:pPr>
              <w:pStyle w:val="RTableTextAbt"/>
              <w:ind w:right="-19"/>
              <w:rPr>
                <w:rFonts w:ascii="Times New Roman" w:hAnsi="Times New Roman" w:cs="Times New Roman"/>
                <w:szCs w:val="18"/>
              </w:rPr>
            </w:pPr>
            <w:r w:rsidRPr="00D67BD4">
              <w:rPr>
                <w:szCs w:val="18"/>
              </w:rPr>
              <w:t>-</w:t>
            </w:r>
          </w:p>
        </w:tc>
      </w:tr>
      <w:tr w14:paraId="6CABE14A" w14:textId="77777777" w:rsidTr="00CD48B1">
        <w:tblPrEx>
          <w:tblW w:w="5280" w:type="pct"/>
          <w:tblInd w:w="-185" w:type="dxa"/>
          <w:tblLayout w:type="fixed"/>
          <w:tblLook w:val="04A0"/>
        </w:tblPrEx>
        <w:tc>
          <w:tcPr>
            <w:tcW w:w="693" w:type="pct"/>
            <w:vMerge/>
            <w:vAlign w:val="center"/>
          </w:tcPr>
          <w:p w:rsidR="00D67BD4" w:rsidRPr="00291B75" w:rsidP="00D67BD4" w14:paraId="7F632597"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19A5FEBB"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D67BD4" w:rsidRPr="00CD48B1" w:rsidP="00D67BD4" w14:paraId="1029FC91"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3</w:t>
            </w:r>
          </w:p>
        </w:tc>
        <w:tc>
          <w:tcPr>
            <w:tcW w:w="394" w:type="pct"/>
            <w:vAlign w:val="bottom"/>
          </w:tcPr>
          <w:p w:rsidR="00D67BD4" w:rsidRPr="00CD48B1" w:rsidP="00D67BD4" w14:paraId="35CAF5BB"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273.0</w:t>
            </w:r>
          </w:p>
        </w:tc>
        <w:tc>
          <w:tcPr>
            <w:tcW w:w="390" w:type="pct"/>
            <w:vAlign w:val="bottom"/>
          </w:tcPr>
          <w:p w:rsidR="00D67BD4" w:rsidRPr="00CD48B1" w:rsidP="00D67BD4" w14:paraId="4641E37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87.82</w:t>
            </w:r>
          </w:p>
        </w:tc>
        <w:tc>
          <w:tcPr>
            <w:tcW w:w="390" w:type="pct"/>
            <w:vAlign w:val="bottom"/>
          </w:tcPr>
          <w:p w:rsidR="00D67BD4" w:rsidRPr="00CD48B1" w:rsidP="00D67BD4" w14:paraId="68C058F2"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62.96</w:t>
            </w:r>
          </w:p>
        </w:tc>
        <w:tc>
          <w:tcPr>
            <w:tcW w:w="390" w:type="pct"/>
            <w:vAlign w:val="bottom"/>
          </w:tcPr>
          <w:p w:rsidR="00D67BD4" w:rsidRPr="00A90589" w:rsidP="00D67BD4" w14:paraId="36211A66" w14:textId="1E309709">
            <w:pPr>
              <w:pStyle w:val="RTableTextAbt"/>
              <w:ind w:right="-19"/>
              <w:rPr>
                <w:rFonts w:ascii="Times New Roman" w:hAnsi="Times New Roman" w:cs="Times New Roman"/>
                <w:b/>
                <w:bCs w:val="0"/>
                <w:szCs w:val="18"/>
              </w:rPr>
            </w:pPr>
            <w:r w:rsidRPr="00D67BD4">
              <w:rPr>
                <w:szCs w:val="18"/>
              </w:rPr>
              <w:t>$1,824.18</w:t>
            </w:r>
          </w:p>
        </w:tc>
        <w:tc>
          <w:tcPr>
            <w:tcW w:w="343" w:type="pct"/>
            <w:vAlign w:val="bottom"/>
          </w:tcPr>
          <w:p w:rsidR="00D67BD4" w:rsidRPr="00A90589" w:rsidP="00D67BD4" w14:paraId="2EFE96C5" w14:textId="491EEE57">
            <w:pPr>
              <w:pStyle w:val="RTableTextAbt"/>
              <w:ind w:right="-19"/>
              <w:rPr>
                <w:rFonts w:ascii="Times New Roman" w:hAnsi="Times New Roman" w:cs="Times New Roman"/>
                <w:b/>
                <w:bCs w:val="0"/>
                <w:szCs w:val="18"/>
              </w:rPr>
            </w:pPr>
            <w:r w:rsidRPr="00D67BD4">
              <w:rPr>
                <w:szCs w:val="18"/>
              </w:rPr>
              <w:t>$2,871.03</w:t>
            </w:r>
          </w:p>
        </w:tc>
        <w:tc>
          <w:tcPr>
            <w:tcW w:w="461" w:type="pct"/>
            <w:vAlign w:val="bottom"/>
          </w:tcPr>
          <w:p w:rsidR="00D67BD4" w:rsidRPr="00A90589" w:rsidP="00D67BD4" w14:paraId="77EAC3A1" w14:textId="42AA50AE">
            <w:pPr>
              <w:pStyle w:val="RTableTextAbt"/>
              <w:ind w:right="-19"/>
              <w:rPr>
                <w:rFonts w:ascii="Times New Roman" w:hAnsi="Times New Roman" w:cs="Times New Roman"/>
                <w:b/>
                <w:bCs w:val="0"/>
                <w:szCs w:val="18"/>
              </w:rPr>
            </w:pPr>
            <w:r w:rsidRPr="00D67BD4">
              <w:rPr>
                <w:szCs w:val="18"/>
              </w:rPr>
              <w:t>$503,044</w:t>
            </w:r>
          </w:p>
        </w:tc>
        <w:tc>
          <w:tcPr>
            <w:tcW w:w="493" w:type="pct"/>
            <w:vAlign w:val="bottom"/>
          </w:tcPr>
          <w:p w:rsidR="00D67BD4" w:rsidRPr="00A90589" w:rsidP="00D67BD4" w14:paraId="045FDCF2" w14:textId="1AE5EB38">
            <w:pPr>
              <w:pStyle w:val="RTableTextAbt"/>
              <w:ind w:right="-19"/>
              <w:rPr>
                <w:rFonts w:ascii="Times New Roman" w:hAnsi="Times New Roman" w:cs="Times New Roman"/>
                <w:b/>
                <w:bCs w:val="0"/>
                <w:szCs w:val="18"/>
              </w:rPr>
            </w:pPr>
            <w:r w:rsidRPr="00D67BD4">
              <w:rPr>
                <w:szCs w:val="18"/>
              </w:rPr>
              <w:t>$796,308</w:t>
            </w:r>
          </w:p>
        </w:tc>
      </w:tr>
      <w:tr w14:paraId="3AD241ED" w14:textId="77777777" w:rsidTr="00CD48B1">
        <w:tblPrEx>
          <w:tblW w:w="5280" w:type="pct"/>
          <w:tblInd w:w="-185" w:type="dxa"/>
          <w:tblLayout w:type="fixed"/>
          <w:tblLook w:val="04A0"/>
        </w:tblPrEx>
        <w:tc>
          <w:tcPr>
            <w:tcW w:w="693" w:type="pct"/>
            <w:vMerge w:val="restart"/>
            <w:vAlign w:val="center"/>
          </w:tcPr>
          <w:p w:rsidR="00D67BD4" w:rsidRPr="00291B75" w:rsidP="00D67BD4" w14:paraId="18EEC8A0"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Laboratory Chemicals</w:t>
            </w:r>
          </w:p>
          <w:p w:rsidR="00D67BD4" w:rsidRPr="00291B75" w:rsidP="00D67BD4" w14:paraId="1B93559A"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E47C69D"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D67BD4" w:rsidRPr="00CD48B1" w:rsidP="00D67BD4" w14:paraId="229B74C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40DC37A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5B51074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E91B67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4711D47D" w14:textId="017D8C2E">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12119069" w14:textId="4877631A">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46DDCD2F" w14:textId="2721C499">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46155107" w14:textId="557FF2F4">
            <w:pPr>
              <w:pStyle w:val="RTableTextAbt"/>
              <w:ind w:right="-19"/>
              <w:rPr>
                <w:rFonts w:ascii="Times New Roman" w:hAnsi="Times New Roman" w:cs="Times New Roman"/>
                <w:szCs w:val="18"/>
              </w:rPr>
            </w:pPr>
            <w:r w:rsidRPr="00D67BD4">
              <w:rPr>
                <w:szCs w:val="18"/>
              </w:rPr>
              <w:t>-</w:t>
            </w:r>
          </w:p>
        </w:tc>
      </w:tr>
      <w:tr w14:paraId="7755C397" w14:textId="77777777" w:rsidTr="00CD48B1">
        <w:tblPrEx>
          <w:tblW w:w="5280" w:type="pct"/>
          <w:tblInd w:w="-185" w:type="dxa"/>
          <w:tblLayout w:type="fixed"/>
          <w:tblLook w:val="04A0"/>
        </w:tblPrEx>
        <w:tc>
          <w:tcPr>
            <w:tcW w:w="693" w:type="pct"/>
            <w:vMerge/>
            <w:vAlign w:val="center"/>
          </w:tcPr>
          <w:p w:rsidR="00D67BD4" w:rsidRPr="00291B75" w:rsidP="00D67BD4" w14:paraId="2F37E668"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E8EFE4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D67BD4" w:rsidRPr="00CD48B1" w:rsidP="00D67BD4" w14:paraId="1EBE6D46"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0A72CABC"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0D8398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3223E8D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26A7DF5D" w14:textId="28985E86">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1130BE2B" w14:textId="786EF306">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15FC20C2" w14:textId="536E1DCC">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0481819B" w14:textId="4279F540">
            <w:pPr>
              <w:pStyle w:val="RTableTextAbt"/>
              <w:ind w:right="-19"/>
              <w:rPr>
                <w:rFonts w:ascii="Times New Roman" w:hAnsi="Times New Roman" w:cs="Times New Roman"/>
                <w:szCs w:val="18"/>
              </w:rPr>
            </w:pPr>
            <w:r w:rsidRPr="00D67BD4">
              <w:rPr>
                <w:szCs w:val="18"/>
              </w:rPr>
              <w:t>-</w:t>
            </w:r>
          </w:p>
        </w:tc>
      </w:tr>
      <w:tr w14:paraId="513D384D" w14:textId="77777777" w:rsidTr="00CD48B1">
        <w:tblPrEx>
          <w:tblW w:w="5280" w:type="pct"/>
          <w:tblInd w:w="-185" w:type="dxa"/>
          <w:tblLayout w:type="fixed"/>
          <w:tblLook w:val="04A0"/>
        </w:tblPrEx>
        <w:tc>
          <w:tcPr>
            <w:tcW w:w="693" w:type="pct"/>
            <w:vMerge/>
            <w:vAlign w:val="center"/>
          </w:tcPr>
          <w:p w:rsidR="00D67BD4" w:rsidRPr="00291B75" w:rsidP="00D67BD4" w14:paraId="303D5F1C"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3D767456"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D67BD4" w:rsidRPr="00CD48B1" w:rsidP="00D67BD4" w14:paraId="0459E5CE" w14:textId="77777777">
            <w:pPr>
              <w:pStyle w:val="RTableTextAbt"/>
              <w:ind w:right="-19"/>
              <w:rPr>
                <w:rFonts w:asciiTheme="majorBidi" w:hAnsiTheme="majorBidi" w:cstheme="majorBidi"/>
                <w:szCs w:val="18"/>
              </w:rPr>
            </w:pPr>
            <w:r w:rsidRPr="00CD48B1">
              <w:rPr>
                <w:rFonts w:asciiTheme="majorBidi" w:hAnsiTheme="majorBidi" w:cstheme="majorBidi"/>
                <w:szCs w:val="18"/>
              </w:rPr>
              <w:t>26</w:t>
            </w:r>
          </w:p>
        </w:tc>
        <w:tc>
          <w:tcPr>
            <w:tcW w:w="394" w:type="pct"/>
            <w:vAlign w:val="center"/>
          </w:tcPr>
          <w:p w:rsidR="00D67BD4" w:rsidRPr="00CD48B1" w:rsidP="00D67BD4" w14:paraId="07D1CC28" w14:textId="77777777">
            <w:pPr>
              <w:pStyle w:val="RTableTextAbt"/>
              <w:ind w:right="-19"/>
              <w:rPr>
                <w:rFonts w:asciiTheme="majorBidi" w:hAnsiTheme="majorBidi" w:cstheme="majorBidi"/>
                <w:szCs w:val="18"/>
              </w:rPr>
            </w:pPr>
            <w:r w:rsidRPr="00CD48B1">
              <w:rPr>
                <w:rFonts w:asciiTheme="majorBidi" w:hAnsiTheme="majorBidi" w:cstheme="majorBidi"/>
                <w:szCs w:val="18"/>
              </w:rPr>
              <w:t>26.0</w:t>
            </w:r>
          </w:p>
        </w:tc>
        <w:tc>
          <w:tcPr>
            <w:tcW w:w="390" w:type="pct"/>
            <w:vAlign w:val="bottom"/>
          </w:tcPr>
          <w:p w:rsidR="00D67BD4" w:rsidRPr="00CD48B1" w:rsidP="00D67BD4" w14:paraId="1691D67A"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73DDC5C8"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1DF98417" w14:textId="5BC25F6E">
            <w:pPr>
              <w:pStyle w:val="RTableTextAbt"/>
              <w:ind w:right="-19"/>
              <w:rPr>
                <w:rFonts w:ascii="Times New Roman" w:hAnsi="Times New Roman" w:cs="Times New Roman"/>
                <w:szCs w:val="18"/>
              </w:rPr>
            </w:pPr>
            <w:r w:rsidRPr="00D67BD4">
              <w:rPr>
                <w:szCs w:val="18"/>
              </w:rPr>
              <w:t>$1,933.34</w:t>
            </w:r>
          </w:p>
        </w:tc>
        <w:tc>
          <w:tcPr>
            <w:tcW w:w="343" w:type="pct"/>
            <w:vAlign w:val="bottom"/>
          </w:tcPr>
          <w:p w:rsidR="00D67BD4" w:rsidRPr="00A90589" w:rsidP="00D67BD4" w14:paraId="084D38B5" w14:textId="4AD3EE3B">
            <w:pPr>
              <w:pStyle w:val="RTableTextAbt"/>
              <w:ind w:right="-19"/>
              <w:rPr>
                <w:rFonts w:ascii="Times New Roman" w:hAnsi="Times New Roman" w:cs="Times New Roman"/>
                <w:szCs w:val="18"/>
              </w:rPr>
            </w:pPr>
            <w:r w:rsidRPr="00D67BD4">
              <w:rPr>
                <w:szCs w:val="18"/>
              </w:rPr>
              <w:t>$3,042.75</w:t>
            </w:r>
          </w:p>
        </w:tc>
        <w:tc>
          <w:tcPr>
            <w:tcW w:w="461" w:type="pct"/>
            <w:vAlign w:val="bottom"/>
          </w:tcPr>
          <w:p w:rsidR="00D67BD4" w:rsidRPr="00A90589" w:rsidP="00D67BD4" w14:paraId="15851CC5" w14:textId="3F671D28">
            <w:pPr>
              <w:pStyle w:val="RTableTextAbt"/>
              <w:ind w:right="-19"/>
              <w:rPr>
                <w:rFonts w:ascii="Times New Roman" w:hAnsi="Times New Roman" w:cs="Times New Roman"/>
                <w:szCs w:val="18"/>
              </w:rPr>
            </w:pPr>
            <w:r w:rsidRPr="00D67BD4">
              <w:rPr>
                <w:szCs w:val="18"/>
              </w:rPr>
              <w:t>$60,120</w:t>
            </w:r>
          </w:p>
        </w:tc>
        <w:tc>
          <w:tcPr>
            <w:tcW w:w="493" w:type="pct"/>
            <w:vAlign w:val="bottom"/>
          </w:tcPr>
          <w:p w:rsidR="00D67BD4" w:rsidRPr="00A90589" w:rsidP="00D67BD4" w14:paraId="2EAD8111" w14:textId="71D66B8F">
            <w:pPr>
              <w:pStyle w:val="RTableTextAbt"/>
              <w:ind w:right="-19"/>
              <w:rPr>
                <w:rFonts w:ascii="Times New Roman" w:hAnsi="Times New Roman" w:cs="Times New Roman"/>
                <w:szCs w:val="18"/>
              </w:rPr>
            </w:pPr>
            <w:r w:rsidRPr="00D67BD4">
              <w:rPr>
                <w:szCs w:val="18"/>
              </w:rPr>
              <w:t>$105,125</w:t>
            </w:r>
          </w:p>
        </w:tc>
      </w:tr>
      <w:tr w14:paraId="4622628F" w14:textId="77777777" w:rsidTr="00CD48B1">
        <w:tblPrEx>
          <w:tblW w:w="5280" w:type="pct"/>
          <w:tblInd w:w="-185" w:type="dxa"/>
          <w:tblLayout w:type="fixed"/>
          <w:tblLook w:val="04A0"/>
        </w:tblPrEx>
        <w:tc>
          <w:tcPr>
            <w:tcW w:w="693" w:type="pct"/>
            <w:vMerge/>
            <w:vAlign w:val="center"/>
          </w:tcPr>
          <w:p w:rsidR="00D67BD4" w:rsidRPr="00291B75" w:rsidP="00D67BD4" w14:paraId="34A5B49F"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40EF8A6"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D67BD4" w:rsidRPr="00CD48B1" w:rsidP="00D67BD4" w14:paraId="5D65DDA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27F6533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2FE2901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21BE7D8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23E350BB" w14:textId="49E93998">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629CECD9" w14:textId="135364BF">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393735A5" w14:textId="014CB5C7">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1611DB9A" w14:textId="76E64438">
            <w:pPr>
              <w:pStyle w:val="RTableTextAbt"/>
              <w:ind w:right="-19"/>
              <w:rPr>
                <w:rFonts w:ascii="Times New Roman" w:hAnsi="Times New Roman" w:cs="Times New Roman"/>
                <w:szCs w:val="18"/>
              </w:rPr>
            </w:pPr>
            <w:r w:rsidRPr="00D67BD4">
              <w:rPr>
                <w:szCs w:val="18"/>
              </w:rPr>
              <w:t>-</w:t>
            </w:r>
          </w:p>
        </w:tc>
      </w:tr>
      <w:tr w14:paraId="736361BA" w14:textId="77777777" w:rsidTr="00CD48B1">
        <w:tblPrEx>
          <w:tblW w:w="5280" w:type="pct"/>
          <w:tblInd w:w="-185" w:type="dxa"/>
          <w:tblLayout w:type="fixed"/>
          <w:tblLook w:val="04A0"/>
        </w:tblPrEx>
        <w:tc>
          <w:tcPr>
            <w:tcW w:w="693" w:type="pct"/>
            <w:vMerge/>
            <w:vAlign w:val="center"/>
          </w:tcPr>
          <w:p w:rsidR="00D67BD4" w:rsidRPr="00291B75" w:rsidP="00D67BD4" w14:paraId="302BE9F5"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1FBB25F6"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D67BD4" w:rsidRPr="00CD48B1" w:rsidP="00D67BD4" w14:paraId="69AC0C8E"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086A9AA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CBB9DD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4A2D1D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355805E2" w14:textId="7AD409A2">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0CE68978" w14:textId="338289CF">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03347652" w14:textId="31ED8AB7">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0EABE456" w14:textId="00EF5105">
            <w:pPr>
              <w:pStyle w:val="RTableTextAbt"/>
              <w:ind w:right="-19"/>
              <w:rPr>
                <w:rFonts w:ascii="Times New Roman" w:hAnsi="Times New Roman" w:cs="Times New Roman"/>
                <w:szCs w:val="18"/>
              </w:rPr>
            </w:pPr>
            <w:r w:rsidRPr="00D67BD4">
              <w:rPr>
                <w:szCs w:val="18"/>
              </w:rPr>
              <w:t>-</w:t>
            </w:r>
          </w:p>
        </w:tc>
      </w:tr>
      <w:tr w14:paraId="0389FACF" w14:textId="77777777" w:rsidTr="00CD48B1">
        <w:tblPrEx>
          <w:tblW w:w="5280" w:type="pct"/>
          <w:tblInd w:w="-185" w:type="dxa"/>
          <w:tblLayout w:type="fixed"/>
          <w:tblLook w:val="04A0"/>
        </w:tblPrEx>
        <w:tc>
          <w:tcPr>
            <w:tcW w:w="693" w:type="pct"/>
            <w:vMerge/>
            <w:vAlign w:val="center"/>
          </w:tcPr>
          <w:p w:rsidR="00D67BD4" w:rsidRPr="00291B75" w:rsidP="00D67BD4" w14:paraId="46A90D0A"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E6604D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D67BD4" w:rsidRPr="00CD48B1" w:rsidP="00D67BD4" w14:paraId="0AD4552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0ED41AC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A141B0F"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705EF55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05F65A21" w14:textId="7803EBAE">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56EC69E5" w14:textId="49755B43">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46A76217" w14:textId="363AF1AE">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1E6AD56A" w14:textId="0E567FF9">
            <w:pPr>
              <w:pStyle w:val="RTableTextAbt"/>
              <w:ind w:right="-19"/>
              <w:rPr>
                <w:rFonts w:ascii="Times New Roman" w:hAnsi="Times New Roman" w:cs="Times New Roman"/>
                <w:szCs w:val="18"/>
              </w:rPr>
            </w:pPr>
            <w:r w:rsidRPr="00D67BD4">
              <w:rPr>
                <w:szCs w:val="18"/>
              </w:rPr>
              <w:t>-</w:t>
            </w:r>
          </w:p>
        </w:tc>
      </w:tr>
      <w:tr w14:paraId="43AC6CF4" w14:textId="77777777" w:rsidTr="00CD48B1">
        <w:tblPrEx>
          <w:tblW w:w="5280" w:type="pct"/>
          <w:tblInd w:w="-185" w:type="dxa"/>
          <w:tblLayout w:type="fixed"/>
          <w:tblLook w:val="04A0"/>
        </w:tblPrEx>
        <w:tc>
          <w:tcPr>
            <w:tcW w:w="693" w:type="pct"/>
            <w:vMerge/>
            <w:vAlign w:val="center"/>
          </w:tcPr>
          <w:p w:rsidR="00D67BD4" w:rsidRPr="00291B75" w:rsidP="00D67BD4" w14:paraId="5F678C9F"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228A9D2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D67BD4" w:rsidRPr="00CD48B1" w:rsidP="00D67BD4" w14:paraId="3ABBE8D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55E13E40"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3D1E008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3072EBB"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0598A729" w14:textId="27782C2E">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4C518099" w14:textId="4843A771">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6DBF49F7" w14:textId="667B85DF">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5E858782" w14:textId="2BCBA477">
            <w:pPr>
              <w:pStyle w:val="RTableTextAbt"/>
              <w:ind w:right="-19"/>
              <w:rPr>
                <w:rFonts w:ascii="Times New Roman" w:hAnsi="Times New Roman" w:cs="Times New Roman"/>
                <w:szCs w:val="18"/>
              </w:rPr>
            </w:pPr>
            <w:r w:rsidRPr="00D67BD4">
              <w:rPr>
                <w:szCs w:val="18"/>
              </w:rPr>
              <w:t>-</w:t>
            </w:r>
          </w:p>
        </w:tc>
      </w:tr>
      <w:tr w14:paraId="43348B61" w14:textId="77777777" w:rsidTr="00CD48B1">
        <w:tblPrEx>
          <w:tblW w:w="5280" w:type="pct"/>
          <w:tblInd w:w="-185" w:type="dxa"/>
          <w:tblLayout w:type="fixed"/>
          <w:tblLook w:val="04A0"/>
        </w:tblPrEx>
        <w:tc>
          <w:tcPr>
            <w:tcW w:w="693" w:type="pct"/>
            <w:vMerge/>
            <w:vAlign w:val="center"/>
          </w:tcPr>
          <w:p w:rsidR="00D67BD4" w:rsidRPr="00291B75" w:rsidP="00D67BD4" w14:paraId="48DCA79A"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416AC6A"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D67BD4" w:rsidRPr="00CD48B1" w:rsidP="00D67BD4" w14:paraId="04E146D0" w14:textId="77777777">
            <w:pPr>
              <w:pStyle w:val="RTableTextAbt"/>
              <w:ind w:right="-19"/>
              <w:rPr>
                <w:rFonts w:asciiTheme="majorBidi" w:hAnsiTheme="majorBidi" w:cstheme="majorBidi"/>
                <w:b/>
                <w:bCs w:val="0"/>
                <w:szCs w:val="18"/>
              </w:rPr>
            </w:pPr>
            <w:r w:rsidRPr="00CD48B1">
              <w:rPr>
                <w:rFonts w:asciiTheme="majorBidi" w:hAnsiTheme="majorBidi" w:cstheme="majorBidi"/>
                <w:szCs w:val="18"/>
              </w:rPr>
              <w:t>26</w:t>
            </w:r>
          </w:p>
        </w:tc>
        <w:tc>
          <w:tcPr>
            <w:tcW w:w="394" w:type="pct"/>
            <w:vAlign w:val="bottom"/>
          </w:tcPr>
          <w:p w:rsidR="00D67BD4" w:rsidRPr="00CD48B1" w:rsidP="00D67BD4" w14:paraId="5166470B" w14:textId="77777777">
            <w:pPr>
              <w:pStyle w:val="RTableTextAbt"/>
              <w:ind w:right="-19"/>
              <w:rPr>
                <w:rFonts w:asciiTheme="majorBidi" w:hAnsiTheme="majorBidi" w:cstheme="majorBidi"/>
                <w:b/>
                <w:bCs w:val="0"/>
                <w:szCs w:val="18"/>
              </w:rPr>
            </w:pPr>
            <w:r w:rsidRPr="00CD48B1">
              <w:rPr>
                <w:rFonts w:asciiTheme="majorBidi" w:hAnsiTheme="majorBidi" w:cstheme="majorBidi"/>
                <w:szCs w:val="18"/>
              </w:rPr>
              <w:t>26.0</w:t>
            </w:r>
          </w:p>
        </w:tc>
        <w:tc>
          <w:tcPr>
            <w:tcW w:w="390" w:type="pct"/>
            <w:vAlign w:val="bottom"/>
          </w:tcPr>
          <w:p w:rsidR="00D67BD4" w:rsidRPr="00CD48B1" w:rsidP="00D67BD4" w14:paraId="5BC054A6" w14:textId="77777777">
            <w:pPr>
              <w:pStyle w:val="RTableTextAbt"/>
              <w:ind w:right="-19"/>
              <w:rPr>
                <w:rFonts w:asciiTheme="majorBidi" w:hAnsiTheme="majorBidi" w:cstheme="majorBidi"/>
                <w:b/>
                <w:bCs w:val="0"/>
                <w:szCs w:val="18"/>
              </w:rPr>
            </w:pPr>
            <w:r w:rsidRPr="00CD48B1">
              <w:rPr>
                <w:rFonts w:asciiTheme="majorBidi" w:hAnsiTheme="majorBidi" w:cstheme="majorBidi"/>
                <w:szCs w:val="18"/>
              </w:rPr>
              <w:t>$378.96</w:t>
            </w:r>
          </w:p>
        </w:tc>
        <w:tc>
          <w:tcPr>
            <w:tcW w:w="390" w:type="pct"/>
            <w:vAlign w:val="bottom"/>
          </w:tcPr>
          <w:p w:rsidR="00D67BD4" w:rsidRPr="00CD48B1" w:rsidP="00D67BD4" w14:paraId="7C7C5478" w14:textId="77777777">
            <w:pPr>
              <w:pStyle w:val="RTableTextAbt"/>
              <w:ind w:right="-19"/>
              <w:rPr>
                <w:rFonts w:asciiTheme="majorBidi" w:hAnsiTheme="majorBidi" w:cstheme="majorBidi"/>
                <w:b/>
                <w:bCs w:val="0"/>
                <w:szCs w:val="18"/>
              </w:rPr>
            </w:pPr>
            <w:r w:rsidRPr="00CD48B1">
              <w:rPr>
                <w:rFonts w:asciiTheme="majorBidi" w:hAnsiTheme="majorBidi" w:cstheme="majorBidi"/>
                <w:szCs w:val="18"/>
              </w:rPr>
              <w:t>$1,000.50</w:t>
            </w:r>
          </w:p>
        </w:tc>
        <w:tc>
          <w:tcPr>
            <w:tcW w:w="390" w:type="pct"/>
            <w:vAlign w:val="bottom"/>
          </w:tcPr>
          <w:p w:rsidR="00D67BD4" w:rsidRPr="00A90589" w:rsidP="00D67BD4" w14:paraId="48C17C93" w14:textId="3E7124A6">
            <w:pPr>
              <w:pStyle w:val="RTableTextAbt"/>
              <w:ind w:right="-19"/>
              <w:rPr>
                <w:rFonts w:ascii="Times New Roman" w:hAnsi="Times New Roman" w:cs="Times New Roman"/>
                <w:b/>
                <w:bCs w:val="0"/>
                <w:szCs w:val="18"/>
              </w:rPr>
            </w:pPr>
            <w:r w:rsidRPr="00D67BD4">
              <w:rPr>
                <w:szCs w:val="18"/>
              </w:rPr>
              <w:t>$1,933.34</w:t>
            </w:r>
          </w:p>
        </w:tc>
        <w:tc>
          <w:tcPr>
            <w:tcW w:w="343" w:type="pct"/>
            <w:vAlign w:val="bottom"/>
          </w:tcPr>
          <w:p w:rsidR="00D67BD4" w:rsidRPr="00A90589" w:rsidP="00D67BD4" w14:paraId="41D4EC58" w14:textId="1597CFB8">
            <w:pPr>
              <w:pStyle w:val="RTableTextAbt"/>
              <w:ind w:right="-19"/>
              <w:rPr>
                <w:rFonts w:ascii="Times New Roman" w:hAnsi="Times New Roman" w:cs="Times New Roman"/>
                <w:b/>
                <w:bCs w:val="0"/>
                <w:szCs w:val="18"/>
              </w:rPr>
            </w:pPr>
            <w:r w:rsidRPr="00D67BD4">
              <w:rPr>
                <w:szCs w:val="18"/>
              </w:rPr>
              <w:t>$3,042.75</w:t>
            </w:r>
          </w:p>
        </w:tc>
        <w:tc>
          <w:tcPr>
            <w:tcW w:w="461" w:type="pct"/>
            <w:vAlign w:val="bottom"/>
          </w:tcPr>
          <w:p w:rsidR="00D67BD4" w:rsidRPr="00A90589" w:rsidP="00D67BD4" w14:paraId="207BB6C0" w14:textId="7C089065">
            <w:pPr>
              <w:pStyle w:val="RTableTextAbt"/>
              <w:ind w:right="-19"/>
              <w:rPr>
                <w:rFonts w:ascii="Times New Roman" w:hAnsi="Times New Roman" w:cs="Times New Roman"/>
                <w:b/>
                <w:bCs w:val="0"/>
                <w:szCs w:val="18"/>
              </w:rPr>
            </w:pPr>
            <w:r w:rsidRPr="00D67BD4">
              <w:rPr>
                <w:szCs w:val="18"/>
              </w:rPr>
              <w:t>$60,120</w:t>
            </w:r>
          </w:p>
        </w:tc>
        <w:tc>
          <w:tcPr>
            <w:tcW w:w="493" w:type="pct"/>
            <w:vAlign w:val="bottom"/>
          </w:tcPr>
          <w:p w:rsidR="00D67BD4" w:rsidRPr="00A90589" w:rsidP="00D67BD4" w14:paraId="451EA1DE" w14:textId="6F9868A0">
            <w:pPr>
              <w:pStyle w:val="RTableTextAbt"/>
              <w:ind w:right="-19"/>
              <w:rPr>
                <w:rFonts w:ascii="Times New Roman" w:hAnsi="Times New Roman" w:cs="Times New Roman"/>
                <w:b/>
                <w:bCs w:val="0"/>
                <w:szCs w:val="18"/>
              </w:rPr>
            </w:pPr>
            <w:r w:rsidRPr="00D67BD4">
              <w:rPr>
                <w:szCs w:val="18"/>
              </w:rPr>
              <w:t>$105,125</w:t>
            </w:r>
          </w:p>
        </w:tc>
      </w:tr>
      <w:tr w14:paraId="2B49F7FD" w14:textId="77777777" w:rsidTr="00CD48B1">
        <w:tblPrEx>
          <w:tblW w:w="5280" w:type="pct"/>
          <w:tblInd w:w="-185" w:type="dxa"/>
          <w:tblLayout w:type="fixed"/>
          <w:tblLook w:val="04A0"/>
        </w:tblPrEx>
        <w:tc>
          <w:tcPr>
            <w:tcW w:w="693" w:type="pct"/>
            <w:vMerge w:val="restart"/>
            <w:vAlign w:val="center"/>
          </w:tcPr>
          <w:p w:rsidR="00D67BD4" w:rsidRPr="00291B75" w:rsidP="00D67BD4" w14:paraId="51D3D7E3" w14:textId="77777777">
            <w:pPr>
              <w:spacing w:after="0"/>
              <w:jc w:val="center"/>
              <w:rPr>
                <w:rFonts w:ascii="Times New Roman" w:hAnsi="Times New Roman" w:cs="Times New Roman"/>
                <w:color w:val="000000"/>
                <w:sz w:val="18"/>
                <w:szCs w:val="18"/>
              </w:rPr>
            </w:pPr>
            <w:r w:rsidRPr="00291B75">
              <w:rPr>
                <w:rFonts w:ascii="Times New Roman" w:hAnsi="Times New Roman" w:cs="Times New Roman"/>
                <w:color w:val="000000"/>
                <w:sz w:val="18"/>
                <w:szCs w:val="18"/>
              </w:rPr>
              <w:t>Processing Aid, except petrochemical</w:t>
            </w:r>
          </w:p>
          <w:p w:rsidR="00D67BD4" w:rsidRPr="00291B75" w:rsidP="00D67BD4" w14:paraId="470DFC87"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E9D9171"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D67BD4" w:rsidRPr="00CD48B1" w:rsidP="00D67BD4" w14:paraId="7DE1AA69" w14:textId="77777777">
            <w:pPr>
              <w:pStyle w:val="RTableTextAbt"/>
              <w:ind w:right="-19"/>
              <w:rPr>
                <w:rFonts w:asciiTheme="majorBidi" w:hAnsiTheme="majorBidi" w:cstheme="majorBidi"/>
                <w:szCs w:val="18"/>
              </w:rPr>
            </w:pPr>
            <w:r w:rsidRPr="00CD48B1">
              <w:rPr>
                <w:rFonts w:asciiTheme="majorBidi" w:hAnsiTheme="majorBidi" w:cstheme="majorBidi"/>
                <w:szCs w:val="18"/>
              </w:rPr>
              <w:t>1.22</w:t>
            </w:r>
          </w:p>
        </w:tc>
        <w:tc>
          <w:tcPr>
            <w:tcW w:w="394" w:type="pct"/>
            <w:vAlign w:val="center"/>
          </w:tcPr>
          <w:p w:rsidR="00D67BD4" w:rsidRPr="00CD48B1" w:rsidP="00D67BD4" w14:paraId="555382D7" w14:textId="77777777">
            <w:pPr>
              <w:pStyle w:val="RTableTextAbt"/>
              <w:ind w:right="-19"/>
              <w:rPr>
                <w:rFonts w:asciiTheme="majorBidi" w:hAnsiTheme="majorBidi" w:cstheme="majorBidi"/>
                <w:szCs w:val="18"/>
              </w:rPr>
            </w:pPr>
            <w:r w:rsidRPr="00CD48B1">
              <w:rPr>
                <w:rFonts w:asciiTheme="majorBidi" w:hAnsiTheme="majorBidi" w:cstheme="majorBidi"/>
                <w:szCs w:val="18"/>
              </w:rPr>
              <w:t>15.3</w:t>
            </w:r>
          </w:p>
        </w:tc>
        <w:tc>
          <w:tcPr>
            <w:tcW w:w="390" w:type="pct"/>
            <w:vAlign w:val="bottom"/>
          </w:tcPr>
          <w:p w:rsidR="00D67BD4" w:rsidRPr="00CD48B1" w:rsidP="00D67BD4" w14:paraId="7FCF6651"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D67BD4" w:rsidRPr="00CD48B1" w:rsidP="00D67BD4" w14:paraId="52952710"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D67BD4" w:rsidRPr="00A90589" w:rsidP="00D67BD4" w14:paraId="3F08718C" w14:textId="44F2BEBB">
            <w:pPr>
              <w:pStyle w:val="RTableTextAbt"/>
              <w:ind w:right="-19"/>
              <w:rPr>
                <w:rFonts w:ascii="Times New Roman" w:hAnsi="Times New Roman" w:cs="Times New Roman"/>
                <w:szCs w:val="18"/>
              </w:rPr>
            </w:pPr>
            <w:r w:rsidRPr="00D67BD4">
              <w:rPr>
                <w:szCs w:val="18"/>
              </w:rPr>
              <w:t>$240.65</w:t>
            </w:r>
          </w:p>
        </w:tc>
        <w:tc>
          <w:tcPr>
            <w:tcW w:w="343" w:type="pct"/>
            <w:vAlign w:val="bottom"/>
          </w:tcPr>
          <w:p w:rsidR="00D67BD4" w:rsidRPr="00A90589" w:rsidP="00D67BD4" w14:paraId="41F8CE71" w14:textId="2F8BE879">
            <w:pPr>
              <w:pStyle w:val="RTableTextAbt"/>
              <w:ind w:right="-19"/>
              <w:rPr>
                <w:rFonts w:ascii="Times New Roman" w:hAnsi="Times New Roman" w:cs="Times New Roman"/>
                <w:szCs w:val="18"/>
              </w:rPr>
            </w:pPr>
            <w:r w:rsidRPr="00D67BD4">
              <w:rPr>
                <w:szCs w:val="18"/>
              </w:rPr>
              <w:t>$71.82</w:t>
            </w:r>
          </w:p>
        </w:tc>
        <w:tc>
          <w:tcPr>
            <w:tcW w:w="461" w:type="pct"/>
            <w:vAlign w:val="bottom"/>
          </w:tcPr>
          <w:p w:rsidR="00D67BD4" w:rsidRPr="00A90589" w:rsidP="00D67BD4" w14:paraId="0114A2F1" w14:textId="256229F3">
            <w:pPr>
              <w:pStyle w:val="RTableTextAbt"/>
              <w:ind w:right="-19"/>
              <w:rPr>
                <w:rFonts w:ascii="Times New Roman" w:hAnsi="Times New Roman" w:cs="Times New Roman"/>
                <w:szCs w:val="18"/>
              </w:rPr>
            </w:pPr>
            <w:r w:rsidRPr="00D67BD4">
              <w:rPr>
                <w:szCs w:val="18"/>
              </w:rPr>
              <w:t>$4,673</w:t>
            </w:r>
          </w:p>
        </w:tc>
        <w:tc>
          <w:tcPr>
            <w:tcW w:w="493" w:type="pct"/>
            <w:vAlign w:val="bottom"/>
          </w:tcPr>
          <w:p w:rsidR="00D67BD4" w:rsidRPr="00A90589" w:rsidP="00D67BD4" w14:paraId="0FBB9B85" w14:textId="41F00766">
            <w:pPr>
              <w:pStyle w:val="RTableTextAbt"/>
              <w:ind w:right="-19"/>
              <w:rPr>
                <w:rFonts w:ascii="Times New Roman" w:hAnsi="Times New Roman" w:cs="Times New Roman"/>
                <w:szCs w:val="18"/>
              </w:rPr>
            </w:pPr>
            <w:r w:rsidRPr="00D67BD4">
              <w:rPr>
                <w:szCs w:val="18"/>
              </w:rPr>
              <w:t>$1,200</w:t>
            </w:r>
          </w:p>
        </w:tc>
      </w:tr>
      <w:tr w14:paraId="4EB1D17D" w14:textId="77777777" w:rsidTr="00CD48B1">
        <w:tblPrEx>
          <w:tblW w:w="5280" w:type="pct"/>
          <w:tblInd w:w="-185" w:type="dxa"/>
          <w:tblLayout w:type="fixed"/>
          <w:tblLook w:val="04A0"/>
        </w:tblPrEx>
        <w:tc>
          <w:tcPr>
            <w:tcW w:w="693" w:type="pct"/>
            <w:vMerge/>
            <w:vAlign w:val="center"/>
          </w:tcPr>
          <w:p w:rsidR="00D67BD4" w:rsidRPr="00291B75" w:rsidP="00D67BD4" w14:paraId="4FBB6C81"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643E6CE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D67BD4" w:rsidRPr="00CD48B1" w:rsidP="00D67BD4" w14:paraId="49E51949" w14:textId="77777777">
            <w:pPr>
              <w:pStyle w:val="RTableTextAbt"/>
              <w:ind w:right="-19"/>
              <w:rPr>
                <w:rFonts w:asciiTheme="majorBidi" w:hAnsiTheme="majorBidi" w:cstheme="majorBidi"/>
                <w:szCs w:val="18"/>
              </w:rPr>
            </w:pPr>
            <w:r w:rsidRPr="00CD48B1">
              <w:rPr>
                <w:rFonts w:asciiTheme="majorBidi" w:hAnsiTheme="majorBidi" w:cstheme="majorBidi"/>
                <w:szCs w:val="18"/>
              </w:rPr>
              <w:t>0.14</w:t>
            </w:r>
          </w:p>
        </w:tc>
        <w:tc>
          <w:tcPr>
            <w:tcW w:w="394" w:type="pct"/>
            <w:vAlign w:val="center"/>
          </w:tcPr>
          <w:p w:rsidR="00D67BD4" w:rsidRPr="00CD48B1" w:rsidP="00D67BD4" w14:paraId="7507DBE9" w14:textId="77777777">
            <w:pPr>
              <w:pStyle w:val="RTableTextAbt"/>
              <w:ind w:right="-19"/>
              <w:rPr>
                <w:rFonts w:asciiTheme="majorBidi" w:hAnsiTheme="majorBidi" w:cstheme="majorBidi"/>
                <w:szCs w:val="18"/>
              </w:rPr>
            </w:pPr>
            <w:r w:rsidRPr="00CD48B1">
              <w:rPr>
                <w:rFonts w:asciiTheme="majorBidi" w:hAnsiTheme="majorBidi" w:cstheme="majorBidi"/>
                <w:szCs w:val="18"/>
              </w:rPr>
              <w:t>1.8</w:t>
            </w:r>
          </w:p>
        </w:tc>
        <w:tc>
          <w:tcPr>
            <w:tcW w:w="390" w:type="pct"/>
            <w:vAlign w:val="bottom"/>
          </w:tcPr>
          <w:p w:rsidR="00D67BD4" w:rsidRPr="00CD48B1" w:rsidP="00D67BD4" w14:paraId="498C640B"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29E6D124"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D67BD4" w:rsidRPr="00A90589" w:rsidP="00D67BD4" w14:paraId="16F20F13" w14:textId="3058AFC5">
            <w:pPr>
              <w:pStyle w:val="RTableTextAbt"/>
              <w:ind w:right="-19"/>
              <w:rPr>
                <w:rFonts w:ascii="Times New Roman" w:hAnsi="Times New Roman" w:cs="Times New Roman"/>
                <w:szCs w:val="18"/>
              </w:rPr>
            </w:pPr>
            <w:r w:rsidRPr="00D67BD4">
              <w:rPr>
                <w:szCs w:val="18"/>
              </w:rPr>
              <w:t>$0.00</w:t>
            </w:r>
          </w:p>
        </w:tc>
        <w:tc>
          <w:tcPr>
            <w:tcW w:w="343" w:type="pct"/>
            <w:vAlign w:val="bottom"/>
          </w:tcPr>
          <w:p w:rsidR="00D67BD4" w:rsidRPr="00A90589" w:rsidP="00D67BD4" w14:paraId="5F38F9D5" w14:textId="555BD8A1">
            <w:pPr>
              <w:pStyle w:val="RTableTextAbt"/>
              <w:ind w:right="-19"/>
              <w:rPr>
                <w:rFonts w:ascii="Times New Roman" w:hAnsi="Times New Roman" w:cs="Times New Roman"/>
                <w:szCs w:val="18"/>
              </w:rPr>
            </w:pPr>
            <w:r w:rsidRPr="00D67BD4">
              <w:rPr>
                <w:szCs w:val="18"/>
              </w:rPr>
              <w:t>$481.30</w:t>
            </w:r>
          </w:p>
        </w:tc>
        <w:tc>
          <w:tcPr>
            <w:tcW w:w="461" w:type="pct"/>
            <w:vAlign w:val="bottom"/>
          </w:tcPr>
          <w:p w:rsidR="00D67BD4" w:rsidRPr="00A90589" w:rsidP="00D67BD4" w14:paraId="27D5477B" w14:textId="3F927DF1">
            <w:pPr>
              <w:pStyle w:val="RTableTextAbt"/>
              <w:ind w:right="-19"/>
              <w:rPr>
                <w:rFonts w:ascii="Times New Roman" w:hAnsi="Times New Roman" w:cs="Times New Roman"/>
                <w:szCs w:val="18"/>
              </w:rPr>
            </w:pPr>
            <w:r w:rsidRPr="00D67BD4">
              <w:rPr>
                <w:szCs w:val="18"/>
              </w:rPr>
              <w:t>$53</w:t>
            </w:r>
          </w:p>
        </w:tc>
        <w:tc>
          <w:tcPr>
            <w:tcW w:w="493" w:type="pct"/>
            <w:vAlign w:val="bottom"/>
          </w:tcPr>
          <w:p w:rsidR="00D67BD4" w:rsidRPr="00A90589" w:rsidP="00D67BD4" w14:paraId="3C241120" w14:textId="71F65E24">
            <w:pPr>
              <w:pStyle w:val="RTableTextAbt"/>
              <w:ind w:right="-19"/>
              <w:rPr>
                <w:rFonts w:ascii="Times New Roman" w:hAnsi="Times New Roman" w:cs="Times New Roman"/>
                <w:szCs w:val="18"/>
              </w:rPr>
            </w:pPr>
            <w:r w:rsidRPr="00D67BD4">
              <w:rPr>
                <w:szCs w:val="18"/>
              </w:rPr>
              <w:t>$915</w:t>
            </w:r>
          </w:p>
        </w:tc>
      </w:tr>
      <w:tr w14:paraId="7E23426C" w14:textId="77777777" w:rsidTr="00CD48B1">
        <w:tblPrEx>
          <w:tblW w:w="5280" w:type="pct"/>
          <w:tblInd w:w="-185" w:type="dxa"/>
          <w:tblLayout w:type="fixed"/>
          <w:tblLook w:val="04A0"/>
        </w:tblPrEx>
        <w:tc>
          <w:tcPr>
            <w:tcW w:w="693" w:type="pct"/>
            <w:vMerge/>
            <w:vAlign w:val="center"/>
          </w:tcPr>
          <w:p w:rsidR="00D67BD4" w:rsidRPr="00291B75" w:rsidP="00D67BD4" w14:paraId="16BE9296"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280A46BB"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D67BD4" w:rsidRPr="00CD48B1" w:rsidP="00D67BD4" w14:paraId="2D483D4A" w14:textId="77777777">
            <w:pPr>
              <w:pStyle w:val="RTableTextAbt"/>
              <w:ind w:right="-19"/>
              <w:rPr>
                <w:rFonts w:asciiTheme="majorBidi" w:hAnsiTheme="majorBidi" w:cstheme="majorBidi"/>
                <w:szCs w:val="18"/>
              </w:rPr>
            </w:pPr>
            <w:r w:rsidRPr="00CD48B1">
              <w:rPr>
                <w:rFonts w:asciiTheme="majorBidi" w:hAnsiTheme="majorBidi" w:cstheme="majorBidi"/>
                <w:szCs w:val="18"/>
              </w:rPr>
              <w:t>0.54</w:t>
            </w:r>
          </w:p>
        </w:tc>
        <w:tc>
          <w:tcPr>
            <w:tcW w:w="394" w:type="pct"/>
            <w:vAlign w:val="center"/>
          </w:tcPr>
          <w:p w:rsidR="00D67BD4" w:rsidRPr="00CD48B1" w:rsidP="00D67BD4" w14:paraId="4764130E" w14:textId="77777777">
            <w:pPr>
              <w:pStyle w:val="RTableTextAbt"/>
              <w:ind w:right="-19"/>
              <w:rPr>
                <w:rFonts w:asciiTheme="majorBidi" w:hAnsiTheme="majorBidi" w:cstheme="majorBidi"/>
                <w:szCs w:val="18"/>
              </w:rPr>
            </w:pPr>
            <w:r w:rsidRPr="00CD48B1">
              <w:rPr>
                <w:rFonts w:asciiTheme="majorBidi" w:hAnsiTheme="majorBidi" w:cstheme="majorBidi"/>
                <w:szCs w:val="18"/>
              </w:rPr>
              <w:t>6.8</w:t>
            </w:r>
          </w:p>
        </w:tc>
        <w:tc>
          <w:tcPr>
            <w:tcW w:w="390" w:type="pct"/>
            <w:vAlign w:val="bottom"/>
          </w:tcPr>
          <w:p w:rsidR="00D67BD4" w:rsidRPr="00CD48B1" w:rsidP="00D67BD4" w14:paraId="653BCB63"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41F683DC"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292D622B" w14:textId="138671E2">
            <w:pPr>
              <w:pStyle w:val="RTableTextAbt"/>
              <w:ind w:right="-19"/>
              <w:rPr>
                <w:rFonts w:ascii="Times New Roman" w:hAnsi="Times New Roman" w:cs="Times New Roman"/>
                <w:szCs w:val="18"/>
              </w:rPr>
            </w:pPr>
            <w:r w:rsidRPr="00D67BD4">
              <w:rPr>
                <w:szCs w:val="18"/>
              </w:rPr>
              <w:t>$1,933.34</w:t>
            </w:r>
          </w:p>
        </w:tc>
        <w:tc>
          <w:tcPr>
            <w:tcW w:w="343" w:type="pct"/>
            <w:vAlign w:val="bottom"/>
          </w:tcPr>
          <w:p w:rsidR="00D67BD4" w:rsidRPr="00A90589" w:rsidP="00D67BD4" w14:paraId="4D1BDDE4" w14:textId="27CBA6AC">
            <w:pPr>
              <w:pStyle w:val="RTableTextAbt"/>
              <w:ind w:right="-19"/>
              <w:rPr>
                <w:rFonts w:ascii="Times New Roman" w:hAnsi="Times New Roman" w:cs="Times New Roman"/>
                <w:szCs w:val="18"/>
              </w:rPr>
            </w:pPr>
            <w:r w:rsidRPr="00D67BD4">
              <w:rPr>
                <w:szCs w:val="18"/>
              </w:rPr>
              <w:t>$3,042.75</w:t>
            </w:r>
          </w:p>
        </w:tc>
        <w:tc>
          <w:tcPr>
            <w:tcW w:w="461" w:type="pct"/>
            <w:vAlign w:val="bottom"/>
          </w:tcPr>
          <w:p w:rsidR="00D67BD4" w:rsidRPr="00A90589" w:rsidP="00D67BD4" w14:paraId="411C5E9A" w14:textId="4AC5D778">
            <w:pPr>
              <w:pStyle w:val="RTableTextAbt"/>
              <w:ind w:right="-19"/>
              <w:rPr>
                <w:rFonts w:ascii="Times New Roman" w:hAnsi="Times New Roman" w:cs="Times New Roman"/>
                <w:szCs w:val="18"/>
              </w:rPr>
            </w:pPr>
            <w:r w:rsidRPr="00D67BD4">
              <w:rPr>
                <w:szCs w:val="18"/>
              </w:rPr>
              <w:t>$13,255</w:t>
            </w:r>
          </w:p>
        </w:tc>
        <w:tc>
          <w:tcPr>
            <w:tcW w:w="493" w:type="pct"/>
            <w:vAlign w:val="bottom"/>
          </w:tcPr>
          <w:p w:rsidR="00D67BD4" w:rsidRPr="00A90589" w:rsidP="00D67BD4" w14:paraId="78660D90" w14:textId="22E7FF45">
            <w:pPr>
              <w:pStyle w:val="RTableTextAbt"/>
              <w:ind w:right="-19"/>
              <w:rPr>
                <w:rFonts w:ascii="Times New Roman" w:hAnsi="Times New Roman" w:cs="Times New Roman"/>
                <w:szCs w:val="18"/>
              </w:rPr>
            </w:pPr>
            <w:r w:rsidRPr="00D67BD4">
              <w:rPr>
                <w:szCs w:val="18"/>
              </w:rPr>
              <w:t>$21,079</w:t>
            </w:r>
          </w:p>
        </w:tc>
      </w:tr>
      <w:tr w14:paraId="3851761C" w14:textId="77777777" w:rsidTr="00CD48B1">
        <w:tblPrEx>
          <w:tblW w:w="5280" w:type="pct"/>
          <w:tblInd w:w="-185" w:type="dxa"/>
          <w:tblLayout w:type="fixed"/>
          <w:tblLook w:val="04A0"/>
        </w:tblPrEx>
        <w:tc>
          <w:tcPr>
            <w:tcW w:w="693" w:type="pct"/>
            <w:vMerge/>
            <w:vAlign w:val="center"/>
          </w:tcPr>
          <w:p w:rsidR="00D67BD4" w:rsidRPr="00291B75" w:rsidP="00D67BD4" w14:paraId="29B825D8"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189085A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D67BD4" w:rsidRPr="00CD48B1" w:rsidP="00D67BD4" w14:paraId="7B63CAED" w14:textId="77777777">
            <w:pPr>
              <w:pStyle w:val="RTableTextAbt"/>
              <w:ind w:right="-19"/>
              <w:rPr>
                <w:rFonts w:asciiTheme="majorBidi" w:hAnsiTheme="majorBidi" w:cstheme="majorBidi"/>
                <w:szCs w:val="18"/>
              </w:rPr>
            </w:pPr>
            <w:r w:rsidRPr="00CD48B1">
              <w:rPr>
                <w:rFonts w:asciiTheme="majorBidi" w:hAnsiTheme="majorBidi" w:cstheme="majorBidi"/>
                <w:szCs w:val="18"/>
              </w:rPr>
              <w:t>0.06</w:t>
            </w:r>
          </w:p>
        </w:tc>
        <w:tc>
          <w:tcPr>
            <w:tcW w:w="394" w:type="pct"/>
            <w:vAlign w:val="center"/>
          </w:tcPr>
          <w:p w:rsidR="00D67BD4" w:rsidRPr="00CD48B1" w:rsidP="00D67BD4" w14:paraId="3E6CEAF2" w14:textId="77777777">
            <w:pPr>
              <w:pStyle w:val="RTableTextAbt"/>
              <w:ind w:right="-19"/>
              <w:rPr>
                <w:rFonts w:asciiTheme="majorBidi" w:hAnsiTheme="majorBidi" w:cstheme="majorBidi"/>
                <w:szCs w:val="18"/>
              </w:rPr>
            </w:pPr>
            <w:r w:rsidRPr="00CD48B1">
              <w:rPr>
                <w:rFonts w:asciiTheme="majorBidi" w:hAnsiTheme="majorBidi" w:cstheme="majorBidi"/>
                <w:szCs w:val="18"/>
              </w:rPr>
              <w:t>0.8</w:t>
            </w:r>
          </w:p>
        </w:tc>
        <w:tc>
          <w:tcPr>
            <w:tcW w:w="390" w:type="pct"/>
            <w:vAlign w:val="bottom"/>
          </w:tcPr>
          <w:p w:rsidR="00D67BD4" w:rsidRPr="00CD48B1" w:rsidP="00D67BD4" w14:paraId="737E21B3"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48DFBD6C"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4A72B991" w14:textId="3938CA64">
            <w:pPr>
              <w:pStyle w:val="RTableTextAbt"/>
              <w:ind w:right="-19"/>
              <w:rPr>
                <w:rFonts w:ascii="Times New Roman" w:hAnsi="Times New Roman" w:cs="Times New Roman"/>
                <w:szCs w:val="18"/>
              </w:rPr>
            </w:pPr>
            <w:r w:rsidRPr="00D67BD4">
              <w:rPr>
                <w:szCs w:val="18"/>
              </w:rPr>
              <w:t>$2,034.83</w:t>
            </w:r>
          </w:p>
        </w:tc>
        <w:tc>
          <w:tcPr>
            <w:tcW w:w="343" w:type="pct"/>
            <w:vAlign w:val="bottom"/>
          </w:tcPr>
          <w:p w:rsidR="00D67BD4" w:rsidRPr="00A90589" w:rsidP="00D67BD4" w14:paraId="2E45C7A5" w14:textId="52B92D60">
            <w:pPr>
              <w:pStyle w:val="RTableTextAbt"/>
              <w:ind w:right="-19"/>
              <w:rPr>
                <w:rFonts w:ascii="Times New Roman" w:hAnsi="Times New Roman" w:cs="Times New Roman"/>
                <w:szCs w:val="18"/>
              </w:rPr>
            </w:pPr>
            <w:r w:rsidRPr="00D67BD4">
              <w:rPr>
                <w:szCs w:val="18"/>
              </w:rPr>
              <w:t>$2,550.18</w:t>
            </w:r>
          </w:p>
        </w:tc>
        <w:tc>
          <w:tcPr>
            <w:tcW w:w="461" w:type="pct"/>
            <w:vAlign w:val="bottom"/>
          </w:tcPr>
          <w:p w:rsidR="00D67BD4" w:rsidRPr="00A90589" w:rsidP="00D67BD4" w14:paraId="4608C1DC" w14:textId="250EADEB">
            <w:pPr>
              <w:pStyle w:val="RTableTextAbt"/>
              <w:ind w:right="-19"/>
              <w:rPr>
                <w:rFonts w:ascii="Times New Roman" w:hAnsi="Times New Roman" w:cs="Times New Roman"/>
                <w:szCs w:val="18"/>
              </w:rPr>
            </w:pPr>
            <w:r w:rsidRPr="00D67BD4">
              <w:rPr>
                <w:szCs w:val="18"/>
              </w:rPr>
              <w:t>$1,549</w:t>
            </w:r>
          </w:p>
        </w:tc>
        <w:tc>
          <w:tcPr>
            <w:tcW w:w="493" w:type="pct"/>
            <w:vAlign w:val="bottom"/>
          </w:tcPr>
          <w:p w:rsidR="00D67BD4" w:rsidRPr="00A90589" w:rsidP="00D67BD4" w14:paraId="5901E23F" w14:textId="3F32D561">
            <w:pPr>
              <w:pStyle w:val="RTableTextAbt"/>
              <w:ind w:right="-19"/>
              <w:rPr>
                <w:rFonts w:ascii="Times New Roman" w:hAnsi="Times New Roman" w:cs="Times New Roman"/>
                <w:szCs w:val="18"/>
              </w:rPr>
            </w:pPr>
            <w:r w:rsidRPr="00D67BD4">
              <w:rPr>
                <w:szCs w:val="18"/>
              </w:rPr>
              <w:t>$1,973</w:t>
            </w:r>
          </w:p>
        </w:tc>
      </w:tr>
      <w:tr w14:paraId="658C41D6" w14:textId="77777777" w:rsidTr="00CD48B1">
        <w:tblPrEx>
          <w:tblW w:w="5280" w:type="pct"/>
          <w:tblInd w:w="-185" w:type="dxa"/>
          <w:tblLayout w:type="fixed"/>
          <w:tblLook w:val="04A0"/>
        </w:tblPrEx>
        <w:tc>
          <w:tcPr>
            <w:tcW w:w="693" w:type="pct"/>
            <w:vMerge/>
            <w:vAlign w:val="center"/>
          </w:tcPr>
          <w:p w:rsidR="00D67BD4" w:rsidRPr="00291B75" w:rsidP="00D67BD4" w14:paraId="282CE73E"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DAFEB8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D67BD4" w:rsidRPr="00CD48B1" w:rsidP="00D67BD4" w14:paraId="40EC3246" w14:textId="77777777">
            <w:pPr>
              <w:pStyle w:val="RTableTextAbt"/>
              <w:ind w:right="-19"/>
              <w:rPr>
                <w:rFonts w:asciiTheme="majorBidi" w:hAnsiTheme="majorBidi" w:cstheme="majorBidi"/>
                <w:szCs w:val="18"/>
              </w:rPr>
            </w:pPr>
            <w:r w:rsidRPr="00CD48B1">
              <w:rPr>
                <w:rFonts w:asciiTheme="majorBidi" w:hAnsiTheme="majorBidi" w:cstheme="majorBidi"/>
                <w:szCs w:val="18"/>
              </w:rPr>
              <w:t>0.02</w:t>
            </w:r>
          </w:p>
        </w:tc>
        <w:tc>
          <w:tcPr>
            <w:tcW w:w="394" w:type="pct"/>
            <w:vAlign w:val="center"/>
          </w:tcPr>
          <w:p w:rsidR="00D67BD4" w:rsidRPr="00CD48B1" w:rsidP="00D67BD4" w14:paraId="40518E28" w14:textId="77777777">
            <w:pPr>
              <w:pStyle w:val="RTableTextAbt"/>
              <w:ind w:right="-19"/>
              <w:rPr>
                <w:rFonts w:asciiTheme="majorBidi" w:hAnsiTheme="majorBidi" w:cstheme="majorBidi"/>
                <w:szCs w:val="18"/>
              </w:rPr>
            </w:pPr>
            <w:r w:rsidRPr="00CD48B1">
              <w:rPr>
                <w:rFonts w:asciiTheme="majorBidi" w:hAnsiTheme="majorBidi" w:cstheme="majorBidi"/>
                <w:szCs w:val="18"/>
              </w:rPr>
              <w:t>0.3</w:t>
            </w:r>
          </w:p>
        </w:tc>
        <w:tc>
          <w:tcPr>
            <w:tcW w:w="390" w:type="pct"/>
            <w:vAlign w:val="bottom"/>
          </w:tcPr>
          <w:p w:rsidR="00D67BD4" w:rsidRPr="00CD48B1" w:rsidP="00D67BD4" w14:paraId="13C76F7F"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650D223E"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43E78CD3" w14:textId="1C30CF3E">
            <w:pPr>
              <w:pStyle w:val="RTableTextAbt"/>
              <w:ind w:right="-19"/>
              <w:rPr>
                <w:rFonts w:ascii="Times New Roman" w:hAnsi="Times New Roman" w:cs="Times New Roman"/>
                <w:szCs w:val="18"/>
              </w:rPr>
            </w:pPr>
            <w:r w:rsidRPr="00D67BD4">
              <w:rPr>
                <w:szCs w:val="18"/>
              </w:rPr>
              <w:t>$2,020.42</w:t>
            </w:r>
          </w:p>
        </w:tc>
        <w:tc>
          <w:tcPr>
            <w:tcW w:w="343" w:type="pct"/>
            <w:vAlign w:val="bottom"/>
          </w:tcPr>
          <w:p w:rsidR="00D67BD4" w:rsidRPr="00A90589" w:rsidP="00D67BD4" w14:paraId="25124E80" w14:textId="178B51AC">
            <w:pPr>
              <w:pStyle w:val="RTableTextAbt"/>
              <w:ind w:right="-19"/>
              <w:rPr>
                <w:rFonts w:ascii="Times New Roman" w:hAnsi="Times New Roman" w:cs="Times New Roman"/>
                <w:szCs w:val="18"/>
              </w:rPr>
            </w:pPr>
            <w:r w:rsidRPr="00D67BD4">
              <w:rPr>
                <w:szCs w:val="18"/>
              </w:rPr>
              <w:t>$2,937.90</w:t>
            </w:r>
          </w:p>
        </w:tc>
        <w:tc>
          <w:tcPr>
            <w:tcW w:w="461" w:type="pct"/>
            <w:vAlign w:val="bottom"/>
          </w:tcPr>
          <w:p w:rsidR="00D67BD4" w:rsidRPr="00A90589" w:rsidP="00D67BD4" w14:paraId="4A5A41CB" w14:textId="56C8E649">
            <w:pPr>
              <w:pStyle w:val="RTableTextAbt"/>
              <w:ind w:right="-19"/>
              <w:rPr>
                <w:rFonts w:ascii="Times New Roman" w:hAnsi="Times New Roman" w:cs="Times New Roman"/>
                <w:szCs w:val="18"/>
              </w:rPr>
            </w:pPr>
            <w:r w:rsidRPr="00D67BD4">
              <w:rPr>
                <w:szCs w:val="18"/>
              </w:rPr>
              <w:t>$513</w:t>
            </w:r>
          </w:p>
        </w:tc>
        <w:tc>
          <w:tcPr>
            <w:tcW w:w="493" w:type="pct"/>
            <w:vAlign w:val="bottom"/>
          </w:tcPr>
          <w:p w:rsidR="00D67BD4" w:rsidRPr="00A90589" w:rsidP="00D67BD4" w14:paraId="039AD28E" w14:textId="74375E33">
            <w:pPr>
              <w:pStyle w:val="RTableTextAbt"/>
              <w:ind w:right="-19"/>
              <w:rPr>
                <w:rFonts w:ascii="Times New Roman" w:hAnsi="Times New Roman" w:cs="Times New Roman"/>
                <w:szCs w:val="18"/>
              </w:rPr>
            </w:pPr>
            <w:r w:rsidRPr="00D67BD4">
              <w:rPr>
                <w:szCs w:val="18"/>
              </w:rPr>
              <w:t>$754</w:t>
            </w:r>
          </w:p>
        </w:tc>
      </w:tr>
      <w:tr w14:paraId="5D674D3D" w14:textId="77777777" w:rsidTr="00CD48B1">
        <w:tblPrEx>
          <w:tblW w:w="5280" w:type="pct"/>
          <w:tblInd w:w="-185" w:type="dxa"/>
          <w:tblLayout w:type="fixed"/>
          <w:tblLook w:val="04A0"/>
        </w:tblPrEx>
        <w:tc>
          <w:tcPr>
            <w:tcW w:w="693" w:type="pct"/>
            <w:vMerge/>
            <w:vAlign w:val="center"/>
          </w:tcPr>
          <w:p w:rsidR="00D67BD4" w:rsidRPr="00291B75" w:rsidP="00D67BD4" w14:paraId="50C6AE0B"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10FCD23"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D67BD4" w:rsidRPr="00CD48B1" w:rsidP="00D67BD4" w14:paraId="063D9C33" w14:textId="77777777">
            <w:pPr>
              <w:pStyle w:val="RTableTextAbt"/>
              <w:ind w:right="-19"/>
              <w:rPr>
                <w:rFonts w:asciiTheme="majorBidi" w:hAnsiTheme="majorBidi" w:cstheme="majorBidi"/>
                <w:szCs w:val="18"/>
              </w:rPr>
            </w:pPr>
            <w:r w:rsidRPr="00CD48B1">
              <w:rPr>
                <w:rFonts w:asciiTheme="majorBidi" w:hAnsiTheme="majorBidi" w:cstheme="majorBidi"/>
                <w:szCs w:val="18"/>
              </w:rPr>
              <w:t>0.02</w:t>
            </w:r>
          </w:p>
        </w:tc>
        <w:tc>
          <w:tcPr>
            <w:tcW w:w="394" w:type="pct"/>
            <w:vAlign w:val="center"/>
          </w:tcPr>
          <w:p w:rsidR="00D67BD4" w:rsidRPr="00CD48B1" w:rsidP="00D67BD4" w14:paraId="049DF3F9" w14:textId="77777777">
            <w:pPr>
              <w:pStyle w:val="RTableTextAbt"/>
              <w:ind w:right="-19"/>
              <w:rPr>
                <w:rFonts w:asciiTheme="majorBidi" w:hAnsiTheme="majorBidi" w:cstheme="majorBidi"/>
                <w:szCs w:val="18"/>
              </w:rPr>
            </w:pPr>
            <w:r w:rsidRPr="00CD48B1">
              <w:rPr>
                <w:rFonts w:asciiTheme="majorBidi" w:hAnsiTheme="majorBidi" w:cstheme="majorBidi"/>
                <w:szCs w:val="18"/>
              </w:rPr>
              <w:t>0.3</w:t>
            </w:r>
          </w:p>
        </w:tc>
        <w:tc>
          <w:tcPr>
            <w:tcW w:w="390" w:type="pct"/>
            <w:vAlign w:val="bottom"/>
          </w:tcPr>
          <w:p w:rsidR="00D67BD4" w:rsidRPr="00CD48B1" w:rsidP="00D67BD4" w14:paraId="3AA547B6"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71BCEA0E"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776C0C3A" w14:textId="0B25C903">
            <w:pPr>
              <w:pStyle w:val="RTableTextAbt"/>
              <w:ind w:right="-19"/>
              <w:rPr>
                <w:rFonts w:ascii="Times New Roman" w:hAnsi="Times New Roman" w:cs="Times New Roman"/>
                <w:szCs w:val="18"/>
              </w:rPr>
            </w:pPr>
            <w:r w:rsidRPr="00D67BD4">
              <w:rPr>
                <w:szCs w:val="18"/>
              </w:rPr>
              <w:t>$1,733.57</w:t>
            </w:r>
          </w:p>
        </w:tc>
        <w:tc>
          <w:tcPr>
            <w:tcW w:w="343" w:type="pct"/>
            <w:vAlign w:val="bottom"/>
          </w:tcPr>
          <w:p w:rsidR="00D67BD4" w:rsidRPr="00A90589" w:rsidP="00D67BD4" w14:paraId="071DF1B4" w14:textId="439D1C94">
            <w:pPr>
              <w:pStyle w:val="RTableTextAbt"/>
              <w:ind w:right="-19"/>
              <w:rPr>
                <w:rFonts w:ascii="Times New Roman" w:hAnsi="Times New Roman" w:cs="Times New Roman"/>
                <w:szCs w:val="18"/>
              </w:rPr>
            </w:pPr>
            <w:r w:rsidRPr="00D67BD4">
              <w:rPr>
                <w:szCs w:val="18"/>
              </w:rPr>
              <w:t>$2,248.09</w:t>
            </w:r>
          </w:p>
        </w:tc>
        <w:tc>
          <w:tcPr>
            <w:tcW w:w="461" w:type="pct"/>
            <w:vAlign w:val="bottom"/>
          </w:tcPr>
          <w:p w:rsidR="00D67BD4" w:rsidRPr="00A90589" w:rsidP="00D67BD4" w14:paraId="22CE37C5" w14:textId="7D5E4536">
            <w:pPr>
              <w:pStyle w:val="RTableTextAbt"/>
              <w:ind w:right="-19"/>
              <w:rPr>
                <w:rFonts w:ascii="Times New Roman" w:hAnsi="Times New Roman" w:cs="Times New Roman"/>
                <w:szCs w:val="18"/>
              </w:rPr>
            </w:pPr>
            <w:r w:rsidRPr="00D67BD4">
              <w:rPr>
                <w:szCs w:val="18"/>
              </w:rPr>
              <w:t>$441</w:t>
            </w:r>
          </w:p>
        </w:tc>
        <w:tc>
          <w:tcPr>
            <w:tcW w:w="493" w:type="pct"/>
            <w:vAlign w:val="bottom"/>
          </w:tcPr>
          <w:p w:rsidR="00D67BD4" w:rsidRPr="00A90589" w:rsidP="00D67BD4" w14:paraId="5C3E4EF1" w14:textId="24921497">
            <w:pPr>
              <w:pStyle w:val="RTableTextAbt"/>
              <w:ind w:right="-19"/>
              <w:rPr>
                <w:rFonts w:ascii="Times New Roman" w:hAnsi="Times New Roman" w:cs="Times New Roman"/>
                <w:szCs w:val="18"/>
              </w:rPr>
            </w:pPr>
            <w:r w:rsidRPr="00D67BD4">
              <w:rPr>
                <w:szCs w:val="18"/>
              </w:rPr>
              <w:t>$582</w:t>
            </w:r>
          </w:p>
        </w:tc>
      </w:tr>
      <w:tr w14:paraId="231E0C3F" w14:textId="77777777" w:rsidTr="00CD48B1">
        <w:tblPrEx>
          <w:tblW w:w="5280" w:type="pct"/>
          <w:tblInd w:w="-185" w:type="dxa"/>
          <w:tblLayout w:type="fixed"/>
          <w:tblLook w:val="04A0"/>
        </w:tblPrEx>
        <w:tc>
          <w:tcPr>
            <w:tcW w:w="693" w:type="pct"/>
            <w:vMerge/>
            <w:vAlign w:val="center"/>
          </w:tcPr>
          <w:p w:rsidR="00D67BD4" w:rsidRPr="00291B75" w:rsidP="00D67BD4" w14:paraId="5F0B0742"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522509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D67BD4" w:rsidRPr="00CD48B1" w:rsidP="00D67BD4" w14:paraId="507B3E26"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230C0A9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1FFF84C6"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289556B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042C08C4" w14:textId="132CB4F5">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285904B9" w14:textId="3526D526">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7A16E58D" w14:textId="2DCBEAD9">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5B7142D7" w14:textId="02FD4AB9">
            <w:pPr>
              <w:pStyle w:val="RTableTextAbt"/>
              <w:ind w:right="-19"/>
              <w:rPr>
                <w:rFonts w:ascii="Times New Roman" w:hAnsi="Times New Roman" w:cs="Times New Roman"/>
                <w:szCs w:val="18"/>
              </w:rPr>
            </w:pPr>
            <w:r w:rsidRPr="00D67BD4">
              <w:rPr>
                <w:szCs w:val="18"/>
              </w:rPr>
              <w:t>-</w:t>
            </w:r>
          </w:p>
        </w:tc>
      </w:tr>
      <w:tr w14:paraId="1AB0A899" w14:textId="77777777" w:rsidTr="00CD48B1">
        <w:tblPrEx>
          <w:tblW w:w="5280" w:type="pct"/>
          <w:tblInd w:w="-185" w:type="dxa"/>
          <w:tblLayout w:type="fixed"/>
          <w:tblLook w:val="04A0"/>
        </w:tblPrEx>
        <w:tc>
          <w:tcPr>
            <w:tcW w:w="693" w:type="pct"/>
            <w:vMerge/>
            <w:vAlign w:val="center"/>
          </w:tcPr>
          <w:p w:rsidR="00D67BD4" w:rsidRPr="00291B75" w:rsidP="00D67BD4" w14:paraId="52C89411"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73E53F71"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D67BD4" w:rsidRPr="00CD48B1" w:rsidP="00D67BD4" w14:paraId="3CBFC823"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2</w:t>
            </w:r>
          </w:p>
        </w:tc>
        <w:tc>
          <w:tcPr>
            <w:tcW w:w="394" w:type="pct"/>
            <w:vAlign w:val="bottom"/>
          </w:tcPr>
          <w:p w:rsidR="00D67BD4" w:rsidRPr="00CD48B1" w:rsidP="00D67BD4" w14:paraId="246DCABF"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25.0</w:t>
            </w:r>
          </w:p>
        </w:tc>
        <w:tc>
          <w:tcPr>
            <w:tcW w:w="390" w:type="pct"/>
            <w:vAlign w:val="bottom"/>
          </w:tcPr>
          <w:p w:rsidR="00D67BD4" w:rsidRPr="00CD48B1" w:rsidP="00D67BD4" w14:paraId="2307C7AC"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649.19</w:t>
            </w:r>
          </w:p>
        </w:tc>
        <w:tc>
          <w:tcPr>
            <w:tcW w:w="390" w:type="pct"/>
            <w:vAlign w:val="bottom"/>
          </w:tcPr>
          <w:p w:rsidR="00D67BD4" w:rsidRPr="00CD48B1" w:rsidP="00D67BD4" w14:paraId="7C83D37E"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408.98</w:t>
            </w:r>
          </w:p>
        </w:tc>
        <w:tc>
          <w:tcPr>
            <w:tcW w:w="390" w:type="pct"/>
            <w:vAlign w:val="bottom"/>
          </w:tcPr>
          <w:p w:rsidR="00D67BD4" w:rsidRPr="00A90589" w:rsidP="00D67BD4" w14:paraId="685589F3" w14:textId="4A283E0C">
            <w:pPr>
              <w:pStyle w:val="RTableTextAbt"/>
              <w:ind w:right="-19"/>
              <w:rPr>
                <w:rFonts w:ascii="Times New Roman" w:hAnsi="Times New Roman" w:cs="Times New Roman"/>
                <w:b/>
                <w:bCs w:val="0"/>
                <w:szCs w:val="18"/>
              </w:rPr>
            </w:pPr>
            <w:r w:rsidRPr="00D67BD4">
              <w:rPr>
                <w:szCs w:val="18"/>
              </w:rPr>
              <w:t>$767.38</w:t>
            </w:r>
          </w:p>
        </w:tc>
        <w:tc>
          <w:tcPr>
            <w:tcW w:w="343" w:type="pct"/>
            <w:vAlign w:val="bottom"/>
          </w:tcPr>
          <w:p w:rsidR="00D67BD4" w:rsidRPr="00A90589" w:rsidP="00D67BD4" w14:paraId="349A0ED0" w14:textId="04E13DF6">
            <w:pPr>
              <w:pStyle w:val="RTableTextAbt"/>
              <w:ind w:right="-19"/>
              <w:rPr>
                <w:rFonts w:ascii="Times New Roman" w:hAnsi="Times New Roman" w:cs="Times New Roman"/>
                <w:b/>
                <w:bCs w:val="0"/>
                <w:szCs w:val="18"/>
              </w:rPr>
            </w:pPr>
            <w:r w:rsidRPr="00D67BD4">
              <w:rPr>
                <w:szCs w:val="18"/>
              </w:rPr>
              <w:t>$1,027.41</w:t>
            </w:r>
          </w:p>
        </w:tc>
        <w:tc>
          <w:tcPr>
            <w:tcW w:w="461" w:type="pct"/>
            <w:vAlign w:val="bottom"/>
          </w:tcPr>
          <w:p w:rsidR="00D67BD4" w:rsidRPr="00A90589" w:rsidP="00D67BD4" w14:paraId="15370BBF" w14:textId="5012CA8D">
            <w:pPr>
              <w:pStyle w:val="RTableTextAbt"/>
              <w:ind w:right="-19"/>
              <w:rPr>
                <w:rFonts w:ascii="Times New Roman" w:hAnsi="Times New Roman" w:cs="Times New Roman"/>
                <w:b/>
                <w:bCs w:val="0"/>
                <w:szCs w:val="18"/>
              </w:rPr>
            </w:pPr>
            <w:r w:rsidRPr="00D67BD4">
              <w:rPr>
                <w:szCs w:val="18"/>
              </w:rPr>
              <w:t>$20,483</w:t>
            </w:r>
          </w:p>
        </w:tc>
        <w:tc>
          <w:tcPr>
            <w:tcW w:w="493" w:type="pct"/>
            <w:vAlign w:val="bottom"/>
          </w:tcPr>
          <w:p w:rsidR="00D67BD4" w:rsidRPr="00A90589" w:rsidP="00D67BD4" w14:paraId="7BCA4B1E" w14:textId="7BF1684C">
            <w:pPr>
              <w:pStyle w:val="RTableTextAbt"/>
              <w:ind w:right="-19"/>
              <w:rPr>
                <w:rFonts w:ascii="Times New Roman" w:hAnsi="Times New Roman" w:cs="Times New Roman"/>
                <w:b/>
                <w:bCs w:val="0"/>
                <w:szCs w:val="18"/>
              </w:rPr>
            </w:pPr>
            <w:r w:rsidRPr="00D67BD4">
              <w:rPr>
                <w:szCs w:val="18"/>
              </w:rPr>
              <w:t>$26,503</w:t>
            </w:r>
          </w:p>
        </w:tc>
      </w:tr>
      <w:tr w14:paraId="75378AE0" w14:textId="77777777" w:rsidTr="00CD48B1">
        <w:tblPrEx>
          <w:tblW w:w="5280" w:type="pct"/>
          <w:tblInd w:w="-185" w:type="dxa"/>
          <w:tblLayout w:type="fixed"/>
          <w:tblLook w:val="04A0"/>
        </w:tblPrEx>
        <w:tc>
          <w:tcPr>
            <w:tcW w:w="693" w:type="pct"/>
            <w:vMerge w:val="restart"/>
            <w:vAlign w:val="center"/>
          </w:tcPr>
          <w:p w:rsidR="00D67BD4" w:rsidRPr="00291B75" w:rsidP="00D67BD4" w14:paraId="0640C23D" w14:textId="77777777">
            <w:pPr>
              <w:spacing w:after="0"/>
              <w:jc w:val="center"/>
              <w:rPr>
                <w:rFonts w:ascii="Times New Roman" w:hAnsi="Times New Roman" w:cs="Times New Roman"/>
                <w:sz w:val="18"/>
                <w:szCs w:val="18"/>
              </w:rPr>
            </w:pPr>
            <w:r w:rsidRPr="00291B75">
              <w:rPr>
                <w:rFonts w:ascii="Times New Roman" w:hAnsi="Times New Roman" w:cs="Times New Roman"/>
                <w:sz w:val="18"/>
                <w:szCs w:val="18"/>
              </w:rPr>
              <w:t>Adhesives and Sealants</w:t>
            </w:r>
          </w:p>
          <w:p w:rsidR="00D67BD4" w:rsidRPr="00291B75" w:rsidP="00D67BD4" w14:paraId="7D684AAA" w14:textId="77777777">
            <w:pPr>
              <w:spacing w:after="0"/>
              <w:jc w:val="center"/>
              <w:rPr>
                <w:rFonts w:ascii="Times New Roman" w:hAnsi="Times New Roman" w:cs="Times New Roman"/>
                <w:color w:val="000000"/>
                <w:sz w:val="18"/>
                <w:szCs w:val="18"/>
              </w:rPr>
            </w:pPr>
          </w:p>
          <w:p w:rsidR="00D67BD4" w:rsidRPr="00291B75" w:rsidP="00D67BD4" w14:paraId="250557EA"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590A851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vAlign w:val="bottom"/>
          </w:tcPr>
          <w:p w:rsidR="00D67BD4" w:rsidRPr="00CD48B1" w:rsidP="00D67BD4" w14:paraId="03A0E8CD" w14:textId="77777777">
            <w:pPr>
              <w:pStyle w:val="RTableTextAbt"/>
              <w:ind w:right="-19"/>
              <w:rPr>
                <w:rFonts w:asciiTheme="majorBidi" w:hAnsiTheme="majorBidi" w:cstheme="majorBidi"/>
                <w:szCs w:val="18"/>
              </w:rPr>
            </w:pPr>
            <w:r w:rsidRPr="00CD48B1">
              <w:rPr>
                <w:rFonts w:asciiTheme="majorBidi" w:hAnsiTheme="majorBidi" w:cstheme="majorBidi"/>
                <w:szCs w:val="18"/>
              </w:rPr>
              <w:t>452.09</w:t>
            </w:r>
          </w:p>
        </w:tc>
        <w:tc>
          <w:tcPr>
            <w:tcW w:w="394" w:type="pct"/>
            <w:vAlign w:val="center"/>
          </w:tcPr>
          <w:p w:rsidR="00D67BD4" w:rsidRPr="00CD48B1" w:rsidP="00D67BD4" w14:paraId="4F0FB658" w14:textId="77777777">
            <w:pPr>
              <w:pStyle w:val="RTableTextAbt"/>
              <w:ind w:right="-19"/>
              <w:rPr>
                <w:rFonts w:asciiTheme="majorBidi" w:hAnsiTheme="majorBidi" w:cstheme="majorBidi"/>
                <w:szCs w:val="18"/>
              </w:rPr>
            </w:pPr>
            <w:r w:rsidRPr="00CD48B1">
              <w:rPr>
                <w:rFonts w:asciiTheme="majorBidi" w:hAnsiTheme="majorBidi" w:cstheme="majorBidi"/>
                <w:szCs w:val="18"/>
              </w:rPr>
              <w:t>13565.9</w:t>
            </w:r>
          </w:p>
        </w:tc>
        <w:tc>
          <w:tcPr>
            <w:tcW w:w="390" w:type="pct"/>
            <w:vAlign w:val="bottom"/>
          </w:tcPr>
          <w:p w:rsidR="00D67BD4" w:rsidRPr="00CD48B1" w:rsidP="00D67BD4" w14:paraId="28D33ED0" w14:textId="77777777">
            <w:pPr>
              <w:pStyle w:val="RTableTextAbt"/>
              <w:ind w:right="-19"/>
              <w:rPr>
                <w:rFonts w:asciiTheme="majorBidi" w:hAnsiTheme="majorBidi" w:cstheme="majorBidi"/>
                <w:szCs w:val="18"/>
              </w:rPr>
            </w:pPr>
            <w:r w:rsidRPr="00CD48B1">
              <w:rPr>
                <w:rFonts w:asciiTheme="majorBidi" w:hAnsiTheme="majorBidi" w:cstheme="majorBidi"/>
                <w:szCs w:val="18"/>
              </w:rPr>
              <w:t>$821.96</w:t>
            </w:r>
          </w:p>
        </w:tc>
        <w:tc>
          <w:tcPr>
            <w:tcW w:w="390" w:type="pct"/>
            <w:vAlign w:val="bottom"/>
          </w:tcPr>
          <w:p w:rsidR="00D67BD4" w:rsidRPr="00CD48B1" w:rsidP="00D67BD4" w14:paraId="4B1D7A2B" w14:textId="77777777">
            <w:pPr>
              <w:pStyle w:val="RTableTextAbt"/>
              <w:ind w:right="-19"/>
              <w:rPr>
                <w:rFonts w:asciiTheme="majorBidi" w:hAnsiTheme="majorBidi" w:cstheme="majorBidi"/>
                <w:szCs w:val="18"/>
              </w:rPr>
            </w:pPr>
            <w:r w:rsidRPr="00CD48B1">
              <w:rPr>
                <w:rFonts w:asciiTheme="majorBidi" w:hAnsiTheme="majorBidi" w:cstheme="majorBidi"/>
                <w:szCs w:val="18"/>
              </w:rPr>
              <w:t>$86.03</w:t>
            </w:r>
          </w:p>
        </w:tc>
        <w:tc>
          <w:tcPr>
            <w:tcW w:w="390" w:type="pct"/>
            <w:vAlign w:val="bottom"/>
          </w:tcPr>
          <w:p w:rsidR="00D67BD4" w:rsidRPr="00A90589" w:rsidP="00D67BD4" w14:paraId="44E49DD6" w14:textId="773B2D15">
            <w:pPr>
              <w:pStyle w:val="RTableTextAbt"/>
              <w:ind w:right="-19"/>
              <w:rPr>
                <w:rFonts w:ascii="Times New Roman" w:hAnsi="Times New Roman" w:cs="Times New Roman"/>
                <w:szCs w:val="18"/>
              </w:rPr>
            </w:pPr>
            <w:r w:rsidRPr="00D67BD4">
              <w:rPr>
                <w:szCs w:val="18"/>
              </w:rPr>
              <w:t>$240.65</w:t>
            </w:r>
          </w:p>
        </w:tc>
        <w:tc>
          <w:tcPr>
            <w:tcW w:w="343" w:type="pct"/>
            <w:vAlign w:val="bottom"/>
          </w:tcPr>
          <w:p w:rsidR="00D67BD4" w:rsidRPr="00A90589" w:rsidP="00D67BD4" w14:paraId="1187E8E5" w14:textId="343D7A09">
            <w:pPr>
              <w:pStyle w:val="RTableTextAbt"/>
              <w:ind w:right="-19"/>
              <w:rPr>
                <w:rFonts w:ascii="Times New Roman" w:hAnsi="Times New Roman" w:cs="Times New Roman"/>
                <w:szCs w:val="18"/>
              </w:rPr>
            </w:pPr>
            <w:r w:rsidRPr="00D67BD4">
              <w:rPr>
                <w:szCs w:val="18"/>
              </w:rPr>
              <w:t>$71.82</w:t>
            </w:r>
          </w:p>
        </w:tc>
        <w:tc>
          <w:tcPr>
            <w:tcW w:w="461" w:type="pct"/>
            <w:vAlign w:val="bottom"/>
          </w:tcPr>
          <w:p w:rsidR="00D67BD4" w:rsidRPr="00A90589" w:rsidP="00D67BD4" w14:paraId="25FE5DFA" w14:textId="357F8B67">
            <w:pPr>
              <w:pStyle w:val="RTableTextAbt"/>
              <w:ind w:right="-19"/>
              <w:rPr>
                <w:rFonts w:ascii="Times New Roman" w:hAnsi="Times New Roman" w:cs="Times New Roman"/>
                <w:szCs w:val="18"/>
              </w:rPr>
            </w:pPr>
            <w:r w:rsidRPr="00D67BD4">
              <w:rPr>
                <w:szCs w:val="18"/>
              </w:rPr>
              <w:t>$3,636,256</w:t>
            </w:r>
          </w:p>
        </w:tc>
        <w:tc>
          <w:tcPr>
            <w:tcW w:w="493" w:type="pct"/>
            <w:vAlign w:val="bottom"/>
          </w:tcPr>
          <w:p w:rsidR="00D67BD4" w:rsidRPr="00A90589" w:rsidP="00D67BD4" w14:paraId="2A680FEC" w14:textId="7913C9FA">
            <w:pPr>
              <w:pStyle w:val="RTableTextAbt"/>
              <w:ind w:right="-19"/>
              <w:rPr>
                <w:rFonts w:ascii="Times New Roman" w:hAnsi="Times New Roman" w:cs="Times New Roman"/>
                <w:szCs w:val="18"/>
              </w:rPr>
            </w:pPr>
            <w:r w:rsidRPr="00D67BD4">
              <w:rPr>
                <w:szCs w:val="18"/>
              </w:rPr>
              <w:t>$1,013,131</w:t>
            </w:r>
          </w:p>
        </w:tc>
      </w:tr>
      <w:tr w14:paraId="0DD9C8AB" w14:textId="77777777" w:rsidTr="00CD48B1">
        <w:tblPrEx>
          <w:tblW w:w="5280" w:type="pct"/>
          <w:tblInd w:w="-185" w:type="dxa"/>
          <w:tblLayout w:type="fixed"/>
          <w:tblLook w:val="04A0"/>
        </w:tblPrEx>
        <w:tc>
          <w:tcPr>
            <w:tcW w:w="693" w:type="pct"/>
            <w:vMerge/>
            <w:vAlign w:val="center"/>
          </w:tcPr>
          <w:p w:rsidR="00D67BD4" w:rsidRPr="00291B75" w:rsidP="00D67BD4" w14:paraId="6ED7B1C7"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63CC099D"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vAlign w:val="bottom"/>
          </w:tcPr>
          <w:p w:rsidR="00D67BD4" w:rsidRPr="00CD48B1" w:rsidP="00D67BD4" w14:paraId="2599C2A6" w14:textId="77777777">
            <w:pPr>
              <w:pStyle w:val="RTableTextAbt"/>
              <w:ind w:right="-19"/>
              <w:rPr>
                <w:rFonts w:asciiTheme="majorBidi" w:hAnsiTheme="majorBidi" w:cstheme="majorBidi"/>
                <w:szCs w:val="18"/>
              </w:rPr>
            </w:pPr>
            <w:r w:rsidRPr="00CD48B1">
              <w:rPr>
                <w:rFonts w:asciiTheme="majorBidi" w:hAnsiTheme="majorBidi" w:cstheme="majorBidi"/>
                <w:szCs w:val="18"/>
              </w:rPr>
              <w:t>85.3</w:t>
            </w:r>
          </w:p>
        </w:tc>
        <w:tc>
          <w:tcPr>
            <w:tcW w:w="394" w:type="pct"/>
            <w:vAlign w:val="center"/>
          </w:tcPr>
          <w:p w:rsidR="00D67BD4" w:rsidRPr="00CD48B1" w:rsidP="00D67BD4" w14:paraId="16CD2263" w14:textId="77777777">
            <w:pPr>
              <w:pStyle w:val="RTableTextAbt"/>
              <w:ind w:right="-19"/>
              <w:rPr>
                <w:rFonts w:asciiTheme="majorBidi" w:hAnsiTheme="majorBidi" w:cstheme="majorBidi"/>
                <w:szCs w:val="18"/>
              </w:rPr>
            </w:pPr>
            <w:r w:rsidRPr="00CD48B1">
              <w:rPr>
                <w:rFonts w:asciiTheme="majorBidi" w:hAnsiTheme="majorBidi" w:cstheme="majorBidi"/>
                <w:szCs w:val="18"/>
              </w:rPr>
              <w:t>2559.6</w:t>
            </w:r>
          </w:p>
        </w:tc>
        <w:tc>
          <w:tcPr>
            <w:tcW w:w="390" w:type="pct"/>
            <w:vAlign w:val="bottom"/>
          </w:tcPr>
          <w:p w:rsidR="00D67BD4" w:rsidRPr="00CD48B1" w:rsidP="00D67BD4" w14:paraId="56ACFFC3"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45DCC6D6"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D67BD4" w:rsidRPr="00A90589" w:rsidP="00D67BD4" w14:paraId="41C4E844" w14:textId="07387AAD">
            <w:pPr>
              <w:pStyle w:val="RTableTextAbt"/>
              <w:ind w:right="-19"/>
              <w:rPr>
                <w:rFonts w:ascii="Times New Roman" w:hAnsi="Times New Roman" w:cs="Times New Roman"/>
                <w:szCs w:val="18"/>
              </w:rPr>
            </w:pPr>
            <w:r w:rsidRPr="00D67BD4">
              <w:rPr>
                <w:szCs w:val="18"/>
              </w:rPr>
              <w:t>$0.00</w:t>
            </w:r>
          </w:p>
        </w:tc>
        <w:tc>
          <w:tcPr>
            <w:tcW w:w="343" w:type="pct"/>
            <w:vAlign w:val="bottom"/>
          </w:tcPr>
          <w:p w:rsidR="00D67BD4" w:rsidRPr="00A90589" w:rsidP="00D67BD4" w14:paraId="3A0F6174" w14:textId="1CC70642">
            <w:pPr>
              <w:pStyle w:val="RTableTextAbt"/>
              <w:ind w:right="-19"/>
              <w:rPr>
                <w:rFonts w:ascii="Times New Roman" w:hAnsi="Times New Roman" w:cs="Times New Roman"/>
                <w:szCs w:val="18"/>
              </w:rPr>
            </w:pPr>
            <w:r w:rsidRPr="00D67BD4">
              <w:rPr>
                <w:szCs w:val="18"/>
              </w:rPr>
              <w:t>$481.30</w:t>
            </w:r>
          </w:p>
        </w:tc>
        <w:tc>
          <w:tcPr>
            <w:tcW w:w="461" w:type="pct"/>
            <w:vAlign w:val="bottom"/>
          </w:tcPr>
          <w:p w:rsidR="00D67BD4" w:rsidRPr="00A90589" w:rsidP="00D67BD4" w14:paraId="7B1A766E" w14:textId="1A47C96D">
            <w:pPr>
              <w:pStyle w:val="RTableTextAbt"/>
              <w:ind w:right="-19"/>
              <w:rPr>
                <w:rFonts w:ascii="Times New Roman" w:hAnsi="Times New Roman" w:cs="Times New Roman"/>
                <w:szCs w:val="18"/>
              </w:rPr>
            </w:pPr>
            <w:r w:rsidRPr="00D67BD4">
              <w:rPr>
                <w:szCs w:val="18"/>
              </w:rPr>
              <w:t>$32,325</w:t>
            </w:r>
          </w:p>
        </w:tc>
        <w:tc>
          <w:tcPr>
            <w:tcW w:w="493" w:type="pct"/>
            <w:vAlign w:val="bottom"/>
          </w:tcPr>
          <w:p w:rsidR="00D67BD4" w:rsidRPr="00A90589" w:rsidP="00D67BD4" w14:paraId="413E4B41" w14:textId="4F071DF5">
            <w:pPr>
              <w:pStyle w:val="RTableTextAbt"/>
              <w:ind w:right="-19"/>
              <w:rPr>
                <w:rFonts w:ascii="Times New Roman" w:hAnsi="Times New Roman" w:cs="Times New Roman"/>
                <w:szCs w:val="18"/>
              </w:rPr>
            </w:pPr>
            <w:r w:rsidRPr="00D67BD4">
              <w:rPr>
                <w:szCs w:val="18"/>
              </w:rPr>
              <w:t>$1,276,233</w:t>
            </w:r>
          </w:p>
        </w:tc>
      </w:tr>
      <w:tr w14:paraId="3E8AF1BD" w14:textId="77777777" w:rsidTr="00CD48B1">
        <w:tblPrEx>
          <w:tblW w:w="5280" w:type="pct"/>
          <w:tblInd w:w="-185" w:type="dxa"/>
          <w:tblLayout w:type="fixed"/>
          <w:tblLook w:val="04A0"/>
        </w:tblPrEx>
        <w:tc>
          <w:tcPr>
            <w:tcW w:w="693" w:type="pct"/>
            <w:vMerge/>
            <w:vAlign w:val="center"/>
          </w:tcPr>
          <w:p w:rsidR="00D67BD4" w:rsidRPr="00291B75" w:rsidP="00D67BD4" w14:paraId="76F4099B"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0B217613"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vAlign w:val="bottom"/>
          </w:tcPr>
          <w:p w:rsidR="00D67BD4" w:rsidRPr="00CD48B1" w:rsidP="00D67BD4" w14:paraId="1DBB66A2" w14:textId="77777777">
            <w:pPr>
              <w:pStyle w:val="RTableTextAbt"/>
              <w:ind w:right="-19"/>
              <w:rPr>
                <w:rFonts w:asciiTheme="majorBidi" w:hAnsiTheme="majorBidi" w:cstheme="majorBidi"/>
                <w:szCs w:val="18"/>
              </w:rPr>
            </w:pPr>
            <w:r w:rsidRPr="00CD48B1">
              <w:rPr>
                <w:rFonts w:asciiTheme="majorBidi" w:hAnsiTheme="majorBidi" w:cstheme="majorBidi"/>
                <w:szCs w:val="18"/>
              </w:rPr>
              <w:t>290.02</w:t>
            </w:r>
          </w:p>
        </w:tc>
        <w:tc>
          <w:tcPr>
            <w:tcW w:w="394" w:type="pct"/>
            <w:vAlign w:val="center"/>
          </w:tcPr>
          <w:p w:rsidR="00D67BD4" w:rsidRPr="00CD48B1" w:rsidP="00D67BD4" w14:paraId="395D2361" w14:textId="77777777">
            <w:pPr>
              <w:pStyle w:val="RTableTextAbt"/>
              <w:ind w:right="-19"/>
              <w:rPr>
                <w:rFonts w:asciiTheme="majorBidi" w:hAnsiTheme="majorBidi" w:cstheme="majorBidi"/>
                <w:szCs w:val="18"/>
              </w:rPr>
            </w:pPr>
            <w:r w:rsidRPr="00CD48B1">
              <w:rPr>
                <w:rFonts w:asciiTheme="majorBidi" w:hAnsiTheme="majorBidi" w:cstheme="majorBidi"/>
                <w:szCs w:val="18"/>
              </w:rPr>
              <w:t>8702.6</w:t>
            </w:r>
          </w:p>
        </w:tc>
        <w:tc>
          <w:tcPr>
            <w:tcW w:w="390" w:type="pct"/>
            <w:vAlign w:val="bottom"/>
          </w:tcPr>
          <w:p w:rsidR="00D67BD4" w:rsidRPr="00CD48B1" w:rsidP="00D67BD4" w14:paraId="45230180"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6AFD6D5B"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17591E71" w14:textId="5F152528">
            <w:pPr>
              <w:pStyle w:val="RTableTextAbt"/>
              <w:ind w:right="-19"/>
              <w:rPr>
                <w:rFonts w:ascii="Times New Roman" w:hAnsi="Times New Roman" w:cs="Times New Roman"/>
                <w:szCs w:val="18"/>
              </w:rPr>
            </w:pPr>
            <w:r w:rsidRPr="00D67BD4">
              <w:rPr>
                <w:szCs w:val="18"/>
              </w:rPr>
              <w:t>$1,933.34</w:t>
            </w:r>
          </w:p>
        </w:tc>
        <w:tc>
          <w:tcPr>
            <w:tcW w:w="343" w:type="pct"/>
            <w:vAlign w:val="bottom"/>
          </w:tcPr>
          <w:p w:rsidR="00D67BD4" w:rsidRPr="00A90589" w:rsidP="00D67BD4" w14:paraId="50F19B8F" w14:textId="493F519D">
            <w:pPr>
              <w:pStyle w:val="RTableTextAbt"/>
              <w:ind w:right="-19"/>
              <w:rPr>
                <w:rFonts w:ascii="Times New Roman" w:hAnsi="Times New Roman" w:cs="Times New Roman"/>
                <w:szCs w:val="18"/>
              </w:rPr>
            </w:pPr>
            <w:r w:rsidRPr="00D67BD4">
              <w:rPr>
                <w:szCs w:val="18"/>
              </w:rPr>
              <w:t>$3,042.75</w:t>
            </w:r>
          </w:p>
        </w:tc>
        <w:tc>
          <w:tcPr>
            <w:tcW w:w="461" w:type="pct"/>
            <w:vAlign w:val="bottom"/>
          </w:tcPr>
          <w:p w:rsidR="00D67BD4" w:rsidRPr="00A90589" w:rsidP="00D67BD4" w14:paraId="5FE993DD" w14:textId="1D2AC4F6">
            <w:pPr>
              <w:pStyle w:val="RTableTextAbt"/>
              <w:ind w:right="-19"/>
              <w:rPr>
                <w:rFonts w:ascii="Times New Roman" w:hAnsi="Times New Roman" w:cs="Times New Roman"/>
                <w:szCs w:val="18"/>
              </w:rPr>
            </w:pPr>
            <w:r w:rsidRPr="00D67BD4">
              <w:rPr>
                <w:szCs w:val="18"/>
              </w:rPr>
              <w:t>$16,935,078</w:t>
            </w:r>
          </w:p>
        </w:tc>
        <w:tc>
          <w:tcPr>
            <w:tcW w:w="493" w:type="pct"/>
            <w:vAlign w:val="bottom"/>
          </w:tcPr>
          <w:p w:rsidR="00D67BD4" w:rsidRPr="00A90589" w:rsidP="00D67BD4" w14:paraId="1EDA7A1A" w14:textId="0CD2CB71">
            <w:pPr>
              <w:pStyle w:val="RTableTextAbt"/>
              <w:ind w:right="-19"/>
              <w:rPr>
                <w:rFonts w:ascii="Times New Roman" w:hAnsi="Times New Roman" w:cs="Times New Roman"/>
                <w:szCs w:val="18"/>
              </w:rPr>
            </w:pPr>
            <w:r w:rsidRPr="00D67BD4">
              <w:rPr>
                <w:szCs w:val="18"/>
              </w:rPr>
              <w:t>$26,770,153</w:t>
            </w:r>
          </w:p>
        </w:tc>
      </w:tr>
      <w:tr w14:paraId="41C4B013" w14:textId="77777777" w:rsidTr="00CD48B1">
        <w:tblPrEx>
          <w:tblW w:w="5280" w:type="pct"/>
          <w:tblInd w:w="-185" w:type="dxa"/>
          <w:tblLayout w:type="fixed"/>
          <w:tblLook w:val="04A0"/>
        </w:tblPrEx>
        <w:tc>
          <w:tcPr>
            <w:tcW w:w="693" w:type="pct"/>
            <w:vMerge/>
            <w:vAlign w:val="center"/>
          </w:tcPr>
          <w:p w:rsidR="00D67BD4" w:rsidRPr="00291B75" w:rsidP="00D67BD4" w14:paraId="7368C5A2"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1572E039"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vAlign w:val="bottom"/>
          </w:tcPr>
          <w:p w:rsidR="00D67BD4" w:rsidRPr="00CD48B1" w:rsidP="00D67BD4" w14:paraId="7310B4A9" w14:textId="77777777">
            <w:pPr>
              <w:pStyle w:val="RTableTextAbt"/>
              <w:ind w:right="-19"/>
              <w:rPr>
                <w:rFonts w:asciiTheme="majorBidi" w:hAnsiTheme="majorBidi" w:cstheme="majorBidi"/>
                <w:szCs w:val="18"/>
              </w:rPr>
            </w:pPr>
            <w:r w:rsidRPr="00CD48B1">
              <w:rPr>
                <w:rFonts w:asciiTheme="majorBidi" w:hAnsiTheme="majorBidi" w:cstheme="majorBidi"/>
                <w:szCs w:val="18"/>
              </w:rPr>
              <w:t>25.59</w:t>
            </w:r>
          </w:p>
        </w:tc>
        <w:tc>
          <w:tcPr>
            <w:tcW w:w="394" w:type="pct"/>
            <w:vAlign w:val="center"/>
          </w:tcPr>
          <w:p w:rsidR="00D67BD4" w:rsidRPr="00CD48B1" w:rsidP="00D67BD4" w14:paraId="62EF9BF2" w14:textId="77777777">
            <w:pPr>
              <w:pStyle w:val="RTableTextAbt"/>
              <w:ind w:right="-19"/>
              <w:rPr>
                <w:rFonts w:asciiTheme="majorBidi" w:hAnsiTheme="majorBidi" w:cstheme="majorBidi"/>
                <w:szCs w:val="18"/>
              </w:rPr>
            </w:pPr>
            <w:r w:rsidRPr="00CD48B1">
              <w:rPr>
                <w:rFonts w:asciiTheme="majorBidi" w:hAnsiTheme="majorBidi" w:cstheme="majorBidi"/>
                <w:szCs w:val="18"/>
              </w:rPr>
              <w:t>767.9</w:t>
            </w:r>
          </w:p>
        </w:tc>
        <w:tc>
          <w:tcPr>
            <w:tcW w:w="390" w:type="pct"/>
            <w:vAlign w:val="bottom"/>
          </w:tcPr>
          <w:p w:rsidR="00D67BD4" w:rsidRPr="00CD48B1" w:rsidP="00D67BD4" w14:paraId="1D3E8A21"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vAlign w:val="bottom"/>
          </w:tcPr>
          <w:p w:rsidR="00D67BD4" w:rsidRPr="00CD48B1" w:rsidP="00D67BD4" w14:paraId="0345C718"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D67BD4" w:rsidRPr="00A90589" w:rsidP="00D67BD4" w14:paraId="26F3928D" w14:textId="0DD358C3">
            <w:pPr>
              <w:pStyle w:val="RTableTextAbt"/>
              <w:ind w:right="-19"/>
              <w:rPr>
                <w:rFonts w:ascii="Times New Roman" w:hAnsi="Times New Roman" w:cs="Times New Roman"/>
                <w:szCs w:val="18"/>
              </w:rPr>
            </w:pPr>
            <w:r w:rsidRPr="00D67BD4">
              <w:rPr>
                <w:szCs w:val="18"/>
              </w:rPr>
              <w:t>$2,034.83</w:t>
            </w:r>
          </w:p>
        </w:tc>
        <w:tc>
          <w:tcPr>
            <w:tcW w:w="343" w:type="pct"/>
            <w:vAlign w:val="bottom"/>
          </w:tcPr>
          <w:p w:rsidR="00D67BD4" w:rsidRPr="00A90589" w:rsidP="00D67BD4" w14:paraId="6949F2DB" w14:textId="0000F8DA">
            <w:pPr>
              <w:pStyle w:val="RTableTextAbt"/>
              <w:ind w:right="-19"/>
              <w:rPr>
                <w:rFonts w:ascii="Times New Roman" w:hAnsi="Times New Roman" w:cs="Times New Roman"/>
                <w:szCs w:val="18"/>
              </w:rPr>
            </w:pPr>
            <w:r w:rsidRPr="00D67BD4">
              <w:rPr>
                <w:szCs w:val="18"/>
              </w:rPr>
              <w:t>$2,550.18</w:t>
            </w:r>
          </w:p>
        </w:tc>
        <w:tc>
          <w:tcPr>
            <w:tcW w:w="461" w:type="pct"/>
            <w:vAlign w:val="bottom"/>
          </w:tcPr>
          <w:p w:rsidR="00D67BD4" w:rsidRPr="00A90589" w:rsidP="00D67BD4" w14:paraId="54F69EEA" w14:textId="405765AA">
            <w:pPr>
              <w:pStyle w:val="RTableTextAbt"/>
              <w:ind w:right="-19"/>
              <w:rPr>
                <w:rFonts w:ascii="Times New Roman" w:hAnsi="Times New Roman" w:cs="Times New Roman"/>
                <w:szCs w:val="18"/>
              </w:rPr>
            </w:pPr>
            <w:r w:rsidRPr="00D67BD4">
              <w:rPr>
                <w:szCs w:val="18"/>
              </w:rPr>
              <w:t>$1,572,201</w:t>
            </w:r>
          </w:p>
        </w:tc>
        <w:tc>
          <w:tcPr>
            <w:tcW w:w="493" w:type="pct"/>
            <w:vAlign w:val="bottom"/>
          </w:tcPr>
          <w:p w:rsidR="00D67BD4" w:rsidRPr="00A90589" w:rsidP="00D67BD4" w14:paraId="143B4B4E" w14:textId="73E3F383">
            <w:pPr>
              <w:pStyle w:val="RTableTextAbt"/>
              <w:ind w:right="-19"/>
              <w:rPr>
                <w:rFonts w:ascii="Times New Roman" w:hAnsi="Times New Roman" w:cs="Times New Roman"/>
                <w:szCs w:val="18"/>
              </w:rPr>
            </w:pPr>
            <w:r w:rsidRPr="00D67BD4">
              <w:rPr>
                <w:szCs w:val="18"/>
              </w:rPr>
              <w:t>$1,983,837</w:t>
            </w:r>
          </w:p>
        </w:tc>
      </w:tr>
      <w:tr w14:paraId="3B51856E" w14:textId="77777777" w:rsidTr="00CD48B1">
        <w:tblPrEx>
          <w:tblW w:w="5280" w:type="pct"/>
          <w:tblInd w:w="-185" w:type="dxa"/>
          <w:tblLayout w:type="fixed"/>
          <w:tblLook w:val="04A0"/>
        </w:tblPrEx>
        <w:tc>
          <w:tcPr>
            <w:tcW w:w="693" w:type="pct"/>
            <w:vMerge/>
            <w:vAlign w:val="center"/>
          </w:tcPr>
          <w:p w:rsidR="00D67BD4" w:rsidRPr="00291B75" w:rsidP="00D67BD4" w14:paraId="31A3A058"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6D4B28D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vAlign w:val="bottom"/>
          </w:tcPr>
          <w:p w:rsidR="00D67BD4" w:rsidRPr="00CD48B1" w:rsidP="00D67BD4" w14:paraId="776A5D8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4693D2E6"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300E91F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3A0213A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7CB901F3" w14:textId="0B01DE9B">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608CB306" w14:textId="61C59714">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10BCCED1" w14:textId="7441D200">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3656CF0A" w14:textId="1C222DE2">
            <w:pPr>
              <w:pStyle w:val="RTableTextAbt"/>
              <w:ind w:right="-19"/>
              <w:rPr>
                <w:rFonts w:ascii="Times New Roman" w:hAnsi="Times New Roman" w:cs="Times New Roman"/>
                <w:szCs w:val="18"/>
              </w:rPr>
            </w:pPr>
            <w:r w:rsidRPr="00D67BD4">
              <w:rPr>
                <w:szCs w:val="18"/>
              </w:rPr>
              <w:t>-</w:t>
            </w:r>
          </w:p>
        </w:tc>
      </w:tr>
      <w:tr w14:paraId="4E11405F" w14:textId="77777777" w:rsidTr="00CD48B1">
        <w:tblPrEx>
          <w:tblW w:w="5280" w:type="pct"/>
          <w:tblInd w:w="-185" w:type="dxa"/>
          <w:tblLayout w:type="fixed"/>
          <w:tblLook w:val="04A0"/>
        </w:tblPrEx>
        <w:tc>
          <w:tcPr>
            <w:tcW w:w="693" w:type="pct"/>
            <w:vMerge/>
            <w:vAlign w:val="center"/>
          </w:tcPr>
          <w:p w:rsidR="00D67BD4" w:rsidRPr="00291B75" w:rsidP="00D67BD4" w14:paraId="41789BC9"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AFD4B28"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vAlign w:val="bottom"/>
          </w:tcPr>
          <w:p w:rsidR="00D67BD4" w:rsidRPr="00CD48B1" w:rsidP="00D67BD4" w14:paraId="72390EE7"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11FD97C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8B54BE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6E2D6169"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5DFEF573" w14:textId="6646EF85">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191B23CE" w14:textId="4A5FB8E7">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4139664F" w14:textId="55454BDC">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5216C1AF" w14:textId="5E7C1DDF">
            <w:pPr>
              <w:pStyle w:val="RTableTextAbt"/>
              <w:ind w:right="-19"/>
              <w:rPr>
                <w:rFonts w:ascii="Times New Roman" w:hAnsi="Times New Roman" w:cs="Times New Roman"/>
                <w:szCs w:val="18"/>
              </w:rPr>
            </w:pPr>
            <w:r w:rsidRPr="00D67BD4">
              <w:rPr>
                <w:szCs w:val="18"/>
              </w:rPr>
              <w:t>-</w:t>
            </w:r>
          </w:p>
        </w:tc>
      </w:tr>
      <w:tr w14:paraId="6DFC3C27" w14:textId="77777777" w:rsidTr="00CD48B1">
        <w:tblPrEx>
          <w:tblW w:w="5280" w:type="pct"/>
          <w:tblInd w:w="-185" w:type="dxa"/>
          <w:tblLayout w:type="fixed"/>
          <w:tblLook w:val="04A0"/>
        </w:tblPrEx>
        <w:tc>
          <w:tcPr>
            <w:tcW w:w="693" w:type="pct"/>
            <w:vMerge/>
            <w:vAlign w:val="center"/>
          </w:tcPr>
          <w:p w:rsidR="00D67BD4" w:rsidRPr="00291B75" w:rsidP="00D67BD4" w14:paraId="06DF68A3"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43BDECD0"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vAlign w:val="bottom"/>
          </w:tcPr>
          <w:p w:rsidR="00D67BD4" w:rsidRPr="00CD48B1" w:rsidP="00D67BD4" w14:paraId="6832B8DC"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vAlign w:val="center"/>
          </w:tcPr>
          <w:p w:rsidR="00D67BD4" w:rsidRPr="00CD48B1" w:rsidP="00D67BD4" w14:paraId="7CEAACD4"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51F54A3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CD48B1" w:rsidP="00D67BD4" w14:paraId="4A2CC39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D67BD4" w:rsidRPr="00A90589" w:rsidP="00D67BD4" w14:paraId="32579C98" w14:textId="5A92E3E1">
            <w:pPr>
              <w:pStyle w:val="RTableTextAbt"/>
              <w:ind w:right="-19"/>
              <w:rPr>
                <w:rFonts w:ascii="Times New Roman" w:hAnsi="Times New Roman" w:cs="Times New Roman"/>
                <w:szCs w:val="18"/>
              </w:rPr>
            </w:pPr>
            <w:r w:rsidRPr="00D67BD4">
              <w:rPr>
                <w:szCs w:val="18"/>
              </w:rPr>
              <w:t>-</w:t>
            </w:r>
          </w:p>
        </w:tc>
        <w:tc>
          <w:tcPr>
            <w:tcW w:w="343" w:type="pct"/>
            <w:vAlign w:val="bottom"/>
          </w:tcPr>
          <w:p w:rsidR="00D67BD4" w:rsidRPr="00A90589" w:rsidP="00D67BD4" w14:paraId="661F43EA" w14:textId="503D0FD8">
            <w:pPr>
              <w:pStyle w:val="RTableTextAbt"/>
              <w:ind w:right="-19"/>
              <w:rPr>
                <w:rFonts w:ascii="Times New Roman" w:hAnsi="Times New Roman" w:cs="Times New Roman"/>
                <w:szCs w:val="18"/>
              </w:rPr>
            </w:pPr>
            <w:r w:rsidRPr="00D67BD4">
              <w:rPr>
                <w:szCs w:val="18"/>
              </w:rPr>
              <w:t>-</w:t>
            </w:r>
          </w:p>
        </w:tc>
        <w:tc>
          <w:tcPr>
            <w:tcW w:w="461" w:type="pct"/>
            <w:vAlign w:val="bottom"/>
          </w:tcPr>
          <w:p w:rsidR="00D67BD4" w:rsidRPr="00A90589" w:rsidP="00D67BD4" w14:paraId="587D59E6" w14:textId="5195BAE4">
            <w:pPr>
              <w:pStyle w:val="RTableTextAbt"/>
              <w:ind w:right="-19"/>
              <w:rPr>
                <w:rFonts w:ascii="Times New Roman" w:hAnsi="Times New Roman" w:cs="Times New Roman"/>
                <w:szCs w:val="18"/>
              </w:rPr>
            </w:pPr>
            <w:r w:rsidRPr="00D67BD4">
              <w:rPr>
                <w:szCs w:val="18"/>
              </w:rPr>
              <w:t>-</w:t>
            </w:r>
          </w:p>
        </w:tc>
        <w:tc>
          <w:tcPr>
            <w:tcW w:w="493" w:type="pct"/>
            <w:vAlign w:val="bottom"/>
          </w:tcPr>
          <w:p w:rsidR="00D67BD4" w:rsidRPr="00A90589" w:rsidP="00D67BD4" w14:paraId="5BEEA9FD" w14:textId="782FAC78">
            <w:pPr>
              <w:pStyle w:val="RTableTextAbt"/>
              <w:ind w:right="-19"/>
              <w:rPr>
                <w:rFonts w:ascii="Times New Roman" w:hAnsi="Times New Roman" w:cs="Times New Roman"/>
                <w:szCs w:val="18"/>
              </w:rPr>
            </w:pPr>
            <w:r w:rsidRPr="00D67BD4">
              <w:rPr>
                <w:szCs w:val="18"/>
              </w:rPr>
              <w:t>-</w:t>
            </w:r>
          </w:p>
        </w:tc>
      </w:tr>
      <w:tr w14:paraId="45732819" w14:textId="77777777" w:rsidTr="00CD48B1">
        <w:tblPrEx>
          <w:tblW w:w="5280" w:type="pct"/>
          <w:tblInd w:w="-185" w:type="dxa"/>
          <w:tblLayout w:type="fixed"/>
          <w:tblLook w:val="04A0"/>
        </w:tblPrEx>
        <w:tc>
          <w:tcPr>
            <w:tcW w:w="693" w:type="pct"/>
            <w:vMerge/>
            <w:vAlign w:val="center"/>
          </w:tcPr>
          <w:p w:rsidR="00D67BD4" w:rsidRPr="00291B75" w:rsidP="00D67BD4" w14:paraId="009C9DEE" w14:textId="77777777">
            <w:pPr>
              <w:pStyle w:val="BodyText"/>
              <w:jc w:val="center"/>
              <w:rPr>
                <w:rFonts w:ascii="Times New Roman" w:hAnsi="Times New Roman" w:cs="Times New Roman"/>
                <w:sz w:val="18"/>
                <w:szCs w:val="18"/>
                <w:highlight w:val="yellow"/>
              </w:rPr>
            </w:pPr>
          </w:p>
        </w:tc>
        <w:tc>
          <w:tcPr>
            <w:tcW w:w="1019" w:type="pct"/>
            <w:vAlign w:val="center"/>
          </w:tcPr>
          <w:p w:rsidR="00D67BD4" w:rsidRPr="00291B75" w:rsidP="00D67BD4" w14:paraId="13636D62" w14:textId="77777777">
            <w:pPr>
              <w:pStyle w:val="RTableTextAbt"/>
              <w:ind w:right="-114"/>
              <w:jc w:val="left"/>
              <w:rPr>
                <w:rFonts w:ascii="Times New Roman" w:hAnsi="Times New Roman" w:cs="Times New Roman"/>
                <w:b/>
                <w:bCs w:val="0"/>
                <w:szCs w:val="18"/>
              </w:rPr>
            </w:pPr>
            <w:r w:rsidRPr="00291B75">
              <w:rPr>
                <w:rFonts w:ascii="Times New Roman" w:hAnsi="Times New Roman" w:cs="Times New Roman"/>
                <w:b/>
                <w:bCs w:val="0"/>
                <w:szCs w:val="18"/>
              </w:rPr>
              <w:t>All thresholds</w:t>
            </w:r>
          </w:p>
        </w:tc>
        <w:tc>
          <w:tcPr>
            <w:tcW w:w="427" w:type="pct"/>
            <w:vAlign w:val="bottom"/>
          </w:tcPr>
          <w:p w:rsidR="00D67BD4" w:rsidRPr="00CD48B1" w:rsidP="00D67BD4" w14:paraId="68680BBD"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853</w:t>
            </w:r>
          </w:p>
        </w:tc>
        <w:tc>
          <w:tcPr>
            <w:tcW w:w="394" w:type="pct"/>
            <w:vAlign w:val="bottom"/>
          </w:tcPr>
          <w:p w:rsidR="00D67BD4" w:rsidRPr="00CD48B1" w:rsidP="00D67BD4" w14:paraId="7A972D6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25,596</w:t>
            </w:r>
          </w:p>
        </w:tc>
        <w:tc>
          <w:tcPr>
            <w:tcW w:w="390" w:type="pct"/>
            <w:vAlign w:val="bottom"/>
          </w:tcPr>
          <w:p w:rsidR="00D67BD4" w:rsidRPr="00CD48B1" w:rsidP="00D67BD4" w14:paraId="14B5EBEA"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613.75</w:t>
            </w:r>
          </w:p>
        </w:tc>
        <w:tc>
          <w:tcPr>
            <w:tcW w:w="390" w:type="pct"/>
            <w:vAlign w:val="bottom"/>
          </w:tcPr>
          <w:p w:rsidR="00D67BD4" w:rsidRPr="00CD48B1" w:rsidP="00D67BD4" w14:paraId="222830AC"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467.70</w:t>
            </w:r>
          </w:p>
        </w:tc>
        <w:tc>
          <w:tcPr>
            <w:tcW w:w="390" w:type="pct"/>
            <w:vAlign w:val="bottom"/>
          </w:tcPr>
          <w:p w:rsidR="00D67BD4" w:rsidRPr="00A90589" w:rsidP="00D67BD4" w14:paraId="7AE006F4" w14:textId="57F86A28">
            <w:pPr>
              <w:pStyle w:val="RTableTextAbt"/>
              <w:ind w:right="-19"/>
              <w:rPr>
                <w:rFonts w:ascii="Times New Roman" w:hAnsi="Times New Roman" w:cs="Times New Roman"/>
                <w:b/>
                <w:bCs w:val="0"/>
                <w:szCs w:val="18"/>
              </w:rPr>
            </w:pPr>
            <w:r w:rsidRPr="00D67BD4">
              <w:rPr>
                <w:szCs w:val="18"/>
              </w:rPr>
              <w:t>$845.93</w:t>
            </w:r>
          </w:p>
        </w:tc>
        <w:tc>
          <w:tcPr>
            <w:tcW w:w="343" w:type="pct"/>
            <w:vAlign w:val="bottom"/>
          </w:tcPr>
          <w:p w:rsidR="00D67BD4" w:rsidRPr="00A90589" w:rsidP="00D67BD4" w14:paraId="7F77C1FD" w14:textId="700D7664">
            <w:pPr>
              <w:pStyle w:val="RTableTextAbt"/>
              <w:ind w:right="-19"/>
              <w:rPr>
                <w:rFonts w:ascii="Times New Roman" w:hAnsi="Times New Roman" w:cs="Times New Roman"/>
                <w:b/>
                <w:bCs w:val="0"/>
                <w:szCs w:val="18"/>
              </w:rPr>
            </w:pPr>
            <w:r w:rsidRPr="00D67BD4">
              <w:rPr>
                <w:szCs w:val="18"/>
              </w:rPr>
              <w:t>$1,197.23</w:t>
            </w:r>
          </w:p>
        </w:tc>
        <w:tc>
          <w:tcPr>
            <w:tcW w:w="461" w:type="pct"/>
            <w:vAlign w:val="bottom"/>
          </w:tcPr>
          <w:p w:rsidR="00D67BD4" w:rsidRPr="00A90589" w:rsidP="00D67BD4" w14:paraId="3059F0C9" w14:textId="4F83CFD1">
            <w:pPr>
              <w:pStyle w:val="RTableTextAbt"/>
              <w:ind w:right="-19"/>
              <w:rPr>
                <w:rFonts w:ascii="Times New Roman" w:hAnsi="Times New Roman" w:cs="Times New Roman"/>
                <w:b/>
                <w:bCs w:val="0"/>
                <w:szCs w:val="18"/>
              </w:rPr>
            </w:pPr>
            <w:r w:rsidRPr="00D67BD4">
              <w:rPr>
                <w:b/>
                <w:bCs w:val="0"/>
                <w:szCs w:val="18"/>
              </w:rPr>
              <w:t>$22,175,860</w:t>
            </w:r>
          </w:p>
        </w:tc>
        <w:tc>
          <w:tcPr>
            <w:tcW w:w="493" w:type="pct"/>
            <w:vAlign w:val="bottom"/>
          </w:tcPr>
          <w:p w:rsidR="00D67BD4" w:rsidRPr="00A90589" w:rsidP="00D67BD4" w14:paraId="05771BD3" w14:textId="0EC85793">
            <w:pPr>
              <w:pStyle w:val="RTableTextAbt"/>
              <w:ind w:right="-19"/>
              <w:rPr>
                <w:rFonts w:ascii="Times New Roman" w:hAnsi="Times New Roman" w:cs="Times New Roman"/>
                <w:b/>
                <w:bCs w:val="0"/>
                <w:szCs w:val="18"/>
              </w:rPr>
            </w:pPr>
            <w:r w:rsidRPr="00D67BD4">
              <w:rPr>
                <w:b/>
                <w:bCs w:val="0"/>
                <w:szCs w:val="18"/>
              </w:rPr>
              <w:t>$31,043,354</w:t>
            </w:r>
          </w:p>
        </w:tc>
      </w:tr>
      <w:tr w14:paraId="7EAB9638" w14:textId="77777777" w:rsidTr="00E44D0A">
        <w:tblPrEx>
          <w:tblW w:w="5280" w:type="pct"/>
          <w:tblInd w:w="-185" w:type="dxa"/>
          <w:tblLayout w:type="fixed"/>
          <w:tblLook w:val="04A0"/>
        </w:tblPrEx>
        <w:tc>
          <w:tcPr>
            <w:tcW w:w="693" w:type="pct"/>
            <w:vMerge w:val="restart"/>
            <w:vAlign w:val="center"/>
          </w:tcPr>
          <w:p w:rsidR="00036EF0" w:rsidRPr="00291B75" w:rsidP="00CB1C05" w14:paraId="6DD614A1" w14:textId="77777777">
            <w:pPr>
              <w:pStyle w:val="BodyText"/>
              <w:jc w:val="center"/>
              <w:rPr>
                <w:rFonts w:ascii="Times New Roman" w:hAnsi="Times New Roman" w:cs="Times New Roman"/>
                <w:sz w:val="18"/>
                <w:szCs w:val="18"/>
                <w:highlight w:val="yellow"/>
              </w:rPr>
            </w:pPr>
            <w:r w:rsidRPr="00291B75">
              <w:rPr>
                <w:rFonts w:ascii="Times New Roman" w:hAnsi="Times New Roman" w:cs="Times New Roman"/>
                <w:color w:val="000000"/>
                <w:sz w:val="18"/>
                <w:szCs w:val="18"/>
              </w:rPr>
              <w:t>Aerosol Spray Cleaning/Degreasing</w:t>
            </w:r>
          </w:p>
        </w:tc>
        <w:tc>
          <w:tcPr>
            <w:tcW w:w="1019" w:type="pct"/>
          </w:tcPr>
          <w:p w:rsidR="00036EF0" w:rsidRPr="00291B75" w:rsidP="00CB1C05" w14:paraId="48E2649E"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lt;Action Level</w:t>
            </w:r>
          </w:p>
        </w:tc>
        <w:tc>
          <w:tcPr>
            <w:tcW w:w="427" w:type="pct"/>
          </w:tcPr>
          <w:p w:rsidR="00036EF0" w:rsidRPr="00CD48B1" w:rsidP="00CB1C05" w14:paraId="303ACC4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tcPr>
          <w:p w:rsidR="00036EF0" w:rsidRPr="00CD48B1" w:rsidP="00CB1C05" w14:paraId="5ABA9EB2"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tcPr>
          <w:p w:rsidR="00036EF0" w:rsidRPr="00CD48B1" w:rsidP="00CB1C05" w14:paraId="4466FEA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tcPr>
          <w:p w:rsidR="00036EF0" w:rsidRPr="00CD48B1" w:rsidP="00CB1C05" w14:paraId="3E43833D"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tcPr>
          <w:p w:rsidR="00036EF0" w:rsidRPr="00CD48B1" w:rsidP="00CB1C05" w14:paraId="3F0E94B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43" w:type="pct"/>
          </w:tcPr>
          <w:p w:rsidR="00036EF0" w:rsidRPr="00CD48B1" w:rsidP="00CB1C05" w14:paraId="2D6B733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461" w:type="pct"/>
          </w:tcPr>
          <w:p w:rsidR="00036EF0" w:rsidRPr="00CD48B1" w:rsidP="00CB1C05" w14:paraId="0E2EE251"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493" w:type="pct"/>
          </w:tcPr>
          <w:p w:rsidR="00036EF0" w:rsidRPr="00CD48B1" w:rsidP="00CB1C05" w14:paraId="37ACE3CA"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r>
      <w:tr w14:paraId="3745B7B5" w14:textId="77777777" w:rsidTr="00A90589">
        <w:tblPrEx>
          <w:tblW w:w="5280" w:type="pct"/>
          <w:tblInd w:w="-185" w:type="dxa"/>
          <w:tblLayout w:type="fixed"/>
          <w:tblLook w:val="04A0"/>
        </w:tblPrEx>
        <w:tc>
          <w:tcPr>
            <w:tcW w:w="693" w:type="pct"/>
            <w:vMerge/>
            <w:vAlign w:val="center"/>
          </w:tcPr>
          <w:p w:rsidR="005943B6" w:rsidRPr="00291B75" w:rsidP="005943B6" w14:paraId="17AEDA62" w14:textId="77777777">
            <w:pPr>
              <w:pStyle w:val="BodyText"/>
              <w:jc w:val="center"/>
              <w:rPr>
                <w:rFonts w:ascii="Times New Roman" w:hAnsi="Times New Roman" w:cs="Times New Roman"/>
                <w:sz w:val="18"/>
                <w:szCs w:val="18"/>
                <w:highlight w:val="yellow"/>
              </w:rPr>
            </w:pPr>
          </w:p>
        </w:tc>
        <w:tc>
          <w:tcPr>
            <w:tcW w:w="1019" w:type="pct"/>
          </w:tcPr>
          <w:p w:rsidR="005943B6" w:rsidRPr="00291B75" w:rsidP="005943B6" w14:paraId="29FC94C7"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Between Action Level and ECEL</w:t>
            </w:r>
          </w:p>
        </w:tc>
        <w:tc>
          <w:tcPr>
            <w:tcW w:w="427" w:type="pct"/>
          </w:tcPr>
          <w:p w:rsidR="005943B6" w:rsidRPr="00CD48B1" w:rsidP="005943B6" w14:paraId="59E47274" w14:textId="77777777">
            <w:pPr>
              <w:pStyle w:val="RTableTextAbt"/>
              <w:ind w:right="-19"/>
              <w:rPr>
                <w:rFonts w:asciiTheme="majorBidi" w:hAnsiTheme="majorBidi" w:cstheme="majorBidi"/>
                <w:szCs w:val="18"/>
              </w:rPr>
            </w:pPr>
            <w:r w:rsidRPr="00CD48B1">
              <w:rPr>
                <w:rFonts w:asciiTheme="majorBidi" w:hAnsiTheme="majorBidi" w:cstheme="majorBidi"/>
                <w:szCs w:val="18"/>
              </w:rPr>
              <w:t>1482.96</w:t>
            </w:r>
          </w:p>
        </w:tc>
        <w:tc>
          <w:tcPr>
            <w:tcW w:w="394" w:type="pct"/>
          </w:tcPr>
          <w:p w:rsidR="005943B6" w:rsidRPr="00CD48B1" w:rsidP="005943B6" w14:paraId="2C07B604" w14:textId="77777777">
            <w:pPr>
              <w:pStyle w:val="RTableTextAbt"/>
              <w:ind w:right="-19"/>
              <w:rPr>
                <w:rFonts w:asciiTheme="majorBidi" w:hAnsiTheme="majorBidi" w:cstheme="majorBidi"/>
                <w:szCs w:val="18"/>
              </w:rPr>
            </w:pPr>
            <w:r w:rsidRPr="00CD48B1">
              <w:rPr>
                <w:rFonts w:asciiTheme="majorBidi" w:hAnsiTheme="majorBidi" w:cstheme="majorBidi"/>
                <w:szCs w:val="18"/>
              </w:rPr>
              <w:t>2013.7</w:t>
            </w:r>
          </w:p>
        </w:tc>
        <w:tc>
          <w:tcPr>
            <w:tcW w:w="390" w:type="pct"/>
          </w:tcPr>
          <w:p w:rsidR="005943B6" w:rsidRPr="00CD48B1" w:rsidP="005943B6" w14:paraId="3EDE842E"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tcPr>
          <w:p w:rsidR="005943B6" w:rsidRPr="00CD48B1" w:rsidP="005943B6" w14:paraId="7981B28C" w14:textId="77777777">
            <w:pPr>
              <w:pStyle w:val="RTableTextAbt"/>
              <w:ind w:right="-19"/>
              <w:rPr>
                <w:rFonts w:asciiTheme="majorBidi" w:hAnsiTheme="majorBidi" w:cstheme="majorBidi"/>
                <w:szCs w:val="18"/>
              </w:rPr>
            </w:pPr>
            <w:r w:rsidRPr="00CD48B1">
              <w:rPr>
                <w:rFonts w:asciiTheme="majorBidi" w:hAnsiTheme="majorBidi" w:cstheme="majorBidi"/>
                <w:szCs w:val="18"/>
              </w:rPr>
              <w:t>$519.20</w:t>
            </w:r>
          </w:p>
        </w:tc>
        <w:tc>
          <w:tcPr>
            <w:tcW w:w="390" w:type="pct"/>
            <w:vAlign w:val="bottom"/>
          </w:tcPr>
          <w:p w:rsidR="005943B6" w:rsidRPr="00A90589" w:rsidP="005943B6" w14:paraId="7FAB9CE4" w14:textId="36D4634B">
            <w:pPr>
              <w:pStyle w:val="RTableTextAbt"/>
              <w:ind w:right="-19"/>
              <w:rPr>
                <w:rFonts w:ascii="Times New Roman" w:hAnsi="Times New Roman" w:cs="Times New Roman"/>
                <w:szCs w:val="18"/>
              </w:rPr>
            </w:pPr>
            <w:r w:rsidRPr="005943B6">
              <w:rPr>
                <w:szCs w:val="18"/>
              </w:rPr>
              <w:t>$0.00</w:t>
            </w:r>
          </w:p>
        </w:tc>
        <w:tc>
          <w:tcPr>
            <w:tcW w:w="343" w:type="pct"/>
            <w:vAlign w:val="bottom"/>
          </w:tcPr>
          <w:p w:rsidR="005943B6" w:rsidRPr="00A90589" w:rsidP="005943B6" w14:paraId="75AED6BA" w14:textId="0CF1F344">
            <w:pPr>
              <w:pStyle w:val="RTableTextAbt"/>
              <w:ind w:right="-19"/>
              <w:rPr>
                <w:rFonts w:ascii="Times New Roman" w:hAnsi="Times New Roman" w:cs="Times New Roman"/>
                <w:szCs w:val="18"/>
              </w:rPr>
            </w:pPr>
            <w:r w:rsidRPr="005943B6">
              <w:rPr>
                <w:szCs w:val="18"/>
              </w:rPr>
              <w:t>$481.30</w:t>
            </w:r>
          </w:p>
        </w:tc>
        <w:tc>
          <w:tcPr>
            <w:tcW w:w="461" w:type="pct"/>
            <w:vAlign w:val="bottom"/>
          </w:tcPr>
          <w:p w:rsidR="005943B6" w:rsidRPr="00A90589" w:rsidP="005943B6" w14:paraId="4F70A02B" w14:textId="390E21F7">
            <w:pPr>
              <w:pStyle w:val="RTableTextAbt"/>
              <w:ind w:right="-19"/>
              <w:rPr>
                <w:rFonts w:ascii="Times New Roman" w:hAnsi="Times New Roman" w:cs="Times New Roman"/>
                <w:szCs w:val="18"/>
              </w:rPr>
            </w:pPr>
            <w:r w:rsidRPr="005943B6">
              <w:rPr>
                <w:szCs w:val="18"/>
              </w:rPr>
              <w:t>$561,983</w:t>
            </w:r>
          </w:p>
        </w:tc>
        <w:tc>
          <w:tcPr>
            <w:tcW w:w="493" w:type="pct"/>
            <w:vAlign w:val="bottom"/>
          </w:tcPr>
          <w:p w:rsidR="005943B6" w:rsidRPr="00A90589" w:rsidP="005943B6" w14:paraId="2EBD828A" w14:textId="6E39C54A">
            <w:pPr>
              <w:pStyle w:val="RTableTextAbt"/>
              <w:ind w:right="-19"/>
              <w:rPr>
                <w:rFonts w:ascii="Times New Roman" w:hAnsi="Times New Roman" w:cs="Times New Roman"/>
                <w:szCs w:val="18"/>
              </w:rPr>
            </w:pPr>
            <w:r w:rsidRPr="005943B6">
              <w:rPr>
                <w:szCs w:val="18"/>
              </w:rPr>
              <w:t>$1,739,155</w:t>
            </w:r>
          </w:p>
        </w:tc>
      </w:tr>
      <w:tr w14:paraId="306502E0" w14:textId="77777777" w:rsidTr="00A90589">
        <w:tblPrEx>
          <w:tblW w:w="5280" w:type="pct"/>
          <w:tblInd w:w="-185" w:type="dxa"/>
          <w:tblLayout w:type="fixed"/>
          <w:tblLook w:val="04A0"/>
        </w:tblPrEx>
        <w:tc>
          <w:tcPr>
            <w:tcW w:w="693" w:type="pct"/>
            <w:vMerge/>
            <w:vAlign w:val="center"/>
          </w:tcPr>
          <w:p w:rsidR="005943B6" w:rsidRPr="00291B75" w:rsidP="005943B6" w14:paraId="08A570DA" w14:textId="77777777">
            <w:pPr>
              <w:pStyle w:val="BodyText"/>
              <w:jc w:val="center"/>
              <w:rPr>
                <w:rFonts w:ascii="Times New Roman" w:hAnsi="Times New Roman" w:cs="Times New Roman"/>
                <w:sz w:val="18"/>
                <w:szCs w:val="18"/>
                <w:highlight w:val="yellow"/>
              </w:rPr>
            </w:pPr>
          </w:p>
        </w:tc>
        <w:tc>
          <w:tcPr>
            <w:tcW w:w="1019" w:type="pct"/>
          </w:tcPr>
          <w:p w:rsidR="005943B6" w:rsidRPr="00291B75" w:rsidP="005943B6" w14:paraId="4DE7035B"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 to &lt;10 times the ECEL</w:t>
            </w:r>
          </w:p>
        </w:tc>
        <w:tc>
          <w:tcPr>
            <w:tcW w:w="427" w:type="pct"/>
          </w:tcPr>
          <w:p w:rsidR="005943B6" w:rsidRPr="00CD48B1" w:rsidP="005943B6" w14:paraId="3278A1B0" w14:textId="77777777">
            <w:pPr>
              <w:pStyle w:val="RTableTextAbt"/>
              <w:ind w:right="-19"/>
              <w:rPr>
                <w:rFonts w:asciiTheme="majorBidi" w:hAnsiTheme="majorBidi" w:cstheme="majorBidi"/>
                <w:szCs w:val="18"/>
              </w:rPr>
            </w:pPr>
            <w:r w:rsidRPr="00CD48B1">
              <w:rPr>
                <w:rFonts w:asciiTheme="majorBidi" w:hAnsiTheme="majorBidi" w:cstheme="majorBidi"/>
                <w:szCs w:val="18"/>
              </w:rPr>
              <w:t>71182.08</w:t>
            </w:r>
          </w:p>
        </w:tc>
        <w:tc>
          <w:tcPr>
            <w:tcW w:w="394" w:type="pct"/>
          </w:tcPr>
          <w:p w:rsidR="005943B6" w:rsidRPr="00CD48B1" w:rsidP="005943B6" w14:paraId="58DF986E" w14:textId="77777777">
            <w:pPr>
              <w:pStyle w:val="RTableTextAbt"/>
              <w:ind w:right="-19"/>
              <w:rPr>
                <w:rFonts w:asciiTheme="majorBidi" w:hAnsiTheme="majorBidi" w:cstheme="majorBidi"/>
                <w:szCs w:val="18"/>
              </w:rPr>
            </w:pPr>
            <w:r w:rsidRPr="00CD48B1">
              <w:rPr>
                <w:rFonts w:asciiTheme="majorBidi" w:hAnsiTheme="majorBidi" w:cstheme="majorBidi"/>
                <w:szCs w:val="18"/>
              </w:rPr>
              <w:t>96657.6</w:t>
            </w:r>
          </w:p>
        </w:tc>
        <w:tc>
          <w:tcPr>
            <w:tcW w:w="390" w:type="pct"/>
          </w:tcPr>
          <w:p w:rsidR="005943B6" w:rsidRPr="00CD48B1" w:rsidP="005943B6" w14:paraId="14E79658"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tcPr>
          <w:p w:rsidR="005943B6" w:rsidRPr="00CD48B1" w:rsidP="005943B6" w14:paraId="137F7468"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5943B6" w:rsidRPr="00A90589" w:rsidP="005943B6" w14:paraId="1BA1635E" w14:textId="39528971">
            <w:pPr>
              <w:pStyle w:val="RTableTextAbt"/>
              <w:ind w:right="-19"/>
              <w:rPr>
                <w:rFonts w:ascii="Times New Roman" w:hAnsi="Times New Roman" w:cs="Times New Roman"/>
                <w:szCs w:val="18"/>
              </w:rPr>
            </w:pPr>
            <w:r w:rsidRPr="005943B6">
              <w:rPr>
                <w:szCs w:val="18"/>
              </w:rPr>
              <w:t>$2,685.90</w:t>
            </w:r>
          </w:p>
        </w:tc>
        <w:tc>
          <w:tcPr>
            <w:tcW w:w="343" w:type="pct"/>
            <w:vAlign w:val="bottom"/>
          </w:tcPr>
          <w:p w:rsidR="005943B6" w:rsidRPr="00A90589" w:rsidP="005943B6" w14:paraId="196DDFB9" w14:textId="2E6F7AB6">
            <w:pPr>
              <w:pStyle w:val="RTableTextAbt"/>
              <w:ind w:right="-19"/>
              <w:rPr>
                <w:rFonts w:ascii="Times New Roman" w:hAnsi="Times New Roman" w:cs="Times New Roman"/>
                <w:szCs w:val="18"/>
              </w:rPr>
            </w:pPr>
            <w:r w:rsidRPr="005943B6">
              <w:rPr>
                <w:szCs w:val="18"/>
              </w:rPr>
              <w:t>$3,868.44</w:t>
            </w:r>
          </w:p>
        </w:tc>
        <w:tc>
          <w:tcPr>
            <w:tcW w:w="461" w:type="pct"/>
            <w:vAlign w:val="bottom"/>
          </w:tcPr>
          <w:p w:rsidR="005943B6" w:rsidRPr="00A90589" w:rsidP="005943B6" w14:paraId="272C7621" w14:textId="05C3569C">
            <w:pPr>
              <w:pStyle w:val="RTableTextAbt"/>
              <w:ind w:right="-19"/>
              <w:rPr>
                <w:rFonts w:ascii="Times New Roman" w:hAnsi="Times New Roman" w:cs="Times New Roman"/>
                <w:szCs w:val="18"/>
              </w:rPr>
            </w:pPr>
            <w:r w:rsidRPr="005943B6">
              <w:rPr>
                <w:szCs w:val="18"/>
              </w:rPr>
              <w:t>$286,588,273</w:t>
            </w:r>
          </w:p>
        </w:tc>
        <w:tc>
          <w:tcPr>
            <w:tcW w:w="493" w:type="pct"/>
            <w:vAlign w:val="bottom"/>
          </w:tcPr>
          <w:p w:rsidR="005943B6" w:rsidRPr="00A90589" w:rsidP="005943B6" w14:paraId="6FBC931F" w14:textId="31DE64E2">
            <w:pPr>
              <w:pStyle w:val="RTableTextAbt"/>
              <w:ind w:right="-19"/>
              <w:rPr>
                <w:rFonts w:ascii="Times New Roman" w:hAnsi="Times New Roman" w:cs="Times New Roman"/>
                <w:szCs w:val="18"/>
              </w:rPr>
            </w:pPr>
            <w:r w:rsidRPr="005943B6">
              <w:rPr>
                <w:szCs w:val="18"/>
              </w:rPr>
              <w:t>$445,131,899</w:t>
            </w:r>
          </w:p>
        </w:tc>
      </w:tr>
      <w:tr w14:paraId="4C0C1A47" w14:textId="77777777" w:rsidTr="00A90589">
        <w:tblPrEx>
          <w:tblW w:w="5280" w:type="pct"/>
          <w:tblInd w:w="-185" w:type="dxa"/>
          <w:tblLayout w:type="fixed"/>
          <w:tblLook w:val="04A0"/>
        </w:tblPrEx>
        <w:tc>
          <w:tcPr>
            <w:tcW w:w="693" w:type="pct"/>
            <w:vMerge/>
            <w:vAlign w:val="center"/>
          </w:tcPr>
          <w:p w:rsidR="005943B6" w:rsidRPr="00291B75" w:rsidP="005943B6" w14:paraId="2E2C1388" w14:textId="77777777">
            <w:pPr>
              <w:pStyle w:val="BodyText"/>
              <w:jc w:val="center"/>
              <w:rPr>
                <w:rFonts w:ascii="Times New Roman" w:hAnsi="Times New Roman" w:cs="Times New Roman"/>
                <w:sz w:val="18"/>
                <w:szCs w:val="18"/>
                <w:highlight w:val="yellow"/>
              </w:rPr>
            </w:pPr>
          </w:p>
        </w:tc>
        <w:tc>
          <w:tcPr>
            <w:tcW w:w="1019" w:type="pct"/>
          </w:tcPr>
          <w:p w:rsidR="005943B6" w:rsidRPr="00291B75" w:rsidP="005943B6" w14:paraId="6BF61F2C"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 to &lt;25 times the ECEL</w:t>
            </w:r>
          </w:p>
        </w:tc>
        <w:tc>
          <w:tcPr>
            <w:tcW w:w="427" w:type="pct"/>
          </w:tcPr>
          <w:p w:rsidR="005943B6" w:rsidRPr="00CD48B1" w:rsidP="005943B6" w14:paraId="5C16C1DC" w14:textId="77777777">
            <w:pPr>
              <w:pStyle w:val="RTableTextAbt"/>
              <w:ind w:right="-19"/>
              <w:rPr>
                <w:rFonts w:asciiTheme="majorBidi" w:hAnsiTheme="majorBidi" w:cstheme="majorBidi"/>
                <w:szCs w:val="18"/>
              </w:rPr>
            </w:pPr>
            <w:r w:rsidRPr="00CD48B1">
              <w:rPr>
                <w:rFonts w:asciiTheme="majorBidi" w:hAnsiTheme="majorBidi" w:cstheme="majorBidi"/>
                <w:szCs w:val="18"/>
              </w:rPr>
              <w:t>47454.72</w:t>
            </w:r>
          </w:p>
        </w:tc>
        <w:tc>
          <w:tcPr>
            <w:tcW w:w="394" w:type="pct"/>
          </w:tcPr>
          <w:p w:rsidR="005943B6" w:rsidRPr="00CD48B1" w:rsidP="005943B6" w14:paraId="7017FDE5" w14:textId="77777777">
            <w:pPr>
              <w:pStyle w:val="RTableTextAbt"/>
              <w:ind w:right="-19"/>
              <w:rPr>
                <w:rFonts w:asciiTheme="majorBidi" w:hAnsiTheme="majorBidi" w:cstheme="majorBidi"/>
                <w:szCs w:val="18"/>
              </w:rPr>
            </w:pPr>
            <w:r w:rsidRPr="00CD48B1">
              <w:rPr>
                <w:rFonts w:asciiTheme="majorBidi" w:hAnsiTheme="majorBidi" w:cstheme="majorBidi"/>
                <w:szCs w:val="18"/>
              </w:rPr>
              <w:t>64438.4</w:t>
            </w:r>
          </w:p>
        </w:tc>
        <w:tc>
          <w:tcPr>
            <w:tcW w:w="390" w:type="pct"/>
          </w:tcPr>
          <w:p w:rsidR="005943B6" w:rsidRPr="00CD48B1" w:rsidP="005943B6" w14:paraId="63742663"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tcPr>
          <w:p w:rsidR="005943B6" w:rsidRPr="00CD48B1" w:rsidP="005943B6" w14:paraId="79F188E4"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5943B6" w:rsidRPr="00A90589" w:rsidP="005943B6" w14:paraId="421D865E" w14:textId="3BD0ED25">
            <w:pPr>
              <w:pStyle w:val="RTableTextAbt"/>
              <w:ind w:right="-19"/>
              <w:rPr>
                <w:rFonts w:ascii="Times New Roman" w:hAnsi="Times New Roman" w:cs="Times New Roman"/>
                <w:szCs w:val="18"/>
              </w:rPr>
            </w:pPr>
            <w:r w:rsidRPr="005943B6">
              <w:rPr>
                <w:szCs w:val="18"/>
              </w:rPr>
              <w:t>$2,787.81</w:t>
            </w:r>
          </w:p>
        </w:tc>
        <w:tc>
          <w:tcPr>
            <w:tcW w:w="343" w:type="pct"/>
            <w:vAlign w:val="bottom"/>
          </w:tcPr>
          <w:p w:rsidR="005943B6" w:rsidRPr="00A90589" w:rsidP="005943B6" w14:paraId="01B8A197" w14:textId="59268360">
            <w:pPr>
              <w:pStyle w:val="RTableTextAbt"/>
              <w:ind w:right="-19"/>
              <w:rPr>
                <w:rFonts w:ascii="Times New Roman" w:hAnsi="Times New Roman" w:cs="Times New Roman"/>
                <w:szCs w:val="18"/>
              </w:rPr>
            </w:pPr>
            <w:r w:rsidRPr="005943B6">
              <w:rPr>
                <w:szCs w:val="18"/>
              </w:rPr>
              <w:t>$3,227.03</w:t>
            </w:r>
          </w:p>
        </w:tc>
        <w:tc>
          <w:tcPr>
            <w:tcW w:w="461" w:type="pct"/>
            <w:vAlign w:val="bottom"/>
          </w:tcPr>
          <w:p w:rsidR="005943B6" w:rsidRPr="00A90589" w:rsidP="005943B6" w14:paraId="231BBE60" w14:textId="358AD909">
            <w:pPr>
              <w:pStyle w:val="RTableTextAbt"/>
              <w:ind w:right="-19"/>
              <w:rPr>
                <w:rFonts w:ascii="Times New Roman" w:hAnsi="Times New Roman" w:cs="Times New Roman"/>
                <w:szCs w:val="18"/>
              </w:rPr>
            </w:pPr>
            <w:r w:rsidRPr="005943B6">
              <w:rPr>
                <w:szCs w:val="18"/>
              </w:rPr>
              <w:t>$197,625,389</w:t>
            </w:r>
          </w:p>
        </w:tc>
        <w:tc>
          <w:tcPr>
            <w:tcW w:w="493" w:type="pct"/>
            <w:vAlign w:val="bottom"/>
          </w:tcPr>
          <w:p w:rsidR="005943B6" w:rsidRPr="00A90589" w:rsidP="005943B6" w14:paraId="7A633C45" w14:textId="2AB4FBF9">
            <w:pPr>
              <w:pStyle w:val="RTableTextAbt"/>
              <w:ind w:right="-19"/>
              <w:rPr>
                <w:rFonts w:ascii="Times New Roman" w:hAnsi="Times New Roman" w:cs="Times New Roman"/>
                <w:szCs w:val="18"/>
              </w:rPr>
            </w:pPr>
            <w:r w:rsidRPr="005943B6">
              <w:rPr>
                <w:szCs w:val="18"/>
              </w:rPr>
              <w:t>$255,423,237</w:t>
            </w:r>
          </w:p>
        </w:tc>
      </w:tr>
      <w:tr w14:paraId="0B1B6357" w14:textId="77777777" w:rsidTr="00A90589">
        <w:tblPrEx>
          <w:tblW w:w="5280" w:type="pct"/>
          <w:tblInd w:w="-185" w:type="dxa"/>
          <w:tblLayout w:type="fixed"/>
          <w:tblLook w:val="04A0"/>
        </w:tblPrEx>
        <w:tc>
          <w:tcPr>
            <w:tcW w:w="693" w:type="pct"/>
            <w:vMerge/>
            <w:vAlign w:val="center"/>
          </w:tcPr>
          <w:p w:rsidR="005943B6" w:rsidRPr="00291B75" w:rsidP="005943B6" w14:paraId="0758EF56" w14:textId="77777777">
            <w:pPr>
              <w:pStyle w:val="BodyText"/>
              <w:jc w:val="center"/>
              <w:rPr>
                <w:rFonts w:ascii="Times New Roman" w:hAnsi="Times New Roman" w:cs="Times New Roman"/>
                <w:sz w:val="18"/>
                <w:szCs w:val="18"/>
                <w:highlight w:val="yellow"/>
              </w:rPr>
            </w:pPr>
          </w:p>
        </w:tc>
        <w:tc>
          <w:tcPr>
            <w:tcW w:w="1019" w:type="pct"/>
          </w:tcPr>
          <w:p w:rsidR="005943B6" w:rsidRPr="00291B75" w:rsidP="005943B6" w14:paraId="79E26C0A"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25 to &lt;50 times the ECEL</w:t>
            </w:r>
          </w:p>
        </w:tc>
        <w:tc>
          <w:tcPr>
            <w:tcW w:w="427" w:type="pct"/>
          </w:tcPr>
          <w:p w:rsidR="005943B6" w:rsidRPr="00CD48B1" w:rsidP="005943B6" w14:paraId="7E57A581" w14:textId="77777777">
            <w:pPr>
              <w:pStyle w:val="RTableTextAbt"/>
              <w:ind w:right="-19"/>
              <w:rPr>
                <w:rFonts w:asciiTheme="majorBidi" w:hAnsiTheme="majorBidi" w:cstheme="majorBidi"/>
                <w:szCs w:val="18"/>
              </w:rPr>
            </w:pPr>
            <w:r w:rsidRPr="00CD48B1">
              <w:rPr>
                <w:rFonts w:asciiTheme="majorBidi" w:hAnsiTheme="majorBidi" w:cstheme="majorBidi"/>
                <w:szCs w:val="18"/>
              </w:rPr>
              <w:t>19278.48</w:t>
            </w:r>
          </w:p>
        </w:tc>
        <w:tc>
          <w:tcPr>
            <w:tcW w:w="394" w:type="pct"/>
          </w:tcPr>
          <w:p w:rsidR="005943B6" w:rsidRPr="00CD48B1" w:rsidP="005943B6" w14:paraId="03753908" w14:textId="77777777">
            <w:pPr>
              <w:pStyle w:val="RTableTextAbt"/>
              <w:ind w:right="-19"/>
              <w:rPr>
                <w:rFonts w:asciiTheme="majorBidi" w:hAnsiTheme="majorBidi" w:cstheme="majorBidi"/>
                <w:szCs w:val="18"/>
              </w:rPr>
            </w:pPr>
            <w:r w:rsidRPr="00CD48B1">
              <w:rPr>
                <w:rFonts w:asciiTheme="majorBidi" w:hAnsiTheme="majorBidi" w:cstheme="majorBidi"/>
                <w:szCs w:val="18"/>
              </w:rPr>
              <w:t>26178.1</w:t>
            </w:r>
          </w:p>
        </w:tc>
        <w:tc>
          <w:tcPr>
            <w:tcW w:w="390" w:type="pct"/>
          </w:tcPr>
          <w:p w:rsidR="005943B6" w:rsidRPr="00CD48B1" w:rsidP="005943B6" w14:paraId="4319A26D"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tcPr>
          <w:p w:rsidR="005943B6" w:rsidRPr="00CD48B1" w:rsidP="005943B6" w14:paraId="4979041E"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5943B6" w:rsidRPr="00A90589" w:rsidP="005943B6" w14:paraId="429FC88B" w14:textId="7C3340CB">
            <w:pPr>
              <w:pStyle w:val="RTableTextAbt"/>
              <w:ind w:right="-19"/>
              <w:rPr>
                <w:rFonts w:ascii="Times New Roman" w:hAnsi="Times New Roman" w:cs="Times New Roman"/>
                <w:szCs w:val="18"/>
              </w:rPr>
            </w:pPr>
            <w:r w:rsidRPr="005943B6">
              <w:rPr>
                <w:szCs w:val="18"/>
              </w:rPr>
              <w:t>$2,710.50</w:t>
            </w:r>
          </w:p>
        </w:tc>
        <w:tc>
          <w:tcPr>
            <w:tcW w:w="343" w:type="pct"/>
            <w:vAlign w:val="bottom"/>
          </w:tcPr>
          <w:p w:rsidR="005943B6" w:rsidRPr="00A90589" w:rsidP="005943B6" w14:paraId="06DD4794" w14:textId="55499492">
            <w:pPr>
              <w:pStyle w:val="RTableTextAbt"/>
              <w:ind w:right="-19"/>
              <w:rPr>
                <w:rFonts w:ascii="Times New Roman" w:hAnsi="Times New Roman" w:cs="Times New Roman"/>
                <w:szCs w:val="18"/>
              </w:rPr>
            </w:pPr>
            <w:r w:rsidRPr="005943B6">
              <w:rPr>
                <w:szCs w:val="18"/>
              </w:rPr>
              <w:t>$3,629.93</w:t>
            </w:r>
          </w:p>
        </w:tc>
        <w:tc>
          <w:tcPr>
            <w:tcW w:w="461" w:type="pct"/>
            <w:vAlign w:val="bottom"/>
          </w:tcPr>
          <w:p w:rsidR="005943B6" w:rsidRPr="00A90589" w:rsidP="005943B6" w14:paraId="720FAC63" w14:textId="02D58361">
            <w:pPr>
              <w:pStyle w:val="RTableTextAbt"/>
              <w:ind w:right="-19"/>
              <w:rPr>
                <w:rFonts w:ascii="Times New Roman" w:hAnsi="Times New Roman" w:cs="Times New Roman"/>
                <w:szCs w:val="18"/>
              </w:rPr>
            </w:pPr>
            <w:r w:rsidRPr="005943B6">
              <w:rPr>
                <w:szCs w:val="18"/>
              </w:rPr>
              <w:t>$78,261,621</w:t>
            </w:r>
          </w:p>
        </w:tc>
        <w:tc>
          <w:tcPr>
            <w:tcW w:w="493" w:type="pct"/>
            <w:vAlign w:val="bottom"/>
          </w:tcPr>
          <w:p w:rsidR="005943B6" w:rsidRPr="00A90589" w:rsidP="005943B6" w14:paraId="5E5557EF" w14:textId="541DC7A6">
            <w:pPr>
              <w:pStyle w:val="RTableTextAbt"/>
              <w:ind w:right="-19"/>
              <w:rPr>
                <w:rFonts w:ascii="Times New Roman" w:hAnsi="Times New Roman" w:cs="Times New Roman"/>
                <w:szCs w:val="18"/>
              </w:rPr>
            </w:pPr>
            <w:r w:rsidRPr="005943B6">
              <w:rPr>
                <w:szCs w:val="18"/>
              </w:rPr>
              <w:t>$114,312,924</w:t>
            </w:r>
          </w:p>
        </w:tc>
      </w:tr>
      <w:tr w14:paraId="3F336C4D" w14:textId="77777777" w:rsidTr="00A90589">
        <w:tblPrEx>
          <w:tblW w:w="5280" w:type="pct"/>
          <w:tblInd w:w="-185" w:type="dxa"/>
          <w:tblLayout w:type="fixed"/>
          <w:tblLook w:val="04A0"/>
        </w:tblPrEx>
        <w:tc>
          <w:tcPr>
            <w:tcW w:w="693" w:type="pct"/>
            <w:vMerge/>
            <w:vAlign w:val="center"/>
          </w:tcPr>
          <w:p w:rsidR="005943B6" w:rsidRPr="00291B75" w:rsidP="005943B6" w14:paraId="34BEA938" w14:textId="77777777">
            <w:pPr>
              <w:pStyle w:val="BodyText"/>
              <w:jc w:val="center"/>
              <w:rPr>
                <w:rFonts w:ascii="Times New Roman" w:hAnsi="Times New Roman" w:cs="Times New Roman"/>
                <w:sz w:val="18"/>
                <w:szCs w:val="18"/>
                <w:highlight w:val="yellow"/>
              </w:rPr>
            </w:pPr>
          </w:p>
        </w:tc>
        <w:tc>
          <w:tcPr>
            <w:tcW w:w="1019" w:type="pct"/>
          </w:tcPr>
          <w:p w:rsidR="005943B6" w:rsidRPr="00291B75" w:rsidP="005943B6" w14:paraId="116E8E0E"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50 to &lt;1,000 times the ECEL</w:t>
            </w:r>
          </w:p>
        </w:tc>
        <w:tc>
          <w:tcPr>
            <w:tcW w:w="427" w:type="pct"/>
          </w:tcPr>
          <w:p w:rsidR="005943B6" w:rsidRPr="00CD48B1" w:rsidP="005943B6" w14:paraId="594C7837" w14:textId="77777777">
            <w:pPr>
              <w:pStyle w:val="RTableTextAbt"/>
              <w:ind w:right="-19"/>
              <w:rPr>
                <w:rFonts w:asciiTheme="majorBidi" w:hAnsiTheme="majorBidi" w:cstheme="majorBidi"/>
                <w:szCs w:val="18"/>
              </w:rPr>
            </w:pPr>
            <w:r w:rsidRPr="00CD48B1">
              <w:rPr>
                <w:rFonts w:asciiTheme="majorBidi" w:hAnsiTheme="majorBidi" w:cstheme="majorBidi"/>
                <w:szCs w:val="18"/>
              </w:rPr>
              <w:t>8897.76</w:t>
            </w:r>
          </w:p>
        </w:tc>
        <w:tc>
          <w:tcPr>
            <w:tcW w:w="394" w:type="pct"/>
          </w:tcPr>
          <w:p w:rsidR="005943B6" w:rsidRPr="00CD48B1" w:rsidP="005943B6" w14:paraId="65ACBA9B" w14:textId="77777777">
            <w:pPr>
              <w:pStyle w:val="RTableTextAbt"/>
              <w:ind w:right="-19"/>
              <w:rPr>
                <w:rFonts w:asciiTheme="majorBidi" w:hAnsiTheme="majorBidi" w:cstheme="majorBidi"/>
                <w:szCs w:val="18"/>
              </w:rPr>
            </w:pPr>
            <w:r w:rsidRPr="00CD48B1">
              <w:rPr>
                <w:rFonts w:asciiTheme="majorBidi" w:hAnsiTheme="majorBidi" w:cstheme="majorBidi"/>
                <w:szCs w:val="18"/>
              </w:rPr>
              <w:t>12082.2</w:t>
            </w:r>
          </w:p>
        </w:tc>
        <w:tc>
          <w:tcPr>
            <w:tcW w:w="390" w:type="pct"/>
          </w:tcPr>
          <w:p w:rsidR="005943B6" w:rsidRPr="00CD48B1" w:rsidP="005943B6" w14:paraId="2E7FCA57" w14:textId="77777777">
            <w:pPr>
              <w:pStyle w:val="RTableTextAbt"/>
              <w:ind w:right="-19"/>
              <w:rPr>
                <w:rFonts w:asciiTheme="majorBidi" w:hAnsiTheme="majorBidi" w:cstheme="majorBidi"/>
                <w:szCs w:val="18"/>
              </w:rPr>
            </w:pPr>
            <w:r w:rsidRPr="00CD48B1">
              <w:rPr>
                <w:rFonts w:asciiTheme="majorBidi" w:hAnsiTheme="majorBidi" w:cstheme="majorBidi"/>
                <w:szCs w:val="18"/>
              </w:rPr>
              <w:t>$378.96</w:t>
            </w:r>
          </w:p>
        </w:tc>
        <w:tc>
          <w:tcPr>
            <w:tcW w:w="390" w:type="pct"/>
          </w:tcPr>
          <w:p w:rsidR="005943B6" w:rsidRPr="00CD48B1" w:rsidP="005943B6" w14:paraId="77823302" w14:textId="77777777">
            <w:pPr>
              <w:pStyle w:val="RTableTextAbt"/>
              <w:ind w:right="-19"/>
              <w:rPr>
                <w:rFonts w:asciiTheme="majorBidi" w:hAnsiTheme="majorBidi" w:cstheme="majorBidi"/>
                <w:szCs w:val="18"/>
              </w:rPr>
            </w:pPr>
            <w:r w:rsidRPr="00CD48B1">
              <w:rPr>
                <w:rFonts w:asciiTheme="majorBidi" w:hAnsiTheme="majorBidi" w:cstheme="majorBidi"/>
                <w:szCs w:val="18"/>
              </w:rPr>
              <w:t>$1,000.50</w:t>
            </w:r>
          </w:p>
        </w:tc>
        <w:tc>
          <w:tcPr>
            <w:tcW w:w="390" w:type="pct"/>
            <w:vAlign w:val="bottom"/>
          </w:tcPr>
          <w:p w:rsidR="005943B6" w:rsidRPr="00A90589" w:rsidP="005943B6" w14:paraId="58EBD7E6" w14:textId="158119FB">
            <w:pPr>
              <w:pStyle w:val="RTableTextAbt"/>
              <w:ind w:right="-19"/>
              <w:rPr>
                <w:rFonts w:ascii="Times New Roman" w:hAnsi="Times New Roman" w:cs="Times New Roman"/>
                <w:szCs w:val="18"/>
              </w:rPr>
            </w:pPr>
            <w:r w:rsidRPr="005943B6">
              <w:rPr>
                <w:szCs w:val="18"/>
              </w:rPr>
              <w:t>$2,633.72</w:t>
            </w:r>
          </w:p>
        </w:tc>
        <w:tc>
          <w:tcPr>
            <w:tcW w:w="343" w:type="pct"/>
            <w:vAlign w:val="bottom"/>
          </w:tcPr>
          <w:p w:rsidR="005943B6" w:rsidRPr="00A90589" w:rsidP="005943B6" w14:paraId="6AC67C47" w14:textId="14CE612B">
            <w:pPr>
              <w:pStyle w:val="RTableTextAbt"/>
              <w:ind w:right="-19"/>
              <w:rPr>
                <w:rFonts w:ascii="Times New Roman" w:hAnsi="Times New Roman" w:cs="Times New Roman"/>
                <w:szCs w:val="18"/>
              </w:rPr>
            </w:pPr>
            <w:r w:rsidRPr="005943B6">
              <w:rPr>
                <w:szCs w:val="18"/>
              </w:rPr>
              <w:t>$3,101.20</w:t>
            </w:r>
          </w:p>
        </w:tc>
        <w:tc>
          <w:tcPr>
            <w:tcW w:w="461" w:type="pct"/>
            <w:vAlign w:val="bottom"/>
          </w:tcPr>
          <w:p w:rsidR="005943B6" w:rsidRPr="00A90589" w:rsidP="005943B6" w14:paraId="5B9A94F2" w14:textId="4C725DD3">
            <w:pPr>
              <w:pStyle w:val="RTableTextAbt"/>
              <w:ind w:right="-19"/>
              <w:rPr>
                <w:rFonts w:ascii="Times New Roman" w:hAnsi="Times New Roman" w:cs="Times New Roman"/>
                <w:szCs w:val="18"/>
              </w:rPr>
            </w:pPr>
            <w:r w:rsidRPr="005943B6">
              <w:rPr>
                <w:szCs w:val="18"/>
              </w:rPr>
              <w:t>$35,193,073</w:t>
            </w:r>
          </w:p>
        </w:tc>
        <w:tc>
          <w:tcPr>
            <w:tcW w:w="493" w:type="pct"/>
            <w:vAlign w:val="bottom"/>
          </w:tcPr>
          <w:p w:rsidR="005943B6" w:rsidRPr="00A90589" w:rsidP="005943B6" w14:paraId="5450EA25" w14:textId="5A865220">
            <w:pPr>
              <w:pStyle w:val="RTableTextAbt"/>
              <w:ind w:right="-19"/>
              <w:rPr>
                <w:rFonts w:ascii="Times New Roman" w:hAnsi="Times New Roman" w:cs="Times New Roman"/>
                <w:szCs w:val="18"/>
              </w:rPr>
            </w:pPr>
            <w:r w:rsidRPr="005943B6">
              <w:rPr>
                <w:szCs w:val="18"/>
              </w:rPr>
              <w:t>$46,371,606</w:t>
            </w:r>
          </w:p>
        </w:tc>
      </w:tr>
      <w:tr w14:paraId="5297A3A9" w14:textId="77777777" w:rsidTr="00A90589">
        <w:tblPrEx>
          <w:tblW w:w="5280" w:type="pct"/>
          <w:tblInd w:w="-185" w:type="dxa"/>
          <w:tblLayout w:type="fixed"/>
          <w:tblLook w:val="04A0"/>
        </w:tblPrEx>
        <w:tc>
          <w:tcPr>
            <w:tcW w:w="693" w:type="pct"/>
            <w:vMerge/>
            <w:vAlign w:val="center"/>
          </w:tcPr>
          <w:p w:rsidR="005943B6" w:rsidRPr="00291B75" w:rsidP="005943B6" w14:paraId="32CE9E2A" w14:textId="77777777">
            <w:pPr>
              <w:pStyle w:val="BodyText"/>
              <w:jc w:val="center"/>
              <w:rPr>
                <w:rFonts w:ascii="Times New Roman" w:hAnsi="Times New Roman" w:cs="Times New Roman"/>
                <w:sz w:val="18"/>
                <w:szCs w:val="18"/>
                <w:highlight w:val="yellow"/>
              </w:rPr>
            </w:pPr>
          </w:p>
        </w:tc>
        <w:tc>
          <w:tcPr>
            <w:tcW w:w="1019" w:type="pct"/>
          </w:tcPr>
          <w:p w:rsidR="005943B6" w:rsidRPr="00291B75" w:rsidP="005943B6" w14:paraId="3B968315" w14:textId="77777777">
            <w:pPr>
              <w:pStyle w:val="RTableTextAbt"/>
              <w:ind w:right="-114"/>
              <w:jc w:val="left"/>
              <w:rPr>
                <w:rFonts w:ascii="Times New Roman" w:hAnsi="Times New Roman" w:cs="Times New Roman"/>
                <w:szCs w:val="18"/>
              </w:rPr>
            </w:pPr>
            <w:r w:rsidRPr="00291B75">
              <w:rPr>
                <w:rFonts w:ascii="Times New Roman" w:hAnsi="Times New Roman" w:cs="Times New Roman"/>
                <w:szCs w:val="18"/>
              </w:rPr>
              <w:t>1,000 to &lt; 10,000 times the ECEL</w:t>
            </w:r>
          </w:p>
        </w:tc>
        <w:tc>
          <w:tcPr>
            <w:tcW w:w="427" w:type="pct"/>
          </w:tcPr>
          <w:p w:rsidR="005943B6" w:rsidRPr="00CD48B1" w:rsidP="005943B6" w14:paraId="182F7D98"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4" w:type="pct"/>
          </w:tcPr>
          <w:p w:rsidR="005943B6" w:rsidRPr="00CD48B1" w:rsidP="005943B6" w14:paraId="70F1F63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tcPr>
          <w:p w:rsidR="005943B6" w:rsidRPr="00CD48B1" w:rsidP="005943B6" w14:paraId="0D7EF565"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tcPr>
          <w:p w:rsidR="005943B6" w:rsidRPr="00CD48B1" w:rsidP="005943B6" w14:paraId="5A98E8B3" w14:textId="77777777">
            <w:pPr>
              <w:pStyle w:val="RTableTextAbt"/>
              <w:ind w:right="-19"/>
              <w:rPr>
                <w:rFonts w:asciiTheme="majorBidi" w:hAnsiTheme="majorBidi" w:cstheme="majorBidi"/>
                <w:szCs w:val="18"/>
              </w:rPr>
            </w:pPr>
            <w:r w:rsidRPr="00CD48B1">
              <w:rPr>
                <w:rFonts w:asciiTheme="majorBidi" w:hAnsiTheme="majorBidi" w:cstheme="majorBidi"/>
                <w:szCs w:val="18"/>
              </w:rPr>
              <w:t>-</w:t>
            </w:r>
          </w:p>
        </w:tc>
        <w:tc>
          <w:tcPr>
            <w:tcW w:w="390" w:type="pct"/>
            <w:vAlign w:val="bottom"/>
          </w:tcPr>
          <w:p w:rsidR="005943B6" w:rsidRPr="00A90589" w:rsidP="005943B6" w14:paraId="37240008" w14:textId="6E0973BC">
            <w:pPr>
              <w:pStyle w:val="RTableTextAbt"/>
              <w:ind w:right="-19"/>
              <w:rPr>
                <w:rFonts w:ascii="Times New Roman" w:hAnsi="Times New Roman" w:cs="Times New Roman"/>
                <w:szCs w:val="18"/>
              </w:rPr>
            </w:pPr>
            <w:r w:rsidRPr="005943B6">
              <w:rPr>
                <w:szCs w:val="18"/>
              </w:rPr>
              <w:t>-</w:t>
            </w:r>
          </w:p>
        </w:tc>
        <w:tc>
          <w:tcPr>
            <w:tcW w:w="343" w:type="pct"/>
            <w:vAlign w:val="bottom"/>
          </w:tcPr>
          <w:p w:rsidR="005943B6" w:rsidRPr="00A90589" w:rsidP="005943B6" w14:paraId="7B22070C" w14:textId="7BA9D287">
            <w:pPr>
              <w:pStyle w:val="RTableTextAbt"/>
              <w:ind w:right="-19"/>
              <w:rPr>
                <w:rFonts w:ascii="Times New Roman" w:hAnsi="Times New Roman" w:cs="Times New Roman"/>
                <w:szCs w:val="18"/>
              </w:rPr>
            </w:pPr>
            <w:r w:rsidRPr="005943B6">
              <w:rPr>
                <w:szCs w:val="18"/>
              </w:rPr>
              <w:t>-</w:t>
            </w:r>
          </w:p>
        </w:tc>
        <w:tc>
          <w:tcPr>
            <w:tcW w:w="461" w:type="pct"/>
            <w:vAlign w:val="bottom"/>
          </w:tcPr>
          <w:p w:rsidR="005943B6" w:rsidRPr="00A90589" w:rsidP="005943B6" w14:paraId="637556E3" w14:textId="3CFE8027">
            <w:pPr>
              <w:pStyle w:val="RTableTextAbt"/>
              <w:ind w:right="-19"/>
              <w:rPr>
                <w:rFonts w:ascii="Times New Roman" w:hAnsi="Times New Roman" w:cs="Times New Roman"/>
                <w:szCs w:val="18"/>
              </w:rPr>
            </w:pPr>
            <w:r w:rsidRPr="005943B6">
              <w:rPr>
                <w:szCs w:val="18"/>
              </w:rPr>
              <w:t>-</w:t>
            </w:r>
          </w:p>
        </w:tc>
        <w:tc>
          <w:tcPr>
            <w:tcW w:w="493" w:type="pct"/>
            <w:vAlign w:val="bottom"/>
          </w:tcPr>
          <w:p w:rsidR="005943B6" w:rsidRPr="00A90589" w:rsidP="005943B6" w14:paraId="2793224D" w14:textId="0A871C6E">
            <w:pPr>
              <w:pStyle w:val="RTableTextAbt"/>
              <w:ind w:right="-19"/>
              <w:rPr>
                <w:rFonts w:ascii="Times New Roman" w:hAnsi="Times New Roman" w:cs="Times New Roman"/>
                <w:szCs w:val="18"/>
              </w:rPr>
            </w:pPr>
            <w:r w:rsidRPr="005943B6">
              <w:rPr>
                <w:szCs w:val="18"/>
              </w:rPr>
              <w:t>-</w:t>
            </w:r>
          </w:p>
        </w:tc>
      </w:tr>
      <w:tr w14:paraId="773396AF" w14:textId="77777777" w:rsidTr="00A90589">
        <w:tblPrEx>
          <w:tblW w:w="5280" w:type="pct"/>
          <w:tblInd w:w="-185" w:type="dxa"/>
          <w:tblLayout w:type="fixed"/>
          <w:tblLook w:val="04A0"/>
        </w:tblPrEx>
        <w:tc>
          <w:tcPr>
            <w:tcW w:w="693" w:type="pct"/>
            <w:vMerge/>
            <w:vAlign w:val="center"/>
          </w:tcPr>
          <w:p w:rsidR="005943B6" w:rsidRPr="00291B75" w:rsidP="005943B6" w14:paraId="1E6E735F" w14:textId="77777777">
            <w:pPr>
              <w:pStyle w:val="BodyText"/>
              <w:jc w:val="center"/>
              <w:rPr>
                <w:rFonts w:ascii="Times New Roman" w:hAnsi="Times New Roman" w:cs="Times New Roman"/>
                <w:sz w:val="18"/>
                <w:szCs w:val="18"/>
                <w:highlight w:val="yellow"/>
              </w:rPr>
            </w:pPr>
          </w:p>
        </w:tc>
        <w:tc>
          <w:tcPr>
            <w:tcW w:w="1019" w:type="pct"/>
          </w:tcPr>
          <w:p w:rsidR="005943B6" w:rsidRPr="00BA5EB0" w:rsidP="005943B6" w14:paraId="0E4CC959" w14:textId="77777777">
            <w:pPr>
              <w:pStyle w:val="RTableTextAbt"/>
              <w:ind w:right="-114"/>
              <w:jc w:val="left"/>
              <w:rPr>
                <w:rFonts w:ascii="Times New Roman" w:hAnsi="Times New Roman" w:cs="Times New Roman"/>
                <w:b/>
                <w:bCs w:val="0"/>
                <w:szCs w:val="18"/>
              </w:rPr>
            </w:pPr>
            <w:r w:rsidRPr="008665AF">
              <w:rPr>
                <w:b/>
                <w:szCs w:val="18"/>
              </w:rPr>
              <w:t>All thresholds</w:t>
            </w:r>
          </w:p>
        </w:tc>
        <w:tc>
          <w:tcPr>
            <w:tcW w:w="427" w:type="pct"/>
          </w:tcPr>
          <w:p w:rsidR="005943B6" w:rsidRPr="00CD48B1" w:rsidP="005943B6" w14:paraId="32D519E6"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148296</w:t>
            </w:r>
          </w:p>
        </w:tc>
        <w:tc>
          <w:tcPr>
            <w:tcW w:w="394" w:type="pct"/>
          </w:tcPr>
          <w:p w:rsidR="005943B6" w:rsidRPr="00CD48B1" w:rsidP="005943B6" w14:paraId="344F59BB"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201,370.0</w:t>
            </w:r>
          </w:p>
        </w:tc>
        <w:tc>
          <w:tcPr>
            <w:tcW w:w="390" w:type="pct"/>
          </w:tcPr>
          <w:p w:rsidR="005943B6" w:rsidRPr="00CD48B1" w:rsidP="005943B6" w14:paraId="6332383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378.96</w:t>
            </w:r>
          </w:p>
        </w:tc>
        <w:tc>
          <w:tcPr>
            <w:tcW w:w="390" w:type="pct"/>
          </w:tcPr>
          <w:p w:rsidR="005943B6" w:rsidRPr="00CD48B1" w:rsidP="005943B6" w14:paraId="18A39BA8" w14:textId="77777777">
            <w:pPr>
              <w:pStyle w:val="RTableTextAbt"/>
              <w:ind w:right="-19"/>
              <w:rPr>
                <w:rFonts w:asciiTheme="majorBidi" w:hAnsiTheme="majorBidi" w:cstheme="majorBidi"/>
                <w:b/>
                <w:bCs w:val="0"/>
                <w:szCs w:val="18"/>
              </w:rPr>
            </w:pPr>
            <w:r w:rsidRPr="00CD48B1">
              <w:rPr>
                <w:rFonts w:asciiTheme="majorBidi" w:hAnsiTheme="majorBidi" w:cstheme="majorBidi"/>
                <w:b/>
                <w:bCs w:val="0"/>
                <w:szCs w:val="18"/>
              </w:rPr>
              <w:t>$995.69</w:t>
            </w:r>
          </w:p>
        </w:tc>
        <w:tc>
          <w:tcPr>
            <w:tcW w:w="390" w:type="pct"/>
            <w:vAlign w:val="bottom"/>
          </w:tcPr>
          <w:p w:rsidR="005943B6" w:rsidRPr="00A90589" w:rsidP="005943B6" w14:paraId="5797314E" w14:textId="7C5A6DA4">
            <w:pPr>
              <w:pStyle w:val="RTableTextAbt"/>
              <w:ind w:right="-19"/>
              <w:rPr>
                <w:rFonts w:ascii="Times New Roman" w:hAnsi="Times New Roman" w:cs="Times New Roman"/>
                <w:b/>
                <w:bCs w:val="0"/>
                <w:szCs w:val="18"/>
              </w:rPr>
            </w:pPr>
            <w:r w:rsidRPr="005943B6">
              <w:rPr>
                <w:b/>
                <w:bCs w:val="0"/>
                <w:szCs w:val="18"/>
              </w:rPr>
              <w:t>$2,691.72</w:t>
            </w:r>
          </w:p>
        </w:tc>
        <w:tc>
          <w:tcPr>
            <w:tcW w:w="343" w:type="pct"/>
            <w:vAlign w:val="bottom"/>
          </w:tcPr>
          <w:p w:rsidR="005943B6" w:rsidRPr="00A90589" w:rsidP="005943B6" w14:paraId="5E4B5CCB" w14:textId="342D29EF">
            <w:pPr>
              <w:pStyle w:val="RTableTextAbt"/>
              <w:ind w:right="-19"/>
              <w:rPr>
                <w:rFonts w:ascii="Times New Roman" w:hAnsi="Times New Roman" w:cs="Times New Roman"/>
                <w:b/>
                <w:bCs w:val="0"/>
                <w:szCs w:val="18"/>
              </w:rPr>
            </w:pPr>
            <w:r w:rsidRPr="005943B6">
              <w:rPr>
                <w:b/>
                <w:bCs w:val="0"/>
                <w:szCs w:val="18"/>
              </w:rPr>
              <w:t>$3,552.28</w:t>
            </w:r>
          </w:p>
        </w:tc>
        <w:tc>
          <w:tcPr>
            <w:tcW w:w="461" w:type="pct"/>
            <w:vAlign w:val="bottom"/>
          </w:tcPr>
          <w:p w:rsidR="005943B6" w:rsidRPr="00A90589" w:rsidP="005943B6" w14:paraId="0C33C153" w14:textId="43AE8B51">
            <w:pPr>
              <w:pStyle w:val="RTableTextAbt"/>
              <w:ind w:right="-19"/>
              <w:rPr>
                <w:rFonts w:ascii="Times New Roman" w:hAnsi="Times New Roman" w:cs="Times New Roman"/>
                <w:b/>
                <w:bCs w:val="0"/>
                <w:szCs w:val="18"/>
              </w:rPr>
            </w:pPr>
            <w:r w:rsidRPr="005943B6">
              <w:rPr>
                <w:b/>
                <w:bCs w:val="0"/>
                <w:szCs w:val="18"/>
              </w:rPr>
              <w:t>$598,230,338</w:t>
            </w:r>
          </w:p>
        </w:tc>
        <w:tc>
          <w:tcPr>
            <w:tcW w:w="493" w:type="pct"/>
            <w:vAlign w:val="bottom"/>
          </w:tcPr>
          <w:p w:rsidR="005943B6" w:rsidRPr="00A90589" w:rsidP="005943B6" w14:paraId="388C3E02" w14:textId="1A2385EF">
            <w:pPr>
              <w:pStyle w:val="RTableTextAbt"/>
              <w:ind w:right="-19"/>
              <w:rPr>
                <w:rFonts w:ascii="Times New Roman" w:hAnsi="Times New Roman" w:cs="Times New Roman"/>
                <w:b/>
                <w:bCs w:val="0"/>
                <w:szCs w:val="18"/>
              </w:rPr>
            </w:pPr>
            <w:r w:rsidRPr="005943B6">
              <w:rPr>
                <w:b/>
                <w:bCs w:val="0"/>
                <w:szCs w:val="18"/>
              </w:rPr>
              <w:t>$862,978,822</w:t>
            </w:r>
          </w:p>
        </w:tc>
      </w:tr>
    </w:tbl>
    <w:p w:rsidR="00897C48" w:rsidP="00CB1C05" w14:paraId="1128AE1D" w14:textId="77777777">
      <w:pPr>
        <w:spacing w:after="0"/>
        <w:rPr>
          <w:rFonts w:ascii="Arial" w:hAnsi="Arial" w:cs="Arial"/>
          <w:b/>
          <w:bCs/>
          <w:i/>
          <w:iCs/>
          <w:color w:val="7F7F7F" w:themeColor="text1" w:themeTint="80"/>
          <w:sz w:val="24"/>
          <w:szCs w:val="28"/>
        </w:rPr>
      </w:pPr>
    </w:p>
    <w:p w:rsidR="00897C48" w:rsidP="00CB1C05" w14:paraId="38C106F6" w14:textId="77777777">
      <w:pPr>
        <w:spacing w:after="0"/>
        <w:rPr>
          <w:rFonts w:ascii="Arial" w:hAnsi="Arial" w:cs="Arial"/>
          <w:b/>
          <w:bCs/>
          <w:i/>
          <w:iCs/>
          <w:color w:val="7F7F7F" w:themeColor="text1" w:themeTint="80"/>
          <w:sz w:val="24"/>
          <w:szCs w:val="28"/>
        </w:rPr>
      </w:pPr>
    </w:p>
    <w:p w:rsidR="00D77366" w:rsidP="00CB1C05" w14:paraId="6034CE80" w14:textId="77777777">
      <w:pPr>
        <w:pStyle w:val="Heading2"/>
        <w:sectPr w:rsidSect="00CB1C05">
          <w:type w:val="nextColumn"/>
          <w:pgSz w:w="15840" w:h="12240" w:orient="landscape" w:code="1"/>
          <w:pgMar w:top="1800" w:right="1440" w:bottom="1440" w:left="1440" w:header="720" w:footer="720" w:gutter="0"/>
          <w:lnNumType w:countBy="1" w:restart="continuous"/>
          <w:pgNumType w:chapStyle="1"/>
          <w:cols w:space="720"/>
          <w:titlePg/>
        </w:sectPr>
      </w:pPr>
    </w:p>
    <w:p w:rsidR="00B2515B" w:rsidRPr="00DD1810" w:rsidP="00CB1C05" w14:paraId="64E2FB1C" w14:textId="77777777">
      <w:pPr>
        <w:pStyle w:val="Heading2"/>
      </w:pPr>
      <w:r>
        <w:t xml:space="preserve"> </w:t>
      </w:r>
      <w:bookmarkStart w:id="1240" w:name="_Ref158709362"/>
      <w:bookmarkStart w:id="1241" w:name="_Toc165378757"/>
      <w:r>
        <w:t>P</w:t>
      </w:r>
      <w:r w:rsidR="00AC75A9">
        <w:t xml:space="preserve">rescriptive </w:t>
      </w:r>
      <w:r>
        <w:t>C</w:t>
      </w:r>
      <w:r w:rsidR="00AC75A9">
        <w:t>ontrol</w:t>
      </w:r>
      <w:r>
        <w:t xml:space="preserve"> Costs</w:t>
      </w:r>
      <w:r w:rsidRPr="004E73E0" w:rsidR="00215821">
        <w:t xml:space="preserve"> for</w:t>
      </w:r>
      <w:r w:rsidR="005F08B6">
        <w:t xml:space="preserve"> Energized Electrical Cleaning</w:t>
      </w:r>
      <w:bookmarkEnd w:id="1240"/>
      <w:bookmarkEnd w:id="1241"/>
    </w:p>
    <w:p w:rsidR="00DD1810" w:rsidP="00CB1C05" w14:paraId="72C84F9D" w14:textId="77777777">
      <w:pPr>
        <w:pStyle w:val="BodyText"/>
      </w:pPr>
      <w:r>
        <w:rPr>
          <w:lang w:val="en-US"/>
        </w:rPr>
        <w:t>Users of e</w:t>
      </w:r>
      <w:r w:rsidR="00C21562">
        <w:rPr>
          <w:lang w:val="en-US"/>
        </w:rPr>
        <w:t>nergi</w:t>
      </w:r>
      <w:r w:rsidR="00BE558A">
        <w:rPr>
          <w:lang w:val="en-US"/>
        </w:rPr>
        <w:t>zed e</w:t>
      </w:r>
      <w:r w:rsidR="00E76357">
        <w:rPr>
          <w:lang w:val="en-US"/>
        </w:rPr>
        <w:t xml:space="preserve">lectrical </w:t>
      </w:r>
      <w:r w:rsidR="009621BB">
        <w:rPr>
          <w:lang w:val="en-US"/>
        </w:rPr>
        <w:t>cleaners</w:t>
      </w:r>
      <w:r w:rsidR="008E0D26">
        <w:rPr>
          <w:lang w:val="en-US"/>
        </w:rPr>
        <w:t>, a sub</w:t>
      </w:r>
      <w:r w:rsidR="004321DF">
        <w:rPr>
          <w:lang w:val="en-US"/>
        </w:rPr>
        <w:t>-</w:t>
      </w:r>
      <w:r w:rsidR="008E0D26">
        <w:rPr>
          <w:lang w:val="en-US"/>
        </w:rPr>
        <w:t>use of</w:t>
      </w:r>
      <w:r w:rsidR="004321DF">
        <w:rPr>
          <w:lang w:val="en-US"/>
        </w:rPr>
        <w:t xml:space="preserve"> </w:t>
      </w:r>
      <w:r w:rsidR="004321DF">
        <w:rPr>
          <w:szCs w:val="24"/>
        </w:rPr>
        <w:t>the industrial and commercial use as solvent for aerosol spray degreaser/cleaner,</w:t>
      </w:r>
      <w:r w:rsidR="009621BB">
        <w:rPr>
          <w:lang w:val="en-US"/>
        </w:rPr>
        <w:t xml:space="preserve"> have the option to have </w:t>
      </w:r>
      <w:r w:rsidR="00A8052F">
        <w:rPr>
          <w:lang w:val="en-US"/>
        </w:rPr>
        <w:t xml:space="preserve">potentially </w:t>
      </w:r>
      <w:r w:rsidR="00875C32">
        <w:rPr>
          <w:lang w:val="en-US"/>
        </w:rPr>
        <w:t>exposed persons use APF 50 respirators</w:t>
      </w:r>
      <w:r w:rsidR="001159DA">
        <w:rPr>
          <w:lang w:val="en-US"/>
        </w:rPr>
        <w:t xml:space="preserve"> </w:t>
      </w:r>
      <w:r w:rsidR="00EA033B">
        <w:rPr>
          <w:lang w:val="en-US"/>
        </w:rPr>
        <w:t xml:space="preserve">and </w:t>
      </w:r>
      <w:r w:rsidR="001159DA">
        <w:rPr>
          <w:lang w:val="en-US"/>
        </w:rPr>
        <w:t>dermal PP</w:t>
      </w:r>
      <w:r w:rsidR="00E35D0C">
        <w:rPr>
          <w:lang w:val="en-US"/>
        </w:rPr>
        <w:t>E</w:t>
      </w:r>
      <w:r w:rsidR="00CA63E7">
        <w:rPr>
          <w:lang w:val="en-US"/>
        </w:rPr>
        <w:t xml:space="preserve">, </w:t>
      </w:r>
      <w:r w:rsidR="00EA033B">
        <w:rPr>
          <w:lang w:val="en-US"/>
        </w:rPr>
        <w:t xml:space="preserve">along with </w:t>
      </w:r>
      <w:r w:rsidR="00CF5537">
        <w:rPr>
          <w:lang w:val="en-US"/>
        </w:rPr>
        <w:t>self-certification</w:t>
      </w:r>
      <w:r w:rsidR="00CA63E7">
        <w:rPr>
          <w:lang w:val="en-US"/>
        </w:rPr>
        <w:t xml:space="preserve"> and product labeling </w:t>
      </w:r>
      <w:r w:rsidR="00E61ACF">
        <w:rPr>
          <w:lang w:val="en-US"/>
        </w:rPr>
        <w:t xml:space="preserve">requirements </w:t>
      </w:r>
      <w:r w:rsidR="00E35D0C">
        <w:t xml:space="preserve">under Option 1. </w:t>
      </w:r>
      <w:r w:rsidR="00DD03F1">
        <w:t>While</w:t>
      </w:r>
      <w:r w:rsidR="00D15749">
        <w:t xml:space="preserve"> it is possible that </w:t>
      </w:r>
      <w:r w:rsidR="00870794">
        <w:t xml:space="preserve">users of </w:t>
      </w:r>
      <w:r w:rsidR="00CC708F">
        <w:t>P</w:t>
      </w:r>
      <w:r w:rsidR="00870794">
        <w:t xml:space="preserve">CE-products will switch to an alternative instead, </w:t>
      </w:r>
      <w:r w:rsidR="00F20627">
        <w:t xml:space="preserve">for the purpose of estimated costs and benefits </w:t>
      </w:r>
      <w:r w:rsidR="00E35D0C">
        <w:t xml:space="preserve">EPA assumes that energized electrical cleaners will </w:t>
      </w:r>
      <w:r w:rsidR="007A4CB6">
        <w:t>choose</w:t>
      </w:r>
      <w:r w:rsidR="00E35D0C">
        <w:t xml:space="preserve"> </w:t>
      </w:r>
      <w:r w:rsidR="00F20627">
        <w:t xml:space="preserve">to implement the required prescriptive controls </w:t>
      </w:r>
      <w:r w:rsidR="00E35D0C">
        <w:t xml:space="preserve">under </w:t>
      </w:r>
      <w:r w:rsidR="00D32EFC">
        <w:t>O</w:t>
      </w:r>
      <w:r w:rsidR="00E35D0C">
        <w:t>ption 1.</w:t>
      </w:r>
    </w:p>
    <w:p w:rsidR="00DD1810" w:rsidP="00CB1C05" w14:paraId="09A33033" w14:textId="77777777">
      <w:pPr>
        <w:pStyle w:val="Heading3"/>
      </w:pPr>
      <w:r>
        <w:t xml:space="preserve">APF 50 Respirator and Dermal Control PPE </w:t>
      </w:r>
      <w:r w:rsidR="00766CB6">
        <w:t>Costs</w:t>
      </w:r>
    </w:p>
    <w:p w:rsidR="00DC3002" w:rsidP="00CB1C05" w14:paraId="547CD93C" w14:textId="77777777">
      <w:pPr>
        <w:pStyle w:val="BodyText"/>
      </w:pPr>
      <w:r>
        <w:fldChar w:fldCharType="begin" w:fldLock="1"/>
      </w:r>
      <w:r>
        <w:instrText xml:space="preserve"> REF _Ref158294220 \h </w:instrText>
      </w:r>
      <w:r>
        <w:fldChar w:fldCharType="separate"/>
      </w:r>
      <w:r w:rsidR="0092222B">
        <w:t xml:space="preserve">Table </w:t>
      </w:r>
      <w:r w:rsidR="0092222B">
        <w:rPr>
          <w:noProof/>
        </w:rPr>
        <w:t>7</w:t>
      </w:r>
      <w:r w:rsidR="0092222B">
        <w:noBreakHyphen/>
      </w:r>
      <w:r w:rsidR="0092222B">
        <w:rPr>
          <w:noProof/>
        </w:rPr>
        <w:t>68</w:t>
      </w:r>
      <w:r>
        <w:fldChar w:fldCharType="end"/>
      </w:r>
      <w:r>
        <w:t xml:space="preserve"> </w:t>
      </w:r>
      <w:r w:rsidR="003F64BC">
        <w:t>and</w:t>
      </w:r>
      <w:r w:rsidR="00507D23">
        <w:t xml:space="preserve"> </w:t>
      </w:r>
      <w:r w:rsidR="00CA63E7">
        <w:fldChar w:fldCharType="begin" w:fldLock="1"/>
      </w:r>
      <w:r w:rsidR="00CA63E7">
        <w:instrText xml:space="preserve"> REF _Ref158296018 \h </w:instrText>
      </w:r>
      <w:r w:rsidR="00CA63E7">
        <w:fldChar w:fldCharType="separate"/>
      </w:r>
      <w:r w:rsidR="0092222B">
        <w:t xml:space="preserve">Table </w:t>
      </w:r>
      <w:r w:rsidR="0092222B">
        <w:rPr>
          <w:noProof/>
        </w:rPr>
        <w:t>7</w:t>
      </w:r>
      <w:r w:rsidR="0092222B">
        <w:noBreakHyphen/>
      </w:r>
      <w:r w:rsidR="0092222B">
        <w:rPr>
          <w:noProof/>
        </w:rPr>
        <w:t>69</w:t>
      </w:r>
      <w:r w:rsidR="00CA63E7">
        <w:fldChar w:fldCharType="end"/>
      </w:r>
      <w:r w:rsidR="004445AE">
        <w:t xml:space="preserve"> </w:t>
      </w:r>
      <w:r>
        <w:t xml:space="preserve">present the total initial and </w:t>
      </w:r>
      <w:r w:rsidR="00CE288B">
        <w:t xml:space="preserve">recurring </w:t>
      </w:r>
      <w:r>
        <w:t xml:space="preserve">annual costs </w:t>
      </w:r>
      <w:r w:rsidR="00CE288B">
        <w:t>for</w:t>
      </w:r>
      <w:r w:rsidR="00240DDA">
        <w:t xml:space="preserve"> co</w:t>
      </w:r>
      <w:r w:rsidR="00261AAC">
        <w:t>m</w:t>
      </w:r>
      <w:r w:rsidR="00240DDA">
        <w:t>plying with the APF 50 re</w:t>
      </w:r>
      <w:r w:rsidR="00C332B4">
        <w:t>s</w:t>
      </w:r>
      <w:r w:rsidR="00240DDA">
        <w:t>pirator</w:t>
      </w:r>
      <w:r w:rsidR="00C332B4">
        <w:t xml:space="preserve"> </w:t>
      </w:r>
      <w:r w:rsidR="00DF73A8">
        <w:t xml:space="preserve">and dermal control </w:t>
      </w:r>
      <w:r w:rsidR="00261AAC">
        <w:t xml:space="preserve">requirements </w:t>
      </w:r>
      <w:r w:rsidR="003A50BA">
        <w:t>for energized electrical cleaners</w:t>
      </w:r>
      <w:r w:rsidR="0016563A">
        <w:t>,</w:t>
      </w:r>
      <w:r w:rsidR="009E709A">
        <w:t xml:space="preserve"> </w:t>
      </w:r>
      <w:r w:rsidR="00982E07">
        <w:t>respectively</w:t>
      </w:r>
      <w:r w:rsidR="003A50BA">
        <w:t>.</w:t>
      </w:r>
      <w:r w:rsidR="00087D7B">
        <w:t xml:space="preserve"> EPA assumes that 5</w:t>
      </w:r>
      <w:r w:rsidR="00384D96">
        <w:t xml:space="preserve"> percent</w:t>
      </w:r>
      <w:r w:rsidR="00087D7B">
        <w:t xml:space="preserve"> of EEC users </w:t>
      </w:r>
      <w:r w:rsidR="00D457FF">
        <w:t xml:space="preserve">would be using the aerosol EECs in enclosed spaces </w:t>
      </w:r>
      <w:r w:rsidR="004F0020">
        <w:t xml:space="preserve">where respiratory protection would be required. </w:t>
      </w:r>
      <w:r w:rsidR="00384D96">
        <w:t xml:space="preserve">Similarly, EPA assumes that </w:t>
      </w:r>
      <w:r w:rsidR="00AA5DEA">
        <w:t xml:space="preserve">5 percent of EEC users would not be wearing the required dermal protection </w:t>
      </w:r>
      <w:r w:rsidR="00257AB4">
        <w:t>in the baseline.</w:t>
      </w:r>
    </w:p>
    <w:tbl>
      <w:tblPr>
        <w:tblStyle w:val="TableGrid"/>
        <w:tblW w:w="0" w:type="auto"/>
        <w:tblLayout w:type="fixed"/>
        <w:tblLook w:val="04A0"/>
      </w:tblPr>
      <w:tblGrid>
        <w:gridCol w:w="2601"/>
        <w:gridCol w:w="1221"/>
        <w:gridCol w:w="1357"/>
        <w:gridCol w:w="1880"/>
        <w:gridCol w:w="1941"/>
      </w:tblGrid>
      <w:tr w14:paraId="1C787584" w14:textId="77777777" w:rsidTr="00AE616E">
        <w:tblPrEx>
          <w:tblW w:w="0" w:type="auto"/>
          <w:tblLayout w:type="fixed"/>
          <w:tblLook w:val="04A0"/>
        </w:tblPrEx>
        <w:tc>
          <w:tcPr>
            <w:tcW w:w="9000" w:type="dxa"/>
            <w:gridSpan w:val="5"/>
            <w:tcBorders>
              <w:top w:val="nil"/>
              <w:left w:val="nil"/>
              <w:bottom w:val="single" w:sz="4" w:space="0" w:color="auto"/>
              <w:right w:val="nil"/>
            </w:tcBorders>
          </w:tcPr>
          <w:p w:rsidR="00E63368" w:rsidP="00CB1C05" w14:paraId="54A6C24A" w14:textId="77777777">
            <w:pPr>
              <w:pStyle w:val="TableTitleA"/>
            </w:pPr>
            <w:bookmarkStart w:id="1242" w:name="_Ref158294220"/>
            <w:bookmarkStart w:id="1243" w:name="_Toc165379701"/>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8</w:t>
            </w:r>
            <w:r w:rsidR="00BC4B5D">
              <w:rPr>
                <w:noProof/>
              </w:rPr>
              <w:fldChar w:fldCharType="end"/>
            </w:r>
            <w:bookmarkEnd w:id="1242"/>
            <w:r>
              <w:t xml:space="preserve">: </w:t>
            </w:r>
            <w:r w:rsidR="00A37365">
              <w:t xml:space="preserve">Total Initial and Annual </w:t>
            </w:r>
            <w:r w:rsidR="00F65704">
              <w:t>APF 50 Respirator</w:t>
            </w:r>
            <w:r w:rsidR="00E1463C">
              <w:t xml:space="preserve"> Costs for E</w:t>
            </w:r>
            <w:r w:rsidR="00697932">
              <w:t xml:space="preserve">nergized </w:t>
            </w:r>
            <w:r w:rsidR="00A37365">
              <w:t>E</w:t>
            </w:r>
            <w:r w:rsidR="00697932">
              <w:t xml:space="preserve">lectrical </w:t>
            </w:r>
            <w:r w:rsidR="00A37365">
              <w:t>C</w:t>
            </w:r>
            <w:r w:rsidR="00697932">
              <w:t>leaners</w:t>
            </w:r>
            <w:bookmarkEnd w:id="1243"/>
          </w:p>
        </w:tc>
      </w:tr>
      <w:tr w14:paraId="17AD03DF" w14:textId="77777777" w:rsidTr="00630AF5">
        <w:tblPrEx>
          <w:tblW w:w="0" w:type="auto"/>
          <w:tblLayout w:type="fixed"/>
          <w:tblLook w:val="04A0"/>
        </w:tblPrEx>
        <w:tc>
          <w:tcPr>
            <w:tcW w:w="2601" w:type="dxa"/>
            <w:vMerge w:val="restart"/>
            <w:tcBorders>
              <w:top w:val="single" w:sz="4" w:space="0" w:color="auto"/>
            </w:tcBorders>
            <w:shd w:val="clear" w:color="auto" w:fill="48A9C5" w:themeFill="accent1"/>
            <w:vAlign w:val="center"/>
          </w:tcPr>
          <w:p w:rsidR="00E44D0A" w:rsidRPr="00EB27F1" w:rsidP="00CB1C05" w14:paraId="5440FA41" w14:textId="77777777">
            <w:pPr>
              <w:pStyle w:val="TableSubtitle"/>
            </w:pPr>
            <w:r w:rsidRPr="00EB27F1">
              <w:t>Number of Affected Workers</w:t>
            </w:r>
          </w:p>
        </w:tc>
        <w:tc>
          <w:tcPr>
            <w:tcW w:w="2578" w:type="dxa"/>
            <w:gridSpan w:val="2"/>
            <w:tcBorders>
              <w:top w:val="single" w:sz="4" w:space="0" w:color="auto"/>
            </w:tcBorders>
            <w:shd w:val="clear" w:color="auto" w:fill="48A9C5" w:themeFill="accent1"/>
          </w:tcPr>
          <w:p w:rsidR="00FC2EE8" w:rsidRPr="00EB27F1" w:rsidP="00CB1C05" w14:paraId="5BCD7D62" w14:textId="77777777">
            <w:pPr>
              <w:pStyle w:val="TableSubtitle"/>
            </w:pPr>
            <w:r w:rsidRPr="00EB27F1">
              <w:t xml:space="preserve"> </w:t>
            </w:r>
            <w:r w:rsidR="00E767F0">
              <w:t>P</w:t>
            </w:r>
            <w:r w:rsidRPr="00EB27F1">
              <w:t>er Worker</w:t>
            </w:r>
            <w:r w:rsidR="00E767F0">
              <w:t xml:space="preserve"> Costs</w:t>
            </w:r>
          </w:p>
        </w:tc>
        <w:tc>
          <w:tcPr>
            <w:tcW w:w="3821" w:type="dxa"/>
            <w:gridSpan w:val="2"/>
            <w:tcBorders>
              <w:top w:val="single" w:sz="4" w:space="0" w:color="auto"/>
            </w:tcBorders>
            <w:shd w:val="clear" w:color="auto" w:fill="48A9C5" w:themeFill="accent1"/>
          </w:tcPr>
          <w:p w:rsidR="00FC2EE8" w:rsidRPr="00EB27F1" w:rsidP="00CB1C05" w14:paraId="754FF669" w14:textId="77777777">
            <w:pPr>
              <w:pStyle w:val="TableSubtitle"/>
            </w:pPr>
            <w:r w:rsidRPr="00EB27F1">
              <w:t>Total Costs</w:t>
            </w:r>
          </w:p>
        </w:tc>
      </w:tr>
      <w:tr w14:paraId="4974FF82" w14:textId="77777777" w:rsidTr="00630AF5">
        <w:tblPrEx>
          <w:tblW w:w="0" w:type="auto"/>
          <w:tblLayout w:type="fixed"/>
          <w:tblLook w:val="04A0"/>
        </w:tblPrEx>
        <w:tc>
          <w:tcPr>
            <w:tcW w:w="2601" w:type="dxa"/>
            <w:vMerge/>
            <w:shd w:val="clear" w:color="auto" w:fill="48A9C5" w:themeFill="accent1"/>
          </w:tcPr>
          <w:p w:rsidR="00924600" w:rsidP="00CB1C05" w14:paraId="637A40E0" w14:textId="77777777">
            <w:pPr>
              <w:pStyle w:val="TableSubtitle"/>
            </w:pPr>
          </w:p>
        </w:tc>
        <w:tc>
          <w:tcPr>
            <w:tcW w:w="1221" w:type="dxa"/>
            <w:shd w:val="clear" w:color="auto" w:fill="48A9C5" w:themeFill="accent1"/>
            <w:vAlign w:val="center"/>
          </w:tcPr>
          <w:p w:rsidR="00924600" w:rsidRPr="00EB27F1" w:rsidP="00CB1C05" w14:paraId="6417BA6C" w14:textId="77777777">
            <w:pPr>
              <w:pStyle w:val="TableSubtitle"/>
            </w:pPr>
            <w:r w:rsidRPr="00EB27F1">
              <w:t>Initial Costs</w:t>
            </w:r>
          </w:p>
        </w:tc>
        <w:tc>
          <w:tcPr>
            <w:tcW w:w="1357" w:type="dxa"/>
            <w:shd w:val="clear" w:color="auto" w:fill="48A9C5" w:themeFill="accent1"/>
            <w:vAlign w:val="center"/>
          </w:tcPr>
          <w:p w:rsidR="00924600" w:rsidRPr="00EB27F1" w:rsidP="00CB1C05" w14:paraId="7D57B465" w14:textId="77777777">
            <w:pPr>
              <w:pStyle w:val="TableSubtitle"/>
            </w:pPr>
            <w:r w:rsidRPr="00EB27F1">
              <w:t>Annual Costs</w:t>
            </w:r>
          </w:p>
        </w:tc>
        <w:tc>
          <w:tcPr>
            <w:tcW w:w="1880" w:type="dxa"/>
            <w:shd w:val="clear" w:color="auto" w:fill="48A9C5" w:themeFill="accent1"/>
            <w:vAlign w:val="center"/>
          </w:tcPr>
          <w:p w:rsidR="00924600" w:rsidRPr="00EB27F1" w:rsidP="00CB1C05" w14:paraId="28B08DDD" w14:textId="77777777">
            <w:pPr>
              <w:pStyle w:val="TableSubtitle"/>
            </w:pPr>
            <w:r w:rsidRPr="00EB27F1">
              <w:t>Initial Costs</w:t>
            </w:r>
          </w:p>
        </w:tc>
        <w:tc>
          <w:tcPr>
            <w:tcW w:w="1941" w:type="dxa"/>
            <w:shd w:val="clear" w:color="auto" w:fill="48A9C5" w:themeFill="accent1"/>
            <w:vAlign w:val="center"/>
          </w:tcPr>
          <w:p w:rsidR="00924600" w:rsidRPr="00EB27F1" w:rsidP="00CB1C05" w14:paraId="183F24D7" w14:textId="77777777">
            <w:pPr>
              <w:pStyle w:val="TableSubtitle"/>
            </w:pPr>
            <w:r w:rsidRPr="00EB27F1">
              <w:t>Annual Costs</w:t>
            </w:r>
          </w:p>
        </w:tc>
      </w:tr>
      <w:tr w14:paraId="713D4DA4" w14:textId="77777777" w:rsidTr="00577C9F">
        <w:tblPrEx>
          <w:tblW w:w="0" w:type="auto"/>
          <w:tblLayout w:type="fixed"/>
          <w:tblLook w:val="04A0"/>
        </w:tblPrEx>
        <w:tc>
          <w:tcPr>
            <w:tcW w:w="2601" w:type="dxa"/>
            <w:vAlign w:val="center"/>
          </w:tcPr>
          <w:p w:rsidR="000B7437" w:rsidRPr="00DB1C8F" w:rsidP="000B7437" w14:paraId="287AE8EF" w14:textId="77777777">
            <w:pPr>
              <w:pStyle w:val="RTableTextAbt"/>
              <w:ind w:right="-114"/>
              <w:jc w:val="center"/>
              <w:rPr>
                <w:rFonts w:ascii="Times New Roman" w:hAnsi="Times New Roman" w:cs="Times New Roman"/>
              </w:rPr>
            </w:pPr>
            <w:r w:rsidRPr="00DB1C8F">
              <w:rPr>
                <w:rFonts w:ascii="Times New Roman" w:hAnsi="Times New Roman" w:cs="Times New Roman"/>
                <w:szCs w:val="18"/>
              </w:rPr>
              <w:t>6,088</w:t>
            </w:r>
          </w:p>
        </w:tc>
        <w:tc>
          <w:tcPr>
            <w:tcW w:w="1221" w:type="dxa"/>
            <w:vAlign w:val="center"/>
          </w:tcPr>
          <w:p w:rsidR="000B7437" w:rsidRPr="00A90589" w:rsidP="000B7437" w14:paraId="0E46CFFA" w14:textId="5FD5DDB1">
            <w:pPr>
              <w:pStyle w:val="RTableTextAbt"/>
              <w:ind w:right="-114"/>
              <w:jc w:val="center"/>
              <w:rPr>
                <w:rFonts w:ascii="Times New Roman" w:hAnsi="Times New Roman" w:cs="Times New Roman"/>
              </w:rPr>
            </w:pPr>
            <w:r w:rsidRPr="000B7437">
              <w:rPr>
                <w:szCs w:val="18"/>
              </w:rPr>
              <w:t xml:space="preserve">$2,711 </w:t>
            </w:r>
          </w:p>
        </w:tc>
        <w:tc>
          <w:tcPr>
            <w:tcW w:w="1357" w:type="dxa"/>
            <w:vAlign w:val="center"/>
          </w:tcPr>
          <w:p w:rsidR="000B7437" w:rsidRPr="00A90589" w:rsidP="000B7437" w14:paraId="4DA5514F" w14:textId="2AA6AE29">
            <w:pPr>
              <w:pStyle w:val="RTableTextAbt"/>
              <w:ind w:right="-114"/>
              <w:jc w:val="center"/>
              <w:rPr>
                <w:rFonts w:ascii="Times New Roman" w:hAnsi="Times New Roman" w:cs="Times New Roman"/>
              </w:rPr>
            </w:pPr>
            <w:r w:rsidRPr="000B7437">
              <w:rPr>
                <w:szCs w:val="18"/>
              </w:rPr>
              <w:t xml:space="preserve">$2,667 </w:t>
            </w:r>
          </w:p>
        </w:tc>
        <w:tc>
          <w:tcPr>
            <w:tcW w:w="1880" w:type="dxa"/>
            <w:vAlign w:val="center"/>
          </w:tcPr>
          <w:p w:rsidR="000B7437" w:rsidRPr="00A90589" w:rsidP="000B7437" w14:paraId="5A2D12F9" w14:textId="57743316">
            <w:pPr>
              <w:pStyle w:val="RTableTextAbt"/>
              <w:ind w:right="-114"/>
              <w:jc w:val="center"/>
              <w:rPr>
                <w:rFonts w:ascii="Times New Roman" w:hAnsi="Times New Roman" w:cs="Times New Roman"/>
              </w:rPr>
            </w:pPr>
            <w:r w:rsidRPr="000B7437">
              <w:rPr>
                <w:szCs w:val="18"/>
              </w:rPr>
              <w:t xml:space="preserve">$16,501,414 </w:t>
            </w:r>
          </w:p>
        </w:tc>
        <w:tc>
          <w:tcPr>
            <w:tcW w:w="1941" w:type="dxa"/>
            <w:vAlign w:val="center"/>
          </w:tcPr>
          <w:p w:rsidR="000B7437" w:rsidRPr="00A90589" w:rsidP="000B7437" w14:paraId="0E3DBB0B" w14:textId="1FD8A4D1">
            <w:pPr>
              <w:pStyle w:val="RTableTextAbt"/>
              <w:ind w:right="-114"/>
              <w:jc w:val="center"/>
              <w:rPr>
                <w:rFonts w:ascii="Times New Roman" w:hAnsi="Times New Roman" w:cs="Times New Roman"/>
              </w:rPr>
            </w:pPr>
            <w:r w:rsidRPr="000B7437">
              <w:rPr>
                <w:szCs w:val="18"/>
              </w:rPr>
              <w:t xml:space="preserve">$16,238,536 </w:t>
            </w:r>
          </w:p>
        </w:tc>
      </w:tr>
    </w:tbl>
    <w:p w:rsidR="00FB04B8" w:rsidRPr="00C624C1" w:rsidP="00CB1C05" w14:paraId="57D872B4" w14:textId="77777777">
      <w:pPr>
        <w:pStyle w:val="BodyText"/>
        <w:rPr>
          <w:lang w:val="en-US"/>
        </w:rPr>
      </w:pPr>
    </w:p>
    <w:tbl>
      <w:tblPr>
        <w:tblStyle w:val="TableGrid"/>
        <w:tblW w:w="0" w:type="auto"/>
        <w:tblLayout w:type="fixed"/>
        <w:tblLook w:val="04A0"/>
      </w:tblPr>
      <w:tblGrid>
        <w:gridCol w:w="3150"/>
        <w:gridCol w:w="2520"/>
        <w:gridCol w:w="3330"/>
      </w:tblGrid>
      <w:tr w14:paraId="384DABD3" w14:textId="77777777" w:rsidTr="00AE616E">
        <w:tblPrEx>
          <w:tblW w:w="0" w:type="auto"/>
          <w:tblLayout w:type="fixed"/>
          <w:tblLook w:val="04A0"/>
        </w:tblPrEx>
        <w:tc>
          <w:tcPr>
            <w:tcW w:w="9000" w:type="dxa"/>
            <w:gridSpan w:val="3"/>
            <w:tcBorders>
              <w:top w:val="nil"/>
              <w:left w:val="nil"/>
              <w:bottom w:val="single" w:sz="4" w:space="0" w:color="auto"/>
              <w:right w:val="nil"/>
            </w:tcBorders>
          </w:tcPr>
          <w:p w:rsidR="003C4761" w:rsidP="00CB1C05" w14:paraId="25B55369" w14:textId="77777777">
            <w:pPr>
              <w:pStyle w:val="TableTitleA"/>
              <w:rPr>
                <w:highlight w:val="yellow"/>
              </w:rPr>
            </w:pPr>
            <w:bookmarkStart w:id="1244" w:name="_Ref158296018"/>
            <w:bookmarkStart w:id="1245" w:name="_Toc165379702"/>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9</w:t>
            </w:r>
            <w:r w:rsidR="00BC4B5D">
              <w:rPr>
                <w:noProof/>
              </w:rPr>
              <w:fldChar w:fldCharType="end"/>
            </w:r>
            <w:bookmarkEnd w:id="1244"/>
            <w:r>
              <w:t>:</w:t>
            </w:r>
            <w:r w:rsidR="00DE46D1">
              <w:t xml:space="preserve"> Total </w:t>
            </w:r>
            <w:r w:rsidR="00A266B5">
              <w:t>Initial and Annual Derma</w:t>
            </w:r>
            <w:r w:rsidR="006E5283">
              <w:t>l</w:t>
            </w:r>
            <w:r w:rsidR="00A266B5">
              <w:t xml:space="preserve"> Control Costs for </w:t>
            </w:r>
            <w:r w:rsidR="004064D6">
              <w:t>E</w:t>
            </w:r>
            <w:r w:rsidR="00697932">
              <w:t xml:space="preserve">nergized </w:t>
            </w:r>
            <w:r w:rsidR="004064D6">
              <w:t>E</w:t>
            </w:r>
            <w:r w:rsidR="00697932">
              <w:t xml:space="preserve">lectrical </w:t>
            </w:r>
            <w:r w:rsidR="004064D6">
              <w:t>C</w:t>
            </w:r>
            <w:r w:rsidR="00697932">
              <w:t>leaners</w:t>
            </w:r>
            <w:bookmarkEnd w:id="1245"/>
          </w:p>
        </w:tc>
      </w:tr>
      <w:tr w14:paraId="2E7454EF" w14:textId="77777777" w:rsidTr="00CD48B1">
        <w:tblPrEx>
          <w:tblW w:w="0" w:type="auto"/>
          <w:tblLayout w:type="fixed"/>
          <w:tblLook w:val="04A0"/>
        </w:tblPrEx>
        <w:trPr>
          <w:trHeight w:val="230"/>
        </w:trPr>
        <w:tc>
          <w:tcPr>
            <w:tcW w:w="3150" w:type="dxa"/>
            <w:vMerge w:val="restart"/>
            <w:tcBorders>
              <w:top w:val="single" w:sz="4" w:space="0" w:color="auto"/>
            </w:tcBorders>
            <w:shd w:val="clear" w:color="auto" w:fill="48A9C5" w:themeFill="accent1"/>
            <w:vAlign w:val="center"/>
          </w:tcPr>
          <w:p w:rsidR="00875D84" w:rsidRPr="00A17E18" w:rsidP="00CB1C05" w14:paraId="16C59ED6" w14:textId="77777777">
            <w:pPr>
              <w:pStyle w:val="TableSubtitle"/>
              <w:rPr>
                <w:highlight w:val="yellow"/>
              </w:rPr>
            </w:pPr>
            <w:r w:rsidRPr="00A17E18">
              <w:t>Number of Affected Workers</w:t>
            </w:r>
          </w:p>
        </w:tc>
        <w:tc>
          <w:tcPr>
            <w:tcW w:w="2520" w:type="dxa"/>
            <w:vMerge w:val="restart"/>
            <w:tcBorders>
              <w:top w:val="single" w:sz="4" w:space="0" w:color="auto"/>
            </w:tcBorders>
            <w:shd w:val="clear" w:color="auto" w:fill="48A9C5" w:themeFill="accent1"/>
            <w:vAlign w:val="center"/>
          </w:tcPr>
          <w:p w:rsidR="00875D84" w:rsidRPr="00A17E18" w:rsidP="00CB1C05" w14:paraId="366B41C6" w14:textId="77777777">
            <w:pPr>
              <w:pStyle w:val="TableSubtitle"/>
            </w:pPr>
            <w:r w:rsidRPr="00A17E18">
              <w:t>Per worker Costs (annual)</w:t>
            </w:r>
          </w:p>
        </w:tc>
        <w:tc>
          <w:tcPr>
            <w:tcW w:w="3330" w:type="dxa"/>
            <w:vMerge w:val="restart"/>
            <w:tcBorders>
              <w:top w:val="single" w:sz="4" w:space="0" w:color="auto"/>
            </w:tcBorders>
            <w:shd w:val="clear" w:color="auto" w:fill="48A9C5" w:themeFill="accent1"/>
            <w:vAlign w:val="center"/>
          </w:tcPr>
          <w:p w:rsidR="00875D84" w:rsidRPr="00A17E18" w:rsidP="00CB1C05" w14:paraId="4BC70E17" w14:textId="77777777">
            <w:pPr>
              <w:pStyle w:val="TableSubtitle"/>
            </w:pPr>
            <w:r w:rsidRPr="00A17E18">
              <w:t>Total</w:t>
            </w:r>
            <w:r>
              <w:t xml:space="preserve"> Annual </w:t>
            </w:r>
            <w:r w:rsidRPr="00A17E18">
              <w:t xml:space="preserve">Costs </w:t>
            </w:r>
          </w:p>
        </w:tc>
      </w:tr>
      <w:tr w14:paraId="5AE5AF34" w14:textId="77777777" w:rsidTr="00CD48B1">
        <w:tblPrEx>
          <w:tblW w:w="0" w:type="auto"/>
          <w:tblLayout w:type="fixed"/>
          <w:tblLook w:val="04A0"/>
        </w:tblPrEx>
        <w:trPr>
          <w:trHeight w:val="230"/>
        </w:trPr>
        <w:tc>
          <w:tcPr>
            <w:tcW w:w="3150" w:type="dxa"/>
            <w:vMerge/>
            <w:shd w:val="clear" w:color="auto" w:fill="48A9C5" w:themeFill="accent1"/>
          </w:tcPr>
          <w:p w:rsidR="00875D84" w:rsidRPr="00A17E18" w:rsidP="00CB1C05" w14:paraId="3FEB20BA" w14:textId="77777777">
            <w:pPr>
              <w:pStyle w:val="TableSubtitle"/>
              <w:rPr>
                <w:highlight w:val="yellow"/>
              </w:rPr>
            </w:pPr>
          </w:p>
        </w:tc>
        <w:tc>
          <w:tcPr>
            <w:tcW w:w="2520" w:type="dxa"/>
            <w:vMerge/>
            <w:shd w:val="clear" w:color="auto" w:fill="48A9C5" w:themeFill="accent1"/>
          </w:tcPr>
          <w:p w:rsidR="00875D84" w:rsidRPr="00A17E18" w:rsidP="00CB1C05" w14:paraId="3A53597C" w14:textId="77777777">
            <w:pPr>
              <w:pStyle w:val="TableSubtitle"/>
            </w:pPr>
          </w:p>
        </w:tc>
        <w:tc>
          <w:tcPr>
            <w:tcW w:w="3330" w:type="dxa"/>
            <w:vMerge/>
            <w:shd w:val="clear" w:color="auto" w:fill="48A9C5" w:themeFill="accent1"/>
          </w:tcPr>
          <w:p w:rsidR="00875D84" w:rsidRPr="00A17E18" w:rsidP="00CB1C05" w14:paraId="2A9CC2B0" w14:textId="77777777">
            <w:pPr>
              <w:pStyle w:val="TableSubtitle"/>
            </w:pPr>
          </w:p>
        </w:tc>
      </w:tr>
      <w:tr w14:paraId="313DD3A8" w14:textId="77777777" w:rsidTr="00CD48B1">
        <w:tblPrEx>
          <w:tblW w:w="0" w:type="auto"/>
          <w:tblLayout w:type="fixed"/>
          <w:tblLook w:val="04A0"/>
        </w:tblPrEx>
        <w:tc>
          <w:tcPr>
            <w:tcW w:w="3150" w:type="dxa"/>
            <w:vAlign w:val="bottom"/>
          </w:tcPr>
          <w:p w:rsidR="00875D84" w:rsidRPr="00AE616E" w:rsidP="00CB1C05" w14:paraId="387F52DB" w14:textId="77777777">
            <w:pPr>
              <w:pStyle w:val="RTableTextAbt"/>
              <w:ind w:right="-114"/>
              <w:jc w:val="center"/>
              <w:rPr>
                <w:rFonts w:ascii="Times New Roman" w:hAnsi="Times New Roman" w:cs="Times New Roman"/>
                <w:szCs w:val="18"/>
              </w:rPr>
            </w:pPr>
            <w:r w:rsidRPr="00AE616E">
              <w:rPr>
                <w:rFonts w:ascii="Times New Roman" w:hAnsi="Times New Roman" w:cs="Times New Roman"/>
                <w:szCs w:val="18"/>
              </w:rPr>
              <w:t>6,088</w:t>
            </w:r>
          </w:p>
        </w:tc>
        <w:tc>
          <w:tcPr>
            <w:tcW w:w="2520" w:type="dxa"/>
            <w:vAlign w:val="bottom"/>
          </w:tcPr>
          <w:p w:rsidR="00875D84" w:rsidRPr="00AE616E" w:rsidP="00CB1C05" w14:paraId="079A63CB" w14:textId="77777777">
            <w:pPr>
              <w:pStyle w:val="RTableTextAbt"/>
              <w:ind w:right="-114"/>
              <w:jc w:val="center"/>
              <w:rPr>
                <w:rFonts w:ascii="Times New Roman" w:hAnsi="Times New Roman" w:cs="Times New Roman"/>
                <w:szCs w:val="18"/>
              </w:rPr>
            </w:pPr>
            <w:r w:rsidRPr="00AE616E">
              <w:rPr>
                <w:rFonts w:ascii="Times New Roman" w:hAnsi="Times New Roman" w:cs="Times New Roman"/>
                <w:szCs w:val="18"/>
              </w:rPr>
              <w:t>$2</w:t>
            </w:r>
            <w:r w:rsidR="009B7956">
              <w:rPr>
                <w:rFonts w:ascii="Times New Roman" w:hAnsi="Times New Roman" w:cs="Times New Roman"/>
                <w:szCs w:val="18"/>
              </w:rPr>
              <w:t>17</w:t>
            </w:r>
          </w:p>
        </w:tc>
        <w:tc>
          <w:tcPr>
            <w:tcW w:w="3330" w:type="dxa"/>
            <w:vAlign w:val="bottom"/>
          </w:tcPr>
          <w:p w:rsidR="00875D84" w:rsidRPr="00CD48B1" w:rsidP="00CB1C05" w14:paraId="48F31A1E" w14:textId="77777777">
            <w:pPr>
              <w:spacing w:after="0"/>
              <w:jc w:val="center"/>
              <w:rPr>
                <w:rFonts w:asciiTheme="majorBidi" w:hAnsiTheme="majorBidi" w:cstheme="majorBidi"/>
              </w:rPr>
            </w:pPr>
            <w:r w:rsidRPr="00CD48B1">
              <w:rPr>
                <w:rFonts w:eastAsia="Times New Roman" w:asciiTheme="majorBidi" w:hAnsiTheme="majorBidi" w:cstheme="majorBidi"/>
                <w:color w:val="000000"/>
                <w:sz w:val="18"/>
                <w:szCs w:val="18"/>
              </w:rPr>
              <w:t xml:space="preserve">$1,322,353 </w:t>
            </w:r>
          </w:p>
        </w:tc>
      </w:tr>
    </w:tbl>
    <w:p w:rsidR="00D77366" w:rsidP="00CB1C05" w14:paraId="2BED96F2" w14:textId="77777777">
      <w:pPr>
        <w:pStyle w:val="TableSubtitle"/>
        <w:ind w:right="-114"/>
        <w:jc w:val="left"/>
        <w:rPr>
          <w:highlight w:val="yellow"/>
        </w:rPr>
      </w:pPr>
    </w:p>
    <w:p w:rsidR="00F3373E" w:rsidP="00CB1C05" w14:paraId="54C47D42" w14:textId="77777777">
      <w:pPr>
        <w:pStyle w:val="TableSubtitle"/>
        <w:ind w:right="-114"/>
        <w:jc w:val="left"/>
        <w:rPr>
          <w:color w:val="auto"/>
          <w:highlight w:val="yellow"/>
        </w:rPr>
      </w:pPr>
    </w:p>
    <w:p w:rsidR="00175694" w:rsidP="00CB1C05" w14:paraId="1106216D" w14:textId="77777777">
      <w:pPr>
        <w:pStyle w:val="Heading3"/>
      </w:pPr>
      <w:r>
        <w:t xml:space="preserve"> Self-Certification Costs</w:t>
      </w:r>
    </w:p>
    <w:p w:rsidR="00EB05C6" w:rsidP="00CB1C05" w14:paraId="333CFAE9" w14:textId="77777777">
      <w:pPr>
        <w:pStyle w:val="BodyText"/>
        <w:rPr>
          <w:lang w:val="en-US"/>
        </w:rPr>
      </w:pPr>
      <w:r>
        <w:rPr>
          <w:lang w:val="en-US"/>
        </w:rPr>
        <w:t>EPA assumes</w:t>
      </w:r>
      <w:r w:rsidR="000E2418">
        <w:rPr>
          <w:lang w:val="en-US"/>
        </w:rPr>
        <w:t xml:space="preserve"> a $</w:t>
      </w:r>
      <w:r w:rsidR="00B057B0">
        <w:rPr>
          <w:lang w:val="en-US"/>
        </w:rPr>
        <w:t>143 per facility cost</w:t>
      </w:r>
      <w:r w:rsidR="00392A46">
        <w:rPr>
          <w:lang w:val="en-US"/>
        </w:rPr>
        <w:t xml:space="preserve"> for self-certification</w:t>
      </w:r>
      <w:r w:rsidR="00EE0288">
        <w:rPr>
          <w:lang w:val="en-US"/>
        </w:rPr>
        <w:t xml:space="preserve">, calculated </w:t>
      </w:r>
      <w:r w:rsidR="00E75A98">
        <w:rPr>
          <w:lang w:val="en-US"/>
        </w:rPr>
        <w:t xml:space="preserve">as </w:t>
      </w:r>
      <w:r w:rsidRPr="00A201FA" w:rsidR="00A201FA">
        <w:rPr>
          <w:lang w:val="en-US"/>
        </w:rPr>
        <w:t xml:space="preserve">2 hours of labor with the fully loaded </w:t>
      </w:r>
      <w:r w:rsidR="009F4DC1">
        <w:rPr>
          <w:lang w:val="en-US"/>
        </w:rPr>
        <w:t>c</w:t>
      </w:r>
      <w:r w:rsidRPr="00A201FA" w:rsidR="00A201FA">
        <w:rPr>
          <w:lang w:val="en-US"/>
        </w:rPr>
        <w:t xml:space="preserve">ertified </w:t>
      </w:r>
      <w:r w:rsidR="009F4DC1">
        <w:rPr>
          <w:lang w:val="en-US"/>
        </w:rPr>
        <w:t>i</w:t>
      </w:r>
      <w:r w:rsidRPr="00A201FA" w:rsidR="00A201FA">
        <w:rPr>
          <w:lang w:val="en-US"/>
        </w:rPr>
        <w:t>ndustrial hygienist wage rate</w:t>
      </w:r>
      <w:r w:rsidR="00A201FA">
        <w:rPr>
          <w:lang w:val="en-US"/>
        </w:rPr>
        <w:t xml:space="preserve"> as </w:t>
      </w:r>
      <w:r w:rsidR="00D461E9">
        <w:rPr>
          <w:lang w:val="en-US"/>
        </w:rPr>
        <w:t>discussed</w:t>
      </w:r>
      <w:r w:rsidR="006E168C">
        <w:rPr>
          <w:lang w:val="en-US"/>
        </w:rPr>
        <w:t xml:space="preserve"> above in</w:t>
      </w:r>
      <w:r w:rsidR="00D461E9">
        <w:rPr>
          <w:lang w:val="en-US"/>
        </w:rPr>
        <w:t xml:space="preserve"> section</w:t>
      </w:r>
      <w:r w:rsidR="006E168C">
        <w:rPr>
          <w:lang w:val="en-US"/>
        </w:rPr>
        <w:t xml:space="preserve"> </w:t>
      </w:r>
      <w:r w:rsidR="00D461E9">
        <w:rPr>
          <w:lang w:val="en-US"/>
        </w:rPr>
        <w:fldChar w:fldCharType="begin" w:fldLock="1"/>
      </w:r>
      <w:r w:rsidR="00D461E9">
        <w:rPr>
          <w:lang w:val="en-US"/>
        </w:rPr>
        <w:instrText xml:space="preserve"> REF _Ref103355088 \r \h </w:instrText>
      </w:r>
      <w:r w:rsidR="00D461E9">
        <w:rPr>
          <w:lang w:val="en-US"/>
        </w:rPr>
        <w:fldChar w:fldCharType="separate"/>
      </w:r>
      <w:r w:rsidR="0092222B">
        <w:rPr>
          <w:lang w:val="en-US"/>
        </w:rPr>
        <w:t>7.4</w:t>
      </w:r>
      <w:r w:rsidR="00D461E9">
        <w:rPr>
          <w:lang w:val="en-US"/>
        </w:rPr>
        <w:fldChar w:fldCharType="end"/>
      </w:r>
      <w:r w:rsidR="00D461E9">
        <w:rPr>
          <w:lang w:val="en-US"/>
        </w:rPr>
        <w:t xml:space="preserve">. </w:t>
      </w:r>
      <w:r w:rsidR="00212DAB">
        <w:rPr>
          <w:lang w:val="en-US"/>
        </w:rPr>
        <w:fldChar w:fldCharType="begin" w:fldLock="1"/>
      </w:r>
      <w:r w:rsidR="00212DAB">
        <w:rPr>
          <w:lang w:val="en-US"/>
        </w:rPr>
        <w:instrText xml:space="preserve"> REF _Ref158299724 \h </w:instrText>
      </w:r>
      <w:r w:rsidR="00212DAB">
        <w:rPr>
          <w:lang w:val="en-US"/>
        </w:rPr>
        <w:fldChar w:fldCharType="separate"/>
      </w:r>
      <w:r w:rsidR="0092222B">
        <w:t xml:space="preserve">Table </w:t>
      </w:r>
      <w:r w:rsidR="0092222B">
        <w:rPr>
          <w:noProof/>
        </w:rPr>
        <w:t>7</w:t>
      </w:r>
      <w:r w:rsidR="0092222B">
        <w:noBreakHyphen/>
      </w:r>
      <w:r w:rsidR="0092222B">
        <w:rPr>
          <w:noProof/>
        </w:rPr>
        <w:t>70</w:t>
      </w:r>
      <w:r w:rsidR="00212DAB">
        <w:rPr>
          <w:lang w:val="en-US"/>
        </w:rPr>
        <w:fldChar w:fldCharType="end"/>
      </w:r>
      <w:r w:rsidR="001C66A1">
        <w:rPr>
          <w:lang w:val="en-US"/>
        </w:rPr>
        <w:t xml:space="preserve">  presents the total </w:t>
      </w:r>
      <w:r w:rsidR="005E20C6">
        <w:rPr>
          <w:lang w:val="en-US"/>
        </w:rPr>
        <w:t xml:space="preserve">self-certification costs for </w:t>
      </w:r>
      <w:r w:rsidR="004129B8">
        <w:rPr>
          <w:lang w:val="en-US"/>
        </w:rPr>
        <w:t xml:space="preserve">EEC </w:t>
      </w:r>
      <w:r w:rsidR="005E20C6">
        <w:rPr>
          <w:lang w:val="en-US"/>
        </w:rPr>
        <w:t>facilities.</w:t>
      </w:r>
    </w:p>
    <w:tbl>
      <w:tblPr>
        <w:tblStyle w:val="TableGrid"/>
        <w:tblW w:w="0" w:type="auto"/>
        <w:tblLook w:val="04A0"/>
      </w:tblPr>
      <w:tblGrid>
        <w:gridCol w:w="2996"/>
        <w:gridCol w:w="2997"/>
        <w:gridCol w:w="2997"/>
      </w:tblGrid>
      <w:tr w14:paraId="566BB715" w14:textId="77777777" w:rsidTr="00B05E7D">
        <w:tblPrEx>
          <w:tblW w:w="0" w:type="auto"/>
          <w:tblLook w:val="04A0"/>
        </w:tblPrEx>
        <w:tc>
          <w:tcPr>
            <w:tcW w:w="8990" w:type="dxa"/>
            <w:gridSpan w:val="3"/>
            <w:tcBorders>
              <w:top w:val="nil"/>
              <w:left w:val="nil"/>
              <w:bottom w:val="single" w:sz="4" w:space="0" w:color="auto"/>
              <w:right w:val="nil"/>
            </w:tcBorders>
          </w:tcPr>
          <w:p w:rsidR="00342829" w:rsidP="00CB1C05" w14:paraId="45728BD8" w14:textId="77777777">
            <w:pPr>
              <w:pStyle w:val="TableTitleA"/>
            </w:pPr>
            <w:bookmarkStart w:id="1246" w:name="_Ref158299724"/>
            <w:bookmarkStart w:id="1247" w:name="_Toc165379703"/>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0</w:t>
            </w:r>
            <w:r w:rsidR="00BC4B5D">
              <w:rPr>
                <w:noProof/>
              </w:rPr>
              <w:fldChar w:fldCharType="end"/>
            </w:r>
            <w:bookmarkEnd w:id="1246"/>
            <w:r>
              <w:t xml:space="preserve">: </w:t>
            </w:r>
            <w:r w:rsidR="00124B89">
              <w:t>Per Facility and Total Self Certification Costs</w:t>
            </w:r>
            <w:r w:rsidR="00697932">
              <w:t xml:space="preserve"> for Energized Electrical Cleaners</w:t>
            </w:r>
            <w:bookmarkEnd w:id="1247"/>
            <w:r w:rsidR="00697932">
              <w:t xml:space="preserve"> </w:t>
            </w:r>
          </w:p>
        </w:tc>
      </w:tr>
      <w:tr w14:paraId="6A88F8D3" w14:textId="77777777" w:rsidTr="00B05E7D">
        <w:tblPrEx>
          <w:tblW w:w="0" w:type="auto"/>
          <w:tblLook w:val="04A0"/>
        </w:tblPrEx>
        <w:tc>
          <w:tcPr>
            <w:tcW w:w="2996" w:type="dxa"/>
            <w:tcBorders>
              <w:top w:val="single" w:sz="4" w:space="0" w:color="auto"/>
            </w:tcBorders>
            <w:shd w:val="clear" w:color="auto" w:fill="48A9C5" w:themeFill="accent1"/>
          </w:tcPr>
          <w:p w:rsidR="00342829" w:rsidRPr="00B705FD" w:rsidP="00CB1C05" w14:paraId="7D5B83C1" w14:textId="77777777">
            <w:pPr>
              <w:pStyle w:val="TableSubtitle"/>
            </w:pPr>
            <w:r w:rsidRPr="00B705FD">
              <w:t>Number of Affected Facilities</w:t>
            </w:r>
          </w:p>
        </w:tc>
        <w:tc>
          <w:tcPr>
            <w:tcW w:w="2997" w:type="dxa"/>
            <w:tcBorders>
              <w:top w:val="single" w:sz="4" w:space="0" w:color="auto"/>
            </w:tcBorders>
            <w:shd w:val="clear" w:color="auto" w:fill="48A9C5" w:themeFill="accent1"/>
          </w:tcPr>
          <w:p w:rsidR="00342829" w:rsidRPr="00B705FD" w:rsidP="00CB1C05" w14:paraId="3ADA8F3B" w14:textId="77777777">
            <w:pPr>
              <w:pStyle w:val="TableSubtitle"/>
            </w:pPr>
            <w:r w:rsidRPr="00B705FD">
              <w:t xml:space="preserve">Per Facility Certification </w:t>
            </w:r>
            <m:oMath>
              <m:sSup>
                <m:sSupPr>
                  <m:ctrlPr>
                    <w:rPr>
                      <w:rFonts w:ascii="Cambria Math" w:hAnsi="Cambria Math"/>
                    </w:rPr>
                  </m:ctrlPr>
                </m:sSupPr>
                <m:e>
                  <m:r>
                    <m:rPr>
                      <m:sty m:val="b"/>
                    </m:rPr>
                    <w:rPr>
                      <w:rFonts w:ascii="Cambria Math" w:hAnsi="Cambria Math"/>
                    </w:rPr>
                    <m:t>Costs</m:t>
                  </m:r>
                </m:e>
                <m:sup>
                  <m:r>
                    <m:rPr>
                      <m:sty m:val="bi"/>
                    </m:rPr>
                    <w:rPr>
                      <w:rFonts w:ascii="Cambria Math" w:hAnsi="Cambria Math"/>
                    </w:rPr>
                    <m:t>1</m:t>
                  </m:r>
                </m:sup>
              </m:sSup>
            </m:oMath>
          </w:p>
        </w:tc>
        <w:tc>
          <w:tcPr>
            <w:tcW w:w="2997" w:type="dxa"/>
            <w:tcBorders>
              <w:top w:val="single" w:sz="4" w:space="0" w:color="auto"/>
            </w:tcBorders>
            <w:shd w:val="clear" w:color="auto" w:fill="48A9C5" w:themeFill="accent1"/>
          </w:tcPr>
          <w:p w:rsidR="00342829" w:rsidRPr="00B705FD" w:rsidP="00CB1C05" w14:paraId="6DB597AF" w14:textId="77777777">
            <w:pPr>
              <w:pStyle w:val="TableSubtitle"/>
            </w:pPr>
            <w:r w:rsidRPr="00B705FD">
              <w:t>Total Initial Costs</w:t>
            </w:r>
          </w:p>
        </w:tc>
      </w:tr>
      <w:tr w14:paraId="443929EF" w14:textId="77777777" w:rsidTr="00EB27F1">
        <w:tblPrEx>
          <w:tblW w:w="0" w:type="auto"/>
          <w:tblLook w:val="04A0"/>
        </w:tblPrEx>
        <w:tc>
          <w:tcPr>
            <w:tcW w:w="2996" w:type="dxa"/>
            <w:vAlign w:val="bottom"/>
          </w:tcPr>
          <w:p w:rsidR="006D20BF" w:rsidRPr="00EB27F1" w:rsidP="00CB1C05" w14:paraId="23BEB85B" w14:textId="77777777">
            <w:pPr>
              <w:pStyle w:val="RTableTextAbt"/>
              <w:ind w:right="-114"/>
              <w:jc w:val="center"/>
              <w:rPr>
                <w:rFonts w:ascii="Times New Roman" w:hAnsi="Times New Roman" w:cs="Times New Roman"/>
              </w:rPr>
            </w:pPr>
            <w:r w:rsidRPr="00EB27F1">
              <w:rPr>
                <w:rFonts w:ascii="Times New Roman" w:hAnsi="Times New Roman"/>
              </w:rPr>
              <w:t>121</w:t>
            </w:r>
            <w:r w:rsidR="006426C9">
              <w:rPr>
                <w:rFonts w:ascii="Times New Roman" w:hAnsi="Times New Roman"/>
              </w:rPr>
              <w:t>,</w:t>
            </w:r>
            <w:r w:rsidRPr="00EB27F1">
              <w:rPr>
                <w:rFonts w:ascii="Times New Roman" w:hAnsi="Times New Roman"/>
              </w:rPr>
              <w:t>759</w:t>
            </w:r>
          </w:p>
        </w:tc>
        <w:tc>
          <w:tcPr>
            <w:tcW w:w="2997" w:type="dxa"/>
            <w:vAlign w:val="bottom"/>
          </w:tcPr>
          <w:p w:rsidR="006D20BF" w:rsidRPr="00EB27F1" w:rsidP="00CB1C05" w14:paraId="66B33EA4" w14:textId="77777777">
            <w:pPr>
              <w:pStyle w:val="RTableTextAbt"/>
              <w:ind w:right="-114"/>
              <w:jc w:val="center"/>
              <w:rPr>
                <w:rFonts w:ascii="Times New Roman" w:hAnsi="Times New Roman" w:cs="Times New Roman"/>
              </w:rPr>
            </w:pPr>
            <w:r w:rsidRPr="00EB27F1">
              <w:rPr>
                <w:rFonts w:ascii="Times New Roman" w:hAnsi="Times New Roman"/>
              </w:rPr>
              <w:t xml:space="preserve">$142.64 </w:t>
            </w:r>
          </w:p>
        </w:tc>
        <w:tc>
          <w:tcPr>
            <w:tcW w:w="2997" w:type="dxa"/>
            <w:vAlign w:val="bottom"/>
          </w:tcPr>
          <w:p w:rsidR="006D20BF" w:rsidRPr="00EB27F1" w:rsidP="00CB1C05" w14:paraId="057713A4" w14:textId="77777777">
            <w:pPr>
              <w:pStyle w:val="RTableTextAbt"/>
              <w:ind w:right="-114"/>
              <w:jc w:val="center"/>
              <w:rPr>
                <w:rFonts w:ascii="Times New Roman" w:hAnsi="Times New Roman" w:cs="Times New Roman"/>
              </w:rPr>
            </w:pPr>
            <w:r w:rsidRPr="00EB27F1">
              <w:rPr>
                <w:rFonts w:ascii="Times New Roman" w:hAnsi="Times New Roman"/>
              </w:rPr>
              <w:t>$17,367,70</w:t>
            </w:r>
            <w:r w:rsidR="006426C9">
              <w:rPr>
                <w:rFonts w:ascii="Times New Roman" w:hAnsi="Times New Roman"/>
              </w:rPr>
              <w:t>4</w:t>
            </w:r>
          </w:p>
        </w:tc>
      </w:tr>
      <w:tr w14:paraId="0F0B4BE2" w14:textId="77777777">
        <w:tblPrEx>
          <w:tblW w:w="0" w:type="auto"/>
          <w:tblLook w:val="04A0"/>
        </w:tblPrEx>
        <w:tc>
          <w:tcPr>
            <w:tcW w:w="8990" w:type="dxa"/>
            <w:gridSpan w:val="3"/>
          </w:tcPr>
          <w:p w:rsidR="006D20BF" w:rsidRPr="00EB27F1" w:rsidP="00CB1C05" w14:paraId="600A87DE" w14:textId="77777777">
            <w:pPr>
              <w:pStyle w:val="RTableTextAbt"/>
              <w:ind w:right="-114"/>
              <w:jc w:val="left"/>
              <w:rPr>
                <w:rFonts w:ascii="Times New Roman" w:hAnsi="Times New Roman" w:cs="Times New Roman"/>
              </w:rPr>
            </w:pPr>
            <w:r w:rsidRPr="006D20BF">
              <w:rPr>
                <w:rFonts w:ascii="Times New Roman" w:hAnsi="Times New Roman" w:cs="Times New Roman"/>
              </w:rPr>
              <w:t>1</w:t>
            </w:r>
            <w:r>
              <w:rPr>
                <w:rFonts w:ascii="Times New Roman" w:hAnsi="Times New Roman" w:cs="Times New Roman"/>
              </w:rPr>
              <w:t xml:space="preserve"> </w:t>
            </w:r>
            <w:r w:rsidRPr="00D8246C" w:rsidR="00D8246C">
              <w:rPr>
                <w:rFonts w:ascii="Times New Roman" w:hAnsi="Times New Roman" w:cs="Times New Roman"/>
              </w:rPr>
              <w:t>Estimated as 2 hours of labor with the fully loaded Certified Industrial hygienist wage rate ($71.32)</w:t>
            </w:r>
          </w:p>
        </w:tc>
      </w:tr>
    </w:tbl>
    <w:p w:rsidR="007E42B5" w:rsidRPr="00EB27F1" w:rsidP="00CB1C05" w14:paraId="3F6AD6B9" w14:textId="77777777">
      <w:pPr>
        <w:pStyle w:val="Heading3"/>
        <w:numPr>
          <w:ilvl w:val="0"/>
          <w:numId w:val="0"/>
        </w:numPr>
        <w:sectPr w:rsidSect="00CB1C05">
          <w:type w:val="nextColumn"/>
          <w:pgSz w:w="12240" w:h="15840" w:code="1"/>
          <w:pgMar w:top="1440" w:right="1800" w:bottom="1440" w:left="1440" w:header="720" w:footer="720" w:gutter="0"/>
          <w:lnNumType w:countBy="1" w:restart="continuous"/>
          <w:pgNumType w:chapStyle="1"/>
          <w:cols w:space="720"/>
          <w:titlePg/>
        </w:sectPr>
      </w:pPr>
    </w:p>
    <w:p w:rsidR="00E845E2" w:rsidP="00CB1C05" w14:paraId="00BC44D6" w14:textId="77777777">
      <w:pPr>
        <w:pStyle w:val="Heading3"/>
      </w:pPr>
      <w:r>
        <w:t>Energized Electrical Cleaning Product Label Costs</w:t>
      </w:r>
    </w:p>
    <w:p w:rsidR="00136E4B" w:rsidP="00CB1C05" w14:paraId="51A9801C" w14:textId="77777777">
      <w:pPr>
        <w:pStyle w:val="BodyText"/>
        <w:rPr>
          <w:lang w:val="en-US"/>
        </w:rPr>
      </w:pPr>
      <w:r w:rsidRPr="008A47ED">
        <w:rPr>
          <w:lang w:val="en-US"/>
        </w:rPr>
        <w:t>Abt surveyed five blenders of aerosol spray degreasers that contain trichloroethylene on what types of costs they would incur for amending labels to add additional precautions and directions to their products. Aerosol spray degreasing products are used in consumer, commercial, and industrial sectors. Respondents reported potential costs associated with disposal of pre-existing labels and packaging, graphic design, reviewing proofs, creating electronic files used to engrave the printing plates, and changing the printing plates. None of the respondents reported any incremental recurring costs for labeling. One blender estimated minimal labor costs of $100 to $200 per label and $600 for the plate change, for total one-time costs ranging from $700 to $800 per label (2014$). This estimate was used in the Economic Analysis of Regulation of Methylene Chloride, Paint and Coating Remover under TSCA Section 6(a).</w:t>
      </w:r>
      <w:r>
        <w:rPr>
          <w:lang w:val="en-US"/>
        </w:rPr>
        <w:t xml:space="preserve"> </w:t>
      </w:r>
      <w:r>
        <w:rPr>
          <w:lang w:val="en-US"/>
        </w:rPr>
        <w:fldChar w:fldCharType="begin" w:fldLock="1"/>
      </w:r>
      <w:r>
        <w:rPr>
          <w:lang w:val="en-US"/>
        </w:rPr>
        <w:instrText xml:space="preserve"> REF _Ref158393493 \h </w:instrText>
      </w:r>
      <w:r>
        <w:rPr>
          <w:lang w:val="en-US"/>
        </w:rPr>
        <w:fldChar w:fldCharType="separate"/>
      </w:r>
      <w:r w:rsidR="0092222B">
        <w:t xml:space="preserve">Table </w:t>
      </w:r>
      <w:r w:rsidR="0092222B">
        <w:rPr>
          <w:noProof/>
        </w:rPr>
        <w:t>7</w:t>
      </w:r>
      <w:r w:rsidR="0092222B">
        <w:noBreakHyphen/>
      </w:r>
      <w:r w:rsidR="0092222B">
        <w:rPr>
          <w:noProof/>
        </w:rPr>
        <w:t>71</w:t>
      </w:r>
      <w:r>
        <w:rPr>
          <w:lang w:val="en-US"/>
        </w:rPr>
        <w:fldChar w:fldCharType="end"/>
      </w:r>
      <w:r>
        <w:rPr>
          <w:lang w:val="en-US"/>
        </w:rPr>
        <w:t xml:space="preserve"> presents the estimated per-product label costs</w:t>
      </w:r>
      <w:r w:rsidR="00306FF3">
        <w:rPr>
          <w:lang w:val="en-US"/>
        </w:rPr>
        <w:t xml:space="preserve">, which are $989 </w:t>
      </w:r>
      <w:r w:rsidR="000B1C31">
        <w:rPr>
          <w:lang w:val="en-US"/>
        </w:rPr>
        <w:t xml:space="preserve">after updating the $800 2014$ estimate to </w:t>
      </w:r>
      <w:r w:rsidR="001907CF">
        <w:rPr>
          <w:lang w:val="en-US"/>
        </w:rPr>
        <w:t>2022$.</w:t>
      </w:r>
    </w:p>
    <w:tbl>
      <w:tblPr>
        <w:tblStyle w:val="TableGrid"/>
        <w:tblW w:w="0" w:type="auto"/>
        <w:tblLook w:val="04A0"/>
      </w:tblPr>
      <w:tblGrid>
        <w:gridCol w:w="2996"/>
        <w:gridCol w:w="2997"/>
        <w:gridCol w:w="2997"/>
      </w:tblGrid>
      <w:tr w14:paraId="3C792B40" w14:textId="77777777" w:rsidTr="00B05E7D">
        <w:tblPrEx>
          <w:tblW w:w="0" w:type="auto"/>
          <w:tblLook w:val="04A0"/>
        </w:tblPrEx>
        <w:tc>
          <w:tcPr>
            <w:tcW w:w="8990" w:type="dxa"/>
            <w:gridSpan w:val="3"/>
            <w:tcBorders>
              <w:top w:val="nil"/>
              <w:left w:val="nil"/>
              <w:bottom w:val="single" w:sz="4" w:space="0" w:color="auto"/>
              <w:right w:val="nil"/>
            </w:tcBorders>
          </w:tcPr>
          <w:p w:rsidR="0094521E" w:rsidRPr="00EB27F1" w:rsidP="00CB1C05" w14:paraId="6EA49F1E" w14:textId="77777777">
            <w:pPr>
              <w:pStyle w:val="TableTitleA"/>
              <w:rPr>
                <w:rFonts w:ascii="Times New Roman" w:hAnsi="Times New Roman" w:cs="Times New Roman"/>
              </w:rPr>
            </w:pPr>
            <w:bookmarkStart w:id="1248" w:name="_Ref158393493"/>
            <w:bookmarkStart w:id="1249" w:name="_Toc165379704"/>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1</w:t>
            </w:r>
            <w:r w:rsidR="00BC4B5D">
              <w:rPr>
                <w:noProof/>
              </w:rPr>
              <w:fldChar w:fldCharType="end"/>
            </w:r>
            <w:bookmarkEnd w:id="1248"/>
            <w:r>
              <w:t xml:space="preserve">: </w:t>
            </w:r>
            <w:r w:rsidR="0063424F">
              <w:t>Total Energized Electrical Cleaning Product Label Costs</w:t>
            </w:r>
            <w:r w:rsidR="00D975CF">
              <w:t xml:space="preserve"> (2022$)</w:t>
            </w:r>
            <w:bookmarkEnd w:id="1249"/>
          </w:p>
        </w:tc>
      </w:tr>
      <w:tr w14:paraId="2A23C4CA" w14:textId="77777777" w:rsidTr="00B05E7D">
        <w:tblPrEx>
          <w:tblW w:w="0" w:type="auto"/>
          <w:tblLook w:val="04A0"/>
        </w:tblPrEx>
        <w:tc>
          <w:tcPr>
            <w:tcW w:w="2996" w:type="dxa"/>
            <w:tcBorders>
              <w:top w:val="single" w:sz="4" w:space="0" w:color="auto"/>
            </w:tcBorders>
            <w:shd w:val="clear" w:color="auto" w:fill="48A9C5" w:themeFill="accent1"/>
            <w:vAlign w:val="center"/>
          </w:tcPr>
          <w:p w:rsidR="00CF56C1" w:rsidRPr="001410F3" w:rsidP="00CB1C05" w14:paraId="0F7CF8B7" w14:textId="77777777">
            <w:pPr>
              <w:pStyle w:val="TableSubtitle"/>
            </w:pPr>
            <w:r w:rsidRPr="001410F3">
              <w:t>Number of Known Affected products</w:t>
            </w:r>
          </w:p>
        </w:tc>
        <w:tc>
          <w:tcPr>
            <w:tcW w:w="2997" w:type="dxa"/>
            <w:tcBorders>
              <w:top w:val="single" w:sz="4" w:space="0" w:color="auto"/>
            </w:tcBorders>
            <w:shd w:val="clear" w:color="auto" w:fill="48A9C5" w:themeFill="accent1"/>
            <w:vAlign w:val="center"/>
          </w:tcPr>
          <w:p w:rsidR="00CF56C1" w:rsidRPr="001410F3" w:rsidP="00CB1C05" w14:paraId="485E3C60" w14:textId="77777777">
            <w:pPr>
              <w:pStyle w:val="TableSubtitle"/>
            </w:pPr>
            <w:r w:rsidRPr="001410F3">
              <w:t>Per Product Costs (Initial)</w:t>
            </w:r>
          </w:p>
        </w:tc>
        <w:tc>
          <w:tcPr>
            <w:tcW w:w="2997" w:type="dxa"/>
            <w:tcBorders>
              <w:top w:val="single" w:sz="4" w:space="0" w:color="auto"/>
            </w:tcBorders>
            <w:shd w:val="clear" w:color="auto" w:fill="48A9C5" w:themeFill="accent1"/>
            <w:vAlign w:val="center"/>
          </w:tcPr>
          <w:p w:rsidR="00CF56C1" w:rsidRPr="001410F3" w:rsidP="00CB1C05" w14:paraId="623F1C0B" w14:textId="77777777">
            <w:pPr>
              <w:pStyle w:val="TableSubtitle"/>
            </w:pPr>
            <w:r w:rsidRPr="001410F3">
              <w:t>Total Initial Costs</w:t>
            </w:r>
          </w:p>
        </w:tc>
      </w:tr>
      <w:tr w14:paraId="768ED848" w14:textId="77777777" w:rsidTr="00EB27F1">
        <w:tblPrEx>
          <w:tblW w:w="0" w:type="auto"/>
          <w:tblLook w:val="04A0"/>
        </w:tblPrEx>
        <w:tc>
          <w:tcPr>
            <w:tcW w:w="2996" w:type="dxa"/>
            <w:vAlign w:val="bottom"/>
          </w:tcPr>
          <w:p w:rsidR="00FE64CE" w:rsidRPr="00EB27F1" w:rsidP="00CB1C05" w14:paraId="39413759" w14:textId="77777777">
            <w:pPr>
              <w:pStyle w:val="RTableTextAbt"/>
              <w:ind w:right="-114"/>
              <w:jc w:val="center"/>
              <w:rPr>
                <w:rFonts w:ascii="Times New Roman" w:hAnsi="Times New Roman" w:cs="Times New Roman"/>
              </w:rPr>
            </w:pPr>
            <w:r>
              <w:rPr>
                <w:rFonts w:ascii="Times New Roman" w:hAnsi="Times New Roman"/>
              </w:rPr>
              <w:t>6</w:t>
            </w:r>
          </w:p>
        </w:tc>
        <w:tc>
          <w:tcPr>
            <w:tcW w:w="2997" w:type="dxa"/>
            <w:vAlign w:val="bottom"/>
          </w:tcPr>
          <w:p w:rsidR="00FE64CE" w:rsidRPr="00EB27F1" w:rsidP="00CB1C05" w14:paraId="15F5337E" w14:textId="77777777">
            <w:pPr>
              <w:pStyle w:val="RTableTextAbt"/>
              <w:ind w:right="-114"/>
              <w:jc w:val="center"/>
              <w:rPr>
                <w:rFonts w:ascii="Times New Roman" w:hAnsi="Times New Roman" w:cs="Times New Roman"/>
              </w:rPr>
            </w:pPr>
            <w:r w:rsidRPr="00EB27F1">
              <w:rPr>
                <w:rFonts w:ascii="Times New Roman" w:hAnsi="Times New Roman"/>
              </w:rPr>
              <w:t>$989</w:t>
            </w:r>
          </w:p>
        </w:tc>
        <w:tc>
          <w:tcPr>
            <w:tcW w:w="2997" w:type="dxa"/>
            <w:vAlign w:val="bottom"/>
          </w:tcPr>
          <w:p w:rsidR="00FE64CE" w:rsidRPr="00EB27F1" w:rsidP="00CB1C05" w14:paraId="7AC51A4C" w14:textId="77777777">
            <w:pPr>
              <w:pStyle w:val="RTableTextAbt"/>
              <w:ind w:right="-114"/>
              <w:jc w:val="center"/>
              <w:rPr>
                <w:rFonts w:ascii="Times New Roman" w:hAnsi="Times New Roman" w:cs="Times New Roman"/>
              </w:rPr>
            </w:pPr>
            <w:r w:rsidRPr="00EB27F1">
              <w:rPr>
                <w:rFonts w:ascii="Times New Roman" w:hAnsi="Times New Roman"/>
              </w:rPr>
              <w:t>$</w:t>
            </w:r>
            <w:r w:rsidR="003451D1">
              <w:rPr>
                <w:rFonts w:ascii="Times New Roman" w:hAnsi="Times New Roman"/>
              </w:rPr>
              <w:t>5,934</w:t>
            </w:r>
          </w:p>
        </w:tc>
      </w:tr>
    </w:tbl>
    <w:p w:rsidR="00CF56C1" w:rsidP="00CB1C05" w14:paraId="610C39F7" w14:textId="77777777">
      <w:pPr>
        <w:pStyle w:val="RTableTextAbt"/>
        <w:ind w:right="-114"/>
        <w:jc w:val="center"/>
        <w:rPr>
          <w:rFonts w:eastAsia="Times New Roman"/>
        </w:rPr>
      </w:pPr>
    </w:p>
    <w:p w:rsidR="000C263F" w:rsidP="00CB1C05" w14:paraId="2D18A3A8" w14:textId="77777777">
      <w:pPr>
        <w:pStyle w:val="Heading3"/>
      </w:pPr>
      <w:r>
        <w:t xml:space="preserve">Total Energized Electrical Cleaning </w:t>
      </w:r>
      <w:r w:rsidR="00BB042A">
        <w:t>Prescriptive Control Costs</w:t>
      </w:r>
    </w:p>
    <w:p w:rsidR="00C41987" w:rsidP="00CB1C05" w14:paraId="254B1F3A" w14:textId="77777777">
      <w:r>
        <w:fldChar w:fldCharType="begin" w:fldLock="1"/>
      </w:r>
      <w:r>
        <w:instrText xml:space="preserve"> REF _Ref158393495 \h </w:instrText>
      </w:r>
      <w:r>
        <w:fldChar w:fldCharType="separate"/>
      </w:r>
      <w:r w:rsidR="0092222B">
        <w:t xml:space="preserve">Table </w:t>
      </w:r>
      <w:r w:rsidR="0092222B">
        <w:rPr>
          <w:noProof/>
        </w:rPr>
        <w:t>7</w:t>
      </w:r>
      <w:r w:rsidR="0092222B">
        <w:noBreakHyphen/>
      </w:r>
      <w:r w:rsidR="0092222B">
        <w:rPr>
          <w:noProof/>
        </w:rPr>
        <w:t>72</w:t>
      </w:r>
      <w:r>
        <w:fldChar w:fldCharType="end"/>
      </w:r>
      <w:r w:rsidR="0075141B">
        <w:t xml:space="preserve"> presents the total initial and recurring energized electrical </w:t>
      </w:r>
      <w:r w:rsidR="00E1123A">
        <w:t>cleaning prescriptive control costs.</w:t>
      </w:r>
    </w:p>
    <w:tbl>
      <w:tblPr>
        <w:tblStyle w:val="TableGrid"/>
        <w:tblW w:w="0" w:type="auto"/>
        <w:tblLook w:val="04A0"/>
      </w:tblPr>
      <w:tblGrid>
        <w:gridCol w:w="2996"/>
        <w:gridCol w:w="2997"/>
        <w:gridCol w:w="2997"/>
      </w:tblGrid>
      <w:tr w14:paraId="007796B0" w14:textId="77777777" w:rsidTr="00B05E7D">
        <w:tblPrEx>
          <w:tblW w:w="0" w:type="auto"/>
          <w:tblLook w:val="04A0"/>
        </w:tblPrEx>
        <w:tc>
          <w:tcPr>
            <w:tcW w:w="8990" w:type="dxa"/>
            <w:gridSpan w:val="3"/>
            <w:tcBorders>
              <w:top w:val="nil"/>
              <w:left w:val="nil"/>
              <w:bottom w:val="single" w:sz="4" w:space="0" w:color="auto"/>
              <w:right w:val="nil"/>
            </w:tcBorders>
          </w:tcPr>
          <w:p w:rsidR="008C3CC9" w:rsidP="00CB1C05" w14:paraId="4DF9BA94" w14:textId="77777777">
            <w:pPr>
              <w:pStyle w:val="TableTitleA"/>
            </w:pPr>
            <w:bookmarkStart w:id="1250" w:name="_Ref158393495"/>
            <w:bookmarkStart w:id="1251" w:name="_Toc165379705"/>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72</w:t>
            </w:r>
            <w:r w:rsidR="00BC4B5D">
              <w:rPr>
                <w:noProof/>
              </w:rPr>
              <w:fldChar w:fldCharType="end"/>
            </w:r>
            <w:bookmarkEnd w:id="1250"/>
            <w:r>
              <w:t xml:space="preserve">: Total </w:t>
            </w:r>
            <w:r w:rsidR="00E73FE8">
              <w:t>Initial and Recurring Energized Electrical Cleaning Prescriptive Control Costs</w:t>
            </w:r>
            <w:bookmarkEnd w:id="1251"/>
          </w:p>
        </w:tc>
      </w:tr>
      <w:tr w14:paraId="26A52739" w14:textId="77777777" w:rsidTr="00B05E7D">
        <w:tblPrEx>
          <w:tblW w:w="0" w:type="auto"/>
          <w:tblLook w:val="04A0"/>
        </w:tblPrEx>
        <w:tc>
          <w:tcPr>
            <w:tcW w:w="2996" w:type="dxa"/>
            <w:vMerge w:val="restart"/>
            <w:tcBorders>
              <w:top w:val="single" w:sz="4" w:space="0" w:color="auto"/>
            </w:tcBorders>
            <w:shd w:val="clear" w:color="auto" w:fill="48A9C5" w:themeFill="accent1"/>
            <w:vAlign w:val="center"/>
          </w:tcPr>
          <w:p w:rsidR="008C3CC9" w:rsidRPr="001907CF" w:rsidP="00CB1C05" w14:paraId="06DC8607" w14:textId="77777777">
            <w:pPr>
              <w:pStyle w:val="TableSubtitle"/>
            </w:pPr>
            <w:r w:rsidRPr="001907CF">
              <w:t>Prescriptive Control</w:t>
            </w:r>
          </w:p>
        </w:tc>
        <w:tc>
          <w:tcPr>
            <w:tcW w:w="5994" w:type="dxa"/>
            <w:gridSpan w:val="2"/>
            <w:tcBorders>
              <w:top w:val="single" w:sz="4" w:space="0" w:color="auto"/>
            </w:tcBorders>
            <w:shd w:val="clear" w:color="auto" w:fill="48A9C5" w:themeFill="accent1"/>
            <w:vAlign w:val="center"/>
          </w:tcPr>
          <w:p w:rsidR="008C3CC9" w:rsidRPr="001907CF" w:rsidP="00CB1C05" w14:paraId="550E74D6" w14:textId="77777777">
            <w:pPr>
              <w:pStyle w:val="TableSubtitle"/>
            </w:pPr>
            <w:r w:rsidRPr="001907CF">
              <w:t>Total Costs</w:t>
            </w:r>
          </w:p>
        </w:tc>
      </w:tr>
      <w:tr w14:paraId="385A8F83" w14:textId="77777777" w:rsidTr="008C3CC9">
        <w:tblPrEx>
          <w:tblW w:w="0" w:type="auto"/>
          <w:tblLook w:val="04A0"/>
        </w:tblPrEx>
        <w:tc>
          <w:tcPr>
            <w:tcW w:w="2996" w:type="dxa"/>
            <w:vMerge/>
            <w:shd w:val="clear" w:color="auto" w:fill="48A9C5" w:themeFill="accent1"/>
            <w:vAlign w:val="center"/>
          </w:tcPr>
          <w:p w:rsidR="008C3CC9" w:rsidRPr="001907CF" w:rsidP="00CB1C05" w14:paraId="28DE800A" w14:textId="77777777">
            <w:pPr>
              <w:pStyle w:val="TableSubtitle"/>
            </w:pPr>
          </w:p>
        </w:tc>
        <w:tc>
          <w:tcPr>
            <w:tcW w:w="2997" w:type="dxa"/>
            <w:shd w:val="clear" w:color="auto" w:fill="48A9C5" w:themeFill="accent1"/>
            <w:vAlign w:val="center"/>
          </w:tcPr>
          <w:p w:rsidR="008C3CC9" w:rsidRPr="001907CF" w:rsidP="00CB1C05" w14:paraId="7AE2BA4C" w14:textId="77777777">
            <w:pPr>
              <w:pStyle w:val="TableSubtitle"/>
            </w:pPr>
            <w:r w:rsidRPr="001907CF">
              <w:t>Initial</w:t>
            </w:r>
          </w:p>
        </w:tc>
        <w:tc>
          <w:tcPr>
            <w:tcW w:w="2997" w:type="dxa"/>
            <w:shd w:val="clear" w:color="auto" w:fill="48A9C5" w:themeFill="accent1"/>
            <w:vAlign w:val="center"/>
          </w:tcPr>
          <w:p w:rsidR="008C3CC9" w:rsidRPr="001907CF" w:rsidP="00CB1C05" w14:paraId="6711FE6D" w14:textId="77777777">
            <w:pPr>
              <w:pStyle w:val="TableSubtitle"/>
            </w:pPr>
            <w:r w:rsidRPr="001907CF">
              <w:t>Annual</w:t>
            </w:r>
          </w:p>
        </w:tc>
      </w:tr>
      <w:tr w14:paraId="7013038B" w14:textId="77777777" w:rsidTr="00EB27F1">
        <w:tblPrEx>
          <w:tblW w:w="0" w:type="auto"/>
          <w:tblLook w:val="04A0"/>
        </w:tblPrEx>
        <w:tc>
          <w:tcPr>
            <w:tcW w:w="2996" w:type="dxa"/>
            <w:vAlign w:val="bottom"/>
          </w:tcPr>
          <w:p w:rsidR="00BE334C" w:rsidRPr="00EB27F1" w:rsidP="00BE334C" w14:paraId="05406E5C" w14:textId="77777777">
            <w:pPr>
              <w:pStyle w:val="RTableTextAbt"/>
              <w:ind w:right="-114"/>
              <w:jc w:val="left"/>
              <w:rPr>
                <w:rFonts w:ascii="Times New Roman" w:hAnsi="Times New Roman" w:cs="Times New Roman"/>
              </w:rPr>
            </w:pPr>
            <w:r w:rsidRPr="00EB27F1">
              <w:rPr>
                <w:rFonts w:ascii="Times New Roman" w:hAnsi="Times New Roman"/>
              </w:rPr>
              <w:t>APF 50 Respirators</w:t>
            </w:r>
          </w:p>
        </w:tc>
        <w:tc>
          <w:tcPr>
            <w:tcW w:w="2997" w:type="dxa"/>
            <w:vAlign w:val="bottom"/>
          </w:tcPr>
          <w:p w:rsidR="00BE334C" w:rsidRPr="00A90589" w:rsidP="00BE334C" w14:paraId="13D663C4" w14:textId="5537A6E3">
            <w:pPr>
              <w:pStyle w:val="RTableTextAbt"/>
              <w:ind w:right="842"/>
              <w:rPr>
                <w:rFonts w:ascii="Times New Roman" w:hAnsi="Times New Roman" w:cs="Times New Roman"/>
              </w:rPr>
            </w:pPr>
            <w:r w:rsidRPr="00BE334C">
              <w:rPr>
                <w:szCs w:val="18"/>
              </w:rPr>
              <w:t xml:space="preserve">$16,501,414 </w:t>
            </w:r>
          </w:p>
        </w:tc>
        <w:tc>
          <w:tcPr>
            <w:tcW w:w="2997" w:type="dxa"/>
            <w:vAlign w:val="bottom"/>
          </w:tcPr>
          <w:p w:rsidR="00BE334C" w:rsidRPr="00A90589" w:rsidP="00BE334C" w14:paraId="22BE0D5A" w14:textId="530A3ECF">
            <w:pPr>
              <w:pStyle w:val="RTableTextAbt"/>
              <w:ind w:right="842"/>
              <w:rPr>
                <w:rFonts w:ascii="Times New Roman" w:hAnsi="Times New Roman" w:cs="Times New Roman"/>
              </w:rPr>
            </w:pPr>
            <w:r w:rsidRPr="00BE334C">
              <w:rPr>
                <w:szCs w:val="18"/>
              </w:rPr>
              <w:t xml:space="preserve">$16,238,536 </w:t>
            </w:r>
          </w:p>
        </w:tc>
      </w:tr>
      <w:tr w14:paraId="10CA554A" w14:textId="77777777" w:rsidTr="00EB27F1">
        <w:tblPrEx>
          <w:tblW w:w="0" w:type="auto"/>
          <w:tblLook w:val="04A0"/>
        </w:tblPrEx>
        <w:tc>
          <w:tcPr>
            <w:tcW w:w="2996" w:type="dxa"/>
            <w:vAlign w:val="bottom"/>
          </w:tcPr>
          <w:p w:rsidR="00DD0358" w:rsidRPr="00EB27F1" w:rsidP="00CB1C05" w14:paraId="247BE123" w14:textId="77777777">
            <w:pPr>
              <w:pStyle w:val="RTableTextAbt"/>
              <w:ind w:right="-114"/>
              <w:jc w:val="left"/>
              <w:rPr>
                <w:rFonts w:ascii="Times New Roman" w:hAnsi="Times New Roman" w:cs="Times New Roman"/>
              </w:rPr>
            </w:pPr>
            <w:r w:rsidRPr="00EB27F1">
              <w:rPr>
                <w:rFonts w:ascii="Times New Roman" w:hAnsi="Times New Roman"/>
              </w:rPr>
              <w:t>Dermal PPE</w:t>
            </w:r>
          </w:p>
        </w:tc>
        <w:tc>
          <w:tcPr>
            <w:tcW w:w="2997" w:type="dxa"/>
            <w:vAlign w:val="bottom"/>
          </w:tcPr>
          <w:p w:rsidR="00DD0358" w:rsidRPr="00CD48B1" w:rsidP="00CB1C05" w14:paraId="3F78B616" w14:textId="77777777">
            <w:pPr>
              <w:pStyle w:val="RTableTextAbt"/>
              <w:ind w:right="842"/>
              <w:rPr>
                <w:rFonts w:asciiTheme="majorBidi" w:hAnsiTheme="majorBidi" w:cstheme="majorBidi"/>
              </w:rPr>
            </w:pPr>
            <w:r w:rsidRPr="00CD48B1">
              <w:rPr>
                <w:rFonts w:asciiTheme="majorBidi" w:hAnsiTheme="majorBidi" w:cstheme="majorBidi"/>
                <w:szCs w:val="18"/>
              </w:rPr>
              <w:t>-</w:t>
            </w:r>
          </w:p>
        </w:tc>
        <w:tc>
          <w:tcPr>
            <w:tcW w:w="2997" w:type="dxa"/>
            <w:vAlign w:val="bottom"/>
          </w:tcPr>
          <w:p w:rsidR="00DD0358" w:rsidRPr="00CD48B1" w:rsidP="00CB1C05" w14:paraId="14EE3094" w14:textId="77777777">
            <w:pPr>
              <w:pStyle w:val="RTableTextAbt"/>
              <w:ind w:right="842"/>
              <w:rPr>
                <w:rFonts w:asciiTheme="majorBidi" w:hAnsiTheme="majorBidi" w:cstheme="majorBidi"/>
              </w:rPr>
            </w:pPr>
            <w:r w:rsidRPr="00CD48B1">
              <w:rPr>
                <w:rFonts w:asciiTheme="majorBidi" w:hAnsiTheme="majorBidi" w:cstheme="majorBidi"/>
                <w:szCs w:val="18"/>
              </w:rPr>
              <w:t xml:space="preserve">$1,322,353 </w:t>
            </w:r>
          </w:p>
        </w:tc>
      </w:tr>
      <w:tr w14:paraId="38DE0264" w14:textId="77777777" w:rsidTr="00EB27F1">
        <w:tblPrEx>
          <w:tblW w:w="0" w:type="auto"/>
          <w:tblLook w:val="04A0"/>
        </w:tblPrEx>
        <w:tc>
          <w:tcPr>
            <w:tcW w:w="2996" w:type="dxa"/>
            <w:vAlign w:val="bottom"/>
          </w:tcPr>
          <w:p w:rsidR="00361CE8" w:rsidRPr="00EB27F1" w:rsidP="00CB1C05" w14:paraId="3D36C236" w14:textId="77777777">
            <w:pPr>
              <w:pStyle w:val="RTableTextAbt"/>
              <w:ind w:right="-114"/>
              <w:jc w:val="left"/>
              <w:rPr>
                <w:rFonts w:ascii="Times New Roman" w:hAnsi="Times New Roman" w:cs="Times New Roman"/>
              </w:rPr>
            </w:pPr>
            <w:r w:rsidRPr="00EB27F1">
              <w:rPr>
                <w:rFonts w:ascii="Times New Roman" w:hAnsi="Times New Roman"/>
              </w:rPr>
              <w:t xml:space="preserve">Product Labels </w:t>
            </w:r>
          </w:p>
        </w:tc>
        <w:tc>
          <w:tcPr>
            <w:tcW w:w="2997" w:type="dxa"/>
            <w:vAlign w:val="bottom"/>
          </w:tcPr>
          <w:p w:rsidR="00361CE8" w:rsidRPr="00CD48B1" w:rsidP="00CB1C05" w14:paraId="78C572A5" w14:textId="77777777">
            <w:pPr>
              <w:pStyle w:val="RTableTextAbt"/>
              <w:ind w:right="842"/>
              <w:rPr>
                <w:rFonts w:asciiTheme="majorBidi" w:hAnsiTheme="majorBidi" w:cstheme="majorBidi"/>
              </w:rPr>
            </w:pPr>
            <w:r w:rsidRPr="00CD48B1">
              <w:rPr>
                <w:rFonts w:asciiTheme="majorBidi" w:hAnsiTheme="majorBidi" w:cstheme="majorBidi"/>
                <w:szCs w:val="18"/>
              </w:rPr>
              <w:t xml:space="preserve">$5,934 </w:t>
            </w:r>
          </w:p>
        </w:tc>
        <w:tc>
          <w:tcPr>
            <w:tcW w:w="2997" w:type="dxa"/>
            <w:vAlign w:val="bottom"/>
          </w:tcPr>
          <w:p w:rsidR="00361CE8" w:rsidRPr="00CD48B1" w:rsidP="00CB1C05" w14:paraId="49CC2CC3" w14:textId="77777777">
            <w:pPr>
              <w:pStyle w:val="RTableTextAbt"/>
              <w:ind w:right="842"/>
              <w:rPr>
                <w:rFonts w:asciiTheme="majorBidi" w:hAnsiTheme="majorBidi" w:cstheme="majorBidi"/>
              </w:rPr>
            </w:pPr>
            <w:r w:rsidRPr="00CD48B1">
              <w:rPr>
                <w:rFonts w:asciiTheme="majorBidi" w:hAnsiTheme="majorBidi" w:cstheme="majorBidi"/>
                <w:szCs w:val="18"/>
              </w:rPr>
              <w:t>-</w:t>
            </w:r>
          </w:p>
        </w:tc>
      </w:tr>
      <w:tr w14:paraId="233C543D" w14:textId="77777777" w:rsidTr="00EB27F1">
        <w:tblPrEx>
          <w:tblW w:w="0" w:type="auto"/>
          <w:tblLook w:val="04A0"/>
        </w:tblPrEx>
        <w:tc>
          <w:tcPr>
            <w:tcW w:w="2996" w:type="dxa"/>
            <w:vAlign w:val="bottom"/>
          </w:tcPr>
          <w:p w:rsidR="00361CE8" w:rsidRPr="00EB27F1" w:rsidP="00CB1C05" w14:paraId="380E9018" w14:textId="77777777">
            <w:pPr>
              <w:pStyle w:val="RTableTextAbt"/>
              <w:ind w:right="-114"/>
              <w:jc w:val="left"/>
              <w:rPr>
                <w:rFonts w:ascii="Times New Roman" w:hAnsi="Times New Roman" w:cs="Times New Roman"/>
              </w:rPr>
            </w:pPr>
            <w:r w:rsidRPr="00E73FE8">
              <w:rPr>
                <w:rFonts w:ascii="Times New Roman" w:hAnsi="Times New Roman" w:cs="Times New Roman"/>
              </w:rPr>
              <w:t>Self-</w:t>
            </w:r>
            <w:r w:rsidRPr="00E73FE8">
              <w:t>certification</w:t>
            </w:r>
          </w:p>
        </w:tc>
        <w:tc>
          <w:tcPr>
            <w:tcW w:w="2997" w:type="dxa"/>
            <w:vAlign w:val="bottom"/>
          </w:tcPr>
          <w:p w:rsidR="00361CE8" w:rsidRPr="00CD48B1" w:rsidP="00CB1C05" w14:paraId="21BAB36D" w14:textId="77777777">
            <w:pPr>
              <w:pStyle w:val="RTableTextAbt"/>
              <w:ind w:right="842"/>
              <w:rPr>
                <w:rFonts w:asciiTheme="majorBidi" w:hAnsiTheme="majorBidi" w:cstheme="majorBidi"/>
              </w:rPr>
            </w:pPr>
            <w:r w:rsidRPr="00CD48B1">
              <w:rPr>
                <w:rFonts w:asciiTheme="majorBidi" w:hAnsiTheme="majorBidi" w:cstheme="majorBidi"/>
                <w:szCs w:val="18"/>
              </w:rPr>
              <w:t xml:space="preserve">$17,367,704 </w:t>
            </w:r>
          </w:p>
        </w:tc>
        <w:tc>
          <w:tcPr>
            <w:tcW w:w="2997" w:type="dxa"/>
            <w:vAlign w:val="bottom"/>
          </w:tcPr>
          <w:p w:rsidR="00361CE8" w:rsidRPr="00CD48B1" w:rsidP="00CB1C05" w14:paraId="128213BF" w14:textId="77777777">
            <w:pPr>
              <w:pStyle w:val="RTableTextAbt"/>
              <w:ind w:right="842"/>
              <w:rPr>
                <w:rFonts w:asciiTheme="majorBidi" w:hAnsiTheme="majorBidi" w:cstheme="majorBidi"/>
              </w:rPr>
            </w:pPr>
            <w:r w:rsidRPr="00CD48B1">
              <w:rPr>
                <w:rFonts w:asciiTheme="majorBidi" w:hAnsiTheme="majorBidi" w:cstheme="majorBidi"/>
                <w:szCs w:val="18"/>
              </w:rPr>
              <w:t>-</w:t>
            </w:r>
          </w:p>
        </w:tc>
      </w:tr>
      <w:tr w14:paraId="1F0F9903" w14:textId="77777777">
        <w:tblPrEx>
          <w:tblW w:w="0" w:type="auto"/>
          <w:tblLook w:val="04A0"/>
        </w:tblPrEx>
        <w:tc>
          <w:tcPr>
            <w:tcW w:w="2996" w:type="dxa"/>
            <w:vAlign w:val="bottom"/>
          </w:tcPr>
          <w:p w:rsidR="00BE334C" w:rsidRPr="00EB27F1" w:rsidP="00BE334C" w14:paraId="5C78776F" w14:textId="77777777">
            <w:pPr>
              <w:pStyle w:val="RTableTextAbt"/>
              <w:ind w:right="-114"/>
              <w:jc w:val="left"/>
              <w:rPr>
                <w:rFonts w:ascii="Times New Roman" w:hAnsi="Times New Roman" w:cs="Times New Roman"/>
                <w:b/>
              </w:rPr>
            </w:pPr>
            <w:r w:rsidRPr="00EB27F1">
              <w:rPr>
                <w:rFonts w:ascii="Times New Roman" w:hAnsi="Times New Roman"/>
                <w:b/>
                <w:bCs w:val="0"/>
              </w:rPr>
              <w:t xml:space="preserve">Total </w:t>
            </w:r>
          </w:p>
        </w:tc>
        <w:tc>
          <w:tcPr>
            <w:tcW w:w="2997" w:type="dxa"/>
            <w:vAlign w:val="bottom"/>
          </w:tcPr>
          <w:p w:rsidR="00BE334C" w:rsidRPr="00A90589" w:rsidP="00BE334C" w14:paraId="148ABDE9" w14:textId="4B187E10">
            <w:pPr>
              <w:pStyle w:val="RTableTextAbt"/>
              <w:ind w:right="842"/>
              <w:rPr>
                <w:rFonts w:ascii="Times New Roman" w:hAnsi="Times New Roman" w:cs="Times New Roman"/>
                <w:b/>
              </w:rPr>
            </w:pPr>
            <w:r w:rsidRPr="00BE334C">
              <w:rPr>
                <w:b/>
                <w:bCs w:val="0"/>
                <w:szCs w:val="18"/>
              </w:rPr>
              <w:t xml:space="preserve">$33,875,051 </w:t>
            </w:r>
          </w:p>
        </w:tc>
        <w:tc>
          <w:tcPr>
            <w:tcW w:w="2997" w:type="dxa"/>
            <w:vAlign w:val="bottom"/>
          </w:tcPr>
          <w:p w:rsidR="00BE334C" w:rsidRPr="00A90589" w:rsidP="00BE334C" w14:paraId="29A44C4B" w14:textId="05A9171D">
            <w:pPr>
              <w:pStyle w:val="RTableTextAbt"/>
              <w:ind w:right="842"/>
              <w:rPr>
                <w:rFonts w:ascii="Times New Roman" w:hAnsi="Times New Roman" w:cs="Times New Roman"/>
                <w:b/>
              </w:rPr>
            </w:pPr>
            <w:r w:rsidRPr="00BE334C">
              <w:rPr>
                <w:b/>
                <w:bCs w:val="0"/>
                <w:szCs w:val="18"/>
              </w:rPr>
              <w:t xml:space="preserve">$17,560,890 </w:t>
            </w:r>
          </w:p>
        </w:tc>
      </w:tr>
    </w:tbl>
    <w:p w:rsidR="0033634A" w:rsidP="00CB1C05" w14:paraId="346DD1AC" w14:textId="77777777"/>
    <w:p w:rsidR="00215821" w:rsidP="00CB1C05" w14:paraId="74117532" w14:textId="77777777">
      <w:pPr>
        <w:spacing w:after="0"/>
        <w:rPr>
          <w:b/>
          <w:i/>
          <w:highlight w:val="yellow"/>
        </w:rPr>
      </w:pPr>
    </w:p>
    <w:p w:rsidR="001E3424" w:rsidRPr="00215821" w:rsidP="00CB1C05" w14:paraId="5CC9E477" w14:textId="77777777">
      <w:pPr>
        <w:spacing w:after="0"/>
        <w:rPr>
          <w:b/>
          <w:i/>
          <w:highlight w:val="yellow"/>
        </w:rPr>
        <w:sectPr w:rsidSect="00CB1C05">
          <w:type w:val="nextColumn"/>
          <w:pgSz w:w="12240" w:h="15840" w:code="1"/>
          <w:pgMar w:top="1440" w:right="1440" w:bottom="1440" w:left="1800" w:header="720" w:footer="720" w:gutter="0"/>
          <w:lnNumType w:countBy="1" w:restart="continuous"/>
          <w:pgNumType w:chapStyle="1"/>
          <w:cols w:space="720"/>
          <w:titlePg/>
          <w:docGrid w:linePitch="299"/>
        </w:sectPr>
      </w:pPr>
    </w:p>
    <w:p w:rsidR="00376FDF" w:rsidRPr="00953B8E" w:rsidP="00CB1C05" w14:paraId="484E9940" w14:textId="77777777">
      <w:pPr>
        <w:pStyle w:val="Heading2"/>
      </w:pPr>
      <w:bookmarkStart w:id="1252" w:name="_Ref102038523"/>
      <w:bookmarkStart w:id="1253" w:name="_Toc111035652"/>
      <w:bookmarkStart w:id="1254" w:name="_Toc111037084"/>
      <w:bookmarkStart w:id="1255" w:name="_Toc114062032"/>
      <w:bookmarkStart w:id="1256" w:name="_Toc165378758"/>
      <w:r w:rsidRPr="00953B8E">
        <w:t>Unquantified Costs and Uncertainty in the Cost Estimates</w:t>
      </w:r>
      <w:bookmarkEnd w:id="1252"/>
      <w:bookmarkEnd w:id="1253"/>
      <w:bookmarkEnd w:id="1254"/>
      <w:bookmarkEnd w:id="1255"/>
      <w:bookmarkEnd w:id="1256"/>
    </w:p>
    <w:p w:rsidR="00662099" w:rsidRPr="00953B8E" w:rsidP="00CB1C05" w14:paraId="0A59F4EF" w14:textId="77777777">
      <w:pPr>
        <w:pStyle w:val="BodyText"/>
      </w:pPr>
      <w:r w:rsidRPr="00953B8E">
        <w:t>This economic analysis does not include quantified cost estimates for all costs</w:t>
      </w:r>
      <w:r w:rsidRPr="00953B8E" w:rsidR="00561EB9">
        <w:t xml:space="preserve"> under the options. </w:t>
      </w:r>
      <w:r w:rsidRPr="00953B8E" w:rsidR="00911AFD">
        <w:t xml:space="preserve">Although </w:t>
      </w:r>
      <w:r w:rsidRPr="00953B8E" w:rsidR="00496299">
        <w:t>certain</w:t>
      </w:r>
      <w:r w:rsidRPr="00953B8E" w:rsidR="00911AFD">
        <w:t xml:space="preserve"> costs cannot be quantified, </w:t>
      </w:r>
      <w:r w:rsidRPr="00953B8E" w:rsidR="00496299">
        <w:t xml:space="preserve">this does not mean that </w:t>
      </w:r>
      <w:r w:rsidRPr="00953B8E" w:rsidR="00911AFD">
        <w:t>they are less important than the quantified costs</w:t>
      </w:r>
      <w:r w:rsidRPr="00953B8E" w:rsidR="00C50F2D">
        <w:t xml:space="preserve">. This section </w:t>
      </w:r>
      <w:r w:rsidRPr="00953B8E" w:rsidR="00BB57E9">
        <w:t xml:space="preserve">discusses these unquantified costs qualitatively </w:t>
      </w:r>
      <w:r w:rsidRPr="00953B8E" w:rsidR="00185FB9">
        <w:t>as well as</w:t>
      </w:r>
      <w:r w:rsidRPr="00953B8E">
        <w:t xml:space="preserve"> other uncertainties in the cost estimates.</w:t>
      </w:r>
      <w:r w:rsidRPr="00953B8E" w:rsidR="00A150CF">
        <w:t xml:space="preserve"> </w:t>
      </w:r>
    </w:p>
    <w:p w:rsidR="008F2096" w:rsidRPr="00953B8E" w:rsidP="00CB1C05" w14:paraId="38162FA5" w14:textId="77777777">
      <w:pPr>
        <w:pStyle w:val="Heading3"/>
      </w:pPr>
      <w:bookmarkStart w:id="1257" w:name="_Ref103186591"/>
      <w:bookmarkStart w:id="1258" w:name="_Toc111035653"/>
      <w:bookmarkStart w:id="1259" w:name="_Toc114062033"/>
      <w:r w:rsidRPr="00953B8E">
        <w:t xml:space="preserve">Products </w:t>
      </w:r>
      <w:r w:rsidR="0086320C">
        <w:t>F</w:t>
      </w:r>
      <w:r w:rsidRPr="00953B8E">
        <w:t xml:space="preserve">ormulated with </w:t>
      </w:r>
      <w:bookmarkEnd w:id="1257"/>
      <w:r w:rsidR="00964E1D">
        <w:t>PCE</w:t>
      </w:r>
      <w:bookmarkEnd w:id="1258"/>
      <w:bookmarkEnd w:id="1259"/>
    </w:p>
    <w:p w:rsidR="007F0126" w:rsidRPr="00953B8E" w:rsidP="00CB1C05" w14:paraId="462E96F8" w14:textId="77777777">
      <w:pPr>
        <w:pStyle w:val="BodyText"/>
      </w:pPr>
      <w:r w:rsidRPr="00953B8E">
        <w:t xml:space="preserve">The cost estimates for switching to alternatives </w:t>
      </w:r>
      <w:r w:rsidRPr="00953B8E" w:rsidR="004C16DA">
        <w:t xml:space="preserve">to products formulated with </w:t>
      </w:r>
      <w:r w:rsidR="00964E1D">
        <w:t>PCE</w:t>
      </w:r>
      <w:r w:rsidRPr="00953B8E" w:rsidR="004C16DA">
        <w:t xml:space="preserve"> </w:t>
      </w:r>
      <w:r w:rsidRPr="00953B8E">
        <w:t xml:space="preserve">include reformulation costs for each product </w:t>
      </w:r>
      <w:r w:rsidRPr="00953B8E" w:rsidR="004C16DA">
        <w:t xml:space="preserve">that </w:t>
      </w:r>
      <w:r w:rsidRPr="00953B8E">
        <w:t xml:space="preserve">EPA identified. </w:t>
      </w:r>
      <w:r w:rsidR="00015212">
        <w:t>I</w:t>
      </w:r>
      <w:r w:rsidRPr="00953B8E" w:rsidR="00403C9A">
        <w:t xml:space="preserve">f </w:t>
      </w:r>
      <w:r w:rsidRPr="00953B8E" w:rsidR="00437DF0">
        <w:t xml:space="preserve">there are </w:t>
      </w:r>
      <w:r w:rsidRPr="00953B8E" w:rsidR="0057280E">
        <w:t>additio</w:t>
      </w:r>
      <w:r w:rsidRPr="00953B8E" w:rsidR="009C2F02">
        <w:t xml:space="preserve">nal </w:t>
      </w:r>
      <w:r w:rsidRPr="00953B8E" w:rsidR="002739FB">
        <w:t xml:space="preserve">products </w:t>
      </w:r>
      <w:r w:rsidRPr="00953B8E" w:rsidR="009C2F02">
        <w:t>that</w:t>
      </w:r>
      <w:r w:rsidRPr="00953B8E" w:rsidR="009D703B">
        <w:t xml:space="preserve"> EPA </w:t>
      </w:r>
      <w:r w:rsidRPr="00953B8E" w:rsidR="009C2F02">
        <w:t xml:space="preserve">did not identify </w:t>
      </w:r>
      <w:r w:rsidRPr="00953B8E" w:rsidR="009D703B">
        <w:t xml:space="preserve">that </w:t>
      </w:r>
      <w:r w:rsidRPr="00953B8E" w:rsidR="002739FB">
        <w:t>need to be reformulated</w:t>
      </w:r>
      <w:r w:rsidRPr="00953B8E" w:rsidR="00403C9A">
        <w:t xml:space="preserve">, these costs could be underestimated. </w:t>
      </w:r>
      <w:r w:rsidR="00E13352">
        <w:t>Conversely</w:t>
      </w:r>
      <w:r w:rsidRPr="00953B8E" w:rsidR="00403C9A">
        <w:t xml:space="preserve">, </w:t>
      </w:r>
      <w:r w:rsidRPr="00953B8E" w:rsidR="00D569E6">
        <w:t xml:space="preserve">many </w:t>
      </w:r>
      <w:r w:rsidRPr="00953B8E" w:rsidR="006C151F">
        <w:t>producers</w:t>
      </w:r>
      <w:r w:rsidRPr="00953B8E" w:rsidR="00D569E6">
        <w:t xml:space="preserve"> </w:t>
      </w:r>
      <w:r w:rsidRPr="00953B8E" w:rsidR="006C151F">
        <w:t xml:space="preserve">of these products </w:t>
      </w:r>
      <w:r w:rsidRPr="00953B8E" w:rsidR="0072635D">
        <w:t xml:space="preserve">already </w:t>
      </w:r>
      <w:r w:rsidRPr="00953B8E" w:rsidR="007D0061">
        <w:t xml:space="preserve">make </w:t>
      </w:r>
      <w:r w:rsidR="00964E1D">
        <w:t>PCE</w:t>
      </w:r>
      <w:r w:rsidRPr="00953B8E" w:rsidR="00A17271">
        <w:t xml:space="preserve">-free </w:t>
      </w:r>
      <w:r w:rsidRPr="00953B8E" w:rsidR="007D0061">
        <w:t>alternative product</w:t>
      </w:r>
      <w:r w:rsidRPr="00953B8E" w:rsidR="00873A5A">
        <w:t>s</w:t>
      </w:r>
      <w:r w:rsidRPr="00953B8E" w:rsidR="007D0061">
        <w:t xml:space="preserve">, since the </w:t>
      </w:r>
      <w:r w:rsidR="00964E1D">
        <w:t>PCE</w:t>
      </w:r>
      <w:r w:rsidRPr="00953B8E" w:rsidR="007D0061">
        <w:t xml:space="preserve"> products are </w:t>
      </w:r>
      <w:r w:rsidRPr="00953B8E" w:rsidR="00506393">
        <w:t>already prohibited in several states</w:t>
      </w:r>
      <w:r w:rsidRPr="00953B8E" w:rsidR="006C151F">
        <w:t xml:space="preserve">. Thus, </w:t>
      </w:r>
      <w:r w:rsidRPr="00953B8E" w:rsidR="001676F1">
        <w:t>the reform</w:t>
      </w:r>
      <w:r w:rsidRPr="00953B8E" w:rsidR="004D6373">
        <w:t xml:space="preserve">ulation costs may be overstated </w:t>
      </w:r>
      <w:r w:rsidRPr="00953B8E" w:rsidR="006C151F">
        <w:t xml:space="preserve">to the extent to which </w:t>
      </w:r>
      <w:r w:rsidRPr="00953B8E" w:rsidR="002A0078">
        <w:t>producers</w:t>
      </w:r>
      <w:r w:rsidRPr="00953B8E" w:rsidR="00CC66FA">
        <w:t xml:space="preserve"> </w:t>
      </w:r>
      <w:r w:rsidRPr="00953B8E" w:rsidR="001676F1">
        <w:t xml:space="preserve">replace </w:t>
      </w:r>
      <w:r w:rsidR="00964E1D">
        <w:t>PCE</w:t>
      </w:r>
      <w:r w:rsidRPr="00953B8E" w:rsidR="00953B8E">
        <w:t xml:space="preserve"> </w:t>
      </w:r>
      <w:r w:rsidRPr="00953B8E" w:rsidR="004D6373">
        <w:t>products</w:t>
      </w:r>
      <w:r w:rsidRPr="00953B8E" w:rsidR="00476B5A">
        <w:t xml:space="preserve"> </w:t>
      </w:r>
      <w:r w:rsidR="00454703">
        <w:t xml:space="preserve">with existing products, </w:t>
      </w:r>
      <w:r w:rsidRPr="00953B8E" w:rsidR="00476B5A">
        <w:t>instead of reformulating</w:t>
      </w:r>
      <w:r w:rsidRPr="00953B8E" w:rsidR="004D6373">
        <w:t xml:space="preserve">. </w:t>
      </w:r>
    </w:p>
    <w:p w:rsidR="007F0126" w:rsidRPr="00953B8E" w:rsidP="00CB1C05" w14:paraId="0462939F" w14:textId="77777777">
      <w:pPr>
        <w:pStyle w:val="BodyText"/>
      </w:pPr>
      <w:r w:rsidRPr="00953B8E">
        <w:t xml:space="preserve">As documented in </w:t>
      </w:r>
      <w:r w:rsidR="00454703">
        <w:t>C</w:t>
      </w:r>
      <w:r w:rsidRPr="00953B8E">
        <w:t>hapter</w:t>
      </w:r>
      <w:r w:rsidR="004577EB">
        <w:t xml:space="preserve"> </w:t>
      </w:r>
      <w:r w:rsidR="004577EB">
        <w:fldChar w:fldCharType="begin" w:fldLock="1"/>
      </w:r>
      <w:r w:rsidR="004577EB">
        <w:instrText xml:space="preserve"> REF _Ref106195190 \r \h </w:instrText>
      </w:r>
      <w:r w:rsidR="004577EB">
        <w:fldChar w:fldCharType="separate"/>
      </w:r>
      <w:r w:rsidR="0092222B">
        <w:t>5</w:t>
      </w:r>
      <w:r w:rsidR="004577EB">
        <w:fldChar w:fldCharType="end"/>
      </w:r>
      <w:r w:rsidRPr="00953B8E" w:rsidR="00935995">
        <w:t xml:space="preserve">, alternative products </w:t>
      </w:r>
      <w:r w:rsidRPr="00953B8E" w:rsidR="00564448">
        <w:t>with similar cost and efficacy are available f</w:t>
      </w:r>
      <w:r w:rsidRPr="00953B8E" w:rsidR="00CB1FEC">
        <w:t xml:space="preserve">or most of the products </w:t>
      </w:r>
      <w:r w:rsidR="00B06B0E">
        <w:t>currently</w:t>
      </w:r>
      <w:r w:rsidRPr="00953B8E">
        <w:t xml:space="preserve"> formulated </w:t>
      </w:r>
      <w:r w:rsidRPr="00953B8E" w:rsidR="00564448">
        <w:t xml:space="preserve">with </w:t>
      </w:r>
      <w:r w:rsidR="00964E1D">
        <w:t>PCE</w:t>
      </w:r>
      <w:r w:rsidRPr="00953B8E" w:rsidR="00564448">
        <w:t xml:space="preserve">. </w:t>
      </w:r>
      <w:r w:rsidRPr="00953B8E" w:rsidR="00E00978">
        <w:t xml:space="preserve">For some applications, </w:t>
      </w:r>
      <w:r w:rsidRPr="00953B8E" w:rsidR="00E06EC7">
        <w:t xml:space="preserve">there may be additional unquantified </w:t>
      </w:r>
      <w:r w:rsidRPr="00953B8E" w:rsidR="00702588">
        <w:t xml:space="preserve">costs associated with </w:t>
      </w:r>
      <w:r w:rsidRPr="00953B8E" w:rsidR="00437B61">
        <w:t xml:space="preserve">the alternatives. </w:t>
      </w:r>
      <w:r w:rsidR="00BD4BC6">
        <w:t xml:space="preserve">Regarding </w:t>
      </w:r>
      <w:r w:rsidRPr="00953B8E" w:rsidR="00B974A9">
        <w:t>the costs of the products themselves, i</w:t>
      </w:r>
      <w:r w:rsidRPr="00953B8E" w:rsidR="003F6681">
        <w:t xml:space="preserve">n most cases there </w:t>
      </w:r>
      <w:r w:rsidR="00E83450">
        <w:t xml:space="preserve">are </w:t>
      </w:r>
      <w:r w:rsidR="00165E97">
        <w:t xml:space="preserve">both </w:t>
      </w:r>
      <w:r w:rsidRPr="00953B8E" w:rsidR="00B90DEE">
        <w:t>more costly and less costly</w:t>
      </w:r>
      <w:r w:rsidR="00E83450">
        <w:t xml:space="preserve"> alternative</w:t>
      </w:r>
      <w:r w:rsidR="003E1901">
        <w:t xml:space="preserve"> products</w:t>
      </w:r>
      <w:r w:rsidRPr="00953B8E" w:rsidR="00081F83">
        <w:t xml:space="preserve">, </w:t>
      </w:r>
      <w:r w:rsidRPr="00953B8E" w:rsidR="00F72DC5">
        <w:t xml:space="preserve">but it is unclear whether average </w:t>
      </w:r>
      <w:r w:rsidRPr="00953B8E" w:rsidR="001E41E5">
        <w:t xml:space="preserve">product costs would be higher or lower </w:t>
      </w:r>
      <w:r w:rsidRPr="00953B8E" w:rsidR="004150D9">
        <w:t xml:space="preserve">after </w:t>
      </w:r>
      <w:r w:rsidRPr="00953B8E" w:rsidR="002E67B4">
        <w:t xml:space="preserve">a </w:t>
      </w:r>
      <w:r w:rsidRPr="00953B8E" w:rsidR="004150D9">
        <w:t xml:space="preserve">prohibition of </w:t>
      </w:r>
      <w:r w:rsidR="00964E1D">
        <w:t>PCE</w:t>
      </w:r>
      <w:r w:rsidRPr="00953B8E" w:rsidR="004150D9">
        <w:t xml:space="preserve"> </w:t>
      </w:r>
      <w:r w:rsidRPr="00953B8E" w:rsidR="002E67B4">
        <w:t xml:space="preserve">in these products. </w:t>
      </w:r>
    </w:p>
    <w:p w:rsidR="00711709" w:rsidP="00CB1C05" w14:paraId="54C5E0F9" w14:textId="77777777">
      <w:pPr>
        <w:pStyle w:val="BodyText"/>
      </w:pPr>
      <w:r w:rsidRPr="00953B8E">
        <w:t xml:space="preserve">For most product types, alternatives with similar efficacy are available. However, </w:t>
      </w:r>
      <w:r w:rsidRPr="00953B8E" w:rsidR="006C0C5B">
        <w:t xml:space="preserve">there may be some applications where </w:t>
      </w:r>
      <w:r w:rsidR="00964E1D">
        <w:t>PCE</w:t>
      </w:r>
      <w:r w:rsidRPr="00953B8E" w:rsidR="006C0C5B">
        <w:t xml:space="preserve"> </w:t>
      </w:r>
      <w:r w:rsidRPr="00953B8E" w:rsidR="008B4C72">
        <w:t>is more effective</w:t>
      </w:r>
      <w:r w:rsidR="00C670A8">
        <w:t xml:space="preserve"> or</w:t>
      </w:r>
      <w:r w:rsidRPr="00953B8E" w:rsidR="008B4C72">
        <w:t xml:space="preserve"> </w:t>
      </w:r>
      <w:r w:rsidR="00C670A8">
        <w:t xml:space="preserve">reduces </w:t>
      </w:r>
      <w:r w:rsidRPr="00953B8E" w:rsidR="008B4C72">
        <w:t>labor time and wait time</w:t>
      </w:r>
      <w:r w:rsidRPr="00953B8E" w:rsidR="001B30C1">
        <w:t xml:space="preserve">, </w:t>
      </w:r>
      <w:r w:rsidR="0029696F">
        <w:t xml:space="preserve">but </w:t>
      </w:r>
      <w:r w:rsidRPr="00953B8E" w:rsidR="001B30C1">
        <w:t>this analysis was unable to quantify these costs.</w:t>
      </w:r>
      <w:r w:rsidRPr="00953B8E" w:rsidR="00E7369D">
        <w:t xml:space="preserve"> </w:t>
      </w:r>
      <w:r w:rsidR="00BA2E2F">
        <w:t>There may be some safety-critical applications, such as adhesives used in aviation, where alternatives would need to undergo extensive safety reviews and testing before the PCE adhesives</w:t>
      </w:r>
      <w:r w:rsidR="001413B5">
        <w:t xml:space="preserve"> could be replaced</w:t>
      </w:r>
      <w:r w:rsidR="00BA2E2F">
        <w:t xml:space="preserve">. </w:t>
      </w:r>
      <w:r w:rsidR="007F1F46">
        <w:t>A</w:t>
      </w:r>
      <w:r w:rsidR="00BA2E2F">
        <w:t xml:space="preserve"> prohibition of PCE for </w:t>
      </w:r>
      <w:r w:rsidRPr="00635D39" w:rsidR="00BA2E2F">
        <w:rPr>
          <w:i/>
          <w:iCs/>
        </w:rPr>
        <w:t>these uses</w:t>
      </w:r>
      <w:r w:rsidR="00BA2E2F">
        <w:t xml:space="preserve"> could </w:t>
      </w:r>
      <w:r w:rsidRPr="00484824" w:rsidR="00BA2E2F">
        <w:t xml:space="preserve">potentially </w:t>
      </w:r>
      <w:r w:rsidR="007F1F46">
        <w:t xml:space="preserve">have </w:t>
      </w:r>
      <w:r w:rsidR="00730BAC">
        <w:t>important</w:t>
      </w:r>
      <w:r w:rsidR="007F1F46">
        <w:t xml:space="preserve"> </w:t>
      </w:r>
      <w:r w:rsidRPr="00484824" w:rsidR="00BA2E2F">
        <w:t>negative impact</w:t>
      </w:r>
      <w:r w:rsidR="00E33C36">
        <w:t>s regardless</w:t>
      </w:r>
      <w:r w:rsidRPr="00484824" w:rsidR="00BA2E2F">
        <w:t xml:space="preserve"> of the </w:t>
      </w:r>
      <w:r w:rsidR="000421C4">
        <w:t>regulatory</w:t>
      </w:r>
      <w:r w:rsidRPr="00484824" w:rsidR="00BA2E2F">
        <w:t xml:space="preserve"> option</w:t>
      </w:r>
      <w:r w:rsidR="00E33C36">
        <w:t xml:space="preserve"> selected</w:t>
      </w:r>
      <w:r w:rsidR="00BA2E2F">
        <w:t>.</w:t>
      </w:r>
    </w:p>
    <w:p w:rsidR="00C01CE5" w:rsidP="00CB1C05" w14:paraId="4654A2B9" w14:textId="77777777">
      <w:pPr>
        <w:pStyle w:val="Heading3"/>
      </w:pPr>
      <w:r w:rsidRPr="0005111C">
        <w:t>Energized Electrical Cleaning Aerosols</w:t>
      </w:r>
    </w:p>
    <w:p w:rsidR="0005111C" w:rsidRPr="00EB2656" w:rsidP="00CB1C05" w14:paraId="37F36D1F" w14:textId="77777777">
      <w:pPr>
        <w:pStyle w:val="BodyText"/>
        <w:rPr>
          <w:iCs/>
          <w:lang w:val="en-US"/>
        </w:rPr>
      </w:pPr>
      <w:r>
        <w:rPr>
          <w:lang w:val="en-US"/>
        </w:rPr>
        <w:t xml:space="preserve">There is considerable uncertainty </w:t>
      </w:r>
      <w:r w:rsidR="00E864A3">
        <w:rPr>
          <w:lang w:val="en-US"/>
        </w:rPr>
        <w:t xml:space="preserve">about the </w:t>
      </w:r>
      <w:r w:rsidR="00DF6C10">
        <w:rPr>
          <w:lang w:val="en-US"/>
        </w:rPr>
        <w:t xml:space="preserve">estimated </w:t>
      </w:r>
      <w:r w:rsidR="00E864A3">
        <w:rPr>
          <w:lang w:val="en-US"/>
        </w:rPr>
        <w:t xml:space="preserve">costs associated with </w:t>
      </w:r>
      <w:r w:rsidR="00904096">
        <w:rPr>
          <w:lang w:val="en-US"/>
        </w:rPr>
        <w:t>aerosol energized electrical cleaners</w:t>
      </w:r>
      <w:r w:rsidR="00686B46">
        <w:rPr>
          <w:lang w:val="en-US"/>
        </w:rPr>
        <w:t xml:space="preserve"> (EEC)</w:t>
      </w:r>
      <w:r w:rsidR="00904096">
        <w:rPr>
          <w:lang w:val="en-US"/>
        </w:rPr>
        <w:t xml:space="preserve">. </w:t>
      </w:r>
      <w:r w:rsidR="00CD45A2">
        <w:rPr>
          <w:lang w:val="en-US"/>
        </w:rPr>
        <w:t>While stake</w:t>
      </w:r>
      <w:r w:rsidR="002C615E">
        <w:rPr>
          <w:lang w:val="en-US"/>
        </w:rPr>
        <w:t xml:space="preserve">holders </w:t>
      </w:r>
      <w:r w:rsidR="00FC6FEE">
        <w:rPr>
          <w:lang w:val="en-US"/>
        </w:rPr>
        <w:t xml:space="preserve">have provided information indicating that the volume of usage </w:t>
      </w:r>
      <w:r w:rsidR="00D3301B">
        <w:rPr>
          <w:lang w:val="en-US"/>
        </w:rPr>
        <w:t>is small compared to aerosols overall</w:t>
      </w:r>
      <w:r w:rsidR="00381D8E">
        <w:rPr>
          <w:lang w:val="en-US"/>
        </w:rPr>
        <w:t xml:space="preserve"> and to brake cleaner use. EPA </w:t>
      </w:r>
      <w:r w:rsidR="00D32437">
        <w:rPr>
          <w:lang w:val="en-US"/>
        </w:rPr>
        <w:t xml:space="preserve">considered </w:t>
      </w:r>
      <w:r w:rsidR="003F6438">
        <w:rPr>
          <w:lang w:val="en-US"/>
        </w:rPr>
        <w:t xml:space="preserve">using </w:t>
      </w:r>
      <w:r w:rsidR="007C61B3">
        <w:rPr>
          <w:lang w:val="en-US"/>
        </w:rPr>
        <w:t xml:space="preserve">assumptions </w:t>
      </w:r>
      <w:r w:rsidR="003F6438">
        <w:rPr>
          <w:lang w:val="en-US"/>
        </w:rPr>
        <w:t xml:space="preserve">ranging from 1 to </w:t>
      </w:r>
      <w:r w:rsidR="009136F6">
        <w:rPr>
          <w:lang w:val="en-US"/>
        </w:rPr>
        <w:t xml:space="preserve">5 percent and decided upon </w:t>
      </w:r>
      <w:r w:rsidR="00381D8E">
        <w:rPr>
          <w:lang w:val="en-US"/>
        </w:rPr>
        <w:t>5 percent</w:t>
      </w:r>
      <w:r w:rsidR="00570AC4">
        <w:rPr>
          <w:lang w:val="en-US"/>
        </w:rPr>
        <w:t xml:space="preserve"> </w:t>
      </w:r>
      <w:r w:rsidR="00C6533A">
        <w:rPr>
          <w:lang w:val="en-US"/>
        </w:rPr>
        <w:t xml:space="preserve">after reviewing VOC emissions </w:t>
      </w:r>
      <w:r w:rsidR="00182817">
        <w:rPr>
          <w:lang w:val="en-US"/>
        </w:rPr>
        <w:t xml:space="preserve">final </w:t>
      </w:r>
      <w:r w:rsidR="00C6533A">
        <w:rPr>
          <w:lang w:val="en-US"/>
        </w:rPr>
        <w:t xml:space="preserve">data </w:t>
      </w:r>
      <w:r w:rsidR="00182817">
        <w:rPr>
          <w:lang w:val="en-US"/>
        </w:rPr>
        <w:t>from</w:t>
      </w:r>
      <w:r w:rsidR="00C6533A">
        <w:rPr>
          <w:lang w:val="en-US"/>
        </w:rPr>
        <w:t xml:space="preserve"> the </w:t>
      </w:r>
      <w:r w:rsidRPr="00790A6C" w:rsidR="00790A6C">
        <w:rPr>
          <w:lang w:val="en-US"/>
        </w:rPr>
        <w:t xml:space="preserve">2013 </w:t>
      </w:r>
      <w:r w:rsidR="00790A6C">
        <w:rPr>
          <w:lang w:val="en-US"/>
        </w:rPr>
        <w:t xml:space="preserve">- </w:t>
      </w:r>
      <w:r w:rsidRPr="00790A6C" w:rsidR="00790A6C">
        <w:rPr>
          <w:lang w:val="en-US"/>
        </w:rPr>
        <w:t>2015 Survey of Consumer and Commercial Products: Survey Data Summary and Findings</w:t>
      </w:r>
      <w:r w:rsidR="005F3BAC">
        <w:rPr>
          <w:lang w:val="en-US"/>
        </w:rPr>
        <w:t xml:space="preserve"> (</w:t>
      </w:r>
      <w:hyperlink w:anchor="_ENREF_11" w:tooltip="California Air Resources Board (CARB), 2019 #51" w:history="1">
        <w:r w:rsidR="00414172">
          <w:fldChar w:fldCharType="begin" w:fldLock="1"/>
        </w:r>
        <w:r w:rsidR="00414172">
          <w:instrText xml:space="preserve"> ADDIN EN.CITE &lt;EndNote&gt;&lt;Cite ExcludeAuth="1"&gt;&lt;Author&gt;California Air Resources Board (CARB)&lt;/Author&gt;&lt;Year&gt;2019&lt;/Year&gt;&lt;RecNum&gt;51&lt;/RecNum&gt;&lt;Prefix&gt;CARB &lt;/Prefix&gt;&lt;DisplayText&gt;CARB 2019a&lt;/DisplayText&gt;&lt;record&gt;&lt;rec-number&gt;51&lt;/rec-number&gt;&lt;foreign-keys&gt;&lt;key app="EN" db-id="52wf2wf0o0rv01e9dzo52td80t0590tp2fwd" timestamp="1714499636"&gt;51&lt;/key&gt;&lt;/foreign-keys&gt;&lt;ref-type name="Generic"&gt;13&lt;/ref-type&gt;&lt;contributors&gt;&lt;authors&gt;&lt;author&gt;California Air Resources Board (CARB),&lt;/author&gt;&lt;/authors&gt;&lt;/contributors&gt;&lt;titles&gt;&lt;title&gt;2013-2015 Survey of Consumer &amp;amp; Commercial Products. Survey Data Summary and Findings.&lt;/title&gt;&lt;/titles&gt;&lt;dates&gt;&lt;year&gt;2019&lt;/year&gt;&lt;pub-dates&gt;&lt;date&gt;April 10, 2019&lt;/date&gt;&lt;/pub-dates&gt;&lt;/dates&gt;&lt;urls&gt;&lt;related-urls&gt;&lt;url&gt;https://ww2.arb.ca.gov/sites/default/files/2020-06/survey-data-summary-and-findings-1.pdf&lt;/url&gt;&lt;/related-urls&gt;&lt;/urls&gt;&lt;/record&gt;&lt;/Cite&gt;&lt;/EndNote&gt;</w:instrText>
        </w:r>
        <w:r w:rsidR="00414172">
          <w:fldChar w:fldCharType="separate"/>
        </w:r>
        <w:r w:rsidR="00414172">
          <w:rPr>
            <w:noProof/>
          </w:rPr>
          <w:t>CARB 2019a</w:t>
        </w:r>
        <w:r w:rsidR="00414172">
          <w:fldChar w:fldCharType="end"/>
        </w:r>
      </w:hyperlink>
      <w:r w:rsidR="005F3BAC">
        <w:rPr>
          <w:lang w:val="en-US"/>
        </w:rPr>
        <w:t>)</w:t>
      </w:r>
      <w:r w:rsidR="009136F6">
        <w:rPr>
          <w:lang w:val="en-US"/>
        </w:rPr>
        <w:t>. The cost estimates are sensitive to this assumption</w:t>
      </w:r>
      <w:r w:rsidR="00B802FB">
        <w:rPr>
          <w:lang w:val="en-US"/>
        </w:rPr>
        <w:t xml:space="preserve"> as costs for this use would increase </w:t>
      </w:r>
      <w:r w:rsidR="0012727D">
        <w:rPr>
          <w:lang w:val="en-US"/>
        </w:rPr>
        <w:t xml:space="preserve">or decrease </w:t>
      </w:r>
      <w:r w:rsidR="00977050">
        <w:rPr>
          <w:lang w:val="en-US"/>
        </w:rPr>
        <w:t xml:space="preserve">proportionally </w:t>
      </w:r>
      <w:r w:rsidR="00E762DF">
        <w:rPr>
          <w:lang w:val="en-US"/>
        </w:rPr>
        <w:t xml:space="preserve">to the assumed usage percentage. </w:t>
      </w:r>
      <w:r w:rsidR="002949E6">
        <w:rPr>
          <w:lang w:val="en-US"/>
        </w:rPr>
        <w:t xml:space="preserve">EPA also assumed that </w:t>
      </w:r>
      <w:r w:rsidR="00715F2E">
        <w:rPr>
          <w:lang w:val="en-US"/>
        </w:rPr>
        <w:t xml:space="preserve">5 percent </w:t>
      </w:r>
      <w:r w:rsidR="00AE7180">
        <w:rPr>
          <w:lang w:val="en-US"/>
        </w:rPr>
        <w:t xml:space="preserve">of </w:t>
      </w:r>
      <w:r w:rsidR="00686B46">
        <w:rPr>
          <w:lang w:val="en-US"/>
        </w:rPr>
        <w:t>EEC users would be subject to the PPE requirements</w:t>
      </w:r>
      <w:r w:rsidR="008E1DE2">
        <w:rPr>
          <w:lang w:val="en-US"/>
        </w:rPr>
        <w:t xml:space="preserve"> (i.e., users who use aerosol EECs indoors in confined spaces)</w:t>
      </w:r>
      <w:r w:rsidR="00686B46">
        <w:rPr>
          <w:lang w:val="en-US"/>
        </w:rPr>
        <w:t xml:space="preserve">, which are the </w:t>
      </w:r>
      <w:r w:rsidR="00F441BE">
        <w:rPr>
          <w:lang w:val="en-US"/>
        </w:rPr>
        <w:t xml:space="preserve">largest driver of compliance costs. </w:t>
      </w:r>
      <w:r w:rsidR="008E1DE2">
        <w:rPr>
          <w:lang w:val="en-US"/>
        </w:rPr>
        <w:t xml:space="preserve">EPA believes </w:t>
      </w:r>
      <w:r w:rsidR="002156FA">
        <w:rPr>
          <w:lang w:val="en-US"/>
        </w:rPr>
        <w:t xml:space="preserve">most usage is </w:t>
      </w:r>
      <w:r w:rsidR="00734C41">
        <w:rPr>
          <w:lang w:val="en-US"/>
        </w:rPr>
        <w:t>outdoors but</w:t>
      </w:r>
      <w:r w:rsidR="002156FA">
        <w:rPr>
          <w:lang w:val="en-US"/>
        </w:rPr>
        <w:t xml:space="preserve"> </w:t>
      </w:r>
      <w:r w:rsidR="00CA6BFA">
        <w:rPr>
          <w:lang w:val="en-US"/>
        </w:rPr>
        <w:t xml:space="preserve">does not have any </w:t>
      </w:r>
      <w:r w:rsidR="009934AB">
        <w:rPr>
          <w:lang w:val="en-US"/>
        </w:rPr>
        <w:t xml:space="preserve">information or data on the percentage of usage that would be indoors in confined </w:t>
      </w:r>
      <w:r w:rsidR="00AB31AF">
        <w:rPr>
          <w:lang w:val="en-US"/>
        </w:rPr>
        <w:t xml:space="preserve">spaces. </w:t>
      </w:r>
      <w:r w:rsidR="00EB2656">
        <w:rPr>
          <w:iCs/>
          <w:lang w:val="en-US"/>
        </w:rPr>
        <w:t xml:space="preserve">It is also unknown whether </w:t>
      </w:r>
      <w:r w:rsidR="001F0F32">
        <w:rPr>
          <w:iCs/>
          <w:lang w:val="en-US"/>
        </w:rPr>
        <w:t xml:space="preserve">users of </w:t>
      </w:r>
      <w:r w:rsidR="00114510">
        <w:rPr>
          <w:iCs/>
          <w:lang w:val="en-US"/>
        </w:rPr>
        <w:t xml:space="preserve">PCE </w:t>
      </w:r>
      <w:r w:rsidR="001F0F32">
        <w:rPr>
          <w:iCs/>
          <w:lang w:val="en-US"/>
        </w:rPr>
        <w:t xml:space="preserve">aerosol EECs </w:t>
      </w:r>
      <w:r w:rsidR="00EC24AE">
        <w:rPr>
          <w:iCs/>
          <w:lang w:val="en-US"/>
        </w:rPr>
        <w:t xml:space="preserve">in confined spaces </w:t>
      </w:r>
      <w:r w:rsidR="00906130">
        <w:rPr>
          <w:iCs/>
          <w:lang w:val="en-US"/>
        </w:rPr>
        <w:t xml:space="preserve">might choose to switch to an alternative containing a </w:t>
      </w:r>
      <w:r w:rsidR="006765DB">
        <w:rPr>
          <w:iCs/>
          <w:lang w:val="en-US"/>
        </w:rPr>
        <w:t>f</w:t>
      </w:r>
      <w:r w:rsidR="001A2093">
        <w:rPr>
          <w:iCs/>
          <w:lang w:val="en-US"/>
        </w:rPr>
        <w:t>lashpoint</w:t>
      </w:r>
      <w:r w:rsidR="00906130">
        <w:rPr>
          <w:iCs/>
          <w:lang w:val="en-US"/>
        </w:rPr>
        <w:t>-inerted trans-DCE</w:t>
      </w:r>
      <w:r w:rsidR="00EC24AE">
        <w:rPr>
          <w:iCs/>
          <w:lang w:val="en-US"/>
        </w:rPr>
        <w:t xml:space="preserve">. </w:t>
      </w:r>
      <w:r w:rsidR="000F3F6C">
        <w:rPr>
          <w:iCs/>
          <w:lang w:val="en-US"/>
        </w:rPr>
        <w:t xml:space="preserve">As the </w:t>
      </w:r>
      <w:r w:rsidR="006765DB">
        <w:rPr>
          <w:iCs/>
          <w:lang w:val="en-US"/>
        </w:rPr>
        <w:t>f</w:t>
      </w:r>
      <w:r w:rsidR="001A2093">
        <w:rPr>
          <w:iCs/>
          <w:lang w:val="en-US"/>
        </w:rPr>
        <w:t>lashpoint</w:t>
      </w:r>
      <w:r w:rsidR="000F3F6C">
        <w:rPr>
          <w:iCs/>
          <w:lang w:val="en-US"/>
        </w:rPr>
        <w:t xml:space="preserve"> inertion is accomplished with fluorinated compounds</w:t>
      </w:r>
      <w:r w:rsidR="001046CA">
        <w:rPr>
          <w:iCs/>
          <w:lang w:val="en-US"/>
        </w:rPr>
        <w:t xml:space="preserve"> (</w:t>
      </w:r>
      <w:r w:rsidR="0080075B">
        <w:rPr>
          <w:iCs/>
          <w:lang w:val="en-US"/>
        </w:rPr>
        <w:t>i.e., PFAS</w:t>
      </w:r>
      <w:r w:rsidR="001046CA">
        <w:rPr>
          <w:iCs/>
          <w:lang w:val="en-US"/>
        </w:rPr>
        <w:t>)</w:t>
      </w:r>
      <w:r w:rsidR="002E0AFD">
        <w:rPr>
          <w:iCs/>
          <w:lang w:val="en-US"/>
        </w:rPr>
        <w:t>, which are facing regulatory sc</w:t>
      </w:r>
      <w:r w:rsidR="001A5430">
        <w:rPr>
          <w:iCs/>
          <w:lang w:val="en-US"/>
        </w:rPr>
        <w:t>r</w:t>
      </w:r>
      <w:r w:rsidR="002E0AFD">
        <w:rPr>
          <w:iCs/>
          <w:lang w:val="en-US"/>
        </w:rPr>
        <w:t>utiny</w:t>
      </w:r>
      <w:r w:rsidR="001A5430">
        <w:rPr>
          <w:iCs/>
          <w:lang w:val="en-US"/>
        </w:rPr>
        <w:t xml:space="preserve">, and </w:t>
      </w:r>
      <w:r w:rsidR="00CB48F8">
        <w:rPr>
          <w:iCs/>
          <w:lang w:val="en-US"/>
        </w:rPr>
        <w:t xml:space="preserve">trans-DCE </w:t>
      </w:r>
      <w:r w:rsidR="000543AB">
        <w:rPr>
          <w:iCs/>
          <w:lang w:val="en-US"/>
        </w:rPr>
        <w:t xml:space="preserve">is </w:t>
      </w:r>
      <w:r w:rsidR="00A07A78">
        <w:rPr>
          <w:iCs/>
          <w:lang w:val="en-US"/>
        </w:rPr>
        <w:t xml:space="preserve">undergoing risk evaluation, </w:t>
      </w:r>
      <w:r w:rsidR="00EF09CF">
        <w:rPr>
          <w:iCs/>
          <w:lang w:val="en-US"/>
        </w:rPr>
        <w:t xml:space="preserve">it is unknown </w:t>
      </w:r>
      <w:r w:rsidR="000C2817">
        <w:rPr>
          <w:iCs/>
          <w:lang w:val="en-US"/>
        </w:rPr>
        <w:t xml:space="preserve">whether this will even be an available option. However, were it to be available and were it to </w:t>
      </w:r>
      <w:r w:rsidR="009F503B">
        <w:rPr>
          <w:iCs/>
          <w:lang w:val="en-US"/>
        </w:rPr>
        <w:t>be satisfactory in terms of performance and safety</w:t>
      </w:r>
      <w:r w:rsidR="00521563">
        <w:rPr>
          <w:iCs/>
          <w:lang w:val="en-US"/>
        </w:rPr>
        <w:t xml:space="preserve">, it would be </w:t>
      </w:r>
      <w:r w:rsidR="007E0CEF">
        <w:rPr>
          <w:iCs/>
          <w:lang w:val="en-US"/>
        </w:rPr>
        <w:t>much less expensive tha</w:t>
      </w:r>
      <w:r w:rsidR="00B81812">
        <w:rPr>
          <w:iCs/>
          <w:lang w:val="en-US"/>
        </w:rPr>
        <w:t>n</w:t>
      </w:r>
      <w:r w:rsidR="007E0CEF">
        <w:rPr>
          <w:iCs/>
          <w:lang w:val="en-US"/>
        </w:rPr>
        <w:t xml:space="preserve"> using </w:t>
      </w:r>
      <w:r w:rsidR="009538CA">
        <w:rPr>
          <w:iCs/>
          <w:lang w:val="en-US"/>
        </w:rPr>
        <w:t>respiratory protection.</w:t>
      </w:r>
    </w:p>
    <w:p w:rsidR="005D60C7" w:rsidRPr="006F4821" w:rsidP="00CB1C05" w14:paraId="10AE16E8" w14:textId="77777777">
      <w:pPr>
        <w:pStyle w:val="Heading3"/>
      </w:pPr>
      <w:bookmarkStart w:id="1260" w:name="_Ref103187315"/>
      <w:bookmarkStart w:id="1261" w:name="_Toc111035654"/>
      <w:bookmarkStart w:id="1262" w:name="_Toc114062034"/>
      <w:r>
        <w:t>WCPP</w:t>
      </w:r>
      <w:r w:rsidRPr="006F4821">
        <w:t xml:space="preserve"> Cost Estimate Uncertainties</w:t>
      </w:r>
      <w:bookmarkEnd w:id="1260"/>
      <w:bookmarkEnd w:id="1261"/>
      <w:bookmarkEnd w:id="1262"/>
    </w:p>
    <w:p w:rsidR="006D4EB0" w:rsidRPr="006F4821" w:rsidP="00CB1C05" w14:paraId="01B17131" w14:textId="77777777">
      <w:pPr>
        <w:pStyle w:val="BodyText"/>
      </w:pPr>
      <w:r w:rsidRPr="006F4821">
        <w:t xml:space="preserve">As noted in </w:t>
      </w:r>
      <w:r w:rsidRPr="006F4821" w:rsidR="0078744D">
        <w:t>section</w:t>
      </w:r>
      <w:r w:rsidR="0011471F">
        <w:t xml:space="preserve"> </w:t>
      </w:r>
      <w:r w:rsidR="0011471F">
        <w:fldChar w:fldCharType="begin" w:fldLock="1"/>
      </w:r>
      <w:r w:rsidR="0011471F">
        <w:instrText xml:space="preserve"> REF _Ref110863637 \r \h </w:instrText>
      </w:r>
      <w:r w:rsidR="0011471F">
        <w:fldChar w:fldCharType="separate"/>
      </w:r>
      <w:r w:rsidR="0092222B">
        <w:t>7.10</w:t>
      </w:r>
      <w:r w:rsidR="0011471F">
        <w:fldChar w:fldCharType="end"/>
      </w:r>
      <w:r w:rsidRPr="006F4821" w:rsidR="0078744D">
        <w:t xml:space="preserve">, the </w:t>
      </w:r>
      <w:r w:rsidRPr="006F4821" w:rsidR="00D520D0">
        <w:t xml:space="preserve">costs of </w:t>
      </w:r>
      <w:r w:rsidR="0033503A">
        <w:t>WCPP</w:t>
      </w:r>
      <w:r w:rsidRPr="006F4821" w:rsidR="00D520D0">
        <w:t xml:space="preserve"> complianc</w:t>
      </w:r>
      <w:r w:rsidRPr="00352CCD" w:rsidR="00D520D0">
        <w:t xml:space="preserve">e </w:t>
      </w:r>
      <w:r w:rsidRPr="00352CCD" w:rsidR="00AE64D5">
        <w:t xml:space="preserve">vary </w:t>
      </w:r>
      <w:r w:rsidRPr="00352CCD" w:rsidR="009E2DD9">
        <w:t xml:space="preserve">with </w:t>
      </w:r>
      <w:r w:rsidRPr="00352CCD" w:rsidR="00D520D0">
        <w:t xml:space="preserve">how far above the ECEL </w:t>
      </w:r>
      <w:r w:rsidRPr="00352CCD" w:rsidR="009E2DD9">
        <w:t>a facility is</w:t>
      </w:r>
      <w:r w:rsidRPr="00352CCD" w:rsidR="003E0580">
        <w:t xml:space="preserve"> according to the monitoring results</w:t>
      </w:r>
      <w:r w:rsidRPr="00352CCD" w:rsidR="009E2DD9">
        <w:t xml:space="preserve">. </w:t>
      </w:r>
      <w:r w:rsidRPr="00352CCD" w:rsidR="009E4C8D">
        <w:t>EPA estimated</w:t>
      </w:r>
      <w:r w:rsidRPr="006F4821" w:rsidR="009E4C8D">
        <w:t xml:space="preserve"> a distribution for air monitoring results</w:t>
      </w:r>
      <w:r w:rsidRPr="006F4821" w:rsidR="00773061">
        <w:t>, described in section</w:t>
      </w:r>
      <w:r w:rsidR="0011471F">
        <w:t xml:space="preserve"> </w:t>
      </w:r>
      <w:r w:rsidR="0011471F">
        <w:fldChar w:fldCharType="begin" w:fldLock="1"/>
      </w:r>
      <w:r w:rsidR="0011471F">
        <w:instrText xml:space="preserve"> REF _Ref110863637 \r \h </w:instrText>
      </w:r>
      <w:r w:rsidR="0011471F">
        <w:fldChar w:fldCharType="separate"/>
      </w:r>
      <w:r w:rsidR="0092222B">
        <w:t>7.10</w:t>
      </w:r>
      <w:r w:rsidR="0011471F">
        <w:fldChar w:fldCharType="end"/>
      </w:r>
      <w:r w:rsidRPr="006F4821" w:rsidR="00773061">
        <w:t xml:space="preserve">, </w:t>
      </w:r>
      <w:r w:rsidRPr="006F4821" w:rsidR="00170C61">
        <w:t xml:space="preserve">but </w:t>
      </w:r>
      <w:r w:rsidRPr="006F4821" w:rsidR="007530C3">
        <w:t xml:space="preserve">since these data </w:t>
      </w:r>
      <w:r w:rsidRPr="006F4821" w:rsidR="00293F42">
        <w:t xml:space="preserve">were not collected in the same way monitoring data under a </w:t>
      </w:r>
      <w:r w:rsidR="0033503A">
        <w:t>WCPP</w:t>
      </w:r>
      <w:r w:rsidR="002E1390">
        <w:t xml:space="preserve"> </w:t>
      </w:r>
      <w:r w:rsidRPr="006F4821" w:rsidR="00293F42">
        <w:t xml:space="preserve">would be collected, </w:t>
      </w:r>
      <w:r w:rsidRPr="006F4821" w:rsidR="00DD6F2A">
        <w:t xml:space="preserve">these estimated distributions are uncertain. </w:t>
      </w:r>
      <w:r w:rsidRPr="006F4821" w:rsidR="009420F0">
        <w:t xml:space="preserve">The </w:t>
      </w:r>
      <w:r w:rsidR="0033503A">
        <w:t>WCPP</w:t>
      </w:r>
      <w:r w:rsidRPr="006F4821" w:rsidR="009420F0">
        <w:t xml:space="preserve"> costs also assume that </w:t>
      </w:r>
      <w:r w:rsidRPr="006F4821" w:rsidR="00D41E52">
        <w:t>when the exposure levels exceed the ECEL</w:t>
      </w:r>
      <w:r w:rsidR="00CE6886">
        <w:t>,</w:t>
      </w:r>
      <w:r w:rsidRPr="006F4821" w:rsidR="00D41E52">
        <w:t xml:space="preserve"> </w:t>
      </w:r>
      <w:r w:rsidRPr="006F4821" w:rsidR="009420F0">
        <w:t xml:space="preserve">compliance is achieved </w:t>
      </w:r>
      <w:r w:rsidRPr="006F4821" w:rsidR="008A5793">
        <w:t>by</w:t>
      </w:r>
      <w:r w:rsidRPr="006F4821" w:rsidR="00D41E52">
        <w:t xml:space="preserve"> </w:t>
      </w:r>
      <w:r w:rsidRPr="006F4821" w:rsidR="008A5793">
        <w:t>implementing a</w:t>
      </w:r>
      <w:r w:rsidRPr="006F4821" w:rsidR="00D41E52">
        <w:t xml:space="preserve"> </w:t>
      </w:r>
      <w:r w:rsidRPr="006F4821" w:rsidR="00752139">
        <w:t xml:space="preserve">respirator </w:t>
      </w:r>
      <w:r w:rsidRPr="006F4821" w:rsidR="00D41E52">
        <w:t>PPE</w:t>
      </w:r>
      <w:r w:rsidRPr="006F4821" w:rsidR="008A5793">
        <w:t xml:space="preserve"> program</w:t>
      </w:r>
      <w:r w:rsidRPr="006F4821" w:rsidR="00D41E52">
        <w:t xml:space="preserve">. However, </w:t>
      </w:r>
      <w:r w:rsidRPr="006F4821" w:rsidR="00F46EE5">
        <w:t>the</w:t>
      </w:r>
      <w:r w:rsidR="002E746C">
        <w:t xml:space="preserve"> options</w:t>
      </w:r>
      <w:r w:rsidRPr="006F4821" w:rsidR="00F46EE5">
        <w:t xml:space="preserve"> require that feasible engineering and administrative controls are implemented </w:t>
      </w:r>
      <w:r w:rsidRPr="006F4821" w:rsidR="002D6B9F">
        <w:t xml:space="preserve">before resorting to PPE use. </w:t>
      </w:r>
      <w:r w:rsidRPr="006F4821" w:rsidR="00B67641">
        <w:t xml:space="preserve">These controls would need to be implemented even if they are more expensive </w:t>
      </w:r>
      <w:r w:rsidR="00CE6886">
        <w:t>than</w:t>
      </w:r>
      <w:r w:rsidRPr="006F4821" w:rsidR="00CE6886">
        <w:t xml:space="preserve"> </w:t>
      </w:r>
      <w:r w:rsidRPr="006F4821" w:rsidR="00B67641">
        <w:t>achieving compliance through a PPE program</w:t>
      </w:r>
      <w:r w:rsidRPr="006F4821" w:rsidR="00392A29">
        <w:t xml:space="preserve">. However, </w:t>
      </w:r>
      <w:r w:rsidRPr="006F4821" w:rsidR="00752139">
        <w:t xml:space="preserve">since </w:t>
      </w:r>
      <w:r w:rsidRPr="006F4821" w:rsidR="00392A29">
        <w:t>PPE program</w:t>
      </w:r>
      <w:r w:rsidRPr="006F4821" w:rsidR="00752139">
        <w:t>s</w:t>
      </w:r>
      <w:r w:rsidRPr="006F4821" w:rsidR="00392A29">
        <w:t xml:space="preserve"> </w:t>
      </w:r>
      <w:r w:rsidRPr="006F4821" w:rsidR="00752139">
        <w:t>are</w:t>
      </w:r>
      <w:r w:rsidRPr="006F4821" w:rsidR="00392A29">
        <w:t xml:space="preserve"> costly, </w:t>
      </w:r>
      <w:r w:rsidRPr="006F4821" w:rsidR="002964AC">
        <w:t xml:space="preserve">achieving compliance through engineering and/or administrative controls </w:t>
      </w:r>
      <w:r w:rsidRPr="006F4821" w:rsidR="00276FCC">
        <w:t xml:space="preserve">may </w:t>
      </w:r>
      <w:r w:rsidRPr="006F4821" w:rsidR="002964AC">
        <w:t xml:space="preserve">be less expensive than </w:t>
      </w:r>
      <w:r w:rsidRPr="006F4821" w:rsidR="00276FCC">
        <w:t xml:space="preserve">the </w:t>
      </w:r>
      <w:r w:rsidRPr="006F4821" w:rsidR="002964AC">
        <w:t>estimated</w:t>
      </w:r>
      <w:r w:rsidRPr="006F4821" w:rsidR="00276FCC">
        <w:t xml:space="preserve"> PPE costs</w:t>
      </w:r>
      <w:r w:rsidRPr="006F4821" w:rsidR="002964AC">
        <w:t xml:space="preserve">. </w:t>
      </w:r>
    </w:p>
    <w:p w:rsidR="00382D15" w:rsidRPr="006F4821" w:rsidP="00CB1C05" w14:paraId="0F500D0A" w14:textId="77777777">
      <w:r>
        <w:t xml:space="preserve">In addition, there </w:t>
      </w:r>
      <w:r w:rsidRPr="006F4821" w:rsidR="004C55E0">
        <w:t xml:space="preserve">may be some unquantified costs associated with </w:t>
      </w:r>
      <w:r w:rsidRPr="006F4821" w:rsidR="00E63283">
        <w:t xml:space="preserve">implementing a respirator program. </w:t>
      </w:r>
      <w:r w:rsidRPr="006F4821" w:rsidR="0031662F">
        <w:t>Respirators have been found to</w:t>
      </w:r>
      <w:r w:rsidRPr="006F4821" w:rsidR="000D7414">
        <w:t xml:space="preserve"> interfere with many physiological and psychological aspects of task performance</w:t>
      </w:r>
      <w:r w:rsidRPr="006F4821" w:rsidR="0031662F">
        <w:t xml:space="preserve"> (</w:t>
      </w:r>
      <w:hyperlink w:anchor="_ENREF_26" w:tooltip="Johnson, 2016 #87" w:history="1">
        <w:r w:rsidR="00414172">
          <w:fldChar w:fldCharType="begin" w:fldLock="1"/>
        </w:r>
        <w:r w:rsidR="00414172">
          <w:instrText xml:space="preserve"> ADDIN EN.CITE &lt;EndNote&gt;&lt;Cite&gt;&lt;Author&gt;Johnson&lt;/Author&gt;&lt;Year&gt;2016&lt;/Year&gt;&lt;RecNum&gt;87&lt;/RecNum&gt;&lt;DisplayText&gt;Johnson 2016&lt;/DisplayText&gt;&lt;record&gt;&lt;rec-number&gt;87&lt;/rec-number&gt;&lt;foreign-keys&gt;&lt;key app="EN" db-id="52wf2wf0o0rv01e9dzo52td80t0590tp2fwd" timestamp="1714499636"&gt;87&lt;/key&gt;&lt;/foreign-keys&gt;&lt;ref-type name="Journal Article"&gt;17&lt;/ref-type&gt;&lt;contributors&gt;&lt;authors&gt;&lt;author&gt;Johnson, A. T.&lt;/author&gt;&lt;/authors&gt;&lt;/contributors&gt;&lt;auth-address&gt;Fischell Department of Bioengineering, University of Maryland, College Park, MD 20742 USA.&lt;/auth-address&gt;&lt;titles&gt;&lt;title&gt;Respirator masks protect health but impact performance: a review&lt;/title&gt;&lt;secondary-title&gt;J Biol Eng&lt;/secondary-title&gt;&lt;/titles&gt;&lt;periodical&gt;&lt;full-title&gt;J Biol Eng&lt;/full-title&gt;&lt;/periodical&gt;&lt;pages&gt;4&lt;/pages&gt;&lt;volume&gt;10&lt;/volume&gt;&lt;edition&gt;20160209&lt;/edition&gt;&lt;keywords&gt;&lt;keyword&gt;Anxiety&lt;/keyword&gt;&lt;keyword&gt;Communications&lt;/keyword&gt;&lt;keyword&gt;Exercise&lt;/keyword&gt;&lt;keyword&gt;Heart&lt;/keyword&gt;&lt;keyword&gt;Heat&lt;/keyword&gt;&lt;keyword&gt;Respiration&lt;/keyword&gt;&lt;keyword&gt;Vision&lt;/keyword&gt;&lt;/keywords&gt;&lt;dates&gt;&lt;year&gt;2016&lt;/year&gt;&lt;/dates&gt;&lt;isbn&gt;1754-1611 (Print)&amp;#xD;1754-1611&lt;/isbn&gt;&lt;accession-num&gt;26865858&lt;/accession-num&gt;&lt;urls&gt;&lt;/urls&gt;&lt;custom2&gt;PMC4748517&lt;/custom2&gt;&lt;electronic-resource-num&gt;10.1186/s13036-016-0025-4&lt;/electronic-resource-num&gt;&lt;remote-database-provider&gt;NLM&lt;/remote-database-provider&gt;&lt;language&gt;eng&lt;/language&gt;&lt;/record&gt;&lt;/Cite&gt;&lt;/EndNote&gt;</w:instrText>
        </w:r>
        <w:r w:rsidR="00414172">
          <w:fldChar w:fldCharType="separate"/>
        </w:r>
        <w:r w:rsidR="00414172">
          <w:rPr>
            <w:noProof/>
          </w:rPr>
          <w:t>Johnson 2016</w:t>
        </w:r>
        <w:r w:rsidR="00414172">
          <w:fldChar w:fldCharType="end"/>
        </w:r>
      </w:hyperlink>
      <w:r w:rsidRPr="006F4821" w:rsidR="0031662F">
        <w:t xml:space="preserve">). </w:t>
      </w:r>
      <w:r w:rsidRPr="006F4821" w:rsidR="00310833">
        <w:t xml:space="preserve">The extent to which </w:t>
      </w:r>
      <w:r w:rsidRPr="006F4821" w:rsidR="00FC5FD8">
        <w:t xml:space="preserve">respirators </w:t>
      </w:r>
      <w:r w:rsidRPr="006F4821" w:rsidR="00310833">
        <w:t xml:space="preserve">might reduce worker productivity </w:t>
      </w:r>
      <w:r w:rsidRPr="006F4821" w:rsidR="005D45E1">
        <w:t xml:space="preserve">or necessitate offering higher wages to workers who </w:t>
      </w:r>
      <w:r w:rsidRPr="006F4821" w:rsidR="00462582">
        <w:t xml:space="preserve">must wear respirators </w:t>
      </w:r>
      <w:r w:rsidRPr="006F4821" w:rsidR="00546C37">
        <w:t>is unknown</w:t>
      </w:r>
      <w:r>
        <w:t>,</w:t>
      </w:r>
      <w:r w:rsidRPr="006F4821" w:rsidR="00546C37">
        <w:t xml:space="preserve"> and therefore unquantified </w:t>
      </w:r>
      <w:r w:rsidRPr="006F4821" w:rsidR="00DA128A">
        <w:t xml:space="preserve">in this analysis. </w:t>
      </w:r>
      <w:r w:rsidRPr="006F4821">
        <w:t xml:space="preserve">The EPA costs of administering and enforcing </w:t>
      </w:r>
      <w:r w:rsidRPr="006F4821" w:rsidR="00092C04">
        <w:t xml:space="preserve">a </w:t>
      </w:r>
      <w:r w:rsidR="0033503A">
        <w:t>WCPP</w:t>
      </w:r>
      <w:r w:rsidRPr="006F4821" w:rsidR="00092C04">
        <w:t xml:space="preserve"> are also unquantified </w:t>
      </w:r>
      <w:r w:rsidRPr="006F4821" w:rsidR="00F66BA6">
        <w:t>in this economic analysis.</w:t>
      </w:r>
    </w:p>
    <w:p w:rsidR="00153354" w:rsidRPr="003578B1" w:rsidP="00CB1C05" w14:paraId="0D1100DF" w14:textId="77777777">
      <w:pPr>
        <w:pStyle w:val="Heading3"/>
      </w:pPr>
      <w:bookmarkStart w:id="1263" w:name="_Toc111035655"/>
      <w:bookmarkStart w:id="1264" w:name="_Toc114062035"/>
      <w:r w:rsidRPr="003578B1">
        <w:t xml:space="preserve">Implications of the </w:t>
      </w:r>
      <w:r w:rsidR="00361DA6">
        <w:t>U</w:t>
      </w:r>
      <w:r w:rsidRPr="003578B1">
        <w:t xml:space="preserve">nquantified </w:t>
      </w:r>
      <w:r w:rsidR="00361DA6">
        <w:t>C</w:t>
      </w:r>
      <w:r w:rsidRPr="003578B1" w:rsidR="00272C03">
        <w:t xml:space="preserve">osts and </w:t>
      </w:r>
      <w:r w:rsidR="00361DA6">
        <w:t>U</w:t>
      </w:r>
      <w:r w:rsidRPr="003578B1" w:rsidR="00272C03">
        <w:t xml:space="preserve">ncertain </w:t>
      </w:r>
      <w:r w:rsidR="00361DA6">
        <w:t>C</w:t>
      </w:r>
      <w:r w:rsidRPr="003578B1" w:rsidR="00272C03">
        <w:t xml:space="preserve">osts for </w:t>
      </w:r>
      <w:r w:rsidR="00361DA6">
        <w:t>C</w:t>
      </w:r>
      <w:r w:rsidRPr="003578B1" w:rsidR="00272C03">
        <w:t xml:space="preserve">omparing the </w:t>
      </w:r>
      <w:r w:rsidR="00361DA6">
        <w:t>C</w:t>
      </w:r>
      <w:r w:rsidRPr="003578B1" w:rsidR="00296F84">
        <w:t xml:space="preserve">osts of the </w:t>
      </w:r>
      <w:r w:rsidR="00361DA6">
        <w:t>O</w:t>
      </w:r>
      <w:r w:rsidRPr="003578B1" w:rsidR="00272C03">
        <w:t>ptions</w:t>
      </w:r>
      <w:bookmarkEnd w:id="1263"/>
      <w:bookmarkEnd w:id="1264"/>
    </w:p>
    <w:p w:rsidR="00FC5AFA" w:rsidRPr="003578B1" w:rsidP="00CB1C05" w14:paraId="605B1306" w14:textId="77777777">
      <w:pPr>
        <w:pStyle w:val="BodyText"/>
        <w:rPr>
          <w:lang w:val="en-US"/>
        </w:rPr>
      </w:pPr>
      <w:r w:rsidRPr="003578B1">
        <w:rPr>
          <w:lang w:val="en-US"/>
        </w:rPr>
        <w:t>The costs of switching to alternatives to PCE are unknown for the following use categories:</w:t>
      </w:r>
    </w:p>
    <w:p w:rsidR="001F0256" w:rsidRPr="003578B1" w:rsidP="00CB1C05" w14:paraId="20F5A6DF" w14:textId="77777777">
      <w:pPr>
        <w:pStyle w:val="BodyText"/>
        <w:numPr>
          <w:ilvl w:val="0"/>
          <w:numId w:val="18"/>
        </w:numPr>
        <w:rPr>
          <w:lang w:val="en-US"/>
        </w:rPr>
      </w:pPr>
      <w:r w:rsidRPr="003578B1">
        <w:rPr>
          <w:lang w:val="en-US"/>
        </w:rPr>
        <w:t>Production and use of maskants for chemical milling</w:t>
      </w:r>
    </w:p>
    <w:p w:rsidR="001F0256" w:rsidRPr="003578B1" w:rsidP="00CB1C05" w14:paraId="0B0F7CC0" w14:textId="77777777">
      <w:pPr>
        <w:pStyle w:val="BodyText"/>
        <w:numPr>
          <w:ilvl w:val="0"/>
          <w:numId w:val="18"/>
        </w:numPr>
        <w:rPr>
          <w:lang w:val="en-US"/>
        </w:rPr>
      </w:pPr>
      <w:r>
        <w:rPr>
          <w:lang w:val="en-US"/>
        </w:rPr>
        <w:t xml:space="preserve">Processing </w:t>
      </w:r>
      <w:r w:rsidR="003963D8">
        <w:rPr>
          <w:lang w:val="en-US"/>
        </w:rPr>
        <w:t>a</w:t>
      </w:r>
      <w:r>
        <w:rPr>
          <w:lang w:val="en-US"/>
        </w:rPr>
        <w:t xml:space="preserve">id, </w:t>
      </w:r>
      <w:r w:rsidR="003963D8">
        <w:rPr>
          <w:lang w:val="en-US"/>
        </w:rPr>
        <w:t>e</w:t>
      </w:r>
      <w:r>
        <w:rPr>
          <w:lang w:val="en-US"/>
        </w:rPr>
        <w:t xml:space="preserve">xcept </w:t>
      </w:r>
      <w:r w:rsidR="00D6165D">
        <w:rPr>
          <w:lang w:val="en-US"/>
        </w:rPr>
        <w:t xml:space="preserve">in </w:t>
      </w:r>
      <w:r w:rsidR="003963D8">
        <w:rPr>
          <w:lang w:val="en-US"/>
        </w:rPr>
        <w:t>p</w:t>
      </w:r>
      <w:r>
        <w:rPr>
          <w:lang w:val="en-US"/>
        </w:rPr>
        <w:t>etrochemical</w:t>
      </w:r>
      <w:r w:rsidR="00D6165D">
        <w:rPr>
          <w:lang w:val="en-US"/>
        </w:rPr>
        <w:t xml:space="preserve"> industries</w:t>
      </w:r>
    </w:p>
    <w:p w:rsidR="003578B1" w:rsidP="00CB1C05" w14:paraId="6C318D04" w14:textId="77777777">
      <w:pPr>
        <w:pStyle w:val="BodyText"/>
        <w:rPr>
          <w:lang w:val="en-US"/>
        </w:rPr>
      </w:pPr>
      <w:r w:rsidRPr="00465467">
        <w:rPr>
          <w:lang w:val="en-US"/>
        </w:rPr>
        <w:t>No known altern</w:t>
      </w:r>
      <w:r w:rsidRPr="00465467" w:rsidR="00465467">
        <w:rPr>
          <w:lang w:val="en-US"/>
        </w:rPr>
        <w:t xml:space="preserve">atives have been identified for the use of </w:t>
      </w:r>
      <w:r w:rsidR="00A50169">
        <w:rPr>
          <w:lang w:val="en-US"/>
        </w:rPr>
        <w:t>P</w:t>
      </w:r>
      <w:r w:rsidRPr="00465467" w:rsidR="00465467">
        <w:rPr>
          <w:lang w:val="en-US"/>
        </w:rPr>
        <w:t>CE in maskants for chemical milling</w:t>
      </w:r>
      <w:r w:rsidR="00465467">
        <w:rPr>
          <w:lang w:val="en-US"/>
        </w:rPr>
        <w:t xml:space="preserve">, </w:t>
      </w:r>
      <w:r w:rsidR="00A50169">
        <w:rPr>
          <w:lang w:val="en-US"/>
        </w:rPr>
        <w:t>and this includes</w:t>
      </w:r>
      <w:r w:rsidR="00DF5D37">
        <w:rPr>
          <w:lang w:val="en-US"/>
        </w:rPr>
        <w:t xml:space="preserve"> uses</w:t>
      </w:r>
      <w:r w:rsidR="00A50169">
        <w:rPr>
          <w:lang w:val="en-US"/>
        </w:rPr>
        <w:t xml:space="preserve"> </w:t>
      </w:r>
      <w:r w:rsidR="007F6C93">
        <w:rPr>
          <w:lang w:val="en-US"/>
        </w:rPr>
        <w:t xml:space="preserve">such as aircraft </w:t>
      </w:r>
      <w:r w:rsidR="00D54723">
        <w:rPr>
          <w:lang w:val="en-US"/>
        </w:rPr>
        <w:t>part manufacturing</w:t>
      </w:r>
      <w:r w:rsidR="008623BE">
        <w:rPr>
          <w:lang w:val="en-US"/>
        </w:rPr>
        <w:t xml:space="preserve">. The economic impacts of prohibiting this use are not known, but </w:t>
      </w:r>
      <w:r w:rsidR="006D4429">
        <w:rPr>
          <w:lang w:val="en-US"/>
        </w:rPr>
        <w:t xml:space="preserve">it could </w:t>
      </w:r>
      <w:r w:rsidR="00BE6C41">
        <w:rPr>
          <w:lang w:val="en-US"/>
        </w:rPr>
        <w:t>include substantial economic impacts</w:t>
      </w:r>
      <w:r w:rsidR="006C7E0B">
        <w:rPr>
          <w:lang w:val="en-US"/>
        </w:rPr>
        <w:t xml:space="preserve"> that are not estimated under Option </w:t>
      </w:r>
      <w:r w:rsidR="00715AA9">
        <w:rPr>
          <w:lang w:val="en-US"/>
        </w:rPr>
        <w:t>2</w:t>
      </w:r>
      <w:r w:rsidR="00EF2100">
        <w:rPr>
          <w:lang w:val="en-US"/>
        </w:rPr>
        <w:t xml:space="preserve">. </w:t>
      </w:r>
      <w:r w:rsidR="00465467">
        <w:rPr>
          <w:lang w:val="en-US"/>
        </w:rPr>
        <w:t xml:space="preserve"> </w:t>
      </w:r>
    </w:p>
    <w:p w:rsidR="005E410C" w:rsidP="00CB1C05" w14:paraId="43FBC64B" w14:textId="64FECB3C">
      <w:pPr>
        <w:pStyle w:val="BodyText"/>
      </w:pPr>
      <w:r>
        <w:t xml:space="preserve">Similarly, no known alternatives have been identified for </w:t>
      </w:r>
      <w:r w:rsidR="00762D8D">
        <w:t xml:space="preserve"> the use of PCE as a processing aid outside of the petrochemical industries</w:t>
      </w:r>
      <w:r>
        <w:t xml:space="preserve">. The economic impacts of prohibiting this use are not known but could include economic impacts that are not estimated </w:t>
      </w:r>
      <w:r w:rsidR="00762D8D">
        <w:t xml:space="preserve">under </w:t>
      </w:r>
      <w:r w:rsidR="000421C4">
        <w:t xml:space="preserve">Option </w:t>
      </w:r>
      <w:r w:rsidR="00B85694">
        <w:t>2</w:t>
      </w:r>
      <w:r w:rsidR="00762D8D">
        <w:t xml:space="preserve">. </w:t>
      </w:r>
    </w:p>
    <w:p w:rsidR="001E3424" w:rsidRPr="003578B1" w:rsidP="00CB1C05" w14:paraId="2CF2FE31" w14:textId="77777777">
      <w:pPr>
        <w:pStyle w:val="Heading3"/>
      </w:pPr>
      <w:r w:rsidRPr="003578B1">
        <w:t xml:space="preserve">Implications of the </w:t>
      </w:r>
      <w:r>
        <w:t>U</w:t>
      </w:r>
      <w:r w:rsidRPr="003578B1">
        <w:t xml:space="preserve">nquantified </w:t>
      </w:r>
      <w:r>
        <w:t>C</w:t>
      </w:r>
      <w:r w:rsidRPr="003578B1">
        <w:t xml:space="preserve">osts and </w:t>
      </w:r>
      <w:r>
        <w:t>U</w:t>
      </w:r>
      <w:r w:rsidRPr="003578B1">
        <w:t xml:space="preserve">ncertain </w:t>
      </w:r>
      <w:r>
        <w:t>C</w:t>
      </w:r>
      <w:r w:rsidRPr="003578B1">
        <w:t>os</w:t>
      </w:r>
      <w:r>
        <w:t>ts for Designated Representative Provision</w:t>
      </w:r>
    </w:p>
    <w:p w:rsidR="001E3424" w:rsidP="00CB1C05" w14:paraId="010E7A91" w14:textId="77777777">
      <w:pPr>
        <w:pStyle w:val="BodyText"/>
      </w:pPr>
      <w:r>
        <w:t xml:space="preserve">The rule includes provisions for workers to designate a representative that would have the same access to exposure monitoring records as the employees and would be able to observe monitoring activities that took place. In the case of unionized workers, the union would be the default designated representative. Additional paperwork costs are not expected from this requirement because the records that need to be kept are the same with and without the designated representative requirement and are expected to be provided to the designated representative and the employee simultaneously. However, designated representatives would need to be provided with PPE if they are observing the monitoring (see section 7.11.3 for the unit cost estimates for PPE). It seems unlikely that non-union workers would pay a designated representative to perform this monitoring, but unions may provide this monitoring for their workers. It is unknown how many unions might decide to do this and how often they would participate in observing monitoring if they did decide to do it. Therefore, these potential costs are not quantified in this economic analysis.   </w:t>
      </w:r>
    </w:p>
    <w:p w:rsidR="003C5A32" w:rsidRPr="0073626F" w:rsidP="00CB1C05" w14:paraId="2380BB35" w14:textId="77777777">
      <w:pPr>
        <w:pStyle w:val="Heading2"/>
      </w:pPr>
      <w:bookmarkStart w:id="1265" w:name="_Ref102037675"/>
      <w:bookmarkStart w:id="1266" w:name="_Toc111035656"/>
      <w:bookmarkStart w:id="1267" w:name="_Toc111037085"/>
      <w:bookmarkStart w:id="1268" w:name="_Toc114062036"/>
      <w:bookmarkStart w:id="1269" w:name="_Toc165378759"/>
      <w:r w:rsidRPr="0073626F">
        <w:t>Total Annualized Costs</w:t>
      </w:r>
      <w:bookmarkEnd w:id="1265"/>
      <w:bookmarkEnd w:id="1266"/>
      <w:bookmarkEnd w:id="1267"/>
      <w:bookmarkEnd w:id="1268"/>
      <w:bookmarkEnd w:id="1269"/>
    </w:p>
    <w:p w:rsidR="008C48CD" w:rsidP="00CB1C05" w14:paraId="1C9AB261" w14:textId="77777777">
      <w:pPr>
        <w:pStyle w:val="BodyText"/>
        <w:ind w:right="1080"/>
      </w:pPr>
      <w:r>
        <w:rPr>
          <w:lang w:val="en-US"/>
        </w:rPr>
        <w:fldChar w:fldCharType="begin" w:fldLock="1"/>
      </w:r>
      <w:r>
        <w:instrText xml:space="preserve"> REF _Ref158715909 \h </w:instrText>
      </w:r>
      <w:r>
        <w:rPr>
          <w:lang w:val="en-US"/>
        </w:rPr>
        <w:fldChar w:fldCharType="separate"/>
      </w:r>
      <w:r w:rsidRPr="00A667E1" w:rsidR="0092222B">
        <w:t xml:space="preserve">Table </w:t>
      </w:r>
      <w:r w:rsidR="0092222B">
        <w:rPr>
          <w:noProof/>
        </w:rPr>
        <w:t>7</w:t>
      </w:r>
      <w:r w:rsidRPr="00A667E1" w:rsidR="0092222B">
        <w:noBreakHyphen/>
      </w:r>
      <w:r w:rsidR="0092222B">
        <w:rPr>
          <w:noProof/>
        </w:rPr>
        <w:t>73</w:t>
      </w:r>
      <w:r>
        <w:rPr>
          <w:lang w:val="en-US"/>
        </w:rPr>
        <w:fldChar w:fldCharType="end"/>
      </w:r>
      <w:r>
        <w:rPr>
          <w:lang w:val="en-US"/>
        </w:rPr>
        <w:t xml:space="preserve"> </w:t>
      </w:r>
      <w:r w:rsidR="00FF122C">
        <w:t>through</w:t>
      </w:r>
      <w:r w:rsidRPr="009E2B91" w:rsidR="004F366B">
        <w:t xml:space="preserve"> </w:t>
      </w:r>
      <w:r w:rsidR="008F1242">
        <w:fldChar w:fldCharType="begin" w:fldLock="1"/>
      </w:r>
      <w:r w:rsidR="008F1242">
        <w:instrText xml:space="preserve"> REF _Ref158714205 \h </w:instrText>
      </w:r>
      <w:r w:rsidR="008F1242">
        <w:fldChar w:fldCharType="separate"/>
      </w:r>
      <w:r w:rsidR="0092222B">
        <w:t xml:space="preserve">Table </w:t>
      </w:r>
      <w:r w:rsidR="0092222B">
        <w:rPr>
          <w:noProof/>
        </w:rPr>
        <w:t>7</w:t>
      </w:r>
      <w:r w:rsidR="0092222B">
        <w:noBreakHyphen/>
      </w:r>
      <w:r w:rsidR="0092222B">
        <w:rPr>
          <w:noProof/>
        </w:rPr>
        <w:t>75</w:t>
      </w:r>
      <w:r w:rsidR="008F1242">
        <w:fldChar w:fldCharType="end"/>
      </w:r>
      <w:r w:rsidRPr="009E2B91" w:rsidR="004F366B">
        <w:t xml:space="preserve"> present the total annualized costs for </w:t>
      </w:r>
      <w:r w:rsidR="002159F7">
        <w:t>2</w:t>
      </w:r>
      <w:r w:rsidR="00125EAE">
        <w:t xml:space="preserve">, </w:t>
      </w:r>
      <w:r w:rsidRPr="009E2B91" w:rsidR="004F366B">
        <w:t xml:space="preserve">3 and </w:t>
      </w:r>
      <w:r w:rsidR="002159F7">
        <w:t>7</w:t>
      </w:r>
      <w:r w:rsidRPr="009E2B91" w:rsidR="004F366B">
        <w:t xml:space="preserve"> percent discount rates, respectively</w:t>
      </w:r>
      <w:r w:rsidRPr="00C771AC" w:rsidR="004F366B">
        <w:t xml:space="preserve">. Note that </w:t>
      </w:r>
      <w:r w:rsidRPr="00C771AC" w:rsidR="002E05ED">
        <w:t xml:space="preserve">EPA was unable to estimate </w:t>
      </w:r>
      <w:r w:rsidRPr="00C771AC" w:rsidR="00361E0F">
        <w:t xml:space="preserve">costs of prohibition for three conditions of use that </w:t>
      </w:r>
      <w:r w:rsidRPr="00C771AC" w:rsidR="006D23E0">
        <w:t xml:space="preserve">have either a </w:t>
      </w:r>
      <w:r w:rsidR="0033503A">
        <w:t>WCPP</w:t>
      </w:r>
      <w:r w:rsidRPr="00C771AC" w:rsidR="006D23E0">
        <w:t xml:space="preserve"> requirement or are prohibited </w:t>
      </w:r>
      <w:r w:rsidRPr="00C771AC" w:rsidR="00F744E7">
        <w:t>across the t</w:t>
      </w:r>
      <w:r w:rsidR="00776962">
        <w:t>wo</w:t>
      </w:r>
      <w:r w:rsidRPr="00C771AC" w:rsidR="00F744E7">
        <w:t xml:space="preserve"> options: production and use of chemical maskant and as a processing aid </w:t>
      </w:r>
      <w:r w:rsidRPr="00C771AC" w:rsidR="00C771AC">
        <w:t xml:space="preserve">outside the petrochemical sector. </w:t>
      </w:r>
      <w:r w:rsidR="008E6537">
        <w:rPr>
          <w:szCs w:val="18"/>
        </w:rPr>
        <w:t>WCPP costs are used as a proxy</w:t>
      </w:r>
      <w:r w:rsidRPr="00C771AC" w:rsidR="00C771AC">
        <w:t xml:space="preserve"> </w:t>
      </w:r>
      <w:r w:rsidR="008E6537">
        <w:rPr>
          <w:szCs w:val="18"/>
        </w:rPr>
        <w:t>u</w:t>
      </w:r>
      <w:r w:rsidR="001277A8">
        <w:rPr>
          <w:szCs w:val="18"/>
        </w:rPr>
        <w:t>nder the options where these uses are prohibited</w:t>
      </w:r>
      <w:r w:rsidRPr="001542F1" w:rsidR="001542F1">
        <w:rPr>
          <w:szCs w:val="18"/>
        </w:rPr>
        <w:t>.</w:t>
      </w:r>
      <w:r w:rsidR="00E856D2">
        <w:rPr>
          <w:szCs w:val="18"/>
        </w:rPr>
        <w:t xml:space="preserve"> </w:t>
      </w:r>
      <w:r w:rsidR="00E856D2">
        <w:t>Since switching to alternatives is an available compliance strategy under the uses with a WCPP requirement option, it is reasonable to assume that affected entities would simply switch to alternatives if it were less costly to switch compared to the costs of compliance with a WCPP. Thus, it is possible that the WCPP compliance costs are overstated if there are instances where switching to alternatives is less costly. It follows that compliance costs under a prohibition would exceed the costs of compliance with a WCPP.</w:t>
      </w:r>
    </w:p>
    <w:tbl>
      <w:tblPr>
        <w:tblW w:w="9450" w:type="dxa"/>
        <w:tblLayout w:type="fixed"/>
        <w:tblLook w:val="04A0"/>
      </w:tblPr>
      <w:tblGrid>
        <w:gridCol w:w="4410"/>
        <w:gridCol w:w="1350"/>
        <w:gridCol w:w="1350"/>
        <w:gridCol w:w="1080"/>
        <w:gridCol w:w="52"/>
        <w:gridCol w:w="1208"/>
      </w:tblGrid>
      <w:tr w14:paraId="7A010320" w14:textId="77777777" w:rsidTr="00700886">
        <w:tblPrEx>
          <w:tblW w:w="9450" w:type="dxa"/>
          <w:tblLayout w:type="fixed"/>
          <w:tblLook w:val="04A0"/>
        </w:tblPrEx>
        <w:trPr>
          <w:trHeight w:val="280"/>
        </w:trPr>
        <w:tc>
          <w:tcPr>
            <w:tcW w:w="9450" w:type="dxa"/>
            <w:gridSpan w:val="6"/>
            <w:shd w:val="clear" w:color="auto" w:fill="auto"/>
          </w:tcPr>
          <w:p w:rsidR="00A667E1" w:rsidRPr="00663DC7" w:rsidP="00CB1C05" w14:paraId="75B9F536" w14:textId="77777777">
            <w:pPr>
              <w:pStyle w:val="TableTitleA"/>
            </w:pPr>
            <w:bookmarkStart w:id="1270" w:name="_Ref158715909"/>
            <w:bookmarkStart w:id="1271" w:name="_Toc165379706"/>
            <w:r w:rsidRPr="00A667E1">
              <w:t xml:space="preserve">Table </w:t>
            </w:r>
            <w:r w:rsidRPr="00663DC7">
              <w:fldChar w:fldCharType="begin" w:fldLock="1"/>
            </w:r>
            <w:r w:rsidRPr="00A667E1">
              <w:instrText xml:space="preserve"> STYLEREF 1 \s </w:instrText>
            </w:r>
            <w:r w:rsidRPr="00663DC7">
              <w:fldChar w:fldCharType="separate"/>
            </w:r>
            <w:r w:rsidR="0092222B">
              <w:rPr>
                <w:noProof/>
              </w:rPr>
              <w:t>7</w:t>
            </w:r>
            <w:r w:rsidRPr="00663DC7">
              <w:fldChar w:fldCharType="end"/>
            </w:r>
            <w:r w:rsidRPr="00A667E1">
              <w:noBreakHyphen/>
            </w:r>
            <w:r w:rsidRPr="00A667E1">
              <w:fldChar w:fldCharType="begin" w:fldLock="1"/>
            </w:r>
            <w:r w:rsidRPr="00F86EFB">
              <w:instrText xml:space="preserve"> SEQ Table \* ARABIC \s 1 </w:instrText>
            </w:r>
            <w:r w:rsidRPr="00A667E1">
              <w:fldChar w:fldCharType="separate"/>
            </w:r>
            <w:r w:rsidR="0092222B">
              <w:rPr>
                <w:noProof/>
              </w:rPr>
              <w:t>73</w:t>
            </w:r>
            <w:r w:rsidRPr="00A667E1">
              <w:fldChar w:fldCharType="end"/>
            </w:r>
            <w:bookmarkEnd w:id="1270"/>
            <w:r w:rsidRPr="00663DC7">
              <w:t>:</w:t>
            </w:r>
            <w:r w:rsidR="00CD3CDF">
              <w:t xml:space="preserve">Total 20-Year Annualized </w:t>
            </w:r>
            <w:r w:rsidRPr="00663DC7">
              <w:t>Costs by Use Category by Option (</w:t>
            </w:r>
            <w:r w:rsidR="002159F7">
              <w:t>2</w:t>
            </w:r>
            <w:r w:rsidRPr="00663DC7">
              <w:t>% Discount Rate)</w:t>
            </w:r>
            <w:bookmarkEnd w:id="1271"/>
          </w:p>
        </w:tc>
      </w:tr>
      <w:tr w14:paraId="21669A74" w14:textId="77777777" w:rsidTr="00700886">
        <w:tblPrEx>
          <w:tblW w:w="9450" w:type="dxa"/>
          <w:tblLayout w:type="fixed"/>
          <w:tblLook w:val="04A0"/>
        </w:tblPrEx>
        <w:trPr>
          <w:trHeight w:val="492"/>
        </w:trPr>
        <w:tc>
          <w:tcPr>
            <w:tcW w:w="4410" w:type="dxa"/>
            <w:vMerge w:val="restart"/>
            <w:tcBorders>
              <w:left w:val="single" w:sz="4" w:space="0" w:color="auto"/>
              <w:right w:val="single" w:sz="4" w:space="0" w:color="auto"/>
            </w:tcBorders>
            <w:shd w:val="clear" w:color="000000" w:fill="48A9C5"/>
            <w:vAlign w:val="center"/>
          </w:tcPr>
          <w:p w:rsidR="00A667E1" w:rsidRPr="006D0935" w:rsidP="00CB1C05" w14:paraId="13E1D771" w14:textId="77777777">
            <w:pPr>
              <w:pStyle w:val="TableSubtitle"/>
            </w:pPr>
            <w:r>
              <w:t>Use Category</w:t>
            </w:r>
          </w:p>
        </w:tc>
        <w:tc>
          <w:tcPr>
            <w:tcW w:w="1350" w:type="dxa"/>
            <w:vMerge w:val="restart"/>
            <w:tcBorders>
              <w:left w:val="nil"/>
              <w:right w:val="single" w:sz="4" w:space="0" w:color="auto"/>
            </w:tcBorders>
            <w:shd w:val="clear" w:color="000000" w:fill="48A9C5"/>
            <w:noWrap/>
            <w:vAlign w:val="center"/>
          </w:tcPr>
          <w:p w:rsidR="00A667E1" w:rsidP="00CB1C05" w14:paraId="5A12C46B" w14:textId="77777777">
            <w:pPr>
              <w:pStyle w:val="TableSubtitle"/>
              <w:rPr>
                <w:rFonts w:cs="Calibri"/>
              </w:rPr>
            </w:pPr>
            <w:r>
              <w:rPr>
                <w:rFonts w:cs="Calibri"/>
              </w:rPr>
              <w:t>Option 1</w:t>
            </w:r>
          </w:p>
          <w:p w:rsidR="00A667E1" w:rsidRPr="006D0935" w:rsidP="00CB1C05" w14:paraId="1D0629D2" w14:textId="77777777">
            <w:pPr>
              <w:pStyle w:val="TableSubtitle"/>
            </w:pPr>
            <w:r>
              <w:rPr>
                <w:rFonts w:cs="Calibri"/>
              </w:rPr>
              <w:t>(Final Rule)</w:t>
            </w:r>
          </w:p>
        </w:tc>
        <w:tc>
          <w:tcPr>
            <w:tcW w:w="1350" w:type="dxa"/>
            <w:vMerge w:val="restart"/>
            <w:tcBorders>
              <w:left w:val="nil"/>
              <w:right w:val="single" w:sz="4" w:space="0" w:color="auto"/>
            </w:tcBorders>
            <w:shd w:val="clear" w:color="000000" w:fill="48A9C5"/>
            <w:noWrap/>
            <w:vAlign w:val="center"/>
          </w:tcPr>
          <w:p w:rsidR="00A667E1" w:rsidP="00CB1C05" w14:paraId="107F14D0" w14:textId="77777777">
            <w:pPr>
              <w:pStyle w:val="TableSubtitle"/>
            </w:pPr>
            <w:r>
              <w:t>Option 2</w:t>
            </w:r>
          </w:p>
          <w:p w:rsidR="00A667E1" w:rsidRPr="006D0935" w:rsidP="00CB1C05" w14:paraId="764E39E3" w14:textId="77777777">
            <w:pPr>
              <w:pStyle w:val="TableSubtitle"/>
            </w:pPr>
            <w:r>
              <w:t>(Alternative Option)</w:t>
            </w:r>
          </w:p>
        </w:tc>
        <w:tc>
          <w:tcPr>
            <w:tcW w:w="2340" w:type="dxa"/>
            <w:gridSpan w:val="3"/>
            <w:tcBorders>
              <w:left w:val="nil"/>
              <w:bottom w:val="single" w:sz="4" w:space="0" w:color="auto"/>
              <w:right w:val="single" w:sz="4" w:space="0" w:color="auto"/>
            </w:tcBorders>
            <w:shd w:val="clear" w:color="000000" w:fill="48A9C5"/>
            <w:vAlign w:val="center"/>
          </w:tcPr>
          <w:p w:rsidR="00A667E1" w:rsidP="00CB1C05" w14:paraId="320FC0DD" w14:textId="77777777">
            <w:pPr>
              <w:pStyle w:val="TableSubtitle"/>
            </w:pPr>
            <w:r>
              <w:t>Notes</w:t>
            </w:r>
          </w:p>
        </w:tc>
      </w:tr>
      <w:tr w14:paraId="16D81B42" w14:textId="77777777" w:rsidTr="00700886">
        <w:tblPrEx>
          <w:tblW w:w="9450" w:type="dxa"/>
          <w:tblLayout w:type="fixed"/>
          <w:tblLook w:val="04A0"/>
        </w:tblPrEx>
        <w:trPr>
          <w:trHeight w:val="492"/>
        </w:trPr>
        <w:tc>
          <w:tcPr>
            <w:tcW w:w="4410" w:type="dxa"/>
            <w:vMerge/>
            <w:tcBorders>
              <w:left w:val="single" w:sz="4" w:space="0" w:color="auto"/>
              <w:right w:val="single" w:sz="4" w:space="0" w:color="auto"/>
            </w:tcBorders>
            <w:shd w:val="clear" w:color="000000" w:fill="48A9C5"/>
            <w:vAlign w:val="center"/>
          </w:tcPr>
          <w:p w:rsidR="00A667E1" w:rsidP="00CB1C05" w14:paraId="78402882" w14:textId="77777777">
            <w:pPr>
              <w:pStyle w:val="TableSubtitle"/>
            </w:pPr>
          </w:p>
        </w:tc>
        <w:tc>
          <w:tcPr>
            <w:tcW w:w="1350" w:type="dxa"/>
            <w:vMerge/>
            <w:tcBorders>
              <w:left w:val="nil"/>
              <w:bottom w:val="single" w:sz="4" w:space="0" w:color="auto"/>
              <w:right w:val="single" w:sz="4" w:space="0" w:color="auto"/>
            </w:tcBorders>
            <w:shd w:val="clear" w:color="000000" w:fill="48A9C5"/>
            <w:noWrap/>
            <w:vAlign w:val="center"/>
          </w:tcPr>
          <w:p w:rsidR="00A667E1" w:rsidP="00CB1C05" w14:paraId="505EF14C" w14:textId="77777777">
            <w:pPr>
              <w:pStyle w:val="TableSubtitle"/>
              <w:rPr>
                <w:rFonts w:cs="Calibri"/>
              </w:rPr>
            </w:pPr>
          </w:p>
        </w:tc>
        <w:tc>
          <w:tcPr>
            <w:tcW w:w="1350" w:type="dxa"/>
            <w:vMerge/>
            <w:tcBorders>
              <w:left w:val="nil"/>
              <w:bottom w:val="single" w:sz="4" w:space="0" w:color="auto"/>
              <w:right w:val="single" w:sz="4" w:space="0" w:color="auto"/>
            </w:tcBorders>
            <w:shd w:val="clear" w:color="000000" w:fill="48A9C5"/>
            <w:noWrap/>
            <w:vAlign w:val="center"/>
          </w:tcPr>
          <w:p w:rsidR="00A667E1" w:rsidP="00CB1C05" w14:paraId="655BC401" w14:textId="77777777">
            <w:pPr>
              <w:pStyle w:val="TableSubtitle"/>
            </w:pPr>
          </w:p>
        </w:tc>
        <w:tc>
          <w:tcPr>
            <w:tcW w:w="1080" w:type="dxa"/>
            <w:tcBorders>
              <w:top w:val="single" w:sz="4" w:space="0" w:color="auto"/>
              <w:left w:val="nil"/>
              <w:bottom w:val="single" w:sz="4" w:space="0" w:color="auto"/>
              <w:right w:val="single" w:sz="4" w:space="0" w:color="auto"/>
            </w:tcBorders>
            <w:shd w:val="clear" w:color="000000" w:fill="48A9C5"/>
            <w:vAlign w:val="center"/>
          </w:tcPr>
          <w:p w:rsidR="00A667E1" w:rsidP="00CB1C05" w14:paraId="0C7B3A93" w14:textId="77777777">
            <w:pPr>
              <w:pStyle w:val="TableSubtitle"/>
              <w:rPr>
                <w:rFonts w:cs="Calibri"/>
              </w:rPr>
            </w:pPr>
            <w:r>
              <w:rPr>
                <w:rFonts w:cs="Calibri"/>
              </w:rPr>
              <w:t>Option 1</w:t>
            </w:r>
          </w:p>
          <w:p w:rsidR="00A667E1" w:rsidP="00CB1C05" w14:paraId="6E82D591" w14:textId="77777777">
            <w:pPr>
              <w:pStyle w:val="TableSubtitle"/>
            </w:pPr>
            <w:r>
              <w:rPr>
                <w:rFonts w:cs="Calibri"/>
              </w:rPr>
              <w:t>(Final Rule)</w:t>
            </w:r>
          </w:p>
        </w:tc>
        <w:tc>
          <w:tcPr>
            <w:tcW w:w="1260" w:type="dxa"/>
            <w:gridSpan w:val="2"/>
            <w:tcBorders>
              <w:top w:val="single" w:sz="4" w:space="0" w:color="auto"/>
              <w:left w:val="nil"/>
              <w:bottom w:val="single" w:sz="4" w:space="0" w:color="auto"/>
              <w:right w:val="single" w:sz="4" w:space="0" w:color="auto"/>
            </w:tcBorders>
            <w:shd w:val="clear" w:color="000000" w:fill="48A9C5"/>
            <w:vAlign w:val="center"/>
          </w:tcPr>
          <w:p w:rsidR="00A667E1" w:rsidP="00CB1C05" w14:paraId="2C481669" w14:textId="77777777">
            <w:pPr>
              <w:pStyle w:val="TableSubtitle"/>
            </w:pPr>
            <w:r>
              <w:t>Option 2</w:t>
            </w:r>
          </w:p>
          <w:p w:rsidR="00A667E1" w:rsidP="00CB1C05" w14:paraId="64908200" w14:textId="77777777">
            <w:pPr>
              <w:pStyle w:val="TableSubtitle"/>
            </w:pPr>
            <w:r>
              <w:t>(Alternative Option</w:t>
            </w:r>
          </w:p>
        </w:tc>
      </w:tr>
      <w:tr w14:paraId="210B616D"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7B9A83F9" w14:textId="77777777">
            <w:pPr>
              <w:pStyle w:val="LTableTextAbt"/>
              <w:rPr>
                <w:szCs w:val="18"/>
              </w:rPr>
            </w:pPr>
            <w:r w:rsidRPr="00484D1F">
              <w:rPr>
                <w:szCs w:val="18"/>
              </w:rPr>
              <w:t>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71C5CEDB" w14:textId="1DC7AA32">
            <w:pPr>
              <w:pStyle w:val="RTableTextAbt"/>
              <w:ind w:right="79"/>
            </w:pPr>
            <w:r>
              <w:rPr>
                <w:szCs w:val="18"/>
              </w:rPr>
              <w:t>$1,995,617</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4C9D9ADF" w14:textId="0FD8FB23">
            <w:pPr>
              <w:pStyle w:val="RTableTextAbt"/>
              <w:ind w:right="79"/>
            </w:pPr>
            <w:r>
              <w:rPr>
                <w:szCs w:val="18"/>
              </w:rPr>
              <w:t>$1,995,617</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554B4BD4"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RPr="006D0935" w:rsidP="00043110" w14:paraId="44A8F6A8" w14:textId="77777777">
            <w:pPr>
              <w:pStyle w:val="RTableTextAbt"/>
              <w:ind w:right="-36"/>
              <w:jc w:val="center"/>
            </w:pPr>
            <w:r>
              <w:t>WCPP</w:t>
            </w:r>
          </w:p>
        </w:tc>
      </w:tr>
      <w:tr w14:paraId="02925ED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4CA556A2" w14:textId="77777777">
            <w:pPr>
              <w:pStyle w:val="LTableTextAbt"/>
              <w:rPr>
                <w:szCs w:val="18"/>
              </w:rPr>
            </w:pPr>
            <w:r w:rsidRPr="00484D1F">
              <w:rPr>
                <w:szCs w:val="18"/>
              </w:rPr>
              <w:t>Import/</w:t>
            </w:r>
            <w:r w:rsidRPr="004E546A">
              <w:rPr>
                <w:szCs w:val="18"/>
              </w:rPr>
              <w:t>Repackag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7DF95BFD" w14:textId="12271F52">
            <w:pPr>
              <w:pStyle w:val="RTableTextAbt"/>
              <w:ind w:right="79"/>
            </w:pPr>
            <w:r>
              <w:rPr>
                <w:szCs w:val="18"/>
              </w:rPr>
              <w:t>$204,284</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624B02A0" w14:textId="01E949B6">
            <w:pPr>
              <w:pStyle w:val="RTableTextAbt"/>
              <w:ind w:right="79"/>
            </w:pPr>
            <w:r>
              <w:rPr>
                <w:szCs w:val="18"/>
              </w:rPr>
              <w:t>$204,284</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72B0AEEE"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RPr="006D0935" w:rsidP="00043110" w14:paraId="7F33D57F" w14:textId="77777777">
            <w:pPr>
              <w:pStyle w:val="RTableTextAbt"/>
              <w:ind w:right="-36"/>
              <w:jc w:val="center"/>
            </w:pPr>
            <w:r>
              <w:t>WCPP</w:t>
            </w:r>
          </w:p>
        </w:tc>
      </w:tr>
      <w:tr w14:paraId="5D7A5D46"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444D9275" w14:textId="77777777">
            <w:pPr>
              <w:pStyle w:val="LTableTextAbt"/>
              <w:rPr>
                <w:szCs w:val="18"/>
              </w:rPr>
            </w:pPr>
            <w:r>
              <w:rPr>
                <w:szCs w:val="18"/>
              </w:rPr>
              <w:t>Reactant/Intermediat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6EF8745C" w14:textId="6DBD7214">
            <w:pPr>
              <w:pStyle w:val="RTableTextAbt"/>
              <w:ind w:right="79"/>
            </w:pPr>
            <w:r>
              <w:rPr>
                <w:szCs w:val="18"/>
              </w:rPr>
              <w:t>$385,999</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4C94E6CE" w14:textId="17CE547E">
            <w:pPr>
              <w:pStyle w:val="RTableTextAbt"/>
              <w:ind w:right="79"/>
            </w:pPr>
            <w:r>
              <w:rPr>
                <w:szCs w:val="18"/>
              </w:rPr>
              <w:t>$385,999</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07675092"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RPr="006D0935" w:rsidP="00043110" w14:paraId="218A9B73" w14:textId="77777777">
            <w:pPr>
              <w:pStyle w:val="RTableTextAbt"/>
              <w:ind w:right="-36"/>
              <w:jc w:val="center"/>
            </w:pPr>
            <w:r>
              <w:t>WCPP</w:t>
            </w:r>
          </w:p>
        </w:tc>
      </w:tr>
      <w:tr w14:paraId="4EABAC8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3A591FBF" w14:textId="77777777">
            <w:pPr>
              <w:pStyle w:val="LTableTextAbt"/>
              <w:rPr>
                <w:szCs w:val="18"/>
              </w:rPr>
            </w:pPr>
            <w:r>
              <w:rPr>
                <w:szCs w:val="18"/>
              </w:rPr>
              <w:t>Processing Aid in Petrochemical 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0823A9A6" w14:textId="618C2D7A">
            <w:pPr>
              <w:pStyle w:val="RTableTextAbt"/>
              <w:ind w:right="79"/>
            </w:pPr>
            <w:r>
              <w:rPr>
                <w:szCs w:val="18"/>
              </w:rPr>
              <w:t>$1,042,387</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5B2FEED0" w14:textId="59B99B01">
            <w:pPr>
              <w:pStyle w:val="RTableTextAbt"/>
              <w:ind w:right="79"/>
            </w:pPr>
            <w:r>
              <w:rPr>
                <w:szCs w:val="18"/>
              </w:rPr>
              <w:t>$1,042,387</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58E99387" w14:textId="77777777">
            <w:pPr>
              <w:pStyle w:val="RTableTextAbt"/>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RPr="006D0935" w:rsidP="00043110" w14:paraId="13CD8673" w14:textId="77777777">
            <w:pPr>
              <w:pStyle w:val="RTableTextAbt"/>
              <w:ind w:right="-36"/>
              <w:jc w:val="center"/>
            </w:pPr>
            <w:r>
              <w:t>WCPP</w:t>
            </w:r>
          </w:p>
        </w:tc>
      </w:tr>
      <w:tr w14:paraId="5DA8531A" w14:textId="77777777" w:rsidTr="00577C9F">
        <w:tblPrEx>
          <w:tblW w:w="9450" w:type="dxa"/>
          <w:tblLayout w:type="fixed"/>
          <w:tblLook w:val="04A0"/>
        </w:tblPrEx>
        <w:trPr>
          <w:trHeight w:val="269"/>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2B06FDE7" w14:textId="77777777">
            <w:pPr>
              <w:pStyle w:val="LTableTextAbt"/>
              <w:rPr>
                <w:szCs w:val="18"/>
              </w:rPr>
            </w:pPr>
            <w:r>
              <w:rPr>
                <w:szCs w:val="18"/>
              </w:rPr>
              <w:t>Production of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4647639B" w14:textId="407C4E9A">
            <w:pPr>
              <w:pStyle w:val="RTableTextAbt"/>
              <w:tabs>
                <w:tab w:val="left" w:pos="1286"/>
              </w:tabs>
              <w:ind w:right="79"/>
            </w:pPr>
            <w:r>
              <w:rPr>
                <w:szCs w:val="18"/>
              </w:rPr>
              <w:t>$43,722</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3BC4FF3C" w14:textId="7BE05098">
            <w:pPr>
              <w:pStyle w:val="RTableTextAbt"/>
              <w:tabs>
                <w:tab w:val="left" w:pos="1286"/>
              </w:tabs>
              <w:ind w:right="79"/>
            </w:pPr>
            <w:r>
              <w:rPr>
                <w:szCs w:val="18"/>
              </w:rPr>
              <w:t>$43,722</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0F80770B"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P="00043110" w14:paraId="4E639718" w14:textId="77777777">
            <w:pPr>
              <w:pStyle w:val="RTableTextAbt"/>
              <w:tabs>
                <w:tab w:val="left" w:pos="1286"/>
              </w:tabs>
              <w:ind w:right="-36"/>
              <w:jc w:val="center"/>
              <w:rPr>
                <w:szCs w:val="18"/>
              </w:rPr>
            </w:pPr>
            <w:r>
              <w:rPr>
                <w:szCs w:val="18"/>
              </w:rPr>
              <w:t>Prohibition</w:t>
            </w:r>
            <w:r w:rsidRPr="00F01C70">
              <w:rPr>
                <w:szCs w:val="18"/>
                <w:vertAlign w:val="superscript"/>
              </w:rPr>
              <w:t>1</w:t>
            </w:r>
          </w:p>
        </w:tc>
      </w:tr>
      <w:tr w14:paraId="639156A3"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1D88EF0E" w14:textId="77777777">
            <w:pPr>
              <w:pStyle w:val="LTableTextAbt"/>
              <w:rPr>
                <w:szCs w:val="18"/>
              </w:rPr>
            </w:pPr>
            <w:r>
              <w:rPr>
                <w:szCs w:val="18"/>
              </w:rPr>
              <w:t>Use as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2947A110" w14:textId="6780D193">
            <w:pPr>
              <w:pStyle w:val="RTableTextAbt"/>
              <w:tabs>
                <w:tab w:val="left" w:pos="1286"/>
              </w:tabs>
              <w:ind w:right="79"/>
            </w:pPr>
            <w:r>
              <w:rPr>
                <w:szCs w:val="18"/>
              </w:rPr>
              <w:t>$1,428,373</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3BFAA666" w14:textId="53F4E611">
            <w:pPr>
              <w:pStyle w:val="RTableTextAbt"/>
              <w:tabs>
                <w:tab w:val="left" w:pos="1286"/>
              </w:tabs>
              <w:ind w:right="79"/>
            </w:pPr>
            <w:r>
              <w:rPr>
                <w:szCs w:val="18"/>
              </w:rPr>
              <w:t>$1,428,373</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19CE6AC1"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P="00043110" w14:paraId="1EE21D78" w14:textId="77777777">
            <w:pPr>
              <w:pStyle w:val="RTableTextAbt"/>
              <w:tabs>
                <w:tab w:val="left" w:pos="1286"/>
              </w:tabs>
              <w:ind w:right="-36"/>
              <w:jc w:val="center"/>
              <w:rPr>
                <w:szCs w:val="18"/>
              </w:rPr>
            </w:pPr>
            <w:r>
              <w:rPr>
                <w:szCs w:val="18"/>
              </w:rPr>
              <w:t>Prohibition</w:t>
            </w:r>
            <w:r w:rsidRPr="00F01C70">
              <w:rPr>
                <w:szCs w:val="18"/>
                <w:vertAlign w:val="superscript"/>
              </w:rPr>
              <w:t>1</w:t>
            </w:r>
          </w:p>
        </w:tc>
      </w:tr>
      <w:tr w14:paraId="04FC610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59B5A772" w14:textId="77777777">
            <w:pPr>
              <w:pStyle w:val="LTableTextAbt"/>
              <w:rPr>
                <w:szCs w:val="18"/>
              </w:rPr>
            </w:pPr>
            <w:r>
              <w:rPr>
                <w:szCs w:val="18"/>
              </w:rPr>
              <w:t>Vapor Degreasing: Open Top Vapor Degreasing (OT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28E5A066" w14:textId="752B0911">
            <w:pPr>
              <w:pStyle w:val="RTableTextAbt"/>
              <w:tabs>
                <w:tab w:val="left" w:pos="1286"/>
              </w:tabs>
              <w:ind w:right="79"/>
            </w:pPr>
            <w:r>
              <w:rPr>
                <w:szCs w:val="18"/>
              </w:rPr>
              <w:t>$11,092,618</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0C4736AF" w14:textId="0F07CACA">
            <w:pPr>
              <w:pStyle w:val="RTableTextAbt"/>
              <w:tabs>
                <w:tab w:val="left" w:pos="1286"/>
              </w:tabs>
              <w:ind w:right="79"/>
            </w:pPr>
            <w:r>
              <w:rPr>
                <w:szCs w:val="18"/>
              </w:rPr>
              <w:t>$25,553,406</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230991F2"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P="00043110" w14:paraId="4130B77F" w14:textId="77777777">
            <w:pPr>
              <w:pStyle w:val="RTableTextAbt"/>
              <w:tabs>
                <w:tab w:val="left" w:pos="1286"/>
              </w:tabs>
              <w:ind w:right="-36"/>
              <w:jc w:val="center"/>
              <w:rPr>
                <w:szCs w:val="18"/>
              </w:rPr>
            </w:pPr>
            <w:r>
              <w:rPr>
                <w:szCs w:val="18"/>
              </w:rPr>
              <w:t>Prohibition</w:t>
            </w:r>
            <w:r w:rsidRPr="00680B28">
              <w:rPr>
                <w:szCs w:val="18"/>
                <w:vertAlign w:val="superscript"/>
              </w:rPr>
              <w:t>2</w:t>
            </w:r>
          </w:p>
        </w:tc>
      </w:tr>
      <w:tr w14:paraId="3045C500"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84D1F" w:rsidP="00043110" w14:paraId="6122ED82" w14:textId="77777777">
            <w:pPr>
              <w:pStyle w:val="LTableTextAbt"/>
              <w:rPr>
                <w:szCs w:val="18"/>
              </w:rPr>
            </w:pPr>
            <w:r>
              <w:rPr>
                <w:szCs w:val="18"/>
              </w:rPr>
              <w:t>Vapor Degreasing: Enclosed Vapor Degreasing (E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RPr="006D0935" w:rsidP="00871C56" w14:paraId="13FE7543" w14:textId="38FB535E">
            <w:pPr>
              <w:pStyle w:val="RTableTextAbt"/>
              <w:tabs>
                <w:tab w:val="left" w:pos="1286"/>
              </w:tabs>
              <w:ind w:right="79"/>
            </w:pPr>
            <w:r>
              <w:rPr>
                <w:szCs w:val="18"/>
              </w:rPr>
              <w:t>$100,105</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RPr="006D0935" w:rsidP="00871C56" w14:paraId="23E5476F" w14:textId="1CBA0887">
            <w:pPr>
              <w:pStyle w:val="RTableTextAbt"/>
              <w:tabs>
                <w:tab w:val="left" w:pos="1286"/>
              </w:tabs>
              <w:ind w:right="79"/>
            </w:pPr>
            <w:r>
              <w:rPr>
                <w:szCs w:val="18"/>
              </w:rPr>
              <w:t>$4,208,796</w:t>
            </w:r>
          </w:p>
        </w:tc>
        <w:tc>
          <w:tcPr>
            <w:tcW w:w="1080" w:type="dxa"/>
            <w:tcBorders>
              <w:top w:val="single" w:sz="4" w:space="0" w:color="auto"/>
              <w:left w:val="nil"/>
              <w:bottom w:val="single" w:sz="4" w:space="0" w:color="auto"/>
              <w:right w:val="single" w:sz="4" w:space="0" w:color="auto"/>
            </w:tcBorders>
            <w:vAlign w:val="center"/>
          </w:tcPr>
          <w:p w:rsidR="00043110" w:rsidRPr="006D0935" w:rsidP="00043110" w14:paraId="2DF23ABA" w14:textId="77777777">
            <w:pPr>
              <w:pStyle w:val="RTableTextAbt"/>
              <w:tabs>
                <w:tab w:val="left" w:pos="1286"/>
              </w:tabs>
              <w:ind w:right="-36"/>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043110" w:rsidP="00043110" w14:paraId="40C3BD66" w14:textId="77777777">
            <w:pPr>
              <w:pStyle w:val="RTableTextAbt"/>
              <w:tabs>
                <w:tab w:val="left" w:pos="1286"/>
              </w:tabs>
              <w:ind w:right="-36"/>
              <w:jc w:val="center"/>
              <w:rPr>
                <w:szCs w:val="18"/>
              </w:rPr>
            </w:pPr>
            <w:r>
              <w:rPr>
                <w:szCs w:val="18"/>
              </w:rPr>
              <w:t>Prohibition</w:t>
            </w:r>
          </w:p>
        </w:tc>
      </w:tr>
      <w:tr w14:paraId="4A1E439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E546A" w:rsidP="00043110" w14:paraId="7FA36DC2" w14:textId="77777777">
            <w:pPr>
              <w:pStyle w:val="LTableTextAbt"/>
              <w:rPr>
                <w:szCs w:val="18"/>
              </w:rPr>
            </w:pPr>
            <w:r>
              <w:rPr>
                <w:szCs w:val="18"/>
              </w:rPr>
              <w:t>Vapor Degreasing: Conveyorized Vapor Degreasing (C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P="00871C56" w14:paraId="3BB6A6BC" w14:textId="27E5F28B">
            <w:pPr>
              <w:pStyle w:val="RTableTextAbt"/>
              <w:tabs>
                <w:tab w:val="left" w:pos="1286"/>
              </w:tabs>
              <w:ind w:right="79"/>
              <w:rPr>
                <w:szCs w:val="18"/>
              </w:rPr>
            </w:pPr>
            <w:r>
              <w:rPr>
                <w:szCs w:val="18"/>
              </w:rPr>
              <w:t>$634,637</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P="00871C56" w14:paraId="69274C7E" w14:textId="3B968D9F">
            <w:pPr>
              <w:pStyle w:val="RTableTextAbt"/>
              <w:tabs>
                <w:tab w:val="left" w:pos="1286"/>
              </w:tabs>
              <w:ind w:right="79"/>
              <w:rPr>
                <w:szCs w:val="18"/>
              </w:rPr>
            </w:pPr>
            <w:r>
              <w:rPr>
                <w:szCs w:val="18"/>
              </w:rPr>
              <w:t>$634,637</w:t>
            </w:r>
          </w:p>
        </w:tc>
        <w:tc>
          <w:tcPr>
            <w:tcW w:w="1080" w:type="dxa"/>
            <w:tcBorders>
              <w:top w:val="single" w:sz="4" w:space="0" w:color="auto"/>
              <w:left w:val="nil"/>
              <w:bottom w:val="single" w:sz="4" w:space="0" w:color="auto"/>
              <w:right w:val="single" w:sz="4" w:space="0" w:color="auto"/>
            </w:tcBorders>
            <w:vAlign w:val="center"/>
          </w:tcPr>
          <w:p w:rsidR="00043110" w:rsidP="00043110" w14:paraId="23AE6194" w14:textId="77777777">
            <w:pPr>
              <w:pStyle w:val="RTableTextAbt"/>
              <w:tabs>
                <w:tab w:val="left" w:pos="1286"/>
              </w:tabs>
              <w:ind w:right="-36"/>
              <w:jc w:val="center"/>
              <w:rPr>
                <w:szCs w:val="18"/>
              </w:rP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043110" w:rsidP="00043110" w14:paraId="73E24281" w14:textId="77777777">
            <w:pPr>
              <w:pStyle w:val="RTableTextAbt"/>
              <w:tabs>
                <w:tab w:val="left" w:pos="1286"/>
              </w:tabs>
              <w:ind w:right="-36"/>
              <w:jc w:val="center"/>
              <w:rPr>
                <w:szCs w:val="18"/>
              </w:rPr>
            </w:pPr>
            <w:r>
              <w:rPr>
                <w:szCs w:val="18"/>
              </w:rPr>
              <w:t>Prohibition</w:t>
            </w:r>
          </w:p>
        </w:tc>
      </w:tr>
      <w:tr w14:paraId="2A413F1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043110" w:rsidRPr="004E546A" w:rsidP="00043110" w14:paraId="061444CA" w14:textId="77777777">
            <w:pPr>
              <w:pStyle w:val="LTableTextAbt"/>
              <w:rPr>
                <w:szCs w:val="18"/>
              </w:rPr>
            </w:pPr>
            <w:r>
              <w:rPr>
                <w:szCs w:val="18"/>
              </w:rPr>
              <w:t>Recycling and Dispos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043110" w:rsidP="00871C56" w14:paraId="529FA4B1" w14:textId="19C3DF69">
            <w:pPr>
              <w:pStyle w:val="RTableTextAbt"/>
              <w:tabs>
                <w:tab w:val="left" w:pos="1286"/>
              </w:tabs>
              <w:ind w:right="79"/>
              <w:rPr>
                <w:szCs w:val="18"/>
              </w:rPr>
            </w:pPr>
            <w:r>
              <w:rPr>
                <w:szCs w:val="18"/>
              </w:rPr>
              <w:t>$769,425</w:t>
            </w:r>
          </w:p>
        </w:tc>
        <w:tc>
          <w:tcPr>
            <w:tcW w:w="1350" w:type="dxa"/>
            <w:tcBorders>
              <w:top w:val="single" w:sz="4" w:space="0" w:color="auto"/>
              <w:left w:val="nil"/>
              <w:bottom w:val="single" w:sz="4" w:space="0" w:color="auto"/>
              <w:right w:val="single" w:sz="4" w:space="0" w:color="auto"/>
            </w:tcBorders>
            <w:shd w:val="clear" w:color="auto" w:fill="auto"/>
            <w:vAlign w:val="center"/>
          </w:tcPr>
          <w:p w:rsidR="00043110" w:rsidP="00871C56" w14:paraId="517DF3B1" w14:textId="0A5E8009">
            <w:pPr>
              <w:pStyle w:val="RTableTextAbt"/>
              <w:tabs>
                <w:tab w:val="left" w:pos="1286"/>
              </w:tabs>
              <w:ind w:right="79"/>
              <w:rPr>
                <w:szCs w:val="18"/>
              </w:rPr>
            </w:pPr>
            <w:r>
              <w:rPr>
                <w:szCs w:val="18"/>
              </w:rPr>
              <w:t>$769,425</w:t>
            </w:r>
          </w:p>
        </w:tc>
        <w:tc>
          <w:tcPr>
            <w:tcW w:w="1080" w:type="dxa"/>
            <w:tcBorders>
              <w:top w:val="single" w:sz="4" w:space="0" w:color="auto"/>
              <w:left w:val="nil"/>
              <w:bottom w:val="single" w:sz="4" w:space="0" w:color="auto"/>
              <w:right w:val="single" w:sz="4" w:space="0" w:color="auto"/>
            </w:tcBorders>
            <w:vAlign w:val="center"/>
          </w:tcPr>
          <w:p w:rsidR="00043110" w:rsidP="00043110" w14:paraId="67FA9B86" w14:textId="77777777">
            <w:pPr>
              <w:pStyle w:val="RTableTextAbt"/>
              <w:tabs>
                <w:tab w:val="left" w:pos="1286"/>
              </w:tabs>
              <w:ind w:right="-36"/>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043110" w:rsidP="00043110" w14:paraId="142D55CC" w14:textId="77777777">
            <w:pPr>
              <w:pStyle w:val="RTableTextAbt"/>
              <w:tabs>
                <w:tab w:val="left" w:pos="1286"/>
              </w:tabs>
              <w:ind w:right="-36"/>
              <w:jc w:val="center"/>
              <w:rPr>
                <w:szCs w:val="18"/>
              </w:rPr>
            </w:pPr>
            <w:r>
              <w:rPr>
                <w:szCs w:val="18"/>
              </w:rPr>
              <w:t>WCPP</w:t>
            </w:r>
          </w:p>
        </w:tc>
      </w:tr>
      <w:tr w14:paraId="7B3E42D1"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241E0FE0" w14:textId="77777777">
            <w:pPr>
              <w:pStyle w:val="LTableTextAbt"/>
              <w:rPr>
                <w:szCs w:val="18"/>
              </w:rPr>
            </w:pPr>
            <w:r>
              <w:rPr>
                <w:szCs w:val="18"/>
              </w:rPr>
              <w:t>Incorporation into Adhesive and Sealant Products</w:t>
            </w:r>
          </w:p>
        </w:tc>
        <w:tc>
          <w:tcPr>
            <w:tcW w:w="5040" w:type="dxa"/>
            <w:gridSpan w:val="5"/>
            <w:vMerge w:val="restart"/>
            <w:tcBorders>
              <w:top w:val="single" w:sz="4" w:space="0" w:color="auto"/>
              <w:left w:val="nil"/>
              <w:right w:val="single" w:sz="4" w:space="0" w:color="auto"/>
            </w:tcBorders>
            <w:shd w:val="clear" w:color="auto" w:fill="auto"/>
            <w:noWrap/>
            <w:vAlign w:val="center"/>
          </w:tcPr>
          <w:p w:rsidR="006975B3" w:rsidRPr="003F6C4C" w:rsidP="00CB1C05" w14:paraId="3053D8E5" w14:textId="77777777">
            <w:pPr>
              <w:pStyle w:val="RTableTextAbt"/>
              <w:ind w:right="44"/>
              <w:jc w:val="center"/>
              <w:rPr>
                <w:szCs w:val="18"/>
              </w:rPr>
            </w:pPr>
            <w:r>
              <w:rPr>
                <w:szCs w:val="18"/>
              </w:rPr>
              <w:t>accounted for under end-use categories</w:t>
            </w:r>
          </w:p>
          <w:p w:rsidR="006975B3" w:rsidP="00CB1C05" w14:paraId="1BB49ED6" w14:textId="77777777">
            <w:pPr>
              <w:pStyle w:val="RTableTextAbt"/>
              <w:ind w:right="44"/>
              <w:jc w:val="center"/>
              <w:rPr>
                <w:szCs w:val="18"/>
              </w:rPr>
            </w:pPr>
          </w:p>
        </w:tc>
      </w:tr>
      <w:tr w14:paraId="1E396370"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1E964C48" w14:textId="77777777">
            <w:pPr>
              <w:pStyle w:val="LTableTextAbt"/>
              <w:rPr>
                <w:szCs w:val="18"/>
              </w:rPr>
            </w:pPr>
            <w:r>
              <w:rPr>
                <w:szCs w:val="18"/>
              </w:rPr>
              <w:t>Incorporation into other formulation, mixture, or reaction products (aerosol)</w:t>
            </w:r>
          </w:p>
        </w:tc>
        <w:tc>
          <w:tcPr>
            <w:tcW w:w="5040" w:type="dxa"/>
            <w:gridSpan w:val="5"/>
            <w:vMerge/>
            <w:tcBorders>
              <w:left w:val="nil"/>
              <w:right w:val="single" w:sz="4" w:space="0" w:color="auto"/>
            </w:tcBorders>
            <w:shd w:val="clear" w:color="auto" w:fill="auto"/>
            <w:noWrap/>
            <w:vAlign w:val="center"/>
          </w:tcPr>
          <w:p w:rsidR="006975B3" w:rsidP="00CB1C05" w14:paraId="06F91F7B" w14:textId="77777777">
            <w:pPr>
              <w:pStyle w:val="RTableTextAbt"/>
              <w:tabs>
                <w:tab w:val="left" w:pos="1286"/>
              </w:tabs>
              <w:ind w:right="515"/>
              <w:rPr>
                <w:szCs w:val="18"/>
              </w:rPr>
            </w:pPr>
          </w:p>
        </w:tc>
      </w:tr>
      <w:tr w14:paraId="454408BD"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1AA88A8B" w14:textId="77777777">
            <w:pPr>
              <w:pStyle w:val="LTableTextAbt"/>
              <w:rPr>
                <w:szCs w:val="18"/>
              </w:rPr>
            </w:pPr>
            <w:r>
              <w:rPr>
                <w:szCs w:val="18"/>
              </w:rPr>
              <w:t>Incorporation into other formulation, mixture, or reaction products (other)</w:t>
            </w:r>
          </w:p>
        </w:tc>
        <w:tc>
          <w:tcPr>
            <w:tcW w:w="5040" w:type="dxa"/>
            <w:gridSpan w:val="5"/>
            <w:vMerge/>
            <w:tcBorders>
              <w:left w:val="nil"/>
              <w:bottom w:val="single" w:sz="4" w:space="0" w:color="auto"/>
              <w:right w:val="single" w:sz="4" w:space="0" w:color="auto"/>
            </w:tcBorders>
            <w:shd w:val="clear" w:color="auto" w:fill="auto"/>
            <w:noWrap/>
            <w:vAlign w:val="center"/>
          </w:tcPr>
          <w:p w:rsidR="006975B3" w:rsidP="00CB1C05" w14:paraId="4ED7BB94" w14:textId="77777777">
            <w:pPr>
              <w:pStyle w:val="RTableTextAbt"/>
              <w:tabs>
                <w:tab w:val="left" w:pos="1286"/>
              </w:tabs>
              <w:ind w:right="515"/>
              <w:rPr>
                <w:szCs w:val="18"/>
              </w:rPr>
            </w:pPr>
          </w:p>
        </w:tc>
      </w:tr>
      <w:tr w14:paraId="23FB92B5"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E546A" w:rsidP="00FC6F85" w14:paraId="5E100AAF" w14:textId="77777777">
            <w:pPr>
              <w:pStyle w:val="LTableTextAbt"/>
              <w:rPr>
                <w:szCs w:val="18"/>
              </w:rPr>
            </w:pPr>
            <w:r>
              <w:rPr>
                <w:szCs w:val="18"/>
              </w:rPr>
              <w:t>Laboratory Chemical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P="00871C56" w14:paraId="2876B51E" w14:textId="66629848">
            <w:pPr>
              <w:pStyle w:val="RTableTextAbt"/>
              <w:tabs>
                <w:tab w:val="left" w:pos="1286"/>
              </w:tabs>
              <w:ind w:right="79"/>
              <w:rPr>
                <w:szCs w:val="18"/>
              </w:rPr>
            </w:pPr>
            <w:r>
              <w:rPr>
                <w:szCs w:val="18"/>
              </w:rPr>
              <w:t>$321</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P="00871C56" w14:paraId="6D0EF5B2" w14:textId="6F78F924">
            <w:pPr>
              <w:pStyle w:val="RTableTextAbt"/>
              <w:tabs>
                <w:tab w:val="left" w:pos="1286"/>
              </w:tabs>
              <w:ind w:right="79"/>
              <w:rPr>
                <w:szCs w:val="18"/>
              </w:rPr>
            </w:pPr>
            <w:r>
              <w:rPr>
                <w:szCs w:val="18"/>
              </w:rPr>
              <w:t>$113,191</w:t>
            </w:r>
          </w:p>
        </w:tc>
        <w:tc>
          <w:tcPr>
            <w:tcW w:w="1080" w:type="dxa"/>
            <w:tcBorders>
              <w:top w:val="single" w:sz="4" w:space="0" w:color="auto"/>
              <w:left w:val="nil"/>
              <w:bottom w:val="single" w:sz="4" w:space="0" w:color="auto"/>
              <w:right w:val="single" w:sz="4" w:space="0" w:color="auto"/>
            </w:tcBorders>
          </w:tcPr>
          <w:p w:rsidR="00FC6F85" w:rsidP="00FC6F85" w14:paraId="71F49789" w14:textId="77777777">
            <w:pPr>
              <w:pStyle w:val="RTableTextAbt"/>
              <w:tabs>
                <w:tab w:val="left" w:pos="1286"/>
              </w:tabs>
              <w:ind w:right="-36"/>
              <w:jc w:val="center"/>
              <w:rPr>
                <w:szCs w:val="18"/>
              </w:rPr>
            </w:pPr>
            <w:r>
              <w:rPr>
                <w:szCs w:val="18"/>
              </w:rPr>
              <w:t>Prescriptive Controls</w:t>
            </w:r>
          </w:p>
        </w:tc>
        <w:tc>
          <w:tcPr>
            <w:tcW w:w="1260" w:type="dxa"/>
            <w:gridSpan w:val="2"/>
            <w:tcBorders>
              <w:top w:val="single" w:sz="4" w:space="0" w:color="auto"/>
              <w:left w:val="nil"/>
              <w:bottom w:val="single" w:sz="4" w:space="0" w:color="auto"/>
              <w:right w:val="single" w:sz="4" w:space="0" w:color="auto"/>
            </w:tcBorders>
          </w:tcPr>
          <w:p w:rsidR="00FC6F85" w:rsidP="00FC6F85" w14:paraId="4F6655EF" w14:textId="77777777">
            <w:pPr>
              <w:pStyle w:val="RTableTextAbt"/>
              <w:tabs>
                <w:tab w:val="left" w:pos="1286"/>
              </w:tabs>
              <w:ind w:right="-36"/>
              <w:jc w:val="center"/>
              <w:rPr>
                <w:szCs w:val="18"/>
              </w:rPr>
            </w:pPr>
            <w:r>
              <w:rPr>
                <w:szCs w:val="18"/>
              </w:rPr>
              <w:t>WCPP</w:t>
            </w:r>
          </w:p>
        </w:tc>
      </w:tr>
      <w:tr w14:paraId="49CE5A5E"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E546A" w:rsidP="00FC6F85" w14:paraId="0537FE47" w14:textId="77777777">
            <w:pPr>
              <w:pStyle w:val="LTableTextAbt"/>
              <w:rPr>
                <w:szCs w:val="18"/>
              </w:rPr>
            </w:pPr>
            <w:r>
              <w:rPr>
                <w:szCs w:val="18"/>
              </w:rPr>
              <w:t>Processing Aid, except petrochemic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P="00871C56" w14:paraId="50229912" w14:textId="0EFAC501">
            <w:pPr>
              <w:pStyle w:val="RTableTextAbt"/>
              <w:tabs>
                <w:tab w:val="left" w:pos="1286"/>
              </w:tabs>
              <w:ind w:right="79"/>
              <w:rPr>
                <w:szCs w:val="18"/>
              </w:rPr>
            </w:pPr>
            <w:r>
              <w:rPr>
                <w:szCs w:val="18"/>
              </w:rPr>
              <w:t>$32,341</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P="00871C56" w14:paraId="5A5738FB" w14:textId="456472A2">
            <w:pPr>
              <w:pStyle w:val="RTableTextAbt"/>
              <w:tabs>
                <w:tab w:val="left" w:pos="1286"/>
              </w:tabs>
              <w:ind w:right="79"/>
              <w:rPr>
                <w:szCs w:val="18"/>
              </w:rPr>
            </w:pPr>
            <w:r>
              <w:rPr>
                <w:szCs w:val="18"/>
              </w:rPr>
              <w:t>$32,341</w:t>
            </w:r>
          </w:p>
        </w:tc>
        <w:tc>
          <w:tcPr>
            <w:tcW w:w="1080" w:type="dxa"/>
            <w:tcBorders>
              <w:top w:val="single" w:sz="4" w:space="0" w:color="auto"/>
              <w:left w:val="nil"/>
              <w:bottom w:val="single" w:sz="4" w:space="0" w:color="auto"/>
              <w:right w:val="single" w:sz="4" w:space="0" w:color="auto"/>
            </w:tcBorders>
            <w:vAlign w:val="center"/>
          </w:tcPr>
          <w:p w:rsidR="00FC6F85" w:rsidP="00FC6F85" w14:paraId="5F31CF2C" w14:textId="77777777">
            <w:pPr>
              <w:pStyle w:val="RTableTextAbt"/>
              <w:tabs>
                <w:tab w:val="left" w:pos="1286"/>
              </w:tabs>
              <w:ind w:right="-36"/>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14E5AA99" w14:textId="77777777">
            <w:pPr>
              <w:pStyle w:val="RTableTextAbt"/>
              <w:tabs>
                <w:tab w:val="left" w:pos="1286"/>
              </w:tabs>
              <w:ind w:right="-36"/>
              <w:jc w:val="center"/>
              <w:rPr>
                <w:szCs w:val="18"/>
              </w:rPr>
            </w:pPr>
            <w:r w:rsidRPr="00022FB3">
              <w:t>Prohibition</w:t>
            </w:r>
          </w:p>
        </w:tc>
      </w:tr>
      <w:tr w14:paraId="36DAD2CB"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E546A" w:rsidP="00FC6F85" w14:paraId="0C6D9720" w14:textId="77777777">
            <w:pPr>
              <w:pStyle w:val="LTableTextAbt"/>
              <w:rPr>
                <w:szCs w:val="18"/>
              </w:rPr>
            </w:pPr>
            <w:r>
              <w:rPr>
                <w:szCs w:val="18"/>
              </w:rPr>
              <w:t>Adhesives and Seal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P="00871C56" w14:paraId="634B6B55" w14:textId="398E7E54">
            <w:pPr>
              <w:pStyle w:val="RTableTextAbt"/>
              <w:tabs>
                <w:tab w:val="left" w:pos="1286"/>
              </w:tabs>
              <w:ind w:right="79"/>
              <w:rPr>
                <w:szCs w:val="18"/>
              </w:rPr>
            </w:pPr>
            <w:r>
              <w:rPr>
                <w:szCs w:val="18"/>
              </w:rPr>
              <w:t>$165,655</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P="00871C56" w14:paraId="5F618B5F" w14:textId="2A912F50">
            <w:pPr>
              <w:pStyle w:val="RTableTextAbt"/>
              <w:tabs>
                <w:tab w:val="left" w:pos="1286"/>
              </w:tabs>
              <w:ind w:right="79"/>
              <w:rPr>
                <w:szCs w:val="18"/>
              </w:rPr>
            </w:pPr>
            <w:r>
              <w:rPr>
                <w:szCs w:val="18"/>
              </w:rPr>
              <w:t>$165,655</w:t>
            </w:r>
          </w:p>
        </w:tc>
        <w:tc>
          <w:tcPr>
            <w:tcW w:w="1080" w:type="dxa"/>
            <w:tcBorders>
              <w:top w:val="single" w:sz="4" w:space="0" w:color="auto"/>
              <w:left w:val="nil"/>
              <w:bottom w:val="single" w:sz="4" w:space="0" w:color="auto"/>
              <w:right w:val="single" w:sz="4" w:space="0" w:color="auto"/>
            </w:tcBorders>
            <w:vAlign w:val="center"/>
          </w:tcPr>
          <w:p w:rsidR="00FC6F85" w:rsidP="00FC6F85" w14:paraId="3C2CA024" w14:textId="77777777">
            <w:pPr>
              <w:pStyle w:val="RTableTextAbt"/>
              <w:tabs>
                <w:tab w:val="left" w:pos="1286"/>
              </w:tabs>
              <w:ind w:right="-36"/>
              <w:jc w:val="center"/>
              <w:rPr>
                <w:szCs w:val="18"/>
              </w:rPr>
            </w:pPr>
            <w:r>
              <w:rPr>
                <w:szCs w:val="18"/>
              </w:rPr>
              <w:t>Prohibition</w:t>
            </w:r>
            <w:r>
              <w:rPr>
                <w:szCs w:val="18"/>
                <w:vertAlign w:val="superscript"/>
              </w:rPr>
              <w:t>3</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17085CBF" w14:textId="77777777">
            <w:pPr>
              <w:pStyle w:val="RTableTextAbt"/>
              <w:tabs>
                <w:tab w:val="left" w:pos="1286"/>
              </w:tabs>
              <w:ind w:right="-36"/>
              <w:jc w:val="center"/>
              <w:rPr>
                <w:szCs w:val="18"/>
              </w:rPr>
            </w:pPr>
            <w:r w:rsidRPr="00022FB3">
              <w:t>Prohibition</w:t>
            </w:r>
          </w:p>
        </w:tc>
      </w:tr>
      <w:tr w14:paraId="6AA3E4E9"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E546A" w:rsidP="00FC6F85" w14:paraId="03D5938F" w14:textId="77777777">
            <w:pPr>
              <w:pStyle w:val="LTableTextAbt"/>
              <w:rPr>
                <w:szCs w:val="18"/>
              </w:rPr>
            </w:pPr>
            <w:r>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P="00871C56" w14:paraId="338A9850" w14:textId="1ED0DEE4">
            <w:pPr>
              <w:pStyle w:val="RTableTextAbt"/>
              <w:tabs>
                <w:tab w:val="left" w:pos="1286"/>
              </w:tabs>
              <w:ind w:right="79"/>
              <w:rPr>
                <w:szCs w:val="18"/>
              </w:rPr>
            </w:pPr>
            <w:r>
              <w:rPr>
                <w:szCs w:val="18"/>
              </w:rPr>
              <w:t>$3,908</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P="00871C56" w14:paraId="6701F3DA" w14:textId="4E03879A">
            <w:pPr>
              <w:pStyle w:val="RTableTextAbt"/>
              <w:tabs>
                <w:tab w:val="left" w:pos="1286"/>
              </w:tabs>
              <w:ind w:right="79"/>
              <w:rPr>
                <w:szCs w:val="18"/>
              </w:rPr>
            </w:pPr>
            <w:r>
              <w:rPr>
                <w:szCs w:val="18"/>
              </w:rPr>
              <w:t>$3,908</w:t>
            </w:r>
          </w:p>
        </w:tc>
        <w:tc>
          <w:tcPr>
            <w:tcW w:w="1080" w:type="dxa"/>
            <w:tcBorders>
              <w:top w:val="single" w:sz="4" w:space="0" w:color="auto"/>
              <w:left w:val="nil"/>
              <w:bottom w:val="single" w:sz="4" w:space="0" w:color="auto"/>
              <w:right w:val="single" w:sz="4" w:space="0" w:color="auto"/>
            </w:tcBorders>
            <w:vAlign w:val="center"/>
          </w:tcPr>
          <w:p w:rsidR="00FC6F85" w:rsidP="00FC6F85" w14:paraId="50F4D447" w14:textId="77777777">
            <w:pPr>
              <w:pStyle w:val="RTableTextAbt"/>
              <w:tabs>
                <w:tab w:val="left" w:pos="1286"/>
              </w:tabs>
              <w:ind w:right="-36"/>
              <w:jc w:val="center"/>
              <w:rPr>
                <w:szCs w:val="18"/>
              </w:rP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5B8078B7" w14:textId="77777777">
            <w:pPr>
              <w:pStyle w:val="RTableTextAbt"/>
              <w:tabs>
                <w:tab w:val="left" w:pos="1286"/>
              </w:tabs>
              <w:ind w:right="-36"/>
              <w:jc w:val="center"/>
              <w:rPr>
                <w:szCs w:val="18"/>
              </w:rPr>
            </w:pPr>
            <w:r w:rsidRPr="00022FB3">
              <w:t>Prohibition</w:t>
            </w:r>
          </w:p>
        </w:tc>
      </w:tr>
      <w:tr w14:paraId="62326BD8"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2C91B615" w14:textId="77777777">
            <w:pPr>
              <w:pStyle w:val="LTableTextAbt"/>
              <w:rPr>
                <w:szCs w:val="18"/>
              </w:rPr>
            </w:pPr>
            <w:r>
              <w:rPr>
                <w:szCs w:val="18"/>
              </w:rPr>
              <w:t xml:space="preserve">Aerosol Spray Cleaning/Degreasing </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6D030BA2" w14:textId="7875F050">
            <w:pPr>
              <w:pStyle w:val="RTableTextAbt"/>
              <w:tabs>
                <w:tab w:val="left" w:pos="1286"/>
              </w:tabs>
              <w:ind w:right="79"/>
            </w:pPr>
            <w:r>
              <w:rPr>
                <w:szCs w:val="18"/>
              </w:rPr>
              <w:t>$892,955</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28E2350C" w14:textId="5F91374E">
            <w:pPr>
              <w:pStyle w:val="RTableTextAbt"/>
              <w:tabs>
                <w:tab w:val="left" w:pos="1286"/>
              </w:tabs>
              <w:ind w:right="79"/>
            </w:pPr>
            <w:r>
              <w:rPr>
                <w:szCs w:val="18"/>
              </w:rPr>
              <w:t>$892,955</w:t>
            </w:r>
          </w:p>
        </w:tc>
        <w:tc>
          <w:tcPr>
            <w:tcW w:w="1080" w:type="dxa"/>
            <w:tcBorders>
              <w:top w:val="single" w:sz="4" w:space="0" w:color="auto"/>
              <w:left w:val="nil"/>
              <w:bottom w:val="single" w:sz="4" w:space="0" w:color="auto"/>
              <w:right w:val="single" w:sz="4" w:space="0" w:color="auto"/>
            </w:tcBorders>
            <w:vAlign w:val="center"/>
          </w:tcPr>
          <w:p w:rsidR="00FC6F85" w:rsidRPr="006D0935" w:rsidP="00FC6F85" w14:paraId="0919D61E"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3F37FEB0" w14:textId="77777777">
            <w:pPr>
              <w:pStyle w:val="RTableTextAbt"/>
              <w:tabs>
                <w:tab w:val="left" w:pos="1286"/>
              </w:tabs>
              <w:ind w:right="-36"/>
              <w:jc w:val="center"/>
              <w:rPr>
                <w:szCs w:val="18"/>
              </w:rPr>
            </w:pPr>
            <w:r w:rsidRPr="00022FB3">
              <w:t>Prohibition</w:t>
            </w:r>
          </w:p>
        </w:tc>
      </w:tr>
      <w:tr w14:paraId="5D696976"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4360295E" w14:textId="77777777">
            <w:pPr>
              <w:pStyle w:val="LTableTextAbt"/>
              <w:rPr>
                <w:szCs w:val="18"/>
              </w:rPr>
            </w:pPr>
            <w:r>
              <w:rPr>
                <w:szCs w:val="18"/>
              </w:rPr>
              <w:t>Aerosol Spray Cleaning/Degreasing -EEC</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5B1FC434" w14:textId="61038A1E">
            <w:pPr>
              <w:pStyle w:val="RTableTextAbt"/>
              <w:tabs>
                <w:tab w:val="left" w:pos="1286"/>
              </w:tabs>
              <w:ind w:right="79"/>
            </w:pPr>
            <w:r>
              <w:rPr>
                <w:szCs w:val="18"/>
              </w:rPr>
              <w:t>$20,239,509</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6CB6DC8C" w14:textId="5FD6987B">
            <w:pPr>
              <w:pStyle w:val="RTableTextAbt"/>
              <w:tabs>
                <w:tab w:val="left" w:pos="1286"/>
              </w:tabs>
              <w:ind w:right="79"/>
            </w:pPr>
            <w:r>
              <w:rPr>
                <w:szCs w:val="18"/>
              </w:rPr>
              <w:t>$20,239,509</w:t>
            </w:r>
          </w:p>
        </w:tc>
        <w:tc>
          <w:tcPr>
            <w:tcW w:w="1080" w:type="dxa"/>
            <w:tcBorders>
              <w:top w:val="single" w:sz="4" w:space="0" w:color="auto"/>
              <w:left w:val="nil"/>
              <w:bottom w:val="single" w:sz="4" w:space="0" w:color="auto"/>
              <w:right w:val="single" w:sz="4" w:space="0" w:color="auto"/>
            </w:tcBorders>
            <w:vAlign w:val="center"/>
          </w:tcPr>
          <w:p w:rsidR="00FC6F85" w:rsidRPr="006D0935" w:rsidP="00FC6F85" w14:paraId="3E37E903" w14:textId="77777777">
            <w:pPr>
              <w:pStyle w:val="RTableTextAbt"/>
              <w:tabs>
                <w:tab w:val="left" w:pos="640"/>
              </w:tabs>
              <w:ind w:right="-36"/>
              <w:jc w:val="center"/>
            </w:pPr>
            <w:r>
              <w:t>Prescriptive Controls</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01F2DF33" w14:textId="77777777">
            <w:pPr>
              <w:pStyle w:val="RTableTextAbt"/>
              <w:tabs>
                <w:tab w:val="left" w:pos="1286"/>
              </w:tabs>
              <w:ind w:right="-36"/>
              <w:jc w:val="center"/>
              <w:rPr>
                <w:szCs w:val="18"/>
              </w:rPr>
            </w:pPr>
            <w:r w:rsidRPr="00022FB3">
              <w:t>Prohibition</w:t>
            </w:r>
          </w:p>
        </w:tc>
      </w:tr>
      <w:tr w14:paraId="3619DF96" w14:textId="77777777" w:rsidTr="00577C9F">
        <w:tblPrEx>
          <w:tblW w:w="9450" w:type="dxa"/>
          <w:tblLayout w:type="fixed"/>
          <w:tblLook w:val="04A0"/>
        </w:tblPrEx>
        <w:trPr>
          <w:trHeight w:val="107"/>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2FFFCE14" w14:textId="77777777">
            <w:pPr>
              <w:pStyle w:val="LTableTextAbt"/>
              <w:rPr>
                <w:szCs w:val="18"/>
              </w:rPr>
            </w:pPr>
            <w:r>
              <w:rPr>
                <w:szCs w:val="18"/>
              </w:rPr>
              <w:t>Liquid and Spray Batch Cold Clean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0391A990" w14:textId="46A4A2FD">
            <w:pPr>
              <w:pStyle w:val="RTableTextAbt"/>
              <w:tabs>
                <w:tab w:val="left" w:pos="1286"/>
              </w:tabs>
              <w:ind w:right="79"/>
            </w:pPr>
            <w:r>
              <w:rPr>
                <w:szCs w:val="18"/>
              </w:rPr>
              <w:t>$4,125,144</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0622BA0E" w14:textId="350DAADD">
            <w:pPr>
              <w:pStyle w:val="RTableTextAbt"/>
              <w:tabs>
                <w:tab w:val="left" w:pos="1286"/>
              </w:tabs>
              <w:ind w:right="79"/>
            </w:pPr>
            <w:r>
              <w:rPr>
                <w:szCs w:val="18"/>
              </w:rPr>
              <w:t>$4,125,144</w:t>
            </w:r>
          </w:p>
        </w:tc>
        <w:tc>
          <w:tcPr>
            <w:tcW w:w="1080" w:type="dxa"/>
            <w:tcBorders>
              <w:top w:val="single" w:sz="4" w:space="0" w:color="auto"/>
              <w:left w:val="nil"/>
              <w:bottom w:val="single" w:sz="4" w:space="0" w:color="auto"/>
              <w:right w:val="single" w:sz="4" w:space="0" w:color="auto"/>
            </w:tcBorders>
            <w:vAlign w:val="center"/>
          </w:tcPr>
          <w:p w:rsidR="00FC6F85" w:rsidRPr="006D0935" w:rsidP="00FC6F85" w14:paraId="7D485C29"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5C04901F" w14:textId="77777777">
            <w:pPr>
              <w:pStyle w:val="RTableTextAbt"/>
              <w:tabs>
                <w:tab w:val="left" w:pos="1286"/>
              </w:tabs>
              <w:ind w:right="-36"/>
              <w:jc w:val="center"/>
              <w:rPr>
                <w:szCs w:val="18"/>
              </w:rPr>
            </w:pPr>
            <w:r w:rsidRPr="00022FB3">
              <w:t>Prohibition</w:t>
            </w:r>
          </w:p>
        </w:tc>
      </w:tr>
      <w:tr w14:paraId="02F483C5"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19A34DAB" w14:textId="77777777">
            <w:pPr>
              <w:pStyle w:val="LTableTextAbt"/>
              <w:rPr>
                <w:szCs w:val="18"/>
              </w:rPr>
            </w:pPr>
            <w:r>
              <w:rPr>
                <w:szCs w:val="18"/>
              </w:rPr>
              <w:t>Photographic Film Us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28E75A3C" w14:textId="6860A9CA">
            <w:pPr>
              <w:pStyle w:val="RTableTextAbt"/>
              <w:tabs>
                <w:tab w:val="left" w:pos="1286"/>
              </w:tabs>
              <w:ind w:right="79"/>
            </w:pPr>
            <w:r>
              <w:rPr>
                <w:szCs w:val="18"/>
              </w:rPr>
              <w:t>$331</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4E7D83B7" w14:textId="5F5E8B7D">
            <w:pPr>
              <w:pStyle w:val="RTableTextAbt"/>
              <w:tabs>
                <w:tab w:val="left" w:pos="1286"/>
              </w:tabs>
              <w:ind w:right="79"/>
            </w:pPr>
            <w:r>
              <w:rPr>
                <w:szCs w:val="18"/>
              </w:rPr>
              <w:t>$331</w:t>
            </w:r>
          </w:p>
        </w:tc>
        <w:tc>
          <w:tcPr>
            <w:tcW w:w="1080" w:type="dxa"/>
            <w:tcBorders>
              <w:top w:val="single" w:sz="4" w:space="0" w:color="auto"/>
              <w:left w:val="nil"/>
              <w:bottom w:val="single" w:sz="4" w:space="0" w:color="auto"/>
              <w:right w:val="single" w:sz="4" w:space="0" w:color="auto"/>
            </w:tcBorders>
            <w:vAlign w:val="center"/>
          </w:tcPr>
          <w:p w:rsidR="00FC6F85" w:rsidRPr="006D0935" w:rsidP="00FC6F85" w14:paraId="4032EE1B"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7CE5477D" w14:textId="77777777">
            <w:pPr>
              <w:pStyle w:val="RTableTextAbt"/>
              <w:tabs>
                <w:tab w:val="left" w:pos="1286"/>
              </w:tabs>
              <w:ind w:right="-36"/>
              <w:jc w:val="center"/>
              <w:rPr>
                <w:szCs w:val="18"/>
              </w:rPr>
            </w:pPr>
            <w:r w:rsidRPr="00022FB3">
              <w:t>Prohibition</w:t>
            </w:r>
          </w:p>
        </w:tc>
      </w:tr>
      <w:tr w14:paraId="29C6F912"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796FCBB1" w14:textId="77777777">
            <w:pPr>
              <w:pStyle w:val="LTableTextAbt"/>
              <w:rPr>
                <w:szCs w:val="18"/>
              </w:rPr>
            </w:pPr>
            <w:r>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50E64F2C" w14:textId="491A23D6">
            <w:pPr>
              <w:pStyle w:val="RTableTextAbt"/>
              <w:tabs>
                <w:tab w:val="left" w:pos="1286"/>
              </w:tabs>
              <w:ind w:right="79"/>
            </w:pPr>
            <w:r>
              <w:rPr>
                <w:szCs w:val="18"/>
              </w:rPr>
              <w:t>$102,906</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2E781DEE" w14:textId="0ADD9207">
            <w:pPr>
              <w:pStyle w:val="RTableTextAbt"/>
              <w:tabs>
                <w:tab w:val="left" w:pos="1286"/>
              </w:tabs>
              <w:ind w:right="79"/>
            </w:pPr>
            <w:r>
              <w:rPr>
                <w:szCs w:val="18"/>
              </w:rPr>
              <w:t>$102,906</w:t>
            </w:r>
          </w:p>
        </w:tc>
        <w:tc>
          <w:tcPr>
            <w:tcW w:w="1080" w:type="dxa"/>
            <w:tcBorders>
              <w:top w:val="single" w:sz="4" w:space="0" w:color="auto"/>
              <w:left w:val="nil"/>
              <w:bottom w:val="single" w:sz="4" w:space="0" w:color="auto"/>
              <w:right w:val="single" w:sz="4" w:space="0" w:color="auto"/>
            </w:tcBorders>
            <w:vAlign w:val="center"/>
          </w:tcPr>
          <w:p w:rsidR="00FC6F85" w:rsidRPr="006D0935" w:rsidP="00FC6F85" w14:paraId="51211039"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7C782F99" w14:textId="77777777">
            <w:pPr>
              <w:pStyle w:val="RTableTextAbt"/>
              <w:tabs>
                <w:tab w:val="left" w:pos="1286"/>
              </w:tabs>
              <w:ind w:right="-36"/>
              <w:jc w:val="center"/>
              <w:rPr>
                <w:szCs w:val="18"/>
              </w:rPr>
            </w:pPr>
            <w:r w:rsidRPr="00022FB3">
              <w:t>Prohibition</w:t>
            </w:r>
          </w:p>
        </w:tc>
      </w:tr>
      <w:tr w14:paraId="7FF91C09"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514DDE03" w14:textId="77777777">
            <w:pPr>
              <w:pStyle w:val="LTableTextAbt"/>
              <w:rPr>
                <w:szCs w:val="18"/>
              </w:rPr>
            </w:pPr>
            <w:r>
              <w:rPr>
                <w:szCs w:val="18"/>
              </w:rPr>
              <w:t>Wipe and Liquid Cleaning and Polish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334AF4F4" w14:textId="7137BC61">
            <w:pPr>
              <w:pStyle w:val="RTableTextAbt"/>
              <w:tabs>
                <w:tab w:val="left" w:pos="1286"/>
              </w:tabs>
              <w:ind w:right="79"/>
            </w:pPr>
            <w:r>
              <w:rPr>
                <w:szCs w:val="18"/>
              </w:rPr>
              <w:t>$30,749</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5DA402A4" w14:textId="0242CB08">
            <w:pPr>
              <w:pStyle w:val="RTableTextAbt"/>
              <w:tabs>
                <w:tab w:val="left" w:pos="1286"/>
              </w:tabs>
              <w:ind w:right="79"/>
            </w:pPr>
            <w:r>
              <w:rPr>
                <w:szCs w:val="18"/>
              </w:rPr>
              <w:t>$30,749</w:t>
            </w:r>
          </w:p>
        </w:tc>
        <w:tc>
          <w:tcPr>
            <w:tcW w:w="1080" w:type="dxa"/>
            <w:tcBorders>
              <w:top w:val="single" w:sz="4" w:space="0" w:color="auto"/>
              <w:left w:val="nil"/>
              <w:bottom w:val="single" w:sz="4" w:space="0" w:color="auto"/>
              <w:right w:val="single" w:sz="4" w:space="0" w:color="auto"/>
            </w:tcBorders>
            <w:vAlign w:val="center"/>
          </w:tcPr>
          <w:p w:rsidR="00FC6F85" w:rsidRPr="006D0935" w:rsidP="00FC6F85" w14:paraId="78062AC9"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1FA45FBA" w14:textId="77777777">
            <w:pPr>
              <w:pStyle w:val="RTableTextAbt"/>
              <w:tabs>
                <w:tab w:val="left" w:pos="1286"/>
              </w:tabs>
              <w:ind w:right="-36"/>
              <w:jc w:val="center"/>
              <w:rPr>
                <w:szCs w:val="18"/>
              </w:rPr>
            </w:pPr>
            <w:r w:rsidRPr="00022FB3">
              <w:t>Prohibition</w:t>
            </w:r>
          </w:p>
        </w:tc>
      </w:tr>
      <w:tr w14:paraId="1509AA84"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12B591B0" w14:textId="77777777">
            <w:pPr>
              <w:pStyle w:val="LTableTextAbt"/>
              <w:rPr>
                <w:szCs w:val="18"/>
              </w:rPr>
            </w:pPr>
            <w:r>
              <w:rPr>
                <w:szCs w:val="18"/>
              </w:rPr>
              <w:t>Inks and Ink Remov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5AA2CFB3" w14:textId="577393B3">
            <w:pPr>
              <w:pStyle w:val="RTableTextAbt"/>
              <w:tabs>
                <w:tab w:val="left" w:pos="1286"/>
              </w:tabs>
              <w:ind w:right="79"/>
            </w:pPr>
            <w:r>
              <w:rPr>
                <w:szCs w:val="18"/>
              </w:rPr>
              <w:t>$3,897</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3306D9CC" w14:textId="07F610CD">
            <w:pPr>
              <w:pStyle w:val="RTableTextAbt"/>
              <w:tabs>
                <w:tab w:val="left" w:pos="1286"/>
              </w:tabs>
              <w:ind w:right="79"/>
            </w:pPr>
            <w:r>
              <w:rPr>
                <w:szCs w:val="18"/>
              </w:rPr>
              <w:t>$3,897</w:t>
            </w:r>
          </w:p>
        </w:tc>
        <w:tc>
          <w:tcPr>
            <w:tcW w:w="1080" w:type="dxa"/>
            <w:tcBorders>
              <w:top w:val="single" w:sz="4" w:space="0" w:color="auto"/>
              <w:left w:val="nil"/>
              <w:bottom w:val="single" w:sz="4" w:space="0" w:color="auto"/>
              <w:right w:val="single" w:sz="4" w:space="0" w:color="auto"/>
            </w:tcBorders>
            <w:vAlign w:val="center"/>
          </w:tcPr>
          <w:p w:rsidR="00FC6F85" w:rsidRPr="006D0935" w:rsidP="00FC6F85" w14:paraId="28DE43CC" w14:textId="77777777">
            <w:pPr>
              <w:pStyle w:val="RTableTextAbt"/>
              <w:tabs>
                <w:tab w:val="left" w:pos="1286"/>
              </w:tabs>
              <w:ind w:right="-36"/>
              <w:jc w:val="cente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FC6F85" w:rsidP="00FC6F85" w14:paraId="71DBB708" w14:textId="77777777">
            <w:pPr>
              <w:pStyle w:val="RTableTextAbt"/>
              <w:tabs>
                <w:tab w:val="left" w:pos="1286"/>
              </w:tabs>
              <w:ind w:right="-36"/>
              <w:jc w:val="center"/>
              <w:rPr>
                <w:szCs w:val="18"/>
              </w:rPr>
            </w:pPr>
            <w:r w:rsidRPr="00022FB3">
              <w:t>Prohibition</w:t>
            </w:r>
          </w:p>
        </w:tc>
      </w:tr>
      <w:tr w14:paraId="104A047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2EDF4021" w14:textId="77777777">
            <w:pPr>
              <w:pStyle w:val="LTableTextAbt"/>
              <w:rPr>
                <w:szCs w:val="18"/>
              </w:rPr>
            </w:pPr>
            <w:r>
              <w:rPr>
                <w:szCs w:val="18"/>
              </w:rPr>
              <w:t>Anti-Spatter Welding Aeroso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45ABF1FA" w14:textId="05EF39A1">
            <w:pPr>
              <w:pStyle w:val="RTableTextAbt"/>
              <w:tabs>
                <w:tab w:val="left" w:pos="1286"/>
              </w:tabs>
              <w:ind w:right="79"/>
            </w:pPr>
            <w:r>
              <w:rPr>
                <w:szCs w:val="18"/>
              </w:rPr>
              <w:t>$8,034</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706EE24D" w14:textId="45828EF5">
            <w:pPr>
              <w:pStyle w:val="RTableTextAbt"/>
              <w:tabs>
                <w:tab w:val="left" w:pos="1286"/>
              </w:tabs>
              <w:ind w:right="79"/>
            </w:pPr>
            <w:r>
              <w:rPr>
                <w:szCs w:val="18"/>
              </w:rPr>
              <w:t>$8,034</w:t>
            </w:r>
          </w:p>
        </w:tc>
        <w:tc>
          <w:tcPr>
            <w:tcW w:w="1080" w:type="dxa"/>
            <w:tcBorders>
              <w:top w:val="single" w:sz="4" w:space="0" w:color="auto"/>
              <w:left w:val="nil"/>
              <w:bottom w:val="single" w:sz="4" w:space="0" w:color="auto"/>
              <w:right w:val="single" w:sz="4" w:space="0" w:color="auto"/>
            </w:tcBorders>
          </w:tcPr>
          <w:p w:rsidR="00FC6F85" w:rsidRPr="006D0935" w:rsidP="00FC6F85" w14:paraId="68ECA60C" w14:textId="77777777">
            <w:pPr>
              <w:pStyle w:val="RTableTextAbt"/>
              <w:tabs>
                <w:tab w:val="left" w:pos="1286"/>
              </w:tabs>
              <w:ind w:right="-36"/>
              <w:jc w:val="center"/>
            </w:pPr>
            <w:r>
              <w:rPr>
                <w:szCs w:val="18"/>
              </w:rPr>
              <w:t>Prohibit</w:t>
            </w:r>
          </w:p>
        </w:tc>
        <w:tc>
          <w:tcPr>
            <w:tcW w:w="1260" w:type="dxa"/>
            <w:gridSpan w:val="2"/>
            <w:tcBorders>
              <w:top w:val="single" w:sz="4" w:space="0" w:color="auto"/>
              <w:left w:val="nil"/>
              <w:bottom w:val="single" w:sz="4" w:space="0" w:color="auto"/>
              <w:right w:val="single" w:sz="4" w:space="0" w:color="auto"/>
            </w:tcBorders>
          </w:tcPr>
          <w:p w:rsidR="00FC6F85" w:rsidP="00FC6F85" w14:paraId="59AB00C9" w14:textId="77777777">
            <w:pPr>
              <w:pStyle w:val="RTableTextAbt"/>
              <w:tabs>
                <w:tab w:val="left" w:pos="1286"/>
              </w:tabs>
              <w:ind w:right="-36"/>
              <w:jc w:val="center"/>
              <w:rPr>
                <w:szCs w:val="18"/>
              </w:rPr>
            </w:pPr>
            <w:r>
              <w:rPr>
                <w:szCs w:val="18"/>
              </w:rPr>
              <w:t>Prohibition</w:t>
            </w:r>
          </w:p>
        </w:tc>
      </w:tr>
      <w:tr w14:paraId="3B8C6A1B"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029A6D8D" w14:textId="77777777">
            <w:pPr>
              <w:pStyle w:val="LTableTextAbt"/>
              <w:rPr>
                <w:szCs w:val="18"/>
              </w:rPr>
            </w:pPr>
            <w:r>
              <w:rPr>
                <w:szCs w:val="18"/>
              </w:rPr>
              <w:t>Mold Cleaning, Release and Protect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79697AA8" w14:textId="3CB3330F">
            <w:pPr>
              <w:pStyle w:val="RTableTextAbt"/>
              <w:tabs>
                <w:tab w:val="left" w:pos="1286"/>
              </w:tabs>
              <w:ind w:right="79"/>
            </w:pPr>
            <w:r>
              <w:rPr>
                <w:szCs w:val="18"/>
              </w:rPr>
              <w:t>$23,011</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5E938754" w14:textId="41BA8910">
            <w:pPr>
              <w:pStyle w:val="RTableTextAbt"/>
              <w:tabs>
                <w:tab w:val="left" w:pos="1286"/>
              </w:tabs>
              <w:ind w:right="79"/>
            </w:pPr>
            <w:r>
              <w:rPr>
                <w:szCs w:val="18"/>
              </w:rPr>
              <w:t>$23,011</w:t>
            </w:r>
          </w:p>
        </w:tc>
        <w:tc>
          <w:tcPr>
            <w:tcW w:w="1080" w:type="dxa"/>
            <w:tcBorders>
              <w:top w:val="single" w:sz="4" w:space="0" w:color="auto"/>
              <w:left w:val="nil"/>
              <w:bottom w:val="single" w:sz="4" w:space="0" w:color="auto"/>
              <w:right w:val="single" w:sz="4" w:space="0" w:color="auto"/>
            </w:tcBorders>
          </w:tcPr>
          <w:p w:rsidR="00FC6F85" w:rsidRPr="006D0935" w:rsidP="00FC6F85" w14:paraId="5CBB7B81" w14:textId="77777777">
            <w:pPr>
              <w:pStyle w:val="RTableTextAbt"/>
              <w:tabs>
                <w:tab w:val="left" w:pos="1286"/>
              </w:tabs>
              <w:ind w:right="-36"/>
              <w:jc w:val="center"/>
            </w:pPr>
            <w:r>
              <w:rPr>
                <w:szCs w:val="18"/>
              </w:rPr>
              <w:t>Prohibit</w:t>
            </w:r>
          </w:p>
        </w:tc>
        <w:tc>
          <w:tcPr>
            <w:tcW w:w="1260" w:type="dxa"/>
            <w:gridSpan w:val="2"/>
            <w:tcBorders>
              <w:top w:val="single" w:sz="4" w:space="0" w:color="auto"/>
              <w:left w:val="nil"/>
              <w:bottom w:val="single" w:sz="4" w:space="0" w:color="auto"/>
              <w:right w:val="single" w:sz="4" w:space="0" w:color="auto"/>
            </w:tcBorders>
          </w:tcPr>
          <w:p w:rsidR="00FC6F85" w:rsidP="00FC6F85" w14:paraId="1F7DE379" w14:textId="77777777">
            <w:pPr>
              <w:pStyle w:val="RTableTextAbt"/>
              <w:tabs>
                <w:tab w:val="left" w:pos="1286"/>
              </w:tabs>
              <w:ind w:right="-36"/>
              <w:jc w:val="center"/>
              <w:rPr>
                <w:szCs w:val="18"/>
              </w:rPr>
            </w:pPr>
            <w:r>
              <w:rPr>
                <w:szCs w:val="18"/>
              </w:rPr>
              <w:t>Prohibition</w:t>
            </w:r>
          </w:p>
        </w:tc>
      </w:tr>
      <w:tr w14:paraId="0864EC41"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FC6F85" w:rsidRPr="00484D1F" w:rsidP="00FC6F85" w14:paraId="14CF5CC9" w14:textId="77777777">
            <w:pPr>
              <w:pStyle w:val="LTableTextAbt"/>
              <w:rPr>
                <w:szCs w:val="18"/>
              </w:rPr>
            </w:pPr>
            <w:r>
              <w:rPr>
                <w:szCs w:val="18"/>
              </w:rPr>
              <w:t>Dry Cleaning (Dry Cleaning Machines &amp; Spot Remover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6D0935" w:rsidP="00871C56" w14:paraId="72274FBA" w14:textId="2C28F0A6">
            <w:pPr>
              <w:pStyle w:val="RTableTextAbt"/>
              <w:tabs>
                <w:tab w:val="left" w:pos="1286"/>
              </w:tabs>
              <w:ind w:right="79"/>
            </w:pPr>
            <w:r>
              <w:rPr>
                <w:szCs w:val="18"/>
              </w:rPr>
              <w:t>$106,446</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6D0935" w:rsidP="00871C56" w14:paraId="692A8210" w14:textId="39A4CEDF">
            <w:pPr>
              <w:pStyle w:val="RTableTextAbt"/>
              <w:tabs>
                <w:tab w:val="left" w:pos="1286"/>
              </w:tabs>
              <w:ind w:right="79"/>
            </w:pPr>
            <w:r>
              <w:rPr>
                <w:szCs w:val="18"/>
              </w:rPr>
              <w:t>$45,303</w:t>
            </w:r>
          </w:p>
        </w:tc>
        <w:tc>
          <w:tcPr>
            <w:tcW w:w="1080" w:type="dxa"/>
            <w:tcBorders>
              <w:top w:val="single" w:sz="4" w:space="0" w:color="auto"/>
              <w:left w:val="nil"/>
              <w:bottom w:val="single" w:sz="4" w:space="0" w:color="auto"/>
              <w:right w:val="single" w:sz="4" w:space="0" w:color="auto"/>
            </w:tcBorders>
          </w:tcPr>
          <w:p w:rsidR="00FC6F85" w:rsidRPr="006D0935" w:rsidP="00FC6F85" w14:paraId="1ECC8472" w14:textId="77777777">
            <w:pPr>
              <w:pStyle w:val="RTableTextAbt"/>
              <w:tabs>
                <w:tab w:val="left" w:pos="1286"/>
              </w:tabs>
              <w:ind w:right="-36"/>
              <w:jc w:val="center"/>
            </w:pPr>
            <w:r>
              <w:t>10-Year Phase Out</w:t>
            </w:r>
          </w:p>
        </w:tc>
        <w:tc>
          <w:tcPr>
            <w:tcW w:w="1260" w:type="dxa"/>
            <w:gridSpan w:val="2"/>
            <w:tcBorders>
              <w:top w:val="single" w:sz="4" w:space="0" w:color="auto"/>
              <w:left w:val="nil"/>
              <w:bottom w:val="single" w:sz="4" w:space="0" w:color="auto"/>
              <w:right w:val="single" w:sz="4" w:space="0" w:color="auto"/>
            </w:tcBorders>
          </w:tcPr>
          <w:p w:rsidR="00FC6F85" w:rsidRPr="006D0935" w:rsidP="00FC6F85" w14:paraId="2701BAB8" w14:textId="77777777">
            <w:pPr>
              <w:pStyle w:val="RTableTextAbt"/>
              <w:tabs>
                <w:tab w:val="left" w:pos="1286"/>
              </w:tabs>
              <w:ind w:right="-36"/>
              <w:jc w:val="center"/>
            </w:pPr>
            <w:r>
              <w:t>15-Year Phase Out</w:t>
            </w:r>
          </w:p>
        </w:tc>
      </w:tr>
      <w:tr w14:paraId="6825451E"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tcPr>
          <w:p w:rsidR="00FC6F85" w:rsidRPr="00484D1F" w:rsidP="00FC6F85" w14:paraId="22C83110" w14:textId="77777777">
            <w:pPr>
              <w:pStyle w:val="LTableTextAbt"/>
              <w:rPr>
                <w:b/>
                <w:bCs w:val="0"/>
                <w:szCs w:val="18"/>
              </w:rPr>
            </w:pPr>
            <w:r w:rsidRPr="00484D1F">
              <w:rPr>
                <w:b/>
                <w:bCs w:val="0"/>
                <w:szCs w:val="18"/>
              </w:rPr>
              <w:t>Tot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FC6F85" w:rsidRPr="00FC6F85" w:rsidP="00871C56" w14:paraId="750EF62C" w14:textId="02A10E31">
            <w:pPr>
              <w:pStyle w:val="LTableTextAbt"/>
              <w:tabs>
                <w:tab w:val="left" w:pos="1286"/>
              </w:tabs>
              <w:ind w:right="79"/>
              <w:jc w:val="right"/>
              <w:rPr>
                <w:b/>
                <w:bCs w:val="0"/>
              </w:rPr>
            </w:pPr>
            <w:r w:rsidRPr="00577C9F">
              <w:rPr>
                <w:b/>
                <w:bCs w:val="0"/>
                <w:szCs w:val="18"/>
              </w:rPr>
              <w:t>$43,432,371</w:t>
            </w:r>
          </w:p>
        </w:tc>
        <w:tc>
          <w:tcPr>
            <w:tcW w:w="1350" w:type="dxa"/>
            <w:tcBorders>
              <w:top w:val="single" w:sz="4" w:space="0" w:color="auto"/>
              <w:left w:val="nil"/>
              <w:bottom w:val="single" w:sz="4" w:space="0" w:color="auto"/>
              <w:right w:val="single" w:sz="4" w:space="0" w:color="auto"/>
            </w:tcBorders>
            <w:shd w:val="clear" w:color="auto" w:fill="auto"/>
            <w:vAlign w:val="center"/>
          </w:tcPr>
          <w:p w:rsidR="00FC6F85" w:rsidRPr="00FC6F85" w:rsidP="00871C56" w14:paraId="5A06DB23" w14:textId="77AA24B8">
            <w:pPr>
              <w:pStyle w:val="LTableTextAbt"/>
              <w:tabs>
                <w:tab w:val="left" w:pos="1286"/>
              </w:tabs>
              <w:ind w:right="79"/>
              <w:jc w:val="right"/>
              <w:rPr>
                <w:b/>
                <w:bCs w:val="0"/>
              </w:rPr>
            </w:pPr>
            <w:r w:rsidRPr="00577C9F">
              <w:rPr>
                <w:b/>
                <w:bCs w:val="0"/>
                <w:szCs w:val="18"/>
              </w:rPr>
              <w:t>$62,053,579</w:t>
            </w:r>
          </w:p>
        </w:tc>
        <w:tc>
          <w:tcPr>
            <w:tcW w:w="1080" w:type="dxa"/>
            <w:tcBorders>
              <w:top w:val="single" w:sz="4" w:space="0" w:color="auto"/>
              <w:left w:val="nil"/>
              <w:bottom w:val="single" w:sz="4" w:space="0" w:color="auto"/>
              <w:right w:val="single" w:sz="4" w:space="0" w:color="auto"/>
            </w:tcBorders>
          </w:tcPr>
          <w:p w:rsidR="00FC6F85" w:rsidRPr="00B92D53" w:rsidP="00FC6F85" w14:paraId="5411AFF2" w14:textId="77777777">
            <w:pPr>
              <w:pStyle w:val="LTableTextAbt"/>
              <w:tabs>
                <w:tab w:val="left" w:pos="1286"/>
              </w:tabs>
              <w:ind w:right="-36"/>
              <w:jc w:val="center"/>
              <w:rPr>
                <w:b/>
                <w:bCs w:val="0"/>
              </w:rPr>
            </w:pPr>
          </w:p>
        </w:tc>
        <w:tc>
          <w:tcPr>
            <w:tcW w:w="1260" w:type="dxa"/>
            <w:gridSpan w:val="2"/>
            <w:tcBorders>
              <w:top w:val="single" w:sz="4" w:space="0" w:color="auto"/>
              <w:left w:val="nil"/>
              <w:bottom w:val="single" w:sz="4" w:space="0" w:color="auto"/>
              <w:right w:val="single" w:sz="4" w:space="0" w:color="auto"/>
            </w:tcBorders>
          </w:tcPr>
          <w:p w:rsidR="00FC6F85" w:rsidRPr="00B92D53" w:rsidP="00FC6F85" w14:paraId="4597B5C6" w14:textId="77777777">
            <w:pPr>
              <w:pStyle w:val="LTableTextAbt"/>
              <w:tabs>
                <w:tab w:val="left" w:pos="1286"/>
              </w:tabs>
              <w:ind w:right="-36"/>
              <w:jc w:val="center"/>
              <w:rPr>
                <w:b/>
                <w:bCs w:val="0"/>
              </w:rPr>
            </w:pPr>
          </w:p>
        </w:tc>
      </w:tr>
      <w:tr w14:paraId="478CB648" w14:textId="77777777" w:rsidTr="00700886">
        <w:tblPrEx>
          <w:tblW w:w="9450" w:type="dxa"/>
          <w:tblLayout w:type="fixed"/>
          <w:tblLook w:val="04A0"/>
        </w:tblPrEx>
        <w:trPr>
          <w:trHeight w:val="280"/>
        </w:trPr>
        <w:tc>
          <w:tcPr>
            <w:tcW w:w="9450" w:type="dxa"/>
            <w:gridSpan w:val="6"/>
            <w:tcBorders>
              <w:top w:val="single" w:sz="4" w:space="0" w:color="auto"/>
              <w:left w:val="single" w:sz="4" w:space="0" w:color="auto"/>
              <w:bottom w:val="single" w:sz="4" w:space="0" w:color="auto"/>
              <w:right w:val="single" w:sz="4" w:space="0" w:color="auto"/>
            </w:tcBorders>
            <w:shd w:val="clear" w:color="auto" w:fill="auto"/>
          </w:tcPr>
          <w:p w:rsidR="004B131A" w:rsidRPr="00BA3BE8" w:rsidP="00CB1C05" w14:paraId="78D98815" w14:textId="77777777">
            <w:pPr>
              <w:pStyle w:val="RTableTextAbt"/>
              <w:jc w:val="left"/>
              <w:rPr>
                <w:szCs w:val="18"/>
              </w:rPr>
            </w:pPr>
            <w:r>
              <w:rPr>
                <w:szCs w:val="18"/>
                <w:vertAlign w:val="superscript"/>
              </w:rPr>
              <w:t>1</w:t>
            </w:r>
            <w:r>
              <w:rPr>
                <w:szCs w:val="18"/>
              </w:rPr>
              <w:t xml:space="preserve">Since the costs of prohibition are unknown, the WCPP costs are used as a proxy estimate for the prohibition costs. Note that WCPP costs should be lower than the cost of prohibition (because switching to an alternative is a viable compliance strategy under a WCPP requirement, so if it is the more cost-effective compliance strategy then firms are likely to switch to alternatives instead of </w:t>
            </w:r>
            <w:r w:rsidR="00B85694">
              <w:rPr>
                <w:szCs w:val="18"/>
              </w:rPr>
              <w:t>following</w:t>
            </w:r>
            <w:r>
              <w:rPr>
                <w:szCs w:val="18"/>
              </w:rPr>
              <w:t xml:space="preserve"> the WCPP requirements.</w:t>
            </w:r>
          </w:p>
          <w:p w:rsidR="004B131A" w:rsidP="00CB1C05" w14:paraId="4C4674F4" w14:textId="77777777">
            <w:pPr>
              <w:pStyle w:val="RTableTextAbt"/>
              <w:jc w:val="left"/>
              <w:rPr>
                <w:szCs w:val="18"/>
              </w:rPr>
            </w:pPr>
            <w:r>
              <w:rPr>
                <w:szCs w:val="18"/>
                <w:vertAlign w:val="superscript"/>
              </w:rPr>
              <w:t>2</w:t>
            </w:r>
            <w:r w:rsidR="00763E87">
              <w:rPr>
                <w:szCs w:val="18"/>
              </w:rPr>
              <w:t xml:space="preserve"> Vapor degreasing costs are lower under Option 2 compared to Option 1 because </w:t>
            </w:r>
            <w:r>
              <w:rPr>
                <w:szCs w:val="18"/>
              </w:rPr>
              <w:t>25 percent of vapor degreasers are assumed to be eligible for the section 6(g) exemption for aircraft skins and aerospace degreasing, respectively.</w:t>
            </w:r>
          </w:p>
          <w:p w:rsidR="004B131A" w:rsidRPr="00B92D53" w:rsidP="00CB1C05" w14:paraId="4601A110" w14:textId="77777777">
            <w:pPr>
              <w:pStyle w:val="LTableTextAbt"/>
              <w:tabs>
                <w:tab w:val="left" w:pos="1286"/>
              </w:tabs>
              <w:ind w:right="495"/>
              <w:rPr>
                <w:b/>
                <w:bCs w:val="0"/>
              </w:rPr>
            </w:pPr>
            <w:r>
              <w:rPr>
                <w:szCs w:val="18"/>
                <w:vertAlign w:val="superscript"/>
              </w:rPr>
              <w:t>3</w:t>
            </w:r>
            <w:r>
              <w:rPr>
                <w:szCs w:val="18"/>
              </w:rPr>
              <w:t>While there are limited exemptions for adhesives and sealants, this analysis assumes all users and formulators switch to alternatives because it is likely to be the most cost-effective option.</w:t>
            </w:r>
          </w:p>
        </w:tc>
      </w:tr>
      <w:tr w14:paraId="689DC1A0" w14:textId="77777777" w:rsidTr="00700886">
        <w:tblPrEx>
          <w:tblW w:w="9450" w:type="dxa"/>
          <w:tblLayout w:type="fixed"/>
          <w:tblLook w:val="04A0"/>
        </w:tblPrEx>
        <w:trPr>
          <w:trHeight w:val="280"/>
        </w:trPr>
        <w:tc>
          <w:tcPr>
            <w:tcW w:w="9450" w:type="dxa"/>
            <w:gridSpan w:val="6"/>
            <w:tcBorders>
              <w:bottom w:val="single" w:sz="4" w:space="0" w:color="auto"/>
            </w:tcBorders>
            <w:shd w:val="clear" w:color="auto" w:fill="auto"/>
            <w:vAlign w:val="center"/>
          </w:tcPr>
          <w:p w:rsidR="00D175EC" w:rsidP="00CB1C05" w14:paraId="50D3CE4A" w14:textId="77777777">
            <w:pPr>
              <w:pStyle w:val="TableTitleA"/>
            </w:pPr>
            <w:bookmarkStart w:id="1272" w:name="_Toc165379707"/>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74</w:t>
            </w:r>
            <w:r w:rsidR="00BC4B5D">
              <w:rPr>
                <w:noProof/>
              </w:rPr>
              <w:fldChar w:fldCharType="end"/>
            </w:r>
            <w:r>
              <w:t>:</w:t>
            </w:r>
            <w:r w:rsidR="00CD3CDF">
              <w:t xml:space="preserve">Total 20-Year </w:t>
            </w:r>
            <w:r w:rsidR="006765DB">
              <w:t xml:space="preserve">Annualized </w:t>
            </w:r>
            <w:r w:rsidRPr="006D0935" w:rsidR="006765DB">
              <w:t>Costs</w:t>
            </w:r>
            <w:r w:rsidRPr="006D0935">
              <w:t xml:space="preserve"> by Use Category </w:t>
            </w:r>
            <w:r>
              <w:t>by Option (3% Discount Rate)</w:t>
            </w:r>
            <w:bookmarkEnd w:id="1272"/>
          </w:p>
        </w:tc>
      </w:tr>
      <w:tr w14:paraId="2C8AA2D0" w14:textId="77777777" w:rsidTr="00700886">
        <w:tblPrEx>
          <w:tblW w:w="9450" w:type="dxa"/>
          <w:tblLayout w:type="fixed"/>
          <w:tblLook w:val="04A0"/>
        </w:tblPrEx>
        <w:trPr>
          <w:trHeight w:val="492"/>
        </w:trPr>
        <w:tc>
          <w:tcPr>
            <w:tcW w:w="4410" w:type="dxa"/>
            <w:vMerge w:val="restart"/>
            <w:tcBorders>
              <w:top w:val="single" w:sz="4" w:space="0" w:color="auto"/>
              <w:left w:val="single" w:sz="4" w:space="0" w:color="auto"/>
              <w:right w:val="single" w:sz="4" w:space="0" w:color="auto"/>
            </w:tcBorders>
            <w:shd w:val="clear" w:color="000000" w:fill="48A9C5"/>
            <w:vAlign w:val="center"/>
          </w:tcPr>
          <w:p w:rsidR="00BA124A" w:rsidRPr="006D0935" w:rsidP="00CB1C05" w14:paraId="071A01AD" w14:textId="77777777">
            <w:pPr>
              <w:pStyle w:val="TableSubtitle"/>
            </w:pPr>
            <w:r>
              <w:t>Use Category</w:t>
            </w:r>
          </w:p>
        </w:tc>
        <w:tc>
          <w:tcPr>
            <w:tcW w:w="1350" w:type="dxa"/>
            <w:vMerge w:val="restart"/>
            <w:tcBorders>
              <w:top w:val="single" w:sz="4" w:space="0" w:color="auto"/>
              <w:left w:val="nil"/>
              <w:right w:val="single" w:sz="4" w:space="0" w:color="auto"/>
            </w:tcBorders>
            <w:shd w:val="clear" w:color="000000" w:fill="48A9C5"/>
            <w:noWrap/>
            <w:vAlign w:val="center"/>
          </w:tcPr>
          <w:p w:rsidR="00BA124A" w:rsidP="00CB1C05" w14:paraId="0BBF0891" w14:textId="77777777">
            <w:pPr>
              <w:pStyle w:val="TableSubtitle"/>
              <w:rPr>
                <w:rFonts w:cs="Calibri"/>
              </w:rPr>
            </w:pPr>
            <w:r>
              <w:rPr>
                <w:rFonts w:cs="Calibri"/>
              </w:rPr>
              <w:t>Option 1</w:t>
            </w:r>
          </w:p>
          <w:p w:rsidR="00BA124A" w:rsidRPr="006D0935" w:rsidP="00CB1C05" w14:paraId="3AB8576D" w14:textId="77777777">
            <w:pPr>
              <w:pStyle w:val="TableSubtitle"/>
            </w:pPr>
            <w:r>
              <w:rPr>
                <w:rFonts w:cs="Calibri"/>
              </w:rPr>
              <w:t>(Final Rule)</w:t>
            </w:r>
          </w:p>
        </w:tc>
        <w:tc>
          <w:tcPr>
            <w:tcW w:w="1350" w:type="dxa"/>
            <w:vMerge w:val="restart"/>
            <w:tcBorders>
              <w:top w:val="single" w:sz="4" w:space="0" w:color="auto"/>
              <w:left w:val="nil"/>
              <w:right w:val="single" w:sz="4" w:space="0" w:color="auto"/>
            </w:tcBorders>
            <w:shd w:val="clear" w:color="000000" w:fill="48A9C5"/>
            <w:noWrap/>
            <w:vAlign w:val="center"/>
          </w:tcPr>
          <w:p w:rsidR="00BA124A" w:rsidP="00CB1C05" w14:paraId="4CFEC5A4" w14:textId="77777777">
            <w:pPr>
              <w:pStyle w:val="TableSubtitle"/>
            </w:pPr>
            <w:r>
              <w:t>Option 2</w:t>
            </w:r>
          </w:p>
          <w:p w:rsidR="00BA124A" w:rsidRPr="006D0935" w:rsidP="00CB1C05" w14:paraId="64F104A2" w14:textId="77777777">
            <w:pPr>
              <w:pStyle w:val="TableSubtitle"/>
            </w:pPr>
            <w:r>
              <w:t>(Alternative Option)</w:t>
            </w:r>
          </w:p>
        </w:tc>
        <w:tc>
          <w:tcPr>
            <w:tcW w:w="2340" w:type="dxa"/>
            <w:gridSpan w:val="3"/>
            <w:tcBorders>
              <w:top w:val="single" w:sz="4" w:space="0" w:color="auto"/>
              <w:left w:val="nil"/>
              <w:bottom w:val="single" w:sz="4" w:space="0" w:color="auto"/>
              <w:right w:val="single" w:sz="4" w:space="0" w:color="auto"/>
            </w:tcBorders>
            <w:shd w:val="clear" w:color="000000" w:fill="48A9C5"/>
            <w:vAlign w:val="center"/>
          </w:tcPr>
          <w:p w:rsidR="00D175EC" w:rsidP="00CB1C05" w14:paraId="0D4BB5D0" w14:textId="77777777">
            <w:pPr>
              <w:pStyle w:val="TableSubtitle"/>
            </w:pPr>
            <w:r>
              <w:t>Notes</w:t>
            </w:r>
          </w:p>
        </w:tc>
      </w:tr>
      <w:tr w14:paraId="4729113C" w14:textId="77777777" w:rsidTr="00700886">
        <w:tblPrEx>
          <w:tblW w:w="9450" w:type="dxa"/>
          <w:tblLayout w:type="fixed"/>
          <w:tblLook w:val="04A0"/>
        </w:tblPrEx>
        <w:trPr>
          <w:trHeight w:val="492"/>
        </w:trPr>
        <w:tc>
          <w:tcPr>
            <w:tcW w:w="4410" w:type="dxa"/>
            <w:vMerge/>
            <w:tcBorders>
              <w:left w:val="single" w:sz="4" w:space="0" w:color="auto"/>
              <w:right w:val="single" w:sz="4" w:space="0" w:color="auto"/>
            </w:tcBorders>
            <w:shd w:val="clear" w:color="000000" w:fill="48A9C5"/>
            <w:vAlign w:val="center"/>
          </w:tcPr>
          <w:p w:rsidR="00264031" w:rsidP="00CB1C05" w14:paraId="5D94CC85" w14:textId="77777777">
            <w:pPr>
              <w:pStyle w:val="TableSubtitle"/>
            </w:pPr>
          </w:p>
        </w:tc>
        <w:tc>
          <w:tcPr>
            <w:tcW w:w="1350" w:type="dxa"/>
            <w:vMerge/>
            <w:tcBorders>
              <w:left w:val="nil"/>
              <w:bottom w:val="single" w:sz="4" w:space="0" w:color="auto"/>
              <w:right w:val="single" w:sz="4" w:space="0" w:color="auto"/>
            </w:tcBorders>
            <w:shd w:val="clear" w:color="000000" w:fill="48A9C5"/>
            <w:noWrap/>
            <w:vAlign w:val="center"/>
          </w:tcPr>
          <w:p w:rsidR="00264031" w:rsidP="00CB1C05" w14:paraId="3076E4AE" w14:textId="77777777">
            <w:pPr>
              <w:pStyle w:val="TableSubtitle"/>
              <w:rPr>
                <w:rFonts w:cs="Calibri"/>
              </w:rPr>
            </w:pPr>
          </w:p>
        </w:tc>
        <w:tc>
          <w:tcPr>
            <w:tcW w:w="1350" w:type="dxa"/>
            <w:vMerge/>
            <w:tcBorders>
              <w:left w:val="nil"/>
              <w:bottom w:val="single" w:sz="4" w:space="0" w:color="auto"/>
              <w:right w:val="single" w:sz="4" w:space="0" w:color="auto"/>
            </w:tcBorders>
            <w:shd w:val="clear" w:color="000000" w:fill="48A9C5"/>
            <w:noWrap/>
            <w:vAlign w:val="center"/>
          </w:tcPr>
          <w:p w:rsidR="00264031" w:rsidP="00CB1C05" w14:paraId="5C2FC34C" w14:textId="77777777">
            <w:pPr>
              <w:pStyle w:val="TableSubtitle"/>
            </w:pPr>
          </w:p>
        </w:tc>
        <w:tc>
          <w:tcPr>
            <w:tcW w:w="1080" w:type="dxa"/>
            <w:tcBorders>
              <w:top w:val="single" w:sz="4" w:space="0" w:color="auto"/>
              <w:left w:val="nil"/>
              <w:bottom w:val="single" w:sz="4" w:space="0" w:color="auto"/>
              <w:right w:val="single" w:sz="4" w:space="0" w:color="auto"/>
            </w:tcBorders>
            <w:shd w:val="clear" w:color="000000" w:fill="48A9C5"/>
            <w:vAlign w:val="center"/>
          </w:tcPr>
          <w:p w:rsidR="00074E54" w:rsidP="00CB1C05" w14:paraId="2F641D84" w14:textId="77777777">
            <w:pPr>
              <w:pStyle w:val="TableSubtitle"/>
              <w:rPr>
                <w:rFonts w:cs="Calibri"/>
              </w:rPr>
            </w:pPr>
            <w:r>
              <w:rPr>
                <w:rFonts w:cs="Calibri"/>
              </w:rPr>
              <w:t>Option 1</w:t>
            </w:r>
          </w:p>
          <w:p w:rsidR="00264031" w:rsidP="00CB1C05" w14:paraId="2ECD21CD" w14:textId="77777777">
            <w:pPr>
              <w:pStyle w:val="TableSubtitle"/>
            </w:pPr>
            <w:r>
              <w:rPr>
                <w:rFonts w:cs="Calibri"/>
              </w:rPr>
              <w:t>(Final Rule)</w:t>
            </w:r>
          </w:p>
        </w:tc>
        <w:tc>
          <w:tcPr>
            <w:tcW w:w="1260" w:type="dxa"/>
            <w:gridSpan w:val="2"/>
            <w:tcBorders>
              <w:top w:val="single" w:sz="4" w:space="0" w:color="auto"/>
              <w:left w:val="nil"/>
              <w:bottom w:val="single" w:sz="4" w:space="0" w:color="auto"/>
              <w:right w:val="single" w:sz="4" w:space="0" w:color="auto"/>
            </w:tcBorders>
            <w:shd w:val="clear" w:color="000000" w:fill="48A9C5"/>
            <w:vAlign w:val="center"/>
          </w:tcPr>
          <w:p w:rsidR="00074E54" w:rsidP="00CB1C05" w14:paraId="0E968EF1" w14:textId="77777777">
            <w:pPr>
              <w:pStyle w:val="TableSubtitle"/>
            </w:pPr>
            <w:r>
              <w:t>Option 2</w:t>
            </w:r>
          </w:p>
          <w:p w:rsidR="00264031" w:rsidP="00CB1C05" w14:paraId="40F66262" w14:textId="77777777">
            <w:pPr>
              <w:pStyle w:val="TableSubtitle"/>
            </w:pPr>
            <w:r>
              <w:t>(Alternative Option</w:t>
            </w:r>
          </w:p>
        </w:tc>
      </w:tr>
      <w:tr w14:paraId="2CA5E8C0"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0D86F727" w14:textId="77777777">
            <w:pPr>
              <w:pStyle w:val="LTableTextAbt"/>
              <w:rPr>
                <w:szCs w:val="18"/>
              </w:rPr>
            </w:pPr>
            <w:r w:rsidRPr="00484D1F">
              <w:rPr>
                <w:szCs w:val="18"/>
              </w:rPr>
              <w:t>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0DC44A2B" w14:textId="554FAC84">
            <w:pPr>
              <w:pStyle w:val="RTableTextAbt"/>
              <w:ind w:right="82"/>
            </w:pPr>
            <w:r>
              <w:rPr>
                <w:szCs w:val="18"/>
              </w:rPr>
              <w:t>$1,991,790</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3E5E1389" w14:textId="6C9A36AA">
            <w:pPr>
              <w:pStyle w:val="RTableTextAbt"/>
              <w:ind w:right="82"/>
            </w:pPr>
            <w:r>
              <w:rPr>
                <w:szCs w:val="18"/>
              </w:rPr>
              <w:t>$1,991,790</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3A204649"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RPr="006D0935" w:rsidP="004B5330" w14:paraId="03353E5B" w14:textId="77777777">
            <w:pPr>
              <w:pStyle w:val="RTableTextAbt"/>
              <w:tabs>
                <w:tab w:val="left" w:pos="781"/>
              </w:tabs>
              <w:ind w:right="-120"/>
              <w:jc w:val="center"/>
            </w:pPr>
            <w:r>
              <w:t>WCPP</w:t>
            </w:r>
          </w:p>
        </w:tc>
      </w:tr>
      <w:tr w14:paraId="5EC6D15C"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73DED05C" w14:textId="77777777">
            <w:pPr>
              <w:pStyle w:val="LTableTextAbt"/>
              <w:rPr>
                <w:szCs w:val="18"/>
              </w:rPr>
            </w:pPr>
            <w:r w:rsidRPr="00484D1F">
              <w:rPr>
                <w:szCs w:val="18"/>
              </w:rPr>
              <w:t>Import/</w:t>
            </w:r>
            <w:r w:rsidRPr="004E546A">
              <w:rPr>
                <w:szCs w:val="18"/>
              </w:rPr>
              <w:t>Repackag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45EC5C9F" w14:textId="73301B7B">
            <w:pPr>
              <w:pStyle w:val="RTableTextAbt"/>
              <w:ind w:right="82"/>
            </w:pPr>
            <w:r>
              <w:rPr>
                <w:szCs w:val="18"/>
              </w:rPr>
              <w:t>$204,090</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17AA1BB4" w14:textId="179B241D">
            <w:pPr>
              <w:pStyle w:val="RTableTextAbt"/>
              <w:ind w:right="82"/>
            </w:pPr>
            <w:r>
              <w:rPr>
                <w:szCs w:val="18"/>
              </w:rPr>
              <w:t>$204,090</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73F576FE"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RPr="006D0935" w:rsidP="004B5330" w14:paraId="2AE2EDBA" w14:textId="77777777">
            <w:pPr>
              <w:pStyle w:val="RTableTextAbt"/>
              <w:tabs>
                <w:tab w:val="left" w:pos="781"/>
              </w:tabs>
              <w:ind w:right="-120"/>
              <w:jc w:val="center"/>
            </w:pPr>
            <w:r>
              <w:t>WCPP</w:t>
            </w:r>
          </w:p>
        </w:tc>
      </w:tr>
      <w:tr w14:paraId="399D6256"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0C5A99A1" w14:textId="77777777">
            <w:pPr>
              <w:pStyle w:val="LTableTextAbt"/>
              <w:rPr>
                <w:szCs w:val="18"/>
              </w:rPr>
            </w:pPr>
            <w:r>
              <w:rPr>
                <w:szCs w:val="18"/>
              </w:rPr>
              <w:t>Reactant/Intermediat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0AC47BD9" w14:textId="35C52BB3">
            <w:pPr>
              <w:pStyle w:val="RTableTextAbt"/>
              <w:ind w:right="82"/>
            </w:pPr>
            <w:r>
              <w:rPr>
                <w:szCs w:val="18"/>
              </w:rPr>
              <w:t>$385,361</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2ECFFCD0" w14:textId="682A5096">
            <w:pPr>
              <w:pStyle w:val="RTableTextAbt"/>
              <w:ind w:right="82"/>
            </w:pPr>
            <w:r>
              <w:rPr>
                <w:szCs w:val="18"/>
              </w:rPr>
              <w:t>$385,361</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7C228E40"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RPr="006D0935" w:rsidP="004B5330" w14:paraId="54B83385" w14:textId="77777777">
            <w:pPr>
              <w:pStyle w:val="RTableTextAbt"/>
              <w:tabs>
                <w:tab w:val="left" w:pos="781"/>
              </w:tabs>
              <w:ind w:right="-120"/>
              <w:jc w:val="center"/>
            </w:pPr>
            <w:r>
              <w:t>WCPP</w:t>
            </w:r>
          </w:p>
        </w:tc>
      </w:tr>
      <w:tr w14:paraId="31086AB2"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65D26218" w14:textId="77777777">
            <w:pPr>
              <w:pStyle w:val="LTableTextAbt"/>
              <w:rPr>
                <w:szCs w:val="18"/>
              </w:rPr>
            </w:pPr>
            <w:r>
              <w:rPr>
                <w:szCs w:val="18"/>
              </w:rPr>
              <w:t>Processing Aid in Petrochemical 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530A1F4A" w14:textId="3A626D2C">
            <w:pPr>
              <w:pStyle w:val="RTableTextAbt"/>
              <w:ind w:right="82"/>
            </w:pPr>
            <w:r>
              <w:rPr>
                <w:szCs w:val="18"/>
              </w:rPr>
              <w:t>$1,041,331</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465F3B4A" w14:textId="6D03134A">
            <w:pPr>
              <w:pStyle w:val="RTableTextAbt"/>
              <w:ind w:right="82"/>
            </w:pPr>
            <w:r>
              <w:rPr>
                <w:szCs w:val="18"/>
              </w:rPr>
              <w:t>$1,041,331</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4E7264D1" w14:textId="77777777">
            <w:pPr>
              <w:pStyle w:val="RTableTextAbt"/>
              <w:tabs>
                <w:tab w:val="left" w:pos="781"/>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RPr="006D0935" w:rsidP="004B5330" w14:paraId="15928516" w14:textId="77777777">
            <w:pPr>
              <w:pStyle w:val="RTableTextAbt"/>
              <w:tabs>
                <w:tab w:val="left" w:pos="781"/>
              </w:tabs>
              <w:ind w:right="-120"/>
              <w:jc w:val="center"/>
            </w:pPr>
            <w:r>
              <w:t>WCPP</w:t>
            </w:r>
          </w:p>
        </w:tc>
      </w:tr>
      <w:tr w14:paraId="6BBB1A06" w14:textId="77777777" w:rsidTr="00577C9F">
        <w:tblPrEx>
          <w:tblW w:w="9450" w:type="dxa"/>
          <w:tblLayout w:type="fixed"/>
          <w:tblLook w:val="04A0"/>
        </w:tblPrEx>
        <w:trPr>
          <w:trHeight w:val="269"/>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2AF1F001" w14:textId="77777777">
            <w:pPr>
              <w:pStyle w:val="LTableTextAbt"/>
              <w:rPr>
                <w:szCs w:val="18"/>
              </w:rPr>
            </w:pPr>
            <w:r>
              <w:rPr>
                <w:szCs w:val="18"/>
              </w:rPr>
              <w:t>Production of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1E9118D4" w14:textId="2A07E3B6">
            <w:pPr>
              <w:pStyle w:val="RTableTextAbt"/>
              <w:tabs>
                <w:tab w:val="left" w:pos="1286"/>
              </w:tabs>
              <w:ind w:right="82"/>
            </w:pPr>
            <w:r>
              <w:rPr>
                <w:szCs w:val="18"/>
              </w:rPr>
              <w:t>$43,638</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3F7234EA" w14:textId="0BB79144">
            <w:pPr>
              <w:pStyle w:val="RTableTextAbt"/>
              <w:tabs>
                <w:tab w:val="left" w:pos="1286"/>
              </w:tabs>
              <w:ind w:right="82"/>
            </w:pPr>
            <w:r>
              <w:rPr>
                <w:szCs w:val="18"/>
              </w:rPr>
              <w:t>$43,638</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1B64BBD1"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02860D5B" w14:textId="77777777">
            <w:pPr>
              <w:pStyle w:val="RTableTextAbt"/>
              <w:tabs>
                <w:tab w:val="left" w:pos="781"/>
                <w:tab w:val="left" w:pos="1286"/>
              </w:tabs>
              <w:ind w:right="-120"/>
              <w:jc w:val="center"/>
              <w:rPr>
                <w:szCs w:val="18"/>
              </w:rPr>
            </w:pPr>
            <w:r>
              <w:rPr>
                <w:szCs w:val="18"/>
              </w:rPr>
              <w:t>Prohibition</w:t>
            </w:r>
            <w:r w:rsidRPr="00F01C70">
              <w:rPr>
                <w:szCs w:val="18"/>
                <w:vertAlign w:val="superscript"/>
              </w:rPr>
              <w:t>1</w:t>
            </w:r>
          </w:p>
        </w:tc>
      </w:tr>
      <w:tr w14:paraId="34C00FE6"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03E23A58" w14:textId="77777777">
            <w:pPr>
              <w:pStyle w:val="LTableTextAbt"/>
              <w:rPr>
                <w:szCs w:val="18"/>
              </w:rPr>
            </w:pPr>
            <w:r>
              <w:rPr>
                <w:szCs w:val="18"/>
              </w:rPr>
              <w:t>Use as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18E4E437" w14:textId="1C4C9082">
            <w:pPr>
              <w:pStyle w:val="RTableTextAbt"/>
              <w:tabs>
                <w:tab w:val="left" w:pos="1286"/>
              </w:tabs>
              <w:ind w:right="82"/>
            </w:pPr>
            <w:r>
              <w:rPr>
                <w:szCs w:val="18"/>
              </w:rPr>
              <w:t>$1,427,061</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2013C5D5" w14:textId="4050848C">
            <w:pPr>
              <w:pStyle w:val="RTableTextAbt"/>
              <w:tabs>
                <w:tab w:val="left" w:pos="1286"/>
              </w:tabs>
              <w:ind w:right="82"/>
            </w:pPr>
            <w:r>
              <w:rPr>
                <w:szCs w:val="18"/>
              </w:rPr>
              <w:t>$1,427,061</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31994A88"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60CD0830" w14:textId="77777777">
            <w:pPr>
              <w:pStyle w:val="RTableTextAbt"/>
              <w:tabs>
                <w:tab w:val="left" w:pos="781"/>
                <w:tab w:val="left" w:pos="1286"/>
              </w:tabs>
              <w:ind w:right="-120"/>
              <w:jc w:val="center"/>
              <w:rPr>
                <w:szCs w:val="18"/>
              </w:rPr>
            </w:pPr>
            <w:r>
              <w:rPr>
                <w:szCs w:val="18"/>
              </w:rPr>
              <w:t>Prohibition</w:t>
            </w:r>
            <w:r w:rsidRPr="00F01C70">
              <w:rPr>
                <w:szCs w:val="18"/>
                <w:vertAlign w:val="superscript"/>
              </w:rPr>
              <w:t>1</w:t>
            </w:r>
          </w:p>
        </w:tc>
      </w:tr>
      <w:tr w14:paraId="6915352E"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472ECB10" w14:textId="77777777">
            <w:pPr>
              <w:pStyle w:val="LTableTextAbt"/>
              <w:rPr>
                <w:szCs w:val="18"/>
              </w:rPr>
            </w:pPr>
            <w:r>
              <w:rPr>
                <w:szCs w:val="18"/>
              </w:rPr>
              <w:t>Vapor Degreasing: Open Top Vapor Degreasing (OT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6930FCDA" w14:textId="6BF9C6F9">
            <w:pPr>
              <w:pStyle w:val="RTableTextAbt"/>
              <w:tabs>
                <w:tab w:val="left" w:pos="1286"/>
              </w:tabs>
              <w:ind w:right="82"/>
            </w:pPr>
            <w:r>
              <w:rPr>
                <w:szCs w:val="18"/>
              </w:rPr>
              <w:t>$11,584,564</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17612172" w14:textId="68532FAC">
            <w:pPr>
              <w:pStyle w:val="RTableTextAbt"/>
              <w:tabs>
                <w:tab w:val="left" w:pos="1286"/>
              </w:tabs>
              <w:ind w:right="82"/>
            </w:pPr>
            <w:r>
              <w:rPr>
                <w:szCs w:val="18"/>
              </w:rPr>
              <w:t>$27,206,430</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044CDB9F"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13922800" w14:textId="77777777">
            <w:pPr>
              <w:pStyle w:val="RTableTextAbt"/>
              <w:tabs>
                <w:tab w:val="left" w:pos="781"/>
                <w:tab w:val="left" w:pos="1286"/>
              </w:tabs>
              <w:ind w:right="-120"/>
              <w:jc w:val="center"/>
              <w:rPr>
                <w:szCs w:val="18"/>
              </w:rPr>
            </w:pPr>
            <w:r>
              <w:rPr>
                <w:szCs w:val="18"/>
              </w:rPr>
              <w:t>Prohibition</w:t>
            </w:r>
            <w:r w:rsidRPr="00680B28">
              <w:rPr>
                <w:szCs w:val="18"/>
                <w:vertAlign w:val="superscript"/>
              </w:rPr>
              <w:t>2</w:t>
            </w:r>
          </w:p>
        </w:tc>
      </w:tr>
      <w:tr w14:paraId="6E183A63"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6DA613DA" w14:textId="77777777">
            <w:pPr>
              <w:pStyle w:val="LTableTextAbt"/>
              <w:rPr>
                <w:szCs w:val="18"/>
              </w:rPr>
            </w:pPr>
            <w:r>
              <w:rPr>
                <w:szCs w:val="18"/>
              </w:rPr>
              <w:t>Vapor Degreasing: Enclosed Vapor Degreasing (E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175492DA" w14:textId="5A58C501">
            <w:pPr>
              <w:pStyle w:val="RTableTextAbt"/>
              <w:tabs>
                <w:tab w:val="left" w:pos="1286"/>
              </w:tabs>
              <w:ind w:right="82"/>
            </w:pPr>
            <w:r>
              <w:rPr>
                <w:szCs w:val="18"/>
              </w:rPr>
              <w:t>$100,137</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22926407" w14:textId="1A8AAA4E">
            <w:pPr>
              <w:pStyle w:val="RTableTextAbt"/>
              <w:tabs>
                <w:tab w:val="left" w:pos="1286"/>
              </w:tabs>
              <w:ind w:right="82"/>
            </w:pPr>
            <w:r>
              <w:rPr>
                <w:szCs w:val="18"/>
              </w:rPr>
              <w:t>$4,481,059</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6514282C" w14:textId="77777777">
            <w:pPr>
              <w:pStyle w:val="RTableTextAbt"/>
              <w:tabs>
                <w:tab w:val="left" w:pos="781"/>
                <w:tab w:val="left" w:pos="1286"/>
              </w:tabs>
              <w:ind w:right="-120"/>
              <w:jc w:val="center"/>
            </w:pPr>
            <w:r>
              <w:t>WCPP</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515612B3" w14:textId="77777777">
            <w:pPr>
              <w:pStyle w:val="RTableTextAbt"/>
              <w:tabs>
                <w:tab w:val="left" w:pos="781"/>
                <w:tab w:val="left" w:pos="1286"/>
              </w:tabs>
              <w:ind w:right="-120"/>
              <w:jc w:val="center"/>
              <w:rPr>
                <w:szCs w:val="18"/>
              </w:rPr>
            </w:pPr>
            <w:r>
              <w:rPr>
                <w:szCs w:val="18"/>
              </w:rPr>
              <w:t>Prohibition</w:t>
            </w:r>
          </w:p>
        </w:tc>
      </w:tr>
      <w:tr w14:paraId="218AE28F"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E546A" w:rsidP="004B5330" w14:paraId="3284CE3E" w14:textId="77777777">
            <w:pPr>
              <w:pStyle w:val="LTableTextAbt"/>
              <w:rPr>
                <w:szCs w:val="18"/>
              </w:rPr>
            </w:pPr>
            <w:r>
              <w:rPr>
                <w:szCs w:val="18"/>
              </w:rPr>
              <w:t>Vapor Degreasing: Conveyorized Vapor Degreasing (C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P="00871C56" w14:paraId="2BE8F81E" w14:textId="54B43E3D">
            <w:pPr>
              <w:pStyle w:val="RTableTextAbt"/>
              <w:tabs>
                <w:tab w:val="left" w:pos="1286"/>
              </w:tabs>
              <w:ind w:right="82"/>
              <w:rPr>
                <w:szCs w:val="18"/>
              </w:rPr>
            </w:pPr>
            <w:r>
              <w:rPr>
                <w:szCs w:val="18"/>
              </w:rPr>
              <w:t>$688,354</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P="00871C56" w14:paraId="23835757" w14:textId="21C48414">
            <w:pPr>
              <w:pStyle w:val="RTableTextAbt"/>
              <w:tabs>
                <w:tab w:val="left" w:pos="1286"/>
              </w:tabs>
              <w:ind w:right="82"/>
              <w:rPr>
                <w:szCs w:val="18"/>
              </w:rPr>
            </w:pPr>
            <w:r>
              <w:rPr>
                <w:szCs w:val="18"/>
              </w:rPr>
              <w:t>$688,354</w:t>
            </w:r>
          </w:p>
        </w:tc>
        <w:tc>
          <w:tcPr>
            <w:tcW w:w="1080" w:type="dxa"/>
            <w:tcBorders>
              <w:top w:val="single" w:sz="4" w:space="0" w:color="auto"/>
              <w:left w:val="nil"/>
              <w:bottom w:val="single" w:sz="4" w:space="0" w:color="auto"/>
              <w:right w:val="single" w:sz="4" w:space="0" w:color="auto"/>
            </w:tcBorders>
            <w:vAlign w:val="center"/>
          </w:tcPr>
          <w:p w:rsidR="004B5330" w:rsidP="004B5330" w14:paraId="00BA602D" w14:textId="77777777">
            <w:pPr>
              <w:pStyle w:val="RTableTextAbt"/>
              <w:tabs>
                <w:tab w:val="left" w:pos="781"/>
                <w:tab w:val="left" w:pos="1286"/>
              </w:tabs>
              <w:ind w:right="-120"/>
              <w:jc w:val="center"/>
              <w:rPr>
                <w:szCs w:val="18"/>
              </w:rPr>
            </w:pPr>
            <w:r>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09086156" w14:textId="77777777">
            <w:pPr>
              <w:pStyle w:val="RTableTextAbt"/>
              <w:tabs>
                <w:tab w:val="left" w:pos="781"/>
                <w:tab w:val="left" w:pos="1286"/>
              </w:tabs>
              <w:ind w:right="-120"/>
              <w:jc w:val="center"/>
              <w:rPr>
                <w:szCs w:val="18"/>
              </w:rPr>
            </w:pPr>
            <w:r>
              <w:rPr>
                <w:szCs w:val="18"/>
              </w:rPr>
              <w:t>Prohibition</w:t>
            </w:r>
          </w:p>
        </w:tc>
      </w:tr>
      <w:tr w14:paraId="3A031A0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E546A" w:rsidP="004B5330" w14:paraId="68223D69" w14:textId="77777777">
            <w:pPr>
              <w:pStyle w:val="LTableTextAbt"/>
              <w:rPr>
                <w:szCs w:val="18"/>
              </w:rPr>
            </w:pPr>
            <w:r>
              <w:rPr>
                <w:szCs w:val="18"/>
              </w:rPr>
              <w:t>Recycling and Dispos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P="00871C56" w14:paraId="049AC2D9" w14:textId="0B0BA58C">
            <w:pPr>
              <w:pStyle w:val="RTableTextAbt"/>
              <w:tabs>
                <w:tab w:val="left" w:pos="1286"/>
              </w:tabs>
              <w:ind w:right="82"/>
              <w:rPr>
                <w:szCs w:val="18"/>
              </w:rPr>
            </w:pPr>
            <w:r>
              <w:rPr>
                <w:szCs w:val="18"/>
              </w:rPr>
              <w:t>$770,090</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P="00871C56" w14:paraId="4031A499" w14:textId="58DA9AC3">
            <w:pPr>
              <w:pStyle w:val="RTableTextAbt"/>
              <w:tabs>
                <w:tab w:val="left" w:pos="1286"/>
              </w:tabs>
              <w:ind w:right="82"/>
              <w:rPr>
                <w:szCs w:val="18"/>
              </w:rPr>
            </w:pPr>
            <w:r>
              <w:rPr>
                <w:szCs w:val="18"/>
              </w:rPr>
              <w:t>$770,090</w:t>
            </w:r>
          </w:p>
        </w:tc>
        <w:tc>
          <w:tcPr>
            <w:tcW w:w="1080" w:type="dxa"/>
            <w:tcBorders>
              <w:top w:val="single" w:sz="4" w:space="0" w:color="auto"/>
              <w:left w:val="nil"/>
              <w:bottom w:val="single" w:sz="4" w:space="0" w:color="auto"/>
              <w:right w:val="single" w:sz="4" w:space="0" w:color="auto"/>
            </w:tcBorders>
            <w:vAlign w:val="center"/>
          </w:tcPr>
          <w:p w:rsidR="004B5330" w:rsidP="004B5330" w14:paraId="4B844A0A" w14:textId="77777777">
            <w:pPr>
              <w:pStyle w:val="RTableTextAbt"/>
              <w:tabs>
                <w:tab w:val="left" w:pos="781"/>
                <w:tab w:val="left" w:pos="1286"/>
              </w:tabs>
              <w:ind w:right="-120"/>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2D192DE9" w14:textId="77777777">
            <w:pPr>
              <w:pStyle w:val="RTableTextAbt"/>
              <w:tabs>
                <w:tab w:val="left" w:pos="781"/>
                <w:tab w:val="left" w:pos="1286"/>
              </w:tabs>
              <w:ind w:right="-120"/>
              <w:jc w:val="center"/>
              <w:rPr>
                <w:szCs w:val="18"/>
              </w:rPr>
            </w:pPr>
            <w:r>
              <w:rPr>
                <w:szCs w:val="18"/>
              </w:rPr>
              <w:t>WCPP</w:t>
            </w:r>
          </w:p>
        </w:tc>
      </w:tr>
      <w:tr w14:paraId="1A5591F6"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240AB5AB" w14:textId="77777777">
            <w:pPr>
              <w:pStyle w:val="LTableTextAbt"/>
              <w:rPr>
                <w:szCs w:val="18"/>
              </w:rPr>
            </w:pPr>
            <w:r>
              <w:rPr>
                <w:szCs w:val="18"/>
              </w:rPr>
              <w:t>Incorporation into Adhesive and Sealant Products</w:t>
            </w:r>
          </w:p>
        </w:tc>
        <w:tc>
          <w:tcPr>
            <w:tcW w:w="5040" w:type="dxa"/>
            <w:gridSpan w:val="5"/>
            <w:vMerge w:val="restart"/>
            <w:tcBorders>
              <w:top w:val="single" w:sz="4" w:space="0" w:color="auto"/>
              <w:left w:val="nil"/>
              <w:right w:val="single" w:sz="4" w:space="0" w:color="auto"/>
            </w:tcBorders>
            <w:shd w:val="clear" w:color="auto" w:fill="auto"/>
            <w:noWrap/>
            <w:vAlign w:val="center"/>
          </w:tcPr>
          <w:p w:rsidR="006975B3" w:rsidRPr="003F6C4C" w:rsidP="00CB1C05" w14:paraId="49E83843" w14:textId="77777777">
            <w:pPr>
              <w:pStyle w:val="RTableTextAbt"/>
              <w:ind w:right="44"/>
              <w:jc w:val="center"/>
              <w:rPr>
                <w:szCs w:val="18"/>
              </w:rPr>
            </w:pPr>
            <w:r>
              <w:rPr>
                <w:szCs w:val="18"/>
              </w:rPr>
              <w:t>accounted for under end-use categories</w:t>
            </w:r>
          </w:p>
          <w:p w:rsidR="006975B3" w:rsidP="00CB1C05" w14:paraId="6CC345B1" w14:textId="77777777">
            <w:pPr>
              <w:pStyle w:val="RTableTextAbt"/>
              <w:ind w:right="44"/>
              <w:jc w:val="center"/>
              <w:rPr>
                <w:szCs w:val="18"/>
              </w:rPr>
            </w:pPr>
          </w:p>
        </w:tc>
      </w:tr>
      <w:tr w14:paraId="1DC03402"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5FCD4B2E" w14:textId="77777777">
            <w:pPr>
              <w:pStyle w:val="LTableTextAbt"/>
              <w:rPr>
                <w:szCs w:val="18"/>
              </w:rPr>
            </w:pPr>
            <w:r>
              <w:rPr>
                <w:szCs w:val="18"/>
              </w:rPr>
              <w:t>Incorporation into other formulation, mixture, or reaction products (aerosol)</w:t>
            </w:r>
          </w:p>
        </w:tc>
        <w:tc>
          <w:tcPr>
            <w:tcW w:w="5040" w:type="dxa"/>
            <w:gridSpan w:val="5"/>
            <w:vMerge/>
            <w:tcBorders>
              <w:left w:val="nil"/>
              <w:right w:val="single" w:sz="4" w:space="0" w:color="auto"/>
            </w:tcBorders>
            <w:shd w:val="clear" w:color="auto" w:fill="auto"/>
            <w:noWrap/>
            <w:vAlign w:val="center"/>
          </w:tcPr>
          <w:p w:rsidR="006975B3" w:rsidP="00CB1C05" w14:paraId="61CA021E" w14:textId="77777777">
            <w:pPr>
              <w:pStyle w:val="RTableTextAbt"/>
              <w:tabs>
                <w:tab w:val="left" w:pos="1286"/>
              </w:tabs>
              <w:ind w:right="515"/>
              <w:rPr>
                <w:szCs w:val="18"/>
              </w:rPr>
            </w:pPr>
          </w:p>
        </w:tc>
      </w:tr>
      <w:tr w14:paraId="7FB35B64"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7197F4E9" w14:textId="77777777">
            <w:pPr>
              <w:pStyle w:val="LTableTextAbt"/>
              <w:rPr>
                <w:szCs w:val="18"/>
              </w:rPr>
            </w:pPr>
            <w:r>
              <w:rPr>
                <w:szCs w:val="18"/>
              </w:rPr>
              <w:t>Incorporation into other formulation, mixture, or reaction products (other)</w:t>
            </w:r>
          </w:p>
        </w:tc>
        <w:tc>
          <w:tcPr>
            <w:tcW w:w="5040" w:type="dxa"/>
            <w:gridSpan w:val="5"/>
            <w:vMerge/>
            <w:tcBorders>
              <w:left w:val="nil"/>
              <w:bottom w:val="single" w:sz="4" w:space="0" w:color="auto"/>
              <w:right w:val="single" w:sz="4" w:space="0" w:color="auto"/>
            </w:tcBorders>
            <w:shd w:val="clear" w:color="auto" w:fill="auto"/>
            <w:noWrap/>
            <w:vAlign w:val="center"/>
          </w:tcPr>
          <w:p w:rsidR="006975B3" w:rsidP="00CB1C05" w14:paraId="6D9B73B8" w14:textId="77777777">
            <w:pPr>
              <w:pStyle w:val="RTableTextAbt"/>
              <w:tabs>
                <w:tab w:val="left" w:pos="1286"/>
              </w:tabs>
              <w:ind w:right="515"/>
              <w:rPr>
                <w:szCs w:val="18"/>
              </w:rPr>
            </w:pPr>
          </w:p>
        </w:tc>
      </w:tr>
      <w:tr w14:paraId="2C39307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E546A" w:rsidP="004B5330" w14:paraId="1EC60DC8" w14:textId="77777777">
            <w:pPr>
              <w:pStyle w:val="LTableTextAbt"/>
              <w:rPr>
                <w:szCs w:val="18"/>
              </w:rPr>
            </w:pPr>
            <w:r>
              <w:rPr>
                <w:szCs w:val="18"/>
              </w:rPr>
              <w:t>Laboratory Chemical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P="00871C56" w14:paraId="2F0B6E46" w14:textId="55701FCD">
            <w:pPr>
              <w:pStyle w:val="RTableTextAbt"/>
              <w:tabs>
                <w:tab w:val="left" w:pos="1286"/>
              </w:tabs>
              <w:ind w:right="82"/>
              <w:rPr>
                <w:szCs w:val="18"/>
              </w:rPr>
            </w:pPr>
            <w:r>
              <w:rPr>
                <w:szCs w:val="18"/>
              </w:rPr>
              <w:t>$350</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P="00871C56" w14:paraId="64924B3E" w14:textId="4980EA11">
            <w:pPr>
              <w:pStyle w:val="RTableTextAbt"/>
              <w:tabs>
                <w:tab w:val="left" w:pos="1286"/>
              </w:tabs>
              <w:ind w:right="82"/>
              <w:rPr>
                <w:szCs w:val="18"/>
              </w:rPr>
            </w:pPr>
            <w:r>
              <w:rPr>
                <w:szCs w:val="18"/>
              </w:rPr>
              <w:t>$113,342</w:t>
            </w:r>
          </w:p>
        </w:tc>
        <w:tc>
          <w:tcPr>
            <w:tcW w:w="1080" w:type="dxa"/>
            <w:tcBorders>
              <w:top w:val="single" w:sz="4" w:space="0" w:color="auto"/>
              <w:left w:val="nil"/>
              <w:bottom w:val="single" w:sz="4" w:space="0" w:color="auto"/>
              <w:right w:val="single" w:sz="4" w:space="0" w:color="auto"/>
            </w:tcBorders>
          </w:tcPr>
          <w:p w:rsidR="004B5330" w:rsidP="004B5330" w14:paraId="5B5D853B" w14:textId="77777777">
            <w:pPr>
              <w:pStyle w:val="RTableTextAbt"/>
              <w:tabs>
                <w:tab w:val="left" w:pos="1286"/>
              </w:tabs>
              <w:ind w:right="-13"/>
              <w:jc w:val="center"/>
              <w:rPr>
                <w:szCs w:val="18"/>
              </w:rPr>
            </w:pPr>
            <w:r>
              <w:rPr>
                <w:szCs w:val="18"/>
              </w:rPr>
              <w:t>Prescriptive Controls</w:t>
            </w:r>
          </w:p>
        </w:tc>
        <w:tc>
          <w:tcPr>
            <w:tcW w:w="1260" w:type="dxa"/>
            <w:gridSpan w:val="2"/>
            <w:tcBorders>
              <w:top w:val="single" w:sz="4" w:space="0" w:color="auto"/>
              <w:left w:val="nil"/>
              <w:bottom w:val="single" w:sz="4" w:space="0" w:color="auto"/>
              <w:right w:val="single" w:sz="4" w:space="0" w:color="auto"/>
            </w:tcBorders>
          </w:tcPr>
          <w:p w:rsidR="004B5330" w:rsidP="004B5330" w14:paraId="2DCCFE01" w14:textId="77777777">
            <w:pPr>
              <w:pStyle w:val="RTableTextAbt"/>
              <w:tabs>
                <w:tab w:val="left" w:pos="1286"/>
              </w:tabs>
              <w:jc w:val="center"/>
              <w:rPr>
                <w:szCs w:val="18"/>
              </w:rPr>
            </w:pPr>
            <w:r>
              <w:rPr>
                <w:szCs w:val="18"/>
              </w:rPr>
              <w:t>WCPP</w:t>
            </w:r>
          </w:p>
        </w:tc>
      </w:tr>
      <w:tr w14:paraId="01F78D8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E546A" w:rsidP="004B5330" w14:paraId="29057012" w14:textId="77777777">
            <w:pPr>
              <w:pStyle w:val="LTableTextAbt"/>
              <w:rPr>
                <w:szCs w:val="18"/>
              </w:rPr>
            </w:pPr>
            <w:r>
              <w:rPr>
                <w:szCs w:val="18"/>
              </w:rPr>
              <w:t>Processing Aid, except petrochemic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P="00871C56" w14:paraId="50A91B69" w14:textId="71A06BE9">
            <w:pPr>
              <w:pStyle w:val="RTableTextAbt"/>
              <w:tabs>
                <w:tab w:val="left" w:pos="1286"/>
              </w:tabs>
              <w:ind w:right="82"/>
              <w:rPr>
                <w:szCs w:val="18"/>
              </w:rPr>
            </w:pPr>
            <w:r>
              <w:rPr>
                <w:szCs w:val="18"/>
              </w:rPr>
              <w:t>$32,309</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P="00871C56" w14:paraId="028D5FD1" w14:textId="3258AC67">
            <w:pPr>
              <w:pStyle w:val="RTableTextAbt"/>
              <w:tabs>
                <w:tab w:val="left" w:pos="1286"/>
              </w:tabs>
              <w:ind w:right="82"/>
              <w:rPr>
                <w:szCs w:val="18"/>
              </w:rPr>
            </w:pPr>
            <w:r>
              <w:rPr>
                <w:szCs w:val="18"/>
              </w:rPr>
              <w:t>$32,309</w:t>
            </w:r>
          </w:p>
        </w:tc>
        <w:tc>
          <w:tcPr>
            <w:tcW w:w="1080" w:type="dxa"/>
            <w:tcBorders>
              <w:top w:val="single" w:sz="4" w:space="0" w:color="auto"/>
              <w:left w:val="nil"/>
              <w:bottom w:val="single" w:sz="4" w:space="0" w:color="auto"/>
              <w:right w:val="single" w:sz="4" w:space="0" w:color="auto"/>
            </w:tcBorders>
            <w:vAlign w:val="center"/>
          </w:tcPr>
          <w:p w:rsidR="004B5330" w:rsidP="004B5330" w14:paraId="04A19225" w14:textId="77777777">
            <w:pPr>
              <w:pStyle w:val="RTableTextAbt"/>
              <w:tabs>
                <w:tab w:val="left" w:pos="1286"/>
              </w:tabs>
              <w:ind w:right="-13"/>
              <w:jc w:val="center"/>
              <w:rPr>
                <w:szCs w:val="18"/>
              </w:rPr>
            </w:pPr>
            <w:r>
              <w:rPr>
                <w:szCs w:val="18"/>
              </w:rPr>
              <w:t>WCPP</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45705848" w14:textId="77777777">
            <w:pPr>
              <w:pStyle w:val="RTableTextAbt"/>
              <w:tabs>
                <w:tab w:val="left" w:pos="1286"/>
              </w:tabs>
              <w:jc w:val="center"/>
              <w:rPr>
                <w:szCs w:val="18"/>
              </w:rPr>
            </w:pPr>
            <w:r w:rsidRPr="00F82904">
              <w:rPr>
                <w:szCs w:val="18"/>
              </w:rPr>
              <w:t>Prohibition</w:t>
            </w:r>
          </w:p>
        </w:tc>
      </w:tr>
      <w:tr w14:paraId="2A91D37B"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E546A" w:rsidP="004B5330" w14:paraId="10FD3442" w14:textId="77777777">
            <w:pPr>
              <w:pStyle w:val="LTableTextAbt"/>
              <w:rPr>
                <w:szCs w:val="18"/>
              </w:rPr>
            </w:pPr>
            <w:r>
              <w:rPr>
                <w:szCs w:val="18"/>
              </w:rPr>
              <w:t>Adhesives and Seal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P="00871C56" w14:paraId="5CCA9501" w14:textId="0EDAAE7B">
            <w:pPr>
              <w:pStyle w:val="RTableTextAbt"/>
              <w:tabs>
                <w:tab w:val="left" w:pos="1286"/>
              </w:tabs>
              <w:ind w:right="82"/>
              <w:rPr>
                <w:szCs w:val="18"/>
              </w:rPr>
            </w:pPr>
            <w:r>
              <w:rPr>
                <w:szCs w:val="18"/>
              </w:rPr>
              <w:t>$181,033</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P="00871C56" w14:paraId="62C32DB7" w14:textId="76646DF6">
            <w:pPr>
              <w:pStyle w:val="RTableTextAbt"/>
              <w:tabs>
                <w:tab w:val="left" w:pos="1286"/>
              </w:tabs>
              <w:ind w:right="82"/>
              <w:rPr>
                <w:szCs w:val="18"/>
              </w:rPr>
            </w:pPr>
            <w:r>
              <w:rPr>
                <w:szCs w:val="18"/>
              </w:rPr>
              <w:t>$181,033</w:t>
            </w:r>
          </w:p>
        </w:tc>
        <w:tc>
          <w:tcPr>
            <w:tcW w:w="1080" w:type="dxa"/>
            <w:tcBorders>
              <w:top w:val="single" w:sz="4" w:space="0" w:color="auto"/>
              <w:left w:val="nil"/>
              <w:bottom w:val="single" w:sz="4" w:space="0" w:color="auto"/>
              <w:right w:val="single" w:sz="4" w:space="0" w:color="auto"/>
            </w:tcBorders>
            <w:vAlign w:val="center"/>
          </w:tcPr>
          <w:p w:rsidR="004B5330" w:rsidP="004B5330" w14:paraId="74BDA3F6" w14:textId="77777777">
            <w:pPr>
              <w:pStyle w:val="RTableTextAbt"/>
              <w:tabs>
                <w:tab w:val="left" w:pos="1286"/>
              </w:tabs>
              <w:ind w:right="-13"/>
              <w:jc w:val="center"/>
              <w:rPr>
                <w:szCs w:val="18"/>
              </w:rPr>
            </w:pPr>
            <w:r>
              <w:rPr>
                <w:szCs w:val="18"/>
              </w:rPr>
              <w:t>Prohibition</w:t>
            </w:r>
            <w:r>
              <w:rPr>
                <w:szCs w:val="18"/>
                <w:vertAlign w:val="superscript"/>
              </w:rPr>
              <w:t>3</w:t>
            </w:r>
          </w:p>
        </w:tc>
        <w:tc>
          <w:tcPr>
            <w:tcW w:w="1260" w:type="dxa"/>
            <w:gridSpan w:val="2"/>
            <w:tcBorders>
              <w:top w:val="single" w:sz="4" w:space="0" w:color="auto"/>
              <w:left w:val="nil"/>
              <w:bottom w:val="single" w:sz="4" w:space="0" w:color="auto"/>
              <w:right w:val="single" w:sz="4" w:space="0" w:color="auto"/>
            </w:tcBorders>
          </w:tcPr>
          <w:p w:rsidR="004B5330" w:rsidP="004B5330" w14:paraId="2A481672" w14:textId="77777777">
            <w:pPr>
              <w:pStyle w:val="RTableTextAbt"/>
              <w:tabs>
                <w:tab w:val="left" w:pos="1286"/>
              </w:tabs>
              <w:jc w:val="center"/>
              <w:rPr>
                <w:szCs w:val="18"/>
              </w:rPr>
            </w:pPr>
            <w:r w:rsidRPr="00F82904">
              <w:rPr>
                <w:szCs w:val="18"/>
              </w:rPr>
              <w:t>Prohibition</w:t>
            </w:r>
          </w:p>
        </w:tc>
      </w:tr>
      <w:tr w14:paraId="0FBACE7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E546A" w:rsidP="004B5330" w14:paraId="376AD4C6" w14:textId="77777777">
            <w:pPr>
              <w:pStyle w:val="LTableTextAbt"/>
              <w:rPr>
                <w:szCs w:val="18"/>
              </w:rPr>
            </w:pPr>
            <w:r>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P="00871C56" w14:paraId="18718786" w14:textId="05DB68F0">
            <w:pPr>
              <w:pStyle w:val="RTableTextAbt"/>
              <w:tabs>
                <w:tab w:val="left" w:pos="1286"/>
              </w:tabs>
              <w:ind w:right="82"/>
              <w:rPr>
                <w:szCs w:val="18"/>
              </w:rPr>
            </w:pPr>
            <w:r>
              <w:rPr>
                <w:szCs w:val="18"/>
              </w:rPr>
              <w:t>$4,271</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P="00871C56" w14:paraId="5668E01E" w14:textId="4D556853">
            <w:pPr>
              <w:pStyle w:val="RTableTextAbt"/>
              <w:tabs>
                <w:tab w:val="left" w:pos="1286"/>
              </w:tabs>
              <w:ind w:right="82"/>
              <w:rPr>
                <w:szCs w:val="18"/>
              </w:rPr>
            </w:pPr>
            <w:r>
              <w:rPr>
                <w:szCs w:val="18"/>
              </w:rPr>
              <w:t>$4,271</w:t>
            </w:r>
          </w:p>
        </w:tc>
        <w:tc>
          <w:tcPr>
            <w:tcW w:w="1080" w:type="dxa"/>
            <w:tcBorders>
              <w:top w:val="single" w:sz="4" w:space="0" w:color="auto"/>
              <w:left w:val="nil"/>
              <w:bottom w:val="single" w:sz="4" w:space="0" w:color="auto"/>
              <w:right w:val="single" w:sz="4" w:space="0" w:color="auto"/>
            </w:tcBorders>
          </w:tcPr>
          <w:p w:rsidR="004B5330" w:rsidP="004B5330" w14:paraId="106AC0D5" w14:textId="77777777">
            <w:pPr>
              <w:pStyle w:val="RTableTextAbt"/>
              <w:tabs>
                <w:tab w:val="left" w:pos="1286"/>
              </w:tabs>
              <w:ind w:right="-13"/>
              <w:jc w:val="center"/>
              <w:rPr>
                <w:szCs w:val="18"/>
              </w:rP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tcPr>
          <w:p w:rsidR="004B5330" w:rsidP="004B5330" w14:paraId="6A746E5D" w14:textId="77777777">
            <w:pPr>
              <w:pStyle w:val="RTableTextAbt"/>
              <w:tabs>
                <w:tab w:val="left" w:pos="1286"/>
              </w:tabs>
              <w:jc w:val="center"/>
              <w:rPr>
                <w:szCs w:val="18"/>
              </w:rPr>
            </w:pPr>
            <w:r w:rsidRPr="00F82904">
              <w:rPr>
                <w:szCs w:val="18"/>
              </w:rPr>
              <w:t>Prohibition</w:t>
            </w:r>
          </w:p>
        </w:tc>
      </w:tr>
      <w:tr w14:paraId="0D7B3163"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0C8F5532" w14:textId="77777777">
            <w:pPr>
              <w:pStyle w:val="LTableTextAbt"/>
              <w:rPr>
                <w:szCs w:val="18"/>
              </w:rPr>
            </w:pPr>
            <w:r>
              <w:rPr>
                <w:szCs w:val="18"/>
              </w:rPr>
              <w:t xml:space="preserve">Aerosol Spray Cleaning/Degreasing </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71C407D9" w14:textId="60900746">
            <w:pPr>
              <w:pStyle w:val="RTableTextAbt"/>
              <w:tabs>
                <w:tab w:val="left" w:pos="1286"/>
              </w:tabs>
              <w:ind w:right="82"/>
            </w:pPr>
            <w:r>
              <w:rPr>
                <w:szCs w:val="18"/>
              </w:rPr>
              <w:t>$975,851</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086E01E0" w14:textId="10740171">
            <w:pPr>
              <w:pStyle w:val="RTableTextAbt"/>
              <w:tabs>
                <w:tab w:val="left" w:pos="1286"/>
              </w:tabs>
              <w:ind w:right="82"/>
            </w:pPr>
            <w:r>
              <w:rPr>
                <w:szCs w:val="18"/>
              </w:rPr>
              <w:t>$975,851</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7F4AB388"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6FD65B58" w14:textId="77777777">
            <w:pPr>
              <w:pStyle w:val="RTableTextAbt"/>
              <w:tabs>
                <w:tab w:val="left" w:pos="1286"/>
              </w:tabs>
              <w:jc w:val="center"/>
              <w:rPr>
                <w:szCs w:val="18"/>
              </w:rPr>
            </w:pPr>
            <w:r w:rsidRPr="00F82904">
              <w:rPr>
                <w:szCs w:val="18"/>
              </w:rPr>
              <w:t>Prohibition</w:t>
            </w:r>
          </w:p>
        </w:tc>
      </w:tr>
      <w:tr w14:paraId="53881A0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4A226487" w14:textId="77777777">
            <w:pPr>
              <w:pStyle w:val="LTableTextAbt"/>
              <w:rPr>
                <w:szCs w:val="18"/>
              </w:rPr>
            </w:pPr>
            <w:r>
              <w:rPr>
                <w:szCs w:val="18"/>
              </w:rPr>
              <w:t>Aerosol Spray Cleaning/Degreasing -EEC</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24776669" w14:textId="4D680CF0">
            <w:pPr>
              <w:pStyle w:val="RTableTextAbt"/>
              <w:tabs>
                <w:tab w:val="left" w:pos="1286"/>
              </w:tabs>
              <w:ind w:right="82"/>
            </w:pPr>
            <w:r>
              <w:rPr>
                <w:szCs w:val="18"/>
              </w:rPr>
              <w:t>$20,465,820</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13A09C0B" w14:textId="2BC53891">
            <w:pPr>
              <w:pStyle w:val="RTableTextAbt"/>
              <w:tabs>
                <w:tab w:val="left" w:pos="1286"/>
              </w:tabs>
              <w:ind w:right="82"/>
            </w:pPr>
            <w:r>
              <w:rPr>
                <w:szCs w:val="18"/>
              </w:rPr>
              <w:t>$20,465,820</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138F19EE" w14:textId="77777777">
            <w:pPr>
              <w:pStyle w:val="RTableTextAbt"/>
              <w:tabs>
                <w:tab w:val="left" w:pos="1286"/>
              </w:tabs>
              <w:ind w:right="-13"/>
              <w:jc w:val="center"/>
            </w:pPr>
            <w:r>
              <w:t>Prescriptive Controls</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73E28152" w14:textId="77777777">
            <w:pPr>
              <w:pStyle w:val="RTableTextAbt"/>
              <w:tabs>
                <w:tab w:val="left" w:pos="1286"/>
              </w:tabs>
              <w:jc w:val="center"/>
              <w:rPr>
                <w:szCs w:val="18"/>
              </w:rPr>
            </w:pPr>
            <w:r w:rsidRPr="00F82904">
              <w:rPr>
                <w:szCs w:val="18"/>
              </w:rPr>
              <w:t>Prohibition</w:t>
            </w:r>
          </w:p>
        </w:tc>
      </w:tr>
      <w:tr w14:paraId="6FD04C08" w14:textId="77777777" w:rsidTr="00577C9F">
        <w:tblPrEx>
          <w:tblW w:w="9450" w:type="dxa"/>
          <w:tblLayout w:type="fixed"/>
          <w:tblLook w:val="04A0"/>
        </w:tblPrEx>
        <w:trPr>
          <w:trHeight w:val="107"/>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275B6678" w14:textId="77777777">
            <w:pPr>
              <w:pStyle w:val="LTableTextAbt"/>
              <w:rPr>
                <w:szCs w:val="18"/>
              </w:rPr>
            </w:pPr>
            <w:r>
              <w:rPr>
                <w:szCs w:val="18"/>
              </w:rPr>
              <w:t>Liquid and Spray Batch Cold Clean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7876E0F5" w14:textId="4817E34C">
            <w:pPr>
              <w:pStyle w:val="RTableTextAbt"/>
              <w:tabs>
                <w:tab w:val="left" w:pos="1286"/>
              </w:tabs>
              <w:ind w:right="82"/>
            </w:pPr>
            <w:r>
              <w:rPr>
                <w:szCs w:val="18"/>
              </w:rPr>
              <w:t>$4,474,303</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03A10F45" w14:textId="5777C588">
            <w:pPr>
              <w:pStyle w:val="RTableTextAbt"/>
              <w:tabs>
                <w:tab w:val="left" w:pos="1286"/>
              </w:tabs>
              <w:ind w:right="82"/>
            </w:pPr>
            <w:r>
              <w:rPr>
                <w:szCs w:val="18"/>
              </w:rPr>
              <w:t>$4,474,303</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54D36BB5"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4DD7EDF2" w14:textId="77777777">
            <w:pPr>
              <w:pStyle w:val="RTableTextAbt"/>
              <w:tabs>
                <w:tab w:val="left" w:pos="1286"/>
              </w:tabs>
              <w:jc w:val="center"/>
              <w:rPr>
                <w:szCs w:val="18"/>
              </w:rPr>
            </w:pPr>
            <w:r>
              <w:rPr>
                <w:szCs w:val="18"/>
              </w:rPr>
              <w:t>Prohibit</w:t>
            </w:r>
          </w:p>
        </w:tc>
      </w:tr>
      <w:tr w14:paraId="1A310BB3"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2501B70F" w14:textId="77777777">
            <w:pPr>
              <w:pStyle w:val="LTableTextAbt"/>
              <w:rPr>
                <w:szCs w:val="18"/>
              </w:rPr>
            </w:pPr>
            <w:r>
              <w:rPr>
                <w:szCs w:val="18"/>
              </w:rPr>
              <w:t>Photographic Film Us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4DD88082" w14:textId="28E1D3F7">
            <w:pPr>
              <w:pStyle w:val="RTableTextAbt"/>
              <w:tabs>
                <w:tab w:val="left" w:pos="1286"/>
              </w:tabs>
              <w:ind w:right="82"/>
            </w:pPr>
            <w:r>
              <w:rPr>
                <w:szCs w:val="18"/>
              </w:rPr>
              <w:t>$362</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05C6CEB3" w14:textId="7A8D713C">
            <w:pPr>
              <w:pStyle w:val="RTableTextAbt"/>
              <w:tabs>
                <w:tab w:val="left" w:pos="1286"/>
              </w:tabs>
              <w:ind w:right="82"/>
            </w:pPr>
            <w:r>
              <w:rPr>
                <w:szCs w:val="18"/>
              </w:rPr>
              <w:t>$362</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36F469D7"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598D3B84" w14:textId="77777777">
            <w:pPr>
              <w:pStyle w:val="RTableTextAbt"/>
              <w:tabs>
                <w:tab w:val="left" w:pos="1286"/>
              </w:tabs>
              <w:jc w:val="center"/>
              <w:rPr>
                <w:szCs w:val="18"/>
              </w:rPr>
            </w:pPr>
            <w:r>
              <w:rPr>
                <w:szCs w:val="18"/>
              </w:rPr>
              <w:t>Prohibit</w:t>
            </w:r>
          </w:p>
        </w:tc>
      </w:tr>
      <w:tr w14:paraId="64369191"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669A9636" w14:textId="77777777">
            <w:pPr>
              <w:pStyle w:val="LTableTextAbt"/>
              <w:rPr>
                <w:szCs w:val="18"/>
              </w:rPr>
            </w:pPr>
            <w:r>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53817AB2" w14:textId="1F3E0814">
            <w:pPr>
              <w:pStyle w:val="RTableTextAbt"/>
              <w:tabs>
                <w:tab w:val="left" w:pos="1286"/>
              </w:tabs>
              <w:ind w:right="82"/>
            </w:pPr>
            <w:r>
              <w:rPr>
                <w:szCs w:val="18"/>
              </w:rPr>
              <w:t>$112,459</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294CD9C7" w14:textId="29C8B5B8">
            <w:pPr>
              <w:pStyle w:val="RTableTextAbt"/>
              <w:tabs>
                <w:tab w:val="left" w:pos="1286"/>
              </w:tabs>
              <w:ind w:right="82"/>
            </w:pPr>
            <w:r>
              <w:rPr>
                <w:szCs w:val="18"/>
              </w:rPr>
              <w:t>$112,459</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044B7C57" w14:textId="77777777">
            <w:pPr>
              <w:pStyle w:val="RTableTextAbt"/>
              <w:tabs>
                <w:tab w:val="left" w:pos="1286"/>
              </w:tabs>
              <w:ind w:right="-13"/>
              <w:jc w:val="center"/>
            </w:pPr>
            <w:r w:rsidRPr="00F82904">
              <w:rPr>
                <w:szCs w:val="18"/>
              </w:rPr>
              <w:t>Prohibition</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5EEDCF4C" w14:textId="77777777">
            <w:pPr>
              <w:pStyle w:val="RTableTextAbt"/>
              <w:tabs>
                <w:tab w:val="left" w:pos="1286"/>
              </w:tabs>
              <w:jc w:val="center"/>
              <w:rPr>
                <w:szCs w:val="18"/>
              </w:rPr>
            </w:pPr>
            <w:r>
              <w:rPr>
                <w:szCs w:val="18"/>
              </w:rPr>
              <w:t>Prohibit</w:t>
            </w:r>
          </w:p>
        </w:tc>
      </w:tr>
      <w:tr w14:paraId="421437BF"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1C7B444A" w14:textId="77777777">
            <w:pPr>
              <w:pStyle w:val="LTableTextAbt"/>
              <w:rPr>
                <w:szCs w:val="18"/>
              </w:rPr>
            </w:pPr>
            <w:r>
              <w:rPr>
                <w:szCs w:val="18"/>
              </w:rPr>
              <w:t>Wipe and Liquid Cleaning and Polish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3FF791D7" w14:textId="13F00E24">
            <w:pPr>
              <w:pStyle w:val="RTableTextAbt"/>
              <w:tabs>
                <w:tab w:val="left" w:pos="1286"/>
              </w:tabs>
              <w:ind w:right="82"/>
            </w:pPr>
            <w:r>
              <w:rPr>
                <w:szCs w:val="18"/>
              </w:rPr>
              <w:t>$33,603</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17A2BF79" w14:textId="7B5B3AB0">
            <w:pPr>
              <w:pStyle w:val="RTableTextAbt"/>
              <w:tabs>
                <w:tab w:val="left" w:pos="1286"/>
              </w:tabs>
              <w:ind w:right="82"/>
            </w:pPr>
            <w:r>
              <w:rPr>
                <w:szCs w:val="18"/>
              </w:rPr>
              <w:t>$33,603</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59983AAE"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4010081E" w14:textId="77777777">
            <w:pPr>
              <w:pStyle w:val="RTableTextAbt"/>
              <w:tabs>
                <w:tab w:val="left" w:pos="1286"/>
              </w:tabs>
              <w:jc w:val="center"/>
              <w:rPr>
                <w:szCs w:val="18"/>
              </w:rPr>
            </w:pPr>
            <w:r>
              <w:rPr>
                <w:szCs w:val="18"/>
              </w:rPr>
              <w:t>Prohibit</w:t>
            </w:r>
          </w:p>
        </w:tc>
      </w:tr>
      <w:tr w14:paraId="20DDD82C"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1CAB73DB" w14:textId="77777777">
            <w:pPr>
              <w:pStyle w:val="LTableTextAbt"/>
              <w:rPr>
                <w:szCs w:val="18"/>
              </w:rPr>
            </w:pPr>
            <w:r>
              <w:rPr>
                <w:szCs w:val="18"/>
              </w:rPr>
              <w:t>Inks and Ink Remov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78884763" w14:textId="75E77A4E">
            <w:pPr>
              <w:pStyle w:val="RTableTextAbt"/>
              <w:tabs>
                <w:tab w:val="left" w:pos="1286"/>
              </w:tabs>
              <w:ind w:right="82"/>
            </w:pPr>
            <w:r>
              <w:rPr>
                <w:szCs w:val="18"/>
              </w:rPr>
              <w:t>$4,259</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1F278EF6" w14:textId="4C4BF2A7">
            <w:pPr>
              <w:pStyle w:val="RTableTextAbt"/>
              <w:tabs>
                <w:tab w:val="left" w:pos="1286"/>
              </w:tabs>
              <w:ind w:right="82"/>
            </w:pPr>
            <w:r>
              <w:rPr>
                <w:szCs w:val="18"/>
              </w:rPr>
              <w:t>$4,259</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4BA43FB8"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772D5334" w14:textId="77777777">
            <w:pPr>
              <w:pStyle w:val="RTableTextAbt"/>
              <w:tabs>
                <w:tab w:val="left" w:pos="1286"/>
              </w:tabs>
              <w:jc w:val="center"/>
              <w:rPr>
                <w:szCs w:val="18"/>
              </w:rPr>
            </w:pPr>
            <w:r>
              <w:rPr>
                <w:szCs w:val="18"/>
              </w:rPr>
              <w:t>Prohibit</w:t>
            </w:r>
          </w:p>
        </w:tc>
      </w:tr>
      <w:tr w14:paraId="0B05D10F"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79BAC136" w14:textId="77777777">
            <w:pPr>
              <w:pStyle w:val="LTableTextAbt"/>
              <w:rPr>
                <w:szCs w:val="18"/>
              </w:rPr>
            </w:pPr>
            <w:r>
              <w:rPr>
                <w:szCs w:val="18"/>
              </w:rPr>
              <w:t>Anti-Spatter Welding Aeroso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0C931B6C" w14:textId="18A8D54D">
            <w:pPr>
              <w:pStyle w:val="RTableTextAbt"/>
              <w:tabs>
                <w:tab w:val="left" w:pos="1286"/>
              </w:tabs>
              <w:ind w:right="82"/>
            </w:pPr>
            <w:r>
              <w:rPr>
                <w:szCs w:val="18"/>
              </w:rPr>
              <w:t>$8,780</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028FB9CE" w14:textId="200B9C47">
            <w:pPr>
              <w:pStyle w:val="RTableTextAbt"/>
              <w:tabs>
                <w:tab w:val="left" w:pos="1286"/>
              </w:tabs>
              <w:ind w:right="82"/>
            </w:pPr>
            <w:r>
              <w:rPr>
                <w:szCs w:val="18"/>
              </w:rPr>
              <w:t>$8,780</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5ED7D6D2"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19591EF8" w14:textId="77777777">
            <w:pPr>
              <w:pStyle w:val="RTableTextAbt"/>
              <w:tabs>
                <w:tab w:val="left" w:pos="1286"/>
              </w:tabs>
              <w:jc w:val="center"/>
              <w:rPr>
                <w:szCs w:val="18"/>
              </w:rPr>
            </w:pPr>
            <w:r>
              <w:rPr>
                <w:szCs w:val="18"/>
              </w:rPr>
              <w:t>Prohibit</w:t>
            </w:r>
          </w:p>
        </w:tc>
      </w:tr>
      <w:tr w14:paraId="6F072D82"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7931F26E" w14:textId="77777777">
            <w:pPr>
              <w:pStyle w:val="LTableTextAbt"/>
              <w:rPr>
                <w:szCs w:val="18"/>
              </w:rPr>
            </w:pPr>
            <w:r>
              <w:rPr>
                <w:szCs w:val="18"/>
              </w:rPr>
              <w:t>Mold Cleaning, Release and Protect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0C2E58D4" w14:textId="78771732">
            <w:pPr>
              <w:pStyle w:val="RTableTextAbt"/>
              <w:tabs>
                <w:tab w:val="left" w:pos="1286"/>
              </w:tabs>
              <w:ind w:right="82"/>
            </w:pPr>
            <w:r>
              <w:rPr>
                <w:szCs w:val="18"/>
              </w:rPr>
              <w:t>$25,147</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69128206" w14:textId="0BC1DD57">
            <w:pPr>
              <w:pStyle w:val="RTableTextAbt"/>
              <w:tabs>
                <w:tab w:val="left" w:pos="1286"/>
              </w:tabs>
              <w:ind w:right="82"/>
            </w:pPr>
            <w:r>
              <w:rPr>
                <w:szCs w:val="18"/>
              </w:rPr>
              <w:t>$25,147</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06130530" w14:textId="77777777">
            <w:pPr>
              <w:pStyle w:val="RTableTextAbt"/>
              <w:tabs>
                <w:tab w:val="left" w:pos="1286"/>
              </w:tabs>
              <w:ind w:right="-13"/>
              <w:jc w:val="center"/>
            </w:pPr>
            <w:r>
              <w:rPr>
                <w:szCs w:val="18"/>
              </w:rPr>
              <w:t>Prohibit</w:t>
            </w:r>
          </w:p>
        </w:tc>
        <w:tc>
          <w:tcPr>
            <w:tcW w:w="1260" w:type="dxa"/>
            <w:gridSpan w:val="2"/>
            <w:tcBorders>
              <w:top w:val="single" w:sz="4" w:space="0" w:color="auto"/>
              <w:left w:val="nil"/>
              <w:bottom w:val="single" w:sz="4" w:space="0" w:color="auto"/>
              <w:right w:val="single" w:sz="4" w:space="0" w:color="auto"/>
            </w:tcBorders>
            <w:vAlign w:val="center"/>
          </w:tcPr>
          <w:p w:rsidR="004B5330" w:rsidP="004B5330" w14:paraId="22BAB039" w14:textId="77777777">
            <w:pPr>
              <w:pStyle w:val="RTableTextAbt"/>
              <w:tabs>
                <w:tab w:val="left" w:pos="1286"/>
              </w:tabs>
              <w:jc w:val="center"/>
              <w:rPr>
                <w:szCs w:val="18"/>
              </w:rPr>
            </w:pPr>
            <w:r>
              <w:rPr>
                <w:szCs w:val="18"/>
              </w:rPr>
              <w:t>Prohibit</w:t>
            </w:r>
          </w:p>
        </w:tc>
      </w:tr>
      <w:tr w14:paraId="66731A15"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4B5330" w:rsidRPr="00484D1F" w:rsidP="004B5330" w14:paraId="0169B3EA" w14:textId="77777777">
            <w:pPr>
              <w:pStyle w:val="LTableTextAbt"/>
              <w:rPr>
                <w:szCs w:val="18"/>
              </w:rPr>
            </w:pPr>
            <w:r>
              <w:rPr>
                <w:szCs w:val="18"/>
              </w:rPr>
              <w:t>Dry Cleaning (Dry Cleaning Machines &amp; Spot Remover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6D0935" w:rsidP="00871C56" w14:paraId="4F27C9D6" w14:textId="275515F8">
            <w:pPr>
              <w:pStyle w:val="RTableTextAbt"/>
              <w:tabs>
                <w:tab w:val="left" w:pos="1286"/>
              </w:tabs>
              <w:ind w:right="82"/>
            </w:pPr>
            <w:r>
              <w:rPr>
                <w:szCs w:val="18"/>
              </w:rPr>
              <w:t>$109,327</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6D0935" w:rsidP="00871C56" w14:paraId="4476E891" w14:textId="063889E3">
            <w:pPr>
              <w:pStyle w:val="RTableTextAbt"/>
              <w:tabs>
                <w:tab w:val="left" w:pos="1286"/>
              </w:tabs>
              <w:ind w:right="82"/>
            </w:pPr>
            <w:r>
              <w:rPr>
                <w:szCs w:val="18"/>
              </w:rPr>
              <w:t>$43,571</w:t>
            </w:r>
          </w:p>
        </w:tc>
        <w:tc>
          <w:tcPr>
            <w:tcW w:w="1080" w:type="dxa"/>
            <w:tcBorders>
              <w:top w:val="single" w:sz="4" w:space="0" w:color="auto"/>
              <w:left w:val="nil"/>
              <w:bottom w:val="single" w:sz="4" w:space="0" w:color="auto"/>
              <w:right w:val="single" w:sz="4" w:space="0" w:color="auto"/>
            </w:tcBorders>
            <w:vAlign w:val="center"/>
          </w:tcPr>
          <w:p w:rsidR="004B5330" w:rsidRPr="006D0935" w:rsidP="004B5330" w14:paraId="20C4CF1B" w14:textId="77777777">
            <w:pPr>
              <w:pStyle w:val="RTableTextAbt"/>
              <w:tabs>
                <w:tab w:val="left" w:pos="1286"/>
              </w:tabs>
              <w:ind w:right="-13"/>
              <w:jc w:val="center"/>
            </w:pPr>
            <w:r>
              <w:t>10-Year Phase Out</w:t>
            </w:r>
          </w:p>
        </w:tc>
        <w:tc>
          <w:tcPr>
            <w:tcW w:w="1260" w:type="dxa"/>
            <w:gridSpan w:val="2"/>
            <w:tcBorders>
              <w:top w:val="single" w:sz="4" w:space="0" w:color="auto"/>
              <w:left w:val="nil"/>
              <w:bottom w:val="single" w:sz="4" w:space="0" w:color="auto"/>
              <w:right w:val="single" w:sz="4" w:space="0" w:color="auto"/>
            </w:tcBorders>
            <w:vAlign w:val="center"/>
          </w:tcPr>
          <w:p w:rsidR="004B5330" w:rsidRPr="006D0935" w:rsidP="004B5330" w14:paraId="3949FCC6" w14:textId="77777777">
            <w:pPr>
              <w:pStyle w:val="RTableTextAbt"/>
              <w:tabs>
                <w:tab w:val="left" w:pos="1286"/>
              </w:tabs>
              <w:jc w:val="center"/>
            </w:pPr>
            <w:r>
              <w:t>15-Year Phase Out</w:t>
            </w:r>
          </w:p>
        </w:tc>
      </w:tr>
      <w:tr w14:paraId="40D825A2"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tcPr>
          <w:p w:rsidR="004B5330" w:rsidRPr="00484D1F" w:rsidP="004B5330" w14:paraId="68BC95E2" w14:textId="77777777">
            <w:pPr>
              <w:pStyle w:val="LTableTextAbt"/>
              <w:rPr>
                <w:b/>
                <w:bCs w:val="0"/>
                <w:szCs w:val="18"/>
              </w:rPr>
            </w:pPr>
            <w:r w:rsidRPr="00484D1F">
              <w:rPr>
                <w:b/>
                <w:bCs w:val="0"/>
                <w:szCs w:val="18"/>
              </w:rPr>
              <w:t>Tot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4B5330" w:rsidRPr="004B5330" w:rsidP="00871C56" w14:paraId="25CEDB6A" w14:textId="420E852F">
            <w:pPr>
              <w:pStyle w:val="LTableTextAbt"/>
              <w:tabs>
                <w:tab w:val="left" w:pos="1286"/>
              </w:tabs>
              <w:ind w:right="82"/>
              <w:jc w:val="right"/>
              <w:rPr>
                <w:b/>
                <w:bCs w:val="0"/>
              </w:rPr>
            </w:pPr>
            <w:r w:rsidRPr="00577C9F">
              <w:rPr>
                <w:b/>
                <w:bCs w:val="0"/>
                <w:szCs w:val="18"/>
              </w:rPr>
              <w:t>$44,664,289</w:t>
            </w:r>
          </w:p>
        </w:tc>
        <w:tc>
          <w:tcPr>
            <w:tcW w:w="1350" w:type="dxa"/>
            <w:tcBorders>
              <w:top w:val="single" w:sz="4" w:space="0" w:color="auto"/>
              <w:left w:val="nil"/>
              <w:bottom w:val="single" w:sz="4" w:space="0" w:color="auto"/>
              <w:right w:val="single" w:sz="4" w:space="0" w:color="auto"/>
            </w:tcBorders>
            <w:shd w:val="clear" w:color="auto" w:fill="auto"/>
            <w:vAlign w:val="center"/>
          </w:tcPr>
          <w:p w:rsidR="004B5330" w:rsidRPr="004B5330" w:rsidP="00871C56" w14:paraId="0BC442F5" w14:textId="42182CFF">
            <w:pPr>
              <w:pStyle w:val="LTableTextAbt"/>
              <w:tabs>
                <w:tab w:val="left" w:pos="1286"/>
              </w:tabs>
              <w:ind w:right="82"/>
              <w:jc w:val="right"/>
              <w:rPr>
                <w:b/>
                <w:bCs w:val="0"/>
              </w:rPr>
            </w:pPr>
            <w:r w:rsidRPr="00577C9F">
              <w:rPr>
                <w:b/>
                <w:bCs w:val="0"/>
                <w:szCs w:val="18"/>
              </w:rPr>
              <w:t>$64,714,312</w:t>
            </w:r>
          </w:p>
        </w:tc>
        <w:tc>
          <w:tcPr>
            <w:tcW w:w="1080" w:type="dxa"/>
            <w:tcBorders>
              <w:top w:val="single" w:sz="4" w:space="0" w:color="auto"/>
              <w:left w:val="nil"/>
              <w:bottom w:val="single" w:sz="4" w:space="0" w:color="auto"/>
              <w:right w:val="single" w:sz="4" w:space="0" w:color="auto"/>
            </w:tcBorders>
          </w:tcPr>
          <w:p w:rsidR="004B5330" w:rsidRPr="00B92D53" w:rsidP="004B5330" w14:paraId="0349757E" w14:textId="77777777">
            <w:pPr>
              <w:pStyle w:val="LTableTextAbt"/>
              <w:tabs>
                <w:tab w:val="left" w:pos="1286"/>
              </w:tabs>
              <w:jc w:val="right"/>
              <w:rPr>
                <w:b/>
                <w:bCs w:val="0"/>
              </w:rPr>
            </w:pPr>
          </w:p>
        </w:tc>
        <w:tc>
          <w:tcPr>
            <w:tcW w:w="1260" w:type="dxa"/>
            <w:gridSpan w:val="2"/>
            <w:tcBorders>
              <w:top w:val="single" w:sz="4" w:space="0" w:color="auto"/>
              <w:left w:val="nil"/>
              <w:bottom w:val="single" w:sz="4" w:space="0" w:color="auto"/>
              <w:right w:val="single" w:sz="4" w:space="0" w:color="auto"/>
            </w:tcBorders>
          </w:tcPr>
          <w:p w:rsidR="004B5330" w:rsidRPr="00B92D53" w:rsidP="004B5330" w14:paraId="342D1700" w14:textId="77777777">
            <w:pPr>
              <w:pStyle w:val="LTableTextAbt"/>
              <w:tabs>
                <w:tab w:val="left" w:pos="1286"/>
              </w:tabs>
              <w:jc w:val="right"/>
              <w:rPr>
                <w:b/>
                <w:bCs w:val="0"/>
              </w:rPr>
            </w:pPr>
          </w:p>
        </w:tc>
      </w:tr>
      <w:tr w14:paraId="6F735991" w14:textId="77777777" w:rsidTr="00700886">
        <w:tblPrEx>
          <w:tblW w:w="9450" w:type="dxa"/>
          <w:tblLayout w:type="fixed"/>
          <w:tblLook w:val="04A0"/>
        </w:tblPrEx>
        <w:trPr>
          <w:trHeight w:val="280"/>
        </w:trPr>
        <w:tc>
          <w:tcPr>
            <w:tcW w:w="9450" w:type="dxa"/>
            <w:gridSpan w:val="6"/>
            <w:tcBorders>
              <w:top w:val="single" w:sz="4" w:space="0" w:color="auto"/>
              <w:left w:val="single" w:sz="4" w:space="0" w:color="auto"/>
              <w:bottom w:val="single" w:sz="4" w:space="0" w:color="auto"/>
              <w:right w:val="single" w:sz="4" w:space="0" w:color="auto"/>
            </w:tcBorders>
            <w:shd w:val="clear" w:color="auto" w:fill="auto"/>
          </w:tcPr>
          <w:p w:rsidR="004B131A" w:rsidRPr="00BA3BE8" w:rsidP="00CB1C05" w14:paraId="3F287F09" w14:textId="77777777">
            <w:pPr>
              <w:pStyle w:val="RTableTextAbt"/>
              <w:jc w:val="left"/>
              <w:rPr>
                <w:szCs w:val="18"/>
              </w:rPr>
            </w:pPr>
            <w:r>
              <w:rPr>
                <w:szCs w:val="18"/>
                <w:vertAlign w:val="superscript"/>
              </w:rPr>
              <w:t>1</w:t>
            </w:r>
            <w:r>
              <w:rPr>
                <w:szCs w:val="18"/>
              </w:rPr>
              <w:t xml:space="preserve">Since the costs of prohibition are unknown, the WCPP costs are used as a proxy estimate for the prohibition costs. Note that WCPP costs should be lower than the cost of prohibition (because switching to an alternative is a viable compliance strategy under a WCPP requirement, so if it is the more cost-effective compliance strategy then firms are likely to switch to alternatives instead of </w:t>
            </w:r>
            <w:r w:rsidR="00B85694">
              <w:rPr>
                <w:szCs w:val="18"/>
              </w:rPr>
              <w:t>following</w:t>
            </w:r>
            <w:r>
              <w:rPr>
                <w:szCs w:val="18"/>
              </w:rPr>
              <w:t xml:space="preserve"> the WCPP requirements.</w:t>
            </w:r>
          </w:p>
          <w:p w:rsidR="004B131A" w:rsidP="00CB1C05" w14:paraId="0F9E452E" w14:textId="77777777">
            <w:pPr>
              <w:pStyle w:val="RTableTextAbt"/>
              <w:jc w:val="left"/>
              <w:rPr>
                <w:szCs w:val="18"/>
              </w:rPr>
            </w:pPr>
            <w:r>
              <w:rPr>
                <w:szCs w:val="18"/>
                <w:vertAlign w:val="superscript"/>
              </w:rPr>
              <w:t>2</w:t>
            </w:r>
            <w:r w:rsidR="00763E87">
              <w:rPr>
                <w:szCs w:val="18"/>
              </w:rPr>
              <w:t xml:space="preserve"> Vapor degreasing costs are lower under Option 2 compared to Option 1 because </w:t>
            </w:r>
            <w:r>
              <w:rPr>
                <w:szCs w:val="18"/>
              </w:rPr>
              <w:t>25 percent of vapor degreasers are assumed to be eligible for the section 6(g) exemption for aircraft skins and aerospace degreasing, respectively.</w:t>
            </w:r>
          </w:p>
          <w:p w:rsidR="004B131A" w:rsidRPr="00B92D53" w:rsidP="00CB1C05" w14:paraId="45D09F12" w14:textId="77777777">
            <w:pPr>
              <w:pStyle w:val="LTableTextAbt"/>
              <w:tabs>
                <w:tab w:val="left" w:pos="1286"/>
              </w:tabs>
              <w:ind w:right="495"/>
              <w:rPr>
                <w:b/>
                <w:bCs w:val="0"/>
              </w:rPr>
            </w:pPr>
            <w:r>
              <w:rPr>
                <w:szCs w:val="18"/>
                <w:vertAlign w:val="superscript"/>
              </w:rPr>
              <w:t>3</w:t>
            </w:r>
            <w:r>
              <w:rPr>
                <w:szCs w:val="18"/>
              </w:rPr>
              <w:t>While there are limited exemptions for adhesives and sealants, this analysis assumes all users and formulators switch to alternatives because it is likely to be the most cost-effective option.</w:t>
            </w:r>
          </w:p>
        </w:tc>
      </w:tr>
      <w:tr w14:paraId="2CBFBE51" w14:textId="77777777" w:rsidTr="00700886">
        <w:tblPrEx>
          <w:tblW w:w="9450" w:type="dxa"/>
          <w:tblLayout w:type="fixed"/>
          <w:tblLook w:val="04A0"/>
        </w:tblPrEx>
        <w:trPr>
          <w:trHeight w:val="280"/>
        </w:trPr>
        <w:tc>
          <w:tcPr>
            <w:tcW w:w="9450" w:type="dxa"/>
            <w:gridSpan w:val="6"/>
            <w:tcBorders>
              <w:bottom w:val="single" w:sz="4" w:space="0" w:color="auto"/>
            </w:tcBorders>
            <w:shd w:val="clear" w:color="auto" w:fill="auto"/>
            <w:vAlign w:val="center"/>
          </w:tcPr>
          <w:p w:rsidR="00BA7602" w:rsidP="00CB1C05" w14:paraId="373FFC53" w14:textId="77777777">
            <w:pPr>
              <w:pStyle w:val="TableTitleA"/>
            </w:pPr>
            <w:bookmarkStart w:id="1273" w:name="_Ref158714205"/>
            <w:bookmarkStart w:id="1274" w:name="_Toc165379708"/>
            <w:r>
              <w:t xml:space="preserve">Table </w:t>
            </w:r>
            <w:r w:rsidR="00BC4B5D">
              <w:fldChar w:fldCharType="begin" w:fldLock="1"/>
            </w:r>
            <w:r w:rsidR="00BC4B5D">
              <w:instrText xml:space="preserve"> STYLEREF 1 \s </w:instrText>
            </w:r>
            <w:r w:rsidR="00BC4B5D">
              <w:fldChar w:fldCharType="separate"/>
            </w:r>
            <w:r w:rsidR="0092222B">
              <w:rPr>
                <w:noProof/>
              </w:rPr>
              <w:t>7</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75</w:t>
            </w:r>
            <w:r w:rsidR="00BC4B5D">
              <w:rPr>
                <w:noProof/>
              </w:rPr>
              <w:fldChar w:fldCharType="end"/>
            </w:r>
            <w:bookmarkEnd w:id="1273"/>
            <w:r>
              <w:t>:</w:t>
            </w:r>
            <w:r w:rsidR="00CD3CDF">
              <w:t xml:space="preserve">Total 20-Year </w:t>
            </w:r>
            <w:r w:rsidR="006765DB">
              <w:t xml:space="preserve">Annualized </w:t>
            </w:r>
            <w:r w:rsidRPr="006D0935" w:rsidR="006765DB">
              <w:t>Costs</w:t>
            </w:r>
            <w:r w:rsidRPr="006D0935">
              <w:t xml:space="preserve"> by Use Category </w:t>
            </w:r>
            <w:r>
              <w:t>by Option (</w:t>
            </w:r>
            <w:r w:rsidR="002159F7">
              <w:t>7</w:t>
            </w:r>
            <w:r>
              <w:t>% Discount Rate)</w:t>
            </w:r>
            <w:bookmarkEnd w:id="1274"/>
          </w:p>
        </w:tc>
      </w:tr>
      <w:tr w14:paraId="3E5CA98B" w14:textId="77777777" w:rsidTr="00700886">
        <w:tblPrEx>
          <w:tblW w:w="9450" w:type="dxa"/>
          <w:tblLayout w:type="fixed"/>
          <w:tblLook w:val="04A0"/>
        </w:tblPrEx>
        <w:trPr>
          <w:trHeight w:val="407"/>
        </w:trPr>
        <w:tc>
          <w:tcPr>
            <w:tcW w:w="4410" w:type="dxa"/>
            <w:vMerge w:val="restart"/>
            <w:tcBorders>
              <w:top w:val="single" w:sz="4" w:space="0" w:color="auto"/>
              <w:left w:val="single" w:sz="4" w:space="0" w:color="auto"/>
              <w:right w:val="single" w:sz="4" w:space="0" w:color="auto"/>
            </w:tcBorders>
            <w:shd w:val="clear" w:color="000000" w:fill="48A9C5"/>
            <w:vAlign w:val="center"/>
          </w:tcPr>
          <w:p w:rsidR="00AA1F5B" w:rsidRPr="006D0935" w:rsidP="00CB1C05" w14:paraId="52F4EBD0" w14:textId="77777777">
            <w:pPr>
              <w:pStyle w:val="TableSubtitle"/>
            </w:pPr>
            <w:r>
              <w:t>Use Category</w:t>
            </w:r>
          </w:p>
        </w:tc>
        <w:tc>
          <w:tcPr>
            <w:tcW w:w="1350" w:type="dxa"/>
            <w:vMerge w:val="restart"/>
            <w:tcBorders>
              <w:top w:val="single" w:sz="4" w:space="0" w:color="auto"/>
              <w:left w:val="nil"/>
              <w:right w:val="single" w:sz="4" w:space="0" w:color="auto"/>
            </w:tcBorders>
            <w:shd w:val="clear" w:color="000000" w:fill="48A9C5"/>
            <w:noWrap/>
            <w:vAlign w:val="center"/>
          </w:tcPr>
          <w:p w:rsidR="00AA1F5B" w:rsidP="00CB1C05" w14:paraId="190761DB" w14:textId="77777777">
            <w:pPr>
              <w:pStyle w:val="TableSubtitle"/>
              <w:rPr>
                <w:rFonts w:cs="Calibri"/>
              </w:rPr>
            </w:pPr>
            <w:r>
              <w:rPr>
                <w:rFonts w:cs="Calibri"/>
              </w:rPr>
              <w:t>Option 1</w:t>
            </w:r>
          </w:p>
          <w:p w:rsidR="00AA1F5B" w:rsidRPr="006D0935" w:rsidP="00CB1C05" w14:paraId="4B41D97D" w14:textId="77777777">
            <w:pPr>
              <w:pStyle w:val="TableSubtitle"/>
            </w:pPr>
            <w:r>
              <w:rPr>
                <w:rFonts w:cs="Calibri"/>
              </w:rPr>
              <w:t>(Final Rule)</w:t>
            </w:r>
          </w:p>
        </w:tc>
        <w:tc>
          <w:tcPr>
            <w:tcW w:w="1350" w:type="dxa"/>
            <w:vMerge w:val="restart"/>
            <w:tcBorders>
              <w:top w:val="single" w:sz="4" w:space="0" w:color="auto"/>
              <w:left w:val="nil"/>
              <w:right w:val="single" w:sz="4" w:space="0" w:color="auto"/>
            </w:tcBorders>
            <w:shd w:val="clear" w:color="000000" w:fill="48A9C5"/>
            <w:noWrap/>
            <w:vAlign w:val="center"/>
          </w:tcPr>
          <w:p w:rsidR="00AA1F5B" w:rsidP="00CB1C05" w14:paraId="38415C77" w14:textId="77777777">
            <w:pPr>
              <w:pStyle w:val="TableSubtitle"/>
            </w:pPr>
            <w:r>
              <w:t>Option 2</w:t>
            </w:r>
          </w:p>
          <w:p w:rsidR="00AA1F5B" w:rsidRPr="006D0935" w:rsidP="00CB1C05" w14:paraId="3E8502B8" w14:textId="77777777">
            <w:pPr>
              <w:pStyle w:val="TableSubtitle"/>
            </w:pPr>
            <w:r>
              <w:t>(Alternative Option)</w:t>
            </w:r>
          </w:p>
        </w:tc>
        <w:tc>
          <w:tcPr>
            <w:tcW w:w="2340" w:type="dxa"/>
            <w:gridSpan w:val="3"/>
            <w:tcBorders>
              <w:top w:val="single" w:sz="4" w:space="0" w:color="auto"/>
              <w:left w:val="nil"/>
              <w:bottom w:val="single" w:sz="4" w:space="0" w:color="auto"/>
              <w:right w:val="single" w:sz="4" w:space="0" w:color="auto"/>
            </w:tcBorders>
            <w:shd w:val="clear" w:color="000000" w:fill="48A9C5"/>
            <w:vAlign w:val="center"/>
          </w:tcPr>
          <w:p w:rsidR="00BA7602" w:rsidP="00CB1C05" w14:paraId="0FC61D3F" w14:textId="77777777">
            <w:pPr>
              <w:pStyle w:val="TableSubtitle"/>
            </w:pPr>
            <w:r>
              <w:t>Notes</w:t>
            </w:r>
          </w:p>
        </w:tc>
      </w:tr>
      <w:tr w14:paraId="066D7C3A" w14:textId="77777777" w:rsidTr="00700886">
        <w:tblPrEx>
          <w:tblW w:w="9450" w:type="dxa"/>
          <w:tblLayout w:type="fixed"/>
          <w:tblLook w:val="04A0"/>
        </w:tblPrEx>
        <w:trPr>
          <w:trHeight w:val="406"/>
        </w:trPr>
        <w:tc>
          <w:tcPr>
            <w:tcW w:w="4410" w:type="dxa"/>
            <w:vMerge/>
            <w:tcBorders>
              <w:left w:val="single" w:sz="4" w:space="0" w:color="auto"/>
              <w:right w:val="single" w:sz="4" w:space="0" w:color="auto"/>
            </w:tcBorders>
            <w:shd w:val="clear" w:color="000000" w:fill="48A9C5"/>
            <w:vAlign w:val="center"/>
          </w:tcPr>
          <w:p w:rsidR="00700886" w:rsidP="00CB1C05" w14:paraId="03E1010E" w14:textId="77777777">
            <w:pPr>
              <w:pStyle w:val="TableSubtitle"/>
            </w:pPr>
          </w:p>
        </w:tc>
        <w:tc>
          <w:tcPr>
            <w:tcW w:w="1350" w:type="dxa"/>
            <w:vMerge/>
            <w:tcBorders>
              <w:left w:val="nil"/>
              <w:bottom w:val="single" w:sz="4" w:space="0" w:color="auto"/>
              <w:right w:val="single" w:sz="4" w:space="0" w:color="auto"/>
            </w:tcBorders>
            <w:shd w:val="clear" w:color="000000" w:fill="48A9C5"/>
            <w:noWrap/>
            <w:vAlign w:val="center"/>
          </w:tcPr>
          <w:p w:rsidR="00700886" w:rsidP="00CB1C05" w14:paraId="69F23B78" w14:textId="77777777">
            <w:pPr>
              <w:pStyle w:val="TableSubtitle"/>
              <w:rPr>
                <w:rFonts w:cs="Calibri"/>
              </w:rPr>
            </w:pPr>
          </w:p>
        </w:tc>
        <w:tc>
          <w:tcPr>
            <w:tcW w:w="1350" w:type="dxa"/>
            <w:vMerge/>
            <w:tcBorders>
              <w:left w:val="nil"/>
              <w:bottom w:val="single" w:sz="4" w:space="0" w:color="auto"/>
              <w:right w:val="single" w:sz="4" w:space="0" w:color="auto"/>
            </w:tcBorders>
            <w:shd w:val="clear" w:color="000000" w:fill="48A9C5"/>
            <w:noWrap/>
            <w:vAlign w:val="center"/>
          </w:tcPr>
          <w:p w:rsidR="00700886" w:rsidP="00CB1C05" w14:paraId="0CE04C14" w14:textId="77777777">
            <w:pPr>
              <w:pStyle w:val="TableSubtitle"/>
            </w:pPr>
          </w:p>
        </w:tc>
        <w:tc>
          <w:tcPr>
            <w:tcW w:w="1132" w:type="dxa"/>
            <w:gridSpan w:val="2"/>
            <w:tcBorders>
              <w:top w:val="single" w:sz="4" w:space="0" w:color="auto"/>
              <w:left w:val="nil"/>
              <w:bottom w:val="single" w:sz="4" w:space="0" w:color="auto"/>
              <w:right w:val="single" w:sz="4" w:space="0" w:color="auto"/>
            </w:tcBorders>
            <w:shd w:val="clear" w:color="000000" w:fill="48A9C5"/>
            <w:vAlign w:val="center"/>
          </w:tcPr>
          <w:p w:rsidR="00700886" w:rsidP="00CB1C05" w14:paraId="13D35ACF" w14:textId="77777777">
            <w:pPr>
              <w:pStyle w:val="TableSubtitle"/>
              <w:rPr>
                <w:rFonts w:cs="Calibri"/>
              </w:rPr>
            </w:pPr>
            <w:r>
              <w:rPr>
                <w:rFonts w:cs="Calibri"/>
              </w:rPr>
              <w:t>Option 1</w:t>
            </w:r>
          </w:p>
          <w:p w:rsidR="00700886" w:rsidP="00CB1C05" w14:paraId="2E4F6BE0" w14:textId="77777777">
            <w:pPr>
              <w:pStyle w:val="TableSubtitle"/>
            </w:pPr>
            <w:r>
              <w:rPr>
                <w:rFonts w:cs="Calibri"/>
              </w:rPr>
              <w:t>(Final Rule)</w:t>
            </w:r>
          </w:p>
        </w:tc>
        <w:tc>
          <w:tcPr>
            <w:tcW w:w="1208" w:type="dxa"/>
            <w:tcBorders>
              <w:top w:val="single" w:sz="4" w:space="0" w:color="auto"/>
              <w:left w:val="nil"/>
              <w:bottom w:val="single" w:sz="4" w:space="0" w:color="auto"/>
              <w:right w:val="single" w:sz="4" w:space="0" w:color="auto"/>
            </w:tcBorders>
            <w:shd w:val="clear" w:color="000000" w:fill="48A9C5"/>
            <w:vAlign w:val="center"/>
          </w:tcPr>
          <w:p w:rsidR="00700886" w:rsidP="00CB1C05" w14:paraId="37EA3E73" w14:textId="77777777">
            <w:pPr>
              <w:pStyle w:val="TableSubtitle"/>
            </w:pPr>
            <w:r>
              <w:t>Option 2</w:t>
            </w:r>
          </w:p>
          <w:p w:rsidR="00700886" w:rsidP="00CB1C05" w14:paraId="306AA5F5" w14:textId="77777777">
            <w:pPr>
              <w:pStyle w:val="TableSubtitle"/>
            </w:pPr>
            <w:r>
              <w:t>(Alternative Option</w:t>
            </w:r>
          </w:p>
        </w:tc>
      </w:tr>
      <w:tr w14:paraId="4C27EAC1"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314376D7" w14:textId="77777777">
            <w:pPr>
              <w:pStyle w:val="LTableTextAbt"/>
              <w:rPr>
                <w:szCs w:val="18"/>
              </w:rPr>
            </w:pPr>
            <w:r w:rsidRPr="00484D1F">
              <w:rPr>
                <w:szCs w:val="18"/>
              </w:rPr>
              <w:t>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0432F1AC" w14:textId="34831312">
            <w:pPr>
              <w:pStyle w:val="RTableTextAbt"/>
              <w:ind w:right="-26"/>
              <w:rPr>
                <w:szCs w:val="18"/>
              </w:rPr>
            </w:pPr>
            <w:r>
              <w:rPr>
                <w:szCs w:val="18"/>
              </w:rPr>
              <w:t>$1,975,145</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316E059D" w14:textId="237F6A9D">
            <w:pPr>
              <w:pStyle w:val="RTableTextAbt"/>
              <w:ind w:right="-26"/>
              <w:rPr>
                <w:szCs w:val="18"/>
              </w:rPr>
            </w:pPr>
            <w:r>
              <w:rPr>
                <w:szCs w:val="18"/>
              </w:rPr>
              <w:t>$1,975,145</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64DA1F5D"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RPr="006D0935" w:rsidP="00871C56" w14:paraId="1EF22FFE" w14:textId="77777777">
            <w:pPr>
              <w:pStyle w:val="RTableTextAbt"/>
              <w:ind w:right="-60"/>
              <w:jc w:val="center"/>
            </w:pPr>
            <w:r>
              <w:t>WCPP</w:t>
            </w:r>
          </w:p>
        </w:tc>
      </w:tr>
      <w:tr w14:paraId="6A976A4F"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3265D2E5" w14:textId="77777777">
            <w:pPr>
              <w:pStyle w:val="LTableTextAbt"/>
              <w:rPr>
                <w:szCs w:val="18"/>
              </w:rPr>
            </w:pPr>
            <w:r w:rsidRPr="00484D1F">
              <w:rPr>
                <w:szCs w:val="18"/>
              </w:rPr>
              <w:t>Import/</w:t>
            </w:r>
            <w:r w:rsidRPr="004E546A">
              <w:rPr>
                <w:szCs w:val="18"/>
              </w:rPr>
              <w:t>Repackag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07585A6F" w14:textId="6A29D10A">
            <w:pPr>
              <w:pStyle w:val="RTableTextAbt"/>
              <w:ind w:right="-26"/>
              <w:rPr>
                <w:szCs w:val="18"/>
              </w:rPr>
            </w:pPr>
            <w:r>
              <w:rPr>
                <w:szCs w:val="18"/>
              </w:rPr>
              <w:t>$203,245</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6392137D" w14:textId="61455BD3">
            <w:pPr>
              <w:pStyle w:val="RTableTextAbt"/>
              <w:ind w:right="-26"/>
              <w:rPr>
                <w:szCs w:val="18"/>
              </w:rPr>
            </w:pPr>
            <w:r>
              <w:rPr>
                <w:szCs w:val="18"/>
              </w:rPr>
              <w:t>$203,245</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760280F7"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RPr="006D0935" w:rsidP="00871C56" w14:paraId="591A8CC6" w14:textId="77777777">
            <w:pPr>
              <w:pStyle w:val="RTableTextAbt"/>
              <w:ind w:right="-60"/>
              <w:jc w:val="center"/>
            </w:pPr>
            <w:r>
              <w:t>WCPP</w:t>
            </w:r>
          </w:p>
        </w:tc>
      </w:tr>
      <w:tr w14:paraId="2AA515F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4DD6457F" w14:textId="77777777">
            <w:pPr>
              <w:pStyle w:val="LTableTextAbt"/>
              <w:rPr>
                <w:szCs w:val="18"/>
              </w:rPr>
            </w:pPr>
            <w:r>
              <w:rPr>
                <w:szCs w:val="18"/>
              </w:rPr>
              <w:t>Reactant/Intermediat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3034E916" w14:textId="3CE09CC6">
            <w:pPr>
              <w:pStyle w:val="RTableTextAbt"/>
              <w:ind w:right="-26"/>
              <w:rPr>
                <w:szCs w:val="18"/>
              </w:rPr>
            </w:pPr>
            <w:r>
              <w:rPr>
                <w:szCs w:val="18"/>
              </w:rPr>
              <w:t>$382,587</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78DEC38F" w14:textId="0FEB19B8">
            <w:pPr>
              <w:pStyle w:val="RTableTextAbt"/>
              <w:ind w:right="-26"/>
              <w:rPr>
                <w:szCs w:val="18"/>
              </w:rPr>
            </w:pPr>
            <w:r>
              <w:rPr>
                <w:szCs w:val="18"/>
              </w:rPr>
              <w:t>$382,587</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15014B99"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RPr="006D0935" w:rsidP="00871C56" w14:paraId="6DBDEFCA" w14:textId="77777777">
            <w:pPr>
              <w:pStyle w:val="RTableTextAbt"/>
              <w:ind w:right="-60"/>
              <w:jc w:val="center"/>
            </w:pPr>
            <w:r>
              <w:t>WCPP</w:t>
            </w:r>
          </w:p>
        </w:tc>
      </w:tr>
      <w:tr w14:paraId="7404097C"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1A4868B1" w14:textId="77777777">
            <w:pPr>
              <w:pStyle w:val="LTableTextAbt"/>
              <w:rPr>
                <w:szCs w:val="18"/>
              </w:rPr>
            </w:pPr>
            <w:r>
              <w:rPr>
                <w:szCs w:val="18"/>
              </w:rPr>
              <w:t>Processing Aid in Petrochemical Manufactur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66E51E79" w14:textId="49466DC0">
            <w:pPr>
              <w:pStyle w:val="RTableTextAbt"/>
              <w:ind w:right="-26"/>
              <w:rPr>
                <w:szCs w:val="18"/>
              </w:rPr>
            </w:pPr>
            <w:r>
              <w:rPr>
                <w:szCs w:val="18"/>
              </w:rPr>
              <w:t>$1,036,737</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7ECEEF6E" w14:textId="2DED4AA6">
            <w:pPr>
              <w:pStyle w:val="RTableTextAbt"/>
              <w:ind w:right="-26"/>
              <w:rPr>
                <w:szCs w:val="18"/>
              </w:rPr>
            </w:pPr>
            <w:r>
              <w:rPr>
                <w:szCs w:val="18"/>
              </w:rPr>
              <w:t>$1,036,737</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63C4493E" w14:textId="77777777">
            <w:pPr>
              <w:pStyle w:val="RTableTextAbt"/>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RPr="006D0935" w:rsidP="00871C56" w14:paraId="7C3ABA25" w14:textId="77777777">
            <w:pPr>
              <w:pStyle w:val="RTableTextAbt"/>
              <w:ind w:right="-60"/>
              <w:jc w:val="center"/>
            </w:pPr>
            <w:r>
              <w:t>WCPP</w:t>
            </w:r>
          </w:p>
        </w:tc>
      </w:tr>
      <w:tr w14:paraId="5A3544EC" w14:textId="77777777" w:rsidTr="00577C9F">
        <w:tblPrEx>
          <w:tblW w:w="9450" w:type="dxa"/>
          <w:tblLayout w:type="fixed"/>
          <w:tblLook w:val="04A0"/>
        </w:tblPrEx>
        <w:trPr>
          <w:trHeight w:val="269"/>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59ECD78D" w14:textId="77777777">
            <w:pPr>
              <w:pStyle w:val="LTableTextAbt"/>
              <w:rPr>
                <w:szCs w:val="18"/>
              </w:rPr>
            </w:pPr>
            <w:r>
              <w:rPr>
                <w:szCs w:val="18"/>
              </w:rPr>
              <w:t>Production of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6E161FA6" w14:textId="03558B5D">
            <w:pPr>
              <w:pStyle w:val="RTableTextAbt"/>
              <w:tabs>
                <w:tab w:val="left" w:pos="1286"/>
              </w:tabs>
              <w:ind w:right="-26"/>
              <w:rPr>
                <w:szCs w:val="18"/>
              </w:rPr>
            </w:pPr>
            <w:r>
              <w:rPr>
                <w:szCs w:val="18"/>
              </w:rPr>
              <w:t>$43,275</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61C924EE" w14:textId="03D02616">
            <w:pPr>
              <w:pStyle w:val="RTableTextAbt"/>
              <w:tabs>
                <w:tab w:val="left" w:pos="1286"/>
              </w:tabs>
              <w:ind w:right="-26"/>
              <w:rPr>
                <w:szCs w:val="18"/>
              </w:rPr>
            </w:pPr>
            <w:r>
              <w:rPr>
                <w:szCs w:val="18"/>
              </w:rPr>
              <w:t>$43,275</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7C9AA196"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P="00871C56" w14:paraId="5336039B" w14:textId="77777777">
            <w:pPr>
              <w:pStyle w:val="RTableTextAbt"/>
              <w:tabs>
                <w:tab w:val="left" w:pos="1286"/>
              </w:tabs>
              <w:ind w:right="-60"/>
              <w:jc w:val="center"/>
              <w:rPr>
                <w:szCs w:val="18"/>
              </w:rPr>
            </w:pPr>
            <w:r>
              <w:rPr>
                <w:szCs w:val="18"/>
              </w:rPr>
              <w:t>Prohibition</w:t>
            </w:r>
            <w:r w:rsidRPr="00F01C70">
              <w:rPr>
                <w:szCs w:val="18"/>
                <w:vertAlign w:val="superscript"/>
              </w:rPr>
              <w:t>1</w:t>
            </w:r>
          </w:p>
        </w:tc>
      </w:tr>
      <w:tr w14:paraId="44B3541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48A1F5FD" w14:textId="77777777">
            <w:pPr>
              <w:pStyle w:val="LTableTextAbt"/>
              <w:rPr>
                <w:szCs w:val="18"/>
              </w:rPr>
            </w:pPr>
            <w:r>
              <w:rPr>
                <w:szCs w:val="18"/>
              </w:rPr>
              <w:t>Use as Maskant for Chemical Mill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0866C61A" w14:textId="6351CF6A">
            <w:pPr>
              <w:pStyle w:val="RTableTextAbt"/>
              <w:tabs>
                <w:tab w:val="left" w:pos="1286"/>
              </w:tabs>
              <w:ind w:right="-26"/>
              <w:rPr>
                <w:szCs w:val="18"/>
              </w:rPr>
            </w:pPr>
            <w:r>
              <w:rPr>
                <w:szCs w:val="18"/>
              </w:rPr>
              <w:t>$1,421,354</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69CA8917" w14:textId="548F02E7">
            <w:pPr>
              <w:pStyle w:val="RTableTextAbt"/>
              <w:tabs>
                <w:tab w:val="left" w:pos="1286"/>
              </w:tabs>
              <w:ind w:right="-26"/>
              <w:rPr>
                <w:szCs w:val="18"/>
              </w:rPr>
            </w:pPr>
            <w:r>
              <w:rPr>
                <w:szCs w:val="18"/>
              </w:rPr>
              <w:t>$1,421,354</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19FA39A9"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P="00871C56" w14:paraId="2F82B700" w14:textId="77777777">
            <w:pPr>
              <w:pStyle w:val="RTableTextAbt"/>
              <w:tabs>
                <w:tab w:val="left" w:pos="1286"/>
              </w:tabs>
              <w:ind w:right="-60"/>
              <w:jc w:val="center"/>
              <w:rPr>
                <w:szCs w:val="18"/>
              </w:rPr>
            </w:pPr>
            <w:r>
              <w:rPr>
                <w:szCs w:val="18"/>
              </w:rPr>
              <w:t>Prohibition</w:t>
            </w:r>
            <w:r w:rsidRPr="00F01C70">
              <w:rPr>
                <w:szCs w:val="18"/>
                <w:vertAlign w:val="superscript"/>
              </w:rPr>
              <w:t>1</w:t>
            </w:r>
          </w:p>
        </w:tc>
      </w:tr>
      <w:tr w14:paraId="2F287FB3"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2EADCF12" w14:textId="77777777">
            <w:pPr>
              <w:pStyle w:val="LTableTextAbt"/>
              <w:rPr>
                <w:szCs w:val="18"/>
              </w:rPr>
            </w:pPr>
            <w:r>
              <w:rPr>
                <w:szCs w:val="18"/>
              </w:rPr>
              <w:t>Vapor Degreasing: Open Top Vapor Degreasing (OT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5CEDC1C6" w14:textId="0D6F3941">
            <w:pPr>
              <w:pStyle w:val="RTableTextAbt"/>
              <w:tabs>
                <w:tab w:val="left" w:pos="1286"/>
              </w:tabs>
              <w:ind w:right="-26"/>
              <w:rPr>
                <w:szCs w:val="18"/>
              </w:rPr>
            </w:pPr>
            <w:r>
              <w:rPr>
                <w:szCs w:val="18"/>
              </w:rPr>
              <w:t>$13,724,146</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282FB9C6" w14:textId="7EF42436">
            <w:pPr>
              <w:pStyle w:val="RTableTextAbt"/>
              <w:tabs>
                <w:tab w:val="left" w:pos="1286"/>
              </w:tabs>
              <w:ind w:right="-26"/>
              <w:rPr>
                <w:szCs w:val="18"/>
              </w:rPr>
            </w:pPr>
            <w:r>
              <w:rPr>
                <w:szCs w:val="18"/>
              </w:rPr>
              <w:t>$34,274,791</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49F6A989"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P="00871C56" w14:paraId="16D2C6FC" w14:textId="77777777">
            <w:pPr>
              <w:pStyle w:val="RTableTextAbt"/>
              <w:tabs>
                <w:tab w:val="left" w:pos="1286"/>
              </w:tabs>
              <w:ind w:right="-60"/>
              <w:jc w:val="center"/>
              <w:rPr>
                <w:szCs w:val="18"/>
              </w:rPr>
            </w:pPr>
            <w:r>
              <w:rPr>
                <w:szCs w:val="18"/>
              </w:rPr>
              <w:t>Prohibition</w:t>
            </w:r>
            <w:r w:rsidRPr="00680B28">
              <w:rPr>
                <w:szCs w:val="18"/>
                <w:vertAlign w:val="superscript"/>
              </w:rPr>
              <w:t>2</w:t>
            </w:r>
          </w:p>
        </w:tc>
      </w:tr>
      <w:tr w14:paraId="05D5DCB1"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3FB7BAD0" w14:textId="77777777">
            <w:pPr>
              <w:pStyle w:val="LTableTextAbt"/>
              <w:rPr>
                <w:szCs w:val="18"/>
              </w:rPr>
            </w:pPr>
            <w:r>
              <w:rPr>
                <w:szCs w:val="18"/>
              </w:rPr>
              <w:t>Vapor Degreasing: Enclosed Vapor Degreasing (E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06868DAA" w14:textId="771E3542">
            <w:pPr>
              <w:pStyle w:val="RTableTextAbt"/>
              <w:tabs>
                <w:tab w:val="left" w:pos="1286"/>
              </w:tabs>
              <w:ind w:right="-26"/>
              <w:rPr>
                <w:szCs w:val="18"/>
              </w:rPr>
            </w:pPr>
            <w:r>
              <w:rPr>
                <w:szCs w:val="18"/>
              </w:rPr>
              <w:t>$100,278</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72F56CE6" w14:textId="5CEE18BD">
            <w:pPr>
              <w:pStyle w:val="RTableTextAbt"/>
              <w:tabs>
                <w:tab w:val="left" w:pos="1286"/>
              </w:tabs>
              <w:ind w:right="-26"/>
              <w:rPr>
                <w:szCs w:val="18"/>
              </w:rPr>
            </w:pPr>
            <w:r>
              <w:rPr>
                <w:szCs w:val="18"/>
              </w:rPr>
              <w:t>$5,645,260</w:t>
            </w:r>
          </w:p>
        </w:tc>
        <w:tc>
          <w:tcPr>
            <w:tcW w:w="1132" w:type="dxa"/>
            <w:gridSpan w:val="2"/>
            <w:tcBorders>
              <w:top w:val="single" w:sz="4" w:space="0" w:color="auto"/>
              <w:left w:val="nil"/>
              <w:bottom w:val="single" w:sz="4" w:space="0" w:color="auto"/>
              <w:right w:val="single" w:sz="4" w:space="0" w:color="auto"/>
            </w:tcBorders>
            <w:vAlign w:val="center"/>
          </w:tcPr>
          <w:p w:rsidR="00871C56" w:rsidRPr="006D0935" w:rsidP="00871C56" w14:paraId="4C5FB1F5" w14:textId="77777777">
            <w:pPr>
              <w:pStyle w:val="RTableTextAbt"/>
              <w:tabs>
                <w:tab w:val="left" w:pos="1286"/>
              </w:tabs>
              <w:ind w:right="-60"/>
              <w:jc w:val="center"/>
            </w:pPr>
            <w:r>
              <w:t>WCPP</w:t>
            </w:r>
          </w:p>
        </w:tc>
        <w:tc>
          <w:tcPr>
            <w:tcW w:w="1208" w:type="dxa"/>
            <w:tcBorders>
              <w:top w:val="single" w:sz="4" w:space="0" w:color="auto"/>
              <w:left w:val="nil"/>
              <w:bottom w:val="single" w:sz="4" w:space="0" w:color="auto"/>
              <w:right w:val="single" w:sz="4" w:space="0" w:color="auto"/>
            </w:tcBorders>
            <w:vAlign w:val="center"/>
          </w:tcPr>
          <w:p w:rsidR="00871C56" w:rsidP="00871C56" w14:paraId="0E3AEE55" w14:textId="77777777">
            <w:pPr>
              <w:pStyle w:val="RTableTextAbt"/>
              <w:tabs>
                <w:tab w:val="left" w:pos="1286"/>
              </w:tabs>
              <w:ind w:right="-60"/>
              <w:jc w:val="center"/>
              <w:rPr>
                <w:szCs w:val="18"/>
              </w:rPr>
            </w:pPr>
            <w:r>
              <w:rPr>
                <w:szCs w:val="18"/>
              </w:rPr>
              <w:t>Prohibition</w:t>
            </w:r>
          </w:p>
        </w:tc>
      </w:tr>
      <w:tr w14:paraId="34B2A335"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E546A" w:rsidP="00871C56" w14:paraId="78803369" w14:textId="77777777">
            <w:pPr>
              <w:pStyle w:val="LTableTextAbt"/>
              <w:rPr>
                <w:szCs w:val="18"/>
              </w:rPr>
            </w:pPr>
            <w:r>
              <w:rPr>
                <w:szCs w:val="18"/>
              </w:rPr>
              <w:t>Vapor Degreasing: Conveyorized Vapor Degreasing (CVD)</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69413D6D" w14:textId="3537FCED">
            <w:pPr>
              <w:pStyle w:val="RTableTextAbt"/>
              <w:tabs>
                <w:tab w:val="left" w:pos="1286"/>
              </w:tabs>
              <w:ind w:right="-26"/>
              <w:rPr>
                <w:szCs w:val="18"/>
              </w:rPr>
            </w:pPr>
            <w:r>
              <w:rPr>
                <w:szCs w:val="18"/>
              </w:rPr>
              <w:t>$921,980</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06DE6939" w14:textId="3FEEEA03">
            <w:pPr>
              <w:pStyle w:val="RTableTextAbt"/>
              <w:tabs>
                <w:tab w:val="left" w:pos="1286"/>
              </w:tabs>
              <w:ind w:right="-26"/>
              <w:rPr>
                <w:szCs w:val="18"/>
              </w:rPr>
            </w:pPr>
            <w:r>
              <w:rPr>
                <w:szCs w:val="18"/>
              </w:rPr>
              <w:t>$921,980</w:t>
            </w:r>
          </w:p>
        </w:tc>
        <w:tc>
          <w:tcPr>
            <w:tcW w:w="1132" w:type="dxa"/>
            <w:gridSpan w:val="2"/>
            <w:tcBorders>
              <w:top w:val="single" w:sz="4" w:space="0" w:color="auto"/>
              <w:left w:val="nil"/>
              <w:bottom w:val="single" w:sz="4" w:space="0" w:color="auto"/>
              <w:right w:val="single" w:sz="4" w:space="0" w:color="auto"/>
            </w:tcBorders>
            <w:vAlign w:val="center"/>
          </w:tcPr>
          <w:p w:rsidR="00871C56" w:rsidP="00871C56" w14:paraId="1D777565" w14:textId="77777777">
            <w:pPr>
              <w:pStyle w:val="RTableTextAbt"/>
              <w:tabs>
                <w:tab w:val="left" w:pos="1286"/>
              </w:tabs>
              <w:ind w:right="-60"/>
              <w:jc w:val="center"/>
              <w:rPr>
                <w:szCs w:val="18"/>
              </w:rPr>
            </w:pPr>
            <w:r>
              <w:rPr>
                <w:szCs w:val="18"/>
              </w:rPr>
              <w:t>Prohibition</w:t>
            </w:r>
          </w:p>
        </w:tc>
        <w:tc>
          <w:tcPr>
            <w:tcW w:w="1208" w:type="dxa"/>
            <w:tcBorders>
              <w:top w:val="single" w:sz="4" w:space="0" w:color="auto"/>
              <w:left w:val="nil"/>
              <w:bottom w:val="single" w:sz="4" w:space="0" w:color="auto"/>
              <w:right w:val="single" w:sz="4" w:space="0" w:color="auto"/>
            </w:tcBorders>
            <w:vAlign w:val="center"/>
          </w:tcPr>
          <w:p w:rsidR="00871C56" w:rsidP="00871C56" w14:paraId="0ADF5453" w14:textId="77777777">
            <w:pPr>
              <w:pStyle w:val="RTableTextAbt"/>
              <w:tabs>
                <w:tab w:val="left" w:pos="1286"/>
              </w:tabs>
              <w:ind w:right="-60"/>
              <w:jc w:val="center"/>
              <w:rPr>
                <w:szCs w:val="18"/>
              </w:rPr>
            </w:pPr>
            <w:r>
              <w:rPr>
                <w:szCs w:val="18"/>
              </w:rPr>
              <w:t>Prohibition</w:t>
            </w:r>
          </w:p>
        </w:tc>
      </w:tr>
      <w:tr w14:paraId="7E54EDD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E546A" w:rsidP="00871C56" w14:paraId="442C04CA" w14:textId="77777777">
            <w:pPr>
              <w:pStyle w:val="LTableTextAbt"/>
              <w:rPr>
                <w:szCs w:val="18"/>
              </w:rPr>
            </w:pPr>
            <w:r>
              <w:rPr>
                <w:szCs w:val="18"/>
              </w:rPr>
              <w:t>Recycling and Dispos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157F08" w:rsidP="00871C56" w14:paraId="67C09FBC" w14:textId="4B944DBB">
            <w:pPr>
              <w:pStyle w:val="RTableTextAbt"/>
              <w:tabs>
                <w:tab w:val="left" w:pos="1286"/>
              </w:tabs>
              <w:ind w:right="-26"/>
              <w:rPr>
                <w:szCs w:val="18"/>
              </w:rPr>
            </w:pPr>
            <w:r>
              <w:rPr>
                <w:szCs w:val="18"/>
              </w:rPr>
              <w:t>$772,985</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157F08" w:rsidP="00871C56" w14:paraId="63BCCDC8" w14:textId="1376D434">
            <w:pPr>
              <w:pStyle w:val="RTableTextAbt"/>
              <w:tabs>
                <w:tab w:val="left" w:pos="1286"/>
              </w:tabs>
              <w:ind w:right="-26"/>
              <w:rPr>
                <w:szCs w:val="18"/>
              </w:rPr>
            </w:pPr>
            <w:r>
              <w:rPr>
                <w:szCs w:val="18"/>
              </w:rPr>
              <w:t>$772,985</w:t>
            </w:r>
          </w:p>
        </w:tc>
        <w:tc>
          <w:tcPr>
            <w:tcW w:w="1132" w:type="dxa"/>
            <w:gridSpan w:val="2"/>
            <w:tcBorders>
              <w:top w:val="single" w:sz="4" w:space="0" w:color="auto"/>
              <w:left w:val="nil"/>
              <w:bottom w:val="single" w:sz="4" w:space="0" w:color="auto"/>
              <w:right w:val="single" w:sz="4" w:space="0" w:color="auto"/>
            </w:tcBorders>
            <w:vAlign w:val="center"/>
          </w:tcPr>
          <w:p w:rsidR="00871C56" w:rsidP="00871C56" w14:paraId="5D2F4D5E" w14:textId="77777777">
            <w:pPr>
              <w:pStyle w:val="RTableTextAbt"/>
              <w:tabs>
                <w:tab w:val="left" w:pos="1286"/>
              </w:tabs>
              <w:ind w:right="-60"/>
              <w:jc w:val="center"/>
              <w:rPr>
                <w:szCs w:val="18"/>
              </w:rPr>
            </w:pPr>
            <w:r>
              <w:rPr>
                <w:szCs w:val="18"/>
              </w:rPr>
              <w:t>WCPP</w:t>
            </w:r>
          </w:p>
        </w:tc>
        <w:tc>
          <w:tcPr>
            <w:tcW w:w="1208" w:type="dxa"/>
            <w:tcBorders>
              <w:top w:val="single" w:sz="4" w:space="0" w:color="auto"/>
              <w:left w:val="nil"/>
              <w:bottom w:val="single" w:sz="4" w:space="0" w:color="auto"/>
              <w:right w:val="single" w:sz="4" w:space="0" w:color="auto"/>
            </w:tcBorders>
            <w:vAlign w:val="center"/>
          </w:tcPr>
          <w:p w:rsidR="00871C56" w:rsidP="00871C56" w14:paraId="7AB7F592" w14:textId="77777777">
            <w:pPr>
              <w:pStyle w:val="RTableTextAbt"/>
              <w:tabs>
                <w:tab w:val="left" w:pos="1286"/>
              </w:tabs>
              <w:ind w:right="-60"/>
              <w:jc w:val="center"/>
              <w:rPr>
                <w:szCs w:val="18"/>
              </w:rPr>
            </w:pPr>
            <w:r>
              <w:rPr>
                <w:szCs w:val="18"/>
              </w:rPr>
              <w:t>WCPP</w:t>
            </w:r>
          </w:p>
        </w:tc>
      </w:tr>
      <w:tr w14:paraId="19A965F5"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1B35C24D" w14:textId="77777777">
            <w:pPr>
              <w:pStyle w:val="LTableTextAbt"/>
              <w:rPr>
                <w:szCs w:val="18"/>
              </w:rPr>
            </w:pPr>
            <w:r>
              <w:rPr>
                <w:szCs w:val="18"/>
              </w:rPr>
              <w:t>Incorporation into Adhesive and Sealant Products</w:t>
            </w:r>
          </w:p>
        </w:tc>
        <w:tc>
          <w:tcPr>
            <w:tcW w:w="5040" w:type="dxa"/>
            <w:gridSpan w:val="5"/>
            <w:vMerge w:val="restart"/>
            <w:tcBorders>
              <w:top w:val="single" w:sz="4" w:space="0" w:color="auto"/>
              <w:left w:val="nil"/>
              <w:right w:val="single" w:sz="4" w:space="0" w:color="auto"/>
            </w:tcBorders>
            <w:shd w:val="clear" w:color="auto" w:fill="auto"/>
            <w:noWrap/>
            <w:vAlign w:val="center"/>
          </w:tcPr>
          <w:p w:rsidR="006975B3" w:rsidRPr="003F6C4C" w:rsidP="00CB1C05" w14:paraId="786BD26B" w14:textId="77777777">
            <w:pPr>
              <w:pStyle w:val="RTableTextAbt"/>
              <w:ind w:right="44"/>
              <w:jc w:val="center"/>
              <w:rPr>
                <w:szCs w:val="18"/>
              </w:rPr>
            </w:pPr>
            <w:r>
              <w:rPr>
                <w:szCs w:val="18"/>
              </w:rPr>
              <w:t xml:space="preserve">accounted for under end-use categories </w:t>
            </w:r>
          </w:p>
          <w:p w:rsidR="006975B3" w:rsidP="00CB1C05" w14:paraId="5B7459E4" w14:textId="77777777">
            <w:pPr>
              <w:pStyle w:val="RTableTextAbt"/>
              <w:ind w:right="44"/>
              <w:jc w:val="center"/>
              <w:rPr>
                <w:szCs w:val="18"/>
              </w:rPr>
            </w:pPr>
          </w:p>
        </w:tc>
      </w:tr>
      <w:tr w14:paraId="2D5DF532"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12B93196" w14:textId="77777777">
            <w:pPr>
              <w:pStyle w:val="LTableTextAbt"/>
              <w:rPr>
                <w:szCs w:val="18"/>
              </w:rPr>
            </w:pPr>
            <w:r>
              <w:rPr>
                <w:szCs w:val="18"/>
              </w:rPr>
              <w:t>Incorporation into other formulation, mixture, or reaction products (aerosol)</w:t>
            </w:r>
          </w:p>
        </w:tc>
        <w:tc>
          <w:tcPr>
            <w:tcW w:w="5040" w:type="dxa"/>
            <w:gridSpan w:val="5"/>
            <w:vMerge/>
            <w:tcBorders>
              <w:left w:val="nil"/>
              <w:right w:val="single" w:sz="4" w:space="0" w:color="auto"/>
            </w:tcBorders>
            <w:shd w:val="clear" w:color="auto" w:fill="auto"/>
            <w:noWrap/>
            <w:vAlign w:val="center"/>
          </w:tcPr>
          <w:p w:rsidR="006975B3" w:rsidP="00CB1C05" w14:paraId="65B00934" w14:textId="77777777">
            <w:pPr>
              <w:pStyle w:val="RTableTextAbt"/>
              <w:tabs>
                <w:tab w:val="left" w:pos="1286"/>
              </w:tabs>
              <w:ind w:right="515"/>
              <w:rPr>
                <w:szCs w:val="18"/>
              </w:rPr>
            </w:pPr>
          </w:p>
        </w:tc>
      </w:tr>
      <w:tr w14:paraId="7959D346" w14:textId="77777777" w:rsidTr="00700886">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6975B3" w:rsidRPr="004E546A" w:rsidP="00CB1C05" w14:paraId="089448D3" w14:textId="77777777">
            <w:pPr>
              <w:pStyle w:val="LTableTextAbt"/>
              <w:rPr>
                <w:szCs w:val="18"/>
              </w:rPr>
            </w:pPr>
            <w:r>
              <w:rPr>
                <w:szCs w:val="18"/>
              </w:rPr>
              <w:t>Incorporation into other formulation, mixture, or reaction products (other)</w:t>
            </w:r>
          </w:p>
        </w:tc>
        <w:tc>
          <w:tcPr>
            <w:tcW w:w="5040" w:type="dxa"/>
            <w:gridSpan w:val="5"/>
            <w:vMerge/>
            <w:tcBorders>
              <w:left w:val="nil"/>
              <w:bottom w:val="single" w:sz="4" w:space="0" w:color="auto"/>
              <w:right w:val="single" w:sz="4" w:space="0" w:color="auto"/>
            </w:tcBorders>
            <w:shd w:val="clear" w:color="auto" w:fill="auto"/>
            <w:noWrap/>
            <w:vAlign w:val="center"/>
          </w:tcPr>
          <w:p w:rsidR="006975B3" w:rsidP="00CB1C05" w14:paraId="3BBA68F8" w14:textId="77777777">
            <w:pPr>
              <w:pStyle w:val="RTableTextAbt"/>
              <w:tabs>
                <w:tab w:val="left" w:pos="1286"/>
              </w:tabs>
              <w:ind w:right="515"/>
              <w:rPr>
                <w:szCs w:val="18"/>
              </w:rPr>
            </w:pPr>
          </w:p>
        </w:tc>
      </w:tr>
      <w:tr w14:paraId="5CF38581"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E546A" w:rsidP="00871C56" w14:paraId="060B14D3" w14:textId="77777777">
            <w:pPr>
              <w:pStyle w:val="LTableTextAbt"/>
              <w:rPr>
                <w:szCs w:val="18"/>
              </w:rPr>
            </w:pPr>
            <w:r>
              <w:rPr>
                <w:szCs w:val="18"/>
              </w:rPr>
              <w:t>Laboratory Chemical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722AA7CF" w14:textId="50B79D7D">
            <w:pPr>
              <w:pStyle w:val="RTableTextAbt"/>
              <w:tabs>
                <w:tab w:val="left" w:pos="1286"/>
              </w:tabs>
              <w:ind w:right="-26"/>
              <w:rPr>
                <w:szCs w:val="18"/>
              </w:rPr>
            </w:pPr>
            <w:r>
              <w:rPr>
                <w:szCs w:val="18"/>
              </w:rPr>
              <w:t>$480</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6974A323" w14:textId="2F21B301">
            <w:pPr>
              <w:pStyle w:val="RTableTextAbt"/>
              <w:tabs>
                <w:tab w:val="left" w:pos="1286"/>
              </w:tabs>
              <w:ind w:right="-26"/>
              <w:rPr>
                <w:szCs w:val="18"/>
              </w:rPr>
            </w:pPr>
            <w:r>
              <w:rPr>
                <w:szCs w:val="18"/>
              </w:rPr>
              <w:t>$114,001</w:t>
            </w:r>
          </w:p>
        </w:tc>
        <w:tc>
          <w:tcPr>
            <w:tcW w:w="1132" w:type="dxa"/>
            <w:gridSpan w:val="2"/>
            <w:tcBorders>
              <w:top w:val="single" w:sz="4" w:space="0" w:color="auto"/>
              <w:left w:val="nil"/>
              <w:bottom w:val="single" w:sz="4" w:space="0" w:color="auto"/>
              <w:right w:val="single" w:sz="4" w:space="0" w:color="auto"/>
            </w:tcBorders>
          </w:tcPr>
          <w:p w:rsidR="00871C56" w:rsidP="00871C56" w14:paraId="3AA36822" w14:textId="77777777">
            <w:pPr>
              <w:pStyle w:val="RTableTextAbt"/>
              <w:tabs>
                <w:tab w:val="left" w:pos="1286"/>
              </w:tabs>
              <w:ind w:right="-69"/>
              <w:jc w:val="center"/>
              <w:rPr>
                <w:szCs w:val="18"/>
              </w:rPr>
            </w:pPr>
            <w:r>
              <w:rPr>
                <w:szCs w:val="18"/>
              </w:rPr>
              <w:t>Prescriptive Controls</w:t>
            </w:r>
          </w:p>
        </w:tc>
        <w:tc>
          <w:tcPr>
            <w:tcW w:w="1208" w:type="dxa"/>
            <w:tcBorders>
              <w:top w:val="single" w:sz="4" w:space="0" w:color="auto"/>
              <w:left w:val="nil"/>
              <w:bottom w:val="single" w:sz="4" w:space="0" w:color="auto"/>
              <w:right w:val="single" w:sz="4" w:space="0" w:color="auto"/>
            </w:tcBorders>
          </w:tcPr>
          <w:p w:rsidR="00871C56" w:rsidP="00871C56" w14:paraId="29DEA1D7" w14:textId="77777777">
            <w:pPr>
              <w:pStyle w:val="RTableTextAbt"/>
              <w:tabs>
                <w:tab w:val="left" w:pos="1286"/>
              </w:tabs>
              <w:ind w:right="-69"/>
              <w:jc w:val="center"/>
              <w:rPr>
                <w:szCs w:val="18"/>
              </w:rPr>
            </w:pPr>
            <w:r>
              <w:rPr>
                <w:szCs w:val="18"/>
              </w:rPr>
              <w:t>WCPP</w:t>
            </w:r>
          </w:p>
        </w:tc>
      </w:tr>
      <w:tr w14:paraId="2B46EA4A"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E546A" w:rsidP="00871C56" w14:paraId="05557BE3" w14:textId="77777777">
            <w:pPr>
              <w:pStyle w:val="LTableTextAbt"/>
              <w:rPr>
                <w:szCs w:val="18"/>
              </w:rPr>
            </w:pPr>
            <w:r>
              <w:rPr>
                <w:szCs w:val="18"/>
              </w:rPr>
              <w:t>Processing Aid, except petrochemic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3B7E54A9" w14:textId="3ADD0B19">
            <w:pPr>
              <w:pStyle w:val="RTableTextAbt"/>
              <w:tabs>
                <w:tab w:val="left" w:pos="1286"/>
              </w:tabs>
              <w:ind w:right="-26"/>
              <w:rPr>
                <w:szCs w:val="18"/>
              </w:rPr>
            </w:pPr>
            <w:r>
              <w:rPr>
                <w:szCs w:val="18"/>
              </w:rPr>
              <w:t>$32,167</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78829CC6" w14:textId="4CFFA0D6">
            <w:pPr>
              <w:pStyle w:val="RTableTextAbt"/>
              <w:tabs>
                <w:tab w:val="left" w:pos="1286"/>
              </w:tabs>
              <w:ind w:right="-26"/>
              <w:rPr>
                <w:szCs w:val="18"/>
              </w:rPr>
            </w:pPr>
            <w:r>
              <w:rPr>
                <w:szCs w:val="18"/>
              </w:rPr>
              <w:t>$32,167</w:t>
            </w:r>
          </w:p>
        </w:tc>
        <w:tc>
          <w:tcPr>
            <w:tcW w:w="1132" w:type="dxa"/>
            <w:gridSpan w:val="2"/>
            <w:tcBorders>
              <w:top w:val="single" w:sz="4" w:space="0" w:color="auto"/>
              <w:left w:val="nil"/>
              <w:bottom w:val="single" w:sz="4" w:space="0" w:color="auto"/>
              <w:right w:val="single" w:sz="4" w:space="0" w:color="auto"/>
            </w:tcBorders>
            <w:vAlign w:val="center"/>
          </w:tcPr>
          <w:p w:rsidR="00871C56" w:rsidP="00871C56" w14:paraId="45C55FC6" w14:textId="77777777">
            <w:pPr>
              <w:pStyle w:val="RTableTextAbt"/>
              <w:tabs>
                <w:tab w:val="left" w:pos="1286"/>
              </w:tabs>
              <w:ind w:right="-69"/>
              <w:jc w:val="center"/>
              <w:rPr>
                <w:szCs w:val="18"/>
              </w:rPr>
            </w:pPr>
            <w:r>
              <w:rPr>
                <w:szCs w:val="18"/>
              </w:rPr>
              <w:t>WCPP</w:t>
            </w:r>
          </w:p>
        </w:tc>
        <w:tc>
          <w:tcPr>
            <w:tcW w:w="1208" w:type="dxa"/>
            <w:tcBorders>
              <w:top w:val="single" w:sz="4" w:space="0" w:color="auto"/>
              <w:left w:val="nil"/>
              <w:bottom w:val="single" w:sz="4" w:space="0" w:color="auto"/>
              <w:right w:val="single" w:sz="4" w:space="0" w:color="auto"/>
            </w:tcBorders>
          </w:tcPr>
          <w:p w:rsidR="00871C56" w:rsidP="00871C56" w14:paraId="3FF814E8" w14:textId="77777777">
            <w:pPr>
              <w:pStyle w:val="RTableTextAbt"/>
              <w:tabs>
                <w:tab w:val="left" w:pos="1286"/>
              </w:tabs>
              <w:ind w:right="-69"/>
              <w:jc w:val="center"/>
              <w:rPr>
                <w:szCs w:val="18"/>
              </w:rPr>
            </w:pPr>
            <w:r>
              <w:rPr>
                <w:szCs w:val="18"/>
              </w:rPr>
              <w:t>Prohibition</w:t>
            </w:r>
          </w:p>
        </w:tc>
      </w:tr>
      <w:tr w14:paraId="13691E1D"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E546A" w:rsidP="00871C56" w14:paraId="5A96E2D6" w14:textId="77777777">
            <w:pPr>
              <w:pStyle w:val="LTableTextAbt"/>
              <w:rPr>
                <w:szCs w:val="18"/>
              </w:rPr>
            </w:pPr>
            <w:r>
              <w:rPr>
                <w:szCs w:val="18"/>
              </w:rPr>
              <w:t>Adhesives and Seal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6989104B" w14:textId="05CA1B05">
            <w:pPr>
              <w:pStyle w:val="RTableTextAbt"/>
              <w:tabs>
                <w:tab w:val="left" w:pos="1286"/>
              </w:tabs>
              <w:ind w:right="-26"/>
              <w:rPr>
                <w:szCs w:val="18"/>
              </w:rPr>
            </w:pPr>
            <w:r>
              <w:rPr>
                <w:szCs w:val="18"/>
              </w:rPr>
              <w:t>$247,917</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4A43044F" w14:textId="357B4A29">
            <w:pPr>
              <w:pStyle w:val="RTableTextAbt"/>
              <w:tabs>
                <w:tab w:val="left" w:pos="1286"/>
              </w:tabs>
              <w:ind w:right="-26"/>
              <w:rPr>
                <w:szCs w:val="18"/>
              </w:rPr>
            </w:pPr>
            <w:r>
              <w:rPr>
                <w:szCs w:val="18"/>
              </w:rPr>
              <w:t>$247,917</w:t>
            </w:r>
          </w:p>
        </w:tc>
        <w:tc>
          <w:tcPr>
            <w:tcW w:w="1132" w:type="dxa"/>
            <w:gridSpan w:val="2"/>
            <w:tcBorders>
              <w:top w:val="single" w:sz="4" w:space="0" w:color="auto"/>
              <w:left w:val="nil"/>
              <w:bottom w:val="single" w:sz="4" w:space="0" w:color="auto"/>
              <w:right w:val="single" w:sz="4" w:space="0" w:color="auto"/>
            </w:tcBorders>
            <w:vAlign w:val="center"/>
          </w:tcPr>
          <w:p w:rsidR="00871C56" w:rsidP="00871C56" w14:paraId="0809163B" w14:textId="77777777">
            <w:pPr>
              <w:pStyle w:val="RTableTextAbt"/>
              <w:tabs>
                <w:tab w:val="left" w:pos="1286"/>
              </w:tabs>
              <w:ind w:right="-69"/>
              <w:jc w:val="center"/>
              <w:rPr>
                <w:szCs w:val="18"/>
              </w:rPr>
            </w:pPr>
            <w:r>
              <w:rPr>
                <w:szCs w:val="18"/>
              </w:rPr>
              <w:t>Prohibition</w:t>
            </w:r>
            <w:r>
              <w:rPr>
                <w:szCs w:val="18"/>
                <w:vertAlign w:val="superscript"/>
              </w:rPr>
              <w:t>3</w:t>
            </w:r>
          </w:p>
        </w:tc>
        <w:tc>
          <w:tcPr>
            <w:tcW w:w="1208" w:type="dxa"/>
            <w:tcBorders>
              <w:top w:val="single" w:sz="4" w:space="0" w:color="auto"/>
              <w:left w:val="nil"/>
              <w:bottom w:val="single" w:sz="4" w:space="0" w:color="auto"/>
              <w:right w:val="single" w:sz="4" w:space="0" w:color="auto"/>
            </w:tcBorders>
          </w:tcPr>
          <w:p w:rsidR="00871C56" w:rsidP="00871C56" w14:paraId="5FA68C81" w14:textId="77777777">
            <w:pPr>
              <w:pStyle w:val="RTableTextAbt"/>
              <w:tabs>
                <w:tab w:val="left" w:pos="1286"/>
              </w:tabs>
              <w:ind w:right="-69"/>
              <w:jc w:val="center"/>
              <w:rPr>
                <w:szCs w:val="18"/>
              </w:rPr>
            </w:pPr>
            <w:r>
              <w:rPr>
                <w:szCs w:val="18"/>
              </w:rPr>
              <w:t>Prohibition</w:t>
            </w:r>
          </w:p>
        </w:tc>
      </w:tr>
      <w:tr w14:paraId="6F49BBD4"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E546A" w:rsidP="00871C56" w14:paraId="42B4EB91" w14:textId="77777777">
            <w:pPr>
              <w:pStyle w:val="LTableTextAbt"/>
              <w:rPr>
                <w:szCs w:val="18"/>
              </w:rPr>
            </w:pPr>
            <w:r>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31BDF9E3" w14:textId="55D8DB56">
            <w:pPr>
              <w:pStyle w:val="RTableTextAbt"/>
              <w:tabs>
                <w:tab w:val="left" w:pos="1286"/>
              </w:tabs>
              <w:ind w:right="-26"/>
              <w:rPr>
                <w:szCs w:val="18"/>
              </w:rPr>
            </w:pPr>
            <w:r>
              <w:rPr>
                <w:szCs w:val="18"/>
              </w:rPr>
              <w:t>$5,849</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602835A1" w14:textId="7B636747">
            <w:pPr>
              <w:pStyle w:val="RTableTextAbt"/>
              <w:tabs>
                <w:tab w:val="left" w:pos="1286"/>
              </w:tabs>
              <w:ind w:right="-26"/>
              <w:rPr>
                <w:szCs w:val="18"/>
              </w:rPr>
            </w:pPr>
            <w:r>
              <w:rPr>
                <w:szCs w:val="18"/>
              </w:rPr>
              <w:t>$5,849</w:t>
            </w:r>
          </w:p>
        </w:tc>
        <w:tc>
          <w:tcPr>
            <w:tcW w:w="1132" w:type="dxa"/>
            <w:gridSpan w:val="2"/>
            <w:tcBorders>
              <w:top w:val="single" w:sz="4" w:space="0" w:color="auto"/>
              <w:left w:val="nil"/>
              <w:bottom w:val="single" w:sz="4" w:space="0" w:color="auto"/>
              <w:right w:val="single" w:sz="4" w:space="0" w:color="auto"/>
            </w:tcBorders>
          </w:tcPr>
          <w:p w:rsidR="00871C56" w:rsidP="00871C56" w14:paraId="019E5C3A" w14:textId="77777777">
            <w:pPr>
              <w:pStyle w:val="RTableTextAbt"/>
              <w:tabs>
                <w:tab w:val="left" w:pos="1286"/>
              </w:tabs>
              <w:ind w:right="-69"/>
              <w:jc w:val="center"/>
              <w:rPr>
                <w:szCs w:val="18"/>
              </w:rP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3344BE6A" w14:textId="77777777">
            <w:pPr>
              <w:pStyle w:val="RTableTextAbt"/>
              <w:tabs>
                <w:tab w:val="left" w:pos="1286"/>
              </w:tabs>
              <w:ind w:right="-69"/>
              <w:jc w:val="center"/>
              <w:rPr>
                <w:szCs w:val="18"/>
              </w:rPr>
            </w:pPr>
            <w:r>
              <w:rPr>
                <w:szCs w:val="18"/>
              </w:rPr>
              <w:t>Prohibition</w:t>
            </w:r>
          </w:p>
        </w:tc>
      </w:tr>
      <w:tr w14:paraId="6CF700A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7AB798C1" w14:textId="77777777">
            <w:pPr>
              <w:pStyle w:val="LTableTextAbt"/>
              <w:rPr>
                <w:szCs w:val="18"/>
              </w:rPr>
            </w:pPr>
            <w:r>
              <w:rPr>
                <w:szCs w:val="18"/>
              </w:rPr>
              <w:t xml:space="preserve">Aerosol Spray Cleaning/Degreasing </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706C1986" w14:textId="2F7E045B">
            <w:pPr>
              <w:pStyle w:val="RTableTextAbt"/>
              <w:tabs>
                <w:tab w:val="left" w:pos="1286"/>
              </w:tabs>
              <w:ind w:right="-26"/>
              <w:rPr>
                <w:szCs w:val="18"/>
              </w:rPr>
            </w:pPr>
            <w:r>
              <w:rPr>
                <w:szCs w:val="18"/>
              </w:rPr>
              <w:t>$1,336,383</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7E1C1BCB" w14:textId="1079F0C0">
            <w:pPr>
              <w:pStyle w:val="RTableTextAbt"/>
              <w:tabs>
                <w:tab w:val="left" w:pos="1286"/>
              </w:tabs>
              <w:ind w:right="-26"/>
              <w:rPr>
                <w:szCs w:val="18"/>
              </w:rPr>
            </w:pPr>
            <w:r>
              <w:rPr>
                <w:szCs w:val="18"/>
              </w:rPr>
              <w:t>$1,336,383</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17632D2A"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52C865D2" w14:textId="77777777">
            <w:pPr>
              <w:pStyle w:val="RTableTextAbt"/>
              <w:tabs>
                <w:tab w:val="left" w:pos="1286"/>
              </w:tabs>
              <w:ind w:right="-69"/>
              <w:jc w:val="center"/>
              <w:rPr>
                <w:szCs w:val="18"/>
              </w:rPr>
            </w:pPr>
            <w:r>
              <w:rPr>
                <w:szCs w:val="18"/>
              </w:rPr>
              <w:t>Prohibition</w:t>
            </w:r>
          </w:p>
        </w:tc>
      </w:tr>
      <w:tr w14:paraId="179638BE"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5AE0FEED" w14:textId="77777777">
            <w:pPr>
              <w:pStyle w:val="LTableTextAbt"/>
              <w:rPr>
                <w:szCs w:val="18"/>
              </w:rPr>
            </w:pPr>
            <w:r>
              <w:rPr>
                <w:szCs w:val="18"/>
              </w:rPr>
              <w:t>Aerosol Spray Cleaning/Degreasing - EEC</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04A0B879" w14:textId="3115B97D">
            <w:pPr>
              <w:pStyle w:val="RTableTextAbt"/>
              <w:tabs>
                <w:tab w:val="left" w:pos="1286"/>
              </w:tabs>
              <w:ind w:right="-26"/>
              <w:rPr>
                <w:szCs w:val="18"/>
              </w:rPr>
            </w:pPr>
            <w:r>
              <w:rPr>
                <w:szCs w:val="18"/>
              </w:rPr>
              <w:t>$21,450,092</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24D19C6D" w14:textId="2979ABAE">
            <w:pPr>
              <w:pStyle w:val="RTableTextAbt"/>
              <w:tabs>
                <w:tab w:val="left" w:pos="1286"/>
              </w:tabs>
              <w:ind w:right="-26"/>
              <w:rPr>
                <w:szCs w:val="18"/>
              </w:rPr>
            </w:pPr>
            <w:r>
              <w:rPr>
                <w:szCs w:val="18"/>
              </w:rPr>
              <w:t>$21,450,092</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186ACA5B" w14:textId="77777777">
            <w:pPr>
              <w:pStyle w:val="RTableTextAbt"/>
              <w:tabs>
                <w:tab w:val="left" w:pos="1286"/>
              </w:tabs>
              <w:ind w:right="-69"/>
              <w:jc w:val="center"/>
            </w:pPr>
            <w:r>
              <w:t>Prescriptive Controls</w:t>
            </w:r>
          </w:p>
        </w:tc>
        <w:tc>
          <w:tcPr>
            <w:tcW w:w="1208" w:type="dxa"/>
            <w:tcBorders>
              <w:top w:val="single" w:sz="4" w:space="0" w:color="auto"/>
              <w:left w:val="nil"/>
              <w:bottom w:val="single" w:sz="4" w:space="0" w:color="auto"/>
              <w:right w:val="single" w:sz="4" w:space="0" w:color="auto"/>
            </w:tcBorders>
          </w:tcPr>
          <w:p w:rsidR="00871C56" w:rsidP="00871C56" w14:paraId="53E1C6D8" w14:textId="77777777">
            <w:pPr>
              <w:pStyle w:val="RTableTextAbt"/>
              <w:tabs>
                <w:tab w:val="left" w:pos="1286"/>
              </w:tabs>
              <w:ind w:right="-69"/>
              <w:jc w:val="center"/>
              <w:rPr>
                <w:szCs w:val="18"/>
              </w:rPr>
            </w:pPr>
            <w:r>
              <w:rPr>
                <w:szCs w:val="18"/>
              </w:rPr>
              <w:t>Prohibition</w:t>
            </w:r>
          </w:p>
        </w:tc>
      </w:tr>
      <w:tr w14:paraId="1CE4EC2A" w14:textId="77777777" w:rsidTr="00577C9F">
        <w:tblPrEx>
          <w:tblW w:w="9450" w:type="dxa"/>
          <w:tblLayout w:type="fixed"/>
          <w:tblLook w:val="04A0"/>
        </w:tblPrEx>
        <w:trPr>
          <w:trHeight w:val="107"/>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790B968E" w14:textId="77777777">
            <w:pPr>
              <w:pStyle w:val="LTableTextAbt"/>
              <w:rPr>
                <w:szCs w:val="18"/>
              </w:rPr>
            </w:pPr>
            <w:r>
              <w:rPr>
                <w:szCs w:val="18"/>
              </w:rPr>
              <w:t>Liquid and Spray Batch Cold Clean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4C9BB501" w14:textId="3BBBFFB0">
            <w:pPr>
              <w:pStyle w:val="RTableTextAbt"/>
              <w:tabs>
                <w:tab w:val="left" w:pos="1286"/>
              </w:tabs>
              <w:ind w:right="-26"/>
              <w:rPr>
                <w:szCs w:val="18"/>
              </w:rPr>
            </w:pPr>
            <w:r>
              <w:rPr>
                <w:szCs w:val="18"/>
              </w:rPr>
              <w:t>$5,992,873</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0C7BC51A" w14:textId="364CD5BC">
            <w:pPr>
              <w:pStyle w:val="RTableTextAbt"/>
              <w:tabs>
                <w:tab w:val="left" w:pos="1286"/>
              </w:tabs>
              <w:ind w:right="-26"/>
              <w:rPr>
                <w:szCs w:val="18"/>
              </w:rPr>
            </w:pPr>
            <w:r>
              <w:rPr>
                <w:szCs w:val="18"/>
              </w:rPr>
              <w:t>$5,992,873</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034532D7"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10BC2505" w14:textId="77777777">
            <w:pPr>
              <w:pStyle w:val="RTableTextAbt"/>
              <w:tabs>
                <w:tab w:val="left" w:pos="1286"/>
              </w:tabs>
              <w:ind w:right="-69"/>
              <w:jc w:val="center"/>
              <w:rPr>
                <w:szCs w:val="18"/>
              </w:rPr>
            </w:pPr>
            <w:r>
              <w:rPr>
                <w:szCs w:val="18"/>
              </w:rPr>
              <w:t>Prohibition</w:t>
            </w:r>
          </w:p>
        </w:tc>
      </w:tr>
      <w:tr w14:paraId="24C92FF0"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1544CC58" w14:textId="77777777">
            <w:pPr>
              <w:pStyle w:val="LTableTextAbt"/>
              <w:rPr>
                <w:szCs w:val="18"/>
              </w:rPr>
            </w:pPr>
            <w:r>
              <w:rPr>
                <w:szCs w:val="18"/>
              </w:rPr>
              <w:t>Photographic Film Us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0B601195" w14:textId="3CB05C1F">
            <w:pPr>
              <w:pStyle w:val="RTableTextAbt"/>
              <w:tabs>
                <w:tab w:val="left" w:pos="1286"/>
              </w:tabs>
              <w:ind w:right="-26"/>
              <w:rPr>
                <w:szCs w:val="18"/>
              </w:rPr>
            </w:pPr>
            <w:r>
              <w:rPr>
                <w:szCs w:val="18"/>
              </w:rPr>
              <w:t>$495</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7F8F2AC9" w14:textId="54CAEE66">
            <w:pPr>
              <w:pStyle w:val="RTableTextAbt"/>
              <w:tabs>
                <w:tab w:val="left" w:pos="1286"/>
              </w:tabs>
              <w:ind w:right="-26"/>
              <w:rPr>
                <w:szCs w:val="18"/>
              </w:rPr>
            </w:pPr>
            <w:r>
              <w:rPr>
                <w:szCs w:val="18"/>
              </w:rPr>
              <w:t>$495</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326960EC"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0FB819F9" w14:textId="77777777">
            <w:pPr>
              <w:pStyle w:val="RTableTextAbt"/>
              <w:tabs>
                <w:tab w:val="left" w:pos="1286"/>
              </w:tabs>
              <w:ind w:right="-69"/>
              <w:jc w:val="center"/>
              <w:rPr>
                <w:szCs w:val="18"/>
              </w:rPr>
            </w:pPr>
            <w:r>
              <w:rPr>
                <w:szCs w:val="18"/>
              </w:rPr>
              <w:t>Prohibition</w:t>
            </w:r>
          </w:p>
        </w:tc>
      </w:tr>
      <w:tr w14:paraId="29C61702"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5540D2CB" w14:textId="77777777">
            <w:pPr>
              <w:pStyle w:val="LTableTextAbt"/>
              <w:rPr>
                <w:szCs w:val="18"/>
              </w:rPr>
            </w:pPr>
            <w:r>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32E38FF6" w14:textId="0828906E">
            <w:pPr>
              <w:pStyle w:val="RTableTextAbt"/>
              <w:tabs>
                <w:tab w:val="left" w:pos="1286"/>
              </w:tabs>
              <w:ind w:right="-26"/>
              <w:rPr>
                <w:szCs w:val="18"/>
              </w:rPr>
            </w:pPr>
            <w:r>
              <w:rPr>
                <w:szCs w:val="18"/>
              </w:rPr>
              <w:t>$154,007</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5F169E84" w14:textId="1739897B">
            <w:pPr>
              <w:pStyle w:val="RTableTextAbt"/>
              <w:tabs>
                <w:tab w:val="left" w:pos="1286"/>
              </w:tabs>
              <w:ind w:right="-26"/>
              <w:rPr>
                <w:szCs w:val="18"/>
              </w:rPr>
            </w:pPr>
            <w:r>
              <w:rPr>
                <w:szCs w:val="18"/>
              </w:rPr>
              <w:t>$154,007</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01CC191B"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0DEBCA8C" w14:textId="77777777">
            <w:pPr>
              <w:pStyle w:val="RTableTextAbt"/>
              <w:tabs>
                <w:tab w:val="left" w:pos="1286"/>
              </w:tabs>
              <w:ind w:right="-69"/>
              <w:jc w:val="center"/>
              <w:rPr>
                <w:szCs w:val="18"/>
              </w:rPr>
            </w:pPr>
            <w:r>
              <w:rPr>
                <w:szCs w:val="18"/>
              </w:rPr>
              <w:t>Prohibition</w:t>
            </w:r>
          </w:p>
        </w:tc>
      </w:tr>
      <w:tr w14:paraId="4EF78AD1"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2F6D7069" w14:textId="77777777">
            <w:pPr>
              <w:pStyle w:val="LTableTextAbt"/>
              <w:rPr>
                <w:szCs w:val="18"/>
              </w:rPr>
            </w:pPr>
            <w:r>
              <w:rPr>
                <w:szCs w:val="18"/>
              </w:rPr>
              <w:t>Wipe and Liquid Cleaning and Polishing</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147E26F7" w14:textId="155BEC08">
            <w:pPr>
              <w:pStyle w:val="RTableTextAbt"/>
              <w:tabs>
                <w:tab w:val="left" w:pos="1286"/>
              </w:tabs>
              <w:ind w:right="-26"/>
              <w:rPr>
                <w:szCs w:val="18"/>
              </w:rPr>
            </w:pPr>
            <w:r>
              <w:rPr>
                <w:szCs w:val="18"/>
              </w:rPr>
              <w:t>$46,018</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46A99BC2" w14:textId="027AB92A">
            <w:pPr>
              <w:pStyle w:val="RTableTextAbt"/>
              <w:tabs>
                <w:tab w:val="left" w:pos="1286"/>
              </w:tabs>
              <w:ind w:right="-26"/>
              <w:rPr>
                <w:szCs w:val="18"/>
              </w:rPr>
            </w:pPr>
            <w:r>
              <w:rPr>
                <w:szCs w:val="18"/>
              </w:rPr>
              <w:t>$46,018</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73C94CFF"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0C9BC595" w14:textId="77777777">
            <w:pPr>
              <w:pStyle w:val="RTableTextAbt"/>
              <w:tabs>
                <w:tab w:val="left" w:pos="1286"/>
              </w:tabs>
              <w:ind w:right="-69"/>
              <w:jc w:val="center"/>
              <w:rPr>
                <w:szCs w:val="18"/>
              </w:rPr>
            </w:pPr>
            <w:r>
              <w:rPr>
                <w:szCs w:val="18"/>
              </w:rPr>
              <w:t>Prohibition</w:t>
            </w:r>
          </w:p>
        </w:tc>
      </w:tr>
      <w:tr w14:paraId="639EA2D5"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09955BC8" w14:textId="77777777">
            <w:pPr>
              <w:pStyle w:val="LTableTextAbt"/>
              <w:rPr>
                <w:szCs w:val="18"/>
              </w:rPr>
            </w:pPr>
            <w:r>
              <w:rPr>
                <w:szCs w:val="18"/>
              </w:rPr>
              <w:t>Inks and Ink Remov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41EEB1B1" w14:textId="391E33F6">
            <w:pPr>
              <w:pStyle w:val="RTableTextAbt"/>
              <w:tabs>
                <w:tab w:val="left" w:pos="1286"/>
              </w:tabs>
              <w:ind w:right="-26"/>
              <w:rPr>
                <w:szCs w:val="18"/>
              </w:rPr>
            </w:pPr>
            <w:r>
              <w:rPr>
                <w:szCs w:val="18"/>
              </w:rPr>
              <w:t>$5,832</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7D23A951" w14:textId="56BC2495">
            <w:pPr>
              <w:pStyle w:val="RTableTextAbt"/>
              <w:tabs>
                <w:tab w:val="left" w:pos="1286"/>
              </w:tabs>
              <w:ind w:right="-26"/>
              <w:rPr>
                <w:szCs w:val="18"/>
              </w:rPr>
            </w:pPr>
            <w:r>
              <w:rPr>
                <w:szCs w:val="18"/>
              </w:rPr>
              <w:t>$5,832</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5C237658"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577FF9CA" w14:textId="77777777">
            <w:pPr>
              <w:pStyle w:val="RTableTextAbt"/>
              <w:tabs>
                <w:tab w:val="left" w:pos="1286"/>
              </w:tabs>
              <w:ind w:right="-69"/>
              <w:jc w:val="center"/>
              <w:rPr>
                <w:szCs w:val="18"/>
              </w:rPr>
            </w:pPr>
            <w:r>
              <w:rPr>
                <w:szCs w:val="18"/>
              </w:rPr>
              <w:t>Prohibition</w:t>
            </w:r>
          </w:p>
        </w:tc>
      </w:tr>
      <w:tr w14:paraId="6D292FEE"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57D9A729" w14:textId="77777777">
            <w:pPr>
              <w:pStyle w:val="LTableTextAbt"/>
              <w:rPr>
                <w:szCs w:val="18"/>
              </w:rPr>
            </w:pPr>
            <w:r>
              <w:rPr>
                <w:szCs w:val="18"/>
              </w:rPr>
              <w:t>Anti-Spatter Welding Aeroso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53EEAB4E" w14:textId="0AD44C29">
            <w:pPr>
              <w:pStyle w:val="RTableTextAbt"/>
              <w:tabs>
                <w:tab w:val="left" w:pos="1286"/>
              </w:tabs>
              <w:ind w:right="-26"/>
              <w:rPr>
                <w:szCs w:val="18"/>
              </w:rPr>
            </w:pPr>
            <w:r>
              <w:rPr>
                <w:szCs w:val="18"/>
              </w:rPr>
              <w:t>$12,024</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062EC042" w14:textId="0D7A872E">
            <w:pPr>
              <w:pStyle w:val="RTableTextAbt"/>
              <w:tabs>
                <w:tab w:val="left" w:pos="1286"/>
              </w:tabs>
              <w:ind w:right="-26"/>
              <w:rPr>
                <w:szCs w:val="18"/>
              </w:rPr>
            </w:pPr>
            <w:r>
              <w:rPr>
                <w:szCs w:val="18"/>
              </w:rPr>
              <w:t>$12,024</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4A924D30"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69A80087" w14:textId="77777777">
            <w:pPr>
              <w:pStyle w:val="RTableTextAbt"/>
              <w:tabs>
                <w:tab w:val="left" w:pos="1286"/>
              </w:tabs>
              <w:ind w:right="-69"/>
              <w:jc w:val="center"/>
              <w:rPr>
                <w:szCs w:val="18"/>
              </w:rPr>
            </w:pPr>
            <w:r>
              <w:rPr>
                <w:szCs w:val="18"/>
              </w:rPr>
              <w:t>Prohibition</w:t>
            </w:r>
          </w:p>
        </w:tc>
      </w:tr>
      <w:tr w14:paraId="3E1B8172"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6020A516" w14:textId="77777777">
            <w:pPr>
              <w:pStyle w:val="LTableTextAbt"/>
              <w:rPr>
                <w:szCs w:val="18"/>
              </w:rPr>
            </w:pPr>
            <w:r>
              <w:rPr>
                <w:szCs w:val="18"/>
              </w:rPr>
              <w:t>Mold Cleaning, Release and Protectant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5F6A1EEC" w14:textId="30A0B1B9">
            <w:pPr>
              <w:pStyle w:val="RTableTextAbt"/>
              <w:tabs>
                <w:tab w:val="left" w:pos="1286"/>
              </w:tabs>
              <w:ind w:right="-26"/>
              <w:rPr>
                <w:szCs w:val="18"/>
              </w:rPr>
            </w:pPr>
            <w:r>
              <w:rPr>
                <w:szCs w:val="18"/>
              </w:rPr>
              <w:t>$34,438</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05312D16" w14:textId="1FCEE106">
            <w:pPr>
              <w:pStyle w:val="RTableTextAbt"/>
              <w:tabs>
                <w:tab w:val="left" w:pos="1286"/>
              </w:tabs>
              <w:ind w:right="-26"/>
              <w:rPr>
                <w:szCs w:val="18"/>
              </w:rPr>
            </w:pPr>
            <w:r>
              <w:rPr>
                <w:szCs w:val="18"/>
              </w:rPr>
              <w:t>$34,438</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4A9B674E" w14:textId="77777777">
            <w:pPr>
              <w:pStyle w:val="RTableTextAbt"/>
              <w:tabs>
                <w:tab w:val="left" w:pos="1286"/>
              </w:tabs>
              <w:ind w:right="-69"/>
              <w:jc w:val="center"/>
            </w:pPr>
            <w:r>
              <w:rPr>
                <w:szCs w:val="18"/>
              </w:rPr>
              <w:t>Prohibition</w:t>
            </w:r>
          </w:p>
        </w:tc>
        <w:tc>
          <w:tcPr>
            <w:tcW w:w="1208" w:type="dxa"/>
            <w:tcBorders>
              <w:top w:val="single" w:sz="4" w:space="0" w:color="auto"/>
              <w:left w:val="nil"/>
              <w:bottom w:val="single" w:sz="4" w:space="0" w:color="auto"/>
              <w:right w:val="single" w:sz="4" w:space="0" w:color="auto"/>
            </w:tcBorders>
          </w:tcPr>
          <w:p w:rsidR="00871C56" w:rsidP="00871C56" w14:paraId="46D6EBA9" w14:textId="77777777">
            <w:pPr>
              <w:pStyle w:val="RTableTextAbt"/>
              <w:tabs>
                <w:tab w:val="left" w:pos="1286"/>
              </w:tabs>
              <w:ind w:right="-69"/>
              <w:jc w:val="center"/>
              <w:rPr>
                <w:szCs w:val="18"/>
              </w:rPr>
            </w:pPr>
            <w:r>
              <w:rPr>
                <w:szCs w:val="18"/>
              </w:rPr>
              <w:t>Prohibition</w:t>
            </w:r>
          </w:p>
        </w:tc>
      </w:tr>
      <w:tr w14:paraId="0DF46404"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vAlign w:val="center"/>
          </w:tcPr>
          <w:p w:rsidR="00871C56" w:rsidRPr="00484D1F" w:rsidP="00871C56" w14:paraId="4041BE18" w14:textId="77777777">
            <w:pPr>
              <w:pStyle w:val="LTableTextAbt"/>
              <w:rPr>
                <w:szCs w:val="18"/>
              </w:rPr>
            </w:pPr>
            <w:r>
              <w:rPr>
                <w:szCs w:val="18"/>
              </w:rPr>
              <w:t>Dry Cleaning (Dry Cleaning Machines &amp; Spot Removers)</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700886" w:rsidP="00871C56" w14:paraId="352663BB" w14:textId="5E9B5C59">
            <w:pPr>
              <w:pStyle w:val="RTableTextAbt"/>
              <w:tabs>
                <w:tab w:val="left" w:pos="1286"/>
              </w:tabs>
              <w:ind w:right="-26"/>
              <w:rPr>
                <w:szCs w:val="18"/>
              </w:rPr>
            </w:pPr>
            <w:r>
              <w:rPr>
                <w:szCs w:val="18"/>
              </w:rPr>
              <w:t>$127,794</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700886" w:rsidP="00871C56" w14:paraId="1CCCBB93" w14:textId="0932B2E1">
            <w:pPr>
              <w:pStyle w:val="RTableTextAbt"/>
              <w:tabs>
                <w:tab w:val="left" w:pos="1286"/>
              </w:tabs>
              <w:ind w:right="-26"/>
              <w:rPr>
                <w:szCs w:val="18"/>
              </w:rPr>
            </w:pPr>
            <w:r>
              <w:rPr>
                <w:szCs w:val="18"/>
              </w:rPr>
              <w:t>$37,934</w:t>
            </w:r>
          </w:p>
        </w:tc>
        <w:tc>
          <w:tcPr>
            <w:tcW w:w="1132" w:type="dxa"/>
            <w:gridSpan w:val="2"/>
            <w:tcBorders>
              <w:top w:val="single" w:sz="4" w:space="0" w:color="auto"/>
              <w:left w:val="nil"/>
              <w:bottom w:val="single" w:sz="4" w:space="0" w:color="auto"/>
              <w:right w:val="single" w:sz="4" w:space="0" w:color="auto"/>
            </w:tcBorders>
          </w:tcPr>
          <w:p w:rsidR="00871C56" w:rsidRPr="006D0935" w:rsidP="00871C56" w14:paraId="7544CA8B" w14:textId="77777777">
            <w:pPr>
              <w:pStyle w:val="RTableTextAbt"/>
              <w:tabs>
                <w:tab w:val="left" w:pos="1286"/>
              </w:tabs>
              <w:ind w:right="-69"/>
              <w:jc w:val="center"/>
            </w:pPr>
            <w:r>
              <w:t>10-Year Phase Out</w:t>
            </w:r>
          </w:p>
        </w:tc>
        <w:tc>
          <w:tcPr>
            <w:tcW w:w="1208" w:type="dxa"/>
            <w:tcBorders>
              <w:top w:val="single" w:sz="4" w:space="0" w:color="auto"/>
              <w:left w:val="nil"/>
              <w:bottom w:val="single" w:sz="4" w:space="0" w:color="auto"/>
              <w:right w:val="single" w:sz="4" w:space="0" w:color="auto"/>
            </w:tcBorders>
          </w:tcPr>
          <w:p w:rsidR="00871C56" w:rsidRPr="006D0935" w:rsidP="00871C56" w14:paraId="6B1B3606" w14:textId="77777777">
            <w:pPr>
              <w:pStyle w:val="RTableTextAbt"/>
              <w:tabs>
                <w:tab w:val="left" w:pos="1286"/>
              </w:tabs>
              <w:ind w:right="-69"/>
              <w:jc w:val="center"/>
            </w:pPr>
            <w:r>
              <w:t>15-Year Phase Out</w:t>
            </w:r>
          </w:p>
        </w:tc>
      </w:tr>
      <w:tr w14:paraId="2F283667" w14:textId="77777777" w:rsidTr="00577C9F">
        <w:tblPrEx>
          <w:tblW w:w="9450" w:type="dxa"/>
          <w:tblLayout w:type="fixed"/>
          <w:tblLook w:val="04A0"/>
        </w:tblPrEx>
        <w:trPr>
          <w:trHeight w:val="280"/>
        </w:trPr>
        <w:tc>
          <w:tcPr>
            <w:tcW w:w="4410" w:type="dxa"/>
            <w:tcBorders>
              <w:top w:val="single" w:sz="4" w:space="0" w:color="auto"/>
              <w:left w:val="single" w:sz="4" w:space="0" w:color="auto"/>
              <w:bottom w:val="single" w:sz="4" w:space="0" w:color="auto"/>
              <w:right w:val="single" w:sz="4" w:space="0" w:color="auto"/>
            </w:tcBorders>
            <w:shd w:val="clear" w:color="auto" w:fill="auto"/>
          </w:tcPr>
          <w:p w:rsidR="00871C56" w:rsidRPr="00484D1F" w:rsidP="00871C56" w14:paraId="73ADAD37" w14:textId="77777777">
            <w:pPr>
              <w:pStyle w:val="LTableTextAbt"/>
              <w:rPr>
                <w:b/>
                <w:bCs w:val="0"/>
                <w:szCs w:val="18"/>
              </w:rPr>
            </w:pPr>
            <w:r w:rsidRPr="00484D1F">
              <w:rPr>
                <w:b/>
                <w:bCs w:val="0"/>
                <w:szCs w:val="18"/>
              </w:rPr>
              <w:t>Total</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871C56" w:rsidRPr="00871C56" w:rsidP="00871C56" w14:paraId="68DB06EC" w14:textId="79050E78">
            <w:pPr>
              <w:pStyle w:val="RTableTextAbt"/>
              <w:tabs>
                <w:tab w:val="left" w:pos="1286"/>
              </w:tabs>
              <w:ind w:right="-26"/>
              <w:rPr>
                <w:b/>
                <w:bCs w:val="0"/>
                <w:szCs w:val="18"/>
              </w:rPr>
            </w:pPr>
            <w:r w:rsidRPr="00577C9F">
              <w:rPr>
                <w:b/>
                <w:bCs w:val="0"/>
                <w:szCs w:val="18"/>
              </w:rPr>
              <w:t>$50,028,099</w:t>
            </w:r>
          </w:p>
        </w:tc>
        <w:tc>
          <w:tcPr>
            <w:tcW w:w="1350" w:type="dxa"/>
            <w:tcBorders>
              <w:top w:val="single" w:sz="4" w:space="0" w:color="auto"/>
              <w:left w:val="nil"/>
              <w:bottom w:val="single" w:sz="4" w:space="0" w:color="auto"/>
              <w:right w:val="single" w:sz="4" w:space="0" w:color="auto"/>
            </w:tcBorders>
            <w:shd w:val="clear" w:color="auto" w:fill="auto"/>
            <w:vAlign w:val="center"/>
          </w:tcPr>
          <w:p w:rsidR="00871C56" w:rsidRPr="00871C56" w:rsidP="00871C56" w14:paraId="35A573F6" w14:textId="5208FC4A">
            <w:pPr>
              <w:pStyle w:val="RTableTextAbt"/>
              <w:tabs>
                <w:tab w:val="left" w:pos="1286"/>
              </w:tabs>
              <w:ind w:right="-26"/>
              <w:rPr>
                <w:b/>
                <w:bCs w:val="0"/>
                <w:szCs w:val="18"/>
              </w:rPr>
            </w:pPr>
            <w:r w:rsidRPr="00577C9F">
              <w:rPr>
                <w:b/>
                <w:bCs w:val="0"/>
                <w:szCs w:val="18"/>
              </w:rPr>
              <w:t>$76,147,387</w:t>
            </w:r>
          </w:p>
        </w:tc>
        <w:tc>
          <w:tcPr>
            <w:tcW w:w="1132" w:type="dxa"/>
            <w:gridSpan w:val="2"/>
            <w:tcBorders>
              <w:top w:val="single" w:sz="4" w:space="0" w:color="auto"/>
              <w:left w:val="nil"/>
              <w:bottom w:val="single" w:sz="4" w:space="0" w:color="auto"/>
              <w:right w:val="single" w:sz="4" w:space="0" w:color="auto"/>
            </w:tcBorders>
          </w:tcPr>
          <w:p w:rsidR="00871C56" w:rsidRPr="00B92D53" w:rsidP="00871C56" w14:paraId="275E713F" w14:textId="77777777">
            <w:pPr>
              <w:pStyle w:val="LTableTextAbt"/>
              <w:tabs>
                <w:tab w:val="left" w:pos="1286"/>
              </w:tabs>
              <w:ind w:right="-69"/>
              <w:jc w:val="center"/>
              <w:rPr>
                <w:b/>
                <w:bCs w:val="0"/>
              </w:rPr>
            </w:pPr>
          </w:p>
        </w:tc>
        <w:tc>
          <w:tcPr>
            <w:tcW w:w="1208" w:type="dxa"/>
            <w:tcBorders>
              <w:top w:val="single" w:sz="4" w:space="0" w:color="auto"/>
              <w:left w:val="nil"/>
              <w:bottom w:val="single" w:sz="4" w:space="0" w:color="auto"/>
              <w:right w:val="single" w:sz="4" w:space="0" w:color="auto"/>
            </w:tcBorders>
          </w:tcPr>
          <w:p w:rsidR="00871C56" w:rsidRPr="00B92D53" w:rsidP="00871C56" w14:paraId="6D2B3F4C" w14:textId="77777777">
            <w:pPr>
              <w:pStyle w:val="LTableTextAbt"/>
              <w:tabs>
                <w:tab w:val="left" w:pos="1286"/>
              </w:tabs>
              <w:ind w:right="-69"/>
              <w:jc w:val="center"/>
              <w:rPr>
                <w:b/>
                <w:bCs w:val="0"/>
              </w:rPr>
            </w:pPr>
          </w:p>
        </w:tc>
      </w:tr>
      <w:tr w14:paraId="6B1B90B3" w14:textId="77777777" w:rsidTr="00700886">
        <w:tblPrEx>
          <w:tblW w:w="9450" w:type="dxa"/>
          <w:tblLayout w:type="fixed"/>
          <w:tblLook w:val="04A0"/>
        </w:tblPrEx>
        <w:trPr>
          <w:trHeight w:val="280"/>
        </w:trPr>
        <w:tc>
          <w:tcPr>
            <w:tcW w:w="9450" w:type="dxa"/>
            <w:gridSpan w:val="6"/>
            <w:tcBorders>
              <w:top w:val="single" w:sz="4" w:space="0" w:color="auto"/>
              <w:left w:val="single" w:sz="4" w:space="0" w:color="auto"/>
              <w:bottom w:val="single" w:sz="4" w:space="0" w:color="auto"/>
              <w:right w:val="single" w:sz="4" w:space="0" w:color="auto"/>
            </w:tcBorders>
            <w:shd w:val="clear" w:color="auto" w:fill="auto"/>
          </w:tcPr>
          <w:p w:rsidR="004B131A" w:rsidRPr="00BA3BE8" w:rsidP="00CB1C05" w14:paraId="34BBE78F" w14:textId="77777777">
            <w:pPr>
              <w:pStyle w:val="RTableTextAbt"/>
              <w:jc w:val="left"/>
              <w:rPr>
                <w:szCs w:val="18"/>
              </w:rPr>
            </w:pPr>
            <w:r>
              <w:rPr>
                <w:szCs w:val="18"/>
                <w:vertAlign w:val="superscript"/>
              </w:rPr>
              <w:t>1</w:t>
            </w:r>
            <w:r>
              <w:rPr>
                <w:szCs w:val="18"/>
              </w:rPr>
              <w:t>Since the costs of prohibition are unknown, the WCPP costs are used as a proxy estimate for the prohibition costs. Note that WCPP costs should be lower than the cost of prohibition (because switching to an alternative is a viable compliance strategy under a WCPP requirement, so if it is the more cost-effective compliance strategy then firms are likely to switch to alternatives instead of follow the WCPP requirements.</w:t>
            </w:r>
          </w:p>
          <w:p w:rsidR="004B131A" w:rsidP="00CB1C05" w14:paraId="27AF2022" w14:textId="77777777">
            <w:pPr>
              <w:pStyle w:val="RTableTextAbt"/>
              <w:jc w:val="left"/>
              <w:rPr>
                <w:szCs w:val="18"/>
              </w:rPr>
            </w:pPr>
            <w:r>
              <w:rPr>
                <w:szCs w:val="18"/>
                <w:vertAlign w:val="superscript"/>
              </w:rPr>
              <w:t>2</w:t>
            </w:r>
            <w:r w:rsidR="00763E87">
              <w:rPr>
                <w:szCs w:val="18"/>
              </w:rPr>
              <w:t xml:space="preserve"> Vapor degreasing costs are lower under Option 2 compared to Option 1 because </w:t>
            </w:r>
            <w:r>
              <w:rPr>
                <w:szCs w:val="18"/>
              </w:rPr>
              <w:t>25 percent of vapor degreasers are assumed to be eligible for the section 6(g) exemption for aircraft skins and aerospace degreasing, respectively.</w:t>
            </w:r>
          </w:p>
          <w:p w:rsidR="004B131A" w:rsidRPr="00B92D53" w:rsidP="00CB1C05" w14:paraId="04708143" w14:textId="77777777">
            <w:pPr>
              <w:pStyle w:val="LTableTextAbt"/>
              <w:tabs>
                <w:tab w:val="left" w:pos="1286"/>
              </w:tabs>
              <w:ind w:right="495"/>
              <w:rPr>
                <w:b/>
                <w:bCs w:val="0"/>
              </w:rPr>
            </w:pPr>
            <w:r>
              <w:rPr>
                <w:szCs w:val="18"/>
                <w:vertAlign w:val="superscript"/>
              </w:rPr>
              <w:t>3</w:t>
            </w:r>
            <w:r>
              <w:rPr>
                <w:szCs w:val="18"/>
              </w:rPr>
              <w:t>While there are limited exemptions for adhesives and sealants, this analysis assumes all users and formulators switch to alternatives because it is likely to be the most cost-effective option.</w:t>
            </w:r>
          </w:p>
        </w:tc>
      </w:tr>
    </w:tbl>
    <w:p w:rsidR="005951ED" w:rsidRPr="009064A5" w:rsidP="00CB1C05" w14:paraId="1B8B070F" w14:textId="77777777">
      <w:pPr>
        <w:pStyle w:val="RTableTextAbt"/>
        <w:tabs>
          <w:tab w:val="left" w:pos="1286"/>
        </w:tabs>
        <w:ind w:right="515"/>
        <w:rPr>
          <w:highlight w:val="yellow"/>
        </w:rPr>
        <w:sectPr w:rsidSect="00CB1C05">
          <w:type w:val="nextColumn"/>
          <w:pgSz w:w="12240" w:h="15840" w:code="1"/>
          <w:pgMar w:top="1440" w:right="1440" w:bottom="1440" w:left="1440" w:header="1080" w:footer="720" w:gutter="0"/>
          <w:lnNumType w:countBy="1" w:restart="continuous"/>
          <w:pgNumType w:chapStyle="1"/>
          <w:cols w:space="720"/>
          <w:docGrid w:linePitch="360"/>
        </w:sectPr>
      </w:pPr>
    </w:p>
    <w:p w:rsidR="00A2674A" w:rsidRPr="00324FE4" w:rsidP="00CB1C05" w14:paraId="3F9A90CF" w14:textId="77777777">
      <w:pPr>
        <w:pStyle w:val="Heading1"/>
      </w:pPr>
      <w:bookmarkStart w:id="1275" w:name="_Ref30142415"/>
      <w:bookmarkStart w:id="1276" w:name="_Ref30142419"/>
      <w:bookmarkStart w:id="1277" w:name="_Toc111035657"/>
      <w:bookmarkStart w:id="1278" w:name="_Toc111037086"/>
      <w:bookmarkStart w:id="1279" w:name="_Toc114062037"/>
      <w:bookmarkStart w:id="1280" w:name="_Toc165378760"/>
      <w:r w:rsidRPr="00324FE4">
        <w:t>Benefits Analysis</w:t>
      </w:r>
      <w:bookmarkEnd w:id="1275"/>
      <w:bookmarkEnd w:id="1276"/>
      <w:bookmarkEnd w:id="1277"/>
      <w:bookmarkEnd w:id="1278"/>
      <w:bookmarkEnd w:id="1279"/>
      <w:bookmarkEnd w:id="1280"/>
    </w:p>
    <w:p w:rsidR="00B34D98" w:rsidP="00CB1C05" w14:paraId="27B21E2E" w14:textId="77777777">
      <w:pPr>
        <w:pStyle w:val="BodyText"/>
      </w:pPr>
      <w:r w:rsidRPr="00324FE4">
        <w:t xml:space="preserve">This </w:t>
      </w:r>
      <w:r w:rsidR="002F4B55">
        <w:t>c</w:t>
      </w:r>
      <w:r w:rsidRPr="00324FE4">
        <w:t>hapter presents the monetized benefits estimates under the options</w:t>
      </w:r>
      <w:r w:rsidRPr="00324FE4" w:rsidR="000F6C3A">
        <w:t xml:space="preserve"> and includes a discussion of unquantified non-cancer benefits</w:t>
      </w:r>
      <w:r w:rsidR="00920F25">
        <w:t xml:space="preserve"> (</w:t>
      </w:r>
      <w:r w:rsidR="00920F25">
        <w:fldChar w:fldCharType="begin" w:fldLock="1"/>
      </w:r>
      <w:r w:rsidR="00920F25">
        <w:instrText xml:space="preserve"> REF _Ref122338893 \h </w:instrText>
      </w:r>
      <w:r w:rsidR="00920F25">
        <w:fldChar w:fldCharType="separate"/>
      </w:r>
      <w:r w:rsidR="0092222B">
        <w:t xml:space="preserve">Table </w:t>
      </w:r>
      <w:r w:rsidR="0092222B">
        <w:rPr>
          <w:noProof/>
        </w:rPr>
        <w:t>8</w:t>
      </w:r>
      <w:r w:rsidR="0092222B">
        <w:noBreakHyphen/>
      </w:r>
      <w:r w:rsidR="0092222B">
        <w:rPr>
          <w:noProof/>
        </w:rPr>
        <w:t>1</w:t>
      </w:r>
      <w:r w:rsidR="00920F25">
        <w:fldChar w:fldCharType="end"/>
      </w:r>
      <w:r w:rsidR="00920F25">
        <w:t>)</w:t>
      </w:r>
      <w:r w:rsidRPr="00324FE4" w:rsidR="000F6C3A">
        <w:t xml:space="preserve">. </w:t>
      </w:r>
    </w:p>
    <w:p w:rsidR="005E3287" w:rsidP="00CB1C05" w14:paraId="773CA166" w14:textId="77777777">
      <w:pPr>
        <w:pStyle w:val="TableTitle"/>
      </w:pPr>
      <w:bookmarkStart w:id="1281" w:name="_Ref122338893"/>
      <w:bookmarkStart w:id="1282" w:name="_Toc165379709"/>
      <w:r>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1281"/>
      <w:r>
        <w:t>: Overview of Benefits Considered in Benefits Analysis</w:t>
      </w:r>
      <w:bookmarkEnd w:id="1282"/>
    </w:p>
    <w:tbl>
      <w:tblPr>
        <w:tblStyle w:val="TableGrid"/>
        <w:tblW w:w="0" w:type="auto"/>
        <w:tblLook w:val="04A0"/>
      </w:tblPr>
      <w:tblGrid>
        <w:gridCol w:w="3116"/>
        <w:gridCol w:w="4169"/>
        <w:gridCol w:w="1862"/>
      </w:tblGrid>
      <w:tr w14:paraId="58CAEB2F" w14:textId="77777777" w:rsidTr="004D43DD">
        <w:tblPrEx>
          <w:tblW w:w="0" w:type="auto"/>
          <w:tblLook w:val="04A0"/>
        </w:tblPrEx>
        <w:trPr>
          <w:trHeight w:val="288"/>
        </w:trPr>
        <w:tc>
          <w:tcPr>
            <w:tcW w:w="3116" w:type="dxa"/>
            <w:shd w:val="clear" w:color="auto" w:fill="48A9C5" w:themeFill="accent1"/>
            <w:vAlign w:val="center"/>
          </w:tcPr>
          <w:p w:rsidR="00B34D98" w:rsidRPr="004D43DD" w:rsidP="00CB1C05" w14:paraId="6C08CC53" w14:textId="77777777">
            <w:pPr>
              <w:pStyle w:val="BodyText"/>
              <w:spacing w:after="0"/>
              <w:jc w:val="center"/>
              <w:rPr>
                <w:rFonts w:ascii="Arial Narrow" w:hAnsi="Arial Narrow"/>
                <w:b/>
                <w:bCs/>
                <w:color w:val="FFFFFF" w:themeColor="background1"/>
              </w:rPr>
            </w:pPr>
            <w:r w:rsidRPr="004D43DD">
              <w:rPr>
                <w:rFonts w:ascii="Arial Narrow" w:hAnsi="Arial Narrow"/>
                <w:b/>
                <w:bCs/>
                <w:color w:val="FFFFFF" w:themeColor="background1"/>
              </w:rPr>
              <w:t>Health Endpoint</w:t>
            </w:r>
          </w:p>
        </w:tc>
        <w:tc>
          <w:tcPr>
            <w:tcW w:w="4169" w:type="dxa"/>
            <w:shd w:val="clear" w:color="auto" w:fill="48A9C5" w:themeFill="accent1"/>
            <w:vAlign w:val="center"/>
          </w:tcPr>
          <w:p w:rsidR="00B34D98" w:rsidRPr="004D43DD" w:rsidP="00CB1C05" w14:paraId="2893792D" w14:textId="77777777">
            <w:pPr>
              <w:pStyle w:val="BodyText"/>
              <w:spacing w:after="0"/>
              <w:jc w:val="center"/>
              <w:rPr>
                <w:rFonts w:ascii="Arial Narrow" w:hAnsi="Arial Narrow"/>
                <w:b/>
                <w:bCs/>
                <w:color w:val="FFFFFF" w:themeColor="background1"/>
              </w:rPr>
            </w:pPr>
            <w:r>
              <w:rPr>
                <w:rFonts w:ascii="Arial Narrow" w:hAnsi="Arial Narrow"/>
                <w:b/>
                <w:bCs/>
                <w:color w:val="FFFFFF" w:themeColor="background1"/>
              </w:rPr>
              <w:t>Benefits Considered in This Analysis</w:t>
            </w:r>
          </w:p>
        </w:tc>
        <w:tc>
          <w:tcPr>
            <w:tcW w:w="1862" w:type="dxa"/>
            <w:shd w:val="clear" w:color="auto" w:fill="48A9C5" w:themeFill="accent1"/>
            <w:vAlign w:val="center"/>
          </w:tcPr>
          <w:p w:rsidR="00B34D98" w:rsidRPr="004D43DD" w:rsidP="00CB1C05" w14:paraId="3C9C71EA" w14:textId="77777777">
            <w:pPr>
              <w:pStyle w:val="BodyText"/>
              <w:spacing w:after="0"/>
              <w:jc w:val="center"/>
              <w:rPr>
                <w:rFonts w:ascii="Arial Narrow" w:hAnsi="Arial Narrow"/>
                <w:b/>
                <w:bCs/>
                <w:color w:val="FFFFFF" w:themeColor="background1"/>
              </w:rPr>
            </w:pPr>
            <w:r>
              <w:rPr>
                <w:rFonts w:ascii="Arial Narrow" w:hAnsi="Arial Narrow"/>
                <w:b/>
                <w:bCs/>
                <w:color w:val="FFFFFF" w:themeColor="background1"/>
              </w:rPr>
              <w:t>Section</w:t>
            </w:r>
          </w:p>
        </w:tc>
      </w:tr>
      <w:tr w14:paraId="2732C880" w14:textId="77777777" w:rsidTr="004D43DD">
        <w:tblPrEx>
          <w:tblW w:w="0" w:type="auto"/>
          <w:tblLook w:val="04A0"/>
        </w:tblPrEx>
        <w:trPr>
          <w:trHeight w:val="288"/>
        </w:trPr>
        <w:tc>
          <w:tcPr>
            <w:tcW w:w="3116" w:type="dxa"/>
            <w:vAlign w:val="center"/>
          </w:tcPr>
          <w:p w:rsidR="005F1C6C" w:rsidRPr="004D43DD" w:rsidP="00CB1C05" w14:paraId="7BAD475B"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Liver cancer</w:t>
            </w:r>
          </w:p>
        </w:tc>
        <w:tc>
          <w:tcPr>
            <w:tcW w:w="4169" w:type="dxa"/>
            <w:vMerge w:val="restart"/>
            <w:vAlign w:val="center"/>
          </w:tcPr>
          <w:p w:rsidR="005F1C6C" w:rsidRPr="004D43DD" w:rsidP="00CB1C05" w14:paraId="419773BB" w14:textId="77777777">
            <w:pPr>
              <w:pStyle w:val="BodyText"/>
              <w:spacing w:after="0"/>
              <w:rPr>
                <w:rFonts w:asciiTheme="majorBidi" w:hAnsiTheme="majorBidi" w:cstheme="majorBidi"/>
                <w:sz w:val="20"/>
                <w:szCs w:val="20"/>
              </w:rPr>
            </w:pPr>
            <w:r>
              <w:rPr>
                <w:rFonts w:asciiTheme="majorBidi" w:hAnsiTheme="majorBidi" w:cstheme="majorBidi"/>
                <w:sz w:val="20"/>
                <w:szCs w:val="20"/>
              </w:rPr>
              <w:t>Monetized benefits of avoided cancer risk</w:t>
            </w:r>
            <w:r w:rsidR="0024074E">
              <w:rPr>
                <w:rFonts w:asciiTheme="majorBidi" w:hAnsiTheme="majorBidi" w:cstheme="majorBidi"/>
                <w:sz w:val="20"/>
                <w:szCs w:val="20"/>
              </w:rPr>
              <w:t>.</w:t>
            </w:r>
          </w:p>
        </w:tc>
        <w:tc>
          <w:tcPr>
            <w:tcW w:w="1862" w:type="dxa"/>
            <w:vMerge w:val="restart"/>
            <w:vAlign w:val="center"/>
          </w:tcPr>
          <w:p w:rsidR="005F1C6C" w:rsidRPr="004D43DD" w:rsidP="00CB1C05" w14:paraId="6A3FA892" w14:textId="77777777">
            <w:pPr>
              <w:pStyle w:val="BodyText"/>
              <w:spacing w:after="0"/>
              <w:jc w:val="center"/>
              <w:rPr>
                <w:rFonts w:asciiTheme="majorBidi" w:hAnsiTheme="majorBidi" w:cstheme="majorBidi"/>
                <w:sz w:val="20"/>
                <w:szCs w:val="20"/>
              </w:rPr>
            </w:pPr>
            <w:r>
              <w:rPr>
                <w:rFonts w:asciiTheme="majorBidi" w:hAnsiTheme="majorBidi" w:cstheme="majorBidi"/>
                <w:sz w:val="20"/>
                <w:szCs w:val="20"/>
              </w:rPr>
              <w:t xml:space="preserve">Sections </w:t>
            </w:r>
            <w:r>
              <w:rPr>
                <w:rFonts w:asciiTheme="majorBidi" w:hAnsiTheme="majorBidi" w:cstheme="majorBidi"/>
                <w:sz w:val="20"/>
              </w:rPr>
              <w:fldChar w:fldCharType="begin" w:fldLock="1"/>
            </w:r>
            <w:r>
              <w:rPr>
                <w:rFonts w:asciiTheme="majorBidi" w:hAnsiTheme="majorBidi" w:cstheme="majorBidi"/>
                <w:sz w:val="20"/>
              </w:rPr>
              <w:instrText xml:space="preserve"> </w:instrText>
            </w:r>
            <w:r>
              <w:rPr>
                <w:rFonts w:asciiTheme="majorBidi" w:hAnsiTheme="majorBidi" w:cstheme="majorBidi"/>
                <w:sz w:val="20"/>
                <w:szCs w:val="20"/>
              </w:rPr>
              <w:instrText xml:space="preserve">REF </w:instrText>
            </w:r>
            <w:r>
              <w:rPr>
                <w:rFonts w:asciiTheme="majorBidi" w:hAnsiTheme="majorBidi" w:cstheme="majorBidi"/>
                <w:sz w:val="20"/>
              </w:rPr>
              <w:instrText xml:space="preserve">_Ref74583677 \r \h </w:instrText>
            </w:r>
            <w:r w:rsidR="00920F25">
              <w:rPr>
                <w:rFonts w:asciiTheme="majorBidi" w:hAnsiTheme="majorBidi" w:cstheme="majorBidi"/>
                <w:sz w:val="20"/>
              </w:rPr>
              <w:instrText xml:space="preserve"> \* MERGEFORMAT </w:instrText>
            </w:r>
            <w:r>
              <w:rPr>
                <w:rFonts w:asciiTheme="majorBidi" w:hAnsiTheme="majorBidi" w:cstheme="majorBidi"/>
                <w:sz w:val="20"/>
              </w:rPr>
              <w:fldChar w:fldCharType="separate"/>
            </w:r>
            <w:r w:rsidRPr="0092222B" w:rsidR="0092222B">
              <w:rPr>
                <w:rFonts w:asciiTheme="majorBidi" w:hAnsiTheme="majorBidi" w:cstheme="majorBidi"/>
                <w:sz w:val="20"/>
              </w:rPr>
              <w:t>8.2</w:t>
            </w:r>
            <w:r>
              <w:rPr>
                <w:rFonts w:asciiTheme="majorBidi" w:hAnsiTheme="majorBidi" w:cstheme="majorBidi"/>
                <w:sz w:val="20"/>
              </w:rPr>
              <w:fldChar w:fldCharType="end"/>
            </w:r>
            <w:r w:rsidR="0024074E">
              <w:rPr>
                <w:rFonts w:asciiTheme="majorBidi" w:hAnsiTheme="majorBidi" w:cstheme="majorBidi"/>
                <w:sz w:val="20"/>
                <w:szCs w:val="20"/>
              </w:rPr>
              <w:t>–</w:t>
            </w:r>
            <w:r>
              <w:rPr>
                <w:rFonts w:asciiTheme="majorBidi" w:hAnsiTheme="majorBidi" w:cstheme="majorBidi"/>
                <w:sz w:val="20"/>
              </w:rPr>
              <w:fldChar w:fldCharType="begin" w:fldLock="1"/>
            </w:r>
            <w:r>
              <w:rPr>
                <w:rFonts w:asciiTheme="majorBidi" w:hAnsiTheme="majorBidi" w:cstheme="majorBidi"/>
                <w:sz w:val="20"/>
              </w:rPr>
              <w:instrText xml:space="preserve"> </w:instrText>
            </w:r>
            <w:r>
              <w:rPr>
                <w:rFonts w:asciiTheme="majorBidi" w:hAnsiTheme="majorBidi" w:cstheme="majorBidi"/>
                <w:sz w:val="20"/>
                <w:szCs w:val="20"/>
              </w:rPr>
              <w:instrText xml:space="preserve">REF </w:instrText>
            </w:r>
            <w:r>
              <w:rPr>
                <w:rFonts w:asciiTheme="majorBidi" w:hAnsiTheme="majorBidi" w:cstheme="majorBidi"/>
                <w:sz w:val="20"/>
              </w:rPr>
              <w:instrText xml:space="preserve">_Ref74583685 \r \h </w:instrText>
            </w:r>
            <w:r w:rsidR="00920F25">
              <w:rPr>
                <w:rFonts w:asciiTheme="majorBidi" w:hAnsiTheme="majorBidi" w:cstheme="majorBidi"/>
                <w:sz w:val="20"/>
              </w:rPr>
              <w:instrText xml:space="preserve"> \* MERGEFORMAT </w:instrText>
            </w:r>
            <w:r>
              <w:rPr>
                <w:rFonts w:asciiTheme="majorBidi" w:hAnsiTheme="majorBidi" w:cstheme="majorBidi"/>
                <w:sz w:val="20"/>
              </w:rPr>
              <w:fldChar w:fldCharType="separate"/>
            </w:r>
            <w:r w:rsidRPr="0092222B" w:rsidR="0092222B">
              <w:rPr>
                <w:rFonts w:asciiTheme="majorBidi" w:hAnsiTheme="majorBidi" w:cstheme="majorBidi"/>
                <w:sz w:val="20"/>
              </w:rPr>
              <w:t>8.7</w:t>
            </w:r>
            <w:r>
              <w:rPr>
                <w:rFonts w:asciiTheme="majorBidi" w:hAnsiTheme="majorBidi" w:cstheme="majorBidi"/>
                <w:sz w:val="20"/>
              </w:rPr>
              <w:fldChar w:fldCharType="end"/>
            </w:r>
          </w:p>
        </w:tc>
      </w:tr>
      <w:tr w14:paraId="62ED0810" w14:textId="77777777" w:rsidTr="007D2940">
        <w:tblPrEx>
          <w:tblW w:w="0" w:type="auto"/>
          <w:tblLook w:val="04A0"/>
        </w:tblPrEx>
        <w:trPr>
          <w:trHeight w:val="288"/>
        </w:trPr>
        <w:tc>
          <w:tcPr>
            <w:tcW w:w="3116" w:type="dxa"/>
            <w:vAlign w:val="center"/>
          </w:tcPr>
          <w:p w:rsidR="005F1C6C" w:rsidRPr="004D43DD" w:rsidP="00CB1C05" w14:paraId="624299B5"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Kidney cancer</w:t>
            </w:r>
          </w:p>
        </w:tc>
        <w:tc>
          <w:tcPr>
            <w:tcW w:w="4169" w:type="dxa"/>
            <w:vMerge/>
            <w:vAlign w:val="center"/>
          </w:tcPr>
          <w:p w:rsidR="005F1C6C" w:rsidRPr="004D43DD" w:rsidP="00CB1C05" w14:paraId="300FB256" w14:textId="77777777">
            <w:pPr>
              <w:pStyle w:val="BodyText"/>
              <w:spacing w:after="0"/>
              <w:rPr>
                <w:rFonts w:asciiTheme="majorBidi" w:hAnsiTheme="majorBidi" w:cstheme="majorBidi"/>
                <w:sz w:val="20"/>
                <w:szCs w:val="20"/>
              </w:rPr>
            </w:pPr>
          </w:p>
        </w:tc>
        <w:tc>
          <w:tcPr>
            <w:tcW w:w="1862" w:type="dxa"/>
            <w:vMerge/>
            <w:vAlign w:val="center"/>
          </w:tcPr>
          <w:p w:rsidR="005F1C6C" w:rsidRPr="004D43DD" w:rsidP="00CB1C05" w14:paraId="65395133" w14:textId="77777777">
            <w:pPr>
              <w:pStyle w:val="BodyText"/>
              <w:spacing w:after="0"/>
              <w:jc w:val="center"/>
              <w:rPr>
                <w:rFonts w:asciiTheme="majorBidi" w:hAnsiTheme="majorBidi" w:cstheme="majorBidi"/>
                <w:sz w:val="20"/>
                <w:szCs w:val="20"/>
              </w:rPr>
            </w:pPr>
          </w:p>
        </w:tc>
      </w:tr>
      <w:tr w14:paraId="0BD57EC5" w14:textId="77777777" w:rsidTr="007D2940">
        <w:tblPrEx>
          <w:tblW w:w="0" w:type="auto"/>
          <w:tblLook w:val="04A0"/>
        </w:tblPrEx>
        <w:trPr>
          <w:trHeight w:val="288"/>
        </w:trPr>
        <w:tc>
          <w:tcPr>
            <w:tcW w:w="3116" w:type="dxa"/>
            <w:vAlign w:val="center"/>
          </w:tcPr>
          <w:p w:rsidR="005F1C6C" w:rsidRPr="004D43DD" w:rsidP="00CB1C05" w14:paraId="3A5B354A"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Brain gliomas</w:t>
            </w:r>
          </w:p>
        </w:tc>
        <w:tc>
          <w:tcPr>
            <w:tcW w:w="4169" w:type="dxa"/>
            <w:vMerge/>
            <w:vAlign w:val="center"/>
          </w:tcPr>
          <w:p w:rsidR="005F1C6C" w:rsidRPr="004D43DD" w:rsidP="00CB1C05" w14:paraId="58182BCD" w14:textId="77777777">
            <w:pPr>
              <w:pStyle w:val="BodyText"/>
              <w:spacing w:after="0"/>
              <w:rPr>
                <w:rFonts w:asciiTheme="majorBidi" w:hAnsiTheme="majorBidi" w:cstheme="majorBidi"/>
                <w:sz w:val="20"/>
                <w:szCs w:val="20"/>
              </w:rPr>
            </w:pPr>
          </w:p>
        </w:tc>
        <w:tc>
          <w:tcPr>
            <w:tcW w:w="1862" w:type="dxa"/>
            <w:vMerge/>
            <w:vAlign w:val="center"/>
          </w:tcPr>
          <w:p w:rsidR="005F1C6C" w:rsidRPr="004D43DD" w:rsidP="00CB1C05" w14:paraId="32554219" w14:textId="77777777">
            <w:pPr>
              <w:pStyle w:val="BodyText"/>
              <w:spacing w:after="0"/>
              <w:jc w:val="center"/>
              <w:rPr>
                <w:rFonts w:asciiTheme="majorBidi" w:hAnsiTheme="majorBidi" w:cstheme="majorBidi"/>
                <w:sz w:val="20"/>
                <w:szCs w:val="20"/>
              </w:rPr>
            </w:pPr>
          </w:p>
        </w:tc>
      </w:tr>
      <w:tr w14:paraId="344BE71C" w14:textId="77777777" w:rsidTr="007D2940">
        <w:tblPrEx>
          <w:tblW w:w="0" w:type="auto"/>
          <w:tblLook w:val="04A0"/>
        </w:tblPrEx>
        <w:trPr>
          <w:trHeight w:val="288"/>
        </w:trPr>
        <w:tc>
          <w:tcPr>
            <w:tcW w:w="3116" w:type="dxa"/>
            <w:vAlign w:val="center"/>
          </w:tcPr>
          <w:p w:rsidR="005F1C6C" w:rsidRPr="004D43DD" w:rsidP="00CB1C05" w14:paraId="186CFC33" w14:textId="77777777">
            <w:pPr>
              <w:pStyle w:val="BodyText"/>
              <w:spacing w:after="0"/>
              <w:rPr>
                <w:rFonts w:asciiTheme="majorBidi" w:hAnsiTheme="majorBidi" w:cstheme="majorBidi"/>
                <w:sz w:val="20"/>
                <w:szCs w:val="20"/>
              </w:rPr>
            </w:pPr>
            <w:r>
              <w:rPr>
                <w:rFonts w:asciiTheme="majorBidi" w:hAnsiTheme="majorBidi" w:cstheme="majorBidi"/>
                <w:sz w:val="20"/>
              </w:rPr>
              <w:t>Testicular</w:t>
            </w:r>
            <w:r w:rsidRPr="004D43DD">
              <w:rPr>
                <w:rFonts w:asciiTheme="majorBidi" w:hAnsiTheme="majorBidi" w:cstheme="majorBidi"/>
                <w:sz w:val="20"/>
              </w:rPr>
              <w:t xml:space="preserve"> cancer</w:t>
            </w:r>
          </w:p>
        </w:tc>
        <w:tc>
          <w:tcPr>
            <w:tcW w:w="4169" w:type="dxa"/>
            <w:vMerge/>
            <w:vAlign w:val="center"/>
          </w:tcPr>
          <w:p w:rsidR="005F1C6C" w:rsidRPr="004D43DD" w:rsidP="00CB1C05" w14:paraId="2813DF96" w14:textId="77777777">
            <w:pPr>
              <w:pStyle w:val="BodyText"/>
              <w:spacing w:after="0"/>
              <w:rPr>
                <w:rFonts w:asciiTheme="majorBidi" w:hAnsiTheme="majorBidi" w:cstheme="majorBidi"/>
                <w:sz w:val="20"/>
                <w:szCs w:val="20"/>
              </w:rPr>
            </w:pPr>
          </w:p>
        </w:tc>
        <w:tc>
          <w:tcPr>
            <w:tcW w:w="1862" w:type="dxa"/>
            <w:vMerge/>
            <w:vAlign w:val="center"/>
          </w:tcPr>
          <w:p w:rsidR="005F1C6C" w:rsidRPr="004D43DD" w:rsidP="00CB1C05" w14:paraId="1D7533AB" w14:textId="77777777">
            <w:pPr>
              <w:pStyle w:val="BodyText"/>
              <w:spacing w:after="0"/>
              <w:jc w:val="center"/>
              <w:rPr>
                <w:rFonts w:asciiTheme="majorBidi" w:hAnsiTheme="majorBidi" w:cstheme="majorBidi"/>
                <w:sz w:val="20"/>
                <w:szCs w:val="20"/>
              </w:rPr>
            </w:pPr>
          </w:p>
        </w:tc>
      </w:tr>
      <w:tr w14:paraId="21C1D34F" w14:textId="77777777" w:rsidTr="007D2940">
        <w:tblPrEx>
          <w:tblW w:w="0" w:type="auto"/>
          <w:tblLook w:val="04A0"/>
        </w:tblPrEx>
        <w:trPr>
          <w:trHeight w:val="288"/>
        </w:trPr>
        <w:tc>
          <w:tcPr>
            <w:tcW w:w="3116" w:type="dxa"/>
            <w:vAlign w:val="center"/>
          </w:tcPr>
          <w:p w:rsidR="005F1C6C" w:rsidRPr="004D43DD" w:rsidP="00CB1C05" w14:paraId="5EEDFBA8"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Neurotoxicity</w:t>
            </w:r>
          </w:p>
        </w:tc>
        <w:tc>
          <w:tcPr>
            <w:tcW w:w="4169" w:type="dxa"/>
            <w:vAlign w:val="center"/>
          </w:tcPr>
          <w:p w:rsidR="005F1C6C" w:rsidRPr="004D43DD" w:rsidP="00CB1C05" w14:paraId="6ADC37BE" w14:textId="77777777">
            <w:pPr>
              <w:pStyle w:val="BodyText"/>
              <w:spacing w:after="0"/>
              <w:rPr>
                <w:rFonts w:asciiTheme="majorBidi" w:hAnsiTheme="majorBidi" w:cstheme="majorBidi"/>
                <w:sz w:val="20"/>
                <w:szCs w:val="20"/>
              </w:rPr>
            </w:pPr>
            <w:r>
              <w:rPr>
                <w:rFonts w:asciiTheme="majorBidi" w:hAnsiTheme="majorBidi" w:cstheme="majorBidi"/>
                <w:sz w:val="20"/>
                <w:szCs w:val="20"/>
              </w:rPr>
              <w:t>Qualitative discussion of benefits</w:t>
            </w:r>
            <w:r w:rsidR="0000695C">
              <w:rPr>
                <w:rFonts w:asciiTheme="majorBidi" w:hAnsiTheme="majorBidi" w:cstheme="majorBidi"/>
                <w:sz w:val="20"/>
                <w:szCs w:val="20"/>
              </w:rPr>
              <w:t>. Supported by human studies</w:t>
            </w:r>
            <w:r w:rsidR="0010026C">
              <w:rPr>
                <w:rFonts w:asciiTheme="majorBidi" w:hAnsiTheme="majorBidi" w:cstheme="majorBidi"/>
                <w:sz w:val="20"/>
                <w:szCs w:val="20"/>
              </w:rPr>
              <w:t>. Potentially large dollar-valued benefits.</w:t>
            </w:r>
          </w:p>
        </w:tc>
        <w:tc>
          <w:tcPr>
            <w:tcW w:w="1862" w:type="dxa"/>
            <w:vMerge w:val="restart"/>
            <w:vAlign w:val="center"/>
          </w:tcPr>
          <w:p w:rsidR="005F1C6C" w:rsidRPr="004D43DD" w:rsidP="00CB1C05" w14:paraId="1D535A74" w14:textId="77777777">
            <w:pPr>
              <w:pStyle w:val="BodyText"/>
              <w:spacing w:after="0"/>
              <w:jc w:val="center"/>
              <w:rPr>
                <w:rFonts w:asciiTheme="majorBidi" w:hAnsiTheme="majorBidi" w:cstheme="majorBidi"/>
                <w:sz w:val="20"/>
                <w:szCs w:val="20"/>
              </w:rPr>
            </w:pPr>
            <w:r>
              <w:rPr>
                <w:rFonts w:asciiTheme="majorBidi" w:hAnsiTheme="majorBidi" w:cstheme="majorBidi"/>
                <w:sz w:val="20"/>
                <w:szCs w:val="20"/>
              </w:rPr>
              <w:t xml:space="preserve">Section </w:t>
            </w:r>
            <w:r>
              <w:rPr>
                <w:rFonts w:asciiTheme="majorBidi" w:hAnsiTheme="majorBidi" w:cstheme="majorBidi"/>
                <w:sz w:val="20"/>
              </w:rPr>
              <w:fldChar w:fldCharType="begin" w:fldLock="1"/>
            </w:r>
            <w:r>
              <w:rPr>
                <w:rFonts w:asciiTheme="majorBidi" w:hAnsiTheme="majorBidi" w:cstheme="majorBidi"/>
                <w:sz w:val="20"/>
              </w:rPr>
              <w:instrText xml:space="preserve"> </w:instrText>
            </w:r>
            <w:r>
              <w:rPr>
                <w:rFonts w:asciiTheme="majorBidi" w:hAnsiTheme="majorBidi" w:cstheme="majorBidi"/>
                <w:sz w:val="20"/>
                <w:szCs w:val="20"/>
              </w:rPr>
              <w:instrText xml:space="preserve">REF </w:instrText>
            </w:r>
            <w:r>
              <w:rPr>
                <w:rFonts w:asciiTheme="majorBidi" w:hAnsiTheme="majorBidi" w:cstheme="majorBidi"/>
                <w:sz w:val="20"/>
              </w:rPr>
              <w:instrText xml:space="preserve">_Ref103687705 \r \h </w:instrText>
            </w:r>
            <w:r w:rsidR="00920F25">
              <w:rPr>
                <w:rFonts w:asciiTheme="majorBidi" w:hAnsiTheme="majorBidi" w:cstheme="majorBidi"/>
                <w:sz w:val="20"/>
              </w:rPr>
              <w:instrText xml:space="preserve"> \* MERGEFORMAT </w:instrText>
            </w:r>
            <w:r>
              <w:rPr>
                <w:rFonts w:asciiTheme="majorBidi" w:hAnsiTheme="majorBidi" w:cstheme="majorBidi"/>
                <w:sz w:val="20"/>
              </w:rPr>
              <w:fldChar w:fldCharType="separate"/>
            </w:r>
            <w:r w:rsidRPr="0092222B" w:rsidR="0092222B">
              <w:rPr>
                <w:rFonts w:asciiTheme="majorBidi" w:hAnsiTheme="majorBidi" w:cstheme="majorBidi"/>
                <w:sz w:val="20"/>
              </w:rPr>
              <w:t>8.8</w:t>
            </w:r>
            <w:r>
              <w:rPr>
                <w:rFonts w:asciiTheme="majorBidi" w:hAnsiTheme="majorBidi" w:cstheme="majorBidi"/>
                <w:sz w:val="20"/>
              </w:rPr>
              <w:fldChar w:fldCharType="end"/>
            </w:r>
          </w:p>
        </w:tc>
      </w:tr>
      <w:tr w14:paraId="439C1641" w14:textId="77777777" w:rsidTr="007D2940">
        <w:tblPrEx>
          <w:tblW w:w="0" w:type="auto"/>
          <w:tblLook w:val="04A0"/>
        </w:tblPrEx>
        <w:trPr>
          <w:trHeight w:val="288"/>
        </w:trPr>
        <w:tc>
          <w:tcPr>
            <w:tcW w:w="3116" w:type="dxa"/>
            <w:vAlign w:val="center"/>
          </w:tcPr>
          <w:p w:rsidR="005F1C6C" w:rsidRPr="004D43DD" w:rsidP="00CB1C05" w14:paraId="23D435E6"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Nephrotoxicity</w:t>
            </w:r>
          </w:p>
        </w:tc>
        <w:tc>
          <w:tcPr>
            <w:tcW w:w="4169" w:type="dxa"/>
            <w:vMerge w:val="restart"/>
            <w:vAlign w:val="center"/>
          </w:tcPr>
          <w:p w:rsidR="005F1C6C" w:rsidRPr="004D43DD" w:rsidP="00CB1C05" w14:paraId="1F2474E0" w14:textId="77777777">
            <w:pPr>
              <w:pStyle w:val="BodyText"/>
              <w:spacing w:after="0"/>
              <w:rPr>
                <w:rFonts w:asciiTheme="majorBidi" w:hAnsiTheme="majorBidi" w:cstheme="majorBidi"/>
                <w:sz w:val="20"/>
                <w:szCs w:val="20"/>
              </w:rPr>
            </w:pPr>
            <w:r>
              <w:rPr>
                <w:rFonts w:asciiTheme="majorBidi" w:hAnsiTheme="majorBidi" w:cstheme="majorBidi"/>
                <w:sz w:val="20"/>
                <w:szCs w:val="20"/>
              </w:rPr>
              <w:t>Qualitative discussion of benefits</w:t>
            </w:r>
            <w:r w:rsidR="0010026C">
              <w:rPr>
                <w:rFonts w:asciiTheme="majorBidi" w:hAnsiTheme="majorBidi" w:cstheme="majorBidi"/>
                <w:sz w:val="20"/>
                <w:szCs w:val="20"/>
              </w:rPr>
              <w:t xml:space="preserve">. </w:t>
            </w:r>
            <w:r w:rsidR="00D01C79">
              <w:rPr>
                <w:rFonts w:asciiTheme="majorBidi" w:hAnsiTheme="majorBidi" w:cstheme="majorBidi"/>
                <w:sz w:val="20"/>
                <w:szCs w:val="20"/>
              </w:rPr>
              <w:t xml:space="preserve">Support from animal studies. Magnitude of </w:t>
            </w:r>
            <w:r w:rsidR="0033101B">
              <w:rPr>
                <w:rFonts w:asciiTheme="majorBidi" w:hAnsiTheme="majorBidi" w:cstheme="majorBidi"/>
                <w:sz w:val="20"/>
                <w:szCs w:val="20"/>
              </w:rPr>
              <w:t xml:space="preserve">potential </w:t>
            </w:r>
            <w:r w:rsidR="00D01C79">
              <w:rPr>
                <w:rFonts w:asciiTheme="majorBidi" w:hAnsiTheme="majorBidi" w:cstheme="majorBidi"/>
                <w:sz w:val="20"/>
                <w:szCs w:val="20"/>
              </w:rPr>
              <w:t>benefits unknown</w:t>
            </w:r>
            <w:r w:rsidR="0033101B">
              <w:rPr>
                <w:rFonts w:asciiTheme="majorBidi" w:hAnsiTheme="majorBidi" w:cstheme="majorBidi"/>
                <w:sz w:val="20"/>
                <w:szCs w:val="20"/>
              </w:rPr>
              <w:t>.</w:t>
            </w:r>
          </w:p>
        </w:tc>
        <w:tc>
          <w:tcPr>
            <w:tcW w:w="1862" w:type="dxa"/>
            <w:vMerge/>
            <w:vAlign w:val="center"/>
          </w:tcPr>
          <w:p w:rsidR="005F1C6C" w:rsidRPr="004D43DD" w:rsidP="00CB1C05" w14:paraId="54A47151" w14:textId="77777777">
            <w:pPr>
              <w:pStyle w:val="BodyText"/>
              <w:spacing w:after="0"/>
              <w:rPr>
                <w:rFonts w:asciiTheme="majorBidi" w:hAnsiTheme="majorBidi" w:cstheme="majorBidi"/>
                <w:sz w:val="20"/>
                <w:szCs w:val="20"/>
              </w:rPr>
            </w:pPr>
          </w:p>
        </w:tc>
      </w:tr>
      <w:tr w14:paraId="09E0A742" w14:textId="77777777" w:rsidTr="007D2940">
        <w:tblPrEx>
          <w:tblW w:w="0" w:type="auto"/>
          <w:tblLook w:val="04A0"/>
        </w:tblPrEx>
        <w:trPr>
          <w:trHeight w:val="288"/>
        </w:trPr>
        <w:tc>
          <w:tcPr>
            <w:tcW w:w="3116" w:type="dxa"/>
            <w:vAlign w:val="center"/>
          </w:tcPr>
          <w:p w:rsidR="005F1C6C" w:rsidRPr="004D43DD" w:rsidP="00CB1C05" w14:paraId="560E8FAF"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Reproductive/developmental toxicity</w:t>
            </w:r>
          </w:p>
        </w:tc>
        <w:tc>
          <w:tcPr>
            <w:tcW w:w="4169" w:type="dxa"/>
            <w:vMerge/>
            <w:vAlign w:val="center"/>
          </w:tcPr>
          <w:p w:rsidR="005F1C6C" w:rsidRPr="004D43DD" w:rsidP="00CB1C05" w14:paraId="07AAFEC6" w14:textId="77777777">
            <w:pPr>
              <w:pStyle w:val="BodyText"/>
              <w:spacing w:after="0"/>
              <w:rPr>
                <w:rFonts w:asciiTheme="majorBidi" w:hAnsiTheme="majorBidi" w:cstheme="majorBidi"/>
                <w:sz w:val="20"/>
                <w:szCs w:val="20"/>
              </w:rPr>
            </w:pPr>
          </w:p>
        </w:tc>
        <w:tc>
          <w:tcPr>
            <w:tcW w:w="1862" w:type="dxa"/>
            <w:vMerge/>
            <w:vAlign w:val="center"/>
          </w:tcPr>
          <w:p w:rsidR="005F1C6C" w:rsidRPr="004D43DD" w:rsidP="00CB1C05" w14:paraId="45FCAF5F" w14:textId="77777777">
            <w:pPr>
              <w:pStyle w:val="BodyText"/>
              <w:spacing w:after="0"/>
              <w:rPr>
                <w:rFonts w:asciiTheme="majorBidi" w:hAnsiTheme="majorBidi" w:cstheme="majorBidi"/>
                <w:sz w:val="20"/>
                <w:szCs w:val="20"/>
              </w:rPr>
            </w:pPr>
          </w:p>
        </w:tc>
      </w:tr>
      <w:tr w14:paraId="238A38D9" w14:textId="77777777" w:rsidTr="007D2940">
        <w:tblPrEx>
          <w:tblW w:w="0" w:type="auto"/>
          <w:tblLook w:val="04A0"/>
        </w:tblPrEx>
        <w:trPr>
          <w:trHeight w:val="288"/>
        </w:trPr>
        <w:tc>
          <w:tcPr>
            <w:tcW w:w="3116" w:type="dxa"/>
            <w:vAlign w:val="center"/>
          </w:tcPr>
          <w:p w:rsidR="005F1C6C" w:rsidRPr="004D43DD" w:rsidP="00CB1C05" w14:paraId="0A7D36FE"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Immunotoxicity</w:t>
            </w:r>
          </w:p>
        </w:tc>
        <w:tc>
          <w:tcPr>
            <w:tcW w:w="4169" w:type="dxa"/>
            <w:vMerge/>
            <w:vAlign w:val="center"/>
          </w:tcPr>
          <w:p w:rsidR="005F1C6C" w:rsidRPr="004D43DD" w:rsidP="00CB1C05" w14:paraId="00B3619A" w14:textId="77777777">
            <w:pPr>
              <w:pStyle w:val="BodyText"/>
              <w:spacing w:after="0"/>
              <w:rPr>
                <w:rFonts w:asciiTheme="majorBidi" w:hAnsiTheme="majorBidi" w:cstheme="majorBidi"/>
                <w:sz w:val="20"/>
                <w:szCs w:val="20"/>
              </w:rPr>
            </w:pPr>
          </w:p>
        </w:tc>
        <w:tc>
          <w:tcPr>
            <w:tcW w:w="1862" w:type="dxa"/>
            <w:vMerge/>
            <w:vAlign w:val="center"/>
          </w:tcPr>
          <w:p w:rsidR="005F1C6C" w:rsidRPr="004D43DD" w:rsidP="00CB1C05" w14:paraId="7CB414AD" w14:textId="77777777">
            <w:pPr>
              <w:pStyle w:val="BodyText"/>
              <w:spacing w:after="0"/>
              <w:rPr>
                <w:rFonts w:asciiTheme="majorBidi" w:hAnsiTheme="majorBidi" w:cstheme="majorBidi"/>
                <w:sz w:val="20"/>
                <w:szCs w:val="20"/>
              </w:rPr>
            </w:pPr>
          </w:p>
        </w:tc>
      </w:tr>
      <w:tr w14:paraId="4E8EA331" w14:textId="77777777" w:rsidTr="007D2940">
        <w:tblPrEx>
          <w:tblW w:w="0" w:type="auto"/>
          <w:tblLook w:val="04A0"/>
        </w:tblPrEx>
        <w:trPr>
          <w:trHeight w:val="288"/>
        </w:trPr>
        <w:tc>
          <w:tcPr>
            <w:tcW w:w="3116" w:type="dxa"/>
            <w:vAlign w:val="center"/>
          </w:tcPr>
          <w:p w:rsidR="005F1C6C" w:rsidRPr="004D43DD" w:rsidP="00CB1C05" w14:paraId="08B38F90" w14:textId="77777777">
            <w:pPr>
              <w:pStyle w:val="BodyText"/>
              <w:spacing w:after="0"/>
              <w:rPr>
                <w:rFonts w:asciiTheme="majorBidi" w:hAnsiTheme="majorBidi" w:cstheme="majorBidi"/>
                <w:sz w:val="20"/>
                <w:szCs w:val="20"/>
              </w:rPr>
            </w:pPr>
            <w:r w:rsidRPr="004D43DD">
              <w:rPr>
                <w:rFonts w:asciiTheme="majorBidi" w:hAnsiTheme="majorBidi" w:cstheme="majorBidi"/>
                <w:sz w:val="20"/>
              </w:rPr>
              <w:t>Hematological effects</w:t>
            </w:r>
          </w:p>
        </w:tc>
        <w:tc>
          <w:tcPr>
            <w:tcW w:w="4169" w:type="dxa"/>
            <w:vMerge/>
            <w:vAlign w:val="center"/>
          </w:tcPr>
          <w:p w:rsidR="005F1C6C" w:rsidRPr="004D43DD" w:rsidP="00CB1C05" w14:paraId="6B9739A9" w14:textId="77777777">
            <w:pPr>
              <w:pStyle w:val="BodyText"/>
              <w:spacing w:after="0"/>
              <w:rPr>
                <w:rFonts w:asciiTheme="majorBidi" w:hAnsiTheme="majorBidi" w:cstheme="majorBidi"/>
                <w:sz w:val="20"/>
                <w:szCs w:val="20"/>
              </w:rPr>
            </w:pPr>
          </w:p>
        </w:tc>
        <w:tc>
          <w:tcPr>
            <w:tcW w:w="1862" w:type="dxa"/>
            <w:vMerge/>
            <w:vAlign w:val="center"/>
          </w:tcPr>
          <w:p w:rsidR="005F1C6C" w:rsidRPr="004D43DD" w:rsidP="00CB1C05" w14:paraId="238C0AFF" w14:textId="77777777">
            <w:pPr>
              <w:pStyle w:val="BodyText"/>
              <w:spacing w:after="0"/>
              <w:rPr>
                <w:rFonts w:asciiTheme="majorBidi" w:hAnsiTheme="majorBidi" w:cstheme="majorBidi"/>
                <w:sz w:val="20"/>
                <w:szCs w:val="20"/>
              </w:rPr>
            </w:pPr>
          </w:p>
        </w:tc>
      </w:tr>
    </w:tbl>
    <w:p w:rsidR="005E3287" w:rsidP="00CB1C05" w14:paraId="51175E60" w14:textId="77777777">
      <w:pPr>
        <w:pStyle w:val="BodyText"/>
        <w:spacing w:after="0"/>
      </w:pPr>
    </w:p>
    <w:p w:rsidR="00B34D98" w:rsidRPr="00324FE4" w:rsidP="00CB1C05" w14:paraId="088C5EF9" w14:textId="77777777">
      <w:pPr>
        <w:pStyle w:val="BodyText"/>
      </w:pPr>
      <w:r w:rsidRPr="00324FE4">
        <w:t xml:space="preserve">As described above in section </w:t>
      </w:r>
      <w:r w:rsidRPr="00324FE4">
        <w:fldChar w:fldCharType="begin" w:fldLock="1"/>
      </w:r>
      <w:r w:rsidRPr="00324FE4">
        <w:instrText xml:space="preserve"> REF _Ref102037656 \r \h  \* MERGEFORMAT </w:instrText>
      </w:r>
      <w:r w:rsidRPr="00324FE4">
        <w:fldChar w:fldCharType="separate"/>
      </w:r>
      <w:r w:rsidR="0092222B">
        <w:t>7.2</w:t>
      </w:r>
      <w:r w:rsidRPr="00324FE4">
        <w:fldChar w:fldCharType="end"/>
      </w:r>
      <w:r w:rsidRPr="00324FE4">
        <w:t>, the timeline for the analysis is 20 years, and therefore benefits are annualized over 20 years of reduced exposure risks. Since the benefits in each year of reduced exposure risks are estimated to be the same, annualized benefits are not sensitive to the analysis timeframe.</w:t>
      </w:r>
    </w:p>
    <w:p w:rsidR="009F1522" w:rsidRPr="00324FE4" w:rsidP="00CB1C05" w14:paraId="0C241E9F" w14:textId="77777777">
      <w:pPr>
        <w:pStyle w:val="BodyText"/>
      </w:pPr>
      <w:r w:rsidRPr="00324FE4">
        <w:t>The options are summarized in Section</w:t>
      </w:r>
      <w:r w:rsidRPr="00324FE4" w:rsidR="0001426A">
        <w:t xml:space="preserve"> </w:t>
      </w:r>
      <w:r w:rsidRPr="00324FE4" w:rsidR="0001426A">
        <w:fldChar w:fldCharType="begin" w:fldLock="1"/>
      </w:r>
      <w:r w:rsidRPr="00324FE4" w:rsidR="0001426A">
        <w:instrText xml:space="preserve"> REF _Ref103687704 \r \h </w:instrText>
      </w:r>
      <w:r w:rsidRPr="00324FE4" w:rsidR="0065459D">
        <w:instrText xml:space="preserve"> \* MERGEFORMAT </w:instrText>
      </w:r>
      <w:r w:rsidRPr="00324FE4" w:rsidR="0001426A">
        <w:fldChar w:fldCharType="separate"/>
      </w:r>
      <w:r w:rsidR="0092222B">
        <w:t>8.1</w:t>
      </w:r>
      <w:r w:rsidRPr="00324FE4" w:rsidR="0001426A">
        <w:fldChar w:fldCharType="end"/>
      </w:r>
      <w:r w:rsidRPr="00324FE4">
        <w:t xml:space="preserve">. The </w:t>
      </w:r>
      <w:r w:rsidR="00616CF9">
        <w:t>avoided</w:t>
      </w:r>
      <w:r w:rsidRPr="00324FE4">
        <w:t xml:space="preserve"> cancer benefits estimates are described in </w:t>
      </w:r>
      <w:r w:rsidRPr="00324FE4" w:rsidR="00A757AD">
        <w:t>section</w:t>
      </w:r>
      <w:r w:rsidR="000C4175">
        <w:t>s</w:t>
      </w:r>
      <w:r w:rsidRPr="00324FE4" w:rsidR="00A757AD">
        <w:t xml:space="preserve"> </w:t>
      </w:r>
      <w:r w:rsidRPr="00324FE4">
        <w:rPr>
          <w:cs/>
        </w:rPr>
        <w:t>‎</w:t>
      </w:r>
      <w:r w:rsidRPr="00324FE4">
        <w:fldChar w:fldCharType="begin" w:fldLock="1"/>
      </w:r>
      <w:r w:rsidRPr="00324FE4">
        <w:instrText xml:space="preserve"> REF _Ref74583677 \r \h </w:instrText>
      </w:r>
      <w:r w:rsidRPr="00324FE4" w:rsidR="0065459D">
        <w:instrText xml:space="preserve"> \* MERGEFORMAT </w:instrText>
      </w:r>
      <w:r w:rsidRPr="00324FE4">
        <w:fldChar w:fldCharType="separate"/>
      </w:r>
      <w:r w:rsidR="0092222B">
        <w:t>8.2</w:t>
      </w:r>
      <w:r w:rsidRPr="00324FE4">
        <w:fldChar w:fldCharType="end"/>
      </w:r>
      <w:r w:rsidRPr="00324FE4">
        <w:t xml:space="preserve"> </w:t>
      </w:r>
      <w:r w:rsidRPr="00324FE4" w:rsidR="00A757AD">
        <w:t xml:space="preserve">through </w:t>
      </w:r>
      <w:r w:rsidRPr="00324FE4">
        <w:fldChar w:fldCharType="begin" w:fldLock="1"/>
      </w:r>
      <w:r w:rsidRPr="00324FE4">
        <w:instrText xml:space="preserve"> REF _Ref74583734 \r \h </w:instrText>
      </w:r>
      <w:r w:rsidRPr="00324FE4" w:rsidR="0065459D">
        <w:instrText xml:space="preserve"> \* MERGEFORMAT </w:instrText>
      </w:r>
      <w:r w:rsidRPr="00324FE4">
        <w:fldChar w:fldCharType="separate"/>
      </w:r>
      <w:r w:rsidR="0092222B">
        <w:t>8.7</w:t>
      </w:r>
      <w:r w:rsidRPr="00324FE4">
        <w:fldChar w:fldCharType="end"/>
      </w:r>
      <w:r w:rsidRPr="00324FE4" w:rsidR="00933CDB">
        <w:t xml:space="preserve">, following the approach </w:t>
      </w:r>
      <w:r w:rsidRPr="00324FE4" w:rsidR="002D1A83">
        <w:t xml:space="preserve">outlined in </w:t>
      </w:r>
      <w:r w:rsidRPr="00324FE4" w:rsidR="002D1A83">
        <w:fldChar w:fldCharType="begin" w:fldLock="1"/>
      </w:r>
      <w:r w:rsidRPr="00324FE4" w:rsidR="002D1A83">
        <w:instrText xml:space="preserve"> REF _Ref103687517 \h </w:instrText>
      </w:r>
      <w:r w:rsidRPr="00324FE4" w:rsidR="0065459D">
        <w:instrText xml:space="preserve"> \* MERGEFORMAT </w:instrText>
      </w:r>
      <w:r w:rsidRPr="00324FE4" w:rsidR="002D1A83">
        <w:fldChar w:fldCharType="separate"/>
      </w:r>
      <w:r w:rsidRPr="00324FE4" w:rsidR="0092222B">
        <w:t xml:space="preserve">Figure </w:t>
      </w:r>
      <w:r w:rsidR="0092222B">
        <w:rPr>
          <w:noProof/>
        </w:rPr>
        <w:t>8</w:t>
      </w:r>
      <w:r w:rsidR="0092222B">
        <w:rPr>
          <w:noProof/>
        </w:rPr>
        <w:noBreakHyphen/>
        <w:t>1</w:t>
      </w:r>
      <w:r w:rsidRPr="00324FE4" w:rsidR="002D1A83">
        <w:fldChar w:fldCharType="end"/>
      </w:r>
      <w:r w:rsidRPr="00324FE4" w:rsidR="002D1A83">
        <w:t>.</w:t>
      </w:r>
    </w:p>
    <w:tbl>
      <w:tblPr>
        <w:tblW w:w="0" w:type="auto"/>
        <w:tblLook w:val="04A0"/>
      </w:tblPr>
      <w:tblGrid>
        <w:gridCol w:w="9360"/>
      </w:tblGrid>
      <w:tr w14:paraId="79F77708" w14:textId="77777777" w:rsidTr="005A1494">
        <w:tblPrEx>
          <w:tblW w:w="0" w:type="auto"/>
          <w:tblLook w:val="04A0"/>
        </w:tblPrEx>
        <w:tc>
          <w:tcPr>
            <w:tcW w:w="9350" w:type="dxa"/>
            <w:tcBorders>
              <w:top w:val="nil"/>
              <w:left w:val="nil"/>
              <w:bottom w:val="nil"/>
              <w:right w:val="nil"/>
            </w:tcBorders>
            <w:shd w:val="clear" w:color="auto" w:fill="auto"/>
          </w:tcPr>
          <w:p w:rsidR="00A757AD" w:rsidRPr="00324FE4" w:rsidP="00CB1C05" w14:paraId="60B77B06" w14:textId="77777777">
            <w:pPr>
              <w:pStyle w:val="TableTitleA"/>
            </w:pPr>
            <w:bookmarkStart w:id="1283" w:name="_Ref103687517"/>
            <w:r w:rsidRPr="00324FE4">
              <w:t xml:space="preserve">Figur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F6474E">
              <w:noBreakHyphen/>
            </w:r>
            <w:r w:rsidR="00BC4B5D">
              <w:fldChar w:fldCharType="begin" w:fldLock="1"/>
            </w:r>
            <w:r w:rsidR="00BC4B5D">
              <w:instrText xml:space="preserve"> SEQ Figure \* ARABIC \s 1 </w:instrText>
            </w:r>
            <w:r w:rsidR="00BC4B5D">
              <w:fldChar w:fldCharType="separate"/>
            </w:r>
            <w:r w:rsidR="0092222B">
              <w:rPr>
                <w:noProof/>
              </w:rPr>
              <w:t>1</w:t>
            </w:r>
            <w:r w:rsidR="00BC4B5D">
              <w:rPr>
                <w:noProof/>
              </w:rPr>
              <w:fldChar w:fldCharType="end"/>
            </w:r>
            <w:bookmarkEnd w:id="1283"/>
            <w:r w:rsidRPr="00324FE4">
              <w:t xml:space="preserve">: Outline of Approach for Estimating </w:t>
            </w:r>
            <w:r w:rsidR="00D310F6">
              <w:t xml:space="preserve">Avoided </w:t>
            </w:r>
            <w:r w:rsidRPr="00324FE4">
              <w:t>Cancer Benefits</w:t>
            </w:r>
          </w:p>
        </w:tc>
      </w:tr>
      <w:tr w14:paraId="4B3AAB2D" w14:textId="77777777" w:rsidTr="005A1494">
        <w:tblPrEx>
          <w:tblW w:w="0" w:type="auto"/>
          <w:tblLook w:val="04A0"/>
        </w:tblPrEx>
        <w:tc>
          <w:tcPr>
            <w:tcW w:w="9350" w:type="dxa"/>
            <w:tcBorders>
              <w:top w:val="nil"/>
              <w:left w:val="nil"/>
              <w:bottom w:val="nil"/>
              <w:right w:val="nil"/>
            </w:tcBorders>
          </w:tcPr>
          <w:p w:rsidR="00A757AD" w:rsidRPr="00324FE4" w:rsidP="00CB1C05" w14:paraId="259E76A7" w14:textId="77777777">
            <w:pPr>
              <w:pStyle w:val="BodyText"/>
            </w:pPr>
            <w:r>
              <w:rPr>
                <w:noProof/>
              </w:rPr>
              <w:t xml:space="preserve"> </w:t>
            </w:r>
            <w:r>
              <w:rPr>
                <w:noProof/>
              </w:rPr>
              <w:drawing>
                <wp:inline distT="0" distB="0" distL="0" distR="0">
                  <wp:extent cx="5943600" cy="6041390"/>
                  <wp:effectExtent l="0" t="0" r="0" b="0"/>
                  <wp:docPr id="1343808097" name="Picture 1343808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808097" name=""/>
                          <pic:cNvPicPr/>
                        </pic:nvPicPr>
                        <pic:blipFill>
                          <a:blip xmlns:r="http://schemas.openxmlformats.org/officeDocument/2006/relationships" r:embed="rId233"/>
                          <a:stretch>
                            <a:fillRect/>
                          </a:stretch>
                        </pic:blipFill>
                        <pic:spPr>
                          <a:xfrm>
                            <a:off x="0" y="0"/>
                            <a:ext cx="5943600" cy="6041390"/>
                          </a:xfrm>
                          <a:prstGeom prst="rect">
                            <a:avLst/>
                          </a:prstGeom>
                        </pic:spPr>
                      </pic:pic>
                    </a:graphicData>
                  </a:graphic>
                </wp:inline>
              </w:drawing>
            </w:r>
          </w:p>
        </w:tc>
      </w:tr>
    </w:tbl>
    <w:p w:rsidR="00C5470F" w:rsidRPr="00324FE4" w:rsidP="00CB1C05" w14:paraId="24C5B444" w14:textId="77777777">
      <w:pPr>
        <w:pStyle w:val="BodyText"/>
      </w:pPr>
      <w:bookmarkStart w:id="1284" w:name="_Ref103677845"/>
      <w:r w:rsidRPr="00324FE4">
        <w:t xml:space="preserve">Section </w:t>
      </w:r>
      <w:r w:rsidRPr="00324FE4">
        <w:fldChar w:fldCharType="begin" w:fldLock="1"/>
      </w:r>
      <w:r w:rsidRPr="00324FE4">
        <w:instrText xml:space="preserve"> REF _Ref103687705 \r \h </w:instrText>
      </w:r>
      <w:r w:rsidRPr="00324FE4" w:rsidR="0065459D">
        <w:instrText xml:space="preserve"> \* MERGEFORMAT </w:instrText>
      </w:r>
      <w:r w:rsidRPr="00324FE4">
        <w:fldChar w:fldCharType="separate"/>
      </w:r>
      <w:r w:rsidR="0092222B">
        <w:t>8.8</w:t>
      </w:r>
      <w:r w:rsidRPr="00324FE4">
        <w:fldChar w:fldCharType="end"/>
      </w:r>
      <w:r w:rsidRPr="00324FE4">
        <w:t xml:space="preserve"> discusses the non-cancer benefits that are not monetized in this economic analysis.</w:t>
      </w:r>
    </w:p>
    <w:p w:rsidR="00D03747" w:rsidRPr="00E74675" w:rsidP="00CB1C05" w14:paraId="4FA16327" w14:textId="77777777">
      <w:pPr>
        <w:pStyle w:val="Heading2"/>
      </w:pPr>
      <w:bookmarkStart w:id="1285" w:name="_Ref103687704"/>
      <w:bookmarkStart w:id="1286" w:name="_Toc111035658"/>
      <w:bookmarkStart w:id="1287" w:name="_Toc111037087"/>
      <w:bookmarkStart w:id="1288" w:name="_Toc114062038"/>
      <w:bookmarkStart w:id="1289" w:name="_Toc165378761"/>
      <w:r w:rsidRPr="00E74675">
        <w:t xml:space="preserve">Summary of </w:t>
      </w:r>
      <w:r w:rsidR="00361DA6">
        <w:t>O</w:t>
      </w:r>
      <w:r w:rsidRPr="00E74675">
        <w:t xml:space="preserve">ptions </w:t>
      </w:r>
      <w:r w:rsidR="00361DA6">
        <w:t>C</w:t>
      </w:r>
      <w:r w:rsidRPr="00E74675">
        <w:t>onsidered</w:t>
      </w:r>
      <w:bookmarkEnd w:id="1284"/>
      <w:bookmarkEnd w:id="1285"/>
      <w:bookmarkEnd w:id="1286"/>
      <w:bookmarkEnd w:id="1287"/>
      <w:bookmarkEnd w:id="1288"/>
      <w:bookmarkEnd w:id="1289"/>
    </w:p>
    <w:p w:rsidR="00AB39E5" w:rsidP="00CB1C05" w14:paraId="7D65AFD2" w14:textId="77777777">
      <w:pPr>
        <w:pStyle w:val="BodyText"/>
      </w:pPr>
      <w:r>
        <w:fldChar w:fldCharType="begin" w:fldLock="1"/>
      </w:r>
      <w:r>
        <w:instrText xml:space="preserve"> REF _Ref157076907 \h </w:instrText>
      </w:r>
      <w:r>
        <w:fldChar w:fldCharType="separate"/>
      </w:r>
      <w:r w:rsidRPr="00E01B8B" w:rsidR="0092222B">
        <w:t xml:space="preserve">Table </w:t>
      </w:r>
      <w:r w:rsidR="0092222B">
        <w:rPr>
          <w:noProof/>
        </w:rPr>
        <w:t>8</w:t>
      </w:r>
      <w:r w:rsidR="0092222B">
        <w:noBreakHyphen/>
      </w:r>
      <w:r w:rsidR="0092222B">
        <w:rPr>
          <w:noProof/>
        </w:rPr>
        <w:t>2</w:t>
      </w:r>
      <w:r>
        <w:fldChar w:fldCharType="end"/>
      </w:r>
      <w:r w:rsidR="00351389">
        <w:t xml:space="preserve"> </w:t>
      </w:r>
      <w:r w:rsidRPr="00E74675" w:rsidR="004F366B">
        <w:t xml:space="preserve">summarizes the options by use category. </w:t>
      </w:r>
    </w:p>
    <w:tbl>
      <w:tblPr>
        <w:tblW w:w="9810" w:type="dxa"/>
        <w:tblInd w:w="-5" w:type="dxa"/>
        <w:tblLayout w:type="fixed"/>
        <w:tblCellMar>
          <w:left w:w="29" w:type="dxa"/>
          <w:right w:w="29" w:type="dxa"/>
        </w:tblCellMar>
        <w:tblLook w:val="04A0"/>
      </w:tblPr>
      <w:tblGrid>
        <w:gridCol w:w="1080"/>
        <w:gridCol w:w="3060"/>
        <w:gridCol w:w="2880"/>
        <w:gridCol w:w="2790"/>
      </w:tblGrid>
      <w:tr w14:paraId="2DF25D92" w14:textId="77777777" w:rsidTr="00EE770E">
        <w:tblPrEx>
          <w:tblW w:w="9810" w:type="dxa"/>
          <w:tblInd w:w="-5" w:type="dxa"/>
          <w:tblLayout w:type="fixed"/>
          <w:tblCellMar>
            <w:left w:w="29" w:type="dxa"/>
            <w:right w:w="29" w:type="dxa"/>
          </w:tblCellMar>
          <w:tblLook w:val="04A0"/>
        </w:tblPrEx>
        <w:trPr>
          <w:trHeight w:val="300"/>
        </w:trPr>
        <w:tc>
          <w:tcPr>
            <w:tcW w:w="9810" w:type="dxa"/>
            <w:gridSpan w:val="4"/>
            <w:shd w:val="clear" w:color="auto" w:fill="auto"/>
            <w:vAlign w:val="center"/>
          </w:tcPr>
          <w:p w:rsidR="00DD59D5" w:rsidRPr="00672C83" w:rsidP="00CB1C05" w14:paraId="411717A1" w14:textId="77777777">
            <w:pPr>
              <w:pStyle w:val="TableTitleA"/>
            </w:pPr>
            <w:bookmarkStart w:id="1290" w:name="_Ref157076907"/>
            <w:bookmarkStart w:id="1291" w:name="_Toc165379710"/>
            <w:r w:rsidRPr="00E01B8B">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1290"/>
            <w:r w:rsidRPr="00E01B8B">
              <w:t>: Summary</w:t>
            </w:r>
            <w:r>
              <w:t xml:space="preserve"> of Options Considered by use Category</w:t>
            </w:r>
            <w:bookmarkEnd w:id="1291"/>
          </w:p>
        </w:tc>
      </w:tr>
      <w:tr w14:paraId="38D2A6BD"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left w:val="single" w:sz="4" w:space="0" w:color="auto"/>
              <w:bottom w:val="single" w:sz="4" w:space="0" w:color="auto"/>
              <w:right w:val="single" w:sz="4" w:space="0" w:color="auto"/>
            </w:tcBorders>
            <w:shd w:val="clear" w:color="auto" w:fill="48A9C5"/>
            <w:vAlign w:val="center"/>
          </w:tcPr>
          <w:p w:rsidR="00DD59D5" w:rsidRPr="0084506C" w:rsidP="00CB1C05" w14:paraId="45FC7AF6" w14:textId="77777777">
            <w:pPr>
              <w:pStyle w:val="TableSubtitle"/>
            </w:pPr>
            <w:r>
              <w:t>Use Category</w:t>
            </w:r>
          </w:p>
        </w:tc>
        <w:tc>
          <w:tcPr>
            <w:tcW w:w="2880" w:type="dxa"/>
            <w:tcBorders>
              <w:left w:val="single" w:sz="4" w:space="0" w:color="auto"/>
              <w:bottom w:val="single" w:sz="4" w:space="0" w:color="auto"/>
              <w:right w:val="single" w:sz="4" w:space="0" w:color="auto"/>
            </w:tcBorders>
            <w:shd w:val="clear" w:color="auto" w:fill="48A9C5"/>
            <w:vAlign w:val="center"/>
          </w:tcPr>
          <w:p w:rsidR="00DD59D5" w:rsidP="00CB1C05" w14:paraId="02060FCE" w14:textId="77777777">
            <w:pPr>
              <w:pStyle w:val="TableSubtitle"/>
            </w:pPr>
            <w:r>
              <w:t xml:space="preserve">Option 1 </w:t>
            </w:r>
          </w:p>
          <w:p w:rsidR="00DD59D5" w:rsidRPr="0084506C" w:rsidP="00CB1C05" w14:paraId="3D98FC8C" w14:textId="77777777">
            <w:pPr>
              <w:pStyle w:val="TableSubtitle"/>
              <w:rPr>
                <w:color w:val="000000"/>
                <w:sz w:val="18"/>
                <w:szCs w:val="18"/>
              </w:rPr>
            </w:pPr>
            <w:r>
              <w:t>(Final Rule)</w:t>
            </w:r>
          </w:p>
        </w:tc>
        <w:tc>
          <w:tcPr>
            <w:tcW w:w="2790" w:type="dxa"/>
            <w:tcBorders>
              <w:left w:val="single" w:sz="4" w:space="0" w:color="auto"/>
              <w:bottom w:val="single" w:sz="4" w:space="0" w:color="auto"/>
              <w:right w:val="single" w:sz="4" w:space="0" w:color="auto"/>
            </w:tcBorders>
            <w:shd w:val="clear" w:color="auto" w:fill="48A9C5"/>
            <w:vAlign w:val="center"/>
          </w:tcPr>
          <w:p w:rsidR="00DD59D5" w:rsidP="00CB1C05" w14:paraId="311D4EDE" w14:textId="77777777">
            <w:pPr>
              <w:pStyle w:val="TableSubtitle"/>
            </w:pPr>
            <w:r>
              <w:t xml:space="preserve">Option 2 </w:t>
            </w:r>
          </w:p>
          <w:p w:rsidR="00DD59D5" w:rsidRPr="0084506C" w:rsidP="00CB1C05" w14:paraId="4C677A7B" w14:textId="77777777">
            <w:pPr>
              <w:pStyle w:val="TableSubtitle"/>
              <w:rPr>
                <w:color w:val="000000"/>
                <w:sz w:val="18"/>
                <w:szCs w:val="18"/>
              </w:rPr>
            </w:pPr>
            <w:r>
              <w:t>(Primary Alternative)</w:t>
            </w:r>
          </w:p>
        </w:tc>
      </w:tr>
      <w:tr w14:paraId="1C99813F"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D59D5" w:rsidRPr="00775537" w:rsidP="00CB1C05" w14:paraId="04536346" w14:textId="77777777">
            <w:pPr>
              <w:keepNext/>
              <w:keepLines/>
              <w:spacing w:after="0"/>
              <w:rPr>
                <w:color w:val="000000"/>
                <w:sz w:val="18"/>
                <w:szCs w:val="18"/>
              </w:rPr>
            </w:pPr>
            <w:r w:rsidRPr="00775537">
              <w:rPr>
                <w:color w:val="000000"/>
                <w:sz w:val="18"/>
                <w:szCs w:val="18"/>
              </w:rPr>
              <w:t>Manufacturing</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DD59D5" w:rsidRPr="005260E7" w:rsidP="00CB1C05" w14:paraId="0E143A44" w14:textId="77777777">
            <w:pPr>
              <w:keepNext/>
              <w:keepLines/>
              <w:spacing w:after="0"/>
              <w:jc w:val="center"/>
              <w:rPr>
                <w:b/>
                <w:bCs/>
                <w:color w:val="000000"/>
                <w:sz w:val="18"/>
                <w:szCs w:val="18"/>
              </w:rPr>
            </w:pPr>
            <w:r w:rsidRPr="005260E7">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DD59D5" w:rsidRPr="005260E7" w:rsidP="00CB1C05" w14:paraId="390C0145" w14:textId="77777777">
            <w:pPr>
              <w:keepNext/>
              <w:keepLines/>
              <w:spacing w:after="0"/>
              <w:jc w:val="center"/>
              <w:rPr>
                <w:b/>
                <w:bCs/>
                <w:color w:val="000000"/>
                <w:sz w:val="18"/>
                <w:szCs w:val="18"/>
              </w:rPr>
            </w:pPr>
            <w:r w:rsidRPr="005260E7">
              <w:rPr>
                <w:b/>
                <w:bCs/>
                <w:color w:val="000000"/>
                <w:sz w:val="18"/>
                <w:szCs w:val="18"/>
              </w:rPr>
              <w:t>WCPP</w:t>
            </w:r>
          </w:p>
        </w:tc>
      </w:tr>
      <w:tr w14:paraId="529B53BE"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480004CF" w14:textId="77777777">
            <w:pPr>
              <w:keepNext/>
              <w:keepLines/>
              <w:spacing w:after="0"/>
              <w:rPr>
                <w:sz w:val="18"/>
                <w:szCs w:val="18"/>
              </w:rPr>
            </w:pPr>
            <w:r w:rsidRPr="00775537">
              <w:rPr>
                <w:sz w:val="18"/>
                <w:szCs w:val="18"/>
              </w:rPr>
              <w:t>Import/Repackage</w:t>
            </w:r>
          </w:p>
        </w:tc>
        <w:tc>
          <w:tcPr>
            <w:tcW w:w="2880" w:type="dxa"/>
            <w:vMerge/>
            <w:tcBorders>
              <w:left w:val="single" w:sz="4" w:space="0" w:color="auto"/>
              <w:right w:val="single" w:sz="4" w:space="0" w:color="auto"/>
            </w:tcBorders>
            <w:shd w:val="clear" w:color="auto" w:fill="auto"/>
            <w:vAlign w:val="center"/>
            <w:hideMark/>
          </w:tcPr>
          <w:p w:rsidR="00DD59D5" w:rsidRPr="005260E7" w:rsidP="00CB1C05" w14:paraId="43C55882"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D59D5" w:rsidRPr="005260E7" w:rsidP="00CB1C05" w14:paraId="04E14EDE" w14:textId="77777777">
            <w:pPr>
              <w:keepNext/>
              <w:keepLines/>
              <w:spacing w:after="0"/>
              <w:rPr>
                <w:color w:val="000000"/>
                <w:sz w:val="18"/>
                <w:szCs w:val="18"/>
              </w:rPr>
            </w:pPr>
          </w:p>
        </w:tc>
      </w:tr>
      <w:tr w14:paraId="52AD0F7F"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2BE88999" w14:textId="77777777">
            <w:pPr>
              <w:keepNext/>
              <w:keepLines/>
              <w:spacing w:after="0"/>
              <w:rPr>
                <w:color w:val="000000"/>
                <w:sz w:val="18"/>
                <w:szCs w:val="18"/>
              </w:rPr>
            </w:pPr>
            <w:r w:rsidRPr="00775537">
              <w:rPr>
                <w:color w:val="000000"/>
                <w:sz w:val="18"/>
                <w:szCs w:val="18"/>
              </w:rPr>
              <w:t>Reactant/Intermediate</w:t>
            </w:r>
          </w:p>
        </w:tc>
        <w:tc>
          <w:tcPr>
            <w:tcW w:w="2880" w:type="dxa"/>
            <w:vMerge/>
            <w:tcBorders>
              <w:left w:val="single" w:sz="4" w:space="0" w:color="auto"/>
              <w:right w:val="single" w:sz="4" w:space="0" w:color="auto"/>
            </w:tcBorders>
            <w:shd w:val="clear" w:color="auto" w:fill="auto"/>
            <w:vAlign w:val="center"/>
            <w:hideMark/>
          </w:tcPr>
          <w:p w:rsidR="00DD59D5" w:rsidRPr="005260E7" w:rsidP="00CB1C05" w14:paraId="12F389CD"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D59D5" w:rsidRPr="005260E7" w:rsidP="00CB1C05" w14:paraId="23FA416F" w14:textId="77777777">
            <w:pPr>
              <w:keepNext/>
              <w:keepLines/>
              <w:spacing w:after="0"/>
              <w:rPr>
                <w:color w:val="000000"/>
                <w:sz w:val="18"/>
                <w:szCs w:val="18"/>
              </w:rPr>
            </w:pPr>
          </w:p>
        </w:tc>
      </w:tr>
      <w:tr w14:paraId="17F93964"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5438629D" w14:textId="77777777">
            <w:pPr>
              <w:keepNext/>
              <w:keepLines/>
              <w:spacing w:after="0"/>
              <w:rPr>
                <w:color w:val="000000"/>
                <w:sz w:val="18"/>
                <w:szCs w:val="18"/>
              </w:rPr>
            </w:pPr>
            <w:r w:rsidRPr="00775537">
              <w:rPr>
                <w:color w:val="000000"/>
                <w:sz w:val="18"/>
                <w:szCs w:val="18"/>
              </w:rPr>
              <w:t>Processing Aid in Petrochemical Manufacturing</w:t>
            </w:r>
          </w:p>
        </w:tc>
        <w:tc>
          <w:tcPr>
            <w:tcW w:w="2880" w:type="dxa"/>
            <w:vMerge/>
            <w:tcBorders>
              <w:left w:val="single" w:sz="4" w:space="0" w:color="auto"/>
              <w:right w:val="single" w:sz="4" w:space="0" w:color="auto"/>
            </w:tcBorders>
            <w:shd w:val="clear" w:color="auto" w:fill="auto"/>
            <w:vAlign w:val="center"/>
            <w:hideMark/>
          </w:tcPr>
          <w:p w:rsidR="00DD59D5" w:rsidRPr="005260E7" w:rsidP="00CB1C05" w14:paraId="122BF4F5"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DD59D5" w:rsidRPr="005260E7" w:rsidP="00CB1C05" w14:paraId="3B611F44" w14:textId="77777777">
            <w:pPr>
              <w:keepNext/>
              <w:keepLines/>
              <w:spacing w:after="0"/>
              <w:rPr>
                <w:color w:val="000000"/>
                <w:sz w:val="18"/>
                <w:szCs w:val="18"/>
              </w:rPr>
            </w:pPr>
          </w:p>
        </w:tc>
      </w:tr>
      <w:tr w14:paraId="08ED3BEC"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4F1B61F5" w14:textId="77777777">
            <w:pPr>
              <w:keepNext/>
              <w:keepLines/>
              <w:spacing w:after="0"/>
              <w:rPr>
                <w:color w:val="000000"/>
                <w:sz w:val="18"/>
                <w:szCs w:val="18"/>
              </w:rPr>
            </w:pPr>
            <w:r>
              <w:rPr>
                <w:color w:val="000000"/>
                <w:sz w:val="18"/>
                <w:szCs w:val="18"/>
              </w:rPr>
              <w:t>Production of Maskant for Chemical Milling</w:t>
            </w:r>
          </w:p>
        </w:tc>
        <w:tc>
          <w:tcPr>
            <w:tcW w:w="2880" w:type="dxa"/>
            <w:vMerge/>
            <w:tcBorders>
              <w:left w:val="single" w:sz="4" w:space="0" w:color="auto"/>
              <w:right w:val="single" w:sz="4" w:space="0" w:color="auto"/>
            </w:tcBorders>
            <w:shd w:val="clear" w:color="auto" w:fill="auto"/>
            <w:vAlign w:val="center"/>
            <w:hideMark/>
          </w:tcPr>
          <w:p w:rsidR="00DD59D5" w:rsidRPr="005260E7" w:rsidP="00CB1C05" w14:paraId="6889C96C"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DD59D5" w:rsidRPr="005260E7" w:rsidP="00CB1C05" w14:paraId="090110C6"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DC56F2">
              <w:rPr>
                <w:sz w:val="18"/>
                <w:szCs w:val="18"/>
              </w:rPr>
              <w:t>for chemical milling of aircraft skins and prohibition in 10 years</w:t>
            </w:r>
          </w:p>
        </w:tc>
      </w:tr>
      <w:tr w14:paraId="0BF7593B" w14:textId="77777777" w:rsidTr="00EE770E">
        <w:tblPrEx>
          <w:tblW w:w="9810" w:type="dxa"/>
          <w:tblInd w:w="-5" w:type="dxa"/>
          <w:tblLayout w:type="fixed"/>
          <w:tblCellMar>
            <w:left w:w="29" w:type="dxa"/>
            <w:right w:w="29" w:type="dxa"/>
          </w:tblCellMar>
          <w:tblLook w:val="04A0"/>
        </w:tblPrEx>
        <w:trPr>
          <w:trHeight w:val="296"/>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102084DC" w14:textId="77777777">
            <w:pPr>
              <w:keepNext/>
              <w:keepLines/>
              <w:spacing w:after="0"/>
              <w:rPr>
                <w:color w:val="000000"/>
                <w:sz w:val="18"/>
                <w:szCs w:val="18"/>
              </w:rPr>
            </w:pPr>
            <w:r w:rsidRPr="00775537">
              <w:rPr>
                <w:color w:val="000000"/>
                <w:sz w:val="18"/>
                <w:szCs w:val="18"/>
              </w:rPr>
              <w:t xml:space="preserve">Use as </w:t>
            </w:r>
            <w:r>
              <w:rPr>
                <w:color w:val="000000"/>
                <w:sz w:val="18"/>
                <w:szCs w:val="18"/>
              </w:rPr>
              <w:t>M</w:t>
            </w:r>
            <w:r w:rsidRPr="00775537">
              <w:rPr>
                <w:color w:val="000000"/>
                <w:sz w:val="18"/>
                <w:szCs w:val="18"/>
              </w:rPr>
              <w:t xml:space="preserve">askant for </w:t>
            </w:r>
            <w:r>
              <w:rPr>
                <w:color w:val="000000"/>
                <w:sz w:val="18"/>
                <w:szCs w:val="18"/>
              </w:rPr>
              <w:t>C</w:t>
            </w:r>
            <w:r w:rsidRPr="00775537">
              <w:rPr>
                <w:color w:val="000000"/>
                <w:sz w:val="18"/>
                <w:szCs w:val="18"/>
              </w:rPr>
              <w:t xml:space="preserve">hemical </w:t>
            </w:r>
            <w:r>
              <w:rPr>
                <w:color w:val="000000"/>
                <w:sz w:val="18"/>
                <w:szCs w:val="18"/>
              </w:rPr>
              <w:t>M</w:t>
            </w:r>
            <w:r w:rsidRPr="00775537">
              <w:rPr>
                <w:color w:val="000000"/>
                <w:sz w:val="18"/>
                <w:szCs w:val="18"/>
              </w:rPr>
              <w:t>illing</w:t>
            </w:r>
          </w:p>
        </w:tc>
        <w:tc>
          <w:tcPr>
            <w:tcW w:w="2880" w:type="dxa"/>
            <w:vMerge/>
            <w:tcBorders>
              <w:left w:val="single" w:sz="4" w:space="0" w:color="auto"/>
              <w:right w:val="single" w:sz="4" w:space="0" w:color="auto"/>
            </w:tcBorders>
            <w:shd w:val="clear" w:color="auto" w:fill="auto"/>
            <w:vAlign w:val="center"/>
            <w:hideMark/>
          </w:tcPr>
          <w:p w:rsidR="00DD59D5" w:rsidRPr="005260E7" w:rsidP="00CB1C05" w14:paraId="4A95A145"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DD59D5" w:rsidRPr="005260E7" w:rsidP="00CB1C05" w14:paraId="6958BA7E" w14:textId="77777777">
            <w:pPr>
              <w:keepNext/>
              <w:keepLines/>
              <w:spacing w:after="0"/>
              <w:rPr>
                <w:color w:val="000000"/>
                <w:sz w:val="18"/>
                <w:szCs w:val="18"/>
              </w:rPr>
            </w:pPr>
          </w:p>
        </w:tc>
      </w:tr>
      <w:tr w14:paraId="01EE9DDB" w14:textId="77777777" w:rsidTr="00EE770E">
        <w:tblPrEx>
          <w:tblW w:w="9810" w:type="dxa"/>
          <w:tblInd w:w="-5" w:type="dxa"/>
          <w:tblLayout w:type="fixed"/>
          <w:tblCellMar>
            <w:left w:w="29" w:type="dxa"/>
            <w:right w:w="29" w:type="dxa"/>
          </w:tblCellMar>
          <w:tblLook w:val="04A0"/>
        </w:tblPrEx>
        <w:trPr>
          <w:trHeight w:val="300"/>
        </w:trPr>
        <w:tc>
          <w:tcPr>
            <w:tcW w:w="1080" w:type="dxa"/>
            <w:vMerge w:val="restart"/>
            <w:tcBorders>
              <w:top w:val="nil"/>
              <w:left w:val="single" w:sz="4" w:space="0" w:color="auto"/>
              <w:right w:val="single" w:sz="4" w:space="0" w:color="auto"/>
            </w:tcBorders>
            <w:shd w:val="clear" w:color="auto" w:fill="auto"/>
            <w:vAlign w:val="center"/>
            <w:hideMark/>
          </w:tcPr>
          <w:p w:rsidR="00DD59D5" w:rsidRPr="00775537" w:rsidP="00CB1C05" w14:paraId="2B26DDAA" w14:textId="77777777">
            <w:pPr>
              <w:keepNext/>
              <w:keepLines/>
              <w:spacing w:after="0"/>
              <w:rPr>
                <w:color w:val="000000"/>
                <w:sz w:val="18"/>
                <w:szCs w:val="18"/>
              </w:rPr>
            </w:pPr>
            <w:r w:rsidRPr="00775537">
              <w:rPr>
                <w:color w:val="000000"/>
                <w:sz w:val="18"/>
                <w:szCs w:val="18"/>
              </w:rPr>
              <w:t>Vapor Degreasing</w:t>
            </w:r>
          </w:p>
        </w:tc>
        <w:tc>
          <w:tcPr>
            <w:tcW w:w="3060" w:type="dxa"/>
            <w:tcBorders>
              <w:top w:val="nil"/>
              <w:left w:val="single" w:sz="4" w:space="0" w:color="auto"/>
              <w:bottom w:val="single" w:sz="4" w:space="0" w:color="auto"/>
              <w:right w:val="single" w:sz="4" w:space="0" w:color="auto"/>
            </w:tcBorders>
            <w:shd w:val="clear" w:color="auto" w:fill="auto"/>
            <w:vAlign w:val="center"/>
          </w:tcPr>
          <w:p w:rsidR="00DD59D5" w:rsidRPr="00775537" w:rsidP="00CB1C05" w14:paraId="0D128333" w14:textId="77777777">
            <w:pPr>
              <w:keepNext/>
              <w:keepLines/>
              <w:spacing w:after="0"/>
              <w:rPr>
                <w:color w:val="000000"/>
                <w:sz w:val="18"/>
                <w:szCs w:val="18"/>
              </w:rPr>
            </w:pPr>
            <w:r w:rsidRPr="00775537">
              <w:rPr>
                <w:color w:val="000000"/>
                <w:sz w:val="18"/>
                <w:szCs w:val="18"/>
              </w:rPr>
              <w:t>Open Top Vapor Degreasing (OTVD)</w:t>
            </w:r>
          </w:p>
        </w:tc>
        <w:tc>
          <w:tcPr>
            <w:tcW w:w="2880" w:type="dxa"/>
            <w:vMerge/>
            <w:tcBorders>
              <w:left w:val="single" w:sz="4" w:space="0" w:color="auto"/>
              <w:right w:val="single" w:sz="4" w:space="0" w:color="auto"/>
            </w:tcBorders>
            <w:shd w:val="clear" w:color="auto" w:fill="auto"/>
            <w:vAlign w:val="center"/>
            <w:hideMark/>
          </w:tcPr>
          <w:p w:rsidR="00DD59D5" w:rsidRPr="005260E7" w:rsidP="00CB1C05" w14:paraId="1A3FF719" w14:textId="77777777">
            <w:pPr>
              <w:keepNext/>
              <w:keepLines/>
              <w:spacing w:after="0"/>
              <w:rPr>
                <w:color w:val="000000"/>
                <w:sz w:val="18"/>
                <w:szCs w:val="18"/>
              </w:rPr>
            </w:pP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DD59D5" w:rsidRPr="005260E7" w:rsidP="00CB1C05" w14:paraId="22F73D12"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DC56F2">
              <w:rPr>
                <w:sz w:val="18"/>
                <w:szCs w:val="18"/>
              </w:rPr>
              <w:t>for aerospace uses and prohibition in 10 years</w:t>
            </w:r>
          </w:p>
        </w:tc>
      </w:tr>
      <w:tr w14:paraId="4E7E079E" w14:textId="77777777" w:rsidTr="00EE770E">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right w:val="single" w:sz="4" w:space="0" w:color="auto"/>
            </w:tcBorders>
            <w:shd w:val="clear" w:color="auto" w:fill="auto"/>
            <w:vAlign w:val="center"/>
          </w:tcPr>
          <w:p w:rsidR="00DD59D5" w:rsidRPr="00775537" w:rsidP="00CB1C05" w14:paraId="3A2A8485"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DD59D5" w:rsidRPr="00775537" w:rsidP="00CB1C05" w14:paraId="0C2AB15F" w14:textId="77777777">
            <w:pPr>
              <w:keepNext/>
              <w:keepLines/>
              <w:spacing w:after="0"/>
              <w:rPr>
                <w:color w:val="000000"/>
                <w:sz w:val="18"/>
                <w:szCs w:val="18"/>
              </w:rPr>
            </w:pPr>
            <w:r w:rsidRPr="00775537">
              <w:rPr>
                <w:color w:val="000000"/>
                <w:sz w:val="18"/>
                <w:szCs w:val="18"/>
              </w:rPr>
              <w:t>Enclosed Vapor Degreasing (E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DD59D5" w:rsidRPr="005260E7" w:rsidP="00CB1C05" w14:paraId="5CE345D4"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DD59D5" w:rsidRPr="005260E7" w:rsidP="00CB1C05" w14:paraId="15FAB853" w14:textId="77777777">
            <w:pPr>
              <w:keepNext/>
              <w:keepLines/>
              <w:spacing w:after="0"/>
              <w:rPr>
                <w:color w:val="000000"/>
                <w:sz w:val="18"/>
                <w:szCs w:val="18"/>
              </w:rPr>
            </w:pPr>
          </w:p>
        </w:tc>
      </w:tr>
      <w:tr w14:paraId="351FF616" w14:textId="77777777" w:rsidTr="00EE770E">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right w:val="single" w:sz="4" w:space="0" w:color="auto"/>
            </w:tcBorders>
            <w:shd w:val="clear" w:color="auto" w:fill="auto"/>
            <w:vAlign w:val="center"/>
          </w:tcPr>
          <w:p w:rsidR="00DD59D5" w:rsidRPr="00775537" w:rsidP="00CB1C05" w14:paraId="53F70C78"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DD59D5" w:rsidRPr="00775537" w:rsidP="00CB1C05" w14:paraId="47A629CA" w14:textId="77777777">
            <w:pPr>
              <w:keepNext/>
              <w:keepLines/>
              <w:spacing w:after="0"/>
              <w:rPr>
                <w:color w:val="000000"/>
                <w:sz w:val="18"/>
                <w:szCs w:val="18"/>
              </w:rPr>
            </w:pPr>
            <w:r w:rsidRPr="00775537">
              <w:rPr>
                <w:color w:val="000000"/>
                <w:sz w:val="18"/>
                <w:szCs w:val="18"/>
              </w:rPr>
              <w:t>Conveyorized Vapor Degreasing (CVD)</w:t>
            </w:r>
          </w:p>
        </w:tc>
        <w:tc>
          <w:tcPr>
            <w:tcW w:w="2880" w:type="dxa"/>
            <w:vMerge w:val="restart"/>
            <w:tcBorders>
              <w:top w:val="single" w:sz="4" w:space="0" w:color="auto"/>
              <w:left w:val="single" w:sz="4" w:space="0" w:color="auto"/>
              <w:right w:val="single" w:sz="4" w:space="0" w:color="auto"/>
            </w:tcBorders>
            <w:shd w:val="clear" w:color="auto" w:fill="auto"/>
            <w:vAlign w:val="center"/>
            <w:hideMark/>
          </w:tcPr>
          <w:p w:rsidR="00DD59D5" w:rsidRPr="00DC56F2" w:rsidP="00CB1C05" w14:paraId="4C9E0E30"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DD59D5" w:rsidRPr="00DC56F2" w:rsidP="00CB1C05" w14:paraId="66931F2D" w14:textId="77777777">
            <w:pPr>
              <w:keepNext/>
              <w:keepLines/>
              <w:spacing w:after="0"/>
              <w:jc w:val="center"/>
              <w:rPr>
                <w:b/>
                <w:bCs/>
                <w:color w:val="000000"/>
                <w:sz w:val="18"/>
                <w:szCs w:val="18"/>
              </w:rPr>
            </w:pPr>
            <w:r w:rsidRPr="00DC56F2">
              <w:rPr>
                <w:b/>
                <w:bCs/>
                <w:color w:val="000000"/>
                <w:sz w:val="18"/>
                <w:szCs w:val="18"/>
              </w:rPr>
              <w:t>Prohibit</w:t>
            </w:r>
          </w:p>
        </w:tc>
      </w:tr>
      <w:tr w14:paraId="22D8F3DB" w14:textId="77777777" w:rsidTr="00EE770E">
        <w:tblPrEx>
          <w:tblW w:w="9810" w:type="dxa"/>
          <w:tblInd w:w="-5" w:type="dxa"/>
          <w:tblLayout w:type="fixed"/>
          <w:tblCellMar>
            <w:left w:w="29" w:type="dxa"/>
            <w:right w:w="29" w:type="dxa"/>
          </w:tblCellMar>
          <w:tblLook w:val="04A0"/>
        </w:tblPrEx>
        <w:trPr>
          <w:trHeight w:val="300"/>
        </w:trPr>
        <w:tc>
          <w:tcPr>
            <w:tcW w:w="1080" w:type="dxa"/>
            <w:vMerge/>
            <w:tcBorders>
              <w:left w:val="single" w:sz="4" w:space="0" w:color="auto"/>
              <w:bottom w:val="single" w:sz="4" w:space="0" w:color="auto"/>
              <w:right w:val="single" w:sz="4" w:space="0" w:color="auto"/>
            </w:tcBorders>
            <w:shd w:val="clear" w:color="auto" w:fill="auto"/>
            <w:vAlign w:val="center"/>
          </w:tcPr>
          <w:p w:rsidR="00DD59D5" w:rsidRPr="00775537" w:rsidP="00CB1C05" w14:paraId="263083AF" w14:textId="77777777">
            <w:pPr>
              <w:keepNext/>
              <w:keepLines/>
              <w:spacing w:after="0"/>
              <w:rPr>
                <w:color w:val="000000"/>
                <w:sz w:val="18"/>
                <w:szCs w:val="18"/>
              </w:rPr>
            </w:pPr>
          </w:p>
        </w:tc>
        <w:tc>
          <w:tcPr>
            <w:tcW w:w="3060" w:type="dxa"/>
            <w:tcBorders>
              <w:top w:val="nil"/>
              <w:left w:val="single" w:sz="4" w:space="0" w:color="auto"/>
              <w:bottom w:val="single" w:sz="4" w:space="0" w:color="auto"/>
              <w:right w:val="single" w:sz="4" w:space="0" w:color="auto"/>
            </w:tcBorders>
            <w:shd w:val="clear" w:color="auto" w:fill="auto"/>
            <w:vAlign w:val="center"/>
          </w:tcPr>
          <w:p w:rsidR="00DD59D5" w:rsidRPr="00775537" w:rsidP="00CB1C05" w14:paraId="2E389450" w14:textId="77777777">
            <w:pPr>
              <w:keepNext/>
              <w:keepLines/>
              <w:spacing w:after="0"/>
              <w:rPr>
                <w:color w:val="000000"/>
                <w:sz w:val="18"/>
                <w:szCs w:val="18"/>
              </w:rPr>
            </w:pPr>
            <w:r w:rsidRPr="00775537">
              <w:rPr>
                <w:color w:val="000000"/>
                <w:sz w:val="18"/>
                <w:szCs w:val="18"/>
              </w:rPr>
              <w:t>Web Vapor Degreasing (WVD)</w:t>
            </w:r>
          </w:p>
        </w:tc>
        <w:tc>
          <w:tcPr>
            <w:tcW w:w="2880" w:type="dxa"/>
            <w:vMerge/>
            <w:tcBorders>
              <w:left w:val="single" w:sz="4" w:space="0" w:color="auto"/>
              <w:bottom w:val="single" w:sz="4" w:space="0" w:color="auto"/>
              <w:right w:val="single" w:sz="4" w:space="0" w:color="auto"/>
            </w:tcBorders>
            <w:shd w:val="clear" w:color="auto" w:fill="auto"/>
            <w:vAlign w:val="center"/>
            <w:hideMark/>
          </w:tcPr>
          <w:p w:rsidR="00DD59D5" w:rsidRPr="005260E7" w:rsidP="00CB1C05" w14:paraId="4B9E7C55"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DD59D5" w:rsidRPr="005260E7" w:rsidP="00CB1C05" w14:paraId="1A14965B" w14:textId="77777777">
            <w:pPr>
              <w:keepNext/>
              <w:keepLines/>
              <w:spacing w:after="0"/>
              <w:rPr>
                <w:color w:val="000000"/>
                <w:sz w:val="18"/>
                <w:szCs w:val="18"/>
              </w:rPr>
            </w:pPr>
          </w:p>
        </w:tc>
      </w:tr>
      <w:tr w14:paraId="511F79A8"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780FE761" w14:textId="77777777">
            <w:pPr>
              <w:keepNext/>
              <w:keepLines/>
              <w:spacing w:after="0"/>
              <w:rPr>
                <w:sz w:val="18"/>
                <w:szCs w:val="18"/>
              </w:rPr>
            </w:pPr>
            <w:r w:rsidRPr="00775537">
              <w:rPr>
                <w:sz w:val="18"/>
                <w:szCs w:val="18"/>
              </w:rPr>
              <w:t>Recycling and Disposal</w:t>
            </w:r>
          </w:p>
        </w:tc>
        <w:tc>
          <w:tcPr>
            <w:tcW w:w="2880" w:type="dxa"/>
            <w:tcBorders>
              <w:top w:val="nil"/>
              <w:left w:val="nil"/>
              <w:bottom w:val="single" w:sz="4" w:space="0" w:color="auto"/>
              <w:right w:val="single" w:sz="4" w:space="0" w:color="auto"/>
            </w:tcBorders>
            <w:shd w:val="clear" w:color="auto" w:fill="auto"/>
            <w:vAlign w:val="center"/>
            <w:hideMark/>
          </w:tcPr>
          <w:p w:rsidR="00DD59D5" w:rsidRPr="005260E7" w:rsidP="00CB1C05" w14:paraId="152C77BE" w14:textId="77777777">
            <w:pPr>
              <w:keepNext/>
              <w:keepLines/>
              <w:spacing w:after="0"/>
              <w:jc w:val="center"/>
              <w:rPr>
                <w:color w:val="000000"/>
                <w:sz w:val="18"/>
                <w:szCs w:val="18"/>
              </w:rPr>
            </w:pPr>
            <w:r>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D59D5" w:rsidRPr="005260E7" w:rsidP="00CB1C05" w14:paraId="65FA5F1B" w14:textId="77777777">
            <w:pPr>
              <w:keepNext/>
              <w:keepLines/>
              <w:spacing w:after="0"/>
              <w:jc w:val="center"/>
              <w:rPr>
                <w:color w:val="000000"/>
                <w:sz w:val="18"/>
                <w:szCs w:val="18"/>
              </w:rPr>
            </w:pPr>
            <w:r>
              <w:rPr>
                <w:b/>
                <w:bCs/>
                <w:color w:val="000000"/>
                <w:sz w:val="18"/>
                <w:szCs w:val="18"/>
              </w:rPr>
              <w:t>WCPP</w:t>
            </w:r>
            <w:r w:rsidRPr="005260E7">
              <w:rPr>
                <w:color w:val="000000"/>
                <w:sz w:val="18"/>
                <w:szCs w:val="18"/>
              </w:rPr>
              <w:t xml:space="preserve"> </w:t>
            </w:r>
          </w:p>
        </w:tc>
      </w:tr>
      <w:tr w14:paraId="567280FB" w14:textId="77777777" w:rsidTr="00EE770E">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DD59D5" w:rsidRPr="00775537" w:rsidP="00CB1C05" w14:paraId="3F8AFC9F" w14:textId="77777777">
            <w:pPr>
              <w:keepNext/>
              <w:keepLines/>
              <w:spacing w:after="0"/>
              <w:rPr>
                <w:sz w:val="18"/>
                <w:szCs w:val="18"/>
              </w:rPr>
            </w:pPr>
            <w:r w:rsidRPr="006B1065">
              <w:rPr>
                <w:sz w:val="18"/>
                <w:szCs w:val="18"/>
              </w:rPr>
              <w:t>Incorporation into adhesive and sealant products</w:t>
            </w:r>
          </w:p>
        </w:tc>
        <w:tc>
          <w:tcPr>
            <w:tcW w:w="2880" w:type="dxa"/>
            <w:tcBorders>
              <w:top w:val="nil"/>
              <w:left w:val="nil"/>
              <w:bottom w:val="single" w:sz="4" w:space="0" w:color="auto"/>
              <w:right w:val="single" w:sz="4" w:space="0" w:color="auto"/>
            </w:tcBorders>
            <w:shd w:val="clear" w:color="auto" w:fill="auto"/>
            <w:vAlign w:val="center"/>
          </w:tcPr>
          <w:p w:rsidR="00DD59D5" w:rsidRPr="00DC56F2" w:rsidP="00CB1C05" w14:paraId="520A2A64" w14:textId="77777777">
            <w:pPr>
              <w:keepNext/>
              <w:keepLines/>
              <w:spacing w:after="0"/>
              <w:jc w:val="center"/>
              <w:rPr>
                <w:b/>
                <w:bCs/>
                <w:color w:val="000000"/>
                <w:sz w:val="18"/>
                <w:szCs w:val="18"/>
                <w:highlight w:val="yellow"/>
              </w:rPr>
            </w:pPr>
            <w:r w:rsidRPr="005260E7">
              <w:rPr>
                <w:b/>
                <w:bCs/>
                <w:color w:val="000000"/>
                <w:sz w:val="18"/>
                <w:szCs w:val="18"/>
              </w:rPr>
              <w:t xml:space="preserve"> WCPP</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DD59D5" w:rsidRPr="00DC56F2" w:rsidP="00CB1C05" w14:paraId="6B0914DE" w14:textId="77777777">
            <w:pPr>
              <w:keepNext/>
              <w:keepLines/>
              <w:spacing w:after="0"/>
              <w:jc w:val="center"/>
              <w:rPr>
                <w:b/>
                <w:bCs/>
                <w:color w:val="000000"/>
                <w:sz w:val="18"/>
                <w:szCs w:val="18"/>
                <w:highlight w:val="yellow"/>
              </w:rPr>
            </w:pPr>
            <w:r w:rsidRPr="00625C04">
              <w:rPr>
                <w:b/>
                <w:bCs/>
                <w:color w:val="000000"/>
                <w:sz w:val="18"/>
                <w:szCs w:val="18"/>
              </w:rPr>
              <w:t>Prohibit</w:t>
            </w:r>
          </w:p>
        </w:tc>
      </w:tr>
      <w:tr w14:paraId="0FC62057" w14:textId="77777777" w:rsidTr="00EE770E">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DD59D5" w:rsidRPr="00775537" w:rsidP="00CB1C05" w14:paraId="01CB129A" w14:textId="77777777">
            <w:pPr>
              <w:keepNext/>
              <w:keepLines/>
              <w:spacing w:after="0"/>
              <w:rPr>
                <w:sz w:val="18"/>
                <w:szCs w:val="18"/>
              </w:rPr>
            </w:pPr>
            <w:r w:rsidRPr="00775537">
              <w:rPr>
                <w:sz w:val="18"/>
                <w:szCs w:val="18"/>
              </w:rPr>
              <w:t>Incorporation into Other Formulation, Mixture, and Reaction Products</w:t>
            </w:r>
            <w:r w:rsidRPr="00775537">
              <w:rPr>
                <w:color w:val="000000"/>
                <w:sz w:val="18"/>
                <w:szCs w:val="18"/>
                <w:vertAlign w:val="superscript"/>
              </w:rPr>
              <w:t>1</w:t>
            </w:r>
          </w:p>
        </w:tc>
        <w:tc>
          <w:tcPr>
            <w:tcW w:w="2880" w:type="dxa"/>
            <w:tcBorders>
              <w:top w:val="single" w:sz="4" w:space="0" w:color="auto"/>
              <w:left w:val="nil"/>
              <w:bottom w:val="single" w:sz="4" w:space="0" w:color="auto"/>
              <w:right w:val="single" w:sz="4" w:space="0" w:color="auto"/>
            </w:tcBorders>
            <w:shd w:val="clear" w:color="auto" w:fill="auto"/>
            <w:vAlign w:val="center"/>
          </w:tcPr>
          <w:p w:rsidR="00DD59D5" w:rsidRPr="00DC56F2" w:rsidP="00CB1C05" w14:paraId="66954342" w14:textId="77777777">
            <w:pPr>
              <w:keepNext/>
              <w:keepLines/>
              <w:spacing w:after="0"/>
              <w:jc w:val="center"/>
              <w:rPr>
                <w:b/>
                <w:bCs/>
                <w:color w:val="000000"/>
                <w:sz w:val="18"/>
                <w:szCs w:val="18"/>
              </w:rPr>
            </w:pPr>
            <w:r w:rsidRPr="00DC56F2">
              <w:rPr>
                <w:b/>
                <w:bCs/>
                <w:color w:val="000000"/>
                <w:sz w:val="18"/>
                <w:szCs w:val="18"/>
              </w:rPr>
              <w:t>WCPP</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tcPr>
          <w:p w:rsidR="00DD59D5" w:rsidRPr="005260E7" w:rsidP="00CB1C05" w14:paraId="0742265B" w14:textId="77777777">
            <w:pPr>
              <w:keepNext/>
              <w:keepLines/>
              <w:spacing w:after="0"/>
              <w:jc w:val="center"/>
              <w:rPr>
                <w:color w:val="000000"/>
                <w:sz w:val="18"/>
                <w:szCs w:val="18"/>
              </w:rPr>
            </w:pPr>
            <w:r w:rsidRPr="00DC56F2">
              <w:rPr>
                <w:b/>
                <w:sz w:val="18"/>
                <w:szCs w:val="18"/>
              </w:rPr>
              <w:t>Prohibit</w:t>
            </w:r>
            <w:r w:rsidRPr="00DC56F2">
              <w:rPr>
                <w:sz w:val="18"/>
                <w:szCs w:val="18"/>
              </w:rPr>
              <w:t xml:space="preserve"> (</w:t>
            </w:r>
            <w:r w:rsidR="00204CE4">
              <w:rPr>
                <w:sz w:val="18"/>
                <w:szCs w:val="18"/>
              </w:rPr>
              <w:t xml:space="preserve">with section 6(g) exemption </w:t>
            </w:r>
            <w:r w:rsidRPr="005260E7">
              <w:rPr>
                <w:sz w:val="18"/>
                <w:szCs w:val="18"/>
              </w:rPr>
              <w:t>for cleaning and degreasing products for aerospace use</w:t>
            </w:r>
            <w:r w:rsidRPr="00DC56F2">
              <w:rPr>
                <w:sz w:val="18"/>
                <w:szCs w:val="18"/>
              </w:rPr>
              <w:t xml:space="preserve"> and prohibition in 10 years</w:t>
            </w:r>
            <w:r w:rsidRPr="005260E7">
              <w:rPr>
                <w:color w:val="000000"/>
                <w:sz w:val="18"/>
                <w:szCs w:val="18"/>
              </w:rPr>
              <w:t>)</w:t>
            </w:r>
          </w:p>
        </w:tc>
      </w:tr>
      <w:tr w14:paraId="743C24E1" w14:textId="77777777" w:rsidTr="00EE770E">
        <w:tblPrEx>
          <w:tblW w:w="9810" w:type="dxa"/>
          <w:tblInd w:w="-5" w:type="dxa"/>
          <w:tblLayout w:type="fixed"/>
          <w:tblCellMar>
            <w:left w:w="29" w:type="dxa"/>
            <w:right w:w="29" w:type="dxa"/>
          </w:tblCellMar>
          <w:tblLook w:val="04A0"/>
        </w:tblPrEx>
        <w:trPr>
          <w:trHeight w:val="89"/>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3ED374AF" w14:textId="77777777">
            <w:pPr>
              <w:keepNext/>
              <w:keepLines/>
              <w:spacing w:after="0"/>
              <w:rPr>
                <w:sz w:val="18"/>
                <w:szCs w:val="18"/>
              </w:rPr>
            </w:pPr>
            <w:r w:rsidRPr="00775537">
              <w:rPr>
                <w:sz w:val="18"/>
                <w:szCs w:val="18"/>
              </w:rPr>
              <w:t>Laboratory Chemicals</w:t>
            </w:r>
          </w:p>
        </w:tc>
        <w:tc>
          <w:tcPr>
            <w:tcW w:w="2880" w:type="dxa"/>
            <w:tcBorders>
              <w:top w:val="nil"/>
              <w:left w:val="nil"/>
              <w:bottom w:val="single" w:sz="4" w:space="0" w:color="auto"/>
              <w:right w:val="single" w:sz="4" w:space="0" w:color="auto"/>
            </w:tcBorders>
            <w:shd w:val="clear" w:color="auto" w:fill="auto"/>
            <w:vAlign w:val="center"/>
            <w:hideMark/>
          </w:tcPr>
          <w:p w:rsidR="00DD59D5" w:rsidRPr="005260E7" w:rsidP="00CB1C05" w14:paraId="51303790" w14:textId="77777777">
            <w:pPr>
              <w:keepNext/>
              <w:keepLines/>
              <w:spacing w:after="0"/>
              <w:jc w:val="center"/>
              <w:rPr>
                <w:color w:val="000000"/>
                <w:sz w:val="18"/>
                <w:szCs w:val="18"/>
              </w:rPr>
            </w:pPr>
            <w:r w:rsidRPr="00DC56F2">
              <w:rPr>
                <w:b/>
                <w:bCs/>
                <w:color w:val="000000"/>
                <w:sz w:val="18"/>
                <w:szCs w:val="18"/>
              </w:rPr>
              <w:t>PC</w:t>
            </w:r>
            <w:r w:rsidRPr="005260E7">
              <w:rPr>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D59D5" w:rsidRPr="005260E7" w:rsidP="00CB1C05" w14:paraId="41D06EEC" w14:textId="77777777">
            <w:pPr>
              <w:keepNext/>
              <w:keepLines/>
              <w:spacing w:after="0"/>
              <w:jc w:val="center"/>
              <w:rPr>
                <w:b/>
                <w:bCs/>
                <w:color w:val="000000"/>
                <w:sz w:val="18"/>
                <w:szCs w:val="18"/>
              </w:rPr>
            </w:pPr>
            <w:r w:rsidRPr="005260E7">
              <w:rPr>
                <w:b/>
                <w:bCs/>
                <w:color w:val="000000"/>
                <w:sz w:val="18"/>
                <w:szCs w:val="18"/>
              </w:rPr>
              <w:t xml:space="preserve"> WCPP</w:t>
            </w:r>
          </w:p>
        </w:tc>
      </w:tr>
      <w:tr w14:paraId="60815C34" w14:textId="77777777" w:rsidTr="00EE770E">
        <w:tblPrEx>
          <w:tblW w:w="9810" w:type="dxa"/>
          <w:tblInd w:w="-5" w:type="dxa"/>
          <w:tblLayout w:type="fixed"/>
          <w:tblCellMar>
            <w:left w:w="29" w:type="dxa"/>
            <w:right w:w="29" w:type="dxa"/>
          </w:tblCellMar>
          <w:tblLook w:val="04A0"/>
        </w:tblPrEx>
        <w:trPr>
          <w:trHeight w:val="152"/>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D59D5" w:rsidRPr="00775537" w:rsidP="00CB1C05" w14:paraId="425FC114" w14:textId="77777777">
            <w:pPr>
              <w:keepNext/>
              <w:keepLines/>
              <w:spacing w:after="0"/>
              <w:rPr>
                <w:color w:val="000000"/>
                <w:sz w:val="18"/>
                <w:szCs w:val="18"/>
              </w:rPr>
            </w:pPr>
            <w:r>
              <w:rPr>
                <w:color w:val="000000"/>
                <w:sz w:val="18"/>
                <w:szCs w:val="18"/>
              </w:rPr>
              <w:t>Processing Aid, Except Petrochemical</w:t>
            </w:r>
          </w:p>
        </w:tc>
        <w:tc>
          <w:tcPr>
            <w:tcW w:w="2880" w:type="dxa"/>
            <w:tcBorders>
              <w:top w:val="single" w:sz="4" w:space="0" w:color="auto"/>
              <w:left w:val="single" w:sz="4" w:space="0" w:color="auto"/>
              <w:right w:val="single" w:sz="4" w:space="0" w:color="auto"/>
            </w:tcBorders>
            <w:vAlign w:val="center"/>
            <w:hideMark/>
          </w:tcPr>
          <w:p w:rsidR="00DD59D5" w:rsidRPr="00DC56F2" w:rsidP="00CB1C05" w14:paraId="6E7EE11F" w14:textId="77777777">
            <w:pPr>
              <w:keepNext/>
              <w:keepLines/>
              <w:spacing w:after="0"/>
              <w:jc w:val="center"/>
              <w:rPr>
                <w:b/>
                <w:bCs/>
                <w:color w:val="000000"/>
                <w:sz w:val="18"/>
                <w:szCs w:val="18"/>
              </w:rPr>
            </w:pPr>
            <w:r w:rsidRPr="00DC56F2">
              <w:rPr>
                <w:b/>
                <w:bCs/>
                <w:color w:val="000000"/>
                <w:sz w:val="18"/>
                <w:szCs w:val="18"/>
              </w:rPr>
              <w:t>WCPP</w:t>
            </w:r>
          </w:p>
        </w:tc>
        <w:tc>
          <w:tcPr>
            <w:tcW w:w="2790" w:type="dxa"/>
            <w:vMerge w:val="restart"/>
            <w:tcBorders>
              <w:top w:val="single" w:sz="4" w:space="0" w:color="auto"/>
              <w:left w:val="single" w:sz="4" w:space="0" w:color="auto"/>
              <w:right w:val="single" w:sz="4" w:space="0" w:color="auto"/>
            </w:tcBorders>
            <w:shd w:val="clear" w:color="auto" w:fill="auto"/>
            <w:vAlign w:val="center"/>
            <w:hideMark/>
          </w:tcPr>
          <w:p w:rsidR="00DD59D5" w:rsidRPr="005260E7" w:rsidP="00CB1C05" w14:paraId="148F5FB2" w14:textId="77777777">
            <w:pPr>
              <w:keepNext/>
              <w:keepLines/>
              <w:spacing w:after="0"/>
              <w:jc w:val="center"/>
              <w:rPr>
                <w:color w:val="000000"/>
                <w:sz w:val="18"/>
                <w:szCs w:val="18"/>
              </w:rPr>
            </w:pPr>
          </w:p>
          <w:p w:rsidR="00DD59D5" w:rsidRPr="005260E7" w:rsidP="00CB1C05" w14:paraId="5B56E5D6" w14:textId="77777777">
            <w:pPr>
              <w:keepNext/>
              <w:keepLines/>
              <w:spacing w:after="0"/>
              <w:rPr>
                <w:color w:val="000000"/>
                <w:sz w:val="18"/>
                <w:szCs w:val="18"/>
              </w:rPr>
            </w:pPr>
          </w:p>
          <w:p w:rsidR="00DD59D5" w:rsidRPr="00DC56F2" w:rsidP="00CB1C05" w14:paraId="2FBC2918" w14:textId="77777777">
            <w:pPr>
              <w:keepNext/>
              <w:keepLines/>
              <w:spacing w:after="0"/>
              <w:jc w:val="center"/>
              <w:rPr>
                <w:b/>
                <w:bCs/>
                <w:color w:val="000000"/>
                <w:sz w:val="18"/>
                <w:szCs w:val="18"/>
              </w:rPr>
            </w:pPr>
            <w:r w:rsidRPr="00DC56F2">
              <w:rPr>
                <w:b/>
                <w:bCs/>
                <w:color w:val="000000"/>
                <w:sz w:val="18"/>
                <w:szCs w:val="18"/>
              </w:rPr>
              <w:t>Prohibit</w:t>
            </w:r>
          </w:p>
        </w:tc>
      </w:tr>
      <w:tr w14:paraId="307B7C79"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D59D5" w:rsidRPr="00775537" w:rsidP="00CB1C05" w14:paraId="5DBB129A" w14:textId="77777777">
            <w:pPr>
              <w:keepNext/>
              <w:keepLines/>
              <w:spacing w:after="0"/>
              <w:rPr>
                <w:sz w:val="18"/>
                <w:szCs w:val="18"/>
              </w:rPr>
            </w:pPr>
            <w:r w:rsidRPr="00775537">
              <w:rPr>
                <w:sz w:val="18"/>
                <w:szCs w:val="18"/>
              </w:rPr>
              <w:t>Adhesives and Sealants</w:t>
            </w:r>
          </w:p>
        </w:tc>
        <w:tc>
          <w:tcPr>
            <w:tcW w:w="2880" w:type="dxa"/>
            <w:tcBorders>
              <w:top w:val="single" w:sz="4" w:space="0" w:color="auto"/>
              <w:left w:val="single" w:sz="4" w:space="0" w:color="auto"/>
              <w:bottom w:val="single" w:sz="4" w:space="0" w:color="auto"/>
              <w:right w:val="single" w:sz="4" w:space="0" w:color="auto"/>
            </w:tcBorders>
            <w:vAlign w:val="center"/>
            <w:hideMark/>
          </w:tcPr>
          <w:p w:rsidR="00DD59D5" w:rsidRPr="00DC56F2" w:rsidP="00CB1C05" w14:paraId="6CC5845F" w14:textId="77777777">
            <w:pPr>
              <w:keepNext/>
              <w:keepLines/>
              <w:spacing w:after="0"/>
              <w:jc w:val="center"/>
              <w:rPr>
                <w:color w:val="000000"/>
                <w:sz w:val="18"/>
                <w:szCs w:val="18"/>
              </w:rPr>
            </w:pPr>
            <w:r w:rsidRPr="005260E7">
              <w:rPr>
                <w:b/>
                <w:bCs/>
                <w:color w:val="000000"/>
                <w:sz w:val="18"/>
                <w:szCs w:val="18"/>
              </w:rPr>
              <w:t xml:space="preserve"> WCPP</w:t>
            </w:r>
            <w:r>
              <w:rPr>
                <w:b/>
                <w:bCs/>
                <w:color w:val="000000"/>
                <w:sz w:val="18"/>
                <w:szCs w:val="18"/>
              </w:rPr>
              <w:t xml:space="preserve"> </w:t>
            </w:r>
            <w:r w:rsidRPr="00DC56F2">
              <w:rPr>
                <w:color w:val="000000"/>
                <w:sz w:val="18"/>
                <w:szCs w:val="18"/>
              </w:rPr>
              <w:t>(for uses not prohibited)</w:t>
            </w:r>
          </w:p>
        </w:tc>
        <w:tc>
          <w:tcPr>
            <w:tcW w:w="2790" w:type="dxa"/>
            <w:vMerge/>
            <w:tcBorders>
              <w:left w:val="single" w:sz="4" w:space="0" w:color="auto"/>
              <w:right w:val="single" w:sz="4" w:space="0" w:color="auto"/>
            </w:tcBorders>
            <w:shd w:val="clear" w:color="auto" w:fill="auto"/>
            <w:vAlign w:val="center"/>
            <w:hideMark/>
          </w:tcPr>
          <w:p w:rsidR="00DD59D5" w:rsidRPr="005260E7" w:rsidP="00CB1C05" w14:paraId="707415F6" w14:textId="77777777">
            <w:pPr>
              <w:keepNext/>
              <w:keepLines/>
              <w:spacing w:after="0"/>
              <w:jc w:val="center"/>
              <w:rPr>
                <w:color w:val="000000"/>
                <w:sz w:val="18"/>
                <w:szCs w:val="18"/>
              </w:rPr>
            </w:pPr>
          </w:p>
        </w:tc>
      </w:tr>
      <w:tr w14:paraId="7A0823C3"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0C62FC69" w14:textId="77777777">
            <w:pPr>
              <w:keepNext/>
              <w:keepLines/>
              <w:spacing w:after="0"/>
              <w:rPr>
                <w:sz w:val="18"/>
                <w:szCs w:val="18"/>
              </w:rPr>
            </w:pPr>
            <w:r w:rsidRPr="00775537">
              <w:rPr>
                <w:sz w:val="18"/>
                <w:szCs w:val="18"/>
              </w:rPr>
              <w:t>Paint and Coatings</w:t>
            </w:r>
          </w:p>
        </w:tc>
        <w:tc>
          <w:tcPr>
            <w:tcW w:w="2880" w:type="dxa"/>
            <w:tcBorders>
              <w:top w:val="single" w:sz="4" w:space="0" w:color="auto"/>
              <w:left w:val="single" w:sz="4" w:space="0" w:color="auto"/>
              <w:bottom w:val="single" w:sz="4" w:space="0" w:color="auto"/>
              <w:right w:val="single" w:sz="4" w:space="0" w:color="auto"/>
            </w:tcBorders>
            <w:vAlign w:val="center"/>
            <w:hideMark/>
          </w:tcPr>
          <w:p w:rsidR="00DD59D5" w:rsidRPr="00DC56F2" w:rsidP="00CB1C05" w14:paraId="4C7A0270"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DD59D5" w:rsidRPr="005260E7" w:rsidP="00CB1C05" w14:paraId="7FBC68A9" w14:textId="77777777">
            <w:pPr>
              <w:keepNext/>
              <w:keepLines/>
              <w:spacing w:after="0"/>
              <w:jc w:val="center"/>
              <w:rPr>
                <w:color w:val="000000"/>
                <w:sz w:val="18"/>
                <w:szCs w:val="18"/>
              </w:rPr>
            </w:pPr>
          </w:p>
        </w:tc>
      </w:tr>
      <w:tr w14:paraId="5C6F82B8"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2550E029" w14:textId="77777777">
            <w:pPr>
              <w:keepNext/>
              <w:keepLines/>
              <w:spacing w:after="0"/>
              <w:rPr>
                <w:sz w:val="18"/>
                <w:szCs w:val="18"/>
              </w:rPr>
            </w:pPr>
            <w:r w:rsidRPr="00775537">
              <w:rPr>
                <w:sz w:val="18"/>
                <w:szCs w:val="18"/>
              </w:rPr>
              <w:t>Aerosol Spray Cleaning/Degreasing</w:t>
            </w:r>
          </w:p>
        </w:tc>
        <w:tc>
          <w:tcPr>
            <w:tcW w:w="2880" w:type="dxa"/>
            <w:tcBorders>
              <w:top w:val="single" w:sz="4" w:space="0" w:color="auto"/>
              <w:left w:val="single" w:sz="4" w:space="0" w:color="auto"/>
              <w:bottom w:val="single" w:sz="4" w:space="0" w:color="auto"/>
              <w:right w:val="single" w:sz="4" w:space="0" w:color="auto"/>
            </w:tcBorders>
            <w:vAlign w:val="center"/>
            <w:hideMark/>
          </w:tcPr>
          <w:p w:rsidR="00DD59D5" w:rsidRPr="00DC56F2" w:rsidP="00CB1C05" w14:paraId="2AB44329" w14:textId="77777777">
            <w:pPr>
              <w:keepNext/>
              <w:keepLines/>
              <w:spacing w:after="0"/>
              <w:jc w:val="center"/>
              <w:rPr>
                <w:color w:val="000000"/>
                <w:sz w:val="18"/>
                <w:szCs w:val="18"/>
              </w:rPr>
            </w:pPr>
            <w:r w:rsidRPr="00DC56F2">
              <w:rPr>
                <w:b/>
                <w:bCs/>
                <w:color w:val="000000"/>
                <w:sz w:val="18"/>
                <w:szCs w:val="18"/>
              </w:rPr>
              <w:t>PC</w:t>
            </w:r>
            <w:r w:rsidRPr="00DC56F2">
              <w:rPr>
                <w:color w:val="000000"/>
                <w:sz w:val="18"/>
                <w:szCs w:val="18"/>
              </w:rPr>
              <w:t xml:space="preserve"> (for uses not prohibited)</w:t>
            </w:r>
          </w:p>
        </w:tc>
        <w:tc>
          <w:tcPr>
            <w:tcW w:w="2790" w:type="dxa"/>
            <w:vMerge/>
            <w:tcBorders>
              <w:left w:val="single" w:sz="4" w:space="0" w:color="auto"/>
              <w:right w:val="single" w:sz="4" w:space="0" w:color="auto"/>
            </w:tcBorders>
            <w:shd w:val="clear" w:color="auto" w:fill="auto"/>
            <w:noWrap/>
            <w:vAlign w:val="center"/>
            <w:hideMark/>
          </w:tcPr>
          <w:p w:rsidR="00DD59D5" w:rsidRPr="005260E7" w:rsidP="00CB1C05" w14:paraId="6081538F" w14:textId="77777777">
            <w:pPr>
              <w:keepNext/>
              <w:keepLines/>
              <w:spacing w:after="0"/>
              <w:jc w:val="center"/>
              <w:rPr>
                <w:color w:val="000000"/>
                <w:sz w:val="18"/>
                <w:szCs w:val="18"/>
              </w:rPr>
            </w:pPr>
          </w:p>
        </w:tc>
      </w:tr>
      <w:tr w14:paraId="176F6321"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775537" w:rsidP="00CB1C05" w14:paraId="3CF6AAA8" w14:textId="77777777">
            <w:pPr>
              <w:keepNext/>
              <w:keepLines/>
              <w:spacing w:after="0"/>
              <w:rPr>
                <w:sz w:val="18"/>
                <w:szCs w:val="18"/>
              </w:rPr>
            </w:pPr>
            <w:r w:rsidRPr="00775537">
              <w:rPr>
                <w:sz w:val="18"/>
                <w:szCs w:val="18"/>
              </w:rPr>
              <w:t>Liquid and Spray Batch Cold Cleaning</w:t>
            </w:r>
          </w:p>
        </w:tc>
        <w:tc>
          <w:tcPr>
            <w:tcW w:w="2880" w:type="dxa"/>
            <w:vMerge w:val="restart"/>
            <w:tcBorders>
              <w:top w:val="single" w:sz="4" w:space="0" w:color="auto"/>
              <w:left w:val="single" w:sz="4" w:space="0" w:color="auto"/>
              <w:right w:val="single" w:sz="4" w:space="0" w:color="auto"/>
            </w:tcBorders>
            <w:vAlign w:val="center"/>
            <w:hideMark/>
          </w:tcPr>
          <w:p w:rsidR="00DD59D5" w:rsidRPr="00DC56F2" w:rsidP="00CB1C05" w14:paraId="5DFDB264" w14:textId="77777777">
            <w:pPr>
              <w:keepNext/>
              <w:keepLines/>
              <w:spacing w:after="0"/>
              <w:jc w:val="center"/>
              <w:rPr>
                <w:color w:val="000000"/>
                <w:sz w:val="18"/>
                <w:szCs w:val="18"/>
              </w:rPr>
            </w:pPr>
          </w:p>
          <w:p w:rsidR="00DD59D5" w:rsidRPr="00DC56F2" w:rsidP="00CB1C05" w14:paraId="68B18B7B" w14:textId="77777777">
            <w:pPr>
              <w:keepNext/>
              <w:keepLines/>
              <w:spacing w:after="0"/>
              <w:jc w:val="center"/>
              <w:rPr>
                <w:color w:val="000000"/>
                <w:sz w:val="18"/>
                <w:szCs w:val="18"/>
              </w:rPr>
            </w:pPr>
            <w:r w:rsidRPr="00DC56F2">
              <w:rPr>
                <w:b/>
                <w:bCs/>
                <w:color w:val="000000"/>
                <w:sz w:val="18"/>
                <w:szCs w:val="18"/>
              </w:rPr>
              <w:t>Prohibit</w:t>
            </w:r>
          </w:p>
        </w:tc>
        <w:tc>
          <w:tcPr>
            <w:tcW w:w="2790" w:type="dxa"/>
            <w:vMerge/>
            <w:tcBorders>
              <w:left w:val="single" w:sz="4" w:space="0" w:color="auto"/>
              <w:right w:val="single" w:sz="4" w:space="0" w:color="auto"/>
            </w:tcBorders>
            <w:shd w:val="clear" w:color="auto" w:fill="auto"/>
            <w:vAlign w:val="center"/>
            <w:hideMark/>
          </w:tcPr>
          <w:p w:rsidR="00DD59D5" w:rsidRPr="00DC56F2" w:rsidP="00CB1C05" w14:paraId="7E40CFC3" w14:textId="77777777">
            <w:pPr>
              <w:keepNext/>
              <w:keepLines/>
              <w:spacing w:after="0"/>
              <w:jc w:val="center"/>
              <w:rPr>
                <w:color w:val="000000"/>
                <w:sz w:val="18"/>
                <w:szCs w:val="18"/>
              </w:rPr>
            </w:pPr>
          </w:p>
        </w:tc>
      </w:tr>
      <w:tr w14:paraId="10DFD3C5"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84506C" w:rsidP="00CB1C05" w14:paraId="273AA30F" w14:textId="77777777">
            <w:pPr>
              <w:keepNext/>
              <w:keepLines/>
              <w:spacing w:after="0"/>
              <w:rPr>
                <w:sz w:val="18"/>
                <w:szCs w:val="18"/>
              </w:rPr>
            </w:pPr>
            <w:r w:rsidRPr="0084506C">
              <w:rPr>
                <w:sz w:val="18"/>
                <w:szCs w:val="18"/>
              </w:rPr>
              <w:t>Photographic Film Use</w:t>
            </w:r>
          </w:p>
        </w:tc>
        <w:tc>
          <w:tcPr>
            <w:tcW w:w="2880" w:type="dxa"/>
            <w:vMerge/>
            <w:tcBorders>
              <w:left w:val="single" w:sz="4" w:space="0" w:color="auto"/>
              <w:right w:val="single" w:sz="4" w:space="0" w:color="auto"/>
            </w:tcBorders>
            <w:vAlign w:val="center"/>
            <w:hideMark/>
          </w:tcPr>
          <w:p w:rsidR="00DD59D5" w:rsidRPr="00DC56F2" w:rsidP="00CB1C05" w14:paraId="0F8E4786" w14:textId="77777777">
            <w:pPr>
              <w:keepNext/>
              <w:keepLines/>
              <w:spacing w:after="0"/>
              <w:jc w:val="center"/>
              <w:rPr>
                <w:b/>
                <w:bCs/>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D59D5" w:rsidRPr="00DC56F2" w:rsidP="00CB1C05" w14:paraId="605AA7AF" w14:textId="77777777">
            <w:pPr>
              <w:keepNext/>
              <w:keepLines/>
              <w:spacing w:after="0"/>
              <w:rPr>
                <w:color w:val="000000"/>
                <w:sz w:val="18"/>
                <w:szCs w:val="18"/>
              </w:rPr>
            </w:pPr>
          </w:p>
        </w:tc>
      </w:tr>
      <w:tr w14:paraId="3FF0ED24"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84506C" w:rsidP="00CB1C05" w14:paraId="75CBF552" w14:textId="77777777">
            <w:pPr>
              <w:keepNext/>
              <w:keepLines/>
              <w:spacing w:after="0"/>
              <w:rPr>
                <w:sz w:val="18"/>
                <w:szCs w:val="18"/>
              </w:rPr>
            </w:pPr>
            <w:r w:rsidRPr="0084506C">
              <w:rPr>
                <w:sz w:val="18"/>
                <w:szCs w:val="18"/>
              </w:rPr>
              <w:t>Lubricants and Greases</w:t>
            </w:r>
          </w:p>
        </w:tc>
        <w:tc>
          <w:tcPr>
            <w:tcW w:w="2880" w:type="dxa"/>
            <w:vMerge/>
            <w:tcBorders>
              <w:left w:val="single" w:sz="4" w:space="0" w:color="auto"/>
              <w:right w:val="single" w:sz="4" w:space="0" w:color="auto"/>
            </w:tcBorders>
            <w:vAlign w:val="center"/>
            <w:hideMark/>
          </w:tcPr>
          <w:p w:rsidR="00DD59D5" w:rsidRPr="00DC56F2" w:rsidP="00CB1C05" w14:paraId="2C8F32F1"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D59D5" w:rsidRPr="00DC56F2" w:rsidP="00CB1C05" w14:paraId="0CA20D9D" w14:textId="77777777">
            <w:pPr>
              <w:keepNext/>
              <w:keepLines/>
              <w:spacing w:after="0"/>
              <w:rPr>
                <w:color w:val="000000"/>
                <w:sz w:val="18"/>
                <w:szCs w:val="18"/>
              </w:rPr>
            </w:pPr>
          </w:p>
        </w:tc>
      </w:tr>
      <w:tr w14:paraId="0C7D4F49" w14:textId="77777777" w:rsidTr="00EE770E">
        <w:tblPrEx>
          <w:tblW w:w="9810" w:type="dxa"/>
          <w:tblInd w:w="-5" w:type="dxa"/>
          <w:tblLayout w:type="fixed"/>
          <w:tblCellMar>
            <w:left w:w="29" w:type="dxa"/>
            <w:right w:w="29" w:type="dxa"/>
          </w:tblCellMar>
          <w:tblLook w:val="04A0"/>
        </w:tblPrEx>
        <w:trPr>
          <w:trHeight w:val="162"/>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84506C" w:rsidP="00CB1C05" w14:paraId="18C66542" w14:textId="77777777">
            <w:pPr>
              <w:keepNext/>
              <w:keepLines/>
              <w:spacing w:after="0"/>
              <w:rPr>
                <w:sz w:val="18"/>
                <w:szCs w:val="18"/>
              </w:rPr>
            </w:pPr>
            <w:r w:rsidRPr="00AB47D5">
              <w:rPr>
                <w:sz w:val="18"/>
                <w:szCs w:val="18"/>
              </w:rPr>
              <w:t>Wipe and Liquid Cleaning and Polishing</w:t>
            </w:r>
          </w:p>
        </w:tc>
        <w:tc>
          <w:tcPr>
            <w:tcW w:w="2880" w:type="dxa"/>
            <w:vMerge/>
            <w:tcBorders>
              <w:left w:val="single" w:sz="4" w:space="0" w:color="auto"/>
              <w:right w:val="single" w:sz="4" w:space="0" w:color="auto"/>
            </w:tcBorders>
            <w:vAlign w:val="center"/>
            <w:hideMark/>
          </w:tcPr>
          <w:p w:rsidR="00DD59D5" w:rsidRPr="00DC56F2" w:rsidP="00CB1C05" w14:paraId="0E274D07"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D59D5" w:rsidRPr="00DC56F2" w:rsidP="00CB1C05" w14:paraId="14C2B3ED" w14:textId="77777777">
            <w:pPr>
              <w:keepNext/>
              <w:keepLines/>
              <w:spacing w:after="0"/>
              <w:rPr>
                <w:color w:val="000000"/>
                <w:sz w:val="18"/>
                <w:szCs w:val="18"/>
              </w:rPr>
            </w:pPr>
          </w:p>
        </w:tc>
      </w:tr>
      <w:tr w14:paraId="60BD24FE" w14:textId="77777777" w:rsidTr="00EE770E">
        <w:tblPrEx>
          <w:tblW w:w="9810" w:type="dxa"/>
          <w:tblInd w:w="-5" w:type="dxa"/>
          <w:tblLayout w:type="fixed"/>
          <w:tblCellMar>
            <w:left w:w="29" w:type="dxa"/>
            <w:right w:w="29" w:type="dxa"/>
          </w:tblCellMar>
          <w:tblLook w:val="04A0"/>
        </w:tblPrEx>
        <w:trPr>
          <w:trHeight w:val="161"/>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DD59D5" w:rsidRPr="0084506C" w:rsidP="00CB1C05" w14:paraId="3E57623C" w14:textId="77777777">
            <w:pPr>
              <w:keepNext/>
              <w:keepLines/>
              <w:spacing w:after="0"/>
              <w:rPr>
                <w:sz w:val="18"/>
                <w:szCs w:val="18"/>
              </w:rPr>
            </w:pPr>
            <w:r>
              <w:rPr>
                <w:sz w:val="18"/>
                <w:szCs w:val="18"/>
              </w:rPr>
              <w:t>Spot Removers</w:t>
            </w:r>
            <w:r>
              <w:rPr>
                <w:vertAlign w:val="superscript"/>
              </w:rPr>
              <w:t>2</w:t>
            </w:r>
          </w:p>
        </w:tc>
        <w:tc>
          <w:tcPr>
            <w:tcW w:w="2880" w:type="dxa"/>
            <w:vMerge/>
            <w:tcBorders>
              <w:left w:val="single" w:sz="4" w:space="0" w:color="auto"/>
              <w:right w:val="single" w:sz="4" w:space="0" w:color="auto"/>
            </w:tcBorders>
            <w:vAlign w:val="center"/>
          </w:tcPr>
          <w:p w:rsidR="00DD59D5" w:rsidRPr="00DC56F2" w:rsidP="00CB1C05" w14:paraId="396072E9"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tcPr>
          <w:p w:rsidR="00DD59D5" w:rsidRPr="00DC56F2" w:rsidP="00CB1C05" w14:paraId="442529B0" w14:textId="77777777">
            <w:pPr>
              <w:keepNext/>
              <w:keepLines/>
              <w:spacing w:after="0"/>
              <w:rPr>
                <w:color w:val="000000"/>
                <w:sz w:val="18"/>
                <w:szCs w:val="18"/>
              </w:rPr>
            </w:pPr>
          </w:p>
        </w:tc>
      </w:tr>
      <w:tr w14:paraId="3CA253CA"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84506C" w:rsidP="00CB1C05" w14:paraId="53411F3B" w14:textId="77777777">
            <w:pPr>
              <w:keepNext/>
              <w:keepLines/>
              <w:spacing w:after="0"/>
              <w:rPr>
                <w:sz w:val="18"/>
                <w:szCs w:val="18"/>
              </w:rPr>
            </w:pPr>
            <w:r w:rsidRPr="0084506C">
              <w:rPr>
                <w:sz w:val="18"/>
                <w:szCs w:val="18"/>
              </w:rPr>
              <w:t>Inks and Ink Removal</w:t>
            </w:r>
          </w:p>
        </w:tc>
        <w:tc>
          <w:tcPr>
            <w:tcW w:w="2880" w:type="dxa"/>
            <w:vMerge/>
            <w:tcBorders>
              <w:left w:val="single" w:sz="4" w:space="0" w:color="auto"/>
              <w:right w:val="single" w:sz="4" w:space="0" w:color="auto"/>
            </w:tcBorders>
            <w:vAlign w:val="center"/>
            <w:hideMark/>
          </w:tcPr>
          <w:p w:rsidR="00DD59D5" w:rsidRPr="00DC56F2" w:rsidP="00CB1C05" w14:paraId="0457F70D"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D59D5" w:rsidRPr="00DC56F2" w:rsidP="00CB1C05" w14:paraId="3DAD4E51" w14:textId="77777777">
            <w:pPr>
              <w:keepNext/>
              <w:keepLines/>
              <w:spacing w:after="0"/>
              <w:rPr>
                <w:color w:val="000000"/>
                <w:sz w:val="18"/>
                <w:szCs w:val="18"/>
              </w:rPr>
            </w:pPr>
          </w:p>
        </w:tc>
      </w:tr>
      <w:tr w14:paraId="094088CD"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84506C" w:rsidP="00CB1C05" w14:paraId="3A754878" w14:textId="77777777">
            <w:pPr>
              <w:keepNext/>
              <w:keepLines/>
              <w:spacing w:after="0"/>
              <w:rPr>
                <w:sz w:val="18"/>
                <w:szCs w:val="18"/>
              </w:rPr>
            </w:pPr>
            <w:r w:rsidRPr="0084506C">
              <w:rPr>
                <w:sz w:val="18"/>
                <w:szCs w:val="18"/>
              </w:rPr>
              <w:t>Anti-Spatter Welding Aerosol</w:t>
            </w:r>
          </w:p>
        </w:tc>
        <w:tc>
          <w:tcPr>
            <w:tcW w:w="2880" w:type="dxa"/>
            <w:vMerge/>
            <w:tcBorders>
              <w:left w:val="single" w:sz="4" w:space="0" w:color="auto"/>
              <w:right w:val="single" w:sz="4" w:space="0" w:color="auto"/>
            </w:tcBorders>
            <w:vAlign w:val="center"/>
            <w:hideMark/>
          </w:tcPr>
          <w:p w:rsidR="00DD59D5" w:rsidRPr="00DC56F2" w:rsidP="00CB1C05" w14:paraId="406A0680" w14:textId="77777777">
            <w:pPr>
              <w:keepNext/>
              <w:keepLines/>
              <w:spacing w:after="0"/>
              <w:rPr>
                <w:color w:val="000000"/>
                <w:sz w:val="18"/>
                <w:szCs w:val="18"/>
              </w:rPr>
            </w:pPr>
          </w:p>
        </w:tc>
        <w:tc>
          <w:tcPr>
            <w:tcW w:w="2790" w:type="dxa"/>
            <w:vMerge/>
            <w:tcBorders>
              <w:left w:val="single" w:sz="4" w:space="0" w:color="auto"/>
              <w:right w:val="single" w:sz="4" w:space="0" w:color="auto"/>
            </w:tcBorders>
            <w:shd w:val="clear" w:color="auto" w:fill="auto"/>
            <w:vAlign w:val="center"/>
            <w:hideMark/>
          </w:tcPr>
          <w:p w:rsidR="00DD59D5" w:rsidRPr="00DC56F2" w:rsidP="00CB1C05" w14:paraId="3E882D59" w14:textId="77777777">
            <w:pPr>
              <w:keepNext/>
              <w:keepLines/>
              <w:spacing w:after="0"/>
              <w:rPr>
                <w:color w:val="000000"/>
                <w:sz w:val="18"/>
                <w:szCs w:val="18"/>
              </w:rPr>
            </w:pPr>
          </w:p>
        </w:tc>
      </w:tr>
      <w:tr w14:paraId="5F90CAC6"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84506C" w:rsidP="00CB1C05" w14:paraId="0BCCCF4E" w14:textId="77777777">
            <w:pPr>
              <w:keepNext/>
              <w:keepLines/>
              <w:spacing w:after="0"/>
              <w:rPr>
                <w:sz w:val="18"/>
                <w:szCs w:val="18"/>
              </w:rPr>
            </w:pPr>
            <w:r w:rsidRPr="0084506C">
              <w:rPr>
                <w:sz w:val="18"/>
                <w:szCs w:val="18"/>
              </w:rPr>
              <w:t>Mold Cleaning, Release and Protectants</w:t>
            </w:r>
          </w:p>
        </w:tc>
        <w:tc>
          <w:tcPr>
            <w:tcW w:w="2880" w:type="dxa"/>
            <w:vMerge/>
            <w:tcBorders>
              <w:left w:val="single" w:sz="4" w:space="0" w:color="auto"/>
              <w:bottom w:val="single" w:sz="4" w:space="0" w:color="auto"/>
              <w:right w:val="single" w:sz="4" w:space="0" w:color="auto"/>
            </w:tcBorders>
            <w:vAlign w:val="center"/>
            <w:hideMark/>
          </w:tcPr>
          <w:p w:rsidR="00DD59D5" w:rsidRPr="00DC56F2" w:rsidP="00CB1C05" w14:paraId="4B39AAF8" w14:textId="77777777">
            <w:pPr>
              <w:keepNext/>
              <w:keepLines/>
              <w:spacing w:after="0"/>
              <w:rPr>
                <w:color w:val="000000"/>
                <w:sz w:val="18"/>
                <w:szCs w:val="18"/>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DD59D5" w:rsidRPr="00DC56F2" w:rsidP="00CB1C05" w14:paraId="7E60B871" w14:textId="77777777">
            <w:pPr>
              <w:keepNext/>
              <w:keepLines/>
              <w:spacing w:after="0"/>
              <w:rPr>
                <w:color w:val="000000"/>
                <w:sz w:val="18"/>
                <w:szCs w:val="18"/>
              </w:rPr>
            </w:pPr>
          </w:p>
        </w:tc>
      </w:tr>
      <w:tr w14:paraId="44724C96"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hideMark/>
          </w:tcPr>
          <w:p w:rsidR="00DD59D5" w:rsidRPr="0084506C" w:rsidP="00CB1C05" w14:paraId="50BFF45B" w14:textId="77777777">
            <w:pPr>
              <w:keepNext/>
              <w:keepLines/>
              <w:spacing w:after="0"/>
              <w:rPr>
                <w:sz w:val="18"/>
                <w:szCs w:val="18"/>
              </w:rPr>
            </w:pPr>
            <w:r w:rsidRPr="0084506C">
              <w:rPr>
                <w:sz w:val="18"/>
                <w:szCs w:val="18"/>
              </w:rPr>
              <w:t>Dry Cleaning Machines</w:t>
            </w:r>
          </w:p>
        </w:tc>
        <w:tc>
          <w:tcPr>
            <w:tcW w:w="2880" w:type="dxa"/>
            <w:tcBorders>
              <w:top w:val="single" w:sz="4" w:space="0" w:color="auto"/>
              <w:left w:val="single" w:sz="4" w:space="0" w:color="auto"/>
              <w:bottom w:val="single" w:sz="4" w:space="0" w:color="auto"/>
              <w:right w:val="single" w:sz="4" w:space="0" w:color="auto"/>
            </w:tcBorders>
            <w:vAlign w:val="center"/>
            <w:hideMark/>
          </w:tcPr>
          <w:p w:rsidR="00DD59D5" w:rsidRPr="005260E7" w:rsidP="00CB1C05" w14:paraId="6F0E2C82" w14:textId="77777777">
            <w:pPr>
              <w:keepNext/>
              <w:keepLines/>
              <w:spacing w:after="0"/>
              <w:jc w:val="center"/>
              <w:rPr>
                <w:color w:val="000000"/>
                <w:sz w:val="18"/>
                <w:szCs w:val="18"/>
              </w:rPr>
            </w:pPr>
            <w:r w:rsidRPr="005260E7">
              <w:rPr>
                <w:color w:val="000000"/>
                <w:sz w:val="18"/>
                <w:szCs w:val="18"/>
              </w:rPr>
              <w:t>10-Year Phaseout</w:t>
            </w: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D59D5" w:rsidRPr="005260E7" w:rsidP="00CB1C05" w14:paraId="0DCE752F" w14:textId="77777777">
            <w:pPr>
              <w:keepNext/>
              <w:keepLines/>
              <w:spacing w:after="0"/>
              <w:jc w:val="center"/>
              <w:rPr>
                <w:color w:val="000000"/>
                <w:sz w:val="18"/>
                <w:szCs w:val="18"/>
              </w:rPr>
            </w:pPr>
            <w:r w:rsidRPr="005260E7">
              <w:rPr>
                <w:color w:val="000000"/>
                <w:sz w:val="18"/>
                <w:szCs w:val="18"/>
              </w:rPr>
              <w:t>15-Year Phaseout</w:t>
            </w:r>
          </w:p>
        </w:tc>
      </w:tr>
      <w:tr w14:paraId="3A45B818" w14:textId="77777777" w:rsidTr="00EE770E">
        <w:tblPrEx>
          <w:tblW w:w="9810" w:type="dxa"/>
          <w:tblInd w:w="-5" w:type="dxa"/>
          <w:tblLayout w:type="fixed"/>
          <w:tblCellMar>
            <w:left w:w="29" w:type="dxa"/>
            <w:right w:w="29" w:type="dxa"/>
          </w:tblCellMar>
          <w:tblLook w:val="04A0"/>
        </w:tblPrEx>
        <w:trPr>
          <w:trHeight w:val="300"/>
        </w:trPr>
        <w:tc>
          <w:tcPr>
            <w:tcW w:w="4140" w:type="dxa"/>
            <w:gridSpan w:val="2"/>
            <w:tcBorders>
              <w:top w:val="nil"/>
              <w:left w:val="single" w:sz="4" w:space="0" w:color="auto"/>
              <w:bottom w:val="single" w:sz="4" w:space="0" w:color="auto"/>
              <w:right w:val="single" w:sz="4" w:space="0" w:color="auto"/>
            </w:tcBorders>
            <w:shd w:val="clear" w:color="auto" w:fill="auto"/>
            <w:vAlign w:val="center"/>
          </w:tcPr>
          <w:p w:rsidR="00DD59D5" w:rsidRPr="00A563CC" w:rsidP="00CB1C05" w14:paraId="6FF0FF64" w14:textId="77777777">
            <w:pPr>
              <w:keepNext/>
              <w:keepLines/>
              <w:spacing w:after="0"/>
              <w:rPr>
                <w:sz w:val="18"/>
                <w:szCs w:val="18"/>
              </w:rPr>
            </w:pPr>
            <w:r w:rsidRPr="00F65C52">
              <w:rPr>
                <w:sz w:val="18"/>
                <w:szCs w:val="18"/>
              </w:rPr>
              <w:t>Specialty DOD Uses (oil analysis and water pipe repair)</w:t>
            </w:r>
          </w:p>
        </w:tc>
        <w:tc>
          <w:tcPr>
            <w:tcW w:w="2880" w:type="dxa"/>
            <w:vMerge w:val="restart"/>
            <w:tcBorders>
              <w:top w:val="single" w:sz="4" w:space="0" w:color="auto"/>
              <w:left w:val="single" w:sz="4" w:space="0" w:color="auto"/>
              <w:right w:val="single" w:sz="4" w:space="0" w:color="auto"/>
            </w:tcBorders>
          </w:tcPr>
          <w:p w:rsidR="00DD59D5" w:rsidRPr="00DC56F2" w:rsidP="00CB1C05" w14:paraId="0B82848F" w14:textId="77777777">
            <w:pPr>
              <w:keepNext/>
              <w:keepLines/>
              <w:spacing w:after="0"/>
              <w:jc w:val="center"/>
              <w:rPr>
                <w:b/>
                <w:bCs/>
                <w:color w:val="000000"/>
                <w:sz w:val="18"/>
                <w:szCs w:val="18"/>
              </w:rPr>
            </w:pPr>
          </w:p>
          <w:p w:rsidR="00DD59D5" w:rsidRPr="00DC56F2" w:rsidP="00CB1C05" w14:paraId="292424B6" w14:textId="77777777">
            <w:pPr>
              <w:keepNext/>
              <w:keepLines/>
              <w:spacing w:after="0"/>
              <w:jc w:val="center"/>
              <w:rPr>
                <w:b/>
                <w:bCs/>
                <w:color w:val="000000"/>
                <w:sz w:val="18"/>
                <w:szCs w:val="18"/>
              </w:rPr>
            </w:pPr>
            <w:r w:rsidRPr="00DC56F2">
              <w:rPr>
                <w:b/>
                <w:bCs/>
                <w:color w:val="000000"/>
                <w:sz w:val="18"/>
                <w:szCs w:val="18"/>
              </w:rPr>
              <w:t>Prohibit</w:t>
            </w:r>
          </w:p>
        </w:tc>
        <w:tc>
          <w:tcPr>
            <w:tcW w:w="2790" w:type="dxa"/>
            <w:vMerge w:val="restart"/>
            <w:tcBorders>
              <w:top w:val="single" w:sz="4" w:space="0" w:color="auto"/>
              <w:left w:val="single" w:sz="4" w:space="0" w:color="auto"/>
              <w:right w:val="single" w:sz="4" w:space="0" w:color="auto"/>
            </w:tcBorders>
            <w:shd w:val="clear" w:color="auto" w:fill="auto"/>
          </w:tcPr>
          <w:p w:rsidR="00DD59D5" w:rsidRPr="00DC56F2" w:rsidP="00CB1C05" w14:paraId="6AA12DE2" w14:textId="77777777">
            <w:pPr>
              <w:keepNext/>
              <w:keepLines/>
              <w:spacing w:after="0"/>
              <w:jc w:val="center"/>
              <w:rPr>
                <w:b/>
                <w:bCs/>
                <w:color w:val="000000"/>
                <w:sz w:val="18"/>
                <w:szCs w:val="18"/>
              </w:rPr>
            </w:pPr>
          </w:p>
          <w:p w:rsidR="00DD59D5" w:rsidRPr="00DC56F2" w:rsidP="00CB1C05" w14:paraId="446A3A27" w14:textId="77777777">
            <w:pPr>
              <w:keepNext/>
              <w:keepLines/>
              <w:spacing w:after="0"/>
              <w:jc w:val="center"/>
              <w:rPr>
                <w:b/>
                <w:bCs/>
                <w:color w:val="000000"/>
                <w:sz w:val="18"/>
                <w:szCs w:val="18"/>
              </w:rPr>
            </w:pPr>
            <w:r w:rsidRPr="00DC56F2">
              <w:rPr>
                <w:b/>
                <w:bCs/>
                <w:color w:val="000000"/>
                <w:sz w:val="18"/>
                <w:szCs w:val="18"/>
              </w:rPr>
              <w:t>Prohibit</w:t>
            </w:r>
          </w:p>
        </w:tc>
      </w:tr>
      <w:tr w14:paraId="58805EA9" w14:textId="77777777" w:rsidTr="00EE770E">
        <w:tblPrEx>
          <w:tblW w:w="9810" w:type="dxa"/>
          <w:tblInd w:w="-5" w:type="dxa"/>
          <w:tblLayout w:type="fixed"/>
          <w:tblCellMar>
            <w:left w:w="29" w:type="dxa"/>
            <w:right w:w="29" w:type="dxa"/>
          </w:tblCellMar>
          <w:tblLook w:val="04A0"/>
        </w:tblPrEx>
        <w:trPr>
          <w:trHeight w:val="107"/>
        </w:trPr>
        <w:tc>
          <w:tcPr>
            <w:tcW w:w="4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D59D5" w:rsidRPr="0084506C" w:rsidP="00CB1C05" w14:paraId="1FB446F7" w14:textId="77777777">
            <w:pPr>
              <w:keepNext/>
              <w:keepLines/>
              <w:spacing w:after="0"/>
              <w:rPr>
                <w:sz w:val="18"/>
                <w:szCs w:val="18"/>
              </w:rPr>
            </w:pPr>
            <w:r w:rsidRPr="0084506C">
              <w:rPr>
                <w:sz w:val="18"/>
                <w:szCs w:val="18"/>
              </w:rPr>
              <w:t>Possibly Inactive COUs</w:t>
            </w:r>
            <w:r>
              <w:rPr>
                <w:sz w:val="18"/>
                <w:szCs w:val="18"/>
              </w:rPr>
              <w:t>/</w:t>
            </w:r>
            <w:r w:rsidRPr="0084506C">
              <w:rPr>
                <w:sz w:val="18"/>
                <w:szCs w:val="18"/>
              </w:rPr>
              <w:t>Overlapping Tasks</w:t>
            </w:r>
            <w:r>
              <w:rPr>
                <w:sz w:val="18"/>
                <w:szCs w:val="18"/>
                <w:vertAlign w:val="superscript"/>
              </w:rPr>
              <w:t>3</w:t>
            </w:r>
          </w:p>
        </w:tc>
        <w:tc>
          <w:tcPr>
            <w:tcW w:w="2880" w:type="dxa"/>
            <w:vMerge/>
            <w:tcBorders>
              <w:left w:val="single" w:sz="4" w:space="0" w:color="auto"/>
              <w:bottom w:val="single" w:sz="4" w:space="0" w:color="auto"/>
              <w:right w:val="single" w:sz="4" w:space="0" w:color="auto"/>
            </w:tcBorders>
            <w:vAlign w:val="center"/>
            <w:hideMark/>
          </w:tcPr>
          <w:p w:rsidR="00DD59D5" w:rsidRPr="0084506C" w:rsidP="00CB1C05" w14:paraId="621327D4" w14:textId="77777777">
            <w:pPr>
              <w:keepNext/>
              <w:keepLines/>
              <w:spacing w:after="0"/>
              <w:jc w:val="center"/>
              <w:rPr>
                <w:color w:val="000000"/>
                <w:sz w:val="20"/>
              </w:rPr>
            </w:pPr>
          </w:p>
        </w:tc>
        <w:tc>
          <w:tcPr>
            <w:tcW w:w="2790" w:type="dxa"/>
            <w:vMerge/>
            <w:tcBorders>
              <w:left w:val="single" w:sz="4" w:space="0" w:color="auto"/>
              <w:bottom w:val="single" w:sz="4" w:space="0" w:color="auto"/>
              <w:right w:val="single" w:sz="4" w:space="0" w:color="auto"/>
            </w:tcBorders>
            <w:shd w:val="clear" w:color="auto" w:fill="auto"/>
            <w:vAlign w:val="center"/>
            <w:hideMark/>
          </w:tcPr>
          <w:p w:rsidR="00DD59D5" w:rsidRPr="0084506C" w:rsidP="00CB1C05" w14:paraId="13EBCF67" w14:textId="77777777">
            <w:pPr>
              <w:keepNext/>
              <w:keepLines/>
              <w:spacing w:after="0"/>
              <w:jc w:val="center"/>
              <w:rPr>
                <w:color w:val="000000"/>
                <w:sz w:val="20"/>
              </w:rPr>
            </w:pPr>
          </w:p>
        </w:tc>
      </w:tr>
      <w:tr w14:paraId="729A4DAD" w14:textId="77777777" w:rsidTr="00EE770E">
        <w:tblPrEx>
          <w:tblW w:w="9810" w:type="dxa"/>
          <w:tblInd w:w="-5" w:type="dxa"/>
          <w:tblLayout w:type="fixed"/>
          <w:tblCellMar>
            <w:left w:w="29" w:type="dxa"/>
            <w:right w:w="29" w:type="dxa"/>
          </w:tblCellMar>
          <w:tblLook w:val="04A0"/>
        </w:tblPrEx>
        <w:trPr>
          <w:trHeight w:val="107"/>
        </w:trPr>
        <w:tc>
          <w:tcPr>
            <w:tcW w:w="981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DD59D5" w:rsidP="00CB1C05" w14:paraId="4FBC54BB" w14:textId="77777777">
            <w:pPr>
              <w:pStyle w:val="LTableTextAbt"/>
            </w:pPr>
            <w:r>
              <w:rPr>
                <w:vertAlign w:val="superscript"/>
              </w:rPr>
              <w:t>1</w:t>
            </w:r>
            <w:r>
              <w:t>Costs and benefits for p</w:t>
            </w:r>
            <w:r w:rsidRPr="00A033A0">
              <w:t>rocess</w:t>
            </w:r>
            <w:r>
              <w:t xml:space="preserve">ors that formulate products containing PCE are generally accounted for under the end use category for the product(s) they would need to reformulate under the options. </w:t>
            </w:r>
          </w:p>
          <w:p w:rsidR="00DD59D5" w:rsidP="00CB1C05" w14:paraId="070B73E3" w14:textId="77777777">
            <w:pPr>
              <w:pStyle w:val="LTableTextAbt"/>
            </w:pPr>
            <w:r w:rsidRPr="0073083D">
              <w:rPr>
                <w:vertAlign w:val="superscript"/>
              </w:rPr>
              <w:t>2</w:t>
            </w:r>
            <w:r w:rsidRPr="0073083D">
              <w:t xml:space="preserve">Options 1 and </w:t>
            </w:r>
            <w:r w:rsidRPr="00E42BFB">
              <w:t>2</w:t>
            </w:r>
            <w:r w:rsidRPr="0073083D">
              <w:t xml:space="preserve"> have 10-</w:t>
            </w:r>
            <w:r w:rsidRPr="00E42BFB">
              <w:t xml:space="preserve"> and</w:t>
            </w:r>
            <w:r w:rsidRPr="0073083D">
              <w:t xml:space="preserve"> 15</w:t>
            </w:r>
            <w:r>
              <w:t>-year phaseouts for dry cleaning machines and spot removers by establishments with PCE dry cleaning machines, respectively.</w:t>
            </w:r>
          </w:p>
          <w:p w:rsidR="00DD59D5" w:rsidP="00CB1C05" w14:paraId="5D6978CC" w14:textId="77777777">
            <w:pPr>
              <w:pStyle w:val="LTableTextAbt"/>
            </w:pPr>
            <w:r>
              <w:rPr>
                <w:vertAlign w:val="superscript"/>
              </w:rPr>
              <w:t>3</w:t>
            </w:r>
            <w:r>
              <w:t>Includes textile processing, wood furniture manufacturing, foundry applications, welding.</w:t>
            </w:r>
          </w:p>
          <w:p w:rsidR="007A68FA" w:rsidP="007A68FA" w14:paraId="25A3777B" w14:textId="3DC395E6">
            <w:pPr>
              <w:pStyle w:val="LTableTextAbt"/>
            </w:pPr>
            <w:r w:rsidRPr="008216D7">
              <w:t xml:space="preserve">Note: Use of </w:t>
            </w:r>
            <w:r>
              <w:t>PCE</w:t>
            </w:r>
            <w:r w:rsidRPr="008216D7">
              <w:t xml:space="preserve"> by Federal agencies and contractors acting for or on behalf of Federal agencies are subject to a different compliance timeframe not captured in </w:t>
            </w:r>
            <w:r w:rsidR="008103F7">
              <w:t>this</w:t>
            </w:r>
            <w:r w:rsidRPr="008216D7">
              <w:t xml:space="preserve"> analys</w:t>
            </w:r>
            <w:r w:rsidR="00FC67E9">
              <w:t>i</w:t>
            </w:r>
            <w:r w:rsidRPr="008216D7">
              <w:t>s.</w:t>
            </w:r>
          </w:p>
          <w:p w:rsidR="00DD59D5" w:rsidRPr="00E42BFB" w:rsidP="00CB1C05" w14:paraId="28A23A10" w14:textId="77777777">
            <w:pPr>
              <w:keepNext/>
              <w:keepLines/>
              <w:spacing w:after="0"/>
              <w:rPr>
                <w:color w:val="000000"/>
                <w:sz w:val="18"/>
                <w:szCs w:val="18"/>
              </w:rPr>
            </w:pPr>
            <w:r w:rsidRPr="00E42BFB">
              <w:rPr>
                <w:sz w:val="18"/>
                <w:szCs w:val="18"/>
              </w:rPr>
              <w:t xml:space="preserve">Table abbreviations: Workplace Chemical Protection Program (WCPP); Prescriptive controls with Monitoring, and Respiratory and Dermal PPE requirements </w:t>
            </w:r>
            <w:r w:rsidR="00204CE4">
              <w:rPr>
                <w:sz w:val="18"/>
                <w:szCs w:val="18"/>
              </w:rPr>
              <w:t>(Prescriptive Controls, or PC)</w:t>
            </w:r>
            <w:r w:rsidRPr="00E42BFB">
              <w:rPr>
                <w:sz w:val="18"/>
                <w:szCs w:val="18"/>
              </w:rPr>
              <w:t>.</w:t>
            </w:r>
          </w:p>
        </w:tc>
      </w:tr>
    </w:tbl>
    <w:p w:rsidR="007C10B7" w:rsidP="00CB1C05" w14:paraId="24A2EC32" w14:textId="77777777">
      <w:pPr>
        <w:pStyle w:val="BodyText"/>
      </w:pPr>
    </w:p>
    <w:p w:rsidR="005D0F83" w:rsidP="00CB1C05" w14:paraId="194C07DE" w14:textId="77777777"/>
    <w:p w:rsidR="009F1522" w:rsidRPr="00182BF6" w:rsidP="00CB1C05" w14:paraId="14D690FD" w14:textId="77777777">
      <w:pPr>
        <w:pStyle w:val="Heading2"/>
      </w:pPr>
      <w:bookmarkStart w:id="1292" w:name="_Ref74583677"/>
      <w:bookmarkStart w:id="1293" w:name="_Toc83041891"/>
      <w:bookmarkStart w:id="1294" w:name="_Toc111035659"/>
      <w:bookmarkStart w:id="1295" w:name="_Toc111037088"/>
      <w:bookmarkStart w:id="1296" w:name="_Toc114062039"/>
      <w:bookmarkStart w:id="1297" w:name="_Toc165378762"/>
      <w:r w:rsidRPr="00182BF6">
        <w:t>Number of Individuals with Exposure Reduction</w:t>
      </w:r>
      <w:bookmarkEnd w:id="1292"/>
      <w:bookmarkEnd w:id="1293"/>
      <w:bookmarkEnd w:id="1294"/>
      <w:bookmarkEnd w:id="1295"/>
      <w:bookmarkEnd w:id="1296"/>
      <w:bookmarkEnd w:id="1297"/>
    </w:p>
    <w:p w:rsidR="00ED3B5C" w:rsidRPr="00182BF6" w:rsidP="00CB1C05" w14:paraId="0684FC60" w14:textId="77777777">
      <w:pPr>
        <w:pStyle w:val="BodyText"/>
      </w:pPr>
      <w:r>
        <w:fldChar w:fldCharType="begin" w:fldLock="1"/>
      </w:r>
      <w:r>
        <w:instrText xml:space="preserve"> REF _Ref74555297 \h </w:instrText>
      </w:r>
      <w:r>
        <w:fldChar w:fldCharType="separate"/>
      </w:r>
      <w:r w:rsidRPr="00182BF6" w:rsidR="0092222B">
        <w:t xml:space="preserve">Table </w:t>
      </w:r>
      <w:r w:rsidR="0092222B">
        <w:rPr>
          <w:noProof/>
        </w:rPr>
        <w:t>8</w:t>
      </w:r>
      <w:r w:rsidR="0092222B">
        <w:noBreakHyphen/>
      </w:r>
      <w:r w:rsidR="0092222B">
        <w:rPr>
          <w:noProof/>
        </w:rPr>
        <w:t>3</w:t>
      </w:r>
      <w:r>
        <w:fldChar w:fldCharType="end"/>
      </w:r>
      <w:r w:rsidRPr="00182BF6" w:rsidR="009F1522">
        <w:t xml:space="preserve"> presents the estimated numbers of individuals with exposure reductions. </w:t>
      </w:r>
      <w:r w:rsidRPr="00182BF6">
        <w:t>Descriptions of how these estimates were derived are presented in section</w:t>
      </w:r>
      <w:r w:rsidR="00905640">
        <w:t xml:space="preserve"> </w:t>
      </w:r>
      <w:r w:rsidR="00905640">
        <w:fldChar w:fldCharType="begin" w:fldLock="1"/>
      </w:r>
      <w:r w:rsidR="00905640">
        <w:instrText xml:space="preserve"> REF _Ref109980197 \r \h </w:instrText>
      </w:r>
      <w:r w:rsidR="00905640">
        <w:fldChar w:fldCharType="separate"/>
      </w:r>
      <w:r w:rsidR="0092222B">
        <w:t>6.2</w:t>
      </w:r>
      <w:r w:rsidR="00905640">
        <w:fldChar w:fldCharType="end"/>
      </w:r>
      <w:r w:rsidRPr="00182BF6">
        <w:t>.</w:t>
      </w:r>
    </w:p>
    <w:tbl>
      <w:tblPr>
        <w:tblW w:w="9090" w:type="dxa"/>
        <w:tblLook w:val="04A0"/>
      </w:tblPr>
      <w:tblGrid>
        <w:gridCol w:w="5110"/>
        <w:gridCol w:w="1326"/>
        <w:gridCol w:w="1327"/>
        <w:gridCol w:w="1327"/>
      </w:tblGrid>
      <w:tr w14:paraId="4A54C0BD" w14:textId="77777777" w:rsidTr="00A9577C">
        <w:tblPrEx>
          <w:tblW w:w="9090" w:type="dxa"/>
          <w:tblLook w:val="04A0"/>
        </w:tblPrEx>
        <w:trPr>
          <w:tblHeader/>
        </w:trPr>
        <w:tc>
          <w:tcPr>
            <w:tcW w:w="9090" w:type="dxa"/>
            <w:gridSpan w:val="4"/>
            <w:tcBorders>
              <w:top w:val="nil"/>
              <w:left w:val="nil"/>
              <w:bottom w:val="single" w:sz="4" w:space="0" w:color="auto"/>
              <w:right w:val="nil"/>
            </w:tcBorders>
          </w:tcPr>
          <w:p w:rsidR="009F1522" w:rsidRPr="00182BF6" w:rsidP="00CB1C05" w14:paraId="36D2A6C6" w14:textId="77777777">
            <w:pPr>
              <w:pStyle w:val="TableTitleA"/>
            </w:pPr>
            <w:bookmarkStart w:id="1298" w:name="_Ref74555297"/>
            <w:bookmarkStart w:id="1299" w:name="_Toc107219339"/>
            <w:bookmarkStart w:id="1300" w:name="_Toc121142688"/>
            <w:bookmarkStart w:id="1301" w:name="_Toc165379711"/>
            <w:r w:rsidRPr="00182BF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3</w:t>
            </w:r>
            <w:r w:rsidR="00BC4B5D">
              <w:rPr>
                <w:noProof/>
              </w:rPr>
              <w:fldChar w:fldCharType="end"/>
            </w:r>
            <w:bookmarkEnd w:id="1298"/>
            <w:r w:rsidRPr="00182BF6">
              <w:t xml:space="preserve">: Number of Individuals with </w:t>
            </w:r>
            <w:r w:rsidR="00964E1D">
              <w:t>PCE</w:t>
            </w:r>
            <w:r w:rsidRPr="00182BF6">
              <w:t xml:space="preserve"> Exposure</w:t>
            </w:r>
            <w:bookmarkEnd w:id="1299"/>
            <w:bookmarkEnd w:id="1300"/>
            <w:bookmarkEnd w:id="1301"/>
          </w:p>
        </w:tc>
      </w:tr>
      <w:tr w14:paraId="18D84C26" w14:textId="77777777" w:rsidTr="002869A0">
        <w:tblPrEx>
          <w:tblW w:w="9090" w:type="dxa"/>
          <w:tblLook w:val="04A0"/>
        </w:tblPrEx>
        <w:trPr>
          <w:tblHeader/>
        </w:trPr>
        <w:tc>
          <w:tcPr>
            <w:tcW w:w="511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182BF6" w:rsidP="00CB1C05" w14:paraId="3072DF17" w14:textId="77777777">
            <w:pPr>
              <w:pStyle w:val="TableSubtitle"/>
            </w:pPr>
            <w:r w:rsidRPr="00182BF6">
              <w:t>Use Category</w:t>
            </w:r>
          </w:p>
        </w:tc>
        <w:tc>
          <w:tcPr>
            <w:tcW w:w="1326"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182BF6" w:rsidP="00CB1C05" w14:paraId="41E53352" w14:textId="77777777">
            <w:pPr>
              <w:pStyle w:val="TableSubtitle"/>
            </w:pPr>
            <w:r w:rsidRPr="00182BF6">
              <w:t>Occupational Users</w:t>
            </w:r>
          </w:p>
        </w:tc>
        <w:tc>
          <w:tcPr>
            <w:tcW w:w="1327"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182BF6" w:rsidP="00CB1C05" w14:paraId="10EEB2F3" w14:textId="77777777">
            <w:pPr>
              <w:pStyle w:val="TableSubtitle"/>
            </w:pPr>
            <w:r w:rsidRPr="00182BF6">
              <w:t>Occupational Non-Users</w:t>
            </w:r>
            <w:r w:rsidR="00F3337B">
              <w:t xml:space="preserve"> (ONUs)</w:t>
            </w:r>
          </w:p>
        </w:tc>
        <w:tc>
          <w:tcPr>
            <w:tcW w:w="1327"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182BF6" w:rsidP="00CB1C05" w14:paraId="3053C5CE" w14:textId="77777777">
            <w:pPr>
              <w:pStyle w:val="TableSubtitle"/>
            </w:pPr>
            <w:r w:rsidRPr="00A900D5">
              <w:t>Total Occupational Users and ONUs</w:t>
            </w:r>
          </w:p>
        </w:tc>
      </w:tr>
      <w:tr w14:paraId="0977D615"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3CEE1F41" w14:textId="77777777">
            <w:pPr>
              <w:pStyle w:val="LTableTextAbt"/>
            </w:pPr>
            <w:r>
              <w:t>Manufacturing</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631C51A" w14:textId="77777777">
            <w:pPr>
              <w:pStyle w:val="RTableTextAbt"/>
            </w:pPr>
            <w:r>
              <w:rPr>
                <w:szCs w:val="18"/>
              </w:rPr>
              <w:t xml:space="preserve">1,72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E632AAC" w14:textId="77777777">
            <w:pPr>
              <w:pStyle w:val="RTableTextAbt"/>
            </w:pPr>
            <w:r>
              <w:rPr>
                <w:szCs w:val="18"/>
              </w:rPr>
              <w:t xml:space="preserve">815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D68D31E" w14:textId="77777777">
            <w:pPr>
              <w:pStyle w:val="RTableTextAbt"/>
            </w:pPr>
            <w:r>
              <w:rPr>
                <w:szCs w:val="18"/>
              </w:rPr>
              <w:t xml:space="preserve">2,535 </w:t>
            </w:r>
          </w:p>
        </w:tc>
      </w:tr>
      <w:tr w14:paraId="529F32FF"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555C8F3C" w14:textId="77777777">
            <w:pPr>
              <w:pStyle w:val="LTableTextAbt"/>
            </w:pPr>
            <w:r>
              <w:t>Import/Repackage</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AEFE60F" w14:textId="77777777">
            <w:pPr>
              <w:pStyle w:val="RTableTextAbt"/>
            </w:pPr>
            <w:r>
              <w:rPr>
                <w:szCs w:val="18"/>
              </w:rPr>
              <w:t xml:space="preserve">59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059B18E" w14:textId="77777777">
            <w:pPr>
              <w:pStyle w:val="RTableTextAbt"/>
            </w:pPr>
            <w:r>
              <w:rPr>
                <w:szCs w:val="18"/>
              </w:rPr>
              <w:t xml:space="preserve">21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BFD61D6" w14:textId="77777777">
            <w:pPr>
              <w:pStyle w:val="RTableTextAbt"/>
            </w:pPr>
            <w:r>
              <w:rPr>
                <w:szCs w:val="18"/>
              </w:rPr>
              <w:t xml:space="preserve">80 </w:t>
            </w:r>
          </w:p>
        </w:tc>
      </w:tr>
      <w:tr w14:paraId="764E46F0"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40743BD3" w14:textId="77777777">
            <w:pPr>
              <w:pStyle w:val="LTableTextAbt"/>
            </w:pPr>
            <w:r>
              <w:t>Reactant/Intermediate</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627E9AA" w14:textId="77777777">
            <w:pPr>
              <w:pStyle w:val="RTableTextAbt"/>
            </w:pPr>
            <w:r>
              <w:rPr>
                <w:szCs w:val="18"/>
              </w:rPr>
              <w:t xml:space="preserve">33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43BFAB3" w14:textId="77777777">
            <w:pPr>
              <w:pStyle w:val="RTableTextAbt"/>
            </w:pPr>
            <w:r>
              <w:rPr>
                <w:szCs w:val="18"/>
              </w:rPr>
              <w:t xml:space="preserve">15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C0D53A3" w14:textId="77777777">
            <w:pPr>
              <w:pStyle w:val="RTableTextAbt"/>
            </w:pPr>
            <w:r>
              <w:rPr>
                <w:szCs w:val="18"/>
              </w:rPr>
              <w:t xml:space="preserve">480 </w:t>
            </w:r>
          </w:p>
        </w:tc>
      </w:tr>
      <w:tr w14:paraId="37C9B2CE"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34046444" w14:textId="77777777">
            <w:pPr>
              <w:pStyle w:val="LTableTextAbt"/>
              <w:rPr>
                <w:szCs w:val="18"/>
              </w:rPr>
            </w:pPr>
            <w:r>
              <w:t>Processing Aid in Petrochemical Manufacturing</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78760F1" w14:textId="77777777">
            <w:pPr>
              <w:pStyle w:val="RTableTextAbt"/>
            </w:pPr>
            <w:r>
              <w:rPr>
                <w:szCs w:val="18"/>
              </w:rPr>
              <w:t xml:space="preserve">80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F9EC808" w14:textId="77777777">
            <w:pPr>
              <w:pStyle w:val="RTableTextAbt"/>
            </w:pPr>
            <w:r>
              <w:rPr>
                <w:szCs w:val="18"/>
              </w:rPr>
              <w:t xml:space="preserve">34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96CA383" w14:textId="77777777">
            <w:pPr>
              <w:pStyle w:val="RTableTextAbt"/>
            </w:pPr>
            <w:r>
              <w:rPr>
                <w:szCs w:val="18"/>
              </w:rPr>
              <w:t xml:space="preserve">1,152 </w:t>
            </w:r>
          </w:p>
        </w:tc>
      </w:tr>
      <w:tr w14:paraId="40E51B3E"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4FDD56FC" w14:textId="77777777">
            <w:pPr>
              <w:pStyle w:val="LTableTextAbt"/>
              <w:rPr>
                <w:szCs w:val="18"/>
              </w:rPr>
            </w:pPr>
            <w:r>
              <w:t>Production of Maskant for Chemical Milling</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95EECB1" w14:textId="77777777">
            <w:pPr>
              <w:pStyle w:val="RTableTextAbt"/>
            </w:pPr>
            <w:r>
              <w:rPr>
                <w:szCs w:val="18"/>
              </w:rPr>
              <w:t xml:space="preserve">14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9AB38C3" w14:textId="77777777">
            <w:pPr>
              <w:pStyle w:val="RTableTextAbt"/>
            </w:pPr>
            <w:r>
              <w:rPr>
                <w:szCs w:val="18"/>
              </w:rPr>
              <w:t xml:space="preserve">61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8AD716C" w14:textId="77777777">
            <w:pPr>
              <w:pStyle w:val="RTableTextAbt"/>
            </w:pPr>
            <w:r>
              <w:rPr>
                <w:szCs w:val="18"/>
              </w:rPr>
              <w:t xml:space="preserve">75 </w:t>
            </w:r>
          </w:p>
        </w:tc>
      </w:tr>
      <w:tr w14:paraId="05244103"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3052FFA7" w14:textId="77777777">
            <w:pPr>
              <w:pStyle w:val="LTableTextAbt"/>
              <w:rPr>
                <w:szCs w:val="18"/>
              </w:rPr>
            </w:pPr>
            <w:r>
              <w:t>Use as Maskant for Chemical Milling</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B26733F" w14:textId="77777777">
            <w:pPr>
              <w:pStyle w:val="RTableTextAbt"/>
            </w:pPr>
            <w:r>
              <w:rPr>
                <w:szCs w:val="18"/>
              </w:rPr>
              <w:t xml:space="preserve">497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D201FF7" w14:textId="77777777">
            <w:pPr>
              <w:pStyle w:val="RTableTextAbt"/>
            </w:pPr>
            <w:r>
              <w:rPr>
                <w:szCs w:val="18"/>
              </w:rPr>
              <w:t xml:space="preserve">2,13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47705BF" w14:textId="77777777">
            <w:pPr>
              <w:pStyle w:val="RTableTextAbt"/>
            </w:pPr>
            <w:r>
              <w:rPr>
                <w:szCs w:val="18"/>
              </w:rPr>
              <w:t xml:space="preserve">2,627 </w:t>
            </w:r>
          </w:p>
        </w:tc>
      </w:tr>
      <w:tr w14:paraId="2AC11F36"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5ADED4A6" w14:textId="77777777">
            <w:pPr>
              <w:pStyle w:val="LTableTextAbt"/>
              <w:rPr>
                <w:szCs w:val="18"/>
              </w:rPr>
            </w:pPr>
            <w:r>
              <w:t>Vapor Degreasing: Open Top Vapor Degreasing (OTVD)</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3190C5DD" w14:textId="77777777">
            <w:pPr>
              <w:pStyle w:val="RTableTextAbt"/>
            </w:pPr>
            <w:r>
              <w:rPr>
                <w:szCs w:val="18"/>
              </w:rPr>
              <w:t xml:space="preserve">595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A0375CC" w14:textId="77777777">
            <w:pPr>
              <w:pStyle w:val="RTableTextAbt"/>
            </w:pPr>
            <w:r>
              <w:rPr>
                <w:szCs w:val="18"/>
              </w:rPr>
              <w:t xml:space="preserve">17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1CAC3AB" w14:textId="77777777">
            <w:pPr>
              <w:pStyle w:val="RTableTextAbt"/>
            </w:pPr>
            <w:r>
              <w:rPr>
                <w:szCs w:val="18"/>
              </w:rPr>
              <w:t xml:space="preserve">765 </w:t>
            </w:r>
          </w:p>
        </w:tc>
      </w:tr>
      <w:tr w14:paraId="1DBF06DF"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4DD714E9" w14:textId="77777777">
            <w:pPr>
              <w:pStyle w:val="LTableTextAbt"/>
            </w:pPr>
            <w:r>
              <w:t>Vapor Degreasing: Enclosed Vapor Degreasing (EVD)</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F4A149F" w14:textId="77777777">
            <w:pPr>
              <w:pStyle w:val="RTableTextAbt"/>
            </w:pPr>
            <w:r>
              <w:rPr>
                <w:szCs w:val="18"/>
              </w:rPr>
              <w:t xml:space="preserve">98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805F9C4" w14:textId="77777777">
            <w:pPr>
              <w:pStyle w:val="RTableTextAbt"/>
            </w:pPr>
            <w:r>
              <w:rPr>
                <w:szCs w:val="18"/>
              </w:rPr>
              <w:t xml:space="preserve">28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84BC485" w14:textId="77777777">
            <w:pPr>
              <w:pStyle w:val="RTableTextAbt"/>
            </w:pPr>
            <w:r>
              <w:rPr>
                <w:szCs w:val="18"/>
              </w:rPr>
              <w:t xml:space="preserve">126 </w:t>
            </w:r>
          </w:p>
        </w:tc>
      </w:tr>
      <w:tr w14:paraId="24A825A9"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447769B6" w14:textId="77777777">
            <w:pPr>
              <w:pStyle w:val="LTableTextAbt"/>
            </w:pPr>
            <w:r>
              <w:t>Vapor Degreasing: Conveyorized Vapor Degreasing (CVD)</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341F36A5" w14:textId="77777777">
            <w:pPr>
              <w:pStyle w:val="RTableTextAbt"/>
            </w:pPr>
            <w:r>
              <w:rPr>
                <w:szCs w:val="18"/>
              </w:rPr>
              <w:t xml:space="preserve">14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C803561" w14:textId="77777777">
            <w:pPr>
              <w:pStyle w:val="RTableTextAbt"/>
            </w:pPr>
            <w:r>
              <w:rPr>
                <w:szCs w:val="18"/>
              </w:rPr>
              <w:t xml:space="preserve">4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D8C911F" w14:textId="77777777">
            <w:pPr>
              <w:pStyle w:val="RTableTextAbt"/>
            </w:pPr>
            <w:r>
              <w:rPr>
                <w:szCs w:val="18"/>
              </w:rPr>
              <w:t xml:space="preserve">18 </w:t>
            </w:r>
          </w:p>
        </w:tc>
      </w:tr>
      <w:tr w14:paraId="0EC16720"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61B97E3D" w14:textId="77777777">
            <w:pPr>
              <w:pStyle w:val="LTableTextAbt"/>
            </w:pPr>
            <w:r>
              <w:t>Recycling and Disposal</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42CCCB1" w14:textId="77777777">
            <w:pPr>
              <w:pStyle w:val="RTableTextAbt"/>
            </w:pPr>
            <w:r>
              <w:rPr>
                <w:szCs w:val="18"/>
              </w:rPr>
              <w:t xml:space="preserve">1,598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5B576AB" w14:textId="77777777">
            <w:pPr>
              <w:pStyle w:val="RTableTextAbt"/>
            </w:pPr>
            <w:r>
              <w:rPr>
                <w:szCs w:val="18"/>
              </w:rPr>
              <w:t xml:space="preserve">658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D966C30" w14:textId="77777777">
            <w:pPr>
              <w:pStyle w:val="RTableTextAbt"/>
            </w:pPr>
            <w:r>
              <w:rPr>
                <w:szCs w:val="18"/>
              </w:rPr>
              <w:t xml:space="preserve">2,256 </w:t>
            </w:r>
          </w:p>
        </w:tc>
      </w:tr>
      <w:tr w14:paraId="21AA28F9" w14:textId="77777777" w:rsidTr="00F65C52">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2C9DE981"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113BA27" w14:textId="77777777">
            <w:pPr>
              <w:pStyle w:val="RTableTextAbt"/>
            </w:pPr>
            <w:r>
              <w:rPr>
                <w:szCs w:val="18"/>
              </w:rPr>
              <w:t xml:space="preserve">252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CD93E2A" w14:textId="77777777">
            <w:pPr>
              <w:pStyle w:val="RTableTextAbt"/>
            </w:pPr>
            <w:r>
              <w:rPr>
                <w:szCs w:val="18"/>
              </w:rPr>
              <w:t xml:space="preserve">9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5329C7D" w14:textId="77777777">
            <w:pPr>
              <w:pStyle w:val="RTableTextAbt"/>
            </w:pPr>
            <w:r>
              <w:rPr>
                <w:szCs w:val="18"/>
              </w:rPr>
              <w:t xml:space="preserve">348 </w:t>
            </w:r>
          </w:p>
        </w:tc>
      </w:tr>
      <w:tr w14:paraId="07F8AF92" w14:textId="77777777" w:rsidTr="00F65C52">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17F2AFD4" w14:textId="77777777">
            <w:pPr>
              <w:pStyle w:val="LTableTextAbt"/>
            </w:pPr>
            <w:r w:rsidRPr="00775537">
              <w:rPr>
                <w:szCs w:val="18"/>
              </w:rPr>
              <w:t xml:space="preserve">Incorporation into Other Formulation, Mixture, and </w:t>
            </w:r>
            <w:r>
              <w:rPr>
                <w:szCs w:val="18"/>
              </w:rPr>
              <w:t>Reaction Products (Aerosol)</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450038C" w14:textId="77777777">
            <w:pPr>
              <w:pStyle w:val="RTableTextAbt"/>
            </w:pPr>
            <w:r>
              <w:rPr>
                <w:szCs w:val="18"/>
              </w:rPr>
              <w:t xml:space="preserve">378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CA50028" w14:textId="77777777">
            <w:pPr>
              <w:pStyle w:val="RTableTextAbt"/>
            </w:pPr>
            <w:r>
              <w:rPr>
                <w:szCs w:val="18"/>
              </w:rPr>
              <w:t xml:space="preserve">144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103C066" w14:textId="77777777">
            <w:pPr>
              <w:pStyle w:val="RTableTextAbt"/>
            </w:pPr>
            <w:r>
              <w:rPr>
                <w:szCs w:val="18"/>
              </w:rPr>
              <w:t xml:space="preserve">522 </w:t>
            </w:r>
          </w:p>
        </w:tc>
      </w:tr>
      <w:tr w14:paraId="2B8A0A47" w14:textId="77777777" w:rsidTr="00F65C52">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6A743573" w14:textId="77777777">
            <w:pPr>
              <w:pStyle w:val="LTableTextAbt"/>
            </w:pPr>
            <w:r w:rsidRPr="00775537">
              <w:rPr>
                <w:szCs w:val="18"/>
              </w:rPr>
              <w:t xml:space="preserve">Incorporation into Other Formulation, Mixture, and </w:t>
            </w:r>
            <w:r>
              <w:rPr>
                <w:szCs w:val="18"/>
              </w:rPr>
              <w:t>Reaction Products (Other)</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7337813" w14:textId="77777777">
            <w:pPr>
              <w:pStyle w:val="RTableTextAbt"/>
            </w:pPr>
            <w:r>
              <w:rPr>
                <w:szCs w:val="18"/>
              </w:rPr>
              <w:t xml:space="preserve">273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C92334A" w14:textId="77777777">
            <w:pPr>
              <w:pStyle w:val="RTableTextAbt"/>
            </w:pPr>
            <w:r>
              <w:rPr>
                <w:szCs w:val="18"/>
              </w:rPr>
              <w:t xml:space="preserve">104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FC6752C" w14:textId="77777777">
            <w:pPr>
              <w:pStyle w:val="RTableTextAbt"/>
            </w:pPr>
            <w:r>
              <w:rPr>
                <w:szCs w:val="18"/>
              </w:rPr>
              <w:t xml:space="preserve">377 </w:t>
            </w:r>
          </w:p>
        </w:tc>
      </w:tr>
      <w:tr w14:paraId="1DD963EF"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69B911D8" w14:textId="77777777">
            <w:pPr>
              <w:pStyle w:val="LTableTextAbt"/>
            </w:pPr>
            <w:r>
              <w:t>Laboratory Chemicals</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BEE7351" w14:textId="77777777">
            <w:pPr>
              <w:pStyle w:val="RTableTextAbt"/>
            </w:pPr>
            <w:r>
              <w:rPr>
                <w:szCs w:val="18"/>
              </w:rPr>
              <w:t xml:space="preserve">2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5CAE131" w14:textId="77777777">
            <w:pPr>
              <w:pStyle w:val="RTableTextAbt"/>
            </w:pPr>
            <w:r>
              <w:rPr>
                <w:szCs w:val="18"/>
              </w:rPr>
              <w:t xml:space="preserve">23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32DC487" w14:textId="77777777">
            <w:pPr>
              <w:pStyle w:val="RTableTextAbt"/>
            </w:pPr>
            <w:r>
              <w:rPr>
                <w:szCs w:val="18"/>
              </w:rPr>
              <w:t xml:space="preserve">262 </w:t>
            </w:r>
          </w:p>
        </w:tc>
      </w:tr>
      <w:tr w14:paraId="14DD9F68"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37DB8916" w14:textId="77777777">
            <w:pPr>
              <w:pStyle w:val="LTableTextAbt"/>
            </w:pPr>
            <w:r>
              <w:t>Processing Aid, Except Petrochemical</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C26F2D8" w14:textId="77777777">
            <w:pPr>
              <w:pStyle w:val="RTableTextAbt"/>
            </w:pPr>
            <w:r>
              <w:rPr>
                <w:szCs w:val="18"/>
              </w:rPr>
              <w:t xml:space="preserve">25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D3F5136" w14:textId="77777777">
            <w:pPr>
              <w:pStyle w:val="RTableTextAbt"/>
            </w:pPr>
            <w:r>
              <w:rPr>
                <w:szCs w:val="18"/>
              </w:rPr>
              <w:t xml:space="preserve">11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11B717E" w14:textId="77777777">
            <w:pPr>
              <w:pStyle w:val="RTableTextAbt"/>
            </w:pPr>
            <w:r>
              <w:rPr>
                <w:szCs w:val="18"/>
              </w:rPr>
              <w:t xml:space="preserve">36 </w:t>
            </w:r>
          </w:p>
        </w:tc>
      </w:tr>
      <w:tr w14:paraId="7444E2FF"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153907D7" w14:textId="77777777">
            <w:pPr>
              <w:pStyle w:val="LTableTextAbt"/>
            </w:pPr>
            <w:r>
              <w:t>Adhesives and Sealants</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7EE84C8" w14:textId="77777777">
            <w:pPr>
              <w:pStyle w:val="RTableTextAbt"/>
            </w:pPr>
            <w:r>
              <w:rPr>
                <w:szCs w:val="18"/>
              </w:rPr>
              <w:t xml:space="preserve">25,59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468BB4C" w14:textId="77777777">
            <w:pPr>
              <w:pStyle w:val="RTableTextAbt"/>
            </w:pPr>
            <w:r>
              <w:rPr>
                <w:szCs w:val="18"/>
              </w:rPr>
              <w:t xml:space="preserve">9,385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0E60B1B" w14:textId="77777777">
            <w:pPr>
              <w:pStyle w:val="RTableTextAbt"/>
            </w:pPr>
            <w:r>
              <w:rPr>
                <w:szCs w:val="18"/>
              </w:rPr>
              <w:t xml:space="preserve">34,981 </w:t>
            </w:r>
          </w:p>
        </w:tc>
      </w:tr>
      <w:tr w14:paraId="6F17CABD"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11C548D3" w14:textId="77777777">
            <w:pPr>
              <w:pStyle w:val="LTableTextAbt"/>
            </w:pPr>
            <w:r>
              <w:t>Paint and Coatings</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887879D" w14:textId="77777777">
            <w:pPr>
              <w:pStyle w:val="RTableTextAbt"/>
            </w:pPr>
            <w:r>
              <w:rPr>
                <w:szCs w:val="18"/>
              </w:rPr>
              <w:t xml:space="preserve">1,23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26A7E61" w14:textId="77777777">
            <w:pPr>
              <w:pStyle w:val="RTableTextAbt"/>
            </w:pPr>
            <w:r>
              <w:rPr>
                <w:szCs w:val="18"/>
              </w:rPr>
              <w:t xml:space="preserve">72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A7F421B" w14:textId="77777777">
            <w:pPr>
              <w:pStyle w:val="RTableTextAbt"/>
            </w:pPr>
            <w:r>
              <w:rPr>
                <w:szCs w:val="18"/>
              </w:rPr>
              <w:t xml:space="preserve">1,950 </w:t>
            </w:r>
          </w:p>
        </w:tc>
      </w:tr>
      <w:tr w14:paraId="71A7B8E1"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7EC9B90E" w14:textId="77777777">
            <w:pPr>
              <w:pStyle w:val="LTableTextAbt"/>
              <w:rPr>
                <w:b/>
              </w:rPr>
            </w:pPr>
            <w:r>
              <w:t>Aerosol Spray Cleaning/Degreasing</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BCD4CCB" w14:textId="77777777">
            <w:pPr>
              <w:pStyle w:val="RTableTextAbt"/>
            </w:pPr>
            <w:r>
              <w:rPr>
                <w:szCs w:val="18"/>
              </w:rPr>
              <w:t xml:space="preserve">201,37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2E07C138" w14:textId="77777777">
            <w:pPr>
              <w:pStyle w:val="RTableTextAbt"/>
            </w:pPr>
            <w:r>
              <w:rPr>
                <w:szCs w:val="18"/>
              </w:rPr>
              <w:t xml:space="preserve">10,615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A8C4108" w14:textId="77777777">
            <w:pPr>
              <w:pStyle w:val="RTableTextAbt"/>
            </w:pPr>
            <w:r>
              <w:rPr>
                <w:szCs w:val="18"/>
              </w:rPr>
              <w:t xml:space="preserve">211,985 </w:t>
            </w:r>
          </w:p>
        </w:tc>
      </w:tr>
      <w:tr w14:paraId="3FAC5194"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4A6C7C02" w14:textId="77777777">
            <w:pPr>
              <w:pStyle w:val="LTableTextAbt"/>
              <w:rPr>
                <w:b/>
              </w:rPr>
            </w:pPr>
            <w:r>
              <w:t>Liquid and Spray Batch Cold Cleaning</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3EDE44B3" w14:textId="77777777">
            <w:pPr>
              <w:pStyle w:val="RTableTextAbt"/>
            </w:pPr>
            <w:r>
              <w:rPr>
                <w:szCs w:val="18"/>
              </w:rPr>
              <w:t xml:space="preserve">54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FFE570C" w14:textId="77777777">
            <w:pPr>
              <w:pStyle w:val="RTableTextAbt"/>
            </w:pPr>
            <w:r>
              <w:rPr>
                <w:szCs w:val="18"/>
              </w:rPr>
              <w:t xml:space="preserve">325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B5E6744" w14:textId="77777777">
            <w:pPr>
              <w:pStyle w:val="RTableTextAbt"/>
            </w:pPr>
            <w:r>
              <w:rPr>
                <w:szCs w:val="18"/>
              </w:rPr>
              <w:t xml:space="preserve">871 </w:t>
            </w:r>
          </w:p>
        </w:tc>
      </w:tr>
      <w:tr w14:paraId="66136798"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50C2653E" w14:textId="77777777">
            <w:pPr>
              <w:pStyle w:val="LTableTextAbt"/>
              <w:rPr>
                <w:b/>
              </w:rPr>
            </w:pPr>
            <w:r>
              <w:t>Photographic Film Use</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CB2EA7E" w14:textId="77777777">
            <w:pPr>
              <w:pStyle w:val="RTableTextAbt"/>
            </w:pPr>
            <w:r>
              <w:rPr>
                <w:szCs w:val="18"/>
              </w:rPr>
              <w:t xml:space="preserve">32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6DABDFE" w14:textId="77777777">
            <w:pPr>
              <w:pStyle w:val="RTableTextAbt"/>
            </w:pPr>
            <w:r>
              <w:rPr>
                <w:szCs w:val="18"/>
              </w:rPr>
              <w:t xml:space="preserve">7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0B76110" w14:textId="77777777">
            <w:pPr>
              <w:pStyle w:val="RTableTextAbt"/>
            </w:pPr>
            <w:r>
              <w:rPr>
                <w:szCs w:val="18"/>
              </w:rPr>
              <w:t xml:space="preserve">102 </w:t>
            </w:r>
          </w:p>
        </w:tc>
      </w:tr>
      <w:tr w14:paraId="55338EE7"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117A28AF" w14:textId="77777777">
            <w:pPr>
              <w:pStyle w:val="LTableTextAbt"/>
              <w:rPr>
                <w:b/>
              </w:rPr>
            </w:pPr>
            <w:r>
              <w:t>Lubricants and Greases</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6777BB9" w14:textId="77777777">
            <w:pPr>
              <w:pStyle w:val="RTableTextAbt"/>
            </w:pPr>
            <w:r>
              <w:rPr>
                <w:szCs w:val="18"/>
              </w:rPr>
              <w:t xml:space="preserve">3,054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0D219E4" w14:textId="77777777">
            <w:pPr>
              <w:pStyle w:val="RTableTextAbt"/>
            </w:pPr>
            <w:r>
              <w:rPr>
                <w:szCs w:val="18"/>
              </w:rPr>
              <w:t xml:space="preserve">407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737DD5A" w14:textId="77777777">
            <w:pPr>
              <w:pStyle w:val="RTableTextAbt"/>
            </w:pPr>
            <w:r>
              <w:rPr>
                <w:szCs w:val="18"/>
              </w:rPr>
              <w:t xml:space="preserve">3,461 </w:t>
            </w:r>
          </w:p>
        </w:tc>
      </w:tr>
      <w:tr w14:paraId="4E8D1885"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35FE04A7" w14:textId="77777777">
            <w:pPr>
              <w:pStyle w:val="LTableTextAbt"/>
              <w:rPr>
                <w:b/>
              </w:rPr>
            </w:pPr>
            <w:r>
              <w:t>Wipe and Liquid Cleaning and Polishing</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D055CD2" w14:textId="77777777">
            <w:pPr>
              <w:pStyle w:val="RTableTextAbt"/>
            </w:pPr>
            <w:r>
              <w:rPr>
                <w:szCs w:val="18"/>
              </w:rPr>
              <w:t xml:space="preserve">2,47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01C6E28C" w14:textId="77777777">
            <w:pPr>
              <w:pStyle w:val="RTableTextAbt"/>
            </w:pPr>
            <w:r>
              <w:rPr>
                <w:szCs w:val="18"/>
              </w:rPr>
              <w:t xml:space="preserve">329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5EDCAE2" w14:textId="77777777">
            <w:pPr>
              <w:pStyle w:val="RTableTextAbt"/>
            </w:pPr>
            <w:r>
              <w:rPr>
                <w:szCs w:val="18"/>
              </w:rPr>
              <w:t xml:space="preserve">2,799 </w:t>
            </w:r>
          </w:p>
        </w:tc>
      </w:tr>
      <w:tr w14:paraId="1B23442E"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182BF6" w:rsidP="00CB1C05" w14:paraId="15F27DB0" w14:textId="77777777">
            <w:pPr>
              <w:pStyle w:val="LTableTextAbt"/>
              <w:rPr>
                <w:b/>
              </w:rPr>
            </w:pPr>
            <w:r>
              <w:t>Inks and Ink Removal</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2CC7479" w14:textId="77777777">
            <w:pPr>
              <w:pStyle w:val="RTableTextAbt"/>
              <w:rPr>
                <w:b/>
              </w:rPr>
            </w:pPr>
            <w:r>
              <w:rPr>
                <w:szCs w:val="18"/>
              </w:rPr>
              <w:t xml:space="preserve">26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89D0DE3" w14:textId="77777777">
            <w:pPr>
              <w:pStyle w:val="RTableTextAbt"/>
              <w:rPr>
                <w:b/>
              </w:rPr>
            </w:pPr>
            <w:r>
              <w:rPr>
                <w:szCs w:val="18"/>
              </w:rPr>
              <w:t xml:space="preserve">44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C2AA5B1" w14:textId="77777777">
            <w:pPr>
              <w:pStyle w:val="RTableTextAbt"/>
              <w:rPr>
                <w:b/>
              </w:rPr>
            </w:pPr>
            <w:r>
              <w:rPr>
                <w:szCs w:val="18"/>
              </w:rPr>
              <w:t xml:space="preserve">70 </w:t>
            </w:r>
          </w:p>
        </w:tc>
      </w:tr>
      <w:tr w14:paraId="4A042C64"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C5782E" w:rsidP="00CB1C05" w14:paraId="32FB5A20" w14:textId="77777777">
            <w:pPr>
              <w:pStyle w:val="LTableTextAbt"/>
            </w:pPr>
            <w:r>
              <w:t>Anti-Spatter Welding Aerosol</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FBD470D" w14:textId="77777777">
            <w:pPr>
              <w:pStyle w:val="RTableTextAbt"/>
            </w:pPr>
            <w:r>
              <w:rPr>
                <w:szCs w:val="18"/>
              </w:rPr>
              <w:t xml:space="preserve">30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B5BBE39" w14:textId="77777777">
            <w:pPr>
              <w:pStyle w:val="RTableTextAbt"/>
            </w:pPr>
            <w:r>
              <w:rPr>
                <w:szCs w:val="18"/>
              </w:rPr>
              <w:t xml:space="preserve">4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99D7E54" w14:textId="77777777">
            <w:pPr>
              <w:pStyle w:val="RTableTextAbt"/>
            </w:pPr>
            <w:r>
              <w:rPr>
                <w:szCs w:val="18"/>
              </w:rPr>
              <w:t xml:space="preserve">340 </w:t>
            </w:r>
          </w:p>
        </w:tc>
      </w:tr>
      <w:tr w14:paraId="6AE658D7"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C5782E" w:rsidP="00CB1C05" w14:paraId="1D27C3EF" w14:textId="77777777">
            <w:pPr>
              <w:pStyle w:val="LTableTextAbt"/>
            </w:pPr>
            <w:r>
              <w:t>Mold Cleaning, Release and Protectants</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199465DE" w14:textId="77777777">
            <w:pPr>
              <w:pStyle w:val="RTableTextAbt"/>
            </w:pPr>
            <w:r>
              <w:rPr>
                <w:szCs w:val="18"/>
              </w:rPr>
              <w:t xml:space="preserve">30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6D14B868" w14:textId="77777777">
            <w:pPr>
              <w:pStyle w:val="RTableTextAbt"/>
            </w:pPr>
            <w:r>
              <w:rPr>
                <w:szCs w:val="18"/>
              </w:rPr>
              <w:t xml:space="preserve">4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4EF367EA" w14:textId="77777777">
            <w:pPr>
              <w:pStyle w:val="RTableTextAbt"/>
            </w:pPr>
            <w:r>
              <w:rPr>
                <w:szCs w:val="18"/>
              </w:rPr>
              <w:t xml:space="preserve">340 </w:t>
            </w:r>
          </w:p>
        </w:tc>
      </w:tr>
      <w:tr w14:paraId="44B5DF90"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C5782E" w:rsidP="00CB1C05" w14:paraId="21EB3255" w14:textId="77777777">
            <w:pPr>
              <w:pStyle w:val="LTableTextAbt"/>
            </w:pPr>
            <w:r>
              <w:t>Dry Cleaning (Dry Cleaning Machines &amp; Spot Removers)</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6F6B507" w14:textId="77777777">
            <w:pPr>
              <w:pStyle w:val="RTableTextAbt"/>
            </w:pPr>
            <w:r>
              <w:rPr>
                <w:szCs w:val="18"/>
              </w:rPr>
              <w:t xml:space="preserve">18,00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518BB8B1" w14:textId="77777777">
            <w:pPr>
              <w:pStyle w:val="RTableTextAbt"/>
            </w:pPr>
            <w:r>
              <w:rPr>
                <w:szCs w:val="18"/>
              </w:rPr>
              <w:t xml:space="preserve">4,500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537487" w:rsidP="00CB1C05" w14:paraId="78392E65" w14:textId="77777777">
            <w:pPr>
              <w:pStyle w:val="RTableTextAbt"/>
            </w:pPr>
            <w:r>
              <w:rPr>
                <w:szCs w:val="18"/>
              </w:rPr>
              <w:t xml:space="preserve">22,500 </w:t>
            </w:r>
          </w:p>
        </w:tc>
      </w:tr>
      <w:tr w14:paraId="41312FAF" w14:textId="77777777">
        <w:tblPrEx>
          <w:tblW w:w="9090" w:type="dxa"/>
          <w:tblLook w:val="04A0"/>
        </w:tblPrEx>
        <w:tc>
          <w:tcPr>
            <w:tcW w:w="5110" w:type="dxa"/>
            <w:tcBorders>
              <w:top w:val="single" w:sz="4" w:space="0" w:color="auto"/>
              <w:left w:val="single" w:sz="4" w:space="0" w:color="auto"/>
              <w:bottom w:val="single" w:sz="4" w:space="0" w:color="auto"/>
              <w:right w:val="single" w:sz="4" w:space="0" w:color="auto"/>
            </w:tcBorders>
            <w:vAlign w:val="bottom"/>
          </w:tcPr>
          <w:p w:rsidR="000E68F3" w:rsidRPr="00C5782E" w:rsidP="00CB1C05" w14:paraId="104E6F5B" w14:textId="77777777">
            <w:pPr>
              <w:pStyle w:val="LTableTextAbt"/>
            </w:pPr>
            <w:r>
              <w:rPr>
                <w:b/>
              </w:rPr>
              <w:t>Total</w:t>
            </w:r>
          </w:p>
        </w:tc>
        <w:tc>
          <w:tcPr>
            <w:tcW w:w="1326" w:type="dxa"/>
            <w:tcBorders>
              <w:top w:val="single" w:sz="4" w:space="0" w:color="auto"/>
              <w:left w:val="single" w:sz="4" w:space="0" w:color="auto"/>
              <w:bottom w:val="single" w:sz="4" w:space="0" w:color="auto"/>
              <w:right w:val="single" w:sz="4" w:space="0" w:color="auto"/>
            </w:tcBorders>
            <w:vAlign w:val="bottom"/>
          </w:tcPr>
          <w:p w:rsidR="000E68F3" w:rsidRPr="009238BB" w:rsidP="00CB1C05" w14:paraId="2C12B9F2" w14:textId="77777777">
            <w:pPr>
              <w:pStyle w:val="RTableTextAbt"/>
              <w:rPr>
                <w:b/>
                <w:bCs w:val="0"/>
              </w:rPr>
            </w:pPr>
            <w:r>
              <w:rPr>
                <w:b/>
                <w:bCs w:val="0"/>
                <w:szCs w:val="18"/>
              </w:rPr>
              <w:t xml:space="preserve">259,609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9238BB" w:rsidP="00CB1C05" w14:paraId="6574421E" w14:textId="77777777">
            <w:pPr>
              <w:pStyle w:val="RTableTextAbt"/>
              <w:rPr>
                <w:b/>
                <w:bCs w:val="0"/>
              </w:rPr>
            </w:pPr>
            <w:r>
              <w:rPr>
                <w:b/>
                <w:bCs w:val="0"/>
                <w:szCs w:val="18"/>
              </w:rPr>
              <w:t xml:space="preserve">31,449 </w:t>
            </w:r>
          </w:p>
        </w:tc>
        <w:tc>
          <w:tcPr>
            <w:tcW w:w="1327" w:type="dxa"/>
            <w:tcBorders>
              <w:top w:val="single" w:sz="4" w:space="0" w:color="auto"/>
              <w:left w:val="single" w:sz="4" w:space="0" w:color="auto"/>
              <w:bottom w:val="single" w:sz="4" w:space="0" w:color="auto"/>
              <w:right w:val="single" w:sz="4" w:space="0" w:color="auto"/>
            </w:tcBorders>
            <w:vAlign w:val="bottom"/>
          </w:tcPr>
          <w:p w:rsidR="000E68F3" w:rsidRPr="009238BB" w:rsidP="00CB1C05" w14:paraId="3819647F" w14:textId="77777777">
            <w:pPr>
              <w:pStyle w:val="RTableTextAbt"/>
              <w:rPr>
                <w:b/>
                <w:bCs w:val="0"/>
              </w:rPr>
            </w:pPr>
            <w:r>
              <w:rPr>
                <w:b/>
                <w:bCs w:val="0"/>
                <w:szCs w:val="18"/>
              </w:rPr>
              <w:t xml:space="preserve">291,058 </w:t>
            </w:r>
          </w:p>
        </w:tc>
      </w:tr>
    </w:tbl>
    <w:p w:rsidR="009F1522" w:rsidRPr="00182BF6" w:rsidP="00CB1C05" w14:paraId="16FF145C" w14:textId="77777777">
      <w:pPr>
        <w:pStyle w:val="BodyText"/>
      </w:pPr>
    </w:p>
    <w:p w:rsidR="009F1522" w:rsidRPr="00182BF6" w:rsidP="00CB1C05" w14:paraId="52BCC159" w14:textId="77777777">
      <w:pPr>
        <w:pStyle w:val="BodyText"/>
      </w:pPr>
      <w:r>
        <w:fldChar w:fldCharType="begin" w:fldLock="1"/>
      </w:r>
      <w:r>
        <w:instrText xml:space="preserve"> REF _Ref74555384 \h </w:instrText>
      </w:r>
      <w:r>
        <w:fldChar w:fldCharType="separate"/>
      </w:r>
      <w:r w:rsidRPr="00182BF6" w:rsidR="0092222B">
        <w:t xml:space="preserve">Table </w:t>
      </w:r>
      <w:r w:rsidR="0092222B">
        <w:rPr>
          <w:noProof/>
        </w:rPr>
        <w:t>8</w:t>
      </w:r>
      <w:r w:rsidR="0092222B">
        <w:noBreakHyphen/>
      </w:r>
      <w:r w:rsidR="0092222B">
        <w:rPr>
          <w:noProof/>
        </w:rPr>
        <w:t>4</w:t>
      </w:r>
      <w:r>
        <w:fldChar w:fldCharType="end"/>
      </w:r>
      <w:r w:rsidRPr="00182BF6">
        <w:t xml:space="preserve"> presents the estimated numbers of individuals with exposure reductions mapped to the categories for which exposures are estimated.</w:t>
      </w:r>
      <w:r w:rsidR="00DD6F2E">
        <w:t xml:space="preserve"> </w:t>
      </w:r>
      <w:r w:rsidR="000016D9">
        <w:t xml:space="preserve">Thus, </w:t>
      </w:r>
      <w:r w:rsidR="00112CFB">
        <w:t>t</w:t>
      </w:r>
      <w:r w:rsidR="00F3337B">
        <w:t xml:space="preserve">he </w:t>
      </w:r>
      <w:r w:rsidR="00BE16EB">
        <w:t xml:space="preserve">occupational users and </w:t>
      </w:r>
      <w:r w:rsidR="00112CFB">
        <w:t xml:space="preserve">ONUs in </w:t>
      </w:r>
      <w:r w:rsidR="00D160B5">
        <w:fldChar w:fldCharType="begin" w:fldLock="1"/>
      </w:r>
      <w:r w:rsidR="00D160B5">
        <w:instrText xml:space="preserve"> REF _Ref74555297 \h </w:instrText>
      </w:r>
      <w:r w:rsidR="00D160B5">
        <w:fldChar w:fldCharType="separate"/>
      </w:r>
      <w:r w:rsidRPr="00182BF6" w:rsidR="0092222B">
        <w:t xml:space="preserve">Table </w:t>
      </w:r>
      <w:r w:rsidR="0092222B">
        <w:rPr>
          <w:noProof/>
        </w:rPr>
        <w:t>8</w:t>
      </w:r>
      <w:r w:rsidR="0092222B">
        <w:noBreakHyphen/>
      </w:r>
      <w:r w:rsidR="0092222B">
        <w:rPr>
          <w:noProof/>
        </w:rPr>
        <w:t>3</w:t>
      </w:r>
      <w:r w:rsidR="00D160B5">
        <w:fldChar w:fldCharType="end"/>
      </w:r>
      <w:r w:rsidR="00112CFB">
        <w:t xml:space="preserve"> without exposures </w:t>
      </w:r>
      <w:r w:rsidR="0017045E">
        <w:t xml:space="preserve">that could be estimated are excluded from </w:t>
      </w:r>
      <w:r w:rsidR="002F4F57">
        <w:fldChar w:fldCharType="begin" w:fldLock="1"/>
      </w:r>
      <w:r w:rsidR="002F4F57">
        <w:instrText xml:space="preserve"> REF _Ref74555384 \h </w:instrText>
      </w:r>
      <w:r w:rsidR="002F4F57">
        <w:fldChar w:fldCharType="separate"/>
      </w:r>
      <w:r w:rsidRPr="00182BF6" w:rsidR="0092222B">
        <w:t xml:space="preserve">Table </w:t>
      </w:r>
      <w:r w:rsidR="0092222B">
        <w:rPr>
          <w:noProof/>
        </w:rPr>
        <w:t>8</w:t>
      </w:r>
      <w:r w:rsidR="0092222B">
        <w:noBreakHyphen/>
      </w:r>
      <w:r w:rsidR="0092222B">
        <w:rPr>
          <w:noProof/>
        </w:rPr>
        <w:t>4</w:t>
      </w:r>
      <w:r w:rsidR="002F4F57">
        <w:fldChar w:fldCharType="end"/>
      </w:r>
      <w:r w:rsidR="0017045E">
        <w:t>.</w:t>
      </w:r>
      <w:r w:rsidR="00F3337B">
        <w:t xml:space="preserve"> </w:t>
      </w:r>
      <w:r w:rsidRPr="00182BF6" w:rsidR="00CB629A">
        <w:t>T</w:t>
      </w:r>
      <w:r w:rsidRPr="00182BF6">
        <w:t>his analysis only include</w:t>
      </w:r>
      <w:r w:rsidRPr="00182BF6" w:rsidR="00CB629A">
        <w:t>s</w:t>
      </w:r>
      <w:r w:rsidRPr="00182BF6">
        <w:t xml:space="preserve"> </w:t>
      </w:r>
      <w:r w:rsidRPr="00182BF6" w:rsidR="00D163F2">
        <w:t xml:space="preserve">benefits estimates for </w:t>
      </w:r>
      <w:r w:rsidRPr="00182BF6">
        <w:t xml:space="preserve">workers and ONUs; </w:t>
      </w:r>
      <w:r w:rsidRPr="00182BF6" w:rsidR="00CB629A">
        <w:t xml:space="preserve">benefits for </w:t>
      </w:r>
      <w:r w:rsidRPr="00182BF6">
        <w:t>consumers</w:t>
      </w:r>
      <w:r w:rsidRPr="00182BF6" w:rsidR="00CB629A">
        <w:t xml:space="preserve"> who would avoid exposure under the option are not estimated</w:t>
      </w:r>
      <w:r w:rsidRPr="00182BF6">
        <w:t xml:space="preserve">. Note that ONU exposures are only </w:t>
      </w:r>
      <w:r w:rsidRPr="00182BF6" w:rsidR="000D14AD">
        <w:t>available</w:t>
      </w:r>
      <w:r w:rsidRPr="00182BF6">
        <w:t xml:space="preserve"> for select </w:t>
      </w:r>
      <w:r w:rsidRPr="00182BF6" w:rsidR="00EF0F25">
        <w:t>use categories</w:t>
      </w:r>
      <w:r w:rsidRPr="00182BF6" w:rsidR="000D14AD">
        <w:t>, and benefits are only estimated for the ONUs where exposure estimates were available</w:t>
      </w:r>
      <w:r w:rsidRPr="00182BF6">
        <w:t>.</w:t>
      </w:r>
    </w:p>
    <w:tbl>
      <w:tblPr>
        <w:tblW w:w="0" w:type="auto"/>
        <w:tblLook w:val="04A0"/>
      </w:tblPr>
      <w:tblGrid>
        <w:gridCol w:w="5490"/>
        <w:gridCol w:w="1350"/>
        <w:gridCol w:w="2520"/>
      </w:tblGrid>
      <w:tr w14:paraId="25B24ACE" w14:textId="77777777" w:rsidTr="00A9577C">
        <w:tblPrEx>
          <w:tblW w:w="0" w:type="auto"/>
          <w:tblLook w:val="04A0"/>
        </w:tblPrEx>
        <w:trPr>
          <w:tblHeader/>
        </w:trPr>
        <w:tc>
          <w:tcPr>
            <w:tcW w:w="9360" w:type="dxa"/>
            <w:gridSpan w:val="3"/>
            <w:tcBorders>
              <w:top w:val="nil"/>
              <w:left w:val="nil"/>
              <w:bottom w:val="single" w:sz="4" w:space="0" w:color="auto"/>
              <w:right w:val="nil"/>
            </w:tcBorders>
          </w:tcPr>
          <w:p w:rsidR="009F1522" w:rsidRPr="00182BF6" w:rsidP="00CB1C05" w14:paraId="2E524874" w14:textId="77777777">
            <w:pPr>
              <w:pStyle w:val="TableTitleA"/>
            </w:pPr>
            <w:bookmarkStart w:id="1302" w:name="_Ref74555384"/>
            <w:bookmarkStart w:id="1303" w:name="_Toc107219340"/>
            <w:bookmarkStart w:id="1304" w:name="_Toc121142689"/>
            <w:bookmarkStart w:id="1305" w:name="_Toc165379712"/>
            <w:r w:rsidRPr="00182BF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4</w:t>
            </w:r>
            <w:r w:rsidR="00BC4B5D">
              <w:rPr>
                <w:noProof/>
              </w:rPr>
              <w:fldChar w:fldCharType="end"/>
            </w:r>
            <w:bookmarkEnd w:id="1302"/>
            <w:r w:rsidRPr="00182BF6">
              <w:t xml:space="preserve">: Number of Individuals with </w:t>
            </w:r>
            <w:r w:rsidR="00964E1D">
              <w:t>PCE</w:t>
            </w:r>
            <w:r w:rsidRPr="00182BF6">
              <w:t xml:space="preserve"> Exposure, by Exposure Type</w:t>
            </w:r>
            <w:bookmarkEnd w:id="1303"/>
            <w:bookmarkEnd w:id="1304"/>
            <w:bookmarkEnd w:id="1305"/>
          </w:p>
        </w:tc>
      </w:tr>
      <w:tr w14:paraId="7EF73FA1" w14:textId="77777777" w:rsidTr="00E21123">
        <w:tblPrEx>
          <w:tblW w:w="0" w:type="auto"/>
          <w:tblLook w:val="04A0"/>
        </w:tblPrEx>
        <w:trPr>
          <w:trHeight w:val="665"/>
          <w:tblHeader/>
        </w:trPr>
        <w:tc>
          <w:tcPr>
            <w:tcW w:w="549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182BF6" w:rsidP="00CB1C05" w14:paraId="43EC914F" w14:textId="77777777">
            <w:pPr>
              <w:pStyle w:val="TableSubtitle"/>
            </w:pPr>
            <w:r w:rsidRPr="00182BF6">
              <w:t>Use Category</w:t>
            </w:r>
          </w:p>
        </w:tc>
        <w:tc>
          <w:tcPr>
            <w:tcW w:w="135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182BF6" w:rsidP="00CB1C05" w14:paraId="658F60AF" w14:textId="77777777">
            <w:pPr>
              <w:pStyle w:val="TableSubtitle"/>
            </w:pPr>
            <w:r w:rsidRPr="00182BF6">
              <w:t>Exposure Type</w:t>
            </w:r>
          </w:p>
        </w:tc>
        <w:tc>
          <w:tcPr>
            <w:tcW w:w="252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182BF6" w:rsidP="00CB1C05" w14:paraId="487D035F" w14:textId="77777777">
            <w:pPr>
              <w:pStyle w:val="TableSubtitle"/>
            </w:pPr>
            <w:r w:rsidRPr="00182BF6">
              <w:t>Number of Individuals Exposed</w:t>
            </w:r>
          </w:p>
        </w:tc>
      </w:tr>
      <w:tr w14:paraId="317C84DD"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E5107CF" w14:textId="77777777">
            <w:pPr>
              <w:pStyle w:val="LTableTextAbt"/>
            </w:pPr>
            <w:r>
              <w:t>Manufactur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5A58803"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2A5F9FA7" w14:textId="77777777">
            <w:pPr>
              <w:pStyle w:val="RTableTextAbt"/>
              <w:ind w:right="890"/>
              <w:rPr>
                <w:szCs w:val="18"/>
              </w:rPr>
            </w:pPr>
            <w:r>
              <w:rPr>
                <w:szCs w:val="18"/>
              </w:rPr>
              <w:t>1,720</w:t>
            </w:r>
          </w:p>
        </w:tc>
      </w:tr>
      <w:tr w14:paraId="772703E9"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101D8CC" w14:textId="77777777">
            <w:pPr>
              <w:pStyle w:val="LTableTextAbt"/>
            </w:pPr>
            <w:r>
              <w:t>Manufactur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EE6BAAB"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4493DA35" w14:textId="77777777">
            <w:pPr>
              <w:pStyle w:val="RTableTextAbt"/>
              <w:ind w:right="890"/>
              <w:rPr>
                <w:szCs w:val="18"/>
              </w:rPr>
            </w:pPr>
            <w:r>
              <w:rPr>
                <w:szCs w:val="18"/>
              </w:rPr>
              <w:t>815</w:t>
            </w:r>
          </w:p>
        </w:tc>
      </w:tr>
      <w:tr w14:paraId="4F708FC3"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ECDE7A0" w14:textId="77777777">
            <w:pPr>
              <w:pStyle w:val="LTableTextAbt"/>
            </w:pPr>
            <w:r>
              <w:t>Import/Repackage</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C3BA0D8"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06964F65" w14:textId="77777777">
            <w:pPr>
              <w:pStyle w:val="RTableTextAbt"/>
              <w:ind w:right="890"/>
              <w:rPr>
                <w:szCs w:val="18"/>
              </w:rPr>
            </w:pPr>
            <w:r>
              <w:rPr>
                <w:szCs w:val="18"/>
              </w:rPr>
              <w:t>59</w:t>
            </w:r>
          </w:p>
        </w:tc>
      </w:tr>
      <w:tr w14:paraId="4C8EA046"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C47FCEA" w14:textId="77777777">
            <w:pPr>
              <w:pStyle w:val="LTableTextAbt"/>
            </w:pPr>
            <w:r>
              <w:t>Reactant/Intermediate</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0BE6503"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0336134A" w14:textId="77777777">
            <w:pPr>
              <w:pStyle w:val="RTableTextAbt"/>
              <w:ind w:right="890"/>
              <w:rPr>
                <w:szCs w:val="18"/>
              </w:rPr>
            </w:pPr>
            <w:r>
              <w:rPr>
                <w:szCs w:val="18"/>
              </w:rPr>
              <w:t>330</w:t>
            </w:r>
          </w:p>
        </w:tc>
      </w:tr>
      <w:tr w14:paraId="5AE04B1C"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6A78596" w14:textId="77777777">
            <w:pPr>
              <w:pStyle w:val="LTableTextAbt"/>
            </w:pPr>
            <w:r>
              <w:t>Reactant/Intermediate</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3BC820B"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61D59C76" w14:textId="77777777">
            <w:pPr>
              <w:pStyle w:val="RTableTextAbt"/>
              <w:ind w:right="890"/>
              <w:rPr>
                <w:szCs w:val="18"/>
              </w:rPr>
            </w:pPr>
            <w:r>
              <w:rPr>
                <w:szCs w:val="18"/>
              </w:rPr>
              <w:t>150</w:t>
            </w:r>
          </w:p>
        </w:tc>
      </w:tr>
      <w:tr w14:paraId="2D8FB4CC"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9AE4EC1" w14:textId="77777777">
            <w:pPr>
              <w:pStyle w:val="LTableTextAbt"/>
            </w:pPr>
            <w:r>
              <w:t>Processing Aid in Petrochemical Manufactur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5F103D4B"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0D0C57C4" w14:textId="77777777">
            <w:pPr>
              <w:pStyle w:val="RTableTextAbt"/>
              <w:ind w:right="890"/>
              <w:rPr>
                <w:szCs w:val="18"/>
              </w:rPr>
            </w:pPr>
            <w:r>
              <w:rPr>
                <w:szCs w:val="18"/>
              </w:rPr>
              <w:t>806</w:t>
            </w:r>
          </w:p>
        </w:tc>
      </w:tr>
      <w:tr w14:paraId="73F207CE"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7D17D198" w14:textId="77777777">
            <w:pPr>
              <w:pStyle w:val="LTableTextAbt"/>
            </w:pPr>
            <w:r>
              <w:t>Production of Maskant for Chemical Mill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5D0AC1B"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01675344" w14:textId="77777777">
            <w:pPr>
              <w:pStyle w:val="RTableTextAbt"/>
              <w:ind w:right="890"/>
              <w:rPr>
                <w:szCs w:val="18"/>
              </w:rPr>
            </w:pPr>
            <w:r>
              <w:rPr>
                <w:szCs w:val="18"/>
              </w:rPr>
              <w:t>14</w:t>
            </w:r>
          </w:p>
        </w:tc>
      </w:tr>
      <w:tr w14:paraId="128B32DA"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7225B35" w14:textId="77777777">
            <w:pPr>
              <w:pStyle w:val="LTableTextAbt"/>
            </w:pPr>
            <w:r>
              <w:t>Use as Maskant for Chemical Mill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C11B886"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7EE0D653" w14:textId="77777777">
            <w:pPr>
              <w:pStyle w:val="RTableTextAbt"/>
              <w:ind w:right="890"/>
              <w:rPr>
                <w:szCs w:val="18"/>
              </w:rPr>
            </w:pPr>
            <w:r>
              <w:rPr>
                <w:szCs w:val="18"/>
              </w:rPr>
              <w:t>497</w:t>
            </w:r>
          </w:p>
        </w:tc>
      </w:tr>
      <w:tr w14:paraId="557A99CC"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12AA30D" w14:textId="77777777">
            <w:pPr>
              <w:pStyle w:val="LTableTextAbt"/>
            </w:pPr>
            <w:r>
              <w:t>Use as Maskant for Chemical Mill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5BBDD2A2"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1C467170" w14:textId="77777777">
            <w:pPr>
              <w:pStyle w:val="RTableTextAbt"/>
              <w:ind w:right="890"/>
              <w:rPr>
                <w:szCs w:val="18"/>
              </w:rPr>
            </w:pPr>
            <w:r>
              <w:rPr>
                <w:szCs w:val="18"/>
              </w:rPr>
              <w:t>2,130</w:t>
            </w:r>
          </w:p>
        </w:tc>
      </w:tr>
      <w:tr w14:paraId="2048F3E8"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5B6B0538" w14:textId="77777777">
            <w:pPr>
              <w:pStyle w:val="LTableTextAbt"/>
            </w:pPr>
            <w:r>
              <w:t>Vapor Degreasing: Open Top Vapor Degreasing (OTVD)</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3B41494"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1E864670" w14:textId="77777777">
            <w:pPr>
              <w:pStyle w:val="RTableTextAbt"/>
              <w:ind w:right="890"/>
              <w:rPr>
                <w:szCs w:val="18"/>
              </w:rPr>
            </w:pPr>
            <w:r>
              <w:rPr>
                <w:szCs w:val="18"/>
              </w:rPr>
              <w:t>595</w:t>
            </w:r>
          </w:p>
        </w:tc>
      </w:tr>
      <w:tr w14:paraId="79FFBEF4"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9C1CE1E" w14:textId="77777777">
            <w:pPr>
              <w:pStyle w:val="LTableTextAbt"/>
            </w:pPr>
            <w:r>
              <w:t>Vapor Degreasing: Open Top Vapor Degreasing (OTVD)</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B0D2FA4"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13E958C8" w14:textId="77777777">
            <w:pPr>
              <w:pStyle w:val="RTableTextAbt"/>
              <w:ind w:right="890"/>
              <w:rPr>
                <w:szCs w:val="18"/>
              </w:rPr>
            </w:pPr>
            <w:r>
              <w:rPr>
                <w:szCs w:val="18"/>
              </w:rPr>
              <w:t>170</w:t>
            </w:r>
          </w:p>
        </w:tc>
      </w:tr>
      <w:tr w14:paraId="1F402A8F"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34D8FB9" w14:textId="77777777">
            <w:pPr>
              <w:pStyle w:val="LTableTextAbt"/>
            </w:pPr>
            <w:r>
              <w:t>Vapor Degreasing: Enclosed Vapor Degreasing (EVD)</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18F9A6E"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6D2428DA" w14:textId="77777777">
            <w:pPr>
              <w:pStyle w:val="RTableTextAbt"/>
              <w:ind w:right="890"/>
              <w:rPr>
                <w:szCs w:val="18"/>
              </w:rPr>
            </w:pPr>
            <w:r>
              <w:rPr>
                <w:szCs w:val="18"/>
              </w:rPr>
              <w:t>98</w:t>
            </w:r>
          </w:p>
        </w:tc>
      </w:tr>
      <w:tr w14:paraId="1D5559A3"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7BAD710F" w14:textId="77777777">
            <w:pPr>
              <w:pStyle w:val="LTableTextAbt"/>
            </w:pPr>
            <w:r>
              <w:t>Vapor Degreasing: Enclosed Vapor Degreasing (EVD)</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47D746BB"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28C15E8F" w14:textId="77777777">
            <w:pPr>
              <w:pStyle w:val="RTableTextAbt"/>
              <w:ind w:right="890"/>
              <w:rPr>
                <w:szCs w:val="18"/>
              </w:rPr>
            </w:pPr>
            <w:r>
              <w:rPr>
                <w:szCs w:val="18"/>
              </w:rPr>
              <w:t>28</w:t>
            </w:r>
          </w:p>
        </w:tc>
      </w:tr>
      <w:tr w14:paraId="097CE86E"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E5C72D7" w14:textId="77777777">
            <w:pPr>
              <w:pStyle w:val="LTableTextAbt"/>
            </w:pPr>
            <w:r>
              <w:t>Vapor Degreasing: Conveyorized Vapor Degreasing (CVD)</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BAE9DE2"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24EBEA01" w14:textId="77777777">
            <w:pPr>
              <w:pStyle w:val="RTableTextAbt"/>
              <w:ind w:right="890"/>
              <w:rPr>
                <w:szCs w:val="18"/>
              </w:rPr>
            </w:pPr>
            <w:r>
              <w:rPr>
                <w:szCs w:val="18"/>
              </w:rPr>
              <w:t>14</w:t>
            </w:r>
          </w:p>
        </w:tc>
      </w:tr>
      <w:tr w14:paraId="03A4A038"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7ED830E" w14:textId="77777777">
            <w:pPr>
              <w:pStyle w:val="LTableTextAbt"/>
            </w:pPr>
            <w:r>
              <w:t>Vapor Degreasing: Conveyorized Vapor Degreasing (CVD)</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DC96151"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01A720DE" w14:textId="77777777">
            <w:pPr>
              <w:pStyle w:val="RTableTextAbt"/>
              <w:ind w:right="890"/>
              <w:rPr>
                <w:szCs w:val="18"/>
              </w:rPr>
            </w:pPr>
            <w:r>
              <w:rPr>
                <w:szCs w:val="18"/>
              </w:rPr>
              <w:t>4</w:t>
            </w:r>
          </w:p>
        </w:tc>
      </w:tr>
      <w:tr w14:paraId="4B193A3B"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5DA34754" w14:textId="77777777">
            <w:pPr>
              <w:pStyle w:val="LTableTextAbt"/>
            </w:pPr>
            <w:r>
              <w:t>Recycling and Disposal</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5BF455B0"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4788184E" w14:textId="77777777">
            <w:pPr>
              <w:pStyle w:val="RTableTextAbt"/>
              <w:ind w:right="890"/>
              <w:rPr>
                <w:szCs w:val="18"/>
              </w:rPr>
            </w:pPr>
            <w:r>
              <w:rPr>
                <w:szCs w:val="18"/>
              </w:rPr>
              <w:t>1,598</w:t>
            </w:r>
          </w:p>
        </w:tc>
      </w:tr>
      <w:tr w14:paraId="6F1A4352"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bottom"/>
          </w:tcPr>
          <w:p w:rsidR="00820505" w:rsidRPr="00182BF6" w:rsidP="00CB1C05" w14:paraId="21DBD7BB"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9EFE2CD"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52DC78FC" w14:textId="77777777">
            <w:pPr>
              <w:pStyle w:val="RTableTextAbt"/>
              <w:ind w:right="890"/>
              <w:rPr>
                <w:szCs w:val="18"/>
              </w:rPr>
            </w:pPr>
            <w:r>
              <w:rPr>
                <w:szCs w:val="18"/>
              </w:rPr>
              <w:t>252</w:t>
            </w:r>
          </w:p>
        </w:tc>
      </w:tr>
      <w:tr w14:paraId="56F13427"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bottom"/>
          </w:tcPr>
          <w:p w:rsidR="00820505" w:rsidRPr="00182BF6" w:rsidP="00CB1C05" w14:paraId="5D959095" w14:textId="77777777">
            <w:pPr>
              <w:pStyle w:val="LTableTextAbt"/>
            </w:pPr>
            <w:r w:rsidRPr="00775537">
              <w:rPr>
                <w:szCs w:val="18"/>
              </w:rPr>
              <w:t xml:space="preserve">Incorporation into Other Formulation, Mixture, and </w:t>
            </w:r>
            <w:r>
              <w:rPr>
                <w:szCs w:val="18"/>
              </w:rPr>
              <w:t>Reaction Products (Aerosol)</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4DD87E44"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0570E441" w14:textId="77777777">
            <w:pPr>
              <w:pStyle w:val="RTableTextAbt"/>
              <w:ind w:right="890"/>
              <w:rPr>
                <w:szCs w:val="18"/>
              </w:rPr>
            </w:pPr>
            <w:r>
              <w:rPr>
                <w:szCs w:val="18"/>
              </w:rPr>
              <w:t>378</w:t>
            </w:r>
          </w:p>
        </w:tc>
      </w:tr>
      <w:tr w14:paraId="2A7EB5F4"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bottom"/>
          </w:tcPr>
          <w:p w:rsidR="00820505" w:rsidRPr="00182BF6" w:rsidP="00CB1C05" w14:paraId="7E6AB240" w14:textId="77777777">
            <w:pPr>
              <w:pStyle w:val="LTableTextAbt"/>
            </w:pPr>
            <w:r w:rsidRPr="00775537">
              <w:rPr>
                <w:szCs w:val="18"/>
              </w:rPr>
              <w:t xml:space="preserve">Incorporation into Other Formulation, Mixture, and </w:t>
            </w:r>
            <w:r>
              <w:rPr>
                <w:szCs w:val="18"/>
              </w:rPr>
              <w:t>Reaction Products (Other)</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5E454BA4"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2373BF4D" w14:textId="77777777">
            <w:pPr>
              <w:pStyle w:val="RTableTextAbt"/>
              <w:ind w:right="890"/>
              <w:rPr>
                <w:szCs w:val="18"/>
              </w:rPr>
            </w:pPr>
            <w:r>
              <w:rPr>
                <w:szCs w:val="18"/>
              </w:rPr>
              <w:t>273</w:t>
            </w:r>
          </w:p>
        </w:tc>
      </w:tr>
      <w:tr w14:paraId="4275047D"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5A172855" w14:textId="77777777">
            <w:pPr>
              <w:pStyle w:val="LTableTextAbt"/>
            </w:pPr>
            <w:r>
              <w:t>Laboratory Chemical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457324CA"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6D57200A" w14:textId="77777777">
            <w:pPr>
              <w:pStyle w:val="RTableTextAbt"/>
              <w:ind w:right="890"/>
              <w:rPr>
                <w:szCs w:val="18"/>
              </w:rPr>
            </w:pPr>
            <w:r>
              <w:rPr>
                <w:szCs w:val="18"/>
              </w:rPr>
              <w:t>26</w:t>
            </w:r>
          </w:p>
        </w:tc>
      </w:tr>
      <w:tr w14:paraId="0AC7F522"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E39F5C5" w14:textId="77777777">
            <w:pPr>
              <w:pStyle w:val="LTableTextAbt"/>
            </w:pPr>
            <w:r>
              <w:t>Processing Aid, Except Petrochemical</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0964F8C"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1176848E" w14:textId="77777777">
            <w:pPr>
              <w:pStyle w:val="RTableTextAbt"/>
              <w:ind w:right="890"/>
              <w:rPr>
                <w:szCs w:val="18"/>
              </w:rPr>
            </w:pPr>
            <w:r>
              <w:rPr>
                <w:szCs w:val="18"/>
              </w:rPr>
              <w:t>25</w:t>
            </w:r>
          </w:p>
        </w:tc>
      </w:tr>
      <w:tr w14:paraId="61A20FB9"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413E003" w14:textId="77777777">
            <w:pPr>
              <w:pStyle w:val="LTableTextAbt"/>
            </w:pPr>
            <w:r>
              <w:t>Adhesives and Sealant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79859194"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142EC757" w14:textId="77777777">
            <w:pPr>
              <w:pStyle w:val="RTableTextAbt"/>
              <w:ind w:right="890"/>
              <w:rPr>
                <w:szCs w:val="18"/>
              </w:rPr>
            </w:pPr>
            <w:r>
              <w:rPr>
                <w:szCs w:val="18"/>
              </w:rPr>
              <w:t>25,596</w:t>
            </w:r>
          </w:p>
        </w:tc>
      </w:tr>
      <w:tr w14:paraId="30132AA2"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142121D" w14:textId="77777777">
            <w:pPr>
              <w:pStyle w:val="LTableTextAbt"/>
            </w:pPr>
            <w:r>
              <w:t>Paint and Coating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7EBD9735"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4A5EC0B1" w14:textId="77777777">
            <w:pPr>
              <w:pStyle w:val="RTableTextAbt"/>
              <w:ind w:right="890"/>
              <w:rPr>
                <w:szCs w:val="18"/>
              </w:rPr>
            </w:pPr>
            <w:r>
              <w:rPr>
                <w:szCs w:val="18"/>
              </w:rPr>
              <w:t>1,230</w:t>
            </w:r>
          </w:p>
        </w:tc>
      </w:tr>
      <w:tr w14:paraId="2855CFC0"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A5744A4" w14:textId="77777777">
            <w:pPr>
              <w:pStyle w:val="LTableTextAbt"/>
            </w:pPr>
            <w:r>
              <w:t>Aerosol Spray Cleaning/Degreas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0F145D5"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3310D8B1" w14:textId="77777777">
            <w:pPr>
              <w:pStyle w:val="RTableTextAbt"/>
              <w:ind w:right="890"/>
              <w:rPr>
                <w:szCs w:val="18"/>
              </w:rPr>
            </w:pPr>
            <w:r>
              <w:rPr>
                <w:szCs w:val="18"/>
              </w:rPr>
              <w:t>201,370</w:t>
            </w:r>
          </w:p>
        </w:tc>
      </w:tr>
      <w:tr w14:paraId="2884E6A2"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7F0FBD3B" w14:textId="77777777">
            <w:pPr>
              <w:pStyle w:val="LTableTextAbt"/>
            </w:pPr>
            <w:r>
              <w:t>Aerosol Spray Cleaning/Degreas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9DB8163"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14FF7DAC" w14:textId="77777777">
            <w:pPr>
              <w:pStyle w:val="RTableTextAbt"/>
              <w:ind w:right="890"/>
              <w:rPr>
                <w:szCs w:val="18"/>
              </w:rPr>
            </w:pPr>
            <w:r>
              <w:rPr>
                <w:szCs w:val="18"/>
              </w:rPr>
              <w:t>10,615</w:t>
            </w:r>
          </w:p>
        </w:tc>
      </w:tr>
      <w:tr w14:paraId="5AABCC9D"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D90A2B5" w14:textId="77777777">
            <w:pPr>
              <w:pStyle w:val="LTableTextAbt"/>
            </w:pPr>
            <w:r>
              <w:t>Liquid and Spray Batch Cold Clean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0BEA2AB"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2C733458" w14:textId="77777777">
            <w:pPr>
              <w:pStyle w:val="RTableTextAbt"/>
              <w:ind w:right="890"/>
              <w:rPr>
                <w:szCs w:val="18"/>
              </w:rPr>
            </w:pPr>
            <w:r>
              <w:rPr>
                <w:szCs w:val="18"/>
              </w:rPr>
              <w:t>546</w:t>
            </w:r>
          </w:p>
        </w:tc>
      </w:tr>
      <w:tr w14:paraId="55D0594C"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BD594AB" w14:textId="77777777">
            <w:pPr>
              <w:pStyle w:val="LTableTextAbt"/>
            </w:pPr>
            <w:r>
              <w:t>Liquid and Spray Batch Cold Clean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BB51607"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0D1ABCF9" w14:textId="77777777">
            <w:pPr>
              <w:pStyle w:val="RTableTextAbt"/>
              <w:ind w:right="890"/>
              <w:rPr>
                <w:szCs w:val="18"/>
              </w:rPr>
            </w:pPr>
            <w:r>
              <w:rPr>
                <w:szCs w:val="18"/>
              </w:rPr>
              <w:t>325</w:t>
            </w:r>
          </w:p>
        </w:tc>
      </w:tr>
      <w:tr w14:paraId="1977E2F2"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4FEA555" w14:textId="77777777">
            <w:pPr>
              <w:pStyle w:val="LTableTextAbt"/>
            </w:pPr>
            <w:r>
              <w:t>Photographic Film Use</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81976DC"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73F1AC9C" w14:textId="77777777">
            <w:pPr>
              <w:pStyle w:val="RTableTextAbt"/>
              <w:ind w:right="890"/>
              <w:rPr>
                <w:szCs w:val="18"/>
              </w:rPr>
            </w:pPr>
            <w:r>
              <w:rPr>
                <w:szCs w:val="18"/>
              </w:rPr>
              <w:t>32</w:t>
            </w:r>
          </w:p>
        </w:tc>
      </w:tr>
      <w:tr w14:paraId="49F1E676"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74A2493" w14:textId="77777777">
            <w:pPr>
              <w:pStyle w:val="LTableTextAbt"/>
            </w:pPr>
            <w:r>
              <w:t>Lubricants and Grease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269D9E4"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11D8EC67" w14:textId="77777777">
            <w:pPr>
              <w:pStyle w:val="RTableTextAbt"/>
              <w:ind w:right="890"/>
              <w:rPr>
                <w:szCs w:val="18"/>
              </w:rPr>
            </w:pPr>
            <w:r>
              <w:rPr>
                <w:szCs w:val="18"/>
              </w:rPr>
              <w:t>3,054</w:t>
            </w:r>
          </w:p>
        </w:tc>
      </w:tr>
      <w:tr w14:paraId="340E62ED"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0231BCD" w14:textId="77777777">
            <w:pPr>
              <w:pStyle w:val="LTableTextAbt"/>
            </w:pPr>
            <w:r>
              <w:t>Lubricants and Grease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DEE66A2"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7DE4228C" w14:textId="77777777">
            <w:pPr>
              <w:pStyle w:val="RTableTextAbt"/>
              <w:ind w:right="890"/>
              <w:rPr>
                <w:szCs w:val="18"/>
              </w:rPr>
            </w:pPr>
            <w:r>
              <w:rPr>
                <w:szCs w:val="18"/>
              </w:rPr>
              <w:t>407</w:t>
            </w:r>
          </w:p>
        </w:tc>
      </w:tr>
      <w:tr w14:paraId="587CD406"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6F5E090" w14:textId="77777777">
            <w:pPr>
              <w:pStyle w:val="LTableTextAbt"/>
            </w:pPr>
            <w:r>
              <w:t>Wipe and Liquid Cleaning and Polish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41B4AC36"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4B3F5A6D" w14:textId="77777777">
            <w:pPr>
              <w:pStyle w:val="RTableTextAbt"/>
              <w:ind w:right="890"/>
              <w:rPr>
                <w:szCs w:val="18"/>
              </w:rPr>
            </w:pPr>
            <w:r>
              <w:rPr>
                <w:szCs w:val="18"/>
              </w:rPr>
              <w:t>2,470</w:t>
            </w:r>
          </w:p>
        </w:tc>
      </w:tr>
      <w:tr w14:paraId="6085D415"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47DECE82" w14:textId="77777777">
            <w:pPr>
              <w:pStyle w:val="LTableTextAbt"/>
            </w:pPr>
            <w:r>
              <w:t>Wipe and Liquid Cleaning and Polishing</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49A53362"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61B10E7E" w14:textId="77777777">
            <w:pPr>
              <w:pStyle w:val="RTableTextAbt"/>
              <w:ind w:right="890"/>
              <w:rPr>
                <w:szCs w:val="18"/>
              </w:rPr>
            </w:pPr>
            <w:r>
              <w:rPr>
                <w:szCs w:val="18"/>
              </w:rPr>
              <w:t>329</w:t>
            </w:r>
          </w:p>
        </w:tc>
      </w:tr>
      <w:tr w14:paraId="59C65E0D"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9262171" w14:textId="77777777">
            <w:pPr>
              <w:pStyle w:val="LTableTextAbt"/>
            </w:pPr>
            <w:r>
              <w:t>Inks and Ink Removal</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16DDB08A"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51CA525B" w14:textId="77777777">
            <w:pPr>
              <w:pStyle w:val="RTableTextAbt"/>
              <w:ind w:right="890"/>
              <w:rPr>
                <w:szCs w:val="18"/>
              </w:rPr>
            </w:pPr>
            <w:r>
              <w:rPr>
                <w:szCs w:val="18"/>
              </w:rPr>
              <w:t>26</w:t>
            </w:r>
          </w:p>
        </w:tc>
      </w:tr>
      <w:tr w14:paraId="119EAF7E"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2A12EF44" w14:textId="77777777">
            <w:pPr>
              <w:pStyle w:val="LTableTextAbt"/>
            </w:pPr>
            <w:r>
              <w:t>Anti-Spatter Welding Aerosol</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371D5AD"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311F1CC0" w14:textId="77777777">
            <w:pPr>
              <w:pStyle w:val="RTableTextAbt"/>
              <w:ind w:right="890"/>
              <w:rPr>
                <w:szCs w:val="18"/>
              </w:rPr>
            </w:pPr>
            <w:r>
              <w:rPr>
                <w:szCs w:val="18"/>
              </w:rPr>
              <w:t>300</w:t>
            </w:r>
          </w:p>
        </w:tc>
      </w:tr>
      <w:tr w14:paraId="17A6CA9B"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0FBF4207" w14:textId="77777777">
            <w:pPr>
              <w:pStyle w:val="LTableTextAbt"/>
            </w:pPr>
            <w:r>
              <w:t>Anti-Spatter Welding Aerosol</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754C46F"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4A00B183" w14:textId="77777777">
            <w:pPr>
              <w:pStyle w:val="RTableTextAbt"/>
              <w:ind w:right="890"/>
              <w:rPr>
                <w:szCs w:val="18"/>
              </w:rPr>
            </w:pPr>
            <w:r>
              <w:rPr>
                <w:szCs w:val="18"/>
              </w:rPr>
              <w:t>40</w:t>
            </w:r>
          </w:p>
        </w:tc>
      </w:tr>
      <w:tr w14:paraId="5F2057F1"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74B751E1" w14:textId="77777777">
            <w:pPr>
              <w:pStyle w:val="LTableTextAbt"/>
            </w:pPr>
            <w:r>
              <w:t>Mold Cleaning, Release and Protectant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7CD2012"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53542BC7" w14:textId="77777777">
            <w:pPr>
              <w:pStyle w:val="RTableTextAbt"/>
              <w:ind w:right="890"/>
              <w:rPr>
                <w:szCs w:val="18"/>
              </w:rPr>
            </w:pPr>
            <w:r>
              <w:rPr>
                <w:szCs w:val="18"/>
              </w:rPr>
              <w:t>300</w:t>
            </w:r>
          </w:p>
        </w:tc>
      </w:tr>
      <w:tr w14:paraId="5A9C2F8D"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76DAB2E8" w14:textId="77777777">
            <w:pPr>
              <w:pStyle w:val="LTableTextAbt"/>
            </w:pPr>
            <w:r>
              <w:t>Dry Cleaning (Dry Cleaning Machines &amp; Spot Remover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3F0E5FDF" w14:textId="77777777">
            <w:pPr>
              <w:pStyle w:val="CTableTextAbt"/>
            </w:pPr>
            <w:r>
              <w:t>Worker</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2580D5F0" w14:textId="77777777">
            <w:pPr>
              <w:pStyle w:val="RTableTextAbt"/>
              <w:ind w:right="890"/>
              <w:rPr>
                <w:szCs w:val="18"/>
              </w:rPr>
            </w:pPr>
            <w:r>
              <w:rPr>
                <w:szCs w:val="18"/>
              </w:rPr>
              <w:t>18,000</w:t>
            </w:r>
          </w:p>
        </w:tc>
      </w:tr>
      <w:tr w14:paraId="039E343D"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P="00CB1C05" w14:paraId="34D92C7C" w14:textId="77777777">
            <w:pPr>
              <w:pStyle w:val="LTableTextAbt"/>
            </w:pPr>
            <w:r>
              <w:t>Dry Cleaning (Dry Cleaning Machines &amp; Spot Removers)</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P="00CB1C05" w14:paraId="0A8C58FB" w14:textId="77777777">
            <w:pPr>
              <w:pStyle w:val="CTableTextAbt"/>
            </w:pPr>
            <w:r>
              <w:t>ONU</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8B3B4C" w:rsidP="00CB1C05" w14:paraId="453E570C" w14:textId="77777777">
            <w:pPr>
              <w:pStyle w:val="RTableTextAbt"/>
              <w:ind w:right="890"/>
              <w:rPr>
                <w:szCs w:val="18"/>
              </w:rPr>
            </w:pPr>
            <w:r>
              <w:rPr>
                <w:szCs w:val="18"/>
              </w:rPr>
              <w:t>4,500</w:t>
            </w:r>
          </w:p>
        </w:tc>
      </w:tr>
      <w:tr w14:paraId="4DF1837F" w14:textId="77777777">
        <w:tblPrEx>
          <w:tblW w:w="0" w:type="auto"/>
          <w:tblLook w:val="04A0"/>
        </w:tblPrEx>
        <w:tc>
          <w:tcPr>
            <w:tcW w:w="5490" w:type="dxa"/>
            <w:tcBorders>
              <w:top w:val="single" w:sz="4" w:space="0" w:color="auto"/>
              <w:left w:val="single" w:sz="4" w:space="0" w:color="auto"/>
              <w:bottom w:val="single" w:sz="4" w:space="0" w:color="auto"/>
              <w:right w:val="single" w:sz="4" w:space="0" w:color="auto"/>
            </w:tcBorders>
            <w:vAlign w:val="center"/>
          </w:tcPr>
          <w:p w:rsidR="00820505" w:rsidRPr="00182BF6" w:rsidP="00CB1C05" w14:paraId="6746C992" w14:textId="77777777">
            <w:pPr>
              <w:pStyle w:val="LTableTextAbt"/>
            </w:pPr>
            <w:r>
              <w:rPr>
                <w:b/>
              </w:rPr>
              <w:t>Total</w:t>
            </w:r>
          </w:p>
        </w:tc>
        <w:tc>
          <w:tcPr>
            <w:tcW w:w="1350" w:type="dxa"/>
            <w:tcBorders>
              <w:top w:val="single" w:sz="4" w:space="0" w:color="auto"/>
              <w:left w:val="single" w:sz="4" w:space="0" w:color="auto"/>
              <w:bottom w:val="single" w:sz="4" w:space="0" w:color="auto"/>
              <w:right w:val="single" w:sz="4" w:space="0" w:color="auto"/>
            </w:tcBorders>
            <w:vAlign w:val="center"/>
          </w:tcPr>
          <w:p w:rsidR="00820505" w:rsidRPr="00E80088" w:rsidP="00CB1C05" w14:paraId="21AFD5D6" w14:textId="77777777">
            <w:pPr>
              <w:pStyle w:val="CTableTextAbt"/>
              <w:rPr>
                <w:b/>
              </w:rPr>
            </w:pPr>
            <w:r w:rsidRPr="00E80088">
              <w:rPr>
                <w:b/>
              </w:rPr>
              <w:t>-</w:t>
            </w:r>
          </w:p>
        </w:tc>
        <w:tc>
          <w:tcPr>
            <w:tcW w:w="2520" w:type="dxa"/>
            <w:tcBorders>
              <w:top w:val="single" w:sz="4" w:space="0" w:color="auto"/>
              <w:left w:val="single" w:sz="4" w:space="0" w:color="auto"/>
              <w:bottom w:val="single" w:sz="4" w:space="0" w:color="auto"/>
              <w:right w:val="single" w:sz="4" w:space="0" w:color="auto"/>
            </w:tcBorders>
            <w:vAlign w:val="center"/>
          </w:tcPr>
          <w:p w:rsidR="00820505" w:rsidRPr="0024621D" w:rsidP="00CB1C05" w14:paraId="71AB2684" w14:textId="77777777">
            <w:pPr>
              <w:pStyle w:val="RTableTextAbt"/>
              <w:ind w:right="890"/>
              <w:rPr>
                <w:b/>
                <w:bCs w:val="0"/>
                <w:szCs w:val="18"/>
              </w:rPr>
            </w:pPr>
            <w:r>
              <w:rPr>
                <w:b/>
                <w:bCs w:val="0"/>
                <w:szCs w:val="18"/>
              </w:rPr>
              <w:t>279,122</w:t>
            </w:r>
          </w:p>
        </w:tc>
      </w:tr>
    </w:tbl>
    <w:p w:rsidR="009F1522" w:rsidRPr="001A0D53" w:rsidP="00CB1C05" w14:paraId="454E8E8E" w14:textId="77777777">
      <w:pPr>
        <w:pStyle w:val="BodyText"/>
      </w:pPr>
    </w:p>
    <w:p w:rsidR="009F1522" w:rsidRPr="001A0D53" w:rsidP="00CB1C05" w14:paraId="71BFBB3E" w14:textId="77777777">
      <w:pPr>
        <w:pStyle w:val="Heading2"/>
      </w:pPr>
      <w:bookmarkStart w:id="1306" w:name="_Ref74583678"/>
      <w:bookmarkStart w:id="1307" w:name="_Ref74583719"/>
      <w:bookmarkStart w:id="1308" w:name="_Toc83041892"/>
      <w:bookmarkStart w:id="1309" w:name="_Toc111035660"/>
      <w:bookmarkStart w:id="1310" w:name="_Toc111037089"/>
      <w:bookmarkStart w:id="1311" w:name="_Toc114062040"/>
      <w:bookmarkStart w:id="1312" w:name="_Toc165378763"/>
      <w:r w:rsidRPr="001A0D53">
        <w:t>Exposure Values from Risk Evaluation Used in the Benefits Analysis</w:t>
      </w:r>
      <w:bookmarkEnd w:id="1306"/>
      <w:bookmarkEnd w:id="1307"/>
      <w:bookmarkEnd w:id="1308"/>
      <w:bookmarkEnd w:id="1309"/>
      <w:bookmarkEnd w:id="1310"/>
      <w:bookmarkEnd w:id="1311"/>
      <w:bookmarkEnd w:id="1312"/>
    </w:p>
    <w:p w:rsidR="00DE1BF2" w:rsidP="00CB1C05" w14:paraId="637F3BAC" w14:textId="77777777">
      <w:pPr>
        <w:pStyle w:val="BodyText"/>
        <w:spacing w:after="220"/>
      </w:pPr>
      <w:r w:rsidRPr="001A0D53">
        <w:t xml:space="preserve">The supplemental exposure files </w:t>
      </w:r>
      <w:r w:rsidRPr="001A0D53" w:rsidR="00DE0C13">
        <w:t xml:space="preserve">for the final risk evaluation </w:t>
      </w:r>
      <w:r w:rsidRPr="001A0D53">
        <w:t>included central (median) and high-end (95</w:t>
      </w:r>
      <w:r w:rsidRPr="001A0D53">
        <w:rPr>
          <w:vertAlign w:val="superscript"/>
        </w:rPr>
        <w:t>th</w:t>
      </w:r>
      <w:r w:rsidRPr="001A0D53">
        <w:t xml:space="preserve"> percentile) changes in the Lifetime Average Daily Concentration (LADC) estimates for each of the </w:t>
      </w:r>
      <w:r w:rsidRPr="001A0D53" w:rsidR="00EF0F25">
        <w:t>use category</w:t>
      </w:r>
      <w:r w:rsidRPr="001A0D53">
        <w:t>/</w:t>
      </w:r>
      <w:r w:rsidRPr="001A0D53" w:rsidR="00370ABE">
        <w:t xml:space="preserve">exposure </w:t>
      </w:r>
      <w:r w:rsidRPr="001A0D53">
        <w:t xml:space="preserve">type combinations </w:t>
      </w:r>
      <w:r w:rsidRPr="001A0D53" w:rsidR="00E0539F">
        <w:t xml:space="preserve">listed above </w:t>
      </w:r>
      <w:r w:rsidRPr="001A0D53">
        <w:t xml:space="preserve">in </w:t>
      </w:r>
      <w:r w:rsidR="002F4F57">
        <w:fldChar w:fldCharType="begin" w:fldLock="1"/>
      </w:r>
      <w:r w:rsidR="002F4F57">
        <w:instrText xml:space="preserve"> REF _Ref74555384 \h </w:instrText>
      </w:r>
      <w:r w:rsidR="002F4F57">
        <w:fldChar w:fldCharType="separate"/>
      </w:r>
      <w:r w:rsidRPr="00182BF6" w:rsidR="0092222B">
        <w:t xml:space="preserve">Table </w:t>
      </w:r>
      <w:r w:rsidR="0092222B">
        <w:rPr>
          <w:noProof/>
        </w:rPr>
        <w:t>8</w:t>
      </w:r>
      <w:r w:rsidR="0092222B">
        <w:noBreakHyphen/>
      </w:r>
      <w:r w:rsidR="0092222B">
        <w:rPr>
          <w:noProof/>
        </w:rPr>
        <w:t>4</w:t>
      </w:r>
      <w:r w:rsidR="002F4F57">
        <w:fldChar w:fldCharType="end"/>
      </w:r>
      <w:r w:rsidR="00F41013">
        <w:t xml:space="preserve"> (</w:t>
      </w:r>
      <w:r w:rsidR="0014134E">
        <w:t xml:space="preserve">EPA </w:t>
      </w:r>
      <w:hyperlink w:anchor="_ENREF_87" w:tooltip="U.S. Environmental Protection Agency (EPA), 2020 #8" w:history="1">
        <w:r w:rsidR="00414172">
          <w:fldChar w:fldCharType="begin" w:fldLock="1"/>
        </w:r>
        <w:r w:rsidR="00414172">
          <w:instrText xml:space="preserve"> ADDIN EN.CITE &lt;EndNote&gt;&lt;Cite ExcludeAuth="1"&gt;&lt;Author&gt;U.S. Environmental Protection Agency (EPA)&lt;/Author&gt;&lt;Year&gt;2020&lt;/Year&gt;&lt;RecNum&gt;8&lt;/RecNum&gt;&lt;DisplayText&gt;2020d&lt;/DisplayText&gt;&lt;record&gt;&lt;rec-number&gt;8&lt;/rec-number&gt;&lt;foreign-keys&gt;&lt;key app="EN" db-id="52wf2wf0o0rv01e9dzo52td80t0590tp2fwd" timestamp="1714499636"&gt;8&lt;/key&gt;&lt;/foreign-keys&gt;&lt;ref-type name="Generic"&gt;13&lt;/ref-type&gt;&lt;contributors&gt;&lt;authors&gt;&lt;author&gt;U.S. Environmental Protection Agency (EPA),&lt;/author&gt;&lt;/authors&gt;&lt;/contributors&gt;&lt;titles&gt;&lt;title&gt;Final Risk Evaluation for Perchloroethylene Supplemental File Risk Calculator for Occupational Exposures&lt;/title&gt;&lt;/titles&gt;&lt;dates&gt;&lt;year&gt;2020&lt;/year&gt;&lt;/dates&gt;&lt;urls&gt;&lt;related-urls&gt;&lt;url&gt;https://www.epa.gov/sites/default/files/2020-12/17_pce_supplemental_information_file_risk_calculator_for_occupational_exposures_1.xlsx&lt;/url&gt;&lt;/related-urls&gt;&lt;/urls&gt;&lt;/record&gt;&lt;/Cite&gt;&lt;/EndNote&gt;</w:instrText>
        </w:r>
        <w:r w:rsidR="00414172">
          <w:fldChar w:fldCharType="separate"/>
        </w:r>
        <w:r w:rsidR="00414172">
          <w:rPr>
            <w:noProof/>
          </w:rPr>
          <w:t>2020d</w:t>
        </w:r>
        <w:r w:rsidR="00414172">
          <w:fldChar w:fldCharType="end"/>
        </w:r>
      </w:hyperlink>
      <w:r w:rsidR="00F41013">
        <w:t>)</w:t>
      </w:r>
      <w:r w:rsidRPr="001A0D53" w:rsidR="002238D2">
        <w:t xml:space="preserve">. </w:t>
      </w:r>
      <w:r w:rsidR="00A64814">
        <w:t>Since the central (median) LADC was calculated assuming 31 years of exposure and the high end LADC was calculated assuming 40 years of exposure in the risk evaluation, these LADC</w:t>
      </w:r>
      <w:r w:rsidR="004047FD">
        <w:t xml:space="preserve"> </w:t>
      </w:r>
      <w:r w:rsidR="00A64814">
        <w:t>estimates were divided by 31 years (central) or 40 years (high end) to get a 50th percentile and a 95</w:t>
      </w:r>
      <w:r w:rsidRPr="00CD48B1" w:rsidR="00A64814">
        <w:rPr>
          <w:vertAlign w:val="superscript"/>
        </w:rPr>
        <w:t>th</w:t>
      </w:r>
      <w:r w:rsidR="004047FD">
        <w:t xml:space="preserve"> </w:t>
      </w:r>
      <w:r w:rsidR="00A64814">
        <w:t>percentile estimate for the change in the LADC from eliminating one year of exposure</w:t>
      </w:r>
      <w:r w:rsidRPr="001A0D53" w:rsidR="002238D2">
        <w:t xml:space="preserve"> </w:t>
      </w:r>
      <w:r w:rsidR="00B30EA5">
        <w:t xml:space="preserve">A </w:t>
      </w:r>
      <w:r w:rsidR="00EA26B6">
        <w:t xml:space="preserve">percentile </w:t>
      </w:r>
      <w:r w:rsidR="00B30EA5">
        <w:t xml:space="preserve">distribution for the </w:t>
      </w:r>
      <w:r w:rsidRPr="001A0D53" w:rsidR="002238D2">
        <w:t xml:space="preserve">change in the LADC was </w:t>
      </w:r>
      <w:r w:rsidR="00B30EA5">
        <w:t xml:space="preserve">estimated by assuming that </w:t>
      </w:r>
      <w:r w:rsidR="00741A4F">
        <w:t>exposures are distributed lognormally.</w:t>
      </w:r>
      <w:r>
        <w:rPr>
          <w:rStyle w:val="FootnoteReference"/>
        </w:rPr>
        <w:footnoteReference w:id="20"/>
      </w:r>
      <w:r w:rsidR="00741A4F">
        <w:t xml:space="preserve"> </w:t>
      </w:r>
      <w:r w:rsidR="00AB0E1B">
        <w:t xml:space="preserve">Consistent with the cost analysis assumptions </w:t>
      </w:r>
      <w:r w:rsidR="00776099">
        <w:t xml:space="preserve">described in section </w:t>
      </w:r>
      <w:r w:rsidR="00776099">
        <w:fldChar w:fldCharType="begin" w:fldLock="1"/>
      </w:r>
      <w:r w:rsidR="00776099">
        <w:instrText xml:space="preserve"> REF _Ref120887485 \r \h </w:instrText>
      </w:r>
      <w:r w:rsidR="00776099">
        <w:fldChar w:fldCharType="separate"/>
      </w:r>
      <w:r w:rsidR="0092222B">
        <w:t>7.10</w:t>
      </w:r>
      <w:r w:rsidR="00776099">
        <w:fldChar w:fldCharType="end"/>
      </w:r>
      <w:r w:rsidR="007772CE">
        <w:t xml:space="preserve">, this distribution of exposure is assumed to reflect </w:t>
      </w:r>
      <w:r w:rsidR="000754AF">
        <w:t xml:space="preserve">exposure differences across facilities. </w:t>
      </w:r>
      <w:r w:rsidR="00A677B5">
        <w:t xml:space="preserve">Thus, costs and benefits are calculated for each </w:t>
      </w:r>
      <w:r w:rsidR="007672CF">
        <w:t xml:space="preserve">estimated </w:t>
      </w:r>
      <w:r w:rsidR="00A677B5">
        <w:t xml:space="preserve">percentile </w:t>
      </w:r>
      <w:r w:rsidR="007672CF">
        <w:t xml:space="preserve">of exposure. </w:t>
      </w:r>
      <w:r w:rsidR="000754AF">
        <w:t xml:space="preserve">For example, </w:t>
      </w:r>
      <w:r w:rsidR="00BA5F07">
        <w:t>the 25</w:t>
      </w:r>
      <w:r w:rsidRPr="00E25898" w:rsidR="00BA5F07">
        <w:rPr>
          <w:vertAlign w:val="superscript"/>
        </w:rPr>
        <w:t>th</w:t>
      </w:r>
      <w:r w:rsidR="00BA5F07">
        <w:t xml:space="preserve"> percentile of exposure for an open</w:t>
      </w:r>
      <w:r w:rsidR="00676B85">
        <w:t>-</w:t>
      </w:r>
      <w:r w:rsidR="00BA5F07">
        <w:t>top vapor degreasing worker is 0.157 ppm</w:t>
      </w:r>
      <w:r w:rsidR="00F55715">
        <w:t xml:space="preserve">. </w:t>
      </w:r>
      <w:r w:rsidR="007672CF">
        <w:t>This represents the baseline exposure for 1</w:t>
      </w:r>
      <w:r w:rsidR="003C10F4">
        <w:t xml:space="preserve"> percent</w:t>
      </w:r>
      <w:r w:rsidR="007672CF">
        <w:t xml:space="preserve"> of the </w:t>
      </w:r>
      <w:r w:rsidR="009D0F1B">
        <w:t>open top vapor degreasing workers</w:t>
      </w:r>
      <w:r w:rsidR="00D95626">
        <w:t xml:space="preserve"> (before adjusting for baseline PPE)</w:t>
      </w:r>
      <w:r w:rsidR="009D0F1B">
        <w:t>.</w:t>
      </w:r>
      <w:r>
        <w:rPr>
          <w:rStyle w:val="FootnoteReference"/>
        </w:rPr>
        <w:footnoteReference w:id="21"/>
      </w:r>
      <w:r w:rsidR="009D0F1B">
        <w:t xml:space="preserve"> </w:t>
      </w:r>
      <w:r w:rsidR="00C82DB5">
        <w:t xml:space="preserve">Costs </w:t>
      </w:r>
      <w:r w:rsidR="007B25E1">
        <w:t>for th</w:t>
      </w:r>
      <w:r w:rsidR="009D0F1B">
        <w:t>is</w:t>
      </w:r>
      <w:r w:rsidR="007B25E1">
        <w:t xml:space="preserve"> 1 </w:t>
      </w:r>
      <w:r w:rsidR="003C10F4">
        <w:t>percent</w:t>
      </w:r>
      <w:r w:rsidR="007B25E1">
        <w:t xml:space="preserve"> of </w:t>
      </w:r>
      <w:r w:rsidR="002F4AB4">
        <w:t>open</w:t>
      </w:r>
      <w:r w:rsidR="00676B85">
        <w:t>-</w:t>
      </w:r>
      <w:r w:rsidR="002F4AB4">
        <w:t xml:space="preserve">top vapor degreasing </w:t>
      </w:r>
      <w:r w:rsidR="007B25E1">
        <w:t xml:space="preserve">workers </w:t>
      </w:r>
      <w:r w:rsidR="009D0F1B">
        <w:t xml:space="preserve">(and sites) </w:t>
      </w:r>
      <w:r w:rsidR="00C82DB5">
        <w:t xml:space="preserve">reflect </w:t>
      </w:r>
      <w:r w:rsidR="001A784C">
        <w:t xml:space="preserve">the </w:t>
      </w:r>
      <w:r w:rsidR="00C82DB5">
        <w:t xml:space="preserve">compliance </w:t>
      </w:r>
      <w:r w:rsidR="005761E8">
        <w:t xml:space="preserve">costs </w:t>
      </w:r>
      <w:r w:rsidR="001A784C">
        <w:t>associated with</w:t>
      </w:r>
      <w:r w:rsidR="005761E8">
        <w:t xml:space="preserve"> </w:t>
      </w:r>
      <w:r w:rsidR="00C82DB5">
        <w:t xml:space="preserve">this level of exposure </w:t>
      </w:r>
      <w:r w:rsidR="005751CE">
        <w:t>(between 1 and &lt;10 times the ECEL)</w:t>
      </w:r>
      <w:r w:rsidR="001A784C">
        <w:t>. B</w:t>
      </w:r>
      <w:r w:rsidR="00C82DB5">
        <w:t xml:space="preserve">enefits </w:t>
      </w:r>
      <w:r w:rsidR="005761E8">
        <w:t xml:space="preserve">for this 1 </w:t>
      </w:r>
      <w:r w:rsidR="00376871">
        <w:t>percent</w:t>
      </w:r>
      <w:r w:rsidR="005761E8">
        <w:t xml:space="preserve"> of </w:t>
      </w:r>
      <w:r w:rsidR="001A784C">
        <w:t xml:space="preserve">the </w:t>
      </w:r>
      <w:r w:rsidR="002F4AB4">
        <w:t>open</w:t>
      </w:r>
      <w:r w:rsidR="00324DE3">
        <w:t>-</w:t>
      </w:r>
      <w:r w:rsidR="002F4AB4">
        <w:t xml:space="preserve">top vapor degreasing </w:t>
      </w:r>
      <w:r w:rsidR="005761E8">
        <w:t xml:space="preserve">workers </w:t>
      </w:r>
      <w:r w:rsidR="005751CE">
        <w:t xml:space="preserve">are estimated </w:t>
      </w:r>
      <w:r w:rsidR="005761E8">
        <w:t>using</w:t>
      </w:r>
      <w:r w:rsidR="000048C7">
        <w:t xml:space="preserve"> </w:t>
      </w:r>
      <w:r w:rsidR="002E0D4F">
        <w:t>the 25</w:t>
      </w:r>
      <w:r w:rsidRPr="00E25898" w:rsidR="002E0D4F">
        <w:rPr>
          <w:vertAlign w:val="superscript"/>
        </w:rPr>
        <w:t>th</w:t>
      </w:r>
      <w:r w:rsidR="002E0D4F">
        <w:t xml:space="preserve"> percentile LADC </w:t>
      </w:r>
      <w:r w:rsidR="000048C7">
        <w:t xml:space="preserve">estimate </w:t>
      </w:r>
      <w:r w:rsidR="004C068E">
        <w:t>(</w:t>
      </w:r>
      <w:r w:rsidR="00B63D5F">
        <w:t xml:space="preserve">which reflects </w:t>
      </w:r>
      <w:r w:rsidR="002E0D4F">
        <w:t>eliminating 1</w:t>
      </w:r>
      <w:r w:rsidR="00B70CF1">
        <w:t> </w:t>
      </w:r>
      <w:r w:rsidR="002E0D4F">
        <w:t xml:space="preserve">year of exposure </w:t>
      </w:r>
      <w:r w:rsidR="00D261B4">
        <w:t>with an 8-hour time-weighted average of</w:t>
      </w:r>
      <w:r w:rsidR="000F2141">
        <w:t xml:space="preserve"> 0.157 ppm</w:t>
      </w:r>
      <w:r w:rsidR="003527AB">
        <w:t xml:space="preserve">). </w:t>
      </w:r>
    </w:p>
    <w:p w:rsidR="001841F1" w:rsidP="00CB1C05" w14:paraId="232122F5" w14:textId="17BB7B00">
      <w:pPr>
        <w:pStyle w:val="BodyText"/>
        <w:spacing w:after="220"/>
      </w:pPr>
      <w:r w:rsidRPr="001A0D53">
        <w:t>The</w:t>
      </w:r>
      <w:r w:rsidR="004C0BD1">
        <w:t xml:space="preserve"> LADC estimates</w:t>
      </w:r>
      <w:r w:rsidRPr="001A0D53" w:rsidR="001937FC">
        <w:t xml:space="preserve"> are </w:t>
      </w:r>
      <w:r w:rsidRPr="001A0D53" w:rsidR="002F5FA5">
        <w:t>adjusted</w:t>
      </w:r>
      <w:r w:rsidRPr="001A0D53" w:rsidR="00D77E37">
        <w:t xml:space="preserve"> by the </w:t>
      </w:r>
      <w:r w:rsidRPr="001A0D53" w:rsidR="00AC0547">
        <w:t xml:space="preserve">percentages shown in </w:t>
      </w:r>
      <w:r w:rsidR="00D162ED">
        <w:fldChar w:fldCharType="begin" w:fldLock="1"/>
      </w:r>
      <w:r w:rsidR="00D162ED">
        <w:instrText xml:space="preserve"> REF _Ref103948522 \h </w:instrText>
      </w:r>
      <w:r w:rsidR="00D162ED">
        <w:fldChar w:fldCharType="separate"/>
      </w:r>
      <w:r w:rsidRPr="001A0D53" w:rsidR="0092222B">
        <w:t xml:space="preserve">Table </w:t>
      </w:r>
      <w:r w:rsidR="0092222B">
        <w:rPr>
          <w:noProof/>
        </w:rPr>
        <w:t>8</w:t>
      </w:r>
      <w:r w:rsidR="0092222B">
        <w:noBreakHyphen/>
      </w:r>
      <w:r w:rsidR="0092222B">
        <w:rPr>
          <w:noProof/>
        </w:rPr>
        <w:t>5</w:t>
      </w:r>
      <w:r w:rsidR="00D162ED">
        <w:fldChar w:fldCharType="end"/>
      </w:r>
      <w:r w:rsidRPr="001A0D53" w:rsidR="002F5FA5">
        <w:t xml:space="preserve"> to account for </w:t>
      </w:r>
      <w:r w:rsidRPr="001A0D53" w:rsidR="007B5925">
        <w:t xml:space="preserve">baseline </w:t>
      </w:r>
      <w:r w:rsidRPr="001A0D53" w:rsidR="000D26EA">
        <w:t>PPE use</w:t>
      </w:r>
      <w:r w:rsidRPr="001A0D53" w:rsidR="00380B0E">
        <w:t xml:space="preserve">. </w:t>
      </w:r>
      <w:r w:rsidRPr="001A0D53" w:rsidR="00946A04">
        <w:t xml:space="preserve">The </w:t>
      </w:r>
      <w:r w:rsidRPr="001A0D53" w:rsidR="00601505">
        <w:t xml:space="preserve">estimated </w:t>
      </w:r>
      <w:r w:rsidRPr="001A0D53" w:rsidR="00946A04">
        <w:t xml:space="preserve">percentage of </w:t>
      </w:r>
      <w:r w:rsidRPr="001A0D53" w:rsidR="0052620A">
        <w:t xml:space="preserve">baseline PPE use </w:t>
      </w:r>
      <w:r w:rsidRPr="001A0D53" w:rsidR="009B106D">
        <w:t>by APF</w:t>
      </w:r>
      <w:r>
        <w:rPr>
          <w:rStyle w:val="FootnoteReference"/>
        </w:rPr>
        <w:footnoteReference w:id="22"/>
      </w:r>
      <w:r w:rsidRPr="001A0D53" w:rsidR="009B106D">
        <w:t xml:space="preserve"> </w:t>
      </w:r>
      <w:r w:rsidRPr="001A0D53" w:rsidR="00D515C9">
        <w:t xml:space="preserve">shown in </w:t>
      </w:r>
      <w:r w:rsidR="00D162ED">
        <w:fldChar w:fldCharType="begin" w:fldLock="1"/>
      </w:r>
      <w:r w:rsidR="00D162ED">
        <w:instrText xml:space="preserve"> REF _Ref103948522 \h </w:instrText>
      </w:r>
      <w:r w:rsidR="00D162ED">
        <w:fldChar w:fldCharType="separate"/>
      </w:r>
      <w:r w:rsidRPr="001A0D53" w:rsidR="0092222B">
        <w:t xml:space="preserve">Table </w:t>
      </w:r>
      <w:r w:rsidR="0092222B">
        <w:rPr>
          <w:noProof/>
        </w:rPr>
        <w:t>8</w:t>
      </w:r>
      <w:r w:rsidR="0092222B">
        <w:noBreakHyphen/>
      </w:r>
      <w:r w:rsidR="0092222B">
        <w:rPr>
          <w:noProof/>
        </w:rPr>
        <w:t>5</w:t>
      </w:r>
      <w:r w:rsidR="00D162ED">
        <w:fldChar w:fldCharType="end"/>
      </w:r>
      <w:r w:rsidRPr="001A0D53" w:rsidR="00D515C9">
        <w:t xml:space="preserve"> </w:t>
      </w:r>
      <w:r w:rsidRPr="001A0D53" w:rsidR="009B106D">
        <w:t xml:space="preserve">is described </w:t>
      </w:r>
      <w:r w:rsidRPr="001A0D53" w:rsidR="00BE232F">
        <w:t>in</w:t>
      </w:r>
      <w:r w:rsidRPr="001A0D53" w:rsidR="00683FAC">
        <w:t xml:space="preserve"> </w:t>
      </w:r>
      <w:r w:rsidR="0016792E">
        <w:t>Appendix C (</w:t>
      </w:r>
      <w:hyperlink w:anchor="_ENREF_2" w:tooltip="Abt Associates, 2022 #86" w:history="1">
        <w:r w:rsidRPr="001A0D53" w:rsidR="00414172">
          <w:fldChar w:fldCharType="begin" w:fldLock="1"/>
        </w:r>
        <w:r w:rsidR="00414172">
          <w:instrText xml:space="preserve"> ADDIN EN.CITE &lt;EndNote&gt;&lt;Cite&gt;&lt;Author&gt;Abt Associates&lt;/Author&gt;&lt;Year&gt;2022&lt;/Year&gt;&lt;RecNum&gt;86&lt;/RecNum&gt;&lt;DisplayText&gt;Abt Associates 2022a&lt;/DisplayText&gt;&lt;record&gt;&lt;rec-number&gt;86&lt;/rec-number&gt;&lt;foreign-keys&gt;&lt;key app="EN" db-id="52wf2wf0o0rv01e9dzo52td80t0590tp2fwd" timestamp="1714499636"&gt;86&lt;/key&gt;&lt;/foreign-keys&gt;&lt;ref-type name="Generic"&gt;13&lt;/ref-type&gt;&lt;contributors&gt;&lt;authors&gt;&lt;author&gt;Abt Associates, &lt;/author&gt;&lt;/authors&gt;&lt;/contributors&gt;&lt;titles&gt;&lt;title&gt;Estimated Costs for Respirator PPE for TSCA Risk Management Economic Analyses&lt;/title&gt;&lt;/titles&gt;&lt;dates&gt;&lt;year&gt;2022&lt;/year&gt;&lt;pub-dates&gt;&lt;date&gt;July 6, 2022&lt;/date&gt;&lt;/pub-dates&gt;&lt;/dates&gt;&lt;urls&gt;&lt;/urls&gt;&lt;/record&gt;&lt;/Cite&gt;&lt;/EndNote&gt;</w:instrText>
        </w:r>
        <w:r w:rsidRPr="001A0D53" w:rsidR="00414172">
          <w:fldChar w:fldCharType="separate"/>
        </w:r>
        <w:r w:rsidR="00414172">
          <w:rPr>
            <w:noProof/>
          </w:rPr>
          <w:t>Abt Associates 2022a</w:t>
        </w:r>
        <w:r w:rsidRPr="001A0D53" w:rsidR="00414172">
          <w:fldChar w:fldCharType="end"/>
        </w:r>
      </w:hyperlink>
      <w:r w:rsidR="0016792E">
        <w:t>)</w:t>
      </w:r>
      <w:r w:rsidRPr="001A0D53" w:rsidR="00BE232F">
        <w:t xml:space="preserve">. </w:t>
      </w:r>
      <w:r w:rsidRPr="001A0D53" w:rsidR="00B1286D">
        <w:t>The adjustment</w:t>
      </w:r>
      <w:r w:rsidRPr="001A0D53" w:rsidR="00233562">
        <w:t xml:space="preserve"> to expos</w:t>
      </w:r>
      <w:r w:rsidRPr="001A0D53" w:rsidR="00111BF6">
        <w:t xml:space="preserve">ure </w:t>
      </w:r>
      <w:r w:rsidRPr="001A0D53" w:rsidR="00C110E3">
        <w:t xml:space="preserve">to account for baseline PPE use </w:t>
      </w:r>
      <w:r w:rsidRPr="001A0D53" w:rsidR="00111BF6">
        <w:t>is cal</w:t>
      </w:r>
      <w:r w:rsidRPr="001A0D53" w:rsidR="00E3303A">
        <w:t xml:space="preserve">culated </w:t>
      </w:r>
      <w:r w:rsidRPr="001A0D53" w:rsidR="007E40A0">
        <w:t xml:space="preserve">based on the </w:t>
      </w:r>
      <w:r w:rsidRPr="001A0D53" w:rsidR="000A1EB8">
        <w:t xml:space="preserve">APF and the percentage </w:t>
      </w:r>
      <w:r w:rsidRPr="001A0D53" w:rsidR="006322A3">
        <w:t xml:space="preserve">of baseline use of each APF. For example, </w:t>
      </w:r>
      <w:r w:rsidRPr="001A0D53" w:rsidR="00E0010A">
        <w:t>the 73</w:t>
      </w:r>
      <w:r>
        <w:t> percent</w:t>
      </w:r>
      <w:r w:rsidRPr="001A0D53" w:rsidR="00E0010A">
        <w:t xml:space="preserve"> adjustment for manufacturing is calculated as </w:t>
      </w:r>
      <w:r>
        <w:t>follows:</w:t>
      </w:r>
      <w:r w:rsidR="00C42D52">
        <w:t xml:space="preserve"> </w:t>
      </w:r>
    </w:p>
    <w:p w:rsidR="00720D64" w:rsidRPr="001A0D53" w:rsidP="00CB1C05" w14:paraId="4946D2F1" w14:textId="77777777">
      <w:pPr>
        <w:pStyle w:val="BodyText"/>
        <w:spacing w:after="220"/>
        <w:jc w:val="center"/>
      </w:pPr>
      <m:oMath>
        <m:r>
          <m:rPr>
            <m:sty m:val="p"/>
          </m:rPr>
          <w:rPr>
            <w:rFonts w:ascii="Cambria Math" w:hAnsi="Cambria Math"/>
            <w:sz w:val="24"/>
            <w:szCs w:val="24"/>
          </w:rPr>
          <m:t xml:space="preserve">73% = 72% + </m:t>
        </m:r>
        <m:f>
          <m:fPr>
            <m:ctrlPr>
              <w:rPr>
                <w:rFonts w:ascii="Cambria Math" w:hAnsi="Cambria Math"/>
                <w:sz w:val="24"/>
                <w:szCs w:val="24"/>
              </w:rPr>
            </m:ctrlPr>
          </m:fPr>
          <m:num>
            <m:r>
              <w:rPr>
                <w:rFonts w:ascii="Cambria Math" w:hAnsi="Cambria Math"/>
                <w:sz w:val="24"/>
                <w:szCs w:val="24"/>
              </w:rPr>
              <m:t>11%</m:t>
            </m:r>
          </m:num>
          <m:den>
            <m:r>
              <m:rPr>
                <m:sty m:val="p"/>
              </m:rPr>
              <w:rPr>
                <w:rFonts w:ascii="Cambria Math" w:hAnsi="Cambria Math"/>
                <w:sz w:val="24"/>
                <w:szCs w:val="24"/>
              </w:rPr>
              <m:t>10</m:t>
            </m:r>
          </m:den>
        </m:f>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0%</m:t>
            </m:r>
          </m:num>
          <m:den>
            <m:r>
              <m:rPr>
                <m:sty m:val="p"/>
              </m:rPr>
              <w:rPr>
                <w:rFonts w:ascii="Cambria Math" w:hAnsi="Cambria Math"/>
                <w:sz w:val="24"/>
                <w:szCs w:val="24"/>
              </w:rPr>
              <m:t>25</m:t>
            </m:r>
          </m:den>
        </m:f>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7%</m:t>
            </m:r>
          </m:num>
          <m:den>
            <m:r>
              <m:rPr>
                <m:sty m:val="p"/>
              </m:rPr>
              <w:rPr>
                <w:rFonts w:ascii="Cambria Math" w:hAnsi="Cambria Math"/>
                <w:sz w:val="24"/>
                <w:szCs w:val="24"/>
              </w:rPr>
              <m:t>50</m:t>
            </m:r>
          </m:den>
        </m:f>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8%</m:t>
            </m:r>
          </m:num>
          <m:den>
            <m:r>
              <m:rPr>
                <m:sty m:val="p"/>
              </m:rPr>
              <w:rPr>
                <w:rFonts w:ascii="Cambria Math" w:hAnsi="Cambria Math"/>
                <w:sz w:val="24"/>
                <w:szCs w:val="24"/>
              </w:rPr>
              <m:t>1,000</m:t>
            </m:r>
          </m:den>
        </m:f>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2%</m:t>
            </m:r>
          </m:num>
          <m:den>
            <m:r>
              <m:rPr>
                <m:sty m:val="p"/>
              </m:rPr>
              <w:rPr>
                <w:rFonts w:ascii="Cambria Math" w:hAnsi="Cambria Math"/>
                <w:sz w:val="24"/>
                <w:szCs w:val="24"/>
              </w:rPr>
              <m:t>10,000</m:t>
            </m:r>
          </m:den>
        </m:f>
        <m:r>
          <m:rPr>
            <m:sty m:val="p"/>
          </m:rPr>
          <w:rPr>
            <w:rFonts w:ascii="Cambria Math" w:hAnsi="Cambria Math"/>
            <w:sz w:val="24"/>
            <w:szCs w:val="24"/>
          </w:rPr>
          <m:t xml:space="preserve">   </m:t>
        </m:r>
      </m:oMath>
      <w:r>
        <w:rPr>
          <w:rStyle w:val="FootnoteReference"/>
        </w:rPr>
        <w:footnoteReference w:id="23"/>
      </w:r>
      <w:r w:rsidR="00EB1EFA">
        <w:br/>
      </w:r>
    </w:p>
    <w:tbl>
      <w:tblPr>
        <w:tblW w:w="9360" w:type="dxa"/>
        <w:tblLayout w:type="fixed"/>
        <w:tblLook w:val="04A0"/>
      </w:tblPr>
      <w:tblGrid>
        <w:gridCol w:w="2071"/>
        <w:gridCol w:w="974"/>
        <w:gridCol w:w="975"/>
        <w:gridCol w:w="975"/>
        <w:gridCol w:w="974"/>
        <w:gridCol w:w="975"/>
        <w:gridCol w:w="975"/>
        <w:gridCol w:w="1441"/>
      </w:tblGrid>
      <w:tr w14:paraId="3F4E7559" w14:textId="77777777" w:rsidTr="00FC3396">
        <w:tblPrEx>
          <w:tblW w:w="9360" w:type="dxa"/>
          <w:tblLayout w:type="fixed"/>
          <w:tblLook w:val="04A0"/>
        </w:tblPrEx>
        <w:trPr>
          <w:trHeight w:val="240"/>
        </w:trPr>
        <w:tc>
          <w:tcPr>
            <w:tcW w:w="9360" w:type="dxa"/>
            <w:gridSpan w:val="8"/>
            <w:tcBorders>
              <w:top w:val="nil"/>
              <w:left w:val="nil"/>
              <w:bottom w:val="single" w:sz="4" w:space="0" w:color="auto"/>
              <w:right w:val="nil"/>
            </w:tcBorders>
            <w:shd w:val="clear" w:color="auto" w:fill="auto"/>
            <w:vAlign w:val="center"/>
            <w:hideMark/>
          </w:tcPr>
          <w:p w:rsidR="0062793F" w:rsidRPr="001A0D53" w:rsidP="00CB1C05" w14:paraId="3D173B65" w14:textId="77777777">
            <w:pPr>
              <w:pStyle w:val="TableTitleA"/>
            </w:pPr>
            <w:bookmarkStart w:id="1313" w:name="_Ref103948522"/>
            <w:bookmarkStart w:id="1314" w:name="_Toc107219341"/>
            <w:bookmarkStart w:id="1315" w:name="_Toc121142690"/>
            <w:bookmarkStart w:id="1316" w:name="_Toc165379713"/>
            <w:r w:rsidRPr="001A0D53">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5</w:t>
            </w:r>
            <w:r w:rsidR="00BC4B5D">
              <w:rPr>
                <w:noProof/>
              </w:rPr>
              <w:fldChar w:fldCharType="end"/>
            </w:r>
            <w:bookmarkEnd w:id="1313"/>
            <w:r w:rsidRPr="001A0D53">
              <w:t>: Adjustment to Exposure to Account for Baseline PPE Use</w:t>
            </w:r>
            <w:bookmarkEnd w:id="1314"/>
            <w:bookmarkEnd w:id="1315"/>
            <w:bookmarkEnd w:id="1316"/>
          </w:p>
        </w:tc>
      </w:tr>
      <w:tr w14:paraId="35EC0612" w14:textId="77777777" w:rsidTr="0001636D">
        <w:tblPrEx>
          <w:tblW w:w="9360" w:type="dxa"/>
          <w:tblLayout w:type="fixed"/>
          <w:tblLook w:val="04A0"/>
        </w:tblPrEx>
        <w:trPr>
          <w:trHeight w:val="467"/>
        </w:trPr>
        <w:tc>
          <w:tcPr>
            <w:tcW w:w="2071" w:type="dxa"/>
            <w:vMerge w:val="restart"/>
            <w:tcBorders>
              <w:top w:val="single" w:sz="4" w:space="0" w:color="auto"/>
              <w:left w:val="single" w:sz="4" w:space="0" w:color="auto"/>
              <w:right w:val="single" w:sz="4" w:space="0" w:color="auto"/>
            </w:tcBorders>
            <w:shd w:val="clear" w:color="000000" w:fill="48A9C5"/>
            <w:noWrap/>
            <w:vAlign w:val="center"/>
            <w:hideMark/>
          </w:tcPr>
          <w:p w:rsidR="00D60505" w:rsidRPr="001A0D53" w:rsidP="00CB1C05" w14:paraId="3FF8A123" w14:textId="77777777">
            <w:pPr>
              <w:pStyle w:val="TableSubtitle"/>
            </w:pPr>
            <w:r w:rsidRPr="001A0D53">
              <w:t>Sector</w:t>
            </w:r>
          </w:p>
        </w:tc>
        <w:tc>
          <w:tcPr>
            <w:tcW w:w="5848" w:type="dxa"/>
            <w:gridSpan w:val="6"/>
            <w:tcBorders>
              <w:top w:val="single" w:sz="4" w:space="0" w:color="auto"/>
              <w:left w:val="nil"/>
              <w:bottom w:val="single" w:sz="4" w:space="0" w:color="auto"/>
              <w:right w:val="single" w:sz="4" w:space="0" w:color="auto"/>
            </w:tcBorders>
            <w:shd w:val="clear" w:color="000000" w:fill="48A9C5"/>
            <w:vAlign w:val="center"/>
            <w:hideMark/>
          </w:tcPr>
          <w:p w:rsidR="00D60505" w:rsidRPr="001A0D53" w:rsidP="00CB1C05" w14:paraId="404A9255" w14:textId="77777777">
            <w:pPr>
              <w:pStyle w:val="TableSubtitle"/>
            </w:pPr>
            <w:r w:rsidRPr="001A0D53">
              <w:t>Percent Baseline PPE use, by APF</w:t>
            </w:r>
          </w:p>
        </w:tc>
        <w:tc>
          <w:tcPr>
            <w:tcW w:w="1441" w:type="dxa"/>
            <w:vMerge w:val="restart"/>
            <w:tcBorders>
              <w:top w:val="single" w:sz="4" w:space="0" w:color="auto"/>
              <w:left w:val="single" w:sz="4" w:space="0" w:color="auto"/>
              <w:right w:val="single" w:sz="4" w:space="0" w:color="auto"/>
            </w:tcBorders>
            <w:shd w:val="clear" w:color="000000" w:fill="48A9C5"/>
            <w:vAlign w:val="center"/>
            <w:hideMark/>
          </w:tcPr>
          <w:p w:rsidR="00D60505" w:rsidRPr="001A0D53" w:rsidP="00CB1C05" w14:paraId="07DC9FD3" w14:textId="77777777">
            <w:pPr>
              <w:pStyle w:val="TableSubtitle"/>
            </w:pPr>
            <w:r w:rsidRPr="001A0D53">
              <w:t>Adjustment to Exposure to Account for Baseline PPE Use</w:t>
            </w:r>
          </w:p>
        </w:tc>
      </w:tr>
      <w:tr w14:paraId="2187B23C" w14:textId="77777777" w:rsidTr="0001636D">
        <w:tblPrEx>
          <w:tblW w:w="9360" w:type="dxa"/>
          <w:tblLayout w:type="fixed"/>
          <w:tblLook w:val="04A0"/>
        </w:tblPrEx>
        <w:trPr>
          <w:trHeight w:val="571"/>
        </w:trPr>
        <w:tc>
          <w:tcPr>
            <w:tcW w:w="2071" w:type="dxa"/>
            <w:vMerge/>
            <w:tcBorders>
              <w:left w:val="single" w:sz="4" w:space="0" w:color="auto"/>
              <w:bottom w:val="single" w:sz="4" w:space="0" w:color="auto"/>
              <w:right w:val="single" w:sz="4" w:space="0" w:color="auto"/>
            </w:tcBorders>
            <w:vAlign w:val="center"/>
            <w:hideMark/>
          </w:tcPr>
          <w:p w:rsidR="00D60505" w:rsidRPr="001A0D53" w:rsidP="00CB1C05" w14:paraId="3AB19EA8" w14:textId="77777777">
            <w:pPr>
              <w:pStyle w:val="TableSubtitle"/>
            </w:pPr>
          </w:p>
        </w:tc>
        <w:tc>
          <w:tcPr>
            <w:tcW w:w="974" w:type="dxa"/>
            <w:tcBorders>
              <w:top w:val="nil"/>
              <w:left w:val="nil"/>
              <w:bottom w:val="single" w:sz="4" w:space="0" w:color="auto"/>
              <w:right w:val="single" w:sz="4" w:space="0" w:color="auto"/>
            </w:tcBorders>
            <w:shd w:val="clear" w:color="000000" w:fill="48A9C5"/>
            <w:noWrap/>
            <w:vAlign w:val="center"/>
            <w:hideMark/>
          </w:tcPr>
          <w:p w:rsidR="00D60505" w:rsidRPr="001A0D53" w:rsidP="00CB1C05" w14:paraId="4B205CC3" w14:textId="77777777">
            <w:pPr>
              <w:pStyle w:val="TableSubtitle"/>
            </w:pPr>
            <w:r w:rsidRPr="001A0D53">
              <w:t>No PPE</w:t>
            </w:r>
          </w:p>
        </w:tc>
        <w:tc>
          <w:tcPr>
            <w:tcW w:w="975" w:type="dxa"/>
            <w:tcBorders>
              <w:top w:val="nil"/>
              <w:left w:val="nil"/>
              <w:bottom w:val="single" w:sz="4" w:space="0" w:color="auto"/>
              <w:right w:val="single" w:sz="4" w:space="0" w:color="auto"/>
            </w:tcBorders>
            <w:shd w:val="clear" w:color="000000" w:fill="48A9C5"/>
            <w:noWrap/>
            <w:vAlign w:val="center"/>
            <w:hideMark/>
          </w:tcPr>
          <w:p w:rsidR="00D60505" w:rsidRPr="001A0D53" w:rsidP="00CB1C05" w14:paraId="3393747D" w14:textId="77777777">
            <w:pPr>
              <w:pStyle w:val="TableSubtitle"/>
            </w:pPr>
            <w:r w:rsidRPr="001A0D53">
              <w:t>APF 10</w:t>
            </w:r>
          </w:p>
        </w:tc>
        <w:tc>
          <w:tcPr>
            <w:tcW w:w="975" w:type="dxa"/>
            <w:tcBorders>
              <w:top w:val="nil"/>
              <w:left w:val="nil"/>
              <w:bottom w:val="single" w:sz="4" w:space="0" w:color="auto"/>
              <w:right w:val="single" w:sz="4" w:space="0" w:color="auto"/>
            </w:tcBorders>
            <w:shd w:val="clear" w:color="000000" w:fill="48A9C5"/>
            <w:noWrap/>
            <w:vAlign w:val="center"/>
            <w:hideMark/>
          </w:tcPr>
          <w:p w:rsidR="00D60505" w:rsidRPr="001A0D53" w:rsidP="00CB1C05" w14:paraId="3AE8BC79" w14:textId="77777777">
            <w:pPr>
              <w:pStyle w:val="TableSubtitle"/>
            </w:pPr>
            <w:r w:rsidRPr="001A0D53">
              <w:t>APF 25</w:t>
            </w:r>
          </w:p>
        </w:tc>
        <w:tc>
          <w:tcPr>
            <w:tcW w:w="974" w:type="dxa"/>
            <w:tcBorders>
              <w:top w:val="nil"/>
              <w:left w:val="nil"/>
              <w:bottom w:val="single" w:sz="4" w:space="0" w:color="auto"/>
              <w:right w:val="single" w:sz="4" w:space="0" w:color="auto"/>
            </w:tcBorders>
            <w:shd w:val="clear" w:color="000000" w:fill="48A9C5"/>
            <w:noWrap/>
            <w:vAlign w:val="center"/>
            <w:hideMark/>
          </w:tcPr>
          <w:p w:rsidR="00D60505" w:rsidRPr="001A0D53" w:rsidP="00CB1C05" w14:paraId="0D93385D" w14:textId="77777777">
            <w:pPr>
              <w:pStyle w:val="TableSubtitle"/>
            </w:pPr>
            <w:r w:rsidRPr="001A0D53">
              <w:t>APF 50</w:t>
            </w:r>
          </w:p>
        </w:tc>
        <w:tc>
          <w:tcPr>
            <w:tcW w:w="975" w:type="dxa"/>
            <w:tcBorders>
              <w:top w:val="nil"/>
              <w:left w:val="nil"/>
              <w:bottom w:val="single" w:sz="4" w:space="0" w:color="auto"/>
              <w:right w:val="single" w:sz="4" w:space="0" w:color="auto"/>
            </w:tcBorders>
            <w:shd w:val="clear" w:color="000000" w:fill="48A9C5"/>
            <w:noWrap/>
            <w:vAlign w:val="center"/>
            <w:hideMark/>
          </w:tcPr>
          <w:p w:rsidR="00D60505" w:rsidRPr="001A0D53" w:rsidP="00CB1C05" w14:paraId="63E6096C" w14:textId="77777777">
            <w:pPr>
              <w:pStyle w:val="TableSubtitle"/>
            </w:pPr>
            <w:r w:rsidRPr="001A0D53">
              <w:t>APF 1,000</w:t>
            </w:r>
          </w:p>
        </w:tc>
        <w:tc>
          <w:tcPr>
            <w:tcW w:w="975" w:type="dxa"/>
            <w:tcBorders>
              <w:top w:val="nil"/>
              <w:left w:val="nil"/>
              <w:bottom w:val="single" w:sz="4" w:space="0" w:color="auto"/>
              <w:right w:val="single" w:sz="4" w:space="0" w:color="auto"/>
            </w:tcBorders>
            <w:shd w:val="clear" w:color="000000" w:fill="48A9C5"/>
            <w:noWrap/>
            <w:vAlign w:val="center"/>
            <w:hideMark/>
          </w:tcPr>
          <w:p w:rsidR="00D60505" w:rsidRPr="001A0D53" w:rsidP="00CB1C05" w14:paraId="0B045293" w14:textId="77777777">
            <w:pPr>
              <w:pStyle w:val="TableSubtitle"/>
            </w:pPr>
            <w:r w:rsidRPr="001A0D53">
              <w:t>APF 10,000</w:t>
            </w:r>
          </w:p>
        </w:tc>
        <w:tc>
          <w:tcPr>
            <w:tcW w:w="1441" w:type="dxa"/>
            <w:vMerge/>
            <w:tcBorders>
              <w:left w:val="single" w:sz="4" w:space="0" w:color="auto"/>
              <w:bottom w:val="single" w:sz="4" w:space="0" w:color="auto"/>
              <w:right w:val="single" w:sz="4" w:space="0" w:color="auto"/>
            </w:tcBorders>
            <w:vAlign w:val="center"/>
            <w:hideMark/>
          </w:tcPr>
          <w:p w:rsidR="00D60505" w:rsidRPr="001A0D53" w:rsidP="00CB1C05" w14:paraId="3FE078D1" w14:textId="77777777"/>
        </w:tc>
      </w:tr>
      <w:tr w14:paraId="06A36733" w14:textId="77777777" w:rsidTr="008471AE">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62793F" w:rsidRPr="00CF3C60" w:rsidP="00CB1C05" w14:paraId="6DCD6622" w14:textId="77777777">
            <w:pPr>
              <w:pStyle w:val="LTableTextAbt"/>
            </w:pPr>
            <w:r w:rsidRPr="00CF3C60">
              <w:t>Manufacturing</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7BD42B59" w14:textId="77777777">
            <w:pPr>
              <w:pStyle w:val="RTableTextAbt"/>
            </w:pPr>
            <w:r w:rsidRPr="00CF3C60">
              <w:t>72%</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158FDF0F" w14:textId="77777777">
            <w:pPr>
              <w:pStyle w:val="RTableTextAbt"/>
            </w:pPr>
            <w:r w:rsidRPr="00CF3C60">
              <w:t>11%</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4B6D0150" w14:textId="77777777">
            <w:pPr>
              <w:pStyle w:val="RTableTextAbt"/>
            </w:pPr>
            <w:r w:rsidRPr="00CF3C60">
              <w:t>0%</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2FD8431D" w14:textId="77777777">
            <w:pPr>
              <w:pStyle w:val="RTableTextAbt"/>
            </w:pPr>
            <w:r w:rsidRPr="00CF3C60">
              <w:t>7%</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16937C57" w14:textId="77777777">
            <w:pPr>
              <w:pStyle w:val="RTableTextAbt"/>
            </w:pPr>
            <w:r w:rsidRPr="00CF3C60">
              <w:t>8%</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3315D00D" w14:textId="77777777">
            <w:pPr>
              <w:pStyle w:val="RTableTextAbt"/>
            </w:pPr>
            <w:r w:rsidRPr="00CF3C60">
              <w:t>2%</w:t>
            </w:r>
          </w:p>
        </w:tc>
        <w:tc>
          <w:tcPr>
            <w:tcW w:w="1441"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66DB5045" w14:textId="77777777">
            <w:pPr>
              <w:pStyle w:val="RTableTextAbt"/>
              <w:ind w:right="341"/>
            </w:pPr>
            <w:r w:rsidRPr="00CF3C60">
              <w:t>73%</w:t>
            </w:r>
          </w:p>
        </w:tc>
      </w:tr>
      <w:tr w14:paraId="77E26F68" w14:textId="77777777" w:rsidTr="008471AE">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62793F" w:rsidRPr="00CF3C60" w:rsidP="00CB1C05" w14:paraId="45BAB3DE" w14:textId="77777777">
            <w:pPr>
              <w:pStyle w:val="LTableTextAbt"/>
            </w:pPr>
            <w:r w:rsidRPr="00CF3C60">
              <w:t>Transportation and Public Utilities</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26932929" w14:textId="77777777">
            <w:pPr>
              <w:pStyle w:val="RTableTextAbt"/>
            </w:pPr>
            <w:r w:rsidRPr="00CF3C60">
              <w:t>88%</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769ED7BE" w14:textId="77777777">
            <w:pPr>
              <w:pStyle w:val="RTableTextAbt"/>
            </w:pPr>
            <w:r w:rsidRPr="00CF3C60">
              <w:t>4%</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46C789A9" w14:textId="77777777">
            <w:pPr>
              <w:pStyle w:val="RTableTextAbt"/>
            </w:pPr>
            <w:r w:rsidRPr="00CF3C60">
              <w:t>0%</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6FF8F920" w14:textId="77777777">
            <w:pPr>
              <w:pStyle w:val="RTableTextAbt"/>
            </w:pPr>
            <w:r w:rsidRPr="00CF3C60">
              <w:t>3%</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3D7A2D92" w14:textId="77777777">
            <w:pPr>
              <w:pStyle w:val="RTableTextAbt"/>
            </w:pPr>
            <w:r w:rsidRPr="00CF3C60">
              <w:t>4%</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13331814" w14:textId="77777777">
            <w:pPr>
              <w:pStyle w:val="RTableTextAbt"/>
            </w:pPr>
            <w:r w:rsidRPr="00CF3C60">
              <w:t>2%</w:t>
            </w:r>
          </w:p>
        </w:tc>
        <w:tc>
          <w:tcPr>
            <w:tcW w:w="1441" w:type="dxa"/>
            <w:tcBorders>
              <w:top w:val="nil"/>
              <w:left w:val="nil"/>
              <w:bottom w:val="single" w:sz="4" w:space="0" w:color="auto"/>
              <w:right w:val="single" w:sz="4" w:space="0" w:color="auto"/>
            </w:tcBorders>
            <w:shd w:val="clear" w:color="auto" w:fill="auto"/>
            <w:noWrap/>
            <w:vAlign w:val="bottom"/>
            <w:hideMark/>
          </w:tcPr>
          <w:p w:rsidR="0062793F" w:rsidRPr="00CF3C60" w:rsidP="00CB1C05" w14:paraId="2A2F692B" w14:textId="77777777">
            <w:pPr>
              <w:pStyle w:val="RTableTextAbt"/>
              <w:ind w:right="341"/>
            </w:pPr>
            <w:r w:rsidRPr="00CF3C60">
              <w:t>89%</w:t>
            </w:r>
          </w:p>
        </w:tc>
      </w:tr>
      <w:tr w14:paraId="28021FA4" w14:textId="77777777" w:rsidTr="003F08A2">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D57533" w:rsidRPr="00CF3C60" w:rsidP="00CB1C05" w14:paraId="44D8F25A" w14:textId="77777777">
            <w:pPr>
              <w:pStyle w:val="LTableTextAbt"/>
            </w:pPr>
            <w:r w:rsidRPr="00CF3C60">
              <w:t>Services</w:t>
            </w:r>
          </w:p>
        </w:tc>
        <w:tc>
          <w:tcPr>
            <w:tcW w:w="974" w:type="dxa"/>
            <w:tcBorders>
              <w:top w:val="nil"/>
              <w:left w:val="nil"/>
              <w:bottom w:val="single" w:sz="4" w:space="0" w:color="auto"/>
              <w:right w:val="single" w:sz="4" w:space="0" w:color="auto"/>
            </w:tcBorders>
            <w:shd w:val="clear" w:color="auto" w:fill="auto"/>
            <w:noWrap/>
            <w:vAlign w:val="center"/>
            <w:hideMark/>
          </w:tcPr>
          <w:p w:rsidR="00D57533" w:rsidRPr="00CF3C60" w:rsidP="00CB1C05" w14:paraId="51D62D0D" w14:textId="77777777">
            <w:pPr>
              <w:pStyle w:val="RTableTextAbt"/>
            </w:pPr>
            <w:r>
              <w:rPr>
                <w:szCs w:val="18"/>
              </w:rPr>
              <w:t>95%</w:t>
            </w:r>
          </w:p>
        </w:tc>
        <w:tc>
          <w:tcPr>
            <w:tcW w:w="975" w:type="dxa"/>
            <w:tcBorders>
              <w:top w:val="nil"/>
              <w:left w:val="nil"/>
              <w:bottom w:val="single" w:sz="4" w:space="0" w:color="auto"/>
              <w:right w:val="single" w:sz="4" w:space="0" w:color="auto"/>
            </w:tcBorders>
            <w:shd w:val="clear" w:color="auto" w:fill="auto"/>
            <w:noWrap/>
            <w:vAlign w:val="center"/>
            <w:hideMark/>
          </w:tcPr>
          <w:p w:rsidR="00D57533" w:rsidRPr="00CF3C60" w:rsidP="00CB1C05" w14:paraId="208B3B11" w14:textId="77777777">
            <w:pPr>
              <w:pStyle w:val="RTableTextAbt"/>
            </w:pPr>
            <w:r>
              <w:rPr>
                <w:szCs w:val="18"/>
              </w:rPr>
              <w:t>3%</w:t>
            </w:r>
          </w:p>
        </w:tc>
        <w:tc>
          <w:tcPr>
            <w:tcW w:w="975" w:type="dxa"/>
            <w:tcBorders>
              <w:top w:val="nil"/>
              <w:left w:val="nil"/>
              <w:bottom w:val="single" w:sz="4" w:space="0" w:color="auto"/>
              <w:right w:val="single" w:sz="4" w:space="0" w:color="auto"/>
            </w:tcBorders>
            <w:shd w:val="clear" w:color="auto" w:fill="auto"/>
            <w:noWrap/>
            <w:vAlign w:val="center"/>
            <w:hideMark/>
          </w:tcPr>
          <w:p w:rsidR="00D57533" w:rsidRPr="00CF3C60" w:rsidP="00CB1C05" w14:paraId="1865D1DF" w14:textId="77777777">
            <w:pPr>
              <w:pStyle w:val="RTableTextAbt"/>
            </w:pPr>
            <w:r>
              <w:rPr>
                <w:szCs w:val="18"/>
              </w:rPr>
              <w:t>0%</w:t>
            </w:r>
          </w:p>
        </w:tc>
        <w:tc>
          <w:tcPr>
            <w:tcW w:w="974" w:type="dxa"/>
            <w:tcBorders>
              <w:top w:val="nil"/>
              <w:left w:val="nil"/>
              <w:bottom w:val="single" w:sz="4" w:space="0" w:color="auto"/>
              <w:right w:val="single" w:sz="4" w:space="0" w:color="auto"/>
            </w:tcBorders>
            <w:shd w:val="clear" w:color="auto" w:fill="auto"/>
            <w:noWrap/>
            <w:vAlign w:val="center"/>
            <w:hideMark/>
          </w:tcPr>
          <w:p w:rsidR="00D57533" w:rsidRPr="00CF3C60" w:rsidP="00CB1C05" w14:paraId="1531118F" w14:textId="77777777">
            <w:pPr>
              <w:pStyle w:val="RTableTextAbt"/>
            </w:pPr>
            <w:r>
              <w:rPr>
                <w:szCs w:val="18"/>
              </w:rPr>
              <w:t>1%</w:t>
            </w:r>
          </w:p>
        </w:tc>
        <w:tc>
          <w:tcPr>
            <w:tcW w:w="975" w:type="dxa"/>
            <w:tcBorders>
              <w:top w:val="nil"/>
              <w:left w:val="nil"/>
              <w:bottom w:val="single" w:sz="4" w:space="0" w:color="auto"/>
              <w:right w:val="single" w:sz="4" w:space="0" w:color="auto"/>
            </w:tcBorders>
            <w:shd w:val="clear" w:color="auto" w:fill="auto"/>
            <w:noWrap/>
            <w:vAlign w:val="center"/>
            <w:hideMark/>
          </w:tcPr>
          <w:p w:rsidR="00D57533" w:rsidRPr="00CF3C60" w:rsidP="00CB1C05" w14:paraId="167B619C" w14:textId="77777777">
            <w:pPr>
              <w:pStyle w:val="RTableTextAbt"/>
            </w:pPr>
            <w:r>
              <w:rPr>
                <w:szCs w:val="18"/>
              </w:rPr>
              <w:t>1%</w:t>
            </w:r>
          </w:p>
        </w:tc>
        <w:tc>
          <w:tcPr>
            <w:tcW w:w="975" w:type="dxa"/>
            <w:tcBorders>
              <w:top w:val="nil"/>
              <w:left w:val="nil"/>
              <w:bottom w:val="single" w:sz="4" w:space="0" w:color="auto"/>
              <w:right w:val="single" w:sz="4" w:space="0" w:color="auto"/>
            </w:tcBorders>
            <w:shd w:val="clear" w:color="auto" w:fill="auto"/>
            <w:noWrap/>
            <w:vAlign w:val="center"/>
            <w:hideMark/>
          </w:tcPr>
          <w:p w:rsidR="00D57533" w:rsidRPr="00CF3C60" w:rsidP="00CB1C05" w14:paraId="165C5C2A" w14:textId="77777777">
            <w:pPr>
              <w:pStyle w:val="RTableTextAbt"/>
            </w:pPr>
            <w:r>
              <w:rPr>
                <w:szCs w:val="18"/>
              </w:rPr>
              <w:t>0%</w:t>
            </w:r>
          </w:p>
        </w:tc>
        <w:tc>
          <w:tcPr>
            <w:tcW w:w="1441" w:type="dxa"/>
            <w:tcBorders>
              <w:top w:val="nil"/>
              <w:left w:val="nil"/>
              <w:bottom w:val="single" w:sz="4" w:space="0" w:color="auto"/>
              <w:right w:val="single" w:sz="4" w:space="0" w:color="auto"/>
            </w:tcBorders>
            <w:shd w:val="clear" w:color="auto" w:fill="auto"/>
            <w:noWrap/>
            <w:vAlign w:val="center"/>
            <w:hideMark/>
          </w:tcPr>
          <w:p w:rsidR="00D57533" w:rsidRPr="00CF3C60" w:rsidP="00CB1C05" w14:paraId="70487D77" w14:textId="77777777">
            <w:pPr>
              <w:pStyle w:val="RTableTextAbt"/>
              <w:ind w:right="341"/>
            </w:pPr>
            <w:r>
              <w:rPr>
                <w:szCs w:val="18"/>
              </w:rPr>
              <w:t>95%</w:t>
            </w:r>
          </w:p>
        </w:tc>
      </w:tr>
      <w:tr w14:paraId="1C7483F7" w14:textId="77777777" w:rsidTr="000D14AD">
        <w:tblPrEx>
          <w:tblW w:w="9360" w:type="dxa"/>
          <w:tblLayout w:type="fixed"/>
          <w:tblLook w:val="04A0"/>
        </w:tblPrEx>
        <w:trPr>
          <w:trHeight w:val="240"/>
        </w:trPr>
        <w:tc>
          <w:tcPr>
            <w:tcW w:w="9360"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rsidR="000D14AD" w:rsidRPr="00CF3C60" w:rsidP="00CB1C05" w14:paraId="74848F25" w14:textId="77777777">
            <w:pPr>
              <w:pStyle w:val="RTableTextAbt"/>
              <w:ind w:right="341"/>
              <w:jc w:val="left"/>
            </w:pPr>
            <w:r w:rsidRPr="00EB5CDA">
              <w:t xml:space="preserve">Note: Baseline PPE use for the transportation and public utilities sector estimates are used for disposal and recycling. Baseline PPE use for the services sector estimates are used for </w:t>
            </w:r>
            <w:r w:rsidRPr="00EB5CDA" w:rsidR="00592257">
              <w:t>a</w:t>
            </w:r>
            <w:r w:rsidRPr="00EB5CDA" w:rsidR="00182708">
              <w:t xml:space="preserve">erosol </w:t>
            </w:r>
            <w:r w:rsidRPr="00EB5CDA" w:rsidR="00592257">
              <w:t>s</w:t>
            </w:r>
            <w:r w:rsidRPr="00EB5CDA" w:rsidR="00182708">
              <w:t xml:space="preserve">pray </w:t>
            </w:r>
            <w:r w:rsidRPr="00EB5CDA" w:rsidR="00592257">
              <w:t>c</w:t>
            </w:r>
            <w:r w:rsidRPr="00EB5CDA" w:rsidR="00182708">
              <w:t>leaning/</w:t>
            </w:r>
            <w:r w:rsidRPr="00EB5CDA" w:rsidR="00592257">
              <w:t>d</w:t>
            </w:r>
            <w:r w:rsidRPr="00EB5CDA" w:rsidR="00182708">
              <w:t>egreasing</w:t>
            </w:r>
            <w:r w:rsidRPr="00EB5CDA" w:rsidR="00592257">
              <w:t xml:space="preserve">, </w:t>
            </w:r>
            <w:r w:rsidRPr="00EB5CDA" w:rsidR="00EE7763">
              <w:t>p</w:t>
            </w:r>
            <w:r w:rsidRPr="00EB5CDA" w:rsidR="00592257">
              <w:t xml:space="preserve">hotographic </w:t>
            </w:r>
            <w:r w:rsidRPr="00EB5CDA" w:rsidR="00EE7763">
              <w:t>f</w:t>
            </w:r>
            <w:r w:rsidRPr="00EB5CDA" w:rsidR="00592257">
              <w:t xml:space="preserve">ilm </w:t>
            </w:r>
            <w:r w:rsidRPr="00EB5CDA" w:rsidR="00EE7763">
              <w:t>u</w:t>
            </w:r>
            <w:r w:rsidRPr="00EB5CDA" w:rsidR="00592257">
              <w:t xml:space="preserve">se, </w:t>
            </w:r>
            <w:r w:rsidRPr="00EB5CDA" w:rsidR="00EE7763">
              <w:t>w</w:t>
            </w:r>
            <w:r w:rsidRPr="00EB5CDA" w:rsidR="00592257">
              <w:t xml:space="preserve">ipe and </w:t>
            </w:r>
            <w:r w:rsidRPr="00EB5CDA" w:rsidR="00EE7763">
              <w:t>l</w:t>
            </w:r>
            <w:r w:rsidRPr="00EB5CDA" w:rsidR="00592257">
              <w:t xml:space="preserve">iquid </w:t>
            </w:r>
            <w:r w:rsidRPr="00EB5CDA" w:rsidR="00EE7763">
              <w:t>c</w:t>
            </w:r>
            <w:r w:rsidRPr="00EB5CDA" w:rsidR="00592257">
              <w:t xml:space="preserve">leaning and </w:t>
            </w:r>
            <w:r w:rsidRPr="00EB5CDA" w:rsidR="00EE7763">
              <w:t>p</w:t>
            </w:r>
            <w:r w:rsidRPr="00EB5CDA" w:rsidR="00592257">
              <w:t>olishing, and dry cleaning</w:t>
            </w:r>
            <w:r w:rsidRPr="00EB5CDA" w:rsidR="00EB5CDA">
              <w:t>.</w:t>
            </w:r>
            <w:r w:rsidR="00EB5CDA">
              <w:t xml:space="preserve"> </w:t>
            </w:r>
            <w:r w:rsidR="0045636A">
              <w:t>All other use categories use the manufacturing sector estimates.</w:t>
            </w:r>
          </w:p>
        </w:tc>
      </w:tr>
    </w:tbl>
    <w:p w:rsidR="009F1522" w:rsidRPr="001A0D53" w:rsidP="00CB1C05" w14:paraId="3CF76895" w14:textId="77777777">
      <w:r w:rsidRPr="001A0D53">
        <w:tab/>
        <w:t xml:space="preserve"> </w:t>
      </w:r>
    </w:p>
    <w:p w:rsidR="009457B5" w:rsidRPr="00F44F45" w:rsidP="00CB1C05" w14:paraId="7A73EB66" w14:textId="77777777">
      <w:pPr>
        <w:pStyle w:val="BodyText"/>
        <w:sectPr w:rsidSect="00CB1C05">
          <w:type w:val="nextColumn"/>
          <w:pgSz w:w="12240" w:h="15840" w:code="1"/>
          <w:pgMar w:top="1440" w:right="1440" w:bottom="1440" w:left="1440" w:header="1080" w:footer="720" w:gutter="0"/>
          <w:lnNumType w:countBy="1" w:restart="continuous"/>
          <w:pgNumType w:start="1" w:chapStyle="1"/>
          <w:cols w:space="720"/>
          <w:docGrid w:linePitch="360"/>
        </w:sectPr>
      </w:pPr>
      <w:r>
        <w:fldChar w:fldCharType="begin" w:fldLock="1"/>
      </w:r>
      <w:r>
        <w:instrText xml:space="preserve"> REF _Ref103947974 \h </w:instrText>
      </w:r>
      <w:r>
        <w:fldChar w:fldCharType="separate"/>
      </w:r>
      <w:r w:rsidRPr="00F44F45" w:rsidR="0092222B">
        <w:t xml:space="preserve">Table </w:t>
      </w:r>
      <w:r w:rsidR="0092222B">
        <w:rPr>
          <w:noProof/>
        </w:rPr>
        <w:t>8</w:t>
      </w:r>
      <w:r w:rsidR="0092222B">
        <w:noBreakHyphen/>
      </w:r>
      <w:r w:rsidR="0092222B">
        <w:rPr>
          <w:noProof/>
        </w:rPr>
        <w:t>6</w:t>
      </w:r>
      <w:r>
        <w:fldChar w:fldCharType="end"/>
      </w:r>
      <w:bookmarkStart w:id="1317" w:name="_Ref74555924"/>
      <w:r w:rsidRPr="00F44F45" w:rsidR="00B132F8">
        <w:t xml:space="preserve"> presents t</w:t>
      </w:r>
      <w:r w:rsidRPr="00F44F45" w:rsidR="00514E1E">
        <w:t xml:space="preserve">he mean </w:t>
      </w:r>
      <w:r w:rsidRPr="00F44F45" w:rsidR="00E172D4">
        <w:t xml:space="preserve">increase in </w:t>
      </w:r>
      <w:r w:rsidRPr="00F44F45" w:rsidR="00514E1E">
        <w:t xml:space="preserve">the LADC from </w:t>
      </w:r>
      <w:r w:rsidR="000D350D">
        <w:t>1</w:t>
      </w:r>
      <w:r w:rsidRPr="00F44F45" w:rsidR="00514E1E">
        <w:t xml:space="preserve"> year of </w:t>
      </w:r>
      <w:r w:rsidRPr="00F44F45" w:rsidR="00DB6F26">
        <w:t>b</w:t>
      </w:r>
      <w:r w:rsidRPr="00F44F45" w:rsidR="00E172D4">
        <w:t xml:space="preserve">aseline </w:t>
      </w:r>
      <w:r w:rsidRPr="00F44F45" w:rsidR="00514E1E">
        <w:t>occupational exposure</w:t>
      </w:r>
      <w:r w:rsidRPr="00F44F45" w:rsidR="00C945E1">
        <w:t>, with and without the baseline PPE adjustment</w:t>
      </w:r>
      <w:r w:rsidRPr="00F44F45" w:rsidR="00514E1E">
        <w:t>.</w:t>
      </w:r>
      <w:r w:rsidRPr="00F44F45" w:rsidR="006D50F7">
        <w:t xml:space="preserve"> </w:t>
      </w:r>
      <w:r w:rsidRPr="00F44F45" w:rsidR="00DE268F">
        <w:rPr>
          <w:color w:val="000000"/>
        </w:rPr>
        <w:t xml:space="preserve"> </w:t>
      </w:r>
    </w:p>
    <w:tbl>
      <w:tblPr>
        <w:tblW w:w="13230" w:type="dxa"/>
        <w:tblLook w:val="04A0"/>
      </w:tblPr>
      <w:tblGrid>
        <w:gridCol w:w="6570"/>
        <w:gridCol w:w="2520"/>
        <w:gridCol w:w="2070"/>
        <w:gridCol w:w="2070"/>
      </w:tblGrid>
      <w:tr w14:paraId="36B87216" w14:textId="77777777" w:rsidTr="00143DA3">
        <w:tblPrEx>
          <w:tblW w:w="13230" w:type="dxa"/>
          <w:tblLook w:val="04A0"/>
        </w:tblPrEx>
        <w:trPr>
          <w:tblHeader/>
        </w:trPr>
        <w:tc>
          <w:tcPr>
            <w:tcW w:w="13230" w:type="dxa"/>
            <w:gridSpan w:val="4"/>
            <w:tcBorders>
              <w:top w:val="nil"/>
              <w:left w:val="nil"/>
              <w:bottom w:val="single" w:sz="4" w:space="0" w:color="auto"/>
              <w:right w:val="nil"/>
            </w:tcBorders>
          </w:tcPr>
          <w:p w:rsidR="009F1522" w:rsidRPr="00F44F45" w:rsidP="00CB1C05" w14:paraId="4C1AAF00" w14:textId="77777777">
            <w:pPr>
              <w:pStyle w:val="TableTitleA"/>
            </w:pPr>
            <w:bookmarkStart w:id="1318" w:name="_Ref103947974"/>
            <w:bookmarkStart w:id="1319" w:name="_Ref104191162"/>
            <w:bookmarkStart w:id="1320" w:name="_Toc107219342"/>
            <w:bookmarkStart w:id="1321" w:name="_Toc121142691"/>
            <w:bookmarkStart w:id="1322" w:name="_Toc165379714"/>
            <w:bookmarkEnd w:id="1317"/>
            <w:r w:rsidRPr="00F44F45">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6</w:t>
            </w:r>
            <w:r w:rsidR="00BC4B5D">
              <w:rPr>
                <w:noProof/>
              </w:rPr>
              <w:fldChar w:fldCharType="end"/>
            </w:r>
            <w:bookmarkEnd w:id="1318"/>
            <w:r w:rsidRPr="00F44F45">
              <w:t xml:space="preserve">: Mean </w:t>
            </w:r>
            <w:r w:rsidRPr="00F44F45" w:rsidR="00D55009">
              <w:t>Increase</w:t>
            </w:r>
            <w:r w:rsidRPr="00F44F45">
              <w:t xml:space="preserve"> in LADC </w:t>
            </w:r>
            <w:r w:rsidRPr="00F44F45" w:rsidR="003B268A">
              <w:t xml:space="preserve">from One Year of </w:t>
            </w:r>
            <w:r w:rsidRPr="00F44F45" w:rsidR="00D17964">
              <w:t xml:space="preserve">Baseline </w:t>
            </w:r>
            <w:r w:rsidRPr="00F44F45" w:rsidR="008C5FE2">
              <w:t xml:space="preserve">Occupational </w:t>
            </w:r>
            <w:r w:rsidRPr="00F44F45" w:rsidR="003B268A">
              <w:t>Exposure, by Use Category</w:t>
            </w:r>
            <w:r w:rsidRPr="00F44F45" w:rsidR="008C5FE2">
              <w:t xml:space="preserve"> and </w:t>
            </w:r>
            <w:r w:rsidRPr="00F44F45" w:rsidR="00DC16BD">
              <w:t>Exposure Type</w:t>
            </w:r>
            <w:bookmarkEnd w:id="1319"/>
            <w:bookmarkEnd w:id="1320"/>
            <w:bookmarkEnd w:id="1321"/>
            <w:bookmarkEnd w:id="1322"/>
          </w:p>
        </w:tc>
      </w:tr>
      <w:tr w14:paraId="7F0A8F0D" w14:textId="77777777" w:rsidTr="00143DA3">
        <w:tblPrEx>
          <w:tblW w:w="13230" w:type="dxa"/>
          <w:tblLook w:val="04A0"/>
        </w:tblPrEx>
        <w:trPr>
          <w:trHeight w:val="578"/>
          <w:tblHeader/>
        </w:trPr>
        <w:tc>
          <w:tcPr>
            <w:tcW w:w="6570" w:type="dxa"/>
            <w:vMerge w:val="restart"/>
            <w:tcBorders>
              <w:top w:val="single" w:sz="4" w:space="0" w:color="auto"/>
              <w:left w:val="single" w:sz="4" w:space="0" w:color="auto"/>
              <w:right w:val="single" w:sz="4" w:space="0" w:color="auto"/>
            </w:tcBorders>
            <w:shd w:val="clear" w:color="auto" w:fill="48A9C5"/>
            <w:vAlign w:val="center"/>
          </w:tcPr>
          <w:p w:rsidR="00F90FF5" w:rsidRPr="00F44F45" w:rsidP="00CB1C05" w14:paraId="5CFD7CB9" w14:textId="77777777">
            <w:pPr>
              <w:pStyle w:val="TableSubtitle"/>
            </w:pPr>
            <w:r w:rsidRPr="00F44F45">
              <w:t>Use Category</w:t>
            </w:r>
          </w:p>
        </w:tc>
        <w:tc>
          <w:tcPr>
            <w:tcW w:w="2520" w:type="dxa"/>
            <w:vMerge w:val="restart"/>
            <w:tcBorders>
              <w:top w:val="single" w:sz="4" w:space="0" w:color="auto"/>
              <w:left w:val="single" w:sz="4" w:space="0" w:color="auto"/>
              <w:right w:val="single" w:sz="4" w:space="0" w:color="auto"/>
            </w:tcBorders>
            <w:shd w:val="clear" w:color="auto" w:fill="48A9C5"/>
            <w:vAlign w:val="center"/>
          </w:tcPr>
          <w:p w:rsidR="00F90FF5" w:rsidRPr="00F44F45" w:rsidP="00CB1C05" w14:paraId="03A6B108" w14:textId="77777777">
            <w:pPr>
              <w:pStyle w:val="TableSubtitle"/>
            </w:pPr>
            <w:r w:rsidRPr="00F44F45">
              <w:t>Exposure Type</w:t>
            </w:r>
          </w:p>
        </w:tc>
        <w:tc>
          <w:tcPr>
            <w:tcW w:w="4140" w:type="dxa"/>
            <w:gridSpan w:val="2"/>
            <w:tcBorders>
              <w:top w:val="single" w:sz="4" w:space="0" w:color="auto"/>
              <w:left w:val="single" w:sz="4" w:space="0" w:color="auto"/>
              <w:right w:val="single" w:sz="4" w:space="0" w:color="auto"/>
            </w:tcBorders>
            <w:shd w:val="clear" w:color="auto" w:fill="48A9C5"/>
            <w:vAlign w:val="center"/>
          </w:tcPr>
          <w:p w:rsidR="00F90FF5" w:rsidRPr="00F44F45" w:rsidP="00CB1C05" w14:paraId="2CE241FF" w14:textId="77777777">
            <w:pPr>
              <w:pStyle w:val="TableSubtitle"/>
            </w:pPr>
            <w:r w:rsidRPr="00F44F45">
              <w:t xml:space="preserve">Mean Change in LADC from </w:t>
            </w:r>
            <w:r w:rsidR="000D350D">
              <w:t>1</w:t>
            </w:r>
            <w:r w:rsidRPr="00F44F45" w:rsidR="000D350D">
              <w:t xml:space="preserve"> </w:t>
            </w:r>
            <w:r w:rsidRPr="00F44F45">
              <w:t xml:space="preserve">Year of Occupational Exposure </w:t>
            </w:r>
            <w:r w:rsidRPr="00F44F45" w:rsidR="00191009">
              <w:t>(</w:t>
            </w:r>
            <w:r w:rsidRPr="00F44F45">
              <w:t>µg/m</w:t>
            </w:r>
            <w:r w:rsidRPr="00F44F45">
              <w:rPr>
                <w:vertAlign w:val="superscript"/>
              </w:rPr>
              <w:t>3</w:t>
            </w:r>
            <w:r w:rsidRPr="00F44F45" w:rsidR="00191009">
              <w:t>)</w:t>
            </w:r>
          </w:p>
        </w:tc>
      </w:tr>
      <w:tr w14:paraId="62620AEF" w14:textId="77777777" w:rsidTr="00F9240F">
        <w:tblPrEx>
          <w:tblW w:w="13230" w:type="dxa"/>
          <w:tblLook w:val="04A0"/>
        </w:tblPrEx>
        <w:trPr>
          <w:trHeight w:val="577"/>
          <w:tblHeader/>
        </w:trPr>
        <w:tc>
          <w:tcPr>
            <w:tcW w:w="6570" w:type="dxa"/>
            <w:vMerge/>
            <w:tcBorders>
              <w:left w:val="single" w:sz="4" w:space="0" w:color="auto"/>
              <w:bottom w:val="single" w:sz="4" w:space="0" w:color="auto"/>
              <w:right w:val="single" w:sz="4" w:space="0" w:color="auto"/>
            </w:tcBorders>
            <w:shd w:val="clear" w:color="auto" w:fill="48A9C5"/>
            <w:vAlign w:val="center"/>
          </w:tcPr>
          <w:p w:rsidR="00F90FF5" w:rsidRPr="00F44F45" w:rsidP="00CB1C05" w14:paraId="531EE77F" w14:textId="77777777">
            <w:pPr>
              <w:pStyle w:val="TableSubtitle"/>
            </w:pPr>
          </w:p>
        </w:tc>
        <w:tc>
          <w:tcPr>
            <w:tcW w:w="2520" w:type="dxa"/>
            <w:vMerge/>
            <w:tcBorders>
              <w:left w:val="single" w:sz="4" w:space="0" w:color="auto"/>
              <w:bottom w:val="single" w:sz="4" w:space="0" w:color="auto"/>
              <w:right w:val="single" w:sz="4" w:space="0" w:color="auto"/>
            </w:tcBorders>
            <w:shd w:val="clear" w:color="auto" w:fill="48A9C5"/>
            <w:vAlign w:val="center"/>
          </w:tcPr>
          <w:p w:rsidR="00F90FF5" w:rsidRPr="00F44F45" w:rsidP="00CB1C05" w14:paraId="63A3E40D" w14:textId="77777777">
            <w:pPr>
              <w:pStyle w:val="TableSubtitle"/>
            </w:pPr>
          </w:p>
        </w:tc>
        <w:tc>
          <w:tcPr>
            <w:tcW w:w="2070" w:type="dxa"/>
            <w:tcBorders>
              <w:top w:val="single" w:sz="4" w:space="0" w:color="auto"/>
              <w:left w:val="single" w:sz="4" w:space="0" w:color="auto"/>
              <w:bottom w:val="single" w:sz="4" w:space="0" w:color="auto"/>
              <w:right w:val="single" w:sz="4" w:space="0" w:color="auto"/>
            </w:tcBorders>
            <w:shd w:val="clear" w:color="auto" w:fill="48A9C5"/>
            <w:vAlign w:val="center"/>
          </w:tcPr>
          <w:p w:rsidR="00F90FF5" w:rsidRPr="00F44F45" w:rsidP="00CB1C05" w14:paraId="2170BCA9" w14:textId="77777777">
            <w:pPr>
              <w:pStyle w:val="TableSubtitle"/>
            </w:pPr>
            <w:r w:rsidRPr="00F44F45">
              <w:t>Without Accounting for Baseline PPE Use</w:t>
            </w:r>
          </w:p>
        </w:tc>
        <w:tc>
          <w:tcPr>
            <w:tcW w:w="2070" w:type="dxa"/>
            <w:tcBorders>
              <w:top w:val="single" w:sz="4" w:space="0" w:color="auto"/>
              <w:left w:val="single" w:sz="4" w:space="0" w:color="auto"/>
              <w:bottom w:val="single" w:sz="4" w:space="0" w:color="auto"/>
              <w:right w:val="single" w:sz="4" w:space="0" w:color="auto"/>
            </w:tcBorders>
            <w:shd w:val="clear" w:color="auto" w:fill="48A9C5"/>
            <w:vAlign w:val="center"/>
          </w:tcPr>
          <w:p w:rsidR="00F90FF5" w:rsidRPr="00F44F45" w:rsidP="00CB1C05" w14:paraId="7D02757C" w14:textId="77777777">
            <w:pPr>
              <w:pStyle w:val="TableSubtitle"/>
            </w:pPr>
            <w:r w:rsidRPr="00F44F45">
              <w:t>After Accounting for Baseline PPE Use</w:t>
            </w:r>
          </w:p>
        </w:tc>
      </w:tr>
      <w:tr w14:paraId="25B01762"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F9240F" w:rsidP="00CB1C05" w14:paraId="664A5A73" w14:textId="77777777">
            <w:pPr>
              <w:pStyle w:val="LTableTextAbt"/>
            </w:pPr>
            <w:r w:rsidRPr="00F9240F">
              <w:rPr>
                <w:szCs w:val="18"/>
              </w:rPr>
              <w:t>Manufacturing</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F9240F" w:rsidP="00CB1C05" w14:paraId="4D7CCFA2" w14:textId="77777777">
            <w:pPr>
              <w:pStyle w:val="LTableTextAbt"/>
              <w:jc w:val="center"/>
            </w:pPr>
            <w:r w:rsidRPr="00F9240F">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F9240F" w:rsidP="00CB1C05" w14:paraId="48365C3B" w14:textId="77777777">
            <w:pPr>
              <w:pStyle w:val="RTableTextAbt"/>
              <w:ind w:right="436"/>
            </w:pPr>
            <w:r w:rsidRPr="00EF3524">
              <w:t>0.003436</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687D303A" w14:textId="77777777">
            <w:pPr>
              <w:pStyle w:val="RTableTextAbt"/>
              <w:ind w:right="436"/>
              <w:rPr>
                <w:highlight w:val="yellow"/>
              </w:rPr>
            </w:pPr>
            <w:r w:rsidRPr="00EF3524">
              <w:t>0.002508</w:t>
            </w:r>
          </w:p>
        </w:tc>
      </w:tr>
      <w:tr w14:paraId="16FA150D"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F9240F" w:rsidP="00CB1C05" w14:paraId="6F7DDD2C" w14:textId="77777777">
            <w:pPr>
              <w:pStyle w:val="LTableTextAbt"/>
            </w:pPr>
            <w:r w:rsidRPr="00F9240F">
              <w:rPr>
                <w:szCs w:val="18"/>
              </w:rPr>
              <w:t>Manufacturing</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F9240F" w:rsidP="00CB1C05" w14:paraId="4A9AC144" w14:textId="77777777">
            <w:pPr>
              <w:pStyle w:val="LTableTextAbt"/>
              <w:jc w:val="center"/>
            </w:pPr>
            <w:r w:rsidRPr="00F9240F">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F9240F" w:rsidP="00CB1C05" w14:paraId="2DF53747" w14:textId="77777777">
            <w:pPr>
              <w:pStyle w:val="RTableTextAbt"/>
              <w:ind w:right="436"/>
            </w:pPr>
            <w:r w:rsidRPr="00EF3524">
              <w:t>0.000119</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33567603" w14:textId="77777777">
            <w:pPr>
              <w:pStyle w:val="RTableTextAbt"/>
              <w:ind w:right="436"/>
              <w:rPr>
                <w:highlight w:val="yellow"/>
              </w:rPr>
            </w:pPr>
            <w:r w:rsidRPr="00EF3524">
              <w:t>0.000087</w:t>
            </w:r>
          </w:p>
        </w:tc>
      </w:tr>
      <w:tr w14:paraId="619C2AA9"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130663E6" w14:textId="77777777">
            <w:pPr>
              <w:pStyle w:val="LTableTextAbt"/>
              <w:rPr>
                <w:highlight w:val="yellow"/>
              </w:rPr>
            </w:pPr>
            <w:r>
              <w:rPr>
                <w:szCs w:val="18"/>
              </w:rPr>
              <w:t>Import/Repackage</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77332FAA"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01B8870B" w14:textId="77777777">
            <w:pPr>
              <w:pStyle w:val="RTableTextAbt"/>
              <w:ind w:right="436"/>
              <w:rPr>
                <w:highlight w:val="yellow"/>
              </w:rPr>
            </w:pPr>
            <w:r w:rsidRPr="00EF3524">
              <w:t>0.001598</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1F217542" w14:textId="77777777">
            <w:pPr>
              <w:pStyle w:val="RTableTextAbt"/>
              <w:ind w:right="436"/>
              <w:rPr>
                <w:highlight w:val="yellow"/>
              </w:rPr>
            </w:pPr>
            <w:r w:rsidRPr="00EF3524">
              <w:t>0.001166</w:t>
            </w:r>
          </w:p>
        </w:tc>
      </w:tr>
      <w:tr w14:paraId="1B9F90F2"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3F1D8364" w14:textId="77777777">
            <w:pPr>
              <w:pStyle w:val="LTableTextAbt"/>
              <w:rPr>
                <w:highlight w:val="yellow"/>
              </w:rPr>
            </w:pPr>
            <w:r>
              <w:rPr>
                <w:szCs w:val="18"/>
              </w:rPr>
              <w:t>Reactant/Intermediate</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6A465FAE"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28D17393" w14:textId="77777777">
            <w:pPr>
              <w:pStyle w:val="RTableTextAbt"/>
              <w:ind w:right="436"/>
              <w:rPr>
                <w:highlight w:val="yellow"/>
              </w:rPr>
            </w:pPr>
            <w:r w:rsidRPr="00EF3524">
              <w:t>0.003436</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064B8E52" w14:textId="77777777">
            <w:pPr>
              <w:pStyle w:val="RTableTextAbt"/>
              <w:ind w:right="436"/>
              <w:rPr>
                <w:highlight w:val="yellow"/>
              </w:rPr>
            </w:pPr>
            <w:r w:rsidRPr="00EF3524">
              <w:t>0.002508</w:t>
            </w:r>
          </w:p>
        </w:tc>
      </w:tr>
      <w:tr w14:paraId="381320DC"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53884D62" w14:textId="77777777">
            <w:pPr>
              <w:pStyle w:val="LTableTextAbt"/>
              <w:rPr>
                <w:highlight w:val="yellow"/>
              </w:rPr>
            </w:pPr>
            <w:r>
              <w:rPr>
                <w:szCs w:val="18"/>
              </w:rPr>
              <w:t>Reactant/Intermediate</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2F0D8EA8"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362685A5" w14:textId="77777777">
            <w:pPr>
              <w:pStyle w:val="RTableTextAbt"/>
              <w:ind w:right="436"/>
              <w:rPr>
                <w:highlight w:val="yellow"/>
              </w:rPr>
            </w:pPr>
            <w:r w:rsidRPr="00EF3524">
              <w:t>0.000119</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7EE1D0C5" w14:textId="77777777">
            <w:pPr>
              <w:pStyle w:val="RTableTextAbt"/>
              <w:ind w:right="436"/>
              <w:rPr>
                <w:highlight w:val="yellow"/>
              </w:rPr>
            </w:pPr>
            <w:r w:rsidRPr="00EF3524">
              <w:t>0.000087</w:t>
            </w:r>
          </w:p>
        </w:tc>
      </w:tr>
      <w:tr w14:paraId="7DA94DE7"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50E0652C" w14:textId="77777777">
            <w:pPr>
              <w:pStyle w:val="LTableTextAbt"/>
              <w:rPr>
                <w:highlight w:val="yellow"/>
              </w:rPr>
            </w:pPr>
            <w:r>
              <w:rPr>
                <w:szCs w:val="18"/>
              </w:rPr>
              <w:t>Processing Aid in Petrochemical Manufacturing</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4B962D3D"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5B525859" w14:textId="77777777">
            <w:pPr>
              <w:pStyle w:val="RTableTextAbt"/>
              <w:ind w:right="436"/>
              <w:rPr>
                <w:highlight w:val="yellow"/>
              </w:rPr>
            </w:pPr>
            <w:r w:rsidRPr="00EF3524">
              <w:t>0.000905</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01142A59" w14:textId="77777777">
            <w:pPr>
              <w:pStyle w:val="RTableTextAbt"/>
              <w:ind w:right="436"/>
              <w:rPr>
                <w:highlight w:val="yellow"/>
              </w:rPr>
            </w:pPr>
            <w:r w:rsidRPr="00EF3524">
              <w:t>0.000661</w:t>
            </w:r>
          </w:p>
        </w:tc>
      </w:tr>
      <w:tr w14:paraId="038CB840"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631E9240" w14:textId="77777777">
            <w:pPr>
              <w:pStyle w:val="LTableTextAbt"/>
              <w:rPr>
                <w:highlight w:val="yellow"/>
              </w:rPr>
            </w:pPr>
            <w:r>
              <w:rPr>
                <w:szCs w:val="18"/>
              </w:rPr>
              <w:t>Production of Maskant for Chemical Milling</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26DD85E1"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1B65E068" w14:textId="77777777">
            <w:pPr>
              <w:pStyle w:val="RTableTextAbt"/>
              <w:ind w:right="436"/>
              <w:rPr>
                <w:highlight w:val="yellow"/>
              </w:rPr>
            </w:pPr>
            <w:r w:rsidRPr="00EF3524">
              <w:t>0.001361</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2E5EBD30" w14:textId="77777777">
            <w:pPr>
              <w:pStyle w:val="RTableTextAbt"/>
              <w:ind w:right="436"/>
              <w:rPr>
                <w:highlight w:val="yellow"/>
              </w:rPr>
            </w:pPr>
            <w:r w:rsidRPr="00EF3524">
              <w:t>0.000993</w:t>
            </w:r>
          </w:p>
        </w:tc>
      </w:tr>
      <w:tr w14:paraId="0770D8C8"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4885329C" w14:textId="77777777">
            <w:pPr>
              <w:pStyle w:val="LTableTextAbt"/>
              <w:rPr>
                <w:highlight w:val="yellow"/>
              </w:rPr>
            </w:pPr>
            <w:r>
              <w:rPr>
                <w:szCs w:val="18"/>
              </w:rPr>
              <w:t>Use as Maskant for Chemical Milling</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38F36FD3"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6E15D3BB" w14:textId="77777777">
            <w:pPr>
              <w:pStyle w:val="RTableTextAbt"/>
              <w:ind w:right="436"/>
              <w:rPr>
                <w:highlight w:val="yellow"/>
              </w:rPr>
            </w:pPr>
            <w:r w:rsidRPr="00EF3524">
              <w:t>0.045201</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5668A438" w14:textId="77777777">
            <w:pPr>
              <w:pStyle w:val="RTableTextAbt"/>
              <w:ind w:right="436"/>
              <w:rPr>
                <w:highlight w:val="yellow"/>
              </w:rPr>
            </w:pPr>
            <w:r w:rsidRPr="00EF3524">
              <w:t>0.032989</w:t>
            </w:r>
          </w:p>
        </w:tc>
      </w:tr>
      <w:tr w14:paraId="49420E48"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0F391B5E" w14:textId="77777777">
            <w:pPr>
              <w:pStyle w:val="LTableTextAbt"/>
              <w:rPr>
                <w:highlight w:val="yellow"/>
              </w:rPr>
            </w:pPr>
            <w:r>
              <w:rPr>
                <w:szCs w:val="18"/>
              </w:rPr>
              <w:t>Use as Maskant for Chemical Milling</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1CDBAD28"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328EA05D" w14:textId="77777777">
            <w:pPr>
              <w:pStyle w:val="RTableTextAbt"/>
              <w:ind w:right="436"/>
              <w:rPr>
                <w:highlight w:val="yellow"/>
              </w:rPr>
            </w:pPr>
            <w:r w:rsidRPr="00EF3524">
              <w:t>0.003378</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24AAD88B" w14:textId="77777777">
            <w:pPr>
              <w:pStyle w:val="RTableTextAbt"/>
              <w:ind w:right="436"/>
              <w:rPr>
                <w:highlight w:val="yellow"/>
              </w:rPr>
            </w:pPr>
            <w:r w:rsidRPr="00EF3524">
              <w:t>0.002466</w:t>
            </w:r>
          </w:p>
        </w:tc>
      </w:tr>
      <w:tr w14:paraId="5FFAB5CD"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062ACC6E" w14:textId="77777777">
            <w:pPr>
              <w:pStyle w:val="LTableTextAbt"/>
              <w:rPr>
                <w:highlight w:val="yellow"/>
              </w:rPr>
            </w:pPr>
            <w:r>
              <w:rPr>
                <w:szCs w:val="18"/>
              </w:rPr>
              <w:t>Vapor Degreasing: Open Top Vapor Degreasing (OTVD)</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32F15D7F"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709C9A30" w14:textId="77777777">
            <w:pPr>
              <w:pStyle w:val="RTableTextAbt"/>
              <w:ind w:right="436"/>
              <w:rPr>
                <w:highlight w:val="yellow"/>
              </w:rPr>
            </w:pPr>
            <w:r w:rsidRPr="00EF3524">
              <w:t>0.024277</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42D42776" w14:textId="77777777">
            <w:pPr>
              <w:pStyle w:val="RTableTextAbt"/>
              <w:ind w:right="436"/>
              <w:rPr>
                <w:highlight w:val="yellow"/>
              </w:rPr>
            </w:pPr>
            <w:r w:rsidRPr="00EF3524">
              <w:t>0.017718</w:t>
            </w:r>
          </w:p>
        </w:tc>
      </w:tr>
      <w:tr w14:paraId="59A290F3"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301D74CE" w14:textId="77777777">
            <w:pPr>
              <w:pStyle w:val="LTableTextAbt"/>
              <w:rPr>
                <w:highlight w:val="yellow"/>
              </w:rPr>
            </w:pPr>
            <w:r>
              <w:rPr>
                <w:szCs w:val="18"/>
              </w:rPr>
              <w:t>Vapor Degreasing: Open Top Vapor Degreasing (OTVD)</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7516DBEC"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08FFEBD1" w14:textId="77777777">
            <w:pPr>
              <w:pStyle w:val="RTableTextAbt"/>
              <w:ind w:right="436"/>
              <w:rPr>
                <w:highlight w:val="yellow"/>
              </w:rPr>
            </w:pPr>
            <w:r w:rsidRPr="00EF3524">
              <w:t>0.004187</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5D0666CC" w14:textId="77777777">
            <w:pPr>
              <w:pStyle w:val="RTableTextAbt"/>
              <w:ind w:right="436"/>
              <w:rPr>
                <w:highlight w:val="yellow"/>
              </w:rPr>
            </w:pPr>
            <w:r w:rsidRPr="00EF3524">
              <w:t>0.003056</w:t>
            </w:r>
          </w:p>
        </w:tc>
      </w:tr>
      <w:tr w14:paraId="13218B40"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4C9FA93F" w14:textId="77777777">
            <w:pPr>
              <w:pStyle w:val="LTableTextAbt"/>
              <w:rPr>
                <w:highlight w:val="yellow"/>
              </w:rPr>
            </w:pPr>
            <w:r>
              <w:rPr>
                <w:szCs w:val="18"/>
              </w:rPr>
              <w:t>Vapor Degreasing: Enclosed Vapor Degreasing (EVD)</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242CB01A"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616CA398" w14:textId="77777777">
            <w:pPr>
              <w:pStyle w:val="RTableTextAbt"/>
              <w:ind w:right="436"/>
              <w:rPr>
                <w:highlight w:val="yellow"/>
              </w:rPr>
            </w:pPr>
            <w:r w:rsidRPr="00EF3524">
              <w:t>0.000283</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1FCCE95E" w14:textId="77777777">
            <w:pPr>
              <w:pStyle w:val="RTableTextAbt"/>
              <w:ind w:right="436"/>
              <w:rPr>
                <w:highlight w:val="yellow"/>
              </w:rPr>
            </w:pPr>
            <w:r w:rsidRPr="00EF3524">
              <w:t>0.000206</w:t>
            </w:r>
          </w:p>
        </w:tc>
      </w:tr>
      <w:tr w14:paraId="79E4B576"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08E7D066" w14:textId="77777777">
            <w:pPr>
              <w:pStyle w:val="LTableTextAbt"/>
              <w:rPr>
                <w:highlight w:val="yellow"/>
              </w:rPr>
            </w:pPr>
            <w:r>
              <w:rPr>
                <w:szCs w:val="18"/>
              </w:rPr>
              <w:t>Vapor Degreasing: Enclosed Vapor Degreasing (EVD)</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40328ABC"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6E01122E" w14:textId="77777777">
            <w:pPr>
              <w:pStyle w:val="RTableTextAbt"/>
              <w:ind w:right="436"/>
              <w:rPr>
                <w:highlight w:val="yellow"/>
              </w:rPr>
            </w:pPr>
            <w:r w:rsidRPr="00EF3524">
              <w:t>0.000197</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3A235E48" w14:textId="77777777">
            <w:pPr>
              <w:pStyle w:val="RTableTextAbt"/>
              <w:ind w:right="436"/>
              <w:rPr>
                <w:highlight w:val="yellow"/>
              </w:rPr>
            </w:pPr>
            <w:r w:rsidRPr="00EF3524">
              <w:t>0.000144</w:t>
            </w:r>
          </w:p>
        </w:tc>
      </w:tr>
      <w:tr w14:paraId="47609DB7"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561270BE" w14:textId="77777777">
            <w:pPr>
              <w:pStyle w:val="LTableTextAbt"/>
              <w:rPr>
                <w:highlight w:val="yellow"/>
              </w:rPr>
            </w:pPr>
            <w:r>
              <w:rPr>
                <w:szCs w:val="18"/>
              </w:rPr>
              <w:t>Vapor Degreasing: Conveyorized Vapor Degreasing (CVD)</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1C7C130D"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5EF38E05" w14:textId="77777777">
            <w:pPr>
              <w:pStyle w:val="RTableTextAbt"/>
              <w:ind w:right="436"/>
              <w:rPr>
                <w:highlight w:val="yellow"/>
              </w:rPr>
            </w:pPr>
            <w:r w:rsidRPr="00EF3524">
              <w:t>0.237751</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409C4DC7" w14:textId="77777777">
            <w:pPr>
              <w:pStyle w:val="RTableTextAbt"/>
              <w:ind w:right="436"/>
              <w:rPr>
                <w:highlight w:val="yellow"/>
              </w:rPr>
            </w:pPr>
            <w:r w:rsidRPr="00EF3524">
              <w:t>0.173516</w:t>
            </w:r>
          </w:p>
        </w:tc>
      </w:tr>
      <w:tr w14:paraId="4AACCD9D"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608F47D3" w14:textId="77777777">
            <w:pPr>
              <w:pStyle w:val="LTableTextAbt"/>
              <w:rPr>
                <w:highlight w:val="yellow"/>
              </w:rPr>
            </w:pPr>
            <w:r>
              <w:rPr>
                <w:szCs w:val="18"/>
              </w:rPr>
              <w:t>Vapor Degreasing: Conveyorized Vapor Degreasing (CVD)</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73C35B64"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28960131" w14:textId="77777777">
            <w:pPr>
              <w:pStyle w:val="RTableTextAbt"/>
              <w:ind w:right="436"/>
              <w:rPr>
                <w:highlight w:val="yellow"/>
              </w:rPr>
            </w:pPr>
            <w:r w:rsidRPr="00EF3524">
              <w:t>0.133579</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1DB88401" w14:textId="77777777">
            <w:pPr>
              <w:pStyle w:val="RTableTextAbt"/>
              <w:ind w:right="436"/>
              <w:rPr>
                <w:highlight w:val="yellow"/>
              </w:rPr>
            </w:pPr>
            <w:r w:rsidRPr="00EF3524">
              <w:t>0.097489</w:t>
            </w:r>
          </w:p>
        </w:tc>
      </w:tr>
      <w:tr w14:paraId="0C6FA055"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6258E32A" w14:textId="77777777">
            <w:pPr>
              <w:pStyle w:val="LTableTextAbt"/>
              <w:rPr>
                <w:highlight w:val="yellow"/>
              </w:rPr>
            </w:pPr>
            <w:r>
              <w:rPr>
                <w:szCs w:val="18"/>
              </w:rPr>
              <w:t>Recycling and Disposal</w:t>
            </w:r>
          </w:p>
        </w:tc>
        <w:tc>
          <w:tcPr>
            <w:tcW w:w="2520" w:type="dxa"/>
            <w:tcBorders>
              <w:top w:val="single" w:sz="4" w:space="0" w:color="auto"/>
              <w:left w:val="single" w:sz="4" w:space="0" w:color="auto"/>
              <w:bottom w:val="single" w:sz="4" w:space="0" w:color="auto"/>
              <w:right w:val="single" w:sz="4" w:space="0" w:color="auto"/>
            </w:tcBorders>
            <w:vAlign w:val="center"/>
          </w:tcPr>
          <w:p w:rsidR="00F9240F" w:rsidRPr="0065459D" w:rsidP="00CB1C05" w14:paraId="070FA804"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F9240F" w:rsidRPr="0065459D" w:rsidP="00CB1C05" w14:paraId="7EAD4830" w14:textId="77777777">
            <w:pPr>
              <w:pStyle w:val="RTableTextAbt"/>
              <w:ind w:right="436"/>
              <w:rPr>
                <w:highlight w:val="yellow"/>
              </w:rPr>
            </w:pPr>
            <w:r w:rsidRPr="00EF3524">
              <w:t>0.000080</w:t>
            </w:r>
          </w:p>
        </w:tc>
        <w:tc>
          <w:tcPr>
            <w:tcW w:w="2070" w:type="dxa"/>
            <w:tcBorders>
              <w:top w:val="single" w:sz="4" w:space="0" w:color="auto"/>
              <w:left w:val="nil"/>
              <w:bottom w:val="single" w:sz="4" w:space="0" w:color="auto"/>
              <w:right w:val="single" w:sz="4" w:space="0" w:color="auto"/>
            </w:tcBorders>
            <w:shd w:val="clear" w:color="auto" w:fill="auto"/>
          </w:tcPr>
          <w:p w:rsidR="00F9240F" w:rsidRPr="0065459D" w:rsidP="00CB1C05" w14:paraId="58B7561E" w14:textId="77777777">
            <w:pPr>
              <w:pStyle w:val="RTableTextAbt"/>
              <w:ind w:right="436"/>
              <w:rPr>
                <w:highlight w:val="yellow"/>
              </w:rPr>
            </w:pPr>
            <w:r w:rsidRPr="00EF3524">
              <w:t>0.000071</w:t>
            </w:r>
          </w:p>
        </w:tc>
      </w:tr>
      <w:tr w14:paraId="77F4C200" w14:textId="77777777" w:rsidTr="00F65C52">
        <w:tblPrEx>
          <w:tblW w:w="13230" w:type="dxa"/>
          <w:tblLook w:val="04A0"/>
        </w:tblPrEx>
        <w:trPr>
          <w:trHeight w:val="233"/>
        </w:trPr>
        <w:tc>
          <w:tcPr>
            <w:tcW w:w="6570" w:type="dxa"/>
            <w:tcBorders>
              <w:top w:val="single" w:sz="4" w:space="0" w:color="auto"/>
              <w:left w:val="single" w:sz="4" w:space="0" w:color="auto"/>
              <w:bottom w:val="single" w:sz="4" w:space="0" w:color="auto"/>
              <w:right w:val="single" w:sz="4" w:space="0" w:color="auto"/>
            </w:tcBorders>
            <w:vAlign w:val="bottom"/>
          </w:tcPr>
          <w:p w:rsidR="00B67059" w:rsidRPr="0065459D" w:rsidP="00CB1C05" w14:paraId="316691C8" w14:textId="77777777">
            <w:pPr>
              <w:pStyle w:val="LTableTextAbt"/>
              <w:rPr>
                <w:highlight w:val="yellow"/>
              </w:rPr>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2520" w:type="dxa"/>
            <w:tcBorders>
              <w:top w:val="single" w:sz="4" w:space="0" w:color="auto"/>
              <w:left w:val="single" w:sz="4" w:space="0" w:color="auto"/>
              <w:bottom w:val="single" w:sz="4" w:space="0" w:color="auto"/>
              <w:right w:val="single" w:sz="4" w:space="0" w:color="auto"/>
            </w:tcBorders>
            <w:vAlign w:val="center"/>
          </w:tcPr>
          <w:p w:rsidR="00B67059" w:rsidRPr="0065459D" w:rsidP="00CB1C05" w14:paraId="46F36246"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67059" w:rsidRPr="0065459D" w:rsidP="00CB1C05" w14:paraId="020DEF40" w14:textId="77777777">
            <w:pPr>
              <w:pStyle w:val="RTableTextAbt"/>
              <w:ind w:right="436"/>
              <w:rPr>
                <w:highlight w:val="yellow"/>
              </w:rPr>
            </w:pPr>
            <w:r>
              <w:rPr>
                <w:szCs w:val="18"/>
              </w:rPr>
              <w:t>0.001361</w:t>
            </w:r>
          </w:p>
        </w:tc>
        <w:tc>
          <w:tcPr>
            <w:tcW w:w="2070" w:type="dxa"/>
            <w:tcBorders>
              <w:top w:val="single" w:sz="4" w:space="0" w:color="auto"/>
              <w:left w:val="nil"/>
              <w:bottom w:val="single" w:sz="4" w:space="0" w:color="auto"/>
              <w:right w:val="single" w:sz="4" w:space="0" w:color="auto"/>
            </w:tcBorders>
            <w:shd w:val="clear" w:color="auto" w:fill="auto"/>
            <w:vAlign w:val="center"/>
          </w:tcPr>
          <w:p w:rsidR="00B67059" w:rsidRPr="0065459D" w:rsidP="00CB1C05" w14:paraId="6BA0193A" w14:textId="77777777">
            <w:pPr>
              <w:pStyle w:val="RTableTextAbt"/>
              <w:ind w:right="436"/>
              <w:rPr>
                <w:highlight w:val="yellow"/>
              </w:rPr>
            </w:pPr>
            <w:r>
              <w:rPr>
                <w:szCs w:val="18"/>
              </w:rPr>
              <w:t>0.000993</w:t>
            </w:r>
          </w:p>
        </w:tc>
      </w:tr>
      <w:tr w14:paraId="14317400" w14:textId="77777777" w:rsidTr="00F65C52">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bottom"/>
          </w:tcPr>
          <w:p w:rsidR="00B67059" w:rsidRPr="0065459D" w:rsidP="00CB1C05" w14:paraId="03C37B8E" w14:textId="77777777">
            <w:pPr>
              <w:pStyle w:val="LTableTextAbt"/>
              <w:rPr>
                <w:highlight w:val="yellow"/>
              </w:rPr>
            </w:pPr>
            <w:r w:rsidRPr="00775537">
              <w:rPr>
                <w:szCs w:val="18"/>
              </w:rPr>
              <w:t xml:space="preserve">Incorporation into Other Formulation, Mixture, and </w:t>
            </w:r>
            <w:r w:rsidR="007A0C4C">
              <w:rPr>
                <w:szCs w:val="18"/>
              </w:rPr>
              <w:t>Reaction Products (Aerosol)</w:t>
            </w:r>
          </w:p>
        </w:tc>
        <w:tc>
          <w:tcPr>
            <w:tcW w:w="2520" w:type="dxa"/>
            <w:tcBorders>
              <w:top w:val="single" w:sz="4" w:space="0" w:color="auto"/>
              <w:left w:val="single" w:sz="4" w:space="0" w:color="auto"/>
              <w:bottom w:val="single" w:sz="4" w:space="0" w:color="auto"/>
              <w:right w:val="single" w:sz="4" w:space="0" w:color="auto"/>
            </w:tcBorders>
            <w:vAlign w:val="center"/>
          </w:tcPr>
          <w:p w:rsidR="00B67059" w:rsidRPr="0065459D" w:rsidP="00CB1C05" w14:paraId="7D67AC4E"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67059" w:rsidRPr="0065459D" w:rsidP="00CB1C05" w14:paraId="0D4A359C" w14:textId="77777777">
            <w:pPr>
              <w:pStyle w:val="RTableTextAbt"/>
              <w:ind w:right="436"/>
              <w:rPr>
                <w:highlight w:val="yellow"/>
              </w:rPr>
            </w:pPr>
            <w:r>
              <w:rPr>
                <w:szCs w:val="18"/>
              </w:rPr>
              <w:t>0.031581</w:t>
            </w:r>
          </w:p>
        </w:tc>
        <w:tc>
          <w:tcPr>
            <w:tcW w:w="2070" w:type="dxa"/>
            <w:tcBorders>
              <w:top w:val="single" w:sz="4" w:space="0" w:color="auto"/>
              <w:left w:val="nil"/>
              <w:bottom w:val="single" w:sz="4" w:space="0" w:color="auto"/>
              <w:right w:val="single" w:sz="4" w:space="0" w:color="auto"/>
            </w:tcBorders>
            <w:shd w:val="clear" w:color="auto" w:fill="auto"/>
            <w:vAlign w:val="center"/>
          </w:tcPr>
          <w:p w:rsidR="00B67059" w:rsidRPr="0065459D" w:rsidP="00CB1C05" w14:paraId="72F74C27" w14:textId="77777777">
            <w:pPr>
              <w:pStyle w:val="RTableTextAbt"/>
              <w:ind w:right="436"/>
              <w:rPr>
                <w:highlight w:val="yellow"/>
              </w:rPr>
            </w:pPr>
            <w:r>
              <w:rPr>
                <w:szCs w:val="18"/>
              </w:rPr>
              <w:t>0.023048</w:t>
            </w:r>
          </w:p>
        </w:tc>
      </w:tr>
      <w:tr w14:paraId="3B6ED529" w14:textId="77777777" w:rsidTr="00F65C52">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bottom"/>
          </w:tcPr>
          <w:p w:rsidR="00B67059" w:rsidRPr="0065459D" w:rsidP="00CB1C05" w14:paraId="483BD2FB" w14:textId="77777777">
            <w:pPr>
              <w:pStyle w:val="LTableTextAbt"/>
              <w:rPr>
                <w:highlight w:val="yellow"/>
              </w:rPr>
            </w:pPr>
            <w:r w:rsidRPr="00775537">
              <w:rPr>
                <w:szCs w:val="18"/>
              </w:rPr>
              <w:t xml:space="preserve">Incorporation into Other Formulation, Mixture, and </w:t>
            </w:r>
            <w:r w:rsidR="007A0C4C">
              <w:rPr>
                <w:szCs w:val="18"/>
              </w:rPr>
              <w:t>Reaction Products (Other)</w:t>
            </w:r>
          </w:p>
        </w:tc>
        <w:tc>
          <w:tcPr>
            <w:tcW w:w="2520" w:type="dxa"/>
            <w:tcBorders>
              <w:top w:val="single" w:sz="4" w:space="0" w:color="auto"/>
              <w:left w:val="single" w:sz="4" w:space="0" w:color="auto"/>
              <w:bottom w:val="single" w:sz="4" w:space="0" w:color="auto"/>
              <w:right w:val="single" w:sz="4" w:space="0" w:color="auto"/>
            </w:tcBorders>
            <w:vAlign w:val="center"/>
          </w:tcPr>
          <w:p w:rsidR="00B67059" w:rsidRPr="0065459D" w:rsidP="00CB1C05" w14:paraId="3A19BCC1"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rsidR="00B67059" w:rsidRPr="0065459D" w:rsidP="00CB1C05" w14:paraId="086AFC3A" w14:textId="77777777">
            <w:pPr>
              <w:pStyle w:val="RTableTextAbt"/>
              <w:ind w:right="436"/>
              <w:rPr>
                <w:highlight w:val="yellow"/>
              </w:rPr>
            </w:pPr>
            <w:r>
              <w:rPr>
                <w:szCs w:val="18"/>
              </w:rPr>
              <w:t>0.001361</w:t>
            </w:r>
          </w:p>
        </w:tc>
        <w:tc>
          <w:tcPr>
            <w:tcW w:w="2070" w:type="dxa"/>
            <w:tcBorders>
              <w:top w:val="single" w:sz="4" w:space="0" w:color="auto"/>
              <w:left w:val="nil"/>
              <w:bottom w:val="single" w:sz="4" w:space="0" w:color="auto"/>
              <w:right w:val="single" w:sz="4" w:space="0" w:color="auto"/>
            </w:tcBorders>
            <w:shd w:val="clear" w:color="auto" w:fill="auto"/>
            <w:vAlign w:val="center"/>
          </w:tcPr>
          <w:p w:rsidR="00B67059" w:rsidRPr="0065459D" w:rsidP="00CB1C05" w14:paraId="0B5AF4D2" w14:textId="77777777">
            <w:pPr>
              <w:pStyle w:val="RTableTextAbt"/>
              <w:ind w:right="436"/>
              <w:rPr>
                <w:highlight w:val="yellow"/>
              </w:rPr>
            </w:pPr>
            <w:r>
              <w:rPr>
                <w:szCs w:val="18"/>
              </w:rPr>
              <w:t>0.000993</w:t>
            </w:r>
          </w:p>
        </w:tc>
      </w:tr>
      <w:tr w14:paraId="1B810ECD"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25F45A91" w14:textId="77777777">
            <w:pPr>
              <w:pStyle w:val="LTableTextAbt"/>
              <w:rPr>
                <w:highlight w:val="yellow"/>
              </w:rPr>
            </w:pPr>
            <w:r>
              <w:rPr>
                <w:szCs w:val="18"/>
              </w:rPr>
              <w:t>Laboratory Chemical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2A4329E5"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6DAAF906" w14:textId="77777777">
            <w:pPr>
              <w:pStyle w:val="RTableTextAbt"/>
              <w:ind w:right="436"/>
              <w:rPr>
                <w:highlight w:val="yellow"/>
              </w:rPr>
            </w:pPr>
            <w:r w:rsidRPr="00EF3524">
              <w:t>0.003478</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53205C48" w14:textId="77777777">
            <w:pPr>
              <w:pStyle w:val="RTableTextAbt"/>
              <w:ind w:right="436"/>
              <w:rPr>
                <w:highlight w:val="yellow"/>
              </w:rPr>
            </w:pPr>
            <w:r w:rsidRPr="00EF3524">
              <w:t>0.002538</w:t>
            </w:r>
          </w:p>
        </w:tc>
      </w:tr>
      <w:tr w14:paraId="3384D994"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41217D61" w14:textId="77777777">
            <w:pPr>
              <w:pStyle w:val="LTableTextAbt"/>
              <w:rPr>
                <w:highlight w:val="yellow"/>
              </w:rPr>
            </w:pPr>
            <w:r>
              <w:rPr>
                <w:szCs w:val="18"/>
              </w:rPr>
              <w:t>Processing Aid, Except Petrochemical</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3CD3C0D7"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2299C057" w14:textId="77777777">
            <w:pPr>
              <w:pStyle w:val="RTableTextAbt"/>
              <w:ind w:right="436"/>
              <w:rPr>
                <w:highlight w:val="yellow"/>
              </w:rPr>
            </w:pPr>
            <w:r w:rsidRPr="00EF3524">
              <w:t>0.000905</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7F7480F9" w14:textId="77777777">
            <w:pPr>
              <w:pStyle w:val="RTableTextAbt"/>
              <w:ind w:right="436"/>
              <w:rPr>
                <w:highlight w:val="yellow"/>
              </w:rPr>
            </w:pPr>
            <w:r w:rsidRPr="00EF3524">
              <w:t>0.000661</w:t>
            </w:r>
          </w:p>
        </w:tc>
      </w:tr>
      <w:tr w14:paraId="09360612"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0A9BC5D4" w14:textId="77777777">
            <w:pPr>
              <w:pStyle w:val="LTableTextAbt"/>
              <w:rPr>
                <w:highlight w:val="yellow"/>
              </w:rPr>
            </w:pPr>
            <w:r>
              <w:rPr>
                <w:szCs w:val="18"/>
              </w:rPr>
              <w:t>Adhesives and Sealant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15011F4C"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671A72CF" w14:textId="77777777">
            <w:pPr>
              <w:pStyle w:val="RTableTextAbt"/>
              <w:ind w:right="436"/>
              <w:rPr>
                <w:highlight w:val="yellow"/>
              </w:rPr>
            </w:pPr>
            <w:r w:rsidRPr="00EF3524">
              <w:t>0.000642</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7CB364FC" w14:textId="77777777">
            <w:pPr>
              <w:pStyle w:val="RTableTextAbt"/>
              <w:ind w:right="436"/>
              <w:rPr>
                <w:highlight w:val="yellow"/>
              </w:rPr>
            </w:pPr>
            <w:r w:rsidRPr="00EF3524">
              <w:t>0.000468</w:t>
            </w:r>
          </w:p>
        </w:tc>
      </w:tr>
      <w:tr w14:paraId="2748EEFD"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78939104" w14:textId="77777777">
            <w:pPr>
              <w:pStyle w:val="LTableTextAbt"/>
              <w:rPr>
                <w:highlight w:val="yellow"/>
              </w:rPr>
            </w:pPr>
            <w:r>
              <w:rPr>
                <w:szCs w:val="18"/>
              </w:rPr>
              <w:t>Paint and Coating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502F344C"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3DF62C8A" w14:textId="77777777">
            <w:pPr>
              <w:pStyle w:val="RTableTextAbt"/>
              <w:ind w:right="436"/>
              <w:rPr>
                <w:highlight w:val="yellow"/>
              </w:rPr>
            </w:pPr>
            <w:r w:rsidRPr="00EF3524">
              <w:t>0.003496</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28177750" w14:textId="77777777">
            <w:pPr>
              <w:pStyle w:val="RTableTextAbt"/>
              <w:ind w:right="436"/>
              <w:rPr>
                <w:highlight w:val="yellow"/>
              </w:rPr>
            </w:pPr>
            <w:r w:rsidRPr="00EF3524">
              <w:t>0.002552</w:t>
            </w:r>
          </w:p>
        </w:tc>
      </w:tr>
      <w:tr w14:paraId="6D036175"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340518DB" w14:textId="77777777">
            <w:pPr>
              <w:pStyle w:val="LTableTextAbt"/>
              <w:rPr>
                <w:highlight w:val="yellow"/>
              </w:rPr>
            </w:pPr>
            <w:r>
              <w:rPr>
                <w:szCs w:val="18"/>
              </w:rPr>
              <w:t>Aerosol Spray Cleaning/Degreasing</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42976532"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45120E9F" w14:textId="77777777">
            <w:pPr>
              <w:pStyle w:val="RTableTextAbt"/>
              <w:ind w:right="436"/>
              <w:rPr>
                <w:highlight w:val="yellow"/>
              </w:rPr>
            </w:pPr>
            <w:r w:rsidRPr="00EF3524">
              <w:t>0.006911</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60C7D356" w14:textId="77777777">
            <w:pPr>
              <w:pStyle w:val="RTableTextAbt"/>
              <w:ind w:right="436"/>
              <w:rPr>
                <w:highlight w:val="yellow"/>
              </w:rPr>
            </w:pPr>
            <w:r w:rsidRPr="00EF3524">
              <w:t>0.006571</w:t>
            </w:r>
          </w:p>
        </w:tc>
      </w:tr>
      <w:tr w14:paraId="3F9BF2AA"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35BEAFD4" w14:textId="77777777">
            <w:pPr>
              <w:pStyle w:val="LTableTextAbt"/>
              <w:rPr>
                <w:highlight w:val="yellow"/>
              </w:rPr>
            </w:pPr>
            <w:r>
              <w:rPr>
                <w:szCs w:val="18"/>
              </w:rPr>
              <w:t>Aerosol Spray Cleaning/Degreasing</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6F6C2843"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235180C9" w14:textId="77777777">
            <w:pPr>
              <w:pStyle w:val="RTableTextAbt"/>
              <w:ind w:right="436"/>
              <w:rPr>
                <w:highlight w:val="yellow"/>
              </w:rPr>
            </w:pPr>
            <w:r w:rsidRPr="00EF3524">
              <w:t>0.000547</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08C66EF9" w14:textId="77777777">
            <w:pPr>
              <w:pStyle w:val="RTableTextAbt"/>
              <w:ind w:right="436"/>
              <w:rPr>
                <w:highlight w:val="yellow"/>
              </w:rPr>
            </w:pPr>
            <w:r w:rsidRPr="00EF3524">
              <w:t>0.000520</w:t>
            </w:r>
          </w:p>
        </w:tc>
      </w:tr>
      <w:tr w14:paraId="6D008157"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5CB9440A" w14:textId="77777777">
            <w:pPr>
              <w:pStyle w:val="LTableTextAbt"/>
              <w:rPr>
                <w:highlight w:val="yellow"/>
              </w:rPr>
            </w:pPr>
            <w:r>
              <w:rPr>
                <w:szCs w:val="18"/>
              </w:rPr>
              <w:t>Liquid and Spray Batch Cold Cleaning</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4A741D22"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638E7199" w14:textId="77777777">
            <w:pPr>
              <w:pStyle w:val="RTableTextAbt"/>
              <w:ind w:right="436"/>
              <w:rPr>
                <w:highlight w:val="yellow"/>
              </w:rPr>
            </w:pPr>
            <w:r w:rsidRPr="00EF3524">
              <w:t>0.007981</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6AA8E906" w14:textId="77777777">
            <w:pPr>
              <w:pStyle w:val="RTableTextAbt"/>
              <w:ind w:right="436"/>
              <w:rPr>
                <w:highlight w:val="yellow"/>
              </w:rPr>
            </w:pPr>
            <w:r w:rsidRPr="00EF3524">
              <w:t>0.005825</w:t>
            </w:r>
          </w:p>
        </w:tc>
      </w:tr>
      <w:tr w14:paraId="664DFCC5"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476ED19A" w14:textId="77777777">
            <w:pPr>
              <w:pStyle w:val="LTableTextAbt"/>
              <w:rPr>
                <w:highlight w:val="yellow"/>
              </w:rPr>
            </w:pPr>
            <w:r>
              <w:rPr>
                <w:szCs w:val="18"/>
              </w:rPr>
              <w:t>Liquid and Spray Batch Cold Cleaning</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016BE979"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23E88958" w14:textId="77777777">
            <w:pPr>
              <w:pStyle w:val="RTableTextAbt"/>
              <w:ind w:right="436"/>
              <w:rPr>
                <w:highlight w:val="yellow"/>
              </w:rPr>
            </w:pPr>
            <w:r w:rsidRPr="00EF3524">
              <w:t>0.004151</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2AE9CC43" w14:textId="77777777">
            <w:pPr>
              <w:pStyle w:val="RTableTextAbt"/>
              <w:ind w:right="436"/>
              <w:rPr>
                <w:highlight w:val="yellow"/>
              </w:rPr>
            </w:pPr>
            <w:r w:rsidRPr="00EF3524">
              <w:t>0.003029</w:t>
            </w:r>
          </w:p>
        </w:tc>
      </w:tr>
      <w:tr w14:paraId="0C712B74"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58E6EC44" w14:textId="77777777">
            <w:pPr>
              <w:pStyle w:val="LTableTextAbt"/>
              <w:rPr>
                <w:highlight w:val="yellow"/>
              </w:rPr>
            </w:pPr>
            <w:r>
              <w:rPr>
                <w:szCs w:val="18"/>
              </w:rPr>
              <w:t>Photographic Film Use</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2E02D501"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3DB25B35" w14:textId="77777777">
            <w:pPr>
              <w:pStyle w:val="RTableTextAbt"/>
              <w:ind w:right="436"/>
              <w:rPr>
                <w:highlight w:val="yellow"/>
              </w:rPr>
            </w:pPr>
            <w:r w:rsidRPr="00EF3524">
              <w:t>0.044783</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7E61E3E8" w14:textId="77777777">
            <w:pPr>
              <w:pStyle w:val="RTableTextAbt"/>
              <w:ind w:right="436"/>
              <w:rPr>
                <w:highlight w:val="yellow"/>
              </w:rPr>
            </w:pPr>
            <w:r w:rsidRPr="00EF3524">
              <w:t>0.042578</w:t>
            </w:r>
          </w:p>
        </w:tc>
      </w:tr>
      <w:tr w14:paraId="754C0030"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6C9CB178" w14:textId="77777777">
            <w:pPr>
              <w:pStyle w:val="LTableTextAbt"/>
              <w:rPr>
                <w:highlight w:val="yellow"/>
              </w:rPr>
            </w:pPr>
            <w:r>
              <w:rPr>
                <w:szCs w:val="18"/>
              </w:rPr>
              <w:t>Lubricants and Grease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52512880"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0E8BA386" w14:textId="77777777">
            <w:pPr>
              <w:pStyle w:val="RTableTextAbt"/>
              <w:ind w:right="436"/>
              <w:rPr>
                <w:highlight w:val="yellow"/>
              </w:rPr>
            </w:pPr>
            <w:r w:rsidRPr="00EF3524">
              <w:t>0.006911</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1E0D0A2C" w14:textId="77777777">
            <w:pPr>
              <w:pStyle w:val="RTableTextAbt"/>
              <w:ind w:right="436"/>
              <w:rPr>
                <w:highlight w:val="yellow"/>
              </w:rPr>
            </w:pPr>
            <w:r w:rsidRPr="00EF3524">
              <w:t>0.005044</w:t>
            </w:r>
          </w:p>
        </w:tc>
      </w:tr>
      <w:tr w14:paraId="356133E6"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7FB03934" w14:textId="77777777">
            <w:pPr>
              <w:pStyle w:val="LTableTextAbt"/>
              <w:rPr>
                <w:highlight w:val="yellow"/>
              </w:rPr>
            </w:pPr>
            <w:r>
              <w:rPr>
                <w:szCs w:val="18"/>
              </w:rPr>
              <w:t>Lubricants and Grease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268F8531"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6AF561AB" w14:textId="77777777">
            <w:pPr>
              <w:pStyle w:val="RTableTextAbt"/>
              <w:ind w:right="436"/>
              <w:rPr>
                <w:highlight w:val="yellow"/>
              </w:rPr>
            </w:pPr>
            <w:r w:rsidRPr="00EF3524">
              <w:t>0.000547</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62B0D827" w14:textId="77777777">
            <w:pPr>
              <w:pStyle w:val="RTableTextAbt"/>
              <w:ind w:right="436"/>
              <w:rPr>
                <w:highlight w:val="yellow"/>
              </w:rPr>
            </w:pPr>
            <w:r w:rsidRPr="00EF3524">
              <w:t>0.000399</w:t>
            </w:r>
          </w:p>
        </w:tc>
      </w:tr>
      <w:tr w14:paraId="75863A65"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6D10CF53" w14:textId="77777777">
            <w:pPr>
              <w:pStyle w:val="LTableTextAbt"/>
              <w:rPr>
                <w:highlight w:val="yellow"/>
              </w:rPr>
            </w:pPr>
            <w:r>
              <w:rPr>
                <w:szCs w:val="18"/>
              </w:rPr>
              <w:t>Wipe and Liquid Cleaning and Polishing</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38EE9C03"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34E3F87B" w14:textId="77777777">
            <w:pPr>
              <w:pStyle w:val="RTableTextAbt"/>
              <w:ind w:right="436"/>
              <w:rPr>
                <w:highlight w:val="yellow"/>
              </w:rPr>
            </w:pPr>
            <w:r w:rsidRPr="00EF3524">
              <w:t>0.387028</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28C054E9" w14:textId="77777777">
            <w:pPr>
              <w:pStyle w:val="RTableTextAbt"/>
              <w:ind w:right="436"/>
              <w:rPr>
                <w:highlight w:val="yellow"/>
              </w:rPr>
            </w:pPr>
            <w:r w:rsidRPr="00EF3524">
              <w:t>0.367974</w:t>
            </w:r>
          </w:p>
        </w:tc>
      </w:tr>
      <w:tr w14:paraId="63AF9DCB"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397B2708" w14:textId="77777777">
            <w:pPr>
              <w:pStyle w:val="LTableTextAbt"/>
              <w:rPr>
                <w:highlight w:val="yellow"/>
              </w:rPr>
            </w:pPr>
            <w:r>
              <w:rPr>
                <w:szCs w:val="18"/>
              </w:rPr>
              <w:t>Wipe and Liquid Cleaning and Polishing</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44953EF0"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2C9C5FA5" w14:textId="77777777">
            <w:pPr>
              <w:pStyle w:val="RTableTextAbt"/>
              <w:ind w:right="436"/>
              <w:rPr>
                <w:highlight w:val="yellow"/>
              </w:rPr>
            </w:pPr>
            <w:r w:rsidRPr="00EF3524">
              <w:t>0.000209</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060E0A59" w14:textId="77777777">
            <w:pPr>
              <w:pStyle w:val="RTableTextAbt"/>
              <w:ind w:right="436"/>
              <w:rPr>
                <w:highlight w:val="yellow"/>
              </w:rPr>
            </w:pPr>
            <w:r w:rsidRPr="00EF3524">
              <w:t>0.000198</w:t>
            </w:r>
          </w:p>
        </w:tc>
      </w:tr>
      <w:tr w14:paraId="1C2C0816"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63456E0E" w14:textId="77777777">
            <w:pPr>
              <w:pStyle w:val="LTableTextAbt"/>
              <w:rPr>
                <w:highlight w:val="yellow"/>
              </w:rPr>
            </w:pPr>
            <w:r>
              <w:rPr>
                <w:szCs w:val="18"/>
              </w:rPr>
              <w:t>Inks and Ink Removal</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799BEBD8"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6DB3B8B9" w14:textId="77777777">
            <w:pPr>
              <w:pStyle w:val="RTableTextAbt"/>
              <w:ind w:right="436"/>
              <w:rPr>
                <w:highlight w:val="yellow"/>
              </w:rPr>
            </w:pPr>
            <w:r w:rsidRPr="00EF3524">
              <w:t>0.010889</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22C289C5" w14:textId="77777777">
            <w:pPr>
              <w:pStyle w:val="RTableTextAbt"/>
              <w:ind w:right="436"/>
              <w:rPr>
                <w:highlight w:val="yellow"/>
              </w:rPr>
            </w:pPr>
            <w:r w:rsidRPr="00EF3524">
              <w:t>0.007947</w:t>
            </w:r>
          </w:p>
        </w:tc>
      </w:tr>
      <w:tr w14:paraId="1CA73EA7"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603EEC56" w14:textId="77777777">
            <w:pPr>
              <w:pStyle w:val="LTableTextAbt"/>
              <w:rPr>
                <w:highlight w:val="yellow"/>
              </w:rPr>
            </w:pPr>
            <w:r>
              <w:rPr>
                <w:szCs w:val="18"/>
              </w:rPr>
              <w:t>Anti-Spatter Welding Aerosol</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68FD8FDB"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6284C4FC" w14:textId="77777777">
            <w:pPr>
              <w:pStyle w:val="RTableTextAbt"/>
              <w:ind w:right="436"/>
              <w:rPr>
                <w:highlight w:val="yellow"/>
              </w:rPr>
            </w:pPr>
            <w:r w:rsidRPr="00EF3524">
              <w:t>0.006911</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1A85DE20" w14:textId="77777777">
            <w:pPr>
              <w:pStyle w:val="RTableTextAbt"/>
              <w:ind w:right="436"/>
              <w:rPr>
                <w:highlight w:val="yellow"/>
              </w:rPr>
            </w:pPr>
            <w:r w:rsidRPr="00EF3524">
              <w:t>0.005044</w:t>
            </w:r>
          </w:p>
        </w:tc>
      </w:tr>
      <w:tr w14:paraId="653B852B"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571B5C04" w14:textId="77777777">
            <w:pPr>
              <w:pStyle w:val="LTableTextAbt"/>
              <w:rPr>
                <w:highlight w:val="yellow"/>
              </w:rPr>
            </w:pPr>
            <w:r>
              <w:rPr>
                <w:szCs w:val="18"/>
              </w:rPr>
              <w:t>Anti-Spatter Welding Aerosol</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4FA5ED01"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2B821A41" w14:textId="77777777">
            <w:pPr>
              <w:pStyle w:val="RTableTextAbt"/>
              <w:ind w:right="436"/>
              <w:rPr>
                <w:highlight w:val="yellow"/>
              </w:rPr>
            </w:pPr>
            <w:r w:rsidRPr="00EF3524">
              <w:t>0.000547</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3935EFC1" w14:textId="77777777">
            <w:pPr>
              <w:pStyle w:val="RTableTextAbt"/>
              <w:ind w:right="436"/>
              <w:rPr>
                <w:highlight w:val="yellow"/>
              </w:rPr>
            </w:pPr>
            <w:r w:rsidRPr="00EF3524">
              <w:t>0.000399</w:t>
            </w:r>
          </w:p>
        </w:tc>
      </w:tr>
      <w:tr w14:paraId="1A3EBFAC"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3770BC75" w14:textId="77777777">
            <w:pPr>
              <w:pStyle w:val="LTableTextAbt"/>
              <w:rPr>
                <w:highlight w:val="yellow"/>
              </w:rPr>
            </w:pPr>
            <w:r>
              <w:rPr>
                <w:szCs w:val="18"/>
              </w:rPr>
              <w:t>Mold Cleaning, Release and Protectant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7AFA9550"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7A3F22D5" w14:textId="77777777">
            <w:pPr>
              <w:pStyle w:val="RTableTextAbt"/>
              <w:ind w:right="436"/>
              <w:rPr>
                <w:highlight w:val="yellow"/>
              </w:rPr>
            </w:pPr>
            <w:r w:rsidRPr="00EF3524">
              <w:t>0.000181</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6328407C" w14:textId="77777777">
            <w:pPr>
              <w:pStyle w:val="RTableTextAbt"/>
              <w:ind w:right="436"/>
              <w:rPr>
                <w:highlight w:val="yellow"/>
              </w:rPr>
            </w:pPr>
            <w:r w:rsidRPr="00EF3524">
              <w:t>0.000132</w:t>
            </w:r>
          </w:p>
        </w:tc>
      </w:tr>
      <w:tr w14:paraId="7ADD8616"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744BEF2A" w14:textId="77777777">
            <w:pPr>
              <w:pStyle w:val="LTableTextAbt"/>
              <w:rPr>
                <w:highlight w:val="yellow"/>
              </w:rPr>
            </w:pPr>
            <w:r>
              <w:rPr>
                <w:szCs w:val="18"/>
              </w:rPr>
              <w:t>Dry Cleaning (Dry Cleaning Machines &amp; Spot Remover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20231B9D" w14:textId="77777777">
            <w:pPr>
              <w:pStyle w:val="LTableTextAbt"/>
              <w:jc w:val="center"/>
              <w:rPr>
                <w:highlight w:val="yellow"/>
              </w:rPr>
            </w:pPr>
            <w:r>
              <w:rPr>
                <w:szCs w:val="18"/>
              </w:rPr>
              <w:t>Work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7DE72B86" w14:textId="77777777">
            <w:pPr>
              <w:pStyle w:val="RTableTextAbt"/>
              <w:ind w:right="436"/>
              <w:rPr>
                <w:highlight w:val="yellow"/>
              </w:rPr>
            </w:pPr>
            <w:r w:rsidRPr="00EF3524">
              <w:t>0.005639</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287DBD8D" w14:textId="77777777">
            <w:pPr>
              <w:pStyle w:val="RTableTextAbt"/>
              <w:ind w:right="436"/>
              <w:rPr>
                <w:highlight w:val="yellow"/>
              </w:rPr>
            </w:pPr>
            <w:r w:rsidRPr="00EF3524">
              <w:t>0.005361</w:t>
            </w:r>
          </w:p>
        </w:tc>
      </w:tr>
      <w:tr w14:paraId="5AB8ADA5" w14:textId="77777777">
        <w:tblPrEx>
          <w:tblW w:w="13230" w:type="dxa"/>
          <w:tblLook w:val="04A0"/>
        </w:tblPrEx>
        <w:tc>
          <w:tcPr>
            <w:tcW w:w="657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1F6DFF38" w14:textId="77777777">
            <w:pPr>
              <w:pStyle w:val="LTableTextAbt"/>
              <w:rPr>
                <w:highlight w:val="yellow"/>
              </w:rPr>
            </w:pPr>
            <w:r>
              <w:rPr>
                <w:szCs w:val="18"/>
              </w:rPr>
              <w:t>Dry Cleaning (Dry Cleaning Machines &amp; Spot Removers)</w:t>
            </w:r>
          </w:p>
        </w:tc>
        <w:tc>
          <w:tcPr>
            <w:tcW w:w="2520" w:type="dxa"/>
            <w:tcBorders>
              <w:top w:val="single" w:sz="4" w:space="0" w:color="auto"/>
              <w:left w:val="single" w:sz="4" w:space="0" w:color="auto"/>
              <w:bottom w:val="single" w:sz="4" w:space="0" w:color="auto"/>
              <w:right w:val="single" w:sz="4" w:space="0" w:color="auto"/>
            </w:tcBorders>
            <w:vAlign w:val="center"/>
          </w:tcPr>
          <w:p w:rsidR="00200339" w:rsidRPr="0065459D" w:rsidP="00CB1C05" w14:paraId="59E4B952" w14:textId="77777777">
            <w:pPr>
              <w:pStyle w:val="LTableTextAbt"/>
              <w:jc w:val="center"/>
              <w:rPr>
                <w:highlight w:val="yellow"/>
              </w:rPr>
            </w:pPr>
            <w:r>
              <w:rPr>
                <w:szCs w:val="18"/>
              </w:rPr>
              <w:t>ONU</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200339" w:rsidRPr="0065459D" w:rsidP="00CB1C05" w14:paraId="36A65E8C" w14:textId="77777777">
            <w:pPr>
              <w:pStyle w:val="RTableTextAbt"/>
              <w:ind w:right="436"/>
              <w:rPr>
                <w:highlight w:val="yellow"/>
              </w:rPr>
            </w:pPr>
            <w:r w:rsidRPr="00EF3524">
              <w:t>0.000112</w:t>
            </w:r>
          </w:p>
        </w:tc>
        <w:tc>
          <w:tcPr>
            <w:tcW w:w="2070" w:type="dxa"/>
            <w:tcBorders>
              <w:top w:val="single" w:sz="4" w:space="0" w:color="auto"/>
              <w:left w:val="nil"/>
              <w:bottom w:val="single" w:sz="4" w:space="0" w:color="auto"/>
              <w:right w:val="single" w:sz="4" w:space="0" w:color="auto"/>
            </w:tcBorders>
            <w:shd w:val="clear" w:color="auto" w:fill="auto"/>
          </w:tcPr>
          <w:p w:rsidR="00200339" w:rsidRPr="0065459D" w:rsidP="00CB1C05" w14:paraId="2785FFF2" w14:textId="77777777">
            <w:pPr>
              <w:pStyle w:val="RTableTextAbt"/>
              <w:ind w:right="436"/>
              <w:rPr>
                <w:highlight w:val="yellow"/>
              </w:rPr>
            </w:pPr>
            <w:r w:rsidRPr="00EF3524">
              <w:t>0.000107</w:t>
            </w:r>
          </w:p>
        </w:tc>
      </w:tr>
    </w:tbl>
    <w:p w:rsidR="00143DA3" w:rsidRPr="0065459D" w:rsidP="00CB1C05" w14:paraId="79EA7EC3" w14:textId="77777777">
      <w:pPr>
        <w:rPr>
          <w:highlight w:val="yellow"/>
        </w:rPr>
      </w:pPr>
    </w:p>
    <w:p w:rsidR="002109AC" w:rsidRPr="0065459D" w:rsidP="00CB1C05" w14:paraId="340DE74A" w14:textId="77777777">
      <w:pPr>
        <w:rPr>
          <w:highlight w:val="yellow"/>
        </w:rPr>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p w:rsidR="000D14AD" w:rsidRPr="001D2C1E" w:rsidP="00CB1C05" w14:paraId="146EE3D1" w14:textId="77777777">
      <w:pPr>
        <w:pStyle w:val="BodyText"/>
      </w:pPr>
      <w:r>
        <w:fldChar w:fldCharType="begin" w:fldLock="1"/>
      </w:r>
      <w:r>
        <w:instrText xml:space="preserve"> REF _Ref104193428 \h </w:instrText>
      </w:r>
      <w:r>
        <w:fldChar w:fldCharType="separate"/>
      </w:r>
      <w:r w:rsidRPr="001D2C1E" w:rsidR="0092222B">
        <w:t xml:space="preserve">Table </w:t>
      </w:r>
      <w:r w:rsidR="0092222B">
        <w:rPr>
          <w:noProof/>
        </w:rPr>
        <w:t>8</w:t>
      </w:r>
      <w:r w:rsidR="0092222B">
        <w:noBreakHyphen/>
      </w:r>
      <w:r w:rsidR="0092222B">
        <w:rPr>
          <w:noProof/>
        </w:rPr>
        <w:t>7</w:t>
      </w:r>
      <w:r>
        <w:fldChar w:fldCharType="end"/>
      </w:r>
      <w:r w:rsidRPr="001D2C1E">
        <w:t xml:space="preserve"> presents the estimated exposure under </w:t>
      </w:r>
      <w:r w:rsidR="00030C28">
        <w:t xml:space="preserve">a </w:t>
      </w:r>
      <w:r w:rsidR="0033503A">
        <w:t>WCPP</w:t>
      </w:r>
      <w:r w:rsidRPr="001D2C1E">
        <w:t xml:space="preserve"> as a percentage of the baseline exposure for each monitoring threshold. The estimates in </w:t>
      </w:r>
      <w:r>
        <w:fldChar w:fldCharType="begin" w:fldLock="1"/>
      </w:r>
      <w:r>
        <w:instrText xml:space="preserve"> REF _Ref104193428 \h </w:instrText>
      </w:r>
      <w:r>
        <w:fldChar w:fldCharType="separate"/>
      </w:r>
      <w:r w:rsidRPr="001D2C1E" w:rsidR="0092222B">
        <w:t xml:space="preserve">Table </w:t>
      </w:r>
      <w:r w:rsidR="0092222B">
        <w:rPr>
          <w:noProof/>
        </w:rPr>
        <w:t>8</w:t>
      </w:r>
      <w:r w:rsidR="0092222B">
        <w:noBreakHyphen/>
      </w:r>
      <w:r w:rsidR="0092222B">
        <w:rPr>
          <w:noProof/>
        </w:rPr>
        <w:t>7</w:t>
      </w:r>
      <w:r>
        <w:fldChar w:fldCharType="end"/>
      </w:r>
      <w:r w:rsidRPr="001D2C1E">
        <w:t xml:space="preserve"> are calculated assuming that PPE with the minimum compliant and available APF is worn by workers and ONUs not wearing compliant PPE</w:t>
      </w:r>
      <w:r w:rsidR="00A845CA">
        <w:t xml:space="preserve"> in the baseline</w:t>
      </w:r>
      <w:r w:rsidRPr="001D2C1E">
        <w:t xml:space="preserve">. The following examples illustrate how the values in </w:t>
      </w:r>
      <w:r w:rsidR="0091487F">
        <w:fldChar w:fldCharType="begin" w:fldLock="1"/>
      </w:r>
      <w:r w:rsidR="0091487F">
        <w:instrText xml:space="preserve"> REF _Ref104193428 \h </w:instrText>
      </w:r>
      <w:r w:rsidR="0091487F">
        <w:fldChar w:fldCharType="separate"/>
      </w:r>
      <w:r w:rsidRPr="001D2C1E" w:rsidR="0092222B">
        <w:t xml:space="preserve">Table </w:t>
      </w:r>
      <w:r w:rsidR="0092222B">
        <w:rPr>
          <w:noProof/>
        </w:rPr>
        <w:t>8</w:t>
      </w:r>
      <w:r w:rsidR="0092222B">
        <w:noBreakHyphen/>
      </w:r>
      <w:r w:rsidR="0092222B">
        <w:rPr>
          <w:noProof/>
        </w:rPr>
        <w:t>7</w:t>
      </w:r>
      <w:r w:rsidR="0091487F">
        <w:fldChar w:fldCharType="end"/>
      </w:r>
      <w:r w:rsidRPr="001D2C1E">
        <w:t xml:space="preserve"> are calculated from the estimates in </w:t>
      </w:r>
      <w:r w:rsidR="00913726">
        <w:fldChar w:fldCharType="begin" w:fldLock="1"/>
      </w:r>
      <w:r w:rsidR="00913726">
        <w:instrText xml:space="preserve"> REF _Ref103948522 \h </w:instrText>
      </w:r>
      <w:r w:rsidR="00913726">
        <w:fldChar w:fldCharType="separate"/>
      </w:r>
      <w:r w:rsidRPr="001A0D53" w:rsidR="0092222B">
        <w:t xml:space="preserve">Table </w:t>
      </w:r>
      <w:r w:rsidR="0092222B">
        <w:rPr>
          <w:noProof/>
        </w:rPr>
        <w:t>8</w:t>
      </w:r>
      <w:r w:rsidR="0092222B">
        <w:noBreakHyphen/>
      </w:r>
      <w:r w:rsidR="0092222B">
        <w:rPr>
          <w:noProof/>
        </w:rPr>
        <w:t>5</w:t>
      </w:r>
      <w:r w:rsidR="00913726">
        <w:fldChar w:fldCharType="end"/>
      </w:r>
      <w:r w:rsidRPr="001D2C1E">
        <w:t xml:space="preserve">: </w:t>
      </w:r>
    </w:p>
    <w:p w:rsidR="000D14AD" w:rsidRPr="000E678B" w:rsidP="00CB1C05" w14:paraId="7D268BE9" w14:textId="77777777">
      <w:pPr>
        <w:numPr>
          <w:ilvl w:val="0"/>
          <w:numId w:val="15"/>
        </w:numPr>
      </w:pPr>
      <w:r w:rsidRPr="000E678B">
        <w:t>The 4.8</w:t>
      </w:r>
      <w:r w:rsidR="00992175">
        <w:t xml:space="preserve"> percent</w:t>
      </w:r>
      <w:r w:rsidRPr="000E678B">
        <w:t xml:space="preserve"> in the manufacturing sector row and the “</w:t>
      </w:r>
      <w:r w:rsidR="004E3442">
        <w:t>1 to &lt;10 times the ECEL</w:t>
      </w:r>
      <w:r w:rsidRPr="000E678B">
        <w:t xml:space="preserve">” column is calculated as [(72%+11%+0%)/25 + 7%/50 + 8%/1,000 + 2%/10,000]/73%. Thus, the percentage of workers or ONUs using no PPE or PPE with </w:t>
      </w:r>
      <w:r w:rsidR="00C2150A">
        <w:t>an APF</w:t>
      </w:r>
      <w:r w:rsidRPr="000E678B">
        <w:t xml:space="preserve"> of 10 in the baseline would switch to PPE with an APF of 25.</w:t>
      </w:r>
    </w:p>
    <w:p w:rsidR="000D14AD" w:rsidRPr="000E678B" w:rsidP="00CB1C05" w14:paraId="4AD25252" w14:textId="77777777">
      <w:pPr>
        <w:numPr>
          <w:ilvl w:val="0"/>
          <w:numId w:val="15"/>
        </w:numPr>
      </w:pPr>
      <w:r w:rsidRPr="000E678B">
        <w:t>The 0.1</w:t>
      </w:r>
      <w:r w:rsidR="00992175">
        <w:t xml:space="preserve"> percent</w:t>
      </w:r>
      <w:r w:rsidRPr="000E678B">
        <w:t xml:space="preserve"> in the Transportation and Public Utilities sector row and the “&lt;1,000 times the ECEL” column is calculated as [(88%+4%+0%+3%+4%)/1,000 + 2%/10,000]/89%. Thus, the percentage of workers or ONUs using no PPE or PPE with </w:t>
      </w:r>
      <w:r w:rsidR="00C2150A">
        <w:t>an APF</w:t>
      </w:r>
      <w:r w:rsidRPr="000E678B">
        <w:t xml:space="preserve"> of less than </w:t>
      </w:r>
      <w:r w:rsidR="000273F6">
        <w:t>1</w:t>
      </w:r>
      <w:r w:rsidR="00962EB4">
        <w:t>,</w:t>
      </w:r>
      <w:r w:rsidR="000273F6">
        <w:t>000</w:t>
      </w:r>
      <w:r w:rsidRPr="000E678B">
        <w:t xml:space="preserve"> in the baseline would switch to PPE with an APF of 1,000.</w:t>
      </w:r>
    </w:p>
    <w:tbl>
      <w:tblPr>
        <w:tblW w:w="9360" w:type="dxa"/>
        <w:tblLayout w:type="fixed"/>
        <w:tblLook w:val="04A0"/>
      </w:tblPr>
      <w:tblGrid>
        <w:gridCol w:w="2071"/>
        <w:gridCol w:w="1457"/>
        <w:gridCol w:w="1458"/>
        <w:gridCol w:w="1458"/>
        <w:gridCol w:w="1458"/>
        <w:gridCol w:w="1458"/>
      </w:tblGrid>
      <w:tr w14:paraId="60BADB74" w14:textId="77777777" w:rsidTr="000D14AD">
        <w:tblPrEx>
          <w:tblW w:w="9360" w:type="dxa"/>
          <w:tblLayout w:type="fixed"/>
          <w:tblLook w:val="04A0"/>
        </w:tblPrEx>
        <w:trPr>
          <w:trHeight w:val="240"/>
        </w:trPr>
        <w:tc>
          <w:tcPr>
            <w:tcW w:w="9360" w:type="dxa"/>
            <w:gridSpan w:val="6"/>
            <w:tcBorders>
              <w:top w:val="nil"/>
              <w:left w:val="nil"/>
              <w:bottom w:val="single" w:sz="4" w:space="0" w:color="auto"/>
              <w:right w:val="nil"/>
            </w:tcBorders>
            <w:shd w:val="clear" w:color="auto" w:fill="auto"/>
            <w:vAlign w:val="center"/>
            <w:hideMark/>
          </w:tcPr>
          <w:p w:rsidR="000D14AD" w:rsidRPr="001D2C1E" w:rsidP="00CB1C05" w14:paraId="01ACE431" w14:textId="77777777">
            <w:pPr>
              <w:pStyle w:val="TableTitleA"/>
            </w:pPr>
            <w:bookmarkStart w:id="1323" w:name="_Ref104193428"/>
            <w:bookmarkStart w:id="1324" w:name="_Toc107219343"/>
            <w:bookmarkStart w:id="1325" w:name="_Toc121142692"/>
            <w:bookmarkStart w:id="1326" w:name="_Toc165379715"/>
            <w:r w:rsidRPr="001D2C1E">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7</w:t>
            </w:r>
            <w:r w:rsidR="00BC4B5D">
              <w:rPr>
                <w:noProof/>
              </w:rPr>
              <w:fldChar w:fldCharType="end"/>
            </w:r>
            <w:bookmarkEnd w:id="1323"/>
            <w:r w:rsidRPr="001D2C1E">
              <w:t xml:space="preserve">: Exposure Under </w:t>
            </w:r>
            <w:r w:rsidR="001D7B7A">
              <w:t>a</w:t>
            </w:r>
            <w:r w:rsidRPr="001D2C1E" w:rsidR="001D7B7A">
              <w:t xml:space="preserve"> </w:t>
            </w:r>
            <w:r w:rsidR="0033503A">
              <w:t>WCPP</w:t>
            </w:r>
            <w:r w:rsidRPr="001D2C1E" w:rsidR="001D7B7A">
              <w:t xml:space="preserve"> </w:t>
            </w:r>
            <w:r w:rsidRPr="001D2C1E">
              <w:t>as a Percentage of Baseline Exposure, by Monitoring Threshold</w:t>
            </w:r>
            <w:bookmarkEnd w:id="1324"/>
            <w:bookmarkEnd w:id="1325"/>
            <w:bookmarkEnd w:id="1326"/>
          </w:p>
        </w:tc>
      </w:tr>
      <w:tr w14:paraId="5BCF07CC" w14:textId="77777777" w:rsidTr="000D14AD">
        <w:tblPrEx>
          <w:tblW w:w="9360" w:type="dxa"/>
          <w:tblLayout w:type="fixed"/>
          <w:tblLook w:val="04A0"/>
        </w:tblPrEx>
        <w:trPr>
          <w:trHeight w:val="571"/>
        </w:trPr>
        <w:tc>
          <w:tcPr>
            <w:tcW w:w="2071"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0D14AD" w:rsidRPr="001D2C1E" w:rsidP="00CB1C05" w14:paraId="7B81DF0F" w14:textId="77777777">
            <w:pPr>
              <w:pStyle w:val="TableSubtitle"/>
            </w:pPr>
            <w:r w:rsidRPr="001D2C1E">
              <w:t>Sector</w:t>
            </w:r>
          </w:p>
        </w:tc>
        <w:tc>
          <w:tcPr>
            <w:tcW w:w="1457"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1D2C1E" w:rsidP="00CB1C05" w14:paraId="40574533" w14:textId="77777777">
            <w:pPr>
              <w:pStyle w:val="TableSubtitle"/>
            </w:pPr>
            <w:r>
              <w:t>1 to &lt;10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1D2C1E" w:rsidP="00CB1C05" w14:paraId="6F068E04" w14:textId="77777777">
            <w:pPr>
              <w:pStyle w:val="TableSubtitle"/>
            </w:pPr>
            <w:r>
              <w:t>10 to &lt;25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1D2C1E" w:rsidP="00CB1C05" w14:paraId="69831D25" w14:textId="77777777">
            <w:pPr>
              <w:pStyle w:val="TableSubtitle"/>
            </w:pPr>
            <w:r>
              <w:t>25 to &lt;50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1D2C1E" w:rsidP="00CB1C05" w14:paraId="660211A5" w14:textId="77777777">
            <w:pPr>
              <w:pStyle w:val="TableSubtitle"/>
            </w:pPr>
            <w:r>
              <w:t>50 to &lt;1,000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1D2C1E" w:rsidP="00CB1C05" w14:paraId="786BD4C8" w14:textId="77777777">
            <w:pPr>
              <w:pStyle w:val="TableSubtitle"/>
            </w:pPr>
            <w:r>
              <w:t>1,000 to &lt;10,000 times the ECEL</w:t>
            </w:r>
          </w:p>
        </w:tc>
      </w:tr>
      <w:tr w14:paraId="35F82E62" w14:textId="77777777" w:rsidTr="003F08A2">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center"/>
            <w:hideMark/>
          </w:tcPr>
          <w:p w:rsidR="00C21A3F" w:rsidRPr="00960CD1" w:rsidP="00CB1C05" w14:paraId="306B02CA" w14:textId="77777777">
            <w:pPr>
              <w:pStyle w:val="LTableTextAbt"/>
              <w:rPr>
                <w:highlight w:val="yellow"/>
              </w:rPr>
            </w:pPr>
            <w:r>
              <w:rPr>
                <w:szCs w:val="18"/>
              </w:rPr>
              <w:t>Manufacturing</w:t>
            </w:r>
          </w:p>
        </w:tc>
        <w:tc>
          <w:tcPr>
            <w:tcW w:w="1457"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1456C585" w14:textId="77777777">
            <w:pPr>
              <w:pStyle w:val="RTableTextAbt"/>
              <w:rPr>
                <w:szCs w:val="18"/>
              </w:rPr>
            </w:pPr>
            <w:r w:rsidRPr="00C21A3F">
              <w:rPr>
                <w:szCs w:val="18"/>
              </w:rPr>
              <w:t>11.5%</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5FE43364" w14:textId="77777777">
            <w:pPr>
              <w:pStyle w:val="RTableTextAbt"/>
              <w:rPr>
                <w:szCs w:val="18"/>
              </w:rPr>
            </w:pPr>
            <w:r w:rsidRPr="00176EDD">
              <w:rPr>
                <w:szCs w:val="18"/>
              </w:rPr>
              <w:t>4.8%</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50946662" w14:textId="77777777">
            <w:pPr>
              <w:pStyle w:val="RTableTextAbt"/>
              <w:rPr>
                <w:szCs w:val="18"/>
              </w:rPr>
            </w:pPr>
            <w:r w:rsidRPr="00176EDD">
              <w:rPr>
                <w:szCs w:val="18"/>
              </w:rPr>
              <w:t>2.5%</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68289C62" w14:textId="77777777">
            <w:pPr>
              <w:pStyle w:val="RTableTextAbt"/>
              <w:rPr>
                <w:szCs w:val="18"/>
              </w:rPr>
            </w:pPr>
            <w:r w:rsidRPr="00176EDD">
              <w:rPr>
                <w:szCs w:val="18"/>
              </w:rPr>
              <w:t>0.1%</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7904532F" w14:textId="77777777">
            <w:pPr>
              <w:pStyle w:val="RTableTextAbt"/>
              <w:rPr>
                <w:szCs w:val="18"/>
              </w:rPr>
            </w:pPr>
            <w:r w:rsidRPr="00176EDD">
              <w:rPr>
                <w:szCs w:val="18"/>
              </w:rPr>
              <w:t>0.01%</w:t>
            </w:r>
          </w:p>
        </w:tc>
      </w:tr>
      <w:tr w14:paraId="20822697" w14:textId="77777777" w:rsidTr="003F08A2">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center"/>
            <w:hideMark/>
          </w:tcPr>
          <w:p w:rsidR="00C21A3F" w:rsidRPr="00960CD1" w:rsidP="00CB1C05" w14:paraId="0D182645" w14:textId="77777777">
            <w:pPr>
              <w:pStyle w:val="LTableTextAbt"/>
              <w:rPr>
                <w:highlight w:val="yellow"/>
              </w:rPr>
            </w:pPr>
            <w:r>
              <w:rPr>
                <w:szCs w:val="18"/>
              </w:rPr>
              <w:t>Transportation and Public Utilities</w:t>
            </w:r>
          </w:p>
        </w:tc>
        <w:tc>
          <w:tcPr>
            <w:tcW w:w="1457"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7280CF2C" w14:textId="77777777">
            <w:pPr>
              <w:pStyle w:val="RTableTextAbt"/>
              <w:rPr>
                <w:szCs w:val="18"/>
              </w:rPr>
            </w:pPr>
            <w:r w:rsidRPr="00C21A3F">
              <w:rPr>
                <w:szCs w:val="18"/>
              </w:rPr>
              <w:t>10.4%</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5298CE55" w14:textId="77777777">
            <w:pPr>
              <w:pStyle w:val="RTableTextAbt"/>
              <w:rPr>
                <w:szCs w:val="18"/>
              </w:rPr>
            </w:pPr>
            <w:r w:rsidRPr="00176EDD">
              <w:rPr>
                <w:szCs w:val="18"/>
              </w:rPr>
              <w:t>4.2%</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4B307CC1" w14:textId="77777777">
            <w:pPr>
              <w:pStyle w:val="RTableTextAbt"/>
              <w:rPr>
                <w:szCs w:val="18"/>
              </w:rPr>
            </w:pPr>
            <w:r w:rsidRPr="00176EDD">
              <w:rPr>
                <w:szCs w:val="18"/>
              </w:rPr>
              <w:t>2.1%</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1E2EC4D8" w14:textId="77777777">
            <w:pPr>
              <w:pStyle w:val="RTableTextAbt"/>
              <w:rPr>
                <w:szCs w:val="18"/>
              </w:rPr>
            </w:pPr>
            <w:r w:rsidRPr="00176EDD">
              <w:rPr>
                <w:szCs w:val="18"/>
              </w:rPr>
              <w:t>0.1%</w:t>
            </w:r>
          </w:p>
        </w:tc>
        <w:tc>
          <w:tcPr>
            <w:tcW w:w="1458" w:type="dxa"/>
            <w:tcBorders>
              <w:top w:val="nil"/>
              <w:left w:val="nil"/>
              <w:bottom w:val="single" w:sz="4" w:space="0" w:color="auto"/>
              <w:right w:val="single" w:sz="4" w:space="0" w:color="auto"/>
            </w:tcBorders>
            <w:shd w:val="clear" w:color="auto" w:fill="auto"/>
            <w:noWrap/>
            <w:vAlign w:val="bottom"/>
            <w:hideMark/>
          </w:tcPr>
          <w:p w:rsidR="00C21A3F" w:rsidRPr="00176EDD" w:rsidP="00CB1C05" w14:paraId="034245F3" w14:textId="77777777">
            <w:pPr>
              <w:pStyle w:val="RTableTextAbt"/>
              <w:rPr>
                <w:szCs w:val="18"/>
              </w:rPr>
            </w:pPr>
            <w:r w:rsidRPr="00176EDD">
              <w:rPr>
                <w:szCs w:val="18"/>
              </w:rPr>
              <w:t>0.01%</w:t>
            </w:r>
          </w:p>
        </w:tc>
      </w:tr>
      <w:tr w14:paraId="57812DF9" w14:textId="77777777" w:rsidTr="003F08A2">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center"/>
          </w:tcPr>
          <w:p w:rsidR="00C21A3F" w:rsidRPr="00960CD1" w:rsidP="00CB1C05" w14:paraId="3C0F21E2" w14:textId="77777777">
            <w:pPr>
              <w:pStyle w:val="LTableTextAbt"/>
              <w:rPr>
                <w:highlight w:val="yellow"/>
              </w:rPr>
            </w:pPr>
            <w:r>
              <w:rPr>
                <w:szCs w:val="18"/>
              </w:rPr>
              <w:t>Services</w:t>
            </w:r>
          </w:p>
        </w:tc>
        <w:tc>
          <w:tcPr>
            <w:tcW w:w="1457" w:type="dxa"/>
            <w:tcBorders>
              <w:top w:val="nil"/>
              <w:left w:val="nil"/>
              <w:bottom w:val="single" w:sz="4" w:space="0" w:color="auto"/>
              <w:right w:val="single" w:sz="4" w:space="0" w:color="auto"/>
            </w:tcBorders>
            <w:shd w:val="clear" w:color="auto" w:fill="auto"/>
            <w:noWrap/>
            <w:vAlign w:val="bottom"/>
          </w:tcPr>
          <w:p w:rsidR="00C21A3F" w:rsidRPr="00176EDD" w:rsidP="00CB1C05" w14:paraId="2B93C055" w14:textId="77777777">
            <w:pPr>
              <w:pStyle w:val="RTableTextAbt"/>
              <w:rPr>
                <w:szCs w:val="18"/>
              </w:rPr>
            </w:pPr>
            <w:r w:rsidRPr="00C21A3F">
              <w:rPr>
                <w:szCs w:val="18"/>
              </w:rPr>
              <w:t>10.3%</w:t>
            </w:r>
          </w:p>
        </w:tc>
        <w:tc>
          <w:tcPr>
            <w:tcW w:w="1458" w:type="dxa"/>
            <w:tcBorders>
              <w:top w:val="nil"/>
              <w:left w:val="nil"/>
              <w:bottom w:val="single" w:sz="4" w:space="0" w:color="auto"/>
              <w:right w:val="single" w:sz="4" w:space="0" w:color="auto"/>
            </w:tcBorders>
            <w:shd w:val="clear" w:color="auto" w:fill="auto"/>
            <w:noWrap/>
            <w:vAlign w:val="bottom"/>
          </w:tcPr>
          <w:p w:rsidR="00C21A3F" w:rsidRPr="00176EDD" w:rsidP="00CB1C05" w14:paraId="5E463F90" w14:textId="77777777">
            <w:pPr>
              <w:pStyle w:val="RTableTextAbt"/>
              <w:rPr>
                <w:szCs w:val="18"/>
              </w:rPr>
            </w:pPr>
            <w:r w:rsidRPr="00176EDD">
              <w:rPr>
                <w:szCs w:val="18"/>
              </w:rPr>
              <w:t>4.1%</w:t>
            </w:r>
          </w:p>
        </w:tc>
        <w:tc>
          <w:tcPr>
            <w:tcW w:w="1458" w:type="dxa"/>
            <w:tcBorders>
              <w:top w:val="nil"/>
              <w:left w:val="nil"/>
              <w:bottom w:val="single" w:sz="4" w:space="0" w:color="auto"/>
              <w:right w:val="single" w:sz="4" w:space="0" w:color="auto"/>
            </w:tcBorders>
            <w:shd w:val="clear" w:color="auto" w:fill="auto"/>
            <w:noWrap/>
            <w:vAlign w:val="bottom"/>
          </w:tcPr>
          <w:p w:rsidR="00C21A3F" w:rsidRPr="00176EDD" w:rsidP="00CB1C05" w14:paraId="48016A7A" w14:textId="77777777">
            <w:pPr>
              <w:pStyle w:val="RTableTextAbt"/>
              <w:rPr>
                <w:szCs w:val="18"/>
              </w:rPr>
            </w:pPr>
            <w:r w:rsidRPr="00176EDD">
              <w:rPr>
                <w:szCs w:val="18"/>
              </w:rPr>
              <w:t>2.1%</w:t>
            </w:r>
          </w:p>
        </w:tc>
        <w:tc>
          <w:tcPr>
            <w:tcW w:w="1458" w:type="dxa"/>
            <w:tcBorders>
              <w:top w:val="nil"/>
              <w:left w:val="nil"/>
              <w:bottom w:val="single" w:sz="4" w:space="0" w:color="auto"/>
              <w:right w:val="single" w:sz="4" w:space="0" w:color="auto"/>
            </w:tcBorders>
            <w:shd w:val="clear" w:color="auto" w:fill="auto"/>
            <w:noWrap/>
            <w:vAlign w:val="bottom"/>
          </w:tcPr>
          <w:p w:rsidR="00C21A3F" w:rsidRPr="00176EDD" w:rsidP="00CB1C05" w14:paraId="795EAB20" w14:textId="77777777">
            <w:pPr>
              <w:pStyle w:val="RTableTextAbt"/>
              <w:rPr>
                <w:szCs w:val="18"/>
              </w:rPr>
            </w:pPr>
            <w:r w:rsidRPr="00176EDD">
              <w:rPr>
                <w:szCs w:val="18"/>
              </w:rPr>
              <w:t>0.1%</w:t>
            </w:r>
          </w:p>
        </w:tc>
        <w:tc>
          <w:tcPr>
            <w:tcW w:w="1458" w:type="dxa"/>
            <w:tcBorders>
              <w:top w:val="nil"/>
              <w:left w:val="nil"/>
              <w:bottom w:val="single" w:sz="4" w:space="0" w:color="auto"/>
              <w:right w:val="single" w:sz="4" w:space="0" w:color="auto"/>
            </w:tcBorders>
            <w:shd w:val="clear" w:color="auto" w:fill="auto"/>
            <w:noWrap/>
            <w:vAlign w:val="bottom"/>
          </w:tcPr>
          <w:p w:rsidR="00C21A3F" w:rsidRPr="00176EDD" w:rsidP="00CB1C05" w14:paraId="3FD7DE8A" w14:textId="77777777">
            <w:pPr>
              <w:pStyle w:val="RTableTextAbt"/>
              <w:rPr>
                <w:szCs w:val="18"/>
              </w:rPr>
            </w:pPr>
            <w:r w:rsidRPr="00176EDD">
              <w:rPr>
                <w:szCs w:val="18"/>
              </w:rPr>
              <w:t>0.01%</w:t>
            </w:r>
          </w:p>
        </w:tc>
      </w:tr>
      <w:tr w14:paraId="12F97A61" w14:textId="77777777" w:rsidTr="000D14AD">
        <w:tblPrEx>
          <w:tblW w:w="9360" w:type="dxa"/>
          <w:tblLayout w:type="fixed"/>
          <w:tblLook w:val="04A0"/>
        </w:tblPrEx>
        <w:trPr>
          <w:trHeight w:val="240"/>
        </w:trPr>
        <w:tc>
          <w:tcPr>
            <w:tcW w:w="936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0D14AD" w:rsidRPr="001D2C1E" w:rsidP="00CB1C05" w14:paraId="11CD7B22" w14:textId="77777777">
            <w:pPr>
              <w:pStyle w:val="RTableTextAbt"/>
              <w:jc w:val="left"/>
            </w:pPr>
            <w:r w:rsidRPr="00EB5CDA">
              <w:t xml:space="preserve">Note: </w:t>
            </w:r>
            <w:r w:rsidR="002A7AAA">
              <w:t>T</w:t>
            </w:r>
            <w:r w:rsidRPr="00EB5CDA">
              <w:t xml:space="preserve">he transportation and public utilities sector estimates are used for disposal and recycling. </w:t>
            </w:r>
            <w:r w:rsidR="002A7AAA">
              <w:t>T</w:t>
            </w:r>
            <w:r w:rsidRPr="00EB5CDA">
              <w:t>he services sector estimates are used for aerosol spray cleaning/degreasing, photographic film use, wipe and liquid cleaning and polishing, and dry cleaning.</w:t>
            </w:r>
            <w:r>
              <w:t xml:space="preserve"> All other use categories use the manufacturing sector estimates.</w:t>
            </w:r>
          </w:p>
        </w:tc>
      </w:tr>
    </w:tbl>
    <w:p w:rsidR="000D14AD" w:rsidRPr="0065459D" w:rsidP="00CB1C05" w14:paraId="07D8A978" w14:textId="77777777">
      <w:pPr>
        <w:rPr>
          <w:highlight w:val="yellow"/>
        </w:rPr>
      </w:pPr>
    </w:p>
    <w:p w:rsidR="002109AC" w:rsidRPr="005B651A" w:rsidP="00CB1C05" w14:paraId="1DEA05FC" w14:textId="77777777">
      <w:pPr>
        <w:pStyle w:val="BodyText"/>
      </w:pPr>
      <w:r w:rsidRPr="005B651A">
        <w:t>The supplemental exposure files for the final risk evaluation included central (median) and high-end (95</w:t>
      </w:r>
      <w:r w:rsidRPr="005B651A">
        <w:rPr>
          <w:vertAlign w:val="superscript"/>
        </w:rPr>
        <w:t>th</w:t>
      </w:r>
      <w:r w:rsidRPr="005B651A">
        <w:t xml:space="preserve"> percentile) 8-hour time weighted average exposure estimates for each of the use category/exposure type combinations listed above in </w:t>
      </w:r>
      <w:r w:rsidR="009676F7">
        <w:fldChar w:fldCharType="begin" w:fldLock="1"/>
      </w:r>
      <w:r w:rsidR="009676F7">
        <w:instrText xml:space="preserve"> REF _Ref74555384 \h </w:instrText>
      </w:r>
      <w:r w:rsidR="009676F7">
        <w:fldChar w:fldCharType="separate"/>
      </w:r>
      <w:r w:rsidRPr="00182BF6" w:rsidR="0092222B">
        <w:t xml:space="preserve">Table </w:t>
      </w:r>
      <w:r w:rsidR="0092222B">
        <w:rPr>
          <w:noProof/>
        </w:rPr>
        <w:t>8</w:t>
      </w:r>
      <w:r w:rsidR="0092222B">
        <w:noBreakHyphen/>
      </w:r>
      <w:r w:rsidR="0092222B">
        <w:rPr>
          <w:noProof/>
        </w:rPr>
        <w:t>4</w:t>
      </w:r>
      <w:r w:rsidR="009676F7">
        <w:fldChar w:fldCharType="end"/>
      </w:r>
      <w:r w:rsidR="00A15135">
        <w:t xml:space="preserve"> (EPA </w:t>
      </w:r>
      <w:hyperlink w:anchor="_ENREF_87" w:tooltip="U.S. Environmental Protection Agency (EPA), 2020 #8" w:history="1">
        <w:r w:rsidR="00414172">
          <w:fldChar w:fldCharType="begin" w:fldLock="1"/>
        </w:r>
        <w:r w:rsidR="00414172">
          <w:instrText xml:space="preserve"> ADDIN EN.CITE &lt;EndNote&gt;&lt;Cite ExcludeAuth="1"&gt;&lt;Author&gt;U.S. Environmental Protection Agency (EPA)&lt;/Author&gt;&lt;Year&gt;2020&lt;/Year&gt;&lt;RecNum&gt;8&lt;/RecNum&gt;&lt;DisplayText&gt;2020d&lt;/DisplayText&gt;&lt;record&gt;&lt;rec-number&gt;8&lt;/rec-number&gt;&lt;foreign-keys&gt;&lt;key app="EN" db-id="52wf2wf0o0rv01e9dzo52td80t0590tp2fwd" timestamp="1714499636"&gt;8&lt;/key&gt;&lt;/foreign-keys&gt;&lt;ref-type name="Generic"&gt;13&lt;/ref-type&gt;&lt;contributors&gt;&lt;authors&gt;&lt;author&gt;U.S. Environmental Protection Agency (EPA),&lt;/author&gt;&lt;/authors&gt;&lt;/contributors&gt;&lt;titles&gt;&lt;title&gt;Final Risk Evaluation for Perchloroethylene Supplemental File Risk Calculator for Occupational Exposures&lt;/title&gt;&lt;/titles&gt;&lt;dates&gt;&lt;year&gt;2020&lt;/year&gt;&lt;/dates&gt;&lt;urls&gt;&lt;related-urls&gt;&lt;url&gt;https://www.epa.gov/sites/default/files/2020-12/17_pce_supplemental_information_file_risk_calculator_for_occupational_exposures_1.xlsx&lt;/url&gt;&lt;/related-urls&gt;&lt;/urls&gt;&lt;/record&gt;&lt;/Cite&gt;&lt;/EndNote&gt;</w:instrText>
        </w:r>
        <w:r w:rsidR="00414172">
          <w:fldChar w:fldCharType="separate"/>
        </w:r>
        <w:r w:rsidR="00414172">
          <w:rPr>
            <w:noProof/>
          </w:rPr>
          <w:t>2020d</w:t>
        </w:r>
        <w:r w:rsidR="00414172">
          <w:fldChar w:fldCharType="end"/>
        </w:r>
      </w:hyperlink>
      <w:r w:rsidR="00A15135">
        <w:t>)</w:t>
      </w:r>
      <w:r w:rsidRPr="005B651A">
        <w:t xml:space="preserve">. The estimated percentages of workers and ONUs in each ECEL threshold category </w:t>
      </w:r>
      <w:r w:rsidR="00BC5C57">
        <w:t>were</w:t>
      </w:r>
      <w:r w:rsidRPr="005B651A">
        <w:t xml:space="preserve"> estimated from these median and 95</w:t>
      </w:r>
      <w:r w:rsidRPr="005B651A">
        <w:rPr>
          <w:vertAlign w:val="superscript"/>
        </w:rPr>
        <w:t>th</w:t>
      </w:r>
      <w:r w:rsidRPr="005B651A">
        <w:t xml:space="preserve"> percentile values by assuming a lognormal distribution for exposure (see the estimated percentages of workers and ONUs in each ECEL threshold category presented in </w:t>
      </w:r>
      <w:r w:rsidR="00002FCC">
        <w:fldChar w:fldCharType="begin" w:fldLock="1"/>
      </w:r>
      <w:r w:rsidR="00002FCC">
        <w:instrText xml:space="preserve"> REF _Ref104203526 \h </w:instrText>
      </w:r>
      <w:r w:rsidR="00002FCC">
        <w:fldChar w:fldCharType="separate"/>
      </w:r>
      <w:r w:rsidRPr="00960CD1" w:rsidR="0092222B">
        <w:t xml:space="preserve">Table </w:t>
      </w:r>
      <w:r w:rsidR="0092222B">
        <w:rPr>
          <w:noProof/>
        </w:rPr>
        <w:t>8</w:t>
      </w:r>
      <w:r w:rsidR="0092222B">
        <w:noBreakHyphen/>
      </w:r>
      <w:r w:rsidR="0092222B">
        <w:rPr>
          <w:noProof/>
        </w:rPr>
        <w:t>8</w:t>
      </w:r>
      <w:r w:rsidR="00002FCC">
        <w:fldChar w:fldCharType="end"/>
      </w:r>
      <w:r w:rsidRPr="005B651A">
        <w:t xml:space="preserve">). </w:t>
      </w:r>
    </w:p>
    <w:p w:rsidR="002109AC" w:rsidRPr="0014134E" w:rsidP="00CB1C05" w14:paraId="35F46086" w14:textId="77777777">
      <w:pPr>
        <w:pStyle w:val="BodyText"/>
      </w:pPr>
      <w:r>
        <w:rPr>
          <w:color w:val="000000"/>
        </w:rPr>
        <w:fldChar w:fldCharType="begin" w:fldLock="1"/>
      </w:r>
      <w:r>
        <w:rPr>
          <w:color w:val="000000"/>
        </w:rPr>
        <w:instrText xml:space="preserve"> REF _Ref103949199 \h </w:instrText>
      </w:r>
      <w:r>
        <w:rPr>
          <w:color w:val="000000"/>
        </w:rPr>
        <w:fldChar w:fldCharType="separate"/>
      </w:r>
      <w:r w:rsidRPr="00960CD1" w:rsidR="0092222B">
        <w:t xml:space="preserve">Table </w:t>
      </w:r>
      <w:r w:rsidR="0092222B">
        <w:rPr>
          <w:noProof/>
        </w:rPr>
        <w:t>8</w:t>
      </w:r>
      <w:r w:rsidR="0092222B">
        <w:noBreakHyphen/>
      </w:r>
      <w:r w:rsidR="0092222B">
        <w:rPr>
          <w:noProof/>
        </w:rPr>
        <w:t>9</w:t>
      </w:r>
      <w:r>
        <w:rPr>
          <w:color w:val="000000"/>
        </w:rPr>
        <w:fldChar w:fldCharType="end"/>
      </w:r>
      <w:r w:rsidRPr="0014134E">
        <w:rPr>
          <w:color w:val="000000"/>
        </w:rPr>
        <w:t xml:space="preserve"> presents the </w:t>
      </w:r>
      <w:r w:rsidRPr="0014134E">
        <w:t xml:space="preserve">mean increase in the LADC for the use categories affected by </w:t>
      </w:r>
      <w:r w:rsidR="0033503A">
        <w:t>WCPP</w:t>
      </w:r>
      <w:r w:rsidRPr="0014134E" w:rsidR="001D7B7A">
        <w:t xml:space="preserve"> </w:t>
      </w:r>
      <w:r w:rsidRPr="0014134E">
        <w:t xml:space="preserve">requirements under the options, </w:t>
      </w:r>
      <w:r w:rsidRPr="0014134E">
        <w:rPr>
          <w:color w:val="000000"/>
        </w:rPr>
        <w:t>disaggregated by the ECEL threshold levels,</w:t>
      </w:r>
      <w:r w:rsidRPr="0014134E">
        <w:t xml:space="preserve"> from </w:t>
      </w:r>
      <w:r w:rsidR="003167CB">
        <w:t>1</w:t>
      </w:r>
      <w:r w:rsidRPr="0014134E">
        <w:t xml:space="preserve"> year of </w:t>
      </w:r>
      <w:r w:rsidRPr="0014134E">
        <w:rPr>
          <w:i/>
        </w:rPr>
        <w:t>baseline</w:t>
      </w:r>
      <w:r w:rsidRPr="0014134E">
        <w:t xml:space="preserve"> occupational exposure</w:t>
      </w:r>
      <w:r w:rsidRPr="0014134E">
        <w:rPr>
          <w:color w:val="000000"/>
        </w:rPr>
        <w:t xml:space="preserve">.  </w:t>
      </w:r>
      <w:r w:rsidR="008F5A2B">
        <w:rPr>
          <w:color w:val="000000"/>
        </w:rPr>
        <w:fldChar w:fldCharType="begin" w:fldLock="1"/>
      </w:r>
      <w:r w:rsidR="008F5A2B">
        <w:rPr>
          <w:color w:val="000000"/>
        </w:rPr>
        <w:instrText xml:space="preserve"> REF _Ref103952764 \h </w:instrText>
      </w:r>
      <w:r w:rsidR="008F5A2B">
        <w:rPr>
          <w:color w:val="000000"/>
        </w:rPr>
        <w:fldChar w:fldCharType="separate"/>
      </w:r>
      <w:r w:rsidRPr="00960CD1" w:rsidR="0092222B">
        <w:t xml:space="preserve">Table </w:t>
      </w:r>
      <w:r w:rsidR="0092222B">
        <w:rPr>
          <w:noProof/>
        </w:rPr>
        <w:t>8</w:t>
      </w:r>
      <w:r w:rsidR="0092222B">
        <w:noBreakHyphen/>
      </w:r>
      <w:r w:rsidR="0092222B">
        <w:rPr>
          <w:noProof/>
        </w:rPr>
        <w:t>10</w:t>
      </w:r>
      <w:r w:rsidR="008F5A2B">
        <w:rPr>
          <w:color w:val="000000"/>
        </w:rPr>
        <w:fldChar w:fldCharType="end"/>
      </w:r>
      <w:r w:rsidRPr="0014134E">
        <w:rPr>
          <w:color w:val="000000"/>
        </w:rPr>
        <w:t xml:space="preserve"> presents the mean increase in the LAD</w:t>
      </w:r>
      <w:r w:rsidR="00E710DB">
        <w:rPr>
          <w:color w:val="000000"/>
        </w:rPr>
        <w:tab/>
      </w:r>
      <w:r w:rsidRPr="0014134E">
        <w:rPr>
          <w:color w:val="000000"/>
        </w:rPr>
        <w:t xml:space="preserve">C from </w:t>
      </w:r>
      <w:r w:rsidR="003167CB">
        <w:rPr>
          <w:color w:val="000000"/>
        </w:rPr>
        <w:t>1</w:t>
      </w:r>
      <w:r w:rsidRPr="0014134E">
        <w:rPr>
          <w:color w:val="000000"/>
        </w:rPr>
        <w:t xml:space="preserve"> year of exposure </w:t>
      </w:r>
      <w:r w:rsidRPr="0014134E">
        <w:rPr>
          <w:i/>
          <w:color w:val="000000"/>
        </w:rPr>
        <w:t xml:space="preserve">with compliance with the </w:t>
      </w:r>
      <w:r w:rsidR="0033503A">
        <w:rPr>
          <w:i/>
          <w:color w:val="000000"/>
        </w:rPr>
        <w:t>WCPP</w:t>
      </w:r>
      <w:r w:rsidRPr="0014134E">
        <w:rPr>
          <w:color w:val="000000"/>
        </w:rPr>
        <w:t xml:space="preserve">. </w:t>
      </w:r>
      <w:r w:rsidR="008F5A2B">
        <w:rPr>
          <w:color w:val="000000"/>
        </w:rPr>
        <w:fldChar w:fldCharType="begin" w:fldLock="1"/>
      </w:r>
      <w:r w:rsidR="008F5A2B">
        <w:rPr>
          <w:color w:val="000000"/>
        </w:rPr>
        <w:instrText xml:space="preserve"> REF _Ref103952767 \h </w:instrText>
      </w:r>
      <w:r w:rsidR="008F5A2B">
        <w:rPr>
          <w:color w:val="000000"/>
        </w:rPr>
        <w:fldChar w:fldCharType="separate"/>
      </w:r>
      <w:r w:rsidRPr="00960CD1" w:rsidR="0092222B">
        <w:t xml:space="preserve">Table </w:t>
      </w:r>
      <w:r w:rsidR="0092222B">
        <w:rPr>
          <w:noProof/>
        </w:rPr>
        <w:t>8</w:t>
      </w:r>
      <w:r w:rsidR="0092222B">
        <w:noBreakHyphen/>
      </w:r>
      <w:r w:rsidR="0092222B">
        <w:rPr>
          <w:noProof/>
        </w:rPr>
        <w:t>11</w:t>
      </w:r>
      <w:r w:rsidR="008F5A2B">
        <w:rPr>
          <w:color w:val="000000"/>
        </w:rPr>
        <w:fldChar w:fldCharType="end"/>
      </w:r>
      <w:r w:rsidRPr="0014134E">
        <w:rPr>
          <w:color w:val="000000"/>
        </w:rPr>
        <w:t xml:space="preserve"> presents the incremental reductions in the mean LADCs under the </w:t>
      </w:r>
      <w:r w:rsidR="0033503A">
        <w:rPr>
          <w:color w:val="000000"/>
        </w:rPr>
        <w:t>WCPP</w:t>
      </w:r>
      <w:r w:rsidRPr="0014134E" w:rsidR="00A35FBC">
        <w:rPr>
          <w:color w:val="000000"/>
        </w:rPr>
        <w:t xml:space="preserve"> </w:t>
      </w:r>
      <w:r w:rsidRPr="0014134E">
        <w:rPr>
          <w:color w:val="000000"/>
        </w:rPr>
        <w:t xml:space="preserve">(i.e., the difference between the LADCs presented in </w:t>
      </w:r>
      <w:r w:rsidR="008F5A2B">
        <w:rPr>
          <w:color w:val="000000"/>
        </w:rPr>
        <w:fldChar w:fldCharType="begin" w:fldLock="1"/>
      </w:r>
      <w:r w:rsidR="008F5A2B">
        <w:rPr>
          <w:color w:val="000000"/>
        </w:rPr>
        <w:instrText xml:space="preserve"> REF _Ref103949199 \h </w:instrText>
      </w:r>
      <w:r w:rsidR="008F5A2B">
        <w:rPr>
          <w:color w:val="000000"/>
        </w:rPr>
        <w:fldChar w:fldCharType="separate"/>
      </w:r>
      <w:r w:rsidRPr="00960CD1" w:rsidR="0092222B">
        <w:t xml:space="preserve">Table </w:t>
      </w:r>
      <w:r w:rsidR="0092222B">
        <w:rPr>
          <w:noProof/>
        </w:rPr>
        <w:t>8</w:t>
      </w:r>
      <w:r w:rsidR="0092222B">
        <w:noBreakHyphen/>
      </w:r>
      <w:r w:rsidR="0092222B">
        <w:rPr>
          <w:noProof/>
        </w:rPr>
        <w:t>9</w:t>
      </w:r>
      <w:r w:rsidR="008F5A2B">
        <w:rPr>
          <w:color w:val="000000"/>
        </w:rPr>
        <w:fldChar w:fldCharType="end"/>
      </w:r>
      <w:r w:rsidRPr="0014134E">
        <w:rPr>
          <w:color w:val="000000"/>
        </w:rPr>
        <w:t xml:space="preserve"> and </w:t>
      </w:r>
      <w:r w:rsidR="008F5A2B">
        <w:rPr>
          <w:color w:val="000000"/>
        </w:rPr>
        <w:fldChar w:fldCharType="begin" w:fldLock="1"/>
      </w:r>
      <w:r w:rsidR="008F5A2B">
        <w:rPr>
          <w:color w:val="000000"/>
        </w:rPr>
        <w:instrText xml:space="preserve"> REF _Ref103952764 \h </w:instrText>
      </w:r>
      <w:r w:rsidR="008F5A2B">
        <w:rPr>
          <w:color w:val="000000"/>
        </w:rPr>
        <w:fldChar w:fldCharType="separate"/>
      </w:r>
      <w:r w:rsidRPr="00960CD1" w:rsidR="0092222B">
        <w:t xml:space="preserve">Table </w:t>
      </w:r>
      <w:r w:rsidR="0092222B">
        <w:rPr>
          <w:noProof/>
        </w:rPr>
        <w:t>8</w:t>
      </w:r>
      <w:r w:rsidR="0092222B">
        <w:noBreakHyphen/>
      </w:r>
      <w:r w:rsidR="0092222B">
        <w:rPr>
          <w:noProof/>
        </w:rPr>
        <w:t>10</w:t>
      </w:r>
      <w:r w:rsidR="008F5A2B">
        <w:rPr>
          <w:color w:val="000000"/>
        </w:rPr>
        <w:fldChar w:fldCharType="end"/>
      </w:r>
      <w:r w:rsidRPr="0014134E">
        <w:rPr>
          <w:color w:val="000000"/>
        </w:rPr>
        <w:t>).</w:t>
      </w:r>
    </w:p>
    <w:p w:rsidR="002109AC" w:rsidRPr="0065459D" w:rsidP="00CB1C05" w14:paraId="7B27D58F" w14:textId="77777777">
      <w:pPr>
        <w:rPr>
          <w:highlight w:val="yellow"/>
        </w:rPr>
        <w:sectPr w:rsidSect="00CB1C05">
          <w:type w:val="nextColumn"/>
          <w:pgSz w:w="12240" w:h="15840" w:code="1"/>
          <w:pgMar w:top="1440" w:right="1440" w:bottom="1440" w:left="1440" w:header="1080" w:footer="720" w:gutter="0"/>
          <w:lnNumType w:countBy="1" w:restart="continuous"/>
          <w:pgNumType w:chapStyle="1"/>
          <w:cols w:space="720"/>
          <w:docGrid w:linePitch="360"/>
        </w:sectPr>
      </w:pPr>
    </w:p>
    <w:tbl>
      <w:tblPr>
        <w:tblW w:w="13050" w:type="dxa"/>
        <w:tblLayout w:type="fixed"/>
        <w:tblLook w:val="04A0"/>
      </w:tblPr>
      <w:tblGrid>
        <w:gridCol w:w="3420"/>
        <w:gridCol w:w="990"/>
        <w:gridCol w:w="1157"/>
        <w:gridCol w:w="1247"/>
        <w:gridCol w:w="1247"/>
        <w:gridCol w:w="1247"/>
        <w:gridCol w:w="1247"/>
        <w:gridCol w:w="1247"/>
        <w:gridCol w:w="1248"/>
      </w:tblGrid>
      <w:tr w14:paraId="17A3C606" w14:textId="77777777" w:rsidTr="00FC3396">
        <w:tblPrEx>
          <w:tblW w:w="13050" w:type="dxa"/>
          <w:tblLayout w:type="fixed"/>
          <w:tblLook w:val="04A0"/>
        </w:tblPrEx>
        <w:trPr>
          <w:trHeight w:val="270"/>
          <w:tblHeader/>
        </w:trPr>
        <w:tc>
          <w:tcPr>
            <w:tcW w:w="13050" w:type="dxa"/>
            <w:gridSpan w:val="9"/>
            <w:tcBorders>
              <w:top w:val="nil"/>
              <w:left w:val="nil"/>
              <w:bottom w:val="single" w:sz="4" w:space="0" w:color="auto"/>
              <w:right w:val="nil"/>
            </w:tcBorders>
            <w:shd w:val="clear" w:color="auto" w:fill="auto"/>
            <w:noWrap/>
            <w:vAlign w:val="center"/>
            <w:hideMark/>
          </w:tcPr>
          <w:p w:rsidR="00CF5C1D" w:rsidRPr="00960CD1" w:rsidP="00CB1C05" w14:paraId="4238C9D5" w14:textId="77777777">
            <w:pPr>
              <w:pStyle w:val="TableTitleA"/>
            </w:pPr>
            <w:bookmarkStart w:id="1327" w:name="_Ref104203526"/>
            <w:bookmarkStart w:id="1328" w:name="_Toc107219344"/>
            <w:bookmarkStart w:id="1329" w:name="_Toc121142693"/>
            <w:bookmarkStart w:id="1330" w:name="_Toc165379716"/>
            <w:r w:rsidRPr="00960CD1">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8</w:t>
            </w:r>
            <w:r w:rsidR="00BC4B5D">
              <w:rPr>
                <w:noProof/>
              </w:rPr>
              <w:fldChar w:fldCharType="end"/>
            </w:r>
            <w:bookmarkEnd w:id="1327"/>
            <w:r w:rsidRPr="00960CD1">
              <w:t xml:space="preserve">: </w:t>
            </w:r>
            <w:r w:rsidRPr="00960CD1" w:rsidR="00B145F6">
              <w:t>Estimated Percentage of Workers and ONUs by ECEL Threshold Category</w:t>
            </w:r>
            <w:bookmarkEnd w:id="1328"/>
            <w:bookmarkEnd w:id="1329"/>
            <w:bookmarkEnd w:id="1330"/>
          </w:p>
        </w:tc>
      </w:tr>
      <w:tr w14:paraId="61BABCB5" w14:textId="77777777" w:rsidTr="002A7AAA">
        <w:tblPrEx>
          <w:tblW w:w="13050" w:type="dxa"/>
          <w:tblLayout w:type="fixed"/>
          <w:tblLook w:val="04A0"/>
        </w:tblPrEx>
        <w:trPr>
          <w:trHeight w:val="1500"/>
          <w:tblHeader/>
        </w:trPr>
        <w:tc>
          <w:tcPr>
            <w:tcW w:w="342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D13D2" w:rsidRPr="00960CD1" w:rsidP="00CB1C05" w14:paraId="00F09F43" w14:textId="77777777">
            <w:pPr>
              <w:pStyle w:val="TableSubtitle"/>
            </w:pPr>
            <w:r w:rsidRPr="00960CD1">
              <w:t>Use Category</w:t>
            </w:r>
          </w:p>
        </w:tc>
        <w:tc>
          <w:tcPr>
            <w:tcW w:w="990" w:type="dxa"/>
            <w:tcBorders>
              <w:top w:val="single" w:sz="4" w:space="0" w:color="auto"/>
              <w:left w:val="single" w:sz="4" w:space="0" w:color="auto"/>
              <w:bottom w:val="single" w:sz="4" w:space="0" w:color="auto"/>
              <w:right w:val="single" w:sz="4" w:space="0" w:color="auto"/>
            </w:tcBorders>
            <w:shd w:val="clear" w:color="000000" w:fill="48A9C5"/>
            <w:noWrap/>
            <w:vAlign w:val="center"/>
          </w:tcPr>
          <w:p w:rsidR="00ED13D2" w:rsidRPr="00960CD1" w:rsidP="00CB1C05" w14:paraId="2A1A80F8" w14:textId="77777777">
            <w:pPr>
              <w:pStyle w:val="TableSubtitle"/>
            </w:pPr>
            <w:r w:rsidRPr="00960CD1">
              <w:t>Exposure Type</w:t>
            </w:r>
          </w:p>
        </w:tc>
        <w:tc>
          <w:tcPr>
            <w:tcW w:w="115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D13D2" w:rsidRPr="00960CD1" w:rsidP="00CB1C05" w14:paraId="55D26357" w14:textId="77777777">
            <w:pPr>
              <w:pStyle w:val="TableSubtitle"/>
            </w:pPr>
            <w:r w:rsidRPr="00960CD1">
              <w:t>&lt;Action Level </w:t>
            </w:r>
          </w:p>
        </w:tc>
        <w:tc>
          <w:tcPr>
            <w:tcW w:w="124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D13D2" w:rsidRPr="00960CD1" w:rsidP="00CB1C05" w14:paraId="0339DD42" w14:textId="77777777">
            <w:pPr>
              <w:pStyle w:val="TableSubtitle"/>
            </w:pPr>
            <w:r>
              <w:t>Between Action Level and ECEL</w:t>
            </w:r>
            <w:r w:rsidRPr="00960CD1">
              <w:t> </w:t>
            </w:r>
          </w:p>
        </w:tc>
        <w:tc>
          <w:tcPr>
            <w:tcW w:w="124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D13D2" w:rsidRPr="00960CD1" w:rsidP="00CB1C05" w14:paraId="5DE9E446" w14:textId="77777777">
            <w:pPr>
              <w:pStyle w:val="TableSubtitle"/>
            </w:pPr>
            <w:r>
              <w:t>1 to &lt;10 times the ECEL</w:t>
            </w:r>
          </w:p>
        </w:tc>
        <w:tc>
          <w:tcPr>
            <w:tcW w:w="124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D13D2" w:rsidRPr="00960CD1" w:rsidP="00CB1C05" w14:paraId="70E72D37" w14:textId="77777777">
            <w:pPr>
              <w:pStyle w:val="TableSubtitle"/>
            </w:pPr>
            <w:r>
              <w:t>10 to &lt;25 times the ECEL</w:t>
            </w:r>
          </w:p>
        </w:tc>
        <w:tc>
          <w:tcPr>
            <w:tcW w:w="124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D13D2" w:rsidRPr="00960CD1" w:rsidP="00CB1C05" w14:paraId="6FBE9B60" w14:textId="77777777">
            <w:pPr>
              <w:pStyle w:val="TableSubtitle"/>
            </w:pPr>
            <w:r>
              <w:t>25 to &lt;50 times the ECEL</w:t>
            </w:r>
          </w:p>
        </w:tc>
        <w:tc>
          <w:tcPr>
            <w:tcW w:w="124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D13D2" w:rsidRPr="00960CD1" w:rsidP="00CB1C05" w14:paraId="7E5BB093" w14:textId="77777777">
            <w:pPr>
              <w:pStyle w:val="TableSubtitle"/>
            </w:pPr>
            <w:r>
              <w:t>50 to &lt;1,000 times the ECEL</w:t>
            </w:r>
          </w:p>
        </w:tc>
        <w:tc>
          <w:tcPr>
            <w:tcW w:w="1248"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D13D2" w:rsidRPr="00960CD1" w:rsidP="00CB1C05" w14:paraId="1E91FD9A" w14:textId="77777777">
            <w:pPr>
              <w:pStyle w:val="TableSubtitle"/>
              <w:rPr>
                <w:vertAlign w:val="superscript"/>
              </w:rPr>
            </w:pPr>
            <w:r>
              <w:t>1,000 to &lt;10,000 times the ECEL</w:t>
            </w:r>
          </w:p>
        </w:tc>
      </w:tr>
      <w:tr w14:paraId="38B1304B"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53E65BB2" w14:textId="77777777">
            <w:pPr>
              <w:pStyle w:val="LTableTextAbt"/>
              <w:rPr>
                <w:szCs w:val="18"/>
              </w:rPr>
            </w:pPr>
            <w:r w:rsidRPr="002A7AAA">
              <w:rPr>
                <w:szCs w:val="18"/>
              </w:rPr>
              <w:t>Manufactur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758A3BD"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E8E6EF7" w14:textId="77777777">
            <w:pPr>
              <w:pStyle w:val="RTableTextAbt"/>
              <w:rPr>
                <w:szCs w:val="18"/>
              </w:rPr>
            </w:pPr>
            <w:r>
              <w:rPr>
                <w:szCs w:val="18"/>
              </w:rPr>
              <w:t>66</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943C363" w14:textId="77777777">
            <w:pPr>
              <w:pStyle w:val="RTableTextAbt"/>
              <w:rPr>
                <w:szCs w:val="18"/>
              </w:rPr>
            </w:pPr>
            <w:r>
              <w:rPr>
                <w:szCs w:val="18"/>
              </w:rPr>
              <w:t>4</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7AB75A6" w14:textId="77777777">
            <w:pPr>
              <w:pStyle w:val="RTableTextAbt"/>
              <w:rPr>
                <w:szCs w:val="18"/>
              </w:rPr>
            </w:pPr>
            <w:r>
              <w:rPr>
                <w:szCs w:val="18"/>
              </w:rPr>
              <w:t>2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7CD1C1F" w14:textId="77777777">
            <w:pPr>
              <w:pStyle w:val="RTableTextAbt"/>
              <w:rPr>
                <w:szCs w:val="18"/>
              </w:rPr>
            </w:pPr>
            <w:r>
              <w:rPr>
                <w:szCs w:val="18"/>
              </w:rPr>
              <w:t>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2BCC1A8"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E5E0F30" w14:textId="77777777">
            <w:pPr>
              <w:pStyle w:val="RTableTextAbt"/>
              <w:rPr>
                <w:szCs w:val="18"/>
              </w:rPr>
            </w:pPr>
            <w:r>
              <w:rPr>
                <w:szCs w:val="18"/>
              </w:rPr>
              <w:t>3%</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9799761" w14:textId="77777777">
            <w:pPr>
              <w:pStyle w:val="RTableTextAbt"/>
              <w:rPr>
                <w:szCs w:val="18"/>
              </w:rPr>
            </w:pPr>
            <w:r>
              <w:rPr>
                <w:szCs w:val="18"/>
              </w:rPr>
              <w:t>-</w:t>
            </w:r>
          </w:p>
        </w:tc>
      </w:tr>
      <w:tr w14:paraId="64D223B8"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00966EBD" w14:textId="77777777">
            <w:pPr>
              <w:pStyle w:val="LTableTextAbt"/>
              <w:rPr>
                <w:szCs w:val="18"/>
              </w:rPr>
            </w:pPr>
            <w:r w:rsidRPr="002A7AAA">
              <w:rPr>
                <w:szCs w:val="18"/>
              </w:rPr>
              <w:t>Manufactur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622F2B2" w14:textId="77777777">
            <w:pPr>
              <w:pStyle w:val="RTableTextAbt"/>
              <w:jc w:val="left"/>
              <w:rPr>
                <w:szCs w:val="18"/>
              </w:rPr>
            </w:pPr>
            <w:r w:rsidRPr="002A7AAA">
              <w:rPr>
                <w:szCs w:val="18"/>
              </w:rPr>
              <w:t>ONU</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5C56CAF" w14:textId="77777777">
            <w:pPr>
              <w:pStyle w:val="RTableTextAbt"/>
              <w:rPr>
                <w:szCs w:val="18"/>
              </w:rPr>
            </w:pPr>
            <w:r>
              <w:rPr>
                <w:szCs w:val="18"/>
              </w:rPr>
              <w:t>96</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1E748A2" w14:textId="77777777">
            <w:pPr>
              <w:pStyle w:val="RTableTextAbt"/>
              <w:rPr>
                <w:szCs w:val="18"/>
              </w:rPr>
            </w:pPr>
            <w:r>
              <w:rPr>
                <w:szCs w:val="18"/>
              </w:rPr>
              <w:t>4</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0DA42E2"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044BA00"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7A03E5C"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9851748"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1DAE00D" w14:textId="77777777">
            <w:pPr>
              <w:pStyle w:val="RTableTextAbt"/>
              <w:rPr>
                <w:szCs w:val="18"/>
              </w:rPr>
            </w:pPr>
            <w:r>
              <w:rPr>
                <w:szCs w:val="18"/>
              </w:rPr>
              <w:t>-</w:t>
            </w:r>
          </w:p>
        </w:tc>
      </w:tr>
      <w:tr w14:paraId="5BB47835"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6CB1313E" w14:textId="77777777">
            <w:pPr>
              <w:pStyle w:val="LTableTextAbt"/>
              <w:rPr>
                <w:szCs w:val="18"/>
              </w:rPr>
            </w:pPr>
            <w:r w:rsidRPr="002A7AAA">
              <w:rPr>
                <w:szCs w:val="18"/>
              </w:rPr>
              <w:t>Import/Repackage</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4BB0AD6"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69BA28F"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BB83A97"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5AC8965" w14:textId="77777777">
            <w:pPr>
              <w:pStyle w:val="RTableTextAbt"/>
              <w:rPr>
                <w:szCs w:val="18"/>
              </w:rPr>
            </w:pPr>
            <w:r>
              <w:rPr>
                <w:szCs w:val="18"/>
              </w:rPr>
              <w:t>96%</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71FE006"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CE23B98"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E1501F9"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6F9796E" w14:textId="77777777">
            <w:pPr>
              <w:pStyle w:val="RTableTextAbt"/>
              <w:rPr>
                <w:szCs w:val="18"/>
              </w:rPr>
            </w:pPr>
            <w:r>
              <w:rPr>
                <w:szCs w:val="18"/>
              </w:rPr>
              <w:t>-</w:t>
            </w:r>
          </w:p>
        </w:tc>
      </w:tr>
      <w:tr w14:paraId="06629E3B"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35745DD9" w14:textId="77777777">
            <w:pPr>
              <w:pStyle w:val="LTableTextAbt"/>
              <w:rPr>
                <w:szCs w:val="18"/>
              </w:rPr>
            </w:pPr>
            <w:r w:rsidRPr="002A7AAA">
              <w:rPr>
                <w:szCs w:val="18"/>
              </w:rPr>
              <w:t>Reactant/Intermediate</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C412A71"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B061E5E" w14:textId="77777777">
            <w:pPr>
              <w:pStyle w:val="RTableTextAbt"/>
              <w:rPr>
                <w:szCs w:val="18"/>
              </w:rPr>
            </w:pPr>
            <w:r>
              <w:rPr>
                <w:szCs w:val="18"/>
              </w:rPr>
              <w:t>66</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4C7FCE0" w14:textId="77777777">
            <w:pPr>
              <w:pStyle w:val="RTableTextAbt"/>
              <w:rPr>
                <w:szCs w:val="18"/>
              </w:rPr>
            </w:pPr>
            <w:r>
              <w:rPr>
                <w:szCs w:val="18"/>
              </w:rPr>
              <w:t>4</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73CF99C" w14:textId="77777777">
            <w:pPr>
              <w:pStyle w:val="RTableTextAbt"/>
              <w:rPr>
                <w:szCs w:val="18"/>
              </w:rPr>
            </w:pPr>
            <w:r>
              <w:rPr>
                <w:szCs w:val="18"/>
              </w:rPr>
              <w:t>2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940C683" w14:textId="77777777">
            <w:pPr>
              <w:pStyle w:val="RTableTextAbt"/>
              <w:rPr>
                <w:szCs w:val="18"/>
              </w:rPr>
            </w:pPr>
            <w:r>
              <w:rPr>
                <w:szCs w:val="18"/>
              </w:rPr>
              <w:t>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50C7EB5"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0B65CDFC" w14:textId="77777777">
            <w:pPr>
              <w:pStyle w:val="RTableTextAbt"/>
              <w:rPr>
                <w:szCs w:val="18"/>
              </w:rPr>
            </w:pPr>
            <w:r>
              <w:rPr>
                <w:szCs w:val="18"/>
              </w:rPr>
              <w:t>3%</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B9BE30F" w14:textId="77777777">
            <w:pPr>
              <w:pStyle w:val="RTableTextAbt"/>
              <w:rPr>
                <w:szCs w:val="18"/>
              </w:rPr>
            </w:pPr>
            <w:r>
              <w:rPr>
                <w:szCs w:val="18"/>
              </w:rPr>
              <w:t>-</w:t>
            </w:r>
          </w:p>
        </w:tc>
      </w:tr>
      <w:tr w14:paraId="17456255"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105CE081" w14:textId="77777777">
            <w:pPr>
              <w:pStyle w:val="LTableTextAbt"/>
              <w:rPr>
                <w:szCs w:val="18"/>
              </w:rPr>
            </w:pPr>
            <w:r w:rsidRPr="002A7AAA">
              <w:rPr>
                <w:szCs w:val="18"/>
              </w:rPr>
              <w:t>Reactant/Intermediate</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61D68A3" w14:textId="77777777">
            <w:pPr>
              <w:pStyle w:val="RTableTextAbt"/>
              <w:jc w:val="left"/>
              <w:rPr>
                <w:szCs w:val="18"/>
              </w:rPr>
            </w:pPr>
            <w:r w:rsidRPr="002A7AAA">
              <w:rPr>
                <w:szCs w:val="18"/>
              </w:rPr>
              <w:t>ONU</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14422C3" w14:textId="77777777">
            <w:pPr>
              <w:pStyle w:val="RTableTextAbt"/>
              <w:rPr>
                <w:szCs w:val="18"/>
              </w:rPr>
            </w:pPr>
            <w:r>
              <w:rPr>
                <w:szCs w:val="18"/>
              </w:rPr>
              <w:t>96</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DF65BBE" w14:textId="77777777">
            <w:pPr>
              <w:pStyle w:val="RTableTextAbt"/>
              <w:rPr>
                <w:szCs w:val="18"/>
              </w:rPr>
            </w:pPr>
            <w:r>
              <w:rPr>
                <w:szCs w:val="18"/>
              </w:rPr>
              <w:t>4</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F2A7E1D"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C34DC34"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2F07D2C"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EFEE95B"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44B493C" w14:textId="77777777">
            <w:pPr>
              <w:pStyle w:val="RTableTextAbt"/>
              <w:rPr>
                <w:szCs w:val="18"/>
              </w:rPr>
            </w:pPr>
            <w:r>
              <w:rPr>
                <w:szCs w:val="18"/>
              </w:rPr>
              <w:t>-</w:t>
            </w:r>
          </w:p>
        </w:tc>
      </w:tr>
      <w:tr w14:paraId="3071B211"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5BDA210E" w14:textId="77777777">
            <w:pPr>
              <w:pStyle w:val="LTableTextAbt"/>
              <w:rPr>
                <w:szCs w:val="18"/>
              </w:rPr>
            </w:pPr>
            <w:r w:rsidRPr="002A7AAA">
              <w:rPr>
                <w:szCs w:val="18"/>
              </w:rPr>
              <w:t>Processing Aid in Petrochemical Manufactur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A330F8B"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3E83231" w14:textId="77777777">
            <w:pPr>
              <w:pStyle w:val="RTableTextAbt"/>
              <w:rPr>
                <w:szCs w:val="18"/>
              </w:rPr>
            </w:pPr>
            <w:r>
              <w:rPr>
                <w:szCs w:val="18"/>
              </w:rPr>
              <w:t>61</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DDA74D1" w14:textId="77777777">
            <w:pPr>
              <w:pStyle w:val="RTableTextAbt"/>
              <w:rPr>
                <w:szCs w:val="18"/>
              </w:rPr>
            </w:pPr>
            <w:r>
              <w:rPr>
                <w:szCs w:val="18"/>
              </w:rPr>
              <w:t>7</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0C048DF" w14:textId="77777777">
            <w:pPr>
              <w:pStyle w:val="RTableTextAbt"/>
              <w:rPr>
                <w:szCs w:val="18"/>
              </w:rPr>
            </w:pPr>
            <w:r>
              <w:rPr>
                <w:szCs w:val="18"/>
              </w:rPr>
              <w:t>27%</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BB86FC6" w14:textId="77777777">
            <w:pPr>
              <w:pStyle w:val="RTableTextAbt"/>
              <w:rPr>
                <w:szCs w:val="18"/>
              </w:rPr>
            </w:pPr>
            <w:r>
              <w:rPr>
                <w:szCs w:val="18"/>
              </w:rPr>
              <w:t>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DA4D3D3" w14:textId="77777777">
            <w:pPr>
              <w:pStyle w:val="RTableTextAbt"/>
              <w:rPr>
                <w:szCs w:val="18"/>
              </w:rPr>
            </w:pPr>
            <w:r>
              <w:rPr>
                <w:szCs w:val="18"/>
              </w:rPr>
              <w:t>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75F17C6" w14:textId="77777777">
            <w:pPr>
              <w:pStyle w:val="RTableTextAbt"/>
              <w:rPr>
                <w:szCs w:val="18"/>
              </w:rPr>
            </w:pPr>
            <w:r>
              <w:rPr>
                <w:szCs w:val="18"/>
              </w:rPr>
              <w:t>1%</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61FE3C5" w14:textId="77777777">
            <w:pPr>
              <w:pStyle w:val="RTableTextAbt"/>
              <w:rPr>
                <w:szCs w:val="18"/>
              </w:rPr>
            </w:pPr>
            <w:r>
              <w:rPr>
                <w:szCs w:val="18"/>
              </w:rPr>
              <w:t>-</w:t>
            </w:r>
          </w:p>
        </w:tc>
      </w:tr>
      <w:tr w14:paraId="266613D2"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14C9042E" w14:textId="77777777">
            <w:pPr>
              <w:pStyle w:val="LTableTextAbt"/>
              <w:rPr>
                <w:szCs w:val="18"/>
              </w:rPr>
            </w:pPr>
            <w:r>
              <w:rPr>
                <w:szCs w:val="18"/>
              </w:rPr>
              <w:t>Production of Maskant for Chemical Mill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EB20F8E"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00BB94B"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CD02BB8" w14:textId="77777777">
            <w:pPr>
              <w:pStyle w:val="RTableTextAbt"/>
              <w:rPr>
                <w:szCs w:val="18"/>
              </w:rPr>
            </w:pPr>
            <w:r>
              <w:rPr>
                <w:szCs w:val="18"/>
              </w:rPr>
              <w:t>4</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929F188" w14:textId="77777777">
            <w:pPr>
              <w:pStyle w:val="RTableTextAbt"/>
              <w:rPr>
                <w:szCs w:val="18"/>
              </w:rPr>
            </w:pPr>
            <w:r>
              <w:rPr>
                <w:szCs w:val="18"/>
              </w:rPr>
              <w:t>9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923D761"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F0A9070"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353D740"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275A5C9" w14:textId="77777777">
            <w:pPr>
              <w:pStyle w:val="RTableTextAbt"/>
              <w:rPr>
                <w:szCs w:val="18"/>
              </w:rPr>
            </w:pPr>
            <w:r>
              <w:rPr>
                <w:szCs w:val="18"/>
              </w:rPr>
              <w:t>-</w:t>
            </w:r>
          </w:p>
        </w:tc>
      </w:tr>
      <w:tr w14:paraId="62D32A64"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3513263F" w14:textId="77777777">
            <w:pPr>
              <w:pStyle w:val="LTableTextAbt"/>
              <w:rPr>
                <w:szCs w:val="18"/>
              </w:rPr>
            </w:pPr>
            <w:r w:rsidRPr="002A7AAA">
              <w:rPr>
                <w:szCs w:val="18"/>
              </w:rPr>
              <w:t>Use as Maskant for Chemical Mill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AAF1940"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A688856" w14:textId="77777777">
            <w:pPr>
              <w:pStyle w:val="RTableTextAbt"/>
              <w:rPr>
                <w:szCs w:val="18"/>
              </w:rPr>
            </w:pPr>
            <w:r>
              <w:rPr>
                <w:szCs w:val="18"/>
              </w:rPr>
              <w:t>5</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7432E26" w14:textId="77777777">
            <w:pPr>
              <w:pStyle w:val="RTableTextAbt"/>
              <w:rPr>
                <w:szCs w:val="18"/>
              </w:rPr>
            </w:pPr>
            <w:r>
              <w:rPr>
                <w:szCs w:val="18"/>
              </w:rPr>
              <w:t>2</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74E38A6" w14:textId="77777777">
            <w:pPr>
              <w:pStyle w:val="RTableTextAbt"/>
              <w:rPr>
                <w:szCs w:val="18"/>
              </w:rPr>
            </w:pPr>
            <w:r>
              <w:rPr>
                <w:szCs w:val="18"/>
              </w:rPr>
              <w:t>3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0EE03823" w14:textId="77777777">
            <w:pPr>
              <w:pStyle w:val="RTableTextAbt"/>
              <w:rPr>
                <w:szCs w:val="18"/>
              </w:rPr>
            </w:pPr>
            <w:r>
              <w:rPr>
                <w:szCs w:val="18"/>
              </w:rPr>
              <w:t>18%</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AD645B2" w14:textId="77777777">
            <w:pPr>
              <w:pStyle w:val="RTableTextAbt"/>
              <w:rPr>
                <w:szCs w:val="18"/>
              </w:rPr>
            </w:pPr>
            <w:r>
              <w:rPr>
                <w:szCs w:val="18"/>
              </w:rPr>
              <w:t>1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93C933C" w14:textId="77777777">
            <w:pPr>
              <w:pStyle w:val="RTableTextAbt"/>
              <w:rPr>
                <w:szCs w:val="18"/>
              </w:rPr>
            </w:pPr>
            <w:r>
              <w:rPr>
                <w:szCs w:val="18"/>
              </w:rPr>
              <w:t>27%</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3E928E8" w14:textId="77777777">
            <w:pPr>
              <w:pStyle w:val="RTableTextAbt"/>
              <w:rPr>
                <w:szCs w:val="18"/>
              </w:rPr>
            </w:pPr>
            <w:r>
              <w:rPr>
                <w:szCs w:val="18"/>
              </w:rPr>
              <w:t>2%</w:t>
            </w:r>
          </w:p>
        </w:tc>
      </w:tr>
      <w:tr w14:paraId="5EE50345"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5A0E1D90" w14:textId="77777777">
            <w:pPr>
              <w:pStyle w:val="LTableTextAbt"/>
              <w:rPr>
                <w:szCs w:val="18"/>
              </w:rPr>
            </w:pPr>
            <w:r w:rsidRPr="002A7AAA">
              <w:rPr>
                <w:szCs w:val="18"/>
              </w:rPr>
              <w:t>Use as Maskant for Chemical Mill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A90F1FB" w14:textId="77777777">
            <w:pPr>
              <w:pStyle w:val="RTableTextAbt"/>
              <w:jc w:val="left"/>
              <w:rPr>
                <w:szCs w:val="18"/>
              </w:rPr>
            </w:pPr>
            <w:r w:rsidRPr="002A7AAA">
              <w:rPr>
                <w:szCs w:val="18"/>
              </w:rPr>
              <w:t>ONU</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5A00DC3"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83CDB09"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1ABE95F" w14:textId="77777777">
            <w:pPr>
              <w:pStyle w:val="RTableTextAbt"/>
              <w:rPr>
                <w:szCs w:val="18"/>
              </w:rPr>
            </w:pPr>
            <w:r>
              <w:rPr>
                <w:szCs w:val="18"/>
              </w:rPr>
              <w:t>7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B24BA27" w14:textId="77777777">
            <w:pPr>
              <w:pStyle w:val="RTableTextAbt"/>
              <w:rPr>
                <w:szCs w:val="18"/>
              </w:rPr>
            </w:pPr>
            <w:r>
              <w:rPr>
                <w:szCs w:val="18"/>
              </w:rPr>
              <w:t>26%</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B063F6F"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9BC7A4A"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EAC311C" w14:textId="77777777">
            <w:pPr>
              <w:pStyle w:val="RTableTextAbt"/>
              <w:rPr>
                <w:szCs w:val="18"/>
              </w:rPr>
            </w:pPr>
            <w:r>
              <w:rPr>
                <w:szCs w:val="18"/>
              </w:rPr>
              <w:t>-</w:t>
            </w:r>
          </w:p>
        </w:tc>
      </w:tr>
      <w:tr w14:paraId="708873E5"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12BB50E6" w14:textId="77777777">
            <w:pPr>
              <w:pStyle w:val="LTableTextAbt"/>
              <w:rPr>
                <w:szCs w:val="18"/>
              </w:rPr>
            </w:pPr>
            <w:r w:rsidRPr="002A7AAA">
              <w:rPr>
                <w:szCs w:val="18"/>
              </w:rPr>
              <w:t>Vapor Degreasing: Open Top Vapor Degreasing (OTVD)</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71B516F"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E0FECE9" w14:textId="77777777">
            <w:pPr>
              <w:pStyle w:val="RTableTextAbt"/>
              <w:rPr>
                <w:szCs w:val="18"/>
              </w:rPr>
            </w:pPr>
            <w:r>
              <w:rPr>
                <w:szCs w:val="18"/>
              </w:rPr>
              <w:t>3</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4007B77" w14:textId="77777777">
            <w:pPr>
              <w:pStyle w:val="RTableTextAbt"/>
              <w:rPr>
                <w:szCs w:val="18"/>
              </w:rPr>
            </w:pPr>
            <w:r>
              <w:rPr>
                <w:szCs w:val="18"/>
              </w:rPr>
              <w:t>2</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18D4F63" w14:textId="77777777">
            <w:pPr>
              <w:pStyle w:val="RTableTextAbt"/>
              <w:rPr>
                <w:szCs w:val="18"/>
              </w:rPr>
            </w:pPr>
            <w:r>
              <w:rPr>
                <w:szCs w:val="18"/>
              </w:rPr>
              <w:t>35%</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52B438E" w14:textId="77777777">
            <w:pPr>
              <w:pStyle w:val="RTableTextAbt"/>
              <w:rPr>
                <w:szCs w:val="18"/>
              </w:rPr>
            </w:pPr>
            <w:r>
              <w:rPr>
                <w:szCs w:val="18"/>
              </w:rPr>
              <w:t>2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7CBA070" w14:textId="77777777">
            <w:pPr>
              <w:pStyle w:val="RTableTextAbt"/>
              <w:rPr>
                <w:szCs w:val="18"/>
              </w:rPr>
            </w:pPr>
            <w:r>
              <w:rPr>
                <w:szCs w:val="18"/>
              </w:rPr>
              <w:t>1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9D6BA48" w14:textId="77777777">
            <w:pPr>
              <w:pStyle w:val="RTableTextAbt"/>
              <w:rPr>
                <w:szCs w:val="18"/>
              </w:rPr>
            </w:pPr>
            <w:r>
              <w:rPr>
                <w:szCs w:val="18"/>
              </w:rPr>
              <w:t>23%</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DB554F1" w14:textId="77777777">
            <w:pPr>
              <w:pStyle w:val="RTableTextAbt"/>
              <w:rPr>
                <w:szCs w:val="18"/>
              </w:rPr>
            </w:pPr>
            <w:r>
              <w:rPr>
                <w:szCs w:val="18"/>
              </w:rPr>
              <w:t>1%</w:t>
            </w:r>
          </w:p>
        </w:tc>
      </w:tr>
      <w:tr w14:paraId="31C8D9D6"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3DD309EF" w14:textId="77777777">
            <w:pPr>
              <w:pStyle w:val="LTableTextAbt"/>
              <w:rPr>
                <w:szCs w:val="18"/>
              </w:rPr>
            </w:pPr>
            <w:r w:rsidRPr="002A7AAA">
              <w:rPr>
                <w:szCs w:val="18"/>
              </w:rPr>
              <w:t>Vapor Degreasing: Open Top Vapor Degreasing (OTVD)</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430E579" w14:textId="77777777">
            <w:pPr>
              <w:pStyle w:val="RTableTextAbt"/>
              <w:jc w:val="left"/>
              <w:rPr>
                <w:szCs w:val="18"/>
              </w:rPr>
            </w:pPr>
            <w:r w:rsidRPr="002A7AAA">
              <w:rPr>
                <w:szCs w:val="18"/>
              </w:rPr>
              <w:t>ONU</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2E03005" w14:textId="77777777">
            <w:pPr>
              <w:pStyle w:val="RTableTextAbt"/>
              <w:rPr>
                <w:szCs w:val="18"/>
              </w:rPr>
            </w:pPr>
            <w:r>
              <w:rPr>
                <w:szCs w:val="18"/>
              </w:rPr>
              <w:t>8</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D9EFA39" w14:textId="77777777">
            <w:pPr>
              <w:pStyle w:val="RTableTextAbt"/>
              <w:rPr>
                <w:szCs w:val="18"/>
              </w:rPr>
            </w:pPr>
            <w:r>
              <w:rPr>
                <w:szCs w:val="18"/>
              </w:rPr>
              <w:t>5</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6F21E58" w14:textId="77777777">
            <w:pPr>
              <w:pStyle w:val="RTableTextAbt"/>
              <w:rPr>
                <w:szCs w:val="18"/>
              </w:rPr>
            </w:pPr>
            <w:r>
              <w:rPr>
                <w:szCs w:val="18"/>
              </w:rPr>
              <w:t>60%</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182F44D" w14:textId="77777777">
            <w:pPr>
              <w:pStyle w:val="RTableTextAbt"/>
              <w:rPr>
                <w:szCs w:val="18"/>
              </w:rPr>
            </w:pPr>
            <w:r>
              <w:rPr>
                <w:szCs w:val="18"/>
              </w:rPr>
              <w:t>17%</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7E3221D" w14:textId="77777777">
            <w:pPr>
              <w:pStyle w:val="RTableTextAbt"/>
              <w:rPr>
                <w:szCs w:val="18"/>
              </w:rPr>
            </w:pPr>
            <w:r>
              <w:rPr>
                <w:szCs w:val="18"/>
              </w:rPr>
              <w:t>6%</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FA07AD7" w14:textId="77777777">
            <w:pPr>
              <w:pStyle w:val="RTableTextAbt"/>
              <w:rPr>
                <w:szCs w:val="18"/>
              </w:rPr>
            </w:pPr>
            <w:r>
              <w:rPr>
                <w:szCs w:val="18"/>
              </w:rPr>
              <w:t>4%</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A956ECF" w14:textId="77777777">
            <w:pPr>
              <w:pStyle w:val="RTableTextAbt"/>
              <w:rPr>
                <w:szCs w:val="18"/>
              </w:rPr>
            </w:pPr>
            <w:r>
              <w:rPr>
                <w:szCs w:val="18"/>
              </w:rPr>
              <w:t>-</w:t>
            </w:r>
          </w:p>
        </w:tc>
      </w:tr>
      <w:tr w14:paraId="6A6841F6"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0159AA08" w14:textId="77777777">
            <w:pPr>
              <w:pStyle w:val="LTableTextAbt"/>
              <w:rPr>
                <w:szCs w:val="18"/>
              </w:rPr>
            </w:pPr>
            <w:r w:rsidRPr="002A7AAA">
              <w:rPr>
                <w:szCs w:val="18"/>
              </w:rPr>
              <w:t>Vapor Degreasing: Enclosed Vapor Degreasing (EVD)</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7DCACBA"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7DB41C7" w14:textId="77777777">
            <w:pPr>
              <w:pStyle w:val="RTableTextAbt"/>
              <w:rPr>
                <w:szCs w:val="18"/>
              </w:rPr>
            </w:pPr>
            <w:r>
              <w:rPr>
                <w:szCs w:val="18"/>
              </w:rPr>
              <w:t>66</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17724F1" w14:textId="77777777">
            <w:pPr>
              <w:pStyle w:val="RTableTextAbt"/>
              <w:rPr>
                <w:szCs w:val="18"/>
              </w:rPr>
            </w:pPr>
            <w:r>
              <w:rPr>
                <w:szCs w:val="18"/>
              </w:rPr>
              <w:t>14</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2D10D7C" w14:textId="77777777">
            <w:pPr>
              <w:pStyle w:val="RTableTextAbt"/>
              <w:rPr>
                <w:szCs w:val="18"/>
              </w:rPr>
            </w:pPr>
            <w:r>
              <w:rPr>
                <w:szCs w:val="18"/>
              </w:rPr>
              <w:t>20%</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08FF4962"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4AEE754"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04ED5A3C"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0AB65AC" w14:textId="77777777">
            <w:pPr>
              <w:pStyle w:val="RTableTextAbt"/>
              <w:rPr>
                <w:szCs w:val="18"/>
              </w:rPr>
            </w:pPr>
            <w:r>
              <w:rPr>
                <w:szCs w:val="18"/>
              </w:rPr>
              <w:t>-</w:t>
            </w:r>
          </w:p>
        </w:tc>
      </w:tr>
      <w:tr w14:paraId="40C8289F"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3CB76956" w14:textId="77777777">
            <w:pPr>
              <w:pStyle w:val="LTableTextAbt"/>
              <w:rPr>
                <w:szCs w:val="18"/>
              </w:rPr>
            </w:pPr>
            <w:r w:rsidRPr="002A7AAA">
              <w:rPr>
                <w:szCs w:val="18"/>
              </w:rPr>
              <w:t>Vapor Degreasing: Enclosed Vapor Degreasing (EVD)</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350E274" w14:textId="77777777">
            <w:pPr>
              <w:pStyle w:val="RTableTextAbt"/>
              <w:jc w:val="left"/>
              <w:rPr>
                <w:szCs w:val="18"/>
              </w:rPr>
            </w:pPr>
            <w:r w:rsidRPr="002A7AAA">
              <w:rPr>
                <w:szCs w:val="18"/>
              </w:rPr>
              <w:t>ONU</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10C70A8" w14:textId="77777777">
            <w:pPr>
              <w:pStyle w:val="RTableTextAbt"/>
              <w:rPr>
                <w:szCs w:val="18"/>
              </w:rPr>
            </w:pPr>
            <w:r>
              <w:rPr>
                <w:szCs w:val="18"/>
              </w:rPr>
              <w:t>97</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54AA1D1" w14:textId="77777777">
            <w:pPr>
              <w:pStyle w:val="RTableTextAbt"/>
              <w:rPr>
                <w:szCs w:val="18"/>
              </w:rPr>
            </w:pPr>
            <w:r>
              <w:rPr>
                <w:szCs w:val="18"/>
              </w:rPr>
              <w:t>3</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B2E9F06"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69789B0"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E89FCFB"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EBAED12"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42594BE" w14:textId="77777777">
            <w:pPr>
              <w:pStyle w:val="RTableTextAbt"/>
              <w:rPr>
                <w:szCs w:val="18"/>
              </w:rPr>
            </w:pPr>
            <w:r>
              <w:rPr>
                <w:szCs w:val="18"/>
              </w:rPr>
              <w:t>-</w:t>
            </w:r>
          </w:p>
        </w:tc>
      </w:tr>
      <w:tr w14:paraId="3D7A458E"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59CB2F4E" w14:textId="77777777">
            <w:pPr>
              <w:pStyle w:val="LTableTextAbt"/>
              <w:rPr>
                <w:szCs w:val="18"/>
              </w:rPr>
            </w:pPr>
            <w:r w:rsidRPr="002A7AAA">
              <w:rPr>
                <w:szCs w:val="18"/>
              </w:rPr>
              <w:t>Vapor Degreasing: Conveyorized Vapor Degreasing (CVD)</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2E2B17B"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DBF95F9"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9E94694"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5455C6D"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00F7B870"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A6B5776"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3071B3E" w14:textId="77777777">
            <w:pPr>
              <w:pStyle w:val="RTableTextAbt"/>
              <w:rPr>
                <w:szCs w:val="18"/>
              </w:rPr>
            </w:pPr>
            <w:r>
              <w:rPr>
                <w:szCs w:val="18"/>
              </w:rPr>
              <w:t>93%</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02ACE282" w14:textId="77777777">
            <w:pPr>
              <w:pStyle w:val="RTableTextAbt"/>
              <w:rPr>
                <w:szCs w:val="18"/>
              </w:rPr>
            </w:pPr>
            <w:r>
              <w:rPr>
                <w:szCs w:val="18"/>
              </w:rPr>
              <w:t>7%</w:t>
            </w:r>
          </w:p>
        </w:tc>
      </w:tr>
      <w:tr w14:paraId="29D69D7E"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16CB3880" w14:textId="77777777">
            <w:pPr>
              <w:pStyle w:val="LTableTextAbt"/>
              <w:rPr>
                <w:szCs w:val="18"/>
              </w:rPr>
            </w:pPr>
            <w:r w:rsidRPr="002A7AAA">
              <w:rPr>
                <w:szCs w:val="18"/>
              </w:rPr>
              <w:t>Vapor Degreasing: Conveyorized Vapor Degreasing (CVD)</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0D433DCD" w14:textId="77777777">
            <w:pPr>
              <w:pStyle w:val="RTableTextAbt"/>
              <w:jc w:val="left"/>
              <w:rPr>
                <w:szCs w:val="18"/>
              </w:rPr>
            </w:pPr>
            <w:r w:rsidRPr="002A7AAA">
              <w:rPr>
                <w:szCs w:val="18"/>
              </w:rPr>
              <w:t>ONU</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7A696E5"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CF7BC95"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70AA7D3"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ED521B1"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17A6D8C"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0C98393" w14:textId="77777777">
            <w:pPr>
              <w:pStyle w:val="RTableTextAbt"/>
              <w:rPr>
                <w:szCs w:val="18"/>
              </w:rPr>
            </w:pPr>
            <w:r>
              <w:rPr>
                <w:szCs w:val="18"/>
              </w:rPr>
              <w:t>99%</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2DC997F0" w14:textId="77777777">
            <w:pPr>
              <w:pStyle w:val="RTableTextAbt"/>
              <w:rPr>
                <w:szCs w:val="18"/>
              </w:rPr>
            </w:pPr>
            <w:r>
              <w:rPr>
                <w:szCs w:val="18"/>
              </w:rPr>
              <w:t>1%</w:t>
            </w:r>
          </w:p>
        </w:tc>
      </w:tr>
      <w:tr w14:paraId="039F4E6D"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E0180" w:rsidRPr="002A7AAA" w:rsidP="00CB1C05" w14:paraId="2964B34E" w14:textId="77777777">
            <w:pPr>
              <w:pStyle w:val="LTableTextAbt"/>
              <w:rPr>
                <w:szCs w:val="18"/>
              </w:rPr>
            </w:pPr>
            <w:r w:rsidRPr="002A7AAA">
              <w:rPr>
                <w:szCs w:val="18"/>
              </w:rPr>
              <w:t>Recycling and Disposal</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73F8A96"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7BB44866" w14:textId="77777777">
            <w:pPr>
              <w:pStyle w:val="RTableTextAbt"/>
              <w:rPr>
                <w:szCs w:val="18"/>
              </w:rPr>
            </w:pPr>
            <w:r>
              <w:rPr>
                <w:szCs w:val="18"/>
              </w:rPr>
              <w:t>95</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4E4A5BD4" w14:textId="77777777">
            <w:pPr>
              <w:pStyle w:val="RTableTextAbt"/>
              <w:rPr>
                <w:szCs w:val="18"/>
              </w:rPr>
            </w:pPr>
            <w:r>
              <w:rPr>
                <w:szCs w:val="18"/>
              </w:rPr>
              <w:t>1</w:t>
            </w:r>
            <w:r w:rsidR="004F366B">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5B1A7B7" w14:textId="77777777">
            <w:pPr>
              <w:pStyle w:val="RTableTextAbt"/>
              <w:rPr>
                <w:szCs w:val="18"/>
              </w:rPr>
            </w:pPr>
            <w:r>
              <w:rPr>
                <w:szCs w:val="18"/>
              </w:rPr>
              <w:t>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5B7BC6D5"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3687D1CA"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13880841"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5E0180" w:rsidRPr="002A7AAA" w:rsidP="00CB1C05" w14:paraId="64B15F3B" w14:textId="77777777">
            <w:pPr>
              <w:pStyle w:val="RTableTextAbt"/>
              <w:rPr>
                <w:szCs w:val="18"/>
              </w:rPr>
            </w:pPr>
            <w:r>
              <w:rPr>
                <w:szCs w:val="18"/>
              </w:rPr>
              <w:t>-</w:t>
            </w:r>
          </w:p>
        </w:tc>
      </w:tr>
      <w:tr w14:paraId="773624CA"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45261" w:rsidRPr="002A7AAA" w:rsidP="00CB1C05" w14:paraId="119065F8" w14:textId="77777777">
            <w:pPr>
              <w:pStyle w:val="LTableTextAbt"/>
              <w:rPr>
                <w:szCs w:val="18"/>
              </w:rPr>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6BA4A1AD"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25DB47BC"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685BC1B3" w14:textId="77777777">
            <w:pPr>
              <w:pStyle w:val="RTableTextAbt"/>
              <w:rPr>
                <w:szCs w:val="18"/>
              </w:rPr>
            </w:pPr>
            <w:r>
              <w:rPr>
                <w:szCs w:val="18"/>
              </w:rPr>
              <w:t>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2322D808" w14:textId="77777777">
            <w:pPr>
              <w:pStyle w:val="RTableTextAbt"/>
              <w:rPr>
                <w:szCs w:val="18"/>
              </w:rPr>
            </w:pPr>
            <w:r>
              <w:rPr>
                <w:szCs w:val="18"/>
              </w:rPr>
              <w:t>9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0AC662E2"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77CC1F83"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6CE1D342"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2E726FC2" w14:textId="77777777">
            <w:pPr>
              <w:pStyle w:val="RTableTextAbt"/>
              <w:rPr>
                <w:szCs w:val="18"/>
              </w:rPr>
            </w:pPr>
            <w:r>
              <w:rPr>
                <w:szCs w:val="18"/>
              </w:rPr>
              <w:t>-</w:t>
            </w:r>
          </w:p>
        </w:tc>
      </w:tr>
      <w:tr w14:paraId="6C88E506"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45261" w:rsidRPr="002A7AAA" w:rsidP="00CB1C05" w14:paraId="732E45E0" w14:textId="77777777">
            <w:pPr>
              <w:pStyle w:val="LTableTextAbt"/>
              <w:rPr>
                <w:szCs w:val="18"/>
              </w:rPr>
            </w:pPr>
            <w:r w:rsidRPr="00775537">
              <w:rPr>
                <w:szCs w:val="18"/>
              </w:rPr>
              <w:t xml:space="preserve">Incorporation into Other Formulation, Mixture, and </w:t>
            </w:r>
            <w:r w:rsidR="007A0C4C">
              <w:rPr>
                <w:szCs w:val="18"/>
              </w:rPr>
              <w:t>Reaction Products (Aerosol)</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513BA32D"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77EFD87A"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4750A613"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7BFFF426"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2546606D" w14:textId="77777777">
            <w:pPr>
              <w:pStyle w:val="RTableTextAbt"/>
              <w:rPr>
                <w:szCs w:val="18"/>
              </w:rPr>
            </w:pPr>
            <w:r>
              <w:rPr>
                <w:szCs w:val="18"/>
              </w:rPr>
              <w:t>8%</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17EDEA93" w14:textId="77777777">
            <w:pPr>
              <w:pStyle w:val="RTableTextAbt"/>
              <w:rPr>
                <w:szCs w:val="18"/>
              </w:rPr>
            </w:pPr>
            <w:r>
              <w:rPr>
                <w:szCs w:val="18"/>
              </w:rPr>
              <w:t>28%</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1D4CCCFD" w14:textId="77777777">
            <w:pPr>
              <w:pStyle w:val="RTableTextAbt"/>
              <w:rPr>
                <w:szCs w:val="18"/>
              </w:rPr>
            </w:pPr>
            <w:r>
              <w:rPr>
                <w:szCs w:val="18"/>
              </w:rPr>
              <w:t>64%</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2660D99B" w14:textId="77777777">
            <w:pPr>
              <w:pStyle w:val="RTableTextAbt"/>
              <w:rPr>
                <w:szCs w:val="18"/>
              </w:rPr>
            </w:pPr>
            <w:r>
              <w:rPr>
                <w:szCs w:val="18"/>
              </w:rPr>
              <w:t>-</w:t>
            </w:r>
          </w:p>
        </w:tc>
      </w:tr>
      <w:tr w14:paraId="2002E04D"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45261" w:rsidRPr="002A7AAA" w:rsidP="00CB1C05" w14:paraId="5AC70F97" w14:textId="77777777">
            <w:pPr>
              <w:pStyle w:val="LTableTextAbt"/>
              <w:rPr>
                <w:szCs w:val="18"/>
              </w:rPr>
            </w:pPr>
            <w:r w:rsidRPr="00775537">
              <w:rPr>
                <w:szCs w:val="18"/>
              </w:rPr>
              <w:t xml:space="preserve">Incorporation into Other Formulation, Mixture, and </w:t>
            </w:r>
            <w:r w:rsidR="007A0C4C">
              <w:rPr>
                <w:szCs w:val="18"/>
              </w:rPr>
              <w:t>Reaction Products (Other)</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21ADE9CD"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27EF1E10"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1B611552" w14:textId="77777777">
            <w:pPr>
              <w:pStyle w:val="RTableTextAbt"/>
              <w:rPr>
                <w:szCs w:val="18"/>
              </w:rPr>
            </w:pPr>
            <w:r>
              <w:rPr>
                <w:szCs w:val="18"/>
              </w:rPr>
              <w:t>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767BA588" w14:textId="77777777">
            <w:pPr>
              <w:pStyle w:val="RTableTextAbt"/>
              <w:rPr>
                <w:szCs w:val="18"/>
              </w:rPr>
            </w:pPr>
            <w:r>
              <w:rPr>
                <w:szCs w:val="18"/>
              </w:rPr>
              <w:t>9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008A3BD6" w14:textId="77777777">
            <w:pPr>
              <w:pStyle w:val="RTableTextAbt"/>
              <w:rPr>
                <w:szCs w:val="18"/>
              </w:rPr>
            </w:pPr>
            <w:r>
              <w:rPr>
                <w:szCs w:val="18"/>
              </w:rPr>
              <w:t>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522623BC"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1C35B679"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345261" w:rsidRPr="002A7AAA" w:rsidP="00CB1C05" w14:paraId="53A5F05C" w14:textId="77777777">
            <w:pPr>
              <w:pStyle w:val="RTableTextAbt"/>
              <w:rPr>
                <w:szCs w:val="18"/>
              </w:rPr>
            </w:pPr>
            <w:r>
              <w:rPr>
                <w:szCs w:val="18"/>
              </w:rPr>
              <w:t>-</w:t>
            </w:r>
          </w:p>
        </w:tc>
      </w:tr>
      <w:tr w14:paraId="1C2C89B2"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00339" w:rsidRPr="002A7AAA" w:rsidP="00CB1C05" w14:paraId="2963AC83" w14:textId="77777777">
            <w:pPr>
              <w:pStyle w:val="LTableTextAbt"/>
              <w:rPr>
                <w:szCs w:val="18"/>
              </w:rPr>
            </w:pPr>
            <w:r>
              <w:rPr>
                <w:szCs w:val="18"/>
              </w:rPr>
              <w:t>Laboratory Chemicals</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6FDDDC74"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D5F3731"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38D51FC1"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632FF77E" w14:textId="77777777">
            <w:pPr>
              <w:pStyle w:val="RTableTextAbt"/>
              <w:rPr>
                <w:szCs w:val="18"/>
              </w:rPr>
            </w:pPr>
            <w:r>
              <w:rPr>
                <w:szCs w:val="18"/>
              </w:rPr>
              <w:t>100%</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42368872"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411D57ED"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1DC30920"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E41C4EC" w14:textId="77777777">
            <w:pPr>
              <w:pStyle w:val="RTableTextAbt"/>
              <w:rPr>
                <w:szCs w:val="18"/>
              </w:rPr>
            </w:pPr>
            <w:r>
              <w:rPr>
                <w:szCs w:val="18"/>
              </w:rPr>
              <w:t>-</w:t>
            </w:r>
          </w:p>
        </w:tc>
      </w:tr>
      <w:tr w14:paraId="69923BE3"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00339" w:rsidRPr="002A7AAA" w:rsidP="00CB1C05" w14:paraId="73AB4415" w14:textId="77777777">
            <w:pPr>
              <w:pStyle w:val="LTableTextAbt"/>
              <w:rPr>
                <w:szCs w:val="18"/>
              </w:rPr>
            </w:pPr>
            <w:r>
              <w:rPr>
                <w:szCs w:val="18"/>
              </w:rPr>
              <w:t>Processing Aid, Except Petrochemical</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0C5FD258"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3151F0F" w14:textId="77777777">
            <w:pPr>
              <w:pStyle w:val="RTableTextAbt"/>
              <w:rPr>
                <w:szCs w:val="18"/>
              </w:rPr>
            </w:pPr>
            <w:r>
              <w:rPr>
                <w:szCs w:val="18"/>
              </w:rPr>
              <w:t>6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6C5558EA" w14:textId="77777777">
            <w:pPr>
              <w:pStyle w:val="RTableTextAbt"/>
              <w:rPr>
                <w:szCs w:val="18"/>
              </w:rPr>
            </w:pPr>
            <w:r>
              <w:rPr>
                <w:szCs w:val="18"/>
              </w:rPr>
              <w:t>7%</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140FA60" w14:textId="77777777">
            <w:pPr>
              <w:pStyle w:val="RTableTextAbt"/>
              <w:rPr>
                <w:szCs w:val="18"/>
              </w:rPr>
            </w:pPr>
            <w:r>
              <w:rPr>
                <w:szCs w:val="18"/>
              </w:rPr>
              <w:t>27%</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4D207F8" w14:textId="77777777">
            <w:pPr>
              <w:pStyle w:val="RTableTextAbt"/>
              <w:rPr>
                <w:szCs w:val="18"/>
              </w:rPr>
            </w:pPr>
            <w:r>
              <w:rPr>
                <w:szCs w:val="18"/>
              </w:rPr>
              <w:t>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18889FCB" w14:textId="77777777">
            <w:pPr>
              <w:pStyle w:val="RTableTextAbt"/>
              <w:rPr>
                <w:szCs w:val="18"/>
              </w:rPr>
            </w:pPr>
            <w:r>
              <w:rPr>
                <w:szCs w:val="18"/>
              </w:rPr>
              <w:t>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4C66FB66" w14:textId="77777777">
            <w:pPr>
              <w:pStyle w:val="RTableTextAbt"/>
              <w:rPr>
                <w:szCs w:val="18"/>
              </w:rPr>
            </w:pPr>
            <w:r>
              <w:rPr>
                <w:szCs w:val="18"/>
              </w:rPr>
              <w:t>1%</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5C74AED" w14:textId="77777777">
            <w:pPr>
              <w:pStyle w:val="RTableTextAbt"/>
              <w:rPr>
                <w:szCs w:val="18"/>
              </w:rPr>
            </w:pPr>
            <w:r>
              <w:rPr>
                <w:szCs w:val="18"/>
              </w:rPr>
              <w:t>-</w:t>
            </w:r>
          </w:p>
        </w:tc>
      </w:tr>
      <w:tr w14:paraId="3DFB8DF1"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00339" w:rsidRPr="002A7AAA" w:rsidP="00CB1C05" w14:paraId="2A1072D8" w14:textId="77777777">
            <w:pPr>
              <w:pStyle w:val="LTableTextAbt"/>
              <w:rPr>
                <w:szCs w:val="18"/>
              </w:rPr>
            </w:pPr>
            <w:r w:rsidRPr="002A7AAA">
              <w:rPr>
                <w:szCs w:val="18"/>
              </w:rPr>
              <w:t>Adhesives and Sealants</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4129A37"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68B31056" w14:textId="77777777">
            <w:pPr>
              <w:pStyle w:val="RTableTextAbt"/>
              <w:rPr>
                <w:szCs w:val="18"/>
              </w:rPr>
            </w:pPr>
            <w:r>
              <w:rPr>
                <w:szCs w:val="18"/>
              </w:rPr>
              <w:t>5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3886A3B6" w14:textId="77777777">
            <w:pPr>
              <w:pStyle w:val="RTableTextAbt"/>
              <w:rPr>
                <w:szCs w:val="18"/>
              </w:rPr>
            </w:pPr>
            <w:r>
              <w:rPr>
                <w:szCs w:val="18"/>
              </w:rPr>
              <w:t>10%</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043493F" w14:textId="77777777">
            <w:pPr>
              <w:pStyle w:val="RTableTextAbt"/>
              <w:rPr>
                <w:szCs w:val="18"/>
              </w:rPr>
            </w:pPr>
            <w:r>
              <w:rPr>
                <w:szCs w:val="18"/>
              </w:rPr>
              <w:t>3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05DBE57" w14:textId="77777777">
            <w:pPr>
              <w:pStyle w:val="RTableTextAbt"/>
              <w:rPr>
                <w:szCs w:val="18"/>
              </w:rPr>
            </w:pPr>
            <w:r>
              <w:rPr>
                <w:szCs w:val="18"/>
              </w:rPr>
              <w:t>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375C023F"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FCF0147"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370EB31" w14:textId="77777777">
            <w:pPr>
              <w:pStyle w:val="RTableTextAbt"/>
              <w:rPr>
                <w:szCs w:val="18"/>
              </w:rPr>
            </w:pPr>
            <w:r>
              <w:rPr>
                <w:szCs w:val="18"/>
              </w:rPr>
              <w:t>-</w:t>
            </w:r>
          </w:p>
        </w:tc>
      </w:tr>
      <w:tr w14:paraId="785472CD"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00339" w:rsidRPr="002A7AAA" w:rsidP="00CB1C05" w14:paraId="768139E7" w14:textId="77777777">
            <w:pPr>
              <w:pStyle w:val="LTableTextAbt"/>
              <w:rPr>
                <w:szCs w:val="18"/>
              </w:rPr>
            </w:pPr>
            <w:r w:rsidRPr="002A7AAA">
              <w:rPr>
                <w:szCs w:val="18"/>
              </w:rPr>
              <w:t>Paint and Coatings</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6974D93"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0587E795" w14:textId="77777777">
            <w:pPr>
              <w:pStyle w:val="RTableTextAbt"/>
              <w:rPr>
                <w:szCs w:val="18"/>
              </w:rPr>
            </w:pPr>
            <w:r>
              <w:rPr>
                <w:szCs w:val="18"/>
              </w:rPr>
              <w:t>3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49CBF72D" w14:textId="77777777">
            <w:pPr>
              <w:pStyle w:val="RTableTextAbt"/>
              <w:rPr>
                <w:szCs w:val="18"/>
              </w:rPr>
            </w:pPr>
            <w:r>
              <w:rPr>
                <w:szCs w:val="18"/>
              </w:rPr>
              <w:t>7%</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30D64E18" w14:textId="77777777">
            <w:pPr>
              <w:pStyle w:val="RTableTextAbt"/>
              <w:rPr>
                <w:szCs w:val="18"/>
              </w:rPr>
            </w:pPr>
            <w:r>
              <w:rPr>
                <w:szCs w:val="18"/>
              </w:rPr>
              <w:t>45%</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87EB2E8" w14:textId="77777777">
            <w:pPr>
              <w:pStyle w:val="RTableTextAbt"/>
              <w:rPr>
                <w:szCs w:val="18"/>
              </w:rPr>
            </w:pPr>
            <w:r>
              <w:rPr>
                <w:szCs w:val="18"/>
              </w:rPr>
              <w:t>10%</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1FA22D00" w14:textId="77777777">
            <w:pPr>
              <w:pStyle w:val="RTableTextAbt"/>
              <w:rPr>
                <w:szCs w:val="18"/>
              </w:rPr>
            </w:pPr>
            <w:r>
              <w:rPr>
                <w:szCs w:val="18"/>
              </w:rPr>
              <w:t>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BA50DC0" w14:textId="77777777">
            <w:pPr>
              <w:pStyle w:val="RTableTextAbt"/>
              <w:rPr>
                <w:szCs w:val="18"/>
              </w:rPr>
            </w:pPr>
            <w:r>
              <w:rPr>
                <w:szCs w:val="18"/>
              </w:rPr>
              <w:t>3%</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760D53CA" w14:textId="77777777">
            <w:pPr>
              <w:pStyle w:val="RTableTextAbt"/>
              <w:rPr>
                <w:szCs w:val="18"/>
              </w:rPr>
            </w:pPr>
            <w:r>
              <w:rPr>
                <w:szCs w:val="18"/>
              </w:rPr>
              <w:t>-</w:t>
            </w:r>
          </w:p>
        </w:tc>
      </w:tr>
      <w:tr w14:paraId="7FAD6465"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00339" w:rsidRPr="002A7AAA" w:rsidP="00CB1C05" w14:paraId="5AC51D94" w14:textId="77777777">
            <w:pPr>
              <w:pStyle w:val="LTableTextAbt"/>
              <w:rPr>
                <w:szCs w:val="18"/>
              </w:rPr>
            </w:pPr>
            <w:r w:rsidRPr="002A7AAA">
              <w:rPr>
                <w:szCs w:val="18"/>
              </w:rPr>
              <w:t>Aerosol Spray Cleaning/Degreas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70CA163" w14:textId="77777777">
            <w:pPr>
              <w:pStyle w:val="RTableTextAbt"/>
              <w:jc w:val="left"/>
              <w:rPr>
                <w:szCs w:val="18"/>
              </w:rPr>
            </w:pPr>
            <w:r w:rsidRPr="002A7AAA">
              <w:rPr>
                <w:szCs w:val="18"/>
              </w:rPr>
              <w:t>Worker</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1A983F04"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DB62D15" w14:textId="77777777">
            <w:pPr>
              <w:pStyle w:val="RTableTextAbt"/>
              <w:rPr>
                <w:szCs w:val="18"/>
              </w:rPr>
            </w:pPr>
            <w:r>
              <w:rPr>
                <w:szCs w:val="18"/>
              </w:rPr>
              <w:t>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30EC540C" w14:textId="77777777">
            <w:pPr>
              <w:pStyle w:val="RTableTextAbt"/>
              <w:rPr>
                <w:szCs w:val="18"/>
              </w:rPr>
            </w:pPr>
            <w:r>
              <w:rPr>
                <w:szCs w:val="18"/>
              </w:rPr>
              <w:t>48%</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75612CE5" w14:textId="77777777">
            <w:pPr>
              <w:pStyle w:val="RTableTextAbt"/>
              <w:rPr>
                <w:szCs w:val="18"/>
              </w:rPr>
            </w:pPr>
            <w:r>
              <w:rPr>
                <w:szCs w:val="18"/>
              </w:rPr>
              <w:t>3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C04338C" w14:textId="77777777">
            <w:pPr>
              <w:pStyle w:val="RTableTextAbt"/>
              <w:rPr>
                <w:szCs w:val="18"/>
              </w:rPr>
            </w:pPr>
            <w:r>
              <w:rPr>
                <w:szCs w:val="18"/>
              </w:rPr>
              <w:t>1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383A3A22" w14:textId="77777777">
            <w:pPr>
              <w:pStyle w:val="RTableTextAbt"/>
              <w:rPr>
                <w:szCs w:val="18"/>
              </w:rPr>
            </w:pPr>
            <w:r>
              <w:rPr>
                <w:szCs w:val="18"/>
              </w:rPr>
              <w:t>6%</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CD4EDA3" w14:textId="77777777">
            <w:pPr>
              <w:pStyle w:val="RTableTextAbt"/>
              <w:rPr>
                <w:szCs w:val="18"/>
              </w:rPr>
            </w:pPr>
            <w:r>
              <w:rPr>
                <w:szCs w:val="18"/>
              </w:rPr>
              <w:t>-</w:t>
            </w:r>
          </w:p>
        </w:tc>
      </w:tr>
      <w:tr w14:paraId="049E0FFD" w14:textId="77777777" w:rsidTr="00F65C52">
        <w:tblPrEx>
          <w:tblW w:w="1305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00339" w:rsidRPr="002A7AAA" w:rsidP="00CB1C05" w14:paraId="39F18342" w14:textId="77777777">
            <w:pPr>
              <w:pStyle w:val="LTableTextAbt"/>
              <w:rPr>
                <w:szCs w:val="18"/>
              </w:rPr>
            </w:pPr>
            <w:r w:rsidRPr="002A7AAA">
              <w:rPr>
                <w:szCs w:val="18"/>
              </w:rPr>
              <w:t>Aerosol Spray Cleaning/Degreas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01454B87" w14:textId="77777777">
            <w:pPr>
              <w:pStyle w:val="RTableTextAbt"/>
              <w:jc w:val="left"/>
              <w:rPr>
                <w:szCs w:val="18"/>
              </w:rPr>
            </w:pPr>
            <w:r w:rsidRPr="002A7AAA">
              <w:rPr>
                <w:szCs w:val="18"/>
              </w:rPr>
              <w:t>ONU</w:t>
            </w:r>
          </w:p>
        </w:tc>
        <w:tc>
          <w:tcPr>
            <w:tcW w:w="115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A6F37A2" w14:textId="77777777">
            <w:pPr>
              <w:pStyle w:val="RTableTextAbt"/>
              <w:rPr>
                <w:szCs w:val="18"/>
              </w:rPr>
            </w:pPr>
            <w:r>
              <w:rPr>
                <w:szCs w:val="18"/>
              </w:rPr>
              <w:t>46%</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77B62787" w14:textId="77777777">
            <w:pPr>
              <w:pStyle w:val="RTableTextAbt"/>
              <w:rPr>
                <w:szCs w:val="18"/>
              </w:rPr>
            </w:pPr>
            <w:r>
              <w:rPr>
                <w:szCs w:val="18"/>
              </w:rPr>
              <w:t>13%</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22175E01" w14:textId="77777777">
            <w:pPr>
              <w:pStyle w:val="RTableTextAbt"/>
              <w:rPr>
                <w:szCs w:val="18"/>
              </w:rPr>
            </w:pPr>
            <w:r>
              <w:rPr>
                <w:szCs w:val="18"/>
              </w:rPr>
              <w:t>41%</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757E1EDB"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0272B73E" w14:textId="77777777">
            <w:pPr>
              <w:pStyle w:val="RTableTextAbt"/>
              <w:rPr>
                <w:szCs w:val="18"/>
              </w:rPr>
            </w:pPr>
            <w:r>
              <w:rPr>
                <w:szCs w:val="18"/>
              </w:rPr>
              <w:t>-</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05EC666C" w14:textId="77777777">
            <w:pPr>
              <w:pStyle w:val="RTableTextAbt"/>
              <w:rPr>
                <w:szCs w:val="18"/>
              </w:rPr>
            </w:pPr>
            <w:r>
              <w:rPr>
                <w:szCs w:val="18"/>
              </w:rPr>
              <w:t>-</w:t>
            </w:r>
          </w:p>
        </w:tc>
        <w:tc>
          <w:tcPr>
            <w:tcW w:w="1248" w:type="dxa"/>
            <w:tcBorders>
              <w:top w:val="single" w:sz="4" w:space="0" w:color="auto"/>
              <w:left w:val="nil"/>
              <w:bottom w:val="single" w:sz="4" w:space="0" w:color="auto"/>
              <w:right w:val="single" w:sz="4" w:space="0" w:color="auto"/>
            </w:tcBorders>
            <w:shd w:val="clear" w:color="auto" w:fill="auto"/>
            <w:noWrap/>
            <w:vAlign w:val="center"/>
          </w:tcPr>
          <w:p w:rsidR="00200339" w:rsidRPr="002A7AAA" w:rsidP="00CB1C05" w14:paraId="5921E6BF" w14:textId="77777777">
            <w:pPr>
              <w:pStyle w:val="RTableTextAbt"/>
              <w:rPr>
                <w:szCs w:val="18"/>
              </w:rPr>
            </w:pPr>
            <w:r>
              <w:rPr>
                <w:szCs w:val="18"/>
              </w:rPr>
              <w:t>-</w:t>
            </w:r>
          </w:p>
        </w:tc>
      </w:tr>
    </w:tbl>
    <w:p w:rsidR="00CF5C1D" w:rsidRPr="0065459D" w:rsidP="00CB1C05" w14:paraId="3ED80299" w14:textId="77777777">
      <w:pPr>
        <w:rPr>
          <w:highlight w:val="yellow"/>
        </w:rPr>
      </w:pPr>
    </w:p>
    <w:tbl>
      <w:tblPr>
        <w:tblW w:w="13230" w:type="dxa"/>
        <w:tblLayout w:type="fixed"/>
        <w:tblLook w:val="04A0"/>
      </w:tblPr>
      <w:tblGrid>
        <w:gridCol w:w="2610"/>
        <w:gridCol w:w="990"/>
        <w:gridCol w:w="900"/>
        <w:gridCol w:w="1080"/>
        <w:gridCol w:w="956"/>
        <w:gridCol w:w="956"/>
        <w:gridCol w:w="956"/>
        <w:gridCol w:w="957"/>
        <w:gridCol w:w="956"/>
        <w:gridCol w:w="889"/>
        <w:gridCol w:w="810"/>
        <w:gridCol w:w="1170"/>
      </w:tblGrid>
      <w:tr w14:paraId="17D365BA" w14:textId="77777777" w:rsidTr="004963F0">
        <w:tblPrEx>
          <w:tblW w:w="13230" w:type="dxa"/>
          <w:tblLayout w:type="fixed"/>
          <w:tblLook w:val="04A0"/>
        </w:tblPrEx>
        <w:trPr>
          <w:trHeight w:val="270"/>
          <w:tblHeader/>
        </w:trPr>
        <w:tc>
          <w:tcPr>
            <w:tcW w:w="13230" w:type="dxa"/>
            <w:gridSpan w:val="12"/>
            <w:tcBorders>
              <w:top w:val="nil"/>
              <w:left w:val="nil"/>
              <w:bottom w:val="single" w:sz="4" w:space="0" w:color="auto"/>
              <w:right w:val="nil"/>
            </w:tcBorders>
            <w:shd w:val="clear" w:color="auto" w:fill="auto"/>
            <w:noWrap/>
            <w:vAlign w:val="center"/>
            <w:hideMark/>
          </w:tcPr>
          <w:p w:rsidR="00315DB5" w:rsidRPr="00960CD1" w:rsidP="00CB1C05" w14:paraId="7FE88F6E" w14:textId="77777777">
            <w:pPr>
              <w:pStyle w:val="TableTitleA"/>
            </w:pPr>
            <w:bookmarkStart w:id="1331" w:name="_Ref103949199"/>
            <w:bookmarkStart w:id="1332" w:name="_Toc107219345"/>
            <w:bookmarkStart w:id="1333" w:name="_Toc121142694"/>
            <w:bookmarkStart w:id="1334" w:name="_Toc165379717"/>
            <w:r w:rsidRPr="00960CD1">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9</w:t>
            </w:r>
            <w:r w:rsidR="00BC4B5D">
              <w:rPr>
                <w:noProof/>
              </w:rPr>
              <w:fldChar w:fldCharType="end"/>
            </w:r>
            <w:bookmarkEnd w:id="1331"/>
            <w:r w:rsidRPr="00960CD1">
              <w:t>: Estimated Baseline Increase in LADC from One Year of Occupational Exposure, by Facility ECEL Threshold Category</w:t>
            </w:r>
            <w:r w:rsidRPr="00960CD1" w:rsidR="006D50F7">
              <w:t xml:space="preserve"> (adjusted for baseline PPE Use)</w:t>
            </w:r>
            <w:bookmarkEnd w:id="1332"/>
            <w:bookmarkEnd w:id="1333"/>
            <w:bookmarkEnd w:id="1334"/>
          </w:p>
        </w:tc>
      </w:tr>
      <w:tr w14:paraId="5D8A3981" w14:textId="77777777" w:rsidTr="00493638">
        <w:tblPrEx>
          <w:tblW w:w="13230" w:type="dxa"/>
          <w:tblLayout w:type="fixed"/>
          <w:tblLook w:val="04A0"/>
        </w:tblPrEx>
        <w:trPr>
          <w:trHeight w:val="287"/>
          <w:tblHeader/>
        </w:trPr>
        <w:tc>
          <w:tcPr>
            <w:tcW w:w="2610" w:type="dxa"/>
            <w:vMerge w:val="restart"/>
            <w:tcBorders>
              <w:top w:val="single" w:sz="4" w:space="0" w:color="auto"/>
              <w:left w:val="single" w:sz="4" w:space="0" w:color="auto"/>
              <w:right w:val="single" w:sz="4" w:space="0" w:color="auto"/>
            </w:tcBorders>
            <w:shd w:val="clear" w:color="000000" w:fill="48A9C5"/>
            <w:noWrap/>
            <w:vAlign w:val="center"/>
            <w:hideMark/>
          </w:tcPr>
          <w:p w:rsidR="00D60505" w:rsidRPr="00960CD1" w:rsidP="00CB1C05" w14:paraId="23F2404D" w14:textId="77777777">
            <w:pPr>
              <w:pStyle w:val="TableSubtitle"/>
            </w:pPr>
            <w:r w:rsidRPr="00960CD1">
              <w:t>Use Category</w:t>
            </w:r>
          </w:p>
        </w:tc>
        <w:tc>
          <w:tcPr>
            <w:tcW w:w="990" w:type="dxa"/>
            <w:vMerge w:val="restart"/>
            <w:tcBorders>
              <w:top w:val="single" w:sz="4" w:space="0" w:color="auto"/>
              <w:left w:val="single" w:sz="4" w:space="0" w:color="auto"/>
              <w:right w:val="single" w:sz="4" w:space="0" w:color="auto"/>
            </w:tcBorders>
            <w:shd w:val="clear" w:color="000000" w:fill="48A9C5"/>
            <w:noWrap/>
            <w:vAlign w:val="center"/>
            <w:hideMark/>
          </w:tcPr>
          <w:p w:rsidR="00D60505" w:rsidRPr="00960CD1" w:rsidP="00CB1C05" w14:paraId="1F999880" w14:textId="77777777">
            <w:pPr>
              <w:pStyle w:val="TableSubtitle"/>
            </w:pPr>
            <w:r w:rsidRPr="00960CD1">
              <w:t>Exposure Type</w:t>
            </w:r>
          </w:p>
        </w:tc>
        <w:tc>
          <w:tcPr>
            <w:tcW w:w="1980" w:type="dxa"/>
            <w:gridSpan w:val="2"/>
            <w:tcBorders>
              <w:top w:val="single" w:sz="4" w:space="0" w:color="auto"/>
              <w:left w:val="single" w:sz="4" w:space="0" w:color="auto"/>
              <w:bottom w:val="single" w:sz="4" w:space="0" w:color="auto"/>
              <w:right w:val="single" w:sz="4" w:space="0" w:color="auto"/>
            </w:tcBorders>
            <w:shd w:val="clear" w:color="000000" w:fill="48A9C5"/>
            <w:vAlign w:val="center"/>
            <w:hideMark/>
          </w:tcPr>
          <w:p w:rsidR="00D60505" w:rsidRPr="00960CD1" w:rsidP="00CB1C05" w14:paraId="627C27C3" w14:textId="77777777">
            <w:pPr>
              <w:pStyle w:val="TableSubtitle"/>
            </w:pPr>
            <w:r w:rsidRPr="00960CD1">
              <w:t>Median and 95% LADC Across all Facilities</w:t>
            </w:r>
          </w:p>
        </w:tc>
        <w:tc>
          <w:tcPr>
            <w:tcW w:w="956"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500E45B2" w14:textId="77777777">
            <w:pPr>
              <w:pStyle w:val="TableSubtitle"/>
            </w:pPr>
            <w:r w:rsidRPr="00960CD1">
              <w:t>&lt;Action Level</w:t>
            </w:r>
          </w:p>
        </w:tc>
        <w:tc>
          <w:tcPr>
            <w:tcW w:w="956"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4E94A00B" w14:textId="77777777">
            <w:pPr>
              <w:pStyle w:val="TableSubtitle"/>
            </w:pPr>
            <w:r>
              <w:t>Between Action Level and ECEL</w:t>
            </w:r>
          </w:p>
          <w:p w:rsidR="00D60505" w:rsidRPr="00960CD1" w:rsidP="00CB1C05" w14:paraId="36CCB2CB" w14:textId="77777777">
            <w:pPr>
              <w:pStyle w:val="TableSubtitle"/>
            </w:pPr>
            <w:r w:rsidRPr="00960CD1">
              <w:t> </w:t>
            </w:r>
          </w:p>
        </w:tc>
        <w:tc>
          <w:tcPr>
            <w:tcW w:w="956"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65F3E5B1" w14:textId="77777777">
            <w:pPr>
              <w:pStyle w:val="TableSubtitle"/>
            </w:pPr>
            <w:r>
              <w:t>1 to &lt;10 times the ECEL</w:t>
            </w:r>
            <w:r w:rsidRPr="00960CD1">
              <w:rPr>
                <w:rFonts w:cs="PMingLiU"/>
              </w:rPr>
              <w:t> </w:t>
            </w:r>
          </w:p>
        </w:tc>
        <w:tc>
          <w:tcPr>
            <w:tcW w:w="957"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58BFB03C" w14:textId="77777777">
            <w:pPr>
              <w:pStyle w:val="TableSubtitle"/>
            </w:pPr>
            <w:r>
              <w:t>10 to &lt;25 times the ECEL</w:t>
            </w:r>
            <w:r w:rsidRPr="00960CD1">
              <w:rPr>
                <w:rFonts w:cs="PMingLiU"/>
              </w:rPr>
              <w:t> </w:t>
            </w:r>
          </w:p>
        </w:tc>
        <w:tc>
          <w:tcPr>
            <w:tcW w:w="956"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4CD8CE14" w14:textId="77777777">
            <w:pPr>
              <w:pStyle w:val="TableSubtitle"/>
            </w:pPr>
            <w:r>
              <w:t>25 to &lt;50 times the ECEL</w:t>
            </w:r>
            <w:r w:rsidRPr="00960CD1">
              <w:rPr>
                <w:rFonts w:cs="PMingLiU"/>
              </w:rPr>
              <w:t> </w:t>
            </w:r>
          </w:p>
        </w:tc>
        <w:tc>
          <w:tcPr>
            <w:tcW w:w="889"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3466BEC4" w14:textId="77777777">
            <w:pPr>
              <w:pStyle w:val="TableSubtitle"/>
            </w:pPr>
            <w:r>
              <w:t>50 to &lt;1,000 times the ECEL</w:t>
            </w:r>
            <w:r w:rsidRPr="00960CD1">
              <w:rPr>
                <w:rFonts w:cs="PMingLiU"/>
              </w:rPr>
              <w:t> </w:t>
            </w:r>
          </w:p>
        </w:tc>
        <w:tc>
          <w:tcPr>
            <w:tcW w:w="810"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64B13573" w14:textId="77777777">
            <w:pPr>
              <w:pStyle w:val="TableSubtitle"/>
            </w:pPr>
            <w:r>
              <w:t>1,000 to &lt;10,000 times the ECEL</w:t>
            </w:r>
            <w:r w:rsidRPr="00960CD1">
              <w:rPr>
                <w:rFonts w:cs="PMingLiU"/>
              </w:rPr>
              <w:t> </w:t>
            </w:r>
          </w:p>
        </w:tc>
        <w:tc>
          <w:tcPr>
            <w:tcW w:w="1170" w:type="dxa"/>
            <w:vMerge w:val="restart"/>
            <w:tcBorders>
              <w:top w:val="single" w:sz="4" w:space="0" w:color="auto"/>
              <w:left w:val="single" w:sz="4" w:space="0" w:color="auto"/>
              <w:right w:val="single" w:sz="4" w:space="0" w:color="auto"/>
            </w:tcBorders>
            <w:shd w:val="clear" w:color="000000" w:fill="48A9C5"/>
            <w:vAlign w:val="center"/>
            <w:hideMark/>
          </w:tcPr>
          <w:p w:rsidR="00D60505" w:rsidRPr="00960CD1" w:rsidP="00CB1C05" w14:paraId="7D5C6B38" w14:textId="77777777">
            <w:pPr>
              <w:pStyle w:val="TableSubtitle"/>
              <w:rPr>
                <w:rFonts w:cs="Calibri"/>
                <w:color w:val="FFFFFF"/>
                <w:vertAlign w:val="superscript"/>
              </w:rPr>
            </w:pPr>
            <w:r w:rsidRPr="00960CD1">
              <w:rPr>
                <w:rFonts w:cs="Calibri"/>
                <w:color w:val="FFFFFF"/>
              </w:rPr>
              <w:t>Average Across All Thresholds</w:t>
            </w:r>
            <w:r w:rsidRPr="00960CD1">
              <w:rPr>
                <w:rFonts w:cs="Calibri"/>
                <w:color w:val="FFFFFF"/>
                <w:vertAlign w:val="superscript"/>
              </w:rPr>
              <w:t>1</w:t>
            </w:r>
          </w:p>
        </w:tc>
      </w:tr>
      <w:tr w14:paraId="449AAC08" w14:textId="77777777" w:rsidTr="00493638">
        <w:tblPrEx>
          <w:tblW w:w="13230" w:type="dxa"/>
          <w:tblLayout w:type="fixed"/>
          <w:tblLook w:val="04A0"/>
        </w:tblPrEx>
        <w:trPr>
          <w:trHeight w:val="125"/>
        </w:trPr>
        <w:tc>
          <w:tcPr>
            <w:tcW w:w="2610" w:type="dxa"/>
            <w:vMerge/>
            <w:tcBorders>
              <w:left w:val="single" w:sz="4" w:space="0" w:color="auto"/>
              <w:bottom w:val="single" w:sz="4" w:space="0" w:color="auto"/>
              <w:right w:val="single" w:sz="4" w:space="0" w:color="auto"/>
            </w:tcBorders>
            <w:vAlign w:val="center"/>
            <w:hideMark/>
          </w:tcPr>
          <w:p w:rsidR="00D60505" w:rsidRPr="00960CD1" w:rsidP="00CB1C05" w14:paraId="1ACCF4F0" w14:textId="77777777">
            <w:pPr>
              <w:pStyle w:val="TableSubtitle"/>
              <w:rPr>
                <w:rFonts w:cs="Calibri"/>
                <w:color w:val="FFFFFF"/>
              </w:rPr>
            </w:pPr>
          </w:p>
        </w:tc>
        <w:tc>
          <w:tcPr>
            <w:tcW w:w="990" w:type="dxa"/>
            <w:vMerge/>
            <w:tcBorders>
              <w:left w:val="single" w:sz="4" w:space="0" w:color="auto"/>
              <w:bottom w:val="single" w:sz="4" w:space="0" w:color="auto"/>
              <w:right w:val="single" w:sz="4" w:space="0" w:color="auto"/>
            </w:tcBorders>
            <w:vAlign w:val="center"/>
            <w:hideMark/>
          </w:tcPr>
          <w:p w:rsidR="00D60505" w:rsidRPr="00960CD1" w:rsidP="00CB1C05" w14:paraId="43DD6451" w14:textId="77777777">
            <w:pPr>
              <w:pStyle w:val="TableSubtitle"/>
            </w:pPr>
          </w:p>
        </w:tc>
        <w:tc>
          <w:tcPr>
            <w:tcW w:w="90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D60505" w:rsidRPr="00960CD1" w:rsidP="00CB1C05" w14:paraId="1F5E5C0F" w14:textId="77777777">
            <w:pPr>
              <w:pStyle w:val="TableSubtitle"/>
            </w:pPr>
            <w:r w:rsidRPr="00960CD1">
              <w:t>Median</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D60505" w:rsidRPr="00960CD1" w:rsidP="00CB1C05" w14:paraId="01FE5CC2" w14:textId="77777777">
            <w:pPr>
              <w:pStyle w:val="TableSubtitle"/>
            </w:pPr>
            <w:r w:rsidRPr="00960CD1">
              <w:t>95th</w:t>
            </w:r>
          </w:p>
        </w:tc>
        <w:tc>
          <w:tcPr>
            <w:tcW w:w="956" w:type="dxa"/>
            <w:vMerge/>
            <w:tcBorders>
              <w:left w:val="single" w:sz="4" w:space="0" w:color="auto"/>
              <w:bottom w:val="single" w:sz="4" w:space="0" w:color="auto"/>
              <w:right w:val="single" w:sz="4" w:space="0" w:color="auto"/>
            </w:tcBorders>
            <w:shd w:val="clear" w:color="000000" w:fill="48A9C5"/>
            <w:vAlign w:val="center"/>
            <w:hideMark/>
          </w:tcPr>
          <w:p w:rsidR="00D60505" w:rsidRPr="00960CD1" w:rsidP="00CB1C05" w14:paraId="16391F86" w14:textId="77777777">
            <w:pPr>
              <w:pStyle w:val="TableSubtitle"/>
              <w:rPr>
                <w:rFonts w:cs="Calibri"/>
                <w:color w:val="FFFFFF"/>
              </w:rPr>
            </w:pPr>
          </w:p>
        </w:tc>
        <w:tc>
          <w:tcPr>
            <w:tcW w:w="956" w:type="dxa"/>
            <w:vMerge/>
            <w:tcBorders>
              <w:left w:val="single" w:sz="4" w:space="0" w:color="auto"/>
              <w:bottom w:val="single" w:sz="4" w:space="0" w:color="auto"/>
              <w:right w:val="single" w:sz="4" w:space="0" w:color="auto"/>
            </w:tcBorders>
            <w:shd w:val="clear" w:color="000000" w:fill="48A9C5"/>
            <w:vAlign w:val="center"/>
            <w:hideMark/>
          </w:tcPr>
          <w:p w:rsidR="00D60505" w:rsidRPr="00960CD1" w:rsidP="00CB1C05" w14:paraId="287B0F21" w14:textId="77777777">
            <w:pPr>
              <w:pStyle w:val="TableSubtitle"/>
              <w:rPr>
                <w:rFonts w:cs="Calibri"/>
                <w:color w:val="FFFFFF"/>
              </w:rPr>
            </w:pPr>
          </w:p>
        </w:tc>
        <w:tc>
          <w:tcPr>
            <w:tcW w:w="956" w:type="dxa"/>
            <w:vMerge/>
            <w:tcBorders>
              <w:left w:val="single" w:sz="4" w:space="0" w:color="auto"/>
              <w:bottom w:val="single" w:sz="4" w:space="0" w:color="auto"/>
              <w:right w:val="single" w:sz="4" w:space="0" w:color="auto"/>
            </w:tcBorders>
            <w:shd w:val="clear" w:color="000000" w:fill="48A9C5"/>
            <w:vAlign w:val="center"/>
            <w:hideMark/>
          </w:tcPr>
          <w:p w:rsidR="00D60505" w:rsidRPr="00960CD1" w:rsidP="00CB1C05" w14:paraId="14003F5B" w14:textId="77777777">
            <w:pPr>
              <w:pStyle w:val="TableSubtitle"/>
              <w:rPr>
                <w:rFonts w:cs="Calibri"/>
                <w:color w:val="FFFFFF"/>
              </w:rPr>
            </w:pPr>
          </w:p>
        </w:tc>
        <w:tc>
          <w:tcPr>
            <w:tcW w:w="957" w:type="dxa"/>
            <w:vMerge/>
            <w:tcBorders>
              <w:left w:val="single" w:sz="4" w:space="0" w:color="auto"/>
              <w:bottom w:val="single" w:sz="4" w:space="0" w:color="auto"/>
              <w:right w:val="single" w:sz="4" w:space="0" w:color="auto"/>
            </w:tcBorders>
            <w:shd w:val="clear" w:color="000000" w:fill="48A9C5"/>
            <w:vAlign w:val="center"/>
            <w:hideMark/>
          </w:tcPr>
          <w:p w:rsidR="00D60505" w:rsidRPr="00960CD1" w:rsidP="00CB1C05" w14:paraId="688B3BC8" w14:textId="77777777">
            <w:pPr>
              <w:pStyle w:val="TableSubtitle"/>
              <w:rPr>
                <w:rFonts w:cs="Calibri"/>
                <w:color w:val="FFFFFF"/>
              </w:rPr>
            </w:pPr>
          </w:p>
        </w:tc>
        <w:tc>
          <w:tcPr>
            <w:tcW w:w="956" w:type="dxa"/>
            <w:vMerge/>
            <w:tcBorders>
              <w:left w:val="single" w:sz="4" w:space="0" w:color="auto"/>
              <w:bottom w:val="single" w:sz="4" w:space="0" w:color="auto"/>
              <w:right w:val="single" w:sz="4" w:space="0" w:color="auto"/>
            </w:tcBorders>
            <w:shd w:val="clear" w:color="000000" w:fill="48A9C5"/>
            <w:vAlign w:val="center"/>
            <w:hideMark/>
          </w:tcPr>
          <w:p w:rsidR="00D60505" w:rsidRPr="00960CD1" w:rsidP="00CB1C05" w14:paraId="40814A90" w14:textId="77777777">
            <w:pPr>
              <w:pStyle w:val="TableSubtitle"/>
              <w:rPr>
                <w:rFonts w:cs="Calibri"/>
                <w:color w:val="FFFFFF"/>
              </w:rPr>
            </w:pPr>
          </w:p>
        </w:tc>
        <w:tc>
          <w:tcPr>
            <w:tcW w:w="889" w:type="dxa"/>
            <w:vMerge/>
            <w:tcBorders>
              <w:left w:val="single" w:sz="4" w:space="0" w:color="auto"/>
              <w:bottom w:val="single" w:sz="4" w:space="0" w:color="auto"/>
              <w:right w:val="single" w:sz="4" w:space="0" w:color="auto"/>
            </w:tcBorders>
            <w:shd w:val="clear" w:color="000000" w:fill="48A9C5"/>
            <w:vAlign w:val="center"/>
            <w:hideMark/>
          </w:tcPr>
          <w:p w:rsidR="00D60505" w:rsidRPr="00960CD1" w:rsidP="00CB1C05" w14:paraId="3B164729" w14:textId="77777777">
            <w:pPr>
              <w:pStyle w:val="TableSubtitle"/>
              <w:rPr>
                <w:rFonts w:cs="Calibri"/>
                <w:color w:val="FFFFFF"/>
              </w:rPr>
            </w:pPr>
          </w:p>
        </w:tc>
        <w:tc>
          <w:tcPr>
            <w:tcW w:w="810" w:type="dxa"/>
            <w:vMerge/>
            <w:tcBorders>
              <w:left w:val="single" w:sz="4" w:space="0" w:color="auto"/>
              <w:bottom w:val="single" w:sz="4" w:space="0" w:color="auto"/>
              <w:right w:val="single" w:sz="4" w:space="0" w:color="auto"/>
            </w:tcBorders>
            <w:shd w:val="clear" w:color="000000" w:fill="48A9C5"/>
            <w:vAlign w:val="center"/>
            <w:hideMark/>
          </w:tcPr>
          <w:p w:rsidR="00D60505" w:rsidRPr="00960CD1" w:rsidP="00CB1C05" w14:paraId="60B4C95B" w14:textId="77777777">
            <w:pPr>
              <w:pStyle w:val="TableSubtitle"/>
              <w:rPr>
                <w:rFonts w:cs="Calibri"/>
                <w:color w:val="FFFFFF"/>
              </w:rPr>
            </w:pPr>
          </w:p>
        </w:tc>
        <w:tc>
          <w:tcPr>
            <w:tcW w:w="1170" w:type="dxa"/>
            <w:vMerge/>
            <w:tcBorders>
              <w:left w:val="single" w:sz="4" w:space="0" w:color="auto"/>
              <w:bottom w:val="single" w:sz="4" w:space="0" w:color="auto"/>
              <w:right w:val="single" w:sz="4" w:space="0" w:color="auto"/>
            </w:tcBorders>
            <w:vAlign w:val="center"/>
            <w:hideMark/>
          </w:tcPr>
          <w:p w:rsidR="00D60505" w:rsidRPr="00960CD1" w:rsidP="00CB1C05" w14:paraId="129DA39E" w14:textId="77777777">
            <w:pPr>
              <w:pStyle w:val="TableSubtitle"/>
              <w:rPr>
                <w:rFonts w:cs="Calibri"/>
                <w:color w:val="FFFFFF"/>
              </w:rPr>
            </w:pPr>
          </w:p>
        </w:tc>
      </w:tr>
      <w:tr w14:paraId="5B180F38" w14:textId="77777777" w:rsidTr="00F65C52">
        <w:tblPrEx>
          <w:tblW w:w="13230" w:type="dxa"/>
          <w:tblLayout w:type="fixed"/>
          <w:tblLook w:val="04A0"/>
        </w:tblPrEx>
        <w:trPr>
          <w:trHeight w:val="215"/>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7CC67B41" w14:textId="77777777">
            <w:pPr>
              <w:pStyle w:val="RTableTextAbt"/>
              <w:jc w:val="left"/>
              <w:rPr>
                <w:b/>
                <w:color w:val="FFFFFF"/>
                <w:szCs w:val="18"/>
              </w:rPr>
            </w:pPr>
            <w:r w:rsidRPr="00A514D4">
              <w:rPr>
                <w:szCs w:val="18"/>
              </w:rPr>
              <w:t>Manufactur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65737056"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8A979AC" w14:textId="77777777">
            <w:pPr>
              <w:pStyle w:val="RTableTextAbt"/>
            </w:pPr>
            <w:r w:rsidRPr="002C4BCD">
              <w:t>0.0000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8AD7A93" w14:textId="77777777">
            <w:pPr>
              <w:pStyle w:val="RTableTextAbt"/>
            </w:pPr>
            <w:r w:rsidRPr="002C4BCD">
              <w:t>0.0056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24430FE" w14:textId="77777777">
            <w:pPr>
              <w:pStyle w:val="RTableTextAbt"/>
              <w:rPr>
                <w:b/>
                <w:color w:val="FFFFFF"/>
              </w:rPr>
            </w:pPr>
            <w:r>
              <w:rPr>
                <w:szCs w:val="18"/>
              </w:rPr>
              <w:t>0.</w:t>
            </w:r>
            <w:r w:rsidR="00665F2D">
              <w:rPr>
                <w:szCs w:val="18"/>
              </w:rPr>
              <w:t>0000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D186713"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C3725D5" w14:textId="77777777">
            <w:pPr>
              <w:pStyle w:val="RTableTextAbt"/>
              <w:rPr>
                <w:b/>
                <w:color w:val="FFFFFF"/>
              </w:rPr>
            </w:pPr>
            <w:r>
              <w:rPr>
                <w:szCs w:val="18"/>
              </w:rPr>
              <w:t>0.</w:t>
            </w:r>
            <w:r w:rsidR="009B33A3">
              <w:rPr>
                <w:szCs w:val="18"/>
              </w:rPr>
              <w:t>00095</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AB345BB" w14:textId="77777777">
            <w:pPr>
              <w:pStyle w:val="RTableTextAbt"/>
              <w:rPr>
                <w:b/>
                <w:color w:val="FFFFFF"/>
              </w:rPr>
            </w:pPr>
            <w:r>
              <w:rPr>
                <w:szCs w:val="18"/>
              </w:rPr>
              <w:t>0.</w:t>
            </w:r>
            <w:r w:rsidR="009B33A3">
              <w:rPr>
                <w:szCs w:val="18"/>
              </w:rPr>
              <w:t>0041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A86D965" w14:textId="77777777">
            <w:pPr>
              <w:pStyle w:val="RTableTextAbt"/>
              <w:rPr>
                <w:b/>
                <w:color w:val="FFFFFF"/>
              </w:rPr>
            </w:pPr>
            <w:r>
              <w:rPr>
                <w:szCs w:val="18"/>
              </w:rPr>
              <w:t>0.</w:t>
            </w:r>
            <w:r w:rsidR="009B33A3">
              <w:rPr>
                <w:szCs w:val="18"/>
              </w:rPr>
              <w:t>00912</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24ED5F3" w14:textId="77777777">
            <w:pPr>
              <w:pStyle w:val="RTableTextAbt"/>
              <w:rPr>
                <w:b/>
                <w:color w:val="FFFFFF"/>
              </w:rPr>
            </w:pPr>
            <w:r>
              <w:rPr>
                <w:szCs w:val="18"/>
              </w:rPr>
              <w:t>0.</w:t>
            </w:r>
            <w:r w:rsidR="009B33A3">
              <w:rPr>
                <w:szCs w:val="18"/>
              </w:rPr>
              <w:t>0639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572B873"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D1AE035" w14:textId="77777777">
            <w:pPr>
              <w:pStyle w:val="RTableTextAbt"/>
              <w:rPr>
                <w:b/>
                <w:color w:val="FFFFFF"/>
              </w:rPr>
            </w:pPr>
            <w:r>
              <w:rPr>
                <w:szCs w:val="18"/>
              </w:rPr>
              <w:t>0.0025</w:t>
            </w:r>
          </w:p>
        </w:tc>
      </w:tr>
      <w:tr w14:paraId="5B2B3D70" w14:textId="77777777" w:rsidTr="00F65C52">
        <w:tblPrEx>
          <w:tblW w:w="13230" w:type="dxa"/>
          <w:tblLayout w:type="fixed"/>
          <w:tblLook w:val="04A0"/>
        </w:tblPrEx>
        <w:trPr>
          <w:trHeight w:val="8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450CB980" w14:textId="77777777">
            <w:pPr>
              <w:pStyle w:val="RTableTextAbt"/>
              <w:jc w:val="left"/>
              <w:rPr>
                <w:b/>
                <w:color w:val="FFFFFF"/>
                <w:szCs w:val="18"/>
              </w:rPr>
            </w:pPr>
            <w:r w:rsidRPr="00A514D4">
              <w:rPr>
                <w:szCs w:val="18"/>
              </w:rPr>
              <w:t>Manufactur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14353B65" w14:textId="77777777">
            <w:pPr>
              <w:pStyle w:val="RTableTextAbt"/>
              <w:jc w:val="left"/>
              <w:rPr>
                <w:szCs w:val="18"/>
              </w:rPr>
            </w:pPr>
            <w:r w:rsidRPr="00A514D4">
              <w:rPr>
                <w:szCs w:val="18"/>
              </w:rPr>
              <w:t>ONU</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93447A3" w14:textId="77777777">
            <w:pPr>
              <w:pStyle w:val="RTableTextAbt"/>
            </w:pPr>
            <w:r w:rsidRPr="002C4BCD">
              <w:t>0.0000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5AD3006" w14:textId="77777777">
            <w:pPr>
              <w:pStyle w:val="RTableTextAbt"/>
            </w:pPr>
            <w:r w:rsidRPr="002C4BCD">
              <w:t>0.0002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0184108" w14:textId="77777777">
            <w:pPr>
              <w:pStyle w:val="RTableTextAbt"/>
              <w:rPr>
                <w:b/>
                <w:color w:val="FFFFFF"/>
              </w:rPr>
            </w:pPr>
            <w:r>
              <w:rPr>
                <w:szCs w:val="18"/>
              </w:rPr>
              <w:t>0.</w:t>
            </w:r>
            <w:r w:rsidR="00665F2D">
              <w:rPr>
                <w:szCs w:val="18"/>
              </w:rPr>
              <w:t>0000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D838421"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970D6FC" w14:textId="77777777">
            <w:pPr>
              <w:pStyle w:val="RTableTextAbt"/>
              <w:rPr>
                <w:b/>
                <w:color w:val="FFFFFF"/>
              </w:rPr>
            </w:pPr>
            <w:r>
              <w:rPr>
                <w:szCs w:val="18"/>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8F431BA"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B247E8A"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2176965"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7332BE0"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126DE4E" w14:textId="77777777">
            <w:pPr>
              <w:pStyle w:val="RTableTextAbt"/>
              <w:rPr>
                <w:b/>
                <w:color w:val="FFFFFF"/>
              </w:rPr>
            </w:pPr>
            <w:r>
              <w:rPr>
                <w:szCs w:val="18"/>
              </w:rPr>
              <w:t>0.0001</w:t>
            </w:r>
          </w:p>
        </w:tc>
      </w:tr>
      <w:tr w14:paraId="51031CDE"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24E0C921" w14:textId="77777777">
            <w:pPr>
              <w:pStyle w:val="RTableTextAbt"/>
              <w:jc w:val="left"/>
              <w:rPr>
                <w:b/>
                <w:color w:val="FFFFFF"/>
                <w:szCs w:val="18"/>
              </w:rPr>
            </w:pPr>
            <w:r w:rsidRPr="00A514D4">
              <w:rPr>
                <w:szCs w:val="18"/>
              </w:rPr>
              <w:t>Import/Repackage</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E90CFDA"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482C85E" w14:textId="77777777">
            <w:pPr>
              <w:pStyle w:val="RTableTextAbt"/>
            </w:pPr>
            <w:r w:rsidRPr="002C4BCD">
              <w:t>0.0009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84DA6BF" w14:textId="77777777">
            <w:pPr>
              <w:pStyle w:val="RTableTextAbt"/>
            </w:pPr>
            <w:r w:rsidRPr="002C4BCD">
              <w:t>0.0025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602DD1B"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6E927FB" w14:textId="77777777">
            <w:pPr>
              <w:pStyle w:val="RTableTextAbt"/>
              <w:rPr>
                <w:b/>
                <w:color w:val="FFFFFF"/>
              </w:rPr>
            </w:pPr>
            <w:r>
              <w:rPr>
                <w:szCs w:val="18"/>
              </w:rPr>
              <w:t>0.</w:t>
            </w:r>
            <w:r w:rsidR="009B33A3">
              <w:rPr>
                <w:szCs w:val="18"/>
              </w:rPr>
              <w:t>0002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9AF937C" w14:textId="77777777">
            <w:pPr>
              <w:pStyle w:val="RTableTextAbt"/>
              <w:rPr>
                <w:b/>
                <w:color w:val="FFFFFF"/>
              </w:rPr>
            </w:pPr>
            <w:r>
              <w:rPr>
                <w:szCs w:val="18"/>
              </w:rPr>
              <w:t>0.</w:t>
            </w:r>
            <w:r w:rsidR="009B33A3">
              <w:rPr>
                <w:szCs w:val="18"/>
              </w:rPr>
              <w:t>00113</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FB9EAF1" w14:textId="77777777">
            <w:pPr>
              <w:pStyle w:val="RTableTextAbt"/>
              <w:rPr>
                <w:b/>
                <w:color w:val="FFFFFF"/>
              </w:rPr>
            </w:pPr>
            <w:r>
              <w:rPr>
                <w:szCs w:val="18"/>
              </w:rPr>
              <w:t>0.0035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A76F2CB"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04D4E62"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0C4CA03"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886A8B6" w14:textId="77777777">
            <w:pPr>
              <w:pStyle w:val="RTableTextAbt"/>
              <w:rPr>
                <w:b/>
                <w:color w:val="FFFFFF"/>
              </w:rPr>
            </w:pPr>
            <w:r>
              <w:rPr>
                <w:szCs w:val="18"/>
              </w:rPr>
              <w:t>0.0012</w:t>
            </w:r>
          </w:p>
        </w:tc>
      </w:tr>
      <w:tr w14:paraId="67011F31"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7F7746D0" w14:textId="77777777">
            <w:pPr>
              <w:pStyle w:val="RTableTextAbt"/>
              <w:jc w:val="left"/>
              <w:rPr>
                <w:b/>
                <w:color w:val="FFFFFF"/>
                <w:szCs w:val="18"/>
              </w:rPr>
            </w:pPr>
            <w:r w:rsidRPr="00A514D4">
              <w:rPr>
                <w:szCs w:val="18"/>
              </w:rPr>
              <w:t>Reactant/Intermediate</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1DE4956C"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5450D73" w14:textId="77777777">
            <w:pPr>
              <w:pStyle w:val="RTableTextAbt"/>
            </w:pPr>
            <w:r w:rsidRPr="002C4BCD">
              <w:t>0.0000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521DDFB" w14:textId="77777777">
            <w:pPr>
              <w:pStyle w:val="RTableTextAbt"/>
            </w:pPr>
            <w:r w:rsidRPr="002C4BCD">
              <w:t>0.0056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F4D9A90" w14:textId="77777777">
            <w:pPr>
              <w:pStyle w:val="RTableTextAbt"/>
              <w:rPr>
                <w:b/>
                <w:color w:val="FFFFFF"/>
              </w:rPr>
            </w:pPr>
            <w:r>
              <w:rPr>
                <w:szCs w:val="18"/>
              </w:rPr>
              <w:t>0.</w:t>
            </w:r>
            <w:r w:rsidR="00665F2D">
              <w:rPr>
                <w:szCs w:val="18"/>
              </w:rPr>
              <w:t>0000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F2F3883"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197EE41" w14:textId="77777777">
            <w:pPr>
              <w:pStyle w:val="RTableTextAbt"/>
              <w:rPr>
                <w:b/>
                <w:color w:val="FFFFFF"/>
              </w:rPr>
            </w:pPr>
            <w:r>
              <w:rPr>
                <w:szCs w:val="18"/>
              </w:rPr>
              <w:t>0.</w:t>
            </w:r>
            <w:r w:rsidR="009B33A3">
              <w:rPr>
                <w:szCs w:val="18"/>
              </w:rPr>
              <w:t>00095</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C9C0669" w14:textId="77777777">
            <w:pPr>
              <w:pStyle w:val="RTableTextAbt"/>
              <w:rPr>
                <w:b/>
                <w:color w:val="FFFFFF"/>
              </w:rPr>
            </w:pPr>
            <w:r>
              <w:rPr>
                <w:szCs w:val="18"/>
              </w:rPr>
              <w:t>0.</w:t>
            </w:r>
            <w:r w:rsidR="009B33A3">
              <w:rPr>
                <w:szCs w:val="18"/>
              </w:rPr>
              <w:t>0041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8AEB8F9" w14:textId="77777777">
            <w:pPr>
              <w:pStyle w:val="RTableTextAbt"/>
              <w:rPr>
                <w:b/>
                <w:color w:val="FFFFFF"/>
              </w:rPr>
            </w:pPr>
            <w:r>
              <w:rPr>
                <w:szCs w:val="18"/>
              </w:rPr>
              <w:t>0.</w:t>
            </w:r>
            <w:r w:rsidR="009B33A3">
              <w:rPr>
                <w:szCs w:val="18"/>
              </w:rPr>
              <w:t>00912</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1FADF3C" w14:textId="77777777">
            <w:pPr>
              <w:pStyle w:val="RTableTextAbt"/>
              <w:rPr>
                <w:b/>
                <w:color w:val="FFFFFF"/>
              </w:rPr>
            </w:pPr>
            <w:r>
              <w:rPr>
                <w:szCs w:val="18"/>
              </w:rPr>
              <w:t>0.</w:t>
            </w:r>
            <w:r w:rsidR="009B33A3">
              <w:rPr>
                <w:szCs w:val="18"/>
              </w:rPr>
              <w:t>0639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052ABCF"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E95E1B8" w14:textId="77777777">
            <w:pPr>
              <w:pStyle w:val="RTableTextAbt"/>
              <w:rPr>
                <w:b/>
                <w:color w:val="FFFFFF"/>
              </w:rPr>
            </w:pPr>
            <w:r>
              <w:rPr>
                <w:szCs w:val="18"/>
              </w:rPr>
              <w:t>0.0025</w:t>
            </w:r>
          </w:p>
        </w:tc>
      </w:tr>
      <w:tr w14:paraId="272A0097"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3116825A" w14:textId="77777777">
            <w:pPr>
              <w:pStyle w:val="RTableTextAbt"/>
              <w:jc w:val="left"/>
              <w:rPr>
                <w:b/>
                <w:color w:val="FFFFFF"/>
                <w:szCs w:val="18"/>
              </w:rPr>
            </w:pPr>
            <w:r w:rsidRPr="00A514D4">
              <w:rPr>
                <w:szCs w:val="18"/>
              </w:rPr>
              <w:t>Reactant/Intermediate</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47939195" w14:textId="77777777">
            <w:pPr>
              <w:pStyle w:val="RTableTextAbt"/>
              <w:jc w:val="left"/>
              <w:rPr>
                <w:szCs w:val="18"/>
              </w:rPr>
            </w:pPr>
            <w:r w:rsidRPr="00A514D4">
              <w:rPr>
                <w:szCs w:val="18"/>
              </w:rPr>
              <w:t>ONU</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344E7A3" w14:textId="77777777">
            <w:pPr>
              <w:pStyle w:val="RTableTextAbt"/>
            </w:pPr>
            <w:r w:rsidRPr="002C4BCD">
              <w:t>0.0000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576F7EA" w14:textId="77777777">
            <w:pPr>
              <w:pStyle w:val="RTableTextAbt"/>
            </w:pPr>
            <w:r w:rsidRPr="002C4BCD">
              <w:t>0.0002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011791E" w14:textId="77777777">
            <w:pPr>
              <w:pStyle w:val="RTableTextAbt"/>
              <w:rPr>
                <w:b/>
                <w:color w:val="FFFFFF"/>
              </w:rPr>
            </w:pPr>
            <w:r>
              <w:rPr>
                <w:szCs w:val="18"/>
              </w:rPr>
              <w:t>0.</w:t>
            </w:r>
            <w:r w:rsidR="00665F2D">
              <w:rPr>
                <w:szCs w:val="18"/>
              </w:rPr>
              <w:t>0000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9604BB4"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E4524CF" w14:textId="77777777">
            <w:pPr>
              <w:pStyle w:val="RTableTextAbt"/>
              <w:rPr>
                <w:b/>
                <w:color w:val="FFFFFF"/>
              </w:rPr>
            </w:pPr>
            <w:r>
              <w:rPr>
                <w:szCs w:val="18"/>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DA2131C"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DC3E108"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E9CAACD"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B514B78"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8C92200" w14:textId="77777777">
            <w:pPr>
              <w:pStyle w:val="RTableTextAbt"/>
              <w:rPr>
                <w:b/>
                <w:color w:val="FFFFFF"/>
              </w:rPr>
            </w:pPr>
            <w:r>
              <w:rPr>
                <w:szCs w:val="18"/>
              </w:rPr>
              <w:t>0.0001</w:t>
            </w:r>
          </w:p>
        </w:tc>
      </w:tr>
      <w:tr w14:paraId="31792D84"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1165693D" w14:textId="77777777">
            <w:pPr>
              <w:pStyle w:val="RTableTextAbt"/>
              <w:jc w:val="left"/>
              <w:rPr>
                <w:b/>
                <w:color w:val="FFFFFF"/>
                <w:szCs w:val="18"/>
              </w:rPr>
            </w:pPr>
            <w:r w:rsidRPr="00A514D4">
              <w:rPr>
                <w:szCs w:val="18"/>
              </w:rPr>
              <w:t>Processing Aid in Petrochemical Manufactur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7A830E77"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0CEEC1C" w14:textId="77777777">
            <w:pPr>
              <w:pStyle w:val="RTableTextAbt"/>
            </w:pPr>
            <w:r w:rsidRPr="002C4BCD">
              <w:t>0.0001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D44B1D4" w14:textId="77777777">
            <w:pPr>
              <w:pStyle w:val="RTableTextAbt"/>
            </w:pPr>
            <w:r w:rsidRPr="002C4BCD">
              <w:t>0.00252</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F67130A" w14:textId="77777777">
            <w:pPr>
              <w:pStyle w:val="RTableTextAbt"/>
              <w:rPr>
                <w:b/>
                <w:color w:val="FFFFFF"/>
              </w:rPr>
            </w:pPr>
            <w:r>
              <w:rPr>
                <w:szCs w:val="18"/>
              </w:rPr>
              <w:t>0.</w:t>
            </w:r>
            <w:r w:rsidR="00665F2D">
              <w:rPr>
                <w:szCs w:val="18"/>
              </w:rPr>
              <w:t>0000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0525EBF" w14:textId="77777777">
            <w:pPr>
              <w:pStyle w:val="RTableTextAbt"/>
              <w:rPr>
                <w:b/>
                <w:color w:val="FFFFFF"/>
              </w:rPr>
            </w:pPr>
            <w:r>
              <w:rPr>
                <w:szCs w:val="18"/>
              </w:rPr>
              <w:t>0.</w:t>
            </w:r>
            <w:r w:rsidR="00665F2D">
              <w:rPr>
                <w:szCs w:val="18"/>
              </w:rPr>
              <w:t>0002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3097F74" w14:textId="77777777">
            <w:pPr>
              <w:pStyle w:val="RTableTextAbt"/>
              <w:rPr>
                <w:b/>
                <w:color w:val="FFFFFF"/>
              </w:rPr>
            </w:pPr>
            <w:r>
              <w:rPr>
                <w:szCs w:val="18"/>
              </w:rPr>
              <w:t>0.</w:t>
            </w:r>
            <w:r w:rsidR="009B33A3">
              <w:rPr>
                <w:szCs w:val="18"/>
              </w:rPr>
              <w:t>00089</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E6B7C93" w14:textId="77777777">
            <w:pPr>
              <w:pStyle w:val="RTableTextAbt"/>
              <w:rPr>
                <w:b/>
                <w:color w:val="FFFFFF"/>
              </w:rPr>
            </w:pPr>
            <w:r>
              <w:rPr>
                <w:szCs w:val="18"/>
              </w:rPr>
              <w:t>0.</w:t>
            </w:r>
            <w:r w:rsidR="009B33A3">
              <w:rPr>
                <w:szCs w:val="18"/>
              </w:rPr>
              <w:t>0040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C9701C5" w14:textId="77777777">
            <w:pPr>
              <w:pStyle w:val="RTableTextAbt"/>
              <w:rPr>
                <w:b/>
                <w:color w:val="FFFFFF"/>
              </w:rPr>
            </w:pPr>
            <w:r>
              <w:rPr>
                <w:szCs w:val="18"/>
              </w:rPr>
              <w:t>0.00866</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82BD1D6" w14:textId="77777777">
            <w:pPr>
              <w:pStyle w:val="RTableTextAbt"/>
              <w:rPr>
                <w:b/>
                <w:color w:val="FFFFFF"/>
              </w:rPr>
            </w:pPr>
            <w:r>
              <w:rPr>
                <w:szCs w:val="18"/>
              </w:rPr>
              <w:t>0.01524</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41DCE8A"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6896F22" w14:textId="77777777">
            <w:pPr>
              <w:pStyle w:val="RTableTextAbt"/>
              <w:rPr>
                <w:b/>
                <w:color w:val="FFFFFF"/>
              </w:rPr>
            </w:pPr>
            <w:r>
              <w:rPr>
                <w:szCs w:val="18"/>
              </w:rPr>
              <w:t>0.0007</w:t>
            </w:r>
          </w:p>
        </w:tc>
      </w:tr>
      <w:tr w14:paraId="330648E3"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10D3E358" w14:textId="77777777">
            <w:pPr>
              <w:pStyle w:val="RTableTextAbt"/>
              <w:jc w:val="left"/>
              <w:rPr>
                <w:b/>
                <w:color w:val="FFFFFF"/>
                <w:szCs w:val="18"/>
              </w:rPr>
            </w:pPr>
            <w:r>
              <w:rPr>
                <w:szCs w:val="18"/>
              </w:rPr>
              <w:t>Production of Maskant for Chemical Mill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2BC557E6"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CC9DD7C" w14:textId="77777777">
            <w:pPr>
              <w:pStyle w:val="RTableTextAbt"/>
            </w:pPr>
            <w:r w:rsidRPr="002C4BCD">
              <w:t>0.0008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742AA19" w14:textId="77777777">
            <w:pPr>
              <w:pStyle w:val="RTableTextAbt"/>
            </w:pPr>
            <w:r w:rsidRPr="002C4BCD">
              <w:t>0.0023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38468EF" w14:textId="77777777">
            <w:pPr>
              <w:pStyle w:val="RTableTextAbt"/>
              <w:rPr>
                <w:b/>
                <w:color w:val="FFFFFF"/>
              </w:rPr>
            </w:pPr>
            <w:r>
              <w:rPr>
                <w:szCs w:val="18"/>
              </w:rPr>
              <w:t>0.0001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9BA6960" w14:textId="77777777">
            <w:pPr>
              <w:pStyle w:val="RTableTextAbt"/>
              <w:rPr>
                <w:b/>
                <w:color w:val="FFFFFF"/>
              </w:rPr>
            </w:pPr>
            <w:r>
              <w:rPr>
                <w:szCs w:val="18"/>
              </w:rPr>
              <w:t>0.</w:t>
            </w:r>
            <w:r w:rsidR="00665F2D">
              <w:rPr>
                <w:szCs w:val="18"/>
              </w:rPr>
              <w:t>0002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F694578" w14:textId="77777777">
            <w:pPr>
              <w:pStyle w:val="RTableTextAbt"/>
              <w:rPr>
                <w:b/>
                <w:color w:val="FFFFFF"/>
              </w:rPr>
            </w:pPr>
            <w:r>
              <w:rPr>
                <w:szCs w:val="18"/>
              </w:rPr>
              <w:t>0.</w:t>
            </w:r>
            <w:r w:rsidR="009B33A3">
              <w:rPr>
                <w:szCs w:val="18"/>
              </w:rPr>
              <w:t>00099</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49ACBE9" w14:textId="77777777">
            <w:pPr>
              <w:pStyle w:val="RTableTextAbt"/>
              <w:rPr>
                <w:b/>
                <w:color w:val="FFFFFF"/>
              </w:rPr>
            </w:pPr>
            <w:r>
              <w:rPr>
                <w:szCs w:val="18"/>
              </w:rPr>
              <w:t>0.0033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18D6FC7"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A05FFBC"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3308BFE"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87747B2" w14:textId="77777777">
            <w:pPr>
              <w:pStyle w:val="RTableTextAbt"/>
              <w:rPr>
                <w:b/>
                <w:color w:val="FFFFFF"/>
              </w:rPr>
            </w:pPr>
            <w:r>
              <w:rPr>
                <w:szCs w:val="18"/>
              </w:rPr>
              <w:t>0.0010</w:t>
            </w:r>
          </w:p>
        </w:tc>
      </w:tr>
      <w:tr w14:paraId="1D326A40"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13270269" w14:textId="77777777">
            <w:pPr>
              <w:pStyle w:val="RTableTextAbt"/>
              <w:jc w:val="left"/>
              <w:rPr>
                <w:b/>
                <w:color w:val="FFFFFF"/>
                <w:szCs w:val="18"/>
              </w:rPr>
            </w:pPr>
            <w:r w:rsidRPr="00A514D4">
              <w:rPr>
                <w:szCs w:val="18"/>
              </w:rPr>
              <w:t>Use as Maskant for Chemical Mill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A9436BB"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30493CE" w14:textId="77777777">
            <w:pPr>
              <w:pStyle w:val="RTableTextAbt"/>
            </w:pPr>
            <w:r w:rsidRPr="002C4BCD">
              <w:t>0.0047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1A70094" w14:textId="77777777">
            <w:pPr>
              <w:pStyle w:val="RTableTextAbt"/>
            </w:pPr>
            <w:r w:rsidRPr="002C4BCD">
              <w:t>0.12123</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ECE1731" w14:textId="77777777">
            <w:pPr>
              <w:pStyle w:val="RTableTextAbt"/>
              <w:rPr>
                <w:b/>
                <w:color w:val="FFFFFF"/>
              </w:rPr>
            </w:pPr>
            <w:r>
              <w:rPr>
                <w:szCs w:val="18"/>
              </w:rPr>
              <w:t>0.</w:t>
            </w:r>
            <w:r w:rsidR="00665F2D">
              <w:rPr>
                <w:szCs w:val="18"/>
              </w:rPr>
              <w:t>00012</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35C9316" w14:textId="77777777">
            <w:pPr>
              <w:pStyle w:val="RTableTextAbt"/>
              <w:rPr>
                <w:b/>
                <w:color w:val="FFFFFF"/>
              </w:rPr>
            </w:pPr>
            <w:r>
              <w:rPr>
                <w:szCs w:val="18"/>
              </w:rPr>
              <w:t>0.</w:t>
            </w:r>
            <w:r w:rsidR="00665F2D">
              <w:rPr>
                <w:szCs w:val="18"/>
              </w:rPr>
              <w:t>0002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1837621" w14:textId="77777777">
            <w:pPr>
              <w:pStyle w:val="RTableTextAbt"/>
              <w:rPr>
                <w:b/>
                <w:color w:val="FFFFFF"/>
              </w:rPr>
            </w:pPr>
            <w:r>
              <w:rPr>
                <w:szCs w:val="18"/>
              </w:rPr>
              <w:t>0.</w:t>
            </w:r>
            <w:r w:rsidR="009B33A3">
              <w:rPr>
                <w:szCs w:val="18"/>
              </w:rPr>
              <w:t>00134</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B57A03D" w14:textId="77777777">
            <w:pPr>
              <w:pStyle w:val="RTableTextAbt"/>
              <w:rPr>
                <w:b/>
                <w:color w:val="FFFFFF"/>
              </w:rPr>
            </w:pPr>
            <w:r>
              <w:rPr>
                <w:szCs w:val="18"/>
              </w:rPr>
              <w:t>0.</w:t>
            </w:r>
            <w:r w:rsidR="009B33A3">
              <w:rPr>
                <w:szCs w:val="18"/>
              </w:rPr>
              <w:t>00482</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BAB0C3F" w14:textId="77777777">
            <w:pPr>
              <w:pStyle w:val="RTableTextAbt"/>
              <w:rPr>
                <w:b/>
                <w:color w:val="FFFFFF"/>
              </w:rPr>
            </w:pPr>
            <w:r>
              <w:rPr>
                <w:szCs w:val="18"/>
              </w:rPr>
              <w:t>0.</w:t>
            </w:r>
            <w:r w:rsidR="009B33A3">
              <w:rPr>
                <w:szCs w:val="18"/>
              </w:rPr>
              <w:t>01045</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C017653" w14:textId="77777777">
            <w:pPr>
              <w:pStyle w:val="RTableTextAbt"/>
              <w:rPr>
                <w:b/>
                <w:color w:val="FFFFFF"/>
              </w:rPr>
            </w:pPr>
            <w:r>
              <w:rPr>
                <w:szCs w:val="18"/>
              </w:rPr>
              <w:t>0.</w:t>
            </w:r>
            <w:r w:rsidR="009B33A3">
              <w:rPr>
                <w:szCs w:val="18"/>
              </w:rPr>
              <w:t>0608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F2512CA" w14:textId="77777777">
            <w:pPr>
              <w:pStyle w:val="RTableTextAbt"/>
              <w:rPr>
                <w:b/>
                <w:color w:val="FFFFFF"/>
              </w:rPr>
            </w:pPr>
            <w:r>
              <w:rPr>
                <w:szCs w:val="18"/>
              </w:rPr>
              <w:t>0.6943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C4E918B" w14:textId="77777777">
            <w:pPr>
              <w:pStyle w:val="RTableTextAbt"/>
              <w:rPr>
                <w:b/>
                <w:color w:val="FFFFFF"/>
              </w:rPr>
            </w:pPr>
            <w:r>
              <w:rPr>
                <w:szCs w:val="18"/>
              </w:rPr>
              <w:t>0.0330</w:t>
            </w:r>
          </w:p>
        </w:tc>
      </w:tr>
      <w:tr w14:paraId="619947D2" w14:textId="77777777" w:rsidTr="00F65C52">
        <w:tblPrEx>
          <w:tblW w:w="13230" w:type="dxa"/>
          <w:tblLayout w:type="fixed"/>
          <w:tblLook w:val="04A0"/>
        </w:tblPrEx>
        <w:trPr>
          <w:trHeight w:val="63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3222CA54" w14:textId="77777777">
            <w:pPr>
              <w:pStyle w:val="RTableTextAbt"/>
              <w:jc w:val="left"/>
              <w:rPr>
                <w:b/>
                <w:color w:val="FFFFFF"/>
                <w:szCs w:val="18"/>
              </w:rPr>
            </w:pPr>
            <w:r w:rsidRPr="00A514D4">
              <w:rPr>
                <w:szCs w:val="18"/>
              </w:rPr>
              <w:t>Use as Maskant for Chemical Mill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7BB8D161" w14:textId="77777777">
            <w:pPr>
              <w:pStyle w:val="RTableTextAbt"/>
              <w:jc w:val="left"/>
              <w:rPr>
                <w:szCs w:val="18"/>
              </w:rPr>
            </w:pPr>
            <w:r w:rsidRPr="00A514D4">
              <w:rPr>
                <w:szCs w:val="18"/>
              </w:rPr>
              <w:t>ONU</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C456069" w14:textId="77777777">
            <w:pPr>
              <w:pStyle w:val="RTableTextAbt"/>
            </w:pPr>
            <w:r w:rsidRPr="002C4BCD">
              <w:t>0.0022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C9084D3" w14:textId="77777777">
            <w:pPr>
              <w:pStyle w:val="RTableTextAbt"/>
            </w:pPr>
            <w:r w:rsidRPr="002C4BCD">
              <w:t>0.0046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F443CB0"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7D901F5"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B2CDB8F" w14:textId="77777777">
            <w:pPr>
              <w:pStyle w:val="RTableTextAbt"/>
              <w:rPr>
                <w:b/>
                <w:color w:val="FFFFFF"/>
              </w:rPr>
            </w:pPr>
            <w:r>
              <w:rPr>
                <w:szCs w:val="18"/>
              </w:rPr>
              <w:t>0.</w:t>
            </w:r>
            <w:r w:rsidR="009B33A3">
              <w:rPr>
                <w:szCs w:val="18"/>
              </w:rPr>
              <w:t>00194</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2EFE8B3" w14:textId="77777777">
            <w:pPr>
              <w:pStyle w:val="RTableTextAbt"/>
              <w:rPr>
                <w:b/>
                <w:color w:val="FFFFFF"/>
              </w:rPr>
            </w:pPr>
            <w:r>
              <w:rPr>
                <w:szCs w:val="18"/>
              </w:rPr>
              <w:t>0.0039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8BED64C"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C2FEF16"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5F408CB"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E021980" w14:textId="77777777">
            <w:pPr>
              <w:pStyle w:val="RTableTextAbt"/>
              <w:rPr>
                <w:b/>
                <w:color w:val="FFFFFF"/>
              </w:rPr>
            </w:pPr>
            <w:r>
              <w:rPr>
                <w:szCs w:val="18"/>
              </w:rPr>
              <w:t>0.0025</w:t>
            </w:r>
          </w:p>
        </w:tc>
      </w:tr>
      <w:tr w14:paraId="0DD04B36" w14:textId="77777777" w:rsidTr="00F65C52">
        <w:tblPrEx>
          <w:tblW w:w="13230" w:type="dxa"/>
          <w:tblLayout w:type="fixed"/>
          <w:tblLook w:val="04A0"/>
        </w:tblPrEx>
        <w:trPr>
          <w:trHeight w:val="8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0653B19" w14:textId="77777777">
            <w:pPr>
              <w:pStyle w:val="RTableTextAbt"/>
              <w:jc w:val="left"/>
              <w:rPr>
                <w:b/>
                <w:color w:val="FFFFFF"/>
                <w:szCs w:val="18"/>
              </w:rPr>
            </w:pPr>
            <w:r w:rsidRPr="00A514D4">
              <w:rPr>
                <w:szCs w:val="18"/>
              </w:rPr>
              <w:t>Vapor Degreasing: Open Top Vapor Degreasing (OTVD)</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69918EE"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A5E3D0D" w14:textId="77777777">
            <w:pPr>
              <w:pStyle w:val="RTableTextAbt"/>
            </w:pPr>
            <w:r w:rsidRPr="002C4BCD">
              <w:t>0.0044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C58E65B" w14:textId="77777777">
            <w:pPr>
              <w:pStyle w:val="RTableTextAbt"/>
            </w:pPr>
            <w:r w:rsidRPr="002C4BCD">
              <w:t>0.06853</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989E13D" w14:textId="77777777">
            <w:pPr>
              <w:pStyle w:val="RTableTextAbt"/>
              <w:rPr>
                <w:b/>
                <w:color w:val="FFFFFF"/>
              </w:rPr>
            </w:pPr>
            <w:r>
              <w:rPr>
                <w:szCs w:val="18"/>
              </w:rPr>
              <w:t>0.</w:t>
            </w:r>
            <w:r w:rsidR="00665F2D">
              <w:rPr>
                <w:szCs w:val="18"/>
              </w:rPr>
              <w:t>0001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992B321" w14:textId="77777777">
            <w:pPr>
              <w:pStyle w:val="RTableTextAbt"/>
              <w:rPr>
                <w:b/>
                <w:color w:val="FFFFFF"/>
              </w:rPr>
            </w:pPr>
            <w:r>
              <w:rPr>
                <w:szCs w:val="18"/>
              </w:rPr>
              <w:t>0.</w:t>
            </w:r>
            <w:r w:rsidR="00665F2D">
              <w:rPr>
                <w:szCs w:val="18"/>
              </w:rPr>
              <w:t>0002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BEEEE40" w14:textId="77777777">
            <w:pPr>
              <w:pStyle w:val="RTableTextAbt"/>
              <w:rPr>
                <w:b/>
                <w:color w:val="FFFFFF"/>
              </w:rPr>
            </w:pPr>
            <w:r>
              <w:rPr>
                <w:szCs w:val="18"/>
              </w:rPr>
              <w:t>0.</w:t>
            </w:r>
            <w:r w:rsidR="009B33A3">
              <w:rPr>
                <w:szCs w:val="18"/>
              </w:rPr>
              <w:t>00143</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836F15B" w14:textId="77777777">
            <w:pPr>
              <w:pStyle w:val="RTableTextAbt"/>
              <w:rPr>
                <w:b/>
                <w:color w:val="FFFFFF"/>
              </w:rPr>
            </w:pPr>
            <w:r>
              <w:rPr>
                <w:szCs w:val="18"/>
              </w:rPr>
              <w:t>0.</w:t>
            </w:r>
            <w:r w:rsidR="009B33A3">
              <w:rPr>
                <w:szCs w:val="18"/>
              </w:rPr>
              <w:t>0049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ED5FD4E" w14:textId="77777777">
            <w:pPr>
              <w:pStyle w:val="RTableTextAbt"/>
              <w:rPr>
                <w:b/>
                <w:color w:val="FFFFFF"/>
              </w:rPr>
            </w:pPr>
            <w:r>
              <w:rPr>
                <w:szCs w:val="18"/>
              </w:rPr>
              <w:t>0.</w:t>
            </w:r>
            <w:r w:rsidR="009B33A3">
              <w:rPr>
                <w:szCs w:val="18"/>
              </w:rPr>
              <w:t>01070</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263A3F3" w14:textId="77777777">
            <w:pPr>
              <w:pStyle w:val="RTableTextAbt"/>
              <w:rPr>
                <w:b/>
                <w:color w:val="FFFFFF"/>
              </w:rPr>
            </w:pPr>
            <w:r>
              <w:rPr>
                <w:szCs w:val="18"/>
              </w:rPr>
              <w:t>0.</w:t>
            </w:r>
            <w:r w:rsidR="009B33A3">
              <w:rPr>
                <w:szCs w:val="18"/>
              </w:rPr>
              <w:t>0492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395A2FA" w14:textId="77777777">
            <w:pPr>
              <w:pStyle w:val="RTableTextAbt"/>
              <w:rPr>
                <w:b/>
                <w:color w:val="FFFFFF"/>
              </w:rPr>
            </w:pPr>
            <w:r>
              <w:rPr>
                <w:szCs w:val="18"/>
              </w:rPr>
              <w:t>0.32964</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E9A3AD8" w14:textId="77777777">
            <w:pPr>
              <w:pStyle w:val="RTableTextAbt"/>
              <w:rPr>
                <w:b/>
                <w:color w:val="FFFFFF"/>
              </w:rPr>
            </w:pPr>
            <w:r>
              <w:rPr>
                <w:szCs w:val="18"/>
              </w:rPr>
              <w:t>0.0177</w:t>
            </w:r>
          </w:p>
        </w:tc>
      </w:tr>
      <w:tr w14:paraId="58062800"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0AE208D3" w14:textId="77777777">
            <w:pPr>
              <w:pStyle w:val="RTableTextAbt"/>
              <w:jc w:val="left"/>
              <w:rPr>
                <w:b/>
                <w:color w:val="FFFFFF"/>
                <w:szCs w:val="18"/>
              </w:rPr>
            </w:pPr>
            <w:r w:rsidRPr="00A514D4">
              <w:rPr>
                <w:szCs w:val="18"/>
              </w:rPr>
              <w:t>Vapor Degreasing: Open Top Vapor Degreasing (OTVD)</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1C792E97" w14:textId="77777777">
            <w:pPr>
              <w:pStyle w:val="RTableTextAbt"/>
              <w:jc w:val="left"/>
              <w:rPr>
                <w:szCs w:val="18"/>
              </w:rPr>
            </w:pPr>
            <w:r w:rsidRPr="00A514D4">
              <w:rPr>
                <w:szCs w:val="18"/>
              </w:rPr>
              <w:t>ONU</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FFD2993" w14:textId="77777777">
            <w:pPr>
              <w:pStyle w:val="RTableTextAbt"/>
            </w:pPr>
            <w:r w:rsidRPr="002C4BCD">
              <w:t>0.0012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E30DA9F" w14:textId="77777777">
            <w:pPr>
              <w:pStyle w:val="RTableTextAbt"/>
            </w:pPr>
            <w:r w:rsidRPr="002C4BCD">
              <w:t>0.0111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33FE719" w14:textId="77777777">
            <w:pPr>
              <w:pStyle w:val="RTableTextAbt"/>
              <w:rPr>
                <w:b/>
                <w:color w:val="FFFFFF"/>
              </w:rPr>
            </w:pPr>
            <w:r>
              <w:rPr>
                <w:szCs w:val="18"/>
              </w:rPr>
              <w:t>0.</w:t>
            </w:r>
            <w:r w:rsidR="00665F2D">
              <w:rPr>
                <w:szCs w:val="18"/>
              </w:rPr>
              <w:t>0001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5915BB0" w14:textId="77777777">
            <w:pPr>
              <w:pStyle w:val="RTableTextAbt"/>
              <w:rPr>
                <w:b/>
                <w:color w:val="FFFFFF"/>
              </w:rPr>
            </w:pPr>
            <w:r>
              <w:rPr>
                <w:szCs w:val="18"/>
              </w:rPr>
              <w:t>0.</w:t>
            </w:r>
            <w:r w:rsidR="00665F2D">
              <w:rPr>
                <w:szCs w:val="18"/>
              </w:rPr>
              <w:t>0002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4772BDC" w14:textId="77777777">
            <w:pPr>
              <w:pStyle w:val="RTableTextAbt"/>
              <w:rPr>
                <w:b/>
                <w:color w:val="FFFFFF"/>
              </w:rPr>
            </w:pPr>
            <w:r>
              <w:rPr>
                <w:szCs w:val="18"/>
              </w:rPr>
              <w:t>0.</w:t>
            </w:r>
            <w:r w:rsidR="009B33A3">
              <w:rPr>
                <w:szCs w:val="18"/>
              </w:rPr>
              <w:t>00122</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ADA3DE2" w14:textId="77777777">
            <w:pPr>
              <w:pStyle w:val="RTableTextAbt"/>
              <w:rPr>
                <w:b/>
                <w:color w:val="FFFFFF"/>
              </w:rPr>
            </w:pPr>
            <w:r>
              <w:rPr>
                <w:szCs w:val="18"/>
              </w:rPr>
              <w:t>0.</w:t>
            </w:r>
            <w:r w:rsidR="009B33A3">
              <w:rPr>
                <w:szCs w:val="18"/>
              </w:rPr>
              <w:t>0045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184F253" w14:textId="77777777">
            <w:pPr>
              <w:pStyle w:val="RTableTextAbt"/>
              <w:rPr>
                <w:b/>
                <w:color w:val="FFFFFF"/>
              </w:rPr>
            </w:pPr>
            <w:r>
              <w:rPr>
                <w:szCs w:val="18"/>
              </w:rPr>
              <w:t>0.00976</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451314B" w14:textId="77777777">
            <w:pPr>
              <w:pStyle w:val="RTableTextAbt"/>
              <w:rPr>
                <w:b/>
                <w:color w:val="FFFFFF"/>
              </w:rPr>
            </w:pPr>
            <w:r>
              <w:rPr>
                <w:szCs w:val="18"/>
              </w:rPr>
              <w:t>0.0235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9DCED99"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B940163" w14:textId="77777777">
            <w:pPr>
              <w:pStyle w:val="RTableTextAbt"/>
              <w:rPr>
                <w:b/>
                <w:color w:val="FFFFFF"/>
              </w:rPr>
            </w:pPr>
            <w:r>
              <w:rPr>
                <w:szCs w:val="18"/>
              </w:rPr>
              <w:t>0.0031</w:t>
            </w:r>
          </w:p>
        </w:tc>
      </w:tr>
      <w:tr w14:paraId="00BEAD31"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7F397D8F" w14:textId="77777777">
            <w:pPr>
              <w:pStyle w:val="RTableTextAbt"/>
              <w:jc w:val="left"/>
              <w:rPr>
                <w:b/>
                <w:color w:val="FFFFFF"/>
                <w:szCs w:val="18"/>
              </w:rPr>
            </w:pPr>
            <w:r w:rsidRPr="00A514D4">
              <w:rPr>
                <w:szCs w:val="18"/>
              </w:rPr>
              <w:t>Vapor Degreasing: Enclosed Vapor Degreasing (EVD)</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B92D6ED"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B4C253B" w14:textId="77777777">
            <w:pPr>
              <w:pStyle w:val="RTableTextAbt"/>
            </w:pPr>
            <w:r w:rsidRPr="002C4BCD">
              <w:t>0.000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33D07D3" w14:textId="77777777">
            <w:pPr>
              <w:pStyle w:val="RTableTextAbt"/>
            </w:pPr>
            <w:r w:rsidRPr="002C4BCD">
              <w:t>0.0005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761F6C0" w14:textId="77777777">
            <w:pPr>
              <w:pStyle w:val="RTableTextAbt"/>
              <w:rPr>
                <w:b/>
                <w:color w:val="FFFFFF"/>
              </w:rPr>
            </w:pPr>
            <w:r>
              <w:rPr>
                <w:szCs w:val="18"/>
              </w:rPr>
              <w:t>0.</w:t>
            </w:r>
            <w:r w:rsidR="00665F2D">
              <w:rPr>
                <w:szCs w:val="18"/>
              </w:rPr>
              <w:t>00011</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444206F"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449CFF64" w14:textId="77777777">
            <w:pPr>
              <w:pStyle w:val="RTableTextAbt"/>
              <w:rPr>
                <w:b/>
                <w:color w:val="FFFFFF"/>
              </w:rPr>
            </w:pPr>
            <w:r>
              <w:rPr>
                <w:szCs w:val="18"/>
              </w:rPr>
              <w:t>0.00048</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5FE7A97"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EB1D5D7"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7654A8F"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3EA254A"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8A583D0" w14:textId="77777777">
            <w:pPr>
              <w:pStyle w:val="RTableTextAbt"/>
              <w:rPr>
                <w:b/>
                <w:color w:val="FFFFFF"/>
              </w:rPr>
            </w:pPr>
            <w:r>
              <w:rPr>
                <w:szCs w:val="18"/>
              </w:rPr>
              <w:t>0.0002</w:t>
            </w:r>
          </w:p>
        </w:tc>
      </w:tr>
      <w:tr w14:paraId="3AC2DBEF"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2E06D032" w14:textId="77777777">
            <w:pPr>
              <w:pStyle w:val="RTableTextAbt"/>
              <w:jc w:val="left"/>
              <w:rPr>
                <w:b/>
                <w:color w:val="FFFFFF"/>
                <w:szCs w:val="18"/>
              </w:rPr>
            </w:pPr>
            <w:r w:rsidRPr="00A514D4">
              <w:rPr>
                <w:szCs w:val="18"/>
              </w:rPr>
              <w:t>Vapor Degreasing: Enclosed Vapor Degreasing (EVD)</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66DEC20" w14:textId="77777777">
            <w:pPr>
              <w:pStyle w:val="RTableTextAbt"/>
              <w:jc w:val="left"/>
              <w:rPr>
                <w:szCs w:val="18"/>
              </w:rPr>
            </w:pPr>
            <w:r w:rsidRPr="00A514D4">
              <w:rPr>
                <w:szCs w:val="18"/>
              </w:rPr>
              <w:t>ONU</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208646C" w14:textId="77777777">
            <w:pPr>
              <w:pStyle w:val="RTableTextAbt"/>
            </w:pPr>
            <w:r w:rsidRPr="002C4BCD">
              <w:t>0.0001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7016ED5" w14:textId="77777777">
            <w:pPr>
              <w:pStyle w:val="RTableTextAbt"/>
            </w:pPr>
            <w:r w:rsidRPr="002C4BCD">
              <w:t>0.0002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D05B4EC" w14:textId="77777777">
            <w:pPr>
              <w:pStyle w:val="RTableTextAbt"/>
              <w:rPr>
                <w:b/>
                <w:color w:val="FFFFFF"/>
              </w:rPr>
            </w:pPr>
            <w:r>
              <w:rPr>
                <w:szCs w:val="18"/>
              </w:rPr>
              <w:t>0.</w:t>
            </w:r>
            <w:r w:rsidR="00665F2D">
              <w:rPr>
                <w:szCs w:val="18"/>
              </w:rPr>
              <w:t>0001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EFAAFE1" w14:textId="77777777">
            <w:pPr>
              <w:pStyle w:val="RTableTextAbt"/>
              <w:rPr>
                <w:b/>
                <w:color w:val="FFFFFF"/>
              </w:rPr>
            </w:pPr>
            <w:r>
              <w:rPr>
                <w:szCs w:val="18"/>
              </w:rPr>
              <w:t>0.</w:t>
            </w:r>
            <w:r w:rsidR="00665F2D">
              <w:rPr>
                <w:szCs w:val="18"/>
              </w:rPr>
              <w:t>00023</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23A252D" w14:textId="77777777">
            <w:pPr>
              <w:pStyle w:val="RTableTextAbt"/>
              <w:rPr>
                <w:b/>
                <w:color w:val="FFFFFF"/>
              </w:rPr>
            </w:pPr>
            <w:r>
              <w:rPr>
                <w:szCs w:val="18"/>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BB11268"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31BD833"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E42141E"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80A727B"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3D69945" w14:textId="77777777">
            <w:pPr>
              <w:pStyle w:val="RTableTextAbt"/>
              <w:rPr>
                <w:b/>
                <w:color w:val="FFFFFF"/>
              </w:rPr>
            </w:pPr>
            <w:r>
              <w:rPr>
                <w:szCs w:val="18"/>
              </w:rPr>
              <w:t>0.0001</w:t>
            </w:r>
          </w:p>
        </w:tc>
      </w:tr>
      <w:tr w14:paraId="6E52F136" w14:textId="77777777" w:rsidTr="00F65C52">
        <w:tblPrEx>
          <w:tblW w:w="13230" w:type="dxa"/>
          <w:tblLayout w:type="fixed"/>
          <w:tblLook w:val="04A0"/>
        </w:tblPrEx>
        <w:trPr>
          <w:trHeight w:val="98"/>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607C40EE" w14:textId="77777777">
            <w:pPr>
              <w:pStyle w:val="RTableTextAbt"/>
              <w:jc w:val="left"/>
              <w:rPr>
                <w:b/>
                <w:color w:val="FFFFFF"/>
                <w:szCs w:val="18"/>
              </w:rPr>
            </w:pPr>
            <w:r w:rsidRPr="00A514D4">
              <w:rPr>
                <w:szCs w:val="18"/>
              </w:rPr>
              <w:t>Vapor Degreasing: Conveyorized Vapor Degreasing (CVD)</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19D3D3E3"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E7474BE" w14:textId="77777777">
            <w:pPr>
              <w:pStyle w:val="RTableTextAbt"/>
            </w:pPr>
            <w:r w:rsidRPr="002C4BCD">
              <w:t>0.1585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4AF8F98" w14:textId="77777777">
            <w:pPr>
              <w:pStyle w:val="RTableTextAbt"/>
            </w:pPr>
            <w:r w:rsidRPr="002C4BCD">
              <w:t>0.31892</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E24635A"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504692F"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54402B9" w14:textId="77777777">
            <w:pPr>
              <w:pStyle w:val="RTableTextAbt"/>
              <w:rPr>
                <w:b/>
                <w:color w:val="FFFFFF"/>
              </w:rPr>
            </w:pPr>
            <w:r>
              <w:rPr>
                <w:szCs w:val="18"/>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D293419"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0C06219"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F8029B4" w14:textId="77777777">
            <w:pPr>
              <w:pStyle w:val="RTableTextAbt"/>
              <w:rPr>
                <w:b/>
                <w:color w:val="FFFFFF"/>
              </w:rPr>
            </w:pPr>
            <w:r>
              <w:rPr>
                <w:szCs w:val="18"/>
              </w:rPr>
              <w:t>0.</w:t>
            </w:r>
            <w:r w:rsidR="009B33A3">
              <w:rPr>
                <w:szCs w:val="18"/>
              </w:rPr>
              <w:t>16057</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2CCC94F" w14:textId="77777777">
            <w:pPr>
              <w:pStyle w:val="RTableTextAbt"/>
              <w:rPr>
                <w:b/>
                <w:color w:val="FFFFFF"/>
              </w:rPr>
            </w:pPr>
            <w:r>
              <w:rPr>
                <w:szCs w:val="18"/>
              </w:rPr>
              <w:t>0.3454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553E3B2" w14:textId="77777777">
            <w:pPr>
              <w:pStyle w:val="RTableTextAbt"/>
              <w:rPr>
                <w:b/>
                <w:color w:val="FFFFFF"/>
              </w:rPr>
            </w:pPr>
            <w:r>
              <w:rPr>
                <w:szCs w:val="18"/>
              </w:rPr>
              <w:t>0.1735</w:t>
            </w:r>
          </w:p>
        </w:tc>
      </w:tr>
      <w:tr w14:paraId="2BE3CAE5" w14:textId="77777777" w:rsidTr="00F65C52">
        <w:tblPrEx>
          <w:tblW w:w="13230" w:type="dxa"/>
          <w:tblLayout w:type="fixed"/>
          <w:tblLook w:val="04A0"/>
        </w:tblPrEx>
        <w:trPr>
          <w:trHeight w:val="63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7EFCA4BE" w14:textId="77777777">
            <w:pPr>
              <w:pStyle w:val="RTableTextAbt"/>
              <w:jc w:val="left"/>
              <w:rPr>
                <w:b/>
                <w:color w:val="FFFFFF"/>
                <w:szCs w:val="18"/>
              </w:rPr>
            </w:pPr>
            <w:r w:rsidRPr="00A514D4">
              <w:rPr>
                <w:szCs w:val="18"/>
              </w:rPr>
              <w:t>Vapor Degreasing: Conveyorized Vapor Degreasing (CVD)</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3D48FE3E" w14:textId="77777777">
            <w:pPr>
              <w:pStyle w:val="RTableTextAbt"/>
              <w:jc w:val="left"/>
              <w:rPr>
                <w:szCs w:val="18"/>
              </w:rPr>
            </w:pPr>
            <w:r w:rsidRPr="00A514D4">
              <w:rPr>
                <w:szCs w:val="18"/>
              </w:rPr>
              <w:t>ONU</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44E55AF" w14:textId="77777777">
            <w:pPr>
              <w:pStyle w:val="RTableTextAbt"/>
            </w:pPr>
            <w:r w:rsidRPr="002C4BCD">
              <w:t>0.0828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C39E727" w14:textId="77777777">
            <w:pPr>
              <w:pStyle w:val="RTableTextAbt"/>
            </w:pPr>
            <w:r w:rsidRPr="002C4BCD">
              <w:t>0.2119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4658F13"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172E7F75"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DDC5DC7" w14:textId="77777777">
            <w:pPr>
              <w:pStyle w:val="RTableTextAbt"/>
              <w:rPr>
                <w:b/>
                <w:color w:val="FFFFFF"/>
              </w:rPr>
            </w:pPr>
            <w:r>
              <w:rPr>
                <w:szCs w:val="18"/>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A0696ED"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9D8D0D9"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DD0EAFF" w14:textId="77777777">
            <w:pPr>
              <w:pStyle w:val="RTableTextAbt"/>
              <w:rPr>
                <w:b/>
                <w:color w:val="FFFFFF"/>
              </w:rPr>
            </w:pPr>
            <w:r>
              <w:rPr>
                <w:szCs w:val="18"/>
              </w:rPr>
              <w:t>0.</w:t>
            </w:r>
            <w:r w:rsidR="009B33A3">
              <w:rPr>
                <w:szCs w:val="18"/>
              </w:rPr>
              <w:t>0953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52D4347E" w14:textId="77777777">
            <w:pPr>
              <w:pStyle w:val="RTableTextAbt"/>
              <w:rPr>
                <w:b/>
                <w:color w:val="FFFFFF"/>
              </w:rPr>
            </w:pPr>
            <w:r>
              <w:rPr>
                <w:szCs w:val="18"/>
              </w:rPr>
              <w:t>0.3128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1EEA95B" w14:textId="77777777">
            <w:pPr>
              <w:pStyle w:val="RTableTextAbt"/>
              <w:rPr>
                <w:b/>
                <w:color w:val="FFFFFF"/>
              </w:rPr>
            </w:pPr>
            <w:r>
              <w:rPr>
                <w:szCs w:val="18"/>
              </w:rPr>
              <w:t>0.0975</w:t>
            </w:r>
          </w:p>
        </w:tc>
      </w:tr>
      <w:tr w14:paraId="1335DD2B"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CEB8DEE" w14:textId="77777777">
            <w:pPr>
              <w:pStyle w:val="RTableTextAbt"/>
              <w:jc w:val="left"/>
              <w:rPr>
                <w:b/>
                <w:color w:val="FFFFFF"/>
                <w:szCs w:val="18"/>
              </w:rPr>
            </w:pPr>
            <w:r w:rsidRPr="00A514D4">
              <w:rPr>
                <w:szCs w:val="18"/>
              </w:rPr>
              <w:t>Recycling and Disposal</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A514D4" w:rsidP="00CB1C05" w14:paraId="53B0BC06"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E2A26D8" w14:textId="77777777">
            <w:pPr>
              <w:pStyle w:val="RTableTextAbt"/>
            </w:pPr>
            <w:r w:rsidRPr="002C4BCD">
              <w:t>0.0000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220FF30" w14:textId="77777777">
            <w:pPr>
              <w:pStyle w:val="RTableTextAbt"/>
            </w:pPr>
            <w:r w:rsidRPr="002C4BCD">
              <w:t>0.0002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76EAC2A7" w14:textId="77777777">
            <w:pPr>
              <w:pStyle w:val="RTableTextAbt"/>
              <w:rPr>
                <w:b/>
                <w:color w:val="FFFFFF"/>
              </w:rPr>
            </w:pPr>
            <w:r>
              <w:rPr>
                <w:szCs w:val="18"/>
              </w:rPr>
              <w:t>0.</w:t>
            </w:r>
            <w:r w:rsidR="00665F2D">
              <w:rPr>
                <w:szCs w:val="18"/>
              </w:rPr>
              <w:t>00003</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73A885D" w14:textId="77777777">
            <w:pPr>
              <w:pStyle w:val="RTableTextAbt"/>
              <w:rPr>
                <w:b/>
                <w:color w:val="FFFFFF"/>
              </w:rPr>
            </w:pPr>
            <w:r>
              <w:rPr>
                <w:szCs w:val="18"/>
              </w:rPr>
              <w:t>0.</w:t>
            </w:r>
            <w:r w:rsidR="00665F2D">
              <w:rPr>
                <w:szCs w:val="18"/>
              </w:rPr>
              <w:t>00032</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B8E2FD4" w14:textId="77777777">
            <w:pPr>
              <w:pStyle w:val="RTableTextAbt"/>
              <w:rPr>
                <w:b/>
                <w:color w:val="FFFFFF"/>
              </w:rPr>
            </w:pPr>
            <w:r>
              <w:rPr>
                <w:szCs w:val="18"/>
              </w:rPr>
              <w:t>0.</w:t>
            </w:r>
            <w:r w:rsidR="009B33A3">
              <w:rPr>
                <w:szCs w:val="18"/>
              </w:rPr>
              <w:t>00101</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68CD9BE6"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2E2B620"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3E71AEDC"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2A4E0178"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C4BCD" w:rsidRPr="002C4BCD" w:rsidP="00CB1C05" w14:paraId="0D9B2061" w14:textId="77777777">
            <w:pPr>
              <w:pStyle w:val="RTableTextAbt"/>
              <w:rPr>
                <w:b/>
                <w:color w:val="FFFFFF"/>
              </w:rPr>
            </w:pPr>
            <w:r>
              <w:rPr>
                <w:szCs w:val="18"/>
              </w:rPr>
              <w:t>0.0001</w:t>
            </w:r>
          </w:p>
        </w:tc>
      </w:tr>
      <w:tr w14:paraId="1E922737" w14:textId="77777777" w:rsidTr="00F65C52">
        <w:tblPrEx>
          <w:tblW w:w="13230" w:type="dxa"/>
          <w:tblLayout w:type="fixed"/>
          <w:tblLook w:val="04A0"/>
        </w:tblPrEx>
        <w:trPr>
          <w:trHeight w:val="63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14726961" w14:textId="77777777">
            <w:pPr>
              <w:pStyle w:val="RTableTextAbt"/>
              <w:jc w:val="left"/>
              <w:rPr>
                <w:b/>
                <w:color w:val="FFFFFF"/>
                <w:szCs w:val="18"/>
              </w:rPr>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04416EE8"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D486464" w14:textId="77777777">
            <w:pPr>
              <w:pStyle w:val="RTableTextAbt"/>
            </w:pPr>
            <w:r>
              <w:rPr>
                <w:szCs w:val="18"/>
              </w:rPr>
              <w:t>0.</w:t>
            </w:r>
            <w:r w:rsidR="00C60482">
              <w:rPr>
                <w:szCs w:val="18"/>
              </w:rPr>
              <w:t>0008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D402D51" w14:textId="77777777">
            <w:pPr>
              <w:pStyle w:val="RTableTextAbt"/>
            </w:pPr>
            <w:r>
              <w:rPr>
                <w:szCs w:val="18"/>
              </w:rPr>
              <w:t>0.</w:t>
            </w:r>
            <w:r w:rsidR="00C60482">
              <w:rPr>
                <w:szCs w:val="18"/>
              </w:rPr>
              <w:t>0023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2173FDC" w14:textId="77777777">
            <w:pPr>
              <w:pStyle w:val="RTableTextAbt"/>
              <w:rPr>
                <w:b/>
                <w:color w:val="FFFFFF"/>
              </w:rPr>
            </w:pPr>
            <w:r>
              <w:rPr>
                <w:szCs w:val="18"/>
              </w:rPr>
              <w:t>0.0001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0F9C70B" w14:textId="77777777">
            <w:pPr>
              <w:pStyle w:val="RTableTextAbt"/>
              <w:rPr>
                <w:b/>
                <w:color w:val="FFFFFF"/>
              </w:rPr>
            </w:pPr>
            <w:r>
              <w:rPr>
                <w:szCs w:val="18"/>
              </w:rPr>
              <w:t>0.0002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7955CEF4" w14:textId="77777777">
            <w:pPr>
              <w:pStyle w:val="RTableTextAbt"/>
              <w:rPr>
                <w:b/>
                <w:color w:val="FFFFFF"/>
              </w:rPr>
            </w:pPr>
            <w:r>
              <w:rPr>
                <w:szCs w:val="18"/>
              </w:rPr>
              <w:t>0.</w:t>
            </w:r>
            <w:r w:rsidR="00C60482">
              <w:rPr>
                <w:szCs w:val="18"/>
              </w:rPr>
              <w:t>00099</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BF15E4C" w14:textId="77777777">
            <w:pPr>
              <w:pStyle w:val="RTableTextAbt"/>
              <w:rPr>
                <w:b/>
                <w:color w:val="FFFFFF"/>
              </w:rPr>
            </w:pPr>
            <w:r>
              <w:rPr>
                <w:szCs w:val="18"/>
              </w:rPr>
              <w:t>0.</w:t>
            </w:r>
            <w:r w:rsidR="00C60482">
              <w:rPr>
                <w:szCs w:val="18"/>
              </w:rPr>
              <w:t>0033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5BB8CF6"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71B7CE1"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4929077"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5BCFF11" w14:textId="77777777">
            <w:pPr>
              <w:pStyle w:val="RTableTextAbt"/>
              <w:rPr>
                <w:b/>
                <w:color w:val="FFFFFF"/>
              </w:rPr>
            </w:pPr>
            <w:r>
              <w:rPr>
                <w:szCs w:val="18"/>
              </w:rPr>
              <w:t>0.</w:t>
            </w:r>
            <w:r w:rsidR="00C60482">
              <w:rPr>
                <w:szCs w:val="18"/>
              </w:rPr>
              <w:t>0010</w:t>
            </w:r>
          </w:p>
        </w:tc>
      </w:tr>
      <w:tr w14:paraId="30B1BC0A" w14:textId="77777777" w:rsidTr="00F65C52">
        <w:tblPrEx>
          <w:tblW w:w="13230" w:type="dxa"/>
          <w:tblLayout w:type="fixed"/>
          <w:tblLook w:val="04A0"/>
        </w:tblPrEx>
        <w:trPr>
          <w:trHeight w:val="63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A514D4" w:rsidP="00CB1C05" w14:paraId="67F71C01" w14:textId="77777777">
            <w:pPr>
              <w:pStyle w:val="RTableTextAbt"/>
              <w:jc w:val="left"/>
              <w:rPr>
                <w:b/>
                <w:color w:val="FFFFFF"/>
                <w:szCs w:val="18"/>
              </w:rPr>
            </w:pPr>
            <w:r w:rsidRPr="00775537">
              <w:rPr>
                <w:szCs w:val="18"/>
              </w:rPr>
              <w:t xml:space="preserve">Incorporation into Other Formulation, Mixture, and </w:t>
            </w:r>
            <w:r w:rsidR="007A0C4C">
              <w:rPr>
                <w:szCs w:val="18"/>
              </w:rPr>
              <w:t>Reaction Products (Aerosol)</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A514D4" w:rsidP="00CB1C05" w14:paraId="0DFA46F5"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5580CA64" w14:textId="77777777">
            <w:pPr>
              <w:pStyle w:val="RTableTextAbt"/>
            </w:pPr>
            <w:r>
              <w:rPr>
                <w:szCs w:val="18"/>
              </w:rPr>
              <w:t>0.0008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48E150AB" w14:textId="77777777">
            <w:pPr>
              <w:pStyle w:val="RTableTextAbt"/>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06E09102"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7027A7E1"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3C605EBF" w14:textId="77777777">
            <w:pPr>
              <w:pStyle w:val="RTableTextAbt"/>
              <w:rPr>
                <w:b/>
                <w:color w:val="FFFFFF"/>
              </w:rPr>
            </w:pPr>
            <w:r>
              <w:rPr>
                <w:szCs w:val="18"/>
              </w:rPr>
              <w:t>0.00099</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581F908A" w14:textId="77777777">
            <w:pPr>
              <w:pStyle w:val="RTableTextAbt"/>
              <w:rPr>
                <w:b/>
                <w:color w:val="FFFFFF"/>
              </w:rPr>
            </w:pPr>
            <w:r>
              <w:rPr>
                <w:szCs w:val="18"/>
              </w:rPr>
              <w:t>0.0033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4DF8DF17"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5F9350D7"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31913FFE"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2C50BEBA" w14:textId="77777777">
            <w:pPr>
              <w:pStyle w:val="RTableTextAbt"/>
              <w:rPr>
                <w:b/>
                <w:color w:val="FFFFFF"/>
              </w:rPr>
            </w:pPr>
            <w:r>
              <w:rPr>
                <w:szCs w:val="18"/>
              </w:rPr>
              <w:t>0.0010</w:t>
            </w:r>
          </w:p>
        </w:tc>
      </w:tr>
      <w:tr w14:paraId="6129560D" w14:textId="77777777" w:rsidTr="00F65C52">
        <w:tblPrEx>
          <w:tblW w:w="13230" w:type="dxa"/>
          <w:tblLayout w:type="fixed"/>
          <w:tblLook w:val="04A0"/>
        </w:tblPrEx>
        <w:trPr>
          <w:trHeight w:val="63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A514D4" w:rsidP="00CB1C05" w14:paraId="2D8796A3" w14:textId="77777777">
            <w:pPr>
              <w:pStyle w:val="RTableTextAbt"/>
              <w:jc w:val="left"/>
              <w:rPr>
                <w:b/>
                <w:color w:val="FFFFFF"/>
                <w:szCs w:val="18"/>
              </w:rPr>
            </w:pPr>
            <w:r w:rsidRPr="00775537">
              <w:rPr>
                <w:szCs w:val="18"/>
              </w:rPr>
              <w:t xml:space="preserve">Incorporation into Other Formulation, Mixture, and </w:t>
            </w:r>
            <w:r w:rsidR="007A0C4C">
              <w:rPr>
                <w:szCs w:val="18"/>
              </w:rPr>
              <w:t>Reaction Products (Other)</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A514D4" w:rsidP="00CB1C05" w14:paraId="45AABE3C"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4250E787" w14:textId="77777777">
            <w:pPr>
              <w:pStyle w:val="RTableTextAbt"/>
            </w:pPr>
            <w:r>
              <w:rPr>
                <w:szCs w:val="18"/>
              </w:rPr>
              <w:t>0.0186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34CEF6D1" w14:textId="77777777">
            <w:pPr>
              <w:pStyle w:val="RTableTextAbt"/>
            </w:pPr>
            <w:r>
              <w:rPr>
                <w:szCs w:val="18"/>
              </w:rPr>
              <w:t>0.</w:t>
            </w:r>
            <w:r w:rsidR="00503E27">
              <w:rPr>
                <w:szCs w:val="18"/>
              </w:rPr>
              <w:t>0001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02DF826D" w14:textId="77777777">
            <w:pPr>
              <w:pStyle w:val="RTableTextAbt"/>
              <w:rPr>
                <w:b/>
                <w:color w:val="FFFFFF"/>
              </w:rPr>
            </w:pPr>
            <w:r>
              <w:rPr>
                <w:szCs w:val="18"/>
              </w:rPr>
              <w:t>0.</w:t>
            </w:r>
            <w:r w:rsidR="00503E27">
              <w:rPr>
                <w:szCs w:val="18"/>
              </w:rPr>
              <w:t>0002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539B428C" w14:textId="77777777">
            <w:pPr>
              <w:pStyle w:val="RTableTextAbt"/>
              <w:rPr>
                <w:b/>
                <w:color w:val="FFFFFF"/>
              </w:rPr>
            </w:pPr>
            <w:r>
              <w:rPr>
                <w:szCs w:val="18"/>
              </w:rPr>
              <w:t>0.0002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0654E27C" w14:textId="77777777">
            <w:pPr>
              <w:pStyle w:val="RTableTextAbt"/>
              <w:rPr>
                <w:b/>
                <w:color w:val="FFFFFF"/>
              </w:rPr>
            </w:pPr>
            <w:r>
              <w:rPr>
                <w:szCs w:val="18"/>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01816F90" w14:textId="77777777">
            <w:pPr>
              <w:pStyle w:val="RTableTextAbt"/>
              <w:rPr>
                <w:b/>
                <w:color w:val="FFFFFF"/>
              </w:rPr>
            </w:pPr>
            <w:r>
              <w:rPr>
                <w:szCs w:val="18"/>
              </w:rPr>
              <w:t>0.00603</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5DA1A9D9" w14:textId="77777777">
            <w:pPr>
              <w:pStyle w:val="RTableTextAbt"/>
              <w:rPr>
                <w:b/>
                <w:color w:val="FFFFFF"/>
              </w:rPr>
            </w:pPr>
            <w:r>
              <w:rPr>
                <w:szCs w:val="18"/>
              </w:rPr>
              <w:t>0.01137</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1DFDCF10" w14:textId="77777777">
            <w:pPr>
              <w:pStyle w:val="RTableTextAbt"/>
              <w:rPr>
                <w:b/>
                <w:color w:val="FFFFFF"/>
              </w:rPr>
            </w:pPr>
            <w:r>
              <w:rPr>
                <w:szCs w:val="18"/>
              </w:rPr>
              <w:t>0.03029</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2CFD66F7"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C75BBC" w:rsidRPr="002C4BCD" w:rsidP="00CB1C05" w14:paraId="1063D685" w14:textId="77777777">
            <w:pPr>
              <w:pStyle w:val="RTableTextAbt"/>
              <w:rPr>
                <w:b/>
                <w:color w:val="FFFFFF"/>
              </w:rPr>
            </w:pPr>
            <w:r>
              <w:rPr>
                <w:szCs w:val="18"/>
              </w:rPr>
              <w:t>0.0230</w:t>
            </w:r>
          </w:p>
        </w:tc>
      </w:tr>
      <w:tr w14:paraId="4F4825DA"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09D7113C" w14:textId="77777777">
            <w:pPr>
              <w:pStyle w:val="RTableTextAbt"/>
              <w:jc w:val="left"/>
              <w:rPr>
                <w:b/>
                <w:color w:val="FFFFFF"/>
                <w:szCs w:val="18"/>
              </w:rPr>
            </w:pPr>
            <w:r>
              <w:rPr>
                <w:szCs w:val="18"/>
              </w:rPr>
              <w:t>Laboratory Chemicals</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1ABCDC7A"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A62F834" w14:textId="77777777">
            <w:pPr>
              <w:pStyle w:val="RTableTextAbt"/>
            </w:pPr>
            <w:r w:rsidRPr="002C4BCD">
              <w:t>0.0025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1D8D276" w14:textId="77777777">
            <w:pPr>
              <w:pStyle w:val="RTableTextAbt"/>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160EBE1B"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E9FBEFD" w14:textId="77777777">
            <w:pPr>
              <w:pStyle w:val="RTableTextAbt"/>
              <w:rPr>
                <w:b/>
                <w:color w:val="FFFFFF"/>
              </w:rPr>
            </w:pPr>
            <w:r>
              <w:rPr>
                <w:szCs w:val="18"/>
              </w:rPr>
              <w:t>0.0002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16EDE0E" w14:textId="77777777">
            <w:pPr>
              <w:pStyle w:val="RTableTextAbt"/>
              <w:rPr>
                <w:b/>
                <w:color w:val="FFFFFF"/>
              </w:rPr>
            </w:pPr>
            <w:r>
              <w:rPr>
                <w:szCs w:val="18"/>
              </w:rPr>
              <w:t>0.00254</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7549995F"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38DCCFF"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11FE134E"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B374172"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71D68F66" w14:textId="77777777">
            <w:pPr>
              <w:pStyle w:val="RTableTextAbt"/>
              <w:rPr>
                <w:b/>
                <w:color w:val="FFFFFF"/>
              </w:rPr>
            </w:pPr>
            <w:r>
              <w:rPr>
                <w:szCs w:val="18"/>
              </w:rPr>
              <w:t>0.0025</w:t>
            </w:r>
          </w:p>
        </w:tc>
      </w:tr>
      <w:tr w14:paraId="777F7AEF" w14:textId="77777777" w:rsidTr="00F65C52">
        <w:tblPrEx>
          <w:tblW w:w="13230" w:type="dxa"/>
          <w:tblLayout w:type="fixed"/>
          <w:tblLook w:val="04A0"/>
        </w:tblPrEx>
        <w:trPr>
          <w:trHeight w:val="125"/>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1DE10852" w14:textId="77777777">
            <w:pPr>
              <w:pStyle w:val="RTableTextAbt"/>
              <w:jc w:val="left"/>
              <w:rPr>
                <w:b/>
                <w:color w:val="FFFFFF"/>
                <w:szCs w:val="18"/>
              </w:rPr>
            </w:pPr>
            <w:r>
              <w:rPr>
                <w:szCs w:val="18"/>
              </w:rPr>
              <w:t>Processing Aid, Except Petrochemical</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5D08E962"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9EE4C43" w14:textId="77777777">
            <w:pPr>
              <w:pStyle w:val="RTableTextAbt"/>
            </w:pPr>
            <w:r w:rsidRPr="002C4BCD">
              <w:t>0.0001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5F08341" w14:textId="77777777">
            <w:pPr>
              <w:pStyle w:val="RTableTextAbt"/>
            </w:pPr>
            <w:r>
              <w:rPr>
                <w:szCs w:val="18"/>
              </w:rPr>
              <w:t>0.</w:t>
            </w:r>
            <w:r w:rsidR="00503E27">
              <w:rPr>
                <w:szCs w:val="18"/>
              </w:rPr>
              <w:t>0000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76E81114" w14:textId="77777777">
            <w:pPr>
              <w:pStyle w:val="RTableTextAbt"/>
              <w:rPr>
                <w:b/>
                <w:color w:val="FFFFFF"/>
              </w:rPr>
            </w:pPr>
            <w:r>
              <w:rPr>
                <w:szCs w:val="18"/>
              </w:rPr>
              <w:t>0.</w:t>
            </w:r>
            <w:r w:rsidR="00503E27">
              <w:rPr>
                <w:szCs w:val="18"/>
              </w:rPr>
              <w:t>0002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FE41C82"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D2684F7" w14:textId="77777777">
            <w:pPr>
              <w:pStyle w:val="RTableTextAbt"/>
              <w:rPr>
                <w:b/>
                <w:color w:val="FFFFFF"/>
              </w:rPr>
            </w:pPr>
            <w:r>
              <w:rPr>
                <w:szCs w:val="18"/>
              </w:rPr>
              <w:t>0.00089</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9C7B420" w14:textId="77777777">
            <w:pPr>
              <w:pStyle w:val="RTableTextAbt"/>
              <w:rPr>
                <w:b/>
                <w:color w:val="FFFFFF"/>
              </w:rPr>
            </w:pPr>
            <w:r>
              <w:rPr>
                <w:szCs w:val="18"/>
              </w:rPr>
              <w:t>0.0040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D55F289" w14:textId="77777777">
            <w:pPr>
              <w:pStyle w:val="RTableTextAbt"/>
              <w:rPr>
                <w:b/>
                <w:color w:val="FFFFFF"/>
              </w:rPr>
            </w:pPr>
            <w:r>
              <w:rPr>
                <w:szCs w:val="18"/>
              </w:rPr>
              <w:t>0.00866</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546537A" w14:textId="77777777">
            <w:pPr>
              <w:pStyle w:val="RTableTextAbt"/>
              <w:rPr>
                <w:b/>
                <w:color w:val="FFFFFF"/>
              </w:rPr>
            </w:pPr>
            <w:r>
              <w:rPr>
                <w:szCs w:val="18"/>
              </w:rPr>
              <w:t>0.01524</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15FD43C4"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01D84E1" w14:textId="77777777">
            <w:pPr>
              <w:pStyle w:val="RTableTextAbt"/>
              <w:rPr>
                <w:b/>
                <w:color w:val="FFFFFF"/>
              </w:rPr>
            </w:pPr>
            <w:r>
              <w:rPr>
                <w:szCs w:val="18"/>
              </w:rPr>
              <w:t>0.0007</w:t>
            </w:r>
          </w:p>
        </w:tc>
      </w:tr>
      <w:tr w14:paraId="386E76E1" w14:textId="77777777" w:rsidTr="00F65C52">
        <w:tblPrEx>
          <w:tblW w:w="13230" w:type="dxa"/>
          <w:tblLayout w:type="fixed"/>
          <w:tblLook w:val="04A0"/>
        </w:tblPrEx>
        <w:trPr>
          <w:trHeight w:val="242"/>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709C22CD" w14:textId="77777777">
            <w:pPr>
              <w:pStyle w:val="RTableTextAbt"/>
              <w:jc w:val="left"/>
              <w:rPr>
                <w:b/>
                <w:color w:val="FFFFFF"/>
                <w:szCs w:val="18"/>
              </w:rPr>
            </w:pPr>
            <w:r w:rsidRPr="00A514D4">
              <w:rPr>
                <w:szCs w:val="18"/>
              </w:rPr>
              <w:t>Adhesives and Sealants</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30EFF59B"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0ADFAC7" w14:textId="77777777">
            <w:pPr>
              <w:pStyle w:val="RTableTextAbt"/>
            </w:pPr>
            <w:r w:rsidRPr="002C4BCD">
              <w:t>0.0001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D7A5200" w14:textId="77777777">
            <w:pPr>
              <w:pStyle w:val="RTableTextAbt"/>
            </w:pPr>
            <w:r>
              <w:rPr>
                <w:szCs w:val="18"/>
              </w:rPr>
              <w:t>0.</w:t>
            </w:r>
            <w:r w:rsidR="00503E27">
              <w:rPr>
                <w:szCs w:val="18"/>
              </w:rPr>
              <w:t>0000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8A89C33" w14:textId="77777777">
            <w:pPr>
              <w:pStyle w:val="RTableTextAbt"/>
              <w:rPr>
                <w:b/>
                <w:color w:val="FFFFFF"/>
              </w:rPr>
            </w:pPr>
            <w:r>
              <w:rPr>
                <w:szCs w:val="18"/>
              </w:rPr>
              <w:t>0.</w:t>
            </w:r>
            <w:r w:rsidR="00503E27">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77D1979"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546F6F2" w14:textId="77777777">
            <w:pPr>
              <w:pStyle w:val="RTableTextAbt"/>
              <w:rPr>
                <w:b/>
                <w:color w:val="FFFFFF"/>
              </w:rPr>
            </w:pPr>
            <w:r>
              <w:rPr>
                <w:szCs w:val="18"/>
              </w:rPr>
              <w:t>0.00079</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E7C8065" w14:textId="77777777">
            <w:pPr>
              <w:pStyle w:val="RTableTextAbt"/>
              <w:rPr>
                <w:b/>
                <w:color w:val="FFFFFF"/>
              </w:rPr>
            </w:pPr>
            <w:r>
              <w:rPr>
                <w:szCs w:val="18"/>
              </w:rPr>
              <w:t>0.00422</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956A4C5"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BFBD9A1"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17D8DAF2"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75542724" w14:textId="77777777">
            <w:pPr>
              <w:pStyle w:val="RTableTextAbt"/>
              <w:rPr>
                <w:b/>
                <w:color w:val="FFFFFF"/>
              </w:rPr>
            </w:pPr>
            <w:r>
              <w:rPr>
                <w:szCs w:val="18"/>
              </w:rPr>
              <w:t>0.0005</w:t>
            </w:r>
          </w:p>
        </w:tc>
      </w:tr>
      <w:tr w14:paraId="32AF9252"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00D377AC" w14:textId="77777777">
            <w:pPr>
              <w:pStyle w:val="RTableTextAbt"/>
              <w:jc w:val="left"/>
              <w:rPr>
                <w:b/>
                <w:color w:val="FFFFFF"/>
                <w:szCs w:val="18"/>
              </w:rPr>
            </w:pPr>
            <w:r w:rsidRPr="00A514D4">
              <w:rPr>
                <w:szCs w:val="18"/>
              </w:rPr>
              <w:t>Paint and Coatings</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4BA2C478"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E581845" w14:textId="77777777">
            <w:pPr>
              <w:pStyle w:val="RTableTextAbt"/>
            </w:pPr>
            <w:r w:rsidRPr="002C4BCD">
              <w:t>0.0005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4A7EADA" w14:textId="77777777">
            <w:pPr>
              <w:pStyle w:val="RTableTextAbt"/>
            </w:pPr>
            <w:r>
              <w:rPr>
                <w:szCs w:val="18"/>
              </w:rPr>
              <w:t>0.</w:t>
            </w:r>
            <w:r w:rsidR="00503E27">
              <w:rPr>
                <w:szCs w:val="18"/>
              </w:rPr>
              <w:t>00009</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8E99A97" w14:textId="77777777">
            <w:pPr>
              <w:pStyle w:val="RTableTextAbt"/>
              <w:rPr>
                <w:b/>
                <w:color w:val="FFFFFF"/>
              </w:rPr>
            </w:pPr>
            <w:r>
              <w:rPr>
                <w:szCs w:val="18"/>
              </w:rPr>
              <w:t>0.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4DC7430" w14:textId="77777777">
            <w:pPr>
              <w:pStyle w:val="RTableTextAbt"/>
              <w:rPr>
                <w:b/>
                <w:color w:val="FFFFFF"/>
              </w:rPr>
            </w:pPr>
            <w:r>
              <w:rPr>
                <w:szCs w:val="18"/>
              </w:rPr>
              <w:t>0.</w:t>
            </w:r>
            <w:r w:rsidR="00665F2D">
              <w:rPr>
                <w:szCs w:val="18"/>
              </w:rPr>
              <w:t>0003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8622D67" w14:textId="77777777">
            <w:pPr>
              <w:pStyle w:val="RTableTextAbt"/>
              <w:rPr>
                <w:b/>
                <w:color w:val="FFFFFF"/>
              </w:rPr>
            </w:pPr>
            <w:r>
              <w:rPr>
                <w:szCs w:val="18"/>
              </w:rPr>
              <w:t>0.00105</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974ABB3" w14:textId="77777777">
            <w:pPr>
              <w:pStyle w:val="RTableTextAbt"/>
              <w:rPr>
                <w:b/>
                <w:color w:val="FFFFFF"/>
              </w:rPr>
            </w:pPr>
            <w:r>
              <w:rPr>
                <w:szCs w:val="18"/>
              </w:rPr>
              <w:t>0.0046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1BEBBF5B" w14:textId="77777777">
            <w:pPr>
              <w:pStyle w:val="RTableTextAbt"/>
              <w:rPr>
                <w:b/>
                <w:color w:val="FFFFFF"/>
              </w:rPr>
            </w:pPr>
            <w:r>
              <w:rPr>
                <w:szCs w:val="18"/>
              </w:rPr>
              <w:t>0.01118</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3E18CAEB" w14:textId="77777777">
            <w:pPr>
              <w:pStyle w:val="RTableTextAbt"/>
              <w:rPr>
                <w:b/>
                <w:color w:val="FFFFFF"/>
              </w:rPr>
            </w:pPr>
            <w:r>
              <w:rPr>
                <w:szCs w:val="18"/>
              </w:rPr>
              <w:t>0.03744</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82D7070"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23F5513" w14:textId="77777777">
            <w:pPr>
              <w:pStyle w:val="RTableTextAbt"/>
              <w:rPr>
                <w:b/>
                <w:color w:val="FFFFFF"/>
              </w:rPr>
            </w:pPr>
            <w:r>
              <w:rPr>
                <w:szCs w:val="18"/>
              </w:rPr>
              <w:t>0.0026</w:t>
            </w:r>
          </w:p>
        </w:tc>
      </w:tr>
      <w:tr w14:paraId="65E91F39"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148D1428" w14:textId="77777777">
            <w:pPr>
              <w:pStyle w:val="RTableTextAbt"/>
              <w:jc w:val="left"/>
              <w:rPr>
                <w:b/>
                <w:color w:val="FFFFFF"/>
                <w:szCs w:val="18"/>
              </w:rPr>
            </w:pPr>
            <w:r w:rsidRPr="00A514D4">
              <w:rPr>
                <w:szCs w:val="18"/>
              </w:rPr>
              <w:t>Aerosol Spray Cleaning/Degreas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034AF723" w14:textId="77777777">
            <w:pPr>
              <w:pStyle w:val="RTableTextAbt"/>
              <w:jc w:val="left"/>
              <w:rPr>
                <w:szCs w:val="18"/>
              </w:rPr>
            </w:pPr>
            <w:r w:rsidRPr="00A514D4">
              <w:rPr>
                <w:szCs w:val="18"/>
              </w:rPr>
              <w:t>Worke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DF79A75" w14:textId="77777777">
            <w:pPr>
              <w:pStyle w:val="RTableTextAbt"/>
            </w:pPr>
            <w:r w:rsidRPr="002C4BCD">
              <w:t>0.0039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EED62CE" w14:textId="77777777">
            <w:pPr>
              <w:pStyle w:val="RTableTextAbt"/>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3F463C3" w14:textId="77777777">
            <w:pPr>
              <w:pStyle w:val="RTableTextAbt"/>
              <w:rPr>
                <w:b/>
                <w:color w:val="FFFFFF"/>
              </w:rPr>
            </w:pPr>
            <w:r>
              <w:rPr>
                <w:szCs w:val="18"/>
              </w:rPr>
              <w:t>0.</w:t>
            </w:r>
            <w:r w:rsidR="00503E27">
              <w:rPr>
                <w:szCs w:val="18"/>
              </w:rPr>
              <w:t>0003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1A3EB08" w14:textId="77777777">
            <w:pPr>
              <w:pStyle w:val="RTableTextAbt"/>
              <w:rPr>
                <w:b/>
                <w:color w:val="FFFFFF"/>
              </w:rPr>
            </w:pPr>
            <w:r>
              <w:rPr>
                <w:szCs w:val="18"/>
              </w:rPr>
              <w:t>0.</w:t>
            </w:r>
            <w:r w:rsidR="00665F2D">
              <w:rPr>
                <w:szCs w:val="18"/>
              </w:rPr>
              <w:t>00033</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187C7EC8" w14:textId="77777777">
            <w:pPr>
              <w:pStyle w:val="RTableTextAbt"/>
              <w:rPr>
                <w:b/>
                <w:color w:val="FFFFFF"/>
              </w:rPr>
            </w:pPr>
            <w:r>
              <w:rPr>
                <w:szCs w:val="18"/>
              </w:rPr>
              <w:t>0.00207</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7B186F35" w14:textId="77777777">
            <w:pPr>
              <w:pStyle w:val="RTableTextAbt"/>
              <w:rPr>
                <w:b/>
                <w:color w:val="FFFFFF"/>
              </w:rPr>
            </w:pPr>
            <w:r>
              <w:rPr>
                <w:szCs w:val="18"/>
              </w:rPr>
              <w:t>0.0061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736F3910" w14:textId="77777777">
            <w:pPr>
              <w:pStyle w:val="RTableTextAbt"/>
              <w:rPr>
                <w:b/>
                <w:color w:val="FFFFFF"/>
              </w:rPr>
            </w:pPr>
            <w:r>
              <w:rPr>
                <w:szCs w:val="18"/>
              </w:rPr>
              <w:t>0.01351</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CED21E9" w14:textId="77777777">
            <w:pPr>
              <w:pStyle w:val="RTableTextAbt"/>
              <w:rPr>
                <w:b/>
                <w:color w:val="FFFFFF"/>
              </w:rPr>
            </w:pPr>
            <w:r>
              <w:rPr>
                <w:szCs w:val="18"/>
              </w:rPr>
              <w:t>0.0307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03AAE4E"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63DA4D3" w14:textId="77777777">
            <w:pPr>
              <w:pStyle w:val="RTableTextAbt"/>
              <w:rPr>
                <w:b/>
                <w:color w:val="FFFFFF"/>
              </w:rPr>
            </w:pPr>
            <w:r>
              <w:rPr>
                <w:szCs w:val="18"/>
              </w:rPr>
              <w:t>0.0066</w:t>
            </w:r>
          </w:p>
        </w:tc>
      </w:tr>
      <w:tr w14:paraId="1A05BF46" w14:textId="77777777" w:rsidTr="00F65C52">
        <w:tblPrEx>
          <w:tblW w:w="13230" w:type="dxa"/>
          <w:tblLayout w:type="fixed"/>
          <w:tblLook w:val="04A0"/>
        </w:tblPrEx>
        <w:trPr>
          <w:trHeight w:val="70"/>
        </w:trPr>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3B5FBD80" w14:textId="77777777">
            <w:pPr>
              <w:pStyle w:val="RTableTextAbt"/>
              <w:jc w:val="left"/>
              <w:rPr>
                <w:b/>
                <w:color w:val="FFFFFF"/>
                <w:szCs w:val="18"/>
              </w:rPr>
            </w:pPr>
            <w:r w:rsidRPr="00A514D4">
              <w:rPr>
                <w:szCs w:val="18"/>
              </w:rPr>
              <w:t>Aerosol Spray Cleaning/Degreasin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A514D4" w:rsidP="00CB1C05" w14:paraId="62F5B1A3" w14:textId="77777777">
            <w:pPr>
              <w:pStyle w:val="RTableTextAbt"/>
              <w:jc w:val="left"/>
              <w:rPr>
                <w:szCs w:val="18"/>
              </w:rPr>
            </w:pPr>
            <w:r w:rsidRPr="00A514D4">
              <w:rPr>
                <w:szCs w:val="18"/>
              </w:rPr>
              <w:t>ONU</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6ACA7C4" w14:textId="77777777">
            <w:pPr>
              <w:pStyle w:val="RTableTextAbt"/>
            </w:pPr>
            <w:r w:rsidRPr="002C4BCD">
              <w:t>0.0003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8ACACBF" w14:textId="77777777">
            <w:pPr>
              <w:pStyle w:val="RTableTextAbt"/>
            </w:pPr>
            <w:r>
              <w:rPr>
                <w:szCs w:val="18"/>
              </w:rPr>
              <w:t>0.</w:t>
            </w:r>
            <w:r w:rsidR="00503E27">
              <w:rPr>
                <w:szCs w:val="18"/>
              </w:rPr>
              <w:t>0001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36BEB1D" w14:textId="77777777">
            <w:pPr>
              <w:pStyle w:val="RTableTextAbt"/>
              <w:rPr>
                <w:b/>
                <w:color w:val="FFFFFF"/>
              </w:rPr>
            </w:pPr>
            <w:r>
              <w:rPr>
                <w:szCs w:val="18"/>
              </w:rPr>
              <w:t>0.</w:t>
            </w:r>
            <w:r w:rsidR="00503E27">
              <w:rPr>
                <w:szCs w:val="18"/>
              </w:rPr>
              <w:t>00033</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E277533" w14:textId="77777777">
            <w:pPr>
              <w:pStyle w:val="RTableTextAbt"/>
              <w:rPr>
                <w:b/>
                <w:color w:val="FFFFFF"/>
              </w:rPr>
            </w:pPr>
            <w:r>
              <w:rPr>
                <w:szCs w:val="18"/>
              </w:rPr>
              <w:t>0.</w:t>
            </w:r>
            <w:r w:rsidR="00665F2D">
              <w:rPr>
                <w:szCs w:val="18"/>
              </w:rPr>
              <w:t>000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2AC8122D" w14:textId="77777777">
            <w:pPr>
              <w:pStyle w:val="RTableTextAbt"/>
              <w:rPr>
                <w:b/>
                <w:color w:val="FFFFFF"/>
              </w:rPr>
            </w:pPr>
            <w:r>
              <w:rPr>
                <w:szCs w:val="18"/>
              </w:rPr>
              <w:t>0.00100</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586E0A5C" w14:textId="77777777">
            <w:pPr>
              <w:pStyle w:val="RTableTextAbt"/>
              <w:rPr>
                <w:b/>
                <w:color w:val="FFFFFF"/>
              </w:rPr>
            </w:pPr>
            <w:r>
              <w:rPr>
                <w:szCs w:val="18"/>
              </w:rPr>
              <w:t>-</w:t>
            </w:r>
          </w:p>
        </w:tc>
        <w:tc>
          <w:tcPr>
            <w:tcW w:w="956"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1090463D" w14:textId="77777777">
            <w:pPr>
              <w:pStyle w:val="RTableTextAbt"/>
              <w:rPr>
                <w:b/>
                <w:color w:val="FFFFFF"/>
              </w:rPr>
            </w:pPr>
            <w:r>
              <w:rPr>
                <w:szCs w:val="18"/>
              </w:rPr>
              <w:t>-</w:t>
            </w:r>
          </w:p>
        </w:tc>
        <w:tc>
          <w:tcPr>
            <w:tcW w:w="889"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09E34B56" w14:textId="77777777">
            <w:pPr>
              <w:pStyle w:val="RTableTextAbt"/>
              <w:rPr>
                <w:b/>
                <w:color w:val="FFFFFF"/>
              </w:rPr>
            </w:pPr>
            <w:r>
              <w:rPr>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6FCDC60E" w14:textId="77777777">
            <w:pPr>
              <w:pStyle w:val="RTableTextAbt"/>
              <w:rPr>
                <w:b/>
                <w:color w:val="FFFFFF"/>
              </w:rPr>
            </w:pPr>
            <w:r>
              <w:rPr>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00339" w:rsidRPr="002C4BCD" w:rsidP="00CB1C05" w14:paraId="4434008B" w14:textId="77777777">
            <w:pPr>
              <w:pStyle w:val="RTableTextAbt"/>
              <w:rPr>
                <w:b/>
                <w:color w:val="FFFFFF"/>
              </w:rPr>
            </w:pPr>
            <w:r>
              <w:rPr>
                <w:szCs w:val="18"/>
              </w:rPr>
              <w:t>0.0005</w:t>
            </w:r>
          </w:p>
        </w:tc>
      </w:tr>
      <w:tr w14:paraId="105367B1" w14:textId="77777777" w:rsidTr="004963F0">
        <w:tblPrEx>
          <w:tblW w:w="13230" w:type="dxa"/>
          <w:tblLayout w:type="fixed"/>
          <w:tblLook w:val="04A0"/>
        </w:tblPrEx>
        <w:trPr>
          <w:trHeight w:val="270"/>
        </w:trPr>
        <w:tc>
          <w:tcPr>
            <w:tcW w:w="13230" w:type="dxa"/>
            <w:gridSpan w:val="12"/>
            <w:tcBorders>
              <w:top w:val="single" w:sz="4" w:space="0" w:color="auto"/>
              <w:left w:val="single" w:sz="4" w:space="0" w:color="auto"/>
              <w:bottom w:val="single" w:sz="4" w:space="0" w:color="auto"/>
              <w:right w:val="single" w:sz="4" w:space="0" w:color="auto"/>
            </w:tcBorders>
            <w:shd w:val="clear" w:color="000000" w:fill="FFFFFF"/>
            <w:noWrap/>
            <w:vAlign w:val="center"/>
          </w:tcPr>
          <w:p w:rsidR="00200339" w:rsidRPr="00960CD1" w:rsidP="00CB1C05" w14:paraId="69878DAF" w14:textId="77777777">
            <w:pPr>
              <w:pStyle w:val="TableNotesAbt"/>
            </w:pPr>
            <w:r w:rsidRPr="00960CD1">
              <w:rPr>
                <w:vertAlign w:val="superscript"/>
              </w:rPr>
              <w:t>1</w:t>
            </w:r>
            <w:r w:rsidRPr="00960CD1">
              <w:t xml:space="preserve">This average value is the weighted average across the </w:t>
            </w:r>
            <w:r>
              <w:t>seven</w:t>
            </w:r>
            <w:r w:rsidRPr="00960CD1">
              <w:t xml:space="preserve"> thresholds (weighted using the percentages presented in </w:t>
            </w:r>
            <w:r>
              <w:fldChar w:fldCharType="begin" w:fldLock="1"/>
            </w:r>
            <w:r>
              <w:instrText xml:space="preserve"> REF _Ref104203526 \h </w:instrText>
            </w:r>
            <w:r>
              <w:fldChar w:fldCharType="separate"/>
            </w:r>
            <w:r w:rsidRPr="00960CD1" w:rsidR="0092222B">
              <w:t xml:space="preserve">Table </w:t>
            </w:r>
            <w:r w:rsidR="0092222B">
              <w:rPr>
                <w:noProof/>
              </w:rPr>
              <w:t>8</w:t>
            </w:r>
            <w:r w:rsidR="0092222B">
              <w:noBreakHyphen/>
            </w:r>
            <w:r w:rsidR="0092222B">
              <w:rPr>
                <w:noProof/>
              </w:rPr>
              <w:t>8</w:t>
            </w:r>
            <w:r>
              <w:fldChar w:fldCharType="end"/>
            </w:r>
            <w:r w:rsidRPr="00960CD1">
              <w:t xml:space="preserve">) and is the same as the value shown in </w:t>
            </w:r>
            <w:r>
              <w:fldChar w:fldCharType="begin" w:fldLock="1"/>
            </w:r>
            <w:r>
              <w:instrText xml:space="preserve"> REF _Ref103947974 \h </w:instrText>
            </w:r>
            <w:r>
              <w:fldChar w:fldCharType="separate"/>
            </w:r>
            <w:r w:rsidRPr="00F44F45" w:rsidR="0092222B">
              <w:t xml:space="preserve">Table </w:t>
            </w:r>
            <w:r w:rsidR="0092222B">
              <w:rPr>
                <w:noProof/>
              </w:rPr>
              <w:t>8</w:t>
            </w:r>
            <w:r w:rsidR="0092222B">
              <w:noBreakHyphen/>
            </w:r>
            <w:r w:rsidR="0092222B">
              <w:rPr>
                <w:noProof/>
              </w:rPr>
              <w:t>6</w:t>
            </w:r>
            <w:r>
              <w:fldChar w:fldCharType="end"/>
            </w:r>
            <w:r w:rsidRPr="00960CD1">
              <w:t xml:space="preserve">. </w:t>
            </w:r>
          </w:p>
        </w:tc>
      </w:tr>
    </w:tbl>
    <w:p w:rsidR="0042064A" w:rsidRPr="0065459D" w:rsidP="00CB1C05" w14:paraId="6ABDA11A" w14:textId="77777777">
      <w:pPr>
        <w:rPr>
          <w:highlight w:val="yellow"/>
        </w:rPr>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tbl>
      <w:tblPr>
        <w:tblW w:w="13230" w:type="dxa"/>
        <w:tblLayout w:type="fixed"/>
        <w:tblLook w:val="04A0"/>
      </w:tblPr>
      <w:tblGrid>
        <w:gridCol w:w="3330"/>
        <w:gridCol w:w="1170"/>
        <w:gridCol w:w="1080"/>
        <w:gridCol w:w="1080"/>
        <w:gridCol w:w="1080"/>
        <w:gridCol w:w="1080"/>
        <w:gridCol w:w="1080"/>
        <w:gridCol w:w="1080"/>
        <w:gridCol w:w="1080"/>
        <w:gridCol w:w="1170"/>
      </w:tblGrid>
      <w:tr w14:paraId="5F60937A" w14:textId="77777777" w:rsidTr="00C94E2C">
        <w:tblPrEx>
          <w:tblW w:w="13230" w:type="dxa"/>
          <w:tblLayout w:type="fixed"/>
          <w:tblLook w:val="04A0"/>
        </w:tblPrEx>
        <w:trPr>
          <w:trHeight w:val="270"/>
          <w:tblHeader/>
        </w:trPr>
        <w:tc>
          <w:tcPr>
            <w:tcW w:w="13230" w:type="dxa"/>
            <w:gridSpan w:val="10"/>
            <w:tcBorders>
              <w:top w:val="nil"/>
              <w:left w:val="nil"/>
              <w:bottom w:val="single" w:sz="4" w:space="0" w:color="auto"/>
              <w:right w:val="nil"/>
            </w:tcBorders>
            <w:shd w:val="clear" w:color="auto" w:fill="auto"/>
            <w:noWrap/>
            <w:vAlign w:val="center"/>
            <w:hideMark/>
          </w:tcPr>
          <w:p w:rsidR="00647A6D" w:rsidRPr="00960CD1" w:rsidP="00CB1C05" w14:paraId="07DA5E4E" w14:textId="77777777">
            <w:pPr>
              <w:pStyle w:val="TableTitleA"/>
            </w:pPr>
            <w:bookmarkStart w:id="1335" w:name="_Ref103952764"/>
            <w:bookmarkStart w:id="1336" w:name="_Toc107219346"/>
            <w:bookmarkStart w:id="1337" w:name="_Toc121142695"/>
            <w:bookmarkStart w:id="1338" w:name="_Toc165379718"/>
            <w:r w:rsidRPr="00960CD1">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0</w:t>
            </w:r>
            <w:r w:rsidR="00BC4B5D">
              <w:rPr>
                <w:noProof/>
              </w:rPr>
              <w:fldChar w:fldCharType="end"/>
            </w:r>
            <w:bookmarkEnd w:id="1335"/>
            <w:r w:rsidRPr="00960CD1">
              <w:t xml:space="preserve">: Estimated Post-Compliance Increase in LADC from One Year of Occupational Exposure Under </w:t>
            </w:r>
            <w:r w:rsidR="00A35FBC">
              <w:t xml:space="preserve">a </w:t>
            </w:r>
            <w:r w:rsidR="0033503A">
              <w:t>WCPP</w:t>
            </w:r>
            <w:r w:rsidRPr="00960CD1">
              <w:t>, by Facility ECEL Threshold Category</w:t>
            </w:r>
            <w:bookmarkEnd w:id="1336"/>
            <w:bookmarkEnd w:id="1337"/>
            <w:bookmarkEnd w:id="1338"/>
          </w:p>
        </w:tc>
      </w:tr>
      <w:tr w14:paraId="33621544" w14:textId="77777777" w:rsidTr="00C94E2C">
        <w:tblPrEx>
          <w:tblW w:w="13230" w:type="dxa"/>
          <w:tblLayout w:type="fixed"/>
          <w:tblLook w:val="04A0"/>
        </w:tblPrEx>
        <w:trPr>
          <w:trHeight w:val="781"/>
          <w:tblHeader/>
        </w:trPr>
        <w:tc>
          <w:tcPr>
            <w:tcW w:w="333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47A6D" w:rsidRPr="00960CD1" w:rsidP="00CB1C05" w14:paraId="1706918E" w14:textId="77777777">
            <w:pPr>
              <w:pStyle w:val="TableSubtitle"/>
            </w:pPr>
            <w:r w:rsidRPr="00960CD1">
              <w:t>Use Category</w:t>
            </w:r>
          </w:p>
        </w:tc>
        <w:tc>
          <w:tcPr>
            <w:tcW w:w="117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47A6D" w:rsidRPr="00960CD1" w:rsidP="00CB1C05" w14:paraId="720AAD14" w14:textId="77777777">
            <w:pPr>
              <w:pStyle w:val="TableSubtitle"/>
            </w:pPr>
            <w:r w:rsidRPr="00960CD1">
              <w:t>Exposure Type</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1E9ED6D2" w14:textId="77777777">
            <w:pPr>
              <w:pStyle w:val="TableSubtitle"/>
            </w:pPr>
            <w:r w:rsidRPr="00960CD1">
              <w:t>&lt;Action Level</w:t>
            </w:r>
            <w:r w:rsidRPr="00960CD1" w:rsidR="00217FAC">
              <w:rPr>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4EA4082F" w14:textId="77777777">
            <w:pPr>
              <w:pStyle w:val="TableSubtitle"/>
            </w:pPr>
            <w:r>
              <w:t>Between Action Level and ECEL</w:t>
            </w:r>
            <w:r w:rsidRPr="00960CD1" w:rsidR="00217FAC">
              <w:rPr>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05DAE15F" w14:textId="77777777">
            <w:pPr>
              <w:pStyle w:val="TableSubtitle"/>
            </w:pPr>
            <w:r>
              <w:t>1 to &lt;10 times the ECEL</w:t>
            </w:r>
            <w:r w:rsidRPr="00960CD1" w:rsidR="00217FAC">
              <w:rPr>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3904BB60" w14:textId="77777777">
            <w:pPr>
              <w:pStyle w:val="TableSubtitle"/>
            </w:pPr>
            <w:r>
              <w:t>10 to &lt;25 times the ECEL</w:t>
            </w:r>
            <w:r w:rsidRPr="00960CD1" w:rsidR="00367CF6">
              <w:rPr>
                <w:vertAlign w:val="superscript"/>
              </w:rPr>
              <w:t>2</w:t>
            </w:r>
            <w:r w:rsidRPr="00960CD1" w:rsidR="00A9577C">
              <w:rPr>
                <w:rFonts w:cs="PMingLiU"/>
              </w:rPr>
              <w:t> </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05951EC1" w14:textId="77777777">
            <w:pPr>
              <w:pStyle w:val="TableSubtitle"/>
            </w:pPr>
            <w:r>
              <w:t>25 to &lt;50 times the ECEL</w:t>
            </w:r>
            <w:r w:rsidRPr="00960CD1" w:rsidR="00367CF6">
              <w:rPr>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44C99387" w14:textId="77777777">
            <w:pPr>
              <w:pStyle w:val="TableSubtitle"/>
            </w:pPr>
            <w:r>
              <w:t>50 to &lt;1,000 times the ECEL</w:t>
            </w:r>
            <w:r w:rsidRPr="00960CD1" w:rsidR="00367CF6">
              <w:rPr>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042D6B7A" w14:textId="77777777">
            <w:pPr>
              <w:pStyle w:val="TableSubtitle"/>
            </w:pPr>
            <w:r>
              <w:t>1,000 to &lt;10,000 times the ECEL</w:t>
            </w:r>
            <w:r w:rsidRPr="00960CD1" w:rsidR="00367CF6">
              <w:rPr>
                <w:vertAlign w:val="superscript"/>
              </w:rPr>
              <w:t>2</w:t>
            </w:r>
          </w:p>
        </w:tc>
        <w:tc>
          <w:tcPr>
            <w:tcW w:w="117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960CD1" w:rsidP="00CB1C05" w14:paraId="5D80DB18" w14:textId="77777777">
            <w:pPr>
              <w:pStyle w:val="TableSubtitle"/>
            </w:pPr>
            <w:r w:rsidRPr="00960CD1">
              <w:t>Average Across All Thresholds</w:t>
            </w:r>
            <w:r w:rsidRPr="00960CD1" w:rsidR="00367CF6">
              <w:rPr>
                <w:vertAlign w:val="superscript"/>
              </w:rPr>
              <w:t>3</w:t>
            </w:r>
          </w:p>
        </w:tc>
      </w:tr>
      <w:tr w14:paraId="09B80477"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54D69A9B" w14:textId="77777777">
            <w:pPr>
              <w:pStyle w:val="LTableTextAbt"/>
              <w:rPr>
                <w:szCs w:val="18"/>
              </w:rPr>
            </w:pPr>
            <w:r w:rsidRPr="00596D1F">
              <w:rPr>
                <w:szCs w:val="18"/>
              </w:rPr>
              <w:t>Manufacturing</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47F62265"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89260B8" w14:textId="77777777">
            <w:pPr>
              <w:pStyle w:val="RTableTextAbt"/>
              <w:rPr>
                <w:szCs w:val="18"/>
              </w:rPr>
            </w:pPr>
            <w:r>
              <w:rPr>
                <w:szCs w:val="18"/>
              </w:rPr>
              <w:t>0.</w:t>
            </w:r>
            <w:r w:rsidR="00853473">
              <w:rPr>
                <w:szCs w:val="18"/>
              </w:rPr>
              <w:t>0000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2955F7E" w14:textId="77777777">
            <w:pPr>
              <w:pStyle w:val="RTableTextAbt"/>
              <w:rPr>
                <w:szCs w:val="18"/>
              </w:rPr>
            </w:pPr>
            <w:r>
              <w:rPr>
                <w:szCs w:val="18"/>
              </w:rPr>
              <w:t>0.</w:t>
            </w:r>
            <w:r w:rsidR="00853473">
              <w:rPr>
                <w:szCs w:val="18"/>
              </w:rPr>
              <w:t>0002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77D26C9" w14:textId="77777777">
            <w:pPr>
              <w:pStyle w:val="RTableTextAbt"/>
              <w:rPr>
                <w:szCs w:val="18"/>
              </w:rPr>
            </w:pPr>
            <w:r>
              <w:rPr>
                <w:szCs w:val="18"/>
              </w:rPr>
              <w:t>0.</w:t>
            </w:r>
            <w:r w:rsidR="00C94E2C">
              <w:rPr>
                <w:szCs w:val="18"/>
              </w:rPr>
              <w:t>0001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745C7D6" w14:textId="77777777">
            <w:pPr>
              <w:pStyle w:val="RTableTextAbt"/>
              <w:rPr>
                <w:szCs w:val="18"/>
              </w:rPr>
            </w:pPr>
            <w:r>
              <w:rPr>
                <w:szCs w:val="18"/>
              </w:rPr>
              <w:t>0.</w:t>
            </w:r>
            <w:r w:rsidR="00C94E2C">
              <w:rPr>
                <w:szCs w:val="18"/>
              </w:rPr>
              <w:t>00020</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B1015EA" w14:textId="77777777">
            <w:pPr>
              <w:pStyle w:val="RTableTextAbt"/>
              <w:rPr>
                <w:szCs w:val="18"/>
              </w:rPr>
            </w:pPr>
            <w:r>
              <w:rPr>
                <w:szCs w:val="18"/>
              </w:rPr>
              <w:t>0.</w:t>
            </w:r>
            <w:r w:rsidR="00C94E2C">
              <w:rPr>
                <w:szCs w:val="18"/>
              </w:rPr>
              <w:t>0002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3257C30" w14:textId="77777777">
            <w:pPr>
              <w:pStyle w:val="RTableTextAbt"/>
              <w:rPr>
                <w:szCs w:val="18"/>
              </w:rPr>
            </w:pPr>
            <w:r>
              <w:rPr>
                <w:szCs w:val="18"/>
              </w:rPr>
              <w:t>0.</w:t>
            </w:r>
            <w:r w:rsidR="00C94E2C">
              <w:rPr>
                <w:szCs w:val="18"/>
              </w:rPr>
              <w:t>0000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01A1088"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2F91C1A" w14:textId="77777777">
            <w:pPr>
              <w:pStyle w:val="RTableTextAbt"/>
              <w:rPr>
                <w:szCs w:val="18"/>
              </w:rPr>
            </w:pPr>
            <w:r>
              <w:rPr>
                <w:szCs w:val="18"/>
              </w:rPr>
              <w:t>0.</w:t>
            </w:r>
            <w:r w:rsidR="00C94E2C">
              <w:rPr>
                <w:szCs w:val="18"/>
              </w:rPr>
              <w:t>00008</w:t>
            </w:r>
          </w:p>
        </w:tc>
      </w:tr>
      <w:tr w14:paraId="0A679DA2"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738FF5BC" w14:textId="77777777">
            <w:pPr>
              <w:pStyle w:val="LTableTextAbt"/>
              <w:rPr>
                <w:szCs w:val="18"/>
              </w:rPr>
            </w:pPr>
            <w:r w:rsidRPr="00596D1F">
              <w:rPr>
                <w:szCs w:val="18"/>
              </w:rPr>
              <w:t>Manufacturing</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74D32973" w14:textId="77777777">
            <w:pPr>
              <w:pStyle w:val="CTableTextAbt"/>
            </w:pPr>
            <w:r w:rsidRPr="00596D1F">
              <w:t>ONU</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3EA203A" w14:textId="77777777">
            <w:pPr>
              <w:pStyle w:val="RTableTextAbt"/>
              <w:rPr>
                <w:szCs w:val="18"/>
              </w:rPr>
            </w:pPr>
            <w:r>
              <w:rPr>
                <w:szCs w:val="18"/>
              </w:rPr>
              <w:t>0.</w:t>
            </w:r>
            <w:r w:rsidR="00853473">
              <w:rPr>
                <w:szCs w:val="18"/>
              </w:rPr>
              <w:t>00008</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7E3503A" w14:textId="77777777">
            <w:pPr>
              <w:pStyle w:val="RTableTextAbt"/>
              <w:rPr>
                <w:szCs w:val="18"/>
              </w:rPr>
            </w:pPr>
            <w:r>
              <w:rPr>
                <w:szCs w:val="18"/>
              </w:rPr>
              <w:t>0.</w:t>
            </w:r>
            <w:r w:rsidR="00853473">
              <w:rPr>
                <w:szCs w:val="18"/>
              </w:rPr>
              <w:t>0002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6897DE9"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3B0405D"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BA21F21"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5910BD5"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87FB1DC"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5D729B3" w14:textId="77777777">
            <w:pPr>
              <w:pStyle w:val="RTableTextAbt"/>
              <w:rPr>
                <w:szCs w:val="18"/>
              </w:rPr>
            </w:pPr>
            <w:r>
              <w:rPr>
                <w:szCs w:val="18"/>
              </w:rPr>
              <w:t>0.00009</w:t>
            </w:r>
          </w:p>
        </w:tc>
      </w:tr>
      <w:tr w14:paraId="57194C6B"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44170F04" w14:textId="77777777">
            <w:pPr>
              <w:pStyle w:val="LTableTextAbt"/>
              <w:rPr>
                <w:szCs w:val="18"/>
              </w:rPr>
            </w:pPr>
            <w:r w:rsidRPr="00596D1F">
              <w:rPr>
                <w:szCs w:val="18"/>
              </w:rPr>
              <w:t>Import/Repackage</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43A7EB03"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BEFB4C6"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5F6CBDF" w14:textId="77777777">
            <w:pPr>
              <w:pStyle w:val="RTableTextAbt"/>
              <w:rPr>
                <w:szCs w:val="18"/>
              </w:rPr>
            </w:pPr>
            <w:r>
              <w:rPr>
                <w:szCs w:val="18"/>
              </w:rPr>
              <w:t>0.</w:t>
            </w:r>
            <w:r w:rsidR="00C94E2C">
              <w:rPr>
                <w:szCs w:val="18"/>
              </w:rPr>
              <w:t>0002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7F80FD6" w14:textId="77777777">
            <w:pPr>
              <w:pStyle w:val="RTableTextAbt"/>
              <w:rPr>
                <w:szCs w:val="18"/>
              </w:rPr>
            </w:pPr>
            <w:r>
              <w:rPr>
                <w:szCs w:val="18"/>
              </w:rPr>
              <w:t>0.</w:t>
            </w:r>
            <w:r w:rsidR="00C94E2C">
              <w:rPr>
                <w:szCs w:val="18"/>
              </w:rPr>
              <w:t>0001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2847F2E" w14:textId="77777777">
            <w:pPr>
              <w:pStyle w:val="RTableTextAbt"/>
              <w:rPr>
                <w:szCs w:val="18"/>
              </w:rPr>
            </w:pPr>
            <w:r>
              <w:rPr>
                <w:szCs w:val="18"/>
              </w:rPr>
              <w:t>0.0001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00FB3B2"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56D7F0B"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4AFAF80"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2EC878F" w14:textId="77777777">
            <w:pPr>
              <w:pStyle w:val="RTableTextAbt"/>
              <w:rPr>
                <w:szCs w:val="18"/>
              </w:rPr>
            </w:pPr>
            <w:r>
              <w:rPr>
                <w:szCs w:val="18"/>
              </w:rPr>
              <w:t>0.</w:t>
            </w:r>
            <w:r w:rsidR="00C94E2C">
              <w:rPr>
                <w:szCs w:val="18"/>
              </w:rPr>
              <w:t>00013</w:t>
            </w:r>
          </w:p>
        </w:tc>
      </w:tr>
      <w:tr w14:paraId="67F6E9CA"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00958C0D" w14:textId="77777777">
            <w:pPr>
              <w:pStyle w:val="LTableTextAbt"/>
              <w:rPr>
                <w:szCs w:val="18"/>
              </w:rPr>
            </w:pPr>
            <w:r w:rsidRPr="00596D1F">
              <w:rPr>
                <w:szCs w:val="18"/>
              </w:rPr>
              <w:t>Reactant/Intermediate</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042A86C6"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E81084F" w14:textId="77777777">
            <w:pPr>
              <w:pStyle w:val="RTableTextAbt"/>
              <w:rPr>
                <w:szCs w:val="18"/>
              </w:rPr>
            </w:pPr>
            <w:r>
              <w:rPr>
                <w:szCs w:val="18"/>
              </w:rPr>
              <w:t>0.</w:t>
            </w:r>
            <w:r w:rsidR="00853473">
              <w:rPr>
                <w:szCs w:val="18"/>
              </w:rPr>
              <w:t>0000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728B4BE" w14:textId="77777777">
            <w:pPr>
              <w:pStyle w:val="RTableTextAbt"/>
              <w:rPr>
                <w:szCs w:val="18"/>
              </w:rPr>
            </w:pPr>
            <w:r>
              <w:rPr>
                <w:szCs w:val="18"/>
              </w:rPr>
              <w:t>0.</w:t>
            </w:r>
            <w:r w:rsidR="00853473">
              <w:rPr>
                <w:szCs w:val="18"/>
              </w:rPr>
              <w:t>0002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FAAC926" w14:textId="77777777">
            <w:pPr>
              <w:pStyle w:val="RTableTextAbt"/>
              <w:rPr>
                <w:szCs w:val="18"/>
              </w:rPr>
            </w:pPr>
            <w:r>
              <w:rPr>
                <w:szCs w:val="18"/>
              </w:rPr>
              <w:t>0.</w:t>
            </w:r>
            <w:r w:rsidR="00C94E2C">
              <w:rPr>
                <w:szCs w:val="18"/>
              </w:rPr>
              <w:t>0001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5F36E66" w14:textId="77777777">
            <w:pPr>
              <w:pStyle w:val="RTableTextAbt"/>
              <w:rPr>
                <w:szCs w:val="18"/>
              </w:rPr>
            </w:pPr>
            <w:r>
              <w:rPr>
                <w:szCs w:val="18"/>
              </w:rPr>
              <w:t>0.</w:t>
            </w:r>
            <w:r w:rsidR="00C94E2C">
              <w:rPr>
                <w:szCs w:val="18"/>
              </w:rPr>
              <w:t>00020</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6DF36B8" w14:textId="77777777">
            <w:pPr>
              <w:pStyle w:val="RTableTextAbt"/>
              <w:rPr>
                <w:szCs w:val="18"/>
              </w:rPr>
            </w:pPr>
            <w:r>
              <w:rPr>
                <w:szCs w:val="18"/>
              </w:rPr>
              <w:t>0.</w:t>
            </w:r>
            <w:r w:rsidR="00C94E2C">
              <w:rPr>
                <w:szCs w:val="18"/>
              </w:rPr>
              <w:t>0002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C42E778" w14:textId="77777777">
            <w:pPr>
              <w:pStyle w:val="RTableTextAbt"/>
              <w:rPr>
                <w:szCs w:val="18"/>
              </w:rPr>
            </w:pPr>
            <w:r>
              <w:rPr>
                <w:szCs w:val="18"/>
              </w:rPr>
              <w:t>0.</w:t>
            </w:r>
            <w:r w:rsidR="00C94E2C">
              <w:rPr>
                <w:szCs w:val="18"/>
              </w:rPr>
              <w:t>0000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DB6AA07"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3A5BAAA" w14:textId="77777777">
            <w:pPr>
              <w:pStyle w:val="RTableTextAbt"/>
              <w:rPr>
                <w:szCs w:val="18"/>
              </w:rPr>
            </w:pPr>
            <w:r>
              <w:rPr>
                <w:szCs w:val="18"/>
              </w:rPr>
              <w:t>0.</w:t>
            </w:r>
            <w:r w:rsidR="00C94E2C">
              <w:rPr>
                <w:szCs w:val="18"/>
              </w:rPr>
              <w:t>00008</w:t>
            </w:r>
          </w:p>
        </w:tc>
      </w:tr>
      <w:tr w14:paraId="55B4973B"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0673E904" w14:textId="77777777">
            <w:pPr>
              <w:pStyle w:val="LTableTextAbt"/>
              <w:rPr>
                <w:szCs w:val="18"/>
              </w:rPr>
            </w:pPr>
            <w:r w:rsidRPr="00596D1F">
              <w:rPr>
                <w:szCs w:val="18"/>
              </w:rPr>
              <w:t>Reactant/Intermediate</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27BEF0E2" w14:textId="77777777">
            <w:pPr>
              <w:pStyle w:val="CTableTextAbt"/>
            </w:pPr>
            <w:r w:rsidRPr="00596D1F">
              <w:t>ONU</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32BCAF1" w14:textId="77777777">
            <w:pPr>
              <w:pStyle w:val="RTableTextAbt"/>
              <w:rPr>
                <w:szCs w:val="18"/>
              </w:rPr>
            </w:pPr>
            <w:r>
              <w:rPr>
                <w:szCs w:val="18"/>
              </w:rPr>
              <w:t>0.</w:t>
            </w:r>
            <w:r w:rsidR="00853473">
              <w:rPr>
                <w:szCs w:val="18"/>
              </w:rPr>
              <w:t>00008</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2156C46" w14:textId="77777777">
            <w:pPr>
              <w:pStyle w:val="RTableTextAbt"/>
              <w:rPr>
                <w:szCs w:val="18"/>
              </w:rPr>
            </w:pPr>
            <w:r>
              <w:rPr>
                <w:szCs w:val="18"/>
              </w:rPr>
              <w:t>0.</w:t>
            </w:r>
            <w:r w:rsidR="00853473">
              <w:rPr>
                <w:szCs w:val="18"/>
              </w:rPr>
              <w:t>0002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AE78269"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E82CCD7"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AF90DA6"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F8D8653"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3670303"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1EB29F0" w14:textId="77777777">
            <w:pPr>
              <w:pStyle w:val="RTableTextAbt"/>
              <w:rPr>
                <w:szCs w:val="18"/>
              </w:rPr>
            </w:pPr>
            <w:r>
              <w:rPr>
                <w:szCs w:val="18"/>
              </w:rPr>
              <w:t>0.00009</w:t>
            </w:r>
          </w:p>
        </w:tc>
      </w:tr>
      <w:tr w14:paraId="0EF096F7"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0C1A915F" w14:textId="77777777">
            <w:pPr>
              <w:pStyle w:val="LTableTextAbt"/>
              <w:rPr>
                <w:szCs w:val="18"/>
              </w:rPr>
            </w:pPr>
            <w:r w:rsidRPr="00596D1F">
              <w:rPr>
                <w:szCs w:val="18"/>
              </w:rPr>
              <w:t>Processing Aid in Petrochemical Manufacturing</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7247A24E"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12A7E66" w14:textId="77777777">
            <w:pPr>
              <w:pStyle w:val="RTableTextAbt"/>
              <w:rPr>
                <w:szCs w:val="18"/>
              </w:rPr>
            </w:pPr>
            <w:r>
              <w:rPr>
                <w:szCs w:val="18"/>
              </w:rPr>
              <w:t>0.</w:t>
            </w:r>
            <w:r w:rsidR="00853473">
              <w:rPr>
                <w:szCs w:val="18"/>
              </w:rPr>
              <w:t>0000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63FF6D5" w14:textId="77777777">
            <w:pPr>
              <w:pStyle w:val="RTableTextAbt"/>
              <w:rPr>
                <w:szCs w:val="18"/>
              </w:rPr>
            </w:pPr>
            <w:r>
              <w:rPr>
                <w:szCs w:val="18"/>
              </w:rPr>
              <w:t>0.</w:t>
            </w:r>
            <w:r w:rsidR="00853473">
              <w:rPr>
                <w:szCs w:val="18"/>
              </w:rPr>
              <w:t>0002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EED12CF" w14:textId="77777777">
            <w:pPr>
              <w:pStyle w:val="RTableTextAbt"/>
              <w:rPr>
                <w:szCs w:val="18"/>
              </w:rPr>
            </w:pPr>
            <w:r>
              <w:rPr>
                <w:szCs w:val="18"/>
              </w:rPr>
              <w:t>0.</w:t>
            </w:r>
            <w:r w:rsidR="00C94E2C">
              <w:rPr>
                <w:szCs w:val="18"/>
              </w:rPr>
              <w:t>00010</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7F76956" w14:textId="77777777">
            <w:pPr>
              <w:pStyle w:val="RTableTextAbt"/>
              <w:rPr>
                <w:szCs w:val="18"/>
              </w:rPr>
            </w:pPr>
            <w:r>
              <w:rPr>
                <w:szCs w:val="18"/>
              </w:rPr>
              <w:t>0.</w:t>
            </w:r>
            <w:r w:rsidR="00C94E2C">
              <w:rPr>
                <w:szCs w:val="18"/>
              </w:rPr>
              <w:t>0001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990F5C9" w14:textId="77777777">
            <w:pPr>
              <w:pStyle w:val="RTableTextAbt"/>
              <w:rPr>
                <w:szCs w:val="18"/>
              </w:rPr>
            </w:pPr>
            <w:r>
              <w:rPr>
                <w:szCs w:val="18"/>
              </w:rPr>
              <w:t>0.0002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9320F49" w14:textId="77777777">
            <w:pPr>
              <w:pStyle w:val="RTableTextAbt"/>
              <w:rPr>
                <w:szCs w:val="18"/>
              </w:rPr>
            </w:pPr>
            <w:r>
              <w:rPr>
                <w:szCs w:val="18"/>
              </w:rPr>
              <w:t>0.0000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081599B"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D577357" w14:textId="77777777">
            <w:pPr>
              <w:pStyle w:val="RTableTextAbt"/>
              <w:rPr>
                <w:szCs w:val="18"/>
              </w:rPr>
            </w:pPr>
            <w:r>
              <w:rPr>
                <w:szCs w:val="18"/>
              </w:rPr>
              <w:t>0.</w:t>
            </w:r>
            <w:r w:rsidR="00C94E2C">
              <w:rPr>
                <w:szCs w:val="18"/>
              </w:rPr>
              <w:t>00010</w:t>
            </w:r>
          </w:p>
        </w:tc>
      </w:tr>
      <w:tr w14:paraId="187F356A"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3EDC4AB6" w14:textId="77777777">
            <w:pPr>
              <w:pStyle w:val="LTableTextAbt"/>
              <w:rPr>
                <w:szCs w:val="18"/>
              </w:rPr>
            </w:pPr>
            <w:r>
              <w:rPr>
                <w:szCs w:val="18"/>
              </w:rPr>
              <w:t>Production of Maskant for Chemical Milling</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242AFED0"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07E2B1C" w14:textId="77777777">
            <w:pPr>
              <w:pStyle w:val="RTableTextAbt"/>
              <w:rPr>
                <w:szCs w:val="18"/>
              </w:rPr>
            </w:pPr>
            <w:r>
              <w:rPr>
                <w:szCs w:val="18"/>
              </w:rPr>
              <w:t>0.0001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34897D5" w14:textId="77777777">
            <w:pPr>
              <w:pStyle w:val="RTableTextAbt"/>
              <w:rPr>
                <w:szCs w:val="18"/>
              </w:rPr>
            </w:pPr>
            <w:r>
              <w:rPr>
                <w:szCs w:val="18"/>
              </w:rPr>
              <w:t>0.</w:t>
            </w:r>
            <w:r w:rsidR="00853473">
              <w:rPr>
                <w:szCs w:val="18"/>
              </w:rPr>
              <w:t>0002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2F584DF" w14:textId="77777777">
            <w:pPr>
              <w:pStyle w:val="RTableTextAbt"/>
              <w:rPr>
                <w:szCs w:val="18"/>
              </w:rPr>
            </w:pPr>
            <w:r>
              <w:rPr>
                <w:szCs w:val="18"/>
              </w:rPr>
              <w:t>0.</w:t>
            </w:r>
            <w:r w:rsidR="00C94E2C">
              <w:rPr>
                <w:szCs w:val="18"/>
              </w:rPr>
              <w:t>0001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FF72539" w14:textId="77777777">
            <w:pPr>
              <w:pStyle w:val="RTableTextAbt"/>
              <w:rPr>
                <w:szCs w:val="18"/>
              </w:rPr>
            </w:pPr>
            <w:r>
              <w:rPr>
                <w:szCs w:val="18"/>
              </w:rPr>
              <w:t>0.0001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75BB6C1"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47EC2AF"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DFF92BB"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0AD03FF" w14:textId="77777777">
            <w:pPr>
              <w:pStyle w:val="RTableTextAbt"/>
              <w:rPr>
                <w:szCs w:val="18"/>
              </w:rPr>
            </w:pPr>
            <w:r>
              <w:rPr>
                <w:szCs w:val="18"/>
              </w:rPr>
              <w:t>0.</w:t>
            </w:r>
            <w:r w:rsidR="00C94E2C">
              <w:rPr>
                <w:szCs w:val="18"/>
              </w:rPr>
              <w:t>00012</w:t>
            </w:r>
          </w:p>
        </w:tc>
      </w:tr>
      <w:tr w14:paraId="0F218B00"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6330ECF0" w14:textId="77777777">
            <w:pPr>
              <w:pStyle w:val="LTableTextAbt"/>
              <w:rPr>
                <w:szCs w:val="18"/>
              </w:rPr>
            </w:pPr>
            <w:r w:rsidRPr="00596D1F">
              <w:rPr>
                <w:szCs w:val="18"/>
              </w:rPr>
              <w:t>Use as Maskant for Chemical Milling</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66FE8D53"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E8096B2" w14:textId="77777777">
            <w:pPr>
              <w:pStyle w:val="RTableTextAbt"/>
              <w:rPr>
                <w:szCs w:val="18"/>
              </w:rPr>
            </w:pPr>
            <w:r>
              <w:rPr>
                <w:szCs w:val="18"/>
              </w:rPr>
              <w:t>0.</w:t>
            </w:r>
            <w:r w:rsidR="00853473">
              <w:rPr>
                <w:szCs w:val="18"/>
              </w:rPr>
              <w:t>0001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62219EF" w14:textId="77777777">
            <w:pPr>
              <w:pStyle w:val="RTableTextAbt"/>
              <w:rPr>
                <w:szCs w:val="18"/>
              </w:rPr>
            </w:pPr>
            <w:r>
              <w:rPr>
                <w:szCs w:val="18"/>
              </w:rPr>
              <w:t>0.</w:t>
            </w:r>
            <w:r w:rsidR="00853473">
              <w:rPr>
                <w:szCs w:val="18"/>
              </w:rPr>
              <w:t>0002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549B58C" w14:textId="77777777">
            <w:pPr>
              <w:pStyle w:val="RTableTextAbt"/>
              <w:rPr>
                <w:szCs w:val="18"/>
              </w:rPr>
            </w:pPr>
            <w:r>
              <w:rPr>
                <w:szCs w:val="18"/>
              </w:rPr>
              <w:t>0.</w:t>
            </w:r>
            <w:r w:rsidR="00C94E2C">
              <w:rPr>
                <w:szCs w:val="18"/>
              </w:rPr>
              <w:t>0001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7C69FE4" w14:textId="77777777">
            <w:pPr>
              <w:pStyle w:val="RTableTextAbt"/>
              <w:rPr>
                <w:szCs w:val="18"/>
              </w:rPr>
            </w:pPr>
            <w:r>
              <w:rPr>
                <w:szCs w:val="18"/>
              </w:rPr>
              <w:t>0.</w:t>
            </w:r>
            <w:r w:rsidR="00C94E2C">
              <w:rPr>
                <w:szCs w:val="18"/>
              </w:rPr>
              <w:t>0002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9F0B41C" w14:textId="77777777">
            <w:pPr>
              <w:pStyle w:val="RTableTextAbt"/>
              <w:rPr>
                <w:szCs w:val="18"/>
              </w:rPr>
            </w:pPr>
            <w:r>
              <w:rPr>
                <w:szCs w:val="18"/>
              </w:rPr>
              <w:t>0.</w:t>
            </w:r>
            <w:r w:rsidR="00C94E2C">
              <w:rPr>
                <w:szCs w:val="18"/>
              </w:rPr>
              <w:t>0002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23A7E8C" w14:textId="77777777">
            <w:pPr>
              <w:pStyle w:val="RTableTextAbt"/>
              <w:rPr>
                <w:szCs w:val="18"/>
              </w:rPr>
            </w:pPr>
            <w:r>
              <w:rPr>
                <w:szCs w:val="18"/>
              </w:rPr>
              <w:t>0.</w:t>
            </w:r>
            <w:r w:rsidR="00C94E2C">
              <w:rPr>
                <w:szCs w:val="18"/>
              </w:rPr>
              <w:t>00008</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9159BAD" w14:textId="77777777">
            <w:pPr>
              <w:pStyle w:val="RTableTextAbt"/>
              <w:rPr>
                <w:szCs w:val="18"/>
              </w:rPr>
            </w:pPr>
            <w:r>
              <w:rPr>
                <w:szCs w:val="18"/>
              </w:rPr>
              <w:t>0.0001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D01F505" w14:textId="77777777">
            <w:pPr>
              <w:pStyle w:val="RTableTextAbt"/>
              <w:rPr>
                <w:szCs w:val="18"/>
              </w:rPr>
            </w:pPr>
            <w:r>
              <w:rPr>
                <w:szCs w:val="18"/>
              </w:rPr>
              <w:t>0.</w:t>
            </w:r>
            <w:r w:rsidR="00C94E2C">
              <w:rPr>
                <w:szCs w:val="18"/>
              </w:rPr>
              <w:t>00016</w:t>
            </w:r>
          </w:p>
        </w:tc>
      </w:tr>
      <w:tr w14:paraId="047E84F9"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14DE2BBC" w14:textId="77777777">
            <w:pPr>
              <w:pStyle w:val="LTableTextAbt"/>
              <w:rPr>
                <w:szCs w:val="18"/>
              </w:rPr>
            </w:pPr>
            <w:r w:rsidRPr="00596D1F">
              <w:rPr>
                <w:szCs w:val="18"/>
              </w:rPr>
              <w:t>Use as Maskant for Chemical Milling</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2A408FA2" w14:textId="77777777">
            <w:pPr>
              <w:pStyle w:val="CTableTextAbt"/>
            </w:pPr>
            <w:r w:rsidRPr="00596D1F">
              <w:t>ONU</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9D30682"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FAD55BB"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7BEE317" w14:textId="77777777">
            <w:pPr>
              <w:pStyle w:val="RTableTextAbt"/>
              <w:rPr>
                <w:szCs w:val="18"/>
              </w:rPr>
            </w:pPr>
            <w:r>
              <w:rPr>
                <w:szCs w:val="18"/>
              </w:rPr>
              <w:t>0.</w:t>
            </w:r>
            <w:r w:rsidR="00C94E2C">
              <w:rPr>
                <w:szCs w:val="18"/>
              </w:rPr>
              <w:t>0002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11AC272" w14:textId="77777777">
            <w:pPr>
              <w:pStyle w:val="RTableTextAbt"/>
              <w:rPr>
                <w:szCs w:val="18"/>
              </w:rPr>
            </w:pPr>
            <w:r>
              <w:rPr>
                <w:szCs w:val="18"/>
              </w:rPr>
              <w:t>0.0001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AA26820"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3819639"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D6CF98C"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8AE5EFA" w14:textId="77777777">
            <w:pPr>
              <w:pStyle w:val="RTableTextAbt"/>
              <w:rPr>
                <w:szCs w:val="18"/>
              </w:rPr>
            </w:pPr>
            <w:r>
              <w:rPr>
                <w:szCs w:val="18"/>
              </w:rPr>
              <w:t>0.</w:t>
            </w:r>
            <w:r w:rsidR="00C94E2C">
              <w:rPr>
                <w:szCs w:val="18"/>
              </w:rPr>
              <w:t>00021</w:t>
            </w:r>
          </w:p>
        </w:tc>
      </w:tr>
      <w:tr w14:paraId="00685CE3"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04C00A5E" w14:textId="77777777">
            <w:pPr>
              <w:pStyle w:val="LTableTextAbt"/>
              <w:rPr>
                <w:szCs w:val="18"/>
              </w:rPr>
            </w:pPr>
            <w:r w:rsidRPr="00596D1F">
              <w:rPr>
                <w:szCs w:val="18"/>
              </w:rPr>
              <w:t>Vapor Degreasing: Open Top Vapor Degreasing (OTVD)</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565A7DAE"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8946BA1" w14:textId="77777777">
            <w:pPr>
              <w:pStyle w:val="RTableTextAbt"/>
              <w:rPr>
                <w:szCs w:val="18"/>
              </w:rPr>
            </w:pPr>
            <w:r>
              <w:rPr>
                <w:szCs w:val="18"/>
              </w:rPr>
              <w:t>0.</w:t>
            </w:r>
            <w:r w:rsidR="00853473">
              <w:rPr>
                <w:szCs w:val="18"/>
              </w:rPr>
              <w:t>0001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0F1DD27" w14:textId="77777777">
            <w:pPr>
              <w:pStyle w:val="RTableTextAbt"/>
              <w:rPr>
                <w:szCs w:val="18"/>
              </w:rPr>
            </w:pPr>
            <w:r>
              <w:rPr>
                <w:szCs w:val="18"/>
              </w:rPr>
              <w:t>0.</w:t>
            </w:r>
            <w:r w:rsidR="00853473">
              <w:rPr>
                <w:szCs w:val="18"/>
              </w:rPr>
              <w:t>0002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9BDD697" w14:textId="77777777">
            <w:pPr>
              <w:pStyle w:val="RTableTextAbt"/>
              <w:rPr>
                <w:szCs w:val="18"/>
              </w:rPr>
            </w:pPr>
            <w:r>
              <w:rPr>
                <w:szCs w:val="18"/>
              </w:rPr>
              <w:t>0.</w:t>
            </w:r>
            <w:r w:rsidR="00C94E2C">
              <w:rPr>
                <w:szCs w:val="18"/>
              </w:rPr>
              <w:t>0001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2DE4C41" w14:textId="77777777">
            <w:pPr>
              <w:pStyle w:val="RTableTextAbt"/>
              <w:rPr>
                <w:szCs w:val="18"/>
              </w:rPr>
            </w:pPr>
            <w:r>
              <w:rPr>
                <w:szCs w:val="18"/>
              </w:rPr>
              <w:t>0.</w:t>
            </w:r>
            <w:r w:rsidR="00C94E2C">
              <w:rPr>
                <w:szCs w:val="18"/>
              </w:rPr>
              <w:t>0002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5201495" w14:textId="77777777">
            <w:pPr>
              <w:pStyle w:val="RTableTextAbt"/>
              <w:rPr>
                <w:szCs w:val="18"/>
              </w:rPr>
            </w:pPr>
            <w:r>
              <w:rPr>
                <w:szCs w:val="18"/>
              </w:rPr>
              <w:t>0.</w:t>
            </w:r>
            <w:r w:rsidR="00C94E2C">
              <w:rPr>
                <w:szCs w:val="18"/>
              </w:rPr>
              <w:t>0002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AC27019" w14:textId="77777777">
            <w:pPr>
              <w:pStyle w:val="RTableTextAbt"/>
              <w:rPr>
                <w:szCs w:val="18"/>
              </w:rPr>
            </w:pPr>
            <w:r>
              <w:rPr>
                <w:szCs w:val="18"/>
              </w:rPr>
              <w:t>0.</w:t>
            </w:r>
            <w:r w:rsidR="00C94E2C">
              <w:rPr>
                <w:szCs w:val="18"/>
              </w:rPr>
              <w:t>0000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0534300" w14:textId="77777777">
            <w:pPr>
              <w:pStyle w:val="RTableTextAbt"/>
              <w:rPr>
                <w:szCs w:val="18"/>
              </w:rPr>
            </w:pPr>
            <w:r>
              <w:rPr>
                <w:szCs w:val="18"/>
              </w:rPr>
              <w:t>0.0000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53E419F" w14:textId="77777777">
            <w:pPr>
              <w:pStyle w:val="RTableTextAbt"/>
              <w:rPr>
                <w:szCs w:val="18"/>
              </w:rPr>
            </w:pPr>
            <w:r>
              <w:rPr>
                <w:szCs w:val="18"/>
              </w:rPr>
              <w:t>0.</w:t>
            </w:r>
            <w:r w:rsidR="00C94E2C">
              <w:rPr>
                <w:szCs w:val="18"/>
              </w:rPr>
              <w:t>00017</w:t>
            </w:r>
          </w:p>
        </w:tc>
      </w:tr>
      <w:tr w14:paraId="4B5C4434"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3EC02810" w14:textId="77777777">
            <w:pPr>
              <w:pStyle w:val="LTableTextAbt"/>
              <w:rPr>
                <w:szCs w:val="18"/>
              </w:rPr>
            </w:pPr>
            <w:r w:rsidRPr="00596D1F">
              <w:rPr>
                <w:szCs w:val="18"/>
              </w:rPr>
              <w:t>Vapor Degreasing: Open Top Vapor Degreasing (OTVD)</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6CCDBF1C" w14:textId="77777777">
            <w:pPr>
              <w:pStyle w:val="CTableTextAbt"/>
            </w:pPr>
            <w:r w:rsidRPr="00596D1F">
              <w:t>ONU</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C298079" w14:textId="77777777">
            <w:pPr>
              <w:pStyle w:val="RTableTextAbt"/>
              <w:rPr>
                <w:szCs w:val="18"/>
              </w:rPr>
            </w:pPr>
            <w:r>
              <w:rPr>
                <w:szCs w:val="18"/>
              </w:rPr>
              <w:t>0.</w:t>
            </w:r>
            <w:r w:rsidR="00853473">
              <w:rPr>
                <w:szCs w:val="18"/>
              </w:rPr>
              <w:t>0001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F3259A1" w14:textId="77777777">
            <w:pPr>
              <w:pStyle w:val="RTableTextAbt"/>
              <w:rPr>
                <w:szCs w:val="18"/>
              </w:rPr>
            </w:pPr>
            <w:r>
              <w:rPr>
                <w:szCs w:val="18"/>
              </w:rPr>
              <w:t>0.</w:t>
            </w:r>
            <w:r w:rsidR="00853473">
              <w:rPr>
                <w:szCs w:val="18"/>
              </w:rPr>
              <w:t>0002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9A54DC1" w14:textId="77777777">
            <w:pPr>
              <w:pStyle w:val="RTableTextAbt"/>
              <w:rPr>
                <w:szCs w:val="18"/>
              </w:rPr>
            </w:pPr>
            <w:r>
              <w:rPr>
                <w:szCs w:val="18"/>
              </w:rPr>
              <w:t>0.</w:t>
            </w:r>
            <w:r w:rsidR="00C94E2C">
              <w:rPr>
                <w:szCs w:val="18"/>
              </w:rPr>
              <w:t>0001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5A4BDE7" w14:textId="77777777">
            <w:pPr>
              <w:pStyle w:val="RTableTextAbt"/>
              <w:rPr>
                <w:szCs w:val="18"/>
              </w:rPr>
            </w:pPr>
            <w:r>
              <w:rPr>
                <w:szCs w:val="18"/>
              </w:rPr>
              <w:t>0.</w:t>
            </w:r>
            <w:r w:rsidR="00C94E2C">
              <w:rPr>
                <w:szCs w:val="18"/>
              </w:rPr>
              <w:t>0002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C162A20" w14:textId="77777777">
            <w:pPr>
              <w:pStyle w:val="RTableTextAbt"/>
              <w:rPr>
                <w:szCs w:val="18"/>
              </w:rPr>
            </w:pPr>
            <w:r>
              <w:rPr>
                <w:szCs w:val="18"/>
              </w:rPr>
              <w:t>0.0002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95AD3FC" w14:textId="77777777">
            <w:pPr>
              <w:pStyle w:val="RTableTextAbt"/>
              <w:rPr>
                <w:szCs w:val="18"/>
              </w:rPr>
            </w:pPr>
            <w:r>
              <w:rPr>
                <w:szCs w:val="18"/>
              </w:rPr>
              <w:t>0.0000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C833387"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05C98BD" w14:textId="77777777">
            <w:pPr>
              <w:pStyle w:val="RTableTextAbt"/>
              <w:rPr>
                <w:szCs w:val="18"/>
              </w:rPr>
            </w:pPr>
            <w:r>
              <w:rPr>
                <w:szCs w:val="18"/>
              </w:rPr>
              <w:t>0.</w:t>
            </w:r>
            <w:r w:rsidR="00C94E2C">
              <w:rPr>
                <w:szCs w:val="18"/>
              </w:rPr>
              <w:t>00016</w:t>
            </w:r>
          </w:p>
        </w:tc>
      </w:tr>
      <w:tr w14:paraId="37A7DEE8"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2DB16BEA" w14:textId="77777777">
            <w:pPr>
              <w:pStyle w:val="LTableTextAbt"/>
              <w:rPr>
                <w:szCs w:val="18"/>
              </w:rPr>
            </w:pPr>
            <w:r w:rsidRPr="00596D1F">
              <w:rPr>
                <w:szCs w:val="18"/>
              </w:rPr>
              <w:t>Vapor Degreasing: Enclosed Vapor Degreasing (EVD)</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0A85AE80"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5842AB5" w14:textId="77777777">
            <w:pPr>
              <w:pStyle w:val="RTableTextAbt"/>
              <w:rPr>
                <w:szCs w:val="18"/>
              </w:rPr>
            </w:pPr>
            <w:r>
              <w:rPr>
                <w:szCs w:val="18"/>
              </w:rPr>
              <w:t>0.</w:t>
            </w:r>
            <w:r w:rsidR="00853473">
              <w:rPr>
                <w:szCs w:val="18"/>
              </w:rPr>
              <w:t>0001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A674328" w14:textId="77777777">
            <w:pPr>
              <w:pStyle w:val="RTableTextAbt"/>
              <w:rPr>
                <w:szCs w:val="18"/>
              </w:rPr>
            </w:pPr>
            <w:r>
              <w:rPr>
                <w:szCs w:val="18"/>
              </w:rPr>
              <w:t>0.</w:t>
            </w:r>
            <w:r w:rsidR="00853473">
              <w:rPr>
                <w:szCs w:val="18"/>
              </w:rPr>
              <w:t>0002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6885AD4" w14:textId="77777777">
            <w:pPr>
              <w:pStyle w:val="RTableTextAbt"/>
              <w:rPr>
                <w:szCs w:val="18"/>
              </w:rPr>
            </w:pPr>
            <w:r>
              <w:rPr>
                <w:szCs w:val="18"/>
              </w:rPr>
              <w:t>0.0000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8115641"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C26A9EB"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2517FF4"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BA6768E"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C1EE0EE" w14:textId="77777777">
            <w:pPr>
              <w:pStyle w:val="RTableTextAbt"/>
              <w:rPr>
                <w:szCs w:val="18"/>
              </w:rPr>
            </w:pPr>
            <w:r>
              <w:rPr>
                <w:szCs w:val="18"/>
              </w:rPr>
              <w:t>0.</w:t>
            </w:r>
            <w:r w:rsidR="00C94E2C">
              <w:rPr>
                <w:szCs w:val="18"/>
              </w:rPr>
              <w:t>00012</w:t>
            </w:r>
          </w:p>
        </w:tc>
      </w:tr>
      <w:tr w14:paraId="4ABC7AA9"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3E1F38F5" w14:textId="77777777">
            <w:pPr>
              <w:pStyle w:val="LTableTextAbt"/>
              <w:rPr>
                <w:szCs w:val="18"/>
              </w:rPr>
            </w:pPr>
            <w:r w:rsidRPr="00596D1F">
              <w:rPr>
                <w:szCs w:val="18"/>
              </w:rPr>
              <w:t>Vapor Degreasing: Enclosed Vapor Degreasing (EVD)</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4ED8DE34" w14:textId="77777777">
            <w:pPr>
              <w:pStyle w:val="CTableTextAbt"/>
            </w:pPr>
            <w:r w:rsidRPr="00596D1F">
              <w:t>ONU</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0D14A81" w14:textId="77777777">
            <w:pPr>
              <w:pStyle w:val="RTableTextAbt"/>
              <w:rPr>
                <w:szCs w:val="18"/>
              </w:rPr>
            </w:pPr>
            <w:r>
              <w:rPr>
                <w:szCs w:val="18"/>
              </w:rPr>
              <w:t>0.</w:t>
            </w:r>
            <w:r w:rsidR="00853473">
              <w:rPr>
                <w:szCs w:val="18"/>
              </w:rPr>
              <w:t>0001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82419FF" w14:textId="77777777">
            <w:pPr>
              <w:pStyle w:val="RTableTextAbt"/>
              <w:rPr>
                <w:szCs w:val="18"/>
              </w:rPr>
            </w:pPr>
            <w:r>
              <w:rPr>
                <w:szCs w:val="18"/>
              </w:rPr>
              <w:t>0.</w:t>
            </w:r>
            <w:r w:rsidR="00853473">
              <w:rPr>
                <w:szCs w:val="18"/>
              </w:rPr>
              <w:t>0002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C060B1B"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EE4B883"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7877227"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232FF9B"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984DB6A"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8E23FF5" w14:textId="77777777">
            <w:pPr>
              <w:pStyle w:val="RTableTextAbt"/>
              <w:rPr>
                <w:szCs w:val="18"/>
              </w:rPr>
            </w:pPr>
            <w:r>
              <w:rPr>
                <w:szCs w:val="18"/>
              </w:rPr>
              <w:t>0.00014</w:t>
            </w:r>
          </w:p>
        </w:tc>
      </w:tr>
      <w:tr w14:paraId="7CE1F42C"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3BBA8B5F" w14:textId="77777777">
            <w:pPr>
              <w:pStyle w:val="LTableTextAbt"/>
              <w:rPr>
                <w:szCs w:val="18"/>
              </w:rPr>
            </w:pPr>
            <w:r w:rsidRPr="00596D1F">
              <w:rPr>
                <w:szCs w:val="18"/>
              </w:rPr>
              <w:t>Vapor Degreasing: Conveyorized Vapor Degreasing (CVD)</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7E819D84"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D84C145"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8F758B1"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4127C55"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4389070"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909DE12"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A993A05" w14:textId="77777777">
            <w:pPr>
              <w:pStyle w:val="RTableTextAbt"/>
              <w:rPr>
                <w:szCs w:val="18"/>
              </w:rPr>
            </w:pPr>
            <w:r>
              <w:rPr>
                <w:szCs w:val="18"/>
              </w:rPr>
              <w:t>0.</w:t>
            </w:r>
            <w:r w:rsidR="00C94E2C">
              <w:rPr>
                <w:szCs w:val="18"/>
              </w:rPr>
              <w:t>0002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353B7B9" w14:textId="77777777">
            <w:pPr>
              <w:pStyle w:val="RTableTextAbt"/>
              <w:rPr>
                <w:szCs w:val="18"/>
              </w:rPr>
            </w:pPr>
            <w:r>
              <w:rPr>
                <w:szCs w:val="18"/>
              </w:rPr>
              <w:t>0.0000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DBBE8E3" w14:textId="77777777">
            <w:pPr>
              <w:pStyle w:val="RTableTextAbt"/>
              <w:rPr>
                <w:szCs w:val="18"/>
              </w:rPr>
            </w:pPr>
            <w:r>
              <w:rPr>
                <w:szCs w:val="18"/>
              </w:rPr>
              <w:t>0.</w:t>
            </w:r>
            <w:r w:rsidR="00C94E2C">
              <w:rPr>
                <w:szCs w:val="18"/>
              </w:rPr>
              <w:t>00020</w:t>
            </w:r>
          </w:p>
        </w:tc>
      </w:tr>
      <w:tr w14:paraId="6E7CD7A8"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03614688" w14:textId="77777777">
            <w:pPr>
              <w:pStyle w:val="LTableTextAbt"/>
              <w:rPr>
                <w:szCs w:val="18"/>
              </w:rPr>
            </w:pPr>
            <w:r w:rsidRPr="00596D1F">
              <w:rPr>
                <w:szCs w:val="18"/>
              </w:rPr>
              <w:t>Vapor Degreasing: Conveyorized Vapor Degreasing (CVD)</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45DB7D56" w14:textId="77777777">
            <w:pPr>
              <w:pStyle w:val="CTableTextAbt"/>
            </w:pPr>
            <w:r w:rsidRPr="00596D1F">
              <w:t>ONU</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10643359"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6F128E68"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5EE2B03"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CF4D60E"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7C480E6"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891B8AB" w14:textId="77777777">
            <w:pPr>
              <w:pStyle w:val="RTableTextAbt"/>
              <w:rPr>
                <w:szCs w:val="18"/>
              </w:rPr>
            </w:pPr>
            <w:r>
              <w:rPr>
                <w:szCs w:val="18"/>
              </w:rPr>
              <w:t>0.</w:t>
            </w:r>
            <w:r w:rsidR="00C94E2C">
              <w:rPr>
                <w:szCs w:val="18"/>
              </w:rPr>
              <w:t>0001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49664C0A" w14:textId="77777777">
            <w:pPr>
              <w:pStyle w:val="RTableTextAbt"/>
              <w:rPr>
                <w:szCs w:val="18"/>
              </w:rPr>
            </w:pPr>
            <w:r>
              <w:rPr>
                <w:szCs w:val="18"/>
              </w:rPr>
              <w:t>0.00004</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74800641" w14:textId="77777777">
            <w:pPr>
              <w:pStyle w:val="RTableTextAbt"/>
              <w:rPr>
                <w:szCs w:val="18"/>
              </w:rPr>
            </w:pPr>
            <w:r>
              <w:rPr>
                <w:szCs w:val="18"/>
              </w:rPr>
              <w:t>0.</w:t>
            </w:r>
            <w:r w:rsidR="00C94E2C">
              <w:rPr>
                <w:szCs w:val="18"/>
              </w:rPr>
              <w:t>00013</w:t>
            </w:r>
          </w:p>
        </w:tc>
      </w:tr>
      <w:tr w14:paraId="1F2E818C"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D3E07" w:rsidRPr="00596D1F" w:rsidP="00CB1C05" w14:paraId="466A4589" w14:textId="77777777">
            <w:pPr>
              <w:pStyle w:val="LTableTextAbt"/>
              <w:rPr>
                <w:szCs w:val="18"/>
              </w:rPr>
            </w:pPr>
            <w:r w:rsidRPr="00596D1F">
              <w:rPr>
                <w:szCs w:val="18"/>
              </w:rPr>
              <w:t>Recycling and Disposal</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596D1F" w:rsidP="00CB1C05" w14:paraId="75FA7C32"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57B8BCB" w14:textId="77777777">
            <w:pPr>
              <w:pStyle w:val="RTableTextAbt"/>
              <w:rPr>
                <w:szCs w:val="18"/>
              </w:rPr>
            </w:pPr>
            <w:r>
              <w:rPr>
                <w:szCs w:val="18"/>
              </w:rPr>
              <w:t>0.</w:t>
            </w:r>
            <w:r w:rsidR="00853473">
              <w:rPr>
                <w:szCs w:val="18"/>
              </w:rPr>
              <w:t>0000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0FAEA784" w14:textId="77777777">
            <w:pPr>
              <w:pStyle w:val="RTableTextAbt"/>
              <w:rPr>
                <w:szCs w:val="18"/>
              </w:rPr>
            </w:pPr>
            <w:r>
              <w:rPr>
                <w:szCs w:val="18"/>
              </w:rPr>
              <w:t>0.</w:t>
            </w:r>
            <w:r w:rsidR="00853473">
              <w:rPr>
                <w:szCs w:val="18"/>
              </w:rPr>
              <w:t>0003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A5D3258" w14:textId="77777777">
            <w:pPr>
              <w:pStyle w:val="RTableTextAbt"/>
              <w:rPr>
                <w:szCs w:val="18"/>
              </w:rPr>
            </w:pPr>
            <w:r>
              <w:rPr>
                <w:szCs w:val="18"/>
              </w:rPr>
              <w:t>0.</w:t>
            </w:r>
            <w:r w:rsidR="00C94E2C">
              <w:rPr>
                <w:szCs w:val="18"/>
              </w:rPr>
              <w:t>0001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4612712"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E24B3DB"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2114BBFE"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337CB42D"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0D3E07" w:rsidRPr="002B192A" w:rsidP="00CB1C05" w14:paraId="5218DEF7" w14:textId="77777777">
            <w:pPr>
              <w:pStyle w:val="RTableTextAbt"/>
              <w:rPr>
                <w:szCs w:val="18"/>
              </w:rPr>
            </w:pPr>
            <w:r>
              <w:rPr>
                <w:szCs w:val="18"/>
              </w:rPr>
              <w:t>0.</w:t>
            </w:r>
            <w:r w:rsidR="00C94E2C">
              <w:rPr>
                <w:szCs w:val="18"/>
              </w:rPr>
              <w:t>00003</w:t>
            </w:r>
          </w:p>
        </w:tc>
      </w:tr>
      <w:tr w14:paraId="68E439E2" w14:textId="77777777" w:rsidTr="00F65C52">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2C4A" w:rsidRPr="00596D1F" w:rsidP="00CB1C05" w14:paraId="562CAD34" w14:textId="77777777">
            <w:pPr>
              <w:pStyle w:val="LTableTextAbt"/>
              <w:rPr>
                <w:szCs w:val="18"/>
              </w:rPr>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A2C4A" w:rsidRPr="00596D1F" w:rsidP="00CB1C05" w14:paraId="0AFD7976"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392967FA" w14:textId="77777777">
            <w:pPr>
              <w:pStyle w:val="RTableTextAbt"/>
              <w:rPr>
                <w:szCs w:val="18"/>
              </w:rPr>
            </w:pPr>
            <w:r>
              <w:rPr>
                <w:szCs w:val="18"/>
              </w:rPr>
              <w:t>0.0001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0486BFEF" w14:textId="77777777">
            <w:pPr>
              <w:pStyle w:val="RTableTextAbt"/>
              <w:rPr>
                <w:szCs w:val="18"/>
              </w:rPr>
            </w:pPr>
            <w:r>
              <w:rPr>
                <w:szCs w:val="18"/>
              </w:rPr>
              <w:t>0.</w:t>
            </w:r>
            <w:r w:rsidR="00853473">
              <w:rPr>
                <w:szCs w:val="18"/>
              </w:rPr>
              <w:t>0002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407DECB2" w14:textId="77777777">
            <w:pPr>
              <w:pStyle w:val="RTableTextAbt"/>
              <w:rPr>
                <w:szCs w:val="18"/>
              </w:rPr>
            </w:pPr>
            <w:r>
              <w:rPr>
                <w:szCs w:val="18"/>
              </w:rPr>
              <w:t>0.0001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39EE3D55" w14:textId="77777777">
            <w:pPr>
              <w:pStyle w:val="RTableTextAbt"/>
              <w:rPr>
                <w:szCs w:val="18"/>
              </w:rPr>
            </w:pPr>
            <w:r>
              <w:rPr>
                <w:szCs w:val="18"/>
              </w:rPr>
              <w:t>0.0001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03B3C976"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234476B5"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148AB222"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27E0748E" w14:textId="77777777">
            <w:pPr>
              <w:pStyle w:val="RTableTextAbt"/>
              <w:rPr>
                <w:szCs w:val="18"/>
              </w:rPr>
            </w:pPr>
            <w:r>
              <w:rPr>
                <w:szCs w:val="18"/>
              </w:rPr>
              <w:t>0.00012</w:t>
            </w:r>
          </w:p>
        </w:tc>
      </w:tr>
      <w:tr w14:paraId="326A8F9E" w14:textId="77777777" w:rsidTr="00F65C52">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2C4A" w:rsidRPr="00596D1F" w:rsidP="00CB1C05" w14:paraId="168D8C30" w14:textId="77777777">
            <w:pPr>
              <w:pStyle w:val="LTableTextAbt"/>
              <w:rPr>
                <w:szCs w:val="18"/>
              </w:rPr>
            </w:pPr>
            <w:r w:rsidRPr="00775537">
              <w:rPr>
                <w:szCs w:val="18"/>
              </w:rPr>
              <w:t xml:space="preserve">Incorporation into Other Formulation, Mixture, and </w:t>
            </w:r>
            <w:r w:rsidR="007A0C4C">
              <w:rPr>
                <w:szCs w:val="18"/>
              </w:rPr>
              <w:t>Reaction Products (Aerosol)</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A2C4A" w:rsidRPr="00596D1F" w:rsidP="00CB1C05" w14:paraId="4F47D54B"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11CE7F82"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39FE48DD"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6B3E0752"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45ABC81B" w14:textId="77777777">
            <w:pPr>
              <w:pStyle w:val="RTableTextAbt"/>
              <w:rPr>
                <w:szCs w:val="18"/>
              </w:rPr>
            </w:pPr>
            <w:r>
              <w:rPr>
                <w:szCs w:val="18"/>
              </w:rPr>
              <w:t>0.0002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6A287C43" w14:textId="77777777">
            <w:pPr>
              <w:pStyle w:val="RTableTextAbt"/>
              <w:rPr>
                <w:szCs w:val="18"/>
              </w:rPr>
            </w:pPr>
            <w:r>
              <w:rPr>
                <w:szCs w:val="18"/>
              </w:rPr>
              <w:t>0.00028</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2E3408FB" w14:textId="77777777">
            <w:pPr>
              <w:pStyle w:val="RTableTextAbt"/>
              <w:rPr>
                <w:szCs w:val="18"/>
              </w:rPr>
            </w:pPr>
            <w:r>
              <w:rPr>
                <w:szCs w:val="18"/>
              </w:rPr>
              <w:t>0.0000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1D495B94"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224B00CD" w14:textId="77777777">
            <w:pPr>
              <w:pStyle w:val="RTableTextAbt"/>
              <w:rPr>
                <w:szCs w:val="18"/>
              </w:rPr>
            </w:pPr>
            <w:r>
              <w:rPr>
                <w:szCs w:val="18"/>
              </w:rPr>
              <w:t>0.00013</w:t>
            </w:r>
          </w:p>
        </w:tc>
      </w:tr>
      <w:tr w14:paraId="102539A6" w14:textId="77777777" w:rsidTr="00F65C52">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A2C4A" w:rsidRPr="00596D1F" w:rsidP="00CB1C05" w14:paraId="3D145D64" w14:textId="77777777">
            <w:pPr>
              <w:pStyle w:val="LTableTextAbt"/>
              <w:rPr>
                <w:szCs w:val="18"/>
              </w:rPr>
            </w:pPr>
            <w:r w:rsidRPr="00775537">
              <w:rPr>
                <w:szCs w:val="18"/>
              </w:rPr>
              <w:t xml:space="preserve">Incorporation into Other Formulation, Mixture, and </w:t>
            </w:r>
            <w:r w:rsidR="007A0C4C">
              <w:rPr>
                <w:szCs w:val="18"/>
              </w:rPr>
              <w:t>Reaction Products (Other)</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A2C4A" w:rsidRPr="00596D1F" w:rsidP="00CB1C05" w14:paraId="514F999F" w14:textId="77777777">
            <w:pPr>
              <w:pStyle w:val="CTableTextAbt"/>
            </w:pPr>
            <w:r w:rsidRPr="00596D1F">
              <w:t>Work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75C54FDC" w14:textId="77777777">
            <w:pPr>
              <w:pStyle w:val="RTableTextAbt"/>
              <w:rPr>
                <w:szCs w:val="18"/>
              </w:rPr>
            </w:pPr>
            <w:r>
              <w:rPr>
                <w:szCs w:val="18"/>
              </w:rPr>
              <w:t>0.00019</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2D95A8BA" w14:textId="77777777">
            <w:pPr>
              <w:pStyle w:val="RTableTextAbt"/>
              <w:rPr>
                <w:szCs w:val="18"/>
              </w:rPr>
            </w:pPr>
            <w:r>
              <w:rPr>
                <w:szCs w:val="18"/>
              </w:rPr>
              <w:t>0.</w:t>
            </w:r>
            <w:r w:rsidR="00853473">
              <w:rPr>
                <w:szCs w:val="18"/>
              </w:rPr>
              <w:t>00027</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6176C082" w14:textId="77777777">
            <w:pPr>
              <w:pStyle w:val="RTableTextAbt"/>
              <w:rPr>
                <w:szCs w:val="18"/>
              </w:rPr>
            </w:pPr>
            <w:r>
              <w:rPr>
                <w:szCs w:val="18"/>
              </w:rPr>
              <w:t>0.0001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23C42C5F" w14:textId="77777777">
            <w:pPr>
              <w:pStyle w:val="RTableTextAbt"/>
              <w:rPr>
                <w:szCs w:val="18"/>
              </w:rPr>
            </w:pPr>
            <w:r>
              <w:rPr>
                <w:szCs w:val="18"/>
              </w:rPr>
              <w:t>0.0001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37E6F6A1"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32904838" w14:textId="77777777">
            <w:pPr>
              <w:pStyle w:val="RTableTextAbt"/>
              <w:rPr>
                <w:szCs w:val="18"/>
              </w:rPr>
            </w:pPr>
            <w:r>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642F5BFE" w14:textId="77777777">
            <w:pPr>
              <w:pStyle w:val="RTableTextAbt"/>
              <w:rPr>
                <w:szCs w:val="18"/>
              </w:rPr>
            </w:pPr>
            <w:r>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A2C4A" w:rsidRPr="002B192A" w:rsidP="00CB1C05" w14:paraId="07E8FC57" w14:textId="77777777">
            <w:pPr>
              <w:pStyle w:val="RTableTextAbt"/>
              <w:rPr>
                <w:szCs w:val="18"/>
              </w:rPr>
            </w:pPr>
            <w:r>
              <w:rPr>
                <w:szCs w:val="18"/>
              </w:rPr>
              <w:t>0.00012</w:t>
            </w:r>
          </w:p>
        </w:tc>
      </w:tr>
      <w:tr w14:paraId="516598D3" w14:textId="77777777" w:rsidTr="00C94E2C">
        <w:tblPrEx>
          <w:tblW w:w="13230" w:type="dxa"/>
          <w:tblLayout w:type="fixed"/>
          <w:tblLook w:val="04A0"/>
        </w:tblPrEx>
        <w:trPr>
          <w:trHeight w:val="270"/>
        </w:trPr>
        <w:tc>
          <w:tcPr>
            <w:tcW w:w="3330" w:type="dxa"/>
            <w:tcBorders>
              <w:top w:val="nil"/>
              <w:left w:val="single" w:sz="4" w:space="0" w:color="auto"/>
              <w:bottom w:val="single" w:sz="4" w:space="0" w:color="auto"/>
              <w:right w:val="single" w:sz="4" w:space="0" w:color="auto"/>
            </w:tcBorders>
            <w:shd w:val="clear" w:color="auto" w:fill="auto"/>
            <w:noWrap/>
            <w:vAlign w:val="center"/>
          </w:tcPr>
          <w:p w:rsidR="00200339" w:rsidRPr="00596D1F" w:rsidP="00CB1C05" w14:paraId="7F2156F0" w14:textId="77777777">
            <w:pPr>
              <w:pStyle w:val="LTableTextAbt"/>
              <w:rPr>
                <w:szCs w:val="18"/>
              </w:rPr>
            </w:pPr>
            <w:r>
              <w:rPr>
                <w:szCs w:val="18"/>
              </w:rPr>
              <w:t>Laboratory Chemicals</w:t>
            </w:r>
          </w:p>
        </w:tc>
        <w:tc>
          <w:tcPr>
            <w:tcW w:w="1170" w:type="dxa"/>
            <w:tcBorders>
              <w:top w:val="nil"/>
              <w:left w:val="nil"/>
              <w:bottom w:val="single" w:sz="4" w:space="0" w:color="auto"/>
              <w:right w:val="single" w:sz="4" w:space="0" w:color="auto"/>
            </w:tcBorders>
            <w:shd w:val="clear" w:color="auto" w:fill="auto"/>
            <w:noWrap/>
            <w:vAlign w:val="center"/>
          </w:tcPr>
          <w:p w:rsidR="00200339" w:rsidRPr="00596D1F" w:rsidP="00CB1C05" w14:paraId="3D1139E3" w14:textId="77777777">
            <w:pPr>
              <w:pStyle w:val="CTableTextAbt"/>
            </w:pPr>
            <w:r w:rsidRPr="00596D1F">
              <w:t>Worker</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58E68750"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1EE1FDB4"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5ECE9C9C" w14:textId="77777777">
            <w:pPr>
              <w:pStyle w:val="RTableTextAbt"/>
              <w:rPr>
                <w:szCs w:val="18"/>
              </w:rPr>
            </w:pPr>
            <w:r>
              <w:rPr>
                <w:szCs w:val="18"/>
              </w:rPr>
              <w:t>0.00029</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375AEBAF"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36105857"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2C19CB30"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7494B226" w14:textId="77777777">
            <w:pPr>
              <w:pStyle w:val="RTableTextAbt"/>
              <w:rPr>
                <w:szCs w:val="18"/>
              </w:rPr>
            </w:pPr>
            <w:r>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200339" w:rsidRPr="002B192A" w:rsidP="00CB1C05" w14:paraId="0783411D" w14:textId="77777777">
            <w:pPr>
              <w:pStyle w:val="RTableTextAbt"/>
              <w:rPr>
                <w:szCs w:val="18"/>
              </w:rPr>
            </w:pPr>
            <w:r>
              <w:rPr>
                <w:szCs w:val="18"/>
              </w:rPr>
              <w:t>0.00029</w:t>
            </w:r>
          </w:p>
        </w:tc>
      </w:tr>
      <w:tr w14:paraId="21ECE989" w14:textId="77777777" w:rsidTr="00C94E2C">
        <w:tblPrEx>
          <w:tblW w:w="13230" w:type="dxa"/>
          <w:tblLayout w:type="fixed"/>
          <w:tblLook w:val="04A0"/>
        </w:tblPrEx>
        <w:trPr>
          <w:trHeight w:val="270"/>
        </w:trPr>
        <w:tc>
          <w:tcPr>
            <w:tcW w:w="3330" w:type="dxa"/>
            <w:tcBorders>
              <w:top w:val="nil"/>
              <w:left w:val="single" w:sz="4" w:space="0" w:color="auto"/>
              <w:bottom w:val="single" w:sz="4" w:space="0" w:color="auto"/>
              <w:right w:val="single" w:sz="4" w:space="0" w:color="auto"/>
            </w:tcBorders>
            <w:shd w:val="clear" w:color="auto" w:fill="auto"/>
            <w:noWrap/>
            <w:vAlign w:val="center"/>
          </w:tcPr>
          <w:p w:rsidR="00200339" w:rsidRPr="00596D1F" w:rsidP="00CB1C05" w14:paraId="41A4C5B2" w14:textId="77777777">
            <w:pPr>
              <w:pStyle w:val="LTableTextAbt"/>
              <w:rPr>
                <w:szCs w:val="18"/>
              </w:rPr>
            </w:pPr>
            <w:r>
              <w:rPr>
                <w:szCs w:val="18"/>
              </w:rPr>
              <w:t>Processing Aid, Except Petrochemical</w:t>
            </w:r>
          </w:p>
        </w:tc>
        <w:tc>
          <w:tcPr>
            <w:tcW w:w="1170" w:type="dxa"/>
            <w:tcBorders>
              <w:top w:val="nil"/>
              <w:left w:val="single" w:sz="4" w:space="0" w:color="auto"/>
              <w:bottom w:val="single" w:sz="4" w:space="0" w:color="auto"/>
              <w:right w:val="single" w:sz="4" w:space="0" w:color="auto"/>
            </w:tcBorders>
            <w:shd w:val="clear" w:color="auto" w:fill="auto"/>
            <w:noWrap/>
            <w:vAlign w:val="center"/>
          </w:tcPr>
          <w:p w:rsidR="00200339" w:rsidRPr="00596D1F" w:rsidP="00CB1C05" w14:paraId="69411ED8" w14:textId="77777777">
            <w:pPr>
              <w:pStyle w:val="CTableTextAbt"/>
            </w:pPr>
            <w:r w:rsidRPr="00596D1F">
              <w:t>Worker</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024934DE" w14:textId="77777777">
            <w:pPr>
              <w:pStyle w:val="RTableTextAbt"/>
              <w:rPr>
                <w:szCs w:val="18"/>
              </w:rPr>
            </w:pPr>
            <w:r>
              <w:rPr>
                <w:szCs w:val="18"/>
              </w:rPr>
              <w:t>0.</w:t>
            </w:r>
            <w:r w:rsidR="00853473">
              <w:rPr>
                <w:szCs w:val="18"/>
              </w:rPr>
              <w:t>00007</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4D7DC772" w14:textId="77777777">
            <w:pPr>
              <w:pStyle w:val="RTableTextAbt"/>
              <w:rPr>
                <w:szCs w:val="18"/>
              </w:rPr>
            </w:pPr>
            <w:r>
              <w:rPr>
                <w:szCs w:val="18"/>
              </w:rPr>
              <w:t>0.</w:t>
            </w:r>
            <w:r w:rsidR="00853473">
              <w:rPr>
                <w:szCs w:val="18"/>
              </w:rPr>
              <w:t>00026</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6D592CFE" w14:textId="77777777">
            <w:pPr>
              <w:pStyle w:val="RTableTextAbt"/>
              <w:rPr>
                <w:szCs w:val="18"/>
              </w:rPr>
            </w:pPr>
            <w:r>
              <w:rPr>
                <w:szCs w:val="18"/>
              </w:rPr>
              <w:t>0.00010</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111FEF2F" w14:textId="77777777">
            <w:pPr>
              <w:pStyle w:val="RTableTextAbt"/>
              <w:rPr>
                <w:szCs w:val="18"/>
              </w:rPr>
            </w:pPr>
            <w:r>
              <w:rPr>
                <w:szCs w:val="18"/>
              </w:rPr>
              <w:t>0.00019</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11278890" w14:textId="77777777">
            <w:pPr>
              <w:pStyle w:val="RTableTextAbt"/>
              <w:rPr>
                <w:szCs w:val="18"/>
              </w:rPr>
            </w:pPr>
            <w:r>
              <w:rPr>
                <w:szCs w:val="18"/>
              </w:rPr>
              <w:t>0.00022</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34AEAF6A" w14:textId="77777777">
            <w:pPr>
              <w:pStyle w:val="RTableTextAbt"/>
              <w:rPr>
                <w:szCs w:val="18"/>
              </w:rPr>
            </w:pPr>
            <w:r>
              <w:rPr>
                <w:szCs w:val="18"/>
              </w:rPr>
              <w:t>0.00002</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2C8C4AB4" w14:textId="77777777">
            <w:pPr>
              <w:pStyle w:val="RTableTextAbt"/>
              <w:rPr>
                <w:szCs w:val="18"/>
              </w:rPr>
            </w:pPr>
            <w:r>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200339" w:rsidRPr="002B192A" w:rsidP="00CB1C05" w14:paraId="1D1AA306" w14:textId="77777777">
            <w:pPr>
              <w:pStyle w:val="RTableTextAbt"/>
              <w:rPr>
                <w:szCs w:val="18"/>
              </w:rPr>
            </w:pPr>
            <w:r>
              <w:rPr>
                <w:szCs w:val="18"/>
              </w:rPr>
              <w:t>0.00010</w:t>
            </w:r>
          </w:p>
        </w:tc>
      </w:tr>
      <w:tr w14:paraId="214F68F8" w14:textId="77777777" w:rsidTr="00C94E2C">
        <w:tblPrEx>
          <w:tblW w:w="13230" w:type="dxa"/>
          <w:tblLayout w:type="fixed"/>
          <w:tblLook w:val="04A0"/>
        </w:tblPrEx>
        <w:trPr>
          <w:trHeight w:val="27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00339" w:rsidRPr="00596D1F" w:rsidP="00CB1C05" w14:paraId="18C7E3C5" w14:textId="77777777">
            <w:pPr>
              <w:pStyle w:val="LTableTextAbt"/>
              <w:rPr>
                <w:szCs w:val="18"/>
              </w:rPr>
            </w:pPr>
            <w:r w:rsidRPr="00596D1F">
              <w:rPr>
                <w:szCs w:val="18"/>
              </w:rPr>
              <w:t>Adhesives and Sealants</w:t>
            </w:r>
          </w:p>
        </w:tc>
        <w:tc>
          <w:tcPr>
            <w:tcW w:w="1170" w:type="dxa"/>
            <w:tcBorders>
              <w:top w:val="nil"/>
              <w:left w:val="nil"/>
              <w:bottom w:val="single" w:sz="4" w:space="0" w:color="auto"/>
              <w:right w:val="single" w:sz="4" w:space="0" w:color="auto"/>
            </w:tcBorders>
            <w:shd w:val="clear" w:color="auto" w:fill="auto"/>
            <w:noWrap/>
            <w:vAlign w:val="center"/>
          </w:tcPr>
          <w:p w:rsidR="00200339" w:rsidRPr="00596D1F" w:rsidP="00CB1C05" w14:paraId="4779BC7B" w14:textId="77777777">
            <w:pPr>
              <w:pStyle w:val="CTableTextAbt"/>
            </w:pPr>
            <w:r w:rsidRPr="00596D1F">
              <w:t>Worker</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24409234" w14:textId="77777777">
            <w:pPr>
              <w:pStyle w:val="RTableTextAbt"/>
              <w:rPr>
                <w:szCs w:val="18"/>
              </w:rPr>
            </w:pPr>
            <w:r>
              <w:rPr>
                <w:szCs w:val="18"/>
              </w:rPr>
              <w:t>0.</w:t>
            </w:r>
            <w:r w:rsidR="00853473">
              <w:rPr>
                <w:szCs w:val="18"/>
              </w:rPr>
              <w:t>00009</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5C358E5C" w14:textId="77777777">
            <w:pPr>
              <w:pStyle w:val="RTableTextAbt"/>
              <w:rPr>
                <w:szCs w:val="18"/>
              </w:rPr>
            </w:pPr>
            <w:r>
              <w:rPr>
                <w:szCs w:val="18"/>
              </w:rPr>
              <w:t>0.</w:t>
            </w:r>
            <w:r w:rsidR="00853473">
              <w:rPr>
                <w:szCs w:val="18"/>
              </w:rPr>
              <w:t>00025</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0DA3457A" w14:textId="77777777">
            <w:pPr>
              <w:pStyle w:val="RTableTextAbt"/>
              <w:rPr>
                <w:szCs w:val="18"/>
              </w:rPr>
            </w:pPr>
            <w:r>
              <w:rPr>
                <w:szCs w:val="18"/>
              </w:rPr>
              <w:t>0.00009</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4BAD1BEE" w14:textId="77777777">
            <w:pPr>
              <w:pStyle w:val="RTableTextAbt"/>
              <w:rPr>
                <w:szCs w:val="18"/>
              </w:rPr>
            </w:pPr>
            <w:r>
              <w:rPr>
                <w:szCs w:val="18"/>
              </w:rPr>
              <w:t>0.00020</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4B1565A8"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0EE9C2F7"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38E9248B" w14:textId="77777777">
            <w:pPr>
              <w:pStyle w:val="RTableTextAbt"/>
              <w:rPr>
                <w:szCs w:val="18"/>
              </w:rPr>
            </w:pPr>
            <w:r>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200339" w:rsidRPr="002B192A" w:rsidP="00CB1C05" w14:paraId="632BC5C8" w14:textId="77777777">
            <w:pPr>
              <w:pStyle w:val="RTableTextAbt"/>
              <w:rPr>
                <w:szCs w:val="18"/>
              </w:rPr>
            </w:pPr>
            <w:r>
              <w:rPr>
                <w:szCs w:val="18"/>
              </w:rPr>
              <w:t>0.00011</w:t>
            </w:r>
          </w:p>
        </w:tc>
      </w:tr>
      <w:tr w14:paraId="35A13DBE" w14:textId="77777777" w:rsidTr="00C94E2C">
        <w:tblPrEx>
          <w:tblW w:w="13230" w:type="dxa"/>
          <w:tblLayout w:type="fixed"/>
          <w:tblLook w:val="04A0"/>
        </w:tblPrEx>
        <w:trPr>
          <w:trHeight w:val="270"/>
        </w:trPr>
        <w:tc>
          <w:tcPr>
            <w:tcW w:w="3330" w:type="dxa"/>
            <w:tcBorders>
              <w:top w:val="nil"/>
              <w:left w:val="single" w:sz="4" w:space="0" w:color="auto"/>
              <w:bottom w:val="single" w:sz="4" w:space="0" w:color="auto"/>
              <w:right w:val="single" w:sz="4" w:space="0" w:color="auto"/>
            </w:tcBorders>
            <w:shd w:val="clear" w:color="auto" w:fill="auto"/>
            <w:noWrap/>
            <w:vAlign w:val="center"/>
          </w:tcPr>
          <w:p w:rsidR="00200339" w:rsidRPr="00596D1F" w:rsidP="00CB1C05" w14:paraId="7E7AA75D" w14:textId="77777777">
            <w:pPr>
              <w:pStyle w:val="LTableTextAbt"/>
              <w:rPr>
                <w:szCs w:val="18"/>
              </w:rPr>
            </w:pPr>
            <w:r w:rsidRPr="00596D1F">
              <w:rPr>
                <w:szCs w:val="18"/>
              </w:rPr>
              <w:t>Paint and Coatings</w:t>
            </w:r>
          </w:p>
        </w:tc>
        <w:tc>
          <w:tcPr>
            <w:tcW w:w="1170" w:type="dxa"/>
            <w:tcBorders>
              <w:top w:val="nil"/>
              <w:left w:val="nil"/>
              <w:bottom w:val="single" w:sz="4" w:space="0" w:color="auto"/>
              <w:right w:val="single" w:sz="4" w:space="0" w:color="auto"/>
            </w:tcBorders>
            <w:shd w:val="clear" w:color="auto" w:fill="auto"/>
            <w:noWrap/>
            <w:vAlign w:val="center"/>
          </w:tcPr>
          <w:p w:rsidR="00200339" w:rsidRPr="00596D1F" w:rsidP="00CB1C05" w14:paraId="4273A09B" w14:textId="77777777">
            <w:pPr>
              <w:pStyle w:val="CTableTextAbt"/>
            </w:pPr>
            <w:r w:rsidRPr="00596D1F">
              <w:t>Worker</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68E54408" w14:textId="77777777">
            <w:pPr>
              <w:pStyle w:val="RTableTextAbt"/>
              <w:rPr>
                <w:szCs w:val="18"/>
              </w:rPr>
            </w:pPr>
            <w:r>
              <w:rPr>
                <w:szCs w:val="18"/>
              </w:rPr>
              <w:t>0.</w:t>
            </w:r>
            <w:r w:rsidR="00853473">
              <w:rPr>
                <w:szCs w:val="18"/>
              </w:rPr>
              <w:t>00009</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3E6FCC0F" w14:textId="77777777">
            <w:pPr>
              <w:pStyle w:val="RTableTextAbt"/>
              <w:rPr>
                <w:szCs w:val="18"/>
              </w:rPr>
            </w:pPr>
            <w:r>
              <w:rPr>
                <w:szCs w:val="18"/>
              </w:rPr>
              <w:t>0.</w:t>
            </w:r>
            <w:r w:rsidR="00853473">
              <w:rPr>
                <w:szCs w:val="18"/>
              </w:rPr>
              <w:t>00025</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61F43D87" w14:textId="77777777">
            <w:pPr>
              <w:pStyle w:val="RTableTextAbt"/>
              <w:rPr>
                <w:szCs w:val="18"/>
              </w:rPr>
            </w:pPr>
            <w:r>
              <w:rPr>
                <w:szCs w:val="18"/>
              </w:rPr>
              <w:t>0.00012</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71E95B53" w14:textId="77777777">
            <w:pPr>
              <w:pStyle w:val="RTableTextAbt"/>
              <w:rPr>
                <w:szCs w:val="18"/>
              </w:rPr>
            </w:pPr>
            <w:r>
              <w:rPr>
                <w:szCs w:val="18"/>
              </w:rPr>
              <w:t>0.00022</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206185F3" w14:textId="77777777">
            <w:pPr>
              <w:pStyle w:val="RTableTextAbt"/>
              <w:rPr>
                <w:szCs w:val="18"/>
              </w:rPr>
            </w:pPr>
            <w:r>
              <w:rPr>
                <w:szCs w:val="18"/>
              </w:rPr>
              <w:t>0.00028</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585C8C6C" w14:textId="77777777">
            <w:pPr>
              <w:pStyle w:val="RTableTextAbt"/>
              <w:rPr>
                <w:szCs w:val="18"/>
              </w:rPr>
            </w:pPr>
            <w:r>
              <w:rPr>
                <w:szCs w:val="18"/>
              </w:rPr>
              <w:t>0.00005</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71840092" w14:textId="77777777">
            <w:pPr>
              <w:pStyle w:val="RTableTextAbt"/>
              <w:rPr>
                <w:szCs w:val="18"/>
              </w:rPr>
            </w:pPr>
            <w:r>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200339" w:rsidRPr="002B192A" w:rsidP="00CB1C05" w14:paraId="7016CC1C" w14:textId="77777777">
            <w:pPr>
              <w:pStyle w:val="RTableTextAbt"/>
              <w:rPr>
                <w:szCs w:val="18"/>
              </w:rPr>
            </w:pPr>
            <w:r>
              <w:rPr>
                <w:szCs w:val="18"/>
              </w:rPr>
              <w:t>0.00013</w:t>
            </w:r>
          </w:p>
        </w:tc>
      </w:tr>
      <w:tr w14:paraId="5E126F94" w14:textId="77777777" w:rsidTr="00C94E2C">
        <w:tblPrEx>
          <w:tblW w:w="13230" w:type="dxa"/>
          <w:tblLayout w:type="fixed"/>
          <w:tblLook w:val="04A0"/>
        </w:tblPrEx>
        <w:trPr>
          <w:trHeight w:val="270"/>
        </w:trPr>
        <w:tc>
          <w:tcPr>
            <w:tcW w:w="3330" w:type="dxa"/>
            <w:tcBorders>
              <w:top w:val="nil"/>
              <w:left w:val="single" w:sz="4" w:space="0" w:color="auto"/>
              <w:bottom w:val="single" w:sz="4" w:space="0" w:color="auto"/>
              <w:right w:val="single" w:sz="4" w:space="0" w:color="auto"/>
            </w:tcBorders>
            <w:shd w:val="clear" w:color="auto" w:fill="auto"/>
            <w:noWrap/>
            <w:vAlign w:val="center"/>
          </w:tcPr>
          <w:p w:rsidR="00200339" w:rsidRPr="00596D1F" w:rsidP="00CB1C05" w14:paraId="05CA6756" w14:textId="77777777">
            <w:pPr>
              <w:pStyle w:val="LTableTextAbt"/>
              <w:rPr>
                <w:szCs w:val="18"/>
              </w:rPr>
            </w:pPr>
            <w:r w:rsidRPr="00596D1F">
              <w:rPr>
                <w:szCs w:val="18"/>
              </w:rPr>
              <w:t>Aerosol Spray Cleaning/Degreasing</w:t>
            </w:r>
          </w:p>
        </w:tc>
        <w:tc>
          <w:tcPr>
            <w:tcW w:w="1170" w:type="dxa"/>
            <w:tcBorders>
              <w:top w:val="nil"/>
              <w:left w:val="single" w:sz="4" w:space="0" w:color="auto"/>
              <w:bottom w:val="single" w:sz="4" w:space="0" w:color="auto"/>
              <w:right w:val="single" w:sz="4" w:space="0" w:color="auto"/>
            </w:tcBorders>
            <w:shd w:val="clear" w:color="auto" w:fill="auto"/>
            <w:noWrap/>
            <w:vAlign w:val="center"/>
          </w:tcPr>
          <w:p w:rsidR="00200339" w:rsidRPr="00596D1F" w:rsidP="00CB1C05" w14:paraId="40EB0264" w14:textId="77777777">
            <w:pPr>
              <w:pStyle w:val="CTableTextAbt"/>
            </w:pPr>
            <w:r w:rsidRPr="00596D1F">
              <w:t>Worker</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12C7A05B"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0F5F775D" w14:textId="77777777">
            <w:pPr>
              <w:pStyle w:val="RTableTextAbt"/>
              <w:rPr>
                <w:szCs w:val="18"/>
              </w:rPr>
            </w:pPr>
            <w:r>
              <w:rPr>
                <w:szCs w:val="18"/>
              </w:rPr>
              <w:t>0.00037</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5C72D604" w14:textId="77777777">
            <w:pPr>
              <w:pStyle w:val="RTableTextAbt"/>
              <w:rPr>
                <w:szCs w:val="18"/>
              </w:rPr>
            </w:pPr>
            <w:r>
              <w:rPr>
                <w:szCs w:val="18"/>
              </w:rPr>
              <w:t>0.00021</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3C89503D" w14:textId="77777777">
            <w:pPr>
              <w:pStyle w:val="RTableTextAbt"/>
              <w:rPr>
                <w:szCs w:val="18"/>
              </w:rPr>
            </w:pPr>
            <w:r>
              <w:rPr>
                <w:szCs w:val="18"/>
              </w:rPr>
              <w:t>0.00025</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7AD80681" w14:textId="77777777">
            <w:pPr>
              <w:pStyle w:val="RTableTextAbt"/>
              <w:rPr>
                <w:szCs w:val="18"/>
              </w:rPr>
            </w:pPr>
            <w:r>
              <w:rPr>
                <w:szCs w:val="18"/>
              </w:rPr>
              <w:t>0.00028</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4C7E749B" w14:textId="77777777">
            <w:pPr>
              <w:pStyle w:val="RTableTextAbt"/>
              <w:rPr>
                <w:szCs w:val="18"/>
              </w:rPr>
            </w:pPr>
            <w:r>
              <w:rPr>
                <w:szCs w:val="18"/>
              </w:rPr>
              <w:t>0.00003</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2A4C2DF6" w14:textId="77777777">
            <w:pPr>
              <w:pStyle w:val="RTableTextAbt"/>
              <w:rPr>
                <w:szCs w:val="18"/>
              </w:rPr>
            </w:pPr>
            <w:r>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200339" w:rsidRPr="002B192A" w:rsidP="00CB1C05" w14:paraId="478BED11" w14:textId="77777777">
            <w:pPr>
              <w:pStyle w:val="RTableTextAbt"/>
              <w:rPr>
                <w:szCs w:val="18"/>
              </w:rPr>
            </w:pPr>
            <w:r>
              <w:rPr>
                <w:szCs w:val="18"/>
              </w:rPr>
              <w:t>0.00023</w:t>
            </w:r>
          </w:p>
        </w:tc>
      </w:tr>
      <w:tr w14:paraId="1440A56C" w14:textId="77777777" w:rsidTr="00C94E2C">
        <w:tblPrEx>
          <w:tblW w:w="13230" w:type="dxa"/>
          <w:tblLayout w:type="fixed"/>
          <w:tblLook w:val="04A0"/>
        </w:tblPrEx>
        <w:trPr>
          <w:trHeight w:val="270"/>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200339" w:rsidRPr="00596D1F" w:rsidP="00CB1C05" w14:paraId="044F68C5" w14:textId="77777777">
            <w:pPr>
              <w:pStyle w:val="LTableTextAbt"/>
              <w:rPr>
                <w:szCs w:val="18"/>
              </w:rPr>
            </w:pPr>
            <w:r w:rsidRPr="00596D1F">
              <w:rPr>
                <w:szCs w:val="18"/>
              </w:rPr>
              <w:t>Aerosol Spray Cleaning/Degreasing</w:t>
            </w:r>
          </w:p>
        </w:tc>
        <w:tc>
          <w:tcPr>
            <w:tcW w:w="1170" w:type="dxa"/>
            <w:tcBorders>
              <w:top w:val="nil"/>
              <w:left w:val="single" w:sz="4" w:space="0" w:color="auto"/>
              <w:bottom w:val="single" w:sz="4" w:space="0" w:color="auto"/>
              <w:right w:val="single" w:sz="4" w:space="0" w:color="auto"/>
            </w:tcBorders>
            <w:shd w:val="clear" w:color="000000" w:fill="FFFFFF"/>
            <w:noWrap/>
            <w:vAlign w:val="center"/>
          </w:tcPr>
          <w:p w:rsidR="00200339" w:rsidRPr="00596D1F" w:rsidP="00CB1C05" w14:paraId="75730589" w14:textId="77777777">
            <w:pPr>
              <w:pStyle w:val="CTableTextAbt"/>
            </w:pPr>
            <w:r w:rsidRPr="00596D1F">
              <w:t>ONU</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58A84CE8" w14:textId="77777777">
            <w:pPr>
              <w:pStyle w:val="RTableTextAbt"/>
              <w:rPr>
                <w:szCs w:val="18"/>
              </w:rPr>
            </w:pPr>
            <w:r>
              <w:rPr>
                <w:szCs w:val="18"/>
              </w:rPr>
              <w:t>0.</w:t>
            </w:r>
            <w:r w:rsidR="00853473">
              <w:rPr>
                <w:szCs w:val="18"/>
              </w:rPr>
              <w:t>00015</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4B9B4F1A" w14:textId="77777777">
            <w:pPr>
              <w:pStyle w:val="RTableTextAbt"/>
              <w:rPr>
                <w:szCs w:val="18"/>
              </w:rPr>
            </w:pPr>
            <w:r>
              <w:rPr>
                <w:szCs w:val="18"/>
              </w:rPr>
              <w:t>0.</w:t>
            </w:r>
            <w:r w:rsidR="00853473">
              <w:rPr>
                <w:szCs w:val="18"/>
              </w:rPr>
              <w:t>00033</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203664B9" w14:textId="77777777">
            <w:pPr>
              <w:pStyle w:val="RTableTextAbt"/>
              <w:rPr>
                <w:szCs w:val="18"/>
              </w:rPr>
            </w:pPr>
            <w:r>
              <w:rPr>
                <w:szCs w:val="18"/>
              </w:rPr>
              <w:t>0.00010</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61C2E399"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0CA24EFC"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49BCCA53" w14:textId="77777777">
            <w:pPr>
              <w:pStyle w:val="RTableTextAbt"/>
              <w:rPr>
                <w:szCs w:val="18"/>
              </w:rPr>
            </w:pPr>
            <w:r>
              <w:rPr>
                <w:szCs w:val="18"/>
              </w:rPr>
              <w:t>-</w:t>
            </w:r>
          </w:p>
        </w:tc>
        <w:tc>
          <w:tcPr>
            <w:tcW w:w="1080" w:type="dxa"/>
            <w:tcBorders>
              <w:top w:val="nil"/>
              <w:left w:val="nil"/>
              <w:bottom w:val="single" w:sz="4" w:space="0" w:color="auto"/>
              <w:right w:val="single" w:sz="4" w:space="0" w:color="auto"/>
            </w:tcBorders>
            <w:shd w:val="clear" w:color="auto" w:fill="auto"/>
            <w:noWrap/>
            <w:vAlign w:val="center"/>
          </w:tcPr>
          <w:p w:rsidR="00200339" w:rsidRPr="002B192A" w:rsidP="00CB1C05" w14:paraId="6AAAB581" w14:textId="77777777">
            <w:pPr>
              <w:pStyle w:val="RTableTextAbt"/>
              <w:rPr>
                <w:szCs w:val="18"/>
              </w:rPr>
            </w:pPr>
            <w:r>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200339" w:rsidRPr="002B192A" w:rsidP="00CB1C05" w14:paraId="32021086" w14:textId="77777777">
            <w:pPr>
              <w:pStyle w:val="RTableTextAbt"/>
              <w:rPr>
                <w:szCs w:val="18"/>
              </w:rPr>
            </w:pPr>
            <w:r>
              <w:rPr>
                <w:szCs w:val="18"/>
              </w:rPr>
              <w:t>0.00015</w:t>
            </w:r>
          </w:p>
        </w:tc>
      </w:tr>
      <w:tr w14:paraId="147D87BF" w14:textId="77777777" w:rsidTr="00C94E2C">
        <w:tblPrEx>
          <w:tblW w:w="13230" w:type="dxa"/>
          <w:tblLayout w:type="fixed"/>
          <w:tblLook w:val="04A0"/>
        </w:tblPrEx>
        <w:trPr>
          <w:trHeight w:val="270"/>
        </w:trPr>
        <w:tc>
          <w:tcPr>
            <w:tcW w:w="13230"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rsidR="00200339" w:rsidRPr="00960CD1" w:rsidP="00CB1C05" w14:paraId="0F16D151" w14:textId="77777777">
            <w:pPr>
              <w:pStyle w:val="RTableTextAbt"/>
              <w:jc w:val="left"/>
            </w:pPr>
            <w:r w:rsidRPr="00960CD1">
              <w:rPr>
                <w:vertAlign w:val="superscript"/>
              </w:rPr>
              <w:t>1</w:t>
            </w:r>
            <w:r w:rsidRPr="00960CD1">
              <w:t xml:space="preserve">These values are the same as those shown in </w:t>
            </w:r>
            <w:r>
              <w:rPr>
                <w:vertAlign w:val="superscript"/>
              </w:rPr>
              <w:fldChar w:fldCharType="begin" w:fldLock="1"/>
            </w:r>
            <w:r>
              <w:instrText xml:space="preserve"> REF _Ref103949199 \h </w:instrText>
            </w:r>
            <w:r>
              <w:rPr>
                <w:vertAlign w:val="superscript"/>
              </w:rPr>
              <w:fldChar w:fldCharType="separate"/>
            </w:r>
            <w:r w:rsidRPr="00960CD1" w:rsidR="0092222B">
              <w:t xml:space="preserve">Table </w:t>
            </w:r>
            <w:r w:rsidR="0092222B">
              <w:rPr>
                <w:noProof/>
              </w:rPr>
              <w:t>8</w:t>
            </w:r>
            <w:r w:rsidR="0092222B">
              <w:noBreakHyphen/>
            </w:r>
            <w:r w:rsidR="0092222B">
              <w:rPr>
                <w:noProof/>
              </w:rPr>
              <w:t>9</w:t>
            </w:r>
            <w:r>
              <w:rPr>
                <w:vertAlign w:val="superscript"/>
              </w:rPr>
              <w:fldChar w:fldCharType="end"/>
            </w:r>
            <w:r w:rsidRPr="00960CD1">
              <w:t xml:space="preserve">, since steps to reduce exposure are not required when monitoring results indicate that exposure is below the ECEL. </w:t>
            </w:r>
          </w:p>
          <w:p w:rsidR="00200339" w:rsidRPr="00960CD1" w:rsidP="00CB1C05" w14:paraId="7968C2ED" w14:textId="77777777">
            <w:pPr>
              <w:pStyle w:val="RTableTextAbt"/>
              <w:jc w:val="left"/>
            </w:pPr>
            <w:r w:rsidRPr="00960CD1">
              <w:rPr>
                <w:vertAlign w:val="superscript"/>
              </w:rPr>
              <w:t>2</w:t>
            </w:r>
            <w:r w:rsidRPr="00960CD1">
              <w:t xml:space="preserve">These values are calculated by multiplying the baseline exposure estimates in </w:t>
            </w:r>
            <w:r>
              <w:fldChar w:fldCharType="begin" w:fldLock="1"/>
            </w:r>
            <w:r>
              <w:instrText xml:space="preserve"> REF _Ref103949199 \h </w:instrText>
            </w:r>
            <w:r>
              <w:fldChar w:fldCharType="separate"/>
            </w:r>
            <w:r w:rsidRPr="00960CD1" w:rsidR="0092222B">
              <w:t xml:space="preserve">Table </w:t>
            </w:r>
            <w:r w:rsidR="0092222B">
              <w:rPr>
                <w:noProof/>
              </w:rPr>
              <w:t>8</w:t>
            </w:r>
            <w:r w:rsidR="0092222B">
              <w:noBreakHyphen/>
            </w:r>
            <w:r w:rsidR="0092222B">
              <w:rPr>
                <w:noProof/>
              </w:rPr>
              <w:t>9</w:t>
            </w:r>
            <w:r>
              <w:fldChar w:fldCharType="end"/>
            </w:r>
            <w:r w:rsidRPr="00960CD1">
              <w:t xml:space="preserve"> by the corresponding percentage shown in </w:t>
            </w:r>
            <w:r>
              <w:fldChar w:fldCharType="begin" w:fldLock="1"/>
            </w:r>
            <w:r>
              <w:instrText xml:space="preserve"> REF _Ref104193428 \h </w:instrText>
            </w:r>
            <w:r>
              <w:fldChar w:fldCharType="separate"/>
            </w:r>
            <w:r w:rsidRPr="001D2C1E" w:rsidR="0092222B">
              <w:t xml:space="preserve">Table </w:t>
            </w:r>
            <w:r w:rsidR="0092222B">
              <w:rPr>
                <w:noProof/>
              </w:rPr>
              <w:t>8</w:t>
            </w:r>
            <w:r w:rsidR="0092222B">
              <w:noBreakHyphen/>
            </w:r>
            <w:r w:rsidR="0092222B">
              <w:rPr>
                <w:noProof/>
              </w:rPr>
              <w:t>7</w:t>
            </w:r>
            <w:r>
              <w:fldChar w:fldCharType="end"/>
            </w:r>
            <w:r w:rsidRPr="00960CD1">
              <w:t>.</w:t>
            </w:r>
          </w:p>
          <w:p w:rsidR="00200339" w:rsidRPr="00960CD1" w:rsidP="00CB1C05" w14:paraId="430AE845" w14:textId="77777777">
            <w:pPr>
              <w:pStyle w:val="RTableTextAbt"/>
              <w:jc w:val="left"/>
              <w:rPr>
                <w:sz w:val="20"/>
              </w:rPr>
            </w:pPr>
            <w:r w:rsidRPr="00960CD1">
              <w:rPr>
                <w:vertAlign w:val="superscript"/>
              </w:rPr>
              <w:t>3</w:t>
            </w:r>
            <w:r w:rsidRPr="00960CD1">
              <w:t xml:space="preserve">This average value is the weighted average across the </w:t>
            </w:r>
            <w:r>
              <w:t>seven</w:t>
            </w:r>
            <w:r w:rsidRPr="00960CD1">
              <w:t xml:space="preserve"> thresholds.</w:t>
            </w:r>
          </w:p>
        </w:tc>
      </w:tr>
    </w:tbl>
    <w:p w:rsidR="00172DEA" w:rsidRPr="0065459D" w:rsidP="00CB1C05" w14:paraId="2ECD5459" w14:textId="77777777">
      <w:pPr>
        <w:rPr>
          <w:highlight w:val="yellow"/>
        </w:rPr>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tbl>
      <w:tblPr>
        <w:tblW w:w="12870" w:type="dxa"/>
        <w:tblLayout w:type="fixed"/>
        <w:tblLook w:val="04A0"/>
      </w:tblPr>
      <w:tblGrid>
        <w:gridCol w:w="2790"/>
        <w:gridCol w:w="990"/>
        <w:gridCol w:w="1136"/>
        <w:gridCol w:w="1136"/>
        <w:gridCol w:w="1136"/>
        <w:gridCol w:w="1137"/>
        <w:gridCol w:w="1136"/>
        <w:gridCol w:w="1136"/>
        <w:gridCol w:w="1136"/>
        <w:gridCol w:w="1137"/>
      </w:tblGrid>
      <w:tr w14:paraId="5753E047" w14:textId="77777777" w:rsidTr="0091038B">
        <w:tblPrEx>
          <w:tblW w:w="12870" w:type="dxa"/>
          <w:tblLayout w:type="fixed"/>
          <w:tblLook w:val="04A0"/>
        </w:tblPrEx>
        <w:trPr>
          <w:trHeight w:val="270"/>
          <w:tblHeader/>
        </w:trPr>
        <w:tc>
          <w:tcPr>
            <w:tcW w:w="12870" w:type="dxa"/>
            <w:gridSpan w:val="10"/>
            <w:tcBorders>
              <w:top w:val="nil"/>
              <w:left w:val="nil"/>
              <w:bottom w:val="single" w:sz="4" w:space="0" w:color="auto"/>
              <w:right w:val="nil"/>
            </w:tcBorders>
            <w:shd w:val="clear" w:color="auto" w:fill="auto"/>
            <w:noWrap/>
            <w:vAlign w:val="center"/>
            <w:hideMark/>
          </w:tcPr>
          <w:p w:rsidR="00735332" w:rsidRPr="00960CD1" w:rsidP="00CB1C05" w14:paraId="1629A962" w14:textId="77777777">
            <w:pPr>
              <w:pStyle w:val="TableTitleA"/>
            </w:pPr>
            <w:bookmarkStart w:id="1339" w:name="_Ref103952767"/>
            <w:bookmarkStart w:id="1340" w:name="_Toc107219347"/>
            <w:bookmarkStart w:id="1341" w:name="_Toc121142696"/>
            <w:bookmarkStart w:id="1342" w:name="_Toc165379719"/>
            <w:r w:rsidRPr="00960CD1">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1</w:t>
            </w:r>
            <w:r w:rsidR="00BC4B5D">
              <w:rPr>
                <w:noProof/>
              </w:rPr>
              <w:fldChar w:fldCharType="end"/>
            </w:r>
            <w:bookmarkEnd w:id="1339"/>
            <w:r w:rsidRPr="00960CD1">
              <w:t xml:space="preserve">: Estimated Incremental Reduction in LADC from One Year of Occupational Exposure Under </w:t>
            </w:r>
            <w:r w:rsidR="0033503A">
              <w:t>WCPP</w:t>
            </w:r>
            <w:r w:rsidRPr="00960CD1">
              <w:t>, by Facility ECEL Threshold Category</w:t>
            </w:r>
            <w:r w:rsidRPr="00960CD1" w:rsidR="00843501">
              <w:rPr>
                <w:vertAlign w:val="superscript"/>
              </w:rPr>
              <w:t>1</w:t>
            </w:r>
            <w:bookmarkEnd w:id="1340"/>
            <w:bookmarkEnd w:id="1341"/>
            <w:bookmarkEnd w:id="1342"/>
          </w:p>
        </w:tc>
      </w:tr>
      <w:tr w14:paraId="6AE789B3" w14:textId="77777777" w:rsidTr="007D35A3">
        <w:tblPrEx>
          <w:tblW w:w="12870" w:type="dxa"/>
          <w:tblLayout w:type="fixed"/>
          <w:tblLook w:val="04A0"/>
        </w:tblPrEx>
        <w:trPr>
          <w:trHeight w:val="961"/>
          <w:tblHeader/>
        </w:trPr>
        <w:tc>
          <w:tcPr>
            <w:tcW w:w="279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735332" w:rsidRPr="00960CD1" w:rsidP="00CB1C05" w14:paraId="47CFEF2A" w14:textId="77777777">
            <w:pPr>
              <w:pStyle w:val="TableSubtitle"/>
            </w:pPr>
            <w:r w:rsidRPr="00960CD1">
              <w:t>Use Category</w:t>
            </w:r>
          </w:p>
        </w:tc>
        <w:tc>
          <w:tcPr>
            <w:tcW w:w="99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735332" w:rsidRPr="00960CD1" w:rsidP="00CB1C05" w14:paraId="0F170344" w14:textId="77777777">
            <w:pPr>
              <w:pStyle w:val="TableSubtitle"/>
            </w:pPr>
            <w:r w:rsidRPr="00960CD1">
              <w:t>Exposure Type</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960CD1" w:rsidP="00CB1C05" w14:paraId="00E4F57D" w14:textId="77777777">
            <w:pPr>
              <w:pStyle w:val="TableSubtitle"/>
            </w:pPr>
            <w:r w:rsidRPr="00960CD1">
              <w:t>&lt;Action Level</w:t>
            </w:r>
          </w:p>
          <w:p w:rsidR="00735332" w:rsidRPr="00960CD1" w:rsidP="00CB1C05" w14:paraId="6AAA6F36" w14:textId="77777777">
            <w:pPr>
              <w:pStyle w:val="TableSubtitle"/>
            </w:pPr>
            <w:r w:rsidRPr="00960CD1">
              <w:t> </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960CD1" w:rsidP="00CB1C05" w14:paraId="27794A4E" w14:textId="77777777">
            <w:pPr>
              <w:pStyle w:val="TableSubtitle"/>
            </w:pPr>
            <w:r>
              <w:t>Between Action Level and ECEL</w:t>
            </w:r>
          </w:p>
          <w:p w:rsidR="00735332" w:rsidRPr="00960CD1" w:rsidP="00CB1C05" w14:paraId="73244F8D" w14:textId="77777777">
            <w:pPr>
              <w:pStyle w:val="TableSubtitle"/>
            </w:pPr>
            <w:r w:rsidRPr="00960CD1">
              <w:t> </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960CD1" w:rsidP="00CB1C05" w14:paraId="530CBD6C" w14:textId="77777777">
            <w:pPr>
              <w:pStyle w:val="TableSubtitle"/>
            </w:pPr>
            <w:r>
              <w:t>1 to &lt;10 times the ECEL</w:t>
            </w:r>
          </w:p>
          <w:p w:rsidR="00735332" w:rsidRPr="00960CD1" w:rsidP="00CB1C05" w14:paraId="2ACBB2F9" w14:textId="77777777">
            <w:pPr>
              <w:pStyle w:val="TableSubtitle"/>
            </w:pPr>
            <w:r w:rsidRPr="00960CD1">
              <w:t> </w:t>
            </w:r>
          </w:p>
        </w:tc>
        <w:tc>
          <w:tcPr>
            <w:tcW w:w="113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960CD1" w:rsidP="00CB1C05" w14:paraId="639DD305" w14:textId="77777777">
            <w:pPr>
              <w:pStyle w:val="TableSubtitle"/>
            </w:pPr>
            <w:r>
              <w:t>10 to &lt;25 times the ECEL</w:t>
            </w:r>
          </w:p>
          <w:p w:rsidR="00735332" w:rsidRPr="00960CD1" w:rsidP="00CB1C05" w14:paraId="38B55B7B" w14:textId="77777777">
            <w:pPr>
              <w:pStyle w:val="TableSubtitle"/>
            </w:pPr>
            <w:r w:rsidRPr="00960CD1">
              <w:t> </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960CD1" w:rsidP="00CB1C05" w14:paraId="20835068" w14:textId="77777777">
            <w:pPr>
              <w:pStyle w:val="TableSubtitle"/>
            </w:pPr>
            <w:r>
              <w:t>25 to &lt;50 times the ECEL</w:t>
            </w:r>
          </w:p>
          <w:p w:rsidR="00735332" w:rsidRPr="00960CD1" w:rsidP="00CB1C05" w14:paraId="68B06DA3" w14:textId="77777777">
            <w:pPr>
              <w:pStyle w:val="TableSubtitle"/>
            </w:pPr>
            <w:r w:rsidRPr="00960CD1">
              <w:t> </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960CD1" w:rsidP="00CB1C05" w14:paraId="536AE779" w14:textId="77777777">
            <w:pPr>
              <w:pStyle w:val="TableSubtitle"/>
            </w:pPr>
            <w:r>
              <w:t>50 to &lt;1,000 times the ECEL</w:t>
            </w:r>
          </w:p>
          <w:p w:rsidR="00735332" w:rsidRPr="00960CD1" w:rsidP="00CB1C05" w14:paraId="473EDDF4" w14:textId="77777777">
            <w:pPr>
              <w:pStyle w:val="TableSubtitle"/>
            </w:pPr>
            <w:r w:rsidRPr="00960CD1">
              <w:t> </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960CD1" w:rsidP="00CB1C05" w14:paraId="51D5C10A" w14:textId="77777777">
            <w:pPr>
              <w:pStyle w:val="TableSubtitle"/>
            </w:pPr>
            <w:r>
              <w:t>1,000 to &lt;10,000 times the ECEL</w:t>
            </w:r>
          </w:p>
          <w:p w:rsidR="00735332" w:rsidRPr="00960CD1" w:rsidP="00CB1C05" w14:paraId="105B8FF3" w14:textId="77777777">
            <w:pPr>
              <w:pStyle w:val="TableSubtitle"/>
            </w:pPr>
            <w:r w:rsidRPr="00960CD1">
              <w:t> </w:t>
            </w:r>
          </w:p>
        </w:tc>
        <w:tc>
          <w:tcPr>
            <w:tcW w:w="113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5332" w:rsidRPr="00960CD1" w:rsidP="00CB1C05" w14:paraId="23AE25A9" w14:textId="77777777">
            <w:pPr>
              <w:pStyle w:val="TableSubtitle"/>
            </w:pPr>
            <w:r w:rsidRPr="00960CD1">
              <w:t>Average Across All Thresholds</w:t>
            </w:r>
          </w:p>
        </w:tc>
      </w:tr>
      <w:tr w14:paraId="4BF3AF3C" w14:textId="77777777" w:rsidTr="007D2940">
        <w:tblPrEx>
          <w:tblW w:w="12870" w:type="dxa"/>
          <w:tblLayout w:type="fixed"/>
          <w:tblLook w:val="04A0"/>
        </w:tblPrEx>
        <w:trPr>
          <w:trHeight w:val="270"/>
        </w:trPr>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3DDF" w:rsidRPr="00960CD1" w:rsidP="00CB1C05" w14:paraId="4F9A98E7" w14:textId="77777777">
            <w:pPr>
              <w:pStyle w:val="LTableTextAbt"/>
            </w:pPr>
            <w:r>
              <w:rPr>
                <w:szCs w:val="18"/>
              </w:rPr>
              <w:t>Manufacturing</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3DDF" w:rsidRPr="00960CD1" w:rsidP="00CB1C05" w14:paraId="78E8BFF0" w14:textId="77777777">
            <w:pPr>
              <w:pStyle w:val="CTableTextAbt"/>
            </w:pPr>
            <w:r>
              <w:t>Worker</w:t>
            </w:r>
          </w:p>
        </w:tc>
        <w:tc>
          <w:tcPr>
            <w:tcW w:w="1136" w:type="dxa"/>
            <w:tcBorders>
              <w:top w:val="single" w:sz="4" w:space="0" w:color="auto"/>
              <w:left w:val="nil"/>
              <w:bottom w:val="single" w:sz="4" w:space="0" w:color="auto"/>
              <w:right w:val="single" w:sz="4" w:space="0" w:color="auto"/>
            </w:tcBorders>
            <w:shd w:val="clear" w:color="auto" w:fill="auto"/>
            <w:noWrap/>
            <w:vAlign w:val="center"/>
          </w:tcPr>
          <w:p w:rsidR="00413DDF" w:rsidRPr="00960CD1" w:rsidP="00CB1C05" w14:paraId="14185B38" w14:textId="77777777">
            <w:pPr>
              <w:pStyle w:val="RTableTextAbt"/>
            </w:pPr>
            <w:r>
              <w:rPr>
                <w:szCs w:val="18"/>
              </w:rPr>
              <w:t>-</w:t>
            </w:r>
          </w:p>
        </w:tc>
        <w:tc>
          <w:tcPr>
            <w:tcW w:w="1136" w:type="dxa"/>
            <w:tcBorders>
              <w:top w:val="single" w:sz="4" w:space="0" w:color="auto"/>
              <w:left w:val="nil"/>
              <w:bottom w:val="single" w:sz="4" w:space="0" w:color="auto"/>
              <w:right w:val="single" w:sz="4" w:space="0" w:color="auto"/>
            </w:tcBorders>
            <w:shd w:val="clear" w:color="auto" w:fill="auto"/>
            <w:noWrap/>
            <w:vAlign w:val="center"/>
          </w:tcPr>
          <w:p w:rsidR="00413DDF" w:rsidRPr="00960CD1" w:rsidP="00CB1C05" w14:paraId="05701EBB" w14:textId="77777777">
            <w:pPr>
              <w:pStyle w:val="RTableTextAbt"/>
            </w:pPr>
            <w:r>
              <w:rPr>
                <w:szCs w:val="18"/>
              </w:rPr>
              <w:t>-</w:t>
            </w:r>
          </w:p>
        </w:tc>
        <w:tc>
          <w:tcPr>
            <w:tcW w:w="1136" w:type="dxa"/>
            <w:tcBorders>
              <w:top w:val="single" w:sz="4" w:space="0" w:color="auto"/>
              <w:left w:val="nil"/>
              <w:bottom w:val="single" w:sz="4" w:space="0" w:color="auto"/>
              <w:right w:val="single" w:sz="4" w:space="0" w:color="auto"/>
            </w:tcBorders>
            <w:shd w:val="clear" w:color="auto" w:fill="auto"/>
            <w:noWrap/>
            <w:vAlign w:val="center"/>
          </w:tcPr>
          <w:p w:rsidR="00413DDF" w:rsidRPr="0065459D" w:rsidP="00CB1C05" w14:paraId="3957A5EE" w14:textId="77777777">
            <w:pPr>
              <w:pStyle w:val="RTableTextAbt"/>
              <w:rPr>
                <w:highlight w:val="yellow"/>
              </w:rPr>
            </w:pPr>
            <w:r>
              <w:rPr>
                <w:szCs w:val="18"/>
              </w:rPr>
              <w:t>0.</w:t>
            </w:r>
            <w:r w:rsidR="00B85DEB">
              <w:rPr>
                <w:szCs w:val="18"/>
              </w:rPr>
              <w:t>00084</w:t>
            </w:r>
          </w:p>
        </w:tc>
        <w:tc>
          <w:tcPr>
            <w:tcW w:w="1137" w:type="dxa"/>
            <w:tcBorders>
              <w:top w:val="single" w:sz="4" w:space="0" w:color="auto"/>
              <w:left w:val="nil"/>
              <w:bottom w:val="single" w:sz="4" w:space="0" w:color="auto"/>
              <w:right w:val="single" w:sz="4" w:space="0" w:color="auto"/>
            </w:tcBorders>
            <w:shd w:val="clear" w:color="auto" w:fill="auto"/>
            <w:noWrap/>
            <w:vAlign w:val="center"/>
          </w:tcPr>
          <w:p w:rsidR="00413DDF" w:rsidRPr="0065459D" w:rsidP="00CB1C05" w14:paraId="72856590" w14:textId="77777777">
            <w:pPr>
              <w:pStyle w:val="RTableTextAbt"/>
              <w:rPr>
                <w:highlight w:val="yellow"/>
              </w:rPr>
            </w:pPr>
            <w:r>
              <w:rPr>
                <w:szCs w:val="18"/>
              </w:rPr>
              <w:t>0.</w:t>
            </w:r>
            <w:r w:rsidR="00B85DEB">
              <w:rPr>
                <w:szCs w:val="18"/>
              </w:rPr>
              <w:t>00399</w:t>
            </w:r>
          </w:p>
        </w:tc>
        <w:tc>
          <w:tcPr>
            <w:tcW w:w="1136" w:type="dxa"/>
            <w:tcBorders>
              <w:top w:val="single" w:sz="4" w:space="0" w:color="auto"/>
              <w:left w:val="nil"/>
              <w:bottom w:val="single" w:sz="4" w:space="0" w:color="auto"/>
              <w:right w:val="single" w:sz="4" w:space="0" w:color="auto"/>
            </w:tcBorders>
            <w:shd w:val="clear" w:color="auto" w:fill="auto"/>
            <w:noWrap/>
            <w:vAlign w:val="center"/>
          </w:tcPr>
          <w:p w:rsidR="00413DDF" w:rsidRPr="0065459D" w:rsidP="00CB1C05" w14:paraId="029637CF" w14:textId="77777777">
            <w:pPr>
              <w:pStyle w:val="RTableTextAbt"/>
              <w:rPr>
                <w:highlight w:val="yellow"/>
              </w:rPr>
            </w:pPr>
            <w:r>
              <w:rPr>
                <w:szCs w:val="18"/>
              </w:rPr>
              <w:t>0.</w:t>
            </w:r>
            <w:r w:rsidR="00B85DEB">
              <w:rPr>
                <w:szCs w:val="18"/>
              </w:rPr>
              <w:t>00890</w:t>
            </w:r>
          </w:p>
        </w:tc>
        <w:tc>
          <w:tcPr>
            <w:tcW w:w="1136" w:type="dxa"/>
            <w:tcBorders>
              <w:top w:val="single" w:sz="4" w:space="0" w:color="auto"/>
              <w:left w:val="nil"/>
              <w:bottom w:val="single" w:sz="4" w:space="0" w:color="auto"/>
              <w:right w:val="single" w:sz="4" w:space="0" w:color="auto"/>
            </w:tcBorders>
            <w:shd w:val="clear" w:color="auto" w:fill="auto"/>
            <w:noWrap/>
            <w:vAlign w:val="center"/>
          </w:tcPr>
          <w:p w:rsidR="00413DDF" w:rsidRPr="0065459D" w:rsidP="00CB1C05" w14:paraId="57E7A24A" w14:textId="77777777">
            <w:pPr>
              <w:pStyle w:val="RTableTextAbt"/>
              <w:rPr>
                <w:highlight w:val="yellow"/>
              </w:rPr>
            </w:pPr>
            <w:r>
              <w:rPr>
                <w:szCs w:val="18"/>
              </w:rPr>
              <w:t>0.</w:t>
            </w:r>
            <w:r w:rsidR="00B85DEB">
              <w:rPr>
                <w:szCs w:val="18"/>
              </w:rPr>
              <w:t>06383</w:t>
            </w:r>
          </w:p>
        </w:tc>
        <w:tc>
          <w:tcPr>
            <w:tcW w:w="1136" w:type="dxa"/>
            <w:tcBorders>
              <w:top w:val="single" w:sz="4" w:space="0" w:color="auto"/>
              <w:left w:val="nil"/>
              <w:bottom w:val="single" w:sz="4" w:space="0" w:color="auto"/>
              <w:right w:val="single" w:sz="4" w:space="0" w:color="auto"/>
            </w:tcBorders>
            <w:shd w:val="clear" w:color="auto" w:fill="auto"/>
            <w:noWrap/>
            <w:vAlign w:val="center"/>
          </w:tcPr>
          <w:p w:rsidR="00413DDF" w:rsidRPr="0065459D" w:rsidP="00CB1C05" w14:paraId="6C49E386" w14:textId="77777777">
            <w:pPr>
              <w:pStyle w:val="RTableTextAbt"/>
              <w:rPr>
                <w:highlight w:val="yellow"/>
              </w:rPr>
            </w:pPr>
            <w:r>
              <w:rPr>
                <w:szCs w:val="18"/>
              </w:rPr>
              <w:t>-</w:t>
            </w:r>
          </w:p>
        </w:tc>
        <w:tc>
          <w:tcPr>
            <w:tcW w:w="1137" w:type="dxa"/>
            <w:tcBorders>
              <w:top w:val="single" w:sz="4" w:space="0" w:color="auto"/>
              <w:left w:val="nil"/>
              <w:bottom w:val="single" w:sz="4" w:space="0" w:color="auto"/>
              <w:right w:val="single" w:sz="4" w:space="0" w:color="auto"/>
            </w:tcBorders>
            <w:shd w:val="clear" w:color="auto" w:fill="auto"/>
            <w:noWrap/>
            <w:vAlign w:val="center"/>
          </w:tcPr>
          <w:p w:rsidR="00413DDF" w:rsidRPr="0065459D" w:rsidP="00CB1C05" w14:paraId="69AA7913" w14:textId="77777777">
            <w:pPr>
              <w:pStyle w:val="RTableTextAbt"/>
              <w:rPr>
                <w:highlight w:val="yellow"/>
              </w:rPr>
            </w:pPr>
            <w:r>
              <w:rPr>
                <w:szCs w:val="18"/>
              </w:rPr>
              <w:t>0.</w:t>
            </w:r>
            <w:r w:rsidR="00B85DEB">
              <w:rPr>
                <w:szCs w:val="18"/>
              </w:rPr>
              <w:t>00243</w:t>
            </w:r>
          </w:p>
        </w:tc>
      </w:tr>
      <w:tr w14:paraId="71520F89"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5E9668C3" w14:textId="77777777">
            <w:pPr>
              <w:pStyle w:val="LTableTextAbt"/>
            </w:pPr>
            <w:r>
              <w:rPr>
                <w:szCs w:val="18"/>
              </w:rPr>
              <w:t>Manufacturing</w:t>
            </w:r>
          </w:p>
        </w:tc>
        <w:tc>
          <w:tcPr>
            <w:tcW w:w="990" w:type="dxa"/>
            <w:tcBorders>
              <w:top w:val="nil"/>
              <w:left w:val="nil"/>
              <w:bottom w:val="single" w:sz="4" w:space="0" w:color="auto"/>
              <w:right w:val="single" w:sz="4" w:space="0" w:color="auto"/>
            </w:tcBorders>
            <w:shd w:val="clear" w:color="auto" w:fill="auto"/>
            <w:noWrap/>
            <w:vAlign w:val="center"/>
          </w:tcPr>
          <w:p w:rsidR="00413DDF" w:rsidRPr="00960CD1" w:rsidP="00CB1C05" w14:paraId="4B3DE41F" w14:textId="77777777">
            <w:pPr>
              <w:pStyle w:val="CTableTextAbt"/>
            </w:pPr>
            <w:r>
              <w:t>ONU</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20654697"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6851D3B6"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2633EA8D"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30B9D93F"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64D01E4D"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1F2756B4"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335EBFE"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06AB3662" w14:textId="77777777">
            <w:pPr>
              <w:pStyle w:val="RTableTextAbt"/>
              <w:rPr>
                <w:highlight w:val="yellow"/>
              </w:rPr>
            </w:pPr>
            <w:r>
              <w:rPr>
                <w:szCs w:val="18"/>
              </w:rPr>
              <w:t>-</w:t>
            </w:r>
          </w:p>
        </w:tc>
      </w:tr>
      <w:tr w14:paraId="43ACF80E"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742AF4FA" w14:textId="77777777">
            <w:pPr>
              <w:pStyle w:val="LTableTextAbt"/>
            </w:pPr>
            <w:r>
              <w:rPr>
                <w:szCs w:val="18"/>
              </w:rPr>
              <w:t>Import/Repackage</w:t>
            </w:r>
          </w:p>
        </w:tc>
        <w:tc>
          <w:tcPr>
            <w:tcW w:w="990" w:type="dxa"/>
            <w:tcBorders>
              <w:top w:val="nil"/>
              <w:left w:val="nil"/>
              <w:bottom w:val="single" w:sz="4" w:space="0" w:color="auto"/>
              <w:right w:val="single" w:sz="4" w:space="0" w:color="auto"/>
            </w:tcBorders>
            <w:shd w:val="clear" w:color="auto" w:fill="auto"/>
            <w:noWrap/>
            <w:vAlign w:val="center"/>
          </w:tcPr>
          <w:p w:rsidR="00413DDF" w:rsidRPr="00960CD1" w:rsidP="00CB1C05" w14:paraId="2F04FE8D"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6DA63811"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1CC1E402"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554CFB5" w14:textId="77777777">
            <w:pPr>
              <w:pStyle w:val="RTableTextAbt"/>
              <w:rPr>
                <w:highlight w:val="yellow"/>
              </w:rPr>
            </w:pPr>
            <w:r>
              <w:rPr>
                <w:szCs w:val="18"/>
              </w:rPr>
              <w:t>0.</w:t>
            </w:r>
            <w:r w:rsidR="00B85DEB">
              <w:rPr>
                <w:szCs w:val="18"/>
              </w:rPr>
              <w:t>00100</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31B12853" w14:textId="77777777">
            <w:pPr>
              <w:pStyle w:val="RTableTextAbt"/>
              <w:rPr>
                <w:highlight w:val="yellow"/>
              </w:rPr>
            </w:pPr>
            <w:r>
              <w:rPr>
                <w:szCs w:val="18"/>
              </w:rPr>
              <w:t>0.00342</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7464BC42"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7973473"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EC3FF02"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201AEAC3" w14:textId="77777777">
            <w:pPr>
              <w:pStyle w:val="RTableTextAbt"/>
              <w:rPr>
                <w:highlight w:val="yellow"/>
              </w:rPr>
            </w:pPr>
            <w:r>
              <w:rPr>
                <w:szCs w:val="18"/>
              </w:rPr>
              <w:t>0.</w:t>
            </w:r>
            <w:r w:rsidR="00B85DEB">
              <w:rPr>
                <w:szCs w:val="18"/>
              </w:rPr>
              <w:t>00103</w:t>
            </w:r>
          </w:p>
        </w:tc>
      </w:tr>
      <w:tr w14:paraId="711A034D"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5DB51A49" w14:textId="77777777">
            <w:pPr>
              <w:pStyle w:val="LTableTextAbt"/>
            </w:pPr>
            <w:r>
              <w:rPr>
                <w:szCs w:val="18"/>
              </w:rPr>
              <w:t>Reactant/Intermediate</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07BE3D43"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2840E58B"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5CB2D3CB"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3740BD4" w14:textId="77777777">
            <w:pPr>
              <w:pStyle w:val="RTableTextAbt"/>
              <w:rPr>
                <w:highlight w:val="yellow"/>
              </w:rPr>
            </w:pPr>
            <w:r>
              <w:rPr>
                <w:szCs w:val="18"/>
              </w:rPr>
              <w:t>0.</w:t>
            </w:r>
            <w:r w:rsidR="00B85DEB">
              <w:rPr>
                <w:szCs w:val="18"/>
              </w:rPr>
              <w:t>00084</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25F6B23D" w14:textId="77777777">
            <w:pPr>
              <w:pStyle w:val="RTableTextAbt"/>
              <w:rPr>
                <w:highlight w:val="yellow"/>
              </w:rPr>
            </w:pPr>
            <w:r>
              <w:rPr>
                <w:szCs w:val="18"/>
              </w:rPr>
              <w:t>0.</w:t>
            </w:r>
            <w:r w:rsidR="00B85DEB">
              <w:rPr>
                <w:szCs w:val="18"/>
              </w:rPr>
              <w:t>00399</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420890F" w14:textId="77777777">
            <w:pPr>
              <w:pStyle w:val="RTableTextAbt"/>
              <w:rPr>
                <w:highlight w:val="yellow"/>
              </w:rPr>
            </w:pPr>
            <w:r>
              <w:rPr>
                <w:szCs w:val="18"/>
              </w:rPr>
              <w:t>0.</w:t>
            </w:r>
            <w:r w:rsidR="00B85DEB">
              <w:rPr>
                <w:szCs w:val="18"/>
              </w:rPr>
              <w:t>00890</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6F36AF15" w14:textId="77777777">
            <w:pPr>
              <w:pStyle w:val="RTableTextAbt"/>
              <w:rPr>
                <w:highlight w:val="yellow"/>
              </w:rPr>
            </w:pPr>
            <w:r>
              <w:rPr>
                <w:szCs w:val="18"/>
              </w:rPr>
              <w:t>0.</w:t>
            </w:r>
            <w:r w:rsidR="00B85DEB">
              <w:rPr>
                <w:szCs w:val="18"/>
              </w:rPr>
              <w:t>06383</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1FE7A008"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13F31FDC" w14:textId="77777777">
            <w:pPr>
              <w:pStyle w:val="RTableTextAbt"/>
              <w:rPr>
                <w:highlight w:val="yellow"/>
              </w:rPr>
            </w:pPr>
            <w:r>
              <w:rPr>
                <w:szCs w:val="18"/>
              </w:rPr>
              <w:t>0.</w:t>
            </w:r>
            <w:r w:rsidR="00B85DEB">
              <w:rPr>
                <w:szCs w:val="18"/>
              </w:rPr>
              <w:t>00243</w:t>
            </w:r>
          </w:p>
        </w:tc>
      </w:tr>
      <w:tr w14:paraId="6CE77D74" w14:textId="77777777" w:rsidTr="007D2940">
        <w:tblPrEx>
          <w:tblW w:w="12870" w:type="dxa"/>
          <w:tblLayout w:type="fixed"/>
          <w:tblLook w:val="04A0"/>
        </w:tblPrEx>
        <w:trPr>
          <w:trHeight w:val="270"/>
        </w:trPr>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3DDF" w:rsidRPr="00960CD1" w:rsidP="00CB1C05" w14:paraId="0DFD8CA6" w14:textId="77777777">
            <w:pPr>
              <w:pStyle w:val="LTableTextAbt"/>
            </w:pPr>
            <w:r>
              <w:rPr>
                <w:szCs w:val="18"/>
              </w:rPr>
              <w:t>Reactant/Intermediate</w:t>
            </w:r>
          </w:p>
        </w:tc>
        <w:tc>
          <w:tcPr>
            <w:tcW w:w="990" w:type="dxa"/>
            <w:tcBorders>
              <w:top w:val="nil"/>
              <w:left w:val="nil"/>
              <w:bottom w:val="single" w:sz="4" w:space="0" w:color="auto"/>
              <w:right w:val="single" w:sz="4" w:space="0" w:color="auto"/>
            </w:tcBorders>
            <w:shd w:val="clear" w:color="auto" w:fill="auto"/>
            <w:noWrap/>
            <w:vAlign w:val="center"/>
          </w:tcPr>
          <w:p w:rsidR="00413DDF" w:rsidRPr="00960CD1" w:rsidP="00CB1C05" w14:paraId="53097087" w14:textId="77777777">
            <w:pPr>
              <w:pStyle w:val="CTableTextAbt"/>
            </w:pPr>
            <w:r>
              <w:t>ONU</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2C2EDC09"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1CBC1BD0"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7783CC88"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164A72AC"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11DEE4D"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344BD431"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C183BEF"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28C01B63" w14:textId="77777777">
            <w:pPr>
              <w:pStyle w:val="RTableTextAbt"/>
              <w:rPr>
                <w:highlight w:val="yellow"/>
              </w:rPr>
            </w:pPr>
            <w:r>
              <w:rPr>
                <w:szCs w:val="18"/>
              </w:rPr>
              <w:t>-</w:t>
            </w:r>
          </w:p>
        </w:tc>
      </w:tr>
      <w:tr w14:paraId="2B14596A"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07C4B8D7" w14:textId="77777777">
            <w:pPr>
              <w:pStyle w:val="LTableTextAbt"/>
            </w:pPr>
            <w:r>
              <w:rPr>
                <w:szCs w:val="18"/>
              </w:rPr>
              <w:t>Processing Aid in Petrochemical Manufacturing</w:t>
            </w:r>
          </w:p>
        </w:tc>
        <w:tc>
          <w:tcPr>
            <w:tcW w:w="990" w:type="dxa"/>
            <w:tcBorders>
              <w:top w:val="nil"/>
              <w:left w:val="nil"/>
              <w:bottom w:val="single" w:sz="4" w:space="0" w:color="auto"/>
              <w:right w:val="single" w:sz="4" w:space="0" w:color="auto"/>
            </w:tcBorders>
            <w:shd w:val="clear" w:color="auto" w:fill="auto"/>
            <w:noWrap/>
            <w:vAlign w:val="center"/>
          </w:tcPr>
          <w:p w:rsidR="00413DDF" w:rsidRPr="00960CD1" w:rsidP="00CB1C05" w14:paraId="20F3C096"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423001F9"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46C8923C"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179EED67" w14:textId="77777777">
            <w:pPr>
              <w:pStyle w:val="RTableTextAbt"/>
              <w:rPr>
                <w:highlight w:val="yellow"/>
              </w:rPr>
            </w:pPr>
            <w:r>
              <w:rPr>
                <w:szCs w:val="18"/>
              </w:rPr>
              <w:t>0.</w:t>
            </w:r>
            <w:r w:rsidR="00B85DEB">
              <w:rPr>
                <w:szCs w:val="18"/>
              </w:rPr>
              <w:t>00078</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47064795" w14:textId="77777777">
            <w:pPr>
              <w:pStyle w:val="RTableTextAbt"/>
              <w:rPr>
                <w:highlight w:val="yellow"/>
              </w:rPr>
            </w:pPr>
            <w:r>
              <w:rPr>
                <w:szCs w:val="18"/>
              </w:rPr>
              <w:t>0.</w:t>
            </w:r>
            <w:r w:rsidR="00B85DEB">
              <w:rPr>
                <w:szCs w:val="18"/>
              </w:rPr>
              <w:t>00387</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6F4FDB0" w14:textId="77777777">
            <w:pPr>
              <w:pStyle w:val="RTableTextAbt"/>
              <w:rPr>
                <w:highlight w:val="yellow"/>
              </w:rPr>
            </w:pPr>
            <w:r>
              <w:rPr>
                <w:szCs w:val="18"/>
              </w:rPr>
              <w:t>0.00845</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FB52B9F" w14:textId="77777777">
            <w:pPr>
              <w:pStyle w:val="RTableTextAbt"/>
              <w:rPr>
                <w:highlight w:val="yellow"/>
              </w:rPr>
            </w:pPr>
            <w:r>
              <w:rPr>
                <w:szCs w:val="18"/>
              </w:rPr>
              <w:t>0.01522</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34572EB5"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0FA79539" w14:textId="77777777">
            <w:pPr>
              <w:pStyle w:val="RTableTextAbt"/>
              <w:rPr>
                <w:highlight w:val="yellow"/>
              </w:rPr>
            </w:pPr>
            <w:r>
              <w:rPr>
                <w:szCs w:val="18"/>
              </w:rPr>
              <w:t>0.</w:t>
            </w:r>
            <w:r w:rsidR="00B85DEB">
              <w:rPr>
                <w:szCs w:val="18"/>
              </w:rPr>
              <w:t>00056</w:t>
            </w:r>
          </w:p>
        </w:tc>
      </w:tr>
      <w:tr w14:paraId="3BA319A3"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46B709B4" w14:textId="77777777">
            <w:pPr>
              <w:pStyle w:val="LTableTextAbt"/>
            </w:pPr>
            <w:r>
              <w:rPr>
                <w:szCs w:val="18"/>
              </w:rPr>
              <w:t>Production of Maskant for Chemical Milling</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76FC2231"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41B8AFE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654125BB"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F515798" w14:textId="77777777">
            <w:pPr>
              <w:pStyle w:val="RTableTextAbt"/>
              <w:rPr>
                <w:highlight w:val="yellow"/>
              </w:rPr>
            </w:pPr>
            <w:r>
              <w:rPr>
                <w:szCs w:val="18"/>
              </w:rPr>
              <w:t>0.</w:t>
            </w:r>
            <w:r w:rsidR="00B85DEB">
              <w:rPr>
                <w:szCs w:val="18"/>
              </w:rPr>
              <w:t>00088</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3E9A21D5" w14:textId="77777777">
            <w:pPr>
              <w:pStyle w:val="RTableTextAbt"/>
              <w:rPr>
                <w:highlight w:val="yellow"/>
              </w:rPr>
            </w:pPr>
            <w:r>
              <w:rPr>
                <w:szCs w:val="18"/>
              </w:rPr>
              <w:t>0.00319</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3A10CA63"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313101EC"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02378ED"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2BE2ECCC" w14:textId="77777777">
            <w:pPr>
              <w:pStyle w:val="RTableTextAbt"/>
              <w:rPr>
                <w:highlight w:val="yellow"/>
              </w:rPr>
            </w:pPr>
            <w:r>
              <w:rPr>
                <w:szCs w:val="18"/>
              </w:rPr>
              <w:t>0.</w:t>
            </w:r>
            <w:r w:rsidR="00B85DEB">
              <w:rPr>
                <w:szCs w:val="18"/>
              </w:rPr>
              <w:t>00087</w:t>
            </w:r>
          </w:p>
        </w:tc>
      </w:tr>
      <w:tr w14:paraId="07E7D279"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7B1B5FA6" w14:textId="77777777">
            <w:pPr>
              <w:pStyle w:val="LTableTextAbt"/>
            </w:pPr>
            <w:r>
              <w:rPr>
                <w:szCs w:val="18"/>
              </w:rPr>
              <w:t>Use as Maskant for Chemical Milling</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6431508C"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52EC04C4"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437FC159"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17294DA0" w14:textId="77777777">
            <w:pPr>
              <w:pStyle w:val="RTableTextAbt"/>
              <w:rPr>
                <w:highlight w:val="yellow"/>
              </w:rPr>
            </w:pPr>
            <w:r>
              <w:rPr>
                <w:szCs w:val="18"/>
              </w:rPr>
              <w:t>0.</w:t>
            </w:r>
            <w:r w:rsidR="00B85DEB">
              <w:rPr>
                <w:szCs w:val="18"/>
              </w:rPr>
              <w:t>00118</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2693A1E2" w14:textId="77777777">
            <w:pPr>
              <w:pStyle w:val="RTableTextAbt"/>
              <w:rPr>
                <w:highlight w:val="yellow"/>
              </w:rPr>
            </w:pPr>
            <w:r>
              <w:rPr>
                <w:szCs w:val="18"/>
              </w:rPr>
              <w:t>0.</w:t>
            </w:r>
            <w:r w:rsidR="00B85DEB">
              <w:rPr>
                <w:szCs w:val="18"/>
              </w:rPr>
              <w:t>00459</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8B61BC5" w14:textId="77777777">
            <w:pPr>
              <w:pStyle w:val="RTableTextAbt"/>
              <w:rPr>
                <w:highlight w:val="yellow"/>
              </w:rPr>
            </w:pPr>
            <w:r>
              <w:rPr>
                <w:szCs w:val="18"/>
              </w:rPr>
              <w:t>0.</w:t>
            </w:r>
            <w:r w:rsidR="00B85DEB">
              <w:rPr>
                <w:szCs w:val="18"/>
              </w:rPr>
              <w:t>01019</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D53FEAD" w14:textId="77777777">
            <w:pPr>
              <w:pStyle w:val="RTableTextAbt"/>
              <w:rPr>
                <w:highlight w:val="yellow"/>
              </w:rPr>
            </w:pPr>
            <w:r>
              <w:rPr>
                <w:szCs w:val="18"/>
              </w:rPr>
              <w:t>0.</w:t>
            </w:r>
            <w:r w:rsidR="00B85DEB">
              <w:rPr>
                <w:szCs w:val="18"/>
              </w:rPr>
              <w:t>06075</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2A5E0FD6" w14:textId="77777777">
            <w:pPr>
              <w:pStyle w:val="RTableTextAbt"/>
              <w:rPr>
                <w:highlight w:val="yellow"/>
              </w:rPr>
            </w:pPr>
            <w:r>
              <w:rPr>
                <w:szCs w:val="18"/>
              </w:rPr>
              <w:t>0.69421</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7592482D" w14:textId="77777777">
            <w:pPr>
              <w:pStyle w:val="RTableTextAbt"/>
              <w:rPr>
                <w:highlight w:val="yellow"/>
              </w:rPr>
            </w:pPr>
            <w:r>
              <w:rPr>
                <w:szCs w:val="18"/>
              </w:rPr>
              <w:t>0.</w:t>
            </w:r>
            <w:r w:rsidR="00B85DEB">
              <w:rPr>
                <w:szCs w:val="18"/>
              </w:rPr>
              <w:t>03283</w:t>
            </w:r>
          </w:p>
        </w:tc>
      </w:tr>
      <w:tr w14:paraId="4A4854E9"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638223A0" w14:textId="77777777">
            <w:pPr>
              <w:pStyle w:val="LTableTextAbt"/>
            </w:pPr>
            <w:r>
              <w:rPr>
                <w:szCs w:val="18"/>
              </w:rPr>
              <w:t>Use as Maskant for Chemical Milling</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129DAFC2" w14:textId="77777777">
            <w:pPr>
              <w:pStyle w:val="CTableTextAbt"/>
            </w:pPr>
            <w:r>
              <w:t>ONU</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466C57E7"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45751C1F"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38C4BDFC" w14:textId="77777777">
            <w:pPr>
              <w:pStyle w:val="RTableTextAbt"/>
              <w:rPr>
                <w:highlight w:val="yellow"/>
              </w:rPr>
            </w:pPr>
            <w:r>
              <w:rPr>
                <w:szCs w:val="18"/>
              </w:rPr>
              <w:t>0.</w:t>
            </w:r>
            <w:r w:rsidR="00B85DEB">
              <w:rPr>
                <w:szCs w:val="18"/>
              </w:rPr>
              <w:t>00172</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6EB93586" w14:textId="77777777">
            <w:pPr>
              <w:pStyle w:val="RTableTextAbt"/>
              <w:rPr>
                <w:highlight w:val="yellow"/>
              </w:rPr>
            </w:pPr>
            <w:r>
              <w:rPr>
                <w:szCs w:val="18"/>
              </w:rPr>
              <w:t>0.00377</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24752BC"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153DD648"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05255C9"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71B1BA63" w14:textId="77777777">
            <w:pPr>
              <w:pStyle w:val="RTableTextAbt"/>
              <w:rPr>
                <w:highlight w:val="yellow"/>
              </w:rPr>
            </w:pPr>
            <w:r>
              <w:rPr>
                <w:szCs w:val="18"/>
              </w:rPr>
              <w:t>0.</w:t>
            </w:r>
            <w:r w:rsidR="00B85DEB">
              <w:rPr>
                <w:szCs w:val="18"/>
              </w:rPr>
              <w:t>00225</w:t>
            </w:r>
          </w:p>
        </w:tc>
      </w:tr>
      <w:tr w14:paraId="1C33EE22"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53EE5AEA" w14:textId="77777777">
            <w:pPr>
              <w:pStyle w:val="LTableTextAbt"/>
            </w:pPr>
            <w:r>
              <w:rPr>
                <w:szCs w:val="18"/>
              </w:rPr>
              <w:t>Vapor Degreasing: Open Top Vapor Degreasing (OTVD)</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7A22AEE7"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1F9CC357"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5BFE97FA"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1193493" w14:textId="77777777">
            <w:pPr>
              <w:pStyle w:val="RTableTextAbt"/>
              <w:rPr>
                <w:highlight w:val="yellow"/>
              </w:rPr>
            </w:pPr>
            <w:r>
              <w:rPr>
                <w:szCs w:val="18"/>
              </w:rPr>
              <w:t>0.</w:t>
            </w:r>
            <w:r w:rsidR="00B85DEB">
              <w:rPr>
                <w:szCs w:val="18"/>
              </w:rPr>
              <w:t>00127</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4F02D4AD" w14:textId="77777777">
            <w:pPr>
              <w:pStyle w:val="RTableTextAbt"/>
              <w:rPr>
                <w:highlight w:val="yellow"/>
              </w:rPr>
            </w:pPr>
            <w:r>
              <w:rPr>
                <w:szCs w:val="18"/>
              </w:rPr>
              <w:t>0.</w:t>
            </w:r>
            <w:r w:rsidR="00B85DEB">
              <w:rPr>
                <w:szCs w:val="18"/>
              </w:rPr>
              <w:t>00471</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3AA5D28E" w14:textId="77777777">
            <w:pPr>
              <w:pStyle w:val="RTableTextAbt"/>
              <w:rPr>
                <w:highlight w:val="yellow"/>
              </w:rPr>
            </w:pPr>
            <w:r>
              <w:rPr>
                <w:szCs w:val="18"/>
              </w:rPr>
              <w:t>0.</w:t>
            </w:r>
            <w:r w:rsidR="00B85DEB">
              <w:rPr>
                <w:szCs w:val="18"/>
              </w:rPr>
              <w:t>01044</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68B6609" w14:textId="77777777">
            <w:pPr>
              <w:pStyle w:val="RTableTextAbt"/>
              <w:rPr>
                <w:highlight w:val="yellow"/>
              </w:rPr>
            </w:pPr>
            <w:r>
              <w:rPr>
                <w:szCs w:val="18"/>
              </w:rPr>
              <w:t>0.</w:t>
            </w:r>
            <w:r w:rsidR="00B85DEB">
              <w:rPr>
                <w:szCs w:val="18"/>
              </w:rPr>
              <w:t>04917</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2CD60F95" w14:textId="77777777">
            <w:pPr>
              <w:pStyle w:val="RTableTextAbt"/>
              <w:rPr>
                <w:highlight w:val="yellow"/>
              </w:rPr>
            </w:pPr>
            <w:r>
              <w:rPr>
                <w:szCs w:val="18"/>
              </w:rPr>
              <w:t>0.32960</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2B209654" w14:textId="77777777">
            <w:pPr>
              <w:pStyle w:val="RTableTextAbt"/>
              <w:rPr>
                <w:highlight w:val="yellow"/>
              </w:rPr>
            </w:pPr>
            <w:r>
              <w:rPr>
                <w:szCs w:val="18"/>
              </w:rPr>
              <w:t>0.</w:t>
            </w:r>
            <w:r w:rsidR="00B85DEB">
              <w:rPr>
                <w:szCs w:val="18"/>
              </w:rPr>
              <w:t>01755</w:t>
            </w:r>
          </w:p>
        </w:tc>
      </w:tr>
      <w:tr w14:paraId="5DDAE675"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0F434B1F" w14:textId="77777777">
            <w:pPr>
              <w:pStyle w:val="LTableTextAbt"/>
            </w:pPr>
            <w:r>
              <w:rPr>
                <w:szCs w:val="18"/>
              </w:rPr>
              <w:t>Vapor Degreasing: Open Top Vapor Degreasing (OTVD)</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23A5A3A7" w14:textId="77777777">
            <w:pPr>
              <w:pStyle w:val="CTableTextAbt"/>
            </w:pPr>
            <w:r>
              <w:t>ONU</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24840AC5"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789DFDE1"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6021AA88" w14:textId="77777777">
            <w:pPr>
              <w:pStyle w:val="RTableTextAbt"/>
              <w:rPr>
                <w:highlight w:val="yellow"/>
              </w:rPr>
            </w:pPr>
            <w:r>
              <w:rPr>
                <w:szCs w:val="18"/>
              </w:rPr>
              <w:t>0.</w:t>
            </w:r>
            <w:r w:rsidR="00B85DEB">
              <w:rPr>
                <w:szCs w:val="18"/>
              </w:rPr>
              <w:t>00108</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0697FEBF" w14:textId="77777777">
            <w:pPr>
              <w:pStyle w:val="RTableTextAbt"/>
              <w:rPr>
                <w:highlight w:val="yellow"/>
              </w:rPr>
            </w:pPr>
            <w:r>
              <w:rPr>
                <w:szCs w:val="18"/>
              </w:rPr>
              <w:t>0.</w:t>
            </w:r>
            <w:r w:rsidR="00B85DEB">
              <w:rPr>
                <w:szCs w:val="18"/>
              </w:rPr>
              <w:t>00432</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1014A8FA" w14:textId="77777777">
            <w:pPr>
              <w:pStyle w:val="RTableTextAbt"/>
              <w:rPr>
                <w:highlight w:val="yellow"/>
              </w:rPr>
            </w:pPr>
            <w:r>
              <w:rPr>
                <w:szCs w:val="18"/>
              </w:rPr>
              <w:t>0.00952</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3A32C28" w14:textId="77777777">
            <w:pPr>
              <w:pStyle w:val="RTableTextAbt"/>
              <w:rPr>
                <w:highlight w:val="yellow"/>
              </w:rPr>
            </w:pPr>
            <w:r>
              <w:rPr>
                <w:szCs w:val="18"/>
              </w:rPr>
              <w:t>0.02353</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25E1A9E3"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5D3F3B83" w14:textId="77777777">
            <w:pPr>
              <w:pStyle w:val="RTableTextAbt"/>
              <w:rPr>
                <w:highlight w:val="yellow"/>
              </w:rPr>
            </w:pPr>
            <w:r>
              <w:rPr>
                <w:szCs w:val="18"/>
              </w:rPr>
              <w:t>0.</w:t>
            </w:r>
            <w:r w:rsidR="00B85DEB">
              <w:rPr>
                <w:szCs w:val="18"/>
              </w:rPr>
              <w:t>00289</w:t>
            </w:r>
          </w:p>
        </w:tc>
      </w:tr>
      <w:tr w14:paraId="3B7DC961"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31C7F67D" w14:textId="77777777">
            <w:pPr>
              <w:pStyle w:val="LTableTextAbt"/>
            </w:pPr>
            <w:r>
              <w:rPr>
                <w:szCs w:val="18"/>
              </w:rPr>
              <w:t>Vapor Degreasing: Enclosed Vapor Degreasing (EVD)</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5F47E709"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64772500"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49D35DF2"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CC7EACC" w14:textId="77777777">
            <w:pPr>
              <w:pStyle w:val="RTableTextAbt"/>
              <w:rPr>
                <w:highlight w:val="yellow"/>
              </w:rPr>
            </w:pPr>
            <w:r>
              <w:rPr>
                <w:szCs w:val="18"/>
              </w:rPr>
              <w:t>0.00042</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2C8784CE"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65FE8D81"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71877051"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73ECC730"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5DA26EB4" w14:textId="77777777">
            <w:pPr>
              <w:pStyle w:val="RTableTextAbt"/>
              <w:rPr>
                <w:highlight w:val="yellow"/>
              </w:rPr>
            </w:pPr>
            <w:r>
              <w:rPr>
                <w:szCs w:val="18"/>
              </w:rPr>
              <w:t>0.00008</w:t>
            </w:r>
          </w:p>
        </w:tc>
      </w:tr>
      <w:tr w14:paraId="33DA7CAB"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63A36DD8" w14:textId="77777777">
            <w:pPr>
              <w:pStyle w:val="LTableTextAbt"/>
            </w:pPr>
            <w:r>
              <w:rPr>
                <w:szCs w:val="18"/>
              </w:rPr>
              <w:t>Vapor Degreasing: Enclosed Vapor Degreasing (EVD)</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0FB9EEFC" w14:textId="77777777">
            <w:pPr>
              <w:pStyle w:val="CTableTextAbt"/>
            </w:pPr>
            <w:r>
              <w:t>ONU</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6B11E22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281E039B"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227D1A84"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346EFF30"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2140A7FC"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8793654"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6D260ECD"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6812C9F4" w14:textId="77777777">
            <w:pPr>
              <w:pStyle w:val="RTableTextAbt"/>
              <w:rPr>
                <w:highlight w:val="yellow"/>
              </w:rPr>
            </w:pPr>
            <w:r>
              <w:rPr>
                <w:szCs w:val="18"/>
              </w:rPr>
              <w:t>-</w:t>
            </w:r>
          </w:p>
        </w:tc>
      </w:tr>
      <w:tr w14:paraId="664A091F"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5FED7C98" w14:textId="77777777">
            <w:pPr>
              <w:pStyle w:val="LTableTextAbt"/>
            </w:pPr>
            <w:r>
              <w:rPr>
                <w:szCs w:val="18"/>
              </w:rPr>
              <w:t>Vapor Degreasing: Conveyorized Vapor Degreasing (CVD)</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34D1B035"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6B61A4B0"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1BF7E010"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F5B7D7D"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43E9D650"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7CCF93D9"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267F567" w14:textId="77777777">
            <w:pPr>
              <w:pStyle w:val="RTableTextAbt"/>
              <w:rPr>
                <w:highlight w:val="yellow"/>
              </w:rPr>
            </w:pPr>
            <w:r>
              <w:rPr>
                <w:szCs w:val="18"/>
              </w:rPr>
              <w:t>0.</w:t>
            </w:r>
            <w:r w:rsidR="00B85DEB">
              <w:rPr>
                <w:szCs w:val="18"/>
              </w:rPr>
              <w:t>16036</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293E36C7" w14:textId="77777777">
            <w:pPr>
              <w:pStyle w:val="RTableTextAbt"/>
              <w:rPr>
                <w:highlight w:val="yellow"/>
              </w:rPr>
            </w:pPr>
            <w:r>
              <w:rPr>
                <w:szCs w:val="18"/>
              </w:rPr>
              <w:t>0.34544</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52C83946" w14:textId="77777777">
            <w:pPr>
              <w:pStyle w:val="RTableTextAbt"/>
              <w:rPr>
                <w:highlight w:val="yellow"/>
              </w:rPr>
            </w:pPr>
            <w:r>
              <w:rPr>
                <w:szCs w:val="18"/>
              </w:rPr>
              <w:t>0.</w:t>
            </w:r>
            <w:r w:rsidR="00B85DEB">
              <w:rPr>
                <w:szCs w:val="18"/>
              </w:rPr>
              <w:t>17331</w:t>
            </w:r>
          </w:p>
        </w:tc>
      </w:tr>
      <w:tr w14:paraId="3D5BBBA2"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414CCA2C" w14:textId="77777777">
            <w:pPr>
              <w:pStyle w:val="LTableTextAbt"/>
            </w:pPr>
            <w:r>
              <w:rPr>
                <w:szCs w:val="18"/>
              </w:rPr>
              <w:t>Vapor Degreasing: Conveyorized Vapor Degreasing (CVD)</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39F4C0A4" w14:textId="77777777">
            <w:pPr>
              <w:pStyle w:val="CTableTextAbt"/>
            </w:pPr>
            <w:r>
              <w:t>ONU</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7D8F386E"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7A74C087"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6C0B02E3"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7D7AA470"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65036521"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E4B9A59" w14:textId="77777777">
            <w:pPr>
              <w:pStyle w:val="RTableTextAbt"/>
              <w:rPr>
                <w:highlight w:val="yellow"/>
              </w:rPr>
            </w:pPr>
            <w:r>
              <w:rPr>
                <w:szCs w:val="18"/>
              </w:rPr>
              <w:t>0.</w:t>
            </w:r>
            <w:r w:rsidR="00B85DEB">
              <w:rPr>
                <w:szCs w:val="18"/>
              </w:rPr>
              <w:t>09518</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456D2FBC" w14:textId="77777777">
            <w:pPr>
              <w:pStyle w:val="RTableTextAbt"/>
              <w:rPr>
                <w:highlight w:val="yellow"/>
              </w:rPr>
            </w:pPr>
            <w:r>
              <w:rPr>
                <w:szCs w:val="18"/>
              </w:rPr>
              <w:t>0.31285</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08CD0C40" w14:textId="77777777">
            <w:pPr>
              <w:pStyle w:val="RTableTextAbt"/>
              <w:rPr>
                <w:highlight w:val="yellow"/>
              </w:rPr>
            </w:pPr>
            <w:r>
              <w:rPr>
                <w:szCs w:val="18"/>
              </w:rPr>
              <w:t>0.</w:t>
            </w:r>
            <w:r w:rsidR="00B85DEB">
              <w:rPr>
                <w:szCs w:val="18"/>
              </w:rPr>
              <w:t>09736</w:t>
            </w:r>
          </w:p>
        </w:tc>
      </w:tr>
      <w:tr w14:paraId="39E8B084"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0339FB2A" w14:textId="77777777">
            <w:pPr>
              <w:pStyle w:val="LTableTextAbt"/>
            </w:pPr>
            <w:r>
              <w:rPr>
                <w:szCs w:val="18"/>
              </w:rPr>
              <w:t>Recycling and Disposal</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413DDF" w:rsidRPr="00960CD1" w:rsidP="00CB1C05" w14:paraId="62652E68"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5EB235CE"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960CD1" w:rsidP="00CB1C05" w14:paraId="75C71180"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70F74A64" w14:textId="77777777">
            <w:pPr>
              <w:pStyle w:val="RTableTextAbt"/>
              <w:rPr>
                <w:highlight w:val="yellow"/>
              </w:rPr>
            </w:pPr>
            <w:r>
              <w:rPr>
                <w:szCs w:val="18"/>
              </w:rPr>
              <w:t>0.</w:t>
            </w:r>
            <w:r w:rsidR="00B85DEB">
              <w:rPr>
                <w:szCs w:val="18"/>
              </w:rPr>
              <w:t>00090</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59EDD7EF"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1481E489"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56292725"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413DDF" w:rsidRPr="0065459D" w:rsidP="00CB1C05" w14:paraId="03CFAC4F"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413DDF" w:rsidRPr="0065459D" w:rsidP="00CB1C05" w14:paraId="5111FB76" w14:textId="77777777">
            <w:pPr>
              <w:pStyle w:val="RTableTextAbt"/>
              <w:rPr>
                <w:highlight w:val="yellow"/>
              </w:rPr>
            </w:pPr>
            <w:r>
              <w:rPr>
                <w:szCs w:val="18"/>
              </w:rPr>
              <w:t>0.</w:t>
            </w:r>
            <w:r w:rsidR="00B85DEB">
              <w:rPr>
                <w:szCs w:val="18"/>
              </w:rPr>
              <w:t>00004</w:t>
            </w:r>
          </w:p>
        </w:tc>
      </w:tr>
      <w:tr w14:paraId="1D69116A" w14:textId="77777777" w:rsidTr="00F65C52">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bottom"/>
          </w:tcPr>
          <w:p w:rsidR="00390586" w:rsidRPr="00960CD1" w:rsidP="00CB1C05" w14:paraId="2EC878D8"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390586" w:rsidRPr="00960CD1" w:rsidP="00CB1C05" w14:paraId="5BD0B57B"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390586" w:rsidRPr="00960CD1" w:rsidP="00CB1C05" w14:paraId="70CF26AB"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960CD1" w:rsidP="00CB1C05" w14:paraId="560B590B"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0C63DCA2" w14:textId="77777777">
            <w:pPr>
              <w:pStyle w:val="RTableTextAbt"/>
              <w:rPr>
                <w:highlight w:val="yellow"/>
              </w:rPr>
            </w:pPr>
            <w:r>
              <w:rPr>
                <w:szCs w:val="18"/>
              </w:rPr>
              <w:t>0.00088</w:t>
            </w:r>
          </w:p>
        </w:tc>
        <w:tc>
          <w:tcPr>
            <w:tcW w:w="1137" w:type="dxa"/>
            <w:tcBorders>
              <w:top w:val="nil"/>
              <w:left w:val="nil"/>
              <w:bottom w:val="single" w:sz="4" w:space="0" w:color="auto"/>
              <w:right w:val="single" w:sz="4" w:space="0" w:color="auto"/>
            </w:tcBorders>
            <w:shd w:val="clear" w:color="auto" w:fill="auto"/>
            <w:noWrap/>
            <w:vAlign w:val="center"/>
          </w:tcPr>
          <w:p w:rsidR="00390586" w:rsidRPr="0065459D" w:rsidP="00CB1C05" w14:paraId="6E13D9F6" w14:textId="77777777">
            <w:pPr>
              <w:pStyle w:val="RTableTextAbt"/>
              <w:rPr>
                <w:highlight w:val="yellow"/>
              </w:rPr>
            </w:pPr>
            <w:r>
              <w:rPr>
                <w:szCs w:val="18"/>
              </w:rPr>
              <w:t>0.00319</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0A9DAB88"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5DCA28F1"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2F9189A8"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390586" w:rsidRPr="0065459D" w:rsidP="00CB1C05" w14:paraId="7D5ABF47" w14:textId="77777777">
            <w:pPr>
              <w:pStyle w:val="RTableTextAbt"/>
              <w:rPr>
                <w:highlight w:val="yellow"/>
              </w:rPr>
            </w:pPr>
            <w:r>
              <w:rPr>
                <w:szCs w:val="18"/>
              </w:rPr>
              <w:t>0.00087</w:t>
            </w:r>
          </w:p>
        </w:tc>
      </w:tr>
      <w:tr w14:paraId="2CC06C52" w14:textId="77777777" w:rsidTr="00F65C52">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bottom"/>
          </w:tcPr>
          <w:p w:rsidR="00390586" w:rsidRPr="00960CD1" w:rsidP="00CB1C05" w14:paraId="62CDC47B" w14:textId="77777777">
            <w:pPr>
              <w:pStyle w:val="LTableTextAbt"/>
            </w:pPr>
            <w:r w:rsidRPr="00775537">
              <w:rPr>
                <w:szCs w:val="18"/>
              </w:rPr>
              <w:t xml:space="preserve">Incorporation into Other Formulation, Mixture, and </w:t>
            </w:r>
            <w:r w:rsidR="007A0C4C">
              <w:rPr>
                <w:szCs w:val="18"/>
              </w:rPr>
              <w:t>Reaction Products (Aerosol)</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390586" w:rsidRPr="00960CD1" w:rsidP="00CB1C05" w14:paraId="0AF78CA3"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390586" w:rsidRPr="00960CD1" w:rsidP="00CB1C05" w14:paraId="55DAF68C"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960CD1" w:rsidP="00CB1C05" w14:paraId="4C312E94"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15D4B5D1"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390586" w:rsidRPr="0065459D" w:rsidP="00CB1C05" w14:paraId="1C4FC26F" w14:textId="77777777">
            <w:pPr>
              <w:pStyle w:val="RTableTextAbt"/>
              <w:rPr>
                <w:highlight w:val="yellow"/>
              </w:rPr>
            </w:pPr>
            <w:r>
              <w:rPr>
                <w:szCs w:val="18"/>
              </w:rPr>
              <w:t>0.00574</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3AE2D5F2" w14:textId="77777777">
            <w:pPr>
              <w:pStyle w:val="RTableTextAbt"/>
              <w:rPr>
                <w:highlight w:val="yellow"/>
              </w:rPr>
            </w:pPr>
            <w:r>
              <w:rPr>
                <w:szCs w:val="18"/>
              </w:rPr>
              <w:t>0.01109</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2B36728B" w14:textId="77777777">
            <w:pPr>
              <w:pStyle w:val="RTableTextAbt"/>
              <w:rPr>
                <w:highlight w:val="yellow"/>
              </w:rPr>
            </w:pPr>
            <w:r>
              <w:rPr>
                <w:szCs w:val="18"/>
              </w:rPr>
              <w:t>0.03024</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62D4F8DD"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390586" w:rsidRPr="0065459D" w:rsidP="00CB1C05" w14:paraId="1F5C233C" w14:textId="77777777">
            <w:pPr>
              <w:pStyle w:val="RTableTextAbt"/>
              <w:rPr>
                <w:highlight w:val="yellow"/>
              </w:rPr>
            </w:pPr>
            <w:r>
              <w:rPr>
                <w:szCs w:val="18"/>
              </w:rPr>
              <w:t>0.02292</w:t>
            </w:r>
          </w:p>
        </w:tc>
      </w:tr>
      <w:tr w14:paraId="1FAE6037" w14:textId="77777777" w:rsidTr="00F65C52">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bottom"/>
          </w:tcPr>
          <w:p w:rsidR="00390586" w:rsidRPr="00960CD1" w:rsidP="00CB1C05" w14:paraId="6D08501E" w14:textId="77777777">
            <w:pPr>
              <w:pStyle w:val="LTableTextAbt"/>
            </w:pPr>
            <w:r w:rsidRPr="00775537">
              <w:rPr>
                <w:szCs w:val="18"/>
              </w:rPr>
              <w:t xml:space="preserve">Incorporation into Other Formulation, Mixture, and </w:t>
            </w:r>
            <w:r w:rsidR="007A0C4C">
              <w:rPr>
                <w:szCs w:val="18"/>
              </w:rPr>
              <w:t>Reaction Products (Other)</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390586" w:rsidRPr="00960CD1" w:rsidP="00CB1C05" w14:paraId="72F66FEE"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390586" w:rsidRPr="00960CD1" w:rsidP="00CB1C05" w14:paraId="7330DFFD"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960CD1" w:rsidP="00CB1C05" w14:paraId="350DE7B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717F4C97" w14:textId="77777777">
            <w:pPr>
              <w:pStyle w:val="RTableTextAbt"/>
              <w:rPr>
                <w:highlight w:val="yellow"/>
              </w:rPr>
            </w:pPr>
            <w:r>
              <w:rPr>
                <w:szCs w:val="18"/>
              </w:rPr>
              <w:t>0.00088</w:t>
            </w:r>
          </w:p>
        </w:tc>
        <w:tc>
          <w:tcPr>
            <w:tcW w:w="1137" w:type="dxa"/>
            <w:tcBorders>
              <w:top w:val="nil"/>
              <w:left w:val="nil"/>
              <w:bottom w:val="single" w:sz="4" w:space="0" w:color="auto"/>
              <w:right w:val="single" w:sz="4" w:space="0" w:color="auto"/>
            </w:tcBorders>
            <w:shd w:val="clear" w:color="auto" w:fill="auto"/>
            <w:noWrap/>
            <w:vAlign w:val="center"/>
          </w:tcPr>
          <w:p w:rsidR="00390586" w:rsidRPr="0065459D" w:rsidP="00CB1C05" w14:paraId="3BAA3963" w14:textId="77777777">
            <w:pPr>
              <w:pStyle w:val="RTableTextAbt"/>
              <w:rPr>
                <w:highlight w:val="yellow"/>
              </w:rPr>
            </w:pPr>
            <w:r>
              <w:rPr>
                <w:szCs w:val="18"/>
              </w:rPr>
              <w:t>0.00319</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0C68609D"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1B4F0BC1"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390586" w:rsidRPr="0065459D" w:rsidP="00CB1C05" w14:paraId="42829EBD"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390586" w:rsidRPr="0065459D" w:rsidP="00CB1C05" w14:paraId="28109845" w14:textId="77777777">
            <w:pPr>
              <w:pStyle w:val="RTableTextAbt"/>
              <w:rPr>
                <w:highlight w:val="yellow"/>
              </w:rPr>
            </w:pPr>
            <w:r>
              <w:rPr>
                <w:szCs w:val="18"/>
              </w:rPr>
              <w:t>0.00087</w:t>
            </w:r>
          </w:p>
        </w:tc>
      </w:tr>
      <w:tr w14:paraId="4C9804C8"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7FADECF4" w14:textId="77777777">
            <w:pPr>
              <w:pStyle w:val="LTableTextAbt"/>
            </w:pPr>
            <w:r>
              <w:rPr>
                <w:szCs w:val="18"/>
              </w:rPr>
              <w:t>Laboratory Chemicals</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4E6837B6"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0F2E30B0"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7A0E952B"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1C7D8C88" w14:textId="77777777">
            <w:pPr>
              <w:pStyle w:val="RTableTextAbt"/>
              <w:rPr>
                <w:highlight w:val="yellow"/>
              </w:rPr>
            </w:pPr>
            <w:r>
              <w:rPr>
                <w:szCs w:val="18"/>
              </w:rPr>
              <w:t>0.00225</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17850544"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6527BC98"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407B0A94"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4B51B72B"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18ECB993" w14:textId="77777777">
            <w:pPr>
              <w:pStyle w:val="RTableTextAbt"/>
              <w:rPr>
                <w:highlight w:val="yellow"/>
              </w:rPr>
            </w:pPr>
            <w:r>
              <w:rPr>
                <w:szCs w:val="18"/>
              </w:rPr>
              <w:t>0.00225</w:t>
            </w:r>
          </w:p>
        </w:tc>
      </w:tr>
      <w:tr w14:paraId="7F2E6141"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7EFC5853" w14:textId="77777777">
            <w:pPr>
              <w:pStyle w:val="LTableTextAbt"/>
            </w:pPr>
            <w:r>
              <w:rPr>
                <w:szCs w:val="18"/>
              </w:rPr>
              <w:t>Processing Aid, Except Petrochemical</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31D56908"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632B1B91"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07CD645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6D8F2F33" w14:textId="77777777">
            <w:pPr>
              <w:pStyle w:val="RTableTextAbt"/>
              <w:rPr>
                <w:highlight w:val="yellow"/>
              </w:rPr>
            </w:pPr>
            <w:r>
              <w:rPr>
                <w:szCs w:val="18"/>
              </w:rPr>
              <w:t>0.00078</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2912B050" w14:textId="77777777">
            <w:pPr>
              <w:pStyle w:val="RTableTextAbt"/>
              <w:rPr>
                <w:highlight w:val="yellow"/>
              </w:rPr>
            </w:pPr>
            <w:r>
              <w:rPr>
                <w:szCs w:val="18"/>
              </w:rPr>
              <w:t>0.00387</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4D02BF69" w14:textId="77777777">
            <w:pPr>
              <w:pStyle w:val="RTableTextAbt"/>
              <w:rPr>
                <w:highlight w:val="yellow"/>
              </w:rPr>
            </w:pPr>
            <w:r>
              <w:rPr>
                <w:szCs w:val="18"/>
              </w:rPr>
              <w:t>0.00845</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7D75EA85" w14:textId="77777777">
            <w:pPr>
              <w:pStyle w:val="RTableTextAbt"/>
              <w:rPr>
                <w:highlight w:val="yellow"/>
              </w:rPr>
            </w:pPr>
            <w:r>
              <w:rPr>
                <w:szCs w:val="18"/>
              </w:rPr>
              <w:t>0.01522</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2FB2E62E"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7D3541E8" w14:textId="77777777">
            <w:pPr>
              <w:pStyle w:val="RTableTextAbt"/>
              <w:rPr>
                <w:highlight w:val="yellow"/>
              </w:rPr>
            </w:pPr>
            <w:r>
              <w:rPr>
                <w:szCs w:val="18"/>
              </w:rPr>
              <w:t>0.00056</w:t>
            </w:r>
          </w:p>
        </w:tc>
      </w:tr>
      <w:tr w14:paraId="29CE76CC"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3156041C" w14:textId="77777777">
            <w:pPr>
              <w:pStyle w:val="LTableTextAbt"/>
            </w:pPr>
            <w:r>
              <w:rPr>
                <w:szCs w:val="18"/>
              </w:rPr>
              <w:t>Adhesives and Sealants</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4BE865A3"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2D8FF249"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064EACB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1344CC4A" w14:textId="77777777">
            <w:pPr>
              <w:pStyle w:val="RTableTextAbt"/>
              <w:rPr>
                <w:highlight w:val="yellow"/>
              </w:rPr>
            </w:pPr>
            <w:r>
              <w:rPr>
                <w:szCs w:val="18"/>
              </w:rPr>
              <w:t>0.00070</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515DE443" w14:textId="77777777">
            <w:pPr>
              <w:pStyle w:val="RTableTextAbt"/>
              <w:rPr>
                <w:highlight w:val="yellow"/>
              </w:rPr>
            </w:pPr>
            <w:r>
              <w:rPr>
                <w:szCs w:val="18"/>
              </w:rPr>
              <w:t>0.00402</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1A0AACB8"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2690C22C"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1A75D5B9"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3594D57A" w14:textId="77777777">
            <w:pPr>
              <w:pStyle w:val="RTableTextAbt"/>
              <w:rPr>
                <w:highlight w:val="yellow"/>
              </w:rPr>
            </w:pPr>
            <w:r>
              <w:rPr>
                <w:szCs w:val="18"/>
              </w:rPr>
              <w:t>0.00036</w:t>
            </w:r>
          </w:p>
        </w:tc>
      </w:tr>
      <w:tr w14:paraId="239099EE"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70B042E7" w14:textId="77777777">
            <w:pPr>
              <w:pStyle w:val="LTableTextAbt"/>
            </w:pPr>
            <w:r>
              <w:rPr>
                <w:szCs w:val="18"/>
              </w:rPr>
              <w:t>Paint and Coatings</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35038D1B"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644921F1"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64A81249"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1ED25E67" w14:textId="77777777">
            <w:pPr>
              <w:pStyle w:val="RTableTextAbt"/>
              <w:rPr>
                <w:highlight w:val="yellow"/>
              </w:rPr>
            </w:pPr>
            <w:r>
              <w:rPr>
                <w:szCs w:val="18"/>
              </w:rPr>
              <w:t>0.00093</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077C4DC5" w14:textId="77777777">
            <w:pPr>
              <w:pStyle w:val="RTableTextAbt"/>
              <w:rPr>
                <w:highlight w:val="yellow"/>
              </w:rPr>
            </w:pPr>
            <w:r>
              <w:rPr>
                <w:szCs w:val="18"/>
              </w:rPr>
              <w:t>0.00443</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46C02275" w14:textId="77777777">
            <w:pPr>
              <w:pStyle w:val="RTableTextAbt"/>
              <w:rPr>
                <w:highlight w:val="yellow"/>
              </w:rPr>
            </w:pPr>
            <w:r>
              <w:rPr>
                <w:szCs w:val="18"/>
              </w:rPr>
              <w:t>0.01091</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53F6BC91" w14:textId="77777777">
            <w:pPr>
              <w:pStyle w:val="RTableTextAbt"/>
              <w:rPr>
                <w:highlight w:val="yellow"/>
              </w:rPr>
            </w:pPr>
            <w:r>
              <w:rPr>
                <w:szCs w:val="18"/>
              </w:rPr>
              <w:t>0.03739</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3BACED41"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7416A3A3" w14:textId="77777777">
            <w:pPr>
              <w:pStyle w:val="RTableTextAbt"/>
              <w:rPr>
                <w:highlight w:val="yellow"/>
              </w:rPr>
            </w:pPr>
            <w:r>
              <w:rPr>
                <w:szCs w:val="18"/>
              </w:rPr>
              <w:t>0.00242</w:t>
            </w:r>
          </w:p>
        </w:tc>
      </w:tr>
      <w:tr w14:paraId="04975550"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7D6E00B8" w14:textId="77777777">
            <w:pPr>
              <w:pStyle w:val="LTableTextAbt"/>
            </w:pPr>
            <w:r>
              <w:rPr>
                <w:szCs w:val="18"/>
              </w:rPr>
              <w:t>Aerosol Spray Cleaning/Degreasing</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001E9B11" w14:textId="77777777">
            <w:pPr>
              <w:pStyle w:val="CTableTextAbt"/>
            </w:pPr>
            <w:r>
              <w:t>Worker</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312F975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09CDDF5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39FDE2B3" w14:textId="77777777">
            <w:pPr>
              <w:pStyle w:val="RTableTextAbt"/>
              <w:rPr>
                <w:highlight w:val="yellow"/>
              </w:rPr>
            </w:pPr>
            <w:r>
              <w:rPr>
                <w:szCs w:val="18"/>
              </w:rPr>
              <w:t>0.00186</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5BEEBB8D" w14:textId="77777777">
            <w:pPr>
              <w:pStyle w:val="RTableTextAbt"/>
              <w:rPr>
                <w:highlight w:val="yellow"/>
              </w:rPr>
            </w:pPr>
            <w:r>
              <w:rPr>
                <w:szCs w:val="18"/>
              </w:rPr>
              <w:t>0.00592</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709DF7D9" w14:textId="77777777">
            <w:pPr>
              <w:pStyle w:val="RTableTextAbt"/>
              <w:rPr>
                <w:highlight w:val="yellow"/>
              </w:rPr>
            </w:pPr>
            <w:r>
              <w:rPr>
                <w:szCs w:val="18"/>
              </w:rPr>
              <w:t>0.01323</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773A21AF" w14:textId="77777777">
            <w:pPr>
              <w:pStyle w:val="RTableTextAbt"/>
              <w:rPr>
                <w:highlight w:val="yellow"/>
              </w:rPr>
            </w:pPr>
            <w:r>
              <w:rPr>
                <w:szCs w:val="18"/>
              </w:rPr>
              <w:t>0.03069</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0C2B3F79"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722EB309" w14:textId="77777777">
            <w:pPr>
              <w:pStyle w:val="RTableTextAbt"/>
              <w:rPr>
                <w:highlight w:val="yellow"/>
              </w:rPr>
            </w:pPr>
            <w:r>
              <w:rPr>
                <w:szCs w:val="18"/>
              </w:rPr>
              <w:t>0.00634</w:t>
            </w:r>
          </w:p>
        </w:tc>
      </w:tr>
      <w:tr w14:paraId="0851FC52" w14:textId="77777777" w:rsidTr="007D2940">
        <w:tblPrEx>
          <w:tblW w:w="12870" w:type="dxa"/>
          <w:tblLayout w:type="fixed"/>
          <w:tblLook w:val="04A0"/>
        </w:tblPrEx>
        <w:trPr>
          <w:trHeight w:val="270"/>
        </w:trPr>
        <w:tc>
          <w:tcPr>
            <w:tcW w:w="27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3CB0870C" w14:textId="77777777">
            <w:pPr>
              <w:pStyle w:val="LTableTextAbt"/>
            </w:pPr>
            <w:r>
              <w:rPr>
                <w:szCs w:val="18"/>
              </w:rPr>
              <w:t>Aerosol Spray Cleaning/Degreasing</w:t>
            </w:r>
          </w:p>
        </w:tc>
        <w:tc>
          <w:tcPr>
            <w:tcW w:w="990" w:type="dxa"/>
            <w:tcBorders>
              <w:top w:val="nil"/>
              <w:left w:val="single" w:sz="4" w:space="0" w:color="auto"/>
              <w:bottom w:val="single" w:sz="4" w:space="0" w:color="auto"/>
              <w:right w:val="single" w:sz="4" w:space="0" w:color="auto"/>
            </w:tcBorders>
            <w:shd w:val="clear" w:color="auto" w:fill="auto"/>
            <w:noWrap/>
            <w:vAlign w:val="center"/>
          </w:tcPr>
          <w:p w:rsidR="00200339" w:rsidRPr="00960CD1" w:rsidP="00CB1C05" w14:paraId="5B39BEE9" w14:textId="77777777">
            <w:pPr>
              <w:pStyle w:val="CTableTextAbt"/>
            </w:pPr>
            <w:r>
              <w:t>ONU</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515DCB88"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960CD1" w:rsidP="00CB1C05" w14:paraId="165606E9" w14:textId="77777777">
            <w:pPr>
              <w:pStyle w:val="RTableTextAbt"/>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7D53DEB3" w14:textId="77777777">
            <w:pPr>
              <w:pStyle w:val="RTableTextAbt"/>
              <w:rPr>
                <w:highlight w:val="yellow"/>
              </w:rPr>
            </w:pPr>
            <w:r>
              <w:rPr>
                <w:szCs w:val="18"/>
              </w:rPr>
              <w:t>0.00089</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159372DD"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54AA493F"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23C8E23C" w14:textId="77777777">
            <w:pPr>
              <w:pStyle w:val="RTableTextAbt"/>
              <w:rPr>
                <w:highlight w:val="yellow"/>
              </w:rPr>
            </w:pPr>
            <w:r>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200339" w:rsidRPr="0065459D" w:rsidP="00CB1C05" w14:paraId="6C9BE44C" w14:textId="77777777">
            <w:pPr>
              <w:pStyle w:val="RTableTextAbt"/>
              <w:rPr>
                <w:highlight w:val="yellow"/>
              </w:rPr>
            </w:pPr>
            <w:r>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200339" w:rsidRPr="0065459D" w:rsidP="00CB1C05" w14:paraId="339222E8" w14:textId="77777777">
            <w:pPr>
              <w:pStyle w:val="RTableTextAbt"/>
              <w:rPr>
                <w:highlight w:val="yellow"/>
              </w:rPr>
            </w:pPr>
            <w:r>
              <w:rPr>
                <w:szCs w:val="18"/>
              </w:rPr>
              <w:t>0.00037</w:t>
            </w:r>
          </w:p>
        </w:tc>
      </w:tr>
      <w:tr w14:paraId="3BE76A17" w14:textId="77777777" w:rsidTr="009A1CDC">
        <w:tblPrEx>
          <w:tblW w:w="12870" w:type="dxa"/>
          <w:tblLayout w:type="fixed"/>
          <w:tblLook w:val="04A0"/>
        </w:tblPrEx>
        <w:trPr>
          <w:trHeight w:val="270"/>
        </w:trPr>
        <w:tc>
          <w:tcPr>
            <w:tcW w:w="12870"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rsidR="00200339" w:rsidRPr="00960CD1" w:rsidP="00CB1C05" w14:paraId="4C4987B1" w14:textId="77777777">
            <w:pPr>
              <w:pStyle w:val="TableNotesAbt"/>
            </w:pPr>
            <w:r w:rsidRPr="00960CD1">
              <w:rPr>
                <w:vertAlign w:val="superscript"/>
              </w:rPr>
              <w:t>1</w:t>
            </w:r>
            <w:r w:rsidRPr="00960CD1">
              <w:t xml:space="preserve">The estimates presented in this table are calculated as the difference between the values in </w:t>
            </w:r>
            <w:r>
              <w:fldChar w:fldCharType="begin" w:fldLock="1"/>
            </w:r>
            <w:r>
              <w:instrText xml:space="preserve"> REF _Ref103949199 \h </w:instrText>
            </w:r>
            <w:r>
              <w:fldChar w:fldCharType="separate"/>
            </w:r>
            <w:r w:rsidRPr="00960CD1" w:rsidR="0092222B">
              <w:t xml:space="preserve">Table </w:t>
            </w:r>
            <w:r w:rsidR="0092222B">
              <w:rPr>
                <w:noProof/>
              </w:rPr>
              <w:t>8</w:t>
            </w:r>
            <w:r w:rsidR="0092222B">
              <w:noBreakHyphen/>
            </w:r>
            <w:r w:rsidR="0092222B">
              <w:rPr>
                <w:noProof/>
              </w:rPr>
              <w:t>9</w:t>
            </w:r>
            <w:r>
              <w:fldChar w:fldCharType="end"/>
            </w:r>
            <w:r w:rsidRPr="00960CD1">
              <w:t xml:space="preserve"> and </w:t>
            </w:r>
            <w:r>
              <w:fldChar w:fldCharType="begin" w:fldLock="1"/>
            </w:r>
            <w:r>
              <w:instrText xml:space="preserve"> REF _Ref103952764 \h </w:instrText>
            </w:r>
            <w:r>
              <w:fldChar w:fldCharType="separate"/>
            </w:r>
            <w:r w:rsidRPr="00960CD1" w:rsidR="0092222B">
              <w:t xml:space="preserve">Table </w:t>
            </w:r>
            <w:r w:rsidR="0092222B">
              <w:rPr>
                <w:noProof/>
              </w:rPr>
              <w:t>8</w:t>
            </w:r>
            <w:r w:rsidR="0092222B">
              <w:noBreakHyphen/>
            </w:r>
            <w:r w:rsidR="0092222B">
              <w:rPr>
                <w:noProof/>
              </w:rPr>
              <w:t>10</w:t>
            </w:r>
            <w:r>
              <w:fldChar w:fldCharType="end"/>
            </w:r>
            <w:r w:rsidRPr="00960CD1">
              <w:t>.</w:t>
            </w:r>
          </w:p>
        </w:tc>
      </w:tr>
    </w:tbl>
    <w:p w:rsidR="009428EC" w:rsidRPr="00704166" w:rsidP="00CB1C05" w14:paraId="37DDD790" w14:textId="77777777">
      <w:pPr>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p w:rsidR="009F1522" w:rsidRPr="00704166" w:rsidP="00CB1C05" w14:paraId="54A375AB" w14:textId="77777777">
      <w:pPr>
        <w:pStyle w:val="Heading2"/>
      </w:pPr>
      <w:bookmarkStart w:id="1343" w:name="_Ref74583680"/>
      <w:bookmarkStart w:id="1344" w:name="_Toc83041893"/>
      <w:bookmarkStart w:id="1345" w:name="_Toc111035661"/>
      <w:bookmarkStart w:id="1346" w:name="_Toc111037090"/>
      <w:bookmarkStart w:id="1347" w:name="_Toc114062041"/>
      <w:bookmarkStart w:id="1348" w:name="_Ref164846860"/>
      <w:bookmarkStart w:id="1349" w:name="_Ref164846863"/>
      <w:bookmarkStart w:id="1350" w:name="_Toc165378764"/>
      <w:r w:rsidRPr="00704166">
        <w:t xml:space="preserve">Excess Cancer Risk </w:t>
      </w:r>
      <w:bookmarkEnd w:id="1343"/>
      <w:bookmarkEnd w:id="1344"/>
      <w:r w:rsidRPr="00704166">
        <w:t>Estimates</w:t>
      </w:r>
      <w:bookmarkEnd w:id="1345"/>
      <w:bookmarkEnd w:id="1346"/>
      <w:bookmarkEnd w:id="1347"/>
      <w:bookmarkEnd w:id="1348"/>
      <w:bookmarkEnd w:id="1349"/>
      <w:bookmarkEnd w:id="1350"/>
    </w:p>
    <w:p w:rsidR="00D1461B" w:rsidRPr="00704166" w:rsidP="00CB1C05" w14:paraId="1DE61078" w14:textId="77777777">
      <w:pPr>
        <w:pStyle w:val="BodyText"/>
      </w:pPr>
      <w:bookmarkStart w:id="1351" w:name="_Hlk121822258"/>
      <w:r w:rsidRPr="00704166">
        <w:t>The final risk evaluation calculates the inhalation unit risks as follows:</w:t>
      </w:r>
    </w:p>
    <w:p w:rsidR="00D1461B" w:rsidRPr="00704166" w:rsidP="00CB1C05" w14:paraId="1E127BED" w14:textId="77777777">
      <w:pPr>
        <w:pStyle w:val="BodyText"/>
      </w:pPr>
      <w:r w:rsidRPr="00704166">
        <w:t xml:space="preserve">IUR = BMR/BMDL </w:t>
      </w:r>
      <w:r w:rsidR="002A2AFC">
        <w:t>×</w:t>
      </w:r>
      <w:r w:rsidRPr="00704166">
        <w:t xml:space="preserve"> DMCF</w:t>
      </w:r>
    </w:p>
    <w:p w:rsidR="00D1461B" w:rsidRPr="00FA139B" w:rsidP="00CB1C05" w14:paraId="4628ECA4" w14:textId="77777777">
      <w:pPr>
        <w:pStyle w:val="BodyText"/>
      </w:pPr>
      <w:r w:rsidRPr="00704166">
        <w:t>Where:</w:t>
      </w:r>
    </w:p>
    <w:p w:rsidR="004E5ED2" w:rsidRPr="00FA139B" w:rsidP="00CB1C05" w14:paraId="2B0B3C9A" w14:textId="77777777">
      <w:pPr>
        <w:pStyle w:val="BodyText"/>
        <w:numPr>
          <w:ilvl w:val="0"/>
          <w:numId w:val="17"/>
        </w:numPr>
        <w:tabs>
          <w:tab w:val="left" w:pos="720"/>
        </w:tabs>
        <w:spacing w:after="120"/>
        <w:ind w:hanging="990"/>
      </w:pPr>
      <w:r w:rsidRPr="00FA139B">
        <w:t>IUR = inhalation unit risk</w:t>
      </w:r>
      <w:r>
        <w:t xml:space="preserve"> (</w:t>
      </w:r>
      <w:r w:rsidRPr="001073B4">
        <w:t>upper-bound excess lifetime cancer risk estimated to result from continuous exposure to an agent at a concentration of 1 µg/m³ in air</w:t>
      </w:r>
      <w:r>
        <w:t>)</w:t>
      </w:r>
    </w:p>
    <w:p w:rsidR="004E5ED2" w:rsidRPr="00FA139B" w:rsidP="00CB1C05" w14:paraId="69209E6F" w14:textId="77777777">
      <w:pPr>
        <w:pStyle w:val="BodyText"/>
        <w:numPr>
          <w:ilvl w:val="0"/>
          <w:numId w:val="17"/>
        </w:numPr>
        <w:tabs>
          <w:tab w:val="left" w:pos="720"/>
        </w:tabs>
        <w:spacing w:after="120"/>
        <w:ind w:hanging="990"/>
      </w:pPr>
      <w:r w:rsidRPr="00FA139B">
        <w:t>BMR = benchmark response</w:t>
      </w:r>
      <w:r>
        <w:t xml:space="preserve"> level (a specified increase in incidence over background)</w:t>
      </w:r>
    </w:p>
    <w:p w:rsidR="004E5ED2" w:rsidP="00CB1C05" w14:paraId="236AF4E6" w14:textId="77777777">
      <w:pPr>
        <w:pStyle w:val="BodyText"/>
        <w:numPr>
          <w:ilvl w:val="0"/>
          <w:numId w:val="17"/>
        </w:numPr>
        <w:tabs>
          <w:tab w:val="left" w:pos="720"/>
        </w:tabs>
        <w:spacing w:after="120"/>
        <w:ind w:hanging="990"/>
      </w:pPr>
      <w:r w:rsidRPr="00FA139B">
        <w:t>BMDL = benchmark dose lower bound</w:t>
      </w:r>
      <w:r>
        <w:t xml:space="preserve"> (</w:t>
      </w:r>
      <w:r w:rsidRPr="005E4119">
        <w:t>a dose where the observable physical effect is less than the predetermined benchmark response</w:t>
      </w:r>
      <w:r>
        <w:t>)</w:t>
      </w:r>
    </w:p>
    <w:p w:rsidR="00D1461B" w:rsidRPr="00FA139B" w:rsidP="00CB1C05" w14:paraId="5941D699" w14:textId="77777777">
      <w:pPr>
        <w:pStyle w:val="BodyText"/>
        <w:numPr>
          <w:ilvl w:val="0"/>
          <w:numId w:val="17"/>
        </w:numPr>
        <w:tabs>
          <w:tab w:val="left" w:pos="720"/>
        </w:tabs>
        <w:spacing w:after="120"/>
        <w:ind w:hanging="990"/>
      </w:pPr>
      <w:r w:rsidRPr="00FA139B">
        <w:t>DMCF</w:t>
      </w:r>
      <w:r>
        <w:t xml:space="preserve"> = </w:t>
      </w:r>
      <w:r w:rsidRPr="00574879">
        <w:t>dose metric conversion factor</w:t>
      </w:r>
      <w:r>
        <w:t xml:space="preserve"> (a conversion factor used to convert an animal internal dose metric to a human equivalent internal dose metric)</w:t>
      </w:r>
      <w:r>
        <w:rPr>
          <w:rStyle w:val="FootnoteReference"/>
        </w:rPr>
        <w:footnoteReference w:id="24"/>
      </w:r>
    </w:p>
    <w:p w:rsidR="00D1461B" w:rsidRPr="00FA139B" w:rsidP="00CB1C05" w14:paraId="4DD28A84" w14:textId="77777777">
      <w:pPr>
        <w:pStyle w:val="BodyText"/>
      </w:pPr>
      <w:r w:rsidRPr="00FA139B">
        <w:t xml:space="preserve">Since using the inhalation unit risk is calculated using the BMDL, it is not a central estimate for excess risk. </w:t>
      </w:r>
      <w:r w:rsidR="00DC777D">
        <w:t>The BMD is used instead of the BMDL i</w:t>
      </w:r>
      <w:r w:rsidRPr="003F221E" w:rsidR="00DC777D">
        <w:t>n order to obtain central estimates for the excess cancer risk</w:t>
      </w:r>
      <w:r w:rsidR="00DC777D">
        <w:t>s</w:t>
      </w:r>
      <w:r w:rsidRPr="003F221E" w:rsidR="00DC777D">
        <w:t xml:space="preserve"> from exposure to </w:t>
      </w:r>
      <w:r w:rsidR="00DC777D">
        <w:t>methylene chloride (using the BMDL, as is done for estimating an inhalation unit risk, would result in an upper bound estimate for excess cancer risk). Thus, i</w:t>
      </w:r>
      <w:r w:rsidRPr="00FA139B">
        <w:t xml:space="preserve">n order to obtain central estimates for the excess cancer risk from exposure to PCE, </w:t>
      </w:r>
      <w:r w:rsidR="000555CF">
        <w:t>this analysis</w:t>
      </w:r>
      <w:r w:rsidRPr="00FA139B">
        <w:t xml:space="preserve"> calculate</w:t>
      </w:r>
      <w:r w:rsidR="000555CF">
        <w:t>s</w:t>
      </w:r>
      <w:r w:rsidRPr="00FA139B">
        <w:t xml:space="preserve"> the inhalation excess cancer risk </w:t>
      </w:r>
      <w:r>
        <w:t xml:space="preserve">(IECR) </w:t>
      </w:r>
      <w:r w:rsidRPr="00FA139B">
        <w:t>as follows:</w:t>
      </w:r>
    </w:p>
    <w:p w:rsidR="00D1461B" w:rsidRPr="00FA139B" w:rsidP="00CB1C05" w14:paraId="2118C91D" w14:textId="77777777">
      <w:pPr>
        <w:pStyle w:val="BodyText"/>
      </w:pPr>
      <w:r w:rsidRPr="00FA139B">
        <w:t>IECR = BMR/BMD * DMCF</w:t>
      </w:r>
    </w:p>
    <w:p w:rsidR="00D1461B" w:rsidRPr="00FA139B" w:rsidP="00CB1C05" w14:paraId="4EE82B3C" w14:textId="77777777">
      <w:pPr>
        <w:pStyle w:val="BodyText"/>
      </w:pPr>
      <w:r w:rsidRPr="00FA139B">
        <w:t>Where:</w:t>
      </w:r>
    </w:p>
    <w:p w:rsidR="00D1461B" w:rsidRPr="00FA139B" w:rsidP="00CB1C05" w14:paraId="3BCF8480" w14:textId="77777777">
      <w:pPr>
        <w:pStyle w:val="BodyText"/>
        <w:numPr>
          <w:ilvl w:val="0"/>
          <w:numId w:val="16"/>
        </w:numPr>
        <w:spacing w:after="120"/>
      </w:pPr>
      <w:r w:rsidRPr="00FA139B">
        <w:t xml:space="preserve">IECR = inhalation </w:t>
      </w:r>
      <w:r>
        <w:t xml:space="preserve">excess cancer </w:t>
      </w:r>
      <w:r w:rsidRPr="00FA139B">
        <w:t>risk</w:t>
      </w:r>
      <w:r>
        <w:rPr>
          <w:rStyle w:val="FootnoteReference"/>
        </w:rPr>
        <w:footnoteReference w:id="25"/>
      </w:r>
      <w:r w:rsidR="00F03D85">
        <w:t xml:space="preserve"> </w:t>
      </w:r>
      <w:r w:rsidRPr="001073B4" w:rsidR="00F03D85">
        <w:t>(</w:t>
      </w:r>
      <w:r w:rsidR="00F03D85">
        <w:t>central</w:t>
      </w:r>
      <w:r w:rsidRPr="001073B4" w:rsidR="00F03D85">
        <w:t xml:space="preserve"> excess lifetime cancer risk estimated to result from continuous exposure to an agent at a concentration of 1 µg/m³ in air)</w:t>
      </w:r>
    </w:p>
    <w:p w:rsidR="00D1461B" w:rsidRPr="00FA139B" w:rsidP="00CB1C05" w14:paraId="231AE4F7" w14:textId="77777777">
      <w:pPr>
        <w:pStyle w:val="BodyText"/>
        <w:numPr>
          <w:ilvl w:val="0"/>
          <w:numId w:val="16"/>
        </w:numPr>
        <w:spacing w:after="120"/>
      </w:pPr>
      <w:r w:rsidRPr="00FA139B">
        <w:t>BMR = benchmark response</w:t>
      </w:r>
      <w:r w:rsidR="0031691F">
        <w:t xml:space="preserve"> level</w:t>
      </w:r>
      <w:r>
        <w:rPr>
          <w:rStyle w:val="FootnoteReference"/>
        </w:rPr>
        <w:footnoteReference w:id="26"/>
      </w:r>
    </w:p>
    <w:p w:rsidR="00D1461B" w:rsidP="00CB1C05" w14:paraId="59CE8FA0" w14:textId="77777777">
      <w:pPr>
        <w:pStyle w:val="BodyText"/>
        <w:numPr>
          <w:ilvl w:val="0"/>
          <w:numId w:val="16"/>
        </w:numPr>
        <w:spacing w:after="120"/>
      </w:pPr>
      <w:r w:rsidRPr="00FA139B">
        <w:t>BMD = benchmark dose</w:t>
      </w:r>
      <w:r w:rsidR="00653E51">
        <w:t xml:space="preserve"> (</w:t>
      </w:r>
      <w:r w:rsidRPr="000D4869" w:rsidR="00653E51">
        <w:t>a chemical dose or concentration that produces a predetermined change in the response rate of an adverse effect</w:t>
      </w:r>
      <w:r w:rsidR="00653E51">
        <w:t>)</w:t>
      </w:r>
    </w:p>
    <w:p w:rsidR="00D1461B" w:rsidRPr="00FA139B" w:rsidP="00CB1C05" w14:paraId="6468DA4B" w14:textId="77777777">
      <w:pPr>
        <w:pStyle w:val="BodyText"/>
        <w:numPr>
          <w:ilvl w:val="0"/>
          <w:numId w:val="16"/>
        </w:numPr>
        <w:spacing w:after="120"/>
      </w:pPr>
      <w:r w:rsidRPr="00FA139B">
        <w:t>DMCF</w:t>
      </w:r>
      <w:r>
        <w:t xml:space="preserve"> = </w:t>
      </w:r>
      <w:r w:rsidRPr="00574879">
        <w:t>dose metric conversion factor</w:t>
      </w:r>
    </w:p>
    <w:p w:rsidR="00D1461B" w:rsidP="00CB1C05" w14:paraId="258B620A" w14:textId="77777777">
      <w:pPr>
        <w:pStyle w:val="BodyText"/>
      </w:pPr>
      <w:r>
        <w:fldChar w:fldCharType="begin" w:fldLock="1"/>
      </w:r>
      <w:r>
        <w:instrText xml:space="preserve"> REF _Ref85559195 \h </w:instrText>
      </w:r>
      <w:r>
        <w:fldChar w:fldCharType="separate"/>
      </w:r>
      <w:r w:rsidR="0092222B">
        <w:t xml:space="preserve">Table </w:t>
      </w:r>
      <w:r w:rsidR="0092222B">
        <w:rPr>
          <w:noProof/>
        </w:rPr>
        <w:t>8</w:t>
      </w:r>
      <w:r w:rsidR="0092222B">
        <w:noBreakHyphen/>
      </w:r>
      <w:r w:rsidR="0092222B">
        <w:rPr>
          <w:noProof/>
        </w:rPr>
        <w:t>12</w:t>
      </w:r>
      <w:r>
        <w:fldChar w:fldCharType="end"/>
      </w:r>
      <w:r>
        <w:t xml:space="preserve"> presents the excess cancer risk estimates used in this analysis and the parameters from which they are derived.</w:t>
      </w:r>
    </w:p>
    <w:tbl>
      <w:tblPr>
        <w:tblW w:w="8280" w:type="dxa"/>
        <w:tblInd w:w="-5" w:type="dxa"/>
        <w:tblLayout w:type="fixed"/>
        <w:tblCellMar>
          <w:left w:w="0" w:type="dxa"/>
          <w:right w:w="58" w:type="dxa"/>
        </w:tblCellMar>
        <w:tblLook w:val="04A0"/>
      </w:tblPr>
      <w:tblGrid>
        <w:gridCol w:w="1715"/>
        <w:gridCol w:w="1350"/>
        <w:gridCol w:w="1303"/>
        <w:gridCol w:w="1304"/>
        <w:gridCol w:w="1304"/>
        <w:gridCol w:w="1304"/>
      </w:tblGrid>
      <w:tr w14:paraId="0C27EABE" w14:textId="77777777">
        <w:tblPrEx>
          <w:tblW w:w="8280" w:type="dxa"/>
          <w:tblInd w:w="-5" w:type="dxa"/>
          <w:tblLayout w:type="fixed"/>
          <w:tblCellMar>
            <w:left w:w="0" w:type="dxa"/>
            <w:right w:w="58" w:type="dxa"/>
          </w:tblCellMar>
          <w:tblLook w:val="04A0"/>
        </w:tblPrEx>
        <w:trPr>
          <w:trHeight w:val="440"/>
          <w:tblHeader/>
        </w:trPr>
        <w:tc>
          <w:tcPr>
            <w:tcW w:w="8280" w:type="dxa"/>
            <w:gridSpan w:val="6"/>
            <w:tcBorders>
              <w:top w:val="nil"/>
              <w:left w:val="nil"/>
              <w:bottom w:val="single" w:sz="4" w:space="0" w:color="auto"/>
              <w:right w:val="nil"/>
            </w:tcBorders>
            <w:shd w:val="clear" w:color="auto" w:fill="auto"/>
          </w:tcPr>
          <w:p w:rsidR="00D1461B" w:rsidP="00CB1C05" w14:paraId="6F3CD799" w14:textId="77777777">
            <w:pPr>
              <w:pStyle w:val="TableTitleA"/>
            </w:pPr>
            <w:bookmarkStart w:id="1352" w:name="_Ref85559195"/>
            <w:bookmarkStart w:id="1353" w:name="_Toc121142697"/>
            <w:bookmarkStart w:id="1354" w:name="_Toc165379720"/>
            <w:r>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2</w:t>
            </w:r>
            <w:r w:rsidR="00BC4B5D">
              <w:rPr>
                <w:noProof/>
              </w:rPr>
              <w:fldChar w:fldCharType="end"/>
            </w:r>
            <w:bookmarkEnd w:id="1352"/>
            <w:r>
              <w:t>: Inhalation Excess Cancer Risk Estimates (ppm)</w:t>
            </w:r>
            <w:bookmarkEnd w:id="1353"/>
            <w:bookmarkEnd w:id="1354"/>
          </w:p>
        </w:tc>
      </w:tr>
      <w:tr w14:paraId="3CEACDA4" w14:textId="77777777" w:rsidTr="00B55F0B">
        <w:tblPrEx>
          <w:tblW w:w="8280" w:type="dxa"/>
          <w:tblInd w:w="-5" w:type="dxa"/>
          <w:tblLayout w:type="fixed"/>
          <w:tblCellMar>
            <w:left w:w="0" w:type="dxa"/>
            <w:right w:w="58" w:type="dxa"/>
          </w:tblCellMar>
          <w:tblLook w:val="04A0"/>
        </w:tblPrEx>
        <w:trPr>
          <w:trHeight w:val="215"/>
          <w:tblHeader/>
        </w:trPr>
        <w:tc>
          <w:tcPr>
            <w:tcW w:w="1715" w:type="dxa"/>
            <w:tcBorders>
              <w:top w:val="single" w:sz="4" w:space="0" w:color="auto"/>
              <w:left w:val="single" w:sz="4" w:space="0" w:color="auto"/>
              <w:bottom w:val="single" w:sz="4" w:space="0" w:color="auto"/>
              <w:right w:val="single" w:sz="4" w:space="0" w:color="auto"/>
            </w:tcBorders>
            <w:shd w:val="clear" w:color="auto" w:fill="48A9C5" w:themeFill="accent1"/>
          </w:tcPr>
          <w:p w:rsidR="00D1461B" w:rsidRPr="002A6042" w:rsidP="00CB1C05" w14:paraId="72652CB3" w14:textId="77777777">
            <w:pPr>
              <w:pStyle w:val="TableSubtitle"/>
            </w:pPr>
            <w:r w:rsidRPr="002A6042">
              <w:t>Cancer Site</w:t>
            </w: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D1461B" w:rsidP="00CB1C05" w14:paraId="2E70B947" w14:textId="77777777">
            <w:pPr>
              <w:pStyle w:val="TableSubtitle"/>
            </w:pPr>
            <w:r>
              <w:t>BMR</w:t>
            </w:r>
          </w:p>
        </w:tc>
        <w:tc>
          <w:tcPr>
            <w:tcW w:w="1303" w:type="dxa"/>
            <w:tcBorders>
              <w:top w:val="single" w:sz="4" w:space="0" w:color="auto"/>
              <w:left w:val="single" w:sz="4" w:space="0" w:color="auto"/>
              <w:bottom w:val="single" w:sz="4" w:space="0" w:color="auto"/>
              <w:right w:val="single" w:sz="4" w:space="0" w:color="auto"/>
            </w:tcBorders>
            <w:shd w:val="clear" w:color="auto" w:fill="48A9C5" w:themeFill="accent1"/>
          </w:tcPr>
          <w:p w:rsidR="00D1461B" w:rsidP="00CB1C05" w14:paraId="3580A226" w14:textId="77777777">
            <w:pPr>
              <w:pStyle w:val="TableSubtitle"/>
            </w:pPr>
            <w:r>
              <w:t>BMD</w:t>
            </w:r>
            <w:r w:rsidRPr="002316D1">
              <w:rPr>
                <w:vertAlign w:val="superscript"/>
              </w:rPr>
              <w:t>1</w:t>
            </w:r>
          </w:p>
        </w:tc>
        <w:tc>
          <w:tcPr>
            <w:tcW w:w="1304" w:type="dxa"/>
            <w:tcBorders>
              <w:top w:val="single" w:sz="4" w:space="0" w:color="auto"/>
              <w:left w:val="single" w:sz="4" w:space="0" w:color="auto"/>
              <w:bottom w:val="single" w:sz="4" w:space="0" w:color="auto"/>
              <w:right w:val="single" w:sz="4" w:space="0" w:color="auto"/>
            </w:tcBorders>
            <w:shd w:val="clear" w:color="auto" w:fill="48A9C5" w:themeFill="accent1"/>
          </w:tcPr>
          <w:p w:rsidR="00D1461B" w:rsidP="00CB1C05" w14:paraId="22D95EFA" w14:textId="77777777">
            <w:pPr>
              <w:pStyle w:val="TableSubtitle"/>
            </w:pPr>
            <w:r>
              <w:t>Slope Factor</w:t>
            </w:r>
          </w:p>
          <w:p w:rsidR="00D1461B" w:rsidP="00CB1C05" w14:paraId="081D6821" w14:textId="0E6A5B96">
            <w:pPr>
              <w:pStyle w:val="TableSubtitle"/>
            </w:pPr>
            <w:r>
              <w:t>(BMR/BMD)</w:t>
            </w:r>
          </w:p>
        </w:tc>
        <w:tc>
          <w:tcPr>
            <w:tcW w:w="1304" w:type="dxa"/>
            <w:tcBorders>
              <w:top w:val="single" w:sz="4" w:space="0" w:color="auto"/>
              <w:left w:val="single" w:sz="4" w:space="0" w:color="auto"/>
              <w:bottom w:val="single" w:sz="4" w:space="0" w:color="auto"/>
              <w:right w:val="single" w:sz="4" w:space="0" w:color="auto"/>
            </w:tcBorders>
            <w:shd w:val="clear" w:color="auto" w:fill="48A9C5" w:themeFill="accent1"/>
          </w:tcPr>
          <w:p w:rsidR="00D1461B" w:rsidP="00CB1C05" w14:paraId="6B305C27" w14:textId="77777777">
            <w:pPr>
              <w:pStyle w:val="TableSubtitle"/>
            </w:pPr>
            <w:r w:rsidRPr="00FA139B">
              <w:t>DMCF</w:t>
            </w:r>
            <w:r>
              <w:rPr>
                <w:vertAlign w:val="superscript"/>
              </w:rPr>
              <w:t>2</w:t>
            </w:r>
          </w:p>
        </w:tc>
        <w:tc>
          <w:tcPr>
            <w:tcW w:w="1304"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D1461B" w:rsidP="00CB1C05" w14:paraId="394C3DC7" w14:textId="77777777">
            <w:pPr>
              <w:pStyle w:val="TableSubtitle"/>
            </w:pPr>
            <w:r>
              <w:t>Inhalation Excess Cancer Risk (IECR)</w:t>
            </w:r>
          </w:p>
        </w:tc>
      </w:tr>
      <w:tr w14:paraId="702004EC" w14:textId="77777777" w:rsidTr="00B55F0B">
        <w:tblPrEx>
          <w:tblW w:w="8280" w:type="dxa"/>
          <w:tblInd w:w="-5" w:type="dxa"/>
          <w:tblLayout w:type="fixed"/>
          <w:tblCellMar>
            <w:left w:w="0" w:type="dxa"/>
            <w:right w:w="58" w:type="dxa"/>
          </w:tblCellMar>
          <w:tblLook w:val="04A0"/>
        </w:tblPrEx>
        <w:tc>
          <w:tcPr>
            <w:tcW w:w="1715" w:type="dxa"/>
            <w:tcBorders>
              <w:top w:val="single" w:sz="4" w:space="0" w:color="auto"/>
              <w:left w:val="single" w:sz="4" w:space="0" w:color="auto"/>
              <w:bottom w:val="single" w:sz="4" w:space="0" w:color="auto"/>
              <w:right w:val="single" w:sz="4" w:space="0" w:color="auto"/>
            </w:tcBorders>
            <w:shd w:val="clear" w:color="auto" w:fill="auto"/>
            <w:vAlign w:val="center"/>
          </w:tcPr>
          <w:p w:rsidR="0076368B" w:rsidRPr="00983E05" w:rsidP="00CB1C05" w14:paraId="16DFD7F5" w14:textId="77777777">
            <w:pPr>
              <w:pStyle w:val="LTableTextAbt"/>
            </w:pPr>
            <w:r>
              <w:t>Liver</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246CA181" w14:textId="77777777">
            <w:pPr>
              <w:pStyle w:val="RTableTextAbt"/>
              <w:rPr>
                <w:rFonts w:cstheme="majorBidi"/>
              </w:rPr>
            </w:pPr>
            <w:r>
              <w:t>10%</w:t>
            </w:r>
          </w:p>
        </w:tc>
        <w:tc>
          <w:tcPr>
            <w:tcW w:w="130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767CA0FC" w14:textId="77777777">
            <w:pPr>
              <w:pStyle w:val="RTableTextAbt"/>
              <w:rPr>
                <w:rFonts w:cstheme="majorBidi"/>
              </w:rPr>
            </w:pPr>
            <w:r>
              <w:t>2.91314</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2638DC8F" w14:textId="77777777">
            <w:pPr>
              <w:pStyle w:val="RTableTextAbt"/>
              <w:rPr>
                <w:rFonts w:cstheme="majorBidi"/>
              </w:rPr>
            </w:pPr>
            <w:r>
              <w:t>0.0343272</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6E721AE9" w14:textId="77777777">
            <w:pPr>
              <w:pStyle w:val="RTableTextAbt"/>
              <w:rPr>
                <w:rFonts w:cstheme="majorBidi"/>
              </w:rPr>
            </w:pPr>
            <w:r>
              <w:t>0.0363</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76368B" w:rsidP="00CB1C05" w14:paraId="2A7F48FE" w14:textId="77777777">
            <w:pPr>
              <w:pStyle w:val="RTableTextAbt"/>
              <w:rPr>
                <w:szCs w:val="18"/>
              </w:rPr>
            </w:pPr>
            <w:r w:rsidRPr="0076368B">
              <w:rPr>
                <w:szCs w:val="18"/>
              </w:rPr>
              <w:t>1.246E-03</w:t>
            </w:r>
          </w:p>
        </w:tc>
      </w:tr>
      <w:tr w14:paraId="1BAE4022" w14:textId="77777777" w:rsidTr="00B55F0B">
        <w:tblPrEx>
          <w:tblW w:w="8280" w:type="dxa"/>
          <w:tblInd w:w="-5" w:type="dxa"/>
          <w:tblLayout w:type="fixed"/>
          <w:tblCellMar>
            <w:left w:w="0" w:type="dxa"/>
            <w:right w:w="58" w:type="dxa"/>
          </w:tblCellMar>
          <w:tblLook w:val="04A0"/>
        </w:tblPrEx>
        <w:tc>
          <w:tcPr>
            <w:tcW w:w="1715" w:type="dxa"/>
            <w:tcBorders>
              <w:top w:val="single" w:sz="4" w:space="0" w:color="auto"/>
              <w:left w:val="single" w:sz="4" w:space="0" w:color="auto"/>
              <w:bottom w:val="single" w:sz="4" w:space="0" w:color="auto"/>
              <w:right w:val="single" w:sz="4" w:space="0" w:color="auto"/>
            </w:tcBorders>
            <w:shd w:val="clear" w:color="auto" w:fill="auto"/>
            <w:vAlign w:val="center"/>
          </w:tcPr>
          <w:p w:rsidR="0076368B" w:rsidRPr="00983E05" w:rsidP="00CB1C05" w14:paraId="1769CAF9" w14:textId="77777777">
            <w:pPr>
              <w:pStyle w:val="LTableTextAbt"/>
            </w:pPr>
            <w:r>
              <w:t>Kidney</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509C6209" w14:textId="77777777">
            <w:pPr>
              <w:pStyle w:val="RTableTextAbt"/>
              <w:rPr>
                <w:rFonts w:cstheme="majorBidi"/>
              </w:rPr>
            </w:pPr>
            <w:r>
              <w:t>10%</w:t>
            </w:r>
          </w:p>
        </w:tc>
        <w:tc>
          <w:tcPr>
            <w:tcW w:w="130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1A69DA39" w14:textId="77777777">
            <w:pPr>
              <w:pStyle w:val="RTableTextAbt"/>
              <w:rPr>
                <w:rFonts w:cstheme="majorBidi"/>
              </w:rPr>
            </w:pPr>
            <w:r>
              <w:t>253.015</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69E58636" w14:textId="77777777">
            <w:pPr>
              <w:pStyle w:val="RTableTextAbt"/>
              <w:rPr>
                <w:rFonts w:cstheme="majorBidi"/>
              </w:rPr>
            </w:pPr>
            <w:r>
              <w:t>0.0003952</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255AA6BA" w14:textId="77777777">
            <w:pPr>
              <w:pStyle w:val="RTableTextAbt"/>
              <w:rPr>
                <w:rFonts w:cstheme="majorBidi"/>
              </w:rPr>
            </w:pPr>
            <w:r>
              <w:t>2.03</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76368B" w:rsidP="00CB1C05" w14:paraId="21BAF0A2" w14:textId="77777777">
            <w:pPr>
              <w:pStyle w:val="RTableTextAbt"/>
              <w:rPr>
                <w:szCs w:val="18"/>
              </w:rPr>
            </w:pPr>
            <w:r w:rsidRPr="0076368B">
              <w:rPr>
                <w:szCs w:val="18"/>
              </w:rPr>
              <w:t>8.023E-04</w:t>
            </w:r>
          </w:p>
        </w:tc>
      </w:tr>
      <w:tr w14:paraId="4F1B22EB" w14:textId="77777777" w:rsidTr="00B55F0B">
        <w:tblPrEx>
          <w:tblW w:w="8280" w:type="dxa"/>
          <w:tblInd w:w="-5" w:type="dxa"/>
          <w:tblLayout w:type="fixed"/>
          <w:tblCellMar>
            <w:left w:w="0" w:type="dxa"/>
            <w:right w:w="58" w:type="dxa"/>
          </w:tblCellMar>
          <w:tblLook w:val="04A0"/>
        </w:tblPrEx>
        <w:tc>
          <w:tcPr>
            <w:tcW w:w="1715" w:type="dxa"/>
            <w:tcBorders>
              <w:top w:val="single" w:sz="4" w:space="0" w:color="auto"/>
              <w:left w:val="single" w:sz="4" w:space="0" w:color="auto"/>
              <w:bottom w:val="single" w:sz="4" w:space="0" w:color="auto"/>
              <w:right w:val="single" w:sz="4" w:space="0" w:color="auto"/>
            </w:tcBorders>
            <w:shd w:val="clear" w:color="auto" w:fill="auto"/>
            <w:vAlign w:val="center"/>
          </w:tcPr>
          <w:p w:rsidR="0076368B" w:rsidRPr="00983E05" w:rsidP="00CB1C05" w14:paraId="06DF248F" w14:textId="77777777">
            <w:pPr>
              <w:pStyle w:val="LTableTextAbt"/>
            </w:pPr>
            <w:r>
              <w:t>Brain Gliomas</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398A2B03" w14:textId="77777777">
            <w:pPr>
              <w:pStyle w:val="RTableTextAbt"/>
              <w:rPr>
                <w:rFonts w:cstheme="majorBidi"/>
              </w:rPr>
            </w:pPr>
            <w:r>
              <w:t>10%</w:t>
            </w:r>
          </w:p>
        </w:tc>
        <w:tc>
          <w:tcPr>
            <w:tcW w:w="130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04A0DA40" w14:textId="77777777">
            <w:pPr>
              <w:pStyle w:val="RTableTextAbt"/>
              <w:rPr>
                <w:rFonts w:cstheme="majorBidi"/>
              </w:rPr>
            </w:pPr>
            <w:r>
              <w:t>409.021</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29E179A8" w14:textId="77777777">
            <w:pPr>
              <w:pStyle w:val="RTableTextAbt"/>
              <w:rPr>
                <w:rFonts w:cstheme="majorBidi"/>
              </w:rPr>
            </w:pPr>
            <w:r>
              <w:t>0.0002445</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4A04E28B" w14:textId="77777777">
            <w:pPr>
              <w:pStyle w:val="RTableTextAbt"/>
              <w:rPr>
                <w:rFonts w:cstheme="majorBidi"/>
              </w:rPr>
            </w:pPr>
            <w:r>
              <w:t>2.03</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76368B" w:rsidP="00CB1C05" w14:paraId="3873D766" w14:textId="77777777">
            <w:pPr>
              <w:pStyle w:val="RTableTextAbt"/>
              <w:rPr>
                <w:szCs w:val="18"/>
              </w:rPr>
            </w:pPr>
            <w:r w:rsidRPr="0076368B">
              <w:rPr>
                <w:szCs w:val="18"/>
              </w:rPr>
              <w:t>4.963E-04</w:t>
            </w:r>
          </w:p>
        </w:tc>
      </w:tr>
      <w:tr w14:paraId="50BACB5F" w14:textId="77777777" w:rsidTr="00B55F0B">
        <w:tblPrEx>
          <w:tblW w:w="8280" w:type="dxa"/>
          <w:tblInd w:w="-5" w:type="dxa"/>
          <w:tblLayout w:type="fixed"/>
          <w:tblCellMar>
            <w:left w:w="0" w:type="dxa"/>
            <w:right w:w="58" w:type="dxa"/>
          </w:tblCellMar>
          <w:tblLook w:val="04A0"/>
        </w:tblPrEx>
        <w:tc>
          <w:tcPr>
            <w:tcW w:w="1715" w:type="dxa"/>
            <w:tcBorders>
              <w:top w:val="single" w:sz="4" w:space="0" w:color="auto"/>
              <w:left w:val="single" w:sz="4" w:space="0" w:color="auto"/>
              <w:bottom w:val="single" w:sz="4" w:space="0" w:color="auto"/>
              <w:right w:val="single" w:sz="4" w:space="0" w:color="auto"/>
            </w:tcBorders>
            <w:shd w:val="clear" w:color="auto" w:fill="auto"/>
            <w:vAlign w:val="center"/>
          </w:tcPr>
          <w:p w:rsidR="0076368B" w:rsidRPr="00983E05" w:rsidP="00CB1C05" w14:paraId="5F177A6B" w14:textId="77777777">
            <w:pPr>
              <w:pStyle w:val="LTableTextAbt"/>
            </w:pPr>
            <w:r>
              <w:t>Testis</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22C04E0A" w14:textId="77777777">
            <w:pPr>
              <w:pStyle w:val="RTableTextAbt"/>
              <w:rPr>
                <w:rFonts w:cstheme="majorBidi"/>
              </w:rPr>
            </w:pPr>
            <w:r>
              <w:t>10%</w:t>
            </w:r>
          </w:p>
        </w:tc>
        <w:tc>
          <w:tcPr>
            <w:tcW w:w="130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467E9014" w14:textId="77777777">
            <w:pPr>
              <w:pStyle w:val="RTableTextAbt"/>
              <w:rPr>
                <w:rFonts w:cstheme="majorBidi"/>
              </w:rPr>
            </w:pPr>
            <w:r>
              <w:t>30.2396</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006A1CD2" w14:textId="77777777">
            <w:pPr>
              <w:pStyle w:val="RTableTextAbt"/>
              <w:rPr>
                <w:rFonts w:cstheme="majorBidi"/>
              </w:rPr>
            </w:pPr>
            <w:r>
              <w:t>0.0033069</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983E05" w:rsidP="00CB1C05" w14:paraId="01E057B2" w14:textId="77777777">
            <w:pPr>
              <w:pStyle w:val="RTableTextAbt"/>
              <w:rPr>
                <w:rFonts w:cstheme="majorBidi"/>
              </w:rPr>
            </w:pPr>
            <w:r>
              <w:t>2.03</w:t>
            </w:r>
          </w:p>
        </w:tc>
        <w:tc>
          <w:tcPr>
            <w:tcW w:w="1304"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76368B" w:rsidRPr="0076368B" w:rsidP="00CB1C05" w14:paraId="1690EC02" w14:textId="77777777">
            <w:pPr>
              <w:pStyle w:val="RTableTextAbt"/>
              <w:rPr>
                <w:szCs w:val="18"/>
              </w:rPr>
            </w:pPr>
            <w:r w:rsidRPr="0076368B">
              <w:rPr>
                <w:szCs w:val="18"/>
              </w:rPr>
              <w:t>6.713E-03</w:t>
            </w:r>
          </w:p>
        </w:tc>
      </w:tr>
      <w:tr w14:paraId="79228D4E" w14:textId="77777777" w:rsidTr="00B55F0B">
        <w:tblPrEx>
          <w:tblW w:w="8280" w:type="dxa"/>
          <w:tblInd w:w="-5" w:type="dxa"/>
          <w:tblLayout w:type="fixed"/>
          <w:tblCellMar>
            <w:left w:w="0" w:type="dxa"/>
            <w:right w:w="58" w:type="dxa"/>
          </w:tblCellMar>
          <w:tblLook w:val="04A0"/>
        </w:tblPrEx>
        <w:tc>
          <w:tcPr>
            <w:tcW w:w="8280" w:type="dxa"/>
            <w:gridSpan w:val="6"/>
            <w:tcBorders>
              <w:top w:val="single" w:sz="4" w:space="0" w:color="auto"/>
              <w:left w:val="single" w:sz="4" w:space="0" w:color="auto"/>
              <w:bottom w:val="single" w:sz="4" w:space="0" w:color="auto"/>
              <w:right w:val="single" w:sz="4" w:space="0" w:color="auto"/>
            </w:tcBorders>
            <w:shd w:val="clear" w:color="auto" w:fill="auto"/>
            <w:vAlign w:val="center"/>
          </w:tcPr>
          <w:p w:rsidR="00D1461B" w:rsidP="00CB1C05" w14:paraId="2918E75F" w14:textId="77777777">
            <w:pPr>
              <w:pStyle w:val="TableSource"/>
            </w:pPr>
            <w:r w:rsidRPr="00E012C9">
              <w:rPr>
                <w:vertAlign w:val="superscript"/>
              </w:rPr>
              <w:t>1</w:t>
            </w:r>
            <w:r>
              <w:t>The BMDs in this table are from appendix D of the 2012 Toxicological review IRIS</w:t>
            </w:r>
            <w:r w:rsidR="00B51F08">
              <w:t xml:space="preserve"> (</w:t>
            </w:r>
            <w:hyperlink w:anchor="_ENREF_70" w:tooltip="U.S. Environmental Protection Agency (EPA), 2012 #88" w:history="1">
              <w:r w:rsidR="00414172">
                <w:fldChar w:fldCharType="begin" w:fldLock="1"/>
              </w:r>
              <w:r w:rsidR="00414172">
                <w:instrText xml:space="preserve"> ADDIN EN.CITE &lt;EndNote&gt;&lt;Cite ExcludeAuth="1"&gt;&lt;Author&gt;U.S. Environmental Protection Agency (EPA)&lt;/Author&gt;&lt;Year&gt;2012&lt;/Year&gt;&lt;RecNum&gt;88&lt;/RecNum&gt;&lt;Prefix&gt;EPA &lt;/Prefix&gt;&lt;DisplayText&gt;EPA 2012&lt;/DisplayText&gt;&lt;record&gt;&lt;rec-number&gt;88&lt;/rec-number&gt;&lt;foreign-keys&gt;&lt;key app="EN" db-id="52wf2wf0o0rv01e9dzo52td80t0590tp2fwd" timestamp="1714499636"&gt;88&lt;/key&gt;&lt;/foreign-keys&gt;&lt;ref-type name="Generic"&gt;13&lt;/ref-type&gt;&lt;contributors&gt;&lt;authors&gt;&lt;author&gt;U.S. Environmental Protection Agency (EPA),&lt;/author&gt;&lt;/authors&gt;&lt;/contributors&gt;&lt;titles&gt;&lt;title&gt;Toxilogical Review of Tetrachloroethylene (Perchloroethylene). EPA/635/R-08/011F&lt;/title&gt;&lt;/titles&gt;&lt;dates&gt;&lt;year&gt;2012&lt;/year&gt;&lt;/dates&gt;&lt;urls&gt;&lt;related-urls&gt;&lt;url&gt;ww.epa.gov/iris&lt;/url&gt;&lt;/related-urls&gt;&lt;/urls&gt;&lt;/record&gt;&lt;/Cite&gt;&lt;/EndNote&gt;</w:instrText>
              </w:r>
              <w:r w:rsidR="00414172">
                <w:fldChar w:fldCharType="separate"/>
              </w:r>
              <w:r w:rsidR="00414172">
                <w:rPr>
                  <w:noProof/>
                </w:rPr>
                <w:t>EPA 2012</w:t>
              </w:r>
              <w:r w:rsidR="00414172">
                <w:fldChar w:fldCharType="end"/>
              </w:r>
            </w:hyperlink>
            <w:r w:rsidR="00B51F08">
              <w:t>)</w:t>
            </w:r>
            <w:r>
              <w:t>.</w:t>
            </w:r>
          </w:p>
          <w:p w:rsidR="00D1461B" w:rsidP="00CB1C05" w14:paraId="3B71003A" w14:textId="77777777">
            <w:pPr>
              <w:pStyle w:val="TableSource"/>
            </w:pPr>
            <w:r>
              <w:rPr>
                <w:vertAlign w:val="superscript"/>
              </w:rPr>
              <w:t>2</w:t>
            </w:r>
            <w:r>
              <w:t>The DMCF values in this table are from Table 5-18 of the 2012 Toxicological review IRIS</w:t>
            </w:r>
            <w:r w:rsidR="00CB1407">
              <w:t xml:space="preserve"> (</w:t>
            </w:r>
            <w:hyperlink w:anchor="_ENREF_70" w:tooltip="U.S. Environmental Protection Agency (EPA), 2012 #88" w:history="1">
              <w:r w:rsidR="00414172">
                <w:fldChar w:fldCharType="begin" w:fldLock="1"/>
              </w:r>
              <w:r w:rsidR="00414172">
                <w:instrText xml:space="preserve"> ADDIN EN.CITE &lt;EndNote&gt;&lt;Cite ExcludeAuth="1"&gt;&lt;Author&gt;U.S. Environmental Protection Agency (EPA)&lt;/Author&gt;&lt;Year&gt;2012&lt;/Year&gt;&lt;RecNum&gt;88&lt;/RecNum&gt;&lt;Prefix&gt;EPA &lt;/Prefix&gt;&lt;DisplayText&gt;EPA 2012&lt;/DisplayText&gt;&lt;record&gt;&lt;rec-number&gt;88&lt;/rec-number&gt;&lt;foreign-keys&gt;&lt;key app="EN" db-id="52wf2wf0o0rv01e9dzo52td80t0590tp2fwd" timestamp="1714499636"&gt;88&lt;/key&gt;&lt;/foreign-keys&gt;&lt;ref-type name="Generic"&gt;13&lt;/ref-type&gt;&lt;contributors&gt;&lt;authors&gt;&lt;author&gt;U.S. Environmental Protection Agency (EPA),&lt;/author&gt;&lt;/authors&gt;&lt;/contributors&gt;&lt;titles&gt;&lt;title&gt;Toxilogical Review of Tetrachloroethylene (Perchloroethylene). EPA/635/R-08/011F&lt;/title&gt;&lt;/titles&gt;&lt;dates&gt;&lt;year&gt;2012&lt;/year&gt;&lt;/dates&gt;&lt;urls&gt;&lt;related-urls&gt;&lt;url&gt;ww.epa.gov/iris&lt;/url&gt;&lt;/related-urls&gt;&lt;/urls&gt;&lt;/record&gt;&lt;/Cite&gt;&lt;/EndNote&gt;</w:instrText>
              </w:r>
              <w:r w:rsidR="00414172">
                <w:fldChar w:fldCharType="separate"/>
              </w:r>
              <w:r w:rsidR="00414172">
                <w:rPr>
                  <w:noProof/>
                </w:rPr>
                <w:t>EPA 2012</w:t>
              </w:r>
              <w:r w:rsidR="00414172">
                <w:fldChar w:fldCharType="end"/>
              </w:r>
            </w:hyperlink>
            <w:r w:rsidR="00CB1407">
              <w:t>)</w:t>
            </w:r>
            <w:r>
              <w:t>.</w:t>
            </w:r>
          </w:p>
        </w:tc>
      </w:tr>
      <w:bookmarkEnd w:id="1351"/>
    </w:tbl>
    <w:p w:rsidR="009E4FB8" w:rsidP="00CB1C05" w14:paraId="3D93DA2E" w14:textId="77777777"/>
    <w:p w:rsidR="009F1522" w:rsidRPr="00EE6559" w:rsidP="00CB1C05" w14:paraId="6C25DF77" w14:textId="77777777">
      <w:pPr>
        <w:pStyle w:val="Heading2"/>
      </w:pPr>
      <w:bookmarkStart w:id="1355" w:name="_Toc111035662"/>
      <w:bookmarkStart w:id="1356" w:name="_Toc111037091"/>
      <w:bookmarkStart w:id="1357" w:name="_Toc114062042"/>
      <w:bookmarkStart w:id="1358" w:name="_Ref116637555"/>
      <w:bookmarkStart w:id="1359" w:name="_Ref164847644"/>
      <w:bookmarkStart w:id="1360" w:name="_Toc165378765"/>
      <w:r w:rsidRPr="00EE6559">
        <w:t>Reductions for Liver</w:t>
      </w:r>
      <w:r>
        <w:t>, Kidney, Brain Gliomas, and Testis</w:t>
      </w:r>
      <w:r w:rsidRPr="00EE6559">
        <w:t xml:space="preserve"> Cancer </w:t>
      </w:r>
      <w:r>
        <w:t xml:space="preserve">Sites </w:t>
      </w:r>
      <w:r w:rsidRPr="00EE6559">
        <w:t xml:space="preserve">Per Individual Attributable to Reducing </w:t>
      </w:r>
      <w:r>
        <w:t>PCE</w:t>
      </w:r>
      <w:r w:rsidRPr="00EE6559">
        <w:t xml:space="preserve"> Exposure Under the </w:t>
      </w:r>
      <w:r w:rsidRPr="00EE6559" w:rsidR="00510884">
        <w:t>Options</w:t>
      </w:r>
      <w:bookmarkEnd w:id="1355"/>
      <w:bookmarkEnd w:id="1356"/>
      <w:bookmarkEnd w:id="1357"/>
      <w:bookmarkEnd w:id="1358"/>
      <w:bookmarkEnd w:id="1359"/>
      <w:bookmarkEnd w:id="1360"/>
    </w:p>
    <w:p w:rsidR="00121BC0" w:rsidRPr="00EE6559" w:rsidP="00CB1C05" w14:paraId="03FAC063" w14:textId="77777777">
      <w:pPr>
        <w:pStyle w:val="BodyText"/>
      </w:pPr>
      <w:r w:rsidRPr="00EE6559">
        <w:t xml:space="preserve">This section presents the estimated </w:t>
      </w:r>
      <w:r w:rsidRPr="00EE6559" w:rsidR="003A1EB5">
        <w:t xml:space="preserve">reductions in cancer </w:t>
      </w:r>
      <w:r w:rsidRPr="00EE6559" w:rsidR="00595C5E">
        <w:t xml:space="preserve">risk </w:t>
      </w:r>
      <w:r w:rsidRPr="00EE6559" w:rsidR="00003177">
        <w:t xml:space="preserve">per individual </w:t>
      </w:r>
      <w:r w:rsidRPr="00EE6559" w:rsidR="00110AF4">
        <w:t xml:space="preserve">attributable to </w:t>
      </w:r>
      <w:r w:rsidRPr="00EE6559" w:rsidR="00CA0E84">
        <w:t xml:space="preserve">reducing </w:t>
      </w:r>
      <w:r w:rsidR="00964E1D">
        <w:t>PCE</w:t>
      </w:r>
      <w:r w:rsidRPr="00EE6559" w:rsidR="00CA0E84">
        <w:t xml:space="preserve"> </w:t>
      </w:r>
      <w:r w:rsidRPr="00EE6559" w:rsidR="00FC5D0A">
        <w:t xml:space="preserve">exposure under the options. </w:t>
      </w:r>
      <w:r w:rsidRPr="00EE6559" w:rsidR="007239C8">
        <w:t xml:space="preserve">The estimated risk reductions are presented in terms of </w:t>
      </w:r>
      <w:r w:rsidRPr="00EE6559" w:rsidR="00E86482">
        <w:t xml:space="preserve">microrisk reductions, where </w:t>
      </w:r>
      <w:r w:rsidRPr="00EE6559" w:rsidR="000A6842">
        <w:t xml:space="preserve">a microrisk is equivalent to reducing the risk </w:t>
      </w:r>
      <w:r w:rsidRPr="00EE6559" w:rsidR="008626F8">
        <w:t>for a case of cancer by one in one million.</w:t>
      </w:r>
      <w:r w:rsidRPr="00EE6559" w:rsidR="00506E9D">
        <w:t xml:space="preserve"> The microrisk reductions are calculated </w:t>
      </w:r>
      <w:r w:rsidRPr="00EE6559" w:rsidR="00605A07">
        <w:t xml:space="preserve">by combining the changes in the LADCs presented above in </w:t>
      </w:r>
      <w:r w:rsidR="00F66373">
        <w:fldChar w:fldCharType="begin" w:fldLock="1"/>
      </w:r>
      <w:r w:rsidR="00F66373">
        <w:instrText xml:space="preserve"> REF _Ref103947974 \h </w:instrText>
      </w:r>
      <w:r w:rsidR="00F66373">
        <w:fldChar w:fldCharType="separate"/>
      </w:r>
      <w:r w:rsidRPr="00F44F45" w:rsidR="0092222B">
        <w:t xml:space="preserve">Table </w:t>
      </w:r>
      <w:r w:rsidR="0092222B">
        <w:rPr>
          <w:noProof/>
        </w:rPr>
        <w:t>8</w:t>
      </w:r>
      <w:r w:rsidR="0092222B">
        <w:noBreakHyphen/>
      </w:r>
      <w:r w:rsidR="0092222B">
        <w:rPr>
          <w:noProof/>
        </w:rPr>
        <w:t>6</w:t>
      </w:r>
      <w:r w:rsidR="00F66373">
        <w:fldChar w:fldCharType="end"/>
      </w:r>
      <w:r w:rsidRPr="00EE6559" w:rsidR="00605A07">
        <w:t xml:space="preserve"> and </w:t>
      </w:r>
      <w:r w:rsidR="00F66373">
        <w:fldChar w:fldCharType="begin" w:fldLock="1"/>
      </w:r>
      <w:r w:rsidR="00F66373">
        <w:instrText xml:space="preserve"> REF _Ref103952767 \h </w:instrText>
      </w:r>
      <w:r w:rsidR="00F66373">
        <w:fldChar w:fldCharType="separate"/>
      </w:r>
      <w:r w:rsidRPr="00960CD1" w:rsidR="0092222B">
        <w:t xml:space="preserve">Table </w:t>
      </w:r>
      <w:r w:rsidR="0092222B">
        <w:rPr>
          <w:noProof/>
        </w:rPr>
        <w:t>8</w:t>
      </w:r>
      <w:r w:rsidR="0092222B">
        <w:noBreakHyphen/>
      </w:r>
      <w:r w:rsidR="0092222B">
        <w:rPr>
          <w:noProof/>
        </w:rPr>
        <w:t>11</w:t>
      </w:r>
      <w:r w:rsidR="00F66373">
        <w:fldChar w:fldCharType="end"/>
      </w:r>
      <w:r w:rsidRPr="00EE6559" w:rsidR="00605A07">
        <w:t xml:space="preserve"> with the </w:t>
      </w:r>
      <w:r w:rsidRPr="00EE6559" w:rsidR="00A95A56">
        <w:t>excess cancer risk estimates presented in</w:t>
      </w:r>
      <w:r w:rsidR="003012D4">
        <w:t xml:space="preserve"> </w:t>
      </w:r>
      <w:r w:rsidR="003012D4">
        <w:fldChar w:fldCharType="begin" w:fldLock="1"/>
      </w:r>
      <w:r w:rsidR="003012D4">
        <w:instrText xml:space="preserve"> REF _Ref85559195 \h </w:instrText>
      </w:r>
      <w:r w:rsidR="003012D4">
        <w:fldChar w:fldCharType="separate"/>
      </w:r>
      <w:r w:rsidR="0092222B">
        <w:t xml:space="preserve">Table </w:t>
      </w:r>
      <w:r w:rsidR="0092222B">
        <w:rPr>
          <w:noProof/>
        </w:rPr>
        <w:t>8</w:t>
      </w:r>
      <w:r w:rsidR="0092222B">
        <w:noBreakHyphen/>
      </w:r>
      <w:r w:rsidR="0092222B">
        <w:rPr>
          <w:noProof/>
        </w:rPr>
        <w:t>12</w:t>
      </w:r>
      <w:r w:rsidR="003012D4">
        <w:fldChar w:fldCharType="end"/>
      </w:r>
      <w:r w:rsidRPr="00EE6559" w:rsidR="00A95A56">
        <w:t xml:space="preserve">. </w:t>
      </w:r>
    </w:p>
    <w:p w:rsidR="00CC3162" w:rsidP="00CB1C05" w14:paraId="45B335A9" w14:textId="77777777">
      <w:pPr>
        <w:pStyle w:val="BodyText"/>
        <w:sectPr w:rsidSect="00CB1C05">
          <w:type w:val="nextColumn"/>
          <w:pgSz w:w="12240" w:h="15840" w:code="1"/>
          <w:pgMar w:top="1440" w:right="1440" w:bottom="1440" w:left="1440" w:header="1080" w:footer="720" w:gutter="0"/>
          <w:lnNumType w:countBy="1" w:restart="continuous"/>
          <w:pgNumType w:chapStyle="1"/>
          <w:cols w:space="720"/>
          <w:docGrid w:linePitch="360"/>
        </w:sectPr>
      </w:pPr>
      <w:r>
        <w:fldChar w:fldCharType="begin" w:fldLock="1"/>
      </w:r>
      <w:r>
        <w:instrText xml:space="preserve"> REF _Ref103955128 \h </w:instrText>
      </w:r>
      <w:r>
        <w:fldChar w:fldCharType="separate"/>
      </w:r>
      <w:r w:rsidRPr="00EE6559" w:rsidR="0092222B">
        <w:t xml:space="preserve">Table </w:t>
      </w:r>
      <w:r w:rsidR="0092222B">
        <w:rPr>
          <w:noProof/>
        </w:rPr>
        <w:t>8</w:t>
      </w:r>
      <w:r w:rsidR="0092222B">
        <w:noBreakHyphen/>
      </w:r>
      <w:r w:rsidR="0092222B">
        <w:rPr>
          <w:noProof/>
        </w:rPr>
        <w:t>13</w:t>
      </w:r>
      <w:r>
        <w:fldChar w:fldCharType="end"/>
      </w:r>
      <w:r w:rsidRPr="00EE6559" w:rsidR="00A759B4">
        <w:t xml:space="preserve"> and </w:t>
      </w:r>
      <w:r w:rsidR="00F66373">
        <w:fldChar w:fldCharType="begin" w:fldLock="1"/>
      </w:r>
      <w:r w:rsidR="00F66373">
        <w:instrText xml:space="preserve"> REF _Ref103955129 \h </w:instrText>
      </w:r>
      <w:r w:rsidR="00F66373">
        <w:fldChar w:fldCharType="separate"/>
      </w:r>
      <w:r w:rsidRPr="00EE6559" w:rsidR="0092222B">
        <w:t xml:space="preserve">Table </w:t>
      </w:r>
      <w:r w:rsidR="0092222B">
        <w:rPr>
          <w:noProof/>
        </w:rPr>
        <w:t>8</w:t>
      </w:r>
      <w:r w:rsidR="0092222B">
        <w:noBreakHyphen/>
      </w:r>
      <w:r w:rsidR="0092222B">
        <w:rPr>
          <w:noProof/>
        </w:rPr>
        <w:t>14</w:t>
      </w:r>
      <w:r w:rsidR="00F66373">
        <w:fldChar w:fldCharType="end"/>
      </w:r>
      <w:r w:rsidRPr="00EE6559" w:rsidR="00A759B4">
        <w:t xml:space="preserve"> </w:t>
      </w:r>
      <w:r w:rsidRPr="00EE6559" w:rsidR="009F1522">
        <w:t xml:space="preserve">present the </w:t>
      </w:r>
      <w:r w:rsidRPr="00EE6559" w:rsidR="008737D8">
        <w:t xml:space="preserve">estimates for the </w:t>
      </w:r>
      <w:r w:rsidRPr="00EE6559" w:rsidR="009F1522">
        <w:t xml:space="preserve">microrisk </w:t>
      </w:r>
      <w:r w:rsidRPr="00EE6559" w:rsidR="00A759B4">
        <w:t xml:space="preserve">reductions </w:t>
      </w:r>
      <w:r w:rsidRPr="00EE6559" w:rsidR="009F1522">
        <w:t xml:space="preserve">per exposed individual </w:t>
      </w:r>
      <w:r w:rsidRPr="00EE6559" w:rsidR="001F4A70">
        <w:t>under a scenario for eliminating one year of exposure</w:t>
      </w:r>
      <w:r w:rsidRPr="00EE6559" w:rsidR="00EC09D4">
        <w:t xml:space="preserve"> (</w:t>
      </w:r>
      <w:r w:rsidR="00F66373">
        <w:fldChar w:fldCharType="begin" w:fldLock="1"/>
      </w:r>
      <w:r w:rsidR="00F66373">
        <w:instrText xml:space="preserve"> REF _Ref103955128 \h </w:instrText>
      </w:r>
      <w:r w:rsidR="00F66373">
        <w:fldChar w:fldCharType="separate"/>
      </w:r>
      <w:r w:rsidRPr="00EE6559" w:rsidR="0092222B">
        <w:t xml:space="preserve">Table </w:t>
      </w:r>
      <w:r w:rsidR="0092222B">
        <w:rPr>
          <w:noProof/>
        </w:rPr>
        <w:t>8</w:t>
      </w:r>
      <w:r w:rsidR="0092222B">
        <w:noBreakHyphen/>
      </w:r>
      <w:r w:rsidR="0092222B">
        <w:rPr>
          <w:noProof/>
        </w:rPr>
        <w:t>13</w:t>
      </w:r>
      <w:r w:rsidR="00F66373">
        <w:fldChar w:fldCharType="end"/>
      </w:r>
      <w:r w:rsidRPr="00EE6559" w:rsidR="00EC09D4">
        <w:t>)</w:t>
      </w:r>
      <w:r w:rsidRPr="00EE6559" w:rsidR="001F4A70">
        <w:t xml:space="preserve"> and under </w:t>
      </w:r>
      <w:r w:rsidRPr="00EE6559" w:rsidR="00EC09D4">
        <w:t xml:space="preserve">a scenario for </w:t>
      </w:r>
      <w:r w:rsidRPr="00EE6559" w:rsidR="001F4A70">
        <w:t xml:space="preserve">reducing exposure for one year </w:t>
      </w:r>
      <w:r w:rsidRPr="00EE6559" w:rsidR="001D1D0F">
        <w:t xml:space="preserve">under </w:t>
      </w:r>
      <w:r w:rsidR="0033503A">
        <w:t>WCPP</w:t>
      </w:r>
      <w:r w:rsidRPr="00EE6559" w:rsidR="00EC09D4">
        <w:t xml:space="preserve"> (</w:t>
      </w:r>
      <w:r w:rsidR="00F66373">
        <w:fldChar w:fldCharType="begin" w:fldLock="1"/>
      </w:r>
      <w:r w:rsidR="00F66373">
        <w:instrText xml:space="preserve"> REF _Ref103955129 \h </w:instrText>
      </w:r>
      <w:r w:rsidR="00F66373">
        <w:fldChar w:fldCharType="separate"/>
      </w:r>
      <w:r w:rsidRPr="00EE6559" w:rsidR="0092222B">
        <w:t xml:space="preserve">Table </w:t>
      </w:r>
      <w:r w:rsidR="0092222B">
        <w:rPr>
          <w:noProof/>
        </w:rPr>
        <w:t>8</w:t>
      </w:r>
      <w:r w:rsidR="0092222B">
        <w:noBreakHyphen/>
      </w:r>
      <w:r w:rsidR="0092222B">
        <w:rPr>
          <w:noProof/>
        </w:rPr>
        <w:t>14</w:t>
      </w:r>
      <w:r w:rsidR="00F66373">
        <w:fldChar w:fldCharType="end"/>
      </w:r>
      <w:r w:rsidRPr="00EE6559" w:rsidR="00EC09D4">
        <w:t>)</w:t>
      </w:r>
      <w:r w:rsidRPr="00EE6559" w:rsidR="001D1D0F">
        <w:t xml:space="preserve">, </w:t>
      </w:r>
      <w:r w:rsidRPr="00EE6559" w:rsidR="009F1522">
        <w:t xml:space="preserve">by </w:t>
      </w:r>
      <w:r w:rsidRPr="00EE6559" w:rsidR="00EF0F25">
        <w:t>use category</w:t>
      </w:r>
      <w:r w:rsidRPr="00EE6559" w:rsidR="009F1522">
        <w:t>, exposure type, and cancer site.</w:t>
      </w:r>
      <w:r w:rsidRPr="00EE6559" w:rsidR="00CD6C8A">
        <w:t xml:space="preserve"> </w:t>
      </w:r>
      <w:r w:rsidR="00F66373">
        <w:fldChar w:fldCharType="begin" w:fldLock="1"/>
      </w:r>
      <w:r w:rsidR="00F66373">
        <w:instrText xml:space="preserve"> REF _Ref103955129 \h </w:instrText>
      </w:r>
      <w:r w:rsidR="00F66373">
        <w:fldChar w:fldCharType="separate"/>
      </w:r>
      <w:r w:rsidRPr="00EE6559" w:rsidR="0092222B">
        <w:t xml:space="preserve">Table </w:t>
      </w:r>
      <w:r w:rsidR="0092222B">
        <w:rPr>
          <w:noProof/>
        </w:rPr>
        <w:t>8</w:t>
      </w:r>
      <w:r w:rsidR="0092222B">
        <w:noBreakHyphen/>
      </w:r>
      <w:r w:rsidR="0092222B">
        <w:rPr>
          <w:noProof/>
        </w:rPr>
        <w:t>14</w:t>
      </w:r>
      <w:r w:rsidR="00F66373">
        <w:fldChar w:fldCharType="end"/>
      </w:r>
      <w:r w:rsidR="004D13CA">
        <w:t xml:space="preserve"> only includes the use categories </w:t>
      </w:r>
      <w:r w:rsidR="00A16450">
        <w:t xml:space="preserve">with a </w:t>
      </w:r>
      <w:r w:rsidR="0033503A">
        <w:t>WCPP</w:t>
      </w:r>
      <w:r w:rsidR="00A16450">
        <w:t xml:space="preserve"> requirement under one of the options. </w:t>
      </w:r>
      <w:r w:rsidRPr="00EE6559" w:rsidR="00CD6C8A">
        <w:t xml:space="preserve">As noted above, the microrisk reductions are calculated by combining the changes in the LADCs presented above in </w:t>
      </w:r>
      <w:r w:rsidR="00F66373">
        <w:fldChar w:fldCharType="begin" w:fldLock="1"/>
      </w:r>
      <w:r w:rsidR="00F66373">
        <w:instrText xml:space="preserve"> REF _Ref103947974 \h </w:instrText>
      </w:r>
      <w:r w:rsidR="00F66373">
        <w:fldChar w:fldCharType="separate"/>
      </w:r>
      <w:r w:rsidRPr="00F44F45" w:rsidR="0092222B">
        <w:t xml:space="preserve">Table </w:t>
      </w:r>
      <w:r w:rsidR="0092222B">
        <w:rPr>
          <w:noProof/>
        </w:rPr>
        <w:t>8</w:t>
      </w:r>
      <w:r w:rsidR="0092222B">
        <w:noBreakHyphen/>
      </w:r>
      <w:r w:rsidR="0092222B">
        <w:rPr>
          <w:noProof/>
        </w:rPr>
        <w:t>6</w:t>
      </w:r>
      <w:r w:rsidR="00F66373">
        <w:fldChar w:fldCharType="end"/>
      </w:r>
      <w:r w:rsidRPr="00EE6559" w:rsidR="00CD6C8A">
        <w:t xml:space="preserve"> and </w:t>
      </w:r>
      <w:r w:rsidR="00F66373">
        <w:fldChar w:fldCharType="begin" w:fldLock="1"/>
      </w:r>
      <w:r w:rsidR="00F66373">
        <w:instrText xml:space="preserve"> REF _Ref103952767 \h </w:instrText>
      </w:r>
      <w:r w:rsidR="00F66373">
        <w:fldChar w:fldCharType="separate"/>
      </w:r>
      <w:r w:rsidRPr="00960CD1" w:rsidR="0092222B">
        <w:t xml:space="preserve">Table </w:t>
      </w:r>
      <w:r w:rsidR="0092222B">
        <w:rPr>
          <w:noProof/>
        </w:rPr>
        <w:t>8</w:t>
      </w:r>
      <w:r w:rsidR="0092222B">
        <w:noBreakHyphen/>
      </w:r>
      <w:r w:rsidR="0092222B">
        <w:rPr>
          <w:noProof/>
        </w:rPr>
        <w:t>11</w:t>
      </w:r>
      <w:r w:rsidR="00F66373">
        <w:fldChar w:fldCharType="end"/>
      </w:r>
      <w:r w:rsidRPr="00EE6559" w:rsidR="00CD6C8A">
        <w:t xml:space="preserve"> with the excess cancer risk estimates presented in</w:t>
      </w:r>
      <w:r w:rsidR="003012D4">
        <w:t xml:space="preserve"> </w:t>
      </w:r>
      <w:r w:rsidR="003012D4">
        <w:fldChar w:fldCharType="begin" w:fldLock="1"/>
      </w:r>
      <w:r w:rsidR="003012D4">
        <w:instrText xml:space="preserve"> REF _Ref85559195 \h </w:instrText>
      </w:r>
      <w:r w:rsidR="003012D4">
        <w:fldChar w:fldCharType="separate"/>
      </w:r>
      <w:r w:rsidR="0092222B">
        <w:t xml:space="preserve">Table </w:t>
      </w:r>
      <w:r w:rsidR="0092222B">
        <w:rPr>
          <w:noProof/>
        </w:rPr>
        <w:t>8</w:t>
      </w:r>
      <w:r w:rsidR="0092222B">
        <w:noBreakHyphen/>
      </w:r>
      <w:r w:rsidR="0092222B">
        <w:rPr>
          <w:noProof/>
        </w:rPr>
        <w:t>12</w:t>
      </w:r>
      <w:r w:rsidR="003012D4">
        <w:fldChar w:fldCharType="end"/>
      </w:r>
      <w:r w:rsidRPr="00EE6559" w:rsidR="00CD6C8A">
        <w:t xml:space="preserve">. </w:t>
      </w:r>
      <w:r w:rsidRPr="00EE6559" w:rsidR="0018514E">
        <w:t xml:space="preserve"> </w:t>
      </w:r>
      <w:r w:rsidRPr="00EE6559" w:rsidR="00CD6C8A">
        <w:t xml:space="preserve">For example, the estimate </w:t>
      </w:r>
      <w:r w:rsidRPr="00EE6559" w:rsidR="00D905A0">
        <w:t xml:space="preserve">for the liver microrisk reduction </w:t>
      </w:r>
      <w:r w:rsidRPr="008532AD" w:rsidR="00CD6C8A">
        <w:t xml:space="preserve">of </w:t>
      </w:r>
      <w:r w:rsidR="00EB32D1">
        <w:t>3.12</w:t>
      </w:r>
      <w:r w:rsidRPr="008532AD" w:rsidR="00002C59">
        <w:t xml:space="preserve"> </w:t>
      </w:r>
      <w:r w:rsidRPr="008532AD" w:rsidR="00FB2CEE">
        <w:t xml:space="preserve">in </w:t>
      </w:r>
      <w:r w:rsidRPr="008532AD" w:rsidR="00CC0A98">
        <w:t>the Manu</w:t>
      </w:r>
      <w:r w:rsidRPr="008532AD" w:rsidR="00CA5C8F">
        <w:t xml:space="preserve">facturing </w:t>
      </w:r>
      <w:r w:rsidRPr="008532AD" w:rsidR="00D905A0">
        <w:t xml:space="preserve">row of </w:t>
      </w:r>
      <w:r w:rsidR="00FB01E6">
        <w:fldChar w:fldCharType="begin" w:fldLock="1"/>
      </w:r>
      <w:r w:rsidR="00FB01E6">
        <w:instrText xml:space="preserve"> REF _Ref103955128 \h </w:instrText>
      </w:r>
      <w:r w:rsidR="00FB01E6">
        <w:fldChar w:fldCharType="separate"/>
      </w:r>
      <w:r w:rsidRPr="00EE6559" w:rsidR="0092222B">
        <w:t xml:space="preserve">Table </w:t>
      </w:r>
      <w:r w:rsidR="0092222B">
        <w:rPr>
          <w:noProof/>
        </w:rPr>
        <w:t>8</w:t>
      </w:r>
      <w:r w:rsidR="0092222B">
        <w:noBreakHyphen/>
      </w:r>
      <w:r w:rsidR="0092222B">
        <w:rPr>
          <w:noProof/>
        </w:rPr>
        <w:t>13</w:t>
      </w:r>
      <w:r w:rsidR="00FB01E6">
        <w:fldChar w:fldCharType="end"/>
      </w:r>
      <w:r w:rsidRPr="008532AD" w:rsidR="00FB2CEE">
        <w:t xml:space="preserve"> </w:t>
      </w:r>
      <w:r w:rsidRPr="008532AD" w:rsidR="006D7FA7">
        <w:t xml:space="preserve">is calculated as </w:t>
      </w:r>
      <w:r w:rsidRPr="008532AD" w:rsidR="00A2637C">
        <w:t>0.</w:t>
      </w:r>
      <w:r w:rsidRPr="008532AD" w:rsidR="00561E2A">
        <w:t>0034</w:t>
      </w:r>
      <w:r w:rsidR="00561E2A">
        <w:t>58</w:t>
      </w:r>
      <w:r w:rsidRPr="008532AD" w:rsidR="00561E2A">
        <w:t xml:space="preserve"> </w:t>
      </w:r>
      <w:r w:rsidRPr="008532AD" w:rsidR="00D74DBF">
        <w:t xml:space="preserve">× </w:t>
      </w:r>
      <w:r w:rsidRPr="008532AD" w:rsidR="00F92707">
        <w:t>1.</w:t>
      </w:r>
      <w:r w:rsidRPr="008532AD" w:rsidR="00C11FFF">
        <w:t>2</w:t>
      </w:r>
      <w:r w:rsidR="00C11FFF">
        <w:t>46</w:t>
      </w:r>
      <w:r w:rsidRPr="008532AD" w:rsidR="00C11FFF">
        <w:t>E</w:t>
      </w:r>
      <w:r w:rsidRPr="008532AD" w:rsidR="008B08F8">
        <w:t>-</w:t>
      </w:r>
      <w:r w:rsidRPr="008532AD" w:rsidR="00F92707">
        <w:t>3</w:t>
      </w:r>
      <w:r w:rsidRPr="008532AD" w:rsidR="008B08F8">
        <w:t xml:space="preserve"> </w:t>
      </w:r>
      <w:r w:rsidRPr="008532AD" w:rsidR="00E76170">
        <w:t xml:space="preserve">× </w:t>
      </w:r>
      <w:r w:rsidRPr="008532AD" w:rsidR="008B08F8">
        <w:t>1,000,000.</w:t>
      </w:r>
      <w:r>
        <w:rPr>
          <w:rStyle w:val="FootnoteReference"/>
        </w:rPr>
        <w:footnoteReference w:id="27"/>
      </w:r>
      <w:r w:rsidR="009E66B4">
        <w:t xml:space="preserve"> This </w:t>
      </w:r>
      <w:r w:rsidR="007E4729">
        <w:t>3.12</w:t>
      </w:r>
      <w:r w:rsidR="009E66B4">
        <w:t xml:space="preserve"> </w:t>
      </w:r>
      <w:r w:rsidR="003F231C">
        <w:t>microrisk</w:t>
      </w:r>
      <w:r w:rsidR="009E66B4">
        <w:t xml:space="preserve"> estimate means that </w:t>
      </w:r>
      <w:r w:rsidR="00D72137">
        <w:t xml:space="preserve">eliminating one year of exposure would reduce the liver cancer risk for this worker by </w:t>
      </w:r>
      <w:r w:rsidR="00FE4E65">
        <w:t>3.12</w:t>
      </w:r>
      <w:r w:rsidR="00D72137">
        <w:t xml:space="preserve">  in </w:t>
      </w:r>
      <w:r w:rsidR="003F231C">
        <w:t>1,000,000.</w:t>
      </w:r>
    </w:p>
    <w:tbl>
      <w:tblPr>
        <w:tblW w:w="12245" w:type="dxa"/>
        <w:tblInd w:w="-5" w:type="dxa"/>
        <w:tblLayout w:type="fixed"/>
        <w:tblCellMar>
          <w:left w:w="0" w:type="dxa"/>
          <w:right w:w="58" w:type="dxa"/>
        </w:tblCellMar>
        <w:tblLook w:val="04A0"/>
      </w:tblPr>
      <w:tblGrid>
        <w:gridCol w:w="5135"/>
        <w:gridCol w:w="1170"/>
        <w:gridCol w:w="1440"/>
        <w:gridCol w:w="1440"/>
        <w:gridCol w:w="1440"/>
        <w:gridCol w:w="1620"/>
      </w:tblGrid>
      <w:tr w14:paraId="34837076" w14:textId="77777777" w:rsidTr="00CD48B1">
        <w:tblPrEx>
          <w:tblW w:w="12245" w:type="dxa"/>
          <w:tblInd w:w="-5" w:type="dxa"/>
          <w:tblLayout w:type="fixed"/>
          <w:tblCellMar>
            <w:left w:w="0" w:type="dxa"/>
            <w:right w:w="58" w:type="dxa"/>
          </w:tblCellMar>
          <w:tblLook w:val="04A0"/>
        </w:tblPrEx>
        <w:trPr>
          <w:trHeight w:val="80"/>
          <w:tblHeader/>
        </w:trPr>
        <w:tc>
          <w:tcPr>
            <w:tcW w:w="12245" w:type="dxa"/>
            <w:gridSpan w:val="6"/>
            <w:tcBorders>
              <w:top w:val="nil"/>
              <w:left w:val="nil"/>
              <w:bottom w:val="single" w:sz="4" w:space="0" w:color="auto"/>
              <w:right w:val="nil"/>
            </w:tcBorders>
            <w:shd w:val="clear" w:color="auto" w:fill="auto"/>
          </w:tcPr>
          <w:p w:rsidR="009F1522" w:rsidRPr="00EE6559" w:rsidP="00CB1C05" w14:paraId="071E67DE" w14:textId="77777777">
            <w:pPr>
              <w:pStyle w:val="TableTitleA"/>
            </w:pPr>
            <w:bookmarkStart w:id="1361" w:name="_Ref103955128"/>
            <w:bookmarkStart w:id="1362" w:name="_Toc107219350"/>
            <w:bookmarkStart w:id="1363" w:name="_Toc121142699"/>
            <w:bookmarkStart w:id="1364" w:name="_Toc165379721"/>
            <w:r w:rsidRPr="00EE6559">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3</w:t>
            </w:r>
            <w:r w:rsidR="00BC4B5D">
              <w:rPr>
                <w:noProof/>
              </w:rPr>
              <w:fldChar w:fldCharType="end"/>
            </w:r>
            <w:bookmarkEnd w:id="1361"/>
            <w:r w:rsidRPr="00EE6559">
              <w:t xml:space="preserve">: </w:t>
            </w:r>
            <w:r w:rsidRPr="00EE6559" w:rsidR="00616AE8">
              <w:t>Reduced</w:t>
            </w:r>
            <w:r w:rsidRPr="00EE6559">
              <w:t xml:space="preserve"> Microrisk Per Exposed Individual from </w:t>
            </w:r>
            <w:r w:rsidRPr="00EE6559" w:rsidR="00616AE8">
              <w:t xml:space="preserve">Eliminating </w:t>
            </w:r>
            <w:r w:rsidRPr="00EE6559">
              <w:t>One Year of Exposure</w:t>
            </w:r>
            <w:bookmarkEnd w:id="1362"/>
            <w:r w:rsidR="00AA3B41">
              <w:t xml:space="preserve">, by </w:t>
            </w:r>
            <w:r w:rsidR="00E3709E">
              <w:t>E</w:t>
            </w:r>
            <w:r w:rsidR="00AA3B41">
              <w:t xml:space="preserve">stimate and </w:t>
            </w:r>
            <w:bookmarkEnd w:id="1363"/>
            <w:r w:rsidR="00E3709E">
              <w:t>C</w:t>
            </w:r>
            <w:r w:rsidR="00AA3B41">
              <w:t xml:space="preserve">ancer </w:t>
            </w:r>
            <w:r w:rsidR="00E3709E">
              <w:t>S</w:t>
            </w:r>
            <w:r w:rsidR="00AA3B41">
              <w:t>ite</w:t>
            </w:r>
            <w:bookmarkEnd w:id="1364"/>
          </w:p>
        </w:tc>
      </w:tr>
      <w:tr w14:paraId="16EF176E" w14:textId="77777777" w:rsidTr="00C051D8">
        <w:tblPrEx>
          <w:tblW w:w="12245" w:type="dxa"/>
          <w:tblInd w:w="-5" w:type="dxa"/>
          <w:tblLayout w:type="fixed"/>
          <w:tblCellMar>
            <w:left w:w="0" w:type="dxa"/>
            <w:right w:w="58" w:type="dxa"/>
          </w:tblCellMar>
          <w:tblLook w:val="04A0"/>
        </w:tblPrEx>
        <w:trPr>
          <w:tblHeader/>
        </w:trPr>
        <w:tc>
          <w:tcPr>
            <w:tcW w:w="513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2565B" w:rsidRPr="00EE6559" w:rsidP="00CB1C05" w14:paraId="317E3D47" w14:textId="77777777">
            <w:pPr>
              <w:pStyle w:val="TableSubtitle"/>
            </w:pPr>
            <w:r w:rsidRPr="00EE6559">
              <w:t>Use Category</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2565B" w:rsidRPr="00EE6559" w:rsidP="00CB1C05" w14:paraId="5301A189" w14:textId="77777777">
            <w:pPr>
              <w:pStyle w:val="TableSubtitle"/>
            </w:pPr>
            <w:r w:rsidRPr="00EE6559">
              <w:t>Exposure Type</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2565B" w:rsidRPr="00EE6559" w:rsidP="00CB1C05" w14:paraId="009EEF52" w14:textId="77777777">
            <w:pPr>
              <w:pStyle w:val="TableSubtitle"/>
            </w:pPr>
            <w:r w:rsidRPr="00EE6559">
              <w:t>Liver</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2565B" w:rsidRPr="00EE6559" w:rsidP="00CB1C05" w14:paraId="6C4FDB80" w14:textId="77777777">
            <w:pPr>
              <w:pStyle w:val="TableSubtitle"/>
            </w:pPr>
            <w:r>
              <w:t>Kidney</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2565B" w:rsidRPr="00EE6559" w:rsidP="00CB1C05" w14:paraId="4EA4BEFA" w14:textId="77777777">
            <w:pPr>
              <w:pStyle w:val="TableSubtitle"/>
            </w:pPr>
            <w:r>
              <w:t>Brain Gliomas</w:t>
            </w:r>
          </w:p>
        </w:tc>
        <w:tc>
          <w:tcPr>
            <w:tcW w:w="162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2565B" w:rsidRPr="00EE6559" w:rsidP="00CB1C05" w14:paraId="213F5D68" w14:textId="77777777">
            <w:pPr>
              <w:pStyle w:val="TableSubtitle"/>
            </w:pPr>
            <w:r>
              <w:t>Testis</w:t>
            </w:r>
          </w:p>
        </w:tc>
      </w:tr>
      <w:tr w14:paraId="00FC6533"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vAlign w:val="center"/>
          </w:tcPr>
          <w:p w:rsidR="0062565B" w:rsidRPr="00EE6559" w:rsidP="00CB1C05" w14:paraId="6D6296B9" w14:textId="77777777">
            <w:pPr>
              <w:pStyle w:val="LTableTextAbt"/>
            </w:pPr>
            <w:r>
              <w:rPr>
                <w:szCs w:val="18"/>
              </w:rPr>
              <w:t>Manufactur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A3D2726"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713C508" w14:textId="77777777">
            <w:pPr>
              <w:pStyle w:val="RTableTextAbt"/>
            </w:pPr>
            <w:r>
              <w:rPr>
                <w:szCs w:val="18"/>
              </w:rPr>
              <w:t>3.1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C7A90DB" w14:textId="77777777">
            <w:pPr>
              <w:pStyle w:val="RTableTextAbt"/>
            </w:pPr>
            <w:r>
              <w:rPr>
                <w:szCs w:val="18"/>
              </w:rPr>
              <w:t>2.0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514104E" w14:textId="77777777">
            <w:pPr>
              <w:pStyle w:val="RTableTextAbt"/>
            </w:pPr>
            <w:r>
              <w:rPr>
                <w:szCs w:val="18"/>
              </w:rPr>
              <w:t>1.2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DC245CB" w14:textId="77777777">
            <w:pPr>
              <w:pStyle w:val="RTableTextAbt"/>
            </w:pPr>
            <w:r>
              <w:rPr>
                <w:szCs w:val="18"/>
              </w:rPr>
              <w:t>16.83</w:t>
            </w:r>
          </w:p>
        </w:tc>
      </w:tr>
      <w:tr w14:paraId="4B5A28BF"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vAlign w:val="center"/>
          </w:tcPr>
          <w:p w:rsidR="0062565B" w:rsidRPr="00EE6559" w:rsidP="00CB1C05" w14:paraId="6DC310F1" w14:textId="77777777">
            <w:pPr>
              <w:pStyle w:val="LTableTextAbt"/>
            </w:pPr>
            <w:r>
              <w:rPr>
                <w:szCs w:val="18"/>
              </w:rPr>
              <w:t>Manufactur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F6DEF53"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7833F9B" w14:textId="77777777">
            <w:pPr>
              <w:pStyle w:val="RTableTextAbt"/>
            </w:pPr>
            <w:r>
              <w:rPr>
                <w:szCs w:val="18"/>
              </w:rPr>
              <w:t>0.1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12C1246" w14:textId="77777777">
            <w:pPr>
              <w:pStyle w:val="RTableTextAbt"/>
            </w:pPr>
            <w:r>
              <w:rPr>
                <w:szCs w:val="18"/>
              </w:rPr>
              <w:t>0.0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2C5CFAA" w14:textId="77777777">
            <w:pPr>
              <w:pStyle w:val="RTableTextAbt"/>
            </w:pPr>
            <w:r>
              <w:rPr>
                <w:szCs w:val="18"/>
              </w:rPr>
              <w:t>0.0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9BC6420" w14:textId="77777777">
            <w:pPr>
              <w:pStyle w:val="RTableTextAbt"/>
            </w:pPr>
            <w:r>
              <w:rPr>
                <w:szCs w:val="18"/>
              </w:rPr>
              <w:t>0.58</w:t>
            </w:r>
          </w:p>
        </w:tc>
      </w:tr>
      <w:tr w14:paraId="2F67C738"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CDA0160" w14:textId="77777777">
            <w:pPr>
              <w:pStyle w:val="LTableTextAbt"/>
            </w:pPr>
            <w:r>
              <w:rPr>
                <w:szCs w:val="18"/>
              </w:rPr>
              <w:t>Import/Repackage</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2739F7C"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8BA2932" w14:textId="77777777">
            <w:pPr>
              <w:pStyle w:val="RTableTextAbt"/>
            </w:pPr>
            <w:r>
              <w:rPr>
                <w:szCs w:val="18"/>
              </w:rPr>
              <w:t>1.4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8CB3224" w14:textId="77777777">
            <w:pPr>
              <w:pStyle w:val="RTableTextAbt"/>
            </w:pPr>
            <w:r>
              <w:rPr>
                <w:szCs w:val="18"/>
              </w:rPr>
              <w:t>0.9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64F53C9" w14:textId="77777777">
            <w:pPr>
              <w:pStyle w:val="RTableTextAbt"/>
            </w:pPr>
            <w:r>
              <w:rPr>
                <w:szCs w:val="18"/>
              </w:rPr>
              <w:t>0.5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C4E3584" w14:textId="77777777">
            <w:pPr>
              <w:pStyle w:val="RTableTextAbt"/>
            </w:pPr>
            <w:r>
              <w:rPr>
                <w:szCs w:val="18"/>
              </w:rPr>
              <w:t>7.83</w:t>
            </w:r>
          </w:p>
        </w:tc>
      </w:tr>
      <w:tr w14:paraId="4E69D95B"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B528703" w14:textId="77777777">
            <w:pPr>
              <w:pStyle w:val="LTableTextAbt"/>
            </w:pPr>
            <w:r>
              <w:rPr>
                <w:szCs w:val="18"/>
              </w:rPr>
              <w:t>Reactant/Intermediate</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812457F"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000F6F3" w14:textId="77777777">
            <w:pPr>
              <w:pStyle w:val="RTableTextAbt"/>
            </w:pPr>
            <w:r>
              <w:rPr>
                <w:szCs w:val="18"/>
              </w:rPr>
              <w:t>3.1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00E8BA3" w14:textId="77777777">
            <w:pPr>
              <w:pStyle w:val="RTableTextAbt"/>
            </w:pPr>
            <w:r>
              <w:rPr>
                <w:szCs w:val="18"/>
              </w:rPr>
              <w:t>2.0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90FD15F" w14:textId="77777777">
            <w:pPr>
              <w:pStyle w:val="RTableTextAbt"/>
            </w:pPr>
            <w:r>
              <w:rPr>
                <w:szCs w:val="18"/>
              </w:rPr>
              <w:t>1.2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EDFE53A" w14:textId="77777777">
            <w:pPr>
              <w:pStyle w:val="RTableTextAbt"/>
            </w:pPr>
            <w:r>
              <w:rPr>
                <w:szCs w:val="18"/>
              </w:rPr>
              <w:t>16.83</w:t>
            </w:r>
          </w:p>
        </w:tc>
      </w:tr>
      <w:tr w14:paraId="523F3E92"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DC4587E" w14:textId="77777777">
            <w:pPr>
              <w:pStyle w:val="LTableTextAbt"/>
            </w:pPr>
            <w:r>
              <w:rPr>
                <w:szCs w:val="18"/>
              </w:rPr>
              <w:t>Reactant/Intermediate</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083AADA"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63E0ED6" w14:textId="77777777">
            <w:pPr>
              <w:pStyle w:val="RTableTextAbt"/>
            </w:pPr>
            <w:r>
              <w:rPr>
                <w:szCs w:val="18"/>
              </w:rPr>
              <w:t>0.1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5CC16F0" w14:textId="77777777">
            <w:pPr>
              <w:pStyle w:val="RTableTextAbt"/>
            </w:pPr>
            <w:r>
              <w:rPr>
                <w:szCs w:val="18"/>
              </w:rPr>
              <w:t>0.0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198C969" w14:textId="77777777">
            <w:pPr>
              <w:pStyle w:val="RTableTextAbt"/>
            </w:pPr>
            <w:r>
              <w:rPr>
                <w:szCs w:val="18"/>
              </w:rPr>
              <w:t>0.0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D737AE9" w14:textId="77777777">
            <w:pPr>
              <w:pStyle w:val="RTableTextAbt"/>
            </w:pPr>
            <w:r>
              <w:rPr>
                <w:szCs w:val="18"/>
              </w:rPr>
              <w:t>0.58</w:t>
            </w:r>
          </w:p>
        </w:tc>
      </w:tr>
      <w:tr w14:paraId="7EF92BE5"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F503FAD" w14:textId="77777777">
            <w:pPr>
              <w:pStyle w:val="LTableTextAbt"/>
            </w:pPr>
            <w:r>
              <w:rPr>
                <w:szCs w:val="18"/>
              </w:rPr>
              <w:t>Processing Aid in Petrochemical Manufactur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4A7CB7B"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435FC48" w14:textId="77777777">
            <w:pPr>
              <w:pStyle w:val="RTableTextAbt"/>
            </w:pPr>
            <w:r>
              <w:rPr>
                <w:szCs w:val="18"/>
              </w:rPr>
              <w:t>0.8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61C44C0" w14:textId="77777777">
            <w:pPr>
              <w:pStyle w:val="RTableTextAbt"/>
            </w:pPr>
            <w:r>
              <w:rPr>
                <w:szCs w:val="18"/>
              </w:rPr>
              <w:t>0.5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586577B" w14:textId="77777777">
            <w:pPr>
              <w:pStyle w:val="RTableTextAbt"/>
            </w:pPr>
            <w:r>
              <w:rPr>
                <w:szCs w:val="18"/>
              </w:rPr>
              <w:t>0.3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DD712CE" w14:textId="77777777">
            <w:pPr>
              <w:pStyle w:val="RTableTextAbt"/>
            </w:pPr>
            <w:r>
              <w:rPr>
                <w:szCs w:val="18"/>
              </w:rPr>
              <w:t>4.44</w:t>
            </w:r>
          </w:p>
        </w:tc>
      </w:tr>
      <w:tr w14:paraId="29A535CA"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815DFD6" w14:textId="77777777">
            <w:pPr>
              <w:pStyle w:val="LTableTextAbt"/>
            </w:pPr>
            <w:r>
              <w:rPr>
                <w:szCs w:val="18"/>
              </w:rPr>
              <w:t>Production of Maskant for Chemical Mill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A38E118"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3203315" w14:textId="77777777">
            <w:pPr>
              <w:pStyle w:val="RTableTextAbt"/>
            </w:pPr>
            <w:r>
              <w:rPr>
                <w:szCs w:val="18"/>
              </w:rPr>
              <w:t>1.2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5546C8A" w14:textId="77777777">
            <w:pPr>
              <w:pStyle w:val="RTableTextAbt"/>
            </w:pPr>
            <w:r>
              <w:rPr>
                <w:szCs w:val="18"/>
              </w:rPr>
              <w:t>0.8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2D4E803" w14:textId="77777777">
            <w:pPr>
              <w:pStyle w:val="RTableTextAbt"/>
            </w:pPr>
            <w:r>
              <w:rPr>
                <w:szCs w:val="18"/>
              </w:rPr>
              <w:t>0.49</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CD59AEB" w14:textId="77777777">
            <w:pPr>
              <w:pStyle w:val="RTableTextAbt"/>
            </w:pPr>
            <w:r>
              <w:rPr>
                <w:szCs w:val="18"/>
              </w:rPr>
              <w:t>6.67</w:t>
            </w:r>
          </w:p>
        </w:tc>
      </w:tr>
      <w:tr w14:paraId="51F58E63"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20D4925" w14:textId="77777777">
            <w:pPr>
              <w:pStyle w:val="LTableTextAbt"/>
            </w:pPr>
            <w:r>
              <w:rPr>
                <w:szCs w:val="18"/>
              </w:rPr>
              <w:t>Use as Maskant for Chemical Mill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2BBE437"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D2EC84E" w14:textId="77777777">
            <w:pPr>
              <w:pStyle w:val="RTableTextAbt"/>
            </w:pPr>
            <w:r>
              <w:rPr>
                <w:szCs w:val="18"/>
              </w:rPr>
              <w:t>41.1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6C72644" w14:textId="77777777">
            <w:pPr>
              <w:pStyle w:val="RTableTextAbt"/>
            </w:pPr>
            <w:r>
              <w:rPr>
                <w:szCs w:val="18"/>
              </w:rPr>
              <w:t>26.4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113AE94" w14:textId="77777777">
            <w:pPr>
              <w:pStyle w:val="RTableTextAbt"/>
            </w:pPr>
            <w:r>
              <w:rPr>
                <w:szCs w:val="18"/>
              </w:rPr>
              <w:t>16.37</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B1D6698" w14:textId="77777777">
            <w:pPr>
              <w:pStyle w:val="RTableTextAbt"/>
            </w:pPr>
            <w:r>
              <w:rPr>
                <w:szCs w:val="18"/>
              </w:rPr>
              <w:t>221.46</w:t>
            </w:r>
          </w:p>
        </w:tc>
      </w:tr>
      <w:tr w14:paraId="7BF067E7"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4645C82" w14:textId="77777777">
            <w:pPr>
              <w:pStyle w:val="LTableTextAbt"/>
            </w:pPr>
            <w:r>
              <w:rPr>
                <w:szCs w:val="18"/>
              </w:rPr>
              <w:t>Use as Maskant for Chemical Mill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93DBA53"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021C67D" w14:textId="77777777">
            <w:pPr>
              <w:pStyle w:val="RTableTextAbt"/>
            </w:pPr>
            <w:r>
              <w:rPr>
                <w:szCs w:val="18"/>
              </w:rPr>
              <w:t>3.0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AC8760F" w14:textId="77777777">
            <w:pPr>
              <w:pStyle w:val="RTableTextAbt"/>
            </w:pPr>
            <w:r>
              <w:rPr>
                <w:szCs w:val="18"/>
              </w:rPr>
              <w:t>1.9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76616AF" w14:textId="77777777">
            <w:pPr>
              <w:pStyle w:val="RTableTextAbt"/>
            </w:pPr>
            <w:r>
              <w:rPr>
                <w:szCs w:val="18"/>
              </w:rPr>
              <w:t>1.2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2810D85" w14:textId="77777777">
            <w:pPr>
              <w:pStyle w:val="RTableTextAbt"/>
            </w:pPr>
            <w:r>
              <w:rPr>
                <w:szCs w:val="18"/>
              </w:rPr>
              <w:t>16.55</w:t>
            </w:r>
          </w:p>
        </w:tc>
      </w:tr>
      <w:tr w14:paraId="3149BD82"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0CEF8C9" w14:textId="77777777">
            <w:pPr>
              <w:pStyle w:val="LTableTextAbt"/>
            </w:pPr>
            <w:r>
              <w:rPr>
                <w:szCs w:val="18"/>
              </w:rPr>
              <w:t>Vapor Degreasing: Open Top Vapor Degreasing (OTVD)</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F2B1834"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34C4CEC" w14:textId="77777777">
            <w:pPr>
              <w:pStyle w:val="RTableTextAbt"/>
            </w:pPr>
            <w:r>
              <w:rPr>
                <w:szCs w:val="18"/>
              </w:rPr>
              <w:t>22.0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12FBEE5" w14:textId="77777777">
            <w:pPr>
              <w:pStyle w:val="RTableTextAbt"/>
            </w:pPr>
            <w:r>
              <w:rPr>
                <w:szCs w:val="18"/>
              </w:rPr>
              <w:t>14.2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FBB23C4" w14:textId="77777777">
            <w:pPr>
              <w:pStyle w:val="RTableTextAbt"/>
            </w:pPr>
            <w:r>
              <w:rPr>
                <w:szCs w:val="18"/>
              </w:rPr>
              <w:t>8.79</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9580878" w14:textId="77777777">
            <w:pPr>
              <w:pStyle w:val="RTableTextAbt"/>
            </w:pPr>
            <w:r>
              <w:rPr>
                <w:szCs w:val="18"/>
              </w:rPr>
              <w:t>118.94</w:t>
            </w:r>
          </w:p>
        </w:tc>
      </w:tr>
      <w:tr w14:paraId="7D43542B"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4F7FCDD" w14:textId="77777777">
            <w:pPr>
              <w:pStyle w:val="LTableTextAbt"/>
            </w:pPr>
            <w:r>
              <w:rPr>
                <w:szCs w:val="18"/>
              </w:rPr>
              <w:t>Vapor Degreasing: Open Top Vapor Degreasing (OTVD)</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8ACA5EA"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265F71F" w14:textId="77777777">
            <w:pPr>
              <w:pStyle w:val="RTableTextAbt"/>
            </w:pPr>
            <w:r>
              <w:rPr>
                <w:szCs w:val="18"/>
              </w:rPr>
              <w:t>3.8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CC6366E" w14:textId="77777777">
            <w:pPr>
              <w:pStyle w:val="RTableTextAbt"/>
            </w:pPr>
            <w:r>
              <w:rPr>
                <w:szCs w:val="18"/>
              </w:rPr>
              <w:t>2.4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B22EF74" w14:textId="77777777">
            <w:pPr>
              <w:pStyle w:val="RTableTextAbt"/>
            </w:pPr>
            <w:r>
              <w:rPr>
                <w:szCs w:val="18"/>
              </w:rPr>
              <w:t>1.5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64918A5" w14:textId="77777777">
            <w:pPr>
              <w:pStyle w:val="RTableTextAbt"/>
            </w:pPr>
            <w:r>
              <w:rPr>
                <w:szCs w:val="18"/>
              </w:rPr>
              <w:t>20.51</w:t>
            </w:r>
          </w:p>
        </w:tc>
      </w:tr>
      <w:tr w14:paraId="38804A03"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B00FAD9" w14:textId="77777777">
            <w:pPr>
              <w:pStyle w:val="LTableTextAbt"/>
            </w:pPr>
            <w:r>
              <w:rPr>
                <w:szCs w:val="18"/>
              </w:rPr>
              <w:t>Vapor Degreasing: Enclosed Vapor Degreasing (EVD)</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FA408D0"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2F2CCF6" w14:textId="77777777">
            <w:pPr>
              <w:pStyle w:val="RTableTextAbt"/>
            </w:pPr>
            <w:r>
              <w:rPr>
                <w:szCs w:val="18"/>
              </w:rPr>
              <w:t>0.2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7ADB216" w14:textId="77777777">
            <w:pPr>
              <w:pStyle w:val="RTableTextAbt"/>
            </w:pPr>
            <w:r>
              <w:rPr>
                <w:szCs w:val="18"/>
              </w:rPr>
              <w:t>0.1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D95E317" w14:textId="77777777">
            <w:pPr>
              <w:pStyle w:val="RTableTextAbt"/>
            </w:pPr>
            <w:r>
              <w:rPr>
                <w:szCs w:val="18"/>
              </w:rPr>
              <w:t>0.1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A35AED1" w14:textId="77777777">
            <w:pPr>
              <w:pStyle w:val="RTableTextAbt"/>
            </w:pPr>
            <w:r>
              <w:rPr>
                <w:szCs w:val="18"/>
              </w:rPr>
              <w:t>1.38</w:t>
            </w:r>
          </w:p>
        </w:tc>
      </w:tr>
      <w:tr w14:paraId="4AC761A4"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CA436DF" w14:textId="77777777">
            <w:pPr>
              <w:pStyle w:val="LTableTextAbt"/>
            </w:pPr>
            <w:r>
              <w:rPr>
                <w:szCs w:val="18"/>
              </w:rPr>
              <w:t>Vapor Degreasing: Enclosed Vapor Degreasing (EVD)</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2D9E46D"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C1CF426" w14:textId="77777777">
            <w:pPr>
              <w:pStyle w:val="RTableTextAbt"/>
            </w:pPr>
            <w:r>
              <w:rPr>
                <w:szCs w:val="18"/>
              </w:rPr>
              <w:t>0.1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DCF4BBE" w14:textId="77777777">
            <w:pPr>
              <w:pStyle w:val="RTableTextAbt"/>
            </w:pPr>
            <w:r>
              <w:rPr>
                <w:szCs w:val="18"/>
              </w:rPr>
              <w:t>0.1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4998E45" w14:textId="77777777">
            <w:pPr>
              <w:pStyle w:val="RTableTextAbt"/>
            </w:pPr>
            <w:r>
              <w:rPr>
                <w:szCs w:val="18"/>
              </w:rPr>
              <w:t>0.07</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1F3A32B" w14:textId="77777777">
            <w:pPr>
              <w:pStyle w:val="RTableTextAbt"/>
            </w:pPr>
            <w:r>
              <w:rPr>
                <w:szCs w:val="18"/>
              </w:rPr>
              <w:t>0.96</w:t>
            </w:r>
          </w:p>
        </w:tc>
      </w:tr>
      <w:tr w14:paraId="41BE6EC4"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DF9B32F" w14:textId="77777777">
            <w:pPr>
              <w:pStyle w:val="LTableTextAbt"/>
            </w:pPr>
            <w:r>
              <w:rPr>
                <w:szCs w:val="18"/>
              </w:rPr>
              <w:t>Vapor Degreasing: Conveyorized Vapor Degreasing (CVD)</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F5BED69"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4AFBF19" w14:textId="77777777">
            <w:pPr>
              <w:pStyle w:val="RTableTextAbt"/>
            </w:pPr>
            <w:r>
              <w:rPr>
                <w:szCs w:val="18"/>
              </w:rPr>
              <w:t>216.2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542CF6A" w14:textId="77777777">
            <w:pPr>
              <w:pStyle w:val="RTableTextAbt"/>
            </w:pPr>
            <w:r>
              <w:rPr>
                <w:szCs w:val="18"/>
              </w:rPr>
              <w:t>139.2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F1BEB39" w14:textId="77777777">
            <w:pPr>
              <w:pStyle w:val="RTableTextAbt"/>
            </w:pPr>
            <w:r>
              <w:rPr>
                <w:szCs w:val="18"/>
              </w:rPr>
              <w:t>86.1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D1BE21E" w14:textId="77777777">
            <w:pPr>
              <w:pStyle w:val="RTableTextAbt"/>
            </w:pPr>
            <w:r>
              <w:rPr>
                <w:szCs w:val="18"/>
              </w:rPr>
              <w:t>1,164.82</w:t>
            </w:r>
          </w:p>
        </w:tc>
      </w:tr>
      <w:tr w14:paraId="1D3BFCDC"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1AC3530" w14:textId="77777777">
            <w:pPr>
              <w:pStyle w:val="LTableTextAbt"/>
            </w:pPr>
            <w:r>
              <w:rPr>
                <w:szCs w:val="18"/>
              </w:rPr>
              <w:t>Vapor Degreasing: Conveyorized Vapor Degreasing (CVD)</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6814011"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783868C" w14:textId="77777777">
            <w:pPr>
              <w:pStyle w:val="RTableTextAbt"/>
            </w:pPr>
            <w:r>
              <w:rPr>
                <w:szCs w:val="18"/>
              </w:rPr>
              <w:t>121.4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BCD6F70" w14:textId="77777777">
            <w:pPr>
              <w:pStyle w:val="RTableTextAbt"/>
            </w:pPr>
            <w:r>
              <w:rPr>
                <w:szCs w:val="18"/>
              </w:rPr>
              <w:t>78.2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3391FF0" w14:textId="77777777">
            <w:pPr>
              <w:pStyle w:val="RTableTextAbt"/>
            </w:pPr>
            <w:r>
              <w:rPr>
                <w:szCs w:val="18"/>
              </w:rPr>
              <w:t>48.3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18B0498" w14:textId="77777777">
            <w:pPr>
              <w:pStyle w:val="RTableTextAbt"/>
            </w:pPr>
            <w:r>
              <w:rPr>
                <w:szCs w:val="18"/>
              </w:rPr>
              <w:t>654.45</w:t>
            </w:r>
          </w:p>
        </w:tc>
      </w:tr>
      <w:tr w14:paraId="04165A7A"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1603BE5" w14:textId="77777777">
            <w:pPr>
              <w:pStyle w:val="LTableTextAbt"/>
            </w:pPr>
            <w:r>
              <w:rPr>
                <w:szCs w:val="18"/>
              </w:rPr>
              <w:t>Recycling and Disposal</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3E68DF9"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EE12B66" w14:textId="77777777">
            <w:pPr>
              <w:pStyle w:val="RTableTextAbt"/>
            </w:pPr>
            <w:r>
              <w:rPr>
                <w:szCs w:val="18"/>
              </w:rPr>
              <w:t>0.0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F4ACCC2" w14:textId="77777777">
            <w:pPr>
              <w:pStyle w:val="RTableTextAbt"/>
            </w:pPr>
            <w:r>
              <w:rPr>
                <w:szCs w:val="18"/>
              </w:rPr>
              <w:t>0.0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39E0D1C" w14:textId="77777777">
            <w:pPr>
              <w:pStyle w:val="RTableTextAbt"/>
            </w:pPr>
            <w:r>
              <w:rPr>
                <w:szCs w:val="18"/>
              </w:rPr>
              <w:t>0.0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169D4D1" w14:textId="77777777">
            <w:pPr>
              <w:pStyle w:val="RTableTextAbt"/>
            </w:pPr>
            <w:r>
              <w:rPr>
                <w:szCs w:val="18"/>
              </w:rPr>
              <w:t>0.48</w:t>
            </w:r>
          </w:p>
        </w:tc>
      </w:tr>
      <w:tr w14:paraId="6DC7AB02"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899BA3B" w14:textId="77777777">
            <w:pPr>
              <w:pStyle w:val="LTableTextAbt"/>
            </w:pPr>
            <w:r>
              <w:rPr>
                <w:szCs w:val="18"/>
              </w:rPr>
              <w:t>Incorporation into Adhesive and Sealant Product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C8A6750"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4AA47E6" w14:textId="77777777">
            <w:pPr>
              <w:pStyle w:val="RTableTextAbt"/>
            </w:pPr>
            <w:r>
              <w:rPr>
                <w:szCs w:val="18"/>
              </w:rPr>
              <w:t>1.2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3950251" w14:textId="77777777">
            <w:pPr>
              <w:pStyle w:val="RTableTextAbt"/>
            </w:pPr>
            <w:r>
              <w:rPr>
                <w:szCs w:val="18"/>
              </w:rPr>
              <w:t>0.8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686CD5E" w14:textId="77777777">
            <w:pPr>
              <w:pStyle w:val="RTableTextAbt"/>
            </w:pPr>
            <w:r>
              <w:rPr>
                <w:szCs w:val="18"/>
              </w:rPr>
              <w:t>0.49</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C817739" w14:textId="77777777">
            <w:pPr>
              <w:pStyle w:val="RTableTextAbt"/>
            </w:pPr>
            <w:r>
              <w:rPr>
                <w:szCs w:val="18"/>
              </w:rPr>
              <w:t>6.67</w:t>
            </w:r>
          </w:p>
        </w:tc>
      </w:tr>
      <w:tr w14:paraId="3A977DEC"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FF85BBF" w14:textId="77777777">
            <w:pPr>
              <w:pStyle w:val="LTableTextAbt"/>
            </w:pPr>
            <w:r>
              <w:rPr>
                <w:szCs w:val="18"/>
              </w:rPr>
              <w:t>Incorporation into Other Formulation, Mixture, or Reaction Products (Aerosol)</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5E47725"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8BB883A" w14:textId="77777777">
            <w:pPr>
              <w:pStyle w:val="RTableTextAbt"/>
            </w:pPr>
            <w:r>
              <w:rPr>
                <w:szCs w:val="18"/>
              </w:rPr>
              <w:t>28.7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D660557" w14:textId="77777777">
            <w:pPr>
              <w:pStyle w:val="RTableTextAbt"/>
            </w:pPr>
            <w:r>
              <w:rPr>
                <w:szCs w:val="18"/>
              </w:rPr>
              <w:t>18.4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DE7C693" w14:textId="77777777">
            <w:pPr>
              <w:pStyle w:val="RTableTextAbt"/>
            </w:pPr>
            <w:r>
              <w:rPr>
                <w:szCs w:val="18"/>
              </w:rPr>
              <w:t>11.4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FB9EBCB" w14:textId="77777777">
            <w:pPr>
              <w:pStyle w:val="RTableTextAbt"/>
            </w:pPr>
            <w:r>
              <w:rPr>
                <w:szCs w:val="18"/>
              </w:rPr>
              <w:t>154.73</w:t>
            </w:r>
          </w:p>
        </w:tc>
      </w:tr>
      <w:tr w14:paraId="67D8D56D"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0C6A2E5" w14:textId="77777777">
            <w:pPr>
              <w:pStyle w:val="LTableTextAbt"/>
            </w:pPr>
            <w:r>
              <w:rPr>
                <w:szCs w:val="18"/>
              </w:rPr>
              <w:t>Incorporation into Other Formulation, Mixture, or Reaction Products (Other)</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F641511"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D88F9E6" w14:textId="77777777">
            <w:pPr>
              <w:pStyle w:val="RTableTextAbt"/>
            </w:pPr>
            <w:r>
              <w:rPr>
                <w:szCs w:val="18"/>
              </w:rPr>
              <w:t>1.2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AE7ECC3" w14:textId="77777777">
            <w:pPr>
              <w:pStyle w:val="RTableTextAbt"/>
            </w:pPr>
            <w:r>
              <w:rPr>
                <w:szCs w:val="18"/>
              </w:rPr>
              <w:t>0.8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E72A038" w14:textId="77777777">
            <w:pPr>
              <w:pStyle w:val="RTableTextAbt"/>
            </w:pPr>
            <w:r>
              <w:rPr>
                <w:szCs w:val="18"/>
              </w:rPr>
              <w:t>0.49</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E798B11" w14:textId="77777777">
            <w:pPr>
              <w:pStyle w:val="RTableTextAbt"/>
            </w:pPr>
            <w:r>
              <w:rPr>
                <w:szCs w:val="18"/>
              </w:rPr>
              <w:t>6.67</w:t>
            </w:r>
          </w:p>
        </w:tc>
      </w:tr>
      <w:tr w14:paraId="76AAB2BA"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480B707" w14:textId="77777777">
            <w:pPr>
              <w:pStyle w:val="LTableTextAbt"/>
            </w:pPr>
            <w:r>
              <w:rPr>
                <w:szCs w:val="18"/>
              </w:rPr>
              <w:t>Laboratory Chemical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8FA47C1"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49FAA81" w14:textId="77777777">
            <w:pPr>
              <w:pStyle w:val="RTableTextAbt"/>
            </w:pPr>
            <w:r>
              <w:rPr>
                <w:szCs w:val="18"/>
              </w:rPr>
              <w:t>3.1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C5CE636" w14:textId="77777777">
            <w:pPr>
              <w:pStyle w:val="RTableTextAbt"/>
            </w:pPr>
            <w:r>
              <w:rPr>
                <w:szCs w:val="18"/>
              </w:rPr>
              <w:t>2.0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2F88D2C" w14:textId="77777777">
            <w:pPr>
              <w:pStyle w:val="RTableTextAbt"/>
            </w:pPr>
            <w:r>
              <w:rPr>
                <w:szCs w:val="18"/>
              </w:rPr>
              <w:t>1.2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44C8583" w14:textId="77777777">
            <w:pPr>
              <w:pStyle w:val="RTableTextAbt"/>
            </w:pPr>
            <w:r>
              <w:rPr>
                <w:szCs w:val="18"/>
              </w:rPr>
              <w:t>17.04</w:t>
            </w:r>
          </w:p>
        </w:tc>
      </w:tr>
      <w:tr w14:paraId="566E76B6"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D9775FF" w14:textId="77777777">
            <w:pPr>
              <w:pStyle w:val="LTableTextAbt"/>
            </w:pPr>
            <w:r>
              <w:rPr>
                <w:szCs w:val="18"/>
              </w:rPr>
              <w:t>Processing Aid, Except Petrochemical</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69664D3"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2A69412" w14:textId="77777777">
            <w:pPr>
              <w:pStyle w:val="RTableTextAbt"/>
            </w:pPr>
            <w:r>
              <w:rPr>
                <w:szCs w:val="18"/>
              </w:rPr>
              <w:t>0.8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B8B50D4" w14:textId="77777777">
            <w:pPr>
              <w:pStyle w:val="RTableTextAbt"/>
            </w:pPr>
            <w:r>
              <w:rPr>
                <w:szCs w:val="18"/>
              </w:rPr>
              <w:t>0.5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AA8AA23" w14:textId="77777777">
            <w:pPr>
              <w:pStyle w:val="RTableTextAbt"/>
            </w:pPr>
            <w:r>
              <w:rPr>
                <w:szCs w:val="18"/>
              </w:rPr>
              <w:t>0.3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393C162" w14:textId="77777777">
            <w:pPr>
              <w:pStyle w:val="RTableTextAbt"/>
            </w:pPr>
            <w:r>
              <w:rPr>
                <w:szCs w:val="18"/>
              </w:rPr>
              <w:t>4.44</w:t>
            </w:r>
          </w:p>
        </w:tc>
      </w:tr>
      <w:tr w14:paraId="21DF6BA9"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6CD011A" w14:textId="77777777">
            <w:pPr>
              <w:pStyle w:val="LTableTextAbt"/>
            </w:pPr>
            <w:r>
              <w:rPr>
                <w:szCs w:val="18"/>
              </w:rPr>
              <w:t>Adhesives and Sealant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1B02C3E"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E9E32A5" w14:textId="77777777">
            <w:pPr>
              <w:pStyle w:val="RTableTextAbt"/>
            </w:pPr>
            <w:r>
              <w:rPr>
                <w:szCs w:val="18"/>
              </w:rPr>
              <w:t>0.5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609C1E7" w14:textId="77777777">
            <w:pPr>
              <w:pStyle w:val="RTableTextAbt"/>
            </w:pPr>
            <w:r>
              <w:rPr>
                <w:szCs w:val="18"/>
              </w:rPr>
              <w:t>0.3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F608C37" w14:textId="77777777">
            <w:pPr>
              <w:pStyle w:val="RTableTextAbt"/>
            </w:pPr>
            <w:r>
              <w:rPr>
                <w:szCs w:val="18"/>
              </w:rPr>
              <w:t>0.2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5EFF6E4" w14:textId="77777777">
            <w:pPr>
              <w:pStyle w:val="RTableTextAbt"/>
            </w:pPr>
            <w:r>
              <w:rPr>
                <w:szCs w:val="18"/>
              </w:rPr>
              <w:t>3.14</w:t>
            </w:r>
          </w:p>
        </w:tc>
      </w:tr>
      <w:tr w14:paraId="7894D8F2"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331FC47" w14:textId="77777777">
            <w:pPr>
              <w:pStyle w:val="LTableTextAbt"/>
            </w:pPr>
            <w:r>
              <w:rPr>
                <w:szCs w:val="18"/>
              </w:rPr>
              <w:t>Paint and Coating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FA7E703"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7565945" w14:textId="77777777">
            <w:pPr>
              <w:pStyle w:val="RTableTextAbt"/>
            </w:pPr>
            <w:r>
              <w:rPr>
                <w:szCs w:val="18"/>
              </w:rPr>
              <w:t>3.1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6AB9D94" w14:textId="77777777">
            <w:pPr>
              <w:pStyle w:val="RTableTextAbt"/>
            </w:pPr>
            <w:r>
              <w:rPr>
                <w:szCs w:val="18"/>
              </w:rPr>
              <w:t>2.0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0C93E16" w14:textId="77777777">
            <w:pPr>
              <w:pStyle w:val="RTableTextAbt"/>
            </w:pPr>
            <w:r>
              <w:rPr>
                <w:szCs w:val="18"/>
              </w:rPr>
              <w:t>1.27</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35FADA1" w14:textId="77777777">
            <w:pPr>
              <w:pStyle w:val="RTableTextAbt"/>
            </w:pPr>
            <w:r>
              <w:rPr>
                <w:szCs w:val="18"/>
              </w:rPr>
              <w:t>17.13</w:t>
            </w:r>
          </w:p>
        </w:tc>
      </w:tr>
      <w:tr w14:paraId="18F3E775"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153A57E" w14:textId="77777777">
            <w:pPr>
              <w:pStyle w:val="LTableTextAbt"/>
            </w:pPr>
            <w:r>
              <w:rPr>
                <w:szCs w:val="18"/>
              </w:rPr>
              <w:t>Aerosol Spray Cleaning/Degreas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10083B5"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BC95B53" w14:textId="77777777">
            <w:pPr>
              <w:pStyle w:val="RTableTextAbt"/>
            </w:pPr>
            <w:r>
              <w:rPr>
                <w:szCs w:val="18"/>
              </w:rPr>
              <w:t>8.1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6C13057" w14:textId="77777777">
            <w:pPr>
              <w:pStyle w:val="RTableTextAbt"/>
            </w:pPr>
            <w:r>
              <w:rPr>
                <w:szCs w:val="18"/>
              </w:rPr>
              <w:t>5.2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C68591C" w14:textId="77777777">
            <w:pPr>
              <w:pStyle w:val="RTableTextAbt"/>
            </w:pPr>
            <w:r>
              <w:rPr>
                <w:szCs w:val="18"/>
              </w:rPr>
              <w:t>3.2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A2F704C" w14:textId="77777777">
            <w:pPr>
              <w:pStyle w:val="RTableTextAbt"/>
            </w:pPr>
            <w:r>
              <w:rPr>
                <w:szCs w:val="18"/>
              </w:rPr>
              <w:t>44.11</w:t>
            </w:r>
          </w:p>
        </w:tc>
      </w:tr>
      <w:tr w14:paraId="4A1984E2"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00330CB" w14:textId="77777777">
            <w:pPr>
              <w:pStyle w:val="LTableTextAbt"/>
            </w:pPr>
            <w:r>
              <w:rPr>
                <w:szCs w:val="18"/>
              </w:rPr>
              <w:t>Aerosol Spray Cleaning/Degreas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573CBE9"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662A69F" w14:textId="77777777">
            <w:pPr>
              <w:pStyle w:val="RTableTextAbt"/>
            </w:pPr>
            <w:r>
              <w:rPr>
                <w:szCs w:val="18"/>
              </w:rPr>
              <w:t>0.6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19F2111" w14:textId="77777777">
            <w:pPr>
              <w:pStyle w:val="RTableTextAbt"/>
            </w:pPr>
            <w:r>
              <w:rPr>
                <w:szCs w:val="18"/>
              </w:rPr>
              <w:t>0.4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0C45408" w14:textId="77777777">
            <w:pPr>
              <w:pStyle w:val="RTableTextAbt"/>
            </w:pPr>
            <w:r>
              <w:rPr>
                <w:szCs w:val="18"/>
              </w:rPr>
              <w:t>0.2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6D87BFD" w14:textId="77777777">
            <w:pPr>
              <w:pStyle w:val="RTableTextAbt"/>
            </w:pPr>
            <w:r>
              <w:rPr>
                <w:szCs w:val="18"/>
              </w:rPr>
              <w:t>3.49</w:t>
            </w:r>
          </w:p>
        </w:tc>
      </w:tr>
      <w:tr w14:paraId="5D414E8C"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00BA220" w14:textId="77777777">
            <w:pPr>
              <w:pStyle w:val="LTableTextAbt"/>
            </w:pPr>
            <w:r>
              <w:rPr>
                <w:szCs w:val="18"/>
              </w:rPr>
              <w:t>Liquid and Spray Batch Cold Clean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9577F2A"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CB64A6B" w14:textId="77777777">
            <w:pPr>
              <w:pStyle w:val="RTableTextAbt"/>
            </w:pPr>
            <w:r>
              <w:rPr>
                <w:szCs w:val="18"/>
              </w:rPr>
              <w:t>7.2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851D4BE" w14:textId="77777777">
            <w:pPr>
              <w:pStyle w:val="RTableTextAbt"/>
            </w:pPr>
            <w:r>
              <w:rPr>
                <w:szCs w:val="18"/>
              </w:rPr>
              <w:t>4.6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65B701D" w14:textId="77777777">
            <w:pPr>
              <w:pStyle w:val="RTableTextAbt"/>
            </w:pPr>
            <w:r>
              <w:rPr>
                <w:szCs w:val="18"/>
              </w:rPr>
              <w:t>2.89</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CE8E261" w14:textId="77777777">
            <w:pPr>
              <w:pStyle w:val="RTableTextAbt"/>
            </w:pPr>
            <w:r>
              <w:rPr>
                <w:szCs w:val="18"/>
              </w:rPr>
              <w:t>39.10</w:t>
            </w:r>
          </w:p>
        </w:tc>
      </w:tr>
      <w:tr w14:paraId="5EE222CC"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D6F2A40" w14:textId="77777777">
            <w:pPr>
              <w:pStyle w:val="LTableTextAbt"/>
            </w:pPr>
            <w:r>
              <w:rPr>
                <w:szCs w:val="18"/>
              </w:rPr>
              <w:t>Liquid and Spray Batch Cold Clean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CB4A77A"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989BF12" w14:textId="77777777">
            <w:pPr>
              <w:pStyle w:val="RTableTextAbt"/>
            </w:pPr>
            <w:r>
              <w:rPr>
                <w:szCs w:val="18"/>
              </w:rPr>
              <w:t>3.7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47407E2" w14:textId="77777777">
            <w:pPr>
              <w:pStyle w:val="RTableTextAbt"/>
            </w:pPr>
            <w:r>
              <w:rPr>
                <w:szCs w:val="18"/>
              </w:rPr>
              <w:t>2.4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25F239F" w14:textId="77777777">
            <w:pPr>
              <w:pStyle w:val="RTableTextAbt"/>
            </w:pPr>
            <w:r>
              <w:rPr>
                <w:szCs w:val="18"/>
              </w:rPr>
              <w:t>1.5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6E65F48" w14:textId="77777777">
            <w:pPr>
              <w:pStyle w:val="RTableTextAbt"/>
            </w:pPr>
            <w:r>
              <w:rPr>
                <w:szCs w:val="18"/>
              </w:rPr>
              <w:t>20.34</w:t>
            </w:r>
          </w:p>
        </w:tc>
      </w:tr>
      <w:tr w14:paraId="57983DA1"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45DDD8E" w14:textId="77777777">
            <w:pPr>
              <w:pStyle w:val="LTableTextAbt"/>
            </w:pPr>
            <w:r>
              <w:rPr>
                <w:szCs w:val="18"/>
              </w:rPr>
              <w:t>Photographic Film Use</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0094436"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E8AAB3A" w14:textId="77777777">
            <w:pPr>
              <w:pStyle w:val="RTableTextAbt"/>
            </w:pPr>
            <w:r>
              <w:rPr>
                <w:szCs w:val="18"/>
              </w:rPr>
              <w:t>53.0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8D7A137" w14:textId="77777777">
            <w:pPr>
              <w:pStyle w:val="RTableTextAbt"/>
            </w:pPr>
            <w:r>
              <w:rPr>
                <w:szCs w:val="18"/>
              </w:rPr>
              <w:t>34.1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350B052" w14:textId="77777777">
            <w:pPr>
              <w:pStyle w:val="RTableTextAbt"/>
            </w:pPr>
            <w:r>
              <w:rPr>
                <w:szCs w:val="18"/>
              </w:rPr>
              <w:t>21.1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988FE80" w14:textId="77777777">
            <w:pPr>
              <w:pStyle w:val="RTableTextAbt"/>
            </w:pPr>
            <w:r>
              <w:rPr>
                <w:szCs w:val="18"/>
              </w:rPr>
              <w:t>285.83</w:t>
            </w:r>
          </w:p>
        </w:tc>
      </w:tr>
      <w:tr w14:paraId="4173D1B1"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6812E1F" w14:textId="77777777">
            <w:pPr>
              <w:pStyle w:val="LTableTextAbt"/>
            </w:pPr>
            <w:r>
              <w:rPr>
                <w:szCs w:val="18"/>
              </w:rPr>
              <w:t>Lubricants and Grease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4D30C91"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F95DE15" w14:textId="77777777">
            <w:pPr>
              <w:pStyle w:val="RTableTextAbt"/>
            </w:pPr>
            <w:r>
              <w:rPr>
                <w:szCs w:val="18"/>
              </w:rPr>
              <w:t>6.2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375A970" w14:textId="77777777">
            <w:pPr>
              <w:pStyle w:val="RTableTextAbt"/>
            </w:pPr>
            <w:r>
              <w:rPr>
                <w:szCs w:val="18"/>
              </w:rPr>
              <w:t>4.0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3F2176A" w14:textId="77777777">
            <w:pPr>
              <w:pStyle w:val="RTableTextAbt"/>
            </w:pPr>
            <w:r>
              <w:rPr>
                <w:szCs w:val="18"/>
              </w:rPr>
              <w:t>2.5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978FC4C" w14:textId="77777777">
            <w:pPr>
              <w:pStyle w:val="RTableTextAbt"/>
            </w:pPr>
            <w:r>
              <w:rPr>
                <w:szCs w:val="18"/>
              </w:rPr>
              <w:t>33.86</w:t>
            </w:r>
          </w:p>
        </w:tc>
      </w:tr>
      <w:tr w14:paraId="471CE845"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340443A" w14:textId="77777777">
            <w:pPr>
              <w:pStyle w:val="LTableTextAbt"/>
            </w:pPr>
            <w:r>
              <w:rPr>
                <w:szCs w:val="18"/>
              </w:rPr>
              <w:t>Lubricants and Grease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3861F24"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B657926" w14:textId="77777777">
            <w:pPr>
              <w:pStyle w:val="RTableTextAbt"/>
            </w:pPr>
            <w:r>
              <w:rPr>
                <w:szCs w:val="18"/>
              </w:rPr>
              <w:t>0.5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EE5952D" w14:textId="77777777">
            <w:pPr>
              <w:pStyle w:val="RTableTextAbt"/>
            </w:pPr>
            <w:r>
              <w:rPr>
                <w:szCs w:val="18"/>
              </w:rPr>
              <w:t>0.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898A841" w14:textId="77777777">
            <w:pPr>
              <w:pStyle w:val="RTableTextAbt"/>
            </w:pPr>
            <w:r>
              <w:rPr>
                <w:szCs w:val="18"/>
              </w:rPr>
              <w:t>0.2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37B9556" w14:textId="77777777">
            <w:pPr>
              <w:pStyle w:val="RTableTextAbt"/>
            </w:pPr>
            <w:r>
              <w:rPr>
                <w:szCs w:val="18"/>
              </w:rPr>
              <w:t>2.68</w:t>
            </w:r>
          </w:p>
        </w:tc>
      </w:tr>
      <w:tr w14:paraId="5FAABDAB"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B078BB7" w14:textId="77777777">
            <w:pPr>
              <w:pStyle w:val="LTableTextAbt"/>
            </w:pPr>
            <w:r>
              <w:rPr>
                <w:szCs w:val="18"/>
              </w:rPr>
              <w:t>Wipe and Liquid Cleaning and Polish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B87AD7E"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F179597" w14:textId="77777777">
            <w:pPr>
              <w:pStyle w:val="RTableTextAbt"/>
            </w:pPr>
            <w:r>
              <w:rPr>
                <w:szCs w:val="18"/>
              </w:rPr>
              <w:t>458.5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6D27B07" w14:textId="77777777">
            <w:pPr>
              <w:pStyle w:val="RTableTextAbt"/>
            </w:pPr>
            <w:r>
              <w:rPr>
                <w:szCs w:val="18"/>
              </w:rPr>
              <w:t>295.2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3C685B9" w14:textId="77777777">
            <w:pPr>
              <w:pStyle w:val="RTableTextAbt"/>
            </w:pPr>
            <w:r>
              <w:rPr>
                <w:szCs w:val="18"/>
              </w:rPr>
              <w:t>182.6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1204DD4E" w14:textId="77777777">
            <w:pPr>
              <w:pStyle w:val="RTableTextAbt"/>
            </w:pPr>
            <w:r>
              <w:rPr>
                <w:szCs w:val="18"/>
              </w:rPr>
              <w:t>2,470.23</w:t>
            </w:r>
          </w:p>
        </w:tc>
      </w:tr>
      <w:tr w14:paraId="0F0B862B"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43B3C23" w14:textId="77777777">
            <w:pPr>
              <w:pStyle w:val="LTableTextAbt"/>
            </w:pPr>
            <w:r>
              <w:rPr>
                <w:szCs w:val="18"/>
              </w:rPr>
              <w:t>Wipe and Liquid Cleaning and Polishing</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F7EDD95"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2107994A" w14:textId="77777777">
            <w:pPr>
              <w:pStyle w:val="RTableTextAbt"/>
            </w:pPr>
            <w:r>
              <w:rPr>
                <w:szCs w:val="18"/>
              </w:rPr>
              <w:t>0.2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B905E89" w14:textId="77777777">
            <w:pPr>
              <w:pStyle w:val="RTableTextAbt"/>
            </w:pPr>
            <w:r>
              <w:rPr>
                <w:szCs w:val="18"/>
              </w:rPr>
              <w:t>0.1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2C877F85" w14:textId="77777777">
            <w:pPr>
              <w:pStyle w:val="RTableTextAbt"/>
            </w:pPr>
            <w:r>
              <w:rPr>
                <w:szCs w:val="18"/>
              </w:rPr>
              <w:t>0.1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533CB4F" w14:textId="77777777">
            <w:pPr>
              <w:pStyle w:val="RTableTextAbt"/>
            </w:pPr>
            <w:r>
              <w:rPr>
                <w:szCs w:val="18"/>
              </w:rPr>
              <w:t>1.33</w:t>
            </w:r>
          </w:p>
        </w:tc>
      </w:tr>
      <w:tr w14:paraId="08C9E895"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826EBC0" w14:textId="77777777">
            <w:pPr>
              <w:pStyle w:val="LTableTextAbt"/>
            </w:pPr>
            <w:r>
              <w:rPr>
                <w:szCs w:val="18"/>
              </w:rPr>
              <w:t>Inks and Ink Removal</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182EED35"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B4ED688" w14:textId="77777777">
            <w:pPr>
              <w:pStyle w:val="RTableTextAbt"/>
            </w:pPr>
            <w:r>
              <w:rPr>
                <w:szCs w:val="18"/>
              </w:rPr>
              <w:t>9.9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A88F5CC" w14:textId="77777777">
            <w:pPr>
              <w:pStyle w:val="RTableTextAbt"/>
            </w:pPr>
            <w:r>
              <w:rPr>
                <w:szCs w:val="18"/>
              </w:rPr>
              <w:t>6.3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34A7D81" w14:textId="77777777">
            <w:pPr>
              <w:pStyle w:val="RTableTextAbt"/>
            </w:pPr>
            <w:r>
              <w:rPr>
                <w:szCs w:val="18"/>
              </w:rPr>
              <w:t>3.9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BBDBB5F" w14:textId="77777777">
            <w:pPr>
              <w:pStyle w:val="RTableTextAbt"/>
            </w:pPr>
            <w:r>
              <w:rPr>
                <w:szCs w:val="18"/>
              </w:rPr>
              <w:t>53.35</w:t>
            </w:r>
          </w:p>
        </w:tc>
      </w:tr>
      <w:tr w14:paraId="69ABC10E"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4EC5107" w14:textId="77777777">
            <w:pPr>
              <w:pStyle w:val="LTableTextAbt"/>
            </w:pPr>
            <w:r>
              <w:rPr>
                <w:szCs w:val="18"/>
              </w:rPr>
              <w:t>Anti-Spatter Welding Aerosol</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8ED5C86"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05035880" w14:textId="77777777">
            <w:pPr>
              <w:pStyle w:val="RTableTextAbt"/>
            </w:pPr>
            <w:r>
              <w:rPr>
                <w:szCs w:val="18"/>
              </w:rPr>
              <w:t>6.2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C66D57A" w14:textId="77777777">
            <w:pPr>
              <w:pStyle w:val="RTableTextAbt"/>
            </w:pPr>
            <w:r>
              <w:rPr>
                <w:szCs w:val="18"/>
              </w:rPr>
              <w:t>4.0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018A541" w14:textId="77777777">
            <w:pPr>
              <w:pStyle w:val="RTableTextAbt"/>
            </w:pPr>
            <w:r>
              <w:rPr>
                <w:szCs w:val="18"/>
              </w:rPr>
              <w:t>2.5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C8872E0" w14:textId="77777777">
            <w:pPr>
              <w:pStyle w:val="RTableTextAbt"/>
            </w:pPr>
            <w:r>
              <w:rPr>
                <w:szCs w:val="18"/>
              </w:rPr>
              <w:t>33.86</w:t>
            </w:r>
          </w:p>
        </w:tc>
      </w:tr>
      <w:tr w14:paraId="08718992"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D1A3370" w14:textId="77777777">
            <w:pPr>
              <w:pStyle w:val="LTableTextAbt"/>
            </w:pPr>
            <w:r>
              <w:rPr>
                <w:szCs w:val="18"/>
              </w:rPr>
              <w:t>Anti-Spatter Welding Aerosol</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1344B77"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E401720" w14:textId="77777777">
            <w:pPr>
              <w:pStyle w:val="RTableTextAbt"/>
            </w:pPr>
            <w:r>
              <w:rPr>
                <w:szCs w:val="18"/>
              </w:rPr>
              <w:t>0.5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BC43369" w14:textId="77777777">
            <w:pPr>
              <w:pStyle w:val="RTableTextAbt"/>
            </w:pPr>
            <w:r>
              <w:rPr>
                <w:szCs w:val="18"/>
              </w:rPr>
              <w:t>0.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0F54F09" w14:textId="77777777">
            <w:pPr>
              <w:pStyle w:val="RTableTextAbt"/>
            </w:pPr>
            <w:r>
              <w:rPr>
                <w:szCs w:val="18"/>
              </w:rPr>
              <w:t>0.2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DE5EAE7" w14:textId="77777777">
            <w:pPr>
              <w:pStyle w:val="RTableTextAbt"/>
            </w:pPr>
            <w:r>
              <w:rPr>
                <w:szCs w:val="18"/>
              </w:rPr>
              <w:t>2.68</w:t>
            </w:r>
          </w:p>
        </w:tc>
      </w:tr>
      <w:tr w14:paraId="60C06EF7"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6B75DDD" w14:textId="77777777">
            <w:pPr>
              <w:pStyle w:val="LTableTextAbt"/>
            </w:pPr>
            <w:r>
              <w:rPr>
                <w:szCs w:val="18"/>
              </w:rPr>
              <w:t>Mold Cleaning, Release and Protectant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4398A720"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250472C" w14:textId="77777777">
            <w:pPr>
              <w:pStyle w:val="RTableTextAbt"/>
            </w:pPr>
            <w:r>
              <w:rPr>
                <w:szCs w:val="18"/>
              </w:rPr>
              <w:t>0.1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CC746F0" w14:textId="77777777">
            <w:pPr>
              <w:pStyle w:val="RTableTextAbt"/>
            </w:pPr>
            <w:r>
              <w:rPr>
                <w:szCs w:val="18"/>
              </w:rPr>
              <w:t>0.1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33F94ADE" w14:textId="77777777">
            <w:pPr>
              <w:pStyle w:val="RTableTextAbt"/>
            </w:pPr>
            <w:r>
              <w:rPr>
                <w:szCs w:val="18"/>
              </w:rPr>
              <w:t>0.07</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DB9ECDA" w14:textId="77777777">
            <w:pPr>
              <w:pStyle w:val="RTableTextAbt"/>
            </w:pPr>
            <w:r>
              <w:rPr>
                <w:szCs w:val="18"/>
              </w:rPr>
              <w:t>0.89</w:t>
            </w:r>
          </w:p>
        </w:tc>
      </w:tr>
      <w:tr w14:paraId="531CAC49"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516DD8AA" w14:textId="77777777">
            <w:pPr>
              <w:pStyle w:val="LTableTextAbt"/>
            </w:pPr>
            <w:r>
              <w:rPr>
                <w:szCs w:val="18"/>
              </w:rPr>
              <w:t>Dry Cleaning (Dry Cleaning Machines &amp; Spot Remover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7E1DD0EA" w14:textId="77777777">
            <w:pPr>
              <w:pStyle w:val="RTableTextAbt"/>
            </w:pPr>
            <w:r>
              <w:rPr>
                <w:szCs w:val="18"/>
              </w:rPr>
              <w:t>Worker</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8E49512" w14:textId="77777777">
            <w:pPr>
              <w:pStyle w:val="RTableTextAbt"/>
            </w:pPr>
            <w:r>
              <w:rPr>
                <w:szCs w:val="18"/>
              </w:rPr>
              <w:t>6.6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5437BB50" w14:textId="77777777">
            <w:pPr>
              <w:pStyle w:val="RTableTextAbt"/>
            </w:pPr>
            <w:r>
              <w:rPr>
                <w:szCs w:val="18"/>
              </w:rPr>
              <w:t>4.3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919DBDA" w14:textId="77777777">
            <w:pPr>
              <w:pStyle w:val="RTableTextAbt"/>
            </w:pPr>
            <w:r>
              <w:rPr>
                <w:szCs w:val="18"/>
              </w:rPr>
              <w:t>2.6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70143AB2" w14:textId="77777777">
            <w:pPr>
              <w:pStyle w:val="RTableTextAbt"/>
            </w:pPr>
            <w:r>
              <w:rPr>
                <w:szCs w:val="18"/>
              </w:rPr>
              <w:t>35.99</w:t>
            </w:r>
          </w:p>
        </w:tc>
      </w:tr>
      <w:tr w14:paraId="4B1792D7" w14:textId="77777777" w:rsidTr="00C051D8">
        <w:tblPrEx>
          <w:tblW w:w="12245" w:type="dxa"/>
          <w:tblInd w:w="-5" w:type="dxa"/>
          <w:tblLayout w:type="fixed"/>
          <w:tblCellMar>
            <w:left w:w="0" w:type="dxa"/>
            <w:right w:w="58" w:type="dxa"/>
          </w:tblCellMar>
          <w:tblLook w:val="04A0"/>
        </w:tblPrEx>
        <w:tc>
          <w:tcPr>
            <w:tcW w:w="5135"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0E0A3C79" w14:textId="77777777">
            <w:pPr>
              <w:pStyle w:val="LTableTextAbt"/>
            </w:pPr>
            <w:r>
              <w:rPr>
                <w:szCs w:val="18"/>
              </w:rPr>
              <w:t>Dry Cleaning (Dry Cleaning Machines &amp; Spot Removers)</w:t>
            </w:r>
          </w:p>
        </w:tc>
        <w:tc>
          <w:tcPr>
            <w:tcW w:w="117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9BE9A2A" w14:textId="77777777">
            <w:pPr>
              <w:pStyle w:val="RTableTextAbt"/>
            </w:pPr>
            <w:r>
              <w:rPr>
                <w:szCs w:val="18"/>
              </w:rPr>
              <w:t>ONU</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602D1D8A" w14:textId="77777777">
            <w:pPr>
              <w:pStyle w:val="RTableTextAbt"/>
            </w:pPr>
            <w:r>
              <w:rPr>
                <w:szCs w:val="18"/>
              </w:rPr>
              <w:t>0.1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2565B" w:rsidRPr="00EE6559" w:rsidP="00CB1C05" w14:paraId="3DD320A2" w14:textId="77777777">
            <w:pPr>
              <w:pStyle w:val="RTableTextAbt"/>
            </w:pPr>
            <w:r>
              <w:rPr>
                <w:szCs w:val="18"/>
              </w:rPr>
              <w:t>0.0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6797B719" w14:textId="77777777">
            <w:pPr>
              <w:pStyle w:val="RTableTextAbt"/>
            </w:pPr>
            <w:r>
              <w:rPr>
                <w:szCs w:val="18"/>
              </w:rPr>
              <w:t>0.0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2565B" w:rsidRPr="00EE6559" w:rsidP="00CB1C05" w14:paraId="42582887" w14:textId="77777777">
            <w:pPr>
              <w:pStyle w:val="RTableTextAbt"/>
            </w:pPr>
            <w:r>
              <w:rPr>
                <w:szCs w:val="18"/>
              </w:rPr>
              <w:t>0.72</w:t>
            </w:r>
          </w:p>
        </w:tc>
      </w:tr>
    </w:tbl>
    <w:p w:rsidR="009F1522" w:rsidP="00CB1C05" w14:paraId="62692D1A" w14:textId="77777777">
      <w:pPr>
        <w:pStyle w:val="BodyText"/>
        <w:rPr>
          <w:highlight w:val="yellow"/>
        </w:rPr>
      </w:pPr>
    </w:p>
    <w:tbl>
      <w:tblPr>
        <w:tblW w:w="12527" w:type="dxa"/>
        <w:tblInd w:w="-5" w:type="dxa"/>
        <w:tblLayout w:type="fixed"/>
        <w:tblCellMar>
          <w:left w:w="0" w:type="dxa"/>
          <w:right w:w="58" w:type="dxa"/>
        </w:tblCellMar>
        <w:tblLook w:val="04A0"/>
      </w:tblPr>
      <w:tblGrid>
        <w:gridCol w:w="5103"/>
        <w:gridCol w:w="1163"/>
        <w:gridCol w:w="1521"/>
        <w:gridCol w:w="1610"/>
        <w:gridCol w:w="1520"/>
        <w:gridCol w:w="1610"/>
      </w:tblGrid>
      <w:tr w14:paraId="6C87E0D7" w14:textId="77777777" w:rsidTr="00CD48B1">
        <w:tblPrEx>
          <w:tblW w:w="12527" w:type="dxa"/>
          <w:tblInd w:w="-5" w:type="dxa"/>
          <w:tblLayout w:type="fixed"/>
          <w:tblCellMar>
            <w:left w:w="0" w:type="dxa"/>
            <w:right w:w="58" w:type="dxa"/>
          </w:tblCellMar>
          <w:tblLook w:val="04A0"/>
        </w:tblPrEx>
        <w:trPr>
          <w:trHeight w:val="80"/>
          <w:tblHeader/>
        </w:trPr>
        <w:tc>
          <w:tcPr>
            <w:tcW w:w="12527" w:type="dxa"/>
            <w:gridSpan w:val="6"/>
            <w:tcBorders>
              <w:top w:val="nil"/>
              <w:left w:val="nil"/>
              <w:bottom w:val="single" w:sz="4" w:space="0" w:color="auto"/>
              <w:right w:val="nil"/>
            </w:tcBorders>
            <w:shd w:val="clear" w:color="auto" w:fill="auto"/>
          </w:tcPr>
          <w:p w:rsidR="00EE6559" w:rsidRPr="00EE6559" w:rsidP="00CB1C05" w14:paraId="77F426F8" w14:textId="77777777">
            <w:pPr>
              <w:pStyle w:val="TableTitleA"/>
            </w:pPr>
            <w:bookmarkStart w:id="1365" w:name="_Ref103955129"/>
            <w:bookmarkStart w:id="1366" w:name="_Toc107219351"/>
            <w:bookmarkStart w:id="1367" w:name="_Toc121142700"/>
            <w:bookmarkStart w:id="1368" w:name="_Toc165379722"/>
            <w:r w:rsidRPr="00EE6559">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4</w:t>
            </w:r>
            <w:r w:rsidR="00BC4B5D">
              <w:rPr>
                <w:noProof/>
              </w:rPr>
              <w:fldChar w:fldCharType="end"/>
            </w:r>
            <w:bookmarkEnd w:id="1365"/>
            <w:r w:rsidRPr="00EE6559">
              <w:t>: Reduced Microrisk Per Exposed Individual from One Year of Reduced Exposure Under a</w:t>
            </w:r>
            <w:r w:rsidR="00103463">
              <w:t xml:space="preserve"> </w:t>
            </w:r>
            <w:bookmarkEnd w:id="1366"/>
            <w:r w:rsidR="0033503A">
              <w:t>WCPP</w:t>
            </w:r>
            <w:r w:rsidR="00AA3B41">
              <w:t xml:space="preserve">, by </w:t>
            </w:r>
            <w:r w:rsidR="00E5751E">
              <w:t>E</w:t>
            </w:r>
            <w:r w:rsidR="00AA3B41">
              <w:t xml:space="preserve">stimate and </w:t>
            </w:r>
            <w:bookmarkEnd w:id="1367"/>
            <w:r w:rsidR="00E5751E">
              <w:t>C</w:t>
            </w:r>
            <w:r w:rsidR="00AA3B41">
              <w:t xml:space="preserve">ancer </w:t>
            </w:r>
            <w:r w:rsidR="00E5751E">
              <w:t>S</w:t>
            </w:r>
            <w:r w:rsidR="00AA3B41">
              <w:t>ite</w:t>
            </w:r>
            <w:bookmarkEnd w:id="1368"/>
          </w:p>
        </w:tc>
      </w:tr>
      <w:tr w14:paraId="37192F81" w14:textId="77777777" w:rsidTr="00CD4ADA">
        <w:tblPrEx>
          <w:tblW w:w="12527" w:type="dxa"/>
          <w:tblInd w:w="-5" w:type="dxa"/>
          <w:tblLayout w:type="fixed"/>
          <w:tblCellMar>
            <w:left w:w="0" w:type="dxa"/>
            <w:right w:w="58" w:type="dxa"/>
          </w:tblCellMar>
          <w:tblLook w:val="04A0"/>
        </w:tblPrEx>
        <w:trPr>
          <w:tblHeader/>
        </w:trPr>
        <w:tc>
          <w:tcPr>
            <w:tcW w:w="5103" w:type="dxa"/>
            <w:tcBorders>
              <w:top w:val="single" w:sz="4" w:space="0" w:color="auto"/>
              <w:left w:val="single" w:sz="4" w:space="0" w:color="auto"/>
              <w:bottom w:val="single" w:sz="4" w:space="0" w:color="auto"/>
              <w:right w:val="single" w:sz="4" w:space="0" w:color="auto"/>
            </w:tcBorders>
            <w:shd w:val="clear" w:color="auto" w:fill="48A9C5" w:themeFill="accent1"/>
          </w:tcPr>
          <w:p w:rsidR="003C5E55" w:rsidRPr="00EE6559" w:rsidP="00CB1C05" w14:paraId="33C995E9" w14:textId="77777777">
            <w:pPr>
              <w:pStyle w:val="TableSubtitle"/>
            </w:pPr>
            <w:r w:rsidRPr="00EE6559">
              <w:t>Use Category</w:t>
            </w:r>
          </w:p>
        </w:tc>
        <w:tc>
          <w:tcPr>
            <w:tcW w:w="1163"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3C5E55" w:rsidRPr="00EE6559" w:rsidP="00CB1C05" w14:paraId="5788E495" w14:textId="77777777">
            <w:pPr>
              <w:pStyle w:val="TableSubtitle"/>
            </w:pPr>
            <w:r w:rsidRPr="00EE6559">
              <w:t>Exposure Type</w:t>
            </w:r>
          </w:p>
        </w:tc>
        <w:tc>
          <w:tcPr>
            <w:tcW w:w="1521" w:type="dxa"/>
            <w:tcBorders>
              <w:top w:val="single" w:sz="4" w:space="0" w:color="auto"/>
              <w:left w:val="single" w:sz="4" w:space="0" w:color="auto"/>
              <w:bottom w:val="single" w:sz="4" w:space="0" w:color="auto"/>
              <w:right w:val="single" w:sz="4" w:space="0" w:color="auto"/>
            </w:tcBorders>
            <w:shd w:val="clear" w:color="auto" w:fill="48A9C5" w:themeFill="accent1"/>
          </w:tcPr>
          <w:p w:rsidR="003C5E55" w:rsidRPr="00EE6559" w:rsidP="00CB1C05" w14:paraId="39B61945" w14:textId="77777777">
            <w:pPr>
              <w:pStyle w:val="TableSubtitle"/>
            </w:pPr>
            <w:r w:rsidRPr="00EE6559">
              <w:t>Liver</w:t>
            </w:r>
          </w:p>
          <w:p w:rsidR="003C5E55" w:rsidRPr="00EE6559" w:rsidP="00CB1C05" w14:paraId="19F4508C" w14:textId="77777777">
            <w:pPr>
              <w:pStyle w:val="TableSubtitle"/>
            </w:pPr>
          </w:p>
        </w:tc>
        <w:tc>
          <w:tcPr>
            <w:tcW w:w="1610" w:type="dxa"/>
            <w:tcBorders>
              <w:top w:val="single" w:sz="4" w:space="0" w:color="auto"/>
              <w:left w:val="single" w:sz="4" w:space="0" w:color="auto"/>
              <w:bottom w:val="single" w:sz="4" w:space="0" w:color="auto"/>
              <w:right w:val="single" w:sz="4" w:space="0" w:color="auto"/>
            </w:tcBorders>
            <w:shd w:val="clear" w:color="auto" w:fill="48A9C5" w:themeFill="accent1"/>
          </w:tcPr>
          <w:p w:rsidR="003C5E55" w:rsidRPr="00EE6559" w:rsidP="00CB1C05" w14:paraId="4CC2D497" w14:textId="77777777">
            <w:pPr>
              <w:pStyle w:val="TableSubtitle"/>
            </w:pPr>
            <w:r>
              <w:t>Kidney</w:t>
            </w:r>
            <w:r w:rsidRPr="00EE6559">
              <w:t xml:space="preserve"> </w:t>
            </w:r>
          </w:p>
        </w:tc>
        <w:tc>
          <w:tcPr>
            <w:tcW w:w="1520" w:type="dxa"/>
            <w:tcBorders>
              <w:top w:val="single" w:sz="4" w:space="0" w:color="auto"/>
              <w:left w:val="single" w:sz="4" w:space="0" w:color="auto"/>
              <w:bottom w:val="single" w:sz="4" w:space="0" w:color="auto"/>
              <w:right w:val="single" w:sz="4" w:space="0" w:color="auto"/>
            </w:tcBorders>
            <w:shd w:val="clear" w:color="auto" w:fill="48A9C5" w:themeFill="accent1"/>
          </w:tcPr>
          <w:p w:rsidR="003C5E55" w:rsidRPr="00EE6559" w:rsidP="00CB1C05" w14:paraId="69627481" w14:textId="77777777">
            <w:pPr>
              <w:pStyle w:val="TableSubtitle"/>
            </w:pPr>
            <w:r>
              <w:t>Brain Gliomas</w:t>
            </w:r>
          </w:p>
        </w:tc>
        <w:tc>
          <w:tcPr>
            <w:tcW w:w="1610" w:type="dxa"/>
            <w:tcBorders>
              <w:top w:val="single" w:sz="4" w:space="0" w:color="auto"/>
              <w:left w:val="single" w:sz="4" w:space="0" w:color="auto"/>
              <w:bottom w:val="single" w:sz="4" w:space="0" w:color="auto"/>
              <w:right w:val="single" w:sz="4" w:space="0" w:color="auto"/>
            </w:tcBorders>
            <w:shd w:val="clear" w:color="auto" w:fill="48A9C5" w:themeFill="accent1"/>
          </w:tcPr>
          <w:p w:rsidR="003C5E55" w:rsidRPr="00EE6559" w:rsidP="00CB1C05" w14:paraId="011C55EE" w14:textId="77777777">
            <w:pPr>
              <w:pStyle w:val="TableSubtitle"/>
            </w:pPr>
            <w:r>
              <w:t>Testis</w:t>
            </w:r>
          </w:p>
        </w:tc>
      </w:tr>
      <w:tr w14:paraId="6FEF3D9E"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5C402980" w14:textId="77777777">
            <w:pPr>
              <w:pStyle w:val="LTableTextAbt"/>
            </w:pPr>
            <w:r>
              <w:rPr>
                <w:szCs w:val="18"/>
              </w:rPr>
              <w:t>Manufactur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484FD4D"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1CF638BC" w14:textId="77777777">
            <w:pPr>
              <w:pStyle w:val="RTableTextAbt"/>
            </w:pPr>
            <w:r>
              <w:rPr>
                <w:szCs w:val="18"/>
              </w:rPr>
              <w:t>3.03</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CEB3BE5" w14:textId="77777777">
            <w:pPr>
              <w:pStyle w:val="RTableTextAbt"/>
            </w:pPr>
            <w:r>
              <w:rPr>
                <w:szCs w:val="18"/>
              </w:rPr>
              <w:t>1.95</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765917D" w14:textId="77777777">
            <w:pPr>
              <w:pStyle w:val="RTableTextAbt"/>
            </w:pPr>
            <w:r>
              <w:rPr>
                <w:szCs w:val="18"/>
              </w:rPr>
              <w:t>1.21</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6E8B4552" w14:textId="77777777">
            <w:pPr>
              <w:pStyle w:val="RTableTextAbt"/>
            </w:pPr>
            <w:r>
              <w:rPr>
                <w:szCs w:val="18"/>
              </w:rPr>
              <w:t>16.30</w:t>
            </w:r>
          </w:p>
        </w:tc>
      </w:tr>
      <w:tr w14:paraId="6CB9DFD9"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481BC6B7" w14:textId="77777777">
            <w:pPr>
              <w:pStyle w:val="LTableTextAbt"/>
            </w:pPr>
            <w:r>
              <w:rPr>
                <w:szCs w:val="18"/>
              </w:rPr>
              <w:t>Manufactur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CA33F1B" w14:textId="77777777">
            <w:pPr>
              <w:pStyle w:val="RTableTextAbt"/>
            </w:pPr>
            <w:r>
              <w:rPr>
                <w:szCs w:val="18"/>
              </w:rPr>
              <w:t>ONU</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4DB8ECD6" w14:textId="77777777">
            <w:pPr>
              <w:pStyle w:val="RTableTextAbt"/>
            </w:pPr>
            <w:r>
              <w:rPr>
                <w:szCs w:val="18"/>
              </w:rPr>
              <w:t>-</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4A62BBA9" w14:textId="77777777">
            <w:pPr>
              <w:pStyle w:val="RTableTextAbt"/>
            </w:pPr>
            <w:r>
              <w:rPr>
                <w:szCs w:val="18"/>
              </w:rPr>
              <w:t>-</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48C62E24" w14:textId="77777777">
            <w:pPr>
              <w:pStyle w:val="RTableTextAbt"/>
            </w:pPr>
            <w:r>
              <w:rPr>
                <w:szCs w:val="18"/>
              </w:rPr>
              <w:t>-</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75E4FC8F" w14:textId="77777777">
            <w:pPr>
              <w:pStyle w:val="RTableTextAbt"/>
            </w:pPr>
            <w:r>
              <w:rPr>
                <w:szCs w:val="18"/>
              </w:rPr>
              <w:t>-</w:t>
            </w:r>
          </w:p>
        </w:tc>
      </w:tr>
      <w:tr w14:paraId="59CBE680"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31CD893C" w14:textId="77777777">
            <w:pPr>
              <w:pStyle w:val="LTableTextAbt"/>
            </w:pPr>
            <w:r>
              <w:rPr>
                <w:szCs w:val="18"/>
              </w:rPr>
              <w:t>Import/Repackage</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51690F3"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DC37F10" w14:textId="77777777">
            <w:pPr>
              <w:pStyle w:val="RTableTextAbt"/>
            </w:pPr>
            <w:r>
              <w:rPr>
                <w:szCs w:val="18"/>
              </w:rPr>
              <w:t>1.29</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FEE58EA" w14:textId="77777777">
            <w:pPr>
              <w:pStyle w:val="RTableTextAbt"/>
            </w:pPr>
            <w:r>
              <w:rPr>
                <w:szCs w:val="18"/>
              </w:rPr>
              <w:t>0.83</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45D5C327" w14:textId="77777777">
            <w:pPr>
              <w:pStyle w:val="RTableTextAbt"/>
            </w:pPr>
            <w:r>
              <w:rPr>
                <w:szCs w:val="18"/>
              </w:rPr>
              <w:t>0.51</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4AC8736" w14:textId="77777777">
            <w:pPr>
              <w:pStyle w:val="RTableTextAbt"/>
            </w:pPr>
            <w:r>
              <w:rPr>
                <w:szCs w:val="18"/>
              </w:rPr>
              <w:t>6.92</w:t>
            </w:r>
          </w:p>
        </w:tc>
      </w:tr>
      <w:tr w14:paraId="39231389"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7E56AC11" w14:textId="77777777">
            <w:pPr>
              <w:pStyle w:val="LTableTextAbt"/>
            </w:pPr>
            <w:r>
              <w:rPr>
                <w:szCs w:val="18"/>
              </w:rPr>
              <w:t>Reactant/Intermediate</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5E13F3C5"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E7BC67A" w14:textId="77777777">
            <w:pPr>
              <w:pStyle w:val="RTableTextAbt"/>
            </w:pPr>
            <w:r>
              <w:rPr>
                <w:szCs w:val="18"/>
              </w:rPr>
              <w:t>3.03</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D79FE1A" w14:textId="77777777">
            <w:pPr>
              <w:pStyle w:val="RTableTextAbt"/>
            </w:pPr>
            <w:r>
              <w:rPr>
                <w:szCs w:val="18"/>
              </w:rPr>
              <w:t>1.95</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C1605BC" w14:textId="77777777">
            <w:pPr>
              <w:pStyle w:val="RTableTextAbt"/>
            </w:pPr>
            <w:r>
              <w:rPr>
                <w:szCs w:val="18"/>
              </w:rPr>
              <w:t>1.21</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3E6D26B" w14:textId="77777777">
            <w:pPr>
              <w:pStyle w:val="RTableTextAbt"/>
            </w:pPr>
            <w:r>
              <w:rPr>
                <w:szCs w:val="18"/>
              </w:rPr>
              <w:t>16.30</w:t>
            </w:r>
          </w:p>
        </w:tc>
      </w:tr>
      <w:tr w14:paraId="4F527610"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11B13F3F" w14:textId="77777777">
            <w:pPr>
              <w:pStyle w:val="LTableTextAbt"/>
            </w:pPr>
            <w:r>
              <w:rPr>
                <w:szCs w:val="18"/>
              </w:rPr>
              <w:t>Reactant/Intermediate</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57D40A82" w14:textId="77777777">
            <w:pPr>
              <w:pStyle w:val="RTableTextAbt"/>
            </w:pPr>
            <w:r>
              <w:rPr>
                <w:szCs w:val="18"/>
              </w:rPr>
              <w:t>ONU</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CA40706" w14:textId="77777777">
            <w:pPr>
              <w:pStyle w:val="RTableTextAbt"/>
            </w:pPr>
            <w:r>
              <w:rPr>
                <w:szCs w:val="18"/>
              </w:rPr>
              <w:t>-</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BAE5D4D" w14:textId="77777777">
            <w:pPr>
              <w:pStyle w:val="RTableTextAbt"/>
            </w:pPr>
            <w:r>
              <w:rPr>
                <w:szCs w:val="18"/>
              </w:rPr>
              <w:t>-</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B3E3102" w14:textId="77777777">
            <w:pPr>
              <w:pStyle w:val="RTableTextAbt"/>
            </w:pPr>
            <w:r>
              <w:rPr>
                <w:szCs w:val="18"/>
              </w:rPr>
              <w:t>-</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BEAF1FF" w14:textId="77777777">
            <w:pPr>
              <w:pStyle w:val="RTableTextAbt"/>
            </w:pPr>
            <w:r>
              <w:rPr>
                <w:szCs w:val="18"/>
              </w:rPr>
              <w:t>-</w:t>
            </w:r>
          </w:p>
        </w:tc>
      </w:tr>
      <w:tr w14:paraId="671A70DC"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29882705" w14:textId="77777777">
            <w:pPr>
              <w:pStyle w:val="LTableTextAbt"/>
            </w:pPr>
            <w:r>
              <w:rPr>
                <w:szCs w:val="18"/>
              </w:rPr>
              <w:t>Processing Aid in Petrochemical Manufactur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74DB12C"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A92D454" w14:textId="77777777">
            <w:pPr>
              <w:pStyle w:val="RTableTextAbt"/>
            </w:pPr>
            <w:r>
              <w:rPr>
                <w:szCs w:val="18"/>
              </w:rPr>
              <w:t>0.70</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5DE87135" w14:textId="77777777">
            <w:pPr>
              <w:pStyle w:val="RTableTextAbt"/>
            </w:pPr>
            <w:r>
              <w:rPr>
                <w:szCs w:val="18"/>
              </w:rPr>
              <w:t>0.45</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94BDE2A" w14:textId="77777777">
            <w:pPr>
              <w:pStyle w:val="RTableTextAbt"/>
            </w:pPr>
            <w:r>
              <w:rPr>
                <w:szCs w:val="18"/>
              </w:rPr>
              <w:t>0.28</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E96B7EB" w14:textId="77777777">
            <w:pPr>
              <w:pStyle w:val="RTableTextAbt"/>
            </w:pPr>
            <w:r>
              <w:rPr>
                <w:szCs w:val="18"/>
              </w:rPr>
              <w:t>3.79</w:t>
            </w:r>
          </w:p>
        </w:tc>
      </w:tr>
      <w:tr w14:paraId="18959EB0"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7C68947D" w14:textId="77777777">
            <w:pPr>
              <w:pStyle w:val="LTableTextAbt"/>
            </w:pPr>
            <w:r>
              <w:rPr>
                <w:szCs w:val="18"/>
              </w:rPr>
              <w:t>Production of Maskant for Chemical Mill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5315872E"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BEFCEA4" w14:textId="77777777">
            <w:pPr>
              <w:pStyle w:val="RTableTextAbt"/>
            </w:pPr>
            <w:r>
              <w:rPr>
                <w:szCs w:val="18"/>
              </w:rPr>
              <w:t>1.08</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9D76F1A" w14:textId="77777777">
            <w:pPr>
              <w:pStyle w:val="RTableTextAbt"/>
            </w:pPr>
            <w:r>
              <w:rPr>
                <w:szCs w:val="18"/>
              </w:rPr>
              <w:t>0.70</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18CE064C" w14:textId="77777777">
            <w:pPr>
              <w:pStyle w:val="RTableTextAbt"/>
            </w:pPr>
            <w:r>
              <w:rPr>
                <w:szCs w:val="18"/>
              </w:rPr>
              <w:t>0.43</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2D460E2" w14:textId="77777777">
            <w:pPr>
              <w:pStyle w:val="RTableTextAbt"/>
            </w:pPr>
            <w:r>
              <w:rPr>
                <w:szCs w:val="18"/>
              </w:rPr>
              <w:t>5.84</w:t>
            </w:r>
          </w:p>
        </w:tc>
      </w:tr>
      <w:tr w14:paraId="03B46EAA"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3EF57E95" w14:textId="77777777">
            <w:pPr>
              <w:pStyle w:val="LTableTextAbt"/>
            </w:pPr>
            <w:r>
              <w:rPr>
                <w:szCs w:val="18"/>
              </w:rPr>
              <w:t>Use as Maskant for Chemical Mill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B060041"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044AD8E" w14:textId="77777777">
            <w:pPr>
              <w:pStyle w:val="RTableTextAbt"/>
            </w:pPr>
            <w:r>
              <w:rPr>
                <w:szCs w:val="18"/>
              </w:rPr>
              <w:t>40.91</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45C308D0" w14:textId="77777777">
            <w:pPr>
              <w:pStyle w:val="RTableTextAbt"/>
            </w:pPr>
            <w:r>
              <w:rPr>
                <w:szCs w:val="18"/>
              </w:rPr>
              <w:t>26.34</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6635E070" w14:textId="77777777">
            <w:pPr>
              <w:pStyle w:val="RTableTextAbt"/>
            </w:pPr>
            <w:r>
              <w:rPr>
                <w:szCs w:val="18"/>
              </w:rPr>
              <w:t>16.29</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BF01077" w14:textId="77777777">
            <w:pPr>
              <w:pStyle w:val="RTableTextAbt"/>
            </w:pPr>
            <w:r>
              <w:rPr>
                <w:szCs w:val="18"/>
              </w:rPr>
              <w:t>220.38</w:t>
            </w:r>
          </w:p>
        </w:tc>
      </w:tr>
      <w:tr w14:paraId="0F8C39BA"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vAlign w:val="center"/>
          </w:tcPr>
          <w:p w:rsidR="003C5E55" w:rsidRPr="00EE6559" w:rsidP="00CB1C05" w14:paraId="3C062389" w14:textId="77777777">
            <w:pPr>
              <w:pStyle w:val="LTableTextAbt"/>
            </w:pPr>
            <w:r>
              <w:rPr>
                <w:szCs w:val="18"/>
              </w:rPr>
              <w:t>Use as Maskant for Chemical Mill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528E05F3" w14:textId="77777777">
            <w:pPr>
              <w:pStyle w:val="RTableTextAbt"/>
            </w:pPr>
            <w:r>
              <w:rPr>
                <w:szCs w:val="18"/>
              </w:rPr>
              <w:t>ONU</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D872A8C" w14:textId="77777777">
            <w:pPr>
              <w:pStyle w:val="RTableTextAbt"/>
            </w:pPr>
            <w:r>
              <w:rPr>
                <w:szCs w:val="18"/>
              </w:rPr>
              <w:t>2.80</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5780C96" w14:textId="77777777">
            <w:pPr>
              <w:pStyle w:val="RTableTextAbt"/>
            </w:pPr>
            <w:r>
              <w:rPr>
                <w:szCs w:val="18"/>
              </w:rPr>
              <w:t>1.81</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9879428" w14:textId="77777777">
            <w:pPr>
              <w:pStyle w:val="RTableTextAbt"/>
            </w:pPr>
            <w:r>
              <w:rPr>
                <w:szCs w:val="18"/>
              </w:rPr>
              <w:t>1.12</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414BAF2D" w14:textId="77777777">
            <w:pPr>
              <w:pStyle w:val="RTableTextAbt"/>
            </w:pPr>
            <w:r>
              <w:rPr>
                <w:szCs w:val="18"/>
              </w:rPr>
              <w:t>15.11</w:t>
            </w:r>
          </w:p>
        </w:tc>
      </w:tr>
      <w:tr w14:paraId="79EAFD50"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118F4906" w14:textId="77777777">
            <w:pPr>
              <w:pStyle w:val="LTableTextAbt"/>
            </w:pPr>
            <w:r>
              <w:rPr>
                <w:szCs w:val="18"/>
              </w:rPr>
              <w:t>Vapor Degreasing: Open Top Vapor Degreasing (OTVD)</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40F1245A"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E0C5ADF" w14:textId="77777777">
            <w:pPr>
              <w:pStyle w:val="RTableTextAbt"/>
            </w:pPr>
            <w:r>
              <w:rPr>
                <w:szCs w:val="18"/>
              </w:rPr>
              <w:t>21.86</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B071679" w14:textId="77777777">
            <w:pPr>
              <w:pStyle w:val="RTableTextAbt"/>
            </w:pPr>
            <w:r>
              <w:rPr>
                <w:szCs w:val="18"/>
              </w:rPr>
              <w:t>14.08</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19F5E45F" w14:textId="77777777">
            <w:pPr>
              <w:pStyle w:val="RTableTextAbt"/>
            </w:pPr>
            <w:r>
              <w:rPr>
                <w:szCs w:val="18"/>
              </w:rPr>
              <w:t>8.71</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946BDC6" w14:textId="77777777">
            <w:pPr>
              <w:pStyle w:val="RTableTextAbt"/>
            </w:pPr>
            <w:r>
              <w:rPr>
                <w:szCs w:val="18"/>
              </w:rPr>
              <w:t>117.78</w:t>
            </w:r>
          </w:p>
        </w:tc>
      </w:tr>
      <w:tr w14:paraId="698C8321"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4704E298" w14:textId="77777777">
            <w:pPr>
              <w:pStyle w:val="LTableTextAbt"/>
            </w:pPr>
            <w:r>
              <w:rPr>
                <w:szCs w:val="18"/>
              </w:rPr>
              <w:t>Vapor Degreasing: Open Top Vapor Degreasing (OTVD)</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175B6DD" w14:textId="77777777">
            <w:pPr>
              <w:pStyle w:val="RTableTextAbt"/>
            </w:pPr>
            <w:r>
              <w:rPr>
                <w:szCs w:val="18"/>
              </w:rPr>
              <w:t>ONU</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BF5075D" w14:textId="77777777">
            <w:pPr>
              <w:pStyle w:val="RTableTextAbt"/>
            </w:pPr>
            <w:r>
              <w:rPr>
                <w:szCs w:val="18"/>
              </w:rPr>
              <w:t>3.61</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422854C6" w14:textId="77777777">
            <w:pPr>
              <w:pStyle w:val="RTableTextAbt"/>
            </w:pPr>
            <w:r>
              <w:rPr>
                <w:szCs w:val="18"/>
              </w:rPr>
              <w:t>2.32</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0490F8A" w14:textId="77777777">
            <w:pPr>
              <w:pStyle w:val="RTableTextAbt"/>
            </w:pPr>
            <w:r>
              <w:rPr>
                <w:szCs w:val="18"/>
              </w:rPr>
              <w:t>1.44</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DE5F248" w14:textId="77777777">
            <w:pPr>
              <w:pStyle w:val="RTableTextAbt"/>
            </w:pPr>
            <w:r>
              <w:rPr>
                <w:szCs w:val="18"/>
              </w:rPr>
              <w:t>19.43</w:t>
            </w:r>
          </w:p>
        </w:tc>
      </w:tr>
      <w:tr w14:paraId="3834E2AD"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4E8F740F" w14:textId="77777777">
            <w:pPr>
              <w:pStyle w:val="LTableTextAbt"/>
            </w:pPr>
            <w:r>
              <w:rPr>
                <w:szCs w:val="18"/>
              </w:rPr>
              <w:t>Vapor Degreasing: Enclosed Vapor Degreasing (EVD)</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06452F1"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53CECC2E" w14:textId="77777777">
            <w:pPr>
              <w:pStyle w:val="RTableTextAbt"/>
            </w:pPr>
            <w:r>
              <w:rPr>
                <w:szCs w:val="18"/>
              </w:rPr>
              <w:t>0.10</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F7BD874" w14:textId="77777777">
            <w:pPr>
              <w:pStyle w:val="RTableTextAbt"/>
            </w:pPr>
            <w:r>
              <w:rPr>
                <w:szCs w:val="18"/>
              </w:rPr>
              <w:t>0.07</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D2BA885" w14:textId="77777777">
            <w:pPr>
              <w:pStyle w:val="RTableTextAbt"/>
            </w:pPr>
            <w:r>
              <w:rPr>
                <w:szCs w:val="18"/>
              </w:rPr>
              <w:t>0.04</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EECA9A4" w14:textId="77777777">
            <w:pPr>
              <w:pStyle w:val="RTableTextAbt"/>
            </w:pPr>
            <w:r>
              <w:rPr>
                <w:szCs w:val="18"/>
              </w:rPr>
              <w:t>0.57</w:t>
            </w:r>
          </w:p>
        </w:tc>
      </w:tr>
      <w:tr w14:paraId="3C00E95E"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FE8E87A" w14:textId="77777777">
            <w:pPr>
              <w:pStyle w:val="LTableTextAbt"/>
            </w:pPr>
            <w:r>
              <w:rPr>
                <w:szCs w:val="18"/>
              </w:rPr>
              <w:t>Vapor Degreasing: Enclosed Vapor Degreasing (EVD)</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52B842A" w14:textId="77777777">
            <w:pPr>
              <w:pStyle w:val="RTableTextAbt"/>
            </w:pPr>
            <w:r>
              <w:rPr>
                <w:szCs w:val="18"/>
              </w:rPr>
              <w:t>ONU</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179EBB0" w14:textId="77777777">
            <w:pPr>
              <w:pStyle w:val="RTableTextAbt"/>
            </w:pPr>
            <w:r>
              <w:rPr>
                <w:szCs w:val="18"/>
              </w:rPr>
              <w:t>-</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D53B41F" w14:textId="77777777">
            <w:pPr>
              <w:pStyle w:val="RTableTextAbt"/>
            </w:pPr>
            <w:r>
              <w:rPr>
                <w:szCs w:val="18"/>
              </w:rPr>
              <w:t>-</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F320CC3" w14:textId="77777777">
            <w:pPr>
              <w:pStyle w:val="RTableTextAbt"/>
            </w:pPr>
            <w:r>
              <w:rPr>
                <w:szCs w:val="18"/>
              </w:rPr>
              <w:t>-</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7E206649" w14:textId="77777777">
            <w:pPr>
              <w:pStyle w:val="RTableTextAbt"/>
            </w:pPr>
            <w:r>
              <w:rPr>
                <w:szCs w:val="18"/>
              </w:rPr>
              <w:t>-</w:t>
            </w:r>
          </w:p>
        </w:tc>
      </w:tr>
      <w:tr w14:paraId="77D626CE"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A0595E4" w14:textId="77777777">
            <w:pPr>
              <w:pStyle w:val="LTableTextAbt"/>
            </w:pPr>
            <w:r>
              <w:rPr>
                <w:szCs w:val="18"/>
              </w:rPr>
              <w:t>Vapor Degreasing: Conveyorized Vapor Degreasing (CVD)</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1353FE08"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18454736" w14:textId="77777777">
            <w:pPr>
              <w:pStyle w:val="RTableTextAbt"/>
            </w:pPr>
            <w:r>
              <w:rPr>
                <w:szCs w:val="18"/>
              </w:rPr>
              <w:t>215.96</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4C98EFA" w14:textId="77777777">
            <w:pPr>
              <w:pStyle w:val="RTableTextAbt"/>
            </w:pPr>
            <w:r>
              <w:rPr>
                <w:szCs w:val="18"/>
              </w:rPr>
              <w:t>139.05</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37ED4AD" w14:textId="77777777">
            <w:pPr>
              <w:pStyle w:val="RTableTextAbt"/>
            </w:pPr>
            <w:r>
              <w:rPr>
                <w:szCs w:val="18"/>
              </w:rPr>
              <w:t>86.02</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3B1D21B" w14:textId="77777777">
            <w:pPr>
              <w:pStyle w:val="RTableTextAbt"/>
            </w:pPr>
            <w:r>
              <w:rPr>
                <w:szCs w:val="18"/>
              </w:rPr>
              <w:t>1163.45</w:t>
            </w:r>
          </w:p>
        </w:tc>
      </w:tr>
      <w:tr w14:paraId="1DA05257"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6D9B943C" w14:textId="77777777">
            <w:pPr>
              <w:pStyle w:val="LTableTextAbt"/>
            </w:pPr>
            <w:r>
              <w:rPr>
                <w:szCs w:val="18"/>
              </w:rPr>
              <w:t>Vapor Degreasing: Conveyorized Vapor Degreasing (CVD)</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492B51E" w14:textId="77777777">
            <w:pPr>
              <w:pStyle w:val="RTableTextAbt"/>
            </w:pPr>
            <w:r>
              <w:rPr>
                <w:szCs w:val="18"/>
              </w:rPr>
              <w:t>ONU</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B3AE1FF" w14:textId="77777777">
            <w:pPr>
              <w:pStyle w:val="RTableTextAbt"/>
            </w:pPr>
            <w:r>
              <w:rPr>
                <w:szCs w:val="18"/>
              </w:rPr>
              <w:t>121.32</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CFC998C" w14:textId="77777777">
            <w:pPr>
              <w:pStyle w:val="RTableTextAbt"/>
            </w:pPr>
            <w:r>
              <w:rPr>
                <w:szCs w:val="18"/>
              </w:rPr>
              <w:t>78.12</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19B8C9E" w14:textId="77777777">
            <w:pPr>
              <w:pStyle w:val="RTableTextAbt"/>
            </w:pPr>
            <w:r>
              <w:rPr>
                <w:szCs w:val="18"/>
              </w:rPr>
              <w:t>48.32</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76E4D82" w14:textId="77777777">
            <w:pPr>
              <w:pStyle w:val="RTableTextAbt"/>
            </w:pPr>
            <w:r>
              <w:rPr>
                <w:szCs w:val="18"/>
              </w:rPr>
              <w:t>653.59</w:t>
            </w:r>
          </w:p>
        </w:tc>
      </w:tr>
      <w:tr w14:paraId="382B546B"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A838C7A" w14:textId="77777777">
            <w:pPr>
              <w:pStyle w:val="LTableTextAbt"/>
            </w:pPr>
            <w:r>
              <w:rPr>
                <w:szCs w:val="18"/>
              </w:rPr>
              <w:t>Recycling and Disposal</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13B0F8FE"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74CE57E" w14:textId="77777777">
            <w:pPr>
              <w:pStyle w:val="RTableTextAbt"/>
            </w:pPr>
            <w:r>
              <w:rPr>
                <w:szCs w:val="18"/>
              </w:rPr>
              <w:t>0.05</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C0CD59C" w14:textId="77777777">
            <w:pPr>
              <w:pStyle w:val="RTableTextAbt"/>
            </w:pPr>
            <w:r>
              <w:rPr>
                <w:szCs w:val="18"/>
              </w:rPr>
              <w:t>0.03</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36B9C6A" w14:textId="77777777">
            <w:pPr>
              <w:pStyle w:val="RTableTextAbt"/>
            </w:pPr>
            <w:r>
              <w:rPr>
                <w:szCs w:val="18"/>
              </w:rPr>
              <w:t>0.02</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25C40B5" w14:textId="77777777">
            <w:pPr>
              <w:pStyle w:val="RTableTextAbt"/>
            </w:pPr>
            <w:r>
              <w:rPr>
                <w:szCs w:val="18"/>
              </w:rPr>
              <w:t>0.24</w:t>
            </w:r>
          </w:p>
        </w:tc>
      </w:tr>
      <w:tr w14:paraId="239DE3B9"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bottom"/>
          </w:tcPr>
          <w:p w:rsidR="003C5E55" w:rsidRPr="00EE6559" w:rsidP="00CB1C05" w14:paraId="71525F97"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02A1214"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904443B" w14:textId="77777777">
            <w:pPr>
              <w:pStyle w:val="RTableTextAbt"/>
            </w:pPr>
            <w:r>
              <w:rPr>
                <w:szCs w:val="18"/>
              </w:rPr>
              <w:t>1.08</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3BA89C3" w14:textId="77777777">
            <w:pPr>
              <w:pStyle w:val="RTableTextAbt"/>
            </w:pPr>
            <w:r>
              <w:rPr>
                <w:szCs w:val="18"/>
              </w:rPr>
              <w:t>0.70</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643EF83" w14:textId="77777777">
            <w:pPr>
              <w:pStyle w:val="RTableTextAbt"/>
            </w:pPr>
            <w:r>
              <w:rPr>
                <w:szCs w:val="18"/>
              </w:rPr>
              <w:t>0.43</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774816C1" w14:textId="77777777">
            <w:pPr>
              <w:pStyle w:val="RTableTextAbt"/>
            </w:pPr>
            <w:r>
              <w:rPr>
                <w:szCs w:val="18"/>
              </w:rPr>
              <w:t>5.84</w:t>
            </w:r>
          </w:p>
        </w:tc>
      </w:tr>
      <w:tr w14:paraId="5DA662B5"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bottom"/>
          </w:tcPr>
          <w:p w:rsidR="003C5E55" w:rsidRPr="00EE6559" w:rsidP="00CB1C05" w14:paraId="7B36028D" w14:textId="77777777">
            <w:pPr>
              <w:pStyle w:val="LTableTextAbt"/>
            </w:pPr>
            <w:r w:rsidRPr="00775537">
              <w:rPr>
                <w:szCs w:val="18"/>
              </w:rPr>
              <w:t xml:space="preserve">Incorporation into Other Formulation, Mixture, and </w:t>
            </w:r>
            <w:r>
              <w:rPr>
                <w:szCs w:val="18"/>
              </w:rPr>
              <w:t>Reaction Products (Aerosol)</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20CCCF6"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01FEF62" w14:textId="77777777">
            <w:pPr>
              <w:pStyle w:val="RTableTextAbt"/>
            </w:pPr>
            <w:r>
              <w:rPr>
                <w:szCs w:val="18"/>
              </w:rPr>
              <w:t>28.56</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42F394E" w14:textId="77777777">
            <w:pPr>
              <w:pStyle w:val="RTableTextAbt"/>
            </w:pPr>
            <w:r>
              <w:rPr>
                <w:szCs w:val="18"/>
              </w:rPr>
              <w:t>18.39</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2B60961" w14:textId="77777777">
            <w:pPr>
              <w:pStyle w:val="RTableTextAbt"/>
            </w:pPr>
            <w:r>
              <w:rPr>
                <w:szCs w:val="18"/>
              </w:rPr>
              <w:t>11.38</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C928FE0" w14:textId="77777777">
            <w:pPr>
              <w:pStyle w:val="RTableTextAbt"/>
            </w:pPr>
            <w:r>
              <w:rPr>
                <w:szCs w:val="18"/>
              </w:rPr>
              <w:t>153.87</w:t>
            </w:r>
          </w:p>
        </w:tc>
      </w:tr>
      <w:tr w14:paraId="61D5684D"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bottom"/>
          </w:tcPr>
          <w:p w:rsidR="003C5E55" w:rsidRPr="00EE6559" w:rsidP="00CB1C05" w14:paraId="5325ADE4" w14:textId="77777777">
            <w:pPr>
              <w:pStyle w:val="LTableTextAbt"/>
            </w:pPr>
            <w:r w:rsidRPr="00775537">
              <w:rPr>
                <w:szCs w:val="18"/>
              </w:rPr>
              <w:t xml:space="preserve">Incorporation into Other Formulation, Mixture, and </w:t>
            </w:r>
            <w:r>
              <w:rPr>
                <w:szCs w:val="18"/>
              </w:rPr>
              <w:t>Reaction Products (Other)</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678CF27F"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53FD6D8" w14:textId="77777777">
            <w:pPr>
              <w:pStyle w:val="RTableTextAbt"/>
            </w:pPr>
            <w:r>
              <w:rPr>
                <w:szCs w:val="18"/>
              </w:rPr>
              <w:t>1.08</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1D21D4BE" w14:textId="77777777">
            <w:pPr>
              <w:pStyle w:val="RTableTextAbt"/>
            </w:pPr>
            <w:r>
              <w:rPr>
                <w:szCs w:val="18"/>
              </w:rPr>
              <w:t>0.70</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5EB404F" w14:textId="77777777">
            <w:pPr>
              <w:pStyle w:val="RTableTextAbt"/>
            </w:pPr>
            <w:r>
              <w:rPr>
                <w:szCs w:val="18"/>
              </w:rPr>
              <w:t>0.43</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1D0EF4E3" w14:textId="77777777">
            <w:pPr>
              <w:pStyle w:val="RTableTextAbt"/>
            </w:pPr>
            <w:r>
              <w:rPr>
                <w:szCs w:val="18"/>
              </w:rPr>
              <w:t>5.84</w:t>
            </w:r>
          </w:p>
        </w:tc>
      </w:tr>
      <w:tr w14:paraId="2A6A8BA4"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30F48E2" w14:textId="77777777">
            <w:pPr>
              <w:pStyle w:val="LTableTextAbt"/>
            </w:pPr>
            <w:r>
              <w:rPr>
                <w:szCs w:val="18"/>
              </w:rPr>
              <w:t>Laboratory Chemicals</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C6BEA0F"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2FF00C4" w14:textId="77777777">
            <w:pPr>
              <w:pStyle w:val="RTableTextAbt"/>
            </w:pPr>
            <w:r>
              <w:rPr>
                <w:szCs w:val="18"/>
              </w:rPr>
              <w:t>2.80</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BCD2556" w14:textId="77777777">
            <w:pPr>
              <w:pStyle w:val="RTableTextAbt"/>
            </w:pPr>
            <w:r>
              <w:rPr>
                <w:szCs w:val="18"/>
              </w:rPr>
              <w:t>1.80</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781E2EAD" w14:textId="77777777">
            <w:pPr>
              <w:pStyle w:val="RTableTextAbt"/>
            </w:pPr>
            <w:r>
              <w:rPr>
                <w:szCs w:val="18"/>
              </w:rPr>
              <w:t>1.11</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8F1AC44" w14:textId="77777777">
            <w:pPr>
              <w:pStyle w:val="RTableTextAbt"/>
            </w:pPr>
            <w:r>
              <w:rPr>
                <w:szCs w:val="18"/>
              </w:rPr>
              <w:t>15.07</w:t>
            </w:r>
          </w:p>
        </w:tc>
      </w:tr>
      <w:tr w14:paraId="2CE1CA52"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47BCB5F" w14:textId="77777777">
            <w:pPr>
              <w:pStyle w:val="LTableTextAbt"/>
            </w:pPr>
            <w:r>
              <w:rPr>
                <w:szCs w:val="18"/>
              </w:rPr>
              <w:t>Processing Aid, Except Petrochemical</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C35EF94"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C34C21B" w14:textId="77777777">
            <w:pPr>
              <w:pStyle w:val="RTableTextAbt"/>
            </w:pPr>
            <w:r>
              <w:rPr>
                <w:szCs w:val="18"/>
              </w:rPr>
              <w:t>0.70</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F074844" w14:textId="77777777">
            <w:pPr>
              <w:pStyle w:val="RTableTextAbt"/>
            </w:pPr>
            <w:r>
              <w:rPr>
                <w:szCs w:val="18"/>
              </w:rPr>
              <w:t>0.45</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56C5D53" w14:textId="77777777">
            <w:pPr>
              <w:pStyle w:val="RTableTextAbt"/>
            </w:pPr>
            <w:r>
              <w:rPr>
                <w:szCs w:val="18"/>
              </w:rPr>
              <w:t>0.28</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9452679" w14:textId="77777777">
            <w:pPr>
              <w:pStyle w:val="RTableTextAbt"/>
            </w:pPr>
            <w:r>
              <w:rPr>
                <w:szCs w:val="18"/>
              </w:rPr>
              <w:t>3.79</w:t>
            </w:r>
          </w:p>
        </w:tc>
      </w:tr>
      <w:tr w14:paraId="5529699A"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6D1B87E0" w14:textId="77777777">
            <w:pPr>
              <w:pStyle w:val="LTableTextAbt"/>
            </w:pPr>
            <w:r>
              <w:rPr>
                <w:szCs w:val="18"/>
              </w:rPr>
              <w:t>Adhesives and Sealants</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54387F48"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1677BE02" w14:textId="77777777">
            <w:pPr>
              <w:pStyle w:val="RTableTextAbt"/>
            </w:pPr>
            <w:r>
              <w:rPr>
                <w:szCs w:val="18"/>
              </w:rPr>
              <w:t>0.45</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AC105D5" w14:textId="77777777">
            <w:pPr>
              <w:pStyle w:val="RTableTextAbt"/>
            </w:pPr>
            <w:r>
              <w:rPr>
                <w:szCs w:val="18"/>
              </w:rPr>
              <w:t>0.29</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2A096B36" w14:textId="77777777">
            <w:pPr>
              <w:pStyle w:val="RTableTextAbt"/>
            </w:pPr>
            <w:r>
              <w:rPr>
                <w:szCs w:val="18"/>
              </w:rPr>
              <w:t>0.18</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4662BE40" w14:textId="77777777">
            <w:pPr>
              <w:pStyle w:val="RTableTextAbt"/>
            </w:pPr>
            <w:r>
              <w:rPr>
                <w:szCs w:val="18"/>
              </w:rPr>
              <w:t>2.40</w:t>
            </w:r>
          </w:p>
        </w:tc>
      </w:tr>
      <w:tr w14:paraId="15917523"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30C5164F" w14:textId="77777777">
            <w:pPr>
              <w:pStyle w:val="LTableTextAbt"/>
            </w:pPr>
            <w:r>
              <w:rPr>
                <w:szCs w:val="18"/>
              </w:rPr>
              <w:t>Paint and Coatings</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13F5949E"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4F53228D" w14:textId="77777777">
            <w:pPr>
              <w:pStyle w:val="RTableTextAbt"/>
            </w:pPr>
            <w:r>
              <w:rPr>
                <w:szCs w:val="18"/>
              </w:rPr>
              <w:t>3.01</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43615B0E" w14:textId="77777777">
            <w:pPr>
              <w:pStyle w:val="RTableTextAbt"/>
            </w:pPr>
            <w:r>
              <w:rPr>
                <w:szCs w:val="18"/>
              </w:rPr>
              <w:t>1.94</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8EF0E24" w14:textId="77777777">
            <w:pPr>
              <w:pStyle w:val="RTableTextAbt"/>
            </w:pPr>
            <w:r>
              <w:rPr>
                <w:szCs w:val="18"/>
              </w:rPr>
              <w:t>1.20</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5FE3DB0" w14:textId="77777777">
            <w:pPr>
              <w:pStyle w:val="RTableTextAbt"/>
            </w:pPr>
            <w:r>
              <w:rPr>
                <w:szCs w:val="18"/>
              </w:rPr>
              <w:t>16.23</w:t>
            </w:r>
          </w:p>
        </w:tc>
      </w:tr>
      <w:tr w14:paraId="14DC0EC4"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8477E49" w14:textId="77777777">
            <w:pPr>
              <w:pStyle w:val="LTableTextAbt"/>
            </w:pPr>
            <w:r>
              <w:rPr>
                <w:szCs w:val="18"/>
              </w:rPr>
              <w:t>Aerosol Spray Cleaning/Degreas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9C45D55" w14:textId="77777777">
            <w:pPr>
              <w:pStyle w:val="RTableTextAbt"/>
            </w:pPr>
            <w:r>
              <w:rPr>
                <w:szCs w:val="18"/>
              </w:rPr>
              <w:t>Worker</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3D3D632A" w14:textId="77777777">
            <w:pPr>
              <w:pStyle w:val="RTableTextAbt"/>
            </w:pPr>
            <w:r>
              <w:rPr>
                <w:szCs w:val="18"/>
              </w:rPr>
              <w:t>7.91</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7122190" w14:textId="77777777">
            <w:pPr>
              <w:pStyle w:val="RTableTextAbt"/>
            </w:pPr>
            <w:r>
              <w:rPr>
                <w:szCs w:val="18"/>
              </w:rPr>
              <w:t>5.09</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0D9E9351" w14:textId="77777777">
            <w:pPr>
              <w:pStyle w:val="RTableTextAbt"/>
            </w:pPr>
            <w:r>
              <w:rPr>
                <w:szCs w:val="18"/>
              </w:rPr>
              <w:t>3.15</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17864399" w14:textId="77777777">
            <w:pPr>
              <w:pStyle w:val="RTableTextAbt"/>
            </w:pPr>
            <w:r>
              <w:rPr>
                <w:szCs w:val="18"/>
              </w:rPr>
              <w:t>42.59</w:t>
            </w:r>
          </w:p>
        </w:tc>
      </w:tr>
      <w:tr w14:paraId="6C681E36" w14:textId="77777777" w:rsidTr="00CD48B1">
        <w:tblPrEx>
          <w:tblW w:w="12527" w:type="dxa"/>
          <w:tblInd w:w="-5" w:type="dxa"/>
          <w:tblLayout w:type="fixed"/>
          <w:tblCellMar>
            <w:left w:w="0" w:type="dxa"/>
            <w:right w:w="58" w:type="dxa"/>
          </w:tblCellMar>
          <w:tblLook w:val="04A0"/>
        </w:tblPrEx>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92F21EF" w14:textId="77777777">
            <w:pPr>
              <w:pStyle w:val="LTableTextAbt"/>
            </w:pPr>
            <w:r>
              <w:rPr>
                <w:szCs w:val="18"/>
              </w:rPr>
              <w:t>Aerosol Spray Cleaning/Degreasing</w:t>
            </w:r>
          </w:p>
        </w:tc>
        <w:tc>
          <w:tcPr>
            <w:tcW w:w="1163"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0035B887" w14:textId="77777777">
            <w:pPr>
              <w:pStyle w:val="RTableTextAbt"/>
            </w:pPr>
            <w:r>
              <w:rPr>
                <w:szCs w:val="18"/>
              </w:rPr>
              <w:t>ONU</w:t>
            </w:r>
          </w:p>
        </w:tc>
        <w:tc>
          <w:tcPr>
            <w:tcW w:w="1521"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27F4B955" w14:textId="77777777">
            <w:pPr>
              <w:pStyle w:val="RTableTextAbt"/>
            </w:pPr>
            <w:r>
              <w:rPr>
                <w:szCs w:val="18"/>
              </w:rPr>
              <w:t>0.46</w:t>
            </w:r>
          </w:p>
        </w:tc>
        <w:tc>
          <w:tcPr>
            <w:tcW w:w="16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3C5E55" w:rsidRPr="00EE6559" w:rsidP="00CB1C05" w14:paraId="7276C4C0" w14:textId="77777777">
            <w:pPr>
              <w:pStyle w:val="RTableTextAbt"/>
            </w:pPr>
            <w:r>
              <w:rPr>
                <w:szCs w:val="18"/>
              </w:rPr>
              <w:t>0.29</w:t>
            </w:r>
          </w:p>
        </w:tc>
        <w:tc>
          <w:tcPr>
            <w:tcW w:w="152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5166DDEE" w14:textId="77777777">
            <w:pPr>
              <w:pStyle w:val="RTableTextAbt"/>
            </w:pPr>
            <w:r>
              <w:rPr>
                <w:szCs w:val="18"/>
              </w:rPr>
              <w:t>0.18</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3C5E55" w:rsidRPr="00EE6559" w:rsidP="00CB1C05" w14:paraId="725CC7C1" w14:textId="77777777">
            <w:pPr>
              <w:pStyle w:val="RTableTextAbt"/>
            </w:pPr>
            <w:r>
              <w:rPr>
                <w:szCs w:val="18"/>
              </w:rPr>
              <w:t>2.46</w:t>
            </w:r>
          </w:p>
        </w:tc>
      </w:tr>
    </w:tbl>
    <w:p w:rsidR="00CD4ADA" w:rsidP="00CB1C05" w14:paraId="715BFB6B" w14:textId="77777777">
      <w:pPr>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p w:rsidR="009F1522" w:rsidRPr="0089195C" w:rsidP="00CB1C05" w14:paraId="70C9372C" w14:textId="77777777">
      <w:pPr>
        <w:pStyle w:val="Heading2"/>
      </w:pPr>
      <w:bookmarkStart w:id="1369" w:name="_Ref74583683"/>
      <w:bookmarkStart w:id="1370" w:name="_Ref74583731"/>
      <w:bookmarkStart w:id="1371" w:name="_Toc83041895"/>
      <w:bookmarkStart w:id="1372" w:name="_Toc111035663"/>
      <w:bookmarkStart w:id="1373" w:name="_Toc111037092"/>
      <w:bookmarkStart w:id="1374" w:name="_Toc114062043"/>
      <w:bookmarkStart w:id="1375" w:name="_Ref164856746"/>
      <w:bookmarkStart w:id="1376" w:name="_Toc165378766"/>
      <w:r w:rsidRPr="0089195C">
        <w:t xml:space="preserve">Value of Microrisk Reductions for </w:t>
      </w:r>
      <w:r w:rsidRPr="0089195C" w:rsidR="00371035">
        <w:t>Liver, Kidney,</w:t>
      </w:r>
      <w:r w:rsidRPr="0089195C">
        <w:t xml:space="preserve"> and </w:t>
      </w:r>
      <w:r w:rsidRPr="0089195C" w:rsidR="00143DE1">
        <w:t>Brain Gliomas and Testis</w:t>
      </w:r>
      <w:r w:rsidRPr="0089195C" w:rsidR="00371035">
        <w:t xml:space="preserve"> </w:t>
      </w:r>
      <w:r w:rsidRPr="0089195C">
        <w:t>Cancer</w:t>
      </w:r>
      <w:bookmarkEnd w:id="1369"/>
      <w:bookmarkEnd w:id="1370"/>
      <w:bookmarkEnd w:id="1371"/>
      <w:r w:rsidRPr="0089195C" w:rsidR="00143DE1">
        <w:t xml:space="preserve"> Sites</w:t>
      </w:r>
      <w:bookmarkEnd w:id="1372"/>
      <w:bookmarkEnd w:id="1373"/>
      <w:bookmarkEnd w:id="1374"/>
      <w:bookmarkEnd w:id="1375"/>
      <w:bookmarkEnd w:id="1376"/>
    </w:p>
    <w:p w:rsidR="003A2AEA" w:rsidP="00CB1C05" w14:paraId="72568433" w14:textId="77777777">
      <w:pPr>
        <w:pStyle w:val="BodyText"/>
      </w:pPr>
      <w:r>
        <w:fldChar w:fldCharType="begin" w:fldLock="1"/>
      </w:r>
      <w:r>
        <w:instrText xml:space="preserve"> REF _Ref104196814 \h </w:instrText>
      </w:r>
      <w:r>
        <w:fldChar w:fldCharType="separate"/>
      </w:r>
      <w:r w:rsidRPr="00371035" w:rsidR="0092222B">
        <w:t xml:space="preserve">Table </w:t>
      </w:r>
      <w:r w:rsidR="0092222B">
        <w:rPr>
          <w:noProof/>
        </w:rPr>
        <w:t>8</w:t>
      </w:r>
      <w:r w:rsidR="0092222B">
        <w:noBreakHyphen/>
      </w:r>
      <w:r w:rsidR="0092222B">
        <w:rPr>
          <w:noProof/>
        </w:rPr>
        <w:t>15</w:t>
      </w:r>
      <w:r>
        <w:fldChar w:fldCharType="end"/>
      </w:r>
      <w:r w:rsidRPr="00371035">
        <w:t xml:space="preserve"> presents the </w:t>
      </w:r>
      <w:r w:rsidRPr="00371035" w:rsidR="00DB1F4F">
        <w:t xml:space="preserve">low and high </w:t>
      </w:r>
      <w:r w:rsidRPr="00371035" w:rsidR="00574AD1">
        <w:t>estimated</w:t>
      </w:r>
      <w:r w:rsidRPr="00371035">
        <w:t xml:space="preserve"> </w:t>
      </w:r>
      <w:r w:rsidRPr="00371035" w:rsidR="00574AD1">
        <w:t>monetized</w:t>
      </w:r>
      <w:r w:rsidRPr="00371035">
        <w:t xml:space="preserve"> values for </w:t>
      </w:r>
      <w:r w:rsidRPr="00371035" w:rsidR="004E65EB">
        <w:t>a</w:t>
      </w:r>
      <w:r w:rsidRPr="00371035">
        <w:t xml:space="preserve"> cancer microrisk reduction</w:t>
      </w:r>
      <w:r w:rsidRPr="00371035" w:rsidR="004E65EB">
        <w:t xml:space="preserve"> </w:t>
      </w:r>
      <w:r w:rsidRPr="00371035" w:rsidR="003F536C">
        <w:t xml:space="preserve">by </w:t>
      </w:r>
      <w:r w:rsidRPr="00371035" w:rsidR="00DB1F4F">
        <w:t xml:space="preserve">sector, </w:t>
      </w:r>
      <w:r w:rsidRPr="00371035" w:rsidR="003F536C">
        <w:t>cancer site</w:t>
      </w:r>
      <w:r w:rsidRPr="00371035" w:rsidR="00DB1F4F">
        <w:t>, and discount rate</w:t>
      </w:r>
      <w:r w:rsidRPr="00371035">
        <w:t>.</w:t>
      </w:r>
      <w:r w:rsidRPr="00371035" w:rsidR="00DB1F4F">
        <w:t xml:space="preserve"> </w:t>
      </w:r>
      <w:r w:rsidRPr="00371035">
        <w:t xml:space="preserve"> </w:t>
      </w:r>
      <w:r w:rsidRPr="00C80FBD" w:rsidR="008B0A39">
        <w:t>The values are estimated from willingness-to-pay values found in the literature</w:t>
      </w:r>
      <w:r w:rsidRPr="00C80FBD" w:rsidR="001C2B3B">
        <w:t xml:space="preserve"> (</w:t>
      </w:r>
      <w:r w:rsidRPr="00C80FBD" w:rsidR="000548F2">
        <w:t xml:space="preserve">$0.40 </w:t>
      </w:r>
      <w:r w:rsidRPr="00C80FBD" w:rsidR="00B83130">
        <w:t xml:space="preserve"> for low estimate for</w:t>
      </w:r>
      <w:r w:rsidRPr="00C80FBD" w:rsidR="000548F2">
        <w:t xml:space="preserve"> avoid</w:t>
      </w:r>
      <w:r w:rsidRPr="00C80FBD" w:rsidR="00B83130">
        <w:t>ing</w:t>
      </w:r>
      <w:r w:rsidRPr="00C80FBD" w:rsidR="000548F2">
        <w:t xml:space="preserve"> </w:t>
      </w:r>
      <w:r w:rsidRPr="00C80FBD" w:rsidR="00581FF6">
        <w:t xml:space="preserve">liver and Testis cancer </w:t>
      </w:r>
      <w:r w:rsidRPr="00C80FBD" w:rsidR="00B85A8E">
        <w:t>micro</w:t>
      </w:r>
      <w:r w:rsidRPr="00C80FBD" w:rsidR="00581FF6">
        <w:t xml:space="preserve">risk (unspecified cancer site) </w:t>
      </w:r>
      <w:r w:rsidRPr="00C80FBD" w:rsidR="000A1970">
        <w:t>(</w:t>
      </w:r>
      <w:hyperlink w:anchor="_ENREF_7" w:tooltip="Bosworth, 2009 #89" w:history="1">
        <w:r w:rsidRPr="00C80FBD" w:rsidR="00414172">
          <w:fldChar w:fldCharType="begin" w:fldLock="1"/>
        </w:r>
        <w:r w:rsidR="00414172">
          <w:instrText xml:space="preserve"> ADDIN EN.CITE &lt;EndNote&gt;&lt;Cite AuthorYear="1"&gt;&lt;Author&gt;Bosworth&lt;/Author&gt;&lt;Year&gt;2009&lt;/Year&gt;&lt;RecNum&gt;89&lt;/RecNum&gt;&lt;DisplayText&gt;Bosworth, Cameron et al. (2009)&lt;/DisplayText&gt;&lt;record&gt;&lt;rec-number&gt;89&lt;/rec-number&gt;&lt;foreign-keys&gt;&lt;key app="EN" db-id="52wf2wf0o0rv01e9dzo52td80t0590tp2fwd" timestamp="1714499636"&gt;89&lt;/key&gt;&lt;/foreign-keys&gt;&lt;ref-type name="Journal Article"&gt;17&lt;/ref-type&gt;&lt;contributors&gt;&lt;authors&gt;&lt;author&gt;Bosworth, Ryan; &lt;/author&gt;&lt;author&gt;Cameron, Trudy Ann; &lt;/author&gt;&lt;author&gt;DeShazo, J. R.&lt;/author&gt;&lt;/authors&gt;&lt;/contributors&gt;&lt;auth-address&gt;NC State U; U OR; UCLA&lt;/auth-address&gt;&lt;titles&gt;&lt;title&gt;Demand for Environmental Policies to Improve Health: Evaluating Community-Level Policy Scenarios&lt;/title&gt;&lt;secondary-title&gt;Journal of Environmental Economics and Management&lt;/secondary-title&gt;&lt;/titles&gt;&lt;periodical&gt;&lt;full-title&gt;Journal of Environmental Economics and Management&lt;/full-title&gt;&lt;/periodical&gt;&lt;pages&gt;293-308&lt;/pages&gt;&lt;volume&gt;57&lt;/volume&gt;&lt;number&gt;3&lt;/number&gt;&lt;keywords&gt;&lt;keyword&gt;Health Behavior I12&lt;/keyword&gt;&lt;keyword&gt;Health: Government Policy&lt;/keyword&gt;&lt;keyword&gt;Regulation&lt;/keyword&gt;&lt;keyword&gt;Public Health I18&lt;/keyword&gt;&lt;keyword&gt;Valuation of Environmental Effects Q51&lt;/keyword&gt;&lt;keyword&gt;Environmental Economics: Government Policy Q58&lt;/keyword&gt;&lt;/keywords&gt;&lt;dates&gt;&lt;year&gt;2009&lt;/year&gt;&lt;/dates&gt;&lt;isbn&gt;00950696&lt;/isbn&gt;&lt;accession-num&gt;1048470&lt;/accession-num&gt;&lt;urls&gt;&lt;related-urls&gt;&lt;url&gt;https://search.ebscohost.com/login.aspx?direct=true&amp;amp;AuthType=sso&amp;amp;db=ecn&amp;amp;AN=1048470&amp;amp;site=ehost-live&amp;amp;scope=site&amp;amp;authtype=sso&amp;amp;custid=s1139472; http://dx.doi.org/10.1016/j.jeem.2008.07.009; http://www.sciencedirect.com/science/journal/00950696&lt;/url&gt;&lt;/related-urls&gt;&lt;/urls&gt;&lt;electronic-resource-num&gt;http://www.sciencedirect.com/science/journal/00950696&lt;/electronic-resource-num&gt;&lt;remote-database-name&gt;Econlit&lt;/remote-database-name&gt;&lt;remote-database-provider&gt;EBSCOhost&lt;/remote-database-provider&gt;&lt;research-notes&gt;Title: Include&amp;#xD;Abstract: Include&amp;#xD;Full text: Include&lt;/research-notes&gt;&lt;/record&gt;&lt;/Cite&gt;&lt;/EndNote&gt;</w:instrText>
        </w:r>
        <w:r w:rsidRPr="00C80FBD" w:rsidR="00414172">
          <w:fldChar w:fldCharType="separate"/>
        </w:r>
        <w:r w:rsidR="00414172">
          <w:rPr>
            <w:noProof/>
          </w:rPr>
          <w:t>Bosworth, Cameron et al. (2009)</w:t>
        </w:r>
        <w:r w:rsidRPr="00C80FBD" w:rsidR="00414172">
          <w:fldChar w:fldCharType="end"/>
        </w:r>
      </w:hyperlink>
      <w:r w:rsidRPr="00C80FBD" w:rsidR="00E01F07">
        <w:t>; $</w:t>
      </w:r>
      <w:r w:rsidRPr="00C80FBD" w:rsidR="00024C70">
        <w:t xml:space="preserve">6.93 for the high estimate for avoiding </w:t>
      </w:r>
      <w:r w:rsidRPr="00C80FBD" w:rsidR="00F13EA2">
        <w:t>a non-fatal</w:t>
      </w:r>
      <w:r w:rsidRPr="00C80FBD" w:rsidR="002D6687">
        <w:t xml:space="preserve"> liver, brain gliomas, and testis cancer microrisk</w:t>
      </w:r>
      <w:r w:rsidRPr="00C80FBD" w:rsidR="00AA1ED4">
        <w:t xml:space="preserve"> (</w:t>
      </w:r>
      <w:hyperlink w:anchor="_ENREF_28" w:tooltip="Magat, 1996 #90" w:history="1">
        <w:r w:rsidRPr="00C80FBD" w:rsidR="00414172">
          <w:fldChar w:fldCharType="begin" w:fldLock="1"/>
        </w:r>
        <w:r w:rsidR="00414172">
          <w:instrText xml:space="preserve"> ADDIN EN.CITE &lt;EndNote&gt;&lt;Cite AuthorYear="1"&gt;&lt;Author&gt;Magat&lt;/Author&gt;&lt;Year&gt;1996&lt;/Year&gt;&lt;RecNum&gt;90&lt;/RecNum&gt;&lt;DisplayText&gt;Magat, Viscusi et al. (1996)&lt;/DisplayText&gt;&lt;record&gt;&lt;rec-number&gt;90&lt;/rec-number&gt;&lt;foreign-keys&gt;&lt;key app="EN" db-id="52wf2wf0o0rv01e9dzo52td80t0590tp2fwd" timestamp="1714499636"&gt;90&lt;/key&gt;&lt;/foreign-keys&gt;&lt;ref-type name="Journal Article"&gt;17&lt;/ref-type&gt;&lt;contributors&gt;&lt;authors&gt;&lt;author&gt;Magat, Wesley A.&lt;/author&gt;&lt;author&gt;Viscusi,W&lt;/author&gt;&lt;author&gt;Huber, Joel&lt;/author&gt;&lt;/authors&gt;&lt;/contributors&gt;&lt;titles&gt;&lt;title&gt;A Reference Lottery Metric for Valuing Health&lt;/title&gt;&lt;secondary-title&gt;management Science&lt;/secondary-title&gt;&lt;/titles&gt;&lt;periodical&gt;&lt;full-title&gt;management Science&lt;/full-title&gt;&lt;/periodical&gt;&lt;pages&gt;1118-1130&lt;/pages&gt;&lt;volume&gt;42&lt;/volume&gt;&lt;number&gt;8&lt;/number&gt;&lt;dates&gt;&lt;year&gt;1996&lt;/year&gt;&lt;/dates&gt;&lt;urls&gt;&lt;/urls&gt;&lt;custom1&gt;Formaldehyde_FRM_EA&lt;/custom1&gt;&lt;/record&gt;&lt;/Cite&gt;&lt;/EndNote&gt;</w:instrText>
        </w:r>
        <w:r w:rsidRPr="00C80FBD" w:rsidR="00414172">
          <w:fldChar w:fldCharType="separate"/>
        </w:r>
        <w:r w:rsidR="00414172">
          <w:rPr>
            <w:noProof/>
          </w:rPr>
          <w:t>Magat, Viscusi et al. (1996)</w:t>
        </w:r>
        <w:r w:rsidRPr="00C80FBD" w:rsidR="00414172">
          <w:fldChar w:fldCharType="end"/>
        </w:r>
      </w:hyperlink>
      <w:r w:rsidRPr="00C80FBD" w:rsidR="00AA1ED4">
        <w:t>;</w:t>
      </w:r>
      <w:r w:rsidRPr="00C80FBD" w:rsidR="000D5028">
        <w:t xml:space="preserve"> $0.65 for the low estimate for avoiding a non-fatal </w:t>
      </w:r>
      <w:r w:rsidRPr="00C80FBD" w:rsidR="003E0C00">
        <w:t xml:space="preserve">kidney cancer microrisk </w:t>
      </w:r>
      <w:r w:rsidRPr="00C80FBD" w:rsidR="007673F1">
        <w:t>(</w:t>
      </w:r>
      <w:hyperlink w:anchor="_ENREF_7" w:tooltip="Bosworth, 2009 #89" w:history="1">
        <w:r w:rsidRPr="00C80FBD" w:rsidR="00414172">
          <w:fldChar w:fldCharType="begin" w:fldLock="1"/>
        </w:r>
        <w:r w:rsidR="00414172">
          <w:instrText xml:space="preserve"> ADDIN EN.CITE &lt;EndNote&gt;&lt;Cite AuthorYear="1"&gt;&lt;Author&gt;Bosworth&lt;/Author&gt;&lt;Year&gt;2009&lt;/Year&gt;&lt;RecNum&gt;89&lt;/RecNum&gt;&lt;DisplayText&gt;Bosworth, Cameron et al. (2009)&lt;/DisplayText&gt;&lt;record&gt;&lt;rec-number&gt;89&lt;/rec-number&gt;&lt;foreign-keys&gt;&lt;key app="EN" db-id="52wf2wf0o0rv01e9dzo52td80t0590tp2fwd" timestamp="1714499636"&gt;89&lt;/key&gt;&lt;/foreign-keys&gt;&lt;ref-type name="Journal Article"&gt;17&lt;/ref-type&gt;&lt;contributors&gt;&lt;authors&gt;&lt;author&gt;Bosworth, Ryan; &lt;/author&gt;&lt;author&gt;Cameron, Trudy Ann; &lt;/author&gt;&lt;author&gt;DeShazo, J. R.&lt;/author&gt;&lt;/authors&gt;&lt;/contributors&gt;&lt;auth-address&gt;NC State U; U OR; UCLA&lt;/auth-address&gt;&lt;titles&gt;&lt;title&gt;Demand for Environmental Policies to Improve Health: Evaluating Community-Level Policy Scenarios&lt;/title&gt;&lt;secondary-title&gt;Journal of Environmental Economics and Management&lt;/secondary-title&gt;&lt;/titles&gt;&lt;periodical&gt;&lt;full-title&gt;Journal of Environmental Economics and Management&lt;/full-title&gt;&lt;/periodical&gt;&lt;pages&gt;293-308&lt;/pages&gt;&lt;volume&gt;57&lt;/volume&gt;&lt;number&gt;3&lt;/number&gt;&lt;keywords&gt;&lt;keyword&gt;Health Behavior I12&lt;/keyword&gt;&lt;keyword&gt;Health: Government Policy&lt;/keyword&gt;&lt;keyword&gt;Regulation&lt;/keyword&gt;&lt;keyword&gt;Public Health I18&lt;/keyword&gt;&lt;keyword&gt;Valuation of Environmental Effects Q51&lt;/keyword&gt;&lt;keyword&gt;Environmental Economics: Government Policy Q58&lt;/keyword&gt;&lt;/keywords&gt;&lt;dates&gt;&lt;year&gt;2009&lt;/year&gt;&lt;/dates&gt;&lt;isbn&gt;00950696&lt;/isbn&gt;&lt;accession-num&gt;1048470&lt;/accession-num&gt;&lt;urls&gt;&lt;related-urls&gt;&lt;url&gt;https://search.ebscohost.com/login.aspx?direct=true&amp;amp;AuthType=sso&amp;amp;db=ecn&amp;amp;AN=1048470&amp;amp;site=ehost-live&amp;amp;scope=site&amp;amp;authtype=sso&amp;amp;custid=s1139472; http://dx.doi.org/10.1016/j.jeem.2008.07.009; http://www.sciencedirect.com/science/journal/00950696&lt;/url&gt;&lt;/related-urls&gt;&lt;/urls&gt;&lt;electronic-resource-num&gt;http://www.sciencedirect.com/science/journal/00950696&lt;/electronic-resource-num&gt;&lt;remote-database-name&gt;Econlit&lt;/remote-database-name&gt;&lt;remote-database-provider&gt;EBSCOhost&lt;/remote-database-provider&gt;&lt;research-notes&gt;Title: Include&amp;#xD;Abstract: Include&amp;#xD;Full text: Include&lt;/research-notes&gt;&lt;/record&gt;&lt;/Cite&gt;&lt;/EndNote&gt;</w:instrText>
        </w:r>
        <w:r w:rsidRPr="00C80FBD" w:rsidR="00414172">
          <w:fldChar w:fldCharType="separate"/>
        </w:r>
        <w:r w:rsidR="00414172">
          <w:rPr>
            <w:noProof/>
          </w:rPr>
          <w:t>Bosworth, Cameron et al. (2009)</w:t>
        </w:r>
        <w:r w:rsidRPr="00C80FBD" w:rsidR="00414172">
          <w:fldChar w:fldCharType="end"/>
        </w:r>
      </w:hyperlink>
      <w:r w:rsidRPr="00C80FBD" w:rsidR="007673F1">
        <w:t xml:space="preserve">; $5.35 </w:t>
      </w:r>
      <w:r w:rsidRPr="00C80FBD" w:rsidR="00E445BD">
        <w:t>for the low estimate for avoiding a non-fatal brain gliomas cancer microrisk</w:t>
      </w:r>
      <w:r w:rsidRPr="00C80FBD" w:rsidR="00246507">
        <w:t xml:space="preserve"> (</w:t>
      </w:r>
      <w:hyperlink w:anchor="_ENREF_48" w:tooltip="Sloan, 1998 #91" w:history="1">
        <w:r w:rsidRPr="00C80FBD" w:rsidR="00414172">
          <w:fldChar w:fldCharType="begin" w:fldLock="1"/>
        </w:r>
        <w:r w:rsidR="00414172">
          <w:instrText xml:space="preserve"> ADDIN EN.CITE &lt;EndNote&gt;&lt;Cite AuthorYear="1"&gt;&lt;Author&gt;Sloan&lt;/Author&gt;&lt;Year&gt;1998&lt;/Year&gt;&lt;RecNum&gt;91&lt;/RecNum&gt;&lt;DisplayText&gt;Sloan (1998)&lt;/DisplayText&gt;&lt;record&gt;&lt;rec-number&gt;91&lt;/rec-number&gt;&lt;foreign-keys&gt;&lt;key app="EN" db-id="52wf2wf0o0rv01e9dzo52td80t0590tp2fwd" timestamp="1714499636"&gt;91&lt;/key&gt;&lt;/foreign-keys&gt;&lt;ref-type name="Journal Article"&gt;17&lt;/ref-type&gt;&lt;contributors&gt;&lt;authors&gt;&lt;author&gt;Sloan, Frank A.&lt;/author&gt;&lt;/authors&gt;&lt;/contributors&gt;&lt;auth-address&gt;Center for Health Policy Law &amp;amp; Management, Duke U&lt;/auth-address&gt;&lt;titles&gt;&lt;title&gt;Alternative Approaches to Valuing Intangible Health Losses: The Evidence for Multiple Sclerosis&lt;/title&gt;&lt;secondary-title&gt;Journal of Health Economics&lt;/secondary-title&gt;&lt;/titles&gt;&lt;periodical&gt;&lt;full-title&gt;Journal of Health Economics&lt;/full-title&gt;&lt;/periodical&gt;&lt;pages&gt;475-497&lt;/pages&gt;&lt;volume&gt;17&lt;/volume&gt;&lt;number&gt;4&lt;/number&gt;&lt;keywords&gt;&lt;keyword&gt;Health Behavior I12&lt;/keyword&gt;&lt;keyword&gt;Value of Life&lt;/keyword&gt;&lt;keyword&gt;Forgone Income J17&lt;/keyword&gt;&lt;/keywords&gt;&lt;dates&gt;&lt;year&gt;1998&lt;/year&gt;&lt;/dates&gt;&lt;isbn&gt;01676296&lt;/isbn&gt;&lt;accession-num&gt;0472296 Partial authors List&lt;/accession-num&gt;&lt;urls&gt;&lt;related-urls&gt;&lt;url&gt;https://search.ebscohost.com/login.aspx?direct=true&amp;amp;AuthType=sso&amp;amp;db=ecn&amp;amp;AN=0472296&amp;amp;site=ehost-live&amp;amp;scope=site&amp;amp;authtype=sso&amp;amp;custid=s1139472; http://www.sciencedirect.com/science/journal/01676296&lt;/url&gt;&lt;/related-urls&gt;&lt;/urls&gt;&lt;electronic-resource-num&gt;http://www.sciencedirect.com/science/journal/01676296&lt;/electronic-resource-num&gt;&lt;remote-database-name&gt;Econlit&lt;/remote-database-name&gt;&lt;remote-database-provider&gt;EBSCOhost&lt;/remote-database-provider&gt;&lt;research-notes&gt;Title: Include&amp;#xD;Abstract: Include&amp;#xD;Full text: Include&lt;/research-notes&gt;&lt;/record&gt;&lt;/Cite&gt;&lt;/EndNote&gt;</w:instrText>
        </w:r>
        <w:r w:rsidRPr="00C80FBD" w:rsidR="00414172">
          <w:fldChar w:fldCharType="separate"/>
        </w:r>
        <w:r w:rsidR="00414172">
          <w:rPr>
            <w:noProof/>
          </w:rPr>
          <w:t>Sloan (1998)</w:t>
        </w:r>
        <w:r w:rsidRPr="00C80FBD" w:rsidR="00414172">
          <w:fldChar w:fldCharType="end"/>
        </w:r>
      </w:hyperlink>
      <w:r w:rsidRPr="00C80FBD" w:rsidR="00246507">
        <w:t xml:space="preserve">; and </w:t>
      </w:r>
      <w:r w:rsidRPr="00C80FBD" w:rsidR="00A30B66">
        <w:t xml:space="preserve">$12.98 for a mortality microrisk reduction. </w:t>
      </w:r>
      <w:r w:rsidR="0005571A">
        <w:t>The value for mortality risk</w:t>
      </w:r>
      <w:r w:rsidRPr="003D303D" w:rsidR="0005571A">
        <w:t xml:space="preserve"> is estimated using EPA’s (</w:t>
      </w:r>
      <w:hyperlink w:anchor="_ENREF_73" w:tooltip="U.S. Environmental Protection Agency (EPA), 2014 #64" w:history="1">
        <w:r w:rsidRPr="003D303D" w:rsidR="00414172">
          <w:fldChar w:fldCharType="begin" w:fldLock="1"/>
        </w:r>
        <w:r w:rsidR="00414172">
          <w:instrText xml:space="preserve"> ADDIN EN.CITE &lt;EndNote&gt;&lt;Cite ExcludeAuth="1"&gt;&lt;Author&gt;U.S. Environmental Protection Agency (EPA)&lt;/Author&gt;&lt;Year&gt;2014&lt;/Year&gt;&lt;RecNum&gt;64&lt;/RecNum&gt;&lt;DisplayText&gt;2014&lt;/DisplayText&gt;&lt;record&gt;&lt;rec-number&gt;64&lt;/rec-number&gt;&lt;foreign-keys&gt;&lt;key app="EN" db-id="52wf2wf0o0rv01e9dzo52td80t0590tp2fwd" timestamp="1714499636"&gt;64&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303D" w:rsidR="00414172">
          <w:fldChar w:fldCharType="separate"/>
        </w:r>
        <w:r w:rsidR="00414172">
          <w:rPr>
            <w:noProof/>
          </w:rPr>
          <w:t>2014</w:t>
        </w:r>
        <w:r w:rsidRPr="003D303D" w:rsidR="00414172">
          <w:fldChar w:fldCharType="end"/>
        </w:r>
      </w:hyperlink>
      <w:r w:rsidRPr="003D303D" w:rsidR="0005571A">
        <w:t>) recommended value for a statistical life (VSL) of $4.8 million in 1990 dollars and EPA’s (</w:t>
      </w:r>
      <w:hyperlink w:anchor="_ENREF_73" w:tooltip="U.S. Environmental Protection Agency (EPA), 2014 #64" w:history="1">
        <w:r w:rsidRPr="003D303D" w:rsidR="00414172">
          <w:fldChar w:fldCharType="begin" w:fldLock="1"/>
        </w:r>
        <w:r w:rsidR="00414172">
          <w:instrText xml:space="preserve"> ADDIN EN.CITE &lt;EndNote&gt;&lt;Cite ExcludeAuth="1"&gt;&lt;Author&gt;U.S. Environmental Protection Agency (EPA)&lt;/Author&gt;&lt;Year&gt;2014&lt;/Year&gt;&lt;RecNum&gt;64&lt;/RecNum&gt;&lt;DisplayText&gt;2014&lt;/DisplayText&gt;&lt;record&gt;&lt;rec-number&gt;64&lt;/rec-number&gt;&lt;foreign-keys&gt;&lt;key app="EN" db-id="52wf2wf0o0rv01e9dzo52td80t0590tp2fwd" timestamp="1714499636"&gt;64&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303D" w:rsidR="00414172">
          <w:fldChar w:fldCharType="separate"/>
        </w:r>
        <w:r w:rsidR="00414172">
          <w:rPr>
            <w:noProof/>
          </w:rPr>
          <w:t>2014</w:t>
        </w:r>
        <w:r w:rsidRPr="003D303D" w:rsidR="00414172">
          <w:fldChar w:fldCharType="end"/>
        </w:r>
      </w:hyperlink>
      <w:r w:rsidRPr="003D303D" w:rsidR="0005571A">
        <w:t xml:space="preserve">) recommended method for adjusting the VSL for income growth and inflation. Specifically, the $4.8 million in 1990 dollars is adjusted for inflation using the </w:t>
      </w:r>
      <w:r w:rsidR="0005571A">
        <w:t>CPI</w:t>
      </w:r>
      <w:r w:rsidRPr="003D303D" w:rsidR="0005571A">
        <w:t xml:space="preserve"> (U.S. BLS </w:t>
      </w:r>
      <w:hyperlink w:anchor="_ENREF_58" w:tooltip="U.S. Bureau of Labor Statistics (BLS), 2023 #92" w:history="1">
        <w:r w:rsidRPr="003D303D" w:rsidR="00414172">
          <w:fldChar w:fldCharType="begin" w:fldLock="1"/>
        </w:r>
        <w:r w:rsidR="00414172">
          <w:instrText xml:space="preserve"> ADDIN EN.CITE &lt;EndNote&gt;&lt;Cite ExcludeAuth="1"&gt;&lt;Author&gt;U.S. Bureau of Labor Statistics (BLS)&lt;/Author&gt;&lt;Year&gt;2023&lt;/Year&gt;&lt;RecNum&gt;92&lt;/RecNum&gt;&lt;DisplayText&gt;2023a&lt;/DisplayText&gt;&lt;record&gt;&lt;rec-number&gt;92&lt;/rec-number&gt;&lt;foreign-keys&gt;&lt;key app="EN" db-id="52wf2wf0o0rv01e9dzo52td80t0590tp2fwd" timestamp="1714499636"&gt;92&lt;/key&gt;&lt;/foreign-keys&gt;&lt;ref-type name="Dataset"&gt;59&lt;/ref-type&gt;&lt;contributors&gt;&lt;authors&gt;&lt;author&gt;U.S. Bureau of Labor Statistics (BLS),&lt;/author&gt;&lt;/authors&gt;&lt;/contributors&gt;&lt;titles&gt;&lt;title&gt;Consumer Price Index for All Urban Consumers. U.S. City Average. (CUSR0000SA0)&lt;/title&gt;&lt;/titles&gt;&lt;edition&gt;Accessed from https://data.bls.gov/ on May 15, 2023&lt;/edition&gt;&lt;dates&gt;&lt;year&gt;2023&lt;/year&gt;&lt;/dates&gt;&lt;urls&gt;&lt;/urls&gt;&lt;/record&gt;&lt;/Cite&gt;&lt;/EndNote&gt;</w:instrText>
        </w:r>
        <w:r w:rsidRPr="003D303D" w:rsidR="00414172">
          <w:fldChar w:fldCharType="separate"/>
        </w:r>
        <w:r w:rsidR="00414172">
          <w:rPr>
            <w:noProof/>
          </w:rPr>
          <w:t>2023a</w:t>
        </w:r>
        <w:r w:rsidRPr="003D303D" w:rsidR="00414172">
          <w:fldChar w:fldCharType="end"/>
        </w:r>
      </w:hyperlink>
      <w:r w:rsidRPr="003D303D" w:rsidR="0005571A">
        <w:t>) and then adjusted for income growth using real GDP per capita (</w:t>
      </w:r>
      <w:hyperlink w:anchor="_ENREF_55" w:tooltip="U.S. Bureau of Economic Analysis, 2023 #93" w:history="1">
        <w:r w:rsidRPr="003D303D" w:rsidR="00414172">
          <w:fldChar w:fldCharType="begin" w:fldLock="1"/>
        </w:r>
        <w:r w:rsidR="00414172">
          <w:instrText xml:space="preserve"> ADDIN EN.CITE &lt;EndNote&gt;&lt;Cite&gt;&lt;Author&gt;U.S. Bureau of Economic Analysis&lt;/Author&gt;&lt;Year&gt;2023&lt;/Year&gt;&lt;RecNum&gt;93&lt;/RecNum&gt;&lt;DisplayText&gt;U.S. Bureau of Economic Analysis 2023a&lt;/DisplayText&gt;&lt;record&gt;&lt;rec-number&gt;93&lt;/rec-number&gt;&lt;foreign-keys&gt;&lt;key app="EN" db-id="52wf2wf0o0rv01e9dzo52td80t0590tp2fwd" timestamp="1714499636"&gt;93&lt;/key&gt;&lt;/foreign-keys&gt;&lt;ref-type name="Generic"&gt;13&lt;/ref-type&gt;&lt;contributors&gt;&lt;authors&gt;&lt;author&gt;U.S. Bureau of Economic Analysis,&lt;/author&gt;&lt;/authors&gt;&lt;/contributors&gt;&lt;titles&gt;&lt;title&gt;Real gross domestic product per capita [A939RX0Q048SBEA], retrieved from FRED, Federal Reserve Bank of St. Louis&lt;/title&gt;&lt;/titles&gt;&lt;dates&gt;&lt;year&gt;2023&lt;/year&gt;&lt;pub-dates&gt;&lt;date&gt;June 05, 2023&lt;/date&gt;&lt;/pub-dates&gt;&lt;/dates&gt;&lt;urls&gt;&lt;related-urls&gt;&lt;url&gt;https://fred.stlouisfed.org/series/A939RX0Q048SBEA&lt;/url&gt;&lt;/related-urls&gt;&lt;/urls&gt;&lt;/record&gt;&lt;/Cite&gt;&lt;/EndNote&gt;</w:instrText>
        </w:r>
        <w:r w:rsidRPr="003D303D" w:rsidR="00414172">
          <w:fldChar w:fldCharType="separate"/>
        </w:r>
        <w:r w:rsidR="00414172">
          <w:rPr>
            <w:noProof/>
          </w:rPr>
          <w:t>U.S. Bureau of Economic Analysis 2023a</w:t>
        </w:r>
        <w:r w:rsidRPr="003D303D" w:rsidR="00414172">
          <w:fldChar w:fldCharType="end"/>
        </w:r>
      </w:hyperlink>
      <w:r w:rsidRPr="003D303D" w:rsidR="0005571A">
        <w:t>) and an income elasticity of 0.4.</w:t>
      </w:r>
      <w:r>
        <w:rPr>
          <w:rStyle w:val="FootnoteReference"/>
        </w:rPr>
        <w:footnoteReference w:id="28"/>
      </w:r>
    </w:p>
    <w:p w:rsidR="00CB081F" w:rsidRPr="006D0935" w:rsidP="00CB1C05" w14:paraId="7C1A840C" w14:textId="32D63CB7">
      <w:pPr>
        <w:pStyle w:val="BodyText"/>
      </w:pPr>
      <w:r>
        <w:t xml:space="preserve">As noted in </w:t>
      </w:r>
      <w:r w:rsidRPr="003D303D">
        <w:t xml:space="preserve">the </w:t>
      </w:r>
      <w:hyperlink w:anchor="_ENREF_4" w:tooltip="Abt Associates, 2023 #94" w:history="1">
        <w:r w:rsidRPr="003D303D" w:rsidR="00414172">
          <w:fldChar w:fldCharType="begin" w:fldLock="1"/>
        </w:r>
        <w:r w:rsidR="00414172">
          <w:instrText xml:space="preserve"> ADDIN EN.CITE &lt;EndNote&gt;&lt;Cite AuthorYear="1"&gt;&lt;Author&gt;Abt Associates&lt;/Author&gt;&lt;Year&gt;2023&lt;/Year&gt;&lt;RecNum&gt;94&lt;/RecNum&gt;&lt;DisplayText&gt;Abt Associates (2023)&lt;/DisplayText&gt;&lt;record&gt;&lt;rec-number&gt;94&lt;/rec-number&gt;&lt;foreign-keys&gt;&lt;key app="EN" db-id="52wf2wf0o0rv01e9dzo52td80t0590tp2fwd" timestamp="1714499636"&gt;94&lt;/key&gt;&lt;/foreign-keys&gt;&lt;ref-type name="Generic"&gt;13&lt;/ref-type&gt;&lt;contributors&gt;&lt;authors&gt;&lt;author&gt;Abt Associates,&lt;/author&gt;&lt;/authors&gt;&lt;/contributors&gt;&lt;titles&gt;&lt;title&gt;Estimated Values of Avoiding Cancer Risks by Cancer Site and Population&lt;/title&gt;&lt;/titles&gt;&lt;dates&gt;&lt;year&gt;2023&lt;/year&gt;&lt;/dates&gt;&lt;urls&gt;&lt;/urls&gt;&lt;/record&gt;&lt;/Cite&gt;&lt;/EndNote&gt;</w:instrText>
        </w:r>
        <w:r w:rsidRPr="003D303D" w:rsidR="00414172">
          <w:fldChar w:fldCharType="separate"/>
        </w:r>
        <w:r w:rsidR="00414172">
          <w:rPr>
            <w:noProof/>
          </w:rPr>
          <w:t>Abt Associates (2023)</w:t>
        </w:r>
        <w:r w:rsidRPr="003D303D" w:rsidR="00414172">
          <w:fldChar w:fldCharType="end"/>
        </w:r>
      </w:hyperlink>
      <w:r w:rsidRPr="003D303D">
        <w:t xml:space="preserve"> report,</w:t>
      </w:r>
      <w:r>
        <w:t xml:space="preserve"> there is very little peer-reviewed literature available on the timing between exposure and diagnosis and exposure and death (for fatal cancer cases). This timing is important in benefits analysis in order to discount the values of future reduced cancer risks so that they can be compared with costs incurred near the time of exposure. </w:t>
      </w:r>
      <w:r w:rsidRPr="003D303D">
        <w:t xml:space="preserve">The </w:t>
      </w:r>
      <w:r>
        <w:t xml:space="preserve">methods for estimating the </w:t>
      </w:r>
      <w:r w:rsidRPr="00371035">
        <w:t>timing between exposure, diagnosis, and death (</w:t>
      </w:r>
      <w:r>
        <w:t xml:space="preserve">and the probability </w:t>
      </w:r>
      <w:r w:rsidRPr="00371035">
        <w:t>cancer</w:t>
      </w:r>
      <w:r>
        <w:t xml:space="preserve"> is fatal</w:t>
      </w:r>
      <w:r w:rsidRPr="00371035">
        <w:t>)</w:t>
      </w:r>
      <w:r>
        <w:t>, are</w:t>
      </w:r>
      <w:r w:rsidRPr="003D303D">
        <w:t xml:space="preserve"> described in the </w:t>
      </w:r>
      <w:hyperlink w:anchor="_ENREF_4" w:tooltip="Abt Associates, 2023 #94" w:history="1">
        <w:r w:rsidRPr="003D303D" w:rsidR="00414172">
          <w:fldChar w:fldCharType="begin" w:fldLock="1"/>
        </w:r>
        <w:r w:rsidR="00414172">
          <w:instrText xml:space="preserve"> ADDIN EN.CITE &lt;EndNote&gt;&lt;Cite AuthorYear="1"&gt;&lt;Author&gt;Abt Associates&lt;/Author&gt;&lt;Year&gt;2023&lt;/Year&gt;&lt;RecNum&gt;94&lt;/RecNum&gt;&lt;DisplayText&gt;Abt Associates (2023)&lt;/DisplayText&gt;&lt;record&gt;&lt;rec-number&gt;94&lt;/rec-number&gt;&lt;foreign-keys&gt;&lt;key app="EN" db-id="52wf2wf0o0rv01e9dzo52td80t0590tp2fwd" timestamp="1714499636"&gt;94&lt;/key&gt;&lt;/foreign-keys&gt;&lt;ref-type name="Generic"&gt;13&lt;/ref-type&gt;&lt;contributors&gt;&lt;authors&gt;&lt;author&gt;Abt Associates,&lt;/author&gt;&lt;/authors&gt;&lt;/contributors&gt;&lt;titles&gt;&lt;title&gt;Estimated Values of Avoiding Cancer Risks by Cancer Site and Population&lt;/title&gt;&lt;/titles&gt;&lt;dates&gt;&lt;year&gt;2023&lt;/year&gt;&lt;/dates&gt;&lt;urls&gt;&lt;/urls&gt;&lt;/record&gt;&lt;/Cite&gt;&lt;/EndNote&gt;</w:instrText>
        </w:r>
        <w:r w:rsidRPr="003D303D" w:rsidR="00414172">
          <w:fldChar w:fldCharType="separate"/>
        </w:r>
        <w:r w:rsidR="00414172">
          <w:rPr>
            <w:noProof/>
          </w:rPr>
          <w:t>Abt Associates (2023)</w:t>
        </w:r>
        <w:r w:rsidRPr="003D303D" w:rsidR="00414172">
          <w:fldChar w:fldCharType="end"/>
        </w:r>
      </w:hyperlink>
      <w:r w:rsidRPr="003D303D">
        <w:t xml:space="preserve"> report, </w:t>
      </w:r>
      <w:r w:rsidRPr="003D303D">
        <w:rPr>
          <w:i/>
          <w:iCs/>
        </w:rPr>
        <w:t>Estimated Values of Avoiding Cancer Risks by Cancer Site and Population</w:t>
      </w:r>
      <w:r w:rsidRPr="003D303D">
        <w:t xml:space="preserve">. </w:t>
      </w:r>
      <w:r w:rsidRPr="00371035">
        <w:t xml:space="preserve">As described in </w:t>
      </w:r>
      <w:hyperlink w:anchor="_ENREF_4" w:tooltip="Abt Associates, 2023 #94" w:history="1">
        <w:r w:rsidRPr="00374265" w:rsidR="00414172">
          <w:fldChar w:fldCharType="begin" w:fldLock="1"/>
        </w:r>
        <w:r w:rsidR="00414172">
          <w:instrText xml:space="preserve"> ADDIN EN.CITE &lt;EndNote&gt;&lt;Cite AuthorYear="1"&gt;&lt;Author&gt;Abt Associates&lt;/Author&gt;&lt;Year&gt;2023&lt;/Year&gt;&lt;RecNum&gt;94&lt;/RecNum&gt;&lt;DisplayText&gt;Abt Associates (2023)&lt;/DisplayText&gt;&lt;record&gt;&lt;rec-number&gt;94&lt;/rec-number&gt;&lt;foreign-keys&gt;&lt;key app="EN" db-id="52wf2wf0o0rv01e9dzo52td80t0590tp2fwd" timestamp="1714499636"&gt;94&lt;/key&gt;&lt;/foreign-keys&gt;&lt;ref-type name="Generic"&gt;13&lt;/ref-type&gt;&lt;contributors&gt;&lt;authors&gt;&lt;author&gt;Abt Associates,&lt;/author&gt;&lt;/authors&gt;&lt;/contributors&gt;&lt;titles&gt;&lt;title&gt;Estimated Values of Avoiding Cancer Risks by Cancer Site and Population&lt;/title&gt;&lt;/titles&gt;&lt;dates&gt;&lt;year&gt;2023&lt;/year&gt;&lt;/dates&gt;&lt;urls&gt;&lt;/urls&gt;&lt;/record&gt;&lt;/Cite&gt;&lt;/EndNote&gt;</w:instrText>
        </w:r>
        <w:r w:rsidRPr="00374265" w:rsidR="00414172">
          <w:fldChar w:fldCharType="separate"/>
        </w:r>
        <w:r w:rsidR="00414172">
          <w:rPr>
            <w:noProof/>
          </w:rPr>
          <w:t>Abt Associates (2023)</w:t>
        </w:r>
        <w:r w:rsidRPr="00374265" w:rsidR="00414172">
          <w:fldChar w:fldCharType="end"/>
        </w:r>
      </w:hyperlink>
      <w:r w:rsidRPr="00374265">
        <w:t xml:space="preserve"> report</w:t>
      </w:r>
      <w:r w:rsidRPr="00371035">
        <w:t xml:space="preserve">, the timing between exposure, diagnosis, and death (for fatal cancer) depend on the age at the time of exposure. Thus, the values </w:t>
      </w:r>
      <w:r>
        <w:t xml:space="preserve">presented in </w:t>
      </w:r>
      <w:r>
        <w:fldChar w:fldCharType="begin" w:fldLock="1"/>
      </w:r>
      <w:r>
        <w:instrText xml:space="preserve"> REF _Ref104196814 \h </w:instrText>
      </w:r>
      <w:r>
        <w:fldChar w:fldCharType="separate"/>
      </w:r>
      <w:r w:rsidRPr="00371035" w:rsidR="0092222B">
        <w:t xml:space="preserve">Table </w:t>
      </w:r>
      <w:r w:rsidR="0092222B">
        <w:rPr>
          <w:noProof/>
        </w:rPr>
        <w:t>8</w:t>
      </w:r>
      <w:r w:rsidR="0092222B">
        <w:noBreakHyphen/>
      </w:r>
      <w:r w:rsidR="0092222B">
        <w:rPr>
          <w:noProof/>
        </w:rPr>
        <w:t>15</w:t>
      </w:r>
      <w:r>
        <w:fldChar w:fldCharType="end"/>
      </w:r>
      <w:r>
        <w:t xml:space="preserve"> </w:t>
      </w:r>
      <w:r w:rsidRPr="00371035">
        <w:t>differ slightly across the affected population sector because the ages of the populations differ.</w:t>
      </w:r>
    </w:p>
    <w:tbl>
      <w:tblPr>
        <w:tblW w:w="9365" w:type="dxa"/>
        <w:tblInd w:w="-5" w:type="dxa"/>
        <w:tblLayout w:type="fixed"/>
        <w:tblCellMar>
          <w:left w:w="0" w:type="dxa"/>
          <w:right w:w="58" w:type="dxa"/>
        </w:tblCellMar>
        <w:tblLook w:val="04A0"/>
      </w:tblPr>
      <w:tblGrid>
        <w:gridCol w:w="2783"/>
        <w:gridCol w:w="1304"/>
        <w:gridCol w:w="958"/>
        <w:gridCol w:w="900"/>
        <w:gridCol w:w="933"/>
        <w:gridCol w:w="830"/>
        <w:gridCol w:w="830"/>
        <w:gridCol w:w="827"/>
      </w:tblGrid>
      <w:tr w14:paraId="20163CD3" w14:textId="77777777" w:rsidTr="000C2E7A">
        <w:tblPrEx>
          <w:tblW w:w="9365" w:type="dxa"/>
          <w:tblInd w:w="-5" w:type="dxa"/>
          <w:tblLayout w:type="fixed"/>
          <w:tblCellMar>
            <w:left w:w="0" w:type="dxa"/>
            <w:right w:w="58" w:type="dxa"/>
          </w:tblCellMar>
          <w:tblLook w:val="04A0"/>
        </w:tblPrEx>
        <w:trPr>
          <w:trHeight w:val="80"/>
          <w:tblHeader/>
        </w:trPr>
        <w:tc>
          <w:tcPr>
            <w:tcW w:w="9365" w:type="dxa"/>
            <w:gridSpan w:val="8"/>
            <w:tcBorders>
              <w:top w:val="nil"/>
              <w:left w:val="nil"/>
              <w:bottom w:val="single" w:sz="4" w:space="0" w:color="auto"/>
              <w:right w:val="nil"/>
            </w:tcBorders>
            <w:shd w:val="clear" w:color="auto" w:fill="auto"/>
          </w:tcPr>
          <w:p w:rsidR="009F1522" w:rsidRPr="00371035" w:rsidP="00CB1C05" w14:paraId="2048B360" w14:textId="77777777">
            <w:pPr>
              <w:pStyle w:val="TableTitleA"/>
            </w:pPr>
            <w:bookmarkStart w:id="1377" w:name="_Ref104196814"/>
            <w:bookmarkStart w:id="1378" w:name="_Toc107219352"/>
            <w:bookmarkStart w:id="1379" w:name="_Toc121142701"/>
            <w:bookmarkStart w:id="1380" w:name="_Ref164856908"/>
            <w:bookmarkStart w:id="1381" w:name="_Toc165379723"/>
            <w:r w:rsidRPr="00371035">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5</w:t>
            </w:r>
            <w:r w:rsidR="00BC4B5D">
              <w:rPr>
                <w:noProof/>
              </w:rPr>
              <w:fldChar w:fldCharType="end"/>
            </w:r>
            <w:bookmarkEnd w:id="1377"/>
            <w:r w:rsidRPr="00371035">
              <w:t>: Value for Microrisk Reductions</w:t>
            </w:r>
            <w:r w:rsidRPr="00371035" w:rsidR="00D905A0">
              <w:t xml:space="preserve"> (202</w:t>
            </w:r>
            <w:r w:rsidR="00C477E0">
              <w:t>2</w:t>
            </w:r>
            <w:r w:rsidRPr="00371035" w:rsidR="00D905A0">
              <w:t>$)</w:t>
            </w:r>
            <w:bookmarkEnd w:id="1378"/>
            <w:bookmarkEnd w:id="1379"/>
            <w:bookmarkEnd w:id="1380"/>
            <w:bookmarkEnd w:id="1381"/>
          </w:p>
        </w:tc>
      </w:tr>
      <w:tr w14:paraId="6052D227" w14:textId="77777777" w:rsidTr="004117C0">
        <w:tblPrEx>
          <w:tblW w:w="9365" w:type="dxa"/>
          <w:tblInd w:w="-5" w:type="dxa"/>
          <w:tblLayout w:type="fixed"/>
          <w:tblCellMar>
            <w:left w:w="0" w:type="dxa"/>
            <w:right w:w="58" w:type="dxa"/>
          </w:tblCellMar>
          <w:tblLook w:val="04A0"/>
        </w:tblPrEx>
        <w:trPr>
          <w:trHeight w:val="56"/>
          <w:tblHeader/>
        </w:trPr>
        <w:tc>
          <w:tcPr>
            <w:tcW w:w="2783"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9129B" w:rsidRPr="00371035" w:rsidP="00CB1C05" w14:paraId="1028210E" w14:textId="77777777">
            <w:pPr>
              <w:pStyle w:val="TableSubtitle"/>
            </w:pPr>
            <w:r w:rsidRPr="00371035">
              <w:t>Affected Population Sector</w:t>
            </w:r>
          </w:p>
        </w:tc>
        <w:tc>
          <w:tcPr>
            <w:tcW w:w="1304"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9129B" w:rsidRPr="00371035" w:rsidP="00CB1C05" w14:paraId="6E88C49D" w14:textId="77777777">
            <w:pPr>
              <w:pStyle w:val="TableSubtitle"/>
            </w:pPr>
            <w:r w:rsidRPr="00371035">
              <w:t>Cancer Site</w:t>
            </w:r>
          </w:p>
        </w:tc>
        <w:tc>
          <w:tcPr>
            <w:tcW w:w="5278" w:type="dxa"/>
            <w:gridSpan w:val="6"/>
            <w:tcBorders>
              <w:top w:val="single" w:sz="4" w:space="0" w:color="auto"/>
              <w:left w:val="single" w:sz="4" w:space="0" w:color="auto"/>
              <w:bottom w:val="single" w:sz="4" w:space="0" w:color="auto"/>
              <w:right w:val="single" w:sz="4" w:space="0" w:color="auto"/>
            </w:tcBorders>
            <w:shd w:val="clear" w:color="auto" w:fill="48A9C5" w:themeFill="accent1"/>
          </w:tcPr>
          <w:p w:rsidR="00C9129B" w:rsidRPr="00371035" w:rsidP="00CB1C05" w14:paraId="0FEBB386" w14:textId="77777777">
            <w:pPr>
              <w:pStyle w:val="TableSubtitle"/>
            </w:pPr>
            <w:r w:rsidRPr="00371035">
              <w:t>Estimated Value for a 1/1,000,000 Reduction in Cancer Risk</w:t>
            </w:r>
          </w:p>
        </w:tc>
      </w:tr>
      <w:tr w14:paraId="1F51914C" w14:textId="77777777" w:rsidTr="004117C0">
        <w:tblPrEx>
          <w:tblW w:w="9365" w:type="dxa"/>
          <w:tblInd w:w="-5" w:type="dxa"/>
          <w:tblLayout w:type="fixed"/>
          <w:tblCellMar>
            <w:left w:w="0" w:type="dxa"/>
            <w:right w:w="58" w:type="dxa"/>
          </w:tblCellMar>
          <w:tblLook w:val="04A0"/>
        </w:tblPrEx>
        <w:trPr>
          <w:tblHeader/>
        </w:trPr>
        <w:tc>
          <w:tcPr>
            <w:tcW w:w="2783" w:type="dxa"/>
            <w:vMerge/>
            <w:tcBorders>
              <w:top w:val="single" w:sz="4" w:space="0" w:color="auto"/>
              <w:left w:val="single" w:sz="4" w:space="0" w:color="auto"/>
              <w:bottom w:val="single" w:sz="4" w:space="0" w:color="auto"/>
              <w:right w:val="single" w:sz="4" w:space="0" w:color="auto"/>
            </w:tcBorders>
            <w:shd w:val="clear" w:color="auto" w:fill="48A9C5" w:themeFill="accent1"/>
          </w:tcPr>
          <w:p w:rsidR="00C9129B" w:rsidRPr="00371035" w:rsidP="00CB1C05" w14:paraId="6454FE07" w14:textId="77777777">
            <w:pPr>
              <w:pStyle w:val="TableSubtitle"/>
            </w:pPr>
          </w:p>
        </w:tc>
        <w:tc>
          <w:tcPr>
            <w:tcW w:w="1304" w:type="dxa"/>
            <w:vMerge/>
            <w:tcBorders>
              <w:top w:val="single" w:sz="4" w:space="0" w:color="auto"/>
              <w:left w:val="single" w:sz="4" w:space="0" w:color="auto"/>
              <w:bottom w:val="single" w:sz="4" w:space="0" w:color="auto"/>
              <w:right w:val="single" w:sz="4" w:space="0" w:color="auto"/>
            </w:tcBorders>
            <w:shd w:val="clear" w:color="auto" w:fill="48A9C5" w:themeFill="accent1"/>
          </w:tcPr>
          <w:p w:rsidR="00C9129B" w:rsidRPr="00371035" w:rsidP="00CB1C05" w14:paraId="2BA246E8" w14:textId="77777777">
            <w:pPr>
              <w:pStyle w:val="TableSubtitle"/>
            </w:pPr>
          </w:p>
        </w:tc>
        <w:tc>
          <w:tcPr>
            <w:tcW w:w="2791"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9129B" w:rsidRPr="00371035" w:rsidP="00CB1C05" w14:paraId="0B870F7F" w14:textId="4CE35B7E">
            <w:pPr>
              <w:pStyle w:val="TableSubtitle"/>
            </w:pPr>
            <w:r w:rsidRPr="00371035">
              <w:t>Low Estimate</w:t>
            </w:r>
          </w:p>
        </w:tc>
        <w:tc>
          <w:tcPr>
            <w:tcW w:w="2487"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9129B" w:rsidRPr="00371035" w:rsidP="00CB1C05" w14:paraId="576A2D1D" w14:textId="77777777">
            <w:pPr>
              <w:pStyle w:val="TableSubtitle"/>
            </w:pPr>
            <w:r w:rsidRPr="00371035">
              <w:t>High Estimate</w:t>
            </w:r>
          </w:p>
        </w:tc>
      </w:tr>
      <w:tr w14:paraId="59A47C1B" w14:textId="77777777" w:rsidTr="004F7E52">
        <w:tblPrEx>
          <w:tblW w:w="9365" w:type="dxa"/>
          <w:tblInd w:w="-5" w:type="dxa"/>
          <w:tblLayout w:type="fixed"/>
          <w:tblCellMar>
            <w:left w:w="0" w:type="dxa"/>
            <w:right w:w="58" w:type="dxa"/>
          </w:tblCellMar>
          <w:tblLook w:val="04A0"/>
        </w:tblPrEx>
        <w:trPr>
          <w:trHeight w:val="215"/>
          <w:tblHeader/>
        </w:trPr>
        <w:tc>
          <w:tcPr>
            <w:tcW w:w="2783" w:type="dxa"/>
            <w:vMerge/>
            <w:tcBorders>
              <w:top w:val="single" w:sz="4" w:space="0" w:color="auto"/>
              <w:left w:val="single" w:sz="4" w:space="0" w:color="auto"/>
              <w:bottom w:val="single" w:sz="4" w:space="0" w:color="auto"/>
              <w:right w:val="single" w:sz="4" w:space="0" w:color="auto"/>
            </w:tcBorders>
            <w:shd w:val="clear" w:color="auto" w:fill="48A9C5" w:themeFill="accent1"/>
          </w:tcPr>
          <w:p w:rsidR="00DF0D8C" w:rsidRPr="00371035" w:rsidP="00CB1C05" w14:paraId="173FC955" w14:textId="77777777">
            <w:pPr>
              <w:pStyle w:val="TableSubtitle"/>
            </w:pPr>
          </w:p>
        </w:tc>
        <w:tc>
          <w:tcPr>
            <w:tcW w:w="1304" w:type="dxa"/>
            <w:vMerge/>
            <w:tcBorders>
              <w:top w:val="single" w:sz="4" w:space="0" w:color="auto"/>
              <w:left w:val="single" w:sz="4" w:space="0" w:color="auto"/>
              <w:bottom w:val="single" w:sz="4" w:space="0" w:color="auto"/>
              <w:right w:val="single" w:sz="4" w:space="0" w:color="auto"/>
            </w:tcBorders>
            <w:shd w:val="clear" w:color="auto" w:fill="48A9C5" w:themeFill="accent1"/>
          </w:tcPr>
          <w:p w:rsidR="00DF0D8C" w:rsidRPr="00371035" w:rsidP="00CB1C05" w14:paraId="051B889D" w14:textId="77777777">
            <w:pPr>
              <w:pStyle w:val="TableSubtitle"/>
            </w:pPr>
          </w:p>
        </w:tc>
        <w:tc>
          <w:tcPr>
            <w:tcW w:w="958" w:type="dxa"/>
            <w:tcBorders>
              <w:top w:val="single" w:sz="4" w:space="0" w:color="auto"/>
              <w:left w:val="single" w:sz="4" w:space="0" w:color="auto"/>
              <w:bottom w:val="single" w:sz="4" w:space="0" w:color="auto"/>
              <w:right w:val="single" w:sz="4" w:space="0" w:color="auto"/>
            </w:tcBorders>
            <w:shd w:val="clear" w:color="auto" w:fill="48A9C5" w:themeFill="accent1"/>
          </w:tcPr>
          <w:p w:rsidR="00DF0D8C" w:rsidRPr="00371035" w:rsidP="00CB1C05" w14:paraId="0C54B47F" w14:textId="77777777">
            <w:pPr>
              <w:pStyle w:val="TableSubtitle"/>
            </w:pPr>
            <w:r>
              <w:t>2</w:t>
            </w:r>
            <w:r w:rsidRPr="00371035">
              <w:t>%</w:t>
            </w:r>
          </w:p>
        </w:tc>
        <w:tc>
          <w:tcPr>
            <w:tcW w:w="900" w:type="dxa"/>
            <w:tcBorders>
              <w:top w:val="single" w:sz="4" w:space="0" w:color="auto"/>
              <w:left w:val="single" w:sz="4" w:space="0" w:color="auto"/>
              <w:bottom w:val="single" w:sz="4" w:space="0" w:color="auto"/>
              <w:right w:val="single" w:sz="4" w:space="0" w:color="auto"/>
            </w:tcBorders>
            <w:shd w:val="clear" w:color="auto" w:fill="48A9C5" w:themeFill="accent1"/>
          </w:tcPr>
          <w:p w:rsidR="00DF0D8C" w:rsidRPr="00371035" w:rsidP="00CB1C05" w14:paraId="289D2E3A" w14:textId="77777777">
            <w:pPr>
              <w:pStyle w:val="TableSubtitle"/>
            </w:pPr>
            <w:r w:rsidRPr="00371035">
              <w:t>3%</w:t>
            </w:r>
          </w:p>
        </w:tc>
        <w:tc>
          <w:tcPr>
            <w:tcW w:w="933" w:type="dxa"/>
            <w:tcBorders>
              <w:top w:val="single" w:sz="4" w:space="0" w:color="auto"/>
              <w:left w:val="single" w:sz="4" w:space="0" w:color="auto"/>
              <w:bottom w:val="single" w:sz="4" w:space="0" w:color="auto"/>
              <w:right w:val="single" w:sz="4" w:space="0" w:color="auto"/>
            </w:tcBorders>
            <w:shd w:val="clear" w:color="auto" w:fill="48A9C5" w:themeFill="accent1"/>
          </w:tcPr>
          <w:p w:rsidR="00DF0D8C" w:rsidRPr="00371035" w:rsidP="00CB1C05" w14:paraId="3103227D" w14:textId="77777777">
            <w:pPr>
              <w:pStyle w:val="TableSubtitle"/>
            </w:pPr>
            <w:r>
              <w:t>7</w:t>
            </w:r>
            <w:r w:rsidRPr="00371035">
              <w:t>%</w:t>
            </w:r>
          </w:p>
        </w:tc>
        <w:tc>
          <w:tcPr>
            <w:tcW w:w="830" w:type="dxa"/>
            <w:tcBorders>
              <w:top w:val="single" w:sz="4" w:space="0" w:color="auto"/>
              <w:left w:val="single" w:sz="4" w:space="0" w:color="auto"/>
              <w:bottom w:val="single" w:sz="4" w:space="0" w:color="auto"/>
              <w:right w:val="single" w:sz="4" w:space="0" w:color="auto"/>
            </w:tcBorders>
            <w:shd w:val="clear" w:color="auto" w:fill="48A9C5" w:themeFill="accent1"/>
          </w:tcPr>
          <w:p w:rsidR="00DF0D8C" w:rsidRPr="00371035" w:rsidP="00CB1C05" w14:paraId="604EF0D2" w14:textId="77777777">
            <w:pPr>
              <w:pStyle w:val="TableSubtitle"/>
            </w:pPr>
            <w:r>
              <w:t>2</w:t>
            </w:r>
            <w:r w:rsidRPr="00371035">
              <w:t>%</w:t>
            </w:r>
          </w:p>
        </w:tc>
        <w:tc>
          <w:tcPr>
            <w:tcW w:w="83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DF0D8C" w:rsidRPr="00371035" w:rsidP="00CB1C05" w14:paraId="4F799935" w14:textId="77777777">
            <w:pPr>
              <w:pStyle w:val="TableSubtitle"/>
            </w:pPr>
            <w:r w:rsidRPr="00371035">
              <w:t>3%</w:t>
            </w:r>
          </w:p>
        </w:tc>
        <w:tc>
          <w:tcPr>
            <w:tcW w:w="827" w:type="dxa"/>
            <w:tcBorders>
              <w:top w:val="single" w:sz="4" w:space="0" w:color="auto"/>
              <w:left w:val="single" w:sz="4" w:space="0" w:color="auto"/>
              <w:bottom w:val="single" w:sz="4" w:space="0" w:color="auto"/>
              <w:right w:val="single" w:sz="4" w:space="0" w:color="auto"/>
            </w:tcBorders>
            <w:shd w:val="clear" w:color="auto" w:fill="48A9C5" w:themeFill="accent1"/>
          </w:tcPr>
          <w:p w:rsidR="00DF0D8C" w:rsidRPr="00371035" w:rsidP="00CB1C05" w14:paraId="06F755D5" w14:textId="77777777">
            <w:pPr>
              <w:pStyle w:val="TableSubtitle"/>
            </w:pPr>
            <w:r>
              <w:t>7</w:t>
            </w:r>
            <w:r w:rsidRPr="00371035">
              <w:t>%</w:t>
            </w:r>
          </w:p>
        </w:tc>
      </w:tr>
      <w:tr w14:paraId="441B9A95" w14:textId="77777777" w:rsidTr="00CD48B1">
        <w:tblPrEx>
          <w:tblW w:w="9365" w:type="dxa"/>
          <w:tblInd w:w="-5" w:type="dxa"/>
          <w:tblLayout w:type="fixed"/>
          <w:tblCellMar>
            <w:left w:w="0" w:type="dxa"/>
            <w:right w:w="58" w:type="dxa"/>
          </w:tblCellMar>
          <w:tblLook w:val="04A0"/>
        </w:tblPrEx>
        <w:tc>
          <w:tcPr>
            <w:tcW w:w="2783" w:type="dxa"/>
            <w:vMerge w:val="restart"/>
            <w:tcBorders>
              <w:top w:val="single" w:sz="4" w:space="0" w:color="auto"/>
              <w:left w:val="single" w:sz="4" w:space="0" w:color="auto"/>
              <w:bottom w:val="single" w:sz="4" w:space="0" w:color="auto"/>
              <w:right w:val="single" w:sz="4" w:space="0" w:color="auto"/>
            </w:tcBorders>
            <w:vAlign w:val="center"/>
          </w:tcPr>
          <w:p w:rsidR="004117C0" w:rsidRPr="00FC1992" w:rsidP="00CB1C05" w14:paraId="163A0CB3" w14:textId="77777777">
            <w:pPr>
              <w:pStyle w:val="LTableTextAbt"/>
            </w:pPr>
            <w:r w:rsidRPr="00FC1992">
              <w:t>Manufacturing</w:t>
            </w:r>
          </w:p>
        </w:tc>
        <w:tc>
          <w:tcPr>
            <w:tcW w:w="1304" w:type="dxa"/>
            <w:tcBorders>
              <w:top w:val="single" w:sz="4" w:space="0" w:color="auto"/>
              <w:left w:val="single" w:sz="4" w:space="0" w:color="auto"/>
              <w:bottom w:val="single" w:sz="4" w:space="0" w:color="auto"/>
              <w:right w:val="single" w:sz="4" w:space="0" w:color="auto"/>
            </w:tcBorders>
            <w:vAlign w:val="center"/>
          </w:tcPr>
          <w:p w:rsidR="004117C0" w:rsidRPr="009263BC" w:rsidP="00CB1C05" w14:paraId="4C05F04A" w14:textId="77777777">
            <w:pPr>
              <w:pStyle w:val="LTableTextAbt"/>
              <w:rPr>
                <w:highlight w:val="yellow"/>
              </w:rPr>
            </w:pPr>
            <w:r>
              <w:t>Liver</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1AE028BE" w14:textId="77777777">
            <w:pPr>
              <w:pStyle w:val="RTableTextAbt"/>
              <w:ind w:right="-15"/>
              <w:rPr>
                <w:szCs w:val="18"/>
              </w:rPr>
            </w:pPr>
            <w:r w:rsidRPr="00CD3CDF">
              <w:rPr>
                <w:szCs w:val="18"/>
              </w:rPr>
              <w:t>$</w:t>
            </w:r>
            <w:r w:rsidRPr="00CD3CDF" w:rsidR="00EA5E5E">
              <w:rPr>
                <w:szCs w:val="18"/>
              </w:rPr>
              <w:t>7.51</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2487BD0B" w14:textId="77777777">
            <w:pPr>
              <w:pStyle w:val="RTableTextAbt"/>
              <w:ind w:right="-15"/>
              <w:rPr>
                <w:szCs w:val="18"/>
              </w:rPr>
            </w:pPr>
            <w:r w:rsidRPr="00CD3CDF">
              <w:rPr>
                <w:szCs w:val="18"/>
              </w:rPr>
              <w:t>$6.08</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066C156F" w14:textId="77777777">
            <w:pPr>
              <w:pStyle w:val="RTableTextAbt"/>
              <w:ind w:right="-15"/>
              <w:rPr>
                <w:szCs w:val="18"/>
              </w:rPr>
            </w:pPr>
            <w:r w:rsidRPr="00CD3CDF">
              <w:rPr>
                <w:szCs w:val="18"/>
              </w:rPr>
              <w:t>$</w:t>
            </w:r>
            <w:r w:rsidRPr="0022784B" w:rsidR="00C27EBC">
              <w:t>3.07</w:t>
            </w:r>
          </w:p>
        </w:tc>
        <w:tc>
          <w:tcPr>
            <w:tcW w:w="830" w:type="dxa"/>
            <w:tcBorders>
              <w:top w:val="single" w:sz="4" w:space="0" w:color="auto"/>
              <w:left w:val="single" w:sz="4" w:space="0" w:color="auto"/>
              <w:bottom w:val="single" w:sz="4" w:space="0" w:color="auto"/>
              <w:right w:val="single" w:sz="4" w:space="0" w:color="auto"/>
            </w:tcBorders>
            <w:tcMar>
              <w:right w:w="144" w:type="dxa"/>
            </w:tcMar>
          </w:tcPr>
          <w:p w:rsidR="004117C0" w:rsidRPr="00CD48B1" w:rsidP="00CB1C05" w14:paraId="7B7EECE8" w14:textId="77777777">
            <w:pPr>
              <w:pStyle w:val="RTableTextAbt"/>
              <w:ind w:right="-15"/>
              <w:rPr>
                <w:szCs w:val="18"/>
              </w:rPr>
            </w:pPr>
            <w:r w:rsidRPr="000A43C9">
              <w:t>$7.83</w:t>
            </w:r>
          </w:p>
        </w:tc>
        <w:tc>
          <w:tcPr>
            <w:tcW w:w="830" w:type="dxa"/>
            <w:tcBorders>
              <w:top w:val="single" w:sz="4" w:space="0" w:color="auto"/>
              <w:left w:val="single" w:sz="4" w:space="0" w:color="auto"/>
              <w:bottom w:val="single" w:sz="4" w:space="0" w:color="auto"/>
              <w:right w:val="single" w:sz="4" w:space="0" w:color="auto"/>
            </w:tcBorders>
            <w:tcMar>
              <w:right w:w="144" w:type="dxa"/>
            </w:tcMar>
            <w:vAlign w:val="bottom"/>
          </w:tcPr>
          <w:p w:rsidR="004117C0" w:rsidRPr="00CD48B1" w:rsidP="00CB1C05" w14:paraId="4F537937" w14:textId="77777777">
            <w:pPr>
              <w:pStyle w:val="RTableTextAbt"/>
              <w:ind w:right="-15"/>
              <w:rPr>
                <w:szCs w:val="18"/>
              </w:rPr>
            </w:pPr>
            <w:r w:rsidRPr="00CD48B1">
              <w:rPr>
                <w:szCs w:val="18"/>
              </w:rPr>
              <w:t>$6.35</w:t>
            </w:r>
          </w:p>
        </w:tc>
        <w:tc>
          <w:tcPr>
            <w:tcW w:w="827" w:type="dxa"/>
            <w:tcBorders>
              <w:top w:val="single" w:sz="4" w:space="0" w:color="auto"/>
              <w:left w:val="single" w:sz="4" w:space="0" w:color="auto"/>
              <w:bottom w:val="single" w:sz="4" w:space="0" w:color="auto"/>
              <w:right w:val="single" w:sz="4" w:space="0" w:color="auto"/>
            </w:tcBorders>
            <w:vAlign w:val="bottom"/>
          </w:tcPr>
          <w:p w:rsidR="004117C0" w:rsidRPr="00CD48B1" w:rsidP="00CB1C05" w14:paraId="505E136A" w14:textId="77777777">
            <w:pPr>
              <w:pStyle w:val="RTableTextAbt"/>
              <w:ind w:right="-15"/>
              <w:rPr>
                <w:szCs w:val="18"/>
              </w:rPr>
            </w:pPr>
            <w:r w:rsidRPr="004B6332">
              <w:rPr>
                <w:szCs w:val="18"/>
              </w:rPr>
              <w:t>$3.22</w:t>
            </w:r>
          </w:p>
        </w:tc>
      </w:tr>
      <w:tr w14:paraId="161EBE6B"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72060E22" w14:textId="77777777">
            <w:pPr>
              <w:pStyle w:val="LTableTextAbt"/>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6D591D8B" w14:textId="77777777">
            <w:pPr>
              <w:pStyle w:val="LTableTextAbt"/>
              <w:rPr>
                <w:highlight w:val="yellow"/>
              </w:rPr>
            </w:pPr>
            <w:r>
              <w:t>Kidney</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0ECF4C9E" w14:textId="77777777">
            <w:pPr>
              <w:pStyle w:val="RTableTextAbt"/>
              <w:ind w:right="-15"/>
              <w:rPr>
                <w:szCs w:val="18"/>
              </w:rPr>
            </w:pPr>
            <w:r w:rsidRPr="00CD3CDF">
              <w:rPr>
                <w:szCs w:val="18"/>
              </w:rPr>
              <w:t>$</w:t>
            </w:r>
            <w:r w:rsidRPr="00CD3CDF" w:rsidR="00EA5E5E">
              <w:rPr>
                <w:szCs w:val="18"/>
              </w:rPr>
              <w:t>3.61</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41BB0B43" w14:textId="77777777">
            <w:pPr>
              <w:pStyle w:val="RTableTextAbt"/>
              <w:ind w:right="-15"/>
              <w:rPr>
                <w:szCs w:val="18"/>
              </w:rPr>
            </w:pPr>
            <w:r w:rsidRPr="00CD3CDF">
              <w:rPr>
                <w:szCs w:val="18"/>
              </w:rPr>
              <w:t>$2.87</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3FABD637" w14:textId="77777777">
            <w:pPr>
              <w:pStyle w:val="RTableTextAbt"/>
              <w:ind w:right="-15"/>
              <w:rPr>
                <w:szCs w:val="18"/>
              </w:rPr>
            </w:pPr>
            <w:r w:rsidRPr="00CD3CDF">
              <w:rPr>
                <w:szCs w:val="18"/>
              </w:rPr>
              <w:t>$</w:t>
            </w:r>
            <w:r w:rsidRPr="0022784B" w:rsidR="00C27EBC">
              <w:t>1.37</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3E45E3C2" w14:textId="77777777">
            <w:pPr>
              <w:pStyle w:val="RTableTextAbt"/>
              <w:ind w:right="-15"/>
              <w:rPr>
                <w:szCs w:val="18"/>
              </w:rPr>
            </w:pPr>
            <w:r w:rsidRPr="000A43C9">
              <w:t>$3.61</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1A3F52E9" w14:textId="77777777">
            <w:pPr>
              <w:pStyle w:val="RTableTextAbt"/>
              <w:ind w:right="-15"/>
              <w:rPr>
                <w:szCs w:val="18"/>
              </w:rPr>
            </w:pPr>
            <w:r w:rsidRPr="00CD48B1">
              <w:rPr>
                <w:szCs w:val="18"/>
              </w:rPr>
              <w:t>$2.87</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0A5C686C" w14:textId="77777777">
            <w:pPr>
              <w:pStyle w:val="RTableTextAbt"/>
              <w:ind w:right="-15"/>
              <w:rPr>
                <w:szCs w:val="18"/>
              </w:rPr>
            </w:pPr>
            <w:r w:rsidRPr="004B6332">
              <w:rPr>
                <w:szCs w:val="18"/>
              </w:rPr>
              <w:t>$1.37</w:t>
            </w:r>
          </w:p>
        </w:tc>
      </w:tr>
      <w:tr w14:paraId="6B94D093"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347BD7C7" w14:textId="77777777">
            <w:pPr>
              <w:pStyle w:val="LTableTextAbt"/>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0E11BD05" w14:textId="77777777">
            <w:pPr>
              <w:pStyle w:val="LTableTextAbt"/>
              <w:rPr>
                <w:highlight w:val="yellow"/>
              </w:rPr>
            </w:pPr>
            <w:r>
              <w:t>Brain Gliomas</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598D267B" w14:textId="77777777">
            <w:pPr>
              <w:pStyle w:val="RTableTextAbt"/>
              <w:ind w:right="-15"/>
              <w:rPr>
                <w:szCs w:val="18"/>
              </w:rPr>
            </w:pPr>
            <w:r w:rsidRPr="00CD3CDF">
              <w:rPr>
                <w:szCs w:val="18"/>
              </w:rPr>
              <w:t>$</w:t>
            </w:r>
            <w:r w:rsidRPr="00CD3CDF" w:rsidR="00EA5E5E">
              <w:rPr>
                <w:szCs w:val="18"/>
              </w:rPr>
              <w:t>7.57</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170A2955" w14:textId="77777777">
            <w:pPr>
              <w:pStyle w:val="RTableTextAbt"/>
              <w:ind w:right="-15"/>
              <w:rPr>
                <w:szCs w:val="18"/>
              </w:rPr>
            </w:pPr>
            <w:r w:rsidRPr="00CD3CDF">
              <w:rPr>
                <w:szCs w:val="18"/>
              </w:rPr>
              <w:t>$6.19</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7BE063E3" w14:textId="77777777">
            <w:pPr>
              <w:pStyle w:val="RTableTextAbt"/>
              <w:ind w:right="-15"/>
              <w:rPr>
                <w:szCs w:val="18"/>
              </w:rPr>
            </w:pPr>
            <w:r w:rsidRPr="00CD3CDF">
              <w:rPr>
                <w:szCs w:val="18"/>
              </w:rPr>
              <w:t>$</w:t>
            </w:r>
            <w:r w:rsidRPr="0022784B" w:rsidR="00C27EBC">
              <w:t>3.20</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6A64FCA4" w14:textId="77777777">
            <w:pPr>
              <w:pStyle w:val="RTableTextAbt"/>
              <w:ind w:right="-15"/>
              <w:rPr>
                <w:szCs w:val="18"/>
              </w:rPr>
            </w:pPr>
            <w:r w:rsidRPr="000A43C9">
              <w:t>$7.75</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3F3CFF1D" w14:textId="77777777">
            <w:pPr>
              <w:pStyle w:val="RTableTextAbt"/>
              <w:ind w:right="-15"/>
              <w:rPr>
                <w:szCs w:val="18"/>
              </w:rPr>
            </w:pPr>
            <w:r w:rsidRPr="00CD48B1">
              <w:rPr>
                <w:szCs w:val="18"/>
              </w:rPr>
              <w:t>$6.36</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2213C5B7" w14:textId="77777777">
            <w:pPr>
              <w:pStyle w:val="RTableTextAbt"/>
              <w:ind w:right="-15"/>
              <w:rPr>
                <w:szCs w:val="18"/>
              </w:rPr>
            </w:pPr>
            <w:r w:rsidRPr="004B6332">
              <w:rPr>
                <w:szCs w:val="18"/>
              </w:rPr>
              <w:t>$3.31</w:t>
            </w:r>
          </w:p>
        </w:tc>
      </w:tr>
      <w:tr w14:paraId="68AAAED2"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4712821A" w14:textId="77777777">
            <w:pPr>
              <w:pStyle w:val="LTableTextAbt"/>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2C15EC19" w14:textId="77777777">
            <w:pPr>
              <w:pStyle w:val="LTableTextAbt"/>
              <w:rPr>
                <w:highlight w:val="yellow"/>
              </w:rPr>
            </w:pPr>
            <w:r>
              <w:t>Testis</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600F4DF3" w14:textId="77777777">
            <w:pPr>
              <w:pStyle w:val="RTableTextAbt"/>
              <w:ind w:right="-15"/>
              <w:rPr>
                <w:szCs w:val="18"/>
              </w:rPr>
            </w:pPr>
            <w:r w:rsidRPr="00CD3CDF">
              <w:rPr>
                <w:szCs w:val="18"/>
              </w:rPr>
              <w:t>$</w:t>
            </w:r>
            <w:r w:rsidRPr="00CD3CDF" w:rsidR="00EA5E5E">
              <w:rPr>
                <w:szCs w:val="18"/>
              </w:rPr>
              <w:t>1.01</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462E5F6F" w14:textId="77777777">
            <w:pPr>
              <w:pStyle w:val="RTableTextAbt"/>
              <w:ind w:right="-15"/>
              <w:rPr>
                <w:szCs w:val="18"/>
              </w:rPr>
            </w:pPr>
            <w:r w:rsidRPr="00CD3CDF">
              <w:rPr>
                <w:szCs w:val="18"/>
              </w:rPr>
              <w:t>$0.87</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7C0FFE56" w14:textId="77777777">
            <w:pPr>
              <w:pStyle w:val="RTableTextAbt"/>
              <w:ind w:right="-15"/>
              <w:rPr>
                <w:szCs w:val="18"/>
              </w:rPr>
            </w:pPr>
            <w:r w:rsidRPr="0022784B">
              <w:t>$0.52</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0C9D215B" w14:textId="77777777">
            <w:pPr>
              <w:pStyle w:val="RTableTextAbt"/>
              <w:ind w:right="-15"/>
              <w:rPr>
                <w:szCs w:val="18"/>
              </w:rPr>
            </w:pPr>
            <w:r w:rsidRPr="000A43C9">
              <w:t>$6.34</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03155A22" w14:textId="77777777">
            <w:pPr>
              <w:pStyle w:val="RTableTextAbt"/>
              <w:ind w:right="-15"/>
              <w:rPr>
                <w:szCs w:val="18"/>
              </w:rPr>
            </w:pPr>
            <w:r w:rsidRPr="00CD48B1">
              <w:rPr>
                <w:szCs w:val="18"/>
              </w:rPr>
              <w:t>$5.72</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652F750F" w14:textId="77777777">
            <w:pPr>
              <w:pStyle w:val="RTableTextAbt"/>
              <w:ind w:right="-15"/>
              <w:rPr>
                <w:szCs w:val="18"/>
              </w:rPr>
            </w:pPr>
            <w:r w:rsidRPr="004B6332">
              <w:rPr>
                <w:szCs w:val="18"/>
              </w:rPr>
              <w:t>$4.06</w:t>
            </w:r>
          </w:p>
        </w:tc>
      </w:tr>
      <w:tr w14:paraId="79FA019B" w14:textId="77777777" w:rsidTr="00CD48B1">
        <w:tblPrEx>
          <w:tblW w:w="9365" w:type="dxa"/>
          <w:tblInd w:w="-5" w:type="dxa"/>
          <w:tblLayout w:type="fixed"/>
          <w:tblCellMar>
            <w:left w:w="0" w:type="dxa"/>
            <w:right w:w="58" w:type="dxa"/>
          </w:tblCellMar>
          <w:tblLook w:val="04A0"/>
        </w:tblPrEx>
        <w:tc>
          <w:tcPr>
            <w:tcW w:w="278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77018E1F" w14:textId="77777777">
            <w:pPr>
              <w:pStyle w:val="LTableTextAbt"/>
            </w:pPr>
            <w:r w:rsidRPr="00FC1992">
              <w:rPr>
                <w:szCs w:val="18"/>
              </w:rPr>
              <w:t>Transportation and Public Utilities</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11B62151" w14:textId="77777777">
            <w:pPr>
              <w:pStyle w:val="LTableTextAbt"/>
              <w:rPr>
                <w:highlight w:val="yellow"/>
              </w:rPr>
            </w:pPr>
            <w:r>
              <w:t>Liver</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1328E331" w14:textId="77777777">
            <w:pPr>
              <w:pStyle w:val="RTableTextAbt"/>
              <w:ind w:right="-15"/>
              <w:rPr>
                <w:szCs w:val="18"/>
              </w:rPr>
            </w:pPr>
            <w:r w:rsidRPr="00CD3CDF">
              <w:rPr>
                <w:szCs w:val="18"/>
              </w:rPr>
              <w:t>$</w:t>
            </w:r>
            <w:r w:rsidRPr="00CD3CDF" w:rsidR="00EA5E5E">
              <w:rPr>
                <w:szCs w:val="18"/>
              </w:rPr>
              <w:t>7.50</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22A07C36" w14:textId="77777777">
            <w:pPr>
              <w:pStyle w:val="RTableTextAbt"/>
              <w:ind w:right="-15"/>
              <w:rPr>
                <w:szCs w:val="18"/>
              </w:rPr>
            </w:pPr>
            <w:r w:rsidRPr="00CD3CDF">
              <w:rPr>
                <w:szCs w:val="18"/>
              </w:rPr>
              <w:t>$6.08</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01C9D9F2" w14:textId="77777777">
            <w:pPr>
              <w:pStyle w:val="RTableTextAbt"/>
              <w:ind w:right="-15"/>
              <w:rPr>
                <w:szCs w:val="18"/>
              </w:rPr>
            </w:pPr>
            <w:r w:rsidRPr="00CD3CDF">
              <w:rPr>
                <w:szCs w:val="18"/>
              </w:rPr>
              <w:t>$</w:t>
            </w:r>
            <w:r w:rsidRPr="0022784B" w:rsidR="00C27EBC">
              <w:t>3.07</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37BAC07A" w14:textId="77777777">
            <w:pPr>
              <w:pStyle w:val="RTableTextAbt"/>
              <w:ind w:right="-15"/>
              <w:rPr>
                <w:szCs w:val="18"/>
              </w:rPr>
            </w:pPr>
            <w:r w:rsidRPr="000A43C9">
              <w:t>$7.82</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1276DE91" w14:textId="77777777">
            <w:pPr>
              <w:pStyle w:val="RTableTextAbt"/>
              <w:ind w:right="-15"/>
              <w:rPr>
                <w:szCs w:val="18"/>
              </w:rPr>
            </w:pPr>
            <w:r w:rsidRPr="00CD48B1">
              <w:rPr>
                <w:szCs w:val="18"/>
              </w:rPr>
              <w:t>$6.34</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75452DC6" w14:textId="77777777">
            <w:pPr>
              <w:pStyle w:val="RTableTextAbt"/>
              <w:ind w:right="-15"/>
              <w:rPr>
                <w:szCs w:val="18"/>
              </w:rPr>
            </w:pPr>
            <w:r w:rsidRPr="004B6332">
              <w:rPr>
                <w:szCs w:val="18"/>
              </w:rPr>
              <w:t>$3.22</w:t>
            </w:r>
          </w:p>
        </w:tc>
      </w:tr>
      <w:tr w14:paraId="1AB6AEAC"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071CA11B" w14:textId="77777777">
            <w:pPr>
              <w:pStyle w:val="LTableTextAbt"/>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705D3DC8" w14:textId="77777777">
            <w:pPr>
              <w:pStyle w:val="LTableTextAbt"/>
              <w:rPr>
                <w:highlight w:val="yellow"/>
              </w:rPr>
            </w:pPr>
            <w:r>
              <w:t>Kidney</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44180B9B" w14:textId="77777777">
            <w:pPr>
              <w:pStyle w:val="RTableTextAbt"/>
              <w:ind w:right="-15"/>
              <w:rPr>
                <w:szCs w:val="18"/>
              </w:rPr>
            </w:pPr>
            <w:r w:rsidRPr="00CD3CDF">
              <w:rPr>
                <w:szCs w:val="18"/>
              </w:rPr>
              <w:t>$</w:t>
            </w:r>
            <w:r w:rsidRPr="00CD3CDF" w:rsidR="00EA5E5E">
              <w:rPr>
                <w:szCs w:val="18"/>
              </w:rPr>
              <w:t>3.60</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69820D27" w14:textId="77777777">
            <w:pPr>
              <w:pStyle w:val="RTableTextAbt"/>
              <w:ind w:right="-15"/>
              <w:rPr>
                <w:szCs w:val="18"/>
              </w:rPr>
            </w:pPr>
            <w:r w:rsidRPr="00CD3CDF">
              <w:rPr>
                <w:szCs w:val="18"/>
              </w:rPr>
              <w:t>$2.87</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3D3F74D3" w14:textId="77777777">
            <w:pPr>
              <w:pStyle w:val="RTableTextAbt"/>
              <w:ind w:right="-15"/>
              <w:rPr>
                <w:szCs w:val="18"/>
              </w:rPr>
            </w:pPr>
            <w:r w:rsidRPr="00CD3CDF">
              <w:rPr>
                <w:szCs w:val="18"/>
              </w:rPr>
              <w:t>$</w:t>
            </w:r>
            <w:r w:rsidRPr="0022784B" w:rsidR="00C27EBC">
              <w:t>1.37</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46718C75" w14:textId="77777777">
            <w:pPr>
              <w:pStyle w:val="RTableTextAbt"/>
              <w:ind w:right="-15"/>
              <w:rPr>
                <w:szCs w:val="18"/>
              </w:rPr>
            </w:pPr>
            <w:r w:rsidRPr="000A43C9">
              <w:t>$3.60</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0D263B20" w14:textId="77777777">
            <w:pPr>
              <w:pStyle w:val="RTableTextAbt"/>
              <w:ind w:right="-15"/>
              <w:rPr>
                <w:szCs w:val="18"/>
              </w:rPr>
            </w:pPr>
            <w:r w:rsidRPr="00CD48B1">
              <w:rPr>
                <w:szCs w:val="18"/>
              </w:rPr>
              <w:t>$2.87</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0EB6ED34" w14:textId="77777777">
            <w:pPr>
              <w:pStyle w:val="RTableTextAbt"/>
              <w:ind w:right="-15"/>
              <w:rPr>
                <w:szCs w:val="18"/>
              </w:rPr>
            </w:pPr>
            <w:r w:rsidRPr="004B6332">
              <w:rPr>
                <w:szCs w:val="18"/>
              </w:rPr>
              <w:t>$1.37</w:t>
            </w:r>
          </w:p>
        </w:tc>
      </w:tr>
      <w:tr w14:paraId="28B5756E"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6D57BA99" w14:textId="77777777">
            <w:pPr>
              <w:pStyle w:val="LTableTextAbt"/>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599E6FAC" w14:textId="77777777">
            <w:pPr>
              <w:pStyle w:val="LTableTextAbt"/>
              <w:rPr>
                <w:highlight w:val="yellow"/>
              </w:rPr>
            </w:pPr>
            <w:r>
              <w:t>Brain Gliomas</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2E2F0F7F" w14:textId="77777777">
            <w:pPr>
              <w:pStyle w:val="RTableTextAbt"/>
              <w:ind w:right="-15"/>
              <w:rPr>
                <w:szCs w:val="18"/>
              </w:rPr>
            </w:pPr>
            <w:r w:rsidRPr="00CD3CDF">
              <w:rPr>
                <w:szCs w:val="18"/>
              </w:rPr>
              <w:t>$</w:t>
            </w:r>
            <w:r w:rsidRPr="00CD3CDF" w:rsidR="00EA5E5E">
              <w:rPr>
                <w:szCs w:val="18"/>
              </w:rPr>
              <w:t>7.56</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5E725832" w14:textId="77777777">
            <w:pPr>
              <w:pStyle w:val="RTableTextAbt"/>
              <w:ind w:right="-15"/>
              <w:rPr>
                <w:szCs w:val="18"/>
              </w:rPr>
            </w:pPr>
            <w:r w:rsidRPr="00CD3CDF">
              <w:rPr>
                <w:szCs w:val="18"/>
              </w:rPr>
              <w:t>$6.19</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63AE66EE" w14:textId="77777777">
            <w:pPr>
              <w:pStyle w:val="RTableTextAbt"/>
              <w:ind w:right="-15"/>
              <w:rPr>
                <w:szCs w:val="18"/>
              </w:rPr>
            </w:pPr>
            <w:r w:rsidRPr="00CD3CDF">
              <w:rPr>
                <w:szCs w:val="18"/>
              </w:rPr>
              <w:t>$</w:t>
            </w:r>
            <w:r w:rsidRPr="0022784B" w:rsidR="00C27EBC">
              <w:t>3.21</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34AFA076" w14:textId="77777777">
            <w:pPr>
              <w:pStyle w:val="RTableTextAbt"/>
              <w:ind w:right="-15"/>
              <w:rPr>
                <w:szCs w:val="18"/>
              </w:rPr>
            </w:pPr>
            <w:r w:rsidRPr="000A43C9">
              <w:t>$7.75</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50ABAD34" w14:textId="77777777">
            <w:pPr>
              <w:pStyle w:val="RTableTextAbt"/>
              <w:ind w:right="-15"/>
              <w:rPr>
                <w:szCs w:val="18"/>
              </w:rPr>
            </w:pPr>
            <w:r w:rsidRPr="00CD48B1">
              <w:rPr>
                <w:szCs w:val="18"/>
              </w:rPr>
              <w:t>$6.35</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652071AA" w14:textId="77777777">
            <w:pPr>
              <w:pStyle w:val="RTableTextAbt"/>
              <w:ind w:right="-15"/>
              <w:rPr>
                <w:szCs w:val="18"/>
              </w:rPr>
            </w:pPr>
            <w:r w:rsidRPr="004B6332">
              <w:rPr>
                <w:szCs w:val="18"/>
              </w:rPr>
              <w:t>$3.31</w:t>
            </w:r>
          </w:p>
        </w:tc>
      </w:tr>
      <w:tr w14:paraId="5B0C639F"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5466BB4D" w14:textId="77777777">
            <w:pPr>
              <w:pStyle w:val="LTableTextAbt"/>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042C579C" w14:textId="77777777">
            <w:pPr>
              <w:pStyle w:val="LTableTextAbt"/>
              <w:rPr>
                <w:highlight w:val="yellow"/>
              </w:rPr>
            </w:pPr>
            <w:r>
              <w:t>Testis</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3429BEF5" w14:textId="77777777">
            <w:pPr>
              <w:pStyle w:val="RTableTextAbt"/>
              <w:ind w:right="-15"/>
              <w:rPr>
                <w:szCs w:val="18"/>
              </w:rPr>
            </w:pPr>
            <w:r w:rsidRPr="00CD3CDF">
              <w:rPr>
                <w:szCs w:val="18"/>
              </w:rPr>
              <w:t>$</w:t>
            </w:r>
            <w:r w:rsidRPr="00CD3CDF" w:rsidR="00EA5E5E">
              <w:rPr>
                <w:szCs w:val="18"/>
              </w:rPr>
              <w:t>1.01</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408F9B30" w14:textId="77777777">
            <w:pPr>
              <w:pStyle w:val="RTableTextAbt"/>
              <w:ind w:right="-15"/>
              <w:rPr>
                <w:szCs w:val="18"/>
              </w:rPr>
            </w:pPr>
            <w:r w:rsidRPr="00CD3CDF">
              <w:rPr>
                <w:szCs w:val="18"/>
              </w:rPr>
              <w:t>$0.87</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604166A3" w14:textId="77777777">
            <w:pPr>
              <w:pStyle w:val="RTableTextAbt"/>
              <w:ind w:right="-15"/>
              <w:rPr>
                <w:szCs w:val="18"/>
              </w:rPr>
            </w:pPr>
            <w:r w:rsidRPr="0022784B">
              <w:t>$0.52</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480B7220" w14:textId="77777777">
            <w:pPr>
              <w:pStyle w:val="RTableTextAbt"/>
              <w:ind w:right="-15"/>
              <w:rPr>
                <w:szCs w:val="18"/>
              </w:rPr>
            </w:pPr>
            <w:r w:rsidRPr="000A43C9">
              <w:t>$6.34</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7A261993" w14:textId="77777777">
            <w:pPr>
              <w:pStyle w:val="RTableTextAbt"/>
              <w:ind w:right="-15"/>
              <w:rPr>
                <w:szCs w:val="18"/>
              </w:rPr>
            </w:pPr>
            <w:r w:rsidRPr="00CD48B1">
              <w:rPr>
                <w:szCs w:val="18"/>
              </w:rPr>
              <w:t>$5.72</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22B02872" w14:textId="77777777">
            <w:pPr>
              <w:pStyle w:val="RTableTextAbt"/>
              <w:ind w:right="-15"/>
              <w:rPr>
                <w:szCs w:val="18"/>
              </w:rPr>
            </w:pPr>
            <w:r w:rsidRPr="004B6332">
              <w:rPr>
                <w:szCs w:val="18"/>
              </w:rPr>
              <w:t>$4.06</w:t>
            </w:r>
          </w:p>
        </w:tc>
      </w:tr>
      <w:tr w14:paraId="60A0A299" w14:textId="77777777" w:rsidTr="00CD48B1">
        <w:tblPrEx>
          <w:tblW w:w="9365" w:type="dxa"/>
          <w:tblInd w:w="-5" w:type="dxa"/>
          <w:tblLayout w:type="fixed"/>
          <w:tblCellMar>
            <w:left w:w="0" w:type="dxa"/>
            <w:right w:w="58" w:type="dxa"/>
          </w:tblCellMar>
          <w:tblLook w:val="04A0"/>
        </w:tblPrEx>
        <w:tc>
          <w:tcPr>
            <w:tcW w:w="278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4117C0" w:rsidRPr="00FC1992" w:rsidP="00CB1C05" w14:paraId="0556AC2C" w14:textId="77777777">
            <w:pPr>
              <w:pStyle w:val="LTableTextAbt"/>
            </w:pPr>
            <w:r w:rsidRPr="00FC1992">
              <w:t>Services</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6917CC8E" w14:textId="77777777">
            <w:pPr>
              <w:pStyle w:val="LTableTextAbt"/>
              <w:rPr>
                <w:highlight w:val="yellow"/>
              </w:rPr>
            </w:pPr>
            <w:r>
              <w:t>Liver</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510F42BF" w14:textId="77777777">
            <w:pPr>
              <w:pStyle w:val="RTableTextAbt"/>
              <w:ind w:right="-15"/>
              <w:rPr>
                <w:szCs w:val="18"/>
              </w:rPr>
            </w:pPr>
            <w:r w:rsidRPr="00CD3CDF">
              <w:rPr>
                <w:szCs w:val="18"/>
              </w:rPr>
              <w:t>$</w:t>
            </w:r>
            <w:r w:rsidRPr="00CD3CDF" w:rsidR="00EA5E5E">
              <w:rPr>
                <w:szCs w:val="18"/>
              </w:rPr>
              <w:t>7.34</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51806716" w14:textId="77777777">
            <w:pPr>
              <w:pStyle w:val="RTableTextAbt"/>
              <w:ind w:right="-15"/>
              <w:rPr>
                <w:szCs w:val="18"/>
              </w:rPr>
            </w:pPr>
            <w:r w:rsidRPr="00CD3CDF">
              <w:rPr>
                <w:szCs w:val="18"/>
              </w:rPr>
              <w:t>$5.91</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45FF9EB1" w14:textId="77777777">
            <w:pPr>
              <w:pStyle w:val="RTableTextAbt"/>
              <w:ind w:right="-15"/>
              <w:rPr>
                <w:szCs w:val="18"/>
              </w:rPr>
            </w:pPr>
            <w:r w:rsidRPr="00CD3CDF">
              <w:rPr>
                <w:szCs w:val="18"/>
              </w:rPr>
              <w:t>$</w:t>
            </w:r>
            <w:r w:rsidRPr="0022784B" w:rsidR="00C27EBC">
              <w:t>2.96</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7A77D51F" w14:textId="77777777">
            <w:pPr>
              <w:pStyle w:val="RTableTextAbt"/>
              <w:ind w:right="-15"/>
              <w:rPr>
                <w:szCs w:val="18"/>
              </w:rPr>
            </w:pPr>
            <w:r w:rsidRPr="000A43C9">
              <w:t>$7.66</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62380AE2" w14:textId="77777777">
            <w:pPr>
              <w:pStyle w:val="RTableTextAbt"/>
              <w:ind w:right="-15"/>
              <w:rPr>
                <w:szCs w:val="18"/>
              </w:rPr>
            </w:pPr>
            <w:r w:rsidRPr="00CD48B1">
              <w:rPr>
                <w:szCs w:val="18"/>
              </w:rPr>
              <w:t>$6.17</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1B066D6D" w14:textId="77777777">
            <w:pPr>
              <w:pStyle w:val="RTableTextAbt"/>
              <w:ind w:right="-15"/>
              <w:rPr>
                <w:szCs w:val="18"/>
              </w:rPr>
            </w:pPr>
            <w:r w:rsidRPr="004B6332">
              <w:rPr>
                <w:szCs w:val="18"/>
              </w:rPr>
              <w:t>$3.10</w:t>
            </w:r>
          </w:p>
        </w:tc>
      </w:tr>
      <w:tr w14:paraId="77DC576E"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0D8AA3AC" w14:textId="77777777">
            <w:pPr>
              <w:pStyle w:val="LTableTextAbt"/>
              <w:rPr>
                <w:highlight w:val="yellow"/>
              </w:rPr>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1AB5BA07" w14:textId="77777777">
            <w:pPr>
              <w:pStyle w:val="LTableTextAbt"/>
              <w:rPr>
                <w:highlight w:val="yellow"/>
              </w:rPr>
            </w:pPr>
            <w:r>
              <w:t>Kidney</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48AE6F64" w14:textId="77777777">
            <w:pPr>
              <w:pStyle w:val="RTableTextAbt"/>
              <w:ind w:right="-15"/>
              <w:rPr>
                <w:szCs w:val="18"/>
              </w:rPr>
            </w:pPr>
            <w:r w:rsidRPr="00CD3CDF">
              <w:rPr>
                <w:szCs w:val="18"/>
              </w:rPr>
              <w:t>$</w:t>
            </w:r>
            <w:r w:rsidRPr="00CD3CDF" w:rsidR="00EA5E5E">
              <w:rPr>
                <w:szCs w:val="18"/>
              </w:rPr>
              <w:t>3.54</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66F428CA" w14:textId="77777777">
            <w:pPr>
              <w:pStyle w:val="RTableTextAbt"/>
              <w:ind w:right="-15"/>
              <w:rPr>
                <w:szCs w:val="18"/>
              </w:rPr>
            </w:pPr>
            <w:r w:rsidRPr="00CD3CDF">
              <w:rPr>
                <w:szCs w:val="18"/>
              </w:rPr>
              <w:t>$2.82</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3FCDC8F1" w14:textId="77777777">
            <w:pPr>
              <w:pStyle w:val="RTableTextAbt"/>
              <w:ind w:right="-15"/>
              <w:rPr>
                <w:szCs w:val="18"/>
              </w:rPr>
            </w:pPr>
            <w:r w:rsidRPr="00CD3CDF">
              <w:rPr>
                <w:szCs w:val="18"/>
              </w:rPr>
              <w:t>$</w:t>
            </w:r>
            <w:r w:rsidRPr="0022784B" w:rsidR="00C27EBC">
              <w:t>1.35</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54A28D2E" w14:textId="77777777">
            <w:pPr>
              <w:pStyle w:val="RTableTextAbt"/>
              <w:ind w:right="-15"/>
              <w:rPr>
                <w:szCs w:val="18"/>
              </w:rPr>
            </w:pPr>
            <w:r w:rsidRPr="000A43C9">
              <w:t>$3.54</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7B0F106C" w14:textId="77777777">
            <w:pPr>
              <w:pStyle w:val="RTableTextAbt"/>
              <w:ind w:right="-15"/>
              <w:rPr>
                <w:szCs w:val="18"/>
              </w:rPr>
            </w:pPr>
            <w:r w:rsidRPr="00CD48B1">
              <w:rPr>
                <w:szCs w:val="18"/>
              </w:rPr>
              <w:t>$2.82</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0BF602F6" w14:textId="77777777">
            <w:pPr>
              <w:pStyle w:val="RTableTextAbt"/>
              <w:ind w:right="-15"/>
              <w:rPr>
                <w:szCs w:val="18"/>
              </w:rPr>
            </w:pPr>
            <w:r w:rsidRPr="004B6332">
              <w:rPr>
                <w:szCs w:val="18"/>
              </w:rPr>
              <w:t>$1.35</w:t>
            </w:r>
          </w:p>
        </w:tc>
      </w:tr>
      <w:tr w14:paraId="03A6F025"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5B12FC6A" w14:textId="77777777">
            <w:pPr>
              <w:pStyle w:val="LTableTextAbt"/>
              <w:rPr>
                <w:highlight w:val="yellow"/>
              </w:rPr>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026A4641" w14:textId="77777777">
            <w:pPr>
              <w:pStyle w:val="LTableTextAbt"/>
              <w:rPr>
                <w:highlight w:val="yellow"/>
              </w:rPr>
            </w:pPr>
            <w:r>
              <w:t>Brain Gliomas</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4215D3A0" w14:textId="77777777">
            <w:pPr>
              <w:pStyle w:val="RTableTextAbt"/>
              <w:ind w:right="-15"/>
              <w:rPr>
                <w:szCs w:val="18"/>
              </w:rPr>
            </w:pPr>
            <w:r w:rsidRPr="00CD3CDF">
              <w:rPr>
                <w:szCs w:val="18"/>
              </w:rPr>
              <w:t>$</w:t>
            </w:r>
            <w:r w:rsidRPr="00CD3CDF" w:rsidR="00EA5E5E">
              <w:rPr>
                <w:szCs w:val="18"/>
              </w:rPr>
              <w:t>7.48</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5A647AD1" w14:textId="77777777">
            <w:pPr>
              <w:pStyle w:val="RTableTextAbt"/>
              <w:ind w:right="-15"/>
              <w:rPr>
                <w:szCs w:val="18"/>
              </w:rPr>
            </w:pPr>
            <w:r w:rsidRPr="00CD3CDF">
              <w:rPr>
                <w:szCs w:val="18"/>
              </w:rPr>
              <w:t>$6.11</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5BC87EAA" w14:textId="77777777">
            <w:pPr>
              <w:pStyle w:val="RTableTextAbt"/>
              <w:ind w:right="-15"/>
              <w:rPr>
                <w:szCs w:val="18"/>
              </w:rPr>
            </w:pPr>
            <w:r w:rsidRPr="00CD3CDF">
              <w:rPr>
                <w:szCs w:val="18"/>
              </w:rPr>
              <w:t>$</w:t>
            </w:r>
            <w:r w:rsidRPr="0022784B" w:rsidR="00C27EBC">
              <w:t>3.18</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35B01853" w14:textId="77777777">
            <w:pPr>
              <w:pStyle w:val="RTableTextAbt"/>
              <w:ind w:right="-15"/>
              <w:rPr>
                <w:szCs w:val="18"/>
              </w:rPr>
            </w:pPr>
            <w:r w:rsidRPr="000A43C9">
              <w:t>$7.67</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3FA1F674" w14:textId="77777777">
            <w:pPr>
              <w:pStyle w:val="RTableTextAbt"/>
              <w:ind w:right="-15"/>
              <w:rPr>
                <w:szCs w:val="18"/>
              </w:rPr>
            </w:pPr>
            <w:r w:rsidRPr="00CD48B1">
              <w:rPr>
                <w:szCs w:val="18"/>
              </w:rPr>
              <w:t>$6.28</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437892DD" w14:textId="77777777">
            <w:pPr>
              <w:pStyle w:val="RTableTextAbt"/>
              <w:ind w:right="-15"/>
              <w:rPr>
                <w:szCs w:val="18"/>
              </w:rPr>
            </w:pPr>
            <w:r w:rsidRPr="004B6332">
              <w:rPr>
                <w:szCs w:val="18"/>
              </w:rPr>
              <w:t>$3.29</w:t>
            </w:r>
          </w:p>
        </w:tc>
      </w:tr>
      <w:tr w14:paraId="513DAC34" w14:textId="77777777" w:rsidTr="00CD48B1">
        <w:tblPrEx>
          <w:tblW w:w="9365" w:type="dxa"/>
          <w:tblInd w:w="-5" w:type="dxa"/>
          <w:tblLayout w:type="fixed"/>
          <w:tblCellMar>
            <w:left w:w="0" w:type="dxa"/>
            <w:right w:w="58" w:type="dxa"/>
          </w:tblCellMar>
          <w:tblLook w:val="04A0"/>
        </w:tblPrEx>
        <w:tc>
          <w:tcPr>
            <w:tcW w:w="2783" w:type="dxa"/>
            <w:vMerge/>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36577656" w14:textId="77777777">
            <w:pPr>
              <w:pStyle w:val="LTableTextAbt"/>
              <w:rPr>
                <w:highlight w:val="yellow"/>
              </w:rPr>
            </w:pP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rsidR="004117C0" w:rsidRPr="009263BC" w:rsidP="00CB1C05" w14:paraId="5463923D" w14:textId="77777777">
            <w:pPr>
              <w:pStyle w:val="LTableTextAbt"/>
              <w:rPr>
                <w:highlight w:val="yellow"/>
              </w:rPr>
            </w:pPr>
            <w:r>
              <w:t>Testis</w:t>
            </w:r>
          </w:p>
        </w:tc>
        <w:tc>
          <w:tcPr>
            <w:tcW w:w="958"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0AEE1591" w14:textId="77777777">
            <w:pPr>
              <w:pStyle w:val="RTableTextAbt"/>
              <w:ind w:right="-15"/>
              <w:rPr>
                <w:szCs w:val="18"/>
              </w:rPr>
            </w:pPr>
            <w:r w:rsidRPr="00CD3CDF">
              <w:rPr>
                <w:szCs w:val="18"/>
              </w:rPr>
              <w:t>$</w:t>
            </w:r>
            <w:r w:rsidRPr="00CD3CDF" w:rsidR="00EA5E5E">
              <w:rPr>
                <w:szCs w:val="18"/>
              </w:rPr>
              <w:t>1.04</w:t>
            </w:r>
          </w:p>
        </w:tc>
        <w:tc>
          <w:tcPr>
            <w:tcW w:w="90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6ABE0243" w14:textId="77777777">
            <w:pPr>
              <w:pStyle w:val="RTableTextAbt"/>
              <w:ind w:right="-15"/>
              <w:rPr>
                <w:szCs w:val="18"/>
              </w:rPr>
            </w:pPr>
            <w:r w:rsidRPr="00CD3CDF">
              <w:rPr>
                <w:szCs w:val="18"/>
              </w:rPr>
              <w:t>$0.90</w:t>
            </w:r>
          </w:p>
        </w:tc>
        <w:tc>
          <w:tcPr>
            <w:tcW w:w="933"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1669B316" w14:textId="77777777">
            <w:pPr>
              <w:pStyle w:val="RTableTextAbt"/>
              <w:ind w:right="-15"/>
              <w:rPr>
                <w:szCs w:val="18"/>
              </w:rPr>
            </w:pPr>
            <w:r w:rsidRPr="0022784B">
              <w:t>$0.56</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tcPr>
          <w:p w:rsidR="004117C0" w:rsidRPr="00CD48B1" w:rsidP="00CB1C05" w14:paraId="7008184C" w14:textId="77777777">
            <w:pPr>
              <w:pStyle w:val="RTableTextAbt"/>
              <w:ind w:right="-15"/>
              <w:rPr>
                <w:szCs w:val="18"/>
              </w:rPr>
            </w:pPr>
            <w:r w:rsidRPr="000A43C9">
              <w:t>$6.35</w:t>
            </w:r>
          </w:p>
        </w:tc>
        <w:tc>
          <w:tcPr>
            <w:tcW w:w="83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4117C0" w:rsidRPr="00CD48B1" w:rsidP="00CB1C05" w14:paraId="01991C7D" w14:textId="77777777">
            <w:pPr>
              <w:pStyle w:val="RTableTextAbt"/>
              <w:ind w:right="-15"/>
              <w:rPr>
                <w:szCs w:val="18"/>
              </w:rPr>
            </w:pPr>
            <w:r w:rsidRPr="00CD48B1">
              <w:rPr>
                <w:szCs w:val="18"/>
              </w:rPr>
              <w:t>$5.74</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rsidR="004117C0" w:rsidRPr="00CD48B1" w:rsidP="00CB1C05" w14:paraId="69E6AB11" w14:textId="77777777">
            <w:pPr>
              <w:pStyle w:val="RTableTextAbt"/>
              <w:ind w:right="-15"/>
              <w:rPr>
                <w:szCs w:val="18"/>
              </w:rPr>
            </w:pPr>
            <w:r w:rsidRPr="004B6332">
              <w:rPr>
                <w:szCs w:val="18"/>
              </w:rPr>
              <w:t>$4.08</w:t>
            </w:r>
          </w:p>
        </w:tc>
      </w:tr>
      <w:tr w14:paraId="27E4120C" w14:textId="77777777" w:rsidTr="000C2E7A">
        <w:tblPrEx>
          <w:tblW w:w="9365" w:type="dxa"/>
          <w:tblInd w:w="-5" w:type="dxa"/>
          <w:tblLayout w:type="fixed"/>
          <w:tblCellMar>
            <w:left w:w="0" w:type="dxa"/>
            <w:right w:w="58" w:type="dxa"/>
          </w:tblCellMar>
          <w:tblLook w:val="04A0"/>
        </w:tblPrEx>
        <w:tc>
          <w:tcPr>
            <w:tcW w:w="936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rsidR="00AA3B41" w:rsidRPr="00371035" w:rsidP="00CB1C05" w14:paraId="460423F4" w14:textId="77777777">
            <w:pPr>
              <w:pStyle w:val="RTableTextAbt"/>
              <w:jc w:val="left"/>
            </w:pPr>
            <w:r w:rsidRPr="00371035">
              <w:t xml:space="preserve">Source: </w:t>
            </w:r>
            <w:hyperlink w:anchor="_ENREF_3" w:tooltip="Abt Associates, 2022 #95" w:history="1">
              <w:r w:rsidR="00414172">
                <w:fldChar w:fldCharType="begin" w:fldLock="1"/>
              </w:r>
              <w:r w:rsidR="00414172">
                <w:instrText xml:space="preserve"> ADDIN EN.CITE &lt;EndNote&gt;&lt;Cite&gt;&lt;Author&gt;Abt Associates&lt;/Author&gt;&lt;Year&gt;2022&lt;/Year&gt;&lt;RecNum&gt;95&lt;/RecNum&gt;&lt;DisplayText&gt;Abt Associates 2022b&lt;/DisplayText&gt;&lt;record&gt;&lt;rec-number&gt;95&lt;/rec-number&gt;&lt;foreign-keys&gt;&lt;key app="EN" db-id="52wf2wf0o0rv01e9dzo52td80t0590tp2fwd" timestamp="1714499636"&gt;95&lt;/key&gt;&lt;/foreign-keys&gt;&lt;ref-type name="Generic"&gt;13&lt;/ref-type&gt;&lt;contributors&gt;&lt;authors&gt;&lt;author&gt;Abt Associates,&lt;/author&gt;&lt;/authors&gt;&lt;/contributors&gt;&lt;titles&gt;&lt;title&gt;Estimated Values of Avoiding Cancer Risks by Cancer Site and Population&lt;/title&gt;&lt;/titles&gt;&lt;dates&gt;&lt;year&gt;2022&lt;/year&gt;&lt;/dates&gt;&lt;urls&gt;&lt;/urls&gt;&lt;/record&gt;&lt;/Cite&gt;&lt;/EndNote&gt;</w:instrText>
              </w:r>
              <w:r w:rsidR="00414172">
                <w:fldChar w:fldCharType="separate"/>
              </w:r>
              <w:r w:rsidR="00414172">
                <w:rPr>
                  <w:noProof/>
                </w:rPr>
                <w:t>Abt Associates 2022b</w:t>
              </w:r>
              <w:r w:rsidR="00414172">
                <w:fldChar w:fldCharType="end"/>
              </w:r>
            </w:hyperlink>
          </w:p>
        </w:tc>
      </w:tr>
    </w:tbl>
    <w:p w:rsidR="005038B5" w:rsidRPr="0065459D" w:rsidP="00CB1C05" w14:paraId="739517FE" w14:textId="77777777">
      <w:pPr>
        <w:pStyle w:val="BodyText"/>
        <w:rPr>
          <w:highlight w:val="yellow"/>
        </w:rPr>
      </w:pPr>
    </w:p>
    <w:p w:rsidR="009F1522" w:rsidRPr="009263BC" w:rsidP="00CB1C05" w14:paraId="39C66FF9" w14:textId="77777777">
      <w:pPr>
        <w:pStyle w:val="Heading2"/>
      </w:pPr>
      <w:bookmarkStart w:id="1382" w:name="_Ref74583685"/>
      <w:bookmarkStart w:id="1383" w:name="_Ref74583734"/>
      <w:bookmarkStart w:id="1384" w:name="_Toc83041896"/>
      <w:bookmarkStart w:id="1385" w:name="_Toc111035664"/>
      <w:bookmarkStart w:id="1386" w:name="_Toc111037093"/>
      <w:bookmarkStart w:id="1387" w:name="_Toc114062044"/>
      <w:bookmarkStart w:id="1388" w:name="_Toc165378767"/>
      <w:r w:rsidRPr="009263BC">
        <w:t>Total Benefits</w:t>
      </w:r>
      <w:bookmarkEnd w:id="1382"/>
      <w:bookmarkEnd w:id="1383"/>
      <w:bookmarkEnd w:id="1384"/>
      <w:bookmarkEnd w:id="1385"/>
      <w:bookmarkEnd w:id="1386"/>
      <w:bookmarkEnd w:id="1387"/>
      <w:bookmarkEnd w:id="1388"/>
      <w:r w:rsidR="00933891">
        <w:t xml:space="preserve"> </w:t>
      </w:r>
    </w:p>
    <w:p w:rsidR="00BC7339" w:rsidP="00CB1C05" w14:paraId="0CC27150" w14:textId="77777777">
      <w:pPr>
        <w:pStyle w:val="BodyText"/>
      </w:pPr>
      <w:r>
        <w:fldChar w:fldCharType="begin" w:fldLock="1"/>
      </w:r>
      <w:r>
        <w:instrText xml:space="preserve"> REF _Ref165378305 \h </w:instrText>
      </w:r>
      <w:r>
        <w:fldChar w:fldCharType="separate"/>
      </w:r>
      <w:r w:rsidRPr="00FC31A6" w:rsidR="0092222B">
        <w:t xml:space="preserve">Table </w:t>
      </w:r>
      <w:r w:rsidR="0092222B">
        <w:rPr>
          <w:noProof/>
        </w:rPr>
        <w:t>8</w:t>
      </w:r>
      <w:r w:rsidR="0092222B">
        <w:noBreakHyphen/>
      </w:r>
      <w:r w:rsidR="0092222B">
        <w:rPr>
          <w:noProof/>
        </w:rPr>
        <w:t>16</w:t>
      </w:r>
      <w:r>
        <w:fldChar w:fldCharType="end"/>
      </w:r>
      <w:r>
        <w:t xml:space="preserve"> </w:t>
      </w:r>
      <w:r w:rsidR="004A4DFB">
        <w:t xml:space="preserve">through </w:t>
      </w:r>
      <w:r w:rsidR="00E20DA1">
        <w:fldChar w:fldCharType="begin" w:fldLock="1"/>
      </w:r>
      <w:r w:rsidR="00E20DA1">
        <w:instrText xml:space="preserve"> REF _Ref165015748 \h </w:instrText>
      </w:r>
      <w:r w:rsidR="00E20DA1">
        <w:fldChar w:fldCharType="separate"/>
      </w:r>
      <w:r w:rsidRPr="00FC31A6" w:rsidR="0092222B">
        <w:t xml:space="preserve">Table </w:t>
      </w:r>
      <w:r w:rsidR="0092222B">
        <w:rPr>
          <w:noProof/>
        </w:rPr>
        <w:t>8</w:t>
      </w:r>
      <w:r w:rsidR="0092222B">
        <w:noBreakHyphen/>
      </w:r>
      <w:r w:rsidR="0092222B">
        <w:rPr>
          <w:noProof/>
        </w:rPr>
        <w:t>21</w:t>
      </w:r>
      <w:r w:rsidR="00E20DA1">
        <w:fldChar w:fldCharType="end"/>
      </w:r>
      <w:r w:rsidR="00997B7C">
        <w:t xml:space="preserve"> </w:t>
      </w:r>
      <w:r w:rsidRPr="009263BC" w:rsidR="00C203E7">
        <w:t>present the estimates for the total monetized cancer benefits</w:t>
      </w:r>
      <w:r w:rsidRPr="009263BC" w:rsidR="00366DFD">
        <w:t xml:space="preserve"> for</w:t>
      </w:r>
      <w:r w:rsidRPr="009263BC" w:rsidR="00C203E7">
        <w:t xml:space="preserve"> eliminating </w:t>
      </w:r>
      <w:r w:rsidRPr="009263BC" w:rsidR="002E63C7">
        <w:t>occupational exposure</w:t>
      </w:r>
      <w:r w:rsidRPr="009263BC" w:rsidR="00C203E7">
        <w:t>.</w:t>
      </w:r>
      <w:r w:rsidRPr="009263BC" w:rsidR="00125B10">
        <w:t xml:space="preserve"> </w:t>
      </w:r>
      <w:r w:rsidR="00C533F8">
        <w:fldChar w:fldCharType="begin" w:fldLock="1"/>
      </w:r>
      <w:r w:rsidR="00C533F8">
        <w:instrText xml:space="preserve"> REF _Ref165016005 \h </w:instrText>
      </w:r>
      <w:r w:rsidR="00C533F8">
        <w:fldChar w:fldCharType="separate"/>
      </w:r>
      <w:r w:rsidRPr="00FC31A6" w:rsidR="0092222B">
        <w:t xml:space="preserve">Table </w:t>
      </w:r>
      <w:r w:rsidR="0092222B">
        <w:rPr>
          <w:noProof/>
        </w:rPr>
        <w:t>8</w:t>
      </w:r>
      <w:r w:rsidR="0092222B">
        <w:noBreakHyphen/>
      </w:r>
      <w:r w:rsidR="0092222B">
        <w:rPr>
          <w:noProof/>
        </w:rPr>
        <w:t>22</w:t>
      </w:r>
      <w:r w:rsidR="00C533F8">
        <w:fldChar w:fldCharType="end"/>
      </w:r>
      <w:r w:rsidR="00C533F8">
        <w:t xml:space="preserve"> </w:t>
      </w:r>
      <w:r w:rsidR="00997B7C">
        <w:t xml:space="preserve">through </w:t>
      </w:r>
      <w:r w:rsidR="00C533F8">
        <w:fldChar w:fldCharType="begin" w:fldLock="1"/>
      </w:r>
      <w:r w:rsidR="00C533F8">
        <w:instrText xml:space="preserve"> REF _Ref165016043 \h </w:instrText>
      </w:r>
      <w:r w:rsidR="00C533F8">
        <w:fldChar w:fldCharType="separate"/>
      </w:r>
      <w:r w:rsidRPr="00FC31A6" w:rsidR="0092222B">
        <w:t xml:space="preserve">Table </w:t>
      </w:r>
      <w:r w:rsidR="0092222B">
        <w:rPr>
          <w:noProof/>
        </w:rPr>
        <w:t>8</w:t>
      </w:r>
      <w:r w:rsidR="0092222B">
        <w:noBreakHyphen/>
      </w:r>
      <w:r w:rsidR="0092222B">
        <w:rPr>
          <w:noProof/>
        </w:rPr>
        <w:t>27</w:t>
      </w:r>
      <w:r w:rsidR="00C533F8">
        <w:fldChar w:fldCharType="end"/>
      </w:r>
      <w:r>
        <w:t xml:space="preserve"> </w:t>
      </w:r>
      <w:r w:rsidRPr="009263BC" w:rsidR="00AA1125">
        <w:t xml:space="preserve">present the estimates for the total monetized cancer benefits </w:t>
      </w:r>
      <w:r w:rsidRPr="009263BC" w:rsidR="00F8112F">
        <w:t xml:space="preserve">for </w:t>
      </w:r>
      <w:r w:rsidRPr="009263BC" w:rsidR="00AA1125">
        <w:t>reducing occupational exposure with a</w:t>
      </w:r>
      <w:r w:rsidR="000C39B4">
        <w:t xml:space="preserve"> </w:t>
      </w:r>
      <w:r w:rsidR="0033503A">
        <w:t>WCPP</w:t>
      </w:r>
      <w:r w:rsidRPr="009263BC" w:rsidR="00AA1125">
        <w:t>.</w:t>
      </w:r>
      <w:r w:rsidR="00A16450">
        <w:t xml:space="preserve"> </w:t>
      </w:r>
      <w:r w:rsidR="00DE61BE">
        <w:fldChar w:fldCharType="begin" w:fldLock="1"/>
      </w:r>
      <w:r w:rsidR="00DE61BE">
        <w:instrText xml:space="preserve"> REF _Ref165016083 \h </w:instrText>
      </w:r>
      <w:r w:rsidR="00DE61BE">
        <w:fldChar w:fldCharType="separate"/>
      </w:r>
      <w:r w:rsidRPr="00FC31A6" w:rsidR="0092222B">
        <w:t xml:space="preserve">Table </w:t>
      </w:r>
      <w:r w:rsidR="0092222B">
        <w:rPr>
          <w:noProof/>
        </w:rPr>
        <w:t>8</w:t>
      </w:r>
      <w:r w:rsidR="0092222B">
        <w:noBreakHyphen/>
      </w:r>
      <w:r w:rsidR="0092222B">
        <w:rPr>
          <w:noProof/>
        </w:rPr>
        <w:t>28</w:t>
      </w:r>
      <w:r w:rsidR="00DE61BE">
        <w:fldChar w:fldCharType="end"/>
      </w:r>
      <w:r w:rsidR="00DE61BE">
        <w:t xml:space="preserve"> </w:t>
      </w:r>
      <w:r w:rsidR="00997B7C">
        <w:t xml:space="preserve">through </w:t>
      </w:r>
      <w:r w:rsidR="00DE61BE">
        <w:fldChar w:fldCharType="begin" w:fldLock="1"/>
      </w:r>
      <w:r w:rsidR="00DE61BE">
        <w:instrText xml:space="preserve"> REF _Ref158382602 \h </w:instrText>
      </w:r>
      <w:r w:rsidR="00DE61BE">
        <w:fldChar w:fldCharType="separate"/>
      </w:r>
      <w:r w:rsidRPr="00FC31A6" w:rsidR="0092222B">
        <w:t xml:space="preserve">Table </w:t>
      </w:r>
      <w:r w:rsidR="0092222B">
        <w:rPr>
          <w:noProof/>
        </w:rPr>
        <w:t>8</w:t>
      </w:r>
      <w:r w:rsidR="0092222B">
        <w:noBreakHyphen/>
      </w:r>
      <w:r w:rsidR="0092222B">
        <w:rPr>
          <w:noProof/>
        </w:rPr>
        <w:t>30</w:t>
      </w:r>
      <w:r w:rsidR="00DE61BE">
        <w:fldChar w:fldCharType="end"/>
      </w:r>
      <w:r w:rsidR="00A16450">
        <w:fldChar w:fldCharType="begin" w:fldLock="1"/>
      </w:r>
      <w:r w:rsidR="00A16450">
        <w:fldChar w:fldCharType="separate"/>
      </w:r>
      <w:r w:rsidRPr="00FC31A6" w:rsidR="00680919">
        <w:t xml:space="preserve">Table </w:t>
      </w:r>
      <w:r w:rsidR="00680919">
        <w:rPr>
          <w:noProof/>
        </w:rPr>
        <w:t>8</w:t>
      </w:r>
      <w:r w:rsidR="002D162B">
        <w:noBreakHyphen/>
      </w:r>
      <w:r w:rsidR="00A16450">
        <w:fldChar w:fldCharType="end"/>
      </w:r>
      <w:r w:rsidR="005A193C">
        <w:t xml:space="preserve"> </w:t>
      </w:r>
      <w:r w:rsidRPr="009263BC" w:rsidR="00D24CCB">
        <w:t xml:space="preserve">present the </w:t>
      </w:r>
      <w:r w:rsidRPr="009263BC" w:rsidR="00C80E30">
        <w:t>low and high estimates for the total monetized benefits</w:t>
      </w:r>
      <w:r w:rsidRPr="009263BC" w:rsidR="00E61DC0">
        <w:t xml:space="preserve"> by option and use category</w:t>
      </w:r>
      <w:r w:rsidRPr="009263BC" w:rsidR="003277F2">
        <w:t>,</w:t>
      </w:r>
      <w:r w:rsidRPr="009263BC" w:rsidR="00C80E30">
        <w:t xml:space="preserve"> </w:t>
      </w:r>
      <w:r w:rsidRPr="009263BC" w:rsidR="00E61DC0">
        <w:t>using</w:t>
      </w:r>
      <w:r w:rsidRPr="009263BC" w:rsidR="00366DFD">
        <w:t xml:space="preserve"> </w:t>
      </w:r>
      <w:r w:rsidR="0054478B">
        <w:t>2</w:t>
      </w:r>
      <w:r w:rsidR="00997B7C">
        <w:t>, 3</w:t>
      </w:r>
      <w:r w:rsidRPr="009263BC" w:rsidR="00366DFD">
        <w:t xml:space="preserve"> and </w:t>
      </w:r>
      <w:r w:rsidR="0054478B">
        <w:t>7</w:t>
      </w:r>
      <w:r w:rsidRPr="009263BC" w:rsidR="00366DFD">
        <w:t xml:space="preserve"> percent discount rates respectively</w:t>
      </w:r>
      <w:r w:rsidRPr="009263BC" w:rsidR="00A86138">
        <w:t>.</w:t>
      </w:r>
      <w:r w:rsidRPr="009263BC" w:rsidR="00D84490">
        <w:t xml:space="preserve"> </w:t>
      </w:r>
      <w:r w:rsidR="00CD672F">
        <w:t xml:space="preserve"> These estimates are calculated by combining the number of individuals with exposure reductions from </w:t>
      </w:r>
      <w:r w:rsidR="00CD672F">
        <w:fldChar w:fldCharType="begin" w:fldLock="1"/>
      </w:r>
      <w:r w:rsidR="00CD672F">
        <w:instrText xml:space="preserve"> REF _Ref74555384 \h </w:instrText>
      </w:r>
      <w:r w:rsidR="00CD672F">
        <w:fldChar w:fldCharType="separate"/>
      </w:r>
      <w:r w:rsidRPr="00182BF6" w:rsidR="0092222B">
        <w:t xml:space="preserve">Table </w:t>
      </w:r>
      <w:r w:rsidR="0092222B">
        <w:rPr>
          <w:noProof/>
        </w:rPr>
        <w:t>8</w:t>
      </w:r>
      <w:r w:rsidR="0092222B">
        <w:noBreakHyphen/>
      </w:r>
      <w:r w:rsidR="0092222B">
        <w:rPr>
          <w:noProof/>
        </w:rPr>
        <w:t>4</w:t>
      </w:r>
      <w:r w:rsidR="00CD672F">
        <w:fldChar w:fldCharType="end"/>
      </w:r>
      <w:r w:rsidR="00CD672F">
        <w:t xml:space="preserve">, the </w:t>
      </w:r>
      <w:r w:rsidR="00EA42E2">
        <w:t xml:space="preserve">cancer </w:t>
      </w:r>
      <w:r w:rsidR="00CD672F">
        <w:t xml:space="preserve">microrisk reductions </w:t>
      </w:r>
      <w:r w:rsidR="00EA42E2">
        <w:t xml:space="preserve">from </w:t>
      </w:r>
      <w:r w:rsidR="00CD672F">
        <w:fldChar w:fldCharType="begin" w:fldLock="1"/>
      </w:r>
      <w:r w:rsidR="00CD672F">
        <w:instrText xml:space="preserve"> REF _Ref103955128 \h </w:instrText>
      </w:r>
      <w:r w:rsidR="00CD672F">
        <w:fldChar w:fldCharType="separate"/>
      </w:r>
      <w:r w:rsidRPr="00EE6559" w:rsidR="0092222B">
        <w:t xml:space="preserve">Table </w:t>
      </w:r>
      <w:r w:rsidR="0092222B">
        <w:rPr>
          <w:noProof/>
        </w:rPr>
        <w:t>8</w:t>
      </w:r>
      <w:r w:rsidR="0092222B">
        <w:noBreakHyphen/>
      </w:r>
      <w:r w:rsidR="0092222B">
        <w:rPr>
          <w:noProof/>
        </w:rPr>
        <w:t>13</w:t>
      </w:r>
      <w:r w:rsidR="00CD672F">
        <w:fldChar w:fldCharType="end"/>
      </w:r>
      <w:r w:rsidR="00EA42E2">
        <w:t xml:space="preserve"> and </w:t>
      </w:r>
      <w:r w:rsidR="00CD672F">
        <w:fldChar w:fldCharType="begin" w:fldLock="1"/>
      </w:r>
      <w:r w:rsidR="00CD672F">
        <w:instrText xml:space="preserve"> REF _Ref103955129 \h </w:instrText>
      </w:r>
      <w:r w:rsidR="00CD672F">
        <w:fldChar w:fldCharType="separate"/>
      </w:r>
      <w:r w:rsidRPr="00EE6559" w:rsidR="0092222B">
        <w:t xml:space="preserve">Table </w:t>
      </w:r>
      <w:r w:rsidR="0092222B">
        <w:rPr>
          <w:noProof/>
        </w:rPr>
        <w:t>8</w:t>
      </w:r>
      <w:r w:rsidR="0092222B">
        <w:noBreakHyphen/>
      </w:r>
      <w:r w:rsidR="0092222B">
        <w:rPr>
          <w:noProof/>
        </w:rPr>
        <w:t>14</w:t>
      </w:r>
      <w:r w:rsidR="00CD672F">
        <w:fldChar w:fldCharType="end"/>
      </w:r>
      <w:r w:rsidR="00171CB7">
        <w:t xml:space="preserve">, </w:t>
      </w:r>
      <w:r w:rsidR="00EA42E2">
        <w:t xml:space="preserve">the values </w:t>
      </w:r>
      <w:r w:rsidR="00171CB7">
        <w:t xml:space="preserve">for microrisk-reductions from </w:t>
      </w:r>
      <w:r w:rsidR="00EA42E2">
        <w:fldChar w:fldCharType="begin" w:fldLock="1"/>
      </w:r>
      <w:r w:rsidR="00EA42E2">
        <w:instrText xml:space="preserve"> REF _Ref104196814 \h </w:instrText>
      </w:r>
      <w:r w:rsidR="00EA42E2">
        <w:fldChar w:fldCharType="separate"/>
      </w:r>
      <w:r w:rsidRPr="00371035" w:rsidR="0092222B">
        <w:t xml:space="preserve">Table </w:t>
      </w:r>
      <w:r w:rsidR="0092222B">
        <w:rPr>
          <w:noProof/>
        </w:rPr>
        <w:t>8</w:t>
      </w:r>
      <w:r w:rsidR="0092222B">
        <w:noBreakHyphen/>
      </w:r>
      <w:r w:rsidR="0092222B">
        <w:rPr>
          <w:noProof/>
        </w:rPr>
        <w:t>15</w:t>
      </w:r>
      <w:r w:rsidR="00EA42E2">
        <w:fldChar w:fldCharType="end"/>
      </w:r>
      <w:r w:rsidR="00887F8A">
        <w:t xml:space="preserve">, and </w:t>
      </w:r>
      <w:r w:rsidR="00795453">
        <w:t xml:space="preserve">converting annual benefits to annualized benefits using equation </w:t>
      </w:r>
      <w:r w:rsidR="000D5254">
        <w:t>1 from</w:t>
      </w:r>
      <w:r w:rsidR="00795453">
        <w:t xml:space="preserve"> section </w:t>
      </w:r>
      <w:r w:rsidR="000D5254">
        <w:fldChar w:fldCharType="begin" w:fldLock="1"/>
      </w:r>
      <w:r w:rsidR="000D5254">
        <w:instrText xml:space="preserve"> REF _Ref102037656 \r \h </w:instrText>
      </w:r>
      <w:r w:rsidR="000D5254">
        <w:fldChar w:fldCharType="separate"/>
      </w:r>
      <w:r w:rsidR="0092222B">
        <w:t>7.2</w:t>
      </w:r>
      <w:r w:rsidR="000D5254">
        <w:fldChar w:fldCharType="end"/>
      </w:r>
      <w:r w:rsidR="00171CB7">
        <w:t>.</w:t>
      </w:r>
    </w:p>
    <w:p w:rsidR="00F06A1E" w:rsidP="00CB1C05" w14:paraId="1A81B2FA" w14:textId="77777777">
      <w:pPr>
        <w:pStyle w:val="BodyText"/>
      </w:pPr>
      <w:r>
        <w:fldChar w:fldCharType="begin" w:fldLock="1"/>
      </w:r>
      <w:r>
        <w:instrText xml:space="preserve"> REF _Ref162006243 \h </w:instrText>
      </w:r>
      <w:r>
        <w:fldChar w:fldCharType="separate"/>
      </w:r>
      <w:r w:rsidR="0092222B">
        <w:t xml:space="preserve">Figure </w:t>
      </w:r>
      <w:r w:rsidR="0092222B">
        <w:rPr>
          <w:noProof/>
        </w:rPr>
        <w:t>8</w:t>
      </w:r>
      <w:r w:rsidR="0092222B">
        <w:noBreakHyphen/>
      </w:r>
      <w:r w:rsidR="0092222B">
        <w:rPr>
          <w:noProof/>
        </w:rPr>
        <w:t>2</w:t>
      </w:r>
      <w:r>
        <w:fldChar w:fldCharType="end"/>
      </w:r>
      <w:r>
        <w:t xml:space="preserve"> walks through an example of the calculations for the steps summarized in </w:t>
      </w:r>
      <w:r>
        <w:fldChar w:fldCharType="begin" w:fldLock="1"/>
      </w:r>
      <w:r>
        <w:instrText xml:space="preserve"> REF _Ref103687517 \h </w:instrText>
      </w:r>
      <w:r>
        <w:fldChar w:fldCharType="separate"/>
      </w:r>
      <w:r w:rsidRPr="00324FE4" w:rsidR="0092222B">
        <w:t xml:space="preserve">Figure </w:t>
      </w:r>
      <w:r w:rsidR="0092222B">
        <w:rPr>
          <w:noProof/>
        </w:rPr>
        <w:t>8</w:t>
      </w:r>
      <w:r w:rsidR="0092222B">
        <w:noBreakHyphen/>
      </w:r>
      <w:r w:rsidR="0092222B">
        <w:rPr>
          <w:noProof/>
        </w:rPr>
        <w:t>1</w:t>
      </w:r>
      <w:r>
        <w:fldChar w:fldCharType="end"/>
      </w:r>
      <w:r>
        <w:t xml:space="preserve"> and described in the sections above. This example walks through the calculations used to arrive at the $</w:t>
      </w:r>
      <w:r w:rsidR="00380722">
        <w:t>89</w:t>
      </w:r>
      <w:r w:rsidR="00F71B40">
        <w:t>,70</w:t>
      </w:r>
      <w:r w:rsidR="00254637">
        <w:t>4</w:t>
      </w:r>
      <w:r>
        <w:t xml:space="preserve"> estimate for the 2% 20-year annualized low benefits estimate for the manufacturing use category shown in </w:t>
      </w:r>
      <w:r w:rsidR="00F71B40">
        <w:rPr>
          <w:highlight w:val="yellow"/>
        </w:rPr>
        <w:fldChar w:fldCharType="begin" w:fldLock="1"/>
      </w:r>
      <w:r w:rsidR="00F71B40">
        <w:instrText xml:space="preserve"> REF _Ref165016083 \h </w:instrText>
      </w:r>
      <w:r w:rsidR="00F71B40">
        <w:rPr>
          <w:highlight w:val="yellow"/>
        </w:rPr>
        <w:fldChar w:fldCharType="separate"/>
      </w:r>
      <w:r w:rsidRPr="00FC31A6" w:rsidR="0092222B">
        <w:t xml:space="preserve">Table </w:t>
      </w:r>
      <w:r w:rsidR="0092222B">
        <w:rPr>
          <w:noProof/>
        </w:rPr>
        <w:t>8</w:t>
      </w:r>
      <w:r w:rsidR="0092222B">
        <w:noBreakHyphen/>
      </w:r>
      <w:r w:rsidR="0092222B">
        <w:rPr>
          <w:noProof/>
        </w:rPr>
        <w:t>28</w:t>
      </w:r>
      <w:r w:rsidR="00F71B40">
        <w:rPr>
          <w:highlight w:val="yellow"/>
        </w:rPr>
        <w:fldChar w:fldCharType="end"/>
      </w:r>
      <w:r>
        <w:t xml:space="preserve">. </w:t>
      </w:r>
    </w:p>
    <w:p w:rsidR="00DD22D0" w:rsidP="00CB1C05" w14:paraId="7CBBDB09" w14:textId="77777777">
      <w:pPr>
        <w:pStyle w:val="BodyText"/>
      </w:pPr>
    </w:p>
    <w:tbl>
      <w:tblPr>
        <w:tblStyle w:val="TableRAD1"/>
        <w:tblW w:w="9540" w:type="dxa"/>
        <w:tblLook w:val="04A0"/>
      </w:tblPr>
      <w:tblGrid>
        <w:gridCol w:w="3060"/>
        <w:gridCol w:w="6480"/>
      </w:tblGrid>
      <w:tr w14:paraId="167F92B5" w14:textId="77777777">
        <w:tblPrEx>
          <w:tblW w:w="9540" w:type="dxa"/>
          <w:tblLook w:val="04A0"/>
        </w:tblPrEx>
        <w:trPr>
          <w:tblHeader/>
        </w:trPr>
        <w:tc>
          <w:tcPr>
            <w:tcW w:w="9540" w:type="dxa"/>
            <w:gridSpan w:val="2"/>
            <w:tcBorders>
              <w:top w:val="nil"/>
              <w:left w:val="nil"/>
              <w:bottom w:val="single" w:sz="4" w:space="0" w:color="auto"/>
              <w:right w:val="nil"/>
            </w:tcBorders>
          </w:tcPr>
          <w:p w:rsidR="00913B13" w:rsidP="00CB1C05" w14:paraId="4DCEEDA4" w14:textId="77777777">
            <w:pPr>
              <w:pStyle w:val="TableTitle"/>
            </w:pPr>
            <w:bookmarkStart w:id="1389" w:name="_Ref162006243"/>
            <w:r>
              <w:t xml:space="preserve">Figur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Figure \* ARABIC \s 1 </w:instrText>
            </w:r>
            <w:r w:rsidR="00BC4B5D">
              <w:fldChar w:fldCharType="separate"/>
            </w:r>
            <w:r w:rsidR="0092222B">
              <w:rPr>
                <w:noProof/>
              </w:rPr>
              <w:t>2</w:t>
            </w:r>
            <w:r w:rsidR="00BC4B5D">
              <w:rPr>
                <w:noProof/>
              </w:rPr>
              <w:fldChar w:fldCharType="end"/>
            </w:r>
            <w:bookmarkEnd w:id="1389"/>
            <w:r>
              <w:t xml:space="preserve">: Example Explaining Calculations for the Option 1 Low </w:t>
            </w:r>
            <w:r w:rsidR="00F71B40">
              <w:t>2</w:t>
            </w:r>
            <w:r>
              <w:t>% 20-Year Annualized Value of $</w:t>
            </w:r>
            <w:r w:rsidR="00F71B40">
              <w:t>89,70</w:t>
            </w:r>
            <w:r w:rsidR="00254637">
              <w:t>4</w:t>
            </w:r>
            <w:r>
              <w:t xml:space="preserve"> for the Manufacturing Use Category in </w:t>
            </w:r>
            <w:r w:rsidR="008F7C25">
              <w:fldChar w:fldCharType="begin" w:fldLock="1"/>
            </w:r>
            <w:r w:rsidR="008F7C25">
              <w:instrText xml:space="preserve"> REF _Ref165016083 \h </w:instrText>
            </w:r>
            <w:r w:rsidR="008F7C25">
              <w:fldChar w:fldCharType="separate"/>
            </w:r>
            <w:r w:rsidRPr="00FC31A6" w:rsidR="0092222B">
              <w:t xml:space="preserve">Table </w:t>
            </w:r>
            <w:r w:rsidR="0092222B">
              <w:rPr>
                <w:noProof/>
              </w:rPr>
              <w:t>8</w:t>
            </w:r>
            <w:r w:rsidR="0092222B">
              <w:noBreakHyphen/>
            </w:r>
            <w:r w:rsidR="0092222B">
              <w:rPr>
                <w:noProof/>
              </w:rPr>
              <w:t>28</w:t>
            </w:r>
            <w:r w:rsidR="008F7C25">
              <w:fldChar w:fldCharType="end"/>
            </w:r>
            <w:r>
              <w:t xml:space="preserve"> </w:t>
            </w:r>
          </w:p>
        </w:tc>
      </w:tr>
      <w:tr w14:paraId="415ED6B8" w14:textId="77777777">
        <w:tblPrEx>
          <w:tblW w:w="9540" w:type="dxa"/>
          <w:tblLook w:val="04A0"/>
        </w:tblPrEx>
        <w:trPr>
          <w:trHeight w:val="2159"/>
        </w:trPr>
        <w:tc>
          <w:tcPr>
            <w:tcW w:w="3060" w:type="dxa"/>
            <w:tcBorders>
              <w:top w:val="single" w:sz="4" w:space="0" w:color="auto"/>
              <w:left w:val="single" w:sz="4" w:space="0" w:color="auto"/>
              <w:bottom w:val="single" w:sz="4" w:space="0" w:color="auto"/>
              <w:right w:val="single" w:sz="4" w:space="0" w:color="auto"/>
            </w:tcBorders>
          </w:tcPr>
          <w:p w:rsidR="00913B13" w:rsidRPr="00AC53AE" w:rsidP="00CB1C05" w14:paraId="372BF356" w14:textId="77777777">
            <w:pPr>
              <w:spacing w:after="0"/>
              <w:rPr>
                <w:sz w:val="24"/>
                <w:szCs w:val="24"/>
              </w:rPr>
            </w:pPr>
            <w:r w:rsidRPr="00BF1A16">
              <w:rPr>
                <w:noProof/>
                <w:sz w:val="24"/>
                <w:szCs w:val="24"/>
              </w:rPr>
              <w:drawing>
                <wp:inline distT="0" distB="0" distL="0" distR="0">
                  <wp:extent cx="1705610" cy="1343660"/>
                  <wp:effectExtent l="0" t="0" r="8890" b="8890"/>
                  <wp:docPr id="1109578700" name="Picture 1109578700" descr="A purple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578700" name="Picture 1" descr="A purple hexagon with white text&#10;&#10;Description automatically generated"/>
                          <pic:cNvPicPr>
                            <a:picLocks noChangeAspect="1" noChangeArrowheads="1"/>
                          </pic:cNvPicPr>
                        </pic:nvPicPr>
                        <pic:blipFill>
                          <a:blip xmlns:r="http://schemas.openxmlformats.org/officeDocument/2006/relationships" r:embed="rId234">
                            <a:extLst>
                              <a:ext xmlns:a="http://schemas.openxmlformats.org/drawingml/2006/main" uri="{28A0092B-C50C-407E-A947-70E740481C1C}">
                                <a14:useLocalDpi xmlns:a14="http://schemas.microsoft.com/office/drawing/2010/main" val="0"/>
                              </a:ext>
                            </a:extLst>
                          </a:blip>
                          <a:stretch>
                            <a:fillRect/>
                          </a:stretch>
                        </pic:blipFill>
                        <pic:spPr bwMode="auto">
                          <a:xfrm>
                            <a:off x="0" y="0"/>
                            <a:ext cx="1705610" cy="1343660"/>
                          </a:xfrm>
                          <a:prstGeom prst="rect">
                            <a:avLst/>
                          </a:prstGeom>
                          <a:noFill/>
                          <a:ln>
                            <a:noFill/>
                          </a:ln>
                        </pic:spPr>
                      </pic:pic>
                    </a:graphicData>
                  </a:graphic>
                </wp:inline>
              </w:drawing>
            </w:r>
          </w:p>
        </w:tc>
        <w:tc>
          <w:tcPr>
            <w:tcW w:w="6480" w:type="dxa"/>
            <w:tcBorders>
              <w:top w:val="single" w:sz="4" w:space="0" w:color="auto"/>
              <w:left w:val="single" w:sz="4" w:space="0" w:color="auto"/>
              <w:bottom w:val="single" w:sz="4" w:space="0" w:color="auto"/>
              <w:right w:val="single" w:sz="4" w:space="0" w:color="auto"/>
            </w:tcBorders>
          </w:tcPr>
          <w:p w:rsidR="00913B13" w:rsidRPr="00AC53AE" w:rsidP="00CB1C05" w14:paraId="2C22EBF5" w14:textId="77777777">
            <w:pPr>
              <w:shd w:val="clear" w:color="auto" w:fill="FFFFFF"/>
              <w:spacing w:after="0"/>
              <w:rPr>
                <w:rFonts w:ascii="Calibri" w:hAnsi="Calibri" w:cs="Calibri"/>
                <w:color w:val="303030"/>
                <w:szCs w:val="22"/>
              </w:rPr>
            </w:pPr>
            <w:r w:rsidRPr="00AC53AE">
              <w:rPr>
                <w:b/>
                <w:bCs/>
                <w:color w:val="000000"/>
                <w:szCs w:val="22"/>
              </w:rPr>
              <w:t xml:space="preserve">Section </w:t>
            </w:r>
            <w:r w:rsidR="008256EA">
              <w:rPr>
                <w:b/>
                <w:bCs/>
                <w:color w:val="000000"/>
                <w:szCs w:val="22"/>
              </w:rPr>
              <w:fldChar w:fldCharType="begin" w:fldLock="1"/>
            </w:r>
            <w:r w:rsidR="008256EA">
              <w:rPr>
                <w:b/>
                <w:bCs/>
                <w:color w:val="000000"/>
                <w:szCs w:val="22"/>
              </w:rPr>
              <w:instrText xml:space="preserve"> REF _Ref74583677 \r \h </w:instrText>
            </w:r>
            <w:r w:rsidR="008256EA">
              <w:rPr>
                <w:b/>
                <w:bCs/>
                <w:color w:val="000000"/>
                <w:szCs w:val="22"/>
              </w:rPr>
              <w:fldChar w:fldCharType="separate"/>
            </w:r>
            <w:r w:rsidR="0092222B">
              <w:rPr>
                <w:b/>
                <w:bCs/>
                <w:color w:val="000000"/>
                <w:szCs w:val="22"/>
              </w:rPr>
              <w:t>8.2</w:t>
            </w:r>
            <w:r w:rsidR="008256EA">
              <w:rPr>
                <w:b/>
                <w:bCs/>
                <w:color w:val="000000"/>
                <w:szCs w:val="22"/>
              </w:rPr>
              <w:fldChar w:fldCharType="end"/>
            </w:r>
          </w:p>
          <w:p w:rsidR="00913B13" w:rsidRPr="00AC53AE" w:rsidP="00CB1C05" w14:paraId="52C2D4F1" w14:textId="77777777">
            <w:pPr>
              <w:pStyle w:val="BodyText"/>
            </w:pPr>
            <w:r w:rsidRPr="00AC53AE">
              <w:rPr>
                <w:color w:val="000000"/>
                <w:szCs w:val="22"/>
              </w:rPr>
              <w:t xml:space="preserve">For </w:t>
            </w:r>
            <w:r w:rsidRPr="00AC53AE">
              <w:t xml:space="preserve">example, there are an estimated </w:t>
            </w:r>
            <w:r w:rsidR="00101ED9">
              <w:t>1,720</w:t>
            </w:r>
            <w:r w:rsidRPr="00AC53AE">
              <w:t xml:space="preserve"> </w:t>
            </w:r>
            <w:r w:rsidR="00DE577F">
              <w:t>workers</w:t>
            </w:r>
            <w:r w:rsidRPr="00AC53AE">
              <w:t xml:space="preserve"> with baseline exposure in the Manufacturing Use Category (See</w:t>
            </w:r>
            <w:r w:rsidR="00101ED9">
              <w:t xml:space="preserve"> </w:t>
            </w:r>
            <w:r w:rsidR="00101ED9">
              <w:fldChar w:fldCharType="begin" w:fldLock="1"/>
            </w:r>
            <w:r w:rsidR="00101ED9">
              <w:instrText xml:space="preserve"> REF _Ref74555297 \h </w:instrText>
            </w:r>
            <w:r w:rsidR="00101ED9">
              <w:fldChar w:fldCharType="separate"/>
            </w:r>
            <w:r w:rsidRPr="00182BF6" w:rsidR="0092222B">
              <w:t xml:space="preserve">Table </w:t>
            </w:r>
            <w:r w:rsidR="0092222B">
              <w:rPr>
                <w:noProof/>
              </w:rPr>
              <w:t>8</w:t>
            </w:r>
            <w:r w:rsidR="0092222B">
              <w:noBreakHyphen/>
            </w:r>
            <w:r w:rsidR="0092222B">
              <w:rPr>
                <w:noProof/>
              </w:rPr>
              <w:t>3</w:t>
            </w:r>
            <w:r w:rsidR="00101ED9">
              <w:fldChar w:fldCharType="end"/>
            </w:r>
            <w:r w:rsidRPr="00AC53AE">
              <w:t>).</w:t>
            </w:r>
          </w:p>
          <w:p w:rsidR="00913B13" w:rsidP="00CB1C05" w14:paraId="17701192" w14:textId="77777777">
            <w:pPr>
              <w:pStyle w:val="BodyText"/>
            </w:pPr>
          </w:p>
        </w:tc>
      </w:tr>
      <w:tr w14:paraId="431CE39C" w14:textId="77777777">
        <w:tblPrEx>
          <w:tblW w:w="9540" w:type="dxa"/>
          <w:tblLook w:val="04A0"/>
        </w:tblPrEx>
        <w:tc>
          <w:tcPr>
            <w:tcW w:w="3060" w:type="dxa"/>
            <w:tcBorders>
              <w:top w:val="single" w:sz="4" w:space="0" w:color="auto"/>
            </w:tcBorders>
          </w:tcPr>
          <w:p w:rsidR="00913B13" w:rsidRPr="00AC53AE" w:rsidP="00CB1C05" w14:paraId="6E603206" w14:textId="77777777">
            <w:pPr>
              <w:spacing w:after="0"/>
              <w:rPr>
                <w:sz w:val="24"/>
                <w:szCs w:val="24"/>
              </w:rPr>
            </w:pPr>
            <w:r w:rsidRPr="00656419">
              <w:rPr>
                <w:noProof/>
                <w:sz w:val="24"/>
                <w:szCs w:val="24"/>
              </w:rPr>
              <w:drawing>
                <wp:inline distT="0" distB="0" distL="0" distR="0">
                  <wp:extent cx="1725308" cy="1345721"/>
                  <wp:effectExtent l="0" t="0" r="8255" b="6985"/>
                  <wp:docPr id="79960301" name="Picture 79960301" descr="A blue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0301" name="Picture 2" descr="A blue hexagon with white text&#10;&#10;Description automatically generated"/>
                          <pic:cNvPicPr>
                            <a:picLocks noChangeAspect="1" noChangeArrowheads="1"/>
                          </pic:cNvPicPr>
                        </pic:nvPicPr>
                        <pic:blipFill>
                          <a:blip xmlns:r="http://schemas.openxmlformats.org/officeDocument/2006/relationships" r:embed="rId235">
                            <a:extLst>
                              <a:ext xmlns:a="http://schemas.openxmlformats.org/drawingml/2006/main" uri="{28A0092B-C50C-407E-A947-70E740481C1C}">
                                <a14:useLocalDpi xmlns:a14="http://schemas.microsoft.com/office/drawing/2010/main" val="0"/>
                              </a:ext>
                            </a:extLst>
                          </a:blip>
                          <a:stretch>
                            <a:fillRect/>
                          </a:stretch>
                        </pic:blipFill>
                        <pic:spPr bwMode="auto">
                          <a:xfrm>
                            <a:off x="0" y="0"/>
                            <a:ext cx="1736711" cy="1354615"/>
                          </a:xfrm>
                          <a:prstGeom prst="rect">
                            <a:avLst/>
                          </a:prstGeom>
                          <a:noFill/>
                          <a:ln>
                            <a:noFill/>
                          </a:ln>
                        </pic:spPr>
                      </pic:pic>
                    </a:graphicData>
                  </a:graphic>
                </wp:inline>
              </w:drawing>
            </w:r>
          </w:p>
        </w:tc>
        <w:tc>
          <w:tcPr>
            <w:tcW w:w="6480" w:type="dxa"/>
            <w:tcBorders>
              <w:top w:val="single" w:sz="4" w:space="0" w:color="auto"/>
            </w:tcBorders>
          </w:tcPr>
          <w:p w:rsidR="00913B13" w:rsidRPr="00AC53AE" w:rsidP="00CB1C05" w14:paraId="7B6C0092" w14:textId="77777777">
            <w:pPr>
              <w:shd w:val="clear" w:color="auto" w:fill="FFFFFF"/>
              <w:spacing w:after="0"/>
              <w:rPr>
                <w:rFonts w:ascii="Calibri" w:hAnsi="Calibri" w:cs="Calibri"/>
                <w:color w:val="303030"/>
                <w:szCs w:val="22"/>
              </w:rPr>
            </w:pPr>
            <w:r w:rsidRPr="00AC53AE">
              <w:rPr>
                <w:b/>
                <w:bCs/>
                <w:color w:val="000000"/>
                <w:szCs w:val="22"/>
              </w:rPr>
              <w:t xml:space="preserve">Section </w:t>
            </w:r>
            <w:r w:rsidR="00424408">
              <w:rPr>
                <w:b/>
                <w:bCs/>
                <w:color w:val="000000"/>
                <w:szCs w:val="22"/>
              </w:rPr>
              <w:fldChar w:fldCharType="begin" w:fldLock="1"/>
            </w:r>
            <w:r w:rsidR="00424408">
              <w:rPr>
                <w:b/>
                <w:bCs/>
                <w:color w:val="000000"/>
                <w:szCs w:val="22"/>
              </w:rPr>
              <w:instrText xml:space="preserve"> REF _Ref74583678 \r \h </w:instrText>
            </w:r>
            <w:r w:rsidR="00424408">
              <w:rPr>
                <w:b/>
                <w:bCs/>
                <w:color w:val="000000"/>
                <w:szCs w:val="22"/>
              </w:rPr>
              <w:fldChar w:fldCharType="separate"/>
            </w:r>
            <w:r w:rsidR="0092222B">
              <w:rPr>
                <w:b/>
                <w:bCs/>
                <w:color w:val="000000"/>
                <w:szCs w:val="22"/>
              </w:rPr>
              <w:t>8.3</w:t>
            </w:r>
            <w:r w:rsidR="00424408">
              <w:rPr>
                <w:b/>
                <w:bCs/>
                <w:color w:val="000000"/>
                <w:szCs w:val="22"/>
              </w:rPr>
              <w:fldChar w:fldCharType="end"/>
            </w:r>
            <w:r w:rsidRPr="00F44F45" w:rsidR="00E3340D">
              <w:t xml:space="preserve"> </w:t>
            </w:r>
          </w:p>
          <w:p w:rsidR="00C31DFE" w:rsidP="00CB1C05" w14:paraId="795ECC8F" w14:textId="77777777">
            <w:pPr>
              <w:shd w:val="clear" w:color="auto" w:fill="FFFFFF"/>
              <w:spacing w:after="0"/>
              <w:rPr>
                <w:color w:val="000000"/>
                <w:szCs w:val="22"/>
              </w:rPr>
            </w:pPr>
            <w:r w:rsidRPr="00AC53AE">
              <w:rPr>
                <w:color w:val="000000"/>
                <w:szCs w:val="22"/>
              </w:rPr>
              <w:t xml:space="preserve">For example, the baseline exposure for </w:t>
            </w:r>
            <w:r w:rsidR="002F4CD6">
              <w:rPr>
                <w:color w:val="000000"/>
                <w:szCs w:val="22"/>
              </w:rPr>
              <w:t xml:space="preserve">a </w:t>
            </w:r>
            <w:r w:rsidRPr="00AC53AE">
              <w:rPr>
                <w:color w:val="000000"/>
                <w:szCs w:val="22"/>
              </w:rPr>
              <w:t xml:space="preserve">manufacturing </w:t>
            </w:r>
            <w:r w:rsidR="002F4CD6">
              <w:rPr>
                <w:color w:val="000000"/>
                <w:szCs w:val="22"/>
              </w:rPr>
              <w:t xml:space="preserve">worker </w:t>
            </w:r>
            <w:r w:rsidRPr="00AC53AE">
              <w:rPr>
                <w:color w:val="000000"/>
                <w:szCs w:val="22"/>
              </w:rPr>
              <w:t>is</w:t>
            </w:r>
            <w:r w:rsidR="00B15708">
              <w:rPr>
                <w:color w:val="000000"/>
                <w:szCs w:val="22"/>
              </w:rPr>
              <w:t xml:space="preserve"> </w:t>
            </w:r>
            <w:r w:rsidRPr="00EF3524" w:rsidR="00B15708">
              <w:t>0.002508</w:t>
            </w:r>
            <w:r w:rsidR="00C10C2C">
              <w:t xml:space="preserve"> </w:t>
            </w:r>
            <w:r w:rsidRPr="00F44F45" w:rsidR="00E3340D">
              <w:t>µg/m</w:t>
            </w:r>
            <w:r w:rsidRPr="00F44F45" w:rsidR="00E3340D">
              <w:rPr>
                <w:vertAlign w:val="superscript"/>
              </w:rPr>
              <w:t>3</w:t>
            </w:r>
            <w:r w:rsidRPr="00AC53AE" w:rsidR="00E3340D">
              <w:rPr>
                <w:color w:val="000000"/>
                <w:szCs w:val="22"/>
              </w:rPr>
              <w:t xml:space="preserve"> </w:t>
            </w:r>
            <w:r w:rsidRPr="00AC53AE">
              <w:rPr>
                <w:color w:val="000000"/>
                <w:szCs w:val="22"/>
              </w:rPr>
              <w:t>(see</w:t>
            </w:r>
            <w:r w:rsidR="00AC7A6D">
              <w:rPr>
                <w:color w:val="000000"/>
                <w:szCs w:val="22"/>
              </w:rPr>
              <w:t xml:space="preserve"> </w:t>
            </w:r>
            <w:r w:rsidR="00C50EBF">
              <w:rPr>
                <w:color w:val="000000"/>
                <w:szCs w:val="22"/>
              </w:rPr>
              <w:fldChar w:fldCharType="begin" w:fldLock="1"/>
            </w:r>
            <w:r w:rsidR="00C50EBF">
              <w:rPr>
                <w:color w:val="000000"/>
                <w:szCs w:val="22"/>
              </w:rPr>
              <w:instrText xml:space="preserve"> REF _Ref103947974 \h </w:instrText>
            </w:r>
            <w:r w:rsidR="0064401C">
              <w:rPr>
                <w:color w:val="000000"/>
                <w:szCs w:val="22"/>
              </w:rPr>
              <w:instrText xml:space="preserve"> \* MERGEFORMAT </w:instrText>
            </w:r>
            <w:r w:rsidR="00C50EBF">
              <w:rPr>
                <w:color w:val="000000"/>
                <w:szCs w:val="22"/>
              </w:rPr>
              <w:fldChar w:fldCharType="separate"/>
            </w:r>
            <w:r w:rsidRPr="00F44F45" w:rsidR="0092222B">
              <w:t xml:space="preserve">Table </w:t>
            </w:r>
            <w:r w:rsidR="0092222B">
              <w:rPr>
                <w:noProof/>
              </w:rPr>
              <w:t>8</w:t>
            </w:r>
            <w:r w:rsidR="0092222B">
              <w:rPr>
                <w:noProof/>
              </w:rPr>
              <w:noBreakHyphen/>
              <w:t>6</w:t>
            </w:r>
            <w:r w:rsidR="00C50EBF">
              <w:rPr>
                <w:color w:val="000000"/>
                <w:szCs w:val="22"/>
              </w:rPr>
              <w:fldChar w:fldCharType="end"/>
            </w:r>
            <w:r w:rsidRPr="00AC53AE">
              <w:rPr>
                <w:color w:val="000000"/>
                <w:szCs w:val="22"/>
              </w:rPr>
              <w:t>). As shown in</w:t>
            </w:r>
            <w:r w:rsidR="001713A6">
              <w:rPr>
                <w:color w:val="000000"/>
                <w:szCs w:val="22"/>
              </w:rPr>
              <w:t xml:space="preserve"> </w:t>
            </w:r>
            <w:r w:rsidR="001713A6">
              <w:rPr>
                <w:color w:val="000000"/>
                <w:szCs w:val="22"/>
              </w:rPr>
              <w:fldChar w:fldCharType="begin" w:fldLock="1"/>
            </w:r>
            <w:r w:rsidR="001713A6">
              <w:rPr>
                <w:color w:val="000000"/>
                <w:szCs w:val="22"/>
              </w:rPr>
              <w:instrText xml:space="preserve"> REF _Ref104203526 \h </w:instrText>
            </w:r>
            <w:r w:rsidR="0064401C">
              <w:rPr>
                <w:color w:val="000000"/>
                <w:szCs w:val="22"/>
              </w:rPr>
              <w:instrText xml:space="preserve"> \* MERGEFORMAT </w:instrText>
            </w:r>
            <w:r w:rsidR="001713A6">
              <w:rPr>
                <w:color w:val="000000"/>
                <w:szCs w:val="22"/>
              </w:rPr>
              <w:fldChar w:fldCharType="separate"/>
            </w:r>
            <w:r w:rsidRPr="00960CD1" w:rsidR="0092222B">
              <w:t xml:space="preserve">Table </w:t>
            </w:r>
            <w:r w:rsidR="0092222B">
              <w:rPr>
                <w:noProof/>
              </w:rPr>
              <w:t>8</w:t>
            </w:r>
            <w:r w:rsidR="0092222B">
              <w:rPr>
                <w:noProof/>
              </w:rPr>
              <w:noBreakHyphen/>
              <w:t>8</w:t>
            </w:r>
            <w:r w:rsidR="001713A6">
              <w:rPr>
                <w:color w:val="000000"/>
                <w:szCs w:val="22"/>
              </w:rPr>
              <w:fldChar w:fldCharType="end"/>
            </w:r>
            <w:r w:rsidRPr="00AC53AE">
              <w:rPr>
                <w:color w:val="000000"/>
                <w:szCs w:val="22"/>
              </w:rPr>
              <w:t xml:space="preserve">, exposure is distributed across workers in </w:t>
            </w:r>
            <w:r w:rsidR="007B41FC">
              <w:rPr>
                <w:color w:val="000000"/>
                <w:szCs w:val="22"/>
              </w:rPr>
              <w:t>six</w:t>
            </w:r>
            <w:r w:rsidRPr="00AC53AE">
              <w:rPr>
                <w:color w:val="000000"/>
                <w:szCs w:val="22"/>
              </w:rPr>
              <w:t xml:space="preserve"> ECEL threshold categories: (1) &lt;Action Level (</w:t>
            </w:r>
            <w:r w:rsidR="001713A6">
              <w:rPr>
                <w:color w:val="000000"/>
                <w:szCs w:val="22"/>
              </w:rPr>
              <w:t>66</w:t>
            </w:r>
            <w:r w:rsidRPr="00AC53AE">
              <w:rPr>
                <w:color w:val="000000"/>
                <w:szCs w:val="22"/>
              </w:rPr>
              <w:t>% of workers), (2) Between Action Level and Limit (</w:t>
            </w:r>
            <w:r w:rsidR="00A2582C">
              <w:rPr>
                <w:color w:val="000000"/>
                <w:szCs w:val="22"/>
              </w:rPr>
              <w:t>4</w:t>
            </w:r>
            <w:r w:rsidRPr="00AC53AE">
              <w:rPr>
                <w:color w:val="000000"/>
                <w:szCs w:val="22"/>
              </w:rPr>
              <w:t>% of workers), (3) Between ECEL and 10 times the ECEL (</w:t>
            </w:r>
            <w:r w:rsidR="001F5FAF">
              <w:rPr>
                <w:color w:val="000000"/>
                <w:szCs w:val="22"/>
              </w:rPr>
              <w:t>21</w:t>
            </w:r>
            <w:r w:rsidRPr="00AC53AE">
              <w:rPr>
                <w:color w:val="000000"/>
                <w:szCs w:val="22"/>
              </w:rPr>
              <w:t xml:space="preserve">% of </w:t>
            </w:r>
            <w:r w:rsidR="008F0F60">
              <w:rPr>
                <w:color w:val="000000"/>
                <w:szCs w:val="22"/>
              </w:rPr>
              <w:t>workers</w:t>
            </w:r>
            <w:r w:rsidRPr="00AC53AE">
              <w:rPr>
                <w:color w:val="000000"/>
                <w:szCs w:val="22"/>
              </w:rPr>
              <w:t>)</w:t>
            </w:r>
            <w:r w:rsidR="00C90C29">
              <w:rPr>
                <w:color w:val="000000"/>
                <w:szCs w:val="22"/>
              </w:rPr>
              <w:t>, (4) Between</w:t>
            </w:r>
            <w:r w:rsidR="00807A09">
              <w:rPr>
                <w:color w:val="000000"/>
                <w:szCs w:val="22"/>
              </w:rPr>
              <w:t xml:space="preserve"> 10 and 2</w:t>
            </w:r>
            <w:r w:rsidR="001974D3">
              <w:rPr>
                <w:color w:val="000000"/>
                <w:szCs w:val="22"/>
              </w:rPr>
              <w:t>5</w:t>
            </w:r>
            <w:r w:rsidR="00807A09">
              <w:rPr>
                <w:color w:val="000000"/>
                <w:szCs w:val="22"/>
              </w:rPr>
              <w:t xml:space="preserve"> times the ECEL (</w:t>
            </w:r>
            <w:r w:rsidR="00CF7CBB">
              <w:rPr>
                <w:color w:val="000000"/>
                <w:szCs w:val="22"/>
              </w:rPr>
              <w:t>4</w:t>
            </w:r>
            <w:r w:rsidR="00807A09">
              <w:rPr>
                <w:color w:val="000000"/>
                <w:szCs w:val="22"/>
              </w:rPr>
              <w:t>% of</w:t>
            </w:r>
            <w:r w:rsidR="008F0F60">
              <w:rPr>
                <w:color w:val="000000"/>
                <w:szCs w:val="22"/>
              </w:rPr>
              <w:t xml:space="preserve"> workers)</w:t>
            </w:r>
            <w:r w:rsidR="00CF7CBB">
              <w:rPr>
                <w:color w:val="000000"/>
                <w:szCs w:val="22"/>
              </w:rPr>
              <w:t>,</w:t>
            </w:r>
            <w:r w:rsidR="006A53EC">
              <w:rPr>
                <w:color w:val="000000"/>
                <w:szCs w:val="22"/>
              </w:rPr>
              <w:t xml:space="preserve"> (5) Between 2</w:t>
            </w:r>
            <w:r w:rsidR="001974D3">
              <w:rPr>
                <w:color w:val="000000"/>
                <w:szCs w:val="22"/>
              </w:rPr>
              <w:t>5</w:t>
            </w:r>
            <w:r w:rsidR="006A53EC">
              <w:rPr>
                <w:color w:val="000000"/>
                <w:szCs w:val="22"/>
              </w:rPr>
              <w:t xml:space="preserve"> and </w:t>
            </w:r>
            <w:r w:rsidR="00232DEF">
              <w:rPr>
                <w:color w:val="000000"/>
                <w:szCs w:val="22"/>
              </w:rPr>
              <w:t>50 times the ECEL (2% of workers)</w:t>
            </w:r>
            <w:r w:rsidR="00C90C29">
              <w:rPr>
                <w:color w:val="000000"/>
                <w:szCs w:val="22"/>
              </w:rPr>
              <w:t xml:space="preserve"> </w:t>
            </w:r>
            <w:r w:rsidR="00B94FFF">
              <w:rPr>
                <w:color w:val="000000"/>
                <w:szCs w:val="22"/>
              </w:rPr>
              <w:t xml:space="preserve">and (6) </w:t>
            </w:r>
            <w:r w:rsidR="00EF5287">
              <w:rPr>
                <w:color w:val="000000"/>
                <w:szCs w:val="22"/>
              </w:rPr>
              <w:t>B</w:t>
            </w:r>
            <w:r w:rsidR="00B94FFF">
              <w:rPr>
                <w:color w:val="000000"/>
                <w:szCs w:val="22"/>
              </w:rPr>
              <w:t xml:space="preserve">etween 50 and </w:t>
            </w:r>
            <w:r w:rsidR="00C10C2C">
              <w:rPr>
                <w:color w:val="000000"/>
                <w:szCs w:val="22"/>
              </w:rPr>
              <w:t>1,000 times the ECEL (3% of workers)</w:t>
            </w:r>
            <w:r w:rsidRPr="00AC53AE">
              <w:rPr>
                <w:color w:val="000000"/>
                <w:szCs w:val="22"/>
              </w:rPr>
              <w:t>. As indicated in</w:t>
            </w:r>
            <w:r>
              <w:rPr>
                <w:color w:val="000000"/>
                <w:szCs w:val="22"/>
              </w:rPr>
              <w:t xml:space="preserve"> </w:t>
            </w:r>
            <w:r>
              <w:rPr>
                <w:color w:val="000000"/>
                <w:szCs w:val="22"/>
              </w:rPr>
              <w:fldChar w:fldCharType="begin" w:fldLock="1"/>
            </w:r>
            <w:r>
              <w:rPr>
                <w:color w:val="000000"/>
                <w:szCs w:val="22"/>
              </w:rPr>
              <w:instrText xml:space="preserve"> REF _Ref104193428 \h  \* MERGEFORMAT </w:instrText>
            </w:r>
            <w:r>
              <w:rPr>
                <w:color w:val="000000"/>
                <w:szCs w:val="22"/>
              </w:rPr>
              <w:fldChar w:fldCharType="separate"/>
            </w:r>
            <w:r w:rsidRPr="001D2C1E" w:rsidR="0092222B">
              <w:t xml:space="preserve">Table </w:t>
            </w:r>
            <w:r w:rsidR="0092222B">
              <w:rPr>
                <w:noProof/>
              </w:rPr>
              <w:t>8</w:t>
            </w:r>
            <w:r w:rsidR="0092222B">
              <w:rPr>
                <w:noProof/>
              </w:rPr>
              <w:noBreakHyphen/>
              <w:t>7</w:t>
            </w:r>
            <w:r>
              <w:rPr>
                <w:color w:val="000000"/>
                <w:szCs w:val="22"/>
              </w:rPr>
              <w:fldChar w:fldCharType="end"/>
            </w:r>
            <w:r w:rsidRPr="00A1382F">
              <w:rPr>
                <w:color w:val="000000"/>
                <w:szCs w:val="22"/>
              </w:rPr>
              <w:t xml:space="preserve">, exposure under the </w:t>
            </w:r>
            <w:r w:rsidR="00ED48AC">
              <w:rPr>
                <w:color w:val="000000"/>
                <w:szCs w:val="22"/>
              </w:rPr>
              <w:t>WCPP</w:t>
            </w:r>
            <w:r w:rsidRPr="00A1382F">
              <w:rPr>
                <w:color w:val="000000"/>
                <w:szCs w:val="22"/>
              </w:rPr>
              <w:t xml:space="preserve"> as a percentage of baseline exposure is as follows: (1) Between ECEL and 10 times the ECEL (</w:t>
            </w:r>
            <w:r w:rsidR="00D64889">
              <w:rPr>
                <w:color w:val="000000"/>
                <w:szCs w:val="22"/>
              </w:rPr>
              <w:t>4.8</w:t>
            </w:r>
            <w:r w:rsidRPr="00A1382F">
              <w:rPr>
                <w:color w:val="000000"/>
                <w:szCs w:val="22"/>
              </w:rPr>
              <w:t>%), (2) 10 to &lt;</w:t>
            </w:r>
            <w:r w:rsidR="000F5396">
              <w:rPr>
                <w:color w:val="000000"/>
                <w:szCs w:val="22"/>
              </w:rPr>
              <w:t>25</w:t>
            </w:r>
            <w:r w:rsidRPr="00A1382F">
              <w:rPr>
                <w:color w:val="000000"/>
                <w:szCs w:val="22"/>
              </w:rPr>
              <w:t xml:space="preserve"> times the ECEL (4.8%),</w:t>
            </w:r>
            <w:r w:rsidRPr="00A1382F" w:rsidR="00390886">
              <w:rPr>
                <w:color w:val="000000"/>
                <w:szCs w:val="22"/>
              </w:rPr>
              <w:t xml:space="preserve"> (3) </w:t>
            </w:r>
            <w:r w:rsidR="00390886">
              <w:rPr>
                <w:color w:val="000000"/>
                <w:szCs w:val="22"/>
              </w:rPr>
              <w:t>25</w:t>
            </w:r>
            <w:r w:rsidRPr="00A1382F" w:rsidR="00390886">
              <w:rPr>
                <w:color w:val="000000"/>
                <w:szCs w:val="22"/>
              </w:rPr>
              <w:t xml:space="preserve"> to &lt;</w:t>
            </w:r>
            <w:r w:rsidR="00390886">
              <w:rPr>
                <w:color w:val="000000"/>
                <w:szCs w:val="22"/>
              </w:rPr>
              <w:t>50</w:t>
            </w:r>
            <w:r w:rsidRPr="00A1382F" w:rsidR="00390886">
              <w:rPr>
                <w:color w:val="000000"/>
                <w:szCs w:val="22"/>
              </w:rPr>
              <w:t xml:space="preserve"> times the ECEL</w:t>
            </w:r>
            <w:r w:rsidR="00390886">
              <w:rPr>
                <w:color w:val="000000"/>
                <w:szCs w:val="22"/>
              </w:rPr>
              <w:t xml:space="preserve"> </w:t>
            </w:r>
            <w:r w:rsidRPr="00A1382F" w:rsidR="00390886">
              <w:rPr>
                <w:color w:val="000000"/>
                <w:szCs w:val="22"/>
              </w:rPr>
              <w:t>(2.5%)</w:t>
            </w:r>
            <w:r w:rsidR="00390886">
              <w:rPr>
                <w:color w:val="000000"/>
                <w:szCs w:val="22"/>
              </w:rPr>
              <w:t>,</w:t>
            </w:r>
            <w:r w:rsidRPr="00A1382F">
              <w:rPr>
                <w:color w:val="000000"/>
                <w:szCs w:val="22"/>
              </w:rPr>
              <w:t xml:space="preserve"> (3) 50 to &lt;1,000 times the ECEL</w:t>
            </w:r>
            <w:r w:rsidR="000F5396">
              <w:rPr>
                <w:color w:val="000000"/>
                <w:szCs w:val="22"/>
              </w:rPr>
              <w:t xml:space="preserve"> </w:t>
            </w:r>
            <w:r w:rsidRPr="00A1382F">
              <w:rPr>
                <w:color w:val="000000"/>
                <w:szCs w:val="22"/>
              </w:rPr>
              <w:t>(</w:t>
            </w:r>
            <w:r w:rsidR="00432A26">
              <w:rPr>
                <w:color w:val="000000"/>
                <w:szCs w:val="22"/>
              </w:rPr>
              <w:t>0.1</w:t>
            </w:r>
            <w:r w:rsidRPr="00A1382F">
              <w:rPr>
                <w:color w:val="000000"/>
                <w:szCs w:val="22"/>
              </w:rPr>
              <w:t>%), (4) 1,000 to 10,000 times the ECEL (0.</w:t>
            </w:r>
            <w:r w:rsidR="00432A26">
              <w:rPr>
                <w:color w:val="000000"/>
                <w:szCs w:val="22"/>
              </w:rPr>
              <w:t>0</w:t>
            </w:r>
            <w:r w:rsidRPr="00A1382F">
              <w:rPr>
                <w:color w:val="000000"/>
                <w:szCs w:val="22"/>
              </w:rPr>
              <w:t>1%)</w:t>
            </w:r>
            <w:r w:rsidR="00432A26">
              <w:rPr>
                <w:color w:val="000000"/>
                <w:szCs w:val="22"/>
              </w:rPr>
              <w:t>.</w:t>
            </w:r>
          </w:p>
          <w:p w:rsidR="00432A26" w:rsidP="00CB1C05" w14:paraId="44DA7CF7" w14:textId="77777777">
            <w:pPr>
              <w:shd w:val="clear" w:color="auto" w:fill="FFFFFF"/>
              <w:spacing w:after="0"/>
              <w:rPr>
                <w:color w:val="000000"/>
                <w:szCs w:val="22"/>
              </w:rPr>
            </w:pPr>
          </w:p>
          <w:p w:rsidR="00913B13" w:rsidP="00CB1C05" w14:paraId="0CF8E2AE" w14:textId="77777777">
            <w:pPr>
              <w:shd w:val="clear" w:color="auto" w:fill="FFFFFF"/>
              <w:spacing w:after="0"/>
            </w:pPr>
            <w:r w:rsidRPr="00AC53AE">
              <w:rPr>
                <w:color w:val="000000"/>
                <w:szCs w:val="22"/>
              </w:rPr>
              <w:t xml:space="preserve">Given this, the </w:t>
            </w:r>
            <w:r>
              <w:rPr>
                <w:color w:val="000000"/>
                <w:szCs w:val="22"/>
              </w:rPr>
              <w:t>post-compliance</w:t>
            </w:r>
            <w:r w:rsidRPr="00AC53AE">
              <w:rPr>
                <w:color w:val="000000"/>
                <w:szCs w:val="22"/>
              </w:rPr>
              <w:t xml:space="preserve"> exposure under the WCPP is </w:t>
            </w:r>
            <w:r w:rsidR="00BA01C2">
              <w:rPr>
                <w:szCs w:val="18"/>
              </w:rPr>
              <w:t>0.00008</w:t>
            </w:r>
            <w:r w:rsidRPr="00AC53AE">
              <w:rPr>
                <w:color w:val="000000"/>
                <w:szCs w:val="22"/>
              </w:rPr>
              <w:t xml:space="preserve"> (See</w:t>
            </w:r>
            <w:r w:rsidR="00971BE9">
              <w:rPr>
                <w:color w:val="000000"/>
                <w:szCs w:val="22"/>
              </w:rPr>
              <w:t xml:space="preserve"> </w:t>
            </w:r>
            <w:r w:rsidR="0068637A">
              <w:rPr>
                <w:color w:val="000000"/>
                <w:szCs w:val="22"/>
              </w:rPr>
              <w:fldChar w:fldCharType="begin" w:fldLock="1"/>
            </w:r>
            <w:r w:rsidR="0068637A">
              <w:rPr>
                <w:color w:val="000000"/>
                <w:szCs w:val="22"/>
              </w:rPr>
              <w:instrText xml:space="preserve"> REF _Ref103952764 \h </w:instrText>
            </w:r>
            <w:r w:rsidR="0068637A">
              <w:rPr>
                <w:color w:val="000000"/>
                <w:szCs w:val="22"/>
              </w:rPr>
              <w:fldChar w:fldCharType="separate"/>
            </w:r>
            <w:r w:rsidRPr="00960CD1" w:rsidR="0092222B">
              <w:t xml:space="preserve">Table </w:t>
            </w:r>
            <w:r w:rsidR="0092222B">
              <w:rPr>
                <w:noProof/>
              </w:rPr>
              <w:t>8</w:t>
            </w:r>
            <w:r w:rsidR="0092222B">
              <w:noBreakHyphen/>
            </w:r>
            <w:r w:rsidR="0092222B">
              <w:rPr>
                <w:noProof/>
              </w:rPr>
              <w:t>10</w:t>
            </w:r>
            <w:r w:rsidR="0068637A">
              <w:rPr>
                <w:color w:val="000000"/>
                <w:szCs w:val="22"/>
              </w:rPr>
              <w:fldChar w:fldCharType="end"/>
            </w:r>
            <w:r w:rsidRPr="00AC53AE">
              <w:rPr>
                <w:color w:val="000000"/>
                <w:szCs w:val="22"/>
              </w:rPr>
              <w:t xml:space="preserve">; calculated as </w:t>
            </w:r>
            <w:r w:rsidR="007D0808">
              <w:rPr>
                <w:color w:val="000000"/>
                <w:szCs w:val="22"/>
              </w:rPr>
              <w:t>(</w:t>
            </w:r>
            <w:r w:rsidR="00163D28">
              <w:rPr>
                <w:color w:val="000000"/>
                <w:szCs w:val="22"/>
              </w:rPr>
              <w:t>0.00005</w:t>
            </w:r>
            <w:r w:rsidRPr="00AC53AE">
              <w:rPr>
                <w:color w:val="000000"/>
                <w:szCs w:val="22"/>
              </w:rPr>
              <w:t>*</w:t>
            </w:r>
            <w:r w:rsidR="00163D28">
              <w:rPr>
                <w:color w:val="000000"/>
                <w:szCs w:val="22"/>
              </w:rPr>
              <w:t>66</w:t>
            </w:r>
            <w:r w:rsidRPr="00AC53AE">
              <w:rPr>
                <w:color w:val="000000"/>
                <w:szCs w:val="22"/>
              </w:rPr>
              <w:t xml:space="preserve">% + </w:t>
            </w:r>
            <w:r w:rsidR="00163D28">
              <w:rPr>
                <w:color w:val="000000"/>
                <w:szCs w:val="22"/>
              </w:rPr>
              <w:t>0.00025</w:t>
            </w:r>
            <w:r w:rsidRPr="00AC53AE">
              <w:rPr>
                <w:color w:val="000000"/>
                <w:szCs w:val="22"/>
              </w:rPr>
              <w:t>*</w:t>
            </w:r>
            <w:r w:rsidR="0041182B">
              <w:rPr>
                <w:color w:val="000000"/>
                <w:szCs w:val="22"/>
              </w:rPr>
              <w:t>4</w:t>
            </w:r>
            <w:r w:rsidRPr="00AC53AE">
              <w:rPr>
                <w:color w:val="000000"/>
                <w:szCs w:val="22"/>
              </w:rPr>
              <w:t xml:space="preserve">% + </w:t>
            </w:r>
            <w:r w:rsidR="007E7FB5">
              <w:rPr>
                <w:color w:val="000000"/>
                <w:szCs w:val="22"/>
              </w:rPr>
              <w:t>0.000</w:t>
            </w:r>
            <w:r w:rsidR="00D86469">
              <w:rPr>
                <w:color w:val="000000"/>
                <w:szCs w:val="22"/>
              </w:rPr>
              <w:t>95</w:t>
            </w:r>
            <w:r w:rsidRPr="00AC53AE">
              <w:rPr>
                <w:color w:val="000000"/>
                <w:szCs w:val="22"/>
              </w:rPr>
              <w:t>*</w:t>
            </w:r>
            <w:r w:rsidR="007E7FB5">
              <w:rPr>
                <w:color w:val="000000"/>
                <w:szCs w:val="22"/>
              </w:rPr>
              <w:t>21</w:t>
            </w:r>
            <w:r w:rsidRPr="00AC53AE">
              <w:rPr>
                <w:color w:val="000000"/>
                <w:szCs w:val="22"/>
              </w:rPr>
              <w:t>%</w:t>
            </w:r>
            <w:r w:rsidR="00FD59D1">
              <w:rPr>
                <w:color w:val="000000"/>
                <w:szCs w:val="22"/>
              </w:rPr>
              <w:t>*11.5%</w:t>
            </w:r>
            <w:r w:rsidR="00DC7AB2">
              <w:rPr>
                <w:color w:val="000000"/>
                <w:szCs w:val="22"/>
              </w:rPr>
              <w:t xml:space="preserve"> + </w:t>
            </w:r>
            <w:r w:rsidR="007E7FB5">
              <w:rPr>
                <w:color w:val="000000"/>
                <w:szCs w:val="22"/>
              </w:rPr>
              <w:t>0.00</w:t>
            </w:r>
            <w:r w:rsidR="00FD59D1">
              <w:rPr>
                <w:color w:val="000000"/>
                <w:szCs w:val="22"/>
              </w:rPr>
              <w:t>419</w:t>
            </w:r>
            <w:r w:rsidR="007E7FB5">
              <w:rPr>
                <w:color w:val="000000"/>
                <w:szCs w:val="22"/>
              </w:rPr>
              <w:t>*</w:t>
            </w:r>
            <w:r w:rsidR="00514131">
              <w:rPr>
                <w:color w:val="000000"/>
                <w:szCs w:val="22"/>
              </w:rPr>
              <w:t>4%</w:t>
            </w:r>
            <w:r w:rsidR="00FD59D1">
              <w:rPr>
                <w:color w:val="000000"/>
                <w:szCs w:val="22"/>
              </w:rPr>
              <w:t>*4.8%</w:t>
            </w:r>
            <w:r w:rsidR="00DC7AB2">
              <w:rPr>
                <w:color w:val="000000"/>
                <w:szCs w:val="22"/>
              </w:rPr>
              <w:t xml:space="preserve"> + 0</w:t>
            </w:r>
            <w:r w:rsidR="00514131">
              <w:rPr>
                <w:color w:val="000000"/>
                <w:szCs w:val="22"/>
              </w:rPr>
              <w:t>.</w:t>
            </w:r>
            <w:r w:rsidR="00275823">
              <w:rPr>
                <w:color w:val="000000"/>
                <w:szCs w:val="22"/>
              </w:rPr>
              <w:t>00</w:t>
            </w:r>
            <w:r w:rsidR="003E25C8">
              <w:rPr>
                <w:color w:val="000000"/>
                <w:szCs w:val="22"/>
              </w:rPr>
              <w:t>912</w:t>
            </w:r>
            <w:r w:rsidR="00275823">
              <w:rPr>
                <w:color w:val="000000"/>
                <w:szCs w:val="22"/>
              </w:rPr>
              <w:t>*2%</w:t>
            </w:r>
            <w:r w:rsidR="003E25C8">
              <w:rPr>
                <w:color w:val="000000"/>
                <w:szCs w:val="22"/>
              </w:rPr>
              <w:t>*2.5%</w:t>
            </w:r>
            <w:r w:rsidR="00DD3281">
              <w:rPr>
                <w:color w:val="000000"/>
                <w:szCs w:val="22"/>
              </w:rPr>
              <w:t xml:space="preserve"> + </w:t>
            </w:r>
            <w:r w:rsidR="00275823">
              <w:rPr>
                <w:color w:val="000000"/>
                <w:szCs w:val="22"/>
              </w:rPr>
              <w:t>0.0</w:t>
            </w:r>
            <w:r w:rsidR="003E25C8">
              <w:rPr>
                <w:color w:val="000000"/>
                <w:szCs w:val="22"/>
              </w:rPr>
              <w:t>6392</w:t>
            </w:r>
            <w:r w:rsidR="00275823">
              <w:rPr>
                <w:color w:val="000000"/>
                <w:szCs w:val="22"/>
              </w:rPr>
              <w:t>*3%*</w:t>
            </w:r>
            <w:r w:rsidR="00454A5F">
              <w:rPr>
                <w:color w:val="000000"/>
                <w:szCs w:val="22"/>
              </w:rPr>
              <w:t>0.1</w:t>
            </w:r>
            <w:r w:rsidRPr="00AC53AE">
              <w:rPr>
                <w:color w:val="000000"/>
                <w:szCs w:val="22"/>
              </w:rPr>
              <w:t xml:space="preserve">%). Thus, the incremental change in exposure is </w:t>
            </w:r>
            <w:r w:rsidR="00220C9C">
              <w:rPr>
                <w:szCs w:val="18"/>
              </w:rPr>
              <w:t>0.00243</w:t>
            </w:r>
            <w:r w:rsidRPr="00F44F45" w:rsidR="00220C9C">
              <w:t xml:space="preserve"> µg/m</w:t>
            </w:r>
            <w:r w:rsidRPr="00F44F45" w:rsidR="00220C9C">
              <w:rPr>
                <w:vertAlign w:val="superscript"/>
              </w:rPr>
              <w:t>3</w:t>
            </w:r>
            <w:r w:rsidRPr="00AC53AE">
              <w:rPr>
                <w:color w:val="000000"/>
                <w:szCs w:val="22"/>
              </w:rPr>
              <w:t xml:space="preserve"> (see</w:t>
            </w:r>
            <w:r w:rsidR="007A29E4">
              <w:rPr>
                <w:color w:val="000000"/>
                <w:szCs w:val="22"/>
              </w:rPr>
              <w:t xml:space="preserve"> </w:t>
            </w:r>
            <w:r w:rsidR="007A29E4">
              <w:rPr>
                <w:color w:val="000000"/>
                <w:szCs w:val="22"/>
              </w:rPr>
              <w:fldChar w:fldCharType="begin" w:fldLock="1"/>
            </w:r>
            <w:r w:rsidR="007A29E4">
              <w:rPr>
                <w:color w:val="000000"/>
                <w:szCs w:val="22"/>
              </w:rPr>
              <w:instrText xml:space="preserve"> REF _Ref103952767 \h </w:instrText>
            </w:r>
            <w:r w:rsidR="007A29E4">
              <w:rPr>
                <w:color w:val="000000"/>
                <w:szCs w:val="22"/>
              </w:rPr>
              <w:fldChar w:fldCharType="separate"/>
            </w:r>
            <w:r w:rsidRPr="00960CD1" w:rsidR="0092222B">
              <w:t xml:space="preserve">Table </w:t>
            </w:r>
            <w:r w:rsidR="0092222B">
              <w:rPr>
                <w:noProof/>
              </w:rPr>
              <w:t>8</w:t>
            </w:r>
            <w:r w:rsidR="0092222B">
              <w:noBreakHyphen/>
            </w:r>
            <w:r w:rsidR="0092222B">
              <w:rPr>
                <w:noProof/>
              </w:rPr>
              <w:t>11</w:t>
            </w:r>
            <w:r w:rsidR="007A29E4">
              <w:rPr>
                <w:color w:val="000000"/>
                <w:szCs w:val="22"/>
              </w:rPr>
              <w:fldChar w:fldCharType="end"/>
            </w:r>
            <w:r w:rsidRPr="00AC53AE">
              <w:rPr>
                <w:color w:val="000000"/>
                <w:szCs w:val="22"/>
              </w:rPr>
              <w:t xml:space="preserve">; calculated as </w:t>
            </w:r>
            <w:r w:rsidR="00E93517">
              <w:rPr>
                <w:color w:val="000000"/>
                <w:szCs w:val="22"/>
              </w:rPr>
              <w:t>0</w:t>
            </w:r>
            <w:r w:rsidRPr="00AC53AE">
              <w:rPr>
                <w:color w:val="000000"/>
                <w:szCs w:val="22"/>
              </w:rPr>
              <w:t>.</w:t>
            </w:r>
            <w:r w:rsidR="00E93517">
              <w:rPr>
                <w:color w:val="000000"/>
                <w:szCs w:val="22"/>
              </w:rPr>
              <w:t>00</w:t>
            </w:r>
            <w:r w:rsidRPr="00AC53AE">
              <w:rPr>
                <w:color w:val="000000"/>
                <w:szCs w:val="22"/>
              </w:rPr>
              <w:t>2</w:t>
            </w:r>
            <w:r w:rsidR="00E93517">
              <w:rPr>
                <w:color w:val="000000"/>
                <w:szCs w:val="22"/>
              </w:rPr>
              <w:t>508</w:t>
            </w:r>
            <w:r>
              <w:rPr>
                <w:color w:val="000000"/>
                <w:szCs w:val="22"/>
              </w:rPr>
              <w:t xml:space="preserve"> </w:t>
            </w:r>
            <w:r w:rsidR="00E93517">
              <w:rPr>
                <w:color w:val="000000"/>
                <w:szCs w:val="22"/>
              </w:rPr>
              <w:t>–</w:t>
            </w:r>
            <w:r>
              <w:rPr>
                <w:color w:val="000000"/>
                <w:szCs w:val="22"/>
              </w:rPr>
              <w:t xml:space="preserve"> </w:t>
            </w:r>
            <w:r w:rsidR="00E93517">
              <w:rPr>
                <w:color w:val="000000"/>
                <w:szCs w:val="22"/>
              </w:rPr>
              <w:t>0.00008</w:t>
            </w:r>
            <w:r w:rsidRPr="00AC53AE">
              <w:rPr>
                <w:color w:val="000000"/>
                <w:szCs w:val="22"/>
              </w:rPr>
              <w:t>).</w:t>
            </w:r>
          </w:p>
        </w:tc>
      </w:tr>
      <w:tr w14:paraId="234D694C" w14:textId="77777777">
        <w:tblPrEx>
          <w:tblW w:w="9540" w:type="dxa"/>
          <w:tblLook w:val="04A0"/>
        </w:tblPrEx>
        <w:tc>
          <w:tcPr>
            <w:tcW w:w="3060" w:type="dxa"/>
          </w:tcPr>
          <w:p w:rsidR="00913B13" w:rsidRPr="00AC53AE" w:rsidP="00CB1C05" w14:paraId="4654AC91" w14:textId="77777777">
            <w:pPr>
              <w:spacing w:after="0"/>
              <w:rPr>
                <w:sz w:val="24"/>
                <w:szCs w:val="24"/>
              </w:rPr>
            </w:pPr>
            <w:r w:rsidRPr="00C753E4">
              <w:rPr>
                <w:noProof/>
                <w:sz w:val="24"/>
                <w:szCs w:val="24"/>
              </w:rPr>
              <w:drawing>
                <wp:inline distT="0" distB="0" distL="0" distR="0">
                  <wp:extent cx="1719385" cy="1499616"/>
                  <wp:effectExtent l="0" t="0" r="0" b="5715"/>
                  <wp:docPr id="1671439071" name="Picture 1671439071" descr="A green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39071" name="Picture 3" descr="A green hexagon with white text&#10;&#10;Description automatically generated"/>
                          <pic:cNvPicPr>
                            <a:picLocks noChangeAspect="1" noChangeArrowheads="1"/>
                          </pic:cNvPicPr>
                        </pic:nvPicPr>
                        <pic:blipFill>
                          <a:blip xmlns:r="http://schemas.openxmlformats.org/officeDocument/2006/relationships" r:embed="rId236">
                            <a:extLst>
                              <a:ext xmlns:a="http://schemas.openxmlformats.org/drawingml/2006/main" uri="{28A0092B-C50C-407E-A947-70E740481C1C}">
                                <a14:useLocalDpi xmlns:a14="http://schemas.microsoft.com/office/drawing/2010/main" val="0"/>
                              </a:ext>
                            </a:extLst>
                          </a:blip>
                          <a:stretch>
                            <a:fillRect/>
                          </a:stretch>
                        </pic:blipFill>
                        <pic:spPr bwMode="auto">
                          <a:xfrm>
                            <a:off x="0" y="0"/>
                            <a:ext cx="1732081" cy="1510689"/>
                          </a:xfrm>
                          <a:prstGeom prst="rect">
                            <a:avLst/>
                          </a:prstGeom>
                          <a:noFill/>
                          <a:ln>
                            <a:noFill/>
                          </a:ln>
                        </pic:spPr>
                      </pic:pic>
                    </a:graphicData>
                  </a:graphic>
                </wp:inline>
              </w:drawing>
            </w:r>
          </w:p>
        </w:tc>
        <w:tc>
          <w:tcPr>
            <w:tcW w:w="6480" w:type="dxa"/>
          </w:tcPr>
          <w:p w:rsidR="00913B13" w:rsidRPr="00AC53AE" w:rsidP="00CB1C05" w14:paraId="396D08CC" w14:textId="77777777">
            <w:pPr>
              <w:shd w:val="clear" w:color="auto" w:fill="FFFFFF"/>
              <w:spacing w:after="0"/>
              <w:rPr>
                <w:rFonts w:ascii="Calibri" w:hAnsi="Calibri" w:cs="Calibri"/>
                <w:color w:val="303030"/>
                <w:szCs w:val="22"/>
              </w:rPr>
            </w:pPr>
            <w:r w:rsidRPr="00AC53AE">
              <w:rPr>
                <w:b/>
                <w:bCs/>
                <w:color w:val="000000"/>
                <w:szCs w:val="22"/>
              </w:rPr>
              <w:t xml:space="preserve">Section </w:t>
            </w:r>
            <w:r w:rsidR="00CC211E">
              <w:rPr>
                <w:b/>
                <w:bCs/>
                <w:color w:val="000000"/>
                <w:szCs w:val="22"/>
              </w:rPr>
              <w:fldChar w:fldCharType="begin" w:fldLock="1"/>
            </w:r>
            <w:r w:rsidR="00CC211E">
              <w:rPr>
                <w:b/>
                <w:bCs/>
                <w:color w:val="000000"/>
                <w:szCs w:val="22"/>
              </w:rPr>
              <w:instrText xml:space="preserve"> REF _Ref164846860 \r \h </w:instrText>
            </w:r>
            <w:r w:rsidR="00CC211E">
              <w:rPr>
                <w:b/>
                <w:bCs/>
                <w:color w:val="000000"/>
                <w:szCs w:val="22"/>
              </w:rPr>
              <w:fldChar w:fldCharType="separate"/>
            </w:r>
            <w:r w:rsidR="0092222B">
              <w:rPr>
                <w:b/>
                <w:bCs/>
                <w:color w:val="000000"/>
                <w:szCs w:val="22"/>
              </w:rPr>
              <w:t>8.4</w:t>
            </w:r>
            <w:r w:rsidR="00CC211E">
              <w:rPr>
                <w:b/>
                <w:bCs/>
                <w:color w:val="000000"/>
                <w:szCs w:val="22"/>
              </w:rPr>
              <w:fldChar w:fldCharType="end"/>
            </w:r>
          </w:p>
          <w:p w:rsidR="00913B13" w:rsidRPr="00AC53AE" w:rsidP="00CB1C05" w14:paraId="26F756F3" w14:textId="77777777">
            <w:pPr>
              <w:shd w:val="clear" w:color="auto" w:fill="FFFFFF"/>
              <w:spacing w:after="0"/>
              <w:rPr>
                <w:rFonts w:ascii="Calibri" w:hAnsi="Calibri" w:cs="Calibri"/>
                <w:color w:val="303030"/>
                <w:szCs w:val="22"/>
              </w:rPr>
            </w:pPr>
            <w:r w:rsidRPr="00AC53AE">
              <w:rPr>
                <w:color w:val="000000"/>
                <w:szCs w:val="22"/>
              </w:rPr>
              <w:t xml:space="preserve">For example, excess risk is </w:t>
            </w:r>
            <w:r w:rsidR="00060831">
              <w:t>1.2</w:t>
            </w:r>
            <w:r w:rsidR="008F3B98">
              <w:t>46</w:t>
            </w:r>
            <w:r w:rsidR="00060831">
              <w:t>E-03</w:t>
            </w:r>
            <w:r w:rsidRPr="00AC53AE">
              <w:rPr>
                <w:color w:val="000000"/>
                <w:szCs w:val="22"/>
              </w:rPr>
              <w:t xml:space="preserve"> for liver cancer</w:t>
            </w:r>
            <w:r w:rsidR="00AE78F1">
              <w:rPr>
                <w:color w:val="000000"/>
                <w:szCs w:val="22"/>
              </w:rPr>
              <w:t>,</w:t>
            </w:r>
            <w:r w:rsidRPr="00AC53AE">
              <w:rPr>
                <w:color w:val="000000"/>
                <w:szCs w:val="22"/>
              </w:rPr>
              <w:t xml:space="preserve"> </w:t>
            </w:r>
            <w:r w:rsidR="00CC1D24">
              <w:t>8.02</w:t>
            </w:r>
            <w:r w:rsidR="00EB07CE">
              <w:t>3</w:t>
            </w:r>
            <w:r w:rsidR="00CC1D24">
              <w:t xml:space="preserve">E-04 </w:t>
            </w:r>
            <w:r w:rsidRPr="00AC53AE">
              <w:rPr>
                <w:color w:val="000000"/>
                <w:szCs w:val="22"/>
              </w:rPr>
              <w:t xml:space="preserve">for </w:t>
            </w:r>
            <w:r w:rsidR="00CC1D24">
              <w:rPr>
                <w:color w:val="000000"/>
                <w:szCs w:val="22"/>
              </w:rPr>
              <w:t>kidney</w:t>
            </w:r>
            <w:r w:rsidRPr="00AC53AE">
              <w:rPr>
                <w:color w:val="000000"/>
                <w:szCs w:val="22"/>
              </w:rPr>
              <w:t xml:space="preserve"> cancer,</w:t>
            </w:r>
            <w:r w:rsidR="00F17E79">
              <w:rPr>
                <w:color w:val="000000"/>
                <w:szCs w:val="22"/>
              </w:rPr>
              <w:t xml:space="preserve"> </w:t>
            </w:r>
            <w:r w:rsidR="00F17E79">
              <w:t>4.96</w:t>
            </w:r>
            <w:r w:rsidR="00EB07CE">
              <w:t>3</w:t>
            </w:r>
            <w:r w:rsidR="00F17E79">
              <w:t>E-04 for brain gliomas, and 6.71</w:t>
            </w:r>
            <w:r w:rsidR="00EB07CE">
              <w:t>3</w:t>
            </w:r>
            <w:r w:rsidR="00F17E79">
              <w:t>E-03 for testis cancer</w:t>
            </w:r>
            <w:r w:rsidRPr="00AC53AE">
              <w:rPr>
                <w:color w:val="000000"/>
                <w:szCs w:val="22"/>
              </w:rPr>
              <w:t xml:space="preserve"> as shown in</w:t>
            </w:r>
            <w:r w:rsidR="00F67FC2">
              <w:rPr>
                <w:color w:val="000000"/>
                <w:szCs w:val="22"/>
              </w:rPr>
              <w:t xml:space="preserve"> </w:t>
            </w:r>
            <w:r w:rsidR="00A01AE4">
              <w:rPr>
                <w:color w:val="000000"/>
                <w:szCs w:val="22"/>
              </w:rPr>
              <w:fldChar w:fldCharType="begin" w:fldLock="1"/>
            </w:r>
            <w:r w:rsidR="00A01AE4">
              <w:rPr>
                <w:color w:val="000000"/>
                <w:szCs w:val="22"/>
              </w:rPr>
              <w:instrText xml:space="preserve"> REF _Ref85559195 \h </w:instrText>
            </w:r>
            <w:r w:rsidR="00A01AE4">
              <w:rPr>
                <w:color w:val="000000"/>
                <w:szCs w:val="22"/>
              </w:rPr>
              <w:fldChar w:fldCharType="separate"/>
            </w:r>
            <w:r w:rsidR="0092222B">
              <w:t xml:space="preserve">Table </w:t>
            </w:r>
            <w:r w:rsidR="0092222B">
              <w:rPr>
                <w:noProof/>
              </w:rPr>
              <w:t>8</w:t>
            </w:r>
            <w:r w:rsidR="0092222B">
              <w:noBreakHyphen/>
            </w:r>
            <w:r w:rsidR="0092222B">
              <w:rPr>
                <w:noProof/>
              </w:rPr>
              <w:t>12</w:t>
            </w:r>
            <w:r w:rsidR="00A01AE4">
              <w:rPr>
                <w:color w:val="000000"/>
                <w:szCs w:val="22"/>
              </w:rPr>
              <w:fldChar w:fldCharType="end"/>
            </w:r>
            <w:r w:rsidRPr="00AC53AE">
              <w:rPr>
                <w:color w:val="000000"/>
                <w:szCs w:val="22"/>
              </w:rPr>
              <w:t>.</w:t>
            </w:r>
          </w:p>
          <w:p w:rsidR="00913B13" w:rsidRPr="007A3107" w:rsidP="00CB1C05" w14:paraId="79CF5DC6" w14:textId="77777777">
            <w:pPr>
              <w:pStyle w:val="BodyText"/>
              <w:rPr>
                <w:szCs w:val="22"/>
              </w:rPr>
            </w:pPr>
          </w:p>
        </w:tc>
      </w:tr>
      <w:tr w14:paraId="4A31913A" w14:textId="77777777">
        <w:tblPrEx>
          <w:tblW w:w="9540" w:type="dxa"/>
          <w:tblLook w:val="04A0"/>
        </w:tblPrEx>
        <w:tc>
          <w:tcPr>
            <w:tcW w:w="3060" w:type="dxa"/>
          </w:tcPr>
          <w:p w:rsidR="00913B13" w:rsidRPr="00AC53AE" w:rsidP="00CB1C05" w14:paraId="6BCD3F88" w14:textId="77777777">
            <w:pPr>
              <w:spacing w:after="0"/>
              <w:rPr>
                <w:sz w:val="24"/>
                <w:szCs w:val="24"/>
              </w:rPr>
            </w:pPr>
            <w:r w:rsidRPr="00C753E4">
              <w:rPr>
                <w:noProof/>
                <w:sz w:val="24"/>
                <w:szCs w:val="24"/>
              </w:rPr>
              <w:drawing>
                <wp:inline distT="0" distB="0" distL="0" distR="0">
                  <wp:extent cx="1723837" cy="1609344"/>
                  <wp:effectExtent l="0" t="0" r="0" b="0"/>
                  <wp:docPr id="1704669134" name="Picture 1704669134" descr="An orange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669134" name="Picture 4" descr="An orange hexagon with white text&#10;&#10;Description automatically generated"/>
                          <pic:cNvPicPr>
                            <a:picLocks noChangeAspect="1" noChangeArrowheads="1"/>
                          </pic:cNvPicPr>
                        </pic:nvPicPr>
                        <pic:blipFill>
                          <a:blip xmlns:r="http://schemas.openxmlformats.org/officeDocument/2006/relationships" r:embed="rId237">
                            <a:extLst>
                              <a:ext xmlns:a="http://schemas.openxmlformats.org/drawingml/2006/main" uri="{28A0092B-C50C-407E-A947-70E740481C1C}">
                                <a14:useLocalDpi xmlns:a14="http://schemas.microsoft.com/office/drawing/2010/main" val="0"/>
                              </a:ext>
                            </a:extLst>
                          </a:blip>
                          <a:stretch>
                            <a:fillRect/>
                          </a:stretch>
                        </pic:blipFill>
                        <pic:spPr bwMode="auto">
                          <a:xfrm>
                            <a:off x="0" y="0"/>
                            <a:ext cx="1734391" cy="1619197"/>
                          </a:xfrm>
                          <a:prstGeom prst="rect">
                            <a:avLst/>
                          </a:prstGeom>
                          <a:noFill/>
                          <a:ln>
                            <a:noFill/>
                          </a:ln>
                        </pic:spPr>
                      </pic:pic>
                    </a:graphicData>
                  </a:graphic>
                </wp:inline>
              </w:drawing>
            </w:r>
          </w:p>
        </w:tc>
        <w:tc>
          <w:tcPr>
            <w:tcW w:w="6480" w:type="dxa"/>
          </w:tcPr>
          <w:p w:rsidR="00913B13" w:rsidRPr="00AC53AE" w:rsidP="00CB1C05" w14:paraId="3C0B23B7" w14:textId="77777777">
            <w:pPr>
              <w:spacing w:after="0"/>
              <w:rPr>
                <w:rFonts w:ascii="Calibri" w:hAnsi="Calibri" w:cs="Calibri"/>
                <w:color w:val="303030"/>
                <w:szCs w:val="22"/>
              </w:rPr>
            </w:pPr>
            <w:r w:rsidRPr="00AC53AE">
              <w:rPr>
                <w:b/>
                <w:bCs/>
                <w:color w:val="000000"/>
                <w:szCs w:val="22"/>
              </w:rPr>
              <w:t xml:space="preserve">Section </w:t>
            </w:r>
            <w:r w:rsidR="007A55A7">
              <w:rPr>
                <w:b/>
                <w:bCs/>
                <w:color w:val="000000"/>
                <w:szCs w:val="22"/>
              </w:rPr>
              <w:fldChar w:fldCharType="begin" w:fldLock="1"/>
            </w:r>
            <w:r w:rsidR="007A55A7">
              <w:rPr>
                <w:b/>
                <w:bCs/>
                <w:color w:val="000000"/>
                <w:szCs w:val="22"/>
              </w:rPr>
              <w:instrText xml:space="preserve"> REF _Ref164847644 \r \h </w:instrText>
            </w:r>
            <w:r w:rsidR="007A55A7">
              <w:rPr>
                <w:b/>
                <w:bCs/>
                <w:color w:val="000000"/>
                <w:szCs w:val="22"/>
              </w:rPr>
              <w:fldChar w:fldCharType="separate"/>
            </w:r>
            <w:r w:rsidR="0092222B">
              <w:rPr>
                <w:b/>
                <w:bCs/>
                <w:color w:val="000000"/>
                <w:szCs w:val="22"/>
              </w:rPr>
              <w:t>8.5</w:t>
            </w:r>
            <w:r w:rsidR="007A55A7">
              <w:rPr>
                <w:b/>
                <w:bCs/>
                <w:color w:val="000000"/>
                <w:szCs w:val="22"/>
              </w:rPr>
              <w:fldChar w:fldCharType="end"/>
            </w:r>
          </w:p>
          <w:p w:rsidR="00913B13" w:rsidP="00CB1C05" w14:paraId="1265FF1F" w14:textId="77777777">
            <w:pPr>
              <w:spacing w:after="0"/>
              <w:rPr>
                <w:color w:val="000000"/>
                <w:szCs w:val="22"/>
              </w:rPr>
            </w:pPr>
            <w:r w:rsidRPr="00AC53AE">
              <w:rPr>
                <w:color w:val="000000"/>
                <w:szCs w:val="22"/>
              </w:rPr>
              <w:t xml:space="preserve">For example, the estimate for reduced liver cancer risk of </w:t>
            </w:r>
            <w:r w:rsidR="00677FEF">
              <w:rPr>
                <w:color w:val="000000"/>
                <w:szCs w:val="22"/>
              </w:rPr>
              <w:t>3.</w:t>
            </w:r>
            <w:r w:rsidR="00531CF2">
              <w:rPr>
                <w:color w:val="000000"/>
                <w:szCs w:val="22"/>
              </w:rPr>
              <w:t>12</w:t>
            </w:r>
            <w:r w:rsidRPr="00AC53AE">
              <w:rPr>
                <w:color w:val="000000"/>
                <w:szCs w:val="22"/>
              </w:rPr>
              <w:t xml:space="preserve"> shown in </w:t>
            </w:r>
            <w:r w:rsidR="005E6540">
              <w:rPr>
                <w:color w:val="000000"/>
                <w:szCs w:val="22"/>
              </w:rPr>
              <w:fldChar w:fldCharType="begin" w:fldLock="1"/>
            </w:r>
            <w:r w:rsidR="005E6540">
              <w:rPr>
                <w:color w:val="000000"/>
                <w:szCs w:val="22"/>
              </w:rPr>
              <w:instrText xml:space="preserve"> REF _Ref103955129 \h </w:instrText>
            </w:r>
            <w:r w:rsidR="005E6540">
              <w:rPr>
                <w:color w:val="000000"/>
                <w:szCs w:val="22"/>
              </w:rPr>
              <w:fldChar w:fldCharType="separate"/>
            </w:r>
            <w:r w:rsidRPr="00EE6559" w:rsidR="0092222B">
              <w:t xml:space="preserve">Table </w:t>
            </w:r>
            <w:r w:rsidR="0092222B">
              <w:rPr>
                <w:noProof/>
              </w:rPr>
              <w:t>8</w:t>
            </w:r>
            <w:r w:rsidR="0092222B">
              <w:noBreakHyphen/>
            </w:r>
            <w:r w:rsidR="0092222B">
              <w:rPr>
                <w:noProof/>
              </w:rPr>
              <w:t>14</w:t>
            </w:r>
            <w:r w:rsidR="005E6540">
              <w:rPr>
                <w:color w:val="000000"/>
                <w:szCs w:val="22"/>
              </w:rPr>
              <w:fldChar w:fldCharType="end"/>
            </w:r>
            <w:r w:rsidR="005E6540">
              <w:rPr>
                <w:color w:val="000000"/>
                <w:szCs w:val="22"/>
              </w:rPr>
              <w:t xml:space="preserve"> </w:t>
            </w:r>
            <w:r w:rsidRPr="00AC53AE">
              <w:rPr>
                <w:color w:val="000000"/>
                <w:szCs w:val="22"/>
              </w:rPr>
              <w:t>is calculated as the product of:</w:t>
            </w:r>
          </w:p>
          <w:p w:rsidR="00913B13" w:rsidRPr="00AC53AE" w:rsidP="00CB1C05" w14:paraId="6DF9015B" w14:textId="77777777">
            <w:pPr>
              <w:spacing w:after="0"/>
              <w:rPr>
                <w:rFonts w:ascii="Calibri" w:hAnsi="Calibri" w:cs="Calibri"/>
                <w:color w:val="303030"/>
                <w:szCs w:val="22"/>
              </w:rPr>
            </w:pPr>
          </w:p>
          <w:p w:rsidR="00913B13" w:rsidRPr="00400FD1" w:rsidP="00CB1C05" w14:paraId="04B5E9A3" w14:textId="77777777">
            <w:pPr>
              <w:pStyle w:val="ListParagraph"/>
              <w:numPr>
                <w:ilvl w:val="0"/>
                <w:numId w:val="74"/>
              </w:numPr>
              <w:spacing w:line="276" w:lineRule="auto"/>
              <w:ind w:left="432" w:hanging="270"/>
              <w:rPr>
                <w:color w:val="303030"/>
              </w:rPr>
            </w:pPr>
            <w:r>
              <w:t>1.2</w:t>
            </w:r>
            <w:r w:rsidR="00EB07CE">
              <w:t>46</w:t>
            </w:r>
            <w:r>
              <w:t>E-03</w:t>
            </w:r>
            <w:r w:rsidRPr="00AC53AE">
              <w:rPr>
                <w:color w:val="000000"/>
                <w:szCs w:val="22"/>
              </w:rPr>
              <w:t xml:space="preserve"> </w:t>
            </w:r>
            <w:r w:rsidRPr="00400FD1">
              <w:rPr>
                <w:color w:val="000000"/>
              </w:rPr>
              <w:t>(Excess liver cancer estimate shown in</w:t>
            </w:r>
            <w:r w:rsidR="00A6725F">
              <w:rPr>
                <w:color w:val="000000"/>
              </w:rPr>
              <w:t xml:space="preserve"> </w:t>
            </w:r>
            <w:r w:rsidR="008879D3">
              <w:rPr>
                <w:color w:val="000000"/>
              </w:rPr>
              <w:fldChar w:fldCharType="begin" w:fldLock="1"/>
            </w:r>
            <w:r w:rsidR="008879D3">
              <w:rPr>
                <w:color w:val="000000"/>
              </w:rPr>
              <w:instrText xml:space="preserve"> REF _Ref85559195 \h </w:instrText>
            </w:r>
            <w:r w:rsidR="008879D3">
              <w:rPr>
                <w:color w:val="000000"/>
              </w:rPr>
              <w:fldChar w:fldCharType="separate"/>
            </w:r>
            <w:r w:rsidR="0092222B">
              <w:t xml:space="preserve">Table </w:t>
            </w:r>
            <w:r w:rsidR="0092222B">
              <w:rPr>
                <w:noProof/>
              </w:rPr>
              <w:t>8</w:t>
            </w:r>
            <w:r w:rsidR="0092222B">
              <w:noBreakHyphen/>
            </w:r>
            <w:r w:rsidR="0092222B">
              <w:rPr>
                <w:noProof/>
              </w:rPr>
              <w:t>12</w:t>
            </w:r>
            <w:r w:rsidR="008879D3">
              <w:rPr>
                <w:color w:val="000000"/>
              </w:rPr>
              <w:fldChar w:fldCharType="end"/>
            </w:r>
            <w:r w:rsidRPr="00400FD1">
              <w:rPr>
                <w:color w:val="000000"/>
              </w:rPr>
              <w:t>)</w:t>
            </w:r>
          </w:p>
          <w:p w:rsidR="00913B13" w:rsidRPr="00400FD1" w:rsidP="00CB1C05" w14:paraId="51D0C324" w14:textId="77777777">
            <w:pPr>
              <w:pStyle w:val="ListParagraph"/>
              <w:numPr>
                <w:ilvl w:val="0"/>
                <w:numId w:val="74"/>
              </w:numPr>
              <w:spacing w:line="276" w:lineRule="auto"/>
              <w:ind w:left="432" w:hanging="270"/>
              <w:rPr>
                <w:color w:val="303030"/>
              </w:rPr>
            </w:pPr>
            <w:r>
              <w:rPr>
                <w:szCs w:val="18"/>
              </w:rPr>
              <w:t>0.00243</w:t>
            </w:r>
            <w:r w:rsidRPr="00F44F45">
              <w:t xml:space="preserve"> </w:t>
            </w:r>
            <w:r w:rsidRPr="00400FD1">
              <w:rPr>
                <w:color w:val="000000"/>
              </w:rPr>
              <w:t xml:space="preserve">(the change in exposure, in </w:t>
            </w:r>
            <w:r w:rsidRPr="00F44F45">
              <w:t>µg/m</w:t>
            </w:r>
            <w:r w:rsidRPr="00F44F45">
              <w:rPr>
                <w:vertAlign w:val="superscript"/>
              </w:rPr>
              <w:t>3</w:t>
            </w:r>
            <w:r w:rsidRPr="00400FD1">
              <w:rPr>
                <w:color w:val="000000"/>
              </w:rPr>
              <w:t xml:space="preserve">, from </w:t>
            </w:r>
            <w:r>
              <w:rPr>
                <w:color w:val="000000"/>
              </w:rPr>
              <w:fldChar w:fldCharType="begin" w:fldLock="1"/>
            </w:r>
            <w:r>
              <w:rPr>
                <w:color w:val="000000"/>
              </w:rPr>
              <w:instrText xml:space="preserve"> REF _Ref103952767 \h </w:instrText>
            </w:r>
            <w:r>
              <w:rPr>
                <w:color w:val="000000"/>
              </w:rPr>
              <w:fldChar w:fldCharType="separate"/>
            </w:r>
            <w:r w:rsidRPr="00960CD1" w:rsidR="0092222B">
              <w:t xml:space="preserve">Table </w:t>
            </w:r>
            <w:r w:rsidR="0092222B">
              <w:rPr>
                <w:noProof/>
              </w:rPr>
              <w:t>8</w:t>
            </w:r>
            <w:r w:rsidR="0092222B">
              <w:noBreakHyphen/>
            </w:r>
            <w:r w:rsidR="0092222B">
              <w:rPr>
                <w:noProof/>
              </w:rPr>
              <w:t>11</w:t>
            </w:r>
            <w:r>
              <w:rPr>
                <w:color w:val="000000"/>
              </w:rPr>
              <w:fldChar w:fldCharType="end"/>
            </w:r>
          </w:p>
          <w:p w:rsidR="00913B13" w:rsidRPr="00400FD1" w:rsidP="00CB1C05" w14:paraId="50DB2D5E" w14:textId="77777777">
            <w:pPr>
              <w:pStyle w:val="ListParagraph"/>
              <w:numPr>
                <w:ilvl w:val="0"/>
                <w:numId w:val="74"/>
              </w:numPr>
              <w:spacing w:line="276" w:lineRule="auto"/>
              <w:ind w:left="432" w:hanging="270"/>
              <w:rPr>
                <w:color w:val="303030"/>
              </w:rPr>
            </w:pPr>
            <w:r w:rsidRPr="00400FD1">
              <w:rPr>
                <w:color w:val="000000"/>
              </w:rPr>
              <w:t>1,000,000 (to convert from risk to microrisk)</w:t>
            </w:r>
          </w:p>
          <w:p w:rsidR="00913B13" w:rsidRPr="00AC53AE" w:rsidP="00CB1C05" w14:paraId="03686191" w14:textId="77777777">
            <w:pPr>
              <w:spacing w:after="0"/>
              <w:rPr>
                <w:rFonts w:ascii="Calibri" w:hAnsi="Calibri" w:cs="Calibri"/>
                <w:color w:val="303030"/>
                <w:szCs w:val="22"/>
              </w:rPr>
            </w:pPr>
          </w:p>
          <w:p w:rsidR="00913B13" w:rsidP="00CB1C05" w14:paraId="5673B929" w14:textId="77777777">
            <w:pPr>
              <w:spacing w:after="0"/>
              <w:rPr>
                <w:color w:val="000000"/>
                <w:szCs w:val="22"/>
              </w:rPr>
            </w:pPr>
            <w:r w:rsidRPr="00AC53AE">
              <w:rPr>
                <w:color w:val="000000"/>
                <w:szCs w:val="22"/>
              </w:rPr>
              <w:t xml:space="preserve">For example, the estimate for reduced </w:t>
            </w:r>
            <w:r w:rsidR="00BC2D13">
              <w:rPr>
                <w:color w:val="000000"/>
                <w:szCs w:val="22"/>
              </w:rPr>
              <w:t>kidney</w:t>
            </w:r>
            <w:r w:rsidRPr="00AC53AE">
              <w:rPr>
                <w:color w:val="000000"/>
                <w:szCs w:val="22"/>
              </w:rPr>
              <w:t xml:space="preserve"> cancer risk of </w:t>
            </w:r>
            <w:r w:rsidR="00A6725F">
              <w:rPr>
                <w:color w:val="000000"/>
                <w:szCs w:val="22"/>
              </w:rPr>
              <w:t>1.95</w:t>
            </w:r>
            <w:r w:rsidRPr="00AC53AE">
              <w:rPr>
                <w:color w:val="000000"/>
                <w:szCs w:val="22"/>
              </w:rPr>
              <w:t xml:space="preserve"> shown in </w:t>
            </w:r>
            <w:r w:rsidR="00933D43">
              <w:rPr>
                <w:color w:val="000000"/>
                <w:szCs w:val="22"/>
              </w:rPr>
              <w:fldChar w:fldCharType="begin" w:fldLock="1"/>
            </w:r>
            <w:r w:rsidR="00933D43">
              <w:rPr>
                <w:color w:val="000000"/>
                <w:szCs w:val="22"/>
              </w:rPr>
              <w:instrText xml:space="preserve"> REF _Ref103955129 \h </w:instrText>
            </w:r>
            <w:r w:rsidR="00933D43">
              <w:rPr>
                <w:color w:val="000000"/>
                <w:szCs w:val="22"/>
              </w:rPr>
              <w:fldChar w:fldCharType="separate"/>
            </w:r>
            <w:r w:rsidRPr="00EE6559" w:rsidR="0092222B">
              <w:t xml:space="preserve">Table </w:t>
            </w:r>
            <w:r w:rsidR="0092222B">
              <w:rPr>
                <w:noProof/>
              </w:rPr>
              <w:t>8</w:t>
            </w:r>
            <w:r w:rsidR="0092222B">
              <w:noBreakHyphen/>
            </w:r>
            <w:r w:rsidR="0092222B">
              <w:rPr>
                <w:noProof/>
              </w:rPr>
              <w:t>14</w:t>
            </w:r>
            <w:r w:rsidR="00933D43">
              <w:rPr>
                <w:color w:val="000000"/>
                <w:szCs w:val="22"/>
              </w:rPr>
              <w:fldChar w:fldCharType="end"/>
            </w:r>
            <w:r w:rsidR="00933D43">
              <w:rPr>
                <w:color w:val="000000"/>
                <w:szCs w:val="22"/>
              </w:rPr>
              <w:t xml:space="preserve"> </w:t>
            </w:r>
            <w:r w:rsidRPr="00AC53AE">
              <w:rPr>
                <w:color w:val="000000"/>
                <w:szCs w:val="22"/>
              </w:rPr>
              <w:t>is calculated as the product of:</w:t>
            </w:r>
          </w:p>
          <w:p w:rsidR="00913B13" w:rsidRPr="00AC53AE" w:rsidP="00CB1C05" w14:paraId="309350A8" w14:textId="77777777">
            <w:pPr>
              <w:spacing w:after="0"/>
              <w:rPr>
                <w:rFonts w:ascii="Calibri" w:hAnsi="Calibri" w:cs="Calibri"/>
                <w:color w:val="303030"/>
                <w:szCs w:val="22"/>
              </w:rPr>
            </w:pPr>
          </w:p>
          <w:p w:rsidR="00913B13" w:rsidRPr="00400FD1" w:rsidP="00CB1C05" w14:paraId="1E8A130D" w14:textId="77777777">
            <w:pPr>
              <w:pStyle w:val="ListParagraph"/>
              <w:numPr>
                <w:ilvl w:val="0"/>
                <w:numId w:val="74"/>
              </w:numPr>
              <w:spacing w:line="276" w:lineRule="auto"/>
              <w:ind w:left="432" w:hanging="270"/>
              <w:rPr>
                <w:color w:val="000000"/>
              </w:rPr>
            </w:pPr>
            <w:r>
              <w:t>8.0</w:t>
            </w:r>
            <w:r w:rsidR="00431401">
              <w:t>3</w:t>
            </w:r>
            <w:r>
              <w:t xml:space="preserve">2E-04 </w:t>
            </w:r>
            <w:r w:rsidRPr="00400FD1">
              <w:rPr>
                <w:color w:val="000000"/>
              </w:rPr>
              <w:t>(Excess lung cancer estimate shown in</w:t>
            </w:r>
            <w:r>
              <w:rPr>
                <w:color w:val="000000"/>
              </w:rPr>
              <w:t xml:space="preserve"> </w:t>
            </w:r>
            <w:r>
              <w:rPr>
                <w:color w:val="000000"/>
              </w:rPr>
              <w:fldChar w:fldCharType="begin" w:fldLock="1"/>
            </w:r>
            <w:r>
              <w:rPr>
                <w:color w:val="000000"/>
              </w:rPr>
              <w:instrText xml:space="preserve"> REF _Ref85559195 \h </w:instrText>
            </w:r>
            <w:r>
              <w:rPr>
                <w:color w:val="000000"/>
              </w:rPr>
              <w:fldChar w:fldCharType="separate"/>
            </w:r>
            <w:r w:rsidR="0092222B">
              <w:t xml:space="preserve">Table </w:t>
            </w:r>
            <w:r w:rsidR="0092222B">
              <w:rPr>
                <w:noProof/>
              </w:rPr>
              <w:t>8</w:t>
            </w:r>
            <w:r w:rsidR="0092222B">
              <w:noBreakHyphen/>
            </w:r>
            <w:r w:rsidR="0092222B">
              <w:rPr>
                <w:noProof/>
              </w:rPr>
              <w:t>12</w:t>
            </w:r>
            <w:r>
              <w:rPr>
                <w:color w:val="000000"/>
              </w:rPr>
              <w:fldChar w:fldCharType="end"/>
            </w:r>
            <w:r w:rsidRPr="00400FD1">
              <w:rPr>
                <w:color w:val="000000"/>
              </w:rPr>
              <w:t>)</w:t>
            </w:r>
          </w:p>
          <w:p w:rsidR="00913B13" w:rsidRPr="00CD48B1" w:rsidP="00CB1C05" w14:paraId="3209A148" w14:textId="77777777">
            <w:pPr>
              <w:pStyle w:val="ListParagraph"/>
              <w:numPr>
                <w:ilvl w:val="0"/>
                <w:numId w:val="74"/>
              </w:numPr>
              <w:spacing w:line="276" w:lineRule="auto"/>
              <w:ind w:left="432" w:hanging="270"/>
              <w:rPr>
                <w:color w:val="303030"/>
              </w:rPr>
            </w:pPr>
            <w:r>
              <w:rPr>
                <w:szCs w:val="18"/>
              </w:rPr>
              <w:t>0.00243</w:t>
            </w:r>
            <w:r w:rsidRPr="00F44F45">
              <w:t xml:space="preserve"> </w:t>
            </w:r>
            <w:r w:rsidRPr="00400FD1">
              <w:rPr>
                <w:color w:val="000000"/>
              </w:rPr>
              <w:t xml:space="preserve">(the change in exposure, in </w:t>
            </w:r>
            <w:r w:rsidRPr="00F44F45">
              <w:t>µg/m</w:t>
            </w:r>
            <w:r w:rsidRPr="00F44F45">
              <w:rPr>
                <w:vertAlign w:val="superscript"/>
              </w:rPr>
              <w:t>3</w:t>
            </w:r>
            <w:r w:rsidRPr="00400FD1">
              <w:rPr>
                <w:color w:val="000000"/>
              </w:rPr>
              <w:t xml:space="preserve">, from </w:t>
            </w:r>
            <w:r>
              <w:rPr>
                <w:color w:val="000000"/>
              </w:rPr>
              <w:fldChar w:fldCharType="begin" w:fldLock="1"/>
            </w:r>
            <w:r>
              <w:rPr>
                <w:color w:val="000000"/>
              </w:rPr>
              <w:instrText xml:space="preserve"> REF _Ref103952767 \h </w:instrText>
            </w:r>
            <w:r>
              <w:rPr>
                <w:color w:val="000000"/>
              </w:rPr>
              <w:fldChar w:fldCharType="separate"/>
            </w:r>
            <w:r w:rsidRPr="00960CD1" w:rsidR="0092222B">
              <w:t xml:space="preserve">Table </w:t>
            </w:r>
            <w:r w:rsidR="0092222B">
              <w:rPr>
                <w:noProof/>
              </w:rPr>
              <w:t>8</w:t>
            </w:r>
            <w:r w:rsidR="0092222B">
              <w:noBreakHyphen/>
            </w:r>
            <w:r w:rsidR="0092222B">
              <w:rPr>
                <w:noProof/>
              </w:rPr>
              <w:t>11</w:t>
            </w:r>
            <w:r>
              <w:rPr>
                <w:color w:val="000000"/>
              </w:rPr>
              <w:fldChar w:fldCharType="end"/>
            </w:r>
            <w:r w:rsidRPr="00CD48B1">
              <w:rPr>
                <w:color w:val="000000"/>
              </w:rPr>
              <w:t>)</w:t>
            </w:r>
          </w:p>
          <w:p w:rsidR="00913B13" w:rsidRPr="00CD48B1" w:rsidP="00CB1C05" w14:paraId="367D0C8A" w14:textId="77777777">
            <w:pPr>
              <w:pStyle w:val="ListParagraph"/>
              <w:numPr>
                <w:ilvl w:val="0"/>
                <w:numId w:val="74"/>
              </w:numPr>
              <w:spacing w:line="276" w:lineRule="auto"/>
              <w:ind w:left="432" w:hanging="270"/>
              <w:rPr>
                <w:rFonts w:ascii="Calibri" w:hAnsi="Calibri" w:cs="Calibri"/>
                <w:color w:val="303030"/>
              </w:rPr>
            </w:pPr>
            <w:r w:rsidRPr="00400FD1">
              <w:rPr>
                <w:color w:val="000000"/>
              </w:rPr>
              <w:t>1,000,000 (to convert from risk to microrisk)</w:t>
            </w:r>
          </w:p>
          <w:p w:rsidR="00472DA5" w:rsidP="00CB1C05" w14:paraId="7656EB9D" w14:textId="77777777">
            <w:pPr>
              <w:spacing w:line="276" w:lineRule="auto"/>
              <w:rPr>
                <w:rFonts w:asciiTheme="majorBidi" w:hAnsiTheme="majorBidi" w:cstheme="majorBidi"/>
                <w:color w:val="303030"/>
              </w:rPr>
            </w:pPr>
          </w:p>
          <w:p w:rsidR="00472DA5" w:rsidRPr="00CD48B1" w:rsidP="00CB1C05" w14:paraId="7F99CBEF" w14:textId="77777777">
            <w:pPr>
              <w:spacing w:line="276" w:lineRule="auto"/>
              <w:rPr>
                <w:rFonts w:asciiTheme="majorBidi" w:hAnsiTheme="majorBidi" w:cstheme="majorBidi"/>
                <w:color w:val="303030"/>
              </w:rPr>
            </w:pPr>
            <w:r w:rsidRPr="00CD48B1">
              <w:rPr>
                <w:rFonts w:asciiTheme="majorBidi" w:hAnsiTheme="majorBidi" w:cstheme="majorBidi"/>
                <w:color w:val="303030"/>
              </w:rPr>
              <w:t>The estimates for reduced brain gliomas an</w:t>
            </w:r>
            <w:r w:rsidR="00B07032">
              <w:rPr>
                <w:rFonts w:asciiTheme="majorBidi" w:hAnsiTheme="majorBidi" w:cstheme="majorBidi"/>
                <w:color w:val="303030"/>
              </w:rPr>
              <w:t>d</w:t>
            </w:r>
            <w:r w:rsidRPr="00CD48B1">
              <w:rPr>
                <w:rFonts w:asciiTheme="majorBidi" w:hAnsiTheme="majorBidi" w:cstheme="majorBidi"/>
                <w:color w:val="303030"/>
              </w:rPr>
              <w:t xml:space="preserve"> testis cancer risks are calculated using the same method.</w:t>
            </w:r>
          </w:p>
        </w:tc>
      </w:tr>
      <w:tr w14:paraId="2BCA755C" w14:textId="77777777">
        <w:tblPrEx>
          <w:tblW w:w="9540" w:type="dxa"/>
          <w:tblLook w:val="04A0"/>
        </w:tblPrEx>
        <w:tc>
          <w:tcPr>
            <w:tcW w:w="3060" w:type="dxa"/>
          </w:tcPr>
          <w:p w:rsidR="00913B13" w:rsidRPr="00AC53AE" w:rsidP="00CB1C05" w14:paraId="6A9D2C38" w14:textId="77777777">
            <w:pPr>
              <w:spacing w:after="0"/>
              <w:rPr>
                <w:sz w:val="24"/>
                <w:szCs w:val="24"/>
              </w:rPr>
            </w:pPr>
            <w:r w:rsidRPr="00887BBB">
              <w:rPr>
                <w:noProof/>
                <w:sz w:val="24"/>
                <w:szCs w:val="24"/>
              </w:rPr>
              <w:drawing>
                <wp:inline distT="0" distB="0" distL="0" distR="0">
                  <wp:extent cx="1728863" cy="1492250"/>
                  <wp:effectExtent l="0" t="0" r="5080" b="0"/>
                  <wp:docPr id="458891685" name="Picture 458891685" descr="A grey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891685" name="Picture 5" descr="A grey hexagon with white text&#10;&#10;Description automatically generated"/>
                          <pic:cNvPicPr>
                            <a:picLocks noChangeAspect="1" noChangeArrowheads="1"/>
                          </pic:cNvPicPr>
                        </pic:nvPicPr>
                        <pic:blipFill>
                          <a:blip xmlns:r="http://schemas.openxmlformats.org/officeDocument/2006/relationships" r:embed="rId238">
                            <a:extLst>
                              <a:ext xmlns:a="http://schemas.openxmlformats.org/drawingml/2006/main" uri="{28A0092B-C50C-407E-A947-70E740481C1C}">
                                <a14:useLocalDpi xmlns:a14="http://schemas.microsoft.com/office/drawing/2010/main" val="0"/>
                              </a:ext>
                            </a:extLst>
                          </a:blip>
                          <a:stretch>
                            <a:fillRect/>
                          </a:stretch>
                        </pic:blipFill>
                        <pic:spPr bwMode="auto">
                          <a:xfrm>
                            <a:off x="0" y="0"/>
                            <a:ext cx="1741558" cy="1503207"/>
                          </a:xfrm>
                          <a:prstGeom prst="rect">
                            <a:avLst/>
                          </a:prstGeom>
                          <a:noFill/>
                          <a:ln>
                            <a:noFill/>
                          </a:ln>
                        </pic:spPr>
                      </pic:pic>
                    </a:graphicData>
                  </a:graphic>
                </wp:inline>
              </w:drawing>
            </w:r>
          </w:p>
        </w:tc>
        <w:tc>
          <w:tcPr>
            <w:tcW w:w="6480" w:type="dxa"/>
          </w:tcPr>
          <w:p w:rsidR="00913B13" w:rsidRPr="00AC53AE" w:rsidP="00CB1C05" w14:paraId="2AB64B7E" w14:textId="77777777">
            <w:pPr>
              <w:shd w:val="clear" w:color="auto" w:fill="FFFFFF"/>
              <w:spacing w:after="0"/>
              <w:rPr>
                <w:rFonts w:ascii="Calibri" w:hAnsi="Calibri" w:cs="Calibri"/>
                <w:color w:val="303030"/>
                <w:szCs w:val="22"/>
              </w:rPr>
            </w:pPr>
            <w:r w:rsidRPr="00AC53AE">
              <w:rPr>
                <w:b/>
                <w:bCs/>
                <w:color w:val="000000"/>
                <w:szCs w:val="22"/>
              </w:rPr>
              <w:t xml:space="preserve">Section </w:t>
            </w:r>
            <w:r w:rsidR="00E540BD">
              <w:rPr>
                <w:b/>
                <w:bCs/>
                <w:color w:val="000000"/>
                <w:szCs w:val="22"/>
              </w:rPr>
              <w:fldChar w:fldCharType="begin" w:fldLock="1"/>
            </w:r>
            <w:r w:rsidR="00E540BD">
              <w:rPr>
                <w:b/>
                <w:bCs/>
                <w:color w:val="000000"/>
                <w:szCs w:val="22"/>
              </w:rPr>
              <w:instrText xml:space="preserve"> REF _Ref164856746 \r \h </w:instrText>
            </w:r>
            <w:r w:rsidR="00E540BD">
              <w:rPr>
                <w:b/>
                <w:bCs/>
                <w:color w:val="000000"/>
                <w:szCs w:val="22"/>
              </w:rPr>
              <w:fldChar w:fldCharType="separate"/>
            </w:r>
            <w:r w:rsidR="0092222B">
              <w:rPr>
                <w:b/>
                <w:bCs/>
                <w:color w:val="000000"/>
                <w:szCs w:val="22"/>
              </w:rPr>
              <w:t>8.6</w:t>
            </w:r>
            <w:r w:rsidR="00E540BD">
              <w:rPr>
                <w:b/>
                <w:bCs/>
                <w:color w:val="000000"/>
                <w:szCs w:val="22"/>
              </w:rPr>
              <w:fldChar w:fldCharType="end"/>
            </w:r>
          </w:p>
          <w:p w:rsidR="00913B13" w:rsidRPr="00AC53AE" w:rsidP="00CB1C05" w14:paraId="2E7AF0E0" w14:textId="7476E8D7">
            <w:pPr>
              <w:shd w:val="clear" w:color="auto" w:fill="FFFFFF"/>
              <w:spacing w:after="0"/>
              <w:rPr>
                <w:rFonts w:ascii="Calibri" w:hAnsi="Calibri" w:cs="Calibri"/>
                <w:color w:val="303030"/>
                <w:szCs w:val="22"/>
              </w:rPr>
            </w:pPr>
            <w:r>
              <w:rPr>
                <w:color w:val="000000"/>
                <w:szCs w:val="22"/>
              </w:rPr>
              <w:t>For example, for the manufacturing use category, $</w:t>
            </w:r>
            <w:r w:rsidR="004B281B">
              <w:rPr>
                <w:color w:val="000000"/>
                <w:szCs w:val="22"/>
              </w:rPr>
              <w:t>7</w:t>
            </w:r>
            <w:r w:rsidR="00263653">
              <w:rPr>
                <w:color w:val="000000"/>
                <w:szCs w:val="22"/>
              </w:rPr>
              <w:t>.</w:t>
            </w:r>
            <w:r w:rsidR="004B281B">
              <w:rPr>
                <w:color w:val="000000"/>
                <w:szCs w:val="22"/>
              </w:rPr>
              <w:t>51</w:t>
            </w:r>
            <w:r>
              <w:rPr>
                <w:color w:val="000000"/>
                <w:szCs w:val="22"/>
              </w:rPr>
              <w:t xml:space="preserve"> is the </w:t>
            </w:r>
            <w:r w:rsidR="004840AC">
              <w:rPr>
                <w:color w:val="000000"/>
                <w:szCs w:val="22"/>
              </w:rPr>
              <w:t xml:space="preserve">low </w:t>
            </w:r>
            <w:r w:rsidR="004B281B">
              <w:rPr>
                <w:color w:val="000000"/>
                <w:szCs w:val="22"/>
              </w:rPr>
              <w:t>2</w:t>
            </w:r>
            <w:r>
              <w:rPr>
                <w:color w:val="000000"/>
                <w:szCs w:val="22"/>
              </w:rPr>
              <w:t>% value used for the estimate for l</w:t>
            </w:r>
            <w:r w:rsidR="00263653">
              <w:rPr>
                <w:color w:val="000000"/>
                <w:szCs w:val="22"/>
              </w:rPr>
              <w:t>iver</w:t>
            </w:r>
            <w:r>
              <w:rPr>
                <w:color w:val="000000"/>
                <w:szCs w:val="22"/>
              </w:rPr>
              <w:t xml:space="preserve"> cancer risk</w:t>
            </w:r>
            <w:r w:rsidR="0051196C">
              <w:rPr>
                <w:color w:val="000000"/>
                <w:szCs w:val="22"/>
              </w:rPr>
              <w:t>,</w:t>
            </w:r>
            <w:r>
              <w:rPr>
                <w:color w:val="000000"/>
                <w:szCs w:val="22"/>
              </w:rPr>
              <w:t xml:space="preserve"> $</w:t>
            </w:r>
            <w:r w:rsidR="00197B9E">
              <w:rPr>
                <w:color w:val="000000"/>
                <w:szCs w:val="22"/>
              </w:rPr>
              <w:t>3</w:t>
            </w:r>
            <w:r>
              <w:rPr>
                <w:color w:val="000000"/>
                <w:szCs w:val="22"/>
              </w:rPr>
              <w:t>.</w:t>
            </w:r>
            <w:r w:rsidR="00197B9E">
              <w:rPr>
                <w:color w:val="000000"/>
                <w:szCs w:val="22"/>
              </w:rPr>
              <w:t>61</w:t>
            </w:r>
            <w:r>
              <w:rPr>
                <w:color w:val="000000"/>
                <w:szCs w:val="22"/>
              </w:rPr>
              <w:t xml:space="preserve"> is the </w:t>
            </w:r>
            <w:r w:rsidR="004840AC">
              <w:rPr>
                <w:color w:val="000000"/>
                <w:szCs w:val="22"/>
              </w:rPr>
              <w:t xml:space="preserve">low </w:t>
            </w:r>
            <w:r w:rsidR="00197B9E">
              <w:rPr>
                <w:color w:val="000000"/>
                <w:szCs w:val="22"/>
              </w:rPr>
              <w:t>2</w:t>
            </w:r>
            <w:r>
              <w:rPr>
                <w:color w:val="000000"/>
                <w:szCs w:val="22"/>
              </w:rPr>
              <w:t xml:space="preserve">% value used for the estimate for </w:t>
            </w:r>
            <w:r w:rsidR="0051196C">
              <w:rPr>
                <w:color w:val="000000"/>
                <w:szCs w:val="22"/>
              </w:rPr>
              <w:t>kidney</w:t>
            </w:r>
            <w:r>
              <w:rPr>
                <w:color w:val="000000"/>
                <w:szCs w:val="22"/>
              </w:rPr>
              <w:t xml:space="preserve"> cancer risk</w:t>
            </w:r>
            <w:r w:rsidR="0051196C">
              <w:rPr>
                <w:color w:val="000000"/>
                <w:szCs w:val="22"/>
              </w:rPr>
              <w:t xml:space="preserve">, </w:t>
            </w:r>
            <w:r w:rsidR="0049498A">
              <w:rPr>
                <w:color w:val="000000"/>
                <w:szCs w:val="22"/>
              </w:rPr>
              <w:t>$</w:t>
            </w:r>
            <w:r w:rsidR="00197B9E">
              <w:rPr>
                <w:color w:val="000000"/>
                <w:szCs w:val="22"/>
              </w:rPr>
              <w:t>7</w:t>
            </w:r>
            <w:r w:rsidR="0049498A">
              <w:rPr>
                <w:color w:val="000000"/>
                <w:szCs w:val="22"/>
              </w:rPr>
              <w:t>.</w:t>
            </w:r>
            <w:r w:rsidR="00197B9E">
              <w:rPr>
                <w:color w:val="000000"/>
                <w:szCs w:val="22"/>
              </w:rPr>
              <w:t>57</w:t>
            </w:r>
            <w:r w:rsidR="0049498A">
              <w:rPr>
                <w:color w:val="000000"/>
                <w:szCs w:val="22"/>
              </w:rPr>
              <w:t xml:space="preserve"> is the </w:t>
            </w:r>
            <w:r w:rsidR="005964C4">
              <w:rPr>
                <w:color w:val="000000"/>
                <w:szCs w:val="22"/>
              </w:rPr>
              <w:t xml:space="preserve">low </w:t>
            </w:r>
            <w:r w:rsidR="00197B9E">
              <w:rPr>
                <w:color w:val="000000"/>
                <w:szCs w:val="22"/>
              </w:rPr>
              <w:t>2</w:t>
            </w:r>
            <w:r w:rsidR="0049498A">
              <w:rPr>
                <w:color w:val="000000"/>
                <w:szCs w:val="22"/>
              </w:rPr>
              <w:t>% value used for the estimate for brain gliomas</w:t>
            </w:r>
            <w:r w:rsidR="00AC2BC5">
              <w:rPr>
                <w:color w:val="000000"/>
                <w:szCs w:val="22"/>
              </w:rPr>
              <w:t xml:space="preserve"> risk</w:t>
            </w:r>
            <w:r w:rsidR="0049498A">
              <w:rPr>
                <w:color w:val="000000"/>
                <w:szCs w:val="22"/>
              </w:rPr>
              <w:t>, and $</w:t>
            </w:r>
            <w:r w:rsidR="00197B9E">
              <w:rPr>
                <w:color w:val="000000"/>
                <w:szCs w:val="22"/>
              </w:rPr>
              <w:t>1</w:t>
            </w:r>
            <w:r w:rsidR="0049498A">
              <w:rPr>
                <w:color w:val="000000"/>
                <w:szCs w:val="22"/>
              </w:rPr>
              <w:t>.</w:t>
            </w:r>
            <w:r w:rsidR="00197B9E">
              <w:rPr>
                <w:color w:val="000000"/>
                <w:szCs w:val="22"/>
              </w:rPr>
              <w:t>01</w:t>
            </w:r>
            <w:r w:rsidR="0049498A">
              <w:rPr>
                <w:color w:val="000000"/>
                <w:szCs w:val="22"/>
              </w:rPr>
              <w:t xml:space="preserve"> is the </w:t>
            </w:r>
            <w:r w:rsidR="005964C4">
              <w:rPr>
                <w:color w:val="000000"/>
                <w:szCs w:val="22"/>
              </w:rPr>
              <w:t xml:space="preserve">low </w:t>
            </w:r>
            <w:r w:rsidR="00197B9E">
              <w:rPr>
                <w:color w:val="000000"/>
                <w:szCs w:val="22"/>
              </w:rPr>
              <w:t>2</w:t>
            </w:r>
            <w:r w:rsidR="0049498A">
              <w:rPr>
                <w:color w:val="000000"/>
                <w:szCs w:val="22"/>
              </w:rPr>
              <w:t>% value used for the estimate for</w:t>
            </w:r>
            <w:r w:rsidR="00AC2BC5">
              <w:rPr>
                <w:color w:val="000000"/>
                <w:szCs w:val="22"/>
              </w:rPr>
              <w:t xml:space="preserve"> testis cancer risk</w:t>
            </w:r>
            <w:r w:rsidR="0049498A">
              <w:rPr>
                <w:color w:val="000000"/>
                <w:szCs w:val="22"/>
              </w:rPr>
              <w:t xml:space="preserve"> </w:t>
            </w:r>
            <w:r>
              <w:rPr>
                <w:color w:val="000000"/>
                <w:szCs w:val="22"/>
              </w:rPr>
              <w:t xml:space="preserve"> (See</w:t>
            </w:r>
            <w:r w:rsidR="00790162">
              <w:rPr>
                <w:color w:val="000000"/>
                <w:szCs w:val="22"/>
              </w:rPr>
              <w:t xml:space="preserve"> </w:t>
            </w:r>
            <w:r w:rsidR="007145CE">
              <w:rPr>
                <w:color w:val="000000"/>
                <w:szCs w:val="22"/>
              </w:rPr>
              <w:fldChar w:fldCharType="begin" w:fldLock="1"/>
            </w:r>
            <w:r w:rsidR="007145CE">
              <w:rPr>
                <w:color w:val="000000"/>
                <w:szCs w:val="22"/>
              </w:rPr>
              <w:instrText xml:space="preserve"> REF _Ref104196814 \h </w:instrText>
            </w:r>
            <w:r w:rsidR="007145CE">
              <w:rPr>
                <w:color w:val="000000"/>
                <w:szCs w:val="22"/>
              </w:rPr>
              <w:fldChar w:fldCharType="separate"/>
            </w:r>
            <w:r w:rsidRPr="00371035" w:rsidR="0092222B">
              <w:t xml:space="preserve">Table </w:t>
            </w:r>
            <w:r w:rsidR="0092222B">
              <w:rPr>
                <w:noProof/>
              </w:rPr>
              <w:t>8</w:t>
            </w:r>
            <w:r w:rsidR="0092222B">
              <w:noBreakHyphen/>
            </w:r>
            <w:r w:rsidR="0092222B">
              <w:rPr>
                <w:noProof/>
              </w:rPr>
              <w:t>15</w:t>
            </w:r>
            <w:r w:rsidR="007145CE">
              <w:rPr>
                <w:color w:val="000000"/>
                <w:szCs w:val="22"/>
              </w:rPr>
              <w:fldChar w:fldCharType="end"/>
            </w:r>
            <w:r>
              <w:rPr>
                <w:color w:val="000000"/>
                <w:szCs w:val="22"/>
              </w:rPr>
              <w:t xml:space="preserve">). </w:t>
            </w:r>
          </w:p>
          <w:p w:rsidR="00913B13" w:rsidP="00CB1C05" w14:paraId="3D777B85" w14:textId="77777777">
            <w:pPr>
              <w:pStyle w:val="BodyText"/>
            </w:pPr>
          </w:p>
        </w:tc>
      </w:tr>
      <w:tr w14:paraId="207E56C1" w14:textId="77777777">
        <w:tblPrEx>
          <w:tblW w:w="9540" w:type="dxa"/>
          <w:tblLook w:val="04A0"/>
        </w:tblPrEx>
        <w:trPr>
          <w:trHeight w:val="5372"/>
        </w:trPr>
        <w:tc>
          <w:tcPr>
            <w:tcW w:w="3060" w:type="dxa"/>
          </w:tcPr>
          <w:p w:rsidR="00913B13" w:rsidRPr="00887BBB" w:rsidP="00CB1C05" w14:paraId="11050E4F" w14:textId="77777777">
            <w:pPr>
              <w:spacing w:after="0"/>
              <w:rPr>
                <w:sz w:val="24"/>
                <w:szCs w:val="24"/>
              </w:rPr>
            </w:pPr>
            <w:r w:rsidRPr="00887BBB">
              <w:rPr>
                <w:noProof/>
                <w:sz w:val="24"/>
                <w:szCs w:val="24"/>
              </w:rPr>
              <w:drawing>
                <wp:inline distT="0" distB="0" distL="0" distR="0">
                  <wp:extent cx="1795806" cy="1449238"/>
                  <wp:effectExtent l="0" t="0" r="0" b="0"/>
                  <wp:docPr id="545204785" name="Picture 545204785" descr="A red and black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204785" name="Picture 7" descr="A red and black hexagon with white text&#10;&#10;Description automatically generated"/>
                          <pic:cNvPicPr>
                            <a:picLocks noChangeAspect="1" noChangeArrowheads="1"/>
                          </pic:cNvPicPr>
                        </pic:nvPicPr>
                        <pic:blipFill>
                          <a:blip xmlns:r="http://schemas.openxmlformats.org/officeDocument/2006/relationships" r:embed="rId239">
                            <a:extLst>
                              <a:ext xmlns:a="http://schemas.openxmlformats.org/drawingml/2006/main" uri="{28A0092B-C50C-407E-A947-70E740481C1C}">
                                <a14:useLocalDpi xmlns:a14="http://schemas.microsoft.com/office/drawing/2010/main" val="0"/>
                              </a:ext>
                            </a:extLst>
                          </a:blip>
                          <a:stretch>
                            <a:fillRect/>
                          </a:stretch>
                        </pic:blipFill>
                        <pic:spPr bwMode="auto">
                          <a:xfrm>
                            <a:off x="0" y="0"/>
                            <a:ext cx="1807128" cy="1458375"/>
                          </a:xfrm>
                          <a:prstGeom prst="rect">
                            <a:avLst/>
                          </a:prstGeom>
                          <a:noFill/>
                          <a:ln>
                            <a:noFill/>
                          </a:ln>
                        </pic:spPr>
                      </pic:pic>
                    </a:graphicData>
                  </a:graphic>
                </wp:inline>
              </w:drawing>
            </w:r>
          </w:p>
          <w:p w:rsidR="00913B13" w:rsidP="00CB1C05" w14:paraId="0A02B5E8" w14:textId="77777777">
            <w:pPr>
              <w:pStyle w:val="BodyText"/>
            </w:pPr>
          </w:p>
        </w:tc>
        <w:tc>
          <w:tcPr>
            <w:tcW w:w="6480" w:type="dxa"/>
          </w:tcPr>
          <w:p w:rsidR="00913B13" w:rsidRPr="00AC53AE" w:rsidP="00CB1C05" w14:paraId="25094A84" w14:textId="77777777">
            <w:pPr>
              <w:shd w:val="clear" w:color="auto" w:fill="FFFFFF"/>
              <w:spacing w:after="0"/>
              <w:rPr>
                <w:rFonts w:ascii="Calibri" w:hAnsi="Calibri" w:cs="Calibri"/>
                <w:color w:val="303030"/>
                <w:szCs w:val="22"/>
              </w:rPr>
            </w:pPr>
            <w:r w:rsidRPr="00AC53AE">
              <w:rPr>
                <w:b/>
                <w:bCs/>
                <w:color w:val="000000"/>
                <w:szCs w:val="22"/>
              </w:rPr>
              <w:t xml:space="preserve">Section </w:t>
            </w:r>
            <w:r w:rsidR="001F365B">
              <w:rPr>
                <w:b/>
                <w:bCs/>
                <w:color w:val="000000"/>
                <w:szCs w:val="22"/>
              </w:rPr>
              <w:fldChar w:fldCharType="begin" w:fldLock="1"/>
            </w:r>
            <w:r w:rsidR="001F365B">
              <w:rPr>
                <w:b/>
                <w:bCs/>
                <w:color w:val="000000"/>
                <w:szCs w:val="22"/>
              </w:rPr>
              <w:instrText xml:space="preserve"> REF _Ref74583685 \r \h </w:instrText>
            </w:r>
            <w:r w:rsidR="001F365B">
              <w:rPr>
                <w:b/>
                <w:bCs/>
                <w:color w:val="000000"/>
                <w:szCs w:val="22"/>
              </w:rPr>
              <w:fldChar w:fldCharType="separate"/>
            </w:r>
            <w:r w:rsidR="0092222B">
              <w:rPr>
                <w:b/>
                <w:bCs/>
                <w:color w:val="000000"/>
                <w:szCs w:val="22"/>
              </w:rPr>
              <w:t>8.7</w:t>
            </w:r>
            <w:r w:rsidR="001F365B">
              <w:rPr>
                <w:b/>
                <w:bCs/>
                <w:color w:val="000000"/>
                <w:szCs w:val="22"/>
              </w:rPr>
              <w:fldChar w:fldCharType="end"/>
            </w:r>
          </w:p>
          <w:p w:rsidR="00913B13" w:rsidP="00CB1C05" w14:paraId="707C7D7F" w14:textId="77777777">
            <w:pPr>
              <w:shd w:val="clear" w:color="auto" w:fill="FFFFFF"/>
              <w:spacing w:after="0"/>
              <w:rPr>
                <w:color w:val="000000"/>
                <w:szCs w:val="22"/>
              </w:rPr>
            </w:pPr>
            <w:r>
              <w:rPr>
                <w:color w:val="000000"/>
                <w:szCs w:val="22"/>
              </w:rPr>
              <w:t xml:space="preserve">For example, the estimated 20-year annualized low estimate for benefits under Option 1 for the manufacturing use category shown in </w:t>
            </w:r>
            <w:r w:rsidR="00BD1D48">
              <w:rPr>
                <w:color w:val="000000"/>
                <w:szCs w:val="22"/>
              </w:rPr>
              <w:fldChar w:fldCharType="begin" w:fldLock="1"/>
            </w:r>
            <w:r w:rsidR="00BD1D48">
              <w:rPr>
                <w:color w:val="000000"/>
                <w:szCs w:val="22"/>
              </w:rPr>
              <w:instrText xml:space="preserve"> REF _Ref165016083 \h </w:instrText>
            </w:r>
            <w:r w:rsidR="00BD1D48">
              <w:rPr>
                <w:color w:val="000000"/>
                <w:szCs w:val="22"/>
              </w:rPr>
              <w:fldChar w:fldCharType="separate"/>
            </w:r>
            <w:r w:rsidRPr="00FC31A6" w:rsidR="0092222B">
              <w:t xml:space="preserve">Table </w:t>
            </w:r>
            <w:r w:rsidR="0092222B">
              <w:rPr>
                <w:noProof/>
              </w:rPr>
              <w:t>8</w:t>
            </w:r>
            <w:r w:rsidR="0092222B">
              <w:noBreakHyphen/>
            </w:r>
            <w:r w:rsidR="0092222B">
              <w:rPr>
                <w:noProof/>
              </w:rPr>
              <w:t>28</w:t>
            </w:r>
            <w:r w:rsidR="00BD1D48">
              <w:rPr>
                <w:color w:val="000000"/>
                <w:szCs w:val="22"/>
              </w:rPr>
              <w:fldChar w:fldCharType="end"/>
            </w:r>
            <w:r w:rsidR="00BD1D48">
              <w:rPr>
                <w:color w:val="000000"/>
                <w:szCs w:val="22"/>
              </w:rPr>
              <w:t xml:space="preserve"> </w:t>
            </w:r>
            <w:r>
              <w:rPr>
                <w:color w:val="000000"/>
                <w:szCs w:val="22"/>
              </w:rPr>
              <w:t xml:space="preserve">is </w:t>
            </w:r>
            <w:r w:rsidR="00D83817">
              <w:rPr>
                <w:szCs w:val="18"/>
              </w:rPr>
              <w:t>$</w:t>
            </w:r>
            <w:r w:rsidR="00F04D3D">
              <w:rPr>
                <w:szCs w:val="18"/>
              </w:rPr>
              <w:t>89</w:t>
            </w:r>
            <w:r w:rsidR="00D83817">
              <w:rPr>
                <w:szCs w:val="18"/>
              </w:rPr>
              <w:t>,</w:t>
            </w:r>
            <w:r w:rsidR="00F04D3D">
              <w:rPr>
                <w:szCs w:val="18"/>
              </w:rPr>
              <w:t>704</w:t>
            </w:r>
            <w:r>
              <w:rPr>
                <w:color w:val="000000"/>
                <w:szCs w:val="22"/>
              </w:rPr>
              <w:t xml:space="preserve">. This is calculated using equations 1 and 2 in section </w:t>
            </w:r>
            <w:r w:rsidR="00075064">
              <w:rPr>
                <w:color w:val="000000"/>
                <w:szCs w:val="22"/>
              </w:rPr>
              <w:fldChar w:fldCharType="begin" w:fldLock="1"/>
            </w:r>
            <w:r w:rsidR="00075064">
              <w:rPr>
                <w:color w:val="000000"/>
                <w:szCs w:val="22"/>
              </w:rPr>
              <w:instrText xml:space="preserve"> REF _Ref102037656 \r \h </w:instrText>
            </w:r>
            <w:r w:rsidR="00075064">
              <w:rPr>
                <w:color w:val="000000"/>
                <w:szCs w:val="22"/>
              </w:rPr>
              <w:fldChar w:fldCharType="separate"/>
            </w:r>
            <w:r w:rsidR="0092222B">
              <w:rPr>
                <w:color w:val="000000"/>
                <w:szCs w:val="22"/>
              </w:rPr>
              <w:t>7.2</w:t>
            </w:r>
            <w:r w:rsidR="00075064">
              <w:rPr>
                <w:color w:val="000000"/>
                <w:szCs w:val="22"/>
              </w:rPr>
              <w:fldChar w:fldCharType="end"/>
            </w:r>
            <w:r>
              <w:rPr>
                <w:color w:val="000000"/>
                <w:szCs w:val="22"/>
              </w:rPr>
              <w:t xml:space="preserve"> and the corresponding annual value of </w:t>
            </w:r>
            <w:r w:rsidR="00C757ED">
              <w:rPr>
                <w:szCs w:val="18"/>
              </w:rPr>
              <w:t>$</w:t>
            </w:r>
            <w:r w:rsidR="003F69ED">
              <w:rPr>
                <w:szCs w:val="18"/>
              </w:rPr>
              <w:t>95</w:t>
            </w:r>
            <w:r w:rsidR="00C757ED">
              <w:rPr>
                <w:szCs w:val="18"/>
              </w:rPr>
              <w:t>,</w:t>
            </w:r>
            <w:r w:rsidR="003F69ED">
              <w:rPr>
                <w:szCs w:val="18"/>
              </w:rPr>
              <w:t>190</w:t>
            </w:r>
            <w:r>
              <w:rPr>
                <w:color w:val="000000"/>
                <w:szCs w:val="22"/>
              </w:rPr>
              <w:t xml:space="preserve"> shown in</w:t>
            </w:r>
            <w:r w:rsidR="00BD17FE">
              <w:rPr>
                <w:color w:val="000000"/>
                <w:szCs w:val="22"/>
              </w:rPr>
              <w:t xml:space="preserve"> </w:t>
            </w:r>
            <w:r w:rsidR="00834978">
              <w:rPr>
                <w:color w:val="000000"/>
                <w:szCs w:val="22"/>
              </w:rPr>
              <w:fldChar w:fldCharType="begin" w:fldLock="1"/>
            </w:r>
            <w:r w:rsidR="00834978">
              <w:rPr>
                <w:color w:val="000000"/>
                <w:szCs w:val="22"/>
              </w:rPr>
              <w:instrText xml:space="preserve"> REF _Ref165016005 \h </w:instrText>
            </w:r>
            <w:r w:rsidR="00834978">
              <w:rPr>
                <w:color w:val="000000"/>
                <w:szCs w:val="22"/>
              </w:rPr>
              <w:fldChar w:fldCharType="separate"/>
            </w:r>
            <w:r w:rsidRPr="00FC31A6" w:rsidR="0092222B">
              <w:t xml:space="preserve">Table </w:t>
            </w:r>
            <w:r w:rsidR="0092222B">
              <w:rPr>
                <w:noProof/>
              </w:rPr>
              <w:t>8</w:t>
            </w:r>
            <w:r w:rsidR="0092222B">
              <w:noBreakHyphen/>
            </w:r>
            <w:r w:rsidR="0092222B">
              <w:rPr>
                <w:noProof/>
              </w:rPr>
              <w:t>22</w:t>
            </w:r>
            <w:r w:rsidR="00834978">
              <w:rPr>
                <w:color w:val="000000"/>
                <w:szCs w:val="22"/>
              </w:rPr>
              <w:fldChar w:fldCharType="end"/>
            </w:r>
            <w:r>
              <w:rPr>
                <w:color w:val="000000"/>
                <w:szCs w:val="22"/>
              </w:rPr>
              <w:t xml:space="preserve">, The </w:t>
            </w:r>
            <w:r w:rsidR="002B496F">
              <w:rPr>
                <w:szCs w:val="18"/>
              </w:rPr>
              <w:t>$</w:t>
            </w:r>
            <w:r w:rsidR="003F69ED">
              <w:rPr>
                <w:szCs w:val="18"/>
              </w:rPr>
              <w:t>95</w:t>
            </w:r>
            <w:r w:rsidR="002B496F">
              <w:rPr>
                <w:szCs w:val="18"/>
              </w:rPr>
              <w:t>,</w:t>
            </w:r>
            <w:r w:rsidR="003F69ED">
              <w:rPr>
                <w:szCs w:val="18"/>
              </w:rPr>
              <w:t>190</w:t>
            </w:r>
            <w:r w:rsidR="002B496F">
              <w:rPr>
                <w:color w:val="000000"/>
                <w:szCs w:val="22"/>
              </w:rPr>
              <w:t xml:space="preserve"> </w:t>
            </w:r>
            <w:r>
              <w:rPr>
                <w:color w:val="000000"/>
                <w:szCs w:val="22"/>
              </w:rPr>
              <w:t xml:space="preserve"> includes a benefit of $3</w:t>
            </w:r>
            <w:r w:rsidR="009C7538">
              <w:rPr>
                <w:color w:val="000000"/>
                <w:szCs w:val="22"/>
              </w:rPr>
              <w:t>9</w:t>
            </w:r>
            <w:r w:rsidR="00806ADF">
              <w:rPr>
                <w:color w:val="000000"/>
                <w:szCs w:val="22"/>
              </w:rPr>
              <w:t>,</w:t>
            </w:r>
            <w:r w:rsidR="009C7538">
              <w:rPr>
                <w:color w:val="000000"/>
                <w:szCs w:val="22"/>
              </w:rPr>
              <w:t>085</w:t>
            </w:r>
            <w:r>
              <w:rPr>
                <w:color w:val="000000"/>
                <w:szCs w:val="22"/>
              </w:rPr>
              <w:t xml:space="preserve"> for avoiding liver cancer risk</w:t>
            </w:r>
            <w:r w:rsidR="00806ADF">
              <w:rPr>
                <w:color w:val="000000"/>
                <w:szCs w:val="22"/>
              </w:rPr>
              <w:t>,</w:t>
            </w:r>
            <w:r>
              <w:rPr>
                <w:color w:val="000000"/>
                <w:szCs w:val="22"/>
              </w:rPr>
              <w:t xml:space="preserve"> $</w:t>
            </w:r>
            <w:r w:rsidR="009C7538">
              <w:rPr>
                <w:color w:val="000000"/>
                <w:szCs w:val="22"/>
              </w:rPr>
              <w:t>12</w:t>
            </w:r>
            <w:r w:rsidR="00806ADF">
              <w:rPr>
                <w:color w:val="000000"/>
                <w:szCs w:val="22"/>
              </w:rPr>
              <w:t>,</w:t>
            </w:r>
            <w:r w:rsidR="006E6401">
              <w:rPr>
                <w:color w:val="000000"/>
                <w:szCs w:val="22"/>
              </w:rPr>
              <w:t>088</w:t>
            </w:r>
            <w:r>
              <w:rPr>
                <w:color w:val="000000"/>
                <w:szCs w:val="22"/>
              </w:rPr>
              <w:t xml:space="preserve"> for avoiding </w:t>
            </w:r>
            <w:r w:rsidR="00A21317">
              <w:rPr>
                <w:color w:val="000000"/>
                <w:szCs w:val="22"/>
              </w:rPr>
              <w:t>kidney</w:t>
            </w:r>
            <w:r>
              <w:rPr>
                <w:color w:val="000000"/>
                <w:szCs w:val="22"/>
              </w:rPr>
              <w:t xml:space="preserve"> cancer risk</w:t>
            </w:r>
            <w:r w:rsidR="00A21317">
              <w:rPr>
                <w:color w:val="000000"/>
                <w:szCs w:val="22"/>
              </w:rPr>
              <w:t>, $1</w:t>
            </w:r>
            <w:r w:rsidR="006E6401">
              <w:rPr>
                <w:color w:val="000000"/>
                <w:szCs w:val="22"/>
              </w:rPr>
              <w:t>5</w:t>
            </w:r>
            <w:r w:rsidR="00A21317">
              <w:rPr>
                <w:color w:val="000000"/>
                <w:szCs w:val="22"/>
              </w:rPr>
              <w:t>,</w:t>
            </w:r>
            <w:r w:rsidR="006E6401">
              <w:rPr>
                <w:color w:val="000000"/>
                <w:szCs w:val="22"/>
              </w:rPr>
              <w:t>688</w:t>
            </w:r>
            <w:r w:rsidR="00A21317">
              <w:rPr>
                <w:color w:val="000000"/>
                <w:szCs w:val="22"/>
              </w:rPr>
              <w:t xml:space="preserve"> for avoiding brai</w:t>
            </w:r>
            <w:r w:rsidR="00711DA7">
              <w:rPr>
                <w:color w:val="000000"/>
                <w:szCs w:val="22"/>
              </w:rPr>
              <w:t>n</w:t>
            </w:r>
            <w:r w:rsidR="00A21317">
              <w:rPr>
                <w:color w:val="000000"/>
                <w:szCs w:val="22"/>
              </w:rPr>
              <w:t xml:space="preserve"> glioma</w:t>
            </w:r>
            <w:r w:rsidR="00607E81">
              <w:rPr>
                <w:color w:val="000000"/>
                <w:szCs w:val="22"/>
              </w:rPr>
              <w:t>s</w:t>
            </w:r>
            <w:r w:rsidR="00A21317">
              <w:rPr>
                <w:color w:val="000000"/>
                <w:szCs w:val="22"/>
              </w:rPr>
              <w:t xml:space="preserve"> cancer risk</w:t>
            </w:r>
            <w:r w:rsidR="00607E81">
              <w:rPr>
                <w:color w:val="000000"/>
                <w:szCs w:val="22"/>
              </w:rPr>
              <w:t xml:space="preserve"> and $2</w:t>
            </w:r>
            <w:r w:rsidR="006E6401">
              <w:rPr>
                <w:color w:val="000000"/>
                <w:szCs w:val="22"/>
              </w:rPr>
              <w:t>8</w:t>
            </w:r>
            <w:r w:rsidR="00607E81">
              <w:rPr>
                <w:color w:val="000000"/>
                <w:szCs w:val="22"/>
              </w:rPr>
              <w:t>,</w:t>
            </w:r>
            <w:r w:rsidR="006E6401">
              <w:rPr>
                <w:color w:val="000000"/>
                <w:szCs w:val="22"/>
              </w:rPr>
              <w:t>328</w:t>
            </w:r>
            <w:r w:rsidR="00607E81">
              <w:rPr>
                <w:color w:val="000000"/>
                <w:szCs w:val="22"/>
              </w:rPr>
              <w:t xml:space="preserve"> for avoiding testis cancer risk</w:t>
            </w:r>
            <w:r w:rsidR="00A21317">
              <w:rPr>
                <w:color w:val="000000"/>
                <w:szCs w:val="22"/>
              </w:rPr>
              <w:t xml:space="preserve"> </w:t>
            </w:r>
            <w:r>
              <w:rPr>
                <w:color w:val="000000"/>
                <w:szCs w:val="22"/>
              </w:rPr>
              <w:t>(also shown in</w:t>
            </w:r>
            <w:r w:rsidR="00834978">
              <w:rPr>
                <w:color w:val="000000"/>
                <w:szCs w:val="22"/>
              </w:rPr>
              <w:t xml:space="preserve"> </w:t>
            </w:r>
            <w:r w:rsidR="00834978">
              <w:rPr>
                <w:color w:val="000000"/>
                <w:szCs w:val="22"/>
              </w:rPr>
              <w:fldChar w:fldCharType="begin" w:fldLock="1"/>
            </w:r>
            <w:r w:rsidR="00834978">
              <w:rPr>
                <w:color w:val="000000"/>
                <w:szCs w:val="22"/>
              </w:rPr>
              <w:instrText xml:space="preserve"> REF _Ref165016005 \h </w:instrText>
            </w:r>
            <w:r w:rsidR="00834978">
              <w:rPr>
                <w:color w:val="000000"/>
                <w:szCs w:val="22"/>
              </w:rPr>
              <w:fldChar w:fldCharType="separate"/>
            </w:r>
            <w:r w:rsidRPr="00FC31A6" w:rsidR="0092222B">
              <w:t xml:space="preserve">Table </w:t>
            </w:r>
            <w:r w:rsidR="0092222B">
              <w:rPr>
                <w:noProof/>
              </w:rPr>
              <w:t>8</w:t>
            </w:r>
            <w:r w:rsidR="0092222B">
              <w:noBreakHyphen/>
            </w:r>
            <w:r w:rsidR="0092222B">
              <w:rPr>
                <w:noProof/>
              </w:rPr>
              <w:t>22</w:t>
            </w:r>
            <w:r w:rsidR="00834978">
              <w:rPr>
                <w:color w:val="000000"/>
                <w:szCs w:val="22"/>
              </w:rPr>
              <w:fldChar w:fldCharType="end"/>
            </w:r>
            <w:r>
              <w:rPr>
                <w:color w:val="000000"/>
                <w:szCs w:val="22"/>
              </w:rPr>
              <w:t xml:space="preserve">). </w:t>
            </w:r>
          </w:p>
          <w:p w:rsidR="00913B13" w:rsidP="00CB1C05" w14:paraId="72E75F47" w14:textId="77777777">
            <w:pPr>
              <w:shd w:val="clear" w:color="auto" w:fill="FFFFFF"/>
              <w:spacing w:after="0"/>
              <w:rPr>
                <w:color w:val="000000"/>
                <w:szCs w:val="22"/>
              </w:rPr>
            </w:pPr>
          </w:p>
          <w:p w:rsidR="00913B13" w:rsidP="00CB1C05" w14:paraId="313F2799" w14:textId="77777777">
            <w:pPr>
              <w:shd w:val="clear" w:color="auto" w:fill="FFFFFF"/>
              <w:spacing w:after="0"/>
              <w:rPr>
                <w:color w:val="000000"/>
                <w:szCs w:val="22"/>
              </w:rPr>
            </w:pPr>
            <w:r>
              <w:rPr>
                <w:color w:val="000000"/>
                <w:szCs w:val="22"/>
              </w:rPr>
              <w:t>The $</w:t>
            </w:r>
            <w:r w:rsidR="00A668E9">
              <w:rPr>
                <w:color w:val="000000"/>
                <w:szCs w:val="22"/>
              </w:rPr>
              <w:t>3</w:t>
            </w:r>
            <w:r w:rsidR="00415640">
              <w:rPr>
                <w:color w:val="000000"/>
                <w:szCs w:val="22"/>
              </w:rPr>
              <w:t>9,085</w:t>
            </w:r>
            <w:r w:rsidR="00A668E9">
              <w:rPr>
                <w:color w:val="000000"/>
                <w:szCs w:val="22"/>
              </w:rPr>
              <w:t xml:space="preserve"> </w:t>
            </w:r>
            <w:r>
              <w:rPr>
                <w:color w:val="000000"/>
                <w:szCs w:val="22"/>
              </w:rPr>
              <w:t>for avoiding liver cancer risk is calculated as the product of the following:</w:t>
            </w:r>
          </w:p>
          <w:p w:rsidR="00913B13" w:rsidRPr="0028551E" w:rsidP="00CB1C05" w14:paraId="5EDED559" w14:textId="77777777">
            <w:pPr>
              <w:pStyle w:val="ListParagraph"/>
              <w:numPr>
                <w:ilvl w:val="0"/>
                <w:numId w:val="73"/>
              </w:numPr>
              <w:shd w:val="clear" w:color="auto" w:fill="FFFFFF"/>
              <w:spacing w:line="276" w:lineRule="auto"/>
              <w:rPr>
                <w:color w:val="000000"/>
              </w:rPr>
            </w:pPr>
            <w:r>
              <w:rPr>
                <w:color w:val="000000"/>
                <w:szCs w:val="22"/>
              </w:rPr>
              <w:t>3.0</w:t>
            </w:r>
            <w:r w:rsidR="00CF16B3">
              <w:rPr>
                <w:color w:val="000000"/>
                <w:szCs w:val="22"/>
              </w:rPr>
              <w:t>265</w:t>
            </w:r>
            <w:r w:rsidRPr="00AC53AE">
              <w:rPr>
                <w:color w:val="000000"/>
                <w:szCs w:val="22"/>
              </w:rPr>
              <w:t xml:space="preserve"> </w:t>
            </w:r>
            <w:r>
              <w:rPr>
                <w:color w:val="000000"/>
              </w:rPr>
              <w:t>(</w:t>
            </w:r>
            <w:r w:rsidRPr="0028551E">
              <w:rPr>
                <w:color w:val="000000"/>
              </w:rPr>
              <w:t>change in microrisk,</w:t>
            </w:r>
            <w:r w:rsidR="00122EF9">
              <w:rPr>
                <w:color w:val="000000"/>
              </w:rPr>
              <w:fldChar w:fldCharType="begin" w:fldLock="1"/>
            </w:r>
            <w:r w:rsidR="00122EF9">
              <w:rPr>
                <w:color w:val="000000"/>
              </w:rPr>
              <w:instrText xml:space="preserve"> REF _Ref103955129 \h </w:instrText>
            </w:r>
            <w:r w:rsidR="00122EF9">
              <w:rPr>
                <w:color w:val="000000"/>
              </w:rPr>
              <w:fldChar w:fldCharType="separate"/>
            </w:r>
            <w:r w:rsidRPr="00EE6559" w:rsidR="0092222B">
              <w:t xml:space="preserve">Table </w:t>
            </w:r>
            <w:r w:rsidR="0092222B">
              <w:rPr>
                <w:noProof/>
              </w:rPr>
              <w:t>8</w:t>
            </w:r>
            <w:r w:rsidR="0092222B">
              <w:noBreakHyphen/>
            </w:r>
            <w:r w:rsidR="0092222B">
              <w:rPr>
                <w:noProof/>
              </w:rPr>
              <w:t>14</w:t>
            </w:r>
            <w:r w:rsidR="00122EF9">
              <w:rPr>
                <w:color w:val="000000"/>
              </w:rPr>
              <w:fldChar w:fldCharType="end"/>
            </w:r>
            <w:r w:rsidRPr="0028551E">
              <w:rPr>
                <w:color w:val="000000"/>
              </w:rPr>
              <w:t>)</w:t>
            </w:r>
          </w:p>
          <w:p w:rsidR="00913B13" w:rsidRPr="0028551E" w:rsidP="00CB1C05" w14:paraId="25AB9D16" w14:textId="77777777">
            <w:pPr>
              <w:pStyle w:val="ListParagraph"/>
              <w:numPr>
                <w:ilvl w:val="0"/>
                <w:numId w:val="73"/>
              </w:numPr>
              <w:shd w:val="clear" w:color="auto" w:fill="FFFFFF"/>
              <w:spacing w:line="276" w:lineRule="auto"/>
              <w:rPr>
                <w:color w:val="000000"/>
              </w:rPr>
            </w:pPr>
            <w:r>
              <w:t>1,720</w:t>
            </w:r>
            <w:r w:rsidRPr="0028551E">
              <w:rPr>
                <w:color w:val="000000"/>
              </w:rPr>
              <w:t xml:space="preserve"> (individuals affected,</w:t>
            </w:r>
            <w:r w:rsidR="00F17341">
              <w:t xml:space="preserve"> </w:t>
            </w:r>
            <w:r w:rsidR="00D93624">
              <w:fldChar w:fldCharType="begin" w:fldLock="1"/>
            </w:r>
            <w:r w:rsidR="00D93624">
              <w:instrText xml:space="preserve"> REF _Ref74555297 \h </w:instrText>
            </w:r>
            <w:r w:rsidR="00D93624">
              <w:fldChar w:fldCharType="separate"/>
            </w:r>
            <w:r w:rsidRPr="00182BF6" w:rsidR="0092222B">
              <w:t xml:space="preserve">Table </w:t>
            </w:r>
            <w:r w:rsidR="0092222B">
              <w:rPr>
                <w:noProof/>
              </w:rPr>
              <w:t>8</w:t>
            </w:r>
            <w:r w:rsidR="0092222B">
              <w:noBreakHyphen/>
            </w:r>
            <w:r w:rsidR="0092222B">
              <w:rPr>
                <w:noProof/>
              </w:rPr>
              <w:t>3</w:t>
            </w:r>
            <w:r w:rsidR="00D93624">
              <w:fldChar w:fldCharType="end"/>
            </w:r>
            <w:r w:rsidRPr="0028551E">
              <w:rPr>
                <w:color w:val="000000"/>
              </w:rPr>
              <w:t>)</w:t>
            </w:r>
          </w:p>
          <w:p w:rsidR="00913B13" w:rsidRPr="0028551E" w:rsidP="00CB1C05" w14:paraId="43B62218" w14:textId="77777777">
            <w:pPr>
              <w:pStyle w:val="ListParagraph"/>
              <w:numPr>
                <w:ilvl w:val="0"/>
                <w:numId w:val="73"/>
              </w:numPr>
              <w:shd w:val="clear" w:color="auto" w:fill="FFFFFF"/>
              <w:spacing w:line="276" w:lineRule="auto"/>
              <w:rPr>
                <w:color w:val="000000"/>
              </w:rPr>
            </w:pPr>
            <w:r w:rsidRPr="0028551E">
              <w:rPr>
                <w:color w:val="000000"/>
              </w:rPr>
              <w:t>$</w:t>
            </w:r>
            <w:r w:rsidR="00415640">
              <w:rPr>
                <w:color w:val="000000"/>
              </w:rPr>
              <w:t>7</w:t>
            </w:r>
            <w:r>
              <w:rPr>
                <w:color w:val="000000"/>
              </w:rPr>
              <w:t>.</w:t>
            </w:r>
            <w:r w:rsidR="00415640">
              <w:rPr>
                <w:color w:val="000000"/>
              </w:rPr>
              <w:t>5</w:t>
            </w:r>
            <w:r w:rsidR="006E3E97">
              <w:rPr>
                <w:color w:val="000000"/>
              </w:rPr>
              <w:t>0836</w:t>
            </w:r>
            <w:r w:rsidRPr="0028551E">
              <w:rPr>
                <w:color w:val="000000"/>
              </w:rPr>
              <w:t xml:space="preserve"> (low </w:t>
            </w:r>
            <w:r w:rsidR="00415640">
              <w:rPr>
                <w:color w:val="000000"/>
              </w:rPr>
              <w:t>2</w:t>
            </w:r>
            <w:r w:rsidRPr="0028551E">
              <w:rPr>
                <w:color w:val="000000"/>
              </w:rPr>
              <w:t>% value of microrisk,</w:t>
            </w:r>
            <w:r w:rsidR="006E3E97">
              <w:rPr>
                <w:color w:val="000000"/>
              </w:rPr>
              <w:t xml:space="preserve"> </w:t>
            </w:r>
            <w:r w:rsidR="00EA6A26">
              <w:rPr>
                <w:color w:val="000000"/>
              </w:rPr>
              <w:fldChar w:fldCharType="begin" w:fldLock="1"/>
            </w:r>
            <w:r w:rsidR="00EA6A26">
              <w:rPr>
                <w:color w:val="000000"/>
              </w:rPr>
              <w:instrText xml:space="preserve"> REF _Ref104196814 \h </w:instrText>
            </w:r>
            <w:r w:rsidR="00EA6A26">
              <w:rPr>
                <w:color w:val="000000"/>
              </w:rPr>
              <w:fldChar w:fldCharType="separate"/>
            </w:r>
            <w:r w:rsidRPr="00371035" w:rsidR="0092222B">
              <w:t xml:space="preserve">Table </w:t>
            </w:r>
            <w:r w:rsidR="0092222B">
              <w:rPr>
                <w:noProof/>
              </w:rPr>
              <w:t>8</w:t>
            </w:r>
            <w:r w:rsidR="0092222B">
              <w:noBreakHyphen/>
            </w:r>
            <w:r w:rsidR="0092222B">
              <w:rPr>
                <w:noProof/>
              </w:rPr>
              <w:t>15</w:t>
            </w:r>
            <w:r w:rsidR="00EA6A26">
              <w:rPr>
                <w:color w:val="000000"/>
              </w:rPr>
              <w:fldChar w:fldCharType="end"/>
            </w:r>
            <w:r w:rsidRPr="0028551E">
              <w:rPr>
                <w:color w:val="000000"/>
              </w:rPr>
              <w:t>)</w:t>
            </w:r>
          </w:p>
          <w:p w:rsidR="00913B13" w:rsidP="00CB1C05" w14:paraId="3D46C909" w14:textId="77777777">
            <w:pPr>
              <w:shd w:val="clear" w:color="auto" w:fill="FFFFFF"/>
              <w:spacing w:after="0"/>
              <w:rPr>
                <w:color w:val="000000"/>
                <w:szCs w:val="22"/>
              </w:rPr>
            </w:pPr>
          </w:p>
          <w:p w:rsidR="00913B13" w:rsidP="00CB1C05" w14:paraId="5F9B41B3" w14:textId="77777777">
            <w:pPr>
              <w:shd w:val="clear" w:color="auto" w:fill="FFFFFF"/>
              <w:spacing w:after="0"/>
              <w:rPr>
                <w:color w:val="000000"/>
                <w:szCs w:val="22"/>
              </w:rPr>
            </w:pPr>
            <w:r>
              <w:rPr>
                <w:color w:val="000000"/>
                <w:szCs w:val="22"/>
              </w:rPr>
              <w:t>The $</w:t>
            </w:r>
            <w:r w:rsidR="007D7866">
              <w:rPr>
                <w:color w:val="000000"/>
                <w:szCs w:val="22"/>
              </w:rPr>
              <w:t>12</w:t>
            </w:r>
            <w:r w:rsidR="00F26031">
              <w:rPr>
                <w:color w:val="000000"/>
                <w:szCs w:val="22"/>
              </w:rPr>
              <w:t>,</w:t>
            </w:r>
            <w:r w:rsidR="007D7866">
              <w:rPr>
                <w:color w:val="000000"/>
                <w:szCs w:val="22"/>
              </w:rPr>
              <w:t>088</w:t>
            </w:r>
            <w:r w:rsidR="00F26031">
              <w:rPr>
                <w:color w:val="000000"/>
                <w:szCs w:val="22"/>
              </w:rPr>
              <w:t xml:space="preserve"> </w:t>
            </w:r>
            <w:r>
              <w:rPr>
                <w:color w:val="000000"/>
                <w:szCs w:val="22"/>
              </w:rPr>
              <w:t xml:space="preserve">for avoiding </w:t>
            </w:r>
            <w:r w:rsidR="00F26031">
              <w:rPr>
                <w:color w:val="000000"/>
                <w:szCs w:val="22"/>
              </w:rPr>
              <w:t>kidney</w:t>
            </w:r>
            <w:r>
              <w:rPr>
                <w:color w:val="000000"/>
                <w:szCs w:val="22"/>
              </w:rPr>
              <w:t xml:space="preserve"> cancer risk is calculated as the product of the following:</w:t>
            </w:r>
          </w:p>
          <w:p w:rsidR="00913B13" w:rsidRPr="00AC53AE" w:rsidP="00CB1C05" w14:paraId="62344B4A" w14:textId="77777777">
            <w:pPr>
              <w:pStyle w:val="ListParagraph"/>
              <w:numPr>
                <w:ilvl w:val="0"/>
                <w:numId w:val="73"/>
              </w:numPr>
              <w:shd w:val="clear" w:color="auto" w:fill="FFFFFF"/>
              <w:spacing w:line="276" w:lineRule="auto"/>
              <w:rPr>
                <w:color w:val="000000"/>
              </w:rPr>
            </w:pPr>
            <w:r>
              <w:rPr>
                <w:color w:val="000000"/>
                <w:szCs w:val="22"/>
              </w:rPr>
              <w:t>1.9</w:t>
            </w:r>
            <w:r w:rsidR="00070166">
              <w:rPr>
                <w:color w:val="000000"/>
                <w:szCs w:val="22"/>
              </w:rPr>
              <w:t>487</w:t>
            </w:r>
            <w:r w:rsidRPr="00AC53AE">
              <w:rPr>
                <w:color w:val="000000"/>
                <w:szCs w:val="22"/>
              </w:rPr>
              <w:t xml:space="preserve"> </w:t>
            </w:r>
            <w:r>
              <w:rPr>
                <w:color w:val="000000"/>
              </w:rPr>
              <w:t>(change in microrisk</w:t>
            </w:r>
            <w:r w:rsidRPr="0028551E">
              <w:rPr>
                <w:color w:val="000000"/>
              </w:rPr>
              <w:t>,</w:t>
            </w:r>
            <w:r>
              <w:rPr>
                <w:color w:val="000000"/>
              </w:rPr>
              <w:t xml:space="preserve"> </w:t>
            </w:r>
            <w:r>
              <w:rPr>
                <w:color w:val="000000"/>
              </w:rPr>
              <w:fldChar w:fldCharType="begin" w:fldLock="1"/>
            </w:r>
            <w:r>
              <w:rPr>
                <w:color w:val="000000"/>
              </w:rPr>
              <w:instrText xml:space="preserve"> REF _Ref103955129 \h </w:instrText>
            </w:r>
            <w:r>
              <w:rPr>
                <w:color w:val="000000"/>
              </w:rPr>
              <w:fldChar w:fldCharType="separate"/>
            </w:r>
            <w:r w:rsidRPr="00EE6559" w:rsidR="0092222B">
              <w:t xml:space="preserve">Table </w:t>
            </w:r>
            <w:r w:rsidR="0092222B">
              <w:rPr>
                <w:noProof/>
              </w:rPr>
              <w:t>8</w:t>
            </w:r>
            <w:r w:rsidR="0092222B">
              <w:noBreakHyphen/>
            </w:r>
            <w:r w:rsidR="0092222B">
              <w:rPr>
                <w:noProof/>
              </w:rPr>
              <w:t>14</w:t>
            </w:r>
            <w:r>
              <w:rPr>
                <w:color w:val="000000"/>
              </w:rPr>
              <w:fldChar w:fldCharType="end"/>
            </w:r>
            <w:r>
              <w:rPr>
                <w:color w:val="000000"/>
              </w:rPr>
              <w:t>)</w:t>
            </w:r>
          </w:p>
          <w:p w:rsidR="00913B13" w:rsidRPr="00AC53AE" w:rsidP="00CB1C05" w14:paraId="0B3938DE" w14:textId="77777777">
            <w:pPr>
              <w:pStyle w:val="ListParagraph"/>
              <w:numPr>
                <w:ilvl w:val="0"/>
                <w:numId w:val="73"/>
              </w:numPr>
              <w:shd w:val="clear" w:color="auto" w:fill="FFFFFF"/>
              <w:spacing w:line="276" w:lineRule="auto"/>
              <w:rPr>
                <w:color w:val="000000"/>
              </w:rPr>
            </w:pPr>
            <w:r>
              <w:t>1,720</w:t>
            </w:r>
            <w:r w:rsidRPr="0028551E">
              <w:rPr>
                <w:color w:val="000000"/>
              </w:rPr>
              <w:t xml:space="preserve"> </w:t>
            </w:r>
            <w:r>
              <w:rPr>
                <w:color w:val="000000"/>
              </w:rPr>
              <w:t>(individuals affected</w:t>
            </w:r>
            <w:r w:rsidRPr="0028551E">
              <w:rPr>
                <w:color w:val="000000"/>
              </w:rPr>
              <w:t xml:space="preserve">, </w:t>
            </w:r>
            <w:r w:rsidR="00B779EB">
              <w:fldChar w:fldCharType="begin" w:fldLock="1"/>
            </w:r>
            <w:r w:rsidR="00B779EB">
              <w:instrText xml:space="preserve"> REF _Ref74555297 \h </w:instrText>
            </w:r>
            <w:r w:rsidR="00B779EB">
              <w:fldChar w:fldCharType="separate"/>
            </w:r>
            <w:r w:rsidRPr="00182BF6" w:rsidR="0092222B">
              <w:t xml:space="preserve">Table </w:t>
            </w:r>
            <w:r w:rsidR="0092222B">
              <w:rPr>
                <w:noProof/>
              </w:rPr>
              <w:t>8</w:t>
            </w:r>
            <w:r w:rsidR="0092222B">
              <w:noBreakHyphen/>
            </w:r>
            <w:r w:rsidR="0092222B">
              <w:rPr>
                <w:noProof/>
              </w:rPr>
              <w:t>3</w:t>
            </w:r>
            <w:r w:rsidR="00B779EB">
              <w:fldChar w:fldCharType="end"/>
            </w:r>
          </w:p>
          <w:p w:rsidR="00913B13" w:rsidP="00CB1C05" w14:paraId="2D474E1A" w14:textId="437EF909">
            <w:pPr>
              <w:pStyle w:val="ListParagraph"/>
              <w:numPr>
                <w:ilvl w:val="0"/>
                <w:numId w:val="73"/>
              </w:numPr>
              <w:shd w:val="clear" w:color="auto" w:fill="FFFFFF"/>
              <w:spacing w:line="276" w:lineRule="auto"/>
              <w:rPr>
                <w:color w:val="000000"/>
              </w:rPr>
            </w:pPr>
            <w:r w:rsidRPr="00AC53AE">
              <w:rPr>
                <w:color w:val="000000"/>
              </w:rPr>
              <w:t>$</w:t>
            </w:r>
            <w:r w:rsidR="00E879D5">
              <w:rPr>
                <w:color w:val="000000"/>
              </w:rPr>
              <w:t>3.6066</w:t>
            </w:r>
            <w:r>
              <w:rPr>
                <w:color w:val="000000"/>
              </w:rPr>
              <w:t xml:space="preserve"> (low </w:t>
            </w:r>
            <w:r w:rsidR="004851B8">
              <w:rPr>
                <w:color w:val="000000"/>
              </w:rPr>
              <w:t>2</w:t>
            </w:r>
            <w:r>
              <w:rPr>
                <w:color w:val="000000"/>
              </w:rPr>
              <w:t>% value of microrisk</w:t>
            </w:r>
            <w:r w:rsidRPr="0028551E">
              <w:rPr>
                <w:color w:val="000000"/>
              </w:rPr>
              <w:t xml:space="preserve">, </w:t>
            </w:r>
            <w:r w:rsidR="00B779EB">
              <w:rPr>
                <w:color w:val="000000"/>
              </w:rPr>
              <w:fldChar w:fldCharType="begin" w:fldLock="1"/>
            </w:r>
            <w:r w:rsidR="00B779EB">
              <w:rPr>
                <w:color w:val="000000"/>
              </w:rPr>
              <w:instrText xml:space="preserve"> REF _Ref104196814 \h </w:instrText>
            </w:r>
            <w:r w:rsidR="00B779EB">
              <w:rPr>
                <w:color w:val="000000"/>
              </w:rPr>
              <w:fldChar w:fldCharType="separate"/>
            </w:r>
            <w:r w:rsidRPr="00371035" w:rsidR="0092222B">
              <w:t xml:space="preserve">Table </w:t>
            </w:r>
            <w:r w:rsidR="0092222B">
              <w:rPr>
                <w:noProof/>
              </w:rPr>
              <w:t>8</w:t>
            </w:r>
            <w:r w:rsidR="0092222B">
              <w:noBreakHyphen/>
            </w:r>
            <w:r w:rsidR="0092222B">
              <w:rPr>
                <w:noProof/>
              </w:rPr>
              <w:t>15</w:t>
            </w:r>
            <w:r w:rsidR="00B779EB">
              <w:rPr>
                <w:color w:val="000000"/>
              </w:rPr>
              <w:fldChar w:fldCharType="end"/>
            </w:r>
            <w:r w:rsidRPr="0028551E" w:rsidR="00B779EB">
              <w:rPr>
                <w:color w:val="000000"/>
              </w:rPr>
              <w:t>)</w:t>
            </w:r>
          </w:p>
          <w:p w:rsidR="00F01740" w:rsidP="00CB1C05" w14:paraId="238C10CA" w14:textId="77777777">
            <w:pPr>
              <w:shd w:val="clear" w:color="auto" w:fill="FFFFFF"/>
              <w:spacing w:line="276" w:lineRule="auto"/>
              <w:rPr>
                <w:color w:val="000000"/>
              </w:rPr>
            </w:pPr>
          </w:p>
          <w:p w:rsidR="00711DA7" w:rsidRPr="00CD48B1" w:rsidP="00CB1C05" w14:paraId="4F6CEAF3" w14:textId="77777777">
            <w:pPr>
              <w:shd w:val="clear" w:color="auto" w:fill="FFFFFF"/>
              <w:spacing w:line="276" w:lineRule="auto"/>
              <w:rPr>
                <w:color w:val="000000"/>
              </w:rPr>
            </w:pPr>
            <w:r>
              <w:rPr>
                <w:color w:val="000000"/>
              </w:rPr>
              <w:t xml:space="preserve">The </w:t>
            </w:r>
            <w:r>
              <w:rPr>
                <w:color w:val="000000"/>
                <w:szCs w:val="22"/>
              </w:rPr>
              <w:t>$1</w:t>
            </w:r>
            <w:r w:rsidR="004851B8">
              <w:rPr>
                <w:color w:val="000000"/>
                <w:szCs w:val="22"/>
              </w:rPr>
              <w:t>5</w:t>
            </w:r>
            <w:r>
              <w:rPr>
                <w:color w:val="000000"/>
                <w:szCs w:val="22"/>
              </w:rPr>
              <w:t>,</w:t>
            </w:r>
            <w:r w:rsidR="004851B8">
              <w:rPr>
                <w:color w:val="000000"/>
                <w:szCs w:val="22"/>
              </w:rPr>
              <w:t>688</w:t>
            </w:r>
            <w:r>
              <w:rPr>
                <w:color w:val="000000"/>
                <w:szCs w:val="22"/>
              </w:rPr>
              <w:t xml:space="preserve"> for avoiding brain gliomas cancer risk and $2</w:t>
            </w:r>
            <w:r w:rsidR="004851B8">
              <w:rPr>
                <w:color w:val="000000"/>
                <w:szCs w:val="22"/>
              </w:rPr>
              <w:t>8</w:t>
            </w:r>
            <w:r>
              <w:rPr>
                <w:color w:val="000000"/>
                <w:szCs w:val="22"/>
              </w:rPr>
              <w:t>,3</w:t>
            </w:r>
            <w:r w:rsidR="00120360">
              <w:rPr>
                <w:color w:val="000000"/>
                <w:szCs w:val="22"/>
              </w:rPr>
              <w:t>28</w:t>
            </w:r>
            <w:r>
              <w:rPr>
                <w:color w:val="000000"/>
                <w:szCs w:val="22"/>
              </w:rPr>
              <w:t xml:space="preserve"> for avoiding testis cancer risk are calculated using the same method.</w:t>
            </w:r>
          </w:p>
        </w:tc>
      </w:tr>
    </w:tbl>
    <w:p w:rsidR="005202EB" w:rsidP="00CB1C05" w14:paraId="29D2E1DD" w14:textId="77777777">
      <w:pPr>
        <w:pStyle w:val="BodyText"/>
        <w:rPr>
          <w:highlight w:val="yellow"/>
        </w:rPr>
        <w:sectPr w:rsidSect="00CB1C05">
          <w:type w:val="nextColumn"/>
          <w:pgSz w:w="12240" w:h="15840" w:code="1"/>
          <w:pgMar w:top="1440" w:right="1267" w:bottom="1440" w:left="1440" w:header="1080" w:footer="720" w:gutter="0"/>
          <w:lnNumType w:countBy="1" w:restart="continuous"/>
          <w:pgNumType w:chapStyle="1"/>
          <w:cols w:space="720"/>
          <w:docGrid w:linePitch="360"/>
        </w:sectPr>
      </w:pPr>
    </w:p>
    <w:tbl>
      <w:tblPr>
        <w:tblW w:w="13500" w:type="dxa"/>
        <w:tblLayout w:type="fixed"/>
        <w:tblLook w:val="04A0"/>
      </w:tblPr>
      <w:tblGrid>
        <w:gridCol w:w="5657"/>
        <w:gridCol w:w="1003"/>
        <w:gridCol w:w="1296"/>
        <w:gridCol w:w="1296"/>
        <w:gridCol w:w="1296"/>
        <w:gridCol w:w="1296"/>
        <w:gridCol w:w="1656"/>
      </w:tblGrid>
      <w:tr w14:paraId="2E539734" w14:textId="77777777" w:rsidTr="00D60F6B">
        <w:tblPrEx>
          <w:tblW w:w="13500" w:type="dxa"/>
          <w:tblLayout w:type="fixed"/>
          <w:tblLook w:val="04A0"/>
        </w:tblPrEx>
        <w:trPr>
          <w:trHeight w:val="360"/>
          <w:tblHeader/>
        </w:trPr>
        <w:tc>
          <w:tcPr>
            <w:tcW w:w="13500" w:type="dxa"/>
            <w:gridSpan w:val="7"/>
            <w:tcBorders>
              <w:top w:val="nil"/>
              <w:left w:val="nil"/>
              <w:bottom w:val="single" w:sz="4" w:space="0" w:color="auto"/>
              <w:right w:val="nil"/>
            </w:tcBorders>
            <w:shd w:val="clear" w:color="auto" w:fill="auto"/>
            <w:noWrap/>
            <w:vAlign w:val="center"/>
            <w:hideMark/>
          </w:tcPr>
          <w:p w:rsidR="006B4DBF" w:rsidRPr="00CD48B1" w:rsidP="00CB1C05" w14:paraId="1A2F9429" w14:textId="77777777">
            <w:pPr>
              <w:pStyle w:val="TableTitleA"/>
              <w:keepNext w:val="0"/>
              <w:spacing w:after="180"/>
              <w:rPr>
                <w:rFonts w:ascii="Times New Roman" w:hAnsi="Times New Roman"/>
                <w:sz w:val="22"/>
                <w:szCs w:val="20"/>
                <w:lang w:val="en"/>
              </w:rPr>
            </w:pPr>
            <w:bookmarkStart w:id="1390" w:name="_Ref165378305"/>
            <w:bookmarkStart w:id="1391" w:name="_Ref165378304"/>
            <w:bookmarkStart w:id="1392" w:name="_Toc165379724"/>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16</w:t>
            </w:r>
            <w:r w:rsidR="00BC4B5D">
              <w:rPr>
                <w:noProof/>
              </w:rPr>
              <w:fldChar w:fldCharType="end"/>
            </w:r>
            <w:bookmarkEnd w:id="1390"/>
            <w:r w:rsidRPr="00FC31A6">
              <w:t xml:space="preserve">: Total Annual Cancer Benefits from Elimination of Occupational Exposure, by </w:t>
            </w:r>
            <w:r>
              <w:t>Cancer Site</w:t>
            </w:r>
            <w:r w:rsidRPr="00FC31A6">
              <w:t>, Use Category and Exposure Type (</w:t>
            </w:r>
            <w:r>
              <w:t>Low Estimate, 2</w:t>
            </w:r>
            <w:r w:rsidRPr="00FC31A6">
              <w:t>% Discount Rate, 202</w:t>
            </w:r>
            <w:r>
              <w:t>2</w:t>
            </w:r>
            <w:r w:rsidRPr="00FC31A6">
              <w:t>$)</w:t>
            </w:r>
            <w:bookmarkEnd w:id="1391"/>
            <w:bookmarkEnd w:id="1392"/>
          </w:p>
        </w:tc>
      </w:tr>
      <w:tr w14:paraId="27FE508E" w14:textId="77777777" w:rsidTr="00D60F6B">
        <w:tblPrEx>
          <w:tblW w:w="13500" w:type="dxa"/>
          <w:tblLayout w:type="fixed"/>
          <w:tblLook w:val="04A0"/>
        </w:tblPrEx>
        <w:trPr>
          <w:trHeight w:val="270"/>
          <w:tblHeader/>
        </w:trPr>
        <w:tc>
          <w:tcPr>
            <w:tcW w:w="565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57DC631B" w14:textId="77777777">
            <w:pPr>
              <w:pStyle w:val="TableSubtitle"/>
            </w:pPr>
            <w:r w:rsidRPr="00FC31A6">
              <w:t>Use Category </w:t>
            </w:r>
          </w:p>
        </w:tc>
        <w:tc>
          <w:tcPr>
            <w:tcW w:w="1003"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3CD2EC02" w14:textId="77777777">
            <w:pPr>
              <w:pStyle w:val="TableSubtitle"/>
            </w:pPr>
            <w:r w:rsidRPr="00FC31A6">
              <w:t>Exposure Type </w:t>
            </w:r>
          </w:p>
        </w:tc>
        <w:tc>
          <w:tcPr>
            <w:tcW w:w="129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02B4E378" w14:textId="77777777">
            <w:pPr>
              <w:pStyle w:val="TableSubtitle"/>
              <w:rPr>
                <w:highlight w:val="yellow"/>
              </w:rPr>
            </w:pPr>
            <w:r w:rsidRPr="00EE6559">
              <w:t>Liver</w:t>
            </w:r>
          </w:p>
        </w:tc>
        <w:tc>
          <w:tcPr>
            <w:tcW w:w="129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708724CB" w14:textId="77777777">
            <w:pPr>
              <w:pStyle w:val="TableSubtitle"/>
              <w:rPr>
                <w:highlight w:val="yellow"/>
              </w:rPr>
            </w:pPr>
            <w:r>
              <w:t>Kidney</w:t>
            </w:r>
          </w:p>
        </w:tc>
        <w:tc>
          <w:tcPr>
            <w:tcW w:w="129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0B9B746A" w14:textId="77777777">
            <w:pPr>
              <w:pStyle w:val="TableSubtitle"/>
              <w:rPr>
                <w:highlight w:val="yellow"/>
              </w:rPr>
            </w:pPr>
            <w:r>
              <w:t>Brain Gliomas</w:t>
            </w:r>
          </w:p>
        </w:tc>
        <w:tc>
          <w:tcPr>
            <w:tcW w:w="129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65CDC9DE" w14:textId="77777777">
            <w:pPr>
              <w:pStyle w:val="TableSubtitle"/>
              <w:rPr>
                <w:highlight w:val="yellow"/>
              </w:rPr>
            </w:pPr>
            <w:r>
              <w:t>Testis</w:t>
            </w:r>
          </w:p>
        </w:tc>
        <w:tc>
          <w:tcPr>
            <w:tcW w:w="165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22C62ECE" w14:textId="77777777">
            <w:pPr>
              <w:pStyle w:val="TableSubtitle"/>
              <w:rPr>
                <w:highlight w:val="yellow"/>
              </w:rPr>
            </w:pPr>
            <w:r>
              <w:t>Total</w:t>
            </w:r>
          </w:p>
        </w:tc>
      </w:tr>
      <w:tr w14:paraId="6DB47C7F"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2652882" w14:textId="77777777">
            <w:pPr>
              <w:pStyle w:val="LTableTextAbt"/>
            </w:pPr>
            <w:r>
              <w:rPr>
                <w:szCs w:val="18"/>
              </w:rPr>
              <w:t>Manufactur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DCFE3A8"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B5D9B78" w14:textId="77777777">
            <w:pPr>
              <w:pStyle w:val="RTableTextAbt"/>
              <w:rPr>
                <w:szCs w:val="18"/>
              </w:rPr>
            </w:pPr>
            <w:r>
              <w:rPr>
                <w:szCs w:val="18"/>
              </w:rPr>
              <w:t>$40,35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122129A" w14:textId="77777777">
            <w:pPr>
              <w:pStyle w:val="RTableTextAbt"/>
              <w:rPr>
                <w:szCs w:val="18"/>
              </w:rPr>
            </w:pPr>
            <w:r>
              <w:rPr>
                <w:szCs w:val="18"/>
              </w:rPr>
              <w:t>$12,48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33066C7" w14:textId="77777777">
            <w:pPr>
              <w:pStyle w:val="RTableTextAbt"/>
              <w:rPr>
                <w:szCs w:val="18"/>
              </w:rPr>
            </w:pPr>
            <w:r>
              <w:rPr>
                <w:szCs w:val="18"/>
              </w:rPr>
              <w:t>$16,19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2E3A90C" w14:textId="77777777">
            <w:pPr>
              <w:pStyle w:val="RTableTextAbt"/>
              <w:rPr>
                <w:szCs w:val="18"/>
              </w:rPr>
            </w:pPr>
            <w:r>
              <w:rPr>
                <w:szCs w:val="18"/>
              </w:rPr>
              <w:t>$29,246</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2D91982" w14:textId="77777777">
            <w:pPr>
              <w:pStyle w:val="RTableTextAbt"/>
              <w:rPr>
                <w:szCs w:val="18"/>
              </w:rPr>
            </w:pPr>
            <w:r>
              <w:rPr>
                <w:szCs w:val="18"/>
              </w:rPr>
              <w:t>$98,275</w:t>
            </w:r>
          </w:p>
        </w:tc>
      </w:tr>
      <w:tr w14:paraId="7E2DA361"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40190009" w14:textId="77777777">
            <w:pPr>
              <w:pStyle w:val="LTableTextAbt"/>
            </w:pPr>
            <w:r>
              <w:rPr>
                <w:szCs w:val="18"/>
              </w:rPr>
              <w:t>Manufactur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A232254"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0E8A7D0" w14:textId="77777777">
            <w:pPr>
              <w:pStyle w:val="RTableTextAbt"/>
              <w:rPr>
                <w:szCs w:val="18"/>
              </w:rPr>
            </w:pPr>
            <w:r>
              <w:rPr>
                <w:szCs w:val="18"/>
              </w:rPr>
              <w:t>$664</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87AB25A" w14:textId="77777777">
            <w:pPr>
              <w:pStyle w:val="RTableTextAbt"/>
              <w:rPr>
                <w:szCs w:val="18"/>
              </w:rPr>
            </w:pPr>
            <w:r>
              <w:rPr>
                <w:szCs w:val="18"/>
              </w:rPr>
              <w:t>$20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618EDBA" w14:textId="77777777">
            <w:pPr>
              <w:pStyle w:val="RTableTextAbt"/>
              <w:rPr>
                <w:szCs w:val="18"/>
              </w:rPr>
            </w:pPr>
            <w:r>
              <w:rPr>
                <w:szCs w:val="18"/>
              </w:rPr>
              <w:t>$26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564D9E6" w14:textId="77777777">
            <w:pPr>
              <w:pStyle w:val="RTableTextAbt"/>
              <w:rPr>
                <w:szCs w:val="18"/>
              </w:rPr>
            </w:pPr>
            <w:r>
              <w:rPr>
                <w:szCs w:val="18"/>
              </w:rPr>
              <w:t>$481</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9084AE2" w14:textId="77777777">
            <w:pPr>
              <w:pStyle w:val="RTableTextAbt"/>
              <w:rPr>
                <w:szCs w:val="18"/>
              </w:rPr>
            </w:pPr>
            <w:r>
              <w:rPr>
                <w:szCs w:val="18"/>
              </w:rPr>
              <w:t>$1,616</w:t>
            </w:r>
          </w:p>
        </w:tc>
      </w:tr>
      <w:tr w14:paraId="741E0784"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37E1B3EE" w14:textId="77777777">
            <w:pPr>
              <w:pStyle w:val="LTableTextAbt"/>
            </w:pPr>
            <w:r>
              <w:rPr>
                <w:szCs w:val="18"/>
              </w:rPr>
              <w:t>Import/Repackage</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8C07651"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A87FEDB" w14:textId="77777777">
            <w:pPr>
              <w:pStyle w:val="RTableTextAbt"/>
              <w:rPr>
                <w:szCs w:val="18"/>
              </w:rPr>
            </w:pPr>
            <w:r>
              <w:rPr>
                <w:szCs w:val="18"/>
              </w:rPr>
              <w:t>$644</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E48F3F3" w14:textId="77777777">
            <w:pPr>
              <w:pStyle w:val="RTableTextAbt"/>
              <w:rPr>
                <w:szCs w:val="18"/>
              </w:rPr>
            </w:pPr>
            <w:r>
              <w:rPr>
                <w:szCs w:val="18"/>
              </w:rPr>
              <w:t>$19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FC36355" w14:textId="77777777">
            <w:pPr>
              <w:pStyle w:val="RTableTextAbt"/>
              <w:rPr>
                <w:szCs w:val="18"/>
              </w:rPr>
            </w:pPr>
            <w:r>
              <w:rPr>
                <w:szCs w:val="18"/>
              </w:rPr>
              <w:t>$25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5C6743F" w14:textId="77777777">
            <w:pPr>
              <w:pStyle w:val="RTableTextAbt"/>
              <w:rPr>
                <w:szCs w:val="18"/>
              </w:rPr>
            </w:pPr>
            <w:r>
              <w:rPr>
                <w:szCs w:val="18"/>
              </w:rPr>
              <w:t>$466</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966497C" w14:textId="77777777">
            <w:pPr>
              <w:pStyle w:val="RTableTextAbt"/>
              <w:rPr>
                <w:szCs w:val="18"/>
              </w:rPr>
            </w:pPr>
            <w:r>
              <w:rPr>
                <w:szCs w:val="18"/>
              </w:rPr>
              <w:t>$1,567</w:t>
            </w:r>
          </w:p>
        </w:tc>
      </w:tr>
      <w:tr w14:paraId="70A6DD37"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3F133B41" w14:textId="77777777">
            <w:pPr>
              <w:pStyle w:val="LTableTextAbt"/>
            </w:pPr>
            <w:r>
              <w:rPr>
                <w:szCs w:val="18"/>
              </w:rPr>
              <w:t>Reactant/Intermediate</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FD50075"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97F6C2A" w14:textId="77777777">
            <w:pPr>
              <w:pStyle w:val="RTableTextAbt"/>
              <w:rPr>
                <w:szCs w:val="18"/>
              </w:rPr>
            </w:pPr>
            <w:r>
              <w:rPr>
                <w:szCs w:val="18"/>
              </w:rPr>
              <w:t>$7,74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8652AB2" w14:textId="77777777">
            <w:pPr>
              <w:pStyle w:val="RTableTextAbt"/>
              <w:rPr>
                <w:szCs w:val="18"/>
              </w:rPr>
            </w:pPr>
            <w:r>
              <w:rPr>
                <w:szCs w:val="18"/>
              </w:rPr>
              <w:t>$2,394</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C23EBA5" w14:textId="77777777">
            <w:pPr>
              <w:pStyle w:val="RTableTextAbt"/>
              <w:rPr>
                <w:szCs w:val="18"/>
              </w:rPr>
            </w:pPr>
            <w:r>
              <w:rPr>
                <w:szCs w:val="18"/>
              </w:rPr>
              <w:t>$3,10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913F1E1" w14:textId="77777777">
            <w:pPr>
              <w:pStyle w:val="RTableTextAbt"/>
              <w:rPr>
                <w:szCs w:val="18"/>
              </w:rPr>
            </w:pPr>
            <w:r>
              <w:rPr>
                <w:szCs w:val="18"/>
              </w:rPr>
              <w:t>$5,611</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D3335E1" w14:textId="77777777">
            <w:pPr>
              <w:pStyle w:val="RTableTextAbt"/>
              <w:rPr>
                <w:szCs w:val="18"/>
              </w:rPr>
            </w:pPr>
            <w:r>
              <w:rPr>
                <w:szCs w:val="18"/>
              </w:rPr>
              <w:t>$18,855</w:t>
            </w:r>
          </w:p>
        </w:tc>
      </w:tr>
      <w:tr w14:paraId="2D9D8ACC"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4C817713" w14:textId="77777777">
            <w:pPr>
              <w:pStyle w:val="LTableTextAbt"/>
            </w:pPr>
            <w:r>
              <w:rPr>
                <w:szCs w:val="18"/>
              </w:rPr>
              <w:t>Reactant/Intermediate</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DC1E38E"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2437549" w14:textId="77777777">
            <w:pPr>
              <w:pStyle w:val="RTableTextAbt"/>
              <w:rPr>
                <w:szCs w:val="18"/>
              </w:rPr>
            </w:pPr>
            <w:r>
              <w:rPr>
                <w:szCs w:val="18"/>
              </w:rPr>
              <w:t>$12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0F73BEC" w14:textId="77777777">
            <w:pPr>
              <w:pStyle w:val="RTableTextAbt"/>
              <w:rPr>
                <w:szCs w:val="18"/>
              </w:rPr>
            </w:pPr>
            <w:r>
              <w:rPr>
                <w:szCs w:val="18"/>
              </w:rPr>
              <w:t>$3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7C2B4BD" w14:textId="77777777">
            <w:pPr>
              <w:pStyle w:val="RTableTextAbt"/>
              <w:rPr>
                <w:szCs w:val="18"/>
              </w:rPr>
            </w:pPr>
            <w:r>
              <w:rPr>
                <w:szCs w:val="18"/>
              </w:rPr>
              <w:t>$4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39C6EA1" w14:textId="77777777">
            <w:pPr>
              <w:pStyle w:val="RTableTextAbt"/>
              <w:rPr>
                <w:szCs w:val="18"/>
              </w:rPr>
            </w:pPr>
            <w:r>
              <w:rPr>
                <w:szCs w:val="18"/>
              </w:rPr>
              <w:t>$89</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34D0AA1" w14:textId="77777777">
            <w:pPr>
              <w:pStyle w:val="RTableTextAbt"/>
              <w:rPr>
                <w:szCs w:val="18"/>
              </w:rPr>
            </w:pPr>
            <w:r>
              <w:rPr>
                <w:szCs w:val="18"/>
              </w:rPr>
              <w:t>$298</w:t>
            </w:r>
          </w:p>
        </w:tc>
      </w:tr>
      <w:tr w14:paraId="679C974C"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FE27274" w14:textId="77777777">
            <w:pPr>
              <w:pStyle w:val="LTableTextAbt"/>
            </w:pPr>
            <w:r>
              <w:rPr>
                <w:szCs w:val="18"/>
              </w:rPr>
              <w:t>Processing Aid in Petrochemical Manufactur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D4D8469"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1DD99CC" w14:textId="77777777">
            <w:pPr>
              <w:pStyle w:val="RTableTextAbt"/>
              <w:rPr>
                <w:szCs w:val="18"/>
              </w:rPr>
            </w:pPr>
            <w:r>
              <w:rPr>
                <w:szCs w:val="18"/>
              </w:rPr>
              <w:t>$4,98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D61DF15" w14:textId="77777777">
            <w:pPr>
              <w:pStyle w:val="RTableTextAbt"/>
              <w:rPr>
                <w:szCs w:val="18"/>
              </w:rPr>
            </w:pPr>
            <w:r>
              <w:rPr>
                <w:szCs w:val="18"/>
              </w:rPr>
              <w:t>$1,54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EB7F668" w14:textId="77777777">
            <w:pPr>
              <w:pStyle w:val="RTableTextAbt"/>
              <w:rPr>
                <w:szCs w:val="18"/>
              </w:rPr>
            </w:pPr>
            <w:r>
              <w:rPr>
                <w:szCs w:val="18"/>
              </w:rPr>
              <w:t>$2,00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274BC17" w14:textId="77777777">
            <w:pPr>
              <w:pStyle w:val="RTableTextAbt"/>
              <w:rPr>
                <w:szCs w:val="18"/>
              </w:rPr>
            </w:pPr>
            <w:r>
              <w:rPr>
                <w:szCs w:val="18"/>
              </w:rPr>
              <w:t>$3,611</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3607CB2" w14:textId="77777777">
            <w:pPr>
              <w:pStyle w:val="RTableTextAbt"/>
              <w:rPr>
                <w:szCs w:val="18"/>
              </w:rPr>
            </w:pPr>
            <w:r>
              <w:rPr>
                <w:szCs w:val="18"/>
              </w:rPr>
              <w:t>$12,135</w:t>
            </w:r>
          </w:p>
        </w:tc>
      </w:tr>
      <w:tr w14:paraId="20987586"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D652841" w14:textId="77777777">
            <w:pPr>
              <w:pStyle w:val="LTableTextAbt"/>
            </w:pPr>
            <w:r>
              <w:rPr>
                <w:szCs w:val="18"/>
              </w:rPr>
              <w:t>Production of Maskant for Chemical Mill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CC64A2A"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E17ED2C" w14:textId="77777777">
            <w:pPr>
              <w:pStyle w:val="RTableTextAbt"/>
              <w:rPr>
                <w:szCs w:val="18"/>
              </w:rPr>
            </w:pPr>
            <w:r>
              <w:rPr>
                <w:szCs w:val="18"/>
              </w:rPr>
              <w:t>$13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6F28881" w14:textId="77777777">
            <w:pPr>
              <w:pStyle w:val="RTableTextAbt"/>
              <w:rPr>
                <w:szCs w:val="18"/>
              </w:rPr>
            </w:pPr>
            <w:r>
              <w:rPr>
                <w:szCs w:val="18"/>
              </w:rPr>
              <w:t>$4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16B7656" w14:textId="77777777">
            <w:pPr>
              <w:pStyle w:val="RTableTextAbt"/>
              <w:rPr>
                <w:szCs w:val="18"/>
              </w:rPr>
            </w:pPr>
            <w:r>
              <w:rPr>
                <w:szCs w:val="18"/>
              </w:rPr>
              <w:t>$5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2A780EF" w14:textId="77777777">
            <w:pPr>
              <w:pStyle w:val="RTableTextAbt"/>
              <w:rPr>
                <w:szCs w:val="18"/>
              </w:rPr>
            </w:pPr>
            <w:r>
              <w:rPr>
                <w:szCs w:val="18"/>
              </w:rPr>
              <w:t>$94</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F0A136F" w14:textId="77777777">
            <w:pPr>
              <w:pStyle w:val="RTableTextAbt"/>
              <w:rPr>
                <w:szCs w:val="18"/>
              </w:rPr>
            </w:pPr>
            <w:r>
              <w:rPr>
                <w:szCs w:val="18"/>
              </w:rPr>
              <w:t>$317</w:t>
            </w:r>
          </w:p>
        </w:tc>
      </w:tr>
      <w:tr w14:paraId="620E7E61"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3E1543F" w14:textId="77777777">
            <w:pPr>
              <w:pStyle w:val="LTableTextAbt"/>
            </w:pPr>
            <w:r>
              <w:rPr>
                <w:szCs w:val="18"/>
              </w:rPr>
              <w:t>Use as Maskant for Chemical Mill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4669C210"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246BD19" w14:textId="77777777">
            <w:pPr>
              <w:pStyle w:val="RTableTextAbt"/>
              <w:rPr>
                <w:szCs w:val="18"/>
              </w:rPr>
            </w:pPr>
            <w:r>
              <w:rPr>
                <w:szCs w:val="18"/>
              </w:rPr>
              <w:t>$153,39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ED14764" w14:textId="77777777">
            <w:pPr>
              <w:pStyle w:val="RTableTextAbt"/>
              <w:rPr>
                <w:szCs w:val="18"/>
              </w:rPr>
            </w:pPr>
            <w:r>
              <w:rPr>
                <w:szCs w:val="18"/>
              </w:rPr>
              <w:t>$47,44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DACA2F7" w14:textId="77777777">
            <w:pPr>
              <w:pStyle w:val="RTableTextAbt"/>
              <w:rPr>
                <w:szCs w:val="18"/>
              </w:rPr>
            </w:pPr>
            <w:r>
              <w:rPr>
                <w:szCs w:val="18"/>
              </w:rPr>
              <w:t>$61,57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2F4BD30" w14:textId="77777777">
            <w:pPr>
              <w:pStyle w:val="RTableTextAbt"/>
              <w:rPr>
                <w:szCs w:val="18"/>
              </w:rPr>
            </w:pPr>
            <w:r>
              <w:rPr>
                <w:szCs w:val="18"/>
              </w:rPr>
              <w:t>$111,178</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20AC403" w14:textId="77777777">
            <w:pPr>
              <w:pStyle w:val="RTableTextAbt"/>
              <w:rPr>
                <w:szCs w:val="18"/>
              </w:rPr>
            </w:pPr>
            <w:r>
              <w:rPr>
                <w:szCs w:val="18"/>
              </w:rPr>
              <w:t>$373,588</w:t>
            </w:r>
          </w:p>
        </w:tc>
      </w:tr>
      <w:tr w14:paraId="3E5A24FA"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1134087" w14:textId="77777777">
            <w:pPr>
              <w:pStyle w:val="LTableTextAbt"/>
            </w:pPr>
            <w:r>
              <w:rPr>
                <w:szCs w:val="18"/>
              </w:rPr>
              <w:t>Use as Maskant for Chemical Mill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3A9F6D76"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137095C" w14:textId="77777777">
            <w:pPr>
              <w:pStyle w:val="RTableTextAbt"/>
              <w:rPr>
                <w:szCs w:val="18"/>
              </w:rPr>
            </w:pPr>
            <w:r>
              <w:rPr>
                <w:szCs w:val="18"/>
              </w:rPr>
              <w:t>$49,13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76EB876" w14:textId="77777777">
            <w:pPr>
              <w:pStyle w:val="RTableTextAbt"/>
              <w:rPr>
                <w:szCs w:val="18"/>
              </w:rPr>
            </w:pPr>
            <w:r>
              <w:rPr>
                <w:szCs w:val="18"/>
              </w:rPr>
              <w:t>$15,19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DA73686" w14:textId="77777777">
            <w:pPr>
              <w:pStyle w:val="RTableTextAbt"/>
              <w:rPr>
                <w:szCs w:val="18"/>
              </w:rPr>
            </w:pPr>
            <w:r>
              <w:rPr>
                <w:szCs w:val="18"/>
              </w:rPr>
              <w:t>$19,72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2E37A3C" w14:textId="77777777">
            <w:pPr>
              <w:pStyle w:val="RTableTextAbt"/>
              <w:rPr>
                <w:szCs w:val="18"/>
              </w:rPr>
            </w:pPr>
            <w:r>
              <w:rPr>
                <w:szCs w:val="18"/>
              </w:rPr>
              <w:t>$35,612</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BD53B8A" w14:textId="77777777">
            <w:pPr>
              <w:pStyle w:val="RTableTextAbt"/>
              <w:rPr>
                <w:szCs w:val="18"/>
              </w:rPr>
            </w:pPr>
            <w:r>
              <w:rPr>
                <w:szCs w:val="18"/>
              </w:rPr>
              <w:t>$119,665</w:t>
            </w:r>
          </w:p>
        </w:tc>
      </w:tr>
      <w:tr w14:paraId="4A7103D0"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34970CD" w14:textId="77777777">
            <w:pPr>
              <w:pStyle w:val="LTableTextAbt"/>
            </w:pPr>
            <w:r>
              <w:rPr>
                <w:szCs w:val="18"/>
              </w:rPr>
              <w:t>Vapor Degreasing: Open Top Vapor Degreasing (OTVD)</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379241D"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96B5CDA" w14:textId="77777777">
            <w:pPr>
              <w:pStyle w:val="RTableTextAbt"/>
              <w:rPr>
                <w:szCs w:val="18"/>
              </w:rPr>
            </w:pPr>
            <w:r>
              <w:rPr>
                <w:szCs w:val="18"/>
              </w:rPr>
              <w:t>$98,63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6D5FBBF" w14:textId="77777777">
            <w:pPr>
              <w:pStyle w:val="RTableTextAbt"/>
              <w:rPr>
                <w:szCs w:val="18"/>
              </w:rPr>
            </w:pPr>
            <w:r>
              <w:rPr>
                <w:szCs w:val="18"/>
              </w:rPr>
              <w:t>$30,50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A27C572" w14:textId="77777777">
            <w:pPr>
              <w:pStyle w:val="RTableTextAbt"/>
              <w:rPr>
                <w:szCs w:val="18"/>
              </w:rPr>
            </w:pPr>
            <w:r>
              <w:rPr>
                <w:szCs w:val="18"/>
              </w:rPr>
              <w:t>$39,59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2CE984F" w14:textId="77777777">
            <w:pPr>
              <w:pStyle w:val="RTableTextAbt"/>
              <w:rPr>
                <w:szCs w:val="18"/>
              </w:rPr>
            </w:pPr>
            <w:r>
              <w:rPr>
                <w:szCs w:val="18"/>
              </w:rPr>
              <w:t>$71,487</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AB5C5C6" w14:textId="77777777">
            <w:pPr>
              <w:pStyle w:val="RTableTextAbt"/>
              <w:rPr>
                <w:szCs w:val="18"/>
              </w:rPr>
            </w:pPr>
            <w:r>
              <w:rPr>
                <w:szCs w:val="18"/>
              </w:rPr>
              <w:t>$240,215</w:t>
            </w:r>
          </w:p>
        </w:tc>
      </w:tr>
      <w:tr w14:paraId="5C0E3378"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CAC15F5" w14:textId="77777777">
            <w:pPr>
              <w:pStyle w:val="LTableTextAbt"/>
            </w:pPr>
            <w:r>
              <w:rPr>
                <w:szCs w:val="18"/>
              </w:rPr>
              <w:t>Vapor Degreasing: Open Top Vapor Degreasing (OTVD)</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0D33837"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2205225" w14:textId="77777777">
            <w:pPr>
              <w:pStyle w:val="RTableTextAbt"/>
              <w:rPr>
                <w:szCs w:val="18"/>
              </w:rPr>
            </w:pPr>
            <w:r>
              <w:rPr>
                <w:szCs w:val="18"/>
              </w:rPr>
              <w:t>$4,86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CFC502D" w14:textId="77777777">
            <w:pPr>
              <w:pStyle w:val="RTableTextAbt"/>
              <w:rPr>
                <w:szCs w:val="18"/>
              </w:rPr>
            </w:pPr>
            <w:r>
              <w:rPr>
                <w:szCs w:val="18"/>
              </w:rPr>
              <w:t>$1,50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69C960E" w14:textId="77777777">
            <w:pPr>
              <w:pStyle w:val="RTableTextAbt"/>
              <w:rPr>
                <w:szCs w:val="18"/>
              </w:rPr>
            </w:pPr>
            <w:r>
              <w:rPr>
                <w:szCs w:val="18"/>
              </w:rPr>
              <w:t>$1,95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0356A69" w14:textId="77777777">
            <w:pPr>
              <w:pStyle w:val="RTableTextAbt"/>
              <w:rPr>
                <w:szCs w:val="18"/>
              </w:rPr>
            </w:pPr>
            <w:r>
              <w:rPr>
                <w:szCs w:val="18"/>
              </w:rPr>
              <w:t>$3,523</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C3FF106" w14:textId="77777777">
            <w:pPr>
              <w:pStyle w:val="RTableTextAbt"/>
              <w:rPr>
                <w:szCs w:val="18"/>
              </w:rPr>
            </w:pPr>
            <w:r>
              <w:rPr>
                <w:szCs w:val="18"/>
              </w:rPr>
              <w:t>$11,838</w:t>
            </w:r>
          </w:p>
        </w:tc>
      </w:tr>
      <w:tr w14:paraId="1DC604BF"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7D964FA" w14:textId="77777777">
            <w:pPr>
              <w:pStyle w:val="LTableTextAbt"/>
            </w:pPr>
            <w:r>
              <w:rPr>
                <w:szCs w:val="18"/>
              </w:rPr>
              <w:t>Vapor Degreasing: Enclosed Vapor Degreasing (EVD)</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A039140"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5E83A90" w14:textId="77777777">
            <w:pPr>
              <w:pStyle w:val="RTableTextAbt"/>
              <w:rPr>
                <w:szCs w:val="18"/>
              </w:rPr>
            </w:pPr>
            <w:r>
              <w:rPr>
                <w:szCs w:val="18"/>
              </w:rPr>
              <w:t>$18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91B78E2" w14:textId="77777777">
            <w:pPr>
              <w:pStyle w:val="RTableTextAbt"/>
              <w:rPr>
                <w:szCs w:val="18"/>
              </w:rPr>
            </w:pPr>
            <w:r>
              <w:rPr>
                <w:szCs w:val="18"/>
              </w:rPr>
              <w:t>$5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DF95663" w14:textId="77777777">
            <w:pPr>
              <w:pStyle w:val="RTableTextAbt"/>
              <w:rPr>
                <w:szCs w:val="18"/>
              </w:rPr>
            </w:pPr>
            <w:r>
              <w:rPr>
                <w:szCs w:val="18"/>
              </w:rPr>
              <w:t>$7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173D71A" w14:textId="77777777">
            <w:pPr>
              <w:pStyle w:val="RTableTextAbt"/>
              <w:rPr>
                <w:szCs w:val="18"/>
              </w:rPr>
            </w:pPr>
            <w:r>
              <w:rPr>
                <w:szCs w:val="18"/>
              </w:rPr>
              <w:t>$137</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40FD0B1" w14:textId="77777777">
            <w:pPr>
              <w:pStyle w:val="RTableTextAbt"/>
              <w:rPr>
                <w:szCs w:val="18"/>
              </w:rPr>
            </w:pPr>
            <w:r>
              <w:rPr>
                <w:szCs w:val="18"/>
              </w:rPr>
              <w:t>$461</w:t>
            </w:r>
          </w:p>
        </w:tc>
      </w:tr>
      <w:tr w14:paraId="44991F0E"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0B0E356" w14:textId="77777777">
            <w:pPr>
              <w:pStyle w:val="LTableTextAbt"/>
            </w:pPr>
            <w:r>
              <w:rPr>
                <w:szCs w:val="18"/>
              </w:rPr>
              <w:t>Vapor Degreasing: Enclosed Vapor Degreasing (EVD)</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D0E2CD1"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3DA07D9" w14:textId="77777777">
            <w:pPr>
              <w:pStyle w:val="RTableTextAbt"/>
              <w:rPr>
                <w:szCs w:val="18"/>
              </w:rPr>
            </w:pPr>
            <w:r>
              <w:rPr>
                <w:szCs w:val="18"/>
              </w:rPr>
              <w:t>$3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E6BD2F8" w14:textId="77777777">
            <w:pPr>
              <w:pStyle w:val="RTableTextAbt"/>
              <w:rPr>
                <w:szCs w:val="18"/>
              </w:rPr>
            </w:pPr>
            <w:r>
              <w:rPr>
                <w:szCs w:val="18"/>
              </w:rPr>
              <w:t>$1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9894457" w14:textId="77777777">
            <w:pPr>
              <w:pStyle w:val="RTableTextAbt"/>
              <w:rPr>
                <w:szCs w:val="18"/>
              </w:rPr>
            </w:pPr>
            <w:r>
              <w:rPr>
                <w:szCs w:val="18"/>
              </w:rPr>
              <w:t>$1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20FAC0D" w14:textId="77777777">
            <w:pPr>
              <w:pStyle w:val="RTableTextAbt"/>
              <w:rPr>
                <w:szCs w:val="18"/>
              </w:rPr>
            </w:pPr>
            <w:r>
              <w:rPr>
                <w:szCs w:val="18"/>
              </w:rPr>
              <w:t>$27</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E483EAC" w14:textId="77777777">
            <w:pPr>
              <w:pStyle w:val="RTableTextAbt"/>
              <w:rPr>
                <w:szCs w:val="18"/>
              </w:rPr>
            </w:pPr>
            <w:r>
              <w:rPr>
                <w:szCs w:val="18"/>
              </w:rPr>
              <w:t>$92</w:t>
            </w:r>
          </w:p>
        </w:tc>
      </w:tr>
      <w:tr w14:paraId="5DA03E20"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41493C5E" w14:textId="77777777">
            <w:pPr>
              <w:pStyle w:val="LTableTextAbt"/>
            </w:pPr>
            <w:r>
              <w:rPr>
                <w:szCs w:val="18"/>
              </w:rPr>
              <w:t>Vapor Degreasing: Conveyorized Vapor Degreasing (CVD)</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319DCBA6"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D9A6F8E" w14:textId="77777777">
            <w:pPr>
              <w:pStyle w:val="RTableTextAbt"/>
              <w:rPr>
                <w:szCs w:val="18"/>
              </w:rPr>
            </w:pPr>
            <w:r>
              <w:rPr>
                <w:szCs w:val="18"/>
              </w:rPr>
              <w:t>$22,72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8B662AA" w14:textId="77777777">
            <w:pPr>
              <w:pStyle w:val="RTableTextAbt"/>
              <w:rPr>
                <w:szCs w:val="18"/>
              </w:rPr>
            </w:pPr>
            <w:r>
              <w:rPr>
                <w:szCs w:val="18"/>
              </w:rPr>
              <w:t>$7,02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7F409EC" w14:textId="77777777">
            <w:pPr>
              <w:pStyle w:val="RTableTextAbt"/>
              <w:rPr>
                <w:szCs w:val="18"/>
              </w:rPr>
            </w:pPr>
            <w:r>
              <w:rPr>
                <w:szCs w:val="18"/>
              </w:rPr>
              <w:t>$9,12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82D6772" w14:textId="77777777">
            <w:pPr>
              <w:pStyle w:val="RTableTextAbt"/>
              <w:rPr>
                <w:szCs w:val="18"/>
              </w:rPr>
            </w:pPr>
            <w:r>
              <w:rPr>
                <w:szCs w:val="18"/>
              </w:rPr>
              <w:t>$16,472</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0E6498B" w14:textId="77777777">
            <w:pPr>
              <w:pStyle w:val="RTableTextAbt"/>
              <w:rPr>
                <w:szCs w:val="18"/>
              </w:rPr>
            </w:pPr>
            <w:r>
              <w:rPr>
                <w:szCs w:val="18"/>
              </w:rPr>
              <w:t>$55,352</w:t>
            </w:r>
          </w:p>
        </w:tc>
      </w:tr>
      <w:tr w14:paraId="7242E065"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77C294A" w14:textId="77777777">
            <w:pPr>
              <w:pStyle w:val="LTableTextAbt"/>
            </w:pPr>
            <w:r>
              <w:rPr>
                <w:szCs w:val="18"/>
              </w:rPr>
              <w:t>Vapor Degreasing: Conveyorized Vapor Degreasing (CVD)</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148E9A8"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538897B" w14:textId="77777777">
            <w:pPr>
              <w:pStyle w:val="RTableTextAbt"/>
              <w:rPr>
                <w:szCs w:val="18"/>
              </w:rPr>
            </w:pPr>
            <w:r>
              <w:rPr>
                <w:szCs w:val="18"/>
              </w:rPr>
              <w:t>$3,64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4FEF70B" w14:textId="77777777">
            <w:pPr>
              <w:pStyle w:val="RTableTextAbt"/>
              <w:rPr>
                <w:szCs w:val="18"/>
              </w:rPr>
            </w:pPr>
            <w:r>
              <w:rPr>
                <w:szCs w:val="18"/>
              </w:rPr>
              <w:t>$1,12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4584627" w14:textId="77777777">
            <w:pPr>
              <w:pStyle w:val="RTableTextAbt"/>
              <w:rPr>
                <w:szCs w:val="18"/>
              </w:rPr>
            </w:pPr>
            <w:r>
              <w:rPr>
                <w:szCs w:val="18"/>
              </w:rPr>
              <w:t>$1,464</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98801E2" w14:textId="77777777">
            <w:pPr>
              <w:pStyle w:val="RTableTextAbt"/>
              <w:rPr>
                <w:szCs w:val="18"/>
              </w:rPr>
            </w:pPr>
            <w:r>
              <w:rPr>
                <w:szCs w:val="18"/>
              </w:rPr>
              <w:t>$2,644</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1BD3264" w14:textId="77777777">
            <w:pPr>
              <w:pStyle w:val="RTableTextAbt"/>
              <w:rPr>
                <w:szCs w:val="18"/>
              </w:rPr>
            </w:pPr>
            <w:r>
              <w:rPr>
                <w:szCs w:val="18"/>
              </w:rPr>
              <w:t>$8,886</w:t>
            </w:r>
          </w:p>
        </w:tc>
      </w:tr>
      <w:tr w14:paraId="3294ED5E"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AA77A21" w14:textId="77777777">
            <w:pPr>
              <w:pStyle w:val="LTableTextAbt"/>
            </w:pPr>
            <w:r>
              <w:rPr>
                <w:szCs w:val="18"/>
              </w:rPr>
              <w:t>Recycling and Disposal</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6050C25"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AAFBE36" w14:textId="77777777">
            <w:pPr>
              <w:pStyle w:val="RTableTextAbt"/>
              <w:rPr>
                <w:szCs w:val="18"/>
              </w:rPr>
            </w:pPr>
            <w:r>
              <w:rPr>
                <w:szCs w:val="18"/>
              </w:rPr>
              <w:t>$1,05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320DE21" w14:textId="77777777">
            <w:pPr>
              <w:pStyle w:val="RTableTextAbt"/>
              <w:rPr>
                <w:szCs w:val="18"/>
              </w:rPr>
            </w:pPr>
            <w:r>
              <w:rPr>
                <w:szCs w:val="18"/>
              </w:rPr>
              <w:t>$32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EF680E2" w14:textId="77777777">
            <w:pPr>
              <w:pStyle w:val="RTableTextAbt"/>
              <w:rPr>
                <w:szCs w:val="18"/>
              </w:rPr>
            </w:pPr>
            <w:r>
              <w:rPr>
                <w:szCs w:val="18"/>
              </w:rPr>
              <w:t>$42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1BB69B1" w14:textId="77777777">
            <w:pPr>
              <w:pStyle w:val="RTableTextAbt"/>
              <w:rPr>
                <w:szCs w:val="18"/>
              </w:rPr>
            </w:pPr>
            <w:r>
              <w:rPr>
                <w:szCs w:val="18"/>
              </w:rPr>
              <w:t>$767</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DD2946D" w14:textId="77777777">
            <w:pPr>
              <w:pStyle w:val="RTableTextAbt"/>
              <w:rPr>
                <w:szCs w:val="18"/>
              </w:rPr>
            </w:pPr>
            <w:r>
              <w:rPr>
                <w:szCs w:val="18"/>
              </w:rPr>
              <w:t>$2,577</w:t>
            </w:r>
          </w:p>
        </w:tc>
      </w:tr>
      <w:tr w14:paraId="6E4A7F9B"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FC31A6" w:rsidP="00CB1C05" w14:paraId="16630BD6"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0C9DEAA"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B701C5E" w14:textId="77777777">
            <w:pPr>
              <w:pStyle w:val="RTableTextAbt"/>
              <w:rPr>
                <w:szCs w:val="18"/>
              </w:rPr>
            </w:pPr>
            <w:r>
              <w:rPr>
                <w:szCs w:val="18"/>
              </w:rPr>
              <w:t>$2,34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6FCF852" w14:textId="77777777">
            <w:pPr>
              <w:pStyle w:val="RTableTextAbt"/>
              <w:rPr>
                <w:szCs w:val="18"/>
              </w:rPr>
            </w:pPr>
            <w:r>
              <w:rPr>
                <w:szCs w:val="18"/>
              </w:rPr>
              <w:t>$724</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1CF4825" w14:textId="77777777">
            <w:pPr>
              <w:pStyle w:val="RTableTextAbt"/>
              <w:rPr>
                <w:szCs w:val="18"/>
              </w:rPr>
            </w:pPr>
            <w:r>
              <w:rPr>
                <w:szCs w:val="18"/>
              </w:rPr>
              <w:t>$94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80F6B90" w14:textId="77777777">
            <w:pPr>
              <w:pStyle w:val="RTableTextAbt"/>
              <w:rPr>
                <w:szCs w:val="18"/>
              </w:rPr>
            </w:pPr>
            <w:r>
              <w:rPr>
                <w:szCs w:val="18"/>
              </w:rPr>
              <w:t>$1,698</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29E4F06" w14:textId="77777777">
            <w:pPr>
              <w:pStyle w:val="RTableTextAbt"/>
              <w:rPr>
                <w:szCs w:val="18"/>
              </w:rPr>
            </w:pPr>
            <w:r>
              <w:rPr>
                <w:szCs w:val="18"/>
              </w:rPr>
              <w:t>$5,704</w:t>
            </w:r>
          </w:p>
        </w:tc>
      </w:tr>
      <w:tr w14:paraId="26C6A111"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FC31A6" w:rsidP="00CB1C05" w14:paraId="3B0E42C3" w14:textId="77777777">
            <w:pPr>
              <w:pStyle w:val="LTableTextAbt"/>
            </w:pPr>
            <w:r w:rsidRPr="00775537">
              <w:rPr>
                <w:szCs w:val="18"/>
              </w:rPr>
              <w:t xml:space="preserve">Incorporation into Other Formulation, Mixture, and </w:t>
            </w:r>
            <w:r>
              <w:rPr>
                <w:szCs w:val="18"/>
              </w:rPr>
              <w:t>Reaction Products (Aerosol)</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D240A95"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AB6C481" w14:textId="77777777">
            <w:pPr>
              <w:pStyle w:val="RTableTextAbt"/>
              <w:rPr>
                <w:szCs w:val="18"/>
              </w:rPr>
            </w:pPr>
            <w:r>
              <w:rPr>
                <w:szCs w:val="18"/>
              </w:rPr>
              <w:t>$81,51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09D628E" w14:textId="77777777">
            <w:pPr>
              <w:pStyle w:val="RTableTextAbt"/>
              <w:rPr>
                <w:szCs w:val="18"/>
              </w:rPr>
            </w:pPr>
            <w:r>
              <w:rPr>
                <w:szCs w:val="18"/>
              </w:rPr>
              <w:t>$25,21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0DAA553" w14:textId="77777777">
            <w:pPr>
              <w:pStyle w:val="RTableTextAbt"/>
              <w:rPr>
                <w:szCs w:val="18"/>
              </w:rPr>
            </w:pPr>
            <w:r>
              <w:rPr>
                <w:szCs w:val="18"/>
              </w:rPr>
              <w:t>$32,71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F051C6B" w14:textId="77777777">
            <w:pPr>
              <w:pStyle w:val="RTableTextAbt"/>
              <w:rPr>
                <w:szCs w:val="18"/>
              </w:rPr>
            </w:pPr>
            <w:r>
              <w:rPr>
                <w:szCs w:val="18"/>
              </w:rPr>
              <w:t>$59,078</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22028B7" w14:textId="77777777">
            <w:pPr>
              <w:pStyle w:val="RTableTextAbt"/>
              <w:rPr>
                <w:szCs w:val="18"/>
              </w:rPr>
            </w:pPr>
            <w:r>
              <w:rPr>
                <w:szCs w:val="18"/>
              </w:rPr>
              <w:t>$198,519</w:t>
            </w:r>
          </w:p>
        </w:tc>
      </w:tr>
      <w:tr w14:paraId="565DF786"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FC31A6" w:rsidP="00CB1C05" w14:paraId="2D1DBF94" w14:textId="77777777">
            <w:pPr>
              <w:pStyle w:val="LTableTextAbt"/>
            </w:pPr>
            <w:r w:rsidRPr="00775537">
              <w:rPr>
                <w:szCs w:val="18"/>
              </w:rPr>
              <w:t xml:space="preserve">Incorporation into Other Formulation, Mixture, and </w:t>
            </w:r>
            <w:r>
              <w:rPr>
                <w:szCs w:val="18"/>
              </w:rPr>
              <w:t>Reaction Products (Other)</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94B564C"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A3A9108" w14:textId="77777777">
            <w:pPr>
              <w:pStyle w:val="RTableTextAbt"/>
              <w:rPr>
                <w:szCs w:val="18"/>
              </w:rPr>
            </w:pPr>
            <w:r>
              <w:rPr>
                <w:szCs w:val="18"/>
              </w:rPr>
              <w:t>$2,53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3DA9735" w14:textId="77777777">
            <w:pPr>
              <w:pStyle w:val="RTableTextAbt"/>
              <w:rPr>
                <w:szCs w:val="18"/>
              </w:rPr>
            </w:pPr>
            <w:r>
              <w:rPr>
                <w:szCs w:val="18"/>
              </w:rPr>
              <w:t>$78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3E781AD" w14:textId="77777777">
            <w:pPr>
              <w:pStyle w:val="RTableTextAbt"/>
              <w:rPr>
                <w:szCs w:val="18"/>
              </w:rPr>
            </w:pPr>
            <w:r>
              <w:rPr>
                <w:szCs w:val="18"/>
              </w:rPr>
              <w:t>$1,01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366B73F" w14:textId="77777777">
            <w:pPr>
              <w:pStyle w:val="RTableTextAbt"/>
              <w:rPr>
                <w:szCs w:val="18"/>
              </w:rPr>
            </w:pPr>
            <w:r>
              <w:rPr>
                <w:szCs w:val="18"/>
              </w:rPr>
              <w:t>$1,839</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690A6DA" w14:textId="77777777">
            <w:pPr>
              <w:pStyle w:val="RTableTextAbt"/>
              <w:rPr>
                <w:szCs w:val="18"/>
              </w:rPr>
            </w:pPr>
            <w:r>
              <w:rPr>
                <w:szCs w:val="18"/>
              </w:rPr>
              <w:t>$6,180</w:t>
            </w:r>
          </w:p>
        </w:tc>
      </w:tr>
      <w:tr w14:paraId="3D8EDD08"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DEDB2F5" w14:textId="77777777">
            <w:pPr>
              <w:pStyle w:val="LTableTextAbt"/>
            </w:pPr>
            <w:r>
              <w:rPr>
                <w:szCs w:val="18"/>
              </w:rPr>
              <w:t>Laboratory Chemical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2F754B1"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578F585" w14:textId="77777777">
            <w:pPr>
              <w:pStyle w:val="RTableTextAbt"/>
              <w:rPr>
                <w:szCs w:val="18"/>
              </w:rPr>
            </w:pPr>
            <w:r>
              <w:rPr>
                <w:szCs w:val="18"/>
              </w:rPr>
              <w:t>$61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C6FECBF" w14:textId="77777777">
            <w:pPr>
              <w:pStyle w:val="RTableTextAbt"/>
              <w:rPr>
                <w:szCs w:val="18"/>
              </w:rPr>
            </w:pPr>
            <w:r>
              <w:rPr>
                <w:szCs w:val="18"/>
              </w:rPr>
              <w:t>$19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CDA37ED" w14:textId="77777777">
            <w:pPr>
              <w:pStyle w:val="RTableTextAbt"/>
              <w:rPr>
                <w:szCs w:val="18"/>
              </w:rPr>
            </w:pPr>
            <w:r>
              <w:rPr>
                <w:szCs w:val="18"/>
              </w:rPr>
              <w:t>$24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AA03F16" w14:textId="77777777">
            <w:pPr>
              <w:pStyle w:val="RTableTextAbt"/>
              <w:rPr>
                <w:szCs w:val="18"/>
              </w:rPr>
            </w:pPr>
            <w:r>
              <w:rPr>
                <w:szCs w:val="18"/>
              </w:rPr>
              <w:t>$448</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0A10D7B" w14:textId="77777777">
            <w:pPr>
              <w:pStyle w:val="RTableTextAbt"/>
              <w:rPr>
                <w:szCs w:val="18"/>
              </w:rPr>
            </w:pPr>
            <w:r>
              <w:rPr>
                <w:szCs w:val="18"/>
              </w:rPr>
              <w:t>$1,504</w:t>
            </w:r>
          </w:p>
        </w:tc>
      </w:tr>
      <w:tr w14:paraId="468779C9"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CC26256" w14:textId="77777777">
            <w:pPr>
              <w:pStyle w:val="LTableTextAbt"/>
            </w:pPr>
            <w:r>
              <w:rPr>
                <w:szCs w:val="18"/>
              </w:rPr>
              <w:t>Processing Aid, Except Petrochemical</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384347CC"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8262CB0" w14:textId="77777777">
            <w:pPr>
              <w:pStyle w:val="RTableTextAbt"/>
              <w:rPr>
                <w:szCs w:val="18"/>
              </w:rPr>
            </w:pPr>
            <w:r>
              <w:rPr>
                <w:szCs w:val="18"/>
              </w:rPr>
              <w:t>$15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B8D0BAB" w14:textId="77777777">
            <w:pPr>
              <w:pStyle w:val="RTableTextAbt"/>
              <w:rPr>
                <w:szCs w:val="18"/>
              </w:rPr>
            </w:pPr>
            <w:r>
              <w:rPr>
                <w:szCs w:val="18"/>
              </w:rPr>
              <w:t>$4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D056DA6" w14:textId="77777777">
            <w:pPr>
              <w:pStyle w:val="RTableTextAbt"/>
              <w:rPr>
                <w:szCs w:val="18"/>
              </w:rPr>
            </w:pPr>
            <w:r>
              <w:rPr>
                <w:szCs w:val="18"/>
              </w:rPr>
              <w:t>$6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44C3A91" w14:textId="77777777">
            <w:pPr>
              <w:pStyle w:val="RTableTextAbt"/>
              <w:rPr>
                <w:szCs w:val="18"/>
              </w:rPr>
            </w:pPr>
            <w:r>
              <w:rPr>
                <w:szCs w:val="18"/>
              </w:rPr>
              <w:t>$112</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B6FAE88" w14:textId="77777777">
            <w:pPr>
              <w:pStyle w:val="RTableTextAbt"/>
              <w:rPr>
                <w:szCs w:val="18"/>
              </w:rPr>
            </w:pPr>
            <w:r>
              <w:rPr>
                <w:szCs w:val="18"/>
              </w:rPr>
              <w:t>$376</w:t>
            </w:r>
          </w:p>
        </w:tc>
      </w:tr>
      <w:tr w14:paraId="6A0B7A25"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65800D0" w14:textId="77777777">
            <w:pPr>
              <w:pStyle w:val="LTableTextAbt"/>
            </w:pPr>
            <w:r>
              <w:rPr>
                <w:szCs w:val="18"/>
              </w:rPr>
              <w:t>Adhesives and Sealant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92421E1"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A3460F2" w14:textId="77777777">
            <w:pPr>
              <w:pStyle w:val="RTableTextAbt"/>
              <w:rPr>
                <w:szCs w:val="18"/>
              </w:rPr>
            </w:pPr>
            <w:r>
              <w:rPr>
                <w:szCs w:val="18"/>
              </w:rPr>
              <w:t>$112,15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6780432" w14:textId="77777777">
            <w:pPr>
              <w:pStyle w:val="RTableTextAbt"/>
              <w:rPr>
                <w:szCs w:val="18"/>
              </w:rPr>
            </w:pPr>
            <w:r>
              <w:rPr>
                <w:szCs w:val="18"/>
              </w:rPr>
              <w:t>$34,68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545DBAA" w14:textId="77777777">
            <w:pPr>
              <w:pStyle w:val="RTableTextAbt"/>
              <w:rPr>
                <w:szCs w:val="18"/>
              </w:rPr>
            </w:pPr>
            <w:r>
              <w:rPr>
                <w:szCs w:val="18"/>
              </w:rPr>
              <w:t>$45,01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408D901" w14:textId="77777777">
            <w:pPr>
              <w:pStyle w:val="RTableTextAbt"/>
              <w:rPr>
                <w:szCs w:val="18"/>
              </w:rPr>
            </w:pPr>
            <w:r>
              <w:rPr>
                <w:szCs w:val="18"/>
              </w:rPr>
              <w:t>$81,285</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279E9D0" w14:textId="77777777">
            <w:pPr>
              <w:pStyle w:val="RTableTextAbt"/>
              <w:rPr>
                <w:szCs w:val="18"/>
              </w:rPr>
            </w:pPr>
            <w:r>
              <w:rPr>
                <w:szCs w:val="18"/>
              </w:rPr>
              <w:t>$273,141</w:t>
            </w:r>
          </w:p>
        </w:tc>
      </w:tr>
      <w:tr w14:paraId="4C5FCA7D"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559D660" w14:textId="77777777">
            <w:pPr>
              <w:pStyle w:val="LTableTextAbt"/>
            </w:pPr>
            <w:r>
              <w:rPr>
                <w:szCs w:val="18"/>
              </w:rPr>
              <w:t>Paint and Coating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2820128"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0734509" w14:textId="77777777">
            <w:pPr>
              <w:pStyle w:val="RTableTextAbt"/>
              <w:rPr>
                <w:szCs w:val="18"/>
              </w:rPr>
            </w:pPr>
            <w:r>
              <w:rPr>
                <w:szCs w:val="18"/>
              </w:rPr>
              <w:t>$29,36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12C1427" w14:textId="77777777">
            <w:pPr>
              <w:pStyle w:val="RTableTextAbt"/>
              <w:rPr>
                <w:szCs w:val="18"/>
              </w:rPr>
            </w:pPr>
            <w:r>
              <w:rPr>
                <w:szCs w:val="18"/>
              </w:rPr>
              <w:t>$9,08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30E0A9C" w14:textId="77777777">
            <w:pPr>
              <w:pStyle w:val="RTableTextAbt"/>
              <w:rPr>
                <w:szCs w:val="18"/>
              </w:rPr>
            </w:pPr>
            <w:r>
              <w:rPr>
                <w:szCs w:val="18"/>
              </w:rPr>
              <w:t>$11,78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CBA044B" w14:textId="77777777">
            <w:pPr>
              <w:pStyle w:val="RTableTextAbt"/>
              <w:rPr>
                <w:szCs w:val="18"/>
              </w:rPr>
            </w:pPr>
            <w:r>
              <w:rPr>
                <w:szCs w:val="18"/>
              </w:rPr>
              <w:t>$21,283</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743BABE" w14:textId="77777777">
            <w:pPr>
              <w:pStyle w:val="RTableTextAbt"/>
              <w:rPr>
                <w:szCs w:val="18"/>
              </w:rPr>
            </w:pPr>
            <w:r>
              <w:rPr>
                <w:szCs w:val="18"/>
              </w:rPr>
              <w:t>$71,517</w:t>
            </w:r>
          </w:p>
        </w:tc>
      </w:tr>
      <w:tr w14:paraId="338D3294"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1E7F17C" w14:textId="77777777">
            <w:pPr>
              <w:pStyle w:val="LTableTextAbt"/>
            </w:pPr>
            <w:r>
              <w:rPr>
                <w:szCs w:val="18"/>
              </w:rPr>
              <w:t>Aerosol Spray Cleaning/Degreas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A27CDE2"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412148B" w14:textId="77777777">
            <w:pPr>
              <w:pStyle w:val="RTableTextAbt"/>
              <w:rPr>
                <w:szCs w:val="18"/>
              </w:rPr>
            </w:pPr>
            <w:r>
              <w:rPr>
                <w:szCs w:val="18"/>
              </w:rPr>
              <w:t>$12,104,17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4AAF03D" w14:textId="77777777">
            <w:pPr>
              <w:pStyle w:val="RTableTextAbt"/>
              <w:rPr>
                <w:szCs w:val="18"/>
              </w:rPr>
            </w:pPr>
            <w:r>
              <w:rPr>
                <w:szCs w:val="18"/>
              </w:rPr>
              <w:t>$3,756,56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CCF228A" w14:textId="77777777">
            <w:pPr>
              <w:pStyle w:val="RTableTextAbt"/>
              <w:rPr>
                <w:szCs w:val="18"/>
              </w:rPr>
            </w:pPr>
            <w:r>
              <w:rPr>
                <w:szCs w:val="18"/>
              </w:rPr>
              <w:t>$4,908,94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16CBB75" w14:textId="77777777">
            <w:pPr>
              <w:pStyle w:val="RTableTextAbt"/>
              <w:rPr>
                <w:szCs w:val="18"/>
              </w:rPr>
            </w:pPr>
            <w:r>
              <w:rPr>
                <w:szCs w:val="18"/>
              </w:rPr>
              <w:t>$9,219,419</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360619A" w14:textId="77777777">
            <w:pPr>
              <w:pStyle w:val="RTableTextAbt"/>
              <w:rPr>
                <w:szCs w:val="18"/>
              </w:rPr>
            </w:pPr>
            <w:r>
              <w:rPr>
                <w:szCs w:val="18"/>
              </w:rPr>
              <w:t>$29,989,106</w:t>
            </w:r>
          </w:p>
        </w:tc>
      </w:tr>
      <w:tr w14:paraId="128A9FD0"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4ADA253E" w14:textId="77777777">
            <w:pPr>
              <w:pStyle w:val="LTableTextAbt"/>
            </w:pPr>
            <w:r>
              <w:rPr>
                <w:szCs w:val="18"/>
              </w:rPr>
              <w:t>Aerosol Spray Cleaning/Degreas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DD38E52"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807AE9E" w14:textId="77777777">
            <w:pPr>
              <w:pStyle w:val="RTableTextAbt"/>
              <w:rPr>
                <w:szCs w:val="18"/>
              </w:rPr>
            </w:pPr>
            <w:r>
              <w:rPr>
                <w:szCs w:val="18"/>
              </w:rPr>
              <w:t>$50,52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9C29A2C" w14:textId="77777777">
            <w:pPr>
              <w:pStyle w:val="RTableTextAbt"/>
              <w:rPr>
                <w:szCs w:val="18"/>
              </w:rPr>
            </w:pPr>
            <w:r>
              <w:rPr>
                <w:szCs w:val="18"/>
              </w:rPr>
              <w:t>$15,67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9A15B5B" w14:textId="77777777">
            <w:pPr>
              <w:pStyle w:val="RTableTextAbt"/>
              <w:rPr>
                <w:szCs w:val="18"/>
              </w:rPr>
            </w:pPr>
            <w:r>
              <w:rPr>
                <w:szCs w:val="18"/>
              </w:rPr>
              <w:t>$20,48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E3A95F0" w14:textId="77777777">
            <w:pPr>
              <w:pStyle w:val="RTableTextAbt"/>
              <w:rPr>
                <w:szCs w:val="18"/>
              </w:rPr>
            </w:pPr>
            <w:r>
              <w:rPr>
                <w:szCs w:val="18"/>
              </w:rPr>
              <w:t>$38,480</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896F6E6" w14:textId="77777777">
            <w:pPr>
              <w:pStyle w:val="RTableTextAbt"/>
              <w:rPr>
                <w:szCs w:val="18"/>
              </w:rPr>
            </w:pPr>
            <w:r>
              <w:rPr>
                <w:szCs w:val="18"/>
              </w:rPr>
              <w:t>$125,169</w:t>
            </w:r>
          </w:p>
        </w:tc>
      </w:tr>
      <w:tr w14:paraId="4D48D7E7"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B21A243" w14:textId="77777777">
            <w:pPr>
              <w:pStyle w:val="LTableTextAbt"/>
            </w:pPr>
            <w:r>
              <w:rPr>
                <w:szCs w:val="18"/>
              </w:rPr>
              <w:t>Liquid and Spray Batch Cold Clean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45ACAEC"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A276679" w14:textId="77777777">
            <w:pPr>
              <w:pStyle w:val="RTableTextAbt"/>
              <w:rPr>
                <w:szCs w:val="18"/>
              </w:rPr>
            </w:pPr>
            <w:r>
              <w:rPr>
                <w:szCs w:val="18"/>
              </w:rPr>
              <w:t>$29,75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4930646" w14:textId="77777777">
            <w:pPr>
              <w:pStyle w:val="RTableTextAbt"/>
              <w:rPr>
                <w:szCs w:val="18"/>
              </w:rPr>
            </w:pPr>
            <w:r>
              <w:rPr>
                <w:szCs w:val="18"/>
              </w:rPr>
              <w:t>$9,20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7648EDC" w14:textId="77777777">
            <w:pPr>
              <w:pStyle w:val="RTableTextAbt"/>
              <w:rPr>
                <w:szCs w:val="18"/>
              </w:rPr>
            </w:pPr>
            <w:r>
              <w:rPr>
                <w:szCs w:val="18"/>
              </w:rPr>
              <w:t>$11,94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7C9692F" w14:textId="77777777">
            <w:pPr>
              <w:pStyle w:val="RTableTextAbt"/>
              <w:rPr>
                <w:szCs w:val="18"/>
              </w:rPr>
            </w:pPr>
            <w:r>
              <w:rPr>
                <w:szCs w:val="18"/>
              </w:rPr>
              <w:t>$21,565</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4D5130F" w14:textId="77777777">
            <w:pPr>
              <w:pStyle w:val="RTableTextAbt"/>
              <w:rPr>
                <w:szCs w:val="18"/>
              </w:rPr>
            </w:pPr>
            <w:r>
              <w:rPr>
                <w:szCs w:val="18"/>
              </w:rPr>
              <w:t>$72,466</w:t>
            </w:r>
          </w:p>
        </w:tc>
      </w:tr>
      <w:tr w14:paraId="762113BE"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E8F8E42" w14:textId="77777777">
            <w:pPr>
              <w:pStyle w:val="LTableTextAbt"/>
            </w:pPr>
            <w:r>
              <w:rPr>
                <w:szCs w:val="18"/>
              </w:rPr>
              <w:t>Liquid and Spray Batch Cold Clean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45175E8"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4252FE8" w14:textId="77777777">
            <w:pPr>
              <w:pStyle w:val="RTableTextAbt"/>
              <w:rPr>
                <w:szCs w:val="18"/>
              </w:rPr>
            </w:pPr>
            <w:r>
              <w:rPr>
                <w:szCs w:val="18"/>
              </w:rPr>
              <w:t>$9,21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1AB9CF7" w14:textId="77777777">
            <w:pPr>
              <w:pStyle w:val="RTableTextAbt"/>
              <w:rPr>
                <w:szCs w:val="18"/>
              </w:rPr>
            </w:pPr>
            <w:r>
              <w:rPr>
                <w:szCs w:val="18"/>
              </w:rPr>
              <w:t>$2,84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FB186B8" w14:textId="77777777">
            <w:pPr>
              <w:pStyle w:val="RTableTextAbt"/>
              <w:rPr>
                <w:szCs w:val="18"/>
              </w:rPr>
            </w:pPr>
            <w:r>
              <w:rPr>
                <w:szCs w:val="18"/>
              </w:rPr>
              <w:t>$3,69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88A3CA1" w14:textId="77777777">
            <w:pPr>
              <w:pStyle w:val="RTableTextAbt"/>
              <w:rPr>
                <w:szCs w:val="18"/>
              </w:rPr>
            </w:pPr>
            <w:r>
              <w:rPr>
                <w:szCs w:val="18"/>
              </w:rPr>
              <w:t>$6,676</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A44A2AA" w14:textId="77777777">
            <w:pPr>
              <w:pStyle w:val="RTableTextAbt"/>
              <w:rPr>
                <w:szCs w:val="18"/>
              </w:rPr>
            </w:pPr>
            <w:r>
              <w:rPr>
                <w:szCs w:val="18"/>
              </w:rPr>
              <w:t>$22,434</w:t>
            </w:r>
          </w:p>
        </w:tc>
      </w:tr>
      <w:tr w14:paraId="0D7CB3D4"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DFF64DE" w14:textId="77777777">
            <w:pPr>
              <w:pStyle w:val="LTableTextAbt"/>
            </w:pPr>
            <w:r>
              <w:rPr>
                <w:szCs w:val="18"/>
              </w:rPr>
              <w:t>Photographic Film Use</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9CD9ACC"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FB87194" w14:textId="77777777">
            <w:pPr>
              <w:pStyle w:val="RTableTextAbt"/>
              <w:rPr>
                <w:szCs w:val="18"/>
              </w:rPr>
            </w:pPr>
            <w:r>
              <w:rPr>
                <w:szCs w:val="18"/>
              </w:rPr>
              <w:t>$12,74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1EA2324" w14:textId="77777777">
            <w:pPr>
              <w:pStyle w:val="RTableTextAbt"/>
              <w:rPr>
                <w:szCs w:val="18"/>
              </w:rPr>
            </w:pPr>
            <w:r>
              <w:rPr>
                <w:szCs w:val="18"/>
              </w:rPr>
              <w:t>$3,94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E52F6E4" w14:textId="77777777">
            <w:pPr>
              <w:pStyle w:val="RTableTextAbt"/>
              <w:rPr>
                <w:szCs w:val="18"/>
              </w:rPr>
            </w:pPr>
            <w:r>
              <w:rPr>
                <w:szCs w:val="18"/>
              </w:rPr>
              <w:t>$5,11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FD6685C" w14:textId="77777777">
            <w:pPr>
              <w:pStyle w:val="RTableTextAbt"/>
              <w:rPr>
                <w:szCs w:val="18"/>
              </w:rPr>
            </w:pPr>
            <w:r>
              <w:rPr>
                <w:szCs w:val="18"/>
              </w:rPr>
              <w:t>$9,239</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F6E81F7" w14:textId="77777777">
            <w:pPr>
              <w:pStyle w:val="RTableTextAbt"/>
              <w:rPr>
                <w:szCs w:val="18"/>
              </w:rPr>
            </w:pPr>
            <w:r>
              <w:rPr>
                <w:szCs w:val="18"/>
              </w:rPr>
              <w:t>$31,046</w:t>
            </w:r>
          </w:p>
        </w:tc>
      </w:tr>
      <w:tr w14:paraId="0915C9B7"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40B905B" w14:textId="77777777">
            <w:pPr>
              <w:pStyle w:val="LTableTextAbt"/>
            </w:pPr>
            <w:r>
              <w:rPr>
                <w:szCs w:val="18"/>
              </w:rPr>
              <w:t>Lubricants and Grease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4AAD9959"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0E0BE35" w14:textId="77777777">
            <w:pPr>
              <w:pStyle w:val="RTableTextAbt"/>
              <w:rPr>
                <w:szCs w:val="18"/>
              </w:rPr>
            </w:pPr>
            <w:r>
              <w:rPr>
                <w:szCs w:val="18"/>
              </w:rPr>
              <w:t>$144,11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8EDA6AF" w14:textId="77777777">
            <w:pPr>
              <w:pStyle w:val="RTableTextAbt"/>
              <w:rPr>
                <w:szCs w:val="18"/>
              </w:rPr>
            </w:pPr>
            <w:r>
              <w:rPr>
                <w:szCs w:val="18"/>
              </w:rPr>
              <w:t>$44,57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0206097" w14:textId="77777777">
            <w:pPr>
              <w:pStyle w:val="RTableTextAbt"/>
              <w:rPr>
                <w:szCs w:val="18"/>
              </w:rPr>
            </w:pPr>
            <w:r>
              <w:rPr>
                <w:szCs w:val="18"/>
              </w:rPr>
              <w:t>$57,84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5265E11" w14:textId="77777777">
            <w:pPr>
              <w:pStyle w:val="RTableTextAbt"/>
              <w:rPr>
                <w:szCs w:val="18"/>
              </w:rPr>
            </w:pPr>
            <w:r>
              <w:rPr>
                <w:szCs w:val="18"/>
              </w:rPr>
              <w:t>$104,452</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BF38A84" w14:textId="77777777">
            <w:pPr>
              <w:pStyle w:val="RTableTextAbt"/>
              <w:rPr>
                <w:szCs w:val="18"/>
              </w:rPr>
            </w:pPr>
            <w:r>
              <w:rPr>
                <w:szCs w:val="18"/>
              </w:rPr>
              <w:t>$350,988</w:t>
            </w:r>
          </w:p>
        </w:tc>
      </w:tr>
      <w:tr w14:paraId="33C4B987"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23E82A34" w14:textId="77777777">
            <w:pPr>
              <w:pStyle w:val="LTableTextAbt"/>
            </w:pPr>
            <w:r>
              <w:rPr>
                <w:szCs w:val="18"/>
              </w:rPr>
              <w:t>Lubricants and Grease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CA7D3A0"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D6E6695" w14:textId="77777777">
            <w:pPr>
              <w:pStyle w:val="RTableTextAbt"/>
              <w:rPr>
                <w:szCs w:val="18"/>
              </w:rPr>
            </w:pPr>
            <w:r>
              <w:rPr>
                <w:szCs w:val="18"/>
              </w:rPr>
              <w:t>$1,52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F624A94" w14:textId="77777777">
            <w:pPr>
              <w:pStyle w:val="RTableTextAbt"/>
              <w:rPr>
                <w:szCs w:val="18"/>
              </w:rPr>
            </w:pPr>
            <w:r>
              <w:rPr>
                <w:szCs w:val="18"/>
              </w:rPr>
              <w:t>$47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8D3F1B3" w14:textId="77777777">
            <w:pPr>
              <w:pStyle w:val="RTableTextAbt"/>
              <w:rPr>
                <w:szCs w:val="18"/>
              </w:rPr>
            </w:pPr>
            <w:r>
              <w:rPr>
                <w:szCs w:val="18"/>
              </w:rPr>
              <w:t>$61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5EC2304" w14:textId="77777777">
            <w:pPr>
              <w:pStyle w:val="RTableTextAbt"/>
              <w:rPr>
                <w:szCs w:val="18"/>
              </w:rPr>
            </w:pPr>
            <w:r>
              <w:rPr>
                <w:szCs w:val="18"/>
              </w:rPr>
              <w:t>$1,102</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F0812C4" w14:textId="77777777">
            <w:pPr>
              <w:pStyle w:val="RTableTextAbt"/>
              <w:rPr>
                <w:szCs w:val="18"/>
              </w:rPr>
            </w:pPr>
            <w:r>
              <w:rPr>
                <w:szCs w:val="18"/>
              </w:rPr>
              <w:t>$3,704</w:t>
            </w:r>
          </w:p>
        </w:tc>
      </w:tr>
      <w:tr w14:paraId="0F17B605"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D0E3F18" w14:textId="77777777">
            <w:pPr>
              <w:pStyle w:val="LTableTextAbt"/>
            </w:pPr>
            <w:r>
              <w:rPr>
                <w:szCs w:val="18"/>
              </w:rPr>
              <w:t>Wipe and Liquid Cleaning and Polish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46974765"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49AD911" w14:textId="77777777">
            <w:pPr>
              <w:pStyle w:val="RTableTextAbt"/>
              <w:rPr>
                <w:szCs w:val="18"/>
              </w:rPr>
            </w:pPr>
            <w:r>
              <w:rPr>
                <w:szCs w:val="18"/>
              </w:rPr>
              <w:t>$8,314,57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3861FD1" w14:textId="77777777">
            <w:pPr>
              <w:pStyle w:val="RTableTextAbt"/>
              <w:rPr>
                <w:szCs w:val="18"/>
              </w:rPr>
            </w:pPr>
            <w:r>
              <w:rPr>
                <w:szCs w:val="18"/>
              </w:rPr>
              <w:t>$2,580,45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B7F6912" w14:textId="77777777">
            <w:pPr>
              <w:pStyle w:val="RTableTextAbt"/>
              <w:rPr>
                <w:szCs w:val="18"/>
              </w:rPr>
            </w:pPr>
            <w:r>
              <w:rPr>
                <w:szCs w:val="18"/>
              </w:rPr>
              <w:t>$3,372,04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1EEB0B5" w14:textId="77777777">
            <w:pPr>
              <w:pStyle w:val="RTableTextAbt"/>
              <w:rPr>
                <w:szCs w:val="18"/>
              </w:rPr>
            </w:pPr>
            <w:r>
              <w:rPr>
                <w:szCs w:val="18"/>
              </w:rPr>
              <w:t>$6,332,986</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CFDC913" w14:textId="77777777">
            <w:pPr>
              <w:pStyle w:val="RTableTextAbt"/>
              <w:rPr>
                <w:szCs w:val="18"/>
              </w:rPr>
            </w:pPr>
            <w:r>
              <w:rPr>
                <w:szCs w:val="18"/>
              </w:rPr>
              <w:t>$20,600,061</w:t>
            </w:r>
          </w:p>
        </w:tc>
      </w:tr>
      <w:tr w14:paraId="21B2FD92"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BAEA8AC" w14:textId="77777777">
            <w:pPr>
              <w:pStyle w:val="LTableTextAbt"/>
            </w:pPr>
            <w:r>
              <w:rPr>
                <w:szCs w:val="18"/>
              </w:rPr>
              <w:t>Wipe and Liquid Cleaning and Polishing</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6899392"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6EF0DA6" w14:textId="77777777">
            <w:pPr>
              <w:pStyle w:val="RTableTextAbt"/>
              <w:rPr>
                <w:szCs w:val="18"/>
              </w:rPr>
            </w:pPr>
            <w:r>
              <w:rPr>
                <w:szCs w:val="18"/>
              </w:rPr>
              <w:t>$59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BEB6955" w14:textId="77777777">
            <w:pPr>
              <w:pStyle w:val="RTableTextAbt"/>
              <w:rPr>
                <w:szCs w:val="18"/>
              </w:rPr>
            </w:pPr>
            <w:r>
              <w:rPr>
                <w:szCs w:val="18"/>
              </w:rPr>
              <w:t>$18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134950E" w14:textId="77777777">
            <w:pPr>
              <w:pStyle w:val="RTableTextAbt"/>
              <w:rPr>
                <w:szCs w:val="18"/>
              </w:rPr>
            </w:pPr>
            <w:r>
              <w:rPr>
                <w:szCs w:val="18"/>
              </w:rPr>
              <w:t>$24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9471640" w14:textId="77777777">
            <w:pPr>
              <w:pStyle w:val="RTableTextAbt"/>
              <w:rPr>
                <w:szCs w:val="18"/>
              </w:rPr>
            </w:pPr>
            <w:r>
              <w:rPr>
                <w:szCs w:val="18"/>
              </w:rPr>
              <w:t>$455</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72D58C2" w14:textId="77777777">
            <w:pPr>
              <w:pStyle w:val="RTableTextAbt"/>
              <w:rPr>
                <w:szCs w:val="18"/>
              </w:rPr>
            </w:pPr>
            <w:r>
              <w:rPr>
                <w:szCs w:val="18"/>
              </w:rPr>
              <w:t>$1,480</w:t>
            </w:r>
          </w:p>
        </w:tc>
      </w:tr>
      <w:tr w14:paraId="5847EC8C"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6AB67D83" w14:textId="77777777">
            <w:pPr>
              <w:pStyle w:val="LTableTextAbt"/>
            </w:pPr>
            <w:r>
              <w:rPr>
                <w:szCs w:val="18"/>
              </w:rPr>
              <w:t>Inks and Ink Removal</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5FA029F"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3438D84" w14:textId="77777777">
            <w:pPr>
              <w:pStyle w:val="RTableTextAbt"/>
              <w:rPr>
                <w:szCs w:val="18"/>
              </w:rPr>
            </w:pPr>
            <w:r>
              <w:rPr>
                <w:szCs w:val="18"/>
              </w:rPr>
              <w:t>$1,93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198CF41" w14:textId="77777777">
            <w:pPr>
              <w:pStyle w:val="RTableTextAbt"/>
              <w:rPr>
                <w:szCs w:val="18"/>
              </w:rPr>
            </w:pPr>
            <w:r>
              <w:rPr>
                <w:szCs w:val="18"/>
              </w:rPr>
              <w:t>$59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E53C355" w14:textId="77777777">
            <w:pPr>
              <w:pStyle w:val="RTableTextAbt"/>
              <w:rPr>
                <w:szCs w:val="18"/>
              </w:rPr>
            </w:pPr>
            <w:r>
              <w:rPr>
                <w:szCs w:val="18"/>
              </w:rPr>
              <w:t>$77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E798219" w14:textId="77777777">
            <w:pPr>
              <w:pStyle w:val="RTableTextAbt"/>
              <w:rPr>
                <w:szCs w:val="18"/>
              </w:rPr>
            </w:pPr>
            <w:r>
              <w:rPr>
                <w:szCs w:val="18"/>
              </w:rPr>
              <w:t>$1,401</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4680DA6A" w14:textId="77777777">
            <w:pPr>
              <w:pStyle w:val="RTableTextAbt"/>
              <w:rPr>
                <w:szCs w:val="18"/>
              </w:rPr>
            </w:pPr>
            <w:r>
              <w:rPr>
                <w:szCs w:val="18"/>
              </w:rPr>
              <w:t>$4,708</w:t>
            </w:r>
          </w:p>
        </w:tc>
      </w:tr>
      <w:tr w14:paraId="7F9E373F"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A4AA11B" w14:textId="77777777">
            <w:pPr>
              <w:pStyle w:val="LTableTextAbt"/>
            </w:pPr>
            <w:r>
              <w:rPr>
                <w:szCs w:val="18"/>
              </w:rPr>
              <w:t>Anti-Spatter Welding Aerosol</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C137860"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1FDE67A" w14:textId="77777777">
            <w:pPr>
              <w:pStyle w:val="RTableTextAbt"/>
              <w:rPr>
                <w:szCs w:val="18"/>
              </w:rPr>
            </w:pPr>
            <w:r>
              <w:rPr>
                <w:szCs w:val="18"/>
              </w:rPr>
              <w:t>$14,15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47F8380" w14:textId="77777777">
            <w:pPr>
              <w:pStyle w:val="RTableTextAbt"/>
              <w:rPr>
                <w:szCs w:val="18"/>
              </w:rPr>
            </w:pPr>
            <w:r>
              <w:rPr>
                <w:szCs w:val="18"/>
              </w:rPr>
              <w:t>$4,378</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AE4B3A5" w14:textId="77777777">
            <w:pPr>
              <w:pStyle w:val="RTableTextAbt"/>
              <w:rPr>
                <w:szCs w:val="18"/>
              </w:rPr>
            </w:pPr>
            <w:r>
              <w:rPr>
                <w:szCs w:val="18"/>
              </w:rPr>
              <w:t>$5,682</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2CC9B3A" w14:textId="77777777">
            <w:pPr>
              <w:pStyle w:val="RTableTextAbt"/>
              <w:rPr>
                <w:szCs w:val="18"/>
              </w:rPr>
            </w:pPr>
            <w:r>
              <w:rPr>
                <w:szCs w:val="18"/>
              </w:rPr>
              <w:t>$10,261</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E6BFB8E" w14:textId="77777777">
            <w:pPr>
              <w:pStyle w:val="RTableTextAbt"/>
              <w:rPr>
                <w:szCs w:val="18"/>
              </w:rPr>
            </w:pPr>
            <w:r>
              <w:rPr>
                <w:szCs w:val="18"/>
              </w:rPr>
              <w:t>$34,478</w:t>
            </w:r>
          </w:p>
        </w:tc>
      </w:tr>
      <w:tr w14:paraId="31FE7832"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73BA62B8" w14:textId="77777777">
            <w:pPr>
              <w:pStyle w:val="LTableTextAbt"/>
            </w:pPr>
            <w:r>
              <w:rPr>
                <w:szCs w:val="18"/>
              </w:rPr>
              <w:t>Anti-Spatter Welding Aerosol</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506A3058"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4CD716B" w14:textId="77777777">
            <w:pPr>
              <w:pStyle w:val="RTableTextAbt"/>
              <w:rPr>
                <w:szCs w:val="18"/>
              </w:rPr>
            </w:pPr>
            <w:r>
              <w:rPr>
                <w:szCs w:val="18"/>
              </w:rPr>
              <w:t>$14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884DA5B" w14:textId="77777777">
            <w:pPr>
              <w:pStyle w:val="RTableTextAbt"/>
              <w:rPr>
                <w:szCs w:val="18"/>
              </w:rPr>
            </w:pPr>
            <w:r>
              <w:rPr>
                <w:szCs w:val="18"/>
              </w:rPr>
              <w:t>$46</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BB9AFA7" w14:textId="77777777">
            <w:pPr>
              <w:pStyle w:val="RTableTextAbt"/>
              <w:rPr>
                <w:szCs w:val="18"/>
              </w:rPr>
            </w:pPr>
            <w:r>
              <w:rPr>
                <w:szCs w:val="18"/>
              </w:rPr>
              <w:t>$6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D943DEE" w14:textId="77777777">
            <w:pPr>
              <w:pStyle w:val="RTableTextAbt"/>
              <w:rPr>
                <w:szCs w:val="18"/>
              </w:rPr>
            </w:pPr>
            <w:r>
              <w:rPr>
                <w:szCs w:val="18"/>
              </w:rPr>
              <w:t>$108</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B18D05D" w14:textId="77777777">
            <w:pPr>
              <w:pStyle w:val="RTableTextAbt"/>
              <w:rPr>
                <w:szCs w:val="18"/>
              </w:rPr>
            </w:pPr>
            <w:r>
              <w:rPr>
                <w:szCs w:val="18"/>
              </w:rPr>
              <w:t>$364</w:t>
            </w:r>
          </w:p>
        </w:tc>
      </w:tr>
      <w:tr w14:paraId="225E0C7D"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A55EC1C" w14:textId="77777777">
            <w:pPr>
              <w:pStyle w:val="LTableTextAbt"/>
            </w:pPr>
            <w:r>
              <w:rPr>
                <w:szCs w:val="18"/>
              </w:rPr>
              <w:t>Mold Cleaning, Release and Protectant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1D4FAEC3"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4F03859" w14:textId="77777777">
            <w:pPr>
              <w:pStyle w:val="RTableTextAbt"/>
              <w:rPr>
                <w:szCs w:val="18"/>
              </w:rPr>
            </w:pPr>
            <w:r>
              <w:rPr>
                <w:szCs w:val="18"/>
              </w:rPr>
              <w:t>$37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5EAE6913" w14:textId="77777777">
            <w:pPr>
              <w:pStyle w:val="RTableTextAbt"/>
              <w:rPr>
                <w:szCs w:val="18"/>
              </w:rPr>
            </w:pPr>
            <w:r>
              <w:rPr>
                <w:szCs w:val="18"/>
              </w:rPr>
              <w:t>$11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401E753" w14:textId="77777777">
            <w:pPr>
              <w:pStyle w:val="RTableTextAbt"/>
              <w:rPr>
                <w:szCs w:val="18"/>
              </w:rPr>
            </w:pPr>
            <w:r>
              <w:rPr>
                <w:szCs w:val="18"/>
              </w:rPr>
              <w:t>$149</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8144ACC" w14:textId="77777777">
            <w:pPr>
              <w:pStyle w:val="RTableTextAbt"/>
              <w:rPr>
                <w:szCs w:val="18"/>
              </w:rPr>
            </w:pPr>
            <w:r>
              <w:rPr>
                <w:szCs w:val="18"/>
              </w:rPr>
              <w:t>$269</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7D86404F" w14:textId="77777777">
            <w:pPr>
              <w:pStyle w:val="RTableTextAbt"/>
              <w:rPr>
                <w:szCs w:val="18"/>
              </w:rPr>
            </w:pPr>
            <w:r>
              <w:rPr>
                <w:szCs w:val="18"/>
              </w:rPr>
              <w:t>$905</w:t>
            </w:r>
          </w:p>
        </w:tc>
      </w:tr>
      <w:tr w14:paraId="1B38CC42" w14:textId="77777777" w:rsidTr="00D60F6B">
        <w:tblPrEx>
          <w:tblW w:w="13500" w:type="dxa"/>
          <w:tblLayout w:type="fixed"/>
          <w:tblLook w:val="04A0"/>
        </w:tblPrEx>
        <w:trPr>
          <w:trHeight w:val="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D11DF92" w14:textId="77777777">
            <w:pPr>
              <w:pStyle w:val="LTableTextAbt"/>
            </w:pPr>
            <w:r>
              <w:rPr>
                <w:szCs w:val="18"/>
              </w:rPr>
              <w:t>Dry Cleaning (Dry Cleaning Machines &amp; Spot Remover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RPr="00FC31A6" w:rsidP="00CB1C05" w14:paraId="01BA9472" w14:textId="77777777">
            <w:pPr>
              <w:pStyle w:val="CTableTextAbt"/>
            </w:pPr>
            <w:r>
              <w:t>Worker</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DDD99ED" w14:textId="77777777">
            <w:pPr>
              <w:pStyle w:val="RTableTextAbt"/>
              <w:rPr>
                <w:szCs w:val="18"/>
              </w:rPr>
            </w:pPr>
            <w:r>
              <w:rPr>
                <w:szCs w:val="18"/>
              </w:rPr>
              <w:t>$882,824</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696701FF" w14:textId="77777777">
            <w:pPr>
              <w:pStyle w:val="RTableTextAbt"/>
              <w:rPr>
                <w:szCs w:val="18"/>
              </w:rPr>
            </w:pPr>
            <w:r>
              <w:rPr>
                <w:szCs w:val="18"/>
              </w:rPr>
              <w:t>$273,98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FC48FF2" w14:textId="77777777">
            <w:pPr>
              <w:pStyle w:val="RTableTextAbt"/>
              <w:rPr>
                <w:szCs w:val="18"/>
              </w:rPr>
            </w:pPr>
            <w:r>
              <w:rPr>
                <w:szCs w:val="18"/>
              </w:rPr>
              <w:t>$358,037</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2D2F781" w14:textId="77777777">
            <w:pPr>
              <w:pStyle w:val="RTableTextAbt"/>
              <w:rPr>
                <w:szCs w:val="18"/>
              </w:rPr>
            </w:pPr>
            <w:r>
              <w:rPr>
                <w:szCs w:val="18"/>
              </w:rPr>
              <w:t>$672,423</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26DD95F" w14:textId="77777777">
            <w:pPr>
              <w:pStyle w:val="RTableTextAbt"/>
              <w:rPr>
                <w:szCs w:val="18"/>
              </w:rPr>
            </w:pPr>
            <w:r>
              <w:rPr>
                <w:szCs w:val="18"/>
              </w:rPr>
              <w:t>$2,187,271</w:t>
            </w:r>
          </w:p>
        </w:tc>
      </w:tr>
      <w:tr w14:paraId="5DE8B7BD" w14:textId="77777777" w:rsidTr="00D60F6B">
        <w:tblPrEx>
          <w:tblW w:w="13500" w:type="dxa"/>
          <w:tblLayout w:type="fixed"/>
          <w:tblLook w:val="04A0"/>
        </w:tblPrEx>
        <w:trPr>
          <w:trHeight w:val="270"/>
        </w:trPr>
        <w:tc>
          <w:tcPr>
            <w:tcW w:w="56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P="00CB1C05" w14:paraId="6D00C309" w14:textId="77777777">
            <w:pPr>
              <w:pStyle w:val="LTableTextAbt"/>
              <w:rPr>
                <w:szCs w:val="18"/>
              </w:rPr>
            </w:pPr>
            <w:r>
              <w:rPr>
                <w:szCs w:val="18"/>
              </w:rPr>
              <w:t>Dry Cleaning (Dry Cleaning Machines &amp; Spot Removers)</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FDE" w:rsidP="00CB1C05" w14:paraId="51471FE9" w14:textId="77777777">
            <w:pPr>
              <w:pStyle w:val="CTableTextAbt"/>
            </w:pPr>
            <w:r>
              <w:t>ONU</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30A0205C" w14:textId="77777777">
            <w:pPr>
              <w:pStyle w:val="RTableTextAbt"/>
              <w:rPr>
                <w:szCs w:val="18"/>
              </w:rPr>
            </w:pPr>
            <w:r>
              <w:rPr>
                <w:szCs w:val="18"/>
              </w:rPr>
              <w:t>$4,390</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0A0646C9" w14:textId="77777777">
            <w:pPr>
              <w:pStyle w:val="RTableTextAbt"/>
              <w:rPr>
                <w:szCs w:val="18"/>
              </w:rPr>
            </w:pPr>
            <w:r>
              <w:rPr>
                <w:szCs w:val="18"/>
              </w:rPr>
              <w:t>$1,363</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2DD64CEF" w14:textId="77777777">
            <w:pPr>
              <w:pStyle w:val="RTableTextAbt"/>
              <w:rPr>
                <w:szCs w:val="18"/>
              </w:rPr>
            </w:pPr>
            <w:r>
              <w:rPr>
                <w:szCs w:val="18"/>
              </w:rPr>
              <w:t>$1,781</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1524458" w14:textId="77777777">
            <w:pPr>
              <w:pStyle w:val="RTableTextAbt"/>
              <w:rPr>
                <w:szCs w:val="18"/>
              </w:rPr>
            </w:pPr>
            <w:r>
              <w:rPr>
                <w:szCs w:val="18"/>
              </w:rPr>
              <w:t>$3,344</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2FDE" w:rsidRPr="00C659BE" w:rsidP="00CB1C05" w14:paraId="1C149D71" w14:textId="77777777">
            <w:pPr>
              <w:pStyle w:val="RTableTextAbt"/>
              <w:rPr>
                <w:szCs w:val="18"/>
              </w:rPr>
            </w:pPr>
            <w:r>
              <w:rPr>
                <w:szCs w:val="18"/>
              </w:rPr>
              <w:t>$10,878</w:t>
            </w:r>
          </w:p>
        </w:tc>
      </w:tr>
    </w:tbl>
    <w:p w:rsidR="006B4DBF" w:rsidP="00CB1C05" w14:paraId="43DDB6A3" w14:textId="77777777">
      <w:pPr>
        <w:pStyle w:val="BodyText"/>
        <w:rPr>
          <w:highlight w:val="yellow"/>
        </w:rPr>
      </w:pPr>
    </w:p>
    <w:p w:rsidR="006B4DBF" w:rsidP="00CB1C05" w14:paraId="2BB4510D" w14:textId="77777777">
      <w:pPr>
        <w:pStyle w:val="BodyText"/>
        <w:rPr>
          <w:highlight w:val="yellow"/>
        </w:rPr>
      </w:pPr>
    </w:p>
    <w:tbl>
      <w:tblPr>
        <w:tblW w:w="12985" w:type="dxa"/>
        <w:tblInd w:w="6" w:type="dxa"/>
        <w:tblLayout w:type="fixed"/>
        <w:tblLook w:val="04A0"/>
      </w:tblPr>
      <w:tblGrid>
        <w:gridCol w:w="5416"/>
        <w:gridCol w:w="970"/>
        <w:gridCol w:w="1250"/>
        <w:gridCol w:w="1248"/>
        <w:gridCol w:w="1251"/>
        <w:gridCol w:w="1256"/>
        <w:gridCol w:w="1594"/>
      </w:tblGrid>
      <w:tr w14:paraId="7D14CA0E" w14:textId="77777777" w:rsidTr="00016074">
        <w:tblPrEx>
          <w:tblW w:w="12985" w:type="dxa"/>
          <w:tblInd w:w="6" w:type="dxa"/>
          <w:tblLayout w:type="fixed"/>
          <w:tblLook w:val="04A0"/>
        </w:tblPrEx>
        <w:trPr>
          <w:trHeight w:val="360"/>
          <w:tblHeader/>
        </w:trPr>
        <w:tc>
          <w:tcPr>
            <w:tcW w:w="12985" w:type="dxa"/>
            <w:gridSpan w:val="7"/>
            <w:tcBorders>
              <w:top w:val="nil"/>
              <w:left w:val="nil"/>
              <w:bottom w:val="single" w:sz="4" w:space="0" w:color="auto"/>
              <w:right w:val="nil"/>
            </w:tcBorders>
            <w:shd w:val="clear" w:color="auto" w:fill="auto"/>
            <w:noWrap/>
            <w:vAlign w:val="center"/>
            <w:hideMark/>
          </w:tcPr>
          <w:p w:rsidR="006B4DBF" w:rsidRPr="00CD48B1" w:rsidP="00CB1C05" w14:paraId="3F961E4A" w14:textId="77777777">
            <w:pPr>
              <w:pStyle w:val="TableTitleA"/>
              <w:keepNext w:val="0"/>
              <w:spacing w:after="180"/>
              <w:rPr>
                <w:rFonts w:ascii="Times New Roman" w:hAnsi="Times New Roman"/>
                <w:sz w:val="22"/>
                <w:szCs w:val="20"/>
                <w:lang w:val="en"/>
              </w:rPr>
            </w:pPr>
            <w:bookmarkStart w:id="1393" w:name="_Toc165379725"/>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17</w:t>
            </w:r>
            <w:r w:rsidR="00BC4B5D">
              <w:rPr>
                <w:noProof/>
              </w:rPr>
              <w:fldChar w:fldCharType="end"/>
            </w:r>
            <w:r w:rsidRPr="00FC31A6">
              <w:t xml:space="preserve">: Total Annual Cancer Benefits from Elimination of Occupational Exposure, by </w:t>
            </w:r>
            <w:r>
              <w:t>Cancer Site</w:t>
            </w:r>
            <w:r w:rsidRPr="00FC31A6">
              <w:t>, Use Category and Exposure Type (</w:t>
            </w:r>
            <w:r>
              <w:t>High Estimate, 2</w:t>
            </w:r>
            <w:r w:rsidRPr="00FC31A6">
              <w:t>% Discount Rate, 202</w:t>
            </w:r>
            <w:r>
              <w:t>2</w:t>
            </w:r>
            <w:r w:rsidRPr="00FC31A6">
              <w:t>$)</w:t>
            </w:r>
            <w:bookmarkEnd w:id="1393"/>
          </w:p>
        </w:tc>
      </w:tr>
      <w:tr w14:paraId="2063F318" w14:textId="77777777" w:rsidTr="00016074">
        <w:tblPrEx>
          <w:tblW w:w="12985" w:type="dxa"/>
          <w:tblInd w:w="6" w:type="dxa"/>
          <w:tblLayout w:type="fixed"/>
          <w:tblLook w:val="04A0"/>
        </w:tblPrEx>
        <w:trPr>
          <w:trHeight w:val="270"/>
          <w:tblHeader/>
        </w:trPr>
        <w:tc>
          <w:tcPr>
            <w:tcW w:w="541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21987EBD" w14:textId="77777777">
            <w:pPr>
              <w:pStyle w:val="TableSubtitle"/>
            </w:pPr>
            <w:r w:rsidRPr="00FC31A6">
              <w:t>Use Category </w:t>
            </w:r>
          </w:p>
        </w:tc>
        <w:tc>
          <w:tcPr>
            <w:tcW w:w="97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7242D1AE" w14:textId="77777777">
            <w:pPr>
              <w:pStyle w:val="TableSubtitle"/>
            </w:pPr>
            <w:r w:rsidRPr="00FC31A6">
              <w:t>Exposure Type </w:t>
            </w:r>
          </w:p>
        </w:tc>
        <w:tc>
          <w:tcPr>
            <w:tcW w:w="12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0872E2D2" w14:textId="77777777">
            <w:pPr>
              <w:pStyle w:val="TableSubtitle"/>
              <w:rPr>
                <w:highlight w:val="yellow"/>
              </w:rPr>
            </w:pPr>
            <w:r w:rsidRPr="00EE6559">
              <w:t>Liver</w:t>
            </w:r>
          </w:p>
        </w:tc>
        <w:tc>
          <w:tcPr>
            <w:tcW w:w="1248"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3A744744" w14:textId="77777777">
            <w:pPr>
              <w:pStyle w:val="TableSubtitle"/>
              <w:rPr>
                <w:highlight w:val="yellow"/>
              </w:rPr>
            </w:pPr>
            <w:r>
              <w:t>Kidney</w:t>
            </w:r>
          </w:p>
        </w:tc>
        <w:tc>
          <w:tcPr>
            <w:tcW w:w="1251"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19DEBF4B" w14:textId="77777777">
            <w:pPr>
              <w:pStyle w:val="TableSubtitle"/>
              <w:rPr>
                <w:highlight w:val="yellow"/>
              </w:rPr>
            </w:pPr>
            <w:r>
              <w:t>Brain Gliomas</w:t>
            </w:r>
          </w:p>
        </w:tc>
        <w:tc>
          <w:tcPr>
            <w:tcW w:w="125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115D4D95" w14:textId="77777777">
            <w:pPr>
              <w:pStyle w:val="TableSubtitle"/>
              <w:rPr>
                <w:highlight w:val="yellow"/>
              </w:rPr>
            </w:pPr>
            <w:r>
              <w:t>Testis</w:t>
            </w:r>
          </w:p>
        </w:tc>
        <w:tc>
          <w:tcPr>
            <w:tcW w:w="159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B4DBF" w:rsidRPr="00FC31A6" w:rsidP="00CB1C05" w14:paraId="4375FC7C" w14:textId="77777777">
            <w:pPr>
              <w:pStyle w:val="TableSubtitle"/>
              <w:rPr>
                <w:highlight w:val="yellow"/>
              </w:rPr>
            </w:pPr>
            <w:r>
              <w:t>Total</w:t>
            </w:r>
          </w:p>
        </w:tc>
      </w:tr>
      <w:tr w14:paraId="78C8BA35"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571B596" w14:textId="77777777">
            <w:pPr>
              <w:pStyle w:val="LTableTextAbt"/>
            </w:pPr>
            <w:r>
              <w:rPr>
                <w:szCs w:val="18"/>
              </w:rPr>
              <w:t>Manufactur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6501B79"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A3AE4F3" w14:textId="77777777">
            <w:pPr>
              <w:pStyle w:val="RTableTextAbt"/>
              <w:rPr>
                <w:szCs w:val="18"/>
              </w:rPr>
            </w:pPr>
            <w:r>
              <w:rPr>
                <w:szCs w:val="18"/>
              </w:rPr>
              <w:t>$42,078</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06DF8A6" w14:textId="77777777">
            <w:pPr>
              <w:pStyle w:val="RTableTextAbt"/>
              <w:rPr>
                <w:szCs w:val="18"/>
              </w:rPr>
            </w:pPr>
            <w:r>
              <w:rPr>
                <w:szCs w:val="18"/>
              </w:rPr>
              <w:t>$12,48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5E8BEE4" w14:textId="77777777">
            <w:pPr>
              <w:pStyle w:val="RTableTextAbt"/>
              <w:rPr>
                <w:szCs w:val="18"/>
              </w:rPr>
            </w:pPr>
            <w:r>
              <w:rPr>
                <w:szCs w:val="18"/>
              </w:rPr>
              <w:t>$16,59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CEFE859" w14:textId="77777777">
            <w:pPr>
              <w:pStyle w:val="RTableTextAbt"/>
              <w:rPr>
                <w:szCs w:val="18"/>
              </w:rPr>
            </w:pPr>
            <w:r>
              <w:rPr>
                <w:szCs w:val="18"/>
              </w:rPr>
              <w:t>$183,59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AB18F07" w14:textId="77777777">
            <w:pPr>
              <w:pStyle w:val="RTableTextAbt"/>
              <w:rPr>
                <w:szCs w:val="18"/>
              </w:rPr>
            </w:pPr>
            <w:r>
              <w:rPr>
                <w:szCs w:val="18"/>
              </w:rPr>
              <w:t>$254,746</w:t>
            </w:r>
          </w:p>
        </w:tc>
      </w:tr>
      <w:tr w14:paraId="2C0C3F7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79C8C13" w14:textId="77777777">
            <w:pPr>
              <w:pStyle w:val="LTableTextAbt"/>
            </w:pPr>
            <w:r>
              <w:rPr>
                <w:szCs w:val="18"/>
              </w:rPr>
              <w:t>Manufactur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BB68274"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3B775E9" w14:textId="77777777">
            <w:pPr>
              <w:pStyle w:val="RTableTextAbt"/>
              <w:rPr>
                <w:szCs w:val="18"/>
              </w:rPr>
            </w:pPr>
            <w:r>
              <w:rPr>
                <w:szCs w:val="18"/>
              </w:rPr>
              <w:t>$69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0330FFC" w14:textId="77777777">
            <w:pPr>
              <w:pStyle w:val="RTableTextAbt"/>
              <w:rPr>
                <w:szCs w:val="18"/>
              </w:rPr>
            </w:pPr>
            <w:r>
              <w:rPr>
                <w:szCs w:val="18"/>
              </w:rPr>
              <w:t>$20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1F9140F" w14:textId="77777777">
            <w:pPr>
              <w:pStyle w:val="RTableTextAbt"/>
              <w:rPr>
                <w:szCs w:val="18"/>
              </w:rPr>
            </w:pPr>
            <w:r>
              <w:rPr>
                <w:szCs w:val="18"/>
              </w:rPr>
              <w:t>$27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B83514D" w14:textId="77777777">
            <w:pPr>
              <w:pStyle w:val="RTableTextAbt"/>
              <w:rPr>
                <w:szCs w:val="18"/>
              </w:rPr>
            </w:pPr>
            <w:r>
              <w:rPr>
                <w:szCs w:val="18"/>
              </w:rPr>
              <w:t>$3,02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7D2C63F" w14:textId="77777777">
            <w:pPr>
              <w:pStyle w:val="RTableTextAbt"/>
              <w:rPr>
                <w:szCs w:val="18"/>
              </w:rPr>
            </w:pPr>
            <w:r>
              <w:rPr>
                <w:szCs w:val="18"/>
              </w:rPr>
              <w:t>$4,190</w:t>
            </w:r>
          </w:p>
        </w:tc>
      </w:tr>
      <w:tr w14:paraId="09506E1E"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CEBBD9A" w14:textId="77777777">
            <w:pPr>
              <w:pStyle w:val="LTableTextAbt"/>
            </w:pPr>
            <w:r>
              <w:rPr>
                <w:szCs w:val="18"/>
              </w:rPr>
              <w:t>Import/Repackag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AD5A313"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0DDD98E" w14:textId="77777777">
            <w:pPr>
              <w:pStyle w:val="RTableTextAbt"/>
              <w:rPr>
                <w:szCs w:val="18"/>
              </w:rPr>
            </w:pPr>
            <w:r>
              <w:rPr>
                <w:szCs w:val="18"/>
              </w:rPr>
              <w:t>$67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9F00BA1" w14:textId="77777777">
            <w:pPr>
              <w:pStyle w:val="RTableTextAbt"/>
              <w:rPr>
                <w:szCs w:val="18"/>
              </w:rPr>
            </w:pPr>
            <w:r>
              <w:rPr>
                <w:szCs w:val="18"/>
              </w:rPr>
              <w:t>$19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8FB00AC" w14:textId="77777777">
            <w:pPr>
              <w:pStyle w:val="RTableTextAbt"/>
              <w:rPr>
                <w:szCs w:val="18"/>
              </w:rPr>
            </w:pPr>
            <w:r>
              <w:rPr>
                <w:szCs w:val="18"/>
              </w:rPr>
              <w:t>$26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0559083" w14:textId="77777777">
            <w:pPr>
              <w:pStyle w:val="RTableTextAbt"/>
              <w:rPr>
                <w:szCs w:val="18"/>
              </w:rPr>
            </w:pPr>
            <w:r>
              <w:rPr>
                <w:szCs w:val="18"/>
              </w:rPr>
              <w:t>$2,928</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D95DD1D" w14:textId="77777777">
            <w:pPr>
              <w:pStyle w:val="RTableTextAbt"/>
              <w:rPr>
                <w:szCs w:val="18"/>
              </w:rPr>
            </w:pPr>
            <w:r>
              <w:rPr>
                <w:szCs w:val="18"/>
              </w:rPr>
              <w:t>$4,063</w:t>
            </w:r>
          </w:p>
        </w:tc>
      </w:tr>
      <w:tr w14:paraId="5DE679A8"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D9D1A6F" w14:textId="77777777">
            <w:pPr>
              <w:pStyle w:val="LTableTextAbt"/>
            </w:pPr>
            <w:r>
              <w:rPr>
                <w:szCs w:val="18"/>
              </w:rPr>
              <w:t>Reactant/Intermediat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F0C149A"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D7F3096" w14:textId="77777777">
            <w:pPr>
              <w:pStyle w:val="RTableTextAbt"/>
              <w:rPr>
                <w:szCs w:val="18"/>
              </w:rPr>
            </w:pPr>
            <w:r>
              <w:rPr>
                <w:szCs w:val="18"/>
              </w:rPr>
              <w:t>$8,07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377BFC3" w14:textId="77777777">
            <w:pPr>
              <w:pStyle w:val="RTableTextAbt"/>
              <w:rPr>
                <w:szCs w:val="18"/>
              </w:rPr>
            </w:pPr>
            <w:r>
              <w:rPr>
                <w:szCs w:val="18"/>
              </w:rPr>
              <w:t>$2,39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4046A71" w14:textId="77777777">
            <w:pPr>
              <w:pStyle w:val="RTableTextAbt"/>
              <w:rPr>
                <w:szCs w:val="18"/>
              </w:rPr>
            </w:pPr>
            <w:r>
              <w:rPr>
                <w:szCs w:val="18"/>
              </w:rPr>
              <w:t>$3,18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8743947" w14:textId="77777777">
            <w:pPr>
              <w:pStyle w:val="RTableTextAbt"/>
              <w:rPr>
                <w:szCs w:val="18"/>
              </w:rPr>
            </w:pPr>
            <w:r>
              <w:rPr>
                <w:szCs w:val="18"/>
              </w:rPr>
              <w:t>$35,22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DC65CE5" w14:textId="77777777">
            <w:pPr>
              <w:pStyle w:val="RTableTextAbt"/>
              <w:rPr>
                <w:szCs w:val="18"/>
              </w:rPr>
            </w:pPr>
            <w:r>
              <w:rPr>
                <w:szCs w:val="18"/>
              </w:rPr>
              <w:t>$48,876</w:t>
            </w:r>
          </w:p>
        </w:tc>
      </w:tr>
      <w:tr w14:paraId="7F6CE29C"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DD61245" w14:textId="77777777">
            <w:pPr>
              <w:pStyle w:val="LTableTextAbt"/>
            </w:pPr>
            <w:r>
              <w:rPr>
                <w:szCs w:val="18"/>
              </w:rPr>
              <w:t>Reactant/Intermediat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887E504"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0699F59" w14:textId="77777777">
            <w:pPr>
              <w:pStyle w:val="RTableTextAbt"/>
              <w:rPr>
                <w:szCs w:val="18"/>
              </w:rPr>
            </w:pPr>
            <w:r>
              <w:rPr>
                <w:szCs w:val="18"/>
              </w:rPr>
              <w:t>$12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F12EB75" w14:textId="77777777">
            <w:pPr>
              <w:pStyle w:val="RTableTextAbt"/>
              <w:rPr>
                <w:szCs w:val="18"/>
              </w:rPr>
            </w:pPr>
            <w:r>
              <w:rPr>
                <w:szCs w:val="18"/>
              </w:rPr>
              <w:t>$3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3DF9DFA" w14:textId="77777777">
            <w:pPr>
              <w:pStyle w:val="RTableTextAbt"/>
              <w:rPr>
                <w:szCs w:val="18"/>
              </w:rPr>
            </w:pPr>
            <w:r>
              <w:rPr>
                <w:szCs w:val="18"/>
              </w:rPr>
              <w:t>$50</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4BC5BAF" w14:textId="77777777">
            <w:pPr>
              <w:pStyle w:val="RTableTextAbt"/>
              <w:rPr>
                <w:szCs w:val="18"/>
              </w:rPr>
            </w:pPr>
            <w:r>
              <w:rPr>
                <w:szCs w:val="18"/>
              </w:rPr>
              <w:t>$55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9161694" w14:textId="77777777">
            <w:pPr>
              <w:pStyle w:val="RTableTextAbt"/>
              <w:rPr>
                <w:szCs w:val="18"/>
              </w:rPr>
            </w:pPr>
            <w:r>
              <w:rPr>
                <w:szCs w:val="18"/>
              </w:rPr>
              <w:t>$771</w:t>
            </w:r>
          </w:p>
        </w:tc>
      </w:tr>
      <w:tr w14:paraId="4FD6AAF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0F3E7961" w14:textId="77777777">
            <w:pPr>
              <w:pStyle w:val="LTableTextAbt"/>
            </w:pPr>
            <w:r>
              <w:rPr>
                <w:szCs w:val="18"/>
              </w:rPr>
              <w:t>Processing Aid in Petrochemical Manufactur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AC337B5"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E3D00CE" w14:textId="77777777">
            <w:pPr>
              <w:pStyle w:val="RTableTextAbt"/>
              <w:rPr>
                <w:szCs w:val="18"/>
              </w:rPr>
            </w:pPr>
            <w:r>
              <w:rPr>
                <w:szCs w:val="18"/>
              </w:rPr>
              <w:t>$5,19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554C7CF" w14:textId="77777777">
            <w:pPr>
              <w:pStyle w:val="RTableTextAbt"/>
              <w:rPr>
                <w:szCs w:val="18"/>
              </w:rPr>
            </w:pPr>
            <w:r>
              <w:rPr>
                <w:szCs w:val="18"/>
              </w:rPr>
              <w:t>$1,54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0823C66" w14:textId="77777777">
            <w:pPr>
              <w:pStyle w:val="RTableTextAbt"/>
              <w:rPr>
                <w:szCs w:val="18"/>
              </w:rPr>
            </w:pPr>
            <w:r>
              <w:rPr>
                <w:szCs w:val="18"/>
              </w:rPr>
              <w:t>$2,04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F53D39F" w14:textId="77777777">
            <w:pPr>
              <w:pStyle w:val="RTableTextAbt"/>
              <w:rPr>
                <w:szCs w:val="18"/>
              </w:rPr>
            </w:pPr>
            <w:r>
              <w:rPr>
                <w:szCs w:val="18"/>
              </w:rPr>
              <w:t>$22,66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DEA47F0" w14:textId="77777777">
            <w:pPr>
              <w:pStyle w:val="RTableTextAbt"/>
              <w:rPr>
                <w:szCs w:val="18"/>
              </w:rPr>
            </w:pPr>
            <w:r>
              <w:rPr>
                <w:szCs w:val="18"/>
              </w:rPr>
              <w:t>$31,455</w:t>
            </w:r>
          </w:p>
        </w:tc>
      </w:tr>
      <w:tr w14:paraId="06018C74"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96A0086" w14:textId="77777777">
            <w:pPr>
              <w:pStyle w:val="LTableTextAbt"/>
            </w:pPr>
            <w:r>
              <w:rPr>
                <w:szCs w:val="18"/>
              </w:rPr>
              <w:t>Production of Maskant for Chemical Mill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2A30E5C"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46ADF06" w14:textId="77777777">
            <w:pPr>
              <w:pStyle w:val="RTableTextAbt"/>
              <w:rPr>
                <w:szCs w:val="18"/>
              </w:rPr>
            </w:pPr>
            <w:r>
              <w:rPr>
                <w:szCs w:val="18"/>
              </w:rPr>
              <w:t>$13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2FACFE8" w14:textId="77777777">
            <w:pPr>
              <w:pStyle w:val="RTableTextAbt"/>
              <w:rPr>
                <w:szCs w:val="18"/>
              </w:rPr>
            </w:pPr>
            <w:r>
              <w:rPr>
                <w:szCs w:val="18"/>
              </w:rPr>
              <w:t>$4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B06D252" w14:textId="77777777">
            <w:pPr>
              <w:pStyle w:val="RTableTextAbt"/>
              <w:rPr>
                <w:szCs w:val="18"/>
              </w:rPr>
            </w:pPr>
            <w:r>
              <w:rPr>
                <w:szCs w:val="18"/>
              </w:rPr>
              <w:t>$5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FBF61DD" w14:textId="77777777">
            <w:pPr>
              <w:pStyle w:val="RTableTextAbt"/>
              <w:rPr>
                <w:szCs w:val="18"/>
              </w:rPr>
            </w:pPr>
            <w:r>
              <w:rPr>
                <w:szCs w:val="18"/>
              </w:rPr>
              <w:t>$592</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C1A3F77" w14:textId="77777777">
            <w:pPr>
              <w:pStyle w:val="RTableTextAbt"/>
              <w:rPr>
                <w:szCs w:val="18"/>
              </w:rPr>
            </w:pPr>
            <w:r>
              <w:rPr>
                <w:szCs w:val="18"/>
              </w:rPr>
              <w:t>$821</w:t>
            </w:r>
          </w:p>
        </w:tc>
      </w:tr>
      <w:tr w14:paraId="5B517EE8"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0475F7EA" w14:textId="77777777">
            <w:pPr>
              <w:pStyle w:val="LTableTextAbt"/>
            </w:pPr>
            <w:r>
              <w:rPr>
                <w:szCs w:val="18"/>
              </w:rPr>
              <w:t>Use as Maskant for Chemical Mill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CB48135"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3CDA6BE" w14:textId="77777777">
            <w:pPr>
              <w:pStyle w:val="RTableTextAbt"/>
              <w:rPr>
                <w:szCs w:val="18"/>
              </w:rPr>
            </w:pPr>
            <w:r>
              <w:rPr>
                <w:szCs w:val="18"/>
              </w:rPr>
              <w:t>$159,95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382B4B8" w14:textId="77777777">
            <w:pPr>
              <w:pStyle w:val="RTableTextAbt"/>
              <w:rPr>
                <w:szCs w:val="18"/>
              </w:rPr>
            </w:pPr>
            <w:r>
              <w:rPr>
                <w:szCs w:val="18"/>
              </w:rPr>
              <w:t>$47,44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85BCDB0" w14:textId="77777777">
            <w:pPr>
              <w:pStyle w:val="RTableTextAbt"/>
              <w:rPr>
                <w:szCs w:val="18"/>
              </w:rPr>
            </w:pPr>
            <w:r>
              <w:rPr>
                <w:szCs w:val="18"/>
              </w:rPr>
              <w:t>$63,09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4EEA06C" w14:textId="77777777">
            <w:pPr>
              <w:pStyle w:val="RTableTextAbt"/>
              <w:rPr>
                <w:szCs w:val="18"/>
              </w:rPr>
            </w:pPr>
            <w:r>
              <w:rPr>
                <w:szCs w:val="18"/>
              </w:rPr>
              <w:t>$697,912</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18D0DA6" w14:textId="77777777">
            <w:pPr>
              <w:pStyle w:val="RTableTextAbt"/>
              <w:rPr>
                <w:szCs w:val="18"/>
              </w:rPr>
            </w:pPr>
            <w:r>
              <w:rPr>
                <w:szCs w:val="18"/>
              </w:rPr>
              <w:t>$968,406</w:t>
            </w:r>
          </w:p>
        </w:tc>
      </w:tr>
      <w:tr w14:paraId="0FE22C7A"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07E6FCF" w14:textId="77777777">
            <w:pPr>
              <w:pStyle w:val="LTableTextAbt"/>
            </w:pPr>
            <w:r>
              <w:rPr>
                <w:szCs w:val="18"/>
              </w:rPr>
              <w:t>Use as Maskant for Chemical Mill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D9436C2"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A059328" w14:textId="77777777">
            <w:pPr>
              <w:pStyle w:val="RTableTextAbt"/>
              <w:rPr>
                <w:szCs w:val="18"/>
              </w:rPr>
            </w:pPr>
            <w:r>
              <w:rPr>
                <w:szCs w:val="18"/>
              </w:rPr>
              <w:t>$51,23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2EB47E9" w14:textId="77777777">
            <w:pPr>
              <w:pStyle w:val="RTableTextAbt"/>
              <w:rPr>
                <w:szCs w:val="18"/>
              </w:rPr>
            </w:pPr>
            <w:r>
              <w:rPr>
                <w:szCs w:val="18"/>
              </w:rPr>
              <w:t>$15,19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732A271" w14:textId="77777777">
            <w:pPr>
              <w:pStyle w:val="RTableTextAbt"/>
              <w:rPr>
                <w:szCs w:val="18"/>
              </w:rPr>
            </w:pPr>
            <w:r>
              <w:rPr>
                <w:szCs w:val="18"/>
              </w:rPr>
              <w:t>$20,210</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C8E98FF" w14:textId="77777777">
            <w:pPr>
              <w:pStyle w:val="RTableTextAbt"/>
              <w:rPr>
                <w:szCs w:val="18"/>
              </w:rPr>
            </w:pPr>
            <w:r>
              <w:rPr>
                <w:szCs w:val="18"/>
              </w:rPr>
              <w:t>$223,55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5906793" w14:textId="77777777">
            <w:pPr>
              <w:pStyle w:val="RTableTextAbt"/>
              <w:rPr>
                <w:szCs w:val="18"/>
              </w:rPr>
            </w:pPr>
            <w:r>
              <w:rPr>
                <w:szCs w:val="18"/>
              </w:rPr>
              <w:t>$310,193</w:t>
            </w:r>
          </w:p>
        </w:tc>
      </w:tr>
      <w:tr w14:paraId="4DC8B00B"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2D0EF07" w14:textId="77777777">
            <w:pPr>
              <w:pStyle w:val="LTableTextAbt"/>
            </w:pPr>
            <w:r>
              <w:rPr>
                <w:szCs w:val="18"/>
              </w:rPr>
              <w:t>Vapor Degreasing: Open Top Vapor Degreasing (OT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46ECDE9"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9DE52EA" w14:textId="77777777">
            <w:pPr>
              <w:pStyle w:val="RTableTextAbt"/>
              <w:rPr>
                <w:szCs w:val="18"/>
              </w:rPr>
            </w:pPr>
            <w:r>
              <w:rPr>
                <w:szCs w:val="18"/>
              </w:rPr>
              <w:t>$102,85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11FAABC" w14:textId="77777777">
            <w:pPr>
              <w:pStyle w:val="RTableTextAbt"/>
              <w:rPr>
                <w:szCs w:val="18"/>
              </w:rPr>
            </w:pPr>
            <w:r>
              <w:rPr>
                <w:szCs w:val="18"/>
              </w:rPr>
              <w:t>$30,50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6E5ABF6" w14:textId="77777777">
            <w:pPr>
              <w:pStyle w:val="RTableTextAbt"/>
              <w:rPr>
                <w:szCs w:val="18"/>
              </w:rPr>
            </w:pPr>
            <w:r>
              <w:rPr>
                <w:szCs w:val="18"/>
              </w:rPr>
              <w:t>$40,56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402E903" w14:textId="77777777">
            <w:pPr>
              <w:pStyle w:val="RTableTextAbt"/>
              <w:rPr>
                <w:szCs w:val="18"/>
              </w:rPr>
            </w:pPr>
            <w:r>
              <w:rPr>
                <w:szCs w:val="18"/>
              </w:rPr>
              <w:t>$448,75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EB20077" w14:textId="77777777">
            <w:pPr>
              <w:pStyle w:val="RTableTextAbt"/>
              <w:rPr>
                <w:szCs w:val="18"/>
              </w:rPr>
            </w:pPr>
            <w:r>
              <w:rPr>
                <w:szCs w:val="18"/>
              </w:rPr>
              <w:t>$622,679</w:t>
            </w:r>
          </w:p>
        </w:tc>
      </w:tr>
      <w:tr w14:paraId="74F779DB"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7167588" w14:textId="77777777">
            <w:pPr>
              <w:pStyle w:val="LTableTextAbt"/>
            </w:pPr>
            <w:r>
              <w:rPr>
                <w:szCs w:val="18"/>
              </w:rPr>
              <w:t>Vapor Degreasing: Open Top Vapor Degreasing (OT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3A7AC96"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294C996" w14:textId="77777777">
            <w:pPr>
              <w:pStyle w:val="RTableTextAbt"/>
              <w:rPr>
                <w:szCs w:val="18"/>
              </w:rPr>
            </w:pPr>
            <w:r>
              <w:rPr>
                <w:szCs w:val="18"/>
              </w:rPr>
              <w:t>$5,068</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1066A30" w14:textId="77777777">
            <w:pPr>
              <w:pStyle w:val="RTableTextAbt"/>
              <w:rPr>
                <w:szCs w:val="18"/>
              </w:rPr>
            </w:pPr>
            <w:r>
              <w:rPr>
                <w:szCs w:val="18"/>
              </w:rPr>
              <w:t>$1,50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E24A673" w14:textId="77777777">
            <w:pPr>
              <w:pStyle w:val="RTableTextAbt"/>
              <w:rPr>
                <w:szCs w:val="18"/>
              </w:rPr>
            </w:pPr>
            <w:r>
              <w:rPr>
                <w:szCs w:val="18"/>
              </w:rPr>
              <w:t>$1,99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F128302" w14:textId="77777777">
            <w:pPr>
              <w:pStyle w:val="RTableTextAbt"/>
              <w:rPr>
                <w:szCs w:val="18"/>
              </w:rPr>
            </w:pPr>
            <w:r>
              <w:rPr>
                <w:szCs w:val="18"/>
              </w:rPr>
              <w:t>$22,11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438E008" w14:textId="77777777">
            <w:pPr>
              <w:pStyle w:val="RTableTextAbt"/>
              <w:rPr>
                <w:szCs w:val="18"/>
              </w:rPr>
            </w:pPr>
            <w:r>
              <w:rPr>
                <w:szCs w:val="18"/>
              </w:rPr>
              <w:t>$30,685</w:t>
            </w:r>
          </w:p>
        </w:tc>
      </w:tr>
      <w:tr w14:paraId="551BF39B"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50AB66D" w14:textId="77777777">
            <w:pPr>
              <w:pStyle w:val="LTableTextAbt"/>
            </w:pPr>
            <w:r>
              <w:rPr>
                <w:szCs w:val="18"/>
              </w:rPr>
              <w:t>Vapor Degreasing: Enclosed Vapor Degreasing (E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70554C8"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29246B0" w14:textId="77777777">
            <w:pPr>
              <w:pStyle w:val="RTableTextAbt"/>
              <w:rPr>
                <w:szCs w:val="18"/>
              </w:rPr>
            </w:pPr>
            <w:r>
              <w:rPr>
                <w:szCs w:val="18"/>
              </w:rPr>
              <w:t>$19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0AE931A" w14:textId="77777777">
            <w:pPr>
              <w:pStyle w:val="RTableTextAbt"/>
              <w:rPr>
                <w:szCs w:val="18"/>
              </w:rPr>
            </w:pPr>
            <w:r>
              <w:rPr>
                <w:szCs w:val="18"/>
              </w:rPr>
              <w:t>$5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44DF2A9" w14:textId="77777777">
            <w:pPr>
              <w:pStyle w:val="RTableTextAbt"/>
              <w:rPr>
                <w:szCs w:val="18"/>
              </w:rPr>
            </w:pPr>
            <w:r>
              <w:rPr>
                <w:szCs w:val="18"/>
              </w:rPr>
              <w:t>$7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D63094B" w14:textId="77777777">
            <w:pPr>
              <w:pStyle w:val="RTableTextAbt"/>
              <w:rPr>
                <w:szCs w:val="18"/>
              </w:rPr>
            </w:pPr>
            <w:r>
              <w:rPr>
                <w:szCs w:val="18"/>
              </w:rPr>
              <w:t>$86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B688DFC" w14:textId="77777777">
            <w:pPr>
              <w:pStyle w:val="RTableTextAbt"/>
              <w:rPr>
                <w:szCs w:val="18"/>
              </w:rPr>
            </w:pPr>
            <w:r>
              <w:rPr>
                <w:szCs w:val="18"/>
              </w:rPr>
              <w:t>$1,194</w:t>
            </w:r>
          </w:p>
        </w:tc>
      </w:tr>
      <w:tr w14:paraId="146135D8"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C5D7333" w14:textId="77777777">
            <w:pPr>
              <w:pStyle w:val="LTableTextAbt"/>
            </w:pPr>
            <w:r>
              <w:rPr>
                <w:szCs w:val="18"/>
              </w:rPr>
              <w:t>Vapor Degreasing: Enclosed Vapor Degreasing (E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81948F7"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D10F29D" w14:textId="77777777">
            <w:pPr>
              <w:pStyle w:val="RTableTextAbt"/>
              <w:rPr>
                <w:szCs w:val="18"/>
              </w:rPr>
            </w:pPr>
            <w:r>
              <w:rPr>
                <w:szCs w:val="18"/>
              </w:rPr>
              <w:t>$39</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E38446F" w14:textId="77777777">
            <w:pPr>
              <w:pStyle w:val="RTableTextAbt"/>
              <w:rPr>
                <w:szCs w:val="18"/>
              </w:rPr>
            </w:pPr>
            <w:r>
              <w:rPr>
                <w:szCs w:val="18"/>
              </w:rPr>
              <w:t>$1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FA6102B" w14:textId="77777777">
            <w:pPr>
              <w:pStyle w:val="RTableTextAbt"/>
              <w:rPr>
                <w:szCs w:val="18"/>
              </w:rPr>
            </w:pPr>
            <w:r>
              <w:rPr>
                <w:szCs w:val="18"/>
              </w:rPr>
              <w:t>$1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0C72426" w14:textId="77777777">
            <w:pPr>
              <w:pStyle w:val="RTableTextAbt"/>
              <w:rPr>
                <w:szCs w:val="18"/>
              </w:rPr>
            </w:pPr>
            <w:r>
              <w:rPr>
                <w:szCs w:val="18"/>
              </w:rPr>
              <w:t>$17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2C2C089" w14:textId="77777777">
            <w:pPr>
              <w:pStyle w:val="RTableTextAbt"/>
              <w:rPr>
                <w:szCs w:val="18"/>
              </w:rPr>
            </w:pPr>
            <w:r>
              <w:rPr>
                <w:szCs w:val="18"/>
              </w:rPr>
              <w:t>$237</w:t>
            </w:r>
          </w:p>
        </w:tc>
      </w:tr>
      <w:tr w14:paraId="2446D302"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05B4C6C" w14:textId="77777777">
            <w:pPr>
              <w:pStyle w:val="LTableTextAbt"/>
            </w:pPr>
            <w:r>
              <w:rPr>
                <w:szCs w:val="18"/>
              </w:rPr>
              <w:t>Vapor Degreasing: Conveyorized Vapor Degreasing (C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98FCAD6"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C655A79" w14:textId="77777777">
            <w:pPr>
              <w:pStyle w:val="RTableTextAbt"/>
              <w:rPr>
                <w:szCs w:val="18"/>
              </w:rPr>
            </w:pPr>
            <w:r>
              <w:rPr>
                <w:szCs w:val="18"/>
              </w:rPr>
              <w:t>$23,700</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74C88A1" w14:textId="77777777">
            <w:pPr>
              <w:pStyle w:val="RTableTextAbt"/>
              <w:rPr>
                <w:szCs w:val="18"/>
              </w:rPr>
            </w:pPr>
            <w:r>
              <w:rPr>
                <w:szCs w:val="18"/>
              </w:rPr>
              <w:t>$7,02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E227CED" w14:textId="77777777">
            <w:pPr>
              <w:pStyle w:val="RTableTextAbt"/>
              <w:rPr>
                <w:szCs w:val="18"/>
              </w:rPr>
            </w:pPr>
            <w:r>
              <w:rPr>
                <w:szCs w:val="18"/>
              </w:rPr>
              <w:t>$9,34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C1F746E" w14:textId="77777777">
            <w:pPr>
              <w:pStyle w:val="RTableTextAbt"/>
              <w:rPr>
                <w:szCs w:val="18"/>
              </w:rPr>
            </w:pPr>
            <w:r>
              <w:rPr>
                <w:szCs w:val="18"/>
              </w:rPr>
              <w:t>$103,405</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DC25BC0" w14:textId="77777777">
            <w:pPr>
              <w:pStyle w:val="RTableTextAbt"/>
              <w:rPr>
                <w:szCs w:val="18"/>
              </w:rPr>
            </w:pPr>
            <w:r>
              <w:rPr>
                <w:szCs w:val="18"/>
              </w:rPr>
              <w:t>$143,482</w:t>
            </w:r>
          </w:p>
        </w:tc>
      </w:tr>
      <w:tr w14:paraId="6F518876"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C19A9C0" w14:textId="77777777">
            <w:pPr>
              <w:pStyle w:val="LTableTextAbt"/>
            </w:pPr>
            <w:r>
              <w:rPr>
                <w:szCs w:val="18"/>
              </w:rPr>
              <w:t>Vapor Degreasing: Conveyorized Vapor Degreasing (C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0F92032B"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F9048FB" w14:textId="77777777">
            <w:pPr>
              <w:pStyle w:val="RTableTextAbt"/>
              <w:rPr>
                <w:szCs w:val="18"/>
              </w:rPr>
            </w:pPr>
            <w:r>
              <w:rPr>
                <w:szCs w:val="18"/>
              </w:rPr>
              <w:t>$3,804</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D4CC683" w14:textId="77777777">
            <w:pPr>
              <w:pStyle w:val="RTableTextAbt"/>
              <w:rPr>
                <w:szCs w:val="18"/>
              </w:rPr>
            </w:pPr>
            <w:r>
              <w:rPr>
                <w:szCs w:val="18"/>
              </w:rPr>
              <w:t>$1,12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56856D8" w14:textId="77777777">
            <w:pPr>
              <w:pStyle w:val="RTableTextAbt"/>
              <w:rPr>
                <w:szCs w:val="18"/>
              </w:rPr>
            </w:pPr>
            <w:r>
              <w:rPr>
                <w:szCs w:val="18"/>
              </w:rPr>
              <w:t>$1,50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ED892B5" w14:textId="77777777">
            <w:pPr>
              <w:pStyle w:val="RTableTextAbt"/>
              <w:rPr>
                <w:szCs w:val="18"/>
              </w:rPr>
            </w:pPr>
            <w:r>
              <w:rPr>
                <w:szCs w:val="18"/>
              </w:rPr>
              <w:t>$16,59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580F55B" w14:textId="77777777">
            <w:pPr>
              <w:pStyle w:val="RTableTextAbt"/>
              <w:rPr>
                <w:szCs w:val="18"/>
              </w:rPr>
            </w:pPr>
            <w:r>
              <w:rPr>
                <w:szCs w:val="18"/>
              </w:rPr>
              <w:t>$23,033</w:t>
            </w:r>
          </w:p>
        </w:tc>
      </w:tr>
      <w:tr w14:paraId="37BA53B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5ECFFFE" w14:textId="77777777">
            <w:pPr>
              <w:pStyle w:val="LTableTextAbt"/>
            </w:pPr>
            <w:r>
              <w:rPr>
                <w:szCs w:val="18"/>
              </w:rPr>
              <w:t>Recycling and Disposa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025871F"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ABD6D8F" w14:textId="77777777">
            <w:pPr>
              <w:pStyle w:val="RTableTextAbt"/>
              <w:rPr>
                <w:szCs w:val="18"/>
              </w:rPr>
            </w:pPr>
            <w:r>
              <w:rPr>
                <w:szCs w:val="18"/>
              </w:rPr>
              <w:t>$1,10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020AA64" w14:textId="77777777">
            <w:pPr>
              <w:pStyle w:val="RTableTextAbt"/>
              <w:rPr>
                <w:szCs w:val="18"/>
              </w:rPr>
            </w:pPr>
            <w:r>
              <w:rPr>
                <w:szCs w:val="18"/>
              </w:rPr>
              <w:t>$32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03594F3" w14:textId="77777777">
            <w:pPr>
              <w:pStyle w:val="RTableTextAbt"/>
              <w:rPr>
                <w:szCs w:val="18"/>
              </w:rPr>
            </w:pPr>
            <w:r>
              <w:rPr>
                <w:szCs w:val="18"/>
              </w:rPr>
              <w:t>$43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29FE0DB" w14:textId="77777777">
            <w:pPr>
              <w:pStyle w:val="RTableTextAbt"/>
              <w:rPr>
                <w:szCs w:val="18"/>
              </w:rPr>
            </w:pPr>
            <w:r>
              <w:rPr>
                <w:szCs w:val="18"/>
              </w:rPr>
              <w:t>$4,81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A81FC57" w14:textId="77777777">
            <w:pPr>
              <w:pStyle w:val="RTableTextAbt"/>
              <w:rPr>
                <w:szCs w:val="18"/>
              </w:rPr>
            </w:pPr>
            <w:r>
              <w:rPr>
                <w:szCs w:val="18"/>
              </w:rPr>
              <w:t>$6,681</w:t>
            </w:r>
          </w:p>
        </w:tc>
      </w:tr>
      <w:tr w14:paraId="50070C82"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FC31A6" w:rsidP="00CB1C05" w14:paraId="022AA9F1"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9C62BD6"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28C8DCF" w14:textId="77777777">
            <w:pPr>
              <w:pStyle w:val="RTableTextAbt"/>
              <w:rPr>
                <w:szCs w:val="18"/>
              </w:rPr>
            </w:pPr>
            <w:r>
              <w:rPr>
                <w:szCs w:val="18"/>
              </w:rPr>
              <w:t>$2,44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528F93E" w14:textId="77777777">
            <w:pPr>
              <w:pStyle w:val="RTableTextAbt"/>
              <w:rPr>
                <w:szCs w:val="18"/>
              </w:rPr>
            </w:pPr>
            <w:r>
              <w:rPr>
                <w:szCs w:val="18"/>
              </w:rPr>
              <w:t>$72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FEE9E75" w14:textId="77777777">
            <w:pPr>
              <w:pStyle w:val="RTableTextAbt"/>
              <w:rPr>
                <w:szCs w:val="18"/>
              </w:rPr>
            </w:pPr>
            <w:r>
              <w:rPr>
                <w:szCs w:val="18"/>
              </w:rPr>
              <w:t>$96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041E4AB" w14:textId="77777777">
            <w:pPr>
              <w:pStyle w:val="RTableTextAbt"/>
              <w:rPr>
                <w:szCs w:val="18"/>
              </w:rPr>
            </w:pPr>
            <w:r>
              <w:rPr>
                <w:szCs w:val="18"/>
              </w:rPr>
              <w:t>$10,65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AEE38D4" w14:textId="77777777">
            <w:pPr>
              <w:pStyle w:val="RTableTextAbt"/>
              <w:rPr>
                <w:szCs w:val="18"/>
              </w:rPr>
            </w:pPr>
            <w:r>
              <w:rPr>
                <w:szCs w:val="18"/>
              </w:rPr>
              <w:t>$14,787</w:t>
            </w:r>
          </w:p>
        </w:tc>
      </w:tr>
      <w:tr w14:paraId="7AB737B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FC31A6" w:rsidP="00CB1C05" w14:paraId="3977BBDB" w14:textId="77777777">
            <w:pPr>
              <w:pStyle w:val="LTableTextAbt"/>
            </w:pPr>
            <w:r w:rsidRPr="00775537">
              <w:rPr>
                <w:szCs w:val="18"/>
              </w:rPr>
              <w:t xml:space="preserve">Incorporation into Other Formulation, Mixture, and </w:t>
            </w:r>
            <w:r>
              <w:rPr>
                <w:szCs w:val="18"/>
              </w:rPr>
              <w:t>Reaction Products (Aeroso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16E983A"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AD2B07A" w14:textId="77777777">
            <w:pPr>
              <w:pStyle w:val="RTableTextAbt"/>
              <w:rPr>
                <w:szCs w:val="18"/>
              </w:rPr>
            </w:pPr>
            <w:r>
              <w:rPr>
                <w:szCs w:val="18"/>
              </w:rPr>
              <w:t>$84,999</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FC91622" w14:textId="77777777">
            <w:pPr>
              <w:pStyle w:val="RTableTextAbt"/>
              <w:rPr>
                <w:szCs w:val="18"/>
              </w:rPr>
            </w:pPr>
            <w:r>
              <w:rPr>
                <w:szCs w:val="18"/>
              </w:rPr>
              <w:t>$25,21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062D9B7" w14:textId="77777777">
            <w:pPr>
              <w:pStyle w:val="RTableTextAbt"/>
              <w:rPr>
                <w:szCs w:val="18"/>
              </w:rPr>
            </w:pPr>
            <w:r>
              <w:rPr>
                <w:szCs w:val="18"/>
              </w:rPr>
              <w:t>$33,52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B470045" w14:textId="77777777">
            <w:pPr>
              <w:pStyle w:val="RTableTextAbt"/>
              <w:rPr>
                <w:szCs w:val="18"/>
              </w:rPr>
            </w:pPr>
            <w:r>
              <w:rPr>
                <w:szCs w:val="18"/>
              </w:rPr>
              <w:t>$370,85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DE23926" w14:textId="77777777">
            <w:pPr>
              <w:pStyle w:val="RTableTextAbt"/>
              <w:rPr>
                <w:szCs w:val="18"/>
              </w:rPr>
            </w:pPr>
            <w:r>
              <w:rPr>
                <w:szCs w:val="18"/>
              </w:rPr>
              <w:t>$514,596</w:t>
            </w:r>
          </w:p>
        </w:tc>
      </w:tr>
      <w:tr w14:paraId="5618928E"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FC31A6" w:rsidP="00CB1C05" w14:paraId="61E1BB00" w14:textId="77777777">
            <w:pPr>
              <w:pStyle w:val="LTableTextAbt"/>
            </w:pPr>
            <w:r w:rsidRPr="00775537">
              <w:rPr>
                <w:szCs w:val="18"/>
              </w:rPr>
              <w:t xml:space="preserve">Incorporation into Other Formulation, Mixture, and </w:t>
            </w:r>
            <w:r>
              <w:rPr>
                <w:szCs w:val="18"/>
              </w:rPr>
              <w:t>Reaction Products (Other)</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BCFE683"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1CAFE90" w14:textId="77777777">
            <w:pPr>
              <w:pStyle w:val="RTableTextAbt"/>
              <w:rPr>
                <w:szCs w:val="18"/>
              </w:rPr>
            </w:pPr>
            <w:r>
              <w:rPr>
                <w:szCs w:val="18"/>
              </w:rPr>
              <w:t>$2,64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394C563" w14:textId="77777777">
            <w:pPr>
              <w:pStyle w:val="RTableTextAbt"/>
              <w:rPr>
                <w:szCs w:val="18"/>
              </w:rPr>
            </w:pPr>
            <w:r>
              <w:rPr>
                <w:szCs w:val="18"/>
              </w:rPr>
              <w:t>$78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D653018" w14:textId="77777777">
            <w:pPr>
              <w:pStyle w:val="RTableTextAbt"/>
              <w:rPr>
                <w:szCs w:val="18"/>
              </w:rPr>
            </w:pPr>
            <w:r>
              <w:rPr>
                <w:szCs w:val="18"/>
              </w:rPr>
              <w:t>$1,04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DF2ED58" w14:textId="77777777">
            <w:pPr>
              <w:pStyle w:val="RTableTextAbt"/>
              <w:rPr>
                <w:szCs w:val="18"/>
              </w:rPr>
            </w:pPr>
            <w:r>
              <w:rPr>
                <w:szCs w:val="18"/>
              </w:rPr>
              <w:t>$11,54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B884700" w14:textId="77777777">
            <w:pPr>
              <w:pStyle w:val="RTableTextAbt"/>
              <w:rPr>
                <w:szCs w:val="18"/>
              </w:rPr>
            </w:pPr>
            <w:r>
              <w:rPr>
                <w:szCs w:val="18"/>
              </w:rPr>
              <w:t>$16,019</w:t>
            </w:r>
          </w:p>
        </w:tc>
      </w:tr>
      <w:tr w14:paraId="7DD3D0F7"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07BB3D56" w14:textId="77777777">
            <w:pPr>
              <w:pStyle w:val="LTableTextAbt"/>
            </w:pPr>
            <w:r>
              <w:rPr>
                <w:szCs w:val="18"/>
              </w:rPr>
              <w:t>Laboratory Chemical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52CC75D"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1E8FA54" w14:textId="77777777">
            <w:pPr>
              <w:pStyle w:val="RTableTextAbt"/>
              <w:rPr>
                <w:szCs w:val="18"/>
              </w:rPr>
            </w:pPr>
            <w:r>
              <w:rPr>
                <w:szCs w:val="18"/>
              </w:rPr>
              <w:t>$644</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1D81D31" w14:textId="77777777">
            <w:pPr>
              <w:pStyle w:val="RTableTextAbt"/>
              <w:rPr>
                <w:szCs w:val="18"/>
              </w:rPr>
            </w:pPr>
            <w:r>
              <w:rPr>
                <w:szCs w:val="18"/>
              </w:rPr>
              <w:t>$19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AE4AEE0" w14:textId="77777777">
            <w:pPr>
              <w:pStyle w:val="RTableTextAbt"/>
              <w:rPr>
                <w:szCs w:val="18"/>
              </w:rPr>
            </w:pPr>
            <w:r>
              <w:rPr>
                <w:szCs w:val="18"/>
              </w:rPr>
              <w:t>$25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215AB8E" w14:textId="77777777">
            <w:pPr>
              <w:pStyle w:val="RTableTextAbt"/>
              <w:rPr>
                <w:szCs w:val="18"/>
              </w:rPr>
            </w:pPr>
            <w:r>
              <w:rPr>
                <w:szCs w:val="18"/>
              </w:rPr>
              <w:t>$2,80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4633ACE" w14:textId="77777777">
            <w:pPr>
              <w:pStyle w:val="RTableTextAbt"/>
              <w:rPr>
                <w:szCs w:val="18"/>
              </w:rPr>
            </w:pPr>
            <w:r>
              <w:rPr>
                <w:szCs w:val="18"/>
              </w:rPr>
              <w:t>$3,898</w:t>
            </w:r>
          </w:p>
        </w:tc>
      </w:tr>
      <w:tr w14:paraId="129BD4A6"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20495A8" w14:textId="77777777">
            <w:pPr>
              <w:pStyle w:val="LTableTextAbt"/>
            </w:pPr>
            <w:r>
              <w:rPr>
                <w:szCs w:val="18"/>
              </w:rPr>
              <w:t>Processing Aid, Except Petrochemica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4EE26AC"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F4E69C0" w14:textId="77777777">
            <w:pPr>
              <w:pStyle w:val="RTableTextAbt"/>
              <w:rPr>
                <w:szCs w:val="18"/>
              </w:rPr>
            </w:pPr>
            <w:r>
              <w:rPr>
                <w:szCs w:val="18"/>
              </w:rPr>
              <w:t>$16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E3BDFB6" w14:textId="77777777">
            <w:pPr>
              <w:pStyle w:val="RTableTextAbt"/>
              <w:rPr>
                <w:szCs w:val="18"/>
              </w:rPr>
            </w:pPr>
            <w:r>
              <w:rPr>
                <w:szCs w:val="18"/>
              </w:rPr>
              <w:t>$4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A0237C9" w14:textId="77777777">
            <w:pPr>
              <w:pStyle w:val="RTableTextAbt"/>
              <w:rPr>
                <w:szCs w:val="18"/>
              </w:rPr>
            </w:pPr>
            <w:r>
              <w:rPr>
                <w:szCs w:val="18"/>
              </w:rPr>
              <w:t>$6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222FECD" w14:textId="77777777">
            <w:pPr>
              <w:pStyle w:val="RTableTextAbt"/>
              <w:rPr>
                <w:szCs w:val="18"/>
              </w:rPr>
            </w:pPr>
            <w:r>
              <w:rPr>
                <w:szCs w:val="18"/>
              </w:rPr>
              <w:t>$70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395BDB7" w14:textId="77777777">
            <w:pPr>
              <w:pStyle w:val="RTableTextAbt"/>
              <w:rPr>
                <w:szCs w:val="18"/>
              </w:rPr>
            </w:pPr>
            <w:r>
              <w:rPr>
                <w:szCs w:val="18"/>
              </w:rPr>
              <w:t>$976</w:t>
            </w:r>
          </w:p>
        </w:tc>
      </w:tr>
      <w:tr w14:paraId="3CC229E0"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F399C7F" w14:textId="77777777">
            <w:pPr>
              <w:pStyle w:val="LTableTextAbt"/>
            </w:pPr>
            <w:r>
              <w:rPr>
                <w:szCs w:val="18"/>
              </w:rPr>
              <w:t>Adhesives and Sealant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035BD2E"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8A77018" w14:textId="77777777">
            <w:pPr>
              <w:pStyle w:val="RTableTextAbt"/>
              <w:rPr>
                <w:szCs w:val="18"/>
              </w:rPr>
            </w:pPr>
            <w:r>
              <w:rPr>
                <w:szCs w:val="18"/>
              </w:rPr>
              <w:t>$116,949</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A840F27" w14:textId="77777777">
            <w:pPr>
              <w:pStyle w:val="RTableTextAbt"/>
              <w:rPr>
                <w:szCs w:val="18"/>
              </w:rPr>
            </w:pPr>
            <w:r>
              <w:rPr>
                <w:szCs w:val="18"/>
              </w:rPr>
              <w:t>$34,68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7461B1E" w14:textId="77777777">
            <w:pPr>
              <w:pStyle w:val="RTableTextAbt"/>
              <w:rPr>
                <w:szCs w:val="18"/>
              </w:rPr>
            </w:pPr>
            <w:r>
              <w:rPr>
                <w:szCs w:val="18"/>
              </w:rPr>
              <w:t>$46,130</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78B2078" w14:textId="77777777">
            <w:pPr>
              <w:pStyle w:val="RTableTextAbt"/>
              <w:rPr>
                <w:szCs w:val="18"/>
              </w:rPr>
            </w:pPr>
            <w:r>
              <w:rPr>
                <w:szCs w:val="18"/>
              </w:rPr>
              <w:t>$510,26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F697BE0" w14:textId="77777777">
            <w:pPr>
              <w:pStyle w:val="RTableTextAbt"/>
              <w:rPr>
                <w:szCs w:val="18"/>
              </w:rPr>
            </w:pPr>
            <w:r>
              <w:rPr>
                <w:szCs w:val="18"/>
              </w:rPr>
              <w:t>$708,030</w:t>
            </w:r>
          </w:p>
        </w:tc>
      </w:tr>
      <w:tr w14:paraId="166416A5"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FCD469F" w14:textId="77777777">
            <w:pPr>
              <w:pStyle w:val="LTableTextAbt"/>
            </w:pPr>
            <w:r>
              <w:rPr>
                <w:szCs w:val="18"/>
              </w:rPr>
              <w:t>Paint and Coating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011B3036"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B153135" w14:textId="77777777">
            <w:pPr>
              <w:pStyle w:val="RTableTextAbt"/>
              <w:rPr>
                <w:szCs w:val="18"/>
              </w:rPr>
            </w:pPr>
            <w:r>
              <w:rPr>
                <w:szCs w:val="18"/>
              </w:rPr>
              <w:t>$30,62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70D6A76" w14:textId="77777777">
            <w:pPr>
              <w:pStyle w:val="RTableTextAbt"/>
              <w:rPr>
                <w:szCs w:val="18"/>
              </w:rPr>
            </w:pPr>
            <w:r>
              <w:rPr>
                <w:szCs w:val="18"/>
              </w:rPr>
              <w:t>$9,08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8BA1CA6" w14:textId="77777777">
            <w:pPr>
              <w:pStyle w:val="RTableTextAbt"/>
              <w:rPr>
                <w:szCs w:val="18"/>
              </w:rPr>
            </w:pPr>
            <w:r>
              <w:rPr>
                <w:szCs w:val="18"/>
              </w:rPr>
              <w:t>$12,07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6EA047D" w14:textId="77777777">
            <w:pPr>
              <w:pStyle w:val="RTableTextAbt"/>
              <w:rPr>
                <w:szCs w:val="18"/>
              </w:rPr>
            </w:pPr>
            <w:r>
              <w:rPr>
                <w:szCs w:val="18"/>
              </w:rPr>
              <w:t>$133,60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ABB16BD" w14:textId="77777777">
            <w:pPr>
              <w:pStyle w:val="RTableTextAbt"/>
              <w:rPr>
                <w:szCs w:val="18"/>
              </w:rPr>
            </w:pPr>
            <w:r>
              <w:rPr>
                <w:szCs w:val="18"/>
              </w:rPr>
              <w:t>$185,384</w:t>
            </w:r>
          </w:p>
        </w:tc>
      </w:tr>
      <w:tr w14:paraId="1BDC75DF"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8C58472" w14:textId="77777777">
            <w:pPr>
              <w:pStyle w:val="LTableTextAbt"/>
            </w:pPr>
            <w:r>
              <w:rPr>
                <w:szCs w:val="18"/>
              </w:rPr>
              <w:t>Aerosol Spray Cleaning/Degreas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C76CE59"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4D70A5E" w14:textId="77777777">
            <w:pPr>
              <w:pStyle w:val="RTableTextAbt"/>
              <w:rPr>
                <w:szCs w:val="18"/>
              </w:rPr>
            </w:pPr>
            <w:r>
              <w:rPr>
                <w:szCs w:val="18"/>
              </w:rPr>
              <w:t>$12,630,51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8B5907D" w14:textId="77777777">
            <w:pPr>
              <w:pStyle w:val="RTableTextAbt"/>
              <w:rPr>
                <w:szCs w:val="18"/>
              </w:rPr>
            </w:pPr>
            <w:r>
              <w:rPr>
                <w:szCs w:val="18"/>
              </w:rPr>
              <w:t>$3,756,56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874EB2C" w14:textId="77777777">
            <w:pPr>
              <w:pStyle w:val="RTableTextAbt"/>
              <w:rPr>
                <w:szCs w:val="18"/>
              </w:rPr>
            </w:pPr>
            <w:r>
              <w:rPr>
                <w:szCs w:val="18"/>
              </w:rPr>
              <w:t>$5,035,47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86EAFB4" w14:textId="77777777">
            <w:pPr>
              <w:pStyle w:val="RTableTextAbt"/>
              <w:rPr>
                <w:szCs w:val="18"/>
              </w:rPr>
            </w:pPr>
            <w:r>
              <w:rPr>
                <w:szCs w:val="18"/>
              </w:rPr>
              <w:t>$56,433,96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957797D" w14:textId="77777777">
            <w:pPr>
              <w:pStyle w:val="RTableTextAbt"/>
              <w:rPr>
                <w:szCs w:val="18"/>
              </w:rPr>
            </w:pPr>
            <w:r>
              <w:rPr>
                <w:szCs w:val="18"/>
              </w:rPr>
              <w:t>$77,856,506</w:t>
            </w:r>
          </w:p>
        </w:tc>
      </w:tr>
      <w:tr w14:paraId="2C9C3A77"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3A2AE18" w14:textId="77777777">
            <w:pPr>
              <w:pStyle w:val="LTableTextAbt"/>
            </w:pPr>
            <w:r>
              <w:rPr>
                <w:szCs w:val="18"/>
              </w:rPr>
              <w:t>Aerosol Spray Cleaning/Degreas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2FDD6DD"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F28B7C6" w14:textId="77777777">
            <w:pPr>
              <w:pStyle w:val="RTableTextAbt"/>
              <w:rPr>
                <w:szCs w:val="18"/>
              </w:rPr>
            </w:pPr>
            <w:r>
              <w:rPr>
                <w:szCs w:val="18"/>
              </w:rPr>
              <w:t>$52,71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81EF873" w14:textId="77777777">
            <w:pPr>
              <w:pStyle w:val="RTableTextAbt"/>
              <w:rPr>
                <w:szCs w:val="18"/>
              </w:rPr>
            </w:pPr>
            <w:r>
              <w:rPr>
                <w:szCs w:val="18"/>
              </w:rPr>
              <w:t>$15,67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72E4598" w14:textId="77777777">
            <w:pPr>
              <w:pStyle w:val="RTableTextAbt"/>
              <w:rPr>
                <w:szCs w:val="18"/>
              </w:rPr>
            </w:pPr>
            <w:r>
              <w:rPr>
                <w:szCs w:val="18"/>
              </w:rPr>
              <w:t>$21,01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530AEC3" w14:textId="77777777">
            <w:pPr>
              <w:pStyle w:val="RTableTextAbt"/>
              <w:rPr>
                <w:szCs w:val="18"/>
              </w:rPr>
            </w:pPr>
            <w:r>
              <w:rPr>
                <w:szCs w:val="18"/>
              </w:rPr>
              <w:t>$235,54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7AD40CF" w14:textId="77777777">
            <w:pPr>
              <w:pStyle w:val="RTableTextAbt"/>
              <w:rPr>
                <w:szCs w:val="18"/>
              </w:rPr>
            </w:pPr>
            <w:r>
              <w:rPr>
                <w:szCs w:val="18"/>
              </w:rPr>
              <w:t>$324,957</w:t>
            </w:r>
          </w:p>
        </w:tc>
      </w:tr>
      <w:tr w14:paraId="4A18DF2A"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007BA4FA" w14:textId="77777777">
            <w:pPr>
              <w:pStyle w:val="LTableTextAbt"/>
            </w:pPr>
            <w:r>
              <w:rPr>
                <w:szCs w:val="18"/>
              </w:rPr>
              <w:t>Liquid and Spray Batch Cold Clean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274B1B6"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1D25102" w14:textId="77777777">
            <w:pPr>
              <w:pStyle w:val="RTableTextAbt"/>
              <w:rPr>
                <w:szCs w:val="18"/>
              </w:rPr>
            </w:pPr>
            <w:r>
              <w:rPr>
                <w:szCs w:val="18"/>
              </w:rPr>
              <w:t>$31,02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C7AA06B" w14:textId="77777777">
            <w:pPr>
              <w:pStyle w:val="RTableTextAbt"/>
              <w:rPr>
                <w:szCs w:val="18"/>
              </w:rPr>
            </w:pPr>
            <w:r>
              <w:rPr>
                <w:szCs w:val="18"/>
              </w:rPr>
              <w:t>$9,20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768ED47" w14:textId="77777777">
            <w:pPr>
              <w:pStyle w:val="RTableTextAbt"/>
              <w:rPr>
                <w:szCs w:val="18"/>
              </w:rPr>
            </w:pPr>
            <w:r>
              <w:rPr>
                <w:szCs w:val="18"/>
              </w:rPr>
              <w:t>$12,23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F63B6C8" w14:textId="77777777">
            <w:pPr>
              <w:pStyle w:val="RTableTextAbt"/>
              <w:rPr>
                <w:szCs w:val="18"/>
              </w:rPr>
            </w:pPr>
            <w:r>
              <w:rPr>
                <w:szCs w:val="18"/>
              </w:rPr>
              <w:t>$135,37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F67BF0A" w14:textId="77777777">
            <w:pPr>
              <w:pStyle w:val="RTableTextAbt"/>
              <w:rPr>
                <w:szCs w:val="18"/>
              </w:rPr>
            </w:pPr>
            <w:r>
              <w:rPr>
                <w:szCs w:val="18"/>
              </w:rPr>
              <w:t>$187,844</w:t>
            </w:r>
          </w:p>
        </w:tc>
      </w:tr>
      <w:tr w14:paraId="39D91A8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73623E7" w14:textId="77777777">
            <w:pPr>
              <w:pStyle w:val="LTableTextAbt"/>
            </w:pPr>
            <w:r>
              <w:rPr>
                <w:szCs w:val="18"/>
              </w:rPr>
              <w:t>Liquid and Spray Batch Cold Clean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30C1FFF"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334539F" w14:textId="77777777">
            <w:pPr>
              <w:pStyle w:val="RTableTextAbt"/>
              <w:rPr>
                <w:szCs w:val="18"/>
              </w:rPr>
            </w:pPr>
            <w:r>
              <w:rPr>
                <w:szCs w:val="18"/>
              </w:rPr>
              <w:t>$9,60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97900BC" w14:textId="77777777">
            <w:pPr>
              <w:pStyle w:val="RTableTextAbt"/>
              <w:rPr>
                <w:szCs w:val="18"/>
              </w:rPr>
            </w:pPr>
            <w:r>
              <w:rPr>
                <w:szCs w:val="18"/>
              </w:rPr>
              <w:t>$2,84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21DFD71" w14:textId="77777777">
            <w:pPr>
              <w:pStyle w:val="RTableTextAbt"/>
              <w:rPr>
                <w:szCs w:val="18"/>
              </w:rPr>
            </w:pPr>
            <w:r>
              <w:rPr>
                <w:szCs w:val="18"/>
              </w:rPr>
              <w:t>$3,78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390CD64" w14:textId="77777777">
            <w:pPr>
              <w:pStyle w:val="RTableTextAbt"/>
              <w:rPr>
                <w:szCs w:val="18"/>
              </w:rPr>
            </w:pPr>
            <w:r>
              <w:rPr>
                <w:szCs w:val="18"/>
              </w:rPr>
              <w:t>$41,91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5243A2F" w14:textId="77777777">
            <w:pPr>
              <w:pStyle w:val="RTableTextAbt"/>
              <w:rPr>
                <w:szCs w:val="18"/>
              </w:rPr>
            </w:pPr>
            <w:r>
              <w:rPr>
                <w:szCs w:val="18"/>
              </w:rPr>
              <w:t>$58,154</w:t>
            </w:r>
          </w:p>
        </w:tc>
      </w:tr>
      <w:tr w14:paraId="418BDF8F"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8DAA340" w14:textId="77777777">
            <w:pPr>
              <w:pStyle w:val="LTableTextAbt"/>
            </w:pPr>
            <w:r>
              <w:rPr>
                <w:szCs w:val="18"/>
              </w:rPr>
              <w:t>Photographic Film Us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6B5A6AA"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1C7AE7D" w14:textId="77777777">
            <w:pPr>
              <w:pStyle w:val="RTableTextAbt"/>
              <w:rPr>
                <w:szCs w:val="18"/>
              </w:rPr>
            </w:pPr>
            <w:r>
              <w:rPr>
                <w:szCs w:val="18"/>
              </w:rPr>
              <w:t>$13,29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47DA603" w14:textId="77777777">
            <w:pPr>
              <w:pStyle w:val="RTableTextAbt"/>
              <w:rPr>
                <w:szCs w:val="18"/>
              </w:rPr>
            </w:pPr>
            <w:r>
              <w:rPr>
                <w:szCs w:val="18"/>
              </w:rPr>
              <w:t>$3,94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3568832" w14:textId="77777777">
            <w:pPr>
              <w:pStyle w:val="RTableTextAbt"/>
              <w:rPr>
                <w:szCs w:val="18"/>
              </w:rPr>
            </w:pPr>
            <w:r>
              <w:rPr>
                <w:szCs w:val="18"/>
              </w:rPr>
              <w:t>$5,24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9B3CE77" w14:textId="77777777">
            <w:pPr>
              <w:pStyle w:val="RTableTextAbt"/>
              <w:rPr>
                <w:szCs w:val="18"/>
              </w:rPr>
            </w:pPr>
            <w:r>
              <w:rPr>
                <w:szCs w:val="18"/>
              </w:rPr>
              <w:t>$57,998</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2047F13" w14:textId="77777777">
            <w:pPr>
              <w:pStyle w:val="RTableTextAbt"/>
              <w:rPr>
                <w:szCs w:val="18"/>
              </w:rPr>
            </w:pPr>
            <w:r>
              <w:rPr>
                <w:szCs w:val="18"/>
              </w:rPr>
              <w:t>$80,476</w:t>
            </w:r>
          </w:p>
        </w:tc>
      </w:tr>
      <w:tr w14:paraId="6BEC186E"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E0C3AC1" w14:textId="77777777">
            <w:pPr>
              <w:pStyle w:val="LTableTextAbt"/>
            </w:pPr>
            <w:r>
              <w:rPr>
                <w:szCs w:val="18"/>
              </w:rPr>
              <w:t>Lubricants and Grease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636D4BB"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08BE2E0" w14:textId="77777777">
            <w:pPr>
              <w:pStyle w:val="RTableTextAbt"/>
              <w:rPr>
                <w:szCs w:val="18"/>
              </w:rPr>
            </w:pPr>
            <w:r>
              <w:rPr>
                <w:szCs w:val="18"/>
              </w:rPr>
              <w:t>$150,280</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18B7628" w14:textId="77777777">
            <w:pPr>
              <w:pStyle w:val="RTableTextAbt"/>
              <w:rPr>
                <w:szCs w:val="18"/>
              </w:rPr>
            </w:pPr>
            <w:r>
              <w:rPr>
                <w:szCs w:val="18"/>
              </w:rPr>
              <w:t>$44,57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E409AA5" w14:textId="77777777">
            <w:pPr>
              <w:pStyle w:val="RTableTextAbt"/>
              <w:rPr>
                <w:szCs w:val="18"/>
              </w:rPr>
            </w:pPr>
            <w:r>
              <w:rPr>
                <w:szCs w:val="18"/>
              </w:rPr>
              <w:t>$59,27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F799C09" w14:textId="77777777">
            <w:pPr>
              <w:pStyle w:val="RTableTextAbt"/>
              <w:rPr>
                <w:szCs w:val="18"/>
              </w:rPr>
            </w:pPr>
            <w:r>
              <w:rPr>
                <w:szCs w:val="18"/>
              </w:rPr>
              <w:t>$655,692</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763D4EC" w14:textId="77777777">
            <w:pPr>
              <w:pStyle w:val="RTableTextAbt"/>
              <w:rPr>
                <w:szCs w:val="18"/>
              </w:rPr>
            </w:pPr>
            <w:r>
              <w:rPr>
                <w:szCs w:val="18"/>
              </w:rPr>
              <w:t>$909,822</w:t>
            </w:r>
          </w:p>
        </w:tc>
      </w:tr>
      <w:tr w14:paraId="7F3114C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B7224BA" w14:textId="77777777">
            <w:pPr>
              <w:pStyle w:val="LTableTextAbt"/>
            </w:pPr>
            <w:r>
              <w:rPr>
                <w:szCs w:val="18"/>
              </w:rPr>
              <w:t>Lubricants and Grease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4F7DBA5"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3B22E3E" w14:textId="77777777">
            <w:pPr>
              <w:pStyle w:val="RTableTextAbt"/>
              <w:rPr>
                <w:szCs w:val="18"/>
              </w:rPr>
            </w:pPr>
            <w:r>
              <w:rPr>
                <w:szCs w:val="18"/>
              </w:rPr>
              <w:t>$1,58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5A4F08B" w14:textId="77777777">
            <w:pPr>
              <w:pStyle w:val="RTableTextAbt"/>
              <w:rPr>
                <w:szCs w:val="18"/>
              </w:rPr>
            </w:pPr>
            <w:r>
              <w:rPr>
                <w:szCs w:val="18"/>
              </w:rPr>
              <w:t>$47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3ACCD40" w14:textId="77777777">
            <w:pPr>
              <w:pStyle w:val="RTableTextAbt"/>
              <w:rPr>
                <w:szCs w:val="18"/>
              </w:rPr>
            </w:pPr>
            <w:r>
              <w:rPr>
                <w:szCs w:val="18"/>
              </w:rPr>
              <w:t>$6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74AF866" w14:textId="77777777">
            <w:pPr>
              <w:pStyle w:val="RTableTextAbt"/>
              <w:rPr>
                <w:szCs w:val="18"/>
              </w:rPr>
            </w:pPr>
            <w:r>
              <w:rPr>
                <w:szCs w:val="18"/>
              </w:rPr>
              <w:t>$6,91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2284D7A" w14:textId="77777777">
            <w:pPr>
              <w:pStyle w:val="RTableTextAbt"/>
              <w:rPr>
                <w:szCs w:val="18"/>
              </w:rPr>
            </w:pPr>
            <w:r>
              <w:rPr>
                <w:szCs w:val="18"/>
              </w:rPr>
              <w:t>$9,600</w:t>
            </w:r>
          </w:p>
        </w:tc>
      </w:tr>
      <w:tr w14:paraId="2754E48D"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8F77090" w14:textId="77777777">
            <w:pPr>
              <w:pStyle w:val="LTableTextAbt"/>
            </w:pPr>
            <w:r>
              <w:rPr>
                <w:szCs w:val="18"/>
              </w:rPr>
              <w:t>Wipe and Liquid Cleaning and Polish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67A5FC6F"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5D20A09" w14:textId="77777777">
            <w:pPr>
              <w:pStyle w:val="RTableTextAbt"/>
              <w:rPr>
                <w:szCs w:val="18"/>
              </w:rPr>
            </w:pPr>
            <w:r>
              <w:rPr>
                <w:szCs w:val="18"/>
              </w:rPr>
              <w:t>$8,676,128</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5D7E1B2" w14:textId="77777777">
            <w:pPr>
              <w:pStyle w:val="RTableTextAbt"/>
              <w:rPr>
                <w:szCs w:val="18"/>
              </w:rPr>
            </w:pPr>
            <w:r>
              <w:rPr>
                <w:szCs w:val="18"/>
              </w:rPr>
              <w:t>$2,580,45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5FA4F1F" w14:textId="77777777">
            <w:pPr>
              <w:pStyle w:val="RTableTextAbt"/>
              <w:rPr>
                <w:szCs w:val="18"/>
              </w:rPr>
            </w:pPr>
            <w:r>
              <w:rPr>
                <w:szCs w:val="18"/>
              </w:rPr>
              <w:t>$3,458,95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EBA097D" w14:textId="77777777">
            <w:pPr>
              <w:pStyle w:val="RTableTextAbt"/>
              <w:rPr>
                <w:szCs w:val="18"/>
              </w:rPr>
            </w:pPr>
            <w:r>
              <w:rPr>
                <w:szCs w:val="18"/>
              </w:rPr>
              <w:t>$38,765,51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20AE736" w14:textId="77777777">
            <w:pPr>
              <w:pStyle w:val="RTableTextAbt"/>
              <w:rPr>
                <w:szCs w:val="18"/>
              </w:rPr>
            </w:pPr>
            <w:r>
              <w:rPr>
                <w:szCs w:val="18"/>
              </w:rPr>
              <w:t>$53,481,045</w:t>
            </w:r>
          </w:p>
        </w:tc>
      </w:tr>
      <w:tr w14:paraId="256CB0CD"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ED0B848" w14:textId="77777777">
            <w:pPr>
              <w:pStyle w:val="LTableTextAbt"/>
            </w:pPr>
            <w:r>
              <w:rPr>
                <w:szCs w:val="18"/>
              </w:rPr>
              <w:t>Wipe and Liquid Cleaning and Polish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283A91CD"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9F831D3" w14:textId="77777777">
            <w:pPr>
              <w:pStyle w:val="RTableTextAbt"/>
              <w:rPr>
                <w:szCs w:val="18"/>
              </w:rPr>
            </w:pPr>
            <w:r>
              <w:rPr>
                <w:szCs w:val="18"/>
              </w:rPr>
              <w:t>$62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19C4903" w14:textId="77777777">
            <w:pPr>
              <w:pStyle w:val="RTableTextAbt"/>
              <w:rPr>
                <w:szCs w:val="18"/>
              </w:rPr>
            </w:pPr>
            <w:r>
              <w:rPr>
                <w:szCs w:val="18"/>
              </w:rPr>
              <w:t>$18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3A9DE5F" w14:textId="77777777">
            <w:pPr>
              <w:pStyle w:val="RTableTextAbt"/>
              <w:rPr>
                <w:szCs w:val="18"/>
              </w:rPr>
            </w:pPr>
            <w:r>
              <w:rPr>
                <w:szCs w:val="18"/>
              </w:rPr>
              <w:t>$24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6C493BD" w14:textId="77777777">
            <w:pPr>
              <w:pStyle w:val="RTableTextAbt"/>
              <w:rPr>
                <w:szCs w:val="18"/>
              </w:rPr>
            </w:pPr>
            <w:r>
              <w:rPr>
                <w:szCs w:val="18"/>
              </w:rPr>
              <w:t>$2,785</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E64A076" w14:textId="77777777">
            <w:pPr>
              <w:pStyle w:val="RTableTextAbt"/>
              <w:rPr>
                <w:szCs w:val="18"/>
              </w:rPr>
            </w:pPr>
            <w:r>
              <w:rPr>
                <w:szCs w:val="18"/>
              </w:rPr>
              <w:t>$3,842</w:t>
            </w:r>
          </w:p>
        </w:tc>
      </w:tr>
      <w:tr w14:paraId="49E740D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5C76B88" w14:textId="77777777">
            <w:pPr>
              <w:pStyle w:val="LTableTextAbt"/>
            </w:pPr>
            <w:r>
              <w:rPr>
                <w:szCs w:val="18"/>
              </w:rPr>
              <w:t>Inks and Ink Remova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5E75300C"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0C12EED" w14:textId="77777777">
            <w:pPr>
              <w:pStyle w:val="RTableTextAbt"/>
              <w:rPr>
                <w:szCs w:val="18"/>
              </w:rPr>
            </w:pPr>
            <w:r>
              <w:rPr>
                <w:szCs w:val="18"/>
              </w:rPr>
              <w:t>$2,01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E320986" w14:textId="77777777">
            <w:pPr>
              <w:pStyle w:val="RTableTextAbt"/>
              <w:rPr>
                <w:szCs w:val="18"/>
              </w:rPr>
            </w:pPr>
            <w:r>
              <w:rPr>
                <w:szCs w:val="18"/>
              </w:rPr>
              <w:t>$59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0A421D7" w14:textId="77777777">
            <w:pPr>
              <w:pStyle w:val="RTableTextAbt"/>
              <w:rPr>
                <w:szCs w:val="18"/>
              </w:rPr>
            </w:pPr>
            <w:r>
              <w:rPr>
                <w:szCs w:val="18"/>
              </w:rPr>
              <w:t>$79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3B2E583" w14:textId="77777777">
            <w:pPr>
              <w:pStyle w:val="RTableTextAbt"/>
              <w:rPr>
                <w:szCs w:val="18"/>
              </w:rPr>
            </w:pPr>
            <w:r>
              <w:rPr>
                <w:szCs w:val="18"/>
              </w:rPr>
              <w:t>$8,79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11B931A" w14:textId="77777777">
            <w:pPr>
              <w:pStyle w:val="RTableTextAbt"/>
              <w:rPr>
                <w:szCs w:val="18"/>
              </w:rPr>
            </w:pPr>
            <w:r>
              <w:rPr>
                <w:szCs w:val="18"/>
              </w:rPr>
              <w:t>$12,205</w:t>
            </w:r>
          </w:p>
        </w:tc>
      </w:tr>
      <w:tr w14:paraId="39447E2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7AF9262" w14:textId="77777777">
            <w:pPr>
              <w:pStyle w:val="LTableTextAbt"/>
            </w:pPr>
            <w:r>
              <w:rPr>
                <w:szCs w:val="18"/>
              </w:rPr>
              <w:t>Anti-Spatter Welding Aeroso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358F935E"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01547DA" w14:textId="77777777">
            <w:pPr>
              <w:pStyle w:val="RTableTextAbt"/>
              <w:rPr>
                <w:szCs w:val="18"/>
              </w:rPr>
            </w:pPr>
            <w:r>
              <w:rPr>
                <w:szCs w:val="18"/>
              </w:rPr>
              <w:t>$14,76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B7253B5" w14:textId="77777777">
            <w:pPr>
              <w:pStyle w:val="RTableTextAbt"/>
              <w:rPr>
                <w:szCs w:val="18"/>
              </w:rPr>
            </w:pPr>
            <w:r>
              <w:rPr>
                <w:szCs w:val="18"/>
              </w:rPr>
              <w:t>$4,37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C02149A" w14:textId="77777777">
            <w:pPr>
              <w:pStyle w:val="RTableTextAbt"/>
              <w:rPr>
                <w:szCs w:val="18"/>
              </w:rPr>
            </w:pPr>
            <w:r>
              <w:rPr>
                <w:szCs w:val="18"/>
              </w:rPr>
              <w:t>$5,82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6DD4D95" w14:textId="77777777">
            <w:pPr>
              <w:pStyle w:val="RTableTextAbt"/>
              <w:rPr>
                <w:szCs w:val="18"/>
              </w:rPr>
            </w:pPr>
            <w:r>
              <w:rPr>
                <w:szCs w:val="18"/>
              </w:rPr>
              <w:t>$64,41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2F62DB7" w14:textId="77777777">
            <w:pPr>
              <w:pStyle w:val="RTableTextAbt"/>
              <w:rPr>
                <w:szCs w:val="18"/>
              </w:rPr>
            </w:pPr>
            <w:r>
              <w:rPr>
                <w:szCs w:val="18"/>
              </w:rPr>
              <w:t>$89,374</w:t>
            </w:r>
          </w:p>
        </w:tc>
      </w:tr>
      <w:tr w14:paraId="1B42EDFA"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3A777C2" w14:textId="77777777">
            <w:pPr>
              <w:pStyle w:val="LTableTextAbt"/>
            </w:pPr>
            <w:r>
              <w:rPr>
                <w:szCs w:val="18"/>
              </w:rPr>
              <w:t>Anti-Spatter Welding Aeroso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AAA07B3"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7F616AD" w14:textId="77777777">
            <w:pPr>
              <w:pStyle w:val="RTableTextAbt"/>
              <w:rPr>
                <w:szCs w:val="18"/>
              </w:rPr>
            </w:pPr>
            <w:r>
              <w:rPr>
                <w:szCs w:val="18"/>
              </w:rPr>
              <w:t>$15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6D0AA9E" w14:textId="77777777">
            <w:pPr>
              <w:pStyle w:val="RTableTextAbt"/>
              <w:rPr>
                <w:szCs w:val="18"/>
              </w:rPr>
            </w:pPr>
            <w:r>
              <w:rPr>
                <w:szCs w:val="18"/>
              </w:rPr>
              <w:t>$4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E2E129E" w14:textId="77777777">
            <w:pPr>
              <w:pStyle w:val="RTableTextAbt"/>
              <w:rPr>
                <w:szCs w:val="18"/>
              </w:rPr>
            </w:pPr>
            <w:r>
              <w:rPr>
                <w:szCs w:val="18"/>
              </w:rPr>
              <w:t>$6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88CF91D" w14:textId="77777777">
            <w:pPr>
              <w:pStyle w:val="RTableTextAbt"/>
              <w:rPr>
                <w:szCs w:val="18"/>
              </w:rPr>
            </w:pPr>
            <w:r>
              <w:rPr>
                <w:szCs w:val="18"/>
              </w:rPr>
              <w:t>$68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33D8C79" w14:textId="77777777">
            <w:pPr>
              <w:pStyle w:val="RTableTextAbt"/>
              <w:rPr>
                <w:szCs w:val="18"/>
              </w:rPr>
            </w:pPr>
            <w:r>
              <w:rPr>
                <w:szCs w:val="18"/>
              </w:rPr>
              <w:t>$944</w:t>
            </w:r>
          </w:p>
        </w:tc>
      </w:tr>
      <w:tr w14:paraId="28A0EC82"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71B05893" w14:textId="77777777">
            <w:pPr>
              <w:pStyle w:val="LTableTextAbt"/>
            </w:pPr>
            <w:r>
              <w:rPr>
                <w:szCs w:val="18"/>
              </w:rPr>
              <w:t>Mold Cleaning, Release and Protectant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1542E78E"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2B9F8A5" w14:textId="77777777">
            <w:pPr>
              <w:pStyle w:val="RTableTextAbt"/>
              <w:rPr>
                <w:szCs w:val="18"/>
              </w:rPr>
            </w:pPr>
            <w:r>
              <w:rPr>
                <w:szCs w:val="18"/>
              </w:rPr>
              <w:t>$38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384A569" w14:textId="77777777">
            <w:pPr>
              <w:pStyle w:val="RTableTextAbt"/>
              <w:rPr>
                <w:szCs w:val="18"/>
              </w:rPr>
            </w:pPr>
            <w:r>
              <w:rPr>
                <w:szCs w:val="18"/>
              </w:rPr>
              <w:t>$11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2CA9452" w14:textId="77777777">
            <w:pPr>
              <w:pStyle w:val="RTableTextAbt"/>
              <w:rPr>
                <w:szCs w:val="18"/>
              </w:rPr>
            </w:pPr>
            <w:r>
              <w:rPr>
                <w:szCs w:val="18"/>
              </w:rPr>
              <w:t>$15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0A8EC45" w14:textId="77777777">
            <w:pPr>
              <w:pStyle w:val="RTableTextAbt"/>
              <w:rPr>
                <w:szCs w:val="18"/>
              </w:rPr>
            </w:pPr>
            <w:r>
              <w:rPr>
                <w:szCs w:val="18"/>
              </w:rPr>
              <w:t>$1,69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B7D1525" w14:textId="77777777">
            <w:pPr>
              <w:pStyle w:val="RTableTextAbt"/>
              <w:rPr>
                <w:szCs w:val="18"/>
              </w:rPr>
            </w:pPr>
            <w:r>
              <w:rPr>
                <w:szCs w:val="18"/>
              </w:rPr>
              <w:t>$2,345</w:t>
            </w:r>
          </w:p>
        </w:tc>
      </w:tr>
      <w:tr w14:paraId="02D28D21" w14:textId="77777777" w:rsidTr="00016074">
        <w:tblPrEx>
          <w:tblW w:w="12985" w:type="dxa"/>
          <w:tblInd w:w="6" w:type="dxa"/>
          <w:tblLayout w:type="fixed"/>
          <w:tblLook w:val="04A0"/>
        </w:tblPrEx>
        <w:trPr>
          <w:trHeight w:val="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409DF651" w14:textId="77777777">
            <w:pPr>
              <w:pStyle w:val="LTableTextAbt"/>
            </w:pPr>
            <w:r>
              <w:rPr>
                <w:szCs w:val="18"/>
              </w:rPr>
              <w:t>Dry Cleaning (Dry Cleaning Machines &amp; Spot Remover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RPr="00FC31A6" w:rsidP="00CB1C05" w14:paraId="06FF5905"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D06D542" w14:textId="77777777">
            <w:pPr>
              <w:pStyle w:val="RTableTextAbt"/>
              <w:rPr>
                <w:szCs w:val="18"/>
              </w:rPr>
            </w:pPr>
            <w:r>
              <w:rPr>
                <w:szCs w:val="18"/>
              </w:rPr>
              <w:t>$921,21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5A30008B" w14:textId="77777777">
            <w:pPr>
              <w:pStyle w:val="RTableTextAbt"/>
              <w:rPr>
                <w:szCs w:val="18"/>
              </w:rPr>
            </w:pPr>
            <w:r>
              <w:rPr>
                <w:szCs w:val="18"/>
              </w:rPr>
              <w:t>$273,98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7E91BDD7" w14:textId="77777777">
            <w:pPr>
              <w:pStyle w:val="RTableTextAbt"/>
              <w:rPr>
                <w:szCs w:val="18"/>
              </w:rPr>
            </w:pPr>
            <w:r>
              <w:rPr>
                <w:szCs w:val="18"/>
              </w:rPr>
              <w:t>$367,26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382CF025" w14:textId="77777777">
            <w:pPr>
              <w:pStyle w:val="RTableTextAbt"/>
              <w:rPr>
                <w:szCs w:val="18"/>
              </w:rPr>
            </w:pPr>
            <w:r>
              <w:rPr>
                <w:szCs w:val="18"/>
              </w:rPr>
              <w:t>$4,116,03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2F058BD7" w14:textId="77777777">
            <w:pPr>
              <w:pStyle w:val="RTableTextAbt"/>
              <w:rPr>
                <w:szCs w:val="18"/>
              </w:rPr>
            </w:pPr>
            <w:r>
              <w:rPr>
                <w:szCs w:val="18"/>
              </w:rPr>
              <w:t>$5,678,504</w:t>
            </w:r>
          </w:p>
        </w:tc>
      </w:tr>
      <w:tr w14:paraId="09069136"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P="00CB1C05" w14:paraId="627CCC2E" w14:textId="77777777">
            <w:pPr>
              <w:pStyle w:val="LTableTextAbt"/>
              <w:rPr>
                <w:szCs w:val="18"/>
              </w:rPr>
            </w:pPr>
            <w:r>
              <w:rPr>
                <w:szCs w:val="18"/>
              </w:rPr>
              <w:t>Dry Cleaning (Dry Cleaning Machines &amp; Spot Remover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34B0" w:rsidP="00CB1C05" w14:paraId="68B1EC75"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0CC93CFE" w14:textId="77777777">
            <w:pPr>
              <w:pStyle w:val="RTableTextAbt"/>
              <w:rPr>
                <w:szCs w:val="18"/>
              </w:rPr>
            </w:pPr>
            <w:r>
              <w:rPr>
                <w:szCs w:val="18"/>
              </w:rPr>
              <w:t>$4,58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F3592C0" w14:textId="77777777">
            <w:pPr>
              <w:pStyle w:val="RTableTextAbt"/>
              <w:rPr>
                <w:szCs w:val="18"/>
              </w:rPr>
            </w:pPr>
            <w:r>
              <w:rPr>
                <w:szCs w:val="18"/>
              </w:rPr>
              <w:t>$1,36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654B853F" w14:textId="77777777">
            <w:pPr>
              <w:pStyle w:val="RTableTextAbt"/>
              <w:rPr>
                <w:szCs w:val="18"/>
              </w:rPr>
            </w:pPr>
            <w:r>
              <w:rPr>
                <w:szCs w:val="18"/>
              </w:rPr>
              <w:t>$1,82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1D43B641" w14:textId="77777777">
            <w:pPr>
              <w:pStyle w:val="RTableTextAbt"/>
              <w:rPr>
                <w:szCs w:val="18"/>
              </w:rPr>
            </w:pPr>
            <w:r>
              <w:rPr>
                <w:szCs w:val="18"/>
              </w:rPr>
              <w:t>$20,47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F34B0" w:rsidRPr="00C659BE" w:rsidP="00CB1C05" w14:paraId="49B39276" w14:textId="77777777">
            <w:pPr>
              <w:pStyle w:val="RTableTextAbt"/>
              <w:rPr>
                <w:szCs w:val="18"/>
              </w:rPr>
            </w:pPr>
            <w:r>
              <w:rPr>
                <w:szCs w:val="18"/>
              </w:rPr>
              <w:t>$28,240</w:t>
            </w:r>
          </w:p>
        </w:tc>
      </w:tr>
    </w:tbl>
    <w:p w:rsidR="00016074" w:rsidP="00CB1C05" w14:paraId="5BFD7E03" w14:textId="77777777"/>
    <w:tbl>
      <w:tblPr>
        <w:tblW w:w="12985" w:type="dxa"/>
        <w:tblInd w:w="6" w:type="dxa"/>
        <w:tblLayout w:type="fixed"/>
        <w:tblLook w:val="04A0"/>
      </w:tblPr>
      <w:tblGrid>
        <w:gridCol w:w="5416"/>
        <w:gridCol w:w="970"/>
        <w:gridCol w:w="1250"/>
        <w:gridCol w:w="1248"/>
        <w:gridCol w:w="1251"/>
        <w:gridCol w:w="1256"/>
        <w:gridCol w:w="1594"/>
      </w:tblGrid>
      <w:tr w14:paraId="4B243D14" w14:textId="77777777" w:rsidTr="00016074">
        <w:tblPrEx>
          <w:tblW w:w="12985" w:type="dxa"/>
          <w:tblInd w:w="6" w:type="dxa"/>
          <w:tblLayout w:type="fixed"/>
          <w:tblLook w:val="04A0"/>
        </w:tblPrEx>
        <w:trPr>
          <w:trHeight w:val="360"/>
          <w:tblHeader/>
        </w:trPr>
        <w:tc>
          <w:tcPr>
            <w:tcW w:w="12985" w:type="dxa"/>
            <w:gridSpan w:val="7"/>
            <w:tcBorders>
              <w:top w:val="nil"/>
              <w:left w:val="nil"/>
              <w:bottom w:val="single" w:sz="4" w:space="0" w:color="auto"/>
              <w:right w:val="nil"/>
            </w:tcBorders>
            <w:shd w:val="clear" w:color="auto" w:fill="auto"/>
            <w:noWrap/>
            <w:vAlign w:val="center"/>
            <w:hideMark/>
          </w:tcPr>
          <w:p w:rsidR="003273BC" w:rsidRPr="00FC31A6" w:rsidP="00CB1C05" w14:paraId="26D8182D" w14:textId="77777777">
            <w:pPr>
              <w:pStyle w:val="TableTitleA"/>
            </w:pPr>
            <w:bookmarkStart w:id="1394" w:name="_Toc165379726"/>
            <w:bookmarkStart w:id="1395" w:name="_Toc121142704"/>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18</w:t>
            </w:r>
            <w:r w:rsidR="00BC4B5D">
              <w:rPr>
                <w:noProof/>
              </w:rPr>
              <w:fldChar w:fldCharType="end"/>
            </w:r>
            <w:r w:rsidRPr="00FC31A6">
              <w:t xml:space="preserve">: Total </w:t>
            </w:r>
            <w:r>
              <w:t>Annual</w:t>
            </w:r>
            <w:r w:rsidRPr="00FC31A6">
              <w:t xml:space="preserve"> Cancer Benefits from Elimination of Occupational Exposure, by </w:t>
            </w:r>
            <w:r>
              <w:t>Cancer Site</w:t>
            </w:r>
            <w:r w:rsidRPr="00FC31A6">
              <w:t>, Use Category and Exposure Type (</w:t>
            </w:r>
            <w:r>
              <w:t>Low Estimate, 3</w:t>
            </w:r>
            <w:r w:rsidRPr="00FC31A6">
              <w:t xml:space="preserve">% Discount Rate, </w:t>
            </w:r>
            <w:r>
              <w:t>2022$</w:t>
            </w:r>
            <w:r w:rsidRPr="00FC31A6">
              <w:t>)</w:t>
            </w:r>
            <w:bookmarkEnd w:id="1394"/>
          </w:p>
        </w:tc>
      </w:tr>
      <w:bookmarkEnd w:id="1395"/>
      <w:tr w14:paraId="3FB0CC2A" w14:textId="77777777" w:rsidTr="00016074">
        <w:tblPrEx>
          <w:tblW w:w="12985" w:type="dxa"/>
          <w:tblInd w:w="6" w:type="dxa"/>
          <w:tblLayout w:type="fixed"/>
          <w:tblLook w:val="04A0"/>
        </w:tblPrEx>
        <w:trPr>
          <w:trHeight w:val="270"/>
          <w:tblHeader/>
        </w:trPr>
        <w:tc>
          <w:tcPr>
            <w:tcW w:w="541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9D4E30" w:rsidRPr="00FC31A6" w:rsidP="00CB1C05" w14:paraId="48481416" w14:textId="77777777">
            <w:pPr>
              <w:pStyle w:val="TableSubtitle"/>
            </w:pPr>
            <w:r w:rsidRPr="00FC31A6">
              <w:t>Use Category </w:t>
            </w:r>
          </w:p>
        </w:tc>
        <w:tc>
          <w:tcPr>
            <w:tcW w:w="97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9D4E30" w:rsidRPr="00FC31A6" w:rsidP="00CB1C05" w14:paraId="10377872" w14:textId="77777777">
            <w:pPr>
              <w:pStyle w:val="TableSubtitle"/>
            </w:pPr>
            <w:r w:rsidRPr="00FC31A6">
              <w:t>Exposure Type </w:t>
            </w:r>
          </w:p>
        </w:tc>
        <w:tc>
          <w:tcPr>
            <w:tcW w:w="12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9D4E30" w:rsidRPr="00FC31A6" w:rsidP="00CB1C05" w14:paraId="3B1468D5" w14:textId="77777777">
            <w:pPr>
              <w:pStyle w:val="TableSubtitle"/>
              <w:rPr>
                <w:highlight w:val="yellow"/>
              </w:rPr>
            </w:pPr>
            <w:r w:rsidRPr="00EE6559">
              <w:t>Liver</w:t>
            </w:r>
          </w:p>
        </w:tc>
        <w:tc>
          <w:tcPr>
            <w:tcW w:w="1248"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9D4E30" w:rsidRPr="00FC31A6" w:rsidP="00CB1C05" w14:paraId="19068ECB" w14:textId="77777777">
            <w:pPr>
              <w:pStyle w:val="TableSubtitle"/>
              <w:rPr>
                <w:highlight w:val="yellow"/>
              </w:rPr>
            </w:pPr>
            <w:r>
              <w:t>Kidney</w:t>
            </w:r>
          </w:p>
        </w:tc>
        <w:tc>
          <w:tcPr>
            <w:tcW w:w="1251"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9D4E30" w:rsidRPr="00FC31A6" w:rsidP="00CB1C05" w14:paraId="2BA0CC4D" w14:textId="77777777">
            <w:pPr>
              <w:pStyle w:val="TableSubtitle"/>
              <w:rPr>
                <w:highlight w:val="yellow"/>
              </w:rPr>
            </w:pPr>
            <w:r>
              <w:t>Brain Gliomas</w:t>
            </w:r>
          </w:p>
        </w:tc>
        <w:tc>
          <w:tcPr>
            <w:tcW w:w="125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9D4E30" w:rsidRPr="00FC31A6" w:rsidP="00CB1C05" w14:paraId="52CA758C" w14:textId="77777777">
            <w:pPr>
              <w:pStyle w:val="TableSubtitle"/>
              <w:rPr>
                <w:highlight w:val="yellow"/>
              </w:rPr>
            </w:pPr>
            <w:r>
              <w:t>Testis</w:t>
            </w:r>
          </w:p>
        </w:tc>
        <w:tc>
          <w:tcPr>
            <w:tcW w:w="159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9D4E30" w:rsidRPr="00FC31A6" w:rsidP="00CB1C05" w14:paraId="3C0C51F4" w14:textId="77777777">
            <w:pPr>
              <w:pStyle w:val="TableSubtitle"/>
              <w:rPr>
                <w:highlight w:val="yellow"/>
              </w:rPr>
            </w:pPr>
            <w:r>
              <w:t>Total</w:t>
            </w:r>
          </w:p>
        </w:tc>
      </w:tr>
      <w:tr w14:paraId="32D60B32"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C954EE1" w14:textId="77777777">
            <w:pPr>
              <w:pStyle w:val="LTableTextAbt"/>
            </w:pPr>
            <w:r>
              <w:rPr>
                <w:szCs w:val="18"/>
              </w:rPr>
              <w:t>Manufactur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70015F6"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9573A89" w14:textId="77777777">
            <w:pPr>
              <w:pStyle w:val="RTableTextAbt"/>
              <w:rPr>
                <w:szCs w:val="18"/>
              </w:rPr>
            </w:pPr>
            <w:r>
              <w:rPr>
                <w:szCs w:val="18"/>
              </w:rPr>
              <w:t>$32,698</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26D6E24" w14:textId="77777777">
            <w:pPr>
              <w:pStyle w:val="RTableTextAbt"/>
              <w:rPr>
                <w:szCs w:val="18"/>
              </w:rPr>
            </w:pPr>
            <w:r>
              <w:rPr>
                <w:szCs w:val="18"/>
              </w:rPr>
              <w:t>$9,94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B2722CA" w14:textId="77777777">
            <w:pPr>
              <w:pStyle w:val="RTableTextAbt"/>
              <w:rPr>
                <w:szCs w:val="18"/>
              </w:rPr>
            </w:pPr>
            <w:r>
              <w:rPr>
                <w:szCs w:val="18"/>
              </w:rPr>
              <w:t>$13,25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76E4C56" w14:textId="77777777">
            <w:pPr>
              <w:pStyle w:val="RTableTextAbt"/>
              <w:rPr>
                <w:szCs w:val="18"/>
              </w:rPr>
            </w:pPr>
            <w:r>
              <w:rPr>
                <w:szCs w:val="18"/>
              </w:rPr>
              <w:t>$25,10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D737ED8" w14:textId="77777777">
            <w:pPr>
              <w:pStyle w:val="RTableTextAbt"/>
              <w:rPr>
                <w:szCs w:val="18"/>
              </w:rPr>
            </w:pPr>
            <w:r>
              <w:rPr>
                <w:szCs w:val="18"/>
              </w:rPr>
              <w:t>$81,007</w:t>
            </w:r>
          </w:p>
        </w:tc>
      </w:tr>
      <w:tr w14:paraId="4E13C155"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8785820" w14:textId="77777777">
            <w:pPr>
              <w:pStyle w:val="LTableTextAbt"/>
            </w:pPr>
            <w:r>
              <w:rPr>
                <w:szCs w:val="18"/>
              </w:rPr>
              <w:t>Manufactur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BD9B119"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96BCE06" w14:textId="77777777">
            <w:pPr>
              <w:pStyle w:val="RTableTextAbt"/>
              <w:rPr>
                <w:szCs w:val="18"/>
              </w:rPr>
            </w:pPr>
            <w:r>
              <w:rPr>
                <w:szCs w:val="18"/>
              </w:rPr>
              <w:t>$538</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7CB69AA" w14:textId="77777777">
            <w:pPr>
              <w:pStyle w:val="RTableTextAbt"/>
              <w:rPr>
                <w:szCs w:val="18"/>
              </w:rPr>
            </w:pPr>
            <w:r>
              <w:rPr>
                <w:szCs w:val="18"/>
              </w:rPr>
              <w:t>$16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1A15C0D" w14:textId="77777777">
            <w:pPr>
              <w:pStyle w:val="RTableTextAbt"/>
              <w:rPr>
                <w:szCs w:val="18"/>
              </w:rPr>
            </w:pPr>
            <w:r>
              <w:rPr>
                <w:szCs w:val="18"/>
              </w:rPr>
              <w:t>$21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6552887" w14:textId="77777777">
            <w:pPr>
              <w:pStyle w:val="RTableTextAbt"/>
              <w:rPr>
                <w:szCs w:val="18"/>
              </w:rPr>
            </w:pPr>
            <w:r>
              <w:rPr>
                <w:szCs w:val="18"/>
              </w:rPr>
              <w:t>$41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C0099A9" w14:textId="77777777">
            <w:pPr>
              <w:pStyle w:val="RTableTextAbt"/>
              <w:rPr>
                <w:szCs w:val="18"/>
              </w:rPr>
            </w:pPr>
            <w:r>
              <w:rPr>
                <w:szCs w:val="18"/>
              </w:rPr>
              <w:t>$1,332</w:t>
            </w:r>
          </w:p>
        </w:tc>
      </w:tr>
      <w:tr w14:paraId="5ADBC695"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6ECCB05" w14:textId="77777777">
            <w:pPr>
              <w:pStyle w:val="LTableTextAbt"/>
            </w:pPr>
            <w:r>
              <w:rPr>
                <w:szCs w:val="18"/>
              </w:rPr>
              <w:t>Import/Repackag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535634C"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C2F2458" w14:textId="77777777">
            <w:pPr>
              <w:pStyle w:val="RTableTextAbt"/>
              <w:rPr>
                <w:szCs w:val="18"/>
              </w:rPr>
            </w:pPr>
            <w:r>
              <w:rPr>
                <w:szCs w:val="18"/>
              </w:rPr>
              <w:t>$52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791ED42" w14:textId="77777777">
            <w:pPr>
              <w:pStyle w:val="RTableTextAbt"/>
              <w:rPr>
                <w:szCs w:val="18"/>
              </w:rPr>
            </w:pPr>
            <w:r>
              <w:rPr>
                <w:szCs w:val="18"/>
              </w:rPr>
              <w:t>$15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447B3AE" w14:textId="77777777">
            <w:pPr>
              <w:pStyle w:val="RTableTextAbt"/>
              <w:rPr>
                <w:szCs w:val="18"/>
              </w:rPr>
            </w:pPr>
            <w:r>
              <w:rPr>
                <w:szCs w:val="18"/>
              </w:rPr>
              <w:t>$21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DC4BE40" w14:textId="77777777">
            <w:pPr>
              <w:pStyle w:val="RTableTextAbt"/>
              <w:rPr>
                <w:szCs w:val="18"/>
              </w:rPr>
            </w:pPr>
            <w:r>
              <w:rPr>
                <w:szCs w:val="18"/>
              </w:rPr>
              <w:t>$40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FC38541" w14:textId="77777777">
            <w:pPr>
              <w:pStyle w:val="RTableTextAbt"/>
              <w:rPr>
                <w:szCs w:val="18"/>
              </w:rPr>
            </w:pPr>
            <w:r>
              <w:rPr>
                <w:szCs w:val="18"/>
              </w:rPr>
              <w:t>$1,292</w:t>
            </w:r>
          </w:p>
        </w:tc>
      </w:tr>
      <w:tr w14:paraId="76C818C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C5E3645" w14:textId="77777777">
            <w:pPr>
              <w:pStyle w:val="LTableTextAbt"/>
            </w:pPr>
            <w:r>
              <w:rPr>
                <w:szCs w:val="18"/>
              </w:rPr>
              <w:t>Reactant/Intermediat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554BD60"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EF1CA38" w14:textId="77777777">
            <w:pPr>
              <w:pStyle w:val="RTableTextAbt"/>
              <w:rPr>
                <w:szCs w:val="18"/>
              </w:rPr>
            </w:pPr>
            <w:r>
              <w:rPr>
                <w:szCs w:val="18"/>
              </w:rPr>
              <w:t>$6,27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CE77E9E" w14:textId="77777777">
            <w:pPr>
              <w:pStyle w:val="RTableTextAbt"/>
              <w:rPr>
                <w:szCs w:val="18"/>
              </w:rPr>
            </w:pPr>
            <w:r>
              <w:rPr>
                <w:szCs w:val="18"/>
              </w:rPr>
              <w:t>$1,90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7F136B0" w14:textId="77777777">
            <w:pPr>
              <w:pStyle w:val="RTableTextAbt"/>
              <w:rPr>
                <w:szCs w:val="18"/>
              </w:rPr>
            </w:pPr>
            <w:r>
              <w:rPr>
                <w:szCs w:val="18"/>
              </w:rPr>
              <w:t>$2,54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BCBB5C3" w14:textId="77777777">
            <w:pPr>
              <w:pStyle w:val="RTableTextAbt"/>
              <w:rPr>
                <w:szCs w:val="18"/>
              </w:rPr>
            </w:pPr>
            <w:r>
              <w:rPr>
                <w:szCs w:val="18"/>
              </w:rPr>
              <w:t>$4,817</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108B9AD" w14:textId="77777777">
            <w:pPr>
              <w:pStyle w:val="RTableTextAbt"/>
              <w:rPr>
                <w:szCs w:val="18"/>
              </w:rPr>
            </w:pPr>
            <w:r>
              <w:rPr>
                <w:szCs w:val="18"/>
              </w:rPr>
              <w:t>$15,542</w:t>
            </w:r>
          </w:p>
        </w:tc>
      </w:tr>
      <w:tr w14:paraId="29B387A8"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56AAE81" w14:textId="77777777">
            <w:pPr>
              <w:pStyle w:val="LTableTextAbt"/>
            </w:pPr>
            <w:r>
              <w:rPr>
                <w:szCs w:val="18"/>
              </w:rPr>
              <w:t>Reactant/Intermediat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8B57796"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4B97E8D" w14:textId="77777777">
            <w:pPr>
              <w:pStyle w:val="RTableTextAbt"/>
              <w:rPr>
                <w:szCs w:val="18"/>
              </w:rPr>
            </w:pPr>
            <w:r>
              <w:rPr>
                <w:szCs w:val="18"/>
              </w:rPr>
              <w:t>$99</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B389E85" w14:textId="77777777">
            <w:pPr>
              <w:pStyle w:val="RTableTextAbt"/>
              <w:rPr>
                <w:szCs w:val="18"/>
              </w:rPr>
            </w:pPr>
            <w:r>
              <w:rPr>
                <w:szCs w:val="18"/>
              </w:rPr>
              <w:t>$3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626301B" w14:textId="77777777">
            <w:pPr>
              <w:pStyle w:val="RTableTextAbt"/>
              <w:rPr>
                <w:szCs w:val="18"/>
              </w:rPr>
            </w:pPr>
            <w:r>
              <w:rPr>
                <w:szCs w:val="18"/>
              </w:rPr>
              <w:t>$40</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21042D8" w14:textId="77777777">
            <w:pPr>
              <w:pStyle w:val="RTableTextAbt"/>
              <w:rPr>
                <w:szCs w:val="18"/>
              </w:rPr>
            </w:pPr>
            <w:r>
              <w:rPr>
                <w:szCs w:val="18"/>
              </w:rPr>
              <w:t>$7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4E1136F" w14:textId="77777777">
            <w:pPr>
              <w:pStyle w:val="RTableTextAbt"/>
              <w:rPr>
                <w:szCs w:val="18"/>
              </w:rPr>
            </w:pPr>
            <w:r>
              <w:rPr>
                <w:szCs w:val="18"/>
              </w:rPr>
              <w:t>$245</w:t>
            </w:r>
          </w:p>
        </w:tc>
      </w:tr>
      <w:tr w14:paraId="6BDAC7C4"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767F4F2" w14:textId="77777777">
            <w:pPr>
              <w:pStyle w:val="LTableTextAbt"/>
            </w:pPr>
            <w:r>
              <w:rPr>
                <w:szCs w:val="18"/>
              </w:rPr>
              <w:t>Processing Aid in Petrochemical Manufactur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A2CDB9B"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5F18E2B" w14:textId="77777777">
            <w:pPr>
              <w:pStyle w:val="RTableTextAbt"/>
              <w:rPr>
                <w:szCs w:val="18"/>
              </w:rPr>
            </w:pPr>
            <w:r>
              <w:rPr>
                <w:szCs w:val="18"/>
              </w:rPr>
              <w:t>$4,03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EE7DEB0" w14:textId="77777777">
            <w:pPr>
              <w:pStyle w:val="RTableTextAbt"/>
              <w:rPr>
                <w:szCs w:val="18"/>
              </w:rPr>
            </w:pPr>
            <w:r>
              <w:rPr>
                <w:szCs w:val="18"/>
              </w:rPr>
              <w:t>$1,22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056E254" w14:textId="77777777">
            <w:pPr>
              <w:pStyle w:val="RTableTextAbt"/>
              <w:rPr>
                <w:szCs w:val="18"/>
              </w:rPr>
            </w:pPr>
            <w:r>
              <w:rPr>
                <w:szCs w:val="18"/>
              </w:rPr>
              <w:t>$1,63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0356292" w14:textId="77777777">
            <w:pPr>
              <w:pStyle w:val="RTableTextAbt"/>
              <w:rPr>
                <w:szCs w:val="18"/>
              </w:rPr>
            </w:pPr>
            <w:r>
              <w:rPr>
                <w:szCs w:val="18"/>
              </w:rPr>
              <w:t>$3,10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B133B68" w14:textId="77777777">
            <w:pPr>
              <w:pStyle w:val="RTableTextAbt"/>
              <w:rPr>
                <w:szCs w:val="18"/>
              </w:rPr>
            </w:pPr>
            <w:r>
              <w:rPr>
                <w:szCs w:val="18"/>
              </w:rPr>
              <w:t>$10,003</w:t>
            </w:r>
          </w:p>
        </w:tc>
      </w:tr>
      <w:tr w14:paraId="0C81367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432E92E1" w14:textId="77777777">
            <w:pPr>
              <w:pStyle w:val="LTableTextAbt"/>
            </w:pPr>
            <w:r>
              <w:rPr>
                <w:szCs w:val="18"/>
              </w:rPr>
              <w:t>Production of Maskant for Chemical Mill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CC59222"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2841EBB" w14:textId="77777777">
            <w:pPr>
              <w:pStyle w:val="RTableTextAbt"/>
              <w:rPr>
                <w:szCs w:val="18"/>
              </w:rPr>
            </w:pPr>
            <w:r>
              <w:rPr>
                <w:szCs w:val="18"/>
              </w:rPr>
              <w:t>$105</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19BD9DA" w14:textId="77777777">
            <w:pPr>
              <w:pStyle w:val="RTableTextAbt"/>
              <w:rPr>
                <w:szCs w:val="18"/>
              </w:rPr>
            </w:pPr>
            <w:r>
              <w:rPr>
                <w:szCs w:val="18"/>
              </w:rPr>
              <w:t>$3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3016C04" w14:textId="77777777">
            <w:pPr>
              <w:pStyle w:val="RTableTextAbt"/>
              <w:rPr>
                <w:szCs w:val="18"/>
              </w:rPr>
            </w:pPr>
            <w:r>
              <w:rPr>
                <w:szCs w:val="18"/>
              </w:rPr>
              <w:t>$4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899BDE7" w14:textId="77777777">
            <w:pPr>
              <w:pStyle w:val="RTableTextAbt"/>
              <w:rPr>
                <w:szCs w:val="18"/>
              </w:rPr>
            </w:pPr>
            <w:r>
              <w:rPr>
                <w:szCs w:val="18"/>
              </w:rPr>
              <w:t>$8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D1728B3" w14:textId="77777777">
            <w:pPr>
              <w:pStyle w:val="RTableTextAbt"/>
              <w:rPr>
                <w:szCs w:val="18"/>
              </w:rPr>
            </w:pPr>
            <w:r>
              <w:rPr>
                <w:szCs w:val="18"/>
              </w:rPr>
              <w:t>$261</w:t>
            </w:r>
          </w:p>
        </w:tc>
      </w:tr>
      <w:tr w14:paraId="12B52DCD"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412579B" w14:textId="77777777">
            <w:pPr>
              <w:pStyle w:val="LTableTextAbt"/>
            </w:pPr>
            <w:r>
              <w:rPr>
                <w:szCs w:val="18"/>
              </w:rPr>
              <w:t>Use as Maskant for Chemical Mill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EB7A4E2"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63D4832" w14:textId="77777777">
            <w:pPr>
              <w:pStyle w:val="RTableTextAbt"/>
              <w:rPr>
                <w:szCs w:val="18"/>
              </w:rPr>
            </w:pPr>
            <w:r>
              <w:rPr>
                <w:szCs w:val="18"/>
              </w:rPr>
              <w:t>$124,300</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80774B1" w14:textId="77777777">
            <w:pPr>
              <w:pStyle w:val="RTableTextAbt"/>
              <w:rPr>
                <w:szCs w:val="18"/>
              </w:rPr>
            </w:pPr>
            <w:r>
              <w:rPr>
                <w:szCs w:val="18"/>
              </w:rPr>
              <w:t>$37,81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1146B91" w14:textId="77777777">
            <w:pPr>
              <w:pStyle w:val="RTableTextAbt"/>
              <w:rPr>
                <w:szCs w:val="18"/>
              </w:rPr>
            </w:pPr>
            <w:r>
              <w:rPr>
                <w:szCs w:val="18"/>
              </w:rPr>
              <w:t>$50,39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76F552B" w14:textId="77777777">
            <w:pPr>
              <w:pStyle w:val="RTableTextAbt"/>
              <w:rPr>
                <w:szCs w:val="18"/>
              </w:rPr>
            </w:pPr>
            <w:r>
              <w:rPr>
                <w:szCs w:val="18"/>
              </w:rPr>
              <w:t>$95,438</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5233500" w14:textId="77777777">
            <w:pPr>
              <w:pStyle w:val="RTableTextAbt"/>
              <w:rPr>
                <w:szCs w:val="18"/>
              </w:rPr>
            </w:pPr>
            <w:r>
              <w:rPr>
                <w:szCs w:val="18"/>
              </w:rPr>
              <w:t>$307,945</w:t>
            </w:r>
          </w:p>
        </w:tc>
      </w:tr>
      <w:tr w14:paraId="78C5000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4BAABB0F" w14:textId="77777777">
            <w:pPr>
              <w:pStyle w:val="LTableTextAbt"/>
            </w:pPr>
            <w:r>
              <w:rPr>
                <w:szCs w:val="18"/>
              </w:rPr>
              <w:t>Use as Maskant for Chemical Mill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FD70105"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64EFD1A" w14:textId="77777777">
            <w:pPr>
              <w:pStyle w:val="RTableTextAbt"/>
              <w:rPr>
                <w:szCs w:val="18"/>
              </w:rPr>
            </w:pPr>
            <w:r>
              <w:rPr>
                <w:szCs w:val="18"/>
              </w:rPr>
              <w:t>$39,815</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F5091A8" w14:textId="77777777">
            <w:pPr>
              <w:pStyle w:val="RTableTextAbt"/>
              <w:rPr>
                <w:szCs w:val="18"/>
              </w:rPr>
            </w:pPr>
            <w:r>
              <w:rPr>
                <w:szCs w:val="18"/>
              </w:rPr>
              <w:t>$12,11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0F0B140" w14:textId="77777777">
            <w:pPr>
              <w:pStyle w:val="RTableTextAbt"/>
              <w:rPr>
                <w:szCs w:val="18"/>
              </w:rPr>
            </w:pPr>
            <w:r>
              <w:rPr>
                <w:szCs w:val="18"/>
              </w:rPr>
              <w:t>$16,14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CCCA835" w14:textId="77777777">
            <w:pPr>
              <w:pStyle w:val="RTableTextAbt"/>
              <w:rPr>
                <w:szCs w:val="18"/>
              </w:rPr>
            </w:pPr>
            <w:r>
              <w:rPr>
                <w:szCs w:val="18"/>
              </w:rPr>
              <w:t>$30,57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25DEFCA" w14:textId="77777777">
            <w:pPr>
              <w:pStyle w:val="RTableTextAbt"/>
              <w:rPr>
                <w:szCs w:val="18"/>
              </w:rPr>
            </w:pPr>
            <w:r>
              <w:rPr>
                <w:szCs w:val="18"/>
              </w:rPr>
              <w:t>$98,639</w:t>
            </w:r>
          </w:p>
        </w:tc>
      </w:tr>
      <w:tr w14:paraId="2409BD4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89E2E95" w14:textId="77777777">
            <w:pPr>
              <w:pStyle w:val="LTableTextAbt"/>
            </w:pPr>
            <w:r>
              <w:rPr>
                <w:szCs w:val="18"/>
              </w:rPr>
              <w:t>Vapor Degreasing: Open Top Vapor Degreasing (OT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76DECA9"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F1CE3C4" w14:textId="77777777">
            <w:pPr>
              <w:pStyle w:val="RTableTextAbt"/>
              <w:rPr>
                <w:szCs w:val="18"/>
              </w:rPr>
            </w:pPr>
            <w:r>
              <w:rPr>
                <w:szCs w:val="18"/>
              </w:rPr>
              <w:t>$79,924</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25A9DE9" w14:textId="77777777">
            <w:pPr>
              <w:pStyle w:val="RTableTextAbt"/>
              <w:rPr>
                <w:szCs w:val="18"/>
              </w:rPr>
            </w:pPr>
            <w:r>
              <w:rPr>
                <w:szCs w:val="18"/>
              </w:rPr>
              <w:t>$24,31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968C6F6" w14:textId="77777777">
            <w:pPr>
              <w:pStyle w:val="RTableTextAbt"/>
              <w:rPr>
                <w:szCs w:val="18"/>
              </w:rPr>
            </w:pPr>
            <w:r>
              <w:rPr>
                <w:szCs w:val="18"/>
              </w:rPr>
              <w:t>$32,40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3A5CAF8" w14:textId="77777777">
            <w:pPr>
              <w:pStyle w:val="RTableTextAbt"/>
              <w:rPr>
                <w:szCs w:val="18"/>
              </w:rPr>
            </w:pPr>
            <w:r>
              <w:rPr>
                <w:szCs w:val="18"/>
              </w:rPr>
              <w:t>$61,36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A6872D2" w14:textId="77777777">
            <w:pPr>
              <w:pStyle w:val="RTableTextAbt"/>
              <w:rPr>
                <w:szCs w:val="18"/>
              </w:rPr>
            </w:pPr>
            <w:r>
              <w:rPr>
                <w:szCs w:val="18"/>
              </w:rPr>
              <w:t>$198,007</w:t>
            </w:r>
          </w:p>
        </w:tc>
      </w:tr>
      <w:tr w14:paraId="2969048E"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4AE2DB9" w14:textId="77777777">
            <w:pPr>
              <w:pStyle w:val="LTableTextAbt"/>
            </w:pPr>
            <w:r>
              <w:rPr>
                <w:szCs w:val="18"/>
              </w:rPr>
              <w:t>Vapor Degreasing: Open Top Vapor Degreasing (OT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491CD425"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2036349" w14:textId="77777777">
            <w:pPr>
              <w:pStyle w:val="RTableTextAbt"/>
              <w:rPr>
                <w:szCs w:val="18"/>
              </w:rPr>
            </w:pPr>
            <w:r>
              <w:rPr>
                <w:szCs w:val="18"/>
              </w:rPr>
              <w:t>$3,939</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704CB2E" w14:textId="77777777">
            <w:pPr>
              <w:pStyle w:val="RTableTextAbt"/>
              <w:rPr>
                <w:szCs w:val="18"/>
              </w:rPr>
            </w:pPr>
            <w:r>
              <w:rPr>
                <w:szCs w:val="18"/>
              </w:rPr>
              <w:t>$1,19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DF3474D" w14:textId="77777777">
            <w:pPr>
              <w:pStyle w:val="RTableTextAbt"/>
              <w:rPr>
                <w:szCs w:val="18"/>
              </w:rPr>
            </w:pPr>
            <w:r>
              <w:rPr>
                <w:szCs w:val="18"/>
              </w:rPr>
              <w:t>$1,59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9033986" w14:textId="77777777">
            <w:pPr>
              <w:pStyle w:val="RTableTextAbt"/>
              <w:rPr>
                <w:szCs w:val="18"/>
              </w:rPr>
            </w:pPr>
            <w:r>
              <w:rPr>
                <w:szCs w:val="18"/>
              </w:rPr>
              <w:t>$3,02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BC2C0BD" w14:textId="77777777">
            <w:pPr>
              <w:pStyle w:val="RTableTextAbt"/>
              <w:rPr>
                <w:szCs w:val="18"/>
              </w:rPr>
            </w:pPr>
            <w:r>
              <w:rPr>
                <w:szCs w:val="18"/>
              </w:rPr>
              <w:t>$9,758</w:t>
            </w:r>
          </w:p>
        </w:tc>
      </w:tr>
      <w:tr w14:paraId="458FA607"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CE072A9" w14:textId="77777777">
            <w:pPr>
              <w:pStyle w:val="LTableTextAbt"/>
            </w:pPr>
            <w:r>
              <w:rPr>
                <w:szCs w:val="18"/>
              </w:rPr>
              <w:t>Vapor Degreasing: Enclosed Vapor Degreasing (E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99B8448"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E2E6B31" w14:textId="77777777">
            <w:pPr>
              <w:pStyle w:val="RTableTextAbt"/>
              <w:rPr>
                <w:szCs w:val="18"/>
              </w:rPr>
            </w:pPr>
            <w:r>
              <w:rPr>
                <w:szCs w:val="18"/>
              </w:rPr>
              <w:t>$15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5D2F0A5" w14:textId="77777777">
            <w:pPr>
              <w:pStyle w:val="RTableTextAbt"/>
              <w:rPr>
                <w:szCs w:val="18"/>
              </w:rPr>
            </w:pPr>
            <w:r>
              <w:rPr>
                <w:szCs w:val="18"/>
              </w:rPr>
              <w:t>$4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866CC79" w14:textId="77777777">
            <w:pPr>
              <w:pStyle w:val="RTableTextAbt"/>
              <w:rPr>
                <w:szCs w:val="18"/>
              </w:rPr>
            </w:pPr>
            <w:r>
              <w:rPr>
                <w:szCs w:val="18"/>
              </w:rPr>
              <w:t>$6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ABF1254" w14:textId="77777777">
            <w:pPr>
              <w:pStyle w:val="RTableTextAbt"/>
              <w:rPr>
                <w:szCs w:val="18"/>
              </w:rPr>
            </w:pPr>
            <w:r>
              <w:rPr>
                <w:szCs w:val="18"/>
              </w:rPr>
              <w:t>$118</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F2EE838" w14:textId="77777777">
            <w:pPr>
              <w:pStyle w:val="RTableTextAbt"/>
              <w:rPr>
                <w:szCs w:val="18"/>
              </w:rPr>
            </w:pPr>
            <w:r>
              <w:rPr>
                <w:szCs w:val="18"/>
              </w:rPr>
              <w:t>$380</w:t>
            </w:r>
          </w:p>
        </w:tc>
      </w:tr>
      <w:tr w14:paraId="7E5F99D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2E133C9" w14:textId="77777777">
            <w:pPr>
              <w:pStyle w:val="LTableTextAbt"/>
            </w:pPr>
            <w:r>
              <w:rPr>
                <w:szCs w:val="18"/>
              </w:rPr>
              <w:t>Vapor Degreasing: Enclosed Vapor Degreasing (E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48C6650"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93DB8B2" w14:textId="77777777">
            <w:pPr>
              <w:pStyle w:val="RTableTextAbt"/>
              <w:rPr>
                <w:szCs w:val="18"/>
              </w:rPr>
            </w:pPr>
            <w:r>
              <w:rPr>
                <w:szCs w:val="18"/>
              </w:rPr>
              <w:t>$30</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FE34FE4" w14:textId="77777777">
            <w:pPr>
              <w:pStyle w:val="RTableTextAbt"/>
              <w:rPr>
                <w:szCs w:val="18"/>
              </w:rPr>
            </w:pPr>
            <w:r>
              <w:rPr>
                <w:szCs w:val="18"/>
              </w:rPr>
              <w:t>$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E7CC5C0" w14:textId="77777777">
            <w:pPr>
              <w:pStyle w:val="RTableTextAbt"/>
              <w:rPr>
                <w:szCs w:val="18"/>
              </w:rPr>
            </w:pPr>
            <w:r>
              <w:rPr>
                <w:szCs w:val="18"/>
              </w:rPr>
              <w:t>$1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3BB548F" w14:textId="77777777">
            <w:pPr>
              <w:pStyle w:val="RTableTextAbt"/>
              <w:rPr>
                <w:szCs w:val="18"/>
              </w:rPr>
            </w:pPr>
            <w:r>
              <w:rPr>
                <w:szCs w:val="18"/>
              </w:rPr>
              <w:t>$2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4A7A487" w14:textId="77777777">
            <w:pPr>
              <w:pStyle w:val="RTableTextAbt"/>
              <w:rPr>
                <w:szCs w:val="18"/>
              </w:rPr>
            </w:pPr>
            <w:r>
              <w:rPr>
                <w:szCs w:val="18"/>
              </w:rPr>
              <w:t>$76</w:t>
            </w:r>
          </w:p>
        </w:tc>
      </w:tr>
      <w:tr w14:paraId="0D6BDD4C"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49CF1C5" w14:textId="77777777">
            <w:pPr>
              <w:pStyle w:val="LTableTextAbt"/>
            </w:pPr>
            <w:r>
              <w:rPr>
                <w:szCs w:val="18"/>
              </w:rPr>
              <w:t>Vapor Degreasing: Conveyorized Vapor Degreasing (C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3F3DC60"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D59FF21" w14:textId="77777777">
            <w:pPr>
              <w:pStyle w:val="RTableTextAbt"/>
              <w:rPr>
                <w:szCs w:val="18"/>
              </w:rPr>
            </w:pPr>
            <w:r>
              <w:rPr>
                <w:szCs w:val="18"/>
              </w:rPr>
              <w:t>$18,41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09D6DEE" w14:textId="77777777">
            <w:pPr>
              <w:pStyle w:val="RTableTextAbt"/>
              <w:rPr>
                <w:szCs w:val="18"/>
              </w:rPr>
            </w:pPr>
            <w:r>
              <w:rPr>
                <w:szCs w:val="18"/>
              </w:rPr>
              <w:t>$5,60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28F0E3D" w14:textId="77777777">
            <w:pPr>
              <w:pStyle w:val="RTableTextAbt"/>
              <w:rPr>
                <w:szCs w:val="18"/>
              </w:rPr>
            </w:pPr>
            <w:r>
              <w:rPr>
                <w:szCs w:val="18"/>
              </w:rPr>
              <w:t>$7,46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5221EA3" w14:textId="77777777">
            <w:pPr>
              <w:pStyle w:val="RTableTextAbt"/>
              <w:rPr>
                <w:szCs w:val="18"/>
              </w:rPr>
            </w:pPr>
            <w:r>
              <w:rPr>
                <w:szCs w:val="18"/>
              </w:rPr>
              <w:t>$14,14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8FE4362" w14:textId="77777777">
            <w:pPr>
              <w:pStyle w:val="RTableTextAbt"/>
              <w:rPr>
                <w:szCs w:val="18"/>
              </w:rPr>
            </w:pPr>
            <w:r>
              <w:rPr>
                <w:szCs w:val="18"/>
              </w:rPr>
              <w:t>$45,626</w:t>
            </w:r>
          </w:p>
        </w:tc>
      </w:tr>
      <w:tr w14:paraId="63B3D2E3"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E156627" w14:textId="77777777">
            <w:pPr>
              <w:pStyle w:val="LTableTextAbt"/>
            </w:pPr>
            <w:r>
              <w:rPr>
                <w:szCs w:val="18"/>
              </w:rPr>
              <w:t>Vapor Degreasing: Conveyorized Vapor Degreasing (CV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5FCD331"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F3EBD5E" w14:textId="77777777">
            <w:pPr>
              <w:pStyle w:val="RTableTextAbt"/>
              <w:rPr>
                <w:szCs w:val="18"/>
              </w:rPr>
            </w:pPr>
            <w:r>
              <w:rPr>
                <w:szCs w:val="18"/>
              </w:rPr>
              <w:t>$2,95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4F38C53" w14:textId="77777777">
            <w:pPr>
              <w:pStyle w:val="RTableTextAbt"/>
              <w:rPr>
                <w:szCs w:val="18"/>
              </w:rPr>
            </w:pPr>
            <w:r>
              <w:rPr>
                <w:szCs w:val="18"/>
              </w:rPr>
              <w:t>$89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E5B2970" w14:textId="77777777">
            <w:pPr>
              <w:pStyle w:val="RTableTextAbt"/>
              <w:rPr>
                <w:szCs w:val="18"/>
              </w:rPr>
            </w:pPr>
            <w:r>
              <w:rPr>
                <w:szCs w:val="18"/>
              </w:rPr>
              <w:t>$1,19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A518D00" w14:textId="77777777">
            <w:pPr>
              <w:pStyle w:val="RTableTextAbt"/>
              <w:rPr>
                <w:szCs w:val="18"/>
              </w:rPr>
            </w:pPr>
            <w:r>
              <w:rPr>
                <w:szCs w:val="18"/>
              </w:rPr>
              <w:t>$2,27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59AEE46" w14:textId="77777777">
            <w:pPr>
              <w:pStyle w:val="RTableTextAbt"/>
              <w:rPr>
                <w:szCs w:val="18"/>
              </w:rPr>
            </w:pPr>
            <w:r>
              <w:rPr>
                <w:szCs w:val="18"/>
              </w:rPr>
              <w:t>$7,324</w:t>
            </w:r>
          </w:p>
        </w:tc>
      </w:tr>
      <w:tr w14:paraId="328567A8"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4AE380B" w14:textId="77777777">
            <w:pPr>
              <w:pStyle w:val="LTableTextAbt"/>
            </w:pPr>
            <w:r>
              <w:rPr>
                <w:szCs w:val="18"/>
              </w:rPr>
              <w:t>Recycling and Disposa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AA8AEDA"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448A528" w14:textId="77777777">
            <w:pPr>
              <w:pStyle w:val="RTableTextAbt"/>
              <w:rPr>
                <w:szCs w:val="18"/>
              </w:rPr>
            </w:pPr>
            <w:r>
              <w:rPr>
                <w:szCs w:val="18"/>
              </w:rPr>
              <w:t>$85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1F4BFB5" w14:textId="77777777">
            <w:pPr>
              <w:pStyle w:val="RTableTextAbt"/>
              <w:rPr>
                <w:szCs w:val="18"/>
              </w:rPr>
            </w:pPr>
            <w:r>
              <w:rPr>
                <w:szCs w:val="18"/>
              </w:rPr>
              <w:t>$26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56B43DD" w14:textId="77777777">
            <w:pPr>
              <w:pStyle w:val="RTableTextAbt"/>
              <w:rPr>
                <w:szCs w:val="18"/>
              </w:rPr>
            </w:pPr>
            <w:r>
              <w:rPr>
                <w:szCs w:val="18"/>
              </w:rPr>
              <w:t>$34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F176F92" w14:textId="77777777">
            <w:pPr>
              <w:pStyle w:val="RTableTextAbt"/>
              <w:rPr>
                <w:szCs w:val="18"/>
              </w:rPr>
            </w:pPr>
            <w:r>
              <w:rPr>
                <w:szCs w:val="18"/>
              </w:rPr>
              <w:t>$65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11FF84D" w14:textId="77777777">
            <w:pPr>
              <w:pStyle w:val="RTableTextAbt"/>
              <w:rPr>
                <w:szCs w:val="18"/>
              </w:rPr>
            </w:pPr>
            <w:r>
              <w:rPr>
                <w:szCs w:val="18"/>
              </w:rPr>
              <w:t>$2,124</w:t>
            </w:r>
          </w:p>
        </w:tc>
      </w:tr>
      <w:tr w14:paraId="6B06B4EA"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FC31A6" w:rsidP="00CB1C05" w14:paraId="42E66F06"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D3E0E9A"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0C2E01E" w14:textId="77777777">
            <w:pPr>
              <w:pStyle w:val="RTableTextAbt"/>
              <w:rPr>
                <w:szCs w:val="18"/>
              </w:rPr>
            </w:pPr>
            <w:r>
              <w:rPr>
                <w:szCs w:val="18"/>
              </w:rPr>
              <w:t>$1,898</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F1CC53F" w14:textId="77777777">
            <w:pPr>
              <w:pStyle w:val="RTableTextAbt"/>
              <w:rPr>
                <w:szCs w:val="18"/>
              </w:rPr>
            </w:pPr>
            <w:r>
              <w:rPr>
                <w:szCs w:val="18"/>
              </w:rPr>
              <w:t>$57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DC806E3" w14:textId="77777777">
            <w:pPr>
              <w:pStyle w:val="RTableTextAbt"/>
              <w:rPr>
                <w:szCs w:val="18"/>
              </w:rPr>
            </w:pPr>
            <w:r>
              <w:rPr>
                <w:szCs w:val="18"/>
              </w:rPr>
              <w:t>$76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DBCF5D3" w14:textId="77777777">
            <w:pPr>
              <w:pStyle w:val="RTableTextAbt"/>
              <w:rPr>
                <w:szCs w:val="18"/>
              </w:rPr>
            </w:pPr>
            <w:r>
              <w:rPr>
                <w:szCs w:val="18"/>
              </w:rPr>
              <w:t>$1,457</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52F84CE" w14:textId="77777777">
            <w:pPr>
              <w:pStyle w:val="RTableTextAbt"/>
              <w:rPr>
                <w:szCs w:val="18"/>
              </w:rPr>
            </w:pPr>
            <w:r>
              <w:rPr>
                <w:szCs w:val="18"/>
              </w:rPr>
              <w:t>$4,702</w:t>
            </w:r>
          </w:p>
        </w:tc>
      </w:tr>
      <w:tr w14:paraId="20FDF64D"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FC31A6" w:rsidP="00CB1C05" w14:paraId="7B576C4A" w14:textId="77777777">
            <w:pPr>
              <w:pStyle w:val="LTableTextAbt"/>
            </w:pPr>
            <w:r w:rsidRPr="00775537">
              <w:rPr>
                <w:szCs w:val="18"/>
              </w:rPr>
              <w:t xml:space="preserve">Incorporation into Other Formulation, Mixture, and </w:t>
            </w:r>
            <w:r>
              <w:rPr>
                <w:szCs w:val="18"/>
              </w:rPr>
              <w:t>Reaction Products (Aeroso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3E259AD"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D97395B" w14:textId="77777777">
            <w:pPr>
              <w:pStyle w:val="RTableTextAbt"/>
              <w:rPr>
                <w:szCs w:val="18"/>
              </w:rPr>
            </w:pPr>
            <w:r>
              <w:rPr>
                <w:szCs w:val="18"/>
              </w:rPr>
              <w:t>$66,05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D804D66" w14:textId="77777777">
            <w:pPr>
              <w:pStyle w:val="RTableTextAbt"/>
              <w:rPr>
                <w:szCs w:val="18"/>
              </w:rPr>
            </w:pPr>
            <w:r>
              <w:rPr>
                <w:szCs w:val="18"/>
              </w:rPr>
              <w:t>$20,09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E2606EA" w14:textId="77777777">
            <w:pPr>
              <w:pStyle w:val="RTableTextAbt"/>
              <w:rPr>
                <w:szCs w:val="18"/>
              </w:rPr>
            </w:pPr>
            <w:r>
              <w:rPr>
                <w:szCs w:val="18"/>
              </w:rPr>
              <w:t>$26,77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3E41614" w14:textId="77777777">
            <w:pPr>
              <w:pStyle w:val="RTableTextAbt"/>
              <w:rPr>
                <w:szCs w:val="18"/>
              </w:rPr>
            </w:pPr>
            <w:r>
              <w:rPr>
                <w:szCs w:val="18"/>
              </w:rPr>
              <w:t>$50,71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02FB34A" w14:textId="77777777">
            <w:pPr>
              <w:pStyle w:val="RTableTextAbt"/>
              <w:rPr>
                <w:szCs w:val="18"/>
              </w:rPr>
            </w:pPr>
            <w:r>
              <w:rPr>
                <w:szCs w:val="18"/>
              </w:rPr>
              <w:t>$163,637</w:t>
            </w:r>
          </w:p>
        </w:tc>
      </w:tr>
      <w:tr w14:paraId="26672B14"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FC31A6" w:rsidP="00CB1C05" w14:paraId="49DEA856" w14:textId="77777777">
            <w:pPr>
              <w:pStyle w:val="LTableTextAbt"/>
            </w:pPr>
            <w:r w:rsidRPr="00775537">
              <w:rPr>
                <w:szCs w:val="18"/>
              </w:rPr>
              <w:t xml:space="preserve">Incorporation into Other Formulation, Mixture, and </w:t>
            </w:r>
            <w:r>
              <w:rPr>
                <w:szCs w:val="18"/>
              </w:rPr>
              <w:t>Reaction Products (Other)</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DECC634"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F7CA65B" w14:textId="77777777">
            <w:pPr>
              <w:pStyle w:val="RTableTextAbt"/>
              <w:rPr>
                <w:szCs w:val="18"/>
              </w:rPr>
            </w:pPr>
            <w:r>
              <w:rPr>
                <w:szCs w:val="18"/>
              </w:rPr>
              <w:t>$2,056</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C06FFCB" w14:textId="77777777">
            <w:pPr>
              <w:pStyle w:val="RTableTextAbt"/>
              <w:rPr>
                <w:szCs w:val="18"/>
              </w:rPr>
            </w:pPr>
            <w:r>
              <w:rPr>
                <w:szCs w:val="18"/>
              </w:rPr>
              <w:t>$62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3900FFF" w14:textId="77777777">
            <w:pPr>
              <w:pStyle w:val="RTableTextAbt"/>
              <w:rPr>
                <w:szCs w:val="18"/>
              </w:rPr>
            </w:pPr>
            <w:r>
              <w:rPr>
                <w:szCs w:val="18"/>
              </w:rPr>
              <w:t>$83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8C29037" w14:textId="77777777">
            <w:pPr>
              <w:pStyle w:val="RTableTextAbt"/>
              <w:rPr>
                <w:szCs w:val="18"/>
              </w:rPr>
            </w:pPr>
            <w:r>
              <w:rPr>
                <w:szCs w:val="18"/>
              </w:rPr>
              <w:t>$1,579</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B235B02" w14:textId="77777777">
            <w:pPr>
              <w:pStyle w:val="RTableTextAbt"/>
              <w:rPr>
                <w:szCs w:val="18"/>
              </w:rPr>
            </w:pPr>
            <w:r>
              <w:rPr>
                <w:szCs w:val="18"/>
              </w:rPr>
              <w:t>$5,094</w:t>
            </w:r>
          </w:p>
        </w:tc>
      </w:tr>
      <w:tr w14:paraId="624DF4B3"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EEC5F74" w14:textId="77777777">
            <w:pPr>
              <w:pStyle w:val="LTableTextAbt"/>
            </w:pPr>
            <w:r>
              <w:rPr>
                <w:szCs w:val="18"/>
              </w:rPr>
              <w:t>Laboratory Chemical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D16C008"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CD1B30B" w14:textId="77777777">
            <w:pPr>
              <w:pStyle w:val="RTableTextAbt"/>
              <w:rPr>
                <w:szCs w:val="18"/>
              </w:rPr>
            </w:pPr>
            <w:r>
              <w:rPr>
                <w:szCs w:val="18"/>
              </w:rPr>
              <w:t>$500</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3CE996A" w14:textId="77777777">
            <w:pPr>
              <w:pStyle w:val="RTableTextAbt"/>
              <w:rPr>
                <w:szCs w:val="18"/>
              </w:rPr>
            </w:pPr>
            <w:r>
              <w:rPr>
                <w:szCs w:val="18"/>
              </w:rPr>
              <w:t>$15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7E07157" w14:textId="77777777">
            <w:pPr>
              <w:pStyle w:val="RTableTextAbt"/>
              <w:rPr>
                <w:szCs w:val="18"/>
              </w:rPr>
            </w:pPr>
            <w:r>
              <w:rPr>
                <w:szCs w:val="18"/>
              </w:rPr>
              <w:t>$20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868FDEE" w14:textId="77777777">
            <w:pPr>
              <w:pStyle w:val="RTableTextAbt"/>
              <w:rPr>
                <w:szCs w:val="18"/>
              </w:rPr>
            </w:pPr>
            <w:r>
              <w:rPr>
                <w:szCs w:val="18"/>
              </w:rPr>
              <w:t>$384</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EE27FCF" w14:textId="77777777">
            <w:pPr>
              <w:pStyle w:val="RTableTextAbt"/>
              <w:rPr>
                <w:szCs w:val="18"/>
              </w:rPr>
            </w:pPr>
            <w:r>
              <w:rPr>
                <w:szCs w:val="18"/>
              </w:rPr>
              <w:t>$1,240</w:t>
            </w:r>
          </w:p>
        </w:tc>
      </w:tr>
      <w:tr w14:paraId="0DB4B4B4"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3B16253" w14:textId="77777777">
            <w:pPr>
              <w:pStyle w:val="LTableTextAbt"/>
            </w:pPr>
            <w:r>
              <w:rPr>
                <w:szCs w:val="18"/>
              </w:rPr>
              <w:t>Processing Aid, Except Petrochemica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715E830"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E7951B5" w14:textId="77777777">
            <w:pPr>
              <w:pStyle w:val="RTableTextAbt"/>
              <w:rPr>
                <w:szCs w:val="18"/>
              </w:rPr>
            </w:pPr>
            <w:r>
              <w:rPr>
                <w:szCs w:val="18"/>
              </w:rPr>
              <w:t>$125</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F403F2E" w14:textId="77777777">
            <w:pPr>
              <w:pStyle w:val="RTableTextAbt"/>
              <w:rPr>
                <w:szCs w:val="18"/>
              </w:rPr>
            </w:pPr>
            <w:r>
              <w:rPr>
                <w:szCs w:val="18"/>
              </w:rPr>
              <w:t>$3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EC4AAEB" w14:textId="77777777">
            <w:pPr>
              <w:pStyle w:val="RTableTextAbt"/>
              <w:rPr>
                <w:szCs w:val="18"/>
              </w:rPr>
            </w:pPr>
            <w:r>
              <w:rPr>
                <w:szCs w:val="18"/>
              </w:rPr>
              <w:t>$5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9DDBFBB" w14:textId="77777777">
            <w:pPr>
              <w:pStyle w:val="RTableTextAbt"/>
              <w:rPr>
                <w:szCs w:val="18"/>
              </w:rPr>
            </w:pPr>
            <w:r>
              <w:rPr>
                <w:szCs w:val="18"/>
              </w:rPr>
              <w:t>$9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B1131E9" w14:textId="77777777">
            <w:pPr>
              <w:pStyle w:val="RTableTextAbt"/>
              <w:rPr>
                <w:szCs w:val="18"/>
              </w:rPr>
            </w:pPr>
            <w:r>
              <w:rPr>
                <w:szCs w:val="18"/>
              </w:rPr>
              <w:t>$310</w:t>
            </w:r>
          </w:p>
        </w:tc>
      </w:tr>
      <w:tr w14:paraId="0514755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8851702" w14:textId="77777777">
            <w:pPr>
              <w:pStyle w:val="LTableTextAbt"/>
            </w:pPr>
            <w:r>
              <w:rPr>
                <w:szCs w:val="18"/>
              </w:rPr>
              <w:t>Adhesives and Sealant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4D09BB7"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1F29C36" w14:textId="77777777">
            <w:pPr>
              <w:pStyle w:val="RTableTextAbt"/>
              <w:rPr>
                <w:szCs w:val="18"/>
              </w:rPr>
            </w:pPr>
            <w:r>
              <w:rPr>
                <w:szCs w:val="18"/>
              </w:rPr>
              <w:t>$90,879</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35FB090" w14:textId="77777777">
            <w:pPr>
              <w:pStyle w:val="RTableTextAbt"/>
              <w:rPr>
                <w:szCs w:val="18"/>
              </w:rPr>
            </w:pPr>
            <w:r>
              <w:rPr>
                <w:szCs w:val="18"/>
              </w:rPr>
              <w:t>$27,64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9056232" w14:textId="77777777">
            <w:pPr>
              <w:pStyle w:val="RTableTextAbt"/>
              <w:rPr>
                <w:szCs w:val="18"/>
              </w:rPr>
            </w:pPr>
            <w:r>
              <w:rPr>
                <w:szCs w:val="18"/>
              </w:rPr>
              <w:t>$36,84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E9508DB" w14:textId="77777777">
            <w:pPr>
              <w:pStyle w:val="RTableTextAbt"/>
              <w:rPr>
                <w:szCs w:val="18"/>
              </w:rPr>
            </w:pPr>
            <w:r>
              <w:rPr>
                <w:szCs w:val="18"/>
              </w:rPr>
              <w:t>$69,778</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6819A98" w14:textId="77777777">
            <w:pPr>
              <w:pStyle w:val="RTableTextAbt"/>
              <w:rPr>
                <w:szCs w:val="18"/>
              </w:rPr>
            </w:pPr>
            <w:r>
              <w:rPr>
                <w:szCs w:val="18"/>
              </w:rPr>
              <w:t>$225,148</w:t>
            </w:r>
          </w:p>
        </w:tc>
      </w:tr>
      <w:tr w14:paraId="25368B1F"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CE54B76" w14:textId="77777777">
            <w:pPr>
              <w:pStyle w:val="LTableTextAbt"/>
            </w:pPr>
            <w:r>
              <w:rPr>
                <w:szCs w:val="18"/>
              </w:rPr>
              <w:t>Paint and Coating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38CE010"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E7C7265" w14:textId="77777777">
            <w:pPr>
              <w:pStyle w:val="RTableTextAbt"/>
              <w:rPr>
                <w:szCs w:val="18"/>
              </w:rPr>
            </w:pPr>
            <w:r>
              <w:rPr>
                <w:szCs w:val="18"/>
              </w:rPr>
              <w:t>$23,795</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73D6975" w14:textId="77777777">
            <w:pPr>
              <w:pStyle w:val="RTableTextAbt"/>
              <w:rPr>
                <w:szCs w:val="18"/>
              </w:rPr>
            </w:pPr>
            <w:r>
              <w:rPr>
                <w:szCs w:val="18"/>
              </w:rPr>
              <w:t>$7,23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A035C09" w14:textId="77777777">
            <w:pPr>
              <w:pStyle w:val="RTableTextAbt"/>
              <w:rPr>
                <w:szCs w:val="18"/>
              </w:rPr>
            </w:pPr>
            <w:r>
              <w:rPr>
                <w:szCs w:val="18"/>
              </w:rPr>
              <w:t>$9,64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DEE9764" w14:textId="77777777">
            <w:pPr>
              <w:pStyle w:val="RTableTextAbt"/>
              <w:rPr>
                <w:szCs w:val="18"/>
              </w:rPr>
            </w:pPr>
            <w:r>
              <w:rPr>
                <w:szCs w:val="18"/>
              </w:rPr>
              <w:t>$18,27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532B42B" w14:textId="77777777">
            <w:pPr>
              <w:pStyle w:val="RTableTextAbt"/>
              <w:rPr>
                <w:szCs w:val="18"/>
              </w:rPr>
            </w:pPr>
            <w:r>
              <w:rPr>
                <w:szCs w:val="18"/>
              </w:rPr>
              <w:t>$58,951</w:t>
            </w:r>
          </w:p>
        </w:tc>
      </w:tr>
      <w:tr w14:paraId="1B8151B1"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883F243" w14:textId="77777777">
            <w:pPr>
              <w:pStyle w:val="LTableTextAbt"/>
            </w:pPr>
            <w:r>
              <w:rPr>
                <w:szCs w:val="18"/>
              </w:rPr>
              <w:t>Aerosol Spray Cleaning/Degreas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8F1D18D"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000E690" w14:textId="77777777">
            <w:pPr>
              <w:pStyle w:val="RTableTextAbt"/>
              <w:rPr>
                <w:szCs w:val="18"/>
              </w:rPr>
            </w:pPr>
            <w:r>
              <w:rPr>
                <w:szCs w:val="18"/>
              </w:rPr>
              <w:t>$9,742,08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D9A0213" w14:textId="77777777">
            <w:pPr>
              <w:pStyle w:val="RTableTextAbt"/>
              <w:rPr>
                <w:szCs w:val="18"/>
              </w:rPr>
            </w:pPr>
            <w:r>
              <w:rPr>
                <w:szCs w:val="18"/>
              </w:rPr>
              <w:t>$2,989,24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84E4BA0" w14:textId="77777777">
            <w:pPr>
              <w:pStyle w:val="RTableTextAbt"/>
              <w:rPr>
                <w:szCs w:val="18"/>
              </w:rPr>
            </w:pPr>
            <w:r>
              <w:rPr>
                <w:szCs w:val="18"/>
              </w:rPr>
              <w:t>$4,011,57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EB7FFDC" w14:textId="77777777">
            <w:pPr>
              <w:pStyle w:val="RTableTextAbt"/>
              <w:rPr>
                <w:szCs w:val="18"/>
              </w:rPr>
            </w:pPr>
            <w:r>
              <w:rPr>
                <w:szCs w:val="18"/>
              </w:rPr>
              <w:t>$7,968,17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3DF6062" w14:textId="77777777">
            <w:pPr>
              <w:pStyle w:val="RTableTextAbt"/>
              <w:rPr>
                <w:szCs w:val="18"/>
              </w:rPr>
            </w:pPr>
            <w:r>
              <w:rPr>
                <w:szCs w:val="18"/>
              </w:rPr>
              <w:t>$24,711,068</w:t>
            </w:r>
          </w:p>
        </w:tc>
      </w:tr>
      <w:tr w14:paraId="05EC487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4B27AEB8" w14:textId="77777777">
            <w:pPr>
              <w:pStyle w:val="LTableTextAbt"/>
            </w:pPr>
            <w:r>
              <w:rPr>
                <w:szCs w:val="18"/>
              </w:rPr>
              <w:t>Aerosol Spray Cleaning/Degreas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4C66A441"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8B84288" w14:textId="77777777">
            <w:pPr>
              <w:pStyle w:val="RTableTextAbt"/>
              <w:rPr>
                <w:szCs w:val="18"/>
              </w:rPr>
            </w:pPr>
            <w:r>
              <w:rPr>
                <w:szCs w:val="18"/>
              </w:rPr>
              <w:t>$40,66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FDD2AFA" w14:textId="77777777">
            <w:pPr>
              <w:pStyle w:val="RTableTextAbt"/>
              <w:rPr>
                <w:szCs w:val="18"/>
              </w:rPr>
            </w:pPr>
            <w:r>
              <w:rPr>
                <w:szCs w:val="18"/>
              </w:rPr>
              <w:t>$12,47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2C6B547" w14:textId="77777777">
            <w:pPr>
              <w:pStyle w:val="RTableTextAbt"/>
              <w:rPr>
                <w:szCs w:val="18"/>
              </w:rPr>
            </w:pPr>
            <w:r>
              <w:rPr>
                <w:szCs w:val="18"/>
              </w:rPr>
              <w:t>$16,74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C253364" w14:textId="77777777">
            <w:pPr>
              <w:pStyle w:val="RTableTextAbt"/>
              <w:rPr>
                <w:szCs w:val="18"/>
              </w:rPr>
            </w:pPr>
            <w:r>
              <w:rPr>
                <w:szCs w:val="18"/>
              </w:rPr>
              <w:t>$33,258</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A3171EC" w14:textId="77777777">
            <w:pPr>
              <w:pStyle w:val="RTableTextAbt"/>
              <w:rPr>
                <w:szCs w:val="18"/>
              </w:rPr>
            </w:pPr>
            <w:r>
              <w:rPr>
                <w:szCs w:val="18"/>
              </w:rPr>
              <w:t>$103,139</w:t>
            </w:r>
          </w:p>
        </w:tc>
      </w:tr>
      <w:tr w14:paraId="1BEA12BC"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4A50659" w14:textId="77777777">
            <w:pPr>
              <w:pStyle w:val="LTableTextAbt"/>
            </w:pPr>
            <w:r>
              <w:rPr>
                <w:szCs w:val="18"/>
              </w:rPr>
              <w:t>Liquid and Spray Batch Cold Clean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9F16D9B"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E06B504" w14:textId="77777777">
            <w:pPr>
              <w:pStyle w:val="RTableTextAbt"/>
              <w:rPr>
                <w:szCs w:val="18"/>
              </w:rPr>
            </w:pPr>
            <w:r>
              <w:rPr>
                <w:szCs w:val="18"/>
              </w:rPr>
              <w:t>$24,11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25B2EE7" w14:textId="77777777">
            <w:pPr>
              <w:pStyle w:val="RTableTextAbt"/>
              <w:rPr>
                <w:szCs w:val="18"/>
              </w:rPr>
            </w:pPr>
            <w:r>
              <w:rPr>
                <w:szCs w:val="18"/>
              </w:rPr>
              <w:t>$7,33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F22FC3A" w14:textId="77777777">
            <w:pPr>
              <w:pStyle w:val="RTableTextAbt"/>
              <w:rPr>
                <w:szCs w:val="18"/>
              </w:rPr>
            </w:pPr>
            <w:r>
              <w:rPr>
                <w:szCs w:val="18"/>
              </w:rPr>
              <w:t>$9,77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C3332A2" w14:textId="77777777">
            <w:pPr>
              <w:pStyle w:val="RTableTextAbt"/>
              <w:rPr>
                <w:szCs w:val="18"/>
              </w:rPr>
            </w:pPr>
            <w:r>
              <w:rPr>
                <w:szCs w:val="18"/>
              </w:rPr>
              <w:t>$18,512</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32A6178" w14:textId="77777777">
            <w:pPr>
              <w:pStyle w:val="RTableTextAbt"/>
              <w:rPr>
                <w:szCs w:val="18"/>
              </w:rPr>
            </w:pPr>
            <w:r>
              <w:rPr>
                <w:szCs w:val="18"/>
              </w:rPr>
              <w:t>$59,733</w:t>
            </w:r>
          </w:p>
        </w:tc>
      </w:tr>
      <w:tr w14:paraId="7F3EDE54"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DDD7D7A" w14:textId="77777777">
            <w:pPr>
              <w:pStyle w:val="LTableTextAbt"/>
            </w:pPr>
            <w:r>
              <w:rPr>
                <w:szCs w:val="18"/>
              </w:rPr>
              <w:t>Liquid and Spray Batch Cold Clean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523A097"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2D490A8" w14:textId="77777777">
            <w:pPr>
              <w:pStyle w:val="RTableTextAbt"/>
              <w:rPr>
                <w:szCs w:val="18"/>
              </w:rPr>
            </w:pPr>
            <w:r>
              <w:rPr>
                <w:szCs w:val="18"/>
              </w:rPr>
              <w:t>$7,464</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FBE41AB" w14:textId="77777777">
            <w:pPr>
              <w:pStyle w:val="RTableTextAbt"/>
              <w:rPr>
                <w:szCs w:val="18"/>
              </w:rPr>
            </w:pPr>
            <w:r>
              <w:rPr>
                <w:szCs w:val="18"/>
              </w:rPr>
              <w:t>$2,27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0E9FF48" w14:textId="77777777">
            <w:pPr>
              <w:pStyle w:val="RTableTextAbt"/>
              <w:rPr>
                <w:szCs w:val="18"/>
              </w:rPr>
            </w:pPr>
            <w:r>
              <w:rPr>
                <w:szCs w:val="18"/>
              </w:rPr>
              <w:t>$3,02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BF355E9" w14:textId="77777777">
            <w:pPr>
              <w:pStyle w:val="RTableTextAbt"/>
              <w:rPr>
                <w:szCs w:val="18"/>
              </w:rPr>
            </w:pPr>
            <w:r>
              <w:rPr>
                <w:szCs w:val="18"/>
              </w:rPr>
              <w:t>$5,73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1337C93" w14:textId="77777777">
            <w:pPr>
              <w:pStyle w:val="RTableTextAbt"/>
              <w:rPr>
                <w:szCs w:val="18"/>
              </w:rPr>
            </w:pPr>
            <w:r>
              <w:rPr>
                <w:szCs w:val="18"/>
              </w:rPr>
              <w:t>$18,493</w:t>
            </w:r>
          </w:p>
        </w:tc>
      </w:tr>
      <w:tr w14:paraId="143666CE"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9E42EEF" w14:textId="77777777">
            <w:pPr>
              <w:pStyle w:val="LTableTextAbt"/>
            </w:pPr>
            <w:r>
              <w:rPr>
                <w:szCs w:val="18"/>
              </w:rPr>
              <w:t>Photographic Film Use</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1E94863"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D8AD554" w14:textId="77777777">
            <w:pPr>
              <w:pStyle w:val="RTableTextAbt"/>
              <w:rPr>
                <w:szCs w:val="18"/>
              </w:rPr>
            </w:pPr>
            <w:r>
              <w:rPr>
                <w:szCs w:val="18"/>
              </w:rPr>
              <w:t>$10,330</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226EFC7" w14:textId="77777777">
            <w:pPr>
              <w:pStyle w:val="RTableTextAbt"/>
              <w:rPr>
                <w:szCs w:val="18"/>
              </w:rPr>
            </w:pPr>
            <w:r>
              <w:rPr>
                <w:szCs w:val="18"/>
              </w:rPr>
              <w:t>$3,14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AC96D3A" w14:textId="77777777">
            <w:pPr>
              <w:pStyle w:val="RTableTextAbt"/>
              <w:rPr>
                <w:szCs w:val="18"/>
              </w:rPr>
            </w:pPr>
            <w:r>
              <w:rPr>
                <w:szCs w:val="18"/>
              </w:rPr>
              <w:t>$4,18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C700BEF" w14:textId="77777777">
            <w:pPr>
              <w:pStyle w:val="RTableTextAbt"/>
              <w:rPr>
                <w:szCs w:val="18"/>
              </w:rPr>
            </w:pPr>
            <w:r>
              <w:rPr>
                <w:szCs w:val="18"/>
              </w:rPr>
              <w:t>$7,93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1869CB4" w14:textId="77777777">
            <w:pPr>
              <w:pStyle w:val="RTableTextAbt"/>
              <w:rPr>
                <w:szCs w:val="18"/>
              </w:rPr>
            </w:pPr>
            <w:r>
              <w:rPr>
                <w:szCs w:val="18"/>
              </w:rPr>
              <w:t>$25,591</w:t>
            </w:r>
          </w:p>
        </w:tc>
      </w:tr>
      <w:tr w14:paraId="79E0EE6F"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612B645" w14:textId="77777777">
            <w:pPr>
              <w:pStyle w:val="LTableTextAbt"/>
            </w:pPr>
            <w:r>
              <w:rPr>
                <w:szCs w:val="18"/>
              </w:rPr>
              <w:t>Lubricants and Grease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6E728D8"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D16ADA7" w14:textId="77777777">
            <w:pPr>
              <w:pStyle w:val="RTableTextAbt"/>
              <w:rPr>
                <w:szCs w:val="18"/>
              </w:rPr>
            </w:pPr>
            <w:r>
              <w:rPr>
                <w:szCs w:val="18"/>
              </w:rPr>
              <w:t>$116,78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A10A893" w14:textId="77777777">
            <w:pPr>
              <w:pStyle w:val="RTableTextAbt"/>
              <w:rPr>
                <w:szCs w:val="18"/>
              </w:rPr>
            </w:pPr>
            <w:r>
              <w:rPr>
                <w:szCs w:val="18"/>
              </w:rPr>
              <w:t>$35,52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C1FDF20" w14:textId="77777777">
            <w:pPr>
              <w:pStyle w:val="RTableTextAbt"/>
              <w:rPr>
                <w:szCs w:val="18"/>
              </w:rPr>
            </w:pPr>
            <w:r>
              <w:rPr>
                <w:szCs w:val="18"/>
              </w:rPr>
              <w:t>$47,34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DBFB2A7" w14:textId="77777777">
            <w:pPr>
              <w:pStyle w:val="RTableTextAbt"/>
              <w:rPr>
                <w:szCs w:val="18"/>
              </w:rPr>
            </w:pPr>
            <w:r>
              <w:rPr>
                <w:szCs w:val="18"/>
              </w:rPr>
              <w:t>$89,665</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E359D50" w14:textId="77777777">
            <w:pPr>
              <w:pStyle w:val="RTableTextAbt"/>
              <w:rPr>
                <w:szCs w:val="18"/>
              </w:rPr>
            </w:pPr>
            <w:r>
              <w:rPr>
                <w:szCs w:val="18"/>
              </w:rPr>
              <w:t>$289,316</w:t>
            </w:r>
          </w:p>
        </w:tc>
      </w:tr>
      <w:tr w14:paraId="1817A1A2"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45281980" w14:textId="77777777">
            <w:pPr>
              <w:pStyle w:val="LTableTextAbt"/>
            </w:pPr>
            <w:r>
              <w:rPr>
                <w:szCs w:val="18"/>
              </w:rPr>
              <w:t>Lubricants and Grease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2E672309"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5B7DA73" w14:textId="77777777">
            <w:pPr>
              <w:pStyle w:val="RTableTextAbt"/>
              <w:rPr>
                <w:szCs w:val="18"/>
              </w:rPr>
            </w:pPr>
            <w:r>
              <w:rPr>
                <w:szCs w:val="18"/>
              </w:rPr>
              <w:t>$1,23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94440E0" w14:textId="77777777">
            <w:pPr>
              <w:pStyle w:val="RTableTextAbt"/>
              <w:rPr>
                <w:szCs w:val="18"/>
              </w:rPr>
            </w:pPr>
            <w:r>
              <w:rPr>
                <w:szCs w:val="18"/>
              </w:rPr>
              <w:t>$37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A7995B7" w14:textId="77777777">
            <w:pPr>
              <w:pStyle w:val="RTableTextAbt"/>
              <w:rPr>
                <w:szCs w:val="18"/>
              </w:rPr>
            </w:pPr>
            <w:r>
              <w:rPr>
                <w:szCs w:val="18"/>
              </w:rPr>
              <w:t>$500</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57133C4" w14:textId="77777777">
            <w:pPr>
              <w:pStyle w:val="RTableTextAbt"/>
              <w:rPr>
                <w:szCs w:val="18"/>
              </w:rPr>
            </w:pPr>
            <w:r>
              <w:rPr>
                <w:szCs w:val="18"/>
              </w:rPr>
              <w:t>$946</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2DBDF71" w14:textId="77777777">
            <w:pPr>
              <w:pStyle w:val="RTableTextAbt"/>
              <w:rPr>
                <w:szCs w:val="18"/>
              </w:rPr>
            </w:pPr>
            <w:r>
              <w:rPr>
                <w:szCs w:val="18"/>
              </w:rPr>
              <w:t>$3,053</w:t>
            </w:r>
          </w:p>
        </w:tc>
      </w:tr>
      <w:tr w14:paraId="7AA418D6"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5DA08470" w14:textId="77777777">
            <w:pPr>
              <w:pStyle w:val="LTableTextAbt"/>
            </w:pPr>
            <w:r>
              <w:rPr>
                <w:szCs w:val="18"/>
              </w:rPr>
              <w:t>Wipe and Liquid Cleaning and Polish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205AC8D"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EB9A4B1" w14:textId="77777777">
            <w:pPr>
              <w:pStyle w:val="RTableTextAbt"/>
              <w:rPr>
                <w:szCs w:val="18"/>
              </w:rPr>
            </w:pPr>
            <w:r>
              <w:rPr>
                <w:szCs w:val="18"/>
              </w:rPr>
              <w:t>$6,692,013</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2F003BA" w14:textId="77777777">
            <w:pPr>
              <w:pStyle w:val="RTableTextAbt"/>
              <w:rPr>
                <w:szCs w:val="18"/>
              </w:rPr>
            </w:pPr>
            <w:r>
              <w:rPr>
                <w:szCs w:val="18"/>
              </w:rPr>
              <w:t>$2,053,36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CCBBFDA" w14:textId="77777777">
            <w:pPr>
              <w:pStyle w:val="RTableTextAbt"/>
              <w:rPr>
                <w:szCs w:val="18"/>
              </w:rPr>
            </w:pPr>
            <w:r>
              <w:rPr>
                <w:szCs w:val="18"/>
              </w:rPr>
              <w:t>$2,755,62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F8BDA66" w14:textId="77777777">
            <w:pPr>
              <w:pStyle w:val="RTableTextAbt"/>
              <w:rPr>
                <w:szCs w:val="18"/>
              </w:rPr>
            </w:pPr>
            <w:r>
              <w:rPr>
                <w:szCs w:val="18"/>
              </w:rPr>
              <w:t>$5,473,48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3464A7B" w14:textId="77777777">
            <w:pPr>
              <w:pStyle w:val="RTableTextAbt"/>
              <w:rPr>
                <w:szCs w:val="18"/>
              </w:rPr>
            </w:pPr>
            <w:r>
              <w:rPr>
                <w:szCs w:val="18"/>
              </w:rPr>
              <w:t>$16,974,480</w:t>
            </w:r>
          </w:p>
        </w:tc>
      </w:tr>
      <w:tr w14:paraId="0ACA68F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459C6E0" w14:textId="77777777">
            <w:pPr>
              <w:pStyle w:val="LTableTextAbt"/>
            </w:pPr>
            <w:r>
              <w:rPr>
                <w:szCs w:val="18"/>
              </w:rPr>
              <w:t>Wipe and Liquid Cleaning and Polishing</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032F400B"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6B8901B" w14:textId="77777777">
            <w:pPr>
              <w:pStyle w:val="RTableTextAbt"/>
              <w:rPr>
                <w:szCs w:val="18"/>
              </w:rPr>
            </w:pPr>
            <w:r>
              <w:rPr>
                <w:szCs w:val="18"/>
              </w:rPr>
              <w:t>$48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17D38CC" w14:textId="77777777">
            <w:pPr>
              <w:pStyle w:val="RTableTextAbt"/>
              <w:rPr>
                <w:szCs w:val="18"/>
              </w:rPr>
            </w:pPr>
            <w:r>
              <w:rPr>
                <w:szCs w:val="18"/>
              </w:rPr>
              <w:t>$14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BF8C48D" w14:textId="77777777">
            <w:pPr>
              <w:pStyle w:val="RTableTextAbt"/>
              <w:rPr>
                <w:szCs w:val="18"/>
              </w:rPr>
            </w:pPr>
            <w:r>
              <w:rPr>
                <w:szCs w:val="18"/>
              </w:rPr>
              <w:t>$198</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19911EB" w14:textId="77777777">
            <w:pPr>
              <w:pStyle w:val="RTableTextAbt"/>
              <w:rPr>
                <w:szCs w:val="18"/>
              </w:rPr>
            </w:pPr>
            <w:r>
              <w:rPr>
                <w:szCs w:val="18"/>
              </w:rPr>
              <w:t>$39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8511CCA" w14:textId="77777777">
            <w:pPr>
              <w:pStyle w:val="RTableTextAbt"/>
              <w:rPr>
                <w:szCs w:val="18"/>
              </w:rPr>
            </w:pPr>
            <w:r>
              <w:rPr>
                <w:szCs w:val="18"/>
              </w:rPr>
              <w:t>$1,219</w:t>
            </w:r>
          </w:p>
        </w:tc>
      </w:tr>
      <w:tr w14:paraId="18FBE23F"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229D381" w14:textId="77777777">
            <w:pPr>
              <w:pStyle w:val="LTableTextAbt"/>
            </w:pPr>
            <w:r>
              <w:rPr>
                <w:szCs w:val="18"/>
              </w:rPr>
              <w:t>Inks and Ink Remova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9A3B46F"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84DE57C" w14:textId="77777777">
            <w:pPr>
              <w:pStyle w:val="RTableTextAbt"/>
              <w:rPr>
                <w:szCs w:val="18"/>
              </w:rPr>
            </w:pPr>
            <w:r>
              <w:rPr>
                <w:szCs w:val="18"/>
              </w:rPr>
              <w:t>$1,567</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F6993BF" w14:textId="77777777">
            <w:pPr>
              <w:pStyle w:val="RTableTextAbt"/>
              <w:rPr>
                <w:szCs w:val="18"/>
              </w:rPr>
            </w:pPr>
            <w:r>
              <w:rPr>
                <w:szCs w:val="18"/>
              </w:rPr>
              <w:t>$47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055EE16" w14:textId="77777777">
            <w:pPr>
              <w:pStyle w:val="RTableTextAbt"/>
              <w:rPr>
                <w:szCs w:val="18"/>
              </w:rPr>
            </w:pPr>
            <w:r>
              <w:rPr>
                <w:szCs w:val="18"/>
              </w:rPr>
              <w:t>$63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B9BAAD1" w14:textId="77777777">
            <w:pPr>
              <w:pStyle w:val="RTableTextAbt"/>
              <w:rPr>
                <w:szCs w:val="18"/>
              </w:rPr>
            </w:pPr>
            <w:r>
              <w:rPr>
                <w:szCs w:val="18"/>
              </w:rPr>
              <w:t>$1,20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DF4F22F" w14:textId="77777777">
            <w:pPr>
              <w:pStyle w:val="RTableTextAbt"/>
              <w:rPr>
                <w:szCs w:val="18"/>
              </w:rPr>
            </w:pPr>
            <w:r>
              <w:rPr>
                <w:szCs w:val="18"/>
              </w:rPr>
              <w:t>$3,881</w:t>
            </w:r>
          </w:p>
        </w:tc>
      </w:tr>
      <w:tr w14:paraId="7B3B7C09"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2235751" w14:textId="77777777">
            <w:pPr>
              <w:pStyle w:val="LTableTextAbt"/>
            </w:pPr>
            <w:r>
              <w:rPr>
                <w:szCs w:val="18"/>
              </w:rPr>
              <w:t>Anti-Spatter Welding Aeroso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70D97C64"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285EA7B" w14:textId="77777777">
            <w:pPr>
              <w:pStyle w:val="RTableTextAbt"/>
              <w:rPr>
                <w:szCs w:val="18"/>
              </w:rPr>
            </w:pPr>
            <w:r>
              <w:rPr>
                <w:szCs w:val="18"/>
              </w:rPr>
              <w:t>$11,472</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6816F16" w14:textId="77777777">
            <w:pPr>
              <w:pStyle w:val="RTableTextAbt"/>
              <w:rPr>
                <w:szCs w:val="18"/>
              </w:rPr>
            </w:pPr>
            <w:r>
              <w:rPr>
                <w:szCs w:val="18"/>
              </w:rPr>
              <w:t>$3,49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E8F893D" w14:textId="77777777">
            <w:pPr>
              <w:pStyle w:val="RTableTextAbt"/>
              <w:rPr>
                <w:szCs w:val="18"/>
              </w:rPr>
            </w:pPr>
            <w:r>
              <w:rPr>
                <w:szCs w:val="18"/>
              </w:rPr>
              <w:t>$4,65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390D8BB" w14:textId="77777777">
            <w:pPr>
              <w:pStyle w:val="RTableTextAbt"/>
              <w:rPr>
                <w:szCs w:val="18"/>
              </w:rPr>
            </w:pPr>
            <w:r>
              <w:rPr>
                <w:szCs w:val="18"/>
              </w:rPr>
              <w:t>$8,808</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6D7433E" w14:textId="77777777">
            <w:pPr>
              <w:pStyle w:val="RTableTextAbt"/>
              <w:rPr>
                <w:szCs w:val="18"/>
              </w:rPr>
            </w:pPr>
            <w:r>
              <w:rPr>
                <w:szCs w:val="18"/>
              </w:rPr>
              <w:t>$28,420</w:t>
            </w:r>
          </w:p>
        </w:tc>
      </w:tr>
      <w:tr w14:paraId="1B37A640"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4124F4B" w14:textId="77777777">
            <w:pPr>
              <w:pStyle w:val="LTableTextAbt"/>
            </w:pPr>
            <w:r>
              <w:rPr>
                <w:szCs w:val="18"/>
              </w:rPr>
              <w:t>Anti-Spatter Welding Aerosol</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D78CAFC"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E0FFE1C" w14:textId="77777777">
            <w:pPr>
              <w:pStyle w:val="RTableTextAbt"/>
              <w:rPr>
                <w:szCs w:val="18"/>
              </w:rPr>
            </w:pPr>
            <w:r>
              <w:rPr>
                <w:szCs w:val="18"/>
              </w:rPr>
              <w:t>$12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6946CD6" w14:textId="77777777">
            <w:pPr>
              <w:pStyle w:val="RTableTextAbt"/>
              <w:rPr>
                <w:szCs w:val="18"/>
              </w:rPr>
            </w:pPr>
            <w:r>
              <w:rPr>
                <w:szCs w:val="18"/>
              </w:rPr>
              <w:t>$3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7202077" w14:textId="77777777">
            <w:pPr>
              <w:pStyle w:val="RTableTextAbt"/>
              <w:rPr>
                <w:szCs w:val="18"/>
              </w:rPr>
            </w:pPr>
            <w:r>
              <w:rPr>
                <w:szCs w:val="18"/>
              </w:rPr>
              <w:t>$4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68A3D17" w14:textId="77777777">
            <w:pPr>
              <w:pStyle w:val="RTableTextAbt"/>
              <w:rPr>
                <w:szCs w:val="18"/>
              </w:rPr>
            </w:pPr>
            <w:r>
              <w:rPr>
                <w:szCs w:val="18"/>
              </w:rPr>
              <w:t>$9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50565640" w14:textId="77777777">
            <w:pPr>
              <w:pStyle w:val="RTableTextAbt"/>
              <w:rPr>
                <w:szCs w:val="18"/>
              </w:rPr>
            </w:pPr>
            <w:r>
              <w:rPr>
                <w:szCs w:val="18"/>
              </w:rPr>
              <w:t>$300</w:t>
            </w:r>
          </w:p>
        </w:tc>
      </w:tr>
      <w:tr w14:paraId="74FB3D9D"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40F1A64A" w14:textId="77777777">
            <w:pPr>
              <w:pStyle w:val="LTableTextAbt"/>
            </w:pPr>
            <w:r>
              <w:rPr>
                <w:szCs w:val="18"/>
              </w:rPr>
              <w:t>Mold Cleaning, Release and Protectant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118531D6"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DD5A720" w14:textId="77777777">
            <w:pPr>
              <w:pStyle w:val="RTableTextAbt"/>
              <w:rPr>
                <w:szCs w:val="18"/>
              </w:rPr>
            </w:pPr>
            <w:r>
              <w:rPr>
                <w:szCs w:val="18"/>
              </w:rPr>
              <w:t>$301</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48793BEF" w14:textId="77777777">
            <w:pPr>
              <w:pStyle w:val="RTableTextAbt"/>
              <w:rPr>
                <w:szCs w:val="18"/>
              </w:rPr>
            </w:pPr>
            <w:r>
              <w:rPr>
                <w:szCs w:val="18"/>
              </w:rPr>
              <w:t>$9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DFD1A56" w14:textId="77777777">
            <w:pPr>
              <w:pStyle w:val="RTableTextAbt"/>
              <w:rPr>
                <w:szCs w:val="18"/>
              </w:rPr>
            </w:pPr>
            <w:r>
              <w:rPr>
                <w:szCs w:val="18"/>
              </w:rPr>
              <w:t>$12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21E83F45" w14:textId="77777777">
            <w:pPr>
              <w:pStyle w:val="RTableTextAbt"/>
              <w:rPr>
                <w:szCs w:val="18"/>
              </w:rPr>
            </w:pPr>
            <w:r>
              <w:rPr>
                <w:szCs w:val="18"/>
              </w:rPr>
              <w:t>$231</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5CFEE70" w14:textId="77777777">
            <w:pPr>
              <w:pStyle w:val="RTableTextAbt"/>
              <w:rPr>
                <w:szCs w:val="18"/>
              </w:rPr>
            </w:pPr>
            <w:r>
              <w:rPr>
                <w:szCs w:val="18"/>
              </w:rPr>
              <w:t>$746</w:t>
            </w:r>
          </w:p>
        </w:tc>
      </w:tr>
      <w:tr w14:paraId="534B2F68" w14:textId="77777777" w:rsidTr="00016074">
        <w:tblPrEx>
          <w:tblW w:w="12985" w:type="dxa"/>
          <w:tblInd w:w="6" w:type="dxa"/>
          <w:tblLayout w:type="fixed"/>
          <w:tblLook w:val="04A0"/>
        </w:tblPrEx>
        <w:trPr>
          <w:trHeight w:val="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6577A4B2" w14:textId="77777777">
            <w:pPr>
              <w:pStyle w:val="LTableTextAbt"/>
            </w:pPr>
            <w:r>
              <w:rPr>
                <w:szCs w:val="18"/>
              </w:rPr>
              <w:t>Dry Cleaning (Dry Cleaning Machines &amp; Spot Remover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RPr="00FC31A6" w:rsidP="00CB1C05" w14:paraId="39F639D3" w14:textId="77777777">
            <w:pPr>
              <w:pStyle w:val="CTableTextAbt"/>
            </w:pPr>
            <w:r>
              <w:t>Worker</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615227A" w14:textId="77777777">
            <w:pPr>
              <w:pStyle w:val="RTableTextAbt"/>
              <w:rPr>
                <w:szCs w:val="18"/>
              </w:rPr>
            </w:pPr>
            <w:r>
              <w:rPr>
                <w:szCs w:val="18"/>
              </w:rPr>
              <w:t>$710,544</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3D87F74" w14:textId="77777777">
            <w:pPr>
              <w:pStyle w:val="RTableTextAbt"/>
              <w:rPr>
                <w:szCs w:val="18"/>
              </w:rPr>
            </w:pPr>
            <w:r>
              <w:rPr>
                <w:szCs w:val="18"/>
              </w:rPr>
              <w:t>$218,02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039E7CE1" w14:textId="77777777">
            <w:pPr>
              <w:pStyle w:val="RTableTextAbt"/>
              <w:rPr>
                <w:szCs w:val="18"/>
              </w:rPr>
            </w:pPr>
            <w:r>
              <w:rPr>
                <w:szCs w:val="18"/>
              </w:rPr>
              <w:t>$292,58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72298140" w14:textId="77777777">
            <w:pPr>
              <w:pStyle w:val="RTableTextAbt"/>
              <w:rPr>
                <w:szCs w:val="18"/>
              </w:rPr>
            </w:pPr>
            <w:r>
              <w:rPr>
                <w:szCs w:val="18"/>
              </w:rPr>
              <w:t>$581,163</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D507953" w14:textId="77777777">
            <w:pPr>
              <w:pStyle w:val="RTableTextAbt"/>
              <w:rPr>
                <w:szCs w:val="18"/>
              </w:rPr>
            </w:pPr>
            <w:r>
              <w:rPr>
                <w:szCs w:val="18"/>
              </w:rPr>
              <w:t>$1,802,314</w:t>
            </w:r>
          </w:p>
        </w:tc>
      </w:tr>
      <w:tr w14:paraId="2A56FC38" w14:textId="77777777" w:rsidTr="00016074">
        <w:tblPrEx>
          <w:tblW w:w="12985" w:type="dxa"/>
          <w:tblInd w:w="6" w:type="dxa"/>
          <w:tblLayout w:type="fixed"/>
          <w:tblLook w:val="04A0"/>
        </w:tblPrEx>
        <w:trPr>
          <w:trHeight w:val="27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P="00CB1C05" w14:paraId="066682D9" w14:textId="77777777">
            <w:pPr>
              <w:pStyle w:val="LTableTextAbt"/>
              <w:rPr>
                <w:szCs w:val="18"/>
              </w:rPr>
            </w:pPr>
            <w:r>
              <w:rPr>
                <w:szCs w:val="18"/>
              </w:rPr>
              <w:t>Dry Cleaning (Dry Cleaning Machines &amp; Spot Removers)</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7F7D" w:rsidP="00CB1C05" w14:paraId="25B67F0C" w14:textId="77777777">
            <w:pPr>
              <w:pStyle w:val="CTableTextAbt"/>
            </w:pPr>
            <w:r>
              <w:t>ONU</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6534BC62" w14:textId="77777777">
            <w:pPr>
              <w:pStyle w:val="RTableTextAbt"/>
              <w:rPr>
                <w:szCs w:val="18"/>
              </w:rPr>
            </w:pPr>
            <w:r>
              <w:rPr>
                <w:szCs w:val="18"/>
              </w:rPr>
              <w:t>$3,534</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32BF151" w14:textId="77777777">
            <w:pPr>
              <w:pStyle w:val="RTableTextAbt"/>
              <w:rPr>
                <w:szCs w:val="18"/>
              </w:rPr>
            </w:pPr>
            <w:r>
              <w:rPr>
                <w:szCs w:val="18"/>
              </w:rPr>
              <w:t>$1,08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37D5719D" w14:textId="77777777">
            <w:pPr>
              <w:pStyle w:val="RTableTextAbt"/>
              <w:rPr>
                <w:szCs w:val="18"/>
              </w:rPr>
            </w:pPr>
            <w:r>
              <w:rPr>
                <w:szCs w:val="18"/>
              </w:rPr>
              <w:t>$1,45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2746EED" w14:textId="77777777">
            <w:pPr>
              <w:pStyle w:val="RTableTextAbt"/>
              <w:rPr>
                <w:szCs w:val="18"/>
              </w:rPr>
            </w:pPr>
            <w:r>
              <w:rPr>
                <w:szCs w:val="18"/>
              </w:rPr>
              <w:t>$2,890</w:t>
            </w:r>
          </w:p>
        </w:tc>
        <w:tc>
          <w:tcPr>
            <w:tcW w:w="15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B7F7D" w:rsidRPr="00C659BE" w:rsidP="00CB1C05" w14:paraId="17D03A3D" w14:textId="77777777">
            <w:pPr>
              <w:pStyle w:val="RTableTextAbt"/>
              <w:rPr>
                <w:szCs w:val="18"/>
              </w:rPr>
            </w:pPr>
            <w:r>
              <w:rPr>
                <w:szCs w:val="18"/>
              </w:rPr>
              <w:t>$8,963</w:t>
            </w:r>
          </w:p>
        </w:tc>
      </w:tr>
    </w:tbl>
    <w:p w:rsidR="00016074" w:rsidP="00CB1C05" w14:paraId="6616C3D0" w14:textId="77777777"/>
    <w:tbl>
      <w:tblPr>
        <w:tblW w:w="12691" w:type="dxa"/>
        <w:tblInd w:w="6" w:type="dxa"/>
        <w:tblLayout w:type="fixed"/>
        <w:tblLook w:val="04A0"/>
      </w:tblPr>
      <w:tblGrid>
        <w:gridCol w:w="5169"/>
        <w:gridCol w:w="954"/>
        <w:gridCol w:w="1266"/>
        <w:gridCol w:w="1267"/>
        <w:gridCol w:w="1325"/>
        <w:gridCol w:w="1410"/>
        <w:gridCol w:w="1300"/>
      </w:tblGrid>
      <w:tr w14:paraId="77ADD611" w14:textId="77777777" w:rsidTr="00016074">
        <w:tblPrEx>
          <w:tblW w:w="12691" w:type="dxa"/>
          <w:tblInd w:w="6" w:type="dxa"/>
          <w:tblLayout w:type="fixed"/>
          <w:tblLook w:val="04A0"/>
        </w:tblPrEx>
        <w:trPr>
          <w:trHeight w:val="360"/>
          <w:tblHeader/>
        </w:trPr>
        <w:tc>
          <w:tcPr>
            <w:tcW w:w="12691" w:type="dxa"/>
            <w:gridSpan w:val="7"/>
            <w:tcBorders>
              <w:top w:val="nil"/>
              <w:left w:val="nil"/>
              <w:bottom w:val="single" w:sz="4" w:space="0" w:color="auto"/>
              <w:right w:val="nil"/>
            </w:tcBorders>
            <w:shd w:val="clear" w:color="auto" w:fill="auto"/>
            <w:noWrap/>
            <w:vAlign w:val="center"/>
            <w:hideMark/>
          </w:tcPr>
          <w:p w:rsidR="00F9432C" w:rsidRPr="00FC31A6" w:rsidP="00CB1C05" w14:paraId="1262E9BE" w14:textId="77777777">
            <w:pPr>
              <w:pStyle w:val="TableTitleA"/>
            </w:pPr>
            <w:bookmarkStart w:id="1396" w:name="_Ref110429361"/>
            <w:bookmarkStart w:id="1397" w:name="_Toc121142705"/>
            <w:bookmarkStart w:id="1398" w:name="_Toc165379727"/>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19</w:t>
            </w:r>
            <w:r w:rsidR="00BC4B5D">
              <w:rPr>
                <w:noProof/>
              </w:rPr>
              <w:fldChar w:fldCharType="end"/>
            </w:r>
            <w:bookmarkEnd w:id="1396"/>
            <w:r w:rsidRPr="00FC31A6">
              <w:t xml:space="preserve">: Total </w:t>
            </w:r>
            <w:r w:rsidR="00CD3CDF">
              <w:t>Annual</w:t>
            </w:r>
            <w:r w:rsidRPr="00FC31A6" w:rsidR="00CD3CDF">
              <w:t xml:space="preserve"> </w:t>
            </w:r>
            <w:r w:rsidRPr="00FC31A6">
              <w:t xml:space="preserve">Cancer Benefits from Elimination of Occupational Exposure, by </w:t>
            </w:r>
            <w:r w:rsidR="000142F8">
              <w:t xml:space="preserve">Cancer Site, </w:t>
            </w:r>
            <w:r w:rsidRPr="00FC31A6">
              <w:t>Use Category and Exposure Type (</w:t>
            </w:r>
            <w:r>
              <w:t xml:space="preserve">High Estimate, </w:t>
            </w:r>
            <w:r w:rsidR="00C93F4F">
              <w:t>3</w:t>
            </w:r>
            <w:r w:rsidRPr="00FC31A6">
              <w:t xml:space="preserve">% Discount Rate, </w:t>
            </w:r>
            <w:r w:rsidR="00802B16">
              <w:t>2022$</w:t>
            </w:r>
            <w:r w:rsidRPr="00FC31A6">
              <w:t>)</w:t>
            </w:r>
            <w:bookmarkEnd w:id="1397"/>
            <w:bookmarkEnd w:id="1398"/>
          </w:p>
        </w:tc>
      </w:tr>
      <w:tr w14:paraId="7D2357F2" w14:textId="77777777" w:rsidTr="00016074">
        <w:tblPrEx>
          <w:tblW w:w="12691" w:type="dxa"/>
          <w:tblInd w:w="6" w:type="dxa"/>
          <w:tblLayout w:type="fixed"/>
          <w:tblLook w:val="04A0"/>
        </w:tblPrEx>
        <w:trPr>
          <w:trHeight w:val="611"/>
          <w:tblHeader/>
        </w:trPr>
        <w:tc>
          <w:tcPr>
            <w:tcW w:w="5169"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C56B49" w:rsidRPr="00FC31A6" w:rsidP="00CB1C05" w14:paraId="62FA4548" w14:textId="77777777">
            <w:pPr>
              <w:pStyle w:val="TableSubtitle"/>
            </w:pPr>
            <w:r w:rsidRPr="00FC31A6">
              <w:t>Use Category </w:t>
            </w:r>
          </w:p>
        </w:tc>
        <w:tc>
          <w:tcPr>
            <w:tcW w:w="95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C56B49" w:rsidRPr="00FC31A6" w:rsidP="00CB1C05" w14:paraId="3640C5C8" w14:textId="77777777">
            <w:pPr>
              <w:pStyle w:val="TableSubtitle"/>
            </w:pPr>
            <w:r w:rsidRPr="00FC31A6">
              <w:t>Exposure Type </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C56B49" w:rsidRPr="00FC31A6" w:rsidP="00CB1C05" w14:paraId="6DF04F56" w14:textId="77777777">
            <w:pPr>
              <w:pStyle w:val="TableSubtitle"/>
              <w:rPr>
                <w:highlight w:val="yellow"/>
              </w:rPr>
            </w:pPr>
            <w:r w:rsidRPr="00EE6559">
              <w:t>Liver</w:t>
            </w:r>
          </w:p>
        </w:tc>
        <w:tc>
          <w:tcPr>
            <w:tcW w:w="126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C56B49" w:rsidRPr="00FC31A6" w:rsidP="00CB1C05" w14:paraId="37209399" w14:textId="77777777">
            <w:pPr>
              <w:pStyle w:val="TableSubtitle"/>
              <w:rPr>
                <w:highlight w:val="yellow"/>
              </w:rPr>
            </w:pPr>
            <w:r>
              <w:t>Kidney</w:t>
            </w:r>
          </w:p>
        </w:tc>
        <w:tc>
          <w:tcPr>
            <w:tcW w:w="132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C56B49" w:rsidRPr="00FC31A6" w:rsidP="00CB1C05" w14:paraId="77CB2A12" w14:textId="77777777">
            <w:pPr>
              <w:pStyle w:val="TableSubtitle"/>
              <w:rPr>
                <w:highlight w:val="yellow"/>
              </w:rPr>
            </w:pPr>
            <w:r>
              <w:t>Brain Gliomas</w:t>
            </w:r>
          </w:p>
        </w:tc>
        <w:tc>
          <w:tcPr>
            <w:tcW w:w="141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C56B49" w:rsidRPr="00FC31A6" w:rsidP="00CB1C05" w14:paraId="4819FE68" w14:textId="77777777">
            <w:pPr>
              <w:pStyle w:val="TableSubtitle"/>
              <w:rPr>
                <w:highlight w:val="yellow"/>
              </w:rPr>
            </w:pPr>
            <w:r>
              <w:t>Testis</w:t>
            </w:r>
          </w:p>
        </w:tc>
        <w:tc>
          <w:tcPr>
            <w:tcW w:w="130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C56B49" w:rsidRPr="00FC31A6" w:rsidP="00CB1C05" w14:paraId="2841BE04" w14:textId="77777777">
            <w:pPr>
              <w:pStyle w:val="TableSubtitle"/>
              <w:rPr>
                <w:highlight w:val="yellow"/>
              </w:rPr>
            </w:pPr>
            <w:r>
              <w:t>Total</w:t>
            </w:r>
          </w:p>
        </w:tc>
      </w:tr>
      <w:tr w14:paraId="715DA0B6"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4FF1DD78" w14:textId="77777777">
            <w:pPr>
              <w:pStyle w:val="LTableTextAbt"/>
            </w:pPr>
            <w:r>
              <w:rPr>
                <w:szCs w:val="18"/>
              </w:rPr>
              <w:t>Manufactur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0CCA167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FCDA7B4" w14:textId="77777777">
            <w:pPr>
              <w:pStyle w:val="RTableTextAbt"/>
              <w:rPr>
                <w:szCs w:val="18"/>
              </w:rPr>
            </w:pPr>
            <w:r>
              <w:rPr>
                <w:szCs w:val="18"/>
              </w:rPr>
              <w:t>$34,13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FA78C9E" w14:textId="77777777">
            <w:pPr>
              <w:pStyle w:val="RTableTextAbt"/>
              <w:rPr>
                <w:szCs w:val="18"/>
              </w:rPr>
            </w:pPr>
            <w:r>
              <w:rPr>
                <w:szCs w:val="18"/>
              </w:rPr>
              <w:t>$9,94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9CA5646" w14:textId="77777777">
            <w:pPr>
              <w:pStyle w:val="RTableTextAbt"/>
              <w:rPr>
                <w:szCs w:val="18"/>
              </w:rPr>
            </w:pPr>
            <w:r>
              <w:rPr>
                <w:szCs w:val="18"/>
              </w:rPr>
              <w:t>$13,604</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25CA335" w14:textId="77777777">
            <w:pPr>
              <w:pStyle w:val="RTableTextAbt"/>
              <w:rPr>
                <w:szCs w:val="18"/>
              </w:rPr>
            </w:pPr>
            <w:r>
              <w:rPr>
                <w:szCs w:val="18"/>
              </w:rPr>
              <w:t>$165,69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06EDF1B0" w14:textId="77777777">
            <w:pPr>
              <w:pStyle w:val="RTableTextAbt"/>
              <w:rPr>
                <w:szCs w:val="18"/>
              </w:rPr>
            </w:pPr>
            <w:r>
              <w:rPr>
                <w:szCs w:val="18"/>
              </w:rPr>
              <w:t>$223,373</w:t>
            </w:r>
          </w:p>
        </w:tc>
      </w:tr>
      <w:tr w14:paraId="3FBDA5D4"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2FEB53AA" w14:textId="77777777">
            <w:pPr>
              <w:pStyle w:val="LTableTextAbt"/>
            </w:pPr>
            <w:r>
              <w:rPr>
                <w:szCs w:val="18"/>
              </w:rPr>
              <w:t>Manufactur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71F569CF"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EE92E38" w14:textId="77777777">
            <w:pPr>
              <w:pStyle w:val="RTableTextAbt"/>
              <w:rPr>
                <w:szCs w:val="18"/>
              </w:rPr>
            </w:pPr>
            <w:r>
              <w:rPr>
                <w:szCs w:val="18"/>
              </w:rPr>
              <w:t>$</w:t>
            </w:r>
            <w:r w:rsidR="00853276">
              <w:rPr>
                <w:szCs w:val="18"/>
              </w:rPr>
              <w:t>56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029F1CA6" w14:textId="77777777">
            <w:pPr>
              <w:pStyle w:val="RTableTextAbt"/>
              <w:rPr>
                <w:szCs w:val="18"/>
              </w:rPr>
            </w:pPr>
            <w:r>
              <w:rPr>
                <w:szCs w:val="18"/>
              </w:rPr>
              <w:t>$</w:t>
            </w:r>
            <w:r w:rsidR="00853276">
              <w:rPr>
                <w:szCs w:val="18"/>
              </w:rPr>
              <w:t>16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2D1ABAFD" w14:textId="77777777">
            <w:pPr>
              <w:pStyle w:val="RTableTextAbt"/>
              <w:rPr>
                <w:szCs w:val="18"/>
              </w:rPr>
            </w:pPr>
            <w:r>
              <w:rPr>
                <w:szCs w:val="18"/>
              </w:rPr>
              <w:t>$</w:t>
            </w:r>
            <w:r w:rsidR="00853276">
              <w:rPr>
                <w:szCs w:val="18"/>
              </w:rPr>
              <w:t>224</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584359B" w14:textId="77777777">
            <w:pPr>
              <w:pStyle w:val="RTableTextAbt"/>
              <w:rPr>
                <w:szCs w:val="18"/>
              </w:rPr>
            </w:pPr>
            <w:r>
              <w:rPr>
                <w:szCs w:val="18"/>
              </w:rPr>
              <w:t>$2,72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C0966E7" w14:textId="77777777">
            <w:pPr>
              <w:pStyle w:val="RTableTextAbt"/>
              <w:rPr>
                <w:szCs w:val="18"/>
              </w:rPr>
            </w:pPr>
            <w:r>
              <w:rPr>
                <w:szCs w:val="18"/>
              </w:rPr>
              <w:t>$3,674</w:t>
            </w:r>
          </w:p>
        </w:tc>
      </w:tr>
      <w:tr w14:paraId="71E971D3"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698F7DDF" w14:textId="77777777">
            <w:pPr>
              <w:pStyle w:val="LTableTextAbt"/>
            </w:pPr>
            <w:r>
              <w:rPr>
                <w:szCs w:val="18"/>
              </w:rPr>
              <w:t>Import/Repackage</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40DCB545"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E22E910" w14:textId="77777777">
            <w:pPr>
              <w:pStyle w:val="RTableTextAbt"/>
              <w:rPr>
                <w:szCs w:val="18"/>
              </w:rPr>
            </w:pPr>
            <w:r>
              <w:rPr>
                <w:szCs w:val="18"/>
              </w:rPr>
              <w:t>$</w:t>
            </w:r>
            <w:r w:rsidR="00853276">
              <w:rPr>
                <w:szCs w:val="18"/>
              </w:rPr>
              <w:t>54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C53F237" w14:textId="77777777">
            <w:pPr>
              <w:pStyle w:val="RTableTextAbt"/>
              <w:rPr>
                <w:szCs w:val="18"/>
              </w:rPr>
            </w:pPr>
            <w:r>
              <w:rPr>
                <w:szCs w:val="18"/>
              </w:rPr>
              <w:t>$</w:t>
            </w:r>
            <w:r w:rsidR="00853276">
              <w:rPr>
                <w:szCs w:val="18"/>
              </w:rPr>
              <w:t>15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B7FF4EE" w14:textId="77777777">
            <w:pPr>
              <w:pStyle w:val="RTableTextAbt"/>
              <w:rPr>
                <w:szCs w:val="18"/>
              </w:rPr>
            </w:pPr>
            <w:r>
              <w:rPr>
                <w:szCs w:val="18"/>
              </w:rPr>
              <w:t>$</w:t>
            </w:r>
            <w:r w:rsidR="00853276">
              <w:rPr>
                <w:szCs w:val="18"/>
              </w:rPr>
              <w:t>217</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06E43D35" w14:textId="77777777">
            <w:pPr>
              <w:pStyle w:val="RTableTextAbt"/>
              <w:rPr>
                <w:szCs w:val="18"/>
              </w:rPr>
            </w:pPr>
            <w:r>
              <w:rPr>
                <w:szCs w:val="18"/>
              </w:rPr>
              <w:t>$2,64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D0CDF8F" w14:textId="77777777">
            <w:pPr>
              <w:pStyle w:val="RTableTextAbt"/>
              <w:rPr>
                <w:szCs w:val="18"/>
              </w:rPr>
            </w:pPr>
            <w:r>
              <w:rPr>
                <w:szCs w:val="18"/>
              </w:rPr>
              <w:t>$3,563</w:t>
            </w:r>
          </w:p>
        </w:tc>
      </w:tr>
      <w:tr w14:paraId="6F3BAA49"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23C095AE" w14:textId="77777777">
            <w:pPr>
              <w:pStyle w:val="LTableTextAbt"/>
            </w:pPr>
            <w:r>
              <w:rPr>
                <w:szCs w:val="18"/>
              </w:rPr>
              <w:t>Reactant/Intermediate</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2E3AE89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24F99B0F" w14:textId="77777777">
            <w:pPr>
              <w:pStyle w:val="RTableTextAbt"/>
              <w:rPr>
                <w:szCs w:val="18"/>
              </w:rPr>
            </w:pPr>
            <w:r>
              <w:rPr>
                <w:szCs w:val="18"/>
              </w:rPr>
              <w:t>$6,54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6BE5CC1" w14:textId="77777777">
            <w:pPr>
              <w:pStyle w:val="RTableTextAbt"/>
              <w:rPr>
                <w:szCs w:val="18"/>
              </w:rPr>
            </w:pPr>
            <w:r>
              <w:rPr>
                <w:szCs w:val="18"/>
              </w:rPr>
              <w:t>$1,</w:t>
            </w:r>
            <w:r w:rsidR="00853276">
              <w:rPr>
                <w:szCs w:val="18"/>
              </w:rPr>
              <w:t>90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FF90479" w14:textId="77777777">
            <w:pPr>
              <w:pStyle w:val="RTableTextAbt"/>
              <w:rPr>
                <w:szCs w:val="18"/>
              </w:rPr>
            </w:pPr>
            <w:r>
              <w:rPr>
                <w:szCs w:val="18"/>
              </w:rPr>
              <w:t>$2,61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2F2D5DD1" w14:textId="77777777">
            <w:pPr>
              <w:pStyle w:val="RTableTextAbt"/>
              <w:rPr>
                <w:szCs w:val="18"/>
              </w:rPr>
            </w:pPr>
            <w:r>
              <w:rPr>
                <w:szCs w:val="18"/>
              </w:rPr>
              <w:t>$31,79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A74D5D1" w14:textId="77777777">
            <w:pPr>
              <w:pStyle w:val="RTableTextAbt"/>
              <w:rPr>
                <w:szCs w:val="18"/>
              </w:rPr>
            </w:pPr>
            <w:r>
              <w:rPr>
                <w:szCs w:val="18"/>
              </w:rPr>
              <w:t>$42,857</w:t>
            </w:r>
          </w:p>
        </w:tc>
      </w:tr>
      <w:tr w14:paraId="1288A510"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5F0099FE" w14:textId="77777777">
            <w:pPr>
              <w:pStyle w:val="LTableTextAbt"/>
            </w:pPr>
            <w:r>
              <w:rPr>
                <w:szCs w:val="18"/>
              </w:rPr>
              <w:t>Reactant/Intermediate</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35209FA2"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F98D514" w14:textId="77777777">
            <w:pPr>
              <w:pStyle w:val="RTableTextAbt"/>
              <w:rPr>
                <w:szCs w:val="18"/>
              </w:rPr>
            </w:pPr>
            <w:r>
              <w:rPr>
                <w:szCs w:val="18"/>
              </w:rPr>
              <w:t>$</w:t>
            </w:r>
            <w:r w:rsidR="00853276">
              <w:rPr>
                <w:szCs w:val="18"/>
              </w:rPr>
              <w:t>10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5334830" w14:textId="77777777">
            <w:pPr>
              <w:pStyle w:val="RTableTextAbt"/>
              <w:rPr>
                <w:szCs w:val="18"/>
              </w:rPr>
            </w:pPr>
            <w:r>
              <w:rPr>
                <w:szCs w:val="18"/>
              </w:rPr>
              <w:t>$</w:t>
            </w:r>
            <w:r w:rsidR="00853276">
              <w:rPr>
                <w:szCs w:val="18"/>
              </w:rPr>
              <w:t>3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B65572A" w14:textId="77777777">
            <w:pPr>
              <w:pStyle w:val="RTableTextAbt"/>
              <w:rPr>
                <w:szCs w:val="18"/>
              </w:rPr>
            </w:pPr>
            <w:r>
              <w:rPr>
                <w:szCs w:val="18"/>
              </w:rPr>
              <w:t>$</w:t>
            </w:r>
            <w:r w:rsidR="00853276">
              <w:rPr>
                <w:szCs w:val="18"/>
              </w:rPr>
              <w:t>41</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9CDDE84" w14:textId="77777777">
            <w:pPr>
              <w:pStyle w:val="RTableTextAbt"/>
              <w:rPr>
                <w:szCs w:val="18"/>
              </w:rPr>
            </w:pPr>
            <w:r>
              <w:rPr>
                <w:szCs w:val="18"/>
              </w:rPr>
              <w:t>$</w:t>
            </w:r>
            <w:r w:rsidR="00853276">
              <w:rPr>
                <w:szCs w:val="18"/>
              </w:rPr>
              <w:t>50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9DE5C52" w14:textId="77777777">
            <w:pPr>
              <w:pStyle w:val="RTableTextAbt"/>
              <w:rPr>
                <w:szCs w:val="18"/>
              </w:rPr>
            </w:pPr>
            <w:r>
              <w:rPr>
                <w:szCs w:val="18"/>
              </w:rPr>
              <w:t>$</w:t>
            </w:r>
            <w:r w:rsidR="00853276">
              <w:rPr>
                <w:szCs w:val="18"/>
              </w:rPr>
              <w:t>676</w:t>
            </w:r>
          </w:p>
        </w:tc>
      </w:tr>
      <w:tr w14:paraId="14079A86"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1F31002D" w14:textId="77777777">
            <w:pPr>
              <w:pStyle w:val="LTableTextAbt"/>
            </w:pPr>
            <w:r>
              <w:rPr>
                <w:szCs w:val="18"/>
              </w:rPr>
              <w:t>Processing Aid in Petrochemical Manufactur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35E07C04"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00026BBD" w14:textId="77777777">
            <w:pPr>
              <w:pStyle w:val="RTableTextAbt"/>
              <w:rPr>
                <w:szCs w:val="18"/>
              </w:rPr>
            </w:pPr>
            <w:r>
              <w:rPr>
                <w:szCs w:val="18"/>
              </w:rPr>
              <w:t>$4,21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7EBF3AB" w14:textId="77777777">
            <w:pPr>
              <w:pStyle w:val="RTableTextAbt"/>
              <w:rPr>
                <w:szCs w:val="18"/>
              </w:rPr>
            </w:pPr>
            <w:r>
              <w:rPr>
                <w:szCs w:val="18"/>
              </w:rPr>
              <w:t>$1,</w:t>
            </w:r>
            <w:r w:rsidR="00853276">
              <w:rPr>
                <w:szCs w:val="18"/>
              </w:rPr>
              <w:t>22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1EFE84D" w14:textId="77777777">
            <w:pPr>
              <w:pStyle w:val="RTableTextAbt"/>
              <w:rPr>
                <w:szCs w:val="18"/>
              </w:rPr>
            </w:pPr>
            <w:r>
              <w:rPr>
                <w:szCs w:val="18"/>
              </w:rPr>
              <w:t>$1,68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BAF9914" w14:textId="77777777">
            <w:pPr>
              <w:pStyle w:val="RTableTextAbt"/>
              <w:rPr>
                <w:szCs w:val="18"/>
              </w:rPr>
            </w:pPr>
            <w:r>
              <w:rPr>
                <w:szCs w:val="18"/>
              </w:rPr>
              <w:t>$20,45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A907C90" w14:textId="77777777">
            <w:pPr>
              <w:pStyle w:val="RTableTextAbt"/>
              <w:rPr>
                <w:szCs w:val="18"/>
              </w:rPr>
            </w:pPr>
            <w:r>
              <w:rPr>
                <w:szCs w:val="18"/>
              </w:rPr>
              <w:t>$27,582</w:t>
            </w:r>
          </w:p>
        </w:tc>
      </w:tr>
      <w:tr w14:paraId="61143AD1"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02BFC40D" w14:textId="77777777">
            <w:pPr>
              <w:pStyle w:val="LTableTextAbt"/>
            </w:pPr>
            <w:r>
              <w:rPr>
                <w:szCs w:val="18"/>
              </w:rPr>
              <w:t>Production of Maskant for Chemical Mill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11D0D123"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2F3D7DA" w14:textId="77777777">
            <w:pPr>
              <w:pStyle w:val="RTableTextAbt"/>
              <w:rPr>
                <w:szCs w:val="18"/>
              </w:rPr>
            </w:pPr>
            <w:r>
              <w:rPr>
                <w:szCs w:val="18"/>
              </w:rPr>
              <w:t>$</w:t>
            </w:r>
            <w:r w:rsidR="00853276">
              <w:rPr>
                <w:szCs w:val="18"/>
              </w:rPr>
              <w:t>11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2FAC9027" w14:textId="77777777">
            <w:pPr>
              <w:pStyle w:val="RTableTextAbt"/>
              <w:rPr>
                <w:szCs w:val="18"/>
              </w:rPr>
            </w:pPr>
            <w:r>
              <w:rPr>
                <w:szCs w:val="18"/>
              </w:rPr>
              <w:t>$</w:t>
            </w:r>
            <w:r w:rsidR="00853276">
              <w:rPr>
                <w:szCs w:val="18"/>
              </w:rPr>
              <w:t>32</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0A22E65D" w14:textId="77777777">
            <w:pPr>
              <w:pStyle w:val="RTableTextAbt"/>
              <w:rPr>
                <w:szCs w:val="18"/>
              </w:rPr>
            </w:pPr>
            <w:r>
              <w:rPr>
                <w:szCs w:val="18"/>
              </w:rPr>
              <w:t>$</w:t>
            </w:r>
            <w:r w:rsidR="00853276">
              <w:rPr>
                <w:szCs w:val="18"/>
              </w:rPr>
              <w:t>44</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7EC281E" w14:textId="77777777">
            <w:pPr>
              <w:pStyle w:val="RTableTextAbt"/>
              <w:rPr>
                <w:szCs w:val="18"/>
              </w:rPr>
            </w:pPr>
            <w:r>
              <w:rPr>
                <w:szCs w:val="18"/>
              </w:rPr>
              <w:t>$</w:t>
            </w:r>
            <w:r w:rsidR="00853276">
              <w:rPr>
                <w:szCs w:val="18"/>
              </w:rPr>
              <w:t>53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9CBF8CA" w14:textId="77777777">
            <w:pPr>
              <w:pStyle w:val="RTableTextAbt"/>
              <w:rPr>
                <w:szCs w:val="18"/>
              </w:rPr>
            </w:pPr>
            <w:r>
              <w:rPr>
                <w:szCs w:val="18"/>
              </w:rPr>
              <w:t>$</w:t>
            </w:r>
            <w:r w:rsidR="00853276">
              <w:rPr>
                <w:szCs w:val="18"/>
              </w:rPr>
              <w:t>720</w:t>
            </w:r>
          </w:p>
        </w:tc>
      </w:tr>
      <w:tr w14:paraId="3595AD92"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6021512B" w14:textId="77777777">
            <w:pPr>
              <w:pStyle w:val="LTableTextAbt"/>
            </w:pPr>
            <w:r>
              <w:rPr>
                <w:szCs w:val="18"/>
              </w:rPr>
              <w:t>Use as Maskant for Chemical Mill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7933D860"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500E172" w14:textId="77777777">
            <w:pPr>
              <w:pStyle w:val="RTableTextAbt"/>
              <w:rPr>
                <w:szCs w:val="18"/>
              </w:rPr>
            </w:pPr>
            <w:r>
              <w:rPr>
                <w:szCs w:val="18"/>
              </w:rPr>
              <w:t>$129,74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DD5B4F2" w14:textId="77777777">
            <w:pPr>
              <w:pStyle w:val="RTableTextAbt"/>
              <w:rPr>
                <w:szCs w:val="18"/>
              </w:rPr>
            </w:pPr>
            <w:r>
              <w:rPr>
                <w:szCs w:val="18"/>
              </w:rPr>
              <w:t>$37,81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2A8B7C49" w14:textId="77777777">
            <w:pPr>
              <w:pStyle w:val="RTableTextAbt"/>
              <w:rPr>
                <w:szCs w:val="18"/>
              </w:rPr>
            </w:pPr>
            <w:r>
              <w:rPr>
                <w:szCs w:val="18"/>
              </w:rPr>
              <w:t>$51,715</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42BC43A" w14:textId="77777777">
            <w:pPr>
              <w:pStyle w:val="RTableTextAbt"/>
              <w:rPr>
                <w:szCs w:val="18"/>
              </w:rPr>
            </w:pPr>
            <w:r>
              <w:rPr>
                <w:szCs w:val="18"/>
              </w:rPr>
              <w:t>$629,86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E13B864" w14:textId="77777777">
            <w:pPr>
              <w:pStyle w:val="RTableTextAbt"/>
              <w:rPr>
                <w:szCs w:val="18"/>
              </w:rPr>
            </w:pPr>
            <w:r>
              <w:rPr>
                <w:szCs w:val="18"/>
              </w:rPr>
              <w:t>$849,145</w:t>
            </w:r>
          </w:p>
        </w:tc>
      </w:tr>
      <w:tr w14:paraId="6B304707"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4A307A54" w14:textId="77777777">
            <w:pPr>
              <w:pStyle w:val="LTableTextAbt"/>
            </w:pPr>
            <w:r>
              <w:rPr>
                <w:szCs w:val="18"/>
              </w:rPr>
              <w:t>Use as Maskant for Chemical Mill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40D1BC83"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939B8D1" w14:textId="77777777">
            <w:pPr>
              <w:pStyle w:val="RTableTextAbt"/>
              <w:rPr>
                <w:szCs w:val="18"/>
              </w:rPr>
            </w:pPr>
            <w:r>
              <w:rPr>
                <w:szCs w:val="18"/>
              </w:rPr>
              <w:t>$41,56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67411DA" w14:textId="77777777">
            <w:pPr>
              <w:pStyle w:val="RTableTextAbt"/>
              <w:rPr>
                <w:szCs w:val="18"/>
              </w:rPr>
            </w:pPr>
            <w:r>
              <w:rPr>
                <w:szCs w:val="18"/>
              </w:rPr>
              <w:t>$12,11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DDDAF8F" w14:textId="77777777">
            <w:pPr>
              <w:pStyle w:val="RTableTextAbt"/>
              <w:rPr>
                <w:szCs w:val="18"/>
              </w:rPr>
            </w:pPr>
            <w:r>
              <w:rPr>
                <w:szCs w:val="18"/>
              </w:rPr>
              <w:t>$16,565</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6CA4F935" w14:textId="77777777">
            <w:pPr>
              <w:pStyle w:val="RTableTextAbt"/>
              <w:rPr>
                <w:szCs w:val="18"/>
              </w:rPr>
            </w:pPr>
            <w:r>
              <w:rPr>
                <w:szCs w:val="18"/>
              </w:rPr>
              <w:t>$201,75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0FF954A0" w14:textId="77777777">
            <w:pPr>
              <w:pStyle w:val="RTableTextAbt"/>
              <w:rPr>
                <w:szCs w:val="18"/>
              </w:rPr>
            </w:pPr>
            <w:r>
              <w:rPr>
                <w:szCs w:val="18"/>
              </w:rPr>
              <w:t>$271,992</w:t>
            </w:r>
          </w:p>
        </w:tc>
      </w:tr>
      <w:tr w14:paraId="1D86A075"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3621CDA2" w14:textId="77777777">
            <w:pPr>
              <w:pStyle w:val="LTableTextAbt"/>
            </w:pPr>
            <w:r>
              <w:rPr>
                <w:szCs w:val="18"/>
              </w:rPr>
              <w:t>Vapor Degreasing: Open Top Vapor Degreasing (OTVD)</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49DA7D84"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E0E1D99" w14:textId="77777777">
            <w:pPr>
              <w:pStyle w:val="RTableTextAbt"/>
              <w:rPr>
                <w:szCs w:val="18"/>
              </w:rPr>
            </w:pPr>
            <w:r>
              <w:rPr>
                <w:szCs w:val="18"/>
              </w:rPr>
              <w:t>$83,42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E925EF5" w14:textId="77777777">
            <w:pPr>
              <w:pStyle w:val="RTableTextAbt"/>
              <w:rPr>
                <w:szCs w:val="18"/>
              </w:rPr>
            </w:pPr>
            <w:r>
              <w:rPr>
                <w:szCs w:val="18"/>
              </w:rPr>
              <w:t>$24,31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051B7D1" w14:textId="77777777">
            <w:pPr>
              <w:pStyle w:val="RTableTextAbt"/>
              <w:rPr>
                <w:szCs w:val="18"/>
              </w:rPr>
            </w:pPr>
            <w:r>
              <w:rPr>
                <w:szCs w:val="18"/>
              </w:rPr>
              <w:t>$33,252</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A05AC76" w14:textId="77777777">
            <w:pPr>
              <w:pStyle w:val="RTableTextAbt"/>
              <w:rPr>
                <w:szCs w:val="18"/>
              </w:rPr>
            </w:pPr>
            <w:r>
              <w:rPr>
                <w:szCs w:val="18"/>
              </w:rPr>
              <w:t>$405,00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6B5F50C" w14:textId="77777777">
            <w:pPr>
              <w:pStyle w:val="RTableTextAbt"/>
              <w:rPr>
                <w:szCs w:val="18"/>
              </w:rPr>
            </w:pPr>
            <w:r>
              <w:rPr>
                <w:szCs w:val="18"/>
              </w:rPr>
              <w:t>$545,995</w:t>
            </w:r>
          </w:p>
        </w:tc>
      </w:tr>
      <w:tr w14:paraId="59DF29B1"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50C66CD6" w14:textId="77777777">
            <w:pPr>
              <w:pStyle w:val="LTableTextAbt"/>
            </w:pPr>
            <w:r>
              <w:rPr>
                <w:szCs w:val="18"/>
              </w:rPr>
              <w:t>Vapor Degreasing: Open Top Vapor Degreasing (OTVD)</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674A40C1"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26A32559" w14:textId="77777777">
            <w:pPr>
              <w:pStyle w:val="RTableTextAbt"/>
              <w:rPr>
                <w:szCs w:val="18"/>
              </w:rPr>
            </w:pPr>
            <w:r>
              <w:rPr>
                <w:szCs w:val="18"/>
              </w:rPr>
              <w:t>$4,11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BDC9D20" w14:textId="77777777">
            <w:pPr>
              <w:pStyle w:val="RTableTextAbt"/>
              <w:rPr>
                <w:szCs w:val="18"/>
              </w:rPr>
            </w:pPr>
            <w:r>
              <w:rPr>
                <w:szCs w:val="18"/>
              </w:rPr>
              <w:t>$1,</w:t>
            </w:r>
            <w:r w:rsidR="00853276">
              <w:rPr>
                <w:szCs w:val="18"/>
              </w:rPr>
              <w:t>19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984ADA4" w14:textId="77777777">
            <w:pPr>
              <w:pStyle w:val="RTableTextAbt"/>
              <w:rPr>
                <w:szCs w:val="18"/>
              </w:rPr>
            </w:pPr>
            <w:r>
              <w:rPr>
                <w:szCs w:val="18"/>
              </w:rPr>
              <w:t>$1,639</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2063E53" w14:textId="77777777">
            <w:pPr>
              <w:pStyle w:val="RTableTextAbt"/>
              <w:rPr>
                <w:szCs w:val="18"/>
              </w:rPr>
            </w:pPr>
            <w:r>
              <w:rPr>
                <w:szCs w:val="18"/>
              </w:rPr>
              <w:t>$19,95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491D683" w14:textId="77777777">
            <w:pPr>
              <w:pStyle w:val="RTableTextAbt"/>
              <w:rPr>
                <w:szCs w:val="18"/>
              </w:rPr>
            </w:pPr>
            <w:r>
              <w:rPr>
                <w:szCs w:val="18"/>
              </w:rPr>
              <w:t>$26,906</w:t>
            </w:r>
          </w:p>
        </w:tc>
      </w:tr>
      <w:tr w14:paraId="18EC3110"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614F5DCA" w14:textId="77777777">
            <w:pPr>
              <w:pStyle w:val="LTableTextAbt"/>
            </w:pPr>
            <w:r>
              <w:rPr>
                <w:szCs w:val="18"/>
              </w:rPr>
              <w:t>Vapor Degreasing: Enclosed Vapor Degreasing (EVD)</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3CCDFD34"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577802B" w14:textId="77777777">
            <w:pPr>
              <w:pStyle w:val="RTableTextAbt"/>
              <w:rPr>
                <w:szCs w:val="18"/>
              </w:rPr>
            </w:pPr>
            <w:r>
              <w:rPr>
                <w:szCs w:val="18"/>
              </w:rPr>
              <w:t>$</w:t>
            </w:r>
            <w:r w:rsidR="00853276">
              <w:rPr>
                <w:szCs w:val="18"/>
              </w:rPr>
              <w:t>16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47CC804" w14:textId="77777777">
            <w:pPr>
              <w:pStyle w:val="RTableTextAbt"/>
              <w:rPr>
                <w:szCs w:val="18"/>
              </w:rPr>
            </w:pPr>
            <w:r>
              <w:rPr>
                <w:szCs w:val="18"/>
              </w:rPr>
              <w:t>$</w:t>
            </w:r>
            <w:r w:rsidR="00853276">
              <w:rPr>
                <w:szCs w:val="18"/>
              </w:rPr>
              <w:t>4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212057E" w14:textId="77777777">
            <w:pPr>
              <w:pStyle w:val="RTableTextAbt"/>
              <w:rPr>
                <w:szCs w:val="18"/>
              </w:rPr>
            </w:pPr>
            <w:r>
              <w:rPr>
                <w:szCs w:val="18"/>
              </w:rPr>
              <w:t>$</w:t>
            </w:r>
            <w:r w:rsidR="00853276">
              <w:rPr>
                <w:szCs w:val="18"/>
              </w:rPr>
              <w:t>64</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869638D" w14:textId="77777777">
            <w:pPr>
              <w:pStyle w:val="RTableTextAbt"/>
              <w:rPr>
                <w:szCs w:val="18"/>
              </w:rPr>
            </w:pPr>
            <w:r>
              <w:rPr>
                <w:szCs w:val="18"/>
              </w:rPr>
              <w:t>$</w:t>
            </w:r>
            <w:r w:rsidR="00853276">
              <w:rPr>
                <w:szCs w:val="18"/>
              </w:rPr>
              <w:t>77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E1CFB93" w14:textId="77777777">
            <w:pPr>
              <w:pStyle w:val="RTableTextAbt"/>
              <w:rPr>
                <w:szCs w:val="18"/>
              </w:rPr>
            </w:pPr>
            <w:r>
              <w:rPr>
                <w:szCs w:val="18"/>
              </w:rPr>
              <w:t>$1,047</w:t>
            </w:r>
          </w:p>
        </w:tc>
      </w:tr>
      <w:tr w14:paraId="1EB756BD"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3822F38D" w14:textId="77777777">
            <w:pPr>
              <w:pStyle w:val="LTableTextAbt"/>
            </w:pPr>
            <w:r>
              <w:rPr>
                <w:szCs w:val="18"/>
              </w:rPr>
              <w:t>Vapor Degreasing: Enclosed Vapor Degreasing (EVD)</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2FE63FAA"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2F2535A0" w14:textId="77777777">
            <w:pPr>
              <w:pStyle w:val="RTableTextAbt"/>
              <w:rPr>
                <w:szCs w:val="18"/>
              </w:rPr>
            </w:pPr>
            <w:r>
              <w:rPr>
                <w:szCs w:val="18"/>
              </w:rPr>
              <w:t>$</w:t>
            </w:r>
            <w:r w:rsidR="00853276">
              <w:rPr>
                <w:szCs w:val="18"/>
              </w:rPr>
              <w:t>3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186FEEF" w14:textId="77777777">
            <w:pPr>
              <w:pStyle w:val="RTableTextAbt"/>
              <w:rPr>
                <w:szCs w:val="18"/>
              </w:rPr>
            </w:pPr>
            <w:r>
              <w:rPr>
                <w:szCs w:val="18"/>
              </w:rPr>
              <w:t>$</w:t>
            </w:r>
            <w:r w:rsidR="00853276">
              <w:rPr>
                <w:szCs w:val="18"/>
              </w:rPr>
              <w:t>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2EEFF6C" w14:textId="77777777">
            <w:pPr>
              <w:pStyle w:val="RTableTextAbt"/>
              <w:rPr>
                <w:szCs w:val="18"/>
              </w:rPr>
            </w:pPr>
            <w:r>
              <w:rPr>
                <w:szCs w:val="18"/>
              </w:rPr>
              <w:t>$</w:t>
            </w:r>
            <w:r w:rsidR="00853276">
              <w:rPr>
                <w:szCs w:val="18"/>
              </w:rPr>
              <w:t>13</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5C9C1F4" w14:textId="77777777">
            <w:pPr>
              <w:pStyle w:val="RTableTextAbt"/>
              <w:rPr>
                <w:szCs w:val="18"/>
              </w:rPr>
            </w:pPr>
            <w:r>
              <w:rPr>
                <w:szCs w:val="18"/>
              </w:rPr>
              <w:t>$</w:t>
            </w:r>
            <w:r w:rsidR="00853276">
              <w:rPr>
                <w:szCs w:val="18"/>
              </w:rPr>
              <w:t>15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82280E3" w14:textId="77777777">
            <w:pPr>
              <w:pStyle w:val="RTableTextAbt"/>
              <w:rPr>
                <w:szCs w:val="18"/>
              </w:rPr>
            </w:pPr>
            <w:r>
              <w:rPr>
                <w:szCs w:val="18"/>
              </w:rPr>
              <w:t>$</w:t>
            </w:r>
            <w:r w:rsidR="00853276">
              <w:rPr>
                <w:szCs w:val="18"/>
              </w:rPr>
              <w:t>208</w:t>
            </w:r>
          </w:p>
        </w:tc>
      </w:tr>
      <w:tr w14:paraId="156639E7"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7A875511" w14:textId="77777777">
            <w:pPr>
              <w:pStyle w:val="LTableTextAbt"/>
            </w:pPr>
            <w:r>
              <w:rPr>
                <w:szCs w:val="18"/>
              </w:rPr>
              <w:t>Vapor Degreasing: Conveyorized Vapor Degreasing (CVD)</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34D76729"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69D5EA5" w14:textId="77777777">
            <w:pPr>
              <w:pStyle w:val="RTableTextAbt"/>
              <w:rPr>
                <w:szCs w:val="18"/>
              </w:rPr>
            </w:pPr>
            <w:r>
              <w:rPr>
                <w:szCs w:val="18"/>
              </w:rPr>
              <w:t>$19,22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E44B61C" w14:textId="77777777">
            <w:pPr>
              <w:pStyle w:val="RTableTextAbt"/>
              <w:rPr>
                <w:szCs w:val="18"/>
              </w:rPr>
            </w:pPr>
            <w:r>
              <w:rPr>
                <w:szCs w:val="18"/>
              </w:rPr>
              <w:t>$5,60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D0B25AA" w14:textId="77777777">
            <w:pPr>
              <w:pStyle w:val="RTableTextAbt"/>
              <w:rPr>
                <w:szCs w:val="18"/>
              </w:rPr>
            </w:pPr>
            <w:r>
              <w:rPr>
                <w:szCs w:val="18"/>
              </w:rPr>
              <w:t>$7,662</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FB0CE43" w14:textId="77777777">
            <w:pPr>
              <w:pStyle w:val="RTableTextAbt"/>
              <w:rPr>
                <w:szCs w:val="18"/>
              </w:rPr>
            </w:pPr>
            <w:r>
              <w:rPr>
                <w:szCs w:val="18"/>
              </w:rPr>
              <w:t>$93,32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CE5C291" w14:textId="77777777">
            <w:pPr>
              <w:pStyle w:val="RTableTextAbt"/>
              <w:rPr>
                <w:szCs w:val="18"/>
              </w:rPr>
            </w:pPr>
            <w:r>
              <w:rPr>
                <w:szCs w:val="18"/>
              </w:rPr>
              <w:t>$125,812</w:t>
            </w:r>
          </w:p>
        </w:tc>
      </w:tr>
      <w:tr w14:paraId="37985C3B"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0DC804E6" w14:textId="77777777">
            <w:pPr>
              <w:pStyle w:val="LTableTextAbt"/>
            </w:pPr>
            <w:r>
              <w:rPr>
                <w:szCs w:val="18"/>
              </w:rPr>
              <w:t>Vapor Degreasing: Conveyorized Vapor Degreasing (CVD)</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2C94" w:rsidRPr="00FC31A6" w:rsidP="00CB1C05" w14:paraId="4D70A4F3"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7574DD5C" w14:textId="77777777">
            <w:pPr>
              <w:pStyle w:val="RTableTextAbt"/>
              <w:rPr>
                <w:szCs w:val="18"/>
              </w:rPr>
            </w:pPr>
            <w:r>
              <w:rPr>
                <w:szCs w:val="18"/>
              </w:rPr>
              <w:t>$3,08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1F5CFF85" w14:textId="77777777">
            <w:pPr>
              <w:pStyle w:val="RTableTextAbt"/>
              <w:rPr>
                <w:szCs w:val="18"/>
              </w:rPr>
            </w:pPr>
            <w:r>
              <w:rPr>
                <w:szCs w:val="18"/>
              </w:rPr>
              <w:t>$</w:t>
            </w:r>
            <w:r w:rsidR="00853276">
              <w:rPr>
                <w:szCs w:val="18"/>
              </w:rPr>
              <w:t>89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4DC356C6" w14:textId="77777777">
            <w:pPr>
              <w:pStyle w:val="RTableTextAbt"/>
              <w:rPr>
                <w:szCs w:val="18"/>
              </w:rPr>
            </w:pPr>
            <w:r>
              <w:rPr>
                <w:szCs w:val="18"/>
              </w:rPr>
              <w:t>$1,23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59E4D261" w14:textId="77777777">
            <w:pPr>
              <w:pStyle w:val="RTableTextAbt"/>
              <w:rPr>
                <w:szCs w:val="18"/>
              </w:rPr>
            </w:pPr>
            <w:r>
              <w:rPr>
                <w:szCs w:val="18"/>
              </w:rPr>
              <w:t>$14,98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2C94" w:rsidRPr="001348AC" w:rsidP="00CB1C05" w14:paraId="3A67B505" w14:textId="77777777">
            <w:pPr>
              <w:pStyle w:val="RTableTextAbt"/>
              <w:rPr>
                <w:szCs w:val="18"/>
              </w:rPr>
            </w:pPr>
            <w:r>
              <w:rPr>
                <w:szCs w:val="18"/>
              </w:rPr>
              <w:t>$20,196</w:t>
            </w:r>
          </w:p>
        </w:tc>
      </w:tr>
      <w:tr w14:paraId="64CDBF04"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6B170DFC" w14:textId="77777777">
            <w:pPr>
              <w:pStyle w:val="LTableTextAbt"/>
            </w:pPr>
            <w:r>
              <w:rPr>
                <w:szCs w:val="18"/>
              </w:rPr>
              <w:t>Recycling and Disposal</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6E80727B"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0B4D54A" w14:textId="77777777">
            <w:pPr>
              <w:pStyle w:val="RTableTextAbt"/>
              <w:rPr>
                <w:szCs w:val="18"/>
              </w:rPr>
            </w:pPr>
            <w:r>
              <w:rPr>
                <w:szCs w:val="18"/>
              </w:rPr>
              <w:t>$89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467546B" w14:textId="77777777">
            <w:pPr>
              <w:pStyle w:val="RTableTextAbt"/>
              <w:rPr>
                <w:szCs w:val="18"/>
              </w:rPr>
            </w:pPr>
            <w:r>
              <w:rPr>
                <w:szCs w:val="18"/>
              </w:rPr>
              <w:t>$26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B1E7339" w14:textId="77777777">
            <w:pPr>
              <w:pStyle w:val="RTableTextAbt"/>
              <w:rPr>
                <w:szCs w:val="18"/>
              </w:rPr>
            </w:pPr>
            <w:r>
              <w:rPr>
                <w:szCs w:val="18"/>
              </w:rPr>
              <w:t>$357</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A373030" w14:textId="77777777">
            <w:pPr>
              <w:pStyle w:val="RTableTextAbt"/>
              <w:rPr>
                <w:szCs w:val="18"/>
              </w:rPr>
            </w:pPr>
            <w:r>
              <w:rPr>
                <w:szCs w:val="18"/>
              </w:rPr>
              <w:t>$4,34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240A383" w14:textId="77777777">
            <w:pPr>
              <w:pStyle w:val="RTableTextAbt"/>
              <w:rPr>
                <w:szCs w:val="18"/>
              </w:rPr>
            </w:pPr>
            <w:r>
              <w:rPr>
                <w:szCs w:val="18"/>
              </w:rPr>
              <w:t>$5,858</w:t>
            </w:r>
          </w:p>
        </w:tc>
      </w:tr>
      <w:tr w14:paraId="392C7983"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FC31A6" w:rsidP="00CB1C05" w14:paraId="4425E1E8"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7C5858D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45649D0" w14:textId="77777777">
            <w:pPr>
              <w:pStyle w:val="RTableTextAbt"/>
              <w:rPr>
                <w:szCs w:val="18"/>
              </w:rPr>
            </w:pPr>
            <w:r>
              <w:rPr>
                <w:szCs w:val="18"/>
              </w:rPr>
              <w:t>$1,98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D5A927E" w14:textId="77777777">
            <w:pPr>
              <w:pStyle w:val="RTableTextAbt"/>
              <w:rPr>
                <w:szCs w:val="18"/>
              </w:rPr>
            </w:pPr>
            <w:r>
              <w:rPr>
                <w:szCs w:val="18"/>
              </w:rPr>
              <w:t>$57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6B2D51F" w14:textId="77777777">
            <w:pPr>
              <w:pStyle w:val="RTableTextAbt"/>
              <w:rPr>
                <w:szCs w:val="18"/>
              </w:rPr>
            </w:pPr>
            <w:r>
              <w:rPr>
                <w:szCs w:val="18"/>
              </w:rPr>
              <w:t>$79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5A6EEF0" w14:textId="77777777">
            <w:pPr>
              <w:pStyle w:val="RTableTextAbt"/>
              <w:rPr>
                <w:szCs w:val="18"/>
              </w:rPr>
            </w:pPr>
            <w:r>
              <w:rPr>
                <w:szCs w:val="18"/>
              </w:rPr>
              <w:t>$9,61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0293D96" w14:textId="77777777">
            <w:pPr>
              <w:pStyle w:val="RTableTextAbt"/>
              <w:rPr>
                <w:szCs w:val="18"/>
              </w:rPr>
            </w:pPr>
            <w:r>
              <w:rPr>
                <w:szCs w:val="18"/>
              </w:rPr>
              <w:t>$12,966</w:t>
            </w:r>
          </w:p>
        </w:tc>
      </w:tr>
      <w:tr w14:paraId="009D0D02"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FC31A6" w:rsidP="00CB1C05" w14:paraId="7A3E5E25" w14:textId="77777777">
            <w:pPr>
              <w:pStyle w:val="LTableTextAbt"/>
            </w:pPr>
            <w:r w:rsidRPr="00775537">
              <w:rPr>
                <w:szCs w:val="18"/>
              </w:rPr>
              <w:t xml:space="preserve">Incorporation into Other Formulation, Mixture, and </w:t>
            </w:r>
            <w:r>
              <w:rPr>
                <w:szCs w:val="18"/>
              </w:rPr>
              <w:t>Reaction Products (Aerosol)</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45AE9D30"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6D11C11" w14:textId="77777777">
            <w:pPr>
              <w:pStyle w:val="RTableTextAbt"/>
              <w:rPr>
                <w:szCs w:val="18"/>
              </w:rPr>
            </w:pPr>
            <w:r>
              <w:rPr>
                <w:szCs w:val="18"/>
              </w:rPr>
              <w:t>$68,94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F2EAC04" w14:textId="77777777">
            <w:pPr>
              <w:pStyle w:val="RTableTextAbt"/>
              <w:rPr>
                <w:szCs w:val="18"/>
              </w:rPr>
            </w:pPr>
            <w:r>
              <w:rPr>
                <w:szCs w:val="18"/>
              </w:rPr>
              <w:t>$20,09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C89E840" w14:textId="77777777">
            <w:pPr>
              <w:pStyle w:val="RTableTextAbt"/>
              <w:rPr>
                <w:szCs w:val="18"/>
              </w:rPr>
            </w:pPr>
            <w:r>
              <w:rPr>
                <w:szCs w:val="18"/>
              </w:rPr>
              <w:t>$27,48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19FAE13" w14:textId="77777777">
            <w:pPr>
              <w:pStyle w:val="RTableTextAbt"/>
              <w:rPr>
                <w:szCs w:val="18"/>
              </w:rPr>
            </w:pPr>
            <w:r>
              <w:rPr>
                <w:szCs w:val="18"/>
              </w:rPr>
              <w:t>$334,70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5E5EC0A" w14:textId="77777777">
            <w:pPr>
              <w:pStyle w:val="RTableTextAbt"/>
              <w:rPr>
                <w:szCs w:val="18"/>
              </w:rPr>
            </w:pPr>
            <w:r>
              <w:rPr>
                <w:szCs w:val="18"/>
              </w:rPr>
              <w:t>$451,222</w:t>
            </w:r>
          </w:p>
        </w:tc>
      </w:tr>
      <w:tr w14:paraId="2E919FD7"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FC31A6" w:rsidP="00CB1C05" w14:paraId="2408C33F" w14:textId="77777777">
            <w:pPr>
              <w:pStyle w:val="LTableTextAbt"/>
            </w:pPr>
            <w:r w:rsidRPr="00775537">
              <w:rPr>
                <w:szCs w:val="18"/>
              </w:rPr>
              <w:t xml:space="preserve">Incorporation into Other Formulation, Mixture, and </w:t>
            </w:r>
            <w:r>
              <w:rPr>
                <w:szCs w:val="18"/>
              </w:rPr>
              <w:t>Reaction Products (Other)</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7F37003B"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C10D38D" w14:textId="77777777">
            <w:pPr>
              <w:pStyle w:val="RTableTextAbt"/>
              <w:rPr>
                <w:szCs w:val="18"/>
              </w:rPr>
            </w:pPr>
            <w:r>
              <w:rPr>
                <w:szCs w:val="18"/>
              </w:rPr>
              <w:t>$2,14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C90B10D" w14:textId="77777777">
            <w:pPr>
              <w:pStyle w:val="RTableTextAbt"/>
              <w:rPr>
                <w:szCs w:val="18"/>
              </w:rPr>
            </w:pPr>
            <w:r>
              <w:rPr>
                <w:szCs w:val="18"/>
              </w:rPr>
              <w:t>$62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5E4F7B2" w14:textId="77777777">
            <w:pPr>
              <w:pStyle w:val="RTableTextAbt"/>
              <w:rPr>
                <w:szCs w:val="18"/>
              </w:rPr>
            </w:pPr>
            <w:r>
              <w:rPr>
                <w:szCs w:val="18"/>
              </w:rPr>
              <w:t>$855</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BFF3570" w14:textId="77777777">
            <w:pPr>
              <w:pStyle w:val="RTableTextAbt"/>
              <w:rPr>
                <w:szCs w:val="18"/>
              </w:rPr>
            </w:pPr>
            <w:r>
              <w:rPr>
                <w:szCs w:val="18"/>
              </w:rPr>
              <w:t>$10,41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8B1F85C" w14:textId="77777777">
            <w:pPr>
              <w:pStyle w:val="RTableTextAbt"/>
              <w:rPr>
                <w:szCs w:val="18"/>
              </w:rPr>
            </w:pPr>
            <w:r>
              <w:rPr>
                <w:szCs w:val="18"/>
              </w:rPr>
              <w:t>$14,046</w:t>
            </w:r>
          </w:p>
        </w:tc>
      </w:tr>
      <w:tr w14:paraId="102C878F"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23ADBA59" w14:textId="77777777">
            <w:pPr>
              <w:pStyle w:val="LTableTextAbt"/>
            </w:pPr>
            <w:r>
              <w:rPr>
                <w:szCs w:val="18"/>
              </w:rPr>
              <w:t>Laboratory Chemical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5AD2A77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E7091B2" w14:textId="77777777">
            <w:pPr>
              <w:pStyle w:val="RTableTextAbt"/>
              <w:rPr>
                <w:szCs w:val="18"/>
              </w:rPr>
            </w:pPr>
            <w:r>
              <w:rPr>
                <w:szCs w:val="18"/>
              </w:rPr>
              <w:t>$52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F923C59" w14:textId="77777777">
            <w:pPr>
              <w:pStyle w:val="RTableTextAbt"/>
              <w:rPr>
                <w:szCs w:val="18"/>
              </w:rPr>
            </w:pPr>
            <w:r>
              <w:rPr>
                <w:szCs w:val="18"/>
              </w:rPr>
              <w:t>$152</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821DE46" w14:textId="77777777">
            <w:pPr>
              <w:pStyle w:val="RTableTextAbt"/>
              <w:rPr>
                <w:szCs w:val="18"/>
              </w:rPr>
            </w:pPr>
            <w:r>
              <w:rPr>
                <w:szCs w:val="18"/>
              </w:rPr>
              <w:t>$208</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6590942" w14:textId="77777777">
            <w:pPr>
              <w:pStyle w:val="RTableTextAbt"/>
              <w:rPr>
                <w:szCs w:val="18"/>
              </w:rPr>
            </w:pPr>
            <w:r>
              <w:rPr>
                <w:szCs w:val="18"/>
              </w:rPr>
              <w:t>$2,53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0C4FD0C" w14:textId="77777777">
            <w:pPr>
              <w:pStyle w:val="RTableTextAbt"/>
              <w:rPr>
                <w:szCs w:val="18"/>
              </w:rPr>
            </w:pPr>
            <w:r>
              <w:rPr>
                <w:szCs w:val="18"/>
              </w:rPr>
              <w:t>$3,418</w:t>
            </w:r>
          </w:p>
        </w:tc>
      </w:tr>
      <w:tr w14:paraId="739E2C10"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17593665" w14:textId="77777777">
            <w:pPr>
              <w:pStyle w:val="LTableTextAbt"/>
            </w:pPr>
            <w:r>
              <w:rPr>
                <w:szCs w:val="18"/>
              </w:rPr>
              <w:t>Processing Aid, Except Petrochemical</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5488721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18CEAEB" w14:textId="77777777">
            <w:pPr>
              <w:pStyle w:val="RTableTextAbt"/>
              <w:rPr>
                <w:szCs w:val="18"/>
              </w:rPr>
            </w:pPr>
            <w:r>
              <w:rPr>
                <w:szCs w:val="18"/>
              </w:rPr>
              <w:t>$13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61CECB2" w14:textId="77777777">
            <w:pPr>
              <w:pStyle w:val="RTableTextAbt"/>
              <w:rPr>
                <w:szCs w:val="18"/>
              </w:rPr>
            </w:pPr>
            <w:r>
              <w:rPr>
                <w:szCs w:val="18"/>
              </w:rPr>
              <w:t>$3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EB152C2" w14:textId="77777777">
            <w:pPr>
              <w:pStyle w:val="RTableTextAbt"/>
              <w:rPr>
                <w:szCs w:val="18"/>
              </w:rPr>
            </w:pPr>
            <w:r>
              <w:rPr>
                <w:szCs w:val="18"/>
              </w:rPr>
              <w:t>$52</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3C0E478" w14:textId="77777777">
            <w:pPr>
              <w:pStyle w:val="RTableTextAbt"/>
              <w:rPr>
                <w:szCs w:val="18"/>
              </w:rPr>
            </w:pPr>
            <w:r>
              <w:rPr>
                <w:szCs w:val="18"/>
              </w:rPr>
              <w:t>$63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A09C382" w14:textId="77777777">
            <w:pPr>
              <w:pStyle w:val="RTableTextAbt"/>
              <w:rPr>
                <w:szCs w:val="18"/>
              </w:rPr>
            </w:pPr>
            <w:r>
              <w:rPr>
                <w:szCs w:val="18"/>
              </w:rPr>
              <w:t>$856</w:t>
            </w:r>
          </w:p>
        </w:tc>
      </w:tr>
      <w:tr w14:paraId="70C55392"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160D59DA" w14:textId="77777777">
            <w:pPr>
              <w:pStyle w:val="LTableTextAbt"/>
            </w:pPr>
            <w:r>
              <w:rPr>
                <w:szCs w:val="18"/>
              </w:rPr>
              <w:t>Adhesives and Sealant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193CB360"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8BA1FAC" w14:textId="77777777">
            <w:pPr>
              <w:pStyle w:val="RTableTextAbt"/>
              <w:rPr>
                <w:szCs w:val="18"/>
              </w:rPr>
            </w:pPr>
            <w:r>
              <w:rPr>
                <w:szCs w:val="18"/>
              </w:rPr>
              <w:t>$94,86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75DF35C" w14:textId="77777777">
            <w:pPr>
              <w:pStyle w:val="RTableTextAbt"/>
              <w:rPr>
                <w:szCs w:val="18"/>
              </w:rPr>
            </w:pPr>
            <w:r>
              <w:rPr>
                <w:szCs w:val="18"/>
              </w:rPr>
              <w:t>$27,64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A4DDD26" w14:textId="77777777">
            <w:pPr>
              <w:pStyle w:val="RTableTextAbt"/>
              <w:rPr>
                <w:szCs w:val="18"/>
              </w:rPr>
            </w:pPr>
            <w:r>
              <w:rPr>
                <w:szCs w:val="18"/>
              </w:rPr>
              <w:t>$37,81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829D4A4" w14:textId="77777777">
            <w:pPr>
              <w:pStyle w:val="RTableTextAbt"/>
              <w:rPr>
                <w:szCs w:val="18"/>
              </w:rPr>
            </w:pPr>
            <w:r>
              <w:rPr>
                <w:szCs w:val="18"/>
              </w:rPr>
              <w:t>$460,51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7CF8F9C" w14:textId="77777777">
            <w:pPr>
              <w:pStyle w:val="RTableTextAbt"/>
              <w:rPr>
                <w:szCs w:val="18"/>
              </w:rPr>
            </w:pPr>
            <w:r>
              <w:rPr>
                <w:szCs w:val="18"/>
              </w:rPr>
              <w:t>$620,835</w:t>
            </w:r>
          </w:p>
        </w:tc>
      </w:tr>
      <w:tr w14:paraId="067D3A23"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5D240AA3" w14:textId="77777777">
            <w:pPr>
              <w:pStyle w:val="LTableTextAbt"/>
            </w:pPr>
            <w:r>
              <w:rPr>
                <w:szCs w:val="18"/>
              </w:rPr>
              <w:t>Paint and Coating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4AB90022"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646E7ED" w14:textId="77777777">
            <w:pPr>
              <w:pStyle w:val="RTableTextAbt"/>
              <w:rPr>
                <w:szCs w:val="18"/>
              </w:rPr>
            </w:pPr>
            <w:r>
              <w:rPr>
                <w:szCs w:val="18"/>
              </w:rPr>
              <w:t>$24,83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93C4530" w14:textId="77777777">
            <w:pPr>
              <w:pStyle w:val="RTableTextAbt"/>
              <w:rPr>
                <w:szCs w:val="18"/>
              </w:rPr>
            </w:pPr>
            <w:r>
              <w:rPr>
                <w:szCs w:val="18"/>
              </w:rPr>
              <w:t>$7,23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8373753" w14:textId="77777777">
            <w:pPr>
              <w:pStyle w:val="RTableTextAbt"/>
              <w:rPr>
                <w:szCs w:val="18"/>
              </w:rPr>
            </w:pPr>
            <w:r>
              <w:rPr>
                <w:szCs w:val="18"/>
              </w:rPr>
              <w:t>$9,90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95252C6" w14:textId="77777777">
            <w:pPr>
              <w:pStyle w:val="RTableTextAbt"/>
              <w:rPr>
                <w:szCs w:val="18"/>
              </w:rPr>
            </w:pPr>
            <w:r>
              <w:rPr>
                <w:szCs w:val="18"/>
              </w:rPr>
              <w:t>$120,57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63E7E39" w14:textId="77777777">
            <w:pPr>
              <w:pStyle w:val="RTableTextAbt"/>
              <w:rPr>
                <w:szCs w:val="18"/>
              </w:rPr>
            </w:pPr>
            <w:r>
              <w:rPr>
                <w:szCs w:val="18"/>
              </w:rPr>
              <w:t>$162,554</w:t>
            </w:r>
          </w:p>
        </w:tc>
      </w:tr>
      <w:tr w14:paraId="28CF5C6C"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0D2BF3A3" w14:textId="77777777">
            <w:pPr>
              <w:pStyle w:val="LTableTextAbt"/>
            </w:pPr>
            <w:r>
              <w:rPr>
                <w:szCs w:val="18"/>
              </w:rPr>
              <w:t>Aerosol Spray Cleaning/Degreas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6A2E5A0D"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F419A83" w14:textId="77777777">
            <w:pPr>
              <w:pStyle w:val="RTableTextAbt"/>
              <w:rPr>
                <w:szCs w:val="18"/>
              </w:rPr>
            </w:pPr>
            <w:r>
              <w:rPr>
                <w:szCs w:val="18"/>
              </w:rPr>
              <w:t>$10,176,11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2D15BBE" w14:textId="77777777">
            <w:pPr>
              <w:pStyle w:val="RTableTextAbt"/>
              <w:rPr>
                <w:szCs w:val="18"/>
              </w:rPr>
            </w:pPr>
            <w:r>
              <w:rPr>
                <w:szCs w:val="18"/>
              </w:rPr>
              <w:t>$2,989,24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4B98528" w14:textId="77777777">
            <w:pPr>
              <w:pStyle w:val="RTableTextAbt"/>
              <w:rPr>
                <w:szCs w:val="18"/>
              </w:rPr>
            </w:pPr>
            <w:r>
              <w:rPr>
                <w:szCs w:val="18"/>
              </w:rPr>
              <w:t>$4,121,404</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C36100C" w14:textId="77777777">
            <w:pPr>
              <w:pStyle w:val="RTableTextAbt"/>
              <w:rPr>
                <w:szCs w:val="18"/>
              </w:rPr>
            </w:pPr>
            <w:r>
              <w:rPr>
                <w:szCs w:val="18"/>
              </w:rPr>
              <w:t>$50,961,23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1125EE6" w14:textId="77777777">
            <w:pPr>
              <w:pStyle w:val="RTableTextAbt"/>
              <w:rPr>
                <w:szCs w:val="18"/>
              </w:rPr>
            </w:pPr>
            <w:r>
              <w:rPr>
                <w:szCs w:val="18"/>
              </w:rPr>
              <w:t>$68,247,992</w:t>
            </w:r>
          </w:p>
        </w:tc>
      </w:tr>
      <w:tr w14:paraId="1FBECB99"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36195DEC" w14:textId="77777777">
            <w:pPr>
              <w:pStyle w:val="LTableTextAbt"/>
            </w:pPr>
            <w:r>
              <w:rPr>
                <w:szCs w:val="18"/>
              </w:rPr>
              <w:t>Aerosol Spray Cleaning/Degreas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0634F38A"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86FAF94" w14:textId="77777777">
            <w:pPr>
              <w:pStyle w:val="RTableTextAbt"/>
              <w:rPr>
                <w:szCs w:val="18"/>
              </w:rPr>
            </w:pPr>
            <w:r>
              <w:rPr>
                <w:szCs w:val="18"/>
              </w:rPr>
              <w:t>$42,47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FAF8E51" w14:textId="77777777">
            <w:pPr>
              <w:pStyle w:val="RTableTextAbt"/>
              <w:rPr>
                <w:szCs w:val="18"/>
              </w:rPr>
            </w:pPr>
            <w:r>
              <w:rPr>
                <w:szCs w:val="18"/>
              </w:rPr>
              <w:t>$12,47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CF39330" w14:textId="77777777">
            <w:pPr>
              <w:pStyle w:val="RTableTextAbt"/>
              <w:rPr>
                <w:szCs w:val="18"/>
              </w:rPr>
            </w:pPr>
            <w:r>
              <w:rPr>
                <w:szCs w:val="18"/>
              </w:rPr>
              <w:t>$17,202</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7628982" w14:textId="77777777">
            <w:pPr>
              <w:pStyle w:val="RTableTextAbt"/>
              <w:rPr>
                <w:szCs w:val="18"/>
              </w:rPr>
            </w:pPr>
            <w:r>
              <w:rPr>
                <w:szCs w:val="18"/>
              </w:rPr>
              <w:t>$212,70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A41F774" w14:textId="77777777">
            <w:pPr>
              <w:pStyle w:val="RTableTextAbt"/>
              <w:rPr>
                <w:szCs w:val="18"/>
              </w:rPr>
            </w:pPr>
            <w:r>
              <w:rPr>
                <w:szCs w:val="18"/>
              </w:rPr>
              <w:t>$284,853</w:t>
            </w:r>
          </w:p>
        </w:tc>
      </w:tr>
      <w:tr w14:paraId="393BE5D1"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759577BB" w14:textId="77777777">
            <w:pPr>
              <w:pStyle w:val="LTableTextAbt"/>
            </w:pPr>
            <w:r>
              <w:rPr>
                <w:szCs w:val="18"/>
              </w:rPr>
              <w:t>Liquid and Spray Batch Cold Clean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021F4842"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523C141" w14:textId="77777777">
            <w:pPr>
              <w:pStyle w:val="RTableTextAbt"/>
              <w:rPr>
                <w:szCs w:val="18"/>
              </w:rPr>
            </w:pPr>
            <w:r>
              <w:rPr>
                <w:szCs w:val="18"/>
              </w:rPr>
              <w:t>$25,16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7B993B6" w14:textId="77777777">
            <w:pPr>
              <w:pStyle w:val="RTableTextAbt"/>
              <w:rPr>
                <w:szCs w:val="18"/>
              </w:rPr>
            </w:pPr>
            <w:r>
              <w:rPr>
                <w:szCs w:val="18"/>
              </w:rPr>
              <w:t>$7,3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5648753" w14:textId="77777777">
            <w:pPr>
              <w:pStyle w:val="RTableTextAbt"/>
              <w:rPr>
                <w:szCs w:val="18"/>
              </w:rPr>
            </w:pPr>
            <w:r>
              <w:rPr>
                <w:szCs w:val="18"/>
              </w:rPr>
              <w:t>$10,031</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CA83A04" w14:textId="77777777">
            <w:pPr>
              <w:pStyle w:val="RTableTextAbt"/>
              <w:rPr>
                <w:szCs w:val="18"/>
              </w:rPr>
            </w:pPr>
            <w:r>
              <w:rPr>
                <w:szCs w:val="18"/>
              </w:rPr>
              <w:t>$122,17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CC69482" w14:textId="77777777">
            <w:pPr>
              <w:pStyle w:val="RTableTextAbt"/>
              <w:rPr>
                <w:szCs w:val="18"/>
              </w:rPr>
            </w:pPr>
            <w:r>
              <w:rPr>
                <w:szCs w:val="18"/>
              </w:rPr>
              <w:t>$164,711</w:t>
            </w:r>
          </w:p>
        </w:tc>
      </w:tr>
      <w:tr w14:paraId="4FAFE266"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49EC4B4E" w14:textId="77777777">
            <w:pPr>
              <w:pStyle w:val="LTableTextAbt"/>
            </w:pPr>
            <w:r>
              <w:rPr>
                <w:szCs w:val="18"/>
              </w:rPr>
              <w:t>Liquid and Spray Batch Cold Clean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0911DB03"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D0BB63E" w14:textId="77777777">
            <w:pPr>
              <w:pStyle w:val="RTableTextAbt"/>
              <w:rPr>
                <w:szCs w:val="18"/>
              </w:rPr>
            </w:pPr>
            <w:r>
              <w:rPr>
                <w:szCs w:val="18"/>
              </w:rPr>
              <w:t>$7,79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55B2C30" w14:textId="77777777">
            <w:pPr>
              <w:pStyle w:val="RTableTextAbt"/>
              <w:rPr>
                <w:szCs w:val="18"/>
              </w:rPr>
            </w:pPr>
            <w:r>
              <w:rPr>
                <w:szCs w:val="18"/>
              </w:rPr>
              <w:t>$2,27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5BAE1BC" w14:textId="77777777">
            <w:pPr>
              <w:pStyle w:val="RTableTextAbt"/>
              <w:rPr>
                <w:szCs w:val="18"/>
              </w:rPr>
            </w:pPr>
            <w:r>
              <w:rPr>
                <w:szCs w:val="18"/>
              </w:rPr>
              <w:t>$3,106</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D72E142" w14:textId="77777777">
            <w:pPr>
              <w:pStyle w:val="RTableTextAbt"/>
              <w:rPr>
                <w:szCs w:val="18"/>
              </w:rPr>
            </w:pPr>
            <w:r>
              <w:rPr>
                <w:szCs w:val="18"/>
              </w:rPr>
              <w:t>$37,82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B387366" w14:textId="77777777">
            <w:pPr>
              <w:pStyle w:val="RTableTextAbt"/>
              <w:rPr>
                <w:szCs w:val="18"/>
              </w:rPr>
            </w:pPr>
            <w:r>
              <w:rPr>
                <w:szCs w:val="18"/>
              </w:rPr>
              <w:t>$50,992</w:t>
            </w:r>
          </w:p>
        </w:tc>
      </w:tr>
      <w:tr w14:paraId="005951AA"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298D54CC" w14:textId="77777777">
            <w:pPr>
              <w:pStyle w:val="LTableTextAbt"/>
            </w:pPr>
            <w:r>
              <w:rPr>
                <w:szCs w:val="18"/>
              </w:rPr>
              <w:t>Photographic Film Use</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2DFAE59C"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D4760CD" w14:textId="77777777">
            <w:pPr>
              <w:pStyle w:val="RTableTextAbt"/>
              <w:rPr>
                <w:szCs w:val="18"/>
              </w:rPr>
            </w:pPr>
            <w:r>
              <w:rPr>
                <w:szCs w:val="18"/>
              </w:rPr>
              <w:t>$10,78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65944C2" w14:textId="77777777">
            <w:pPr>
              <w:pStyle w:val="RTableTextAbt"/>
              <w:rPr>
                <w:szCs w:val="18"/>
              </w:rPr>
            </w:pPr>
            <w:r>
              <w:rPr>
                <w:szCs w:val="18"/>
              </w:rPr>
              <w:t>$3,14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9AF875E" w14:textId="77777777">
            <w:pPr>
              <w:pStyle w:val="RTableTextAbt"/>
              <w:rPr>
                <w:szCs w:val="18"/>
              </w:rPr>
            </w:pPr>
            <w:r>
              <w:rPr>
                <w:szCs w:val="18"/>
              </w:rPr>
              <w:t>$4,298</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DE8E02A" w14:textId="77777777">
            <w:pPr>
              <w:pStyle w:val="RTableTextAbt"/>
              <w:rPr>
                <w:szCs w:val="18"/>
              </w:rPr>
            </w:pPr>
            <w:r>
              <w:rPr>
                <w:szCs w:val="18"/>
              </w:rPr>
              <w:t>$52,34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9EC7BE1" w14:textId="77777777">
            <w:pPr>
              <w:pStyle w:val="RTableTextAbt"/>
              <w:rPr>
                <w:szCs w:val="18"/>
              </w:rPr>
            </w:pPr>
            <w:r>
              <w:rPr>
                <w:szCs w:val="18"/>
              </w:rPr>
              <w:t>$70,566</w:t>
            </w:r>
          </w:p>
        </w:tc>
      </w:tr>
      <w:tr w14:paraId="0CE23043"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7D9EA206" w14:textId="77777777">
            <w:pPr>
              <w:pStyle w:val="LTableTextAbt"/>
            </w:pPr>
            <w:r>
              <w:rPr>
                <w:szCs w:val="18"/>
              </w:rPr>
              <w:t>Lubricants and Grease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49BAB405"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A990500" w14:textId="77777777">
            <w:pPr>
              <w:pStyle w:val="RTableTextAbt"/>
              <w:rPr>
                <w:szCs w:val="18"/>
              </w:rPr>
            </w:pPr>
            <w:r>
              <w:rPr>
                <w:szCs w:val="18"/>
              </w:rPr>
              <w:t>$121,89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B619B07" w14:textId="77777777">
            <w:pPr>
              <w:pStyle w:val="RTableTextAbt"/>
              <w:rPr>
                <w:szCs w:val="18"/>
              </w:rPr>
            </w:pPr>
            <w:r>
              <w:rPr>
                <w:szCs w:val="18"/>
              </w:rPr>
              <w:t>$35,52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A854710" w14:textId="77777777">
            <w:pPr>
              <w:pStyle w:val="RTableTextAbt"/>
              <w:rPr>
                <w:szCs w:val="18"/>
              </w:rPr>
            </w:pPr>
            <w:r>
              <w:rPr>
                <w:szCs w:val="18"/>
              </w:rPr>
              <w:t>$48,586</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60423D5" w14:textId="77777777">
            <w:pPr>
              <w:pStyle w:val="RTableTextAbt"/>
              <w:rPr>
                <w:szCs w:val="18"/>
              </w:rPr>
            </w:pPr>
            <w:r>
              <w:rPr>
                <w:szCs w:val="18"/>
              </w:rPr>
              <w:t>$591,76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7DF4EE3" w14:textId="77777777">
            <w:pPr>
              <w:pStyle w:val="RTableTextAbt"/>
              <w:rPr>
                <w:szCs w:val="18"/>
              </w:rPr>
            </w:pPr>
            <w:r>
              <w:rPr>
                <w:szCs w:val="18"/>
              </w:rPr>
              <w:t>$797,776</w:t>
            </w:r>
          </w:p>
        </w:tc>
      </w:tr>
      <w:tr w14:paraId="61F7E044"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5C622CFD" w14:textId="77777777">
            <w:pPr>
              <w:pStyle w:val="LTableTextAbt"/>
            </w:pPr>
            <w:r>
              <w:rPr>
                <w:szCs w:val="18"/>
              </w:rPr>
              <w:t>Lubricants and Grease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3D64DE05"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1A6462C" w14:textId="77777777">
            <w:pPr>
              <w:pStyle w:val="RTableTextAbt"/>
              <w:rPr>
                <w:szCs w:val="18"/>
              </w:rPr>
            </w:pPr>
            <w:r>
              <w:rPr>
                <w:szCs w:val="18"/>
              </w:rPr>
              <w:t>$1,28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2DEF674" w14:textId="77777777">
            <w:pPr>
              <w:pStyle w:val="RTableTextAbt"/>
              <w:rPr>
                <w:szCs w:val="18"/>
              </w:rPr>
            </w:pPr>
            <w:r>
              <w:rPr>
                <w:szCs w:val="18"/>
              </w:rPr>
              <w:t>$37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EA18C44" w14:textId="77777777">
            <w:pPr>
              <w:pStyle w:val="RTableTextAbt"/>
              <w:rPr>
                <w:szCs w:val="18"/>
              </w:rPr>
            </w:pPr>
            <w:r>
              <w:rPr>
                <w:szCs w:val="18"/>
              </w:rPr>
              <w:t>$513</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68EFB86" w14:textId="77777777">
            <w:pPr>
              <w:pStyle w:val="RTableTextAbt"/>
              <w:rPr>
                <w:szCs w:val="18"/>
              </w:rPr>
            </w:pPr>
            <w:r>
              <w:rPr>
                <w:szCs w:val="18"/>
              </w:rPr>
              <w:t>$6,24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6541009" w14:textId="77777777">
            <w:pPr>
              <w:pStyle w:val="RTableTextAbt"/>
              <w:rPr>
                <w:szCs w:val="18"/>
              </w:rPr>
            </w:pPr>
            <w:r>
              <w:rPr>
                <w:szCs w:val="18"/>
              </w:rPr>
              <w:t>$8,418</w:t>
            </w:r>
          </w:p>
        </w:tc>
      </w:tr>
      <w:tr w14:paraId="68D09C31"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7D6376FA" w14:textId="77777777">
            <w:pPr>
              <w:pStyle w:val="LTableTextAbt"/>
            </w:pPr>
            <w:r>
              <w:rPr>
                <w:szCs w:val="18"/>
              </w:rPr>
              <w:t>Wipe and Liquid Cleaning and Polish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6BD852B3"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4E97CDC" w14:textId="77777777">
            <w:pPr>
              <w:pStyle w:val="RTableTextAbt"/>
              <w:rPr>
                <w:szCs w:val="18"/>
              </w:rPr>
            </w:pPr>
            <w:r>
              <w:rPr>
                <w:szCs w:val="18"/>
              </w:rPr>
              <w:t>$6,990,15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C67EA0C" w14:textId="77777777">
            <w:pPr>
              <w:pStyle w:val="RTableTextAbt"/>
              <w:rPr>
                <w:szCs w:val="18"/>
              </w:rPr>
            </w:pPr>
            <w:r>
              <w:rPr>
                <w:szCs w:val="18"/>
              </w:rPr>
              <w:t>$2,053,36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98ABE4D" w14:textId="77777777">
            <w:pPr>
              <w:pStyle w:val="RTableTextAbt"/>
              <w:rPr>
                <w:szCs w:val="18"/>
              </w:rPr>
            </w:pPr>
            <w:r>
              <w:rPr>
                <w:szCs w:val="18"/>
              </w:rPr>
              <w:t>$2,831,067</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AB37834" w14:textId="77777777">
            <w:pPr>
              <w:pStyle w:val="RTableTextAbt"/>
              <w:rPr>
                <w:szCs w:val="18"/>
              </w:rPr>
            </w:pPr>
            <w:r>
              <w:rPr>
                <w:szCs w:val="18"/>
              </w:rPr>
              <w:t>$35,006,19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2170968" w14:textId="77777777">
            <w:pPr>
              <w:pStyle w:val="RTableTextAbt"/>
              <w:rPr>
                <w:szCs w:val="18"/>
              </w:rPr>
            </w:pPr>
            <w:r>
              <w:rPr>
                <w:szCs w:val="18"/>
              </w:rPr>
              <w:t>$46,880,782</w:t>
            </w:r>
          </w:p>
        </w:tc>
      </w:tr>
      <w:tr w14:paraId="77ACE253"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2604F398" w14:textId="77777777">
            <w:pPr>
              <w:pStyle w:val="LTableTextAbt"/>
            </w:pPr>
            <w:r>
              <w:rPr>
                <w:szCs w:val="18"/>
              </w:rPr>
              <w:t>Wipe and Liquid Cleaning and Polishing</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2701E85C"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F3BD89B" w14:textId="77777777">
            <w:pPr>
              <w:pStyle w:val="RTableTextAbt"/>
              <w:rPr>
                <w:szCs w:val="18"/>
              </w:rPr>
            </w:pPr>
            <w:r>
              <w:rPr>
                <w:szCs w:val="18"/>
              </w:rPr>
              <w:t>$50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5F17B38" w14:textId="77777777">
            <w:pPr>
              <w:pStyle w:val="RTableTextAbt"/>
              <w:rPr>
                <w:szCs w:val="18"/>
              </w:rPr>
            </w:pPr>
            <w:r>
              <w:rPr>
                <w:szCs w:val="18"/>
              </w:rPr>
              <w:t>$14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C10BCB5" w14:textId="77777777">
            <w:pPr>
              <w:pStyle w:val="RTableTextAbt"/>
              <w:rPr>
                <w:szCs w:val="18"/>
              </w:rPr>
            </w:pPr>
            <w:r>
              <w:rPr>
                <w:szCs w:val="18"/>
              </w:rPr>
              <w:t>$203</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924296B" w14:textId="77777777">
            <w:pPr>
              <w:pStyle w:val="RTableTextAbt"/>
              <w:rPr>
                <w:szCs w:val="18"/>
              </w:rPr>
            </w:pPr>
            <w:r>
              <w:rPr>
                <w:szCs w:val="18"/>
              </w:rPr>
              <w:t>$2,51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B55DA85" w14:textId="77777777">
            <w:pPr>
              <w:pStyle w:val="RTableTextAbt"/>
              <w:rPr>
                <w:szCs w:val="18"/>
              </w:rPr>
            </w:pPr>
            <w:r>
              <w:rPr>
                <w:szCs w:val="18"/>
              </w:rPr>
              <w:t>$3,368</w:t>
            </w:r>
          </w:p>
        </w:tc>
      </w:tr>
      <w:tr w14:paraId="3EACF27B"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3E738B54" w14:textId="77777777">
            <w:pPr>
              <w:pStyle w:val="LTableTextAbt"/>
            </w:pPr>
            <w:r>
              <w:rPr>
                <w:szCs w:val="18"/>
              </w:rPr>
              <w:t>Inks and Ink Removal</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71B4F50C"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629BDE7" w14:textId="77777777">
            <w:pPr>
              <w:pStyle w:val="RTableTextAbt"/>
              <w:rPr>
                <w:szCs w:val="18"/>
              </w:rPr>
            </w:pPr>
            <w:r>
              <w:rPr>
                <w:szCs w:val="18"/>
              </w:rPr>
              <w:t>$1,63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4A671A2A" w14:textId="77777777">
            <w:pPr>
              <w:pStyle w:val="RTableTextAbt"/>
              <w:rPr>
                <w:szCs w:val="18"/>
              </w:rPr>
            </w:pPr>
            <w:r>
              <w:rPr>
                <w:szCs w:val="18"/>
              </w:rPr>
              <w:t>$47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0638F87" w14:textId="77777777">
            <w:pPr>
              <w:pStyle w:val="RTableTextAbt"/>
              <w:rPr>
                <w:szCs w:val="18"/>
              </w:rPr>
            </w:pPr>
            <w:r>
              <w:rPr>
                <w:szCs w:val="18"/>
              </w:rPr>
              <w:t>$652</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68618D1" w14:textId="77777777">
            <w:pPr>
              <w:pStyle w:val="RTableTextAbt"/>
              <w:rPr>
                <w:szCs w:val="18"/>
              </w:rPr>
            </w:pPr>
            <w:r>
              <w:rPr>
                <w:szCs w:val="18"/>
              </w:rPr>
              <w:t>$7,93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172DD9F" w14:textId="77777777">
            <w:pPr>
              <w:pStyle w:val="RTableTextAbt"/>
              <w:rPr>
                <w:szCs w:val="18"/>
              </w:rPr>
            </w:pPr>
            <w:r>
              <w:rPr>
                <w:szCs w:val="18"/>
              </w:rPr>
              <w:t>$10,702</w:t>
            </w:r>
          </w:p>
        </w:tc>
      </w:tr>
      <w:tr w14:paraId="6E786C65"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0BDF2ABC" w14:textId="77777777">
            <w:pPr>
              <w:pStyle w:val="LTableTextAbt"/>
            </w:pPr>
            <w:r>
              <w:rPr>
                <w:szCs w:val="18"/>
              </w:rPr>
              <w:t>Anti-Spatter Welding Aerosol</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0B771DC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3BF2174" w14:textId="77777777">
            <w:pPr>
              <w:pStyle w:val="RTableTextAbt"/>
              <w:rPr>
                <w:szCs w:val="18"/>
              </w:rPr>
            </w:pPr>
            <w:r>
              <w:rPr>
                <w:szCs w:val="18"/>
              </w:rPr>
              <w:t>$11,97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6735322" w14:textId="77777777">
            <w:pPr>
              <w:pStyle w:val="RTableTextAbt"/>
              <w:rPr>
                <w:szCs w:val="18"/>
              </w:rPr>
            </w:pPr>
            <w:r>
              <w:rPr>
                <w:szCs w:val="18"/>
              </w:rPr>
              <w:t>$3,49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148F9B9" w14:textId="77777777">
            <w:pPr>
              <w:pStyle w:val="RTableTextAbt"/>
              <w:rPr>
                <w:szCs w:val="18"/>
              </w:rPr>
            </w:pPr>
            <w:r>
              <w:rPr>
                <w:szCs w:val="18"/>
              </w:rPr>
              <w:t>$4,773</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7A0F4CA" w14:textId="77777777">
            <w:pPr>
              <w:pStyle w:val="RTableTextAbt"/>
              <w:rPr>
                <w:szCs w:val="18"/>
              </w:rPr>
            </w:pPr>
            <w:r>
              <w:rPr>
                <w:szCs w:val="18"/>
              </w:rPr>
              <w:t>$58,13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4DBC745" w14:textId="77777777">
            <w:pPr>
              <w:pStyle w:val="RTableTextAbt"/>
              <w:rPr>
                <w:szCs w:val="18"/>
              </w:rPr>
            </w:pPr>
            <w:r>
              <w:rPr>
                <w:szCs w:val="18"/>
              </w:rPr>
              <w:t>$78,367</w:t>
            </w:r>
          </w:p>
        </w:tc>
      </w:tr>
      <w:tr w14:paraId="0747B18A"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1CE33FBA" w14:textId="77777777">
            <w:pPr>
              <w:pStyle w:val="LTableTextAbt"/>
            </w:pPr>
            <w:r>
              <w:rPr>
                <w:szCs w:val="18"/>
              </w:rPr>
              <w:t>Anti-Spatter Welding Aerosol</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55107EBD"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4DAED07" w14:textId="77777777">
            <w:pPr>
              <w:pStyle w:val="RTableTextAbt"/>
              <w:rPr>
                <w:szCs w:val="18"/>
              </w:rPr>
            </w:pPr>
            <w:r>
              <w:rPr>
                <w:szCs w:val="18"/>
              </w:rPr>
              <w:t>$12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DC4139E" w14:textId="77777777">
            <w:pPr>
              <w:pStyle w:val="RTableTextAbt"/>
              <w:rPr>
                <w:szCs w:val="18"/>
              </w:rPr>
            </w:pPr>
            <w:r>
              <w:rPr>
                <w:szCs w:val="18"/>
              </w:rPr>
              <w:t>$3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631416E" w14:textId="77777777">
            <w:pPr>
              <w:pStyle w:val="RTableTextAbt"/>
              <w:rPr>
                <w:szCs w:val="18"/>
              </w:rPr>
            </w:pPr>
            <w:r>
              <w:rPr>
                <w:szCs w:val="18"/>
              </w:rPr>
              <w:t>$50</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AA7F92C" w14:textId="77777777">
            <w:pPr>
              <w:pStyle w:val="RTableTextAbt"/>
              <w:rPr>
                <w:szCs w:val="18"/>
              </w:rPr>
            </w:pPr>
            <w:r>
              <w:rPr>
                <w:szCs w:val="18"/>
              </w:rPr>
              <w:t>$61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90EC927" w14:textId="77777777">
            <w:pPr>
              <w:pStyle w:val="RTableTextAbt"/>
              <w:rPr>
                <w:szCs w:val="18"/>
              </w:rPr>
            </w:pPr>
            <w:r>
              <w:rPr>
                <w:szCs w:val="18"/>
              </w:rPr>
              <w:t>$827</w:t>
            </w:r>
          </w:p>
        </w:tc>
      </w:tr>
      <w:tr w14:paraId="765BA5D8"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6472C2D6" w14:textId="77777777">
            <w:pPr>
              <w:pStyle w:val="LTableTextAbt"/>
            </w:pPr>
            <w:r>
              <w:rPr>
                <w:szCs w:val="18"/>
              </w:rPr>
              <w:t>Mold Cleaning, Release and Protectant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21A9856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F707FD5" w14:textId="77777777">
            <w:pPr>
              <w:pStyle w:val="RTableTextAbt"/>
              <w:rPr>
                <w:szCs w:val="18"/>
              </w:rPr>
            </w:pPr>
            <w:r>
              <w:rPr>
                <w:szCs w:val="18"/>
              </w:rPr>
              <w:t>$31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9E51B66" w14:textId="77777777">
            <w:pPr>
              <w:pStyle w:val="RTableTextAbt"/>
              <w:rPr>
                <w:szCs w:val="18"/>
              </w:rPr>
            </w:pPr>
            <w:r>
              <w:rPr>
                <w:szCs w:val="18"/>
              </w:rPr>
              <w:t>$92</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558C5D7" w14:textId="77777777">
            <w:pPr>
              <w:pStyle w:val="RTableTextAbt"/>
              <w:rPr>
                <w:szCs w:val="18"/>
              </w:rPr>
            </w:pPr>
            <w:r>
              <w:rPr>
                <w:szCs w:val="18"/>
              </w:rPr>
              <w:t>$125</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9AA7BE8" w14:textId="77777777">
            <w:pPr>
              <w:pStyle w:val="RTableTextAbt"/>
              <w:rPr>
                <w:szCs w:val="18"/>
              </w:rPr>
            </w:pPr>
            <w:r>
              <w:rPr>
                <w:szCs w:val="18"/>
              </w:rPr>
              <w:t>$1,52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5C6052F7" w14:textId="77777777">
            <w:pPr>
              <w:pStyle w:val="RTableTextAbt"/>
              <w:rPr>
                <w:szCs w:val="18"/>
              </w:rPr>
            </w:pPr>
            <w:r>
              <w:rPr>
                <w:szCs w:val="18"/>
              </w:rPr>
              <w:t>$2,056</w:t>
            </w:r>
          </w:p>
        </w:tc>
      </w:tr>
      <w:tr w14:paraId="6D90720C"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34F640B0" w14:textId="77777777">
            <w:pPr>
              <w:pStyle w:val="LTableTextAbt"/>
            </w:pPr>
            <w:r>
              <w:rPr>
                <w:szCs w:val="18"/>
              </w:rPr>
              <w:t>Dry Cleaning (Dry Cleaning Machines &amp; Spot Remover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661C6518"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A5F3CA8" w14:textId="77777777">
            <w:pPr>
              <w:pStyle w:val="RTableTextAbt"/>
              <w:rPr>
                <w:szCs w:val="18"/>
              </w:rPr>
            </w:pPr>
            <w:r>
              <w:rPr>
                <w:szCs w:val="18"/>
              </w:rPr>
              <w:t>$742,20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2A6EB4C" w14:textId="77777777">
            <w:pPr>
              <w:pStyle w:val="RTableTextAbt"/>
              <w:rPr>
                <w:szCs w:val="18"/>
              </w:rPr>
            </w:pPr>
            <w:r>
              <w:rPr>
                <w:szCs w:val="18"/>
              </w:rPr>
              <w:t>$218,022</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89D9C86" w14:textId="77777777">
            <w:pPr>
              <w:pStyle w:val="RTableTextAbt"/>
              <w:rPr>
                <w:szCs w:val="18"/>
              </w:rPr>
            </w:pPr>
            <w:r>
              <w:rPr>
                <w:szCs w:val="18"/>
              </w:rPr>
              <w:t>$300,597</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18A9953" w14:textId="77777777">
            <w:pPr>
              <w:pStyle w:val="RTableTextAbt"/>
              <w:rPr>
                <w:szCs w:val="18"/>
              </w:rPr>
            </w:pPr>
            <w:r>
              <w:rPr>
                <w:szCs w:val="18"/>
              </w:rPr>
              <w:t>$3,716,88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0D28B410" w14:textId="77777777">
            <w:pPr>
              <w:pStyle w:val="RTableTextAbt"/>
              <w:rPr>
                <w:szCs w:val="18"/>
              </w:rPr>
            </w:pPr>
            <w:r>
              <w:rPr>
                <w:szCs w:val="18"/>
              </w:rPr>
              <w:t>$4,977,702</w:t>
            </w:r>
          </w:p>
        </w:tc>
      </w:tr>
      <w:tr w14:paraId="7DEE3A28" w14:textId="77777777" w:rsidTr="00016074">
        <w:tblPrEx>
          <w:tblW w:w="12691" w:type="dxa"/>
          <w:tblInd w:w="6" w:type="dxa"/>
          <w:tblLayout w:type="fixed"/>
          <w:tblLook w:val="04A0"/>
        </w:tblPrEx>
        <w:trPr>
          <w:trHeight w:val="270"/>
        </w:trPr>
        <w:tc>
          <w:tcPr>
            <w:tcW w:w="5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597424F4" w14:textId="77777777">
            <w:pPr>
              <w:pStyle w:val="LTableTextAbt"/>
            </w:pPr>
            <w:r>
              <w:rPr>
                <w:szCs w:val="18"/>
              </w:rPr>
              <w:t>Dry Cleaning (Dry Cleaning Machines &amp; Spot Removers)</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07023" w:rsidRPr="00FC31A6" w:rsidP="00CB1C05" w14:paraId="57BA8260"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29287FA2" w14:textId="77777777">
            <w:pPr>
              <w:pStyle w:val="RTableTextAbt"/>
              <w:rPr>
                <w:szCs w:val="18"/>
              </w:rPr>
            </w:pPr>
            <w:r>
              <w:rPr>
                <w:szCs w:val="18"/>
              </w:rPr>
              <w:t>$3,69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11B52CC4" w14:textId="77777777">
            <w:pPr>
              <w:pStyle w:val="RTableTextAbt"/>
              <w:rPr>
                <w:szCs w:val="18"/>
              </w:rPr>
            </w:pPr>
            <w:r>
              <w:rPr>
                <w:szCs w:val="18"/>
              </w:rPr>
              <w:t>$1,08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6E83168B" w14:textId="77777777">
            <w:pPr>
              <w:pStyle w:val="RTableTextAbt"/>
              <w:rPr>
                <w:szCs w:val="18"/>
              </w:rPr>
            </w:pPr>
            <w:r>
              <w:rPr>
                <w:szCs w:val="18"/>
              </w:rPr>
              <w:t>$1,495</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3604CD4E" w14:textId="77777777">
            <w:pPr>
              <w:pStyle w:val="RTableTextAbt"/>
              <w:rPr>
                <w:szCs w:val="18"/>
              </w:rPr>
            </w:pPr>
            <w:r>
              <w:rPr>
                <w:szCs w:val="18"/>
              </w:rPr>
              <w:t>$18,48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07023" w:rsidRPr="001348AC" w:rsidP="00CB1C05" w14:paraId="7144F815" w14:textId="77777777">
            <w:pPr>
              <w:pStyle w:val="RTableTextAbt"/>
              <w:rPr>
                <w:szCs w:val="18"/>
              </w:rPr>
            </w:pPr>
            <w:r>
              <w:rPr>
                <w:szCs w:val="18"/>
              </w:rPr>
              <w:t>$24,755</w:t>
            </w:r>
          </w:p>
        </w:tc>
      </w:tr>
    </w:tbl>
    <w:p w:rsidR="00016074" w:rsidP="00CB1C05" w14:paraId="373A0C8A" w14:textId="77777777"/>
    <w:tbl>
      <w:tblPr>
        <w:tblW w:w="12691" w:type="dxa"/>
        <w:tblInd w:w="6" w:type="dxa"/>
        <w:tblLayout w:type="fixed"/>
        <w:tblLook w:val="04A0"/>
      </w:tblPr>
      <w:tblGrid>
        <w:gridCol w:w="5342"/>
        <w:gridCol w:w="957"/>
        <w:gridCol w:w="1232"/>
        <w:gridCol w:w="1255"/>
        <w:gridCol w:w="1233"/>
        <w:gridCol w:w="1198"/>
        <w:gridCol w:w="1304"/>
        <w:gridCol w:w="170"/>
      </w:tblGrid>
      <w:tr w14:paraId="19A6327B" w14:textId="77777777" w:rsidTr="00016074">
        <w:tblPrEx>
          <w:tblW w:w="12691" w:type="dxa"/>
          <w:tblInd w:w="6" w:type="dxa"/>
          <w:tblLayout w:type="fixed"/>
          <w:tblLook w:val="04A0"/>
        </w:tblPrEx>
        <w:trPr>
          <w:gridAfter w:val="1"/>
          <w:wAfter w:w="170" w:type="dxa"/>
          <w:trHeight w:val="378"/>
          <w:tblHeader/>
        </w:trPr>
        <w:tc>
          <w:tcPr>
            <w:tcW w:w="12521" w:type="dxa"/>
            <w:gridSpan w:val="7"/>
            <w:tcBorders>
              <w:top w:val="nil"/>
              <w:left w:val="nil"/>
              <w:bottom w:val="single" w:sz="4" w:space="0" w:color="auto"/>
              <w:right w:val="nil"/>
            </w:tcBorders>
            <w:shd w:val="clear" w:color="auto" w:fill="auto"/>
            <w:noWrap/>
            <w:vAlign w:val="center"/>
            <w:hideMark/>
          </w:tcPr>
          <w:p w:rsidR="00435F7F" w:rsidRPr="00FC31A6" w:rsidP="00CB1C05" w14:paraId="48FFD549" w14:textId="77777777">
            <w:pPr>
              <w:pStyle w:val="TableTitleA"/>
            </w:pPr>
            <w:bookmarkStart w:id="1399" w:name="_Toc165379728"/>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20</w:t>
            </w:r>
            <w:r w:rsidR="00BC4B5D">
              <w:rPr>
                <w:noProof/>
              </w:rPr>
              <w:fldChar w:fldCharType="end"/>
            </w:r>
            <w:r w:rsidRPr="00FC31A6">
              <w:t xml:space="preserve">: Total Annual Cancer Benefits from Elimination of Occupational Exposure, by </w:t>
            </w:r>
            <w:r>
              <w:t>Cancer Site</w:t>
            </w:r>
            <w:r w:rsidRPr="00FC31A6">
              <w:t>, Use Category and Exposure Type (</w:t>
            </w:r>
            <w:r>
              <w:t>Low Estimate, 7</w:t>
            </w:r>
            <w:r w:rsidRPr="00FC31A6">
              <w:t>% Discount Rate, 202</w:t>
            </w:r>
            <w:r>
              <w:t>2</w:t>
            </w:r>
            <w:r w:rsidRPr="00FC31A6">
              <w:t>$)</w:t>
            </w:r>
            <w:bookmarkEnd w:id="1399"/>
          </w:p>
        </w:tc>
      </w:tr>
      <w:tr w14:paraId="0C2F907D" w14:textId="77777777" w:rsidTr="00016074">
        <w:tblPrEx>
          <w:tblW w:w="12691" w:type="dxa"/>
          <w:tblInd w:w="6" w:type="dxa"/>
          <w:tblLayout w:type="fixed"/>
          <w:tblLook w:val="04A0"/>
        </w:tblPrEx>
        <w:trPr>
          <w:trHeight w:val="270"/>
          <w:tblHeader/>
        </w:trPr>
        <w:tc>
          <w:tcPr>
            <w:tcW w:w="5342"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435F7F" w:rsidRPr="00FC31A6" w:rsidP="00CB1C05" w14:paraId="17EB4DCF" w14:textId="77777777">
            <w:pPr>
              <w:pStyle w:val="TableSubtitle"/>
            </w:pPr>
            <w:r w:rsidRPr="00FC31A6">
              <w:t>Use Category </w:t>
            </w:r>
          </w:p>
        </w:tc>
        <w:tc>
          <w:tcPr>
            <w:tcW w:w="95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435F7F" w:rsidRPr="00FC31A6" w:rsidP="00CB1C05" w14:paraId="3914CFB9" w14:textId="77777777">
            <w:pPr>
              <w:pStyle w:val="TableSubtitle"/>
            </w:pPr>
            <w:r w:rsidRPr="00FC31A6">
              <w:t>Exposure Type </w:t>
            </w:r>
          </w:p>
        </w:tc>
        <w:tc>
          <w:tcPr>
            <w:tcW w:w="1232"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435F7F" w:rsidRPr="00FC31A6" w:rsidP="00CB1C05" w14:paraId="6E71B7A8" w14:textId="77777777">
            <w:pPr>
              <w:pStyle w:val="TableSubtitle"/>
              <w:rPr>
                <w:highlight w:val="yellow"/>
              </w:rPr>
            </w:pPr>
            <w:r w:rsidRPr="00EE6559">
              <w:t>Liver</w:t>
            </w:r>
          </w:p>
        </w:tc>
        <w:tc>
          <w:tcPr>
            <w:tcW w:w="125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435F7F" w:rsidRPr="00FC31A6" w:rsidP="00CB1C05" w14:paraId="1B9FA4DD" w14:textId="77777777">
            <w:pPr>
              <w:pStyle w:val="TableSubtitle"/>
              <w:rPr>
                <w:highlight w:val="yellow"/>
              </w:rPr>
            </w:pPr>
            <w:r>
              <w:t>Kidney</w:t>
            </w:r>
          </w:p>
        </w:tc>
        <w:tc>
          <w:tcPr>
            <w:tcW w:w="1233"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435F7F" w:rsidRPr="00FC31A6" w:rsidP="00CB1C05" w14:paraId="56847D70" w14:textId="77777777">
            <w:pPr>
              <w:pStyle w:val="TableSubtitle"/>
              <w:rPr>
                <w:highlight w:val="yellow"/>
              </w:rPr>
            </w:pPr>
            <w:r>
              <w:t>Brain Gliomas</w:t>
            </w:r>
          </w:p>
        </w:tc>
        <w:tc>
          <w:tcPr>
            <w:tcW w:w="1198"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435F7F" w:rsidRPr="00FC31A6" w:rsidP="00CB1C05" w14:paraId="33CD12A5" w14:textId="77777777">
            <w:pPr>
              <w:pStyle w:val="TableSubtitle"/>
              <w:rPr>
                <w:highlight w:val="yellow"/>
              </w:rPr>
            </w:pPr>
            <w:r>
              <w:t>Testis</w:t>
            </w:r>
          </w:p>
        </w:tc>
        <w:tc>
          <w:tcPr>
            <w:tcW w:w="1474" w:type="dxa"/>
            <w:gridSpan w:val="2"/>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435F7F" w:rsidRPr="00FC31A6" w:rsidP="00CB1C05" w14:paraId="5D511F6D" w14:textId="77777777">
            <w:pPr>
              <w:pStyle w:val="TableSubtitle"/>
              <w:rPr>
                <w:highlight w:val="yellow"/>
              </w:rPr>
            </w:pPr>
            <w:r>
              <w:t>Total</w:t>
            </w:r>
          </w:p>
        </w:tc>
      </w:tr>
      <w:tr w14:paraId="22E431CB"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7C6B081" w14:textId="77777777">
            <w:pPr>
              <w:pStyle w:val="LTableTextAbt"/>
            </w:pPr>
            <w:r>
              <w:rPr>
                <w:szCs w:val="18"/>
              </w:rPr>
              <w:t>Manufactur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C6DF4F8"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15B9918" w14:textId="77777777">
            <w:pPr>
              <w:pStyle w:val="RTableTextAbt"/>
              <w:rPr>
                <w:szCs w:val="18"/>
              </w:rPr>
            </w:pPr>
            <w:r>
              <w:rPr>
                <w:szCs w:val="18"/>
              </w:rPr>
              <w:t>$16,50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20D271B" w14:textId="77777777">
            <w:pPr>
              <w:pStyle w:val="RTableTextAbt"/>
              <w:rPr>
                <w:szCs w:val="18"/>
              </w:rPr>
            </w:pPr>
            <w:r>
              <w:rPr>
                <w:szCs w:val="18"/>
              </w:rPr>
              <w:t>$4,741</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DA1F42D" w14:textId="77777777">
            <w:pPr>
              <w:pStyle w:val="RTableTextAbt"/>
              <w:rPr>
                <w:szCs w:val="18"/>
              </w:rPr>
            </w:pPr>
            <w:r>
              <w:rPr>
                <w:szCs w:val="18"/>
              </w:rPr>
              <w:t>$6,860</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921331E" w14:textId="77777777">
            <w:pPr>
              <w:pStyle w:val="RTableTextAbt"/>
              <w:rPr>
                <w:szCs w:val="18"/>
              </w:rPr>
            </w:pPr>
            <w:r>
              <w:rPr>
                <w:szCs w:val="18"/>
              </w:rPr>
              <w:t>$15,122</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9B2FEC2" w14:textId="77777777">
            <w:pPr>
              <w:pStyle w:val="RTableTextAbt"/>
              <w:rPr>
                <w:szCs w:val="18"/>
              </w:rPr>
            </w:pPr>
            <w:r>
              <w:rPr>
                <w:szCs w:val="18"/>
              </w:rPr>
              <w:t>$43,227</w:t>
            </w:r>
          </w:p>
        </w:tc>
      </w:tr>
      <w:tr w14:paraId="0CA178C9"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7570001" w14:textId="77777777">
            <w:pPr>
              <w:pStyle w:val="LTableTextAbt"/>
            </w:pPr>
            <w:r>
              <w:rPr>
                <w:szCs w:val="18"/>
              </w:rPr>
              <w:t>Manufactur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FA7F63C"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99E4DC2" w14:textId="77777777">
            <w:pPr>
              <w:pStyle w:val="RTableTextAbt"/>
              <w:rPr>
                <w:szCs w:val="18"/>
              </w:rPr>
            </w:pPr>
            <w:r>
              <w:rPr>
                <w:szCs w:val="18"/>
              </w:rPr>
              <w:t>$271</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91A163E" w14:textId="77777777">
            <w:pPr>
              <w:pStyle w:val="RTableTextAbt"/>
              <w:rPr>
                <w:szCs w:val="18"/>
              </w:rPr>
            </w:pPr>
            <w:r>
              <w:rPr>
                <w:szCs w:val="18"/>
              </w:rPr>
              <w:t>$78</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8D431A7" w14:textId="77777777">
            <w:pPr>
              <w:pStyle w:val="RTableTextAbt"/>
              <w:rPr>
                <w:szCs w:val="18"/>
              </w:rPr>
            </w:pPr>
            <w:r>
              <w:rPr>
                <w:szCs w:val="18"/>
              </w:rPr>
              <w:t>$113</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F818113" w14:textId="77777777">
            <w:pPr>
              <w:pStyle w:val="RTableTextAbt"/>
              <w:rPr>
                <w:szCs w:val="18"/>
              </w:rPr>
            </w:pPr>
            <w:r>
              <w:rPr>
                <w:szCs w:val="18"/>
              </w:rPr>
              <w:t>$24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6419297" w14:textId="77777777">
            <w:pPr>
              <w:pStyle w:val="RTableTextAbt"/>
              <w:rPr>
                <w:szCs w:val="18"/>
              </w:rPr>
            </w:pPr>
            <w:r>
              <w:rPr>
                <w:szCs w:val="18"/>
              </w:rPr>
              <w:t>$711</w:t>
            </w:r>
          </w:p>
        </w:tc>
      </w:tr>
      <w:tr w14:paraId="2DF83FFB"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9A366E7" w14:textId="77777777">
            <w:pPr>
              <w:pStyle w:val="LTableTextAbt"/>
            </w:pPr>
            <w:r>
              <w:rPr>
                <w:szCs w:val="18"/>
              </w:rPr>
              <w:t>Import/Repackag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7CAF6203"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F5012D6" w14:textId="77777777">
            <w:pPr>
              <w:pStyle w:val="RTableTextAbt"/>
              <w:rPr>
                <w:szCs w:val="18"/>
              </w:rPr>
            </w:pPr>
            <w:r>
              <w:rPr>
                <w:szCs w:val="18"/>
              </w:rPr>
              <w:t>$26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DEF7E6C" w14:textId="77777777">
            <w:pPr>
              <w:pStyle w:val="RTableTextAbt"/>
              <w:rPr>
                <w:szCs w:val="18"/>
              </w:rPr>
            </w:pPr>
            <w:r>
              <w:rPr>
                <w:szCs w:val="18"/>
              </w:rPr>
              <w:t>$76</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7D1D79E" w14:textId="77777777">
            <w:pPr>
              <w:pStyle w:val="RTableTextAbt"/>
              <w:rPr>
                <w:szCs w:val="18"/>
              </w:rPr>
            </w:pPr>
            <w:r>
              <w:rPr>
                <w:szCs w:val="18"/>
              </w:rPr>
              <w:t>$109</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8498EE7" w14:textId="77777777">
            <w:pPr>
              <w:pStyle w:val="RTableTextAbt"/>
              <w:rPr>
                <w:szCs w:val="18"/>
              </w:rPr>
            </w:pPr>
            <w:r>
              <w:rPr>
                <w:szCs w:val="18"/>
              </w:rPr>
              <w:t>$24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8FC3132" w14:textId="77777777">
            <w:pPr>
              <w:pStyle w:val="RTableTextAbt"/>
              <w:rPr>
                <w:szCs w:val="18"/>
              </w:rPr>
            </w:pPr>
            <w:r>
              <w:rPr>
                <w:szCs w:val="18"/>
              </w:rPr>
              <w:t>$689</w:t>
            </w:r>
          </w:p>
        </w:tc>
      </w:tr>
      <w:tr w14:paraId="754F0945"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7BB3A7B" w14:textId="77777777">
            <w:pPr>
              <w:pStyle w:val="LTableTextAbt"/>
            </w:pPr>
            <w:r>
              <w:rPr>
                <w:szCs w:val="18"/>
              </w:rPr>
              <w:t>Reactant/Intermediat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4BF404C"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812859E" w14:textId="77777777">
            <w:pPr>
              <w:pStyle w:val="RTableTextAbt"/>
              <w:rPr>
                <w:szCs w:val="18"/>
              </w:rPr>
            </w:pPr>
            <w:r>
              <w:rPr>
                <w:szCs w:val="18"/>
              </w:rPr>
              <w:t>$3,16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99CC85B" w14:textId="77777777">
            <w:pPr>
              <w:pStyle w:val="RTableTextAbt"/>
              <w:rPr>
                <w:szCs w:val="18"/>
              </w:rPr>
            </w:pPr>
            <w:r>
              <w:rPr>
                <w:szCs w:val="18"/>
              </w:rPr>
              <w:t>$910</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EBF093F" w14:textId="77777777">
            <w:pPr>
              <w:pStyle w:val="RTableTextAbt"/>
              <w:rPr>
                <w:szCs w:val="18"/>
              </w:rPr>
            </w:pPr>
            <w:r>
              <w:rPr>
                <w:szCs w:val="18"/>
              </w:rPr>
              <w:t>$1,316</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1D2ACF2" w14:textId="77777777">
            <w:pPr>
              <w:pStyle w:val="RTableTextAbt"/>
              <w:rPr>
                <w:szCs w:val="18"/>
              </w:rPr>
            </w:pPr>
            <w:r>
              <w:rPr>
                <w:szCs w:val="18"/>
              </w:rPr>
              <w:t>$2,90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A41B1CE" w14:textId="77777777">
            <w:pPr>
              <w:pStyle w:val="RTableTextAbt"/>
              <w:rPr>
                <w:szCs w:val="18"/>
              </w:rPr>
            </w:pPr>
            <w:r>
              <w:rPr>
                <w:szCs w:val="18"/>
              </w:rPr>
              <w:t>$8,294</w:t>
            </w:r>
          </w:p>
        </w:tc>
      </w:tr>
      <w:tr w14:paraId="1DA727BD"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7423894F" w14:textId="77777777">
            <w:pPr>
              <w:pStyle w:val="LTableTextAbt"/>
            </w:pPr>
            <w:r>
              <w:rPr>
                <w:szCs w:val="18"/>
              </w:rPr>
              <w:t>Reactant/Intermediat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257959C"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5134987" w14:textId="77777777">
            <w:pPr>
              <w:pStyle w:val="RTableTextAbt"/>
              <w:rPr>
                <w:szCs w:val="18"/>
              </w:rPr>
            </w:pPr>
            <w:r>
              <w:rPr>
                <w:szCs w:val="18"/>
              </w:rPr>
              <w:t>$50</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FF8A14E" w14:textId="77777777">
            <w:pPr>
              <w:pStyle w:val="RTableTextAbt"/>
              <w:rPr>
                <w:szCs w:val="18"/>
              </w:rPr>
            </w:pPr>
            <w:r>
              <w:rPr>
                <w:szCs w:val="18"/>
              </w:rPr>
              <w:t>$14</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050D7F8" w14:textId="77777777">
            <w:pPr>
              <w:pStyle w:val="RTableTextAbt"/>
              <w:rPr>
                <w:szCs w:val="18"/>
              </w:rPr>
            </w:pPr>
            <w:r>
              <w:rPr>
                <w:szCs w:val="18"/>
              </w:rPr>
              <w:t>$21</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87A2C7F" w14:textId="77777777">
            <w:pPr>
              <w:pStyle w:val="RTableTextAbt"/>
              <w:rPr>
                <w:szCs w:val="18"/>
              </w:rPr>
            </w:pPr>
            <w:r>
              <w:rPr>
                <w:szCs w:val="18"/>
              </w:rPr>
              <w:t>$4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209D117" w14:textId="77777777">
            <w:pPr>
              <w:pStyle w:val="RTableTextAbt"/>
              <w:rPr>
                <w:szCs w:val="18"/>
              </w:rPr>
            </w:pPr>
            <w:r>
              <w:rPr>
                <w:szCs w:val="18"/>
              </w:rPr>
              <w:t>$131</w:t>
            </w:r>
          </w:p>
        </w:tc>
      </w:tr>
      <w:tr w14:paraId="704CC60C"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0AC42F8" w14:textId="77777777">
            <w:pPr>
              <w:pStyle w:val="LTableTextAbt"/>
            </w:pPr>
            <w:r>
              <w:rPr>
                <w:szCs w:val="18"/>
              </w:rPr>
              <w:t>Processing Aid in Petrochemical Manufactur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B91FE9B"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AE16A56" w14:textId="77777777">
            <w:pPr>
              <w:pStyle w:val="RTableTextAbt"/>
              <w:rPr>
                <w:szCs w:val="18"/>
              </w:rPr>
            </w:pPr>
            <w:r>
              <w:rPr>
                <w:szCs w:val="18"/>
              </w:rPr>
              <w:t>$2,03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4B9198C" w14:textId="77777777">
            <w:pPr>
              <w:pStyle w:val="RTableTextAbt"/>
              <w:rPr>
                <w:szCs w:val="18"/>
              </w:rPr>
            </w:pPr>
            <w:r>
              <w:rPr>
                <w:szCs w:val="18"/>
              </w:rPr>
              <w:t>$585</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C15BB18" w14:textId="77777777">
            <w:pPr>
              <w:pStyle w:val="RTableTextAbt"/>
              <w:rPr>
                <w:szCs w:val="18"/>
              </w:rPr>
            </w:pPr>
            <w:r>
              <w:rPr>
                <w:szCs w:val="18"/>
              </w:rPr>
              <w:t>$847</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8B75A23" w14:textId="77777777">
            <w:pPr>
              <w:pStyle w:val="RTableTextAbt"/>
              <w:rPr>
                <w:szCs w:val="18"/>
              </w:rPr>
            </w:pPr>
            <w:r>
              <w:rPr>
                <w:szCs w:val="18"/>
              </w:rPr>
              <w:t>$1,86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D09E96D" w14:textId="77777777">
            <w:pPr>
              <w:pStyle w:val="RTableTextAbt"/>
              <w:rPr>
                <w:szCs w:val="18"/>
              </w:rPr>
            </w:pPr>
            <w:r>
              <w:rPr>
                <w:szCs w:val="18"/>
              </w:rPr>
              <w:t>$5,338</w:t>
            </w:r>
          </w:p>
        </w:tc>
      </w:tr>
      <w:tr w14:paraId="00545645"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C56B731" w14:textId="77777777">
            <w:pPr>
              <w:pStyle w:val="LTableTextAbt"/>
            </w:pPr>
            <w:r>
              <w:rPr>
                <w:szCs w:val="18"/>
              </w:rPr>
              <w:t>Production of Maskant for Chemical Mill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5BE9DF4"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CBE7A98" w14:textId="77777777">
            <w:pPr>
              <w:pStyle w:val="RTableTextAbt"/>
              <w:rPr>
                <w:szCs w:val="18"/>
              </w:rPr>
            </w:pPr>
            <w:r>
              <w:rPr>
                <w:szCs w:val="18"/>
              </w:rPr>
              <w:t>$5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2721B11" w14:textId="77777777">
            <w:pPr>
              <w:pStyle w:val="RTableTextAbt"/>
              <w:rPr>
                <w:szCs w:val="18"/>
              </w:rPr>
            </w:pPr>
            <w:r>
              <w:rPr>
                <w:szCs w:val="18"/>
              </w:rPr>
              <w:t>$15</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E855323" w14:textId="77777777">
            <w:pPr>
              <w:pStyle w:val="RTableTextAbt"/>
              <w:rPr>
                <w:szCs w:val="18"/>
              </w:rPr>
            </w:pPr>
            <w:r>
              <w:rPr>
                <w:szCs w:val="18"/>
              </w:rPr>
              <w:t>$22</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BD33822" w14:textId="77777777">
            <w:pPr>
              <w:pStyle w:val="RTableTextAbt"/>
              <w:rPr>
                <w:szCs w:val="18"/>
              </w:rPr>
            </w:pPr>
            <w:r>
              <w:rPr>
                <w:szCs w:val="18"/>
              </w:rPr>
              <w:t>$4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11D6910" w14:textId="77777777">
            <w:pPr>
              <w:pStyle w:val="RTableTextAbt"/>
              <w:rPr>
                <w:szCs w:val="18"/>
              </w:rPr>
            </w:pPr>
            <w:r>
              <w:rPr>
                <w:szCs w:val="18"/>
              </w:rPr>
              <w:t>$139</w:t>
            </w:r>
          </w:p>
        </w:tc>
      </w:tr>
      <w:tr w14:paraId="72ACA215"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E7E452C" w14:textId="77777777">
            <w:pPr>
              <w:pStyle w:val="LTableTextAbt"/>
            </w:pPr>
            <w:r>
              <w:rPr>
                <w:szCs w:val="18"/>
              </w:rPr>
              <w:t>Use as Maskant for Chemical Mill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0D3073FE"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6DE9252" w14:textId="77777777">
            <w:pPr>
              <w:pStyle w:val="RTableTextAbt"/>
              <w:rPr>
                <w:szCs w:val="18"/>
              </w:rPr>
            </w:pPr>
            <w:r>
              <w:rPr>
                <w:szCs w:val="18"/>
              </w:rPr>
              <w:t>$62,73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3A00C5B" w14:textId="77777777">
            <w:pPr>
              <w:pStyle w:val="RTableTextAbt"/>
              <w:rPr>
                <w:szCs w:val="18"/>
              </w:rPr>
            </w:pPr>
            <w:r>
              <w:rPr>
                <w:szCs w:val="18"/>
              </w:rPr>
              <w:t>$18,024</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E070494" w14:textId="77777777">
            <w:pPr>
              <w:pStyle w:val="RTableTextAbt"/>
              <w:rPr>
                <w:szCs w:val="18"/>
              </w:rPr>
            </w:pPr>
            <w:r>
              <w:rPr>
                <w:szCs w:val="18"/>
              </w:rPr>
              <w:t>$26,078</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E4795FB" w14:textId="77777777">
            <w:pPr>
              <w:pStyle w:val="RTableTextAbt"/>
              <w:rPr>
                <w:szCs w:val="18"/>
              </w:rPr>
            </w:pPr>
            <w:r>
              <w:rPr>
                <w:szCs w:val="18"/>
              </w:rPr>
              <w:t>$57,48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B518D76" w14:textId="77777777">
            <w:pPr>
              <w:pStyle w:val="RTableTextAbt"/>
              <w:rPr>
                <w:szCs w:val="18"/>
              </w:rPr>
            </w:pPr>
            <w:r>
              <w:rPr>
                <w:szCs w:val="18"/>
              </w:rPr>
              <w:t>$164,325</w:t>
            </w:r>
          </w:p>
        </w:tc>
      </w:tr>
      <w:tr w14:paraId="69EB8092"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63D30500" w14:textId="77777777">
            <w:pPr>
              <w:pStyle w:val="LTableTextAbt"/>
            </w:pPr>
            <w:r>
              <w:rPr>
                <w:szCs w:val="18"/>
              </w:rPr>
              <w:t>Use as Maskant for Chemical Mill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173B721"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F453691" w14:textId="77777777">
            <w:pPr>
              <w:pStyle w:val="RTableTextAbt"/>
              <w:rPr>
                <w:szCs w:val="18"/>
              </w:rPr>
            </w:pPr>
            <w:r>
              <w:rPr>
                <w:szCs w:val="18"/>
              </w:rPr>
              <w:t>$20,09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D4B40C0" w14:textId="77777777">
            <w:pPr>
              <w:pStyle w:val="RTableTextAbt"/>
              <w:rPr>
                <w:szCs w:val="18"/>
              </w:rPr>
            </w:pPr>
            <w:r>
              <w:rPr>
                <w:szCs w:val="18"/>
              </w:rPr>
              <w:t>$5,773</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AFFEB0E" w14:textId="77777777">
            <w:pPr>
              <w:pStyle w:val="RTableTextAbt"/>
              <w:rPr>
                <w:szCs w:val="18"/>
              </w:rPr>
            </w:pPr>
            <w:r>
              <w:rPr>
                <w:szCs w:val="18"/>
              </w:rPr>
              <w:t>$8,353</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6E941BE" w14:textId="77777777">
            <w:pPr>
              <w:pStyle w:val="RTableTextAbt"/>
              <w:rPr>
                <w:szCs w:val="18"/>
              </w:rPr>
            </w:pPr>
            <w:r>
              <w:rPr>
                <w:szCs w:val="18"/>
              </w:rPr>
              <w:t>$18,41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D8BDEB5" w14:textId="77777777">
            <w:pPr>
              <w:pStyle w:val="RTableTextAbt"/>
              <w:rPr>
                <w:szCs w:val="18"/>
              </w:rPr>
            </w:pPr>
            <w:r>
              <w:rPr>
                <w:szCs w:val="18"/>
              </w:rPr>
              <w:t>$52,636</w:t>
            </w:r>
          </w:p>
        </w:tc>
      </w:tr>
      <w:tr w14:paraId="5781A2A9"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0AB0516F" w14:textId="77777777">
            <w:pPr>
              <w:pStyle w:val="LTableTextAbt"/>
            </w:pPr>
            <w:r>
              <w:rPr>
                <w:szCs w:val="18"/>
              </w:rPr>
              <w:t>Vapor Degreasing: Open Top Vapor Degreasing (OT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930D47C"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154659F" w14:textId="77777777">
            <w:pPr>
              <w:pStyle w:val="RTableTextAbt"/>
              <w:rPr>
                <w:szCs w:val="18"/>
              </w:rPr>
            </w:pPr>
            <w:r>
              <w:rPr>
                <w:szCs w:val="18"/>
              </w:rPr>
              <w:t>$40,340</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DCB7707" w14:textId="77777777">
            <w:pPr>
              <w:pStyle w:val="RTableTextAbt"/>
              <w:rPr>
                <w:szCs w:val="18"/>
              </w:rPr>
            </w:pPr>
            <w:r>
              <w:rPr>
                <w:szCs w:val="18"/>
              </w:rPr>
              <w:t>$11,589</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1A22174" w14:textId="77777777">
            <w:pPr>
              <w:pStyle w:val="RTableTextAbt"/>
              <w:rPr>
                <w:szCs w:val="18"/>
              </w:rPr>
            </w:pPr>
            <w:r>
              <w:rPr>
                <w:szCs w:val="18"/>
              </w:rPr>
              <w:t>$16,768</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3EA5E24" w14:textId="77777777">
            <w:pPr>
              <w:pStyle w:val="RTableTextAbt"/>
              <w:rPr>
                <w:szCs w:val="18"/>
              </w:rPr>
            </w:pPr>
            <w:r>
              <w:rPr>
                <w:szCs w:val="18"/>
              </w:rPr>
              <w:t>$36,96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12A86CA" w14:textId="77777777">
            <w:pPr>
              <w:pStyle w:val="RTableTextAbt"/>
              <w:rPr>
                <w:szCs w:val="18"/>
              </w:rPr>
            </w:pPr>
            <w:r>
              <w:rPr>
                <w:szCs w:val="18"/>
              </w:rPr>
              <w:t>$105,660</w:t>
            </w:r>
          </w:p>
        </w:tc>
      </w:tr>
      <w:tr w14:paraId="46DC0F4F"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34A1ED7" w14:textId="77777777">
            <w:pPr>
              <w:pStyle w:val="LTableTextAbt"/>
            </w:pPr>
            <w:r>
              <w:rPr>
                <w:szCs w:val="18"/>
              </w:rPr>
              <w:t>Vapor Degreasing: Open Top Vapor Degreasing (OT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6D8DDD31"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66B9EC1" w14:textId="77777777">
            <w:pPr>
              <w:pStyle w:val="RTableTextAbt"/>
              <w:rPr>
                <w:szCs w:val="18"/>
              </w:rPr>
            </w:pPr>
            <w:r>
              <w:rPr>
                <w:szCs w:val="18"/>
              </w:rPr>
              <w:t>$1,98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9B638FE" w14:textId="77777777">
            <w:pPr>
              <w:pStyle w:val="RTableTextAbt"/>
              <w:rPr>
                <w:szCs w:val="18"/>
              </w:rPr>
            </w:pPr>
            <w:r>
              <w:rPr>
                <w:szCs w:val="18"/>
              </w:rPr>
              <w:t>$571</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EB52AE2" w14:textId="77777777">
            <w:pPr>
              <w:pStyle w:val="RTableTextAbt"/>
              <w:rPr>
                <w:szCs w:val="18"/>
              </w:rPr>
            </w:pPr>
            <w:r>
              <w:rPr>
                <w:szCs w:val="18"/>
              </w:rPr>
              <w:t>$826</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73B0C4D" w14:textId="77777777">
            <w:pPr>
              <w:pStyle w:val="RTableTextAbt"/>
              <w:rPr>
                <w:szCs w:val="18"/>
              </w:rPr>
            </w:pPr>
            <w:r>
              <w:rPr>
                <w:szCs w:val="18"/>
              </w:rPr>
              <w:t>$1,822</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F53A489" w14:textId="77777777">
            <w:pPr>
              <w:pStyle w:val="RTableTextAbt"/>
              <w:rPr>
                <w:szCs w:val="18"/>
              </w:rPr>
            </w:pPr>
            <w:r>
              <w:rPr>
                <w:szCs w:val="18"/>
              </w:rPr>
              <w:t>$5,207</w:t>
            </w:r>
          </w:p>
        </w:tc>
      </w:tr>
      <w:tr w14:paraId="0DC3D8B1"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03442724" w14:textId="77777777">
            <w:pPr>
              <w:pStyle w:val="LTableTextAbt"/>
            </w:pPr>
            <w:r>
              <w:rPr>
                <w:szCs w:val="18"/>
              </w:rPr>
              <w:t>Vapor Degreasing: Enclosed Vapor Degreasing (E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689E3098"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7BB30FB" w14:textId="77777777">
            <w:pPr>
              <w:pStyle w:val="RTableTextAbt"/>
              <w:rPr>
                <w:szCs w:val="18"/>
              </w:rPr>
            </w:pPr>
            <w:r>
              <w:rPr>
                <w:szCs w:val="18"/>
              </w:rPr>
              <w:t>$7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352DE09" w14:textId="77777777">
            <w:pPr>
              <w:pStyle w:val="RTableTextAbt"/>
              <w:rPr>
                <w:szCs w:val="18"/>
              </w:rPr>
            </w:pPr>
            <w:r>
              <w:rPr>
                <w:szCs w:val="18"/>
              </w:rPr>
              <w:t>$22</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D1CB260" w14:textId="77777777">
            <w:pPr>
              <w:pStyle w:val="RTableTextAbt"/>
              <w:rPr>
                <w:szCs w:val="18"/>
              </w:rPr>
            </w:pPr>
            <w:r>
              <w:rPr>
                <w:szCs w:val="18"/>
              </w:rPr>
              <w:t>$32</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0F3BBB4" w14:textId="77777777">
            <w:pPr>
              <w:pStyle w:val="RTableTextAbt"/>
              <w:rPr>
                <w:szCs w:val="18"/>
              </w:rPr>
            </w:pPr>
            <w:r>
              <w:rPr>
                <w:szCs w:val="18"/>
              </w:rPr>
              <w:t>$7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174ED63" w14:textId="77777777">
            <w:pPr>
              <w:pStyle w:val="RTableTextAbt"/>
              <w:rPr>
                <w:szCs w:val="18"/>
              </w:rPr>
            </w:pPr>
            <w:r>
              <w:rPr>
                <w:szCs w:val="18"/>
              </w:rPr>
              <w:t>$203</w:t>
            </w:r>
          </w:p>
        </w:tc>
      </w:tr>
      <w:tr w14:paraId="27B8E55D"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D5CBD18" w14:textId="77777777">
            <w:pPr>
              <w:pStyle w:val="LTableTextAbt"/>
            </w:pPr>
            <w:r>
              <w:rPr>
                <w:szCs w:val="18"/>
              </w:rPr>
              <w:t>Vapor Degreasing: Enclosed Vapor Degreasing (E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9CEFD6F"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4DD829B" w14:textId="77777777">
            <w:pPr>
              <w:pStyle w:val="RTableTextAbt"/>
              <w:rPr>
                <w:szCs w:val="18"/>
              </w:rPr>
            </w:pPr>
            <w:r>
              <w:rPr>
                <w:szCs w:val="18"/>
              </w:rPr>
              <w:t>$15</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0E87B1A" w14:textId="77777777">
            <w:pPr>
              <w:pStyle w:val="RTableTextAbt"/>
              <w:rPr>
                <w:szCs w:val="18"/>
              </w:rPr>
            </w:pPr>
            <w:r>
              <w:rPr>
                <w:szCs w:val="18"/>
              </w:rPr>
              <w:t>$4</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1C78BF5" w14:textId="77777777">
            <w:pPr>
              <w:pStyle w:val="RTableTextAbt"/>
              <w:rPr>
                <w:szCs w:val="18"/>
              </w:rPr>
            </w:pPr>
            <w:r>
              <w:rPr>
                <w:szCs w:val="18"/>
              </w:rPr>
              <w:t>$6</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F51050D" w14:textId="77777777">
            <w:pPr>
              <w:pStyle w:val="RTableTextAbt"/>
              <w:rPr>
                <w:szCs w:val="18"/>
              </w:rPr>
            </w:pPr>
            <w:r>
              <w:rPr>
                <w:szCs w:val="18"/>
              </w:rPr>
              <w:t>$14</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23BB5C3" w14:textId="77777777">
            <w:pPr>
              <w:pStyle w:val="RTableTextAbt"/>
              <w:rPr>
                <w:szCs w:val="18"/>
              </w:rPr>
            </w:pPr>
            <w:r>
              <w:rPr>
                <w:szCs w:val="18"/>
              </w:rPr>
              <w:t>$40</w:t>
            </w:r>
          </w:p>
        </w:tc>
      </w:tr>
      <w:tr w14:paraId="4A0BA76B"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7B43ED5C" w14:textId="77777777">
            <w:pPr>
              <w:pStyle w:val="LTableTextAbt"/>
            </w:pPr>
            <w:r>
              <w:rPr>
                <w:szCs w:val="18"/>
              </w:rPr>
              <w:t>Vapor Degreasing: Conveyorized Vapor Degreasing (C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77F5D4AF"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CED3DEE" w14:textId="77777777">
            <w:pPr>
              <w:pStyle w:val="RTableTextAbt"/>
              <w:rPr>
                <w:szCs w:val="18"/>
              </w:rPr>
            </w:pPr>
            <w:r>
              <w:rPr>
                <w:szCs w:val="18"/>
              </w:rPr>
              <w:t>$9,295</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46D8CC8" w14:textId="77777777">
            <w:pPr>
              <w:pStyle w:val="RTableTextAbt"/>
              <w:rPr>
                <w:szCs w:val="18"/>
              </w:rPr>
            </w:pPr>
            <w:r>
              <w:rPr>
                <w:szCs w:val="18"/>
              </w:rPr>
              <w:t>$2,671</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9BEACC6" w14:textId="77777777">
            <w:pPr>
              <w:pStyle w:val="RTableTextAbt"/>
              <w:rPr>
                <w:szCs w:val="18"/>
              </w:rPr>
            </w:pPr>
            <w:r>
              <w:rPr>
                <w:szCs w:val="18"/>
              </w:rPr>
              <w:t>$3,864</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2F6F2C8" w14:textId="77777777">
            <w:pPr>
              <w:pStyle w:val="RTableTextAbt"/>
              <w:rPr>
                <w:szCs w:val="18"/>
              </w:rPr>
            </w:pPr>
            <w:r>
              <w:rPr>
                <w:szCs w:val="18"/>
              </w:rPr>
              <w:t>$8,51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6CCCE1B" w14:textId="77777777">
            <w:pPr>
              <w:pStyle w:val="RTableTextAbt"/>
              <w:rPr>
                <w:szCs w:val="18"/>
              </w:rPr>
            </w:pPr>
            <w:r>
              <w:rPr>
                <w:szCs w:val="18"/>
              </w:rPr>
              <w:t>$24,347</w:t>
            </w:r>
          </w:p>
        </w:tc>
      </w:tr>
      <w:tr w14:paraId="0A7B7A6A"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C2283E5" w14:textId="77777777">
            <w:pPr>
              <w:pStyle w:val="LTableTextAbt"/>
            </w:pPr>
            <w:r>
              <w:rPr>
                <w:szCs w:val="18"/>
              </w:rPr>
              <w:t>Vapor Degreasing: Conveyorized Vapor Degreasing (C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32AC1BC"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A56FF18" w14:textId="77777777">
            <w:pPr>
              <w:pStyle w:val="RTableTextAbt"/>
              <w:rPr>
                <w:szCs w:val="18"/>
              </w:rPr>
            </w:pPr>
            <w:r>
              <w:rPr>
                <w:szCs w:val="18"/>
              </w:rPr>
              <w:t>$1,49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6852598" w14:textId="77777777">
            <w:pPr>
              <w:pStyle w:val="RTableTextAbt"/>
              <w:rPr>
                <w:szCs w:val="18"/>
              </w:rPr>
            </w:pPr>
            <w:r>
              <w:rPr>
                <w:szCs w:val="18"/>
              </w:rPr>
              <w:t>$429</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D0004F2" w14:textId="77777777">
            <w:pPr>
              <w:pStyle w:val="RTableTextAbt"/>
              <w:rPr>
                <w:szCs w:val="18"/>
              </w:rPr>
            </w:pPr>
            <w:r>
              <w:rPr>
                <w:szCs w:val="18"/>
              </w:rPr>
              <w:t>$620</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4CA91C0" w14:textId="77777777">
            <w:pPr>
              <w:pStyle w:val="RTableTextAbt"/>
              <w:rPr>
                <w:szCs w:val="18"/>
              </w:rPr>
            </w:pPr>
            <w:r>
              <w:rPr>
                <w:szCs w:val="18"/>
              </w:rPr>
              <w:t>$1,36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A466AC9" w14:textId="77777777">
            <w:pPr>
              <w:pStyle w:val="RTableTextAbt"/>
              <w:rPr>
                <w:szCs w:val="18"/>
              </w:rPr>
            </w:pPr>
            <w:r>
              <w:rPr>
                <w:szCs w:val="18"/>
              </w:rPr>
              <w:t>$3,908</w:t>
            </w:r>
          </w:p>
        </w:tc>
      </w:tr>
      <w:tr w14:paraId="3C22022C"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E13DC5F" w14:textId="77777777">
            <w:pPr>
              <w:pStyle w:val="LTableTextAbt"/>
            </w:pPr>
            <w:r>
              <w:rPr>
                <w:szCs w:val="18"/>
              </w:rPr>
              <w:t>Recycling and Disposa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AF9F444"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21CA0AF" w14:textId="77777777">
            <w:pPr>
              <w:pStyle w:val="RTableTextAbt"/>
              <w:rPr>
                <w:szCs w:val="18"/>
              </w:rPr>
            </w:pPr>
            <w:r>
              <w:rPr>
                <w:szCs w:val="18"/>
              </w:rPr>
              <w:t>$43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F4D1418" w14:textId="77777777">
            <w:pPr>
              <w:pStyle w:val="RTableTextAbt"/>
              <w:rPr>
                <w:szCs w:val="18"/>
              </w:rPr>
            </w:pPr>
            <w:r>
              <w:rPr>
                <w:szCs w:val="18"/>
              </w:rPr>
              <w:t>$124</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B08B13D" w14:textId="77777777">
            <w:pPr>
              <w:pStyle w:val="RTableTextAbt"/>
              <w:rPr>
                <w:szCs w:val="18"/>
              </w:rPr>
            </w:pPr>
            <w:r>
              <w:rPr>
                <w:szCs w:val="18"/>
              </w:rPr>
              <w:t>$180</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7845DCE" w14:textId="77777777">
            <w:pPr>
              <w:pStyle w:val="RTableTextAbt"/>
              <w:rPr>
                <w:szCs w:val="18"/>
              </w:rPr>
            </w:pPr>
            <w:r>
              <w:rPr>
                <w:szCs w:val="18"/>
              </w:rPr>
              <w:t>$39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C0F905D" w14:textId="77777777">
            <w:pPr>
              <w:pStyle w:val="RTableTextAbt"/>
              <w:rPr>
                <w:szCs w:val="18"/>
              </w:rPr>
            </w:pPr>
            <w:r>
              <w:rPr>
                <w:szCs w:val="18"/>
              </w:rPr>
              <w:t>$1,137</w:t>
            </w:r>
          </w:p>
        </w:tc>
      </w:tr>
      <w:tr w14:paraId="0426EB55"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FC31A6" w:rsidP="00CB1C05" w14:paraId="7FBA2946"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3CE53B9"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D6EAC42" w14:textId="77777777">
            <w:pPr>
              <w:pStyle w:val="RTableTextAbt"/>
              <w:rPr>
                <w:szCs w:val="18"/>
              </w:rPr>
            </w:pPr>
            <w:r>
              <w:rPr>
                <w:szCs w:val="18"/>
              </w:rPr>
              <w:t>$95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9D347D3" w14:textId="77777777">
            <w:pPr>
              <w:pStyle w:val="RTableTextAbt"/>
              <w:rPr>
                <w:szCs w:val="18"/>
              </w:rPr>
            </w:pPr>
            <w:r>
              <w:rPr>
                <w:szCs w:val="18"/>
              </w:rPr>
              <w:t>$275</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977606B" w14:textId="77777777">
            <w:pPr>
              <w:pStyle w:val="RTableTextAbt"/>
              <w:rPr>
                <w:szCs w:val="18"/>
              </w:rPr>
            </w:pPr>
            <w:r>
              <w:rPr>
                <w:szCs w:val="18"/>
              </w:rPr>
              <w:t>$398</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3BA9887" w14:textId="77777777">
            <w:pPr>
              <w:pStyle w:val="RTableTextAbt"/>
              <w:rPr>
                <w:szCs w:val="18"/>
              </w:rPr>
            </w:pPr>
            <w:r>
              <w:rPr>
                <w:szCs w:val="18"/>
              </w:rPr>
              <w:t>$878</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87A3A99" w14:textId="77777777">
            <w:pPr>
              <w:pStyle w:val="RTableTextAbt"/>
              <w:rPr>
                <w:szCs w:val="18"/>
              </w:rPr>
            </w:pPr>
            <w:r>
              <w:rPr>
                <w:szCs w:val="18"/>
              </w:rPr>
              <w:t>$2,509</w:t>
            </w:r>
          </w:p>
        </w:tc>
      </w:tr>
      <w:tr w14:paraId="515284DF"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FC31A6" w:rsidP="00CB1C05" w14:paraId="641ED725" w14:textId="77777777">
            <w:pPr>
              <w:pStyle w:val="LTableTextAbt"/>
            </w:pPr>
            <w:r w:rsidRPr="00775537">
              <w:rPr>
                <w:szCs w:val="18"/>
              </w:rPr>
              <w:t xml:space="preserve">Incorporation into Other Formulation, Mixture, and </w:t>
            </w:r>
            <w:r>
              <w:rPr>
                <w:szCs w:val="18"/>
              </w:rPr>
              <w:t>Reaction Products (Aeroso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0E309A49"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99B8EF3" w14:textId="77777777">
            <w:pPr>
              <w:pStyle w:val="RTableTextAbt"/>
              <w:rPr>
                <w:szCs w:val="18"/>
              </w:rPr>
            </w:pPr>
            <w:r>
              <w:rPr>
                <w:szCs w:val="18"/>
              </w:rPr>
              <w:t>$33,33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FC7F577" w14:textId="77777777">
            <w:pPr>
              <w:pStyle w:val="RTableTextAbt"/>
              <w:rPr>
                <w:szCs w:val="18"/>
              </w:rPr>
            </w:pPr>
            <w:r>
              <w:rPr>
                <w:szCs w:val="18"/>
              </w:rPr>
              <w:t>$9,578</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520B35F" w14:textId="77777777">
            <w:pPr>
              <w:pStyle w:val="RTableTextAbt"/>
              <w:rPr>
                <w:szCs w:val="18"/>
              </w:rPr>
            </w:pPr>
            <w:r>
              <w:rPr>
                <w:szCs w:val="18"/>
              </w:rPr>
              <w:t>$13,858</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28DEE86" w14:textId="77777777">
            <w:pPr>
              <w:pStyle w:val="RTableTextAbt"/>
              <w:rPr>
                <w:szCs w:val="18"/>
              </w:rPr>
            </w:pPr>
            <w:r>
              <w:rPr>
                <w:szCs w:val="18"/>
              </w:rPr>
              <w:t>$30,54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A044832" w14:textId="77777777">
            <w:pPr>
              <w:pStyle w:val="RTableTextAbt"/>
              <w:rPr>
                <w:szCs w:val="18"/>
              </w:rPr>
            </w:pPr>
            <w:r>
              <w:rPr>
                <w:szCs w:val="18"/>
              </w:rPr>
              <w:t>$87,320</w:t>
            </w:r>
          </w:p>
        </w:tc>
      </w:tr>
      <w:tr w14:paraId="6C23DFCD"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FC31A6" w:rsidP="00CB1C05" w14:paraId="65C04FA1" w14:textId="77777777">
            <w:pPr>
              <w:pStyle w:val="LTableTextAbt"/>
            </w:pPr>
            <w:r w:rsidRPr="00775537">
              <w:rPr>
                <w:szCs w:val="18"/>
              </w:rPr>
              <w:t xml:space="preserve">Incorporation into Other Formulation, Mixture, and </w:t>
            </w:r>
            <w:r>
              <w:rPr>
                <w:szCs w:val="18"/>
              </w:rPr>
              <w:t>Reaction Products (Other)</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DBBAD8E"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3FDE0CD" w14:textId="77777777">
            <w:pPr>
              <w:pStyle w:val="RTableTextAbt"/>
              <w:rPr>
                <w:szCs w:val="18"/>
              </w:rPr>
            </w:pPr>
            <w:r>
              <w:rPr>
                <w:szCs w:val="18"/>
              </w:rPr>
              <w:t>$1,03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DA5E57F" w14:textId="77777777">
            <w:pPr>
              <w:pStyle w:val="RTableTextAbt"/>
              <w:rPr>
                <w:szCs w:val="18"/>
              </w:rPr>
            </w:pPr>
            <w:r>
              <w:rPr>
                <w:szCs w:val="18"/>
              </w:rPr>
              <w:t>$298</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0622ED9" w14:textId="77777777">
            <w:pPr>
              <w:pStyle w:val="RTableTextAbt"/>
              <w:rPr>
                <w:szCs w:val="18"/>
              </w:rPr>
            </w:pPr>
            <w:r>
              <w:rPr>
                <w:szCs w:val="18"/>
              </w:rPr>
              <w:t>$431</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1AC2276" w14:textId="77777777">
            <w:pPr>
              <w:pStyle w:val="RTableTextAbt"/>
              <w:rPr>
                <w:szCs w:val="18"/>
              </w:rPr>
            </w:pPr>
            <w:r>
              <w:rPr>
                <w:szCs w:val="18"/>
              </w:rPr>
              <w:t>$95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3B2C45D" w14:textId="77777777">
            <w:pPr>
              <w:pStyle w:val="RTableTextAbt"/>
              <w:rPr>
                <w:szCs w:val="18"/>
              </w:rPr>
            </w:pPr>
            <w:r>
              <w:rPr>
                <w:szCs w:val="18"/>
              </w:rPr>
              <w:t>$2,718</w:t>
            </w:r>
          </w:p>
        </w:tc>
      </w:tr>
      <w:tr w14:paraId="7E2B52B6"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74DA845" w14:textId="77777777">
            <w:pPr>
              <w:pStyle w:val="LTableTextAbt"/>
            </w:pPr>
            <w:r>
              <w:rPr>
                <w:szCs w:val="18"/>
              </w:rPr>
              <w:t>Laboratory Chemical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93D2F04"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B417F05" w14:textId="77777777">
            <w:pPr>
              <w:pStyle w:val="RTableTextAbt"/>
              <w:rPr>
                <w:szCs w:val="18"/>
              </w:rPr>
            </w:pPr>
            <w:r>
              <w:rPr>
                <w:szCs w:val="18"/>
              </w:rPr>
              <w:t>$25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AB2E977" w14:textId="77777777">
            <w:pPr>
              <w:pStyle w:val="RTableTextAbt"/>
              <w:rPr>
                <w:szCs w:val="18"/>
              </w:rPr>
            </w:pPr>
            <w:r>
              <w:rPr>
                <w:szCs w:val="18"/>
              </w:rPr>
              <w:t>$73</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CB33D71" w14:textId="77777777">
            <w:pPr>
              <w:pStyle w:val="RTableTextAbt"/>
              <w:rPr>
                <w:szCs w:val="18"/>
              </w:rPr>
            </w:pPr>
            <w:r>
              <w:rPr>
                <w:szCs w:val="18"/>
              </w:rPr>
              <w:t>$105</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348EF44" w14:textId="77777777">
            <w:pPr>
              <w:pStyle w:val="RTableTextAbt"/>
              <w:rPr>
                <w:szCs w:val="18"/>
              </w:rPr>
            </w:pPr>
            <w:r>
              <w:rPr>
                <w:szCs w:val="18"/>
              </w:rPr>
              <w:t>$23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00FEE08" w14:textId="77777777">
            <w:pPr>
              <w:pStyle w:val="RTableTextAbt"/>
              <w:rPr>
                <w:szCs w:val="18"/>
              </w:rPr>
            </w:pPr>
            <w:r>
              <w:rPr>
                <w:szCs w:val="18"/>
              </w:rPr>
              <w:t>$661</w:t>
            </w:r>
          </w:p>
        </w:tc>
      </w:tr>
      <w:tr w14:paraId="0E5A1E68"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F111DF5" w14:textId="77777777">
            <w:pPr>
              <w:pStyle w:val="LTableTextAbt"/>
            </w:pPr>
            <w:r>
              <w:rPr>
                <w:szCs w:val="18"/>
              </w:rPr>
              <w:t>Processing Aid, Except Petrochemica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EB721A3"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29237B1" w14:textId="77777777">
            <w:pPr>
              <w:pStyle w:val="RTableTextAbt"/>
              <w:rPr>
                <w:szCs w:val="18"/>
              </w:rPr>
            </w:pPr>
            <w:r>
              <w:rPr>
                <w:szCs w:val="18"/>
              </w:rPr>
              <w:t>$6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E6F5418" w14:textId="77777777">
            <w:pPr>
              <w:pStyle w:val="RTableTextAbt"/>
              <w:rPr>
                <w:szCs w:val="18"/>
              </w:rPr>
            </w:pPr>
            <w:r>
              <w:rPr>
                <w:szCs w:val="18"/>
              </w:rPr>
              <w:t>$18</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FFA11E9" w14:textId="77777777">
            <w:pPr>
              <w:pStyle w:val="RTableTextAbt"/>
              <w:rPr>
                <w:szCs w:val="18"/>
              </w:rPr>
            </w:pPr>
            <w:r>
              <w:rPr>
                <w:szCs w:val="18"/>
              </w:rPr>
              <w:t>$26</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78DCE6C" w14:textId="77777777">
            <w:pPr>
              <w:pStyle w:val="RTableTextAbt"/>
              <w:rPr>
                <w:szCs w:val="18"/>
              </w:rPr>
            </w:pPr>
            <w:r>
              <w:rPr>
                <w:szCs w:val="18"/>
              </w:rPr>
              <w:t>$58</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634B03E" w14:textId="77777777">
            <w:pPr>
              <w:pStyle w:val="RTableTextAbt"/>
              <w:rPr>
                <w:szCs w:val="18"/>
              </w:rPr>
            </w:pPr>
            <w:r>
              <w:rPr>
                <w:szCs w:val="18"/>
              </w:rPr>
              <w:t>$166</w:t>
            </w:r>
          </w:p>
        </w:tc>
      </w:tr>
      <w:tr w14:paraId="0FFD3AFF"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24D3421" w14:textId="77777777">
            <w:pPr>
              <w:pStyle w:val="LTableTextAbt"/>
            </w:pPr>
            <w:r>
              <w:rPr>
                <w:szCs w:val="18"/>
              </w:rPr>
              <w:t>Adhesives and Sealant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6D5A03E"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C714496" w14:textId="77777777">
            <w:pPr>
              <w:pStyle w:val="RTableTextAbt"/>
              <w:rPr>
                <w:szCs w:val="18"/>
              </w:rPr>
            </w:pPr>
            <w:r>
              <w:rPr>
                <w:szCs w:val="18"/>
              </w:rPr>
              <w:t>$45,86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0611513" w14:textId="77777777">
            <w:pPr>
              <w:pStyle w:val="RTableTextAbt"/>
              <w:rPr>
                <w:szCs w:val="18"/>
              </w:rPr>
            </w:pPr>
            <w:r>
              <w:rPr>
                <w:szCs w:val="18"/>
              </w:rPr>
              <w:t>$13,178</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7722091" w14:textId="77777777">
            <w:pPr>
              <w:pStyle w:val="RTableTextAbt"/>
              <w:rPr>
                <w:szCs w:val="18"/>
              </w:rPr>
            </w:pPr>
            <w:r>
              <w:rPr>
                <w:szCs w:val="18"/>
              </w:rPr>
              <w:t>$19,067</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0582A06" w14:textId="77777777">
            <w:pPr>
              <w:pStyle w:val="RTableTextAbt"/>
              <w:rPr>
                <w:szCs w:val="18"/>
              </w:rPr>
            </w:pPr>
            <w:r>
              <w:rPr>
                <w:szCs w:val="18"/>
              </w:rPr>
              <w:t>$42,02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1511E1E" w14:textId="77777777">
            <w:pPr>
              <w:pStyle w:val="RTableTextAbt"/>
              <w:rPr>
                <w:szCs w:val="18"/>
              </w:rPr>
            </w:pPr>
            <w:r>
              <w:rPr>
                <w:szCs w:val="18"/>
              </w:rPr>
              <w:t>$120,143</w:t>
            </w:r>
          </w:p>
        </w:tc>
      </w:tr>
      <w:tr w14:paraId="16882743"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00CCF0CD" w14:textId="77777777">
            <w:pPr>
              <w:pStyle w:val="LTableTextAbt"/>
            </w:pPr>
            <w:r>
              <w:rPr>
                <w:szCs w:val="18"/>
              </w:rPr>
              <w:t>Paint and Coating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13EA9BC"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C027327" w14:textId="77777777">
            <w:pPr>
              <w:pStyle w:val="RTableTextAbt"/>
              <w:rPr>
                <w:szCs w:val="18"/>
              </w:rPr>
            </w:pPr>
            <w:r>
              <w:rPr>
                <w:szCs w:val="18"/>
              </w:rPr>
              <w:t>$12,010</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5088D04" w14:textId="77777777">
            <w:pPr>
              <w:pStyle w:val="RTableTextAbt"/>
              <w:rPr>
                <w:szCs w:val="18"/>
              </w:rPr>
            </w:pPr>
            <w:r>
              <w:rPr>
                <w:szCs w:val="18"/>
              </w:rPr>
              <w:t>$3,450</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4169105" w14:textId="77777777">
            <w:pPr>
              <w:pStyle w:val="RTableTextAbt"/>
              <w:rPr>
                <w:szCs w:val="18"/>
              </w:rPr>
            </w:pPr>
            <w:r>
              <w:rPr>
                <w:szCs w:val="18"/>
              </w:rPr>
              <w:t>$4,992</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0C639FF" w14:textId="77777777">
            <w:pPr>
              <w:pStyle w:val="RTableTextAbt"/>
              <w:rPr>
                <w:szCs w:val="18"/>
              </w:rPr>
            </w:pPr>
            <w:r>
              <w:rPr>
                <w:szCs w:val="18"/>
              </w:rPr>
              <w:t>$11,005</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FABA290" w14:textId="77777777">
            <w:pPr>
              <w:pStyle w:val="RTableTextAbt"/>
              <w:rPr>
                <w:szCs w:val="18"/>
              </w:rPr>
            </w:pPr>
            <w:r>
              <w:rPr>
                <w:szCs w:val="18"/>
              </w:rPr>
              <w:t>$31,457</w:t>
            </w:r>
          </w:p>
        </w:tc>
      </w:tr>
      <w:tr w14:paraId="1683828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0056EA9E" w14:textId="77777777">
            <w:pPr>
              <w:pStyle w:val="LTableTextAbt"/>
            </w:pPr>
            <w:r>
              <w:rPr>
                <w:szCs w:val="18"/>
              </w:rPr>
              <w:t>Aerosol Spray Cleaning/Degreas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2173687F"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37C9359" w14:textId="77777777">
            <w:pPr>
              <w:pStyle w:val="RTableTextAbt"/>
              <w:rPr>
                <w:szCs w:val="18"/>
              </w:rPr>
            </w:pPr>
            <w:r>
              <w:rPr>
                <w:szCs w:val="18"/>
              </w:rPr>
              <w:t>$4,872,56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D2DA2EF" w14:textId="77777777">
            <w:pPr>
              <w:pStyle w:val="RTableTextAbt"/>
              <w:rPr>
                <w:szCs w:val="18"/>
              </w:rPr>
            </w:pPr>
            <w:r>
              <w:rPr>
                <w:szCs w:val="18"/>
              </w:rPr>
              <w:t>$1,437,337</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AD0905B" w14:textId="77777777">
            <w:pPr>
              <w:pStyle w:val="RTableTextAbt"/>
              <w:rPr>
                <w:szCs w:val="18"/>
              </w:rPr>
            </w:pPr>
            <w:r>
              <w:rPr>
                <w:szCs w:val="18"/>
              </w:rPr>
              <w:t>$2,088,773</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E3EAB41" w14:textId="77777777">
            <w:pPr>
              <w:pStyle w:val="RTableTextAbt"/>
              <w:rPr>
                <w:szCs w:val="18"/>
              </w:rPr>
            </w:pPr>
            <w:r>
              <w:rPr>
                <w:szCs w:val="18"/>
              </w:rPr>
              <w:t>$4,932,26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53CBF4B" w14:textId="77777777">
            <w:pPr>
              <w:pStyle w:val="RTableTextAbt"/>
              <w:rPr>
                <w:szCs w:val="18"/>
              </w:rPr>
            </w:pPr>
            <w:r>
              <w:rPr>
                <w:szCs w:val="18"/>
              </w:rPr>
              <w:t>$13,330,947</w:t>
            </w:r>
          </w:p>
        </w:tc>
      </w:tr>
      <w:tr w14:paraId="62648B7D"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E34410D" w14:textId="77777777">
            <w:pPr>
              <w:pStyle w:val="LTableTextAbt"/>
            </w:pPr>
            <w:r>
              <w:rPr>
                <w:szCs w:val="18"/>
              </w:rPr>
              <w:t>Aerosol Spray Cleaning/Degreas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5B063CB"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AF134F2" w14:textId="77777777">
            <w:pPr>
              <w:pStyle w:val="RTableTextAbt"/>
              <w:rPr>
                <w:szCs w:val="18"/>
              </w:rPr>
            </w:pPr>
            <w:r>
              <w:rPr>
                <w:szCs w:val="18"/>
              </w:rPr>
              <w:t>$20,33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288E55B" w14:textId="77777777">
            <w:pPr>
              <w:pStyle w:val="RTableTextAbt"/>
              <w:rPr>
                <w:szCs w:val="18"/>
              </w:rPr>
            </w:pPr>
            <w:r>
              <w:rPr>
                <w:szCs w:val="18"/>
              </w:rPr>
              <w:t>$5,999</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8D3ABCD" w14:textId="77777777">
            <w:pPr>
              <w:pStyle w:val="RTableTextAbt"/>
              <w:rPr>
                <w:szCs w:val="18"/>
              </w:rPr>
            </w:pPr>
            <w:r>
              <w:rPr>
                <w:szCs w:val="18"/>
              </w:rPr>
              <w:t>$8,718</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B72A5D8" w14:textId="77777777">
            <w:pPr>
              <w:pStyle w:val="RTableTextAbt"/>
              <w:rPr>
                <w:szCs w:val="18"/>
              </w:rPr>
            </w:pPr>
            <w:r>
              <w:rPr>
                <w:szCs w:val="18"/>
              </w:rPr>
              <w:t>$20,58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8514F85" w14:textId="77777777">
            <w:pPr>
              <w:pStyle w:val="RTableTextAbt"/>
              <w:rPr>
                <w:szCs w:val="18"/>
              </w:rPr>
            </w:pPr>
            <w:r>
              <w:rPr>
                <w:szCs w:val="18"/>
              </w:rPr>
              <w:t>$55,641</w:t>
            </w:r>
          </w:p>
        </w:tc>
      </w:tr>
      <w:tr w14:paraId="4A39556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6482316" w14:textId="77777777">
            <w:pPr>
              <w:pStyle w:val="LTableTextAbt"/>
            </w:pPr>
            <w:r>
              <w:rPr>
                <w:szCs w:val="18"/>
              </w:rPr>
              <w:t>Liquid and Spray Batch Cold Clean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876D350"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1959979" w14:textId="77777777">
            <w:pPr>
              <w:pStyle w:val="RTableTextAbt"/>
              <w:rPr>
                <w:szCs w:val="18"/>
              </w:rPr>
            </w:pPr>
            <w:r>
              <w:rPr>
                <w:szCs w:val="18"/>
              </w:rPr>
              <w:t>$12,16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32DA8FF" w14:textId="77777777">
            <w:pPr>
              <w:pStyle w:val="RTableTextAbt"/>
              <w:rPr>
                <w:szCs w:val="18"/>
              </w:rPr>
            </w:pPr>
            <w:r>
              <w:rPr>
                <w:szCs w:val="18"/>
              </w:rPr>
              <w:t>$3,496</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9B92A02" w14:textId="77777777">
            <w:pPr>
              <w:pStyle w:val="RTableTextAbt"/>
              <w:rPr>
                <w:szCs w:val="18"/>
              </w:rPr>
            </w:pPr>
            <w:r>
              <w:rPr>
                <w:szCs w:val="18"/>
              </w:rPr>
              <w:t>$5,059</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F8D73BA" w14:textId="77777777">
            <w:pPr>
              <w:pStyle w:val="RTableTextAbt"/>
              <w:rPr>
                <w:szCs w:val="18"/>
              </w:rPr>
            </w:pPr>
            <w:r>
              <w:rPr>
                <w:szCs w:val="18"/>
              </w:rPr>
              <w:t>$11,15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09DA114" w14:textId="77777777">
            <w:pPr>
              <w:pStyle w:val="RTableTextAbt"/>
              <w:rPr>
                <w:szCs w:val="18"/>
              </w:rPr>
            </w:pPr>
            <w:r>
              <w:rPr>
                <w:szCs w:val="18"/>
              </w:rPr>
              <w:t>$31,875</w:t>
            </w:r>
          </w:p>
        </w:tc>
      </w:tr>
      <w:tr w14:paraId="55DF9F4C"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48F3CA6" w14:textId="77777777">
            <w:pPr>
              <w:pStyle w:val="LTableTextAbt"/>
            </w:pPr>
            <w:r>
              <w:rPr>
                <w:szCs w:val="18"/>
              </w:rPr>
              <w:t>Liquid and Spray Batch Cold Clean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6165E0E"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323304E" w14:textId="77777777">
            <w:pPr>
              <w:pStyle w:val="RTableTextAbt"/>
              <w:rPr>
                <w:szCs w:val="18"/>
              </w:rPr>
            </w:pPr>
            <w:r>
              <w:rPr>
                <w:szCs w:val="18"/>
              </w:rPr>
              <w:t>$3,76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800E56B" w14:textId="77777777">
            <w:pPr>
              <w:pStyle w:val="RTableTextAbt"/>
              <w:rPr>
                <w:szCs w:val="18"/>
              </w:rPr>
            </w:pPr>
            <w:r>
              <w:rPr>
                <w:szCs w:val="18"/>
              </w:rPr>
              <w:t>$1,082</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56E25D9" w14:textId="77777777">
            <w:pPr>
              <w:pStyle w:val="RTableTextAbt"/>
              <w:rPr>
                <w:szCs w:val="18"/>
              </w:rPr>
            </w:pPr>
            <w:r>
              <w:rPr>
                <w:szCs w:val="18"/>
              </w:rPr>
              <w:t>$1,566</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DAE9F7D" w14:textId="77777777">
            <w:pPr>
              <w:pStyle w:val="RTableTextAbt"/>
              <w:rPr>
                <w:szCs w:val="18"/>
              </w:rPr>
            </w:pPr>
            <w:r>
              <w:rPr>
                <w:szCs w:val="18"/>
              </w:rPr>
              <w:t>$3,452</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F297E50" w14:textId="77777777">
            <w:pPr>
              <w:pStyle w:val="RTableTextAbt"/>
              <w:rPr>
                <w:szCs w:val="18"/>
              </w:rPr>
            </w:pPr>
            <w:r>
              <w:rPr>
                <w:szCs w:val="18"/>
              </w:rPr>
              <w:t>$9,868</w:t>
            </w:r>
          </w:p>
        </w:tc>
      </w:tr>
      <w:tr w14:paraId="75615623"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7EEF1773" w14:textId="77777777">
            <w:pPr>
              <w:pStyle w:val="LTableTextAbt"/>
            </w:pPr>
            <w:r>
              <w:rPr>
                <w:szCs w:val="18"/>
              </w:rPr>
              <w:t>Photographic Film Us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56385BF"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60ECAAD" w14:textId="77777777">
            <w:pPr>
              <w:pStyle w:val="RTableTextAbt"/>
              <w:rPr>
                <w:szCs w:val="18"/>
              </w:rPr>
            </w:pPr>
            <w:r>
              <w:rPr>
                <w:szCs w:val="18"/>
              </w:rPr>
              <w:t>$5,214</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08223F7" w14:textId="77777777">
            <w:pPr>
              <w:pStyle w:val="RTableTextAbt"/>
              <w:rPr>
                <w:szCs w:val="18"/>
              </w:rPr>
            </w:pPr>
            <w:r>
              <w:rPr>
                <w:szCs w:val="18"/>
              </w:rPr>
              <w:t>$1,498</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BAAA1C1" w14:textId="77777777">
            <w:pPr>
              <w:pStyle w:val="RTableTextAbt"/>
              <w:rPr>
                <w:szCs w:val="18"/>
              </w:rPr>
            </w:pPr>
            <w:r>
              <w:rPr>
                <w:szCs w:val="18"/>
              </w:rPr>
              <w:t>$2,167</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C0C5FF3" w14:textId="77777777">
            <w:pPr>
              <w:pStyle w:val="RTableTextAbt"/>
              <w:rPr>
                <w:szCs w:val="18"/>
              </w:rPr>
            </w:pPr>
            <w:r>
              <w:rPr>
                <w:szCs w:val="18"/>
              </w:rPr>
              <w:t>$4,77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1C9CA43" w14:textId="77777777">
            <w:pPr>
              <w:pStyle w:val="RTableTextAbt"/>
              <w:rPr>
                <w:szCs w:val="18"/>
              </w:rPr>
            </w:pPr>
            <w:r>
              <w:rPr>
                <w:szCs w:val="18"/>
              </w:rPr>
              <w:t>$13,656</w:t>
            </w:r>
          </w:p>
        </w:tc>
      </w:tr>
      <w:tr w14:paraId="0BCCAA73"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23268D6" w14:textId="77777777">
            <w:pPr>
              <w:pStyle w:val="LTableTextAbt"/>
            </w:pPr>
            <w:r>
              <w:rPr>
                <w:szCs w:val="18"/>
              </w:rPr>
              <w:t>Lubricants and Grease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2ECB7C7"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E53258F" w14:textId="77777777">
            <w:pPr>
              <w:pStyle w:val="RTableTextAbt"/>
              <w:rPr>
                <w:szCs w:val="18"/>
              </w:rPr>
            </w:pPr>
            <w:r>
              <w:rPr>
                <w:szCs w:val="18"/>
              </w:rPr>
              <w:t>$58,94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6D4B7BD" w14:textId="77777777">
            <w:pPr>
              <w:pStyle w:val="RTableTextAbt"/>
              <w:rPr>
                <w:szCs w:val="18"/>
              </w:rPr>
            </w:pPr>
            <w:r>
              <w:rPr>
                <w:szCs w:val="18"/>
              </w:rPr>
              <w:t>$16,934</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999B0DE" w14:textId="77777777">
            <w:pPr>
              <w:pStyle w:val="RTableTextAbt"/>
              <w:rPr>
                <w:szCs w:val="18"/>
              </w:rPr>
            </w:pPr>
            <w:r>
              <w:rPr>
                <w:szCs w:val="18"/>
              </w:rPr>
              <w:t>$24,501</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822FB02" w14:textId="77777777">
            <w:pPr>
              <w:pStyle w:val="RTableTextAbt"/>
              <w:rPr>
                <w:szCs w:val="18"/>
              </w:rPr>
            </w:pPr>
            <w:r>
              <w:rPr>
                <w:szCs w:val="18"/>
              </w:rPr>
              <w:t>$54,008</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10444B5" w14:textId="77777777">
            <w:pPr>
              <w:pStyle w:val="RTableTextAbt"/>
              <w:rPr>
                <w:szCs w:val="18"/>
              </w:rPr>
            </w:pPr>
            <w:r>
              <w:rPr>
                <w:szCs w:val="18"/>
              </w:rPr>
              <w:t>$154,385</w:t>
            </w:r>
          </w:p>
        </w:tc>
      </w:tr>
      <w:tr w14:paraId="4ED67D82"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5B3B752" w14:textId="77777777">
            <w:pPr>
              <w:pStyle w:val="LTableTextAbt"/>
            </w:pPr>
            <w:r>
              <w:rPr>
                <w:szCs w:val="18"/>
              </w:rPr>
              <w:t>Lubricants and Grease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A8CB1D0"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28E370E" w14:textId="77777777">
            <w:pPr>
              <w:pStyle w:val="RTableTextAbt"/>
              <w:rPr>
                <w:szCs w:val="18"/>
              </w:rPr>
            </w:pPr>
            <w:r>
              <w:rPr>
                <w:szCs w:val="18"/>
              </w:rPr>
              <w:t>$62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4E2DA4B" w14:textId="77777777">
            <w:pPr>
              <w:pStyle w:val="RTableTextAbt"/>
              <w:rPr>
                <w:szCs w:val="18"/>
              </w:rPr>
            </w:pPr>
            <w:r>
              <w:rPr>
                <w:szCs w:val="18"/>
              </w:rPr>
              <w:t>$179</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DDD50A7" w14:textId="77777777">
            <w:pPr>
              <w:pStyle w:val="RTableTextAbt"/>
              <w:rPr>
                <w:szCs w:val="18"/>
              </w:rPr>
            </w:pPr>
            <w:r>
              <w:rPr>
                <w:szCs w:val="18"/>
              </w:rPr>
              <w:t>$259</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E6BF59A" w14:textId="77777777">
            <w:pPr>
              <w:pStyle w:val="RTableTextAbt"/>
              <w:rPr>
                <w:szCs w:val="18"/>
              </w:rPr>
            </w:pPr>
            <w:r>
              <w:rPr>
                <w:szCs w:val="18"/>
              </w:rPr>
              <w:t>$570</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EB9F41B" w14:textId="77777777">
            <w:pPr>
              <w:pStyle w:val="RTableTextAbt"/>
              <w:rPr>
                <w:szCs w:val="18"/>
              </w:rPr>
            </w:pPr>
            <w:r>
              <w:rPr>
                <w:szCs w:val="18"/>
              </w:rPr>
              <w:t>$1,629</w:t>
            </w:r>
          </w:p>
        </w:tc>
      </w:tr>
      <w:tr w14:paraId="1107FA94"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599CBEE" w14:textId="77777777">
            <w:pPr>
              <w:pStyle w:val="LTableTextAbt"/>
            </w:pPr>
            <w:r>
              <w:rPr>
                <w:szCs w:val="18"/>
              </w:rPr>
              <w:t>Wipe and Liquid Cleaning and Polish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8312BEC"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16EDAFF" w14:textId="77777777">
            <w:pPr>
              <w:pStyle w:val="RTableTextAbt"/>
              <w:rPr>
                <w:szCs w:val="18"/>
              </w:rPr>
            </w:pPr>
            <w:r>
              <w:rPr>
                <w:szCs w:val="18"/>
              </w:rPr>
              <w:t>$3,347,05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4D42F72" w14:textId="77777777">
            <w:pPr>
              <w:pStyle w:val="RTableTextAbt"/>
              <w:rPr>
                <w:szCs w:val="18"/>
              </w:rPr>
            </w:pPr>
            <w:r>
              <w:rPr>
                <w:szCs w:val="18"/>
              </w:rPr>
              <w:t>$987,333</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B2CF4D7" w14:textId="77777777">
            <w:pPr>
              <w:pStyle w:val="RTableTextAbt"/>
              <w:rPr>
                <w:szCs w:val="18"/>
              </w:rPr>
            </w:pPr>
            <w:r>
              <w:rPr>
                <w:szCs w:val="18"/>
              </w:rPr>
              <w:t>$1,434,816</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6B9C070" w14:textId="77777777">
            <w:pPr>
              <w:pStyle w:val="RTableTextAbt"/>
              <w:rPr>
                <w:szCs w:val="18"/>
              </w:rPr>
            </w:pPr>
            <w:r>
              <w:rPr>
                <w:szCs w:val="18"/>
              </w:rPr>
              <w:t>$3,388,06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F18447A" w14:textId="77777777">
            <w:pPr>
              <w:pStyle w:val="RTableTextAbt"/>
              <w:rPr>
                <w:szCs w:val="18"/>
              </w:rPr>
            </w:pPr>
            <w:r>
              <w:rPr>
                <w:szCs w:val="18"/>
              </w:rPr>
              <w:t>$9,157,269</w:t>
            </w:r>
          </w:p>
        </w:tc>
      </w:tr>
      <w:tr w14:paraId="2F8B8C58"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7A24B5C9" w14:textId="77777777">
            <w:pPr>
              <w:pStyle w:val="LTableTextAbt"/>
            </w:pPr>
            <w:r>
              <w:rPr>
                <w:szCs w:val="18"/>
              </w:rPr>
              <w:t>Wipe and Liquid Cleaning and Polish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6D5EDECC"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B961ED5" w14:textId="77777777">
            <w:pPr>
              <w:pStyle w:val="RTableTextAbt"/>
              <w:rPr>
                <w:szCs w:val="18"/>
              </w:rPr>
            </w:pPr>
            <w:r>
              <w:rPr>
                <w:szCs w:val="18"/>
              </w:rPr>
              <w:t>$240</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929D2C7" w14:textId="77777777">
            <w:pPr>
              <w:pStyle w:val="RTableTextAbt"/>
              <w:rPr>
                <w:szCs w:val="18"/>
              </w:rPr>
            </w:pPr>
            <w:r>
              <w:rPr>
                <w:szCs w:val="18"/>
              </w:rPr>
              <w:t>$71</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48810CE" w14:textId="77777777">
            <w:pPr>
              <w:pStyle w:val="RTableTextAbt"/>
              <w:rPr>
                <w:szCs w:val="18"/>
              </w:rPr>
            </w:pPr>
            <w:r>
              <w:rPr>
                <w:szCs w:val="18"/>
              </w:rPr>
              <w:t>$103</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2F99A10" w14:textId="77777777">
            <w:pPr>
              <w:pStyle w:val="RTableTextAbt"/>
              <w:rPr>
                <w:szCs w:val="18"/>
              </w:rPr>
            </w:pPr>
            <w:r>
              <w:rPr>
                <w:szCs w:val="18"/>
              </w:rPr>
              <w:t>$24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C980884" w14:textId="77777777">
            <w:pPr>
              <w:pStyle w:val="RTableTextAbt"/>
              <w:rPr>
                <w:szCs w:val="18"/>
              </w:rPr>
            </w:pPr>
            <w:r>
              <w:rPr>
                <w:szCs w:val="18"/>
              </w:rPr>
              <w:t>$658</w:t>
            </w:r>
          </w:p>
        </w:tc>
      </w:tr>
      <w:tr w14:paraId="4DC5999C"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793D507" w14:textId="77777777">
            <w:pPr>
              <w:pStyle w:val="LTableTextAbt"/>
            </w:pPr>
            <w:r>
              <w:rPr>
                <w:szCs w:val="18"/>
              </w:rPr>
              <w:t>Inks and Ink Remova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D6024D8"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C7227E5" w14:textId="77777777">
            <w:pPr>
              <w:pStyle w:val="RTableTextAbt"/>
              <w:rPr>
                <w:szCs w:val="18"/>
              </w:rPr>
            </w:pPr>
            <w:r>
              <w:rPr>
                <w:szCs w:val="18"/>
              </w:rPr>
              <w:t>$791</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271433A" w14:textId="77777777">
            <w:pPr>
              <w:pStyle w:val="RTableTextAbt"/>
              <w:rPr>
                <w:szCs w:val="18"/>
              </w:rPr>
            </w:pPr>
            <w:r>
              <w:rPr>
                <w:szCs w:val="18"/>
              </w:rPr>
              <w:t>$227</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E2CC30B" w14:textId="77777777">
            <w:pPr>
              <w:pStyle w:val="RTableTextAbt"/>
              <w:rPr>
                <w:szCs w:val="18"/>
              </w:rPr>
            </w:pPr>
            <w:r>
              <w:rPr>
                <w:szCs w:val="18"/>
              </w:rPr>
              <w:t>$329</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6432E99" w14:textId="77777777">
            <w:pPr>
              <w:pStyle w:val="RTableTextAbt"/>
              <w:rPr>
                <w:szCs w:val="18"/>
              </w:rPr>
            </w:pPr>
            <w:r>
              <w:rPr>
                <w:szCs w:val="18"/>
              </w:rPr>
              <w:t>$724</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A5F86DD" w14:textId="77777777">
            <w:pPr>
              <w:pStyle w:val="RTableTextAbt"/>
              <w:rPr>
                <w:szCs w:val="18"/>
              </w:rPr>
            </w:pPr>
            <w:r>
              <w:rPr>
                <w:szCs w:val="18"/>
              </w:rPr>
              <w:t>$2,071</w:t>
            </w:r>
          </w:p>
        </w:tc>
      </w:tr>
      <w:tr w14:paraId="5EAA2DA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0A2E0E5" w14:textId="77777777">
            <w:pPr>
              <w:pStyle w:val="LTableTextAbt"/>
            </w:pPr>
            <w:r>
              <w:rPr>
                <w:szCs w:val="18"/>
              </w:rPr>
              <w:t>Anti-Spatter Welding Aeroso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739A8841"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A6A285E" w14:textId="77777777">
            <w:pPr>
              <w:pStyle w:val="RTableTextAbt"/>
              <w:rPr>
                <w:szCs w:val="18"/>
              </w:rPr>
            </w:pPr>
            <w:r>
              <w:rPr>
                <w:szCs w:val="18"/>
              </w:rPr>
              <w:t>$5,790</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59B5047" w14:textId="77777777">
            <w:pPr>
              <w:pStyle w:val="RTableTextAbt"/>
              <w:rPr>
                <w:szCs w:val="18"/>
              </w:rPr>
            </w:pPr>
            <w:r>
              <w:rPr>
                <w:szCs w:val="18"/>
              </w:rPr>
              <w:t>$1,663</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52637B20" w14:textId="77777777">
            <w:pPr>
              <w:pStyle w:val="RTableTextAbt"/>
              <w:rPr>
                <w:szCs w:val="18"/>
              </w:rPr>
            </w:pPr>
            <w:r>
              <w:rPr>
                <w:szCs w:val="18"/>
              </w:rPr>
              <w:t>$2,407</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D775177" w14:textId="77777777">
            <w:pPr>
              <w:pStyle w:val="RTableTextAbt"/>
              <w:rPr>
                <w:szCs w:val="18"/>
              </w:rPr>
            </w:pPr>
            <w:r>
              <w:rPr>
                <w:szCs w:val="18"/>
              </w:rPr>
              <w:t>$5,305</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57D3013" w14:textId="77777777">
            <w:pPr>
              <w:pStyle w:val="RTableTextAbt"/>
              <w:rPr>
                <w:szCs w:val="18"/>
              </w:rPr>
            </w:pPr>
            <w:r>
              <w:rPr>
                <w:szCs w:val="18"/>
              </w:rPr>
              <w:t>$15,165</w:t>
            </w:r>
          </w:p>
        </w:tc>
      </w:tr>
      <w:tr w14:paraId="510C49BA"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1A751E4" w14:textId="77777777">
            <w:pPr>
              <w:pStyle w:val="LTableTextAbt"/>
            </w:pPr>
            <w:r>
              <w:rPr>
                <w:szCs w:val="18"/>
              </w:rPr>
              <w:t>Anti-Spatter Welding Aeroso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4AFD5DF6"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50A80CD" w14:textId="77777777">
            <w:pPr>
              <w:pStyle w:val="RTableTextAbt"/>
              <w:rPr>
                <w:szCs w:val="18"/>
              </w:rPr>
            </w:pPr>
            <w:r>
              <w:rPr>
                <w:szCs w:val="18"/>
              </w:rPr>
              <w:t>$61</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EFC41E4" w14:textId="77777777">
            <w:pPr>
              <w:pStyle w:val="RTableTextAbt"/>
              <w:rPr>
                <w:szCs w:val="18"/>
              </w:rPr>
            </w:pPr>
            <w:r>
              <w:rPr>
                <w:szCs w:val="18"/>
              </w:rPr>
              <w:t>$18</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E78A6C4" w14:textId="77777777">
            <w:pPr>
              <w:pStyle w:val="RTableTextAbt"/>
              <w:rPr>
                <w:szCs w:val="18"/>
              </w:rPr>
            </w:pPr>
            <w:r>
              <w:rPr>
                <w:szCs w:val="18"/>
              </w:rPr>
              <w:t>$25</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5A26600" w14:textId="77777777">
            <w:pPr>
              <w:pStyle w:val="RTableTextAbt"/>
              <w:rPr>
                <w:szCs w:val="18"/>
              </w:rPr>
            </w:pPr>
            <w:r>
              <w:rPr>
                <w:szCs w:val="18"/>
              </w:rPr>
              <w:t>$5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22FDBB4" w14:textId="77777777">
            <w:pPr>
              <w:pStyle w:val="RTableTextAbt"/>
              <w:rPr>
                <w:szCs w:val="18"/>
              </w:rPr>
            </w:pPr>
            <w:r>
              <w:rPr>
                <w:szCs w:val="18"/>
              </w:rPr>
              <w:t>$160</w:t>
            </w:r>
          </w:p>
        </w:tc>
      </w:tr>
      <w:tr w14:paraId="068FCBB8"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F754D65" w14:textId="77777777">
            <w:pPr>
              <w:pStyle w:val="LTableTextAbt"/>
            </w:pPr>
            <w:r>
              <w:rPr>
                <w:szCs w:val="18"/>
              </w:rPr>
              <w:t>Mold Cleaning, Release and Protectant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226F9F4"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C4FCC73" w14:textId="77777777">
            <w:pPr>
              <w:pStyle w:val="RTableTextAbt"/>
              <w:rPr>
                <w:szCs w:val="18"/>
              </w:rPr>
            </w:pPr>
            <w:r>
              <w:rPr>
                <w:szCs w:val="18"/>
              </w:rPr>
              <w:t>$15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C632434" w14:textId="77777777">
            <w:pPr>
              <w:pStyle w:val="RTableTextAbt"/>
              <w:rPr>
                <w:szCs w:val="18"/>
              </w:rPr>
            </w:pPr>
            <w:r>
              <w:rPr>
                <w:szCs w:val="18"/>
              </w:rPr>
              <w:t>$44</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270C338" w14:textId="77777777">
            <w:pPr>
              <w:pStyle w:val="RTableTextAbt"/>
              <w:rPr>
                <w:szCs w:val="18"/>
              </w:rPr>
            </w:pPr>
            <w:r>
              <w:rPr>
                <w:szCs w:val="18"/>
              </w:rPr>
              <w:t>$63</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7AFE1D7F" w14:textId="77777777">
            <w:pPr>
              <w:pStyle w:val="RTableTextAbt"/>
              <w:rPr>
                <w:szCs w:val="18"/>
              </w:rPr>
            </w:pPr>
            <w:r>
              <w:rPr>
                <w:szCs w:val="18"/>
              </w:rPr>
              <w:t>$13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1BE8F65" w14:textId="77777777">
            <w:pPr>
              <w:pStyle w:val="RTableTextAbt"/>
              <w:rPr>
                <w:szCs w:val="18"/>
              </w:rPr>
            </w:pPr>
            <w:r>
              <w:rPr>
                <w:szCs w:val="18"/>
              </w:rPr>
              <w:t>$398</w:t>
            </w:r>
          </w:p>
        </w:tc>
      </w:tr>
      <w:tr w14:paraId="10D793E8"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558703E6" w14:textId="77777777">
            <w:pPr>
              <w:pStyle w:val="LTableTextAbt"/>
            </w:pPr>
            <w:r>
              <w:rPr>
                <w:szCs w:val="18"/>
              </w:rPr>
              <w:t>Dry Cleaning (Dry Cleaning Machines &amp; Spot Remover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7AD65EA"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22B849F" w14:textId="77777777">
            <w:pPr>
              <w:pStyle w:val="RTableTextAbt"/>
              <w:rPr>
                <w:szCs w:val="18"/>
              </w:rPr>
            </w:pPr>
            <w:r>
              <w:rPr>
                <w:szCs w:val="18"/>
              </w:rPr>
              <w:t>$355,38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A8B8D99" w14:textId="77777777">
            <w:pPr>
              <w:pStyle w:val="RTableTextAbt"/>
              <w:rPr>
                <w:szCs w:val="18"/>
              </w:rPr>
            </w:pPr>
            <w:r>
              <w:rPr>
                <w:szCs w:val="18"/>
              </w:rPr>
              <w:t>$104,833</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46C3E526" w14:textId="77777777">
            <w:pPr>
              <w:pStyle w:val="RTableTextAbt"/>
              <w:rPr>
                <w:szCs w:val="18"/>
              </w:rPr>
            </w:pPr>
            <w:r>
              <w:rPr>
                <w:szCs w:val="18"/>
              </w:rPr>
              <w:t>$152,346</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43AAFFB" w14:textId="77777777">
            <w:pPr>
              <w:pStyle w:val="RTableTextAbt"/>
              <w:rPr>
                <w:szCs w:val="18"/>
              </w:rPr>
            </w:pPr>
            <w:r>
              <w:rPr>
                <w:szCs w:val="18"/>
              </w:rPr>
              <w:t>$359,73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3A7E0D78" w14:textId="77777777">
            <w:pPr>
              <w:pStyle w:val="RTableTextAbt"/>
              <w:rPr>
                <w:szCs w:val="18"/>
              </w:rPr>
            </w:pPr>
            <w:r>
              <w:rPr>
                <w:szCs w:val="18"/>
              </w:rPr>
              <w:t>$972,299</w:t>
            </w:r>
          </w:p>
        </w:tc>
      </w:tr>
      <w:tr w14:paraId="3C23F15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3951E08E" w14:textId="77777777">
            <w:pPr>
              <w:pStyle w:val="LTableTextAbt"/>
            </w:pPr>
            <w:r>
              <w:rPr>
                <w:szCs w:val="18"/>
              </w:rPr>
              <w:t>Dry Cleaning (Dry Cleaning Machines &amp; Spot Remover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6EF3" w:rsidRPr="00FC31A6" w:rsidP="00CB1C05" w14:paraId="1520870C"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1BE99A93" w14:textId="77777777">
            <w:pPr>
              <w:pStyle w:val="RTableTextAbt"/>
              <w:rPr>
                <w:szCs w:val="18"/>
              </w:rPr>
            </w:pPr>
            <w:r>
              <w:rPr>
                <w:szCs w:val="18"/>
              </w:rPr>
              <w:t>$1,76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BDBAA41" w14:textId="77777777">
            <w:pPr>
              <w:pStyle w:val="RTableTextAbt"/>
              <w:rPr>
                <w:szCs w:val="18"/>
              </w:rPr>
            </w:pPr>
            <w:r>
              <w:rPr>
                <w:szCs w:val="18"/>
              </w:rPr>
              <w:t>$521</w:t>
            </w:r>
          </w:p>
        </w:tc>
        <w:tc>
          <w:tcPr>
            <w:tcW w:w="1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651F69EF" w14:textId="77777777">
            <w:pPr>
              <w:pStyle w:val="RTableTextAbt"/>
              <w:rPr>
                <w:szCs w:val="18"/>
              </w:rPr>
            </w:pPr>
            <w:r>
              <w:rPr>
                <w:szCs w:val="18"/>
              </w:rPr>
              <w:t>$758</w:t>
            </w:r>
          </w:p>
        </w:tc>
        <w:tc>
          <w:tcPr>
            <w:tcW w:w="1198" w:type="dxa"/>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012FEC71" w14:textId="77777777">
            <w:pPr>
              <w:pStyle w:val="RTableTextAbt"/>
              <w:rPr>
                <w:szCs w:val="18"/>
              </w:rPr>
            </w:pPr>
            <w:r>
              <w:rPr>
                <w:szCs w:val="18"/>
              </w:rPr>
              <w:t>$1,78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796EF3" w:rsidRPr="00B83E01" w:rsidP="00CB1C05" w14:paraId="268E4CC5" w14:textId="77777777">
            <w:pPr>
              <w:pStyle w:val="RTableTextAbt"/>
              <w:rPr>
                <w:szCs w:val="18"/>
              </w:rPr>
            </w:pPr>
            <w:r>
              <w:rPr>
                <w:szCs w:val="18"/>
              </w:rPr>
              <w:t>$4,835</w:t>
            </w:r>
          </w:p>
        </w:tc>
      </w:tr>
    </w:tbl>
    <w:p w:rsidR="00016074" w:rsidP="00CB1C05" w14:paraId="49EF7349" w14:textId="77777777"/>
    <w:tbl>
      <w:tblPr>
        <w:tblW w:w="12691" w:type="dxa"/>
        <w:tblInd w:w="6" w:type="dxa"/>
        <w:tblLayout w:type="fixed"/>
        <w:tblLook w:val="04A0"/>
      </w:tblPr>
      <w:tblGrid>
        <w:gridCol w:w="5342"/>
        <w:gridCol w:w="957"/>
        <w:gridCol w:w="1232"/>
        <w:gridCol w:w="1255"/>
        <w:gridCol w:w="1215"/>
        <w:gridCol w:w="1216"/>
        <w:gridCol w:w="1304"/>
        <w:gridCol w:w="170"/>
      </w:tblGrid>
      <w:tr w14:paraId="1B4777BF" w14:textId="77777777" w:rsidTr="00016074">
        <w:tblPrEx>
          <w:tblW w:w="12691" w:type="dxa"/>
          <w:tblInd w:w="6" w:type="dxa"/>
          <w:tblLayout w:type="fixed"/>
          <w:tblLook w:val="04A0"/>
        </w:tblPrEx>
        <w:trPr>
          <w:gridAfter w:val="1"/>
          <w:wAfter w:w="170" w:type="dxa"/>
          <w:trHeight w:val="378"/>
          <w:tblHeader/>
        </w:trPr>
        <w:tc>
          <w:tcPr>
            <w:tcW w:w="12521" w:type="dxa"/>
            <w:gridSpan w:val="7"/>
            <w:tcBorders>
              <w:top w:val="nil"/>
              <w:left w:val="nil"/>
              <w:bottom w:val="single" w:sz="4" w:space="0" w:color="auto"/>
              <w:right w:val="nil"/>
            </w:tcBorders>
            <w:shd w:val="clear" w:color="auto" w:fill="auto"/>
            <w:noWrap/>
            <w:vAlign w:val="center"/>
            <w:hideMark/>
          </w:tcPr>
          <w:p w:rsidR="00FD4EB9" w:rsidRPr="00FC31A6" w:rsidP="00CB1C05" w14:paraId="0226884C" w14:textId="77777777">
            <w:pPr>
              <w:pStyle w:val="TableTitleA"/>
            </w:pPr>
            <w:bookmarkStart w:id="1400" w:name="_Ref165015748"/>
            <w:bookmarkStart w:id="1401" w:name="_Toc165379729"/>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21</w:t>
            </w:r>
            <w:r w:rsidR="00BC4B5D">
              <w:rPr>
                <w:noProof/>
              </w:rPr>
              <w:fldChar w:fldCharType="end"/>
            </w:r>
            <w:bookmarkEnd w:id="1400"/>
            <w:r w:rsidRPr="00FC31A6">
              <w:t xml:space="preserve">: Total Annual Cancer Benefits from Elimination of Occupational Exposure, by </w:t>
            </w:r>
            <w:r>
              <w:t>Cancer Site</w:t>
            </w:r>
            <w:r w:rsidRPr="00FC31A6">
              <w:t>, Use Category and Exposure Type (</w:t>
            </w:r>
            <w:r>
              <w:t>High Estimate, 7</w:t>
            </w:r>
            <w:r w:rsidRPr="00FC31A6">
              <w:t>% Discount Rate, 202</w:t>
            </w:r>
            <w:r>
              <w:t>2</w:t>
            </w:r>
            <w:r w:rsidRPr="00FC31A6">
              <w:t>$)</w:t>
            </w:r>
            <w:bookmarkEnd w:id="1401"/>
          </w:p>
        </w:tc>
      </w:tr>
      <w:tr w14:paraId="0834B87F" w14:textId="77777777" w:rsidTr="00016074">
        <w:tblPrEx>
          <w:tblW w:w="12691" w:type="dxa"/>
          <w:tblInd w:w="6" w:type="dxa"/>
          <w:tblLayout w:type="fixed"/>
          <w:tblLook w:val="04A0"/>
        </w:tblPrEx>
        <w:trPr>
          <w:trHeight w:val="270"/>
          <w:tblHeader/>
        </w:trPr>
        <w:tc>
          <w:tcPr>
            <w:tcW w:w="5342"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4EB9" w:rsidRPr="00FC31A6" w:rsidP="00CB1C05" w14:paraId="1FC98D58" w14:textId="77777777">
            <w:pPr>
              <w:pStyle w:val="TableSubtitle"/>
            </w:pPr>
            <w:r w:rsidRPr="00FC31A6">
              <w:t>Use Category </w:t>
            </w:r>
          </w:p>
        </w:tc>
        <w:tc>
          <w:tcPr>
            <w:tcW w:w="95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4EB9" w:rsidRPr="00FC31A6" w:rsidP="00CB1C05" w14:paraId="124020DE" w14:textId="77777777">
            <w:pPr>
              <w:pStyle w:val="TableSubtitle"/>
            </w:pPr>
            <w:r w:rsidRPr="00FC31A6">
              <w:t>Exposure Type </w:t>
            </w:r>
          </w:p>
        </w:tc>
        <w:tc>
          <w:tcPr>
            <w:tcW w:w="1232"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4EB9" w:rsidRPr="00FC31A6" w:rsidP="00CB1C05" w14:paraId="4139AB75" w14:textId="77777777">
            <w:pPr>
              <w:pStyle w:val="TableSubtitle"/>
              <w:rPr>
                <w:highlight w:val="yellow"/>
              </w:rPr>
            </w:pPr>
            <w:r w:rsidRPr="00EE6559">
              <w:t>Liver</w:t>
            </w:r>
          </w:p>
        </w:tc>
        <w:tc>
          <w:tcPr>
            <w:tcW w:w="125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4EB9" w:rsidRPr="00FC31A6" w:rsidP="00CB1C05" w14:paraId="5C7373EE" w14:textId="77777777">
            <w:pPr>
              <w:pStyle w:val="TableSubtitle"/>
              <w:rPr>
                <w:highlight w:val="yellow"/>
              </w:rPr>
            </w:pPr>
            <w:r>
              <w:t>Kidney</w:t>
            </w:r>
          </w:p>
        </w:tc>
        <w:tc>
          <w:tcPr>
            <w:tcW w:w="121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4EB9" w:rsidRPr="00FC31A6" w:rsidP="00CB1C05" w14:paraId="543355CA" w14:textId="77777777">
            <w:pPr>
              <w:pStyle w:val="TableSubtitle"/>
              <w:rPr>
                <w:highlight w:val="yellow"/>
              </w:rPr>
            </w:pPr>
            <w:r>
              <w:t>Brain Gliomas</w:t>
            </w:r>
          </w:p>
        </w:tc>
        <w:tc>
          <w:tcPr>
            <w:tcW w:w="121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4EB9" w:rsidRPr="00FC31A6" w:rsidP="00CB1C05" w14:paraId="506F088A" w14:textId="77777777">
            <w:pPr>
              <w:pStyle w:val="TableSubtitle"/>
              <w:rPr>
                <w:highlight w:val="yellow"/>
              </w:rPr>
            </w:pPr>
            <w:r>
              <w:t>Testis</w:t>
            </w:r>
          </w:p>
        </w:tc>
        <w:tc>
          <w:tcPr>
            <w:tcW w:w="1474" w:type="dxa"/>
            <w:gridSpan w:val="2"/>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FD4EB9" w:rsidRPr="00FC31A6" w:rsidP="00CB1C05" w14:paraId="4EA76E06" w14:textId="77777777">
            <w:pPr>
              <w:pStyle w:val="TableSubtitle"/>
              <w:rPr>
                <w:highlight w:val="yellow"/>
              </w:rPr>
            </w:pPr>
            <w:r>
              <w:t>Total</w:t>
            </w:r>
          </w:p>
        </w:tc>
      </w:tr>
      <w:tr w14:paraId="1781D4A4"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69968B38" w14:textId="77777777">
            <w:pPr>
              <w:pStyle w:val="LTableTextAbt"/>
            </w:pPr>
            <w:r>
              <w:rPr>
                <w:szCs w:val="18"/>
              </w:rPr>
              <w:t>Manufactur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4F67CE31"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C5E0863" w14:textId="77777777">
            <w:pPr>
              <w:pStyle w:val="RTableTextAbt"/>
              <w:rPr>
                <w:szCs w:val="18"/>
              </w:rPr>
            </w:pPr>
            <w:r>
              <w:rPr>
                <w:szCs w:val="18"/>
              </w:rPr>
              <w:t>$17,28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E74AEF6" w14:textId="77777777">
            <w:pPr>
              <w:pStyle w:val="RTableTextAbt"/>
              <w:rPr>
                <w:szCs w:val="18"/>
              </w:rPr>
            </w:pPr>
            <w:r>
              <w:rPr>
                <w:szCs w:val="18"/>
              </w:rPr>
              <w:t>$4,741</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D68C38B" w14:textId="77777777">
            <w:pPr>
              <w:pStyle w:val="RTableTextAbt"/>
              <w:rPr>
                <w:szCs w:val="18"/>
              </w:rPr>
            </w:pPr>
            <w:r>
              <w:rPr>
                <w:szCs w:val="18"/>
              </w:rPr>
              <w:t>$7,081</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722A3D5" w14:textId="77777777">
            <w:pPr>
              <w:pStyle w:val="RTableTextAbt"/>
              <w:rPr>
                <w:szCs w:val="18"/>
              </w:rPr>
            </w:pPr>
            <w:r>
              <w:rPr>
                <w:szCs w:val="18"/>
              </w:rPr>
              <w:t>$117,66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6F3F16E" w14:textId="77777777">
            <w:pPr>
              <w:pStyle w:val="RTableTextAbt"/>
              <w:rPr>
                <w:szCs w:val="18"/>
              </w:rPr>
            </w:pPr>
            <w:r>
              <w:rPr>
                <w:szCs w:val="18"/>
              </w:rPr>
              <w:t>$146,781</w:t>
            </w:r>
          </w:p>
        </w:tc>
      </w:tr>
      <w:tr w14:paraId="04678EEF"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6AC75C96" w14:textId="77777777">
            <w:pPr>
              <w:pStyle w:val="LTableTextAbt"/>
            </w:pPr>
            <w:r>
              <w:rPr>
                <w:szCs w:val="18"/>
              </w:rPr>
              <w:t>Manufactur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D37CB7E"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0869B48" w14:textId="77777777">
            <w:pPr>
              <w:pStyle w:val="RTableTextAbt"/>
              <w:rPr>
                <w:szCs w:val="18"/>
              </w:rPr>
            </w:pPr>
            <w:r>
              <w:rPr>
                <w:szCs w:val="18"/>
              </w:rPr>
              <w:t>$284</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6FFF266" w14:textId="77777777">
            <w:pPr>
              <w:pStyle w:val="RTableTextAbt"/>
              <w:rPr>
                <w:szCs w:val="18"/>
              </w:rPr>
            </w:pPr>
            <w:r>
              <w:rPr>
                <w:szCs w:val="18"/>
              </w:rPr>
              <w:t>$7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402F358" w14:textId="77777777">
            <w:pPr>
              <w:pStyle w:val="RTableTextAbt"/>
              <w:rPr>
                <w:szCs w:val="18"/>
              </w:rPr>
            </w:pPr>
            <w:r>
              <w:rPr>
                <w:szCs w:val="18"/>
              </w:rPr>
              <w:t>$116</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03E4AF7" w14:textId="77777777">
            <w:pPr>
              <w:pStyle w:val="RTableTextAbt"/>
              <w:rPr>
                <w:szCs w:val="18"/>
              </w:rPr>
            </w:pPr>
            <w:r>
              <w:rPr>
                <w:szCs w:val="18"/>
              </w:rPr>
              <w:t>$1,935</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0CEB0F6" w14:textId="77777777">
            <w:pPr>
              <w:pStyle w:val="RTableTextAbt"/>
              <w:rPr>
                <w:szCs w:val="18"/>
              </w:rPr>
            </w:pPr>
            <w:r>
              <w:rPr>
                <w:szCs w:val="18"/>
              </w:rPr>
              <w:t>$2,414</w:t>
            </w:r>
          </w:p>
        </w:tc>
      </w:tr>
      <w:tr w14:paraId="629BEA95"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3E317D5" w14:textId="77777777">
            <w:pPr>
              <w:pStyle w:val="LTableTextAbt"/>
            </w:pPr>
            <w:r>
              <w:rPr>
                <w:szCs w:val="18"/>
              </w:rPr>
              <w:t>Import/Repackag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0A15F1EA"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6EE65F1" w14:textId="77777777">
            <w:pPr>
              <w:pStyle w:val="RTableTextAbt"/>
              <w:rPr>
                <w:szCs w:val="18"/>
              </w:rPr>
            </w:pPr>
            <w:r>
              <w:rPr>
                <w:szCs w:val="18"/>
              </w:rPr>
              <w:t>$27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2C9906B" w14:textId="77777777">
            <w:pPr>
              <w:pStyle w:val="RTableTextAbt"/>
              <w:rPr>
                <w:szCs w:val="18"/>
              </w:rPr>
            </w:pPr>
            <w:r>
              <w:rPr>
                <w:szCs w:val="18"/>
              </w:rPr>
              <w:t>$76</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9B5FF63" w14:textId="77777777">
            <w:pPr>
              <w:pStyle w:val="RTableTextAbt"/>
              <w:rPr>
                <w:szCs w:val="18"/>
              </w:rPr>
            </w:pPr>
            <w:r>
              <w:rPr>
                <w:szCs w:val="18"/>
              </w:rPr>
              <w:t>$11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6133A62" w14:textId="77777777">
            <w:pPr>
              <w:pStyle w:val="RTableTextAbt"/>
              <w:rPr>
                <w:szCs w:val="18"/>
              </w:rPr>
            </w:pPr>
            <w:r>
              <w:rPr>
                <w:szCs w:val="18"/>
              </w:rPr>
              <w:t>$1,87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AB37BA9" w14:textId="77777777">
            <w:pPr>
              <w:pStyle w:val="RTableTextAbt"/>
              <w:rPr>
                <w:szCs w:val="18"/>
              </w:rPr>
            </w:pPr>
            <w:r>
              <w:rPr>
                <w:szCs w:val="18"/>
              </w:rPr>
              <w:t>$2,341</w:t>
            </w:r>
          </w:p>
        </w:tc>
      </w:tr>
      <w:tr w14:paraId="67C4A2E7"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28332BE" w14:textId="77777777">
            <w:pPr>
              <w:pStyle w:val="LTableTextAbt"/>
            </w:pPr>
            <w:r>
              <w:rPr>
                <w:szCs w:val="18"/>
              </w:rPr>
              <w:t>Reactant/Intermediat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4E3E69FB"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B749C8C" w14:textId="77777777">
            <w:pPr>
              <w:pStyle w:val="RTableTextAbt"/>
              <w:rPr>
                <w:szCs w:val="18"/>
              </w:rPr>
            </w:pPr>
            <w:r>
              <w:rPr>
                <w:szCs w:val="18"/>
              </w:rPr>
              <w:t>$3,31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3A682F2" w14:textId="77777777">
            <w:pPr>
              <w:pStyle w:val="RTableTextAbt"/>
              <w:rPr>
                <w:szCs w:val="18"/>
              </w:rPr>
            </w:pPr>
            <w:r>
              <w:rPr>
                <w:szCs w:val="18"/>
              </w:rPr>
              <w:t>$910</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5FA60D2" w14:textId="77777777">
            <w:pPr>
              <w:pStyle w:val="RTableTextAbt"/>
              <w:rPr>
                <w:szCs w:val="18"/>
              </w:rPr>
            </w:pPr>
            <w:r>
              <w:rPr>
                <w:szCs w:val="18"/>
              </w:rPr>
              <w:t>$1,359</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1612923" w14:textId="77777777">
            <w:pPr>
              <w:pStyle w:val="RTableTextAbt"/>
              <w:rPr>
                <w:szCs w:val="18"/>
              </w:rPr>
            </w:pPr>
            <w:r>
              <w:rPr>
                <w:szCs w:val="18"/>
              </w:rPr>
              <w:t>$22,57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773FD2D" w14:textId="77777777">
            <w:pPr>
              <w:pStyle w:val="RTableTextAbt"/>
              <w:rPr>
                <w:szCs w:val="18"/>
              </w:rPr>
            </w:pPr>
            <w:r>
              <w:rPr>
                <w:szCs w:val="18"/>
              </w:rPr>
              <w:t>$28,162</w:t>
            </w:r>
          </w:p>
        </w:tc>
      </w:tr>
      <w:tr w14:paraId="5302B78A"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DAA65E9" w14:textId="77777777">
            <w:pPr>
              <w:pStyle w:val="LTableTextAbt"/>
            </w:pPr>
            <w:r>
              <w:rPr>
                <w:szCs w:val="18"/>
              </w:rPr>
              <w:t>Reactant/Intermediat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0D148E5D"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8A63CDB" w14:textId="77777777">
            <w:pPr>
              <w:pStyle w:val="RTableTextAbt"/>
              <w:rPr>
                <w:szCs w:val="18"/>
              </w:rPr>
            </w:pPr>
            <w:r>
              <w:rPr>
                <w:szCs w:val="18"/>
              </w:rPr>
              <w:t>$5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C798ACE" w14:textId="77777777">
            <w:pPr>
              <w:pStyle w:val="RTableTextAbt"/>
              <w:rPr>
                <w:szCs w:val="18"/>
              </w:rPr>
            </w:pPr>
            <w:r>
              <w:rPr>
                <w:szCs w:val="18"/>
              </w:rPr>
              <w:t>$1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DCED43B" w14:textId="77777777">
            <w:pPr>
              <w:pStyle w:val="RTableTextAbt"/>
              <w:rPr>
                <w:szCs w:val="18"/>
              </w:rPr>
            </w:pPr>
            <w:r>
              <w:rPr>
                <w:szCs w:val="18"/>
              </w:rPr>
              <w:t>$21</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2B0BBA5" w14:textId="77777777">
            <w:pPr>
              <w:pStyle w:val="RTableTextAbt"/>
              <w:rPr>
                <w:szCs w:val="18"/>
              </w:rPr>
            </w:pPr>
            <w:r>
              <w:rPr>
                <w:szCs w:val="18"/>
              </w:rPr>
              <w:t>$35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11B651C" w14:textId="77777777">
            <w:pPr>
              <w:pStyle w:val="RTableTextAbt"/>
              <w:rPr>
                <w:szCs w:val="18"/>
              </w:rPr>
            </w:pPr>
            <w:r>
              <w:rPr>
                <w:szCs w:val="18"/>
              </w:rPr>
              <w:t>$444</w:t>
            </w:r>
          </w:p>
        </w:tc>
      </w:tr>
      <w:tr w14:paraId="12CBA426"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A481734" w14:textId="77777777">
            <w:pPr>
              <w:pStyle w:val="LTableTextAbt"/>
            </w:pPr>
            <w:r>
              <w:rPr>
                <w:szCs w:val="18"/>
              </w:rPr>
              <w:t>Processing Aid in Petrochemical Manufactur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AAEF936"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59B65DC" w14:textId="77777777">
            <w:pPr>
              <w:pStyle w:val="RTableTextAbt"/>
              <w:rPr>
                <w:szCs w:val="18"/>
              </w:rPr>
            </w:pPr>
            <w:r>
              <w:rPr>
                <w:szCs w:val="18"/>
              </w:rPr>
              <w:t>$2,135</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59F6937" w14:textId="77777777">
            <w:pPr>
              <w:pStyle w:val="RTableTextAbt"/>
              <w:rPr>
                <w:szCs w:val="18"/>
              </w:rPr>
            </w:pPr>
            <w:r>
              <w:rPr>
                <w:szCs w:val="18"/>
              </w:rPr>
              <w:t>$585</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F94109C" w14:textId="77777777">
            <w:pPr>
              <w:pStyle w:val="RTableTextAbt"/>
              <w:rPr>
                <w:szCs w:val="18"/>
              </w:rPr>
            </w:pPr>
            <w:r>
              <w:rPr>
                <w:szCs w:val="18"/>
              </w:rPr>
              <w:t>$874</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E4E2242" w14:textId="77777777">
            <w:pPr>
              <w:pStyle w:val="RTableTextAbt"/>
              <w:rPr>
                <w:szCs w:val="18"/>
              </w:rPr>
            </w:pPr>
            <w:r>
              <w:rPr>
                <w:szCs w:val="18"/>
              </w:rPr>
              <w:t>$14,52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6854C45" w14:textId="77777777">
            <w:pPr>
              <w:pStyle w:val="RTableTextAbt"/>
              <w:rPr>
                <w:szCs w:val="18"/>
              </w:rPr>
            </w:pPr>
            <w:r>
              <w:rPr>
                <w:szCs w:val="18"/>
              </w:rPr>
              <w:t>$18,124</w:t>
            </w:r>
          </w:p>
        </w:tc>
      </w:tr>
      <w:tr w14:paraId="445A1050"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964F84F" w14:textId="77777777">
            <w:pPr>
              <w:pStyle w:val="LTableTextAbt"/>
            </w:pPr>
            <w:r>
              <w:rPr>
                <w:szCs w:val="18"/>
              </w:rPr>
              <w:t>Production of Maskant for Chemical Mill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196B283"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D4B0DD4" w14:textId="77777777">
            <w:pPr>
              <w:pStyle w:val="RTableTextAbt"/>
              <w:rPr>
                <w:szCs w:val="18"/>
              </w:rPr>
            </w:pPr>
            <w:r>
              <w:rPr>
                <w:szCs w:val="18"/>
              </w:rPr>
              <w:t>$5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35E475F" w14:textId="77777777">
            <w:pPr>
              <w:pStyle w:val="RTableTextAbt"/>
              <w:rPr>
                <w:szCs w:val="18"/>
              </w:rPr>
            </w:pPr>
            <w:r>
              <w:rPr>
                <w:szCs w:val="18"/>
              </w:rPr>
              <w:t>$15</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2E4DAAF" w14:textId="77777777">
            <w:pPr>
              <w:pStyle w:val="RTableTextAbt"/>
              <w:rPr>
                <w:szCs w:val="18"/>
              </w:rPr>
            </w:pPr>
            <w:r>
              <w:rPr>
                <w:szCs w:val="18"/>
              </w:rPr>
              <w:t>$2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0A636E0" w14:textId="77777777">
            <w:pPr>
              <w:pStyle w:val="RTableTextAbt"/>
              <w:rPr>
                <w:szCs w:val="18"/>
              </w:rPr>
            </w:pPr>
            <w:r>
              <w:rPr>
                <w:szCs w:val="18"/>
              </w:rPr>
              <w:t>$37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3941E44" w14:textId="77777777">
            <w:pPr>
              <w:pStyle w:val="RTableTextAbt"/>
              <w:rPr>
                <w:szCs w:val="18"/>
              </w:rPr>
            </w:pPr>
            <w:r>
              <w:rPr>
                <w:szCs w:val="18"/>
              </w:rPr>
              <w:t>$473</w:t>
            </w:r>
          </w:p>
        </w:tc>
      </w:tr>
      <w:tr w14:paraId="794CC1E7"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4E309F55" w14:textId="77777777">
            <w:pPr>
              <w:pStyle w:val="LTableTextAbt"/>
            </w:pPr>
            <w:r>
              <w:rPr>
                <w:szCs w:val="18"/>
              </w:rPr>
              <w:t>Use as Maskant for Chemical Mill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3A5D6AA7"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CD15C4A" w14:textId="77777777">
            <w:pPr>
              <w:pStyle w:val="RTableTextAbt"/>
              <w:rPr>
                <w:szCs w:val="18"/>
              </w:rPr>
            </w:pPr>
            <w:r>
              <w:rPr>
                <w:szCs w:val="18"/>
              </w:rPr>
              <w:t>$65,724</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6CE51A1" w14:textId="77777777">
            <w:pPr>
              <w:pStyle w:val="RTableTextAbt"/>
              <w:rPr>
                <w:szCs w:val="18"/>
              </w:rPr>
            </w:pPr>
            <w:r>
              <w:rPr>
                <w:szCs w:val="18"/>
              </w:rPr>
              <w:t>$18,02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41E8A04" w14:textId="77777777">
            <w:pPr>
              <w:pStyle w:val="RTableTextAbt"/>
              <w:rPr>
                <w:szCs w:val="18"/>
              </w:rPr>
            </w:pPr>
            <w:r>
              <w:rPr>
                <w:szCs w:val="18"/>
              </w:rPr>
              <w:t>$26,920</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2A1B777" w14:textId="77777777">
            <w:pPr>
              <w:pStyle w:val="RTableTextAbt"/>
              <w:rPr>
                <w:szCs w:val="18"/>
              </w:rPr>
            </w:pPr>
            <w:r>
              <w:rPr>
                <w:szCs w:val="18"/>
              </w:rPr>
              <w:t>$447,315</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107F4F3" w14:textId="77777777">
            <w:pPr>
              <w:pStyle w:val="RTableTextAbt"/>
              <w:rPr>
                <w:szCs w:val="18"/>
              </w:rPr>
            </w:pPr>
            <w:r>
              <w:rPr>
                <w:szCs w:val="18"/>
              </w:rPr>
              <w:t>$557,983</w:t>
            </w:r>
          </w:p>
        </w:tc>
      </w:tr>
      <w:tr w14:paraId="72C110AF"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0B7B188" w14:textId="77777777">
            <w:pPr>
              <w:pStyle w:val="LTableTextAbt"/>
            </w:pPr>
            <w:r>
              <w:rPr>
                <w:szCs w:val="18"/>
              </w:rPr>
              <w:t>Use as Maskant for Chemical Mill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222768F"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F2B4915" w14:textId="77777777">
            <w:pPr>
              <w:pStyle w:val="RTableTextAbt"/>
              <w:rPr>
                <w:szCs w:val="18"/>
              </w:rPr>
            </w:pPr>
            <w:r>
              <w:rPr>
                <w:szCs w:val="18"/>
              </w:rPr>
              <w:t>$21,05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A9F6B4B" w14:textId="77777777">
            <w:pPr>
              <w:pStyle w:val="RTableTextAbt"/>
              <w:rPr>
                <w:szCs w:val="18"/>
              </w:rPr>
            </w:pPr>
            <w:r>
              <w:rPr>
                <w:szCs w:val="18"/>
              </w:rPr>
              <w:t>$5,773</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0E3ECB8" w14:textId="77777777">
            <w:pPr>
              <w:pStyle w:val="RTableTextAbt"/>
              <w:rPr>
                <w:szCs w:val="18"/>
              </w:rPr>
            </w:pPr>
            <w:r>
              <w:rPr>
                <w:szCs w:val="18"/>
              </w:rPr>
              <w:t>$8,62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2FD2BD5" w14:textId="77777777">
            <w:pPr>
              <w:pStyle w:val="RTableTextAbt"/>
              <w:rPr>
                <w:szCs w:val="18"/>
              </w:rPr>
            </w:pPr>
            <w:r>
              <w:rPr>
                <w:szCs w:val="18"/>
              </w:rPr>
              <w:t>$143,28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5874DD0" w14:textId="77777777">
            <w:pPr>
              <w:pStyle w:val="RTableTextAbt"/>
              <w:rPr>
                <w:szCs w:val="18"/>
              </w:rPr>
            </w:pPr>
            <w:r>
              <w:rPr>
                <w:szCs w:val="18"/>
              </w:rPr>
              <w:t>$178,729</w:t>
            </w:r>
          </w:p>
        </w:tc>
      </w:tr>
      <w:tr w14:paraId="5AB31453"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3A9FE89" w14:textId="77777777">
            <w:pPr>
              <w:pStyle w:val="LTableTextAbt"/>
            </w:pPr>
            <w:r>
              <w:rPr>
                <w:szCs w:val="18"/>
              </w:rPr>
              <w:t>Vapor Degreasing: Open Top Vapor Degreasing (OT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B96BC70"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0C7F977" w14:textId="77777777">
            <w:pPr>
              <w:pStyle w:val="RTableTextAbt"/>
              <w:rPr>
                <w:szCs w:val="18"/>
              </w:rPr>
            </w:pPr>
            <w:r>
              <w:rPr>
                <w:szCs w:val="18"/>
              </w:rPr>
              <w:t>$42,260</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2BA2FD5" w14:textId="77777777">
            <w:pPr>
              <w:pStyle w:val="RTableTextAbt"/>
              <w:rPr>
                <w:szCs w:val="18"/>
              </w:rPr>
            </w:pPr>
            <w:r>
              <w:rPr>
                <w:szCs w:val="18"/>
              </w:rPr>
              <w:t>$11,589</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BC9E3E8" w14:textId="77777777">
            <w:pPr>
              <w:pStyle w:val="RTableTextAbt"/>
              <w:rPr>
                <w:szCs w:val="18"/>
              </w:rPr>
            </w:pPr>
            <w:r>
              <w:rPr>
                <w:szCs w:val="18"/>
              </w:rPr>
              <w:t>$17,309</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B3919D8" w14:textId="77777777">
            <w:pPr>
              <w:pStyle w:val="RTableTextAbt"/>
              <w:rPr>
                <w:szCs w:val="18"/>
              </w:rPr>
            </w:pPr>
            <w:r>
              <w:rPr>
                <w:szCs w:val="18"/>
              </w:rPr>
              <w:t>$287,62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8A12FC8" w14:textId="77777777">
            <w:pPr>
              <w:pStyle w:val="RTableTextAbt"/>
              <w:rPr>
                <w:szCs w:val="18"/>
              </w:rPr>
            </w:pPr>
            <w:r>
              <w:rPr>
                <w:szCs w:val="18"/>
              </w:rPr>
              <w:t>$358,780</w:t>
            </w:r>
          </w:p>
        </w:tc>
      </w:tr>
      <w:tr w14:paraId="0F2448F1"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31F99FB" w14:textId="77777777">
            <w:pPr>
              <w:pStyle w:val="LTableTextAbt"/>
            </w:pPr>
            <w:r>
              <w:rPr>
                <w:szCs w:val="18"/>
              </w:rPr>
              <w:t>Vapor Degreasing: Open Top Vapor Degreasing (OT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0E630642"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7F3BDD0" w14:textId="77777777">
            <w:pPr>
              <w:pStyle w:val="RTableTextAbt"/>
              <w:rPr>
                <w:szCs w:val="18"/>
              </w:rPr>
            </w:pPr>
            <w:r>
              <w:rPr>
                <w:szCs w:val="18"/>
              </w:rPr>
              <w:t>$2,08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CC59201" w14:textId="77777777">
            <w:pPr>
              <w:pStyle w:val="RTableTextAbt"/>
              <w:rPr>
                <w:szCs w:val="18"/>
              </w:rPr>
            </w:pPr>
            <w:r>
              <w:rPr>
                <w:szCs w:val="18"/>
              </w:rPr>
              <w:t>$571</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27F081B" w14:textId="77777777">
            <w:pPr>
              <w:pStyle w:val="RTableTextAbt"/>
              <w:rPr>
                <w:szCs w:val="18"/>
              </w:rPr>
            </w:pPr>
            <w:r>
              <w:rPr>
                <w:szCs w:val="18"/>
              </w:rPr>
              <w:t>$85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E66C22F" w14:textId="77777777">
            <w:pPr>
              <w:pStyle w:val="RTableTextAbt"/>
              <w:rPr>
                <w:szCs w:val="18"/>
              </w:rPr>
            </w:pPr>
            <w:r>
              <w:rPr>
                <w:szCs w:val="18"/>
              </w:rPr>
              <w:t>$14,174</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7345EC3" w14:textId="77777777">
            <w:pPr>
              <w:pStyle w:val="RTableTextAbt"/>
              <w:rPr>
                <w:szCs w:val="18"/>
              </w:rPr>
            </w:pPr>
            <w:r>
              <w:rPr>
                <w:szCs w:val="18"/>
              </w:rPr>
              <w:t>$17,680</w:t>
            </w:r>
          </w:p>
        </w:tc>
      </w:tr>
      <w:tr w14:paraId="6FF7D38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E0F00D1" w14:textId="77777777">
            <w:pPr>
              <w:pStyle w:val="LTableTextAbt"/>
            </w:pPr>
            <w:r>
              <w:rPr>
                <w:szCs w:val="18"/>
              </w:rPr>
              <w:t>Vapor Degreasing: Enclosed Vapor Degreasing (E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09F45C4"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9444327" w14:textId="77777777">
            <w:pPr>
              <w:pStyle w:val="RTableTextAbt"/>
              <w:rPr>
                <w:szCs w:val="18"/>
              </w:rPr>
            </w:pPr>
            <w:r>
              <w:rPr>
                <w:szCs w:val="18"/>
              </w:rPr>
              <w:t>$81</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AD0E590" w14:textId="77777777">
            <w:pPr>
              <w:pStyle w:val="RTableTextAbt"/>
              <w:rPr>
                <w:szCs w:val="18"/>
              </w:rPr>
            </w:pPr>
            <w:r>
              <w:rPr>
                <w:szCs w:val="18"/>
              </w:rPr>
              <w:t>$22</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B03C091" w14:textId="77777777">
            <w:pPr>
              <w:pStyle w:val="RTableTextAbt"/>
              <w:rPr>
                <w:szCs w:val="18"/>
              </w:rPr>
            </w:pPr>
            <w:r>
              <w:rPr>
                <w:szCs w:val="18"/>
              </w:rPr>
              <w:t>$3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9FF733D" w14:textId="77777777">
            <w:pPr>
              <w:pStyle w:val="RTableTextAbt"/>
              <w:rPr>
                <w:szCs w:val="18"/>
              </w:rPr>
            </w:pPr>
            <w:r>
              <w:rPr>
                <w:szCs w:val="18"/>
              </w:rPr>
              <w:t>$55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7F4A8AE" w14:textId="77777777">
            <w:pPr>
              <w:pStyle w:val="RTableTextAbt"/>
              <w:rPr>
                <w:szCs w:val="18"/>
              </w:rPr>
            </w:pPr>
            <w:r>
              <w:rPr>
                <w:szCs w:val="18"/>
              </w:rPr>
              <w:t>$688</w:t>
            </w:r>
          </w:p>
        </w:tc>
      </w:tr>
      <w:tr w14:paraId="45235A20"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17BDF35" w14:textId="77777777">
            <w:pPr>
              <w:pStyle w:val="LTableTextAbt"/>
            </w:pPr>
            <w:r>
              <w:rPr>
                <w:szCs w:val="18"/>
              </w:rPr>
              <w:t>Vapor Degreasing: Enclosed Vapor Degreasing (E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82EA807"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0F10217" w14:textId="77777777">
            <w:pPr>
              <w:pStyle w:val="RTableTextAbt"/>
              <w:rPr>
                <w:szCs w:val="18"/>
              </w:rPr>
            </w:pPr>
            <w:r>
              <w:rPr>
                <w:szCs w:val="18"/>
              </w:rPr>
              <w:t>$1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8E9F544" w14:textId="77777777">
            <w:pPr>
              <w:pStyle w:val="RTableTextAbt"/>
              <w:rPr>
                <w:szCs w:val="18"/>
              </w:rPr>
            </w:pPr>
            <w:r>
              <w:rPr>
                <w:szCs w:val="18"/>
              </w:rPr>
              <w:t>$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272DB11" w14:textId="77777777">
            <w:pPr>
              <w:pStyle w:val="RTableTextAbt"/>
              <w:rPr>
                <w:szCs w:val="18"/>
              </w:rPr>
            </w:pPr>
            <w:r>
              <w:rPr>
                <w:szCs w:val="18"/>
              </w:rPr>
              <w:t>$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B4AD8D7" w14:textId="77777777">
            <w:pPr>
              <w:pStyle w:val="RTableTextAbt"/>
              <w:rPr>
                <w:szCs w:val="18"/>
              </w:rPr>
            </w:pPr>
            <w:r>
              <w:rPr>
                <w:szCs w:val="18"/>
              </w:rPr>
              <w:t>$110</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16D9CC0" w14:textId="77777777">
            <w:pPr>
              <w:pStyle w:val="RTableTextAbt"/>
              <w:rPr>
                <w:szCs w:val="18"/>
              </w:rPr>
            </w:pPr>
            <w:r>
              <w:rPr>
                <w:szCs w:val="18"/>
              </w:rPr>
              <w:t>$137</w:t>
            </w:r>
          </w:p>
        </w:tc>
      </w:tr>
      <w:tr w14:paraId="00501E27"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845586F" w14:textId="77777777">
            <w:pPr>
              <w:pStyle w:val="LTableTextAbt"/>
            </w:pPr>
            <w:r>
              <w:rPr>
                <w:szCs w:val="18"/>
              </w:rPr>
              <w:t>Vapor Degreasing: Conveyorized Vapor Degreasing (C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75EA039"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43574F7" w14:textId="77777777">
            <w:pPr>
              <w:pStyle w:val="RTableTextAbt"/>
              <w:rPr>
                <w:szCs w:val="18"/>
              </w:rPr>
            </w:pPr>
            <w:r>
              <w:rPr>
                <w:szCs w:val="18"/>
              </w:rPr>
              <w:t>$9,73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1D4DB6F" w14:textId="77777777">
            <w:pPr>
              <w:pStyle w:val="RTableTextAbt"/>
              <w:rPr>
                <w:szCs w:val="18"/>
              </w:rPr>
            </w:pPr>
            <w:r>
              <w:rPr>
                <w:szCs w:val="18"/>
              </w:rPr>
              <w:t>$2,671</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DF2F18A" w14:textId="77777777">
            <w:pPr>
              <w:pStyle w:val="RTableTextAbt"/>
              <w:rPr>
                <w:szCs w:val="18"/>
              </w:rPr>
            </w:pPr>
            <w:r>
              <w:rPr>
                <w:szCs w:val="18"/>
              </w:rPr>
              <w:t>$3,988</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C290828" w14:textId="77777777">
            <w:pPr>
              <w:pStyle w:val="RTableTextAbt"/>
              <w:rPr>
                <w:szCs w:val="18"/>
              </w:rPr>
            </w:pPr>
            <w:r>
              <w:rPr>
                <w:szCs w:val="18"/>
              </w:rPr>
              <w:t>$66,27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D2ADC3E" w14:textId="77777777">
            <w:pPr>
              <w:pStyle w:val="RTableTextAbt"/>
              <w:rPr>
                <w:szCs w:val="18"/>
              </w:rPr>
            </w:pPr>
            <w:r>
              <w:rPr>
                <w:szCs w:val="18"/>
              </w:rPr>
              <w:t>$82,673</w:t>
            </w:r>
          </w:p>
        </w:tc>
      </w:tr>
      <w:tr w14:paraId="7102BF9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CA179AA" w14:textId="77777777">
            <w:pPr>
              <w:pStyle w:val="LTableTextAbt"/>
            </w:pPr>
            <w:r>
              <w:rPr>
                <w:szCs w:val="18"/>
              </w:rPr>
              <w:t>Vapor Degreasing: Conveyorized Vapor Degreasing (CVD)</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9C52AC6"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C06E91D" w14:textId="77777777">
            <w:pPr>
              <w:pStyle w:val="RTableTextAbt"/>
              <w:rPr>
                <w:szCs w:val="18"/>
              </w:rPr>
            </w:pPr>
            <w:r>
              <w:rPr>
                <w:szCs w:val="18"/>
              </w:rPr>
              <w:t>$1,56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029C8B0" w14:textId="77777777">
            <w:pPr>
              <w:pStyle w:val="RTableTextAbt"/>
              <w:rPr>
                <w:szCs w:val="18"/>
              </w:rPr>
            </w:pPr>
            <w:r>
              <w:rPr>
                <w:szCs w:val="18"/>
              </w:rPr>
              <w:t>$429</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E04E8E4" w14:textId="77777777">
            <w:pPr>
              <w:pStyle w:val="RTableTextAbt"/>
              <w:rPr>
                <w:szCs w:val="18"/>
              </w:rPr>
            </w:pPr>
            <w:r>
              <w:rPr>
                <w:szCs w:val="18"/>
              </w:rPr>
              <w:t>$640</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D6774AE" w14:textId="77777777">
            <w:pPr>
              <w:pStyle w:val="RTableTextAbt"/>
              <w:rPr>
                <w:szCs w:val="18"/>
              </w:rPr>
            </w:pPr>
            <w:r>
              <w:rPr>
                <w:szCs w:val="18"/>
              </w:rPr>
              <w:t>$10,63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4F408D0" w14:textId="77777777">
            <w:pPr>
              <w:pStyle w:val="RTableTextAbt"/>
              <w:rPr>
                <w:szCs w:val="18"/>
              </w:rPr>
            </w:pPr>
            <w:r>
              <w:rPr>
                <w:szCs w:val="18"/>
              </w:rPr>
              <w:t>$13,271</w:t>
            </w:r>
          </w:p>
        </w:tc>
      </w:tr>
      <w:tr w14:paraId="53A89416"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17E091C" w14:textId="77777777">
            <w:pPr>
              <w:pStyle w:val="LTableTextAbt"/>
            </w:pPr>
            <w:r>
              <w:rPr>
                <w:szCs w:val="18"/>
              </w:rPr>
              <w:t>Recycling and Disposa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B3042A0"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578CA97" w14:textId="77777777">
            <w:pPr>
              <w:pStyle w:val="RTableTextAbt"/>
              <w:rPr>
                <w:szCs w:val="18"/>
              </w:rPr>
            </w:pPr>
            <w:r>
              <w:rPr>
                <w:szCs w:val="18"/>
              </w:rPr>
              <w:t>$454</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600F439" w14:textId="77777777">
            <w:pPr>
              <w:pStyle w:val="RTableTextAbt"/>
              <w:rPr>
                <w:szCs w:val="18"/>
              </w:rPr>
            </w:pPr>
            <w:r>
              <w:rPr>
                <w:szCs w:val="18"/>
              </w:rPr>
              <w:t>$12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DA601CD" w14:textId="77777777">
            <w:pPr>
              <w:pStyle w:val="RTableTextAbt"/>
              <w:rPr>
                <w:szCs w:val="18"/>
              </w:rPr>
            </w:pPr>
            <w:r>
              <w:rPr>
                <w:szCs w:val="18"/>
              </w:rPr>
              <w:t>$186</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4A0002C" w14:textId="77777777">
            <w:pPr>
              <w:pStyle w:val="RTableTextAbt"/>
              <w:rPr>
                <w:szCs w:val="18"/>
              </w:rPr>
            </w:pPr>
            <w:r>
              <w:rPr>
                <w:szCs w:val="18"/>
              </w:rPr>
              <w:t>$3,08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93364A3" w14:textId="77777777">
            <w:pPr>
              <w:pStyle w:val="RTableTextAbt"/>
              <w:rPr>
                <w:szCs w:val="18"/>
              </w:rPr>
            </w:pPr>
            <w:r>
              <w:rPr>
                <w:szCs w:val="18"/>
              </w:rPr>
              <w:t>$3,850</w:t>
            </w:r>
          </w:p>
        </w:tc>
      </w:tr>
      <w:tr w14:paraId="149F3D70"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FC31A6" w:rsidP="00CB1C05" w14:paraId="0545E5CA"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658D2908"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36C1003" w14:textId="77777777">
            <w:pPr>
              <w:pStyle w:val="RTableTextAbt"/>
              <w:rPr>
                <w:szCs w:val="18"/>
              </w:rPr>
            </w:pPr>
            <w:r>
              <w:rPr>
                <w:szCs w:val="18"/>
              </w:rPr>
              <w:t>$1,004</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3AF49D0" w14:textId="77777777">
            <w:pPr>
              <w:pStyle w:val="RTableTextAbt"/>
              <w:rPr>
                <w:szCs w:val="18"/>
              </w:rPr>
            </w:pPr>
            <w:r>
              <w:rPr>
                <w:szCs w:val="18"/>
              </w:rPr>
              <w:t>$275</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6AF7AD1" w14:textId="77777777">
            <w:pPr>
              <w:pStyle w:val="RTableTextAbt"/>
              <w:rPr>
                <w:szCs w:val="18"/>
              </w:rPr>
            </w:pPr>
            <w:r>
              <w:rPr>
                <w:szCs w:val="18"/>
              </w:rPr>
              <w:t>$411</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5077DFD" w14:textId="77777777">
            <w:pPr>
              <w:pStyle w:val="RTableTextAbt"/>
              <w:rPr>
                <w:szCs w:val="18"/>
              </w:rPr>
            </w:pPr>
            <w:r>
              <w:rPr>
                <w:szCs w:val="18"/>
              </w:rPr>
              <w:t>$6,830</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B79397D" w14:textId="77777777">
            <w:pPr>
              <w:pStyle w:val="RTableTextAbt"/>
              <w:rPr>
                <w:szCs w:val="18"/>
              </w:rPr>
            </w:pPr>
            <w:r>
              <w:rPr>
                <w:szCs w:val="18"/>
              </w:rPr>
              <w:t>$8,520</w:t>
            </w:r>
          </w:p>
        </w:tc>
      </w:tr>
      <w:tr w14:paraId="1710F753"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FC31A6" w:rsidP="00CB1C05" w14:paraId="3C04C10A" w14:textId="77777777">
            <w:pPr>
              <w:pStyle w:val="LTableTextAbt"/>
            </w:pPr>
            <w:r w:rsidRPr="00775537">
              <w:rPr>
                <w:szCs w:val="18"/>
              </w:rPr>
              <w:t xml:space="preserve">Incorporation into Other Formulation, Mixture, and </w:t>
            </w:r>
            <w:r>
              <w:rPr>
                <w:szCs w:val="18"/>
              </w:rPr>
              <w:t>Reaction Products (Aeroso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D6E5DD3"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E121C2E" w14:textId="77777777">
            <w:pPr>
              <w:pStyle w:val="RTableTextAbt"/>
              <w:rPr>
                <w:szCs w:val="18"/>
              </w:rPr>
            </w:pPr>
            <w:r>
              <w:rPr>
                <w:szCs w:val="18"/>
              </w:rPr>
              <w:t>$34,925</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7CFD0DA" w14:textId="77777777">
            <w:pPr>
              <w:pStyle w:val="RTableTextAbt"/>
              <w:rPr>
                <w:szCs w:val="18"/>
              </w:rPr>
            </w:pPr>
            <w:r>
              <w:rPr>
                <w:szCs w:val="18"/>
              </w:rPr>
              <w:t>$9,57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A8C0141" w14:textId="77777777">
            <w:pPr>
              <w:pStyle w:val="RTableTextAbt"/>
              <w:rPr>
                <w:szCs w:val="18"/>
              </w:rPr>
            </w:pPr>
            <w:r>
              <w:rPr>
                <w:szCs w:val="18"/>
              </w:rPr>
              <w:t>$14,305</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818EE15" w14:textId="77777777">
            <w:pPr>
              <w:pStyle w:val="RTableTextAbt"/>
              <w:rPr>
                <w:szCs w:val="18"/>
              </w:rPr>
            </w:pPr>
            <w:r>
              <w:rPr>
                <w:szCs w:val="18"/>
              </w:rPr>
              <w:t>$237,69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F7282CD" w14:textId="77777777">
            <w:pPr>
              <w:pStyle w:val="RTableTextAbt"/>
              <w:rPr>
                <w:szCs w:val="18"/>
              </w:rPr>
            </w:pPr>
            <w:r>
              <w:rPr>
                <w:szCs w:val="18"/>
              </w:rPr>
              <w:t>$296,503</w:t>
            </w:r>
          </w:p>
        </w:tc>
      </w:tr>
      <w:tr w14:paraId="76F4AAA6"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FC31A6" w:rsidP="00CB1C05" w14:paraId="00ECE095" w14:textId="77777777">
            <w:pPr>
              <w:pStyle w:val="LTableTextAbt"/>
            </w:pPr>
            <w:r w:rsidRPr="00775537">
              <w:rPr>
                <w:szCs w:val="18"/>
              </w:rPr>
              <w:t xml:space="preserve">Incorporation into Other Formulation, Mixture, and </w:t>
            </w:r>
            <w:r>
              <w:rPr>
                <w:szCs w:val="18"/>
              </w:rPr>
              <w:t>Reaction Products (Other)</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A7054CD"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271F771" w14:textId="77777777">
            <w:pPr>
              <w:pStyle w:val="RTableTextAbt"/>
              <w:rPr>
                <w:szCs w:val="18"/>
              </w:rPr>
            </w:pPr>
            <w:r>
              <w:rPr>
                <w:szCs w:val="18"/>
              </w:rPr>
              <w:t>$1,08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92E8D85" w14:textId="77777777">
            <w:pPr>
              <w:pStyle w:val="RTableTextAbt"/>
              <w:rPr>
                <w:szCs w:val="18"/>
              </w:rPr>
            </w:pPr>
            <w:r>
              <w:rPr>
                <w:szCs w:val="18"/>
              </w:rPr>
              <w:t>$29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9F7F2D9" w14:textId="77777777">
            <w:pPr>
              <w:pStyle w:val="RTableTextAbt"/>
              <w:rPr>
                <w:szCs w:val="18"/>
              </w:rPr>
            </w:pPr>
            <w:r>
              <w:rPr>
                <w:szCs w:val="18"/>
              </w:rPr>
              <w:t>$445</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82C25E7" w14:textId="77777777">
            <w:pPr>
              <w:pStyle w:val="RTableTextAbt"/>
              <w:rPr>
                <w:szCs w:val="18"/>
              </w:rPr>
            </w:pPr>
            <w:r>
              <w:rPr>
                <w:szCs w:val="18"/>
              </w:rPr>
              <w:t>$7,399</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0B6FC2A" w14:textId="77777777">
            <w:pPr>
              <w:pStyle w:val="RTableTextAbt"/>
              <w:rPr>
                <w:szCs w:val="18"/>
              </w:rPr>
            </w:pPr>
            <w:r>
              <w:rPr>
                <w:szCs w:val="18"/>
              </w:rPr>
              <w:t>$9,230</w:t>
            </w:r>
          </w:p>
        </w:tc>
      </w:tr>
      <w:tr w14:paraId="06A58D0F"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343A8E1" w14:textId="77777777">
            <w:pPr>
              <w:pStyle w:val="LTableTextAbt"/>
            </w:pPr>
            <w:r>
              <w:rPr>
                <w:szCs w:val="18"/>
              </w:rPr>
              <w:t>Laboratory Chemical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5B27BE7"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B4847A6" w14:textId="77777777">
            <w:pPr>
              <w:pStyle w:val="RTableTextAbt"/>
              <w:rPr>
                <w:szCs w:val="18"/>
              </w:rPr>
            </w:pPr>
            <w:r>
              <w:rPr>
                <w:szCs w:val="18"/>
              </w:rPr>
              <w:t>$265</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EF19985" w14:textId="77777777">
            <w:pPr>
              <w:pStyle w:val="RTableTextAbt"/>
              <w:rPr>
                <w:szCs w:val="18"/>
              </w:rPr>
            </w:pPr>
            <w:r>
              <w:rPr>
                <w:szCs w:val="18"/>
              </w:rPr>
              <w:t>$73</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59B8AF1" w14:textId="77777777">
            <w:pPr>
              <w:pStyle w:val="RTableTextAbt"/>
              <w:rPr>
                <w:szCs w:val="18"/>
              </w:rPr>
            </w:pPr>
            <w:r>
              <w:rPr>
                <w:szCs w:val="18"/>
              </w:rPr>
              <w:t>$108</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B2DEA57" w14:textId="77777777">
            <w:pPr>
              <w:pStyle w:val="RTableTextAbt"/>
              <w:rPr>
                <w:szCs w:val="18"/>
              </w:rPr>
            </w:pPr>
            <w:r>
              <w:rPr>
                <w:szCs w:val="18"/>
              </w:rPr>
              <w:t>$1,80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B83B437" w14:textId="77777777">
            <w:pPr>
              <w:pStyle w:val="RTableTextAbt"/>
              <w:rPr>
                <w:szCs w:val="18"/>
              </w:rPr>
            </w:pPr>
            <w:r>
              <w:rPr>
                <w:szCs w:val="18"/>
              </w:rPr>
              <w:t>$2,246</w:t>
            </w:r>
          </w:p>
        </w:tc>
      </w:tr>
      <w:tr w14:paraId="651EF5EB"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8211B4B" w14:textId="77777777">
            <w:pPr>
              <w:pStyle w:val="LTableTextAbt"/>
            </w:pPr>
            <w:r>
              <w:rPr>
                <w:szCs w:val="18"/>
              </w:rPr>
              <w:t>Processing Aid, Except Petrochemica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4920D17B"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B112F3B" w14:textId="77777777">
            <w:pPr>
              <w:pStyle w:val="RTableTextAbt"/>
              <w:rPr>
                <w:szCs w:val="18"/>
              </w:rPr>
            </w:pPr>
            <w:r>
              <w:rPr>
                <w:szCs w:val="18"/>
              </w:rPr>
              <w:t>$6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D4DB237" w14:textId="77777777">
            <w:pPr>
              <w:pStyle w:val="RTableTextAbt"/>
              <w:rPr>
                <w:szCs w:val="18"/>
              </w:rPr>
            </w:pPr>
            <w:r>
              <w:rPr>
                <w:szCs w:val="18"/>
              </w:rPr>
              <w:t>$1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8BAC246" w14:textId="77777777">
            <w:pPr>
              <w:pStyle w:val="RTableTextAbt"/>
              <w:rPr>
                <w:szCs w:val="18"/>
              </w:rPr>
            </w:pPr>
            <w:r>
              <w:rPr>
                <w:szCs w:val="18"/>
              </w:rPr>
              <w:t>$2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FBBA62F" w14:textId="77777777">
            <w:pPr>
              <w:pStyle w:val="RTableTextAbt"/>
              <w:rPr>
                <w:szCs w:val="18"/>
              </w:rPr>
            </w:pPr>
            <w:r>
              <w:rPr>
                <w:szCs w:val="18"/>
              </w:rPr>
              <w:t>$45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CE34019" w14:textId="77777777">
            <w:pPr>
              <w:pStyle w:val="RTableTextAbt"/>
              <w:rPr>
                <w:szCs w:val="18"/>
              </w:rPr>
            </w:pPr>
            <w:r>
              <w:rPr>
                <w:szCs w:val="18"/>
              </w:rPr>
              <w:t>$562</w:t>
            </w:r>
          </w:p>
        </w:tc>
      </w:tr>
      <w:tr w14:paraId="06DF9445"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6FCD1581" w14:textId="77777777">
            <w:pPr>
              <w:pStyle w:val="LTableTextAbt"/>
            </w:pPr>
            <w:r>
              <w:rPr>
                <w:szCs w:val="18"/>
              </w:rPr>
              <w:t>Adhesives and Sealant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9BEED9A"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CADEA9D" w14:textId="77777777">
            <w:pPr>
              <w:pStyle w:val="RTableTextAbt"/>
              <w:rPr>
                <w:szCs w:val="18"/>
              </w:rPr>
            </w:pPr>
            <w:r>
              <w:rPr>
                <w:szCs w:val="18"/>
              </w:rPr>
              <w:t>$48,05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70E4F51" w14:textId="77777777">
            <w:pPr>
              <w:pStyle w:val="RTableTextAbt"/>
              <w:rPr>
                <w:szCs w:val="18"/>
              </w:rPr>
            </w:pPr>
            <w:r>
              <w:rPr>
                <w:szCs w:val="18"/>
              </w:rPr>
              <w:t>$13,17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B05BECD" w14:textId="77777777">
            <w:pPr>
              <w:pStyle w:val="RTableTextAbt"/>
              <w:rPr>
                <w:szCs w:val="18"/>
              </w:rPr>
            </w:pPr>
            <w:r>
              <w:rPr>
                <w:szCs w:val="18"/>
              </w:rPr>
              <w:t>$19,682</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675994A" w14:textId="77777777">
            <w:pPr>
              <w:pStyle w:val="RTableTextAbt"/>
              <w:rPr>
                <w:szCs w:val="18"/>
              </w:rPr>
            </w:pPr>
            <w:r>
              <w:rPr>
                <w:szCs w:val="18"/>
              </w:rPr>
              <w:t>$327,045</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886650D" w14:textId="77777777">
            <w:pPr>
              <w:pStyle w:val="RTableTextAbt"/>
              <w:rPr>
                <w:szCs w:val="18"/>
              </w:rPr>
            </w:pPr>
            <w:r>
              <w:rPr>
                <w:szCs w:val="18"/>
              </w:rPr>
              <w:t>$407,958</w:t>
            </w:r>
          </w:p>
        </w:tc>
      </w:tr>
      <w:tr w14:paraId="2DD7827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4A47C7CC" w14:textId="77777777">
            <w:pPr>
              <w:pStyle w:val="LTableTextAbt"/>
            </w:pPr>
            <w:r>
              <w:rPr>
                <w:szCs w:val="18"/>
              </w:rPr>
              <w:t>Paint and Coating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3EC8C7CF"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7A61CDA" w14:textId="77777777">
            <w:pPr>
              <w:pStyle w:val="RTableTextAbt"/>
              <w:rPr>
                <w:szCs w:val="18"/>
              </w:rPr>
            </w:pPr>
            <w:r>
              <w:rPr>
                <w:szCs w:val="18"/>
              </w:rPr>
              <w:t>$12,58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AADAA10" w14:textId="77777777">
            <w:pPr>
              <w:pStyle w:val="RTableTextAbt"/>
              <w:rPr>
                <w:szCs w:val="18"/>
              </w:rPr>
            </w:pPr>
            <w:r>
              <w:rPr>
                <w:szCs w:val="18"/>
              </w:rPr>
              <w:t>$3,450</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36223F7" w14:textId="77777777">
            <w:pPr>
              <w:pStyle w:val="RTableTextAbt"/>
              <w:rPr>
                <w:szCs w:val="18"/>
              </w:rPr>
            </w:pPr>
            <w:r>
              <w:rPr>
                <w:szCs w:val="18"/>
              </w:rPr>
              <w:t>$5,15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70ABA30" w14:textId="77777777">
            <w:pPr>
              <w:pStyle w:val="RTableTextAbt"/>
              <w:rPr>
                <w:szCs w:val="18"/>
              </w:rPr>
            </w:pPr>
            <w:r>
              <w:rPr>
                <w:szCs w:val="18"/>
              </w:rPr>
              <w:t>$85,631</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19575DE" w14:textId="77777777">
            <w:pPr>
              <w:pStyle w:val="RTableTextAbt"/>
              <w:rPr>
                <w:szCs w:val="18"/>
              </w:rPr>
            </w:pPr>
            <w:r>
              <w:rPr>
                <w:szCs w:val="18"/>
              </w:rPr>
              <w:t>$106,816</w:t>
            </w:r>
          </w:p>
        </w:tc>
      </w:tr>
      <w:tr w14:paraId="723D2646"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3FB5E222" w14:textId="77777777">
            <w:pPr>
              <w:pStyle w:val="LTableTextAbt"/>
            </w:pPr>
            <w:r>
              <w:rPr>
                <w:szCs w:val="18"/>
              </w:rPr>
              <w:t>Aerosol Spray Cleaning/Degreas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3FB0FB55"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3A6C293" w14:textId="77777777">
            <w:pPr>
              <w:pStyle w:val="RTableTextAbt"/>
              <w:rPr>
                <w:szCs w:val="18"/>
              </w:rPr>
            </w:pPr>
            <w:r>
              <w:rPr>
                <w:szCs w:val="18"/>
              </w:rPr>
              <w:t>$5,107,45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F833AF3" w14:textId="77777777">
            <w:pPr>
              <w:pStyle w:val="RTableTextAbt"/>
              <w:rPr>
                <w:szCs w:val="18"/>
              </w:rPr>
            </w:pPr>
            <w:r>
              <w:rPr>
                <w:szCs w:val="18"/>
              </w:rPr>
              <w:t>$1,437,337</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87942EF" w14:textId="77777777">
            <w:pPr>
              <w:pStyle w:val="RTableTextAbt"/>
              <w:rPr>
                <w:szCs w:val="18"/>
              </w:rPr>
            </w:pPr>
            <w:r>
              <w:rPr>
                <w:szCs w:val="18"/>
              </w:rPr>
              <w:t>$2,158,548</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F09AFAE" w14:textId="77777777">
            <w:pPr>
              <w:pStyle w:val="RTableTextAbt"/>
              <w:rPr>
                <w:szCs w:val="18"/>
              </w:rPr>
            </w:pPr>
            <w:r>
              <w:rPr>
                <w:szCs w:val="18"/>
              </w:rPr>
              <w:t>$36,276,90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1A56C6B" w14:textId="77777777">
            <w:pPr>
              <w:pStyle w:val="RTableTextAbt"/>
              <w:rPr>
                <w:szCs w:val="18"/>
              </w:rPr>
            </w:pPr>
            <w:r>
              <w:rPr>
                <w:szCs w:val="18"/>
              </w:rPr>
              <w:t>$44,980,246</w:t>
            </w:r>
          </w:p>
        </w:tc>
      </w:tr>
      <w:tr w14:paraId="2AB25ED3"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EF250BA" w14:textId="77777777">
            <w:pPr>
              <w:pStyle w:val="LTableTextAbt"/>
            </w:pPr>
            <w:r>
              <w:rPr>
                <w:szCs w:val="18"/>
              </w:rPr>
              <w:t>Aerosol Spray Cleaning/Degreas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10FCECE"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67D8980" w14:textId="77777777">
            <w:pPr>
              <w:pStyle w:val="RTableTextAbt"/>
              <w:rPr>
                <w:szCs w:val="18"/>
              </w:rPr>
            </w:pPr>
            <w:r>
              <w:rPr>
                <w:szCs w:val="18"/>
              </w:rPr>
              <w:t>$21,31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910FD71" w14:textId="77777777">
            <w:pPr>
              <w:pStyle w:val="RTableTextAbt"/>
              <w:rPr>
                <w:szCs w:val="18"/>
              </w:rPr>
            </w:pPr>
            <w:r>
              <w:rPr>
                <w:szCs w:val="18"/>
              </w:rPr>
              <w:t>$5,999</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BD7C154" w14:textId="77777777">
            <w:pPr>
              <w:pStyle w:val="RTableTextAbt"/>
              <w:rPr>
                <w:szCs w:val="18"/>
              </w:rPr>
            </w:pPr>
            <w:r>
              <w:rPr>
                <w:szCs w:val="18"/>
              </w:rPr>
              <w:t>$9,009</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F206EDD" w14:textId="77777777">
            <w:pPr>
              <w:pStyle w:val="RTableTextAbt"/>
              <w:rPr>
                <w:szCs w:val="18"/>
              </w:rPr>
            </w:pPr>
            <w:r>
              <w:rPr>
                <w:szCs w:val="18"/>
              </w:rPr>
              <w:t>$151,41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A49C25D" w14:textId="77777777">
            <w:pPr>
              <w:pStyle w:val="RTableTextAbt"/>
              <w:rPr>
                <w:szCs w:val="18"/>
              </w:rPr>
            </w:pPr>
            <w:r>
              <w:rPr>
                <w:szCs w:val="18"/>
              </w:rPr>
              <w:t>$187,739</w:t>
            </w:r>
          </w:p>
        </w:tc>
      </w:tr>
      <w:tr w14:paraId="1F9024AA"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7EC93DB" w14:textId="77777777">
            <w:pPr>
              <w:pStyle w:val="LTableTextAbt"/>
            </w:pPr>
            <w:r>
              <w:rPr>
                <w:szCs w:val="18"/>
              </w:rPr>
              <w:t>Liquid and Spray Batch Cold Clean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69F0EBCF"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A934754" w14:textId="77777777">
            <w:pPr>
              <w:pStyle w:val="RTableTextAbt"/>
              <w:rPr>
                <w:szCs w:val="18"/>
              </w:rPr>
            </w:pPr>
            <w:r>
              <w:rPr>
                <w:szCs w:val="18"/>
              </w:rPr>
              <w:t>$12,74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F244744" w14:textId="77777777">
            <w:pPr>
              <w:pStyle w:val="RTableTextAbt"/>
              <w:rPr>
                <w:szCs w:val="18"/>
              </w:rPr>
            </w:pPr>
            <w:r>
              <w:rPr>
                <w:szCs w:val="18"/>
              </w:rPr>
              <w:t>$3,496</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DCEEF2C" w14:textId="77777777">
            <w:pPr>
              <w:pStyle w:val="RTableTextAbt"/>
              <w:rPr>
                <w:szCs w:val="18"/>
              </w:rPr>
            </w:pPr>
            <w:r>
              <w:rPr>
                <w:szCs w:val="18"/>
              </w:rPr>
              <w:t>$5,222</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6BA1AF0" w14:textId="77777777">
            <w:pPr>
              <w:pStyle w:val="RTableTextAbt"/>
              <w:rPr>
                <w:szCs w:val="18"/>
              </w:rPr>
            </w:pPr>
            <w:r>
              <w:rPr>
                <w:szCs w:val="18"/>
              </w:rPr>
              <w:t>$86,76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CA84C9E" w14:textId="77777777">
            <w:pPr>
              <w:pStyle w:val="RTableTextAbt"/>
              <w:rPr>
                <w:szCs w:val="18"/>
              </w:rPr>
            </w:pPr>
            <w:r>
              <w:rPr>
                <w:szCs w:val="18"/>
              </w:rPr>
              <w:t>$108,233</w:t>
            </w:r>
          </w:p>
        </w:tc>
      </w:tr>
      <w:tr w14:paraId="578673F2"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7DB4A5F" w14:textId="77777777">
            <w:pPr>
              <w:pStyle w:val="LTableTextAbt"/>
            </w:pPr>
            <w:r>
              <w:rPr>
                <w:szCs w:val="18"/>
              </w:rPr>
              <w:t>Liquid and Spray Batch Cold Clean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32C11CB1"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57687A5" w14:textId="77777777">
            <w:pPr>
              <w:pStyle w:val="RTableTextAbt"/>
              <w:rPr>
                <w:szCs w:val="18"/>
              </w:rPr>
            </w:pPr>
            <w:r>
              <w:rPr>
                <w:szCs w:val="18"/>
              </w:rPr>
              <w:t>$3,947</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F3E9A83" w14:textId="77777777">
            <w:pPr>
              <w:pStyle w:val="RTableTextAbt"/>
              <w:rPr>
                <w:szCs w:val="18"/>
              </w:rPr>
            </w:pPr>
            <w:r>
              <w:rPr>
                <w:szCs w:val="18"/>
              </w:rPr>
              <w:t>$1,082</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FBA57B3" w14:textId="77777777">
            <w:pPr>
              <w:pStyle w:val="RTableTextAbt"/>
              <w:rPr>
                <w:szCs w:val="18"/>
              </w:rPr>
            </w:pPr>
            <w:r>
              <w:rPr>
                <w:szCs w:val="18"/>
              </w:rPr>
              <w:t>$1,61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AC34C23" w14:textId="77777777">
            <w:pPr>
              <w:pStyle w:val="RTableTextAbt"/>
              <w:rPr>
                <w:szCs w:val="18"/>
              </w:rPr>
            </w:pPr>
            <w:r>
              <w:rPr>
                <w:szCs w:val="18"/>
              </w:rPr>
              <w:t>$26,862</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14CB9F2" w14:textId="77777777">
            <w:pPr>
              <w:pStyle w:val="RTableTextAbt"/>
              <w:rPr>
                <w:szCs w:val="18"/>
              </w:rPr>
            </w:pPr>
            <w:r>
              <w:rPr>
                <w:szCs w:val="18"/>
              </w:rPr>
              <w:t>$33,508</w:t>
            </w:r>
          </w:p>
        </w:tc>
      </w:tr>
      <w:tr w14:paraId="22CAF0A6"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C1AEE7E" w14:textId="77777777">
            <w:pPr>
              <w:pStyle w:val="LTableTextAbt"/>
            </w:pPr>
            <w:r>
              <w:rPr>
                <w:szCs w:val="18"/>
              </w:rPr>
              <w:t>Photographic Film Use</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03C40FA"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2956B31" w14:textId="77777777">
            <w:pPr>
              <w:pStyle w:val="RTableTextAbt"/>
              <w:rPr>
                <w:szCs w:val="18"/>
              </w:rPr>
            </w:pPr>
            <w:r>
              <w:rPr>
                <w:szCs w:val="18"/>
              </w:rPr>
              <w:t>$5,46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93E35BA" w14:textId="77777777">
            <w:pPr>
              <w:pStyle w:val="RTableTextAbt"/>
              <w:rPr>
                <w:szCs w:val="18"/>
              </w:rPr>
            </w:pPr>
            <w:r>
              <w:rPr>
                <w:szCs w:val="18"/>
              </w:rPr>
              <w:t>$1,49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2A01563" w14:textId="77777777">
            <w:pPr>
              <w:pStyle w:val="RTableTextAbt"/>
              <w:rPr>
                <w:szCs w:val="18"/>
              </w:rPr>
            </w:pPr>
            <w:r>
              <w:rPr>
                <w:szCs w:val="18"/>
              </w:rPr>
              <w:t>$2,23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2613143" w14:textId="77777777">
            <w:pPr>
              <w:pStyle w:val="RTableTextAbt"/>
              <w:rPr>
                <w:szCs w:val="18"/>
              </w:rPr>
            </w:pPr>
            <w:r>
              <w:rPr>
                <w:szCs w:val="18"/>
              </w:rPr>
              <w:t>$37,17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5AB96F5" w14:textId="77777777">
            <w:pPr>
              <w:pStyle w:val="RTableTextAbt"/>
              <w:rPr>
                <w:szCs w:val="18"/>
              </w:rPr>
            </w:pPr>
            <w:r>
              <w:rPr>
                <w:szCs w:val="18"/>
              </w:rPr>
              <w:t>$46,369</w:t>
            </w:r>
          </w:p>
        </w:tc>
      </w:tr>
      <w:tr w14:paraId="1B1F99BF"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E7EDA42" w14:textId="77777777">
            <w:pPr>
              <w:pStyle w:val="LTableTextAbt"/>
            </w:pPr>
            <w:r>
              <w:rPr>
                <w:szCs w:val="18"/>
              </w:rPr>
              <w:t>Lubricants and Grease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4387FA88"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2A3041A" w14:textId="77777777">
            <w:pPr>
              <w:pStyle w:val="RTableTextAbt"/>
              <w:rPr>
                <w:szCs w:val="18"/>
              </w:rPr>
            </w:pPr>
            <w:r>
              <w:rPr>
                <w:szCs w:val="18"/>
              </w:rPr>
              <w:t>$61,74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2E14B56" w14:textId="77777777">
            <w:pPr>
              <w:pStyle w:val="RTableTextAbt"/>
              <w:rPr>
                <w:szCs w:val="18"/>
              </w:rPr>
            </w:pPr>
            <w:r>
              <w:rPr>
                <w:szCs w:val="18"/>
              </w:rPr>
              <w:t>$16,93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813FFAE" w14:textId="77777777">
            <w:pPr>
              <w:pStyle w:val="RTableTextAbt"/>
              <w:rPr>
                <w:szCs w:val="18"/>
              </w:rPr>
            </w:pPr>
            <w:r>
              <w:rPr>
                <w:szCs w:val="18"/>
              </w:rPr>
              <w:t>$25,291</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2447D18" w14:textId="77777777">
            <w:pPr>
              <w:pStyle w:val="RTableTextAbt"/>
              <w:rPr>
                <w:szCs w:val="18"/>
              </w:rPr>
            </w:pPr>
            <w:r>
              <w:rPr>
                <w:szCs w:val="18"/>
              </w:rPr>
              <w:t>$420,255</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87FD51D" w14:textId="77777777">
            <w:pPr>
              <w:pStyle w:val="RTableTextAbt"/>
              <w:rPr>
                <w:szCs w:val="18"/>
              </w:rPr>
            </w:pPr>
            <w:r>
              <w:rPr>
                <w:szCs w:val="18"/>
              </w:rPr>
              <w:t>$524,228</w:t>
            </w:r>
          </w:p>
        </w:tc>
      </w:tr>
      <w:tr w14:paraId="1477C09E"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659F08E" w14:textId="77777777">
            <w:pPr>
              <w:pStyle w:val="LTableTextAbt"/>
            </w:pPr>
            <w:r>
              <w:rPr>
                <w:szCs w:val="18"/>
              </w:rPr>
              <w:t>Lubricants and Grease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636E4BF4"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964BDB7" w14:textId="77777777">
            <w:pPr>
              <w:pStyle w:val="RTableTextAbt"/>
              <w:rPr>
                <w:szCs w:val="18"/>
              </w:rPr>
            </w:pPr>
            <w:r>
              <w:rPr>
                <w:szCs w:val="18"/>
              </w:rPr>
              <w:t>$65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8CEC270" w14:textId="77777777">
            <w:pPr>
              <w:pStyle w:val="RTableTextAbt"/>
              <w:rPr>
                <w:szCs w:val="18"/>
              </w:rPr>
            </w:pPr>
            <w:r>
              <w:rPr>
                <w:szCs w:val="18"/>
              </w:rPr>
              <w:t>$179</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F061BED" w14:textId="77777777">
            <w:pPr>
              <w:pStyle w:val="RTableTextAbt"/>
              <w:rPr>
                <w:szCs w:val="18"/>
              </w:rPr>
            </w:pPr>
            <w:r>
              <w:rPr>
                <w:szCs w:val="18"/>
              </w:rPr>
              <w:t>$26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86A39BF" w14:textId="77777777">
            <w:pPr>
              <w:pStyle w:val="RTableTextAbt"/>
              <w:rPr>
                <w:szCs w:val="18"/>
              </w:rPr>
            </w:pPr>
            <w:r>
              <w:rPr>
                <w:szCs w:val="18"/>
              </w:rPr>
              <w:t>$4,434</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E364EBE" w14:textId="77777777">
            <w:pPr>
              <w:pStyle w:val="RTableTextAbt"/>
              <w:rPr>
                <w:szCs w:val="18"/>
              </w:rPr>
            </w:pPr>
            <w:r>
              <w:rPr>
                <w:szCs w:val="18"/>
              </w:rPr>
              <w:t>$5,532</w:t>
            </w:r>
          </w:p>
        </w:tc>
      </w:tr>
      <w:tr w14:paraId="54EA6737"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1252EF6" w14:textId="77777777">
            <w:pPr>
              <w:pStyle w:val="LTableTextAbt"/>
            </w:pPr>
            <w:r>
              <w:rPr>
                <w:szCs w:val="18"/>
              </w:rPr>
              <w:t>Wipe and Liquid Cleaning and Polish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A876ABC"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8168031" w14:textId="77777777">
            <w:pPr>
              <w:pStyle w:val="RTableTextAbt"/>
              <w:rPr>
                <w:szCs w:val="18"/>
              </w:rPr>
            </w:pPr>
            <w:r>
              <w:rPr>
                <w:szCs w:val="18"/>
              </w:rPr>
              <w:t>$3,508,405</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240C618" w14:textId="77777777">
            <w:pPr>
              <w:pStyle w:val="RTableTextAbt"/>
              <w:rPr>
                <w:szCs w:val="18"/>
              </w:rPr>
            </w:pPr>
            <w:r>
              <w:rPr>
                <w:szCs w:val="18"/>
              </w:rPr>
              <w:t>$987,333</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9FC6EF2" w14:textId="77777777">
            <w:pPr>
              <w:pStyle w:val="RTableTextAbt"/>
              <w:rPr>
                <w:szCs w:val="18"/>
              </w:rPr>
            </w:pPr>
            <w:r>
              <w:rPr>
                <w:szCs w:val="18"/>
              </w:rPr>
              <w:t>$1,482,746</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43906DE" w14:textId="77777777">
            <w:pPr>
              <w:pStyle w:val="RTableTextAbt"/>
              <w:rPr>
                <w:szCs w:val="18"/>
              </w:rPr>
            </w:pPr>
            <w:r>
              <w:rPr>
                <w:szCs w:val="18"/>
              </w:rPr>
              <w:t>$24,919,262</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AC93B08" w14:textId="77777777">
            <w:pPr>
              <w:pStyle w:val="RTableTextAbt"/>
              <w:rPr>
                <w:szCs w:val="18"/>
              </w:rPr>
            </w:pPr>
            <w:r>
              <w:rPr>
                <w:szCs w:val="18"/>
              </w:rPr>
              <w:t>$30,897,746</w:t>
            </w:r>
          </w:p>
        </w:tc>
      </w:tr>
      <w:tr w14:paraId="40E4CAF1"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3F86837F" w14:textId="77777777">
            <w:pPr>
              <w:pStyle w:val="LTableTextAbt"/>
            </w:pPr>
            <w:r>
              <w:rPr>
                <w:szCs w:val="18"/>
              </w:rPr>
              <w:t>Wipe and Liquid Cleaning and Polishing</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66F62CD"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A2E06C6" w14:textId="77777777">
            <w:pPr>
              <w:pStyle w:val="RTableTextAbt"/>
              <w:rPr>
                <w:szCs w:val="18"/>
              </w:rPr>
            </w:pPr>
            <w:r>
              <w:rPr>
                <w:szCs w:val="18"/>
              </w:rPr>
              <w:t>$25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2C6AB86" w14:textId="77777777">
            <w:pPr>
              <w:pStyle w:val="RTableTextAbt"/>
              <w:rPr>
                <w:szCs w:val="18"/>
              </w:rPr>
            </w:pPr>
            <w:r>
              <w:rPr>
                <w:szCs w:val="18"/>
              </w:rPr>
              <w:t>$71</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AAF2C77" w14:textId="77777777">
            <w:pPr>
              <w:pStyle w:val="RTableTextAbt"/>
              <w:rPr>
                <w:szCs w:val="18"/>
              </w:rPr>
            </w:pPr>
            <w:r>
              <w:rPr>
                <w:szCs w:val="18"/>
              </w:rPr>
              <w:t>$10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D49A394" w14:textId="77777777">
            <w:pPr>
              <w:pStyle w:val="RTableTextAbt"/>
              <w:rPr>
                <w:szCs w:val="18"/>
              </w:rPr>
            </w:pPr>
            <w:r>
              <w:rPr>
                <w:szCs w:val="18"/>
              </w:rPr>
              <w:t>$1,790</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D153025" w14:textId="77777777">
            <w:pPr>
              <w:pStyle w:val="RTableTextAbt"/>
              <w:rPr>
                <w:szCs w:val="18"/>
              </w:rPr>
            </w:pPr>
            <w:r>
              <w:rPr>
                <w:szCs w:val="18"/>
              </w:rPr>
              <w:t>$2,220</w:t>
            </w:r>
          </w:p>
        </w:tc>
      </w:tr>
      <w:tr w14:paraId="0DDDC69C"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44A4EAD" w14:textId="77777777">
            <w:pPr>
              <w:pStyle w:val="LTableTextAbt"/>
            </w:pPr>
            <w:r>
              <w:rPr>
                <w:szCs w:val="18"/>
              </w:rPr>
              <w:t>Inks and Ink Remova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1B9157E"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47A6A06" w14:textId="77777777">
            <w:pPr>
              <w:pStyle w:val="RTableTextAbt"/>
              <w:rPr>
                <w:szCs w:val="18"/>
              </w:rPr>
            </w:pPr>
            <w:r>
              <w:rPr>
                <w:szCs w:val="18"/>
              </w:rPr>
              <w:t>$828</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7424D8F" w14:textId="77777777">
            <w:pPr>
              <w:pStyle w:val="RTableTextAbt"/>
              <w:rPr>
                <w:szCs w:val="18"/>
              </w:rPr>
            </w:pPr>
            <w:r>
              <w:rPr>
                <w:szCs w:val="18"/>
              </w:rPr>
              <w:t>$227</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5A63793" w14:textId="77777777">
            <w:pPr>
              <w:pStyle w:val="RTableTextAbt"/>
              <w:rPr>
                <w:szCs w:val="18"/>
              </w:rPr>
            </w:pPr>
            <w:r>
              <w:rPr>
                <w:szCs w:val="18"/>
              </w:rPr>
              <w:t>$339</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4AEC6F6" w14:textId="77777777">
            <w:pPr>
              <w:pStyle w:val="RTableTextAbt"/>
              <w:rPr>
                <w:szCs w:val="18"/>
              </w:rPr>
            </w:pPr>
            <w:r>
              <w:rPr>
                <w:szCs w:val="18"/>
              </w:rPr>
              <w:t>$5,637</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013ACEE" w14:textId="77777777">
            <w:pPr>
              <w:pStyle w:val="RTableTextAbt"/>
              <w:rPr>
                <w:szCs w:val="18"/>
              </w:rPr>
            </w:pPr>
            <w:r>
              <w:rPr>
                <w:szCs w:val="18"/>
              </w:rPr>
              <w:t>$7,032</w:t>
            </w:r>
          </w:p>
        </w:tc>
      </w:tr>
      <w:tr w14:paraId="7E6DA307"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018FF3B" w14:textId="77777777">
            <w:pPr>
              <w:pStyle w:val="LTableTextAbt"/>
            </w:pPr>
            <w:r>
              <w:rPr>
                <w:szCs w:val="18"/>
              </w:rPr>
              <w:t>Anti-Spatter Welding Aeroso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A04302D"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DB90967" w14:textId="77777777">
            <w:pPr>
              <w:pStyle w:val="RTableTextAbt"/>
              <w:rPr>
                <w:szCs w:val="18"/>
              </w:rPr>
            </w:pPr>
            <w:r>
              <w:rPr>
                <w:szCs w:val="18"/>
              </w:rPr>
              <w:t>$6,066</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EAAA0FD" w14:textId="77777777">
            <w:pPr>
              <w:pStyle w:val="RTableTextAbt"/>
              <w:rPr>
                <w:szCs w:val="18"/>
              </w:rPr>
            </w:pPr>
            <w:r>
              <w:rPr>
                <w:szCs w:val="18"/>
              </w:rPr>
              <w:t>$1,663</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2EEEB65" w14:textId="77777777">
            <w:pPr>
              <w:pStyle w:val="RTableTextAbt"/>
              <w:rPr>
                <w:szCs w:val="18"/>
              </w:rPr>
            </w:pPr>
            <w:r>
              <w:rPr>
                <w:szCs w:val="18"/>
              </w:rPr>
              <w:t>$2,484</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2C9413C" w14:textId="77777777">
            <w:pPr>
              <w:pStyle w:val="RTableTextAbt"/>
              <w:rPr>
                <w:szCs w:val="18"/>
              </w:rPr>
            </w:pPr>
            <w:r>
              <w:rPr>
                <w:szCs w:val="18"/>
              </w:rPr>
              <w:t>$41,282</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DD84F79" w14:textId="77777777">
            <w:pPr>
              <w:pStyle w:val="RTableTextAbt"/>
              <w:rPr>
                <w:szCs w:val="18"/>
              </w:rPr>
            </w:pPr>
            <w:r>
              <w:rPr>
                <w:szCs w:val="18"/>
              </w:rPr>
              <w:t>$51,496</w:t>
            </w:r>
          </w:p>
        </w:tc>
      </w:tr>
      <w:tr w14:paraId="7F89A49D"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4F144E16" w14:textId="77777777">
            <w:pPr>
              <w:pStyle w:val="LTableTextAbt"/>
            </w:pPr>
            <w:r>
              <w:rPr>
                <w:szCs w:val="18"/>
              </w:rPr>
              <w:t>Anti-Spatter Welding Aerosol</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9047649"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B3AB5A0" w14:textId="77777777">
            <w:pPr>
              <w:pStyle w:val="RTableTextAbt"/>
              <w:rPr>
                <w:szCs w:val="18"/>
              </w:rPr>
            </w:pPr>
            <w:r>
              <w:rPr>
                <w:szCs w:val="18"/>
              </w:rPr>
              <w:t>$64</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6566C34" w14:textId="77777777">
            <w:pPr>
              <w:pStyle w:val="RTableTextAbt"/>
              <w:rPr>
                <w:szCs w:val="18"/>
              </w:rPr>
            </w:pPr>
            <w:r>
              <w:rPr>
                <w:szCs w:val="18"/>
              </w:rPr>
              <w:t>$1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C81DFC2" w14:textId="77777777">
            <w:pPr>
              <w:pStyle w:val="RTableTextAbt"/>
              <w:rPr>
                <w:szCs w:val="18"/>
              </w:rPr>
            </w:pPr>
            <w:r>
              <w:rPr>
                <w:szCs w:val="18"/>
              </w:rPr>
              <w:t>$26</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D71D94A" w14:textId="77777777">
            <w:pPr>
              <w:pStyle w:val="RTableTextAbt"/>
              <w:rPr>
                <w:szCs w:val="18"/>
              </w:rPr>
            </w:pPr>
            <w:r>
              <w:rPr>
                <w:szCs w:val="18"/>
              </w:rPr>
              <w:t>$436</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63A9AE1E" w14:textId="77777777">
            <w:pPr>
              <w:pStyle w:val="RTableTextAbt"/>
              <w:rPr>
                <w:szCs w:val="18"/>
              </w:rPr>
            </w:pPr>
            <w:r>
              <w:rPr>
                <w:szCs w:val="18"/>
              </w:rPr>
              <w:t>$544</w:t>
            </w:r>
          </w:p>
        </w:tc>
      </w:tr>
      <w:tr w14:paraId="60A0213B"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5E7D1491" w14:textId="77777777">
            <w:pPr>
              <w:pStyle w:val="LTableTextAbt"/>
            </w:pPr>
            <w:r>
              <w:rPr>
                <w:szCs w:val="18"/>
              </w:rPr>
              <w:t>Mold Cleaning, Release and Protectant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F8AF07D"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038E83E" w14:textId="77777777">
            <w:pPr>
              <w:pStyle w:val="RTableTextAbt"/>
              <w:rPr>
                <w:szCs w:val="18"/>
              </w:rPr>
            </w:pPr>
            <w:r>
              <w:rPr>
                <w:szCs w:val="18"/>
              </w:rPr>
              <w:t>$15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2325DAC" w14:textId="77777777">
            <w:pPr>
              <w:pStyle w:val="RTableTextAbt"/>
              <w:rPr>
                <w:szCs w:val="18"/>
              </w:rPr>
            </w:pPr>
            <w:r>
              <w:rPr>
                <w:szCs w:val="18"/>
              </w:rPr>
              <w:t>$4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14096CF" w14:textId="77777777">
            <w:pPr>
              <w:pStyle w:val="RTableTextAbt"/>
              <w:rPr>
                <w:szCs w:val="18"/>
              </w:rPr>
            </w:pPr>
            <w:r>
              <w:rPr>
                <w:szCs w:val="18"/>
              </w:rPr>
              <w:t>$65</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5E63878" w14:textId="77777777">
            <w:pPr>
              <w:pStyle w:val="RTableTextAbt"/>
              <w:rPr>
                <w:szCs w:val="18"/>
              </w:rPr>
            </w:pPr>
            <w:r>
              <w:rPr>
                <w:szCs w:val="18"/>
              </w:rPr>
              <w:t>$1,083</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C11596B" w14:textId="77777777">
            <w:pPr>
              <w:pStyle w:val="RTableTextAbt"/>
              <w:rPr>
                <w:szCs w:val="18"/>
              </w:rPr>
            </w:pPr>
            <w:r>
              <w:rPr>
                <w:szCs w:val="18"/>
              </w:rPr>
              <w:t>$1,351</w:t>
            </w:r>
          </w:p>
        </w:tc>
      </w:tr>
      <w:tr w14:paraId="059E5572"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7A27B995" w14:textId="77777777">
            <w:pPr>
              <w:pStyle w:val="LTableTextAbt"/>
            </w:pPr>
            <w:r>
              <w:rPr>
                <w:szCs w:val="18"/>
              </w:rPr>
              <w:t>Dry Cleaning (Dry Cleaning Machines &amp; Spot Remover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61079192" w14:textId="77777777">
            <w:pPr>
              <w:pStyle w:val="CTableTextAbt"/>
            </w:pPr>
            <w:r>
              <w:t>Worker</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7A688566" w14:textId="77777777">
            <w:pPr>
              <w:pStyle w:val="RTableTextAbt"/>
              <w:rPr>
                <w:szCs w:val="18"/>
              </w:rPr>
            </w:pPr>
            <w:r>
              <w:rPr>
                <w:szCs w:val="18"/>
              </w:rPr>
              <w:t>$372,515</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6D28175" w14:textId="77777777">
            <w:pPr>
              <w:pStyle w:val="RTableTextAbt"/>
              <w:rPr>
                <w:szCs w:val="18"/>
              </w:rPr>
            </w:pPr>
            <w:r>
              <w:rPr>
                <w:szCs w:val="18"/>
              </w:rPr>
              <w:t>$104,833</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24BD3275" w14:textId="77777777">
            <w:pPr>
              <w:pStyle w:val="RTableTextAbt"/>
              <w:rPr>
                <w:szCs w:val="18"/>
              </w:rPr>
            </w:pPr>
            <w:r>
              <w:rPr>
                <w:szCs w:val="18"/>
              </w:rPr>
              <w:t>$157,435</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9457AE3" w14:textId="77777777">
            <w:pPr>
              <w:pStyle w:val="RTableTextAbt"/>
              <w:rPr>
                <w:szCs w:val="18"/>
              </w:rPr>
            </w:pPr>
            <w:r>
              <w:rPr>
                <w:szCs w:val="18"/>
              </w:rPr>
              <w:t>$2,645,874</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49881BC6" w14:textId="77777777">
            <w:pPr>
              <w:pStyle w:val="RTableTextAbt"/>
              <w:rPr>
                <w:szCs w:val="18"/>
              </w:rPr>
            </w:pPr>
            <w:r>
              <w:rPr>
                <w:szCs w:val="18"/>
              </w:rPr>
              <w:t>$3,280,657</w:t>
            </w:r>
          </w:p>
        </w:tc>
      </w:tr>
      <w:tr w14:paraId="3CE56080" w14:textId="77777777" w:rsidTr="00016074">
        <w:tblPrEx>
          <w:tblW w:w="1269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2640BA14" w14:textId="77777777">
            <w:pPr>
              <w:pStyle w:val="LTableTextAbt"/>
            </w:pPr>
            <w:r>
              <w:rPr>
                <w:szCs w:val="18"/>
              </w:rPr>
              <w:t>Dry Cleaning (Dry Cleaning Machines &amp; Spot Removers)</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4EB9" w:rsidRPr="00FC31A6" w:rsidP="00CB1C05" w14:paraId="1C2F4591" w14:textId="77777777">
            <w:pPr>
              <w:pStyle w:val="CTableTextAbt"/>
            </w:pPr>
            <w:r>
              <w:t>ONU</w:t>
            </w:r>
          </w:p>
        </w:tc>
        <w:tc>
          <w:tcPr>
            <w:tcW w:w="12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5C8C9D45" w14:textId="77777777">
            <w:pPr>
              <w:pStyle w:val="RTableTextAbt"/>
              <w:rPr>
                <w:szCs w:val="18"/>
              </w:rPr>
            </w:pPr>
            <w:r>
              <w:rPr>
                <w:szCs w:val="18"/>
              </w:rPr>
              <w:t>$1,85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197A58DA" w14:textId="77777777">
            <w:pPr>
              <w:pStyle w:val="RTableTextAbt"/>
              <w:rPr>
                <w:szCs w:val="18"/>
              </w:rPr>
            </w:pPr>
            <w:r>
              <w:rPr>
                <w:szCs w:val="18"/>
              </w:rPr>
              <w:t>$521</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05AF758C" w14:textId="77777777">
            <w:pPr>
              <w:pStyle w:val="RTableTextAbt"/>
              <w:rPr>
                <w:szCs w:val="18"/>
              </w:rPr>
            </w:pPr>
            <w:r>
              <w:rPr>
                <w:szCs w:val="18"/>
              </w:rPr>
              <w:t>$78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73D20E0" w14:textId="77777777">
            <w:pPr>
              <w:pStyle w:val="RTableTextAbt"/>
              <w:rPr>
                <w:szCs w:val="18"/>
              </w:rPr>
            </w:pPr>
            <w:r>
              <w:rPr>
                <w:szCs w:val="18"/>
              </w:rPr>
              <w:t>$13,158</w:t>
            </w:r>
          </w:p>
        </w:tc>
        <w:tc>
          <w:tcPr>
            <w:tcW w:w="14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D4EB9" w:rsidRPr="00B83E01" w:rsidP="00CB1C05" w14:paraId="3F2300E0" w14:textId="77777777">
            <w:pPr>
              <w:pStyle w:val="RTableTextAbt"/>
              <w:rPr>
                <w:szCs w:val="18"/>
              </w:rPr>
            </w:pPr>
            <w:r>
              <w:rPr>
                <w:szCs w:val="18"/>
              </w:rPr>
              <w:t>$16,315</w:t>
            </w:r>
          </w:p>
        </w:tc>
      </w:tr>
    </w:tbl>
    <w:p w:rsidR="00016074" w:rsidP="00CB1C05" w14:paraId="46B3E125" w14:textId="77777777"/>
    <w:tbl>
      <w:tblPr>
        <w:tblW w:w="12521" w:type="dxa"/>
        <w:tblInd w:w="6" w:type="dxa"/>
        <w:tblLayout w:type="fixed"/>
        <w:tblLook w:val="04A0"/>
      </w:tblPr>
      <w:tblGrid>
        <w:gridCol w:w="5342"/>
        <w:gridCol w:w="1044"/>
        <w:gridCol w:w="1215"/>
        <w:gridCol w:w="1223"/>
        <w:gridCol w:w="1216"/>
        <w:gridCol w:w="1215"/>
        <w:gridCol w:w="1266"/>
      </w:tblGrid>
      <w:tr w14:paraId="5D1F7EAD" w14:textId="77777777" w:rsidTr="00016074">
        <w:tblPrEx>
          <w:tblW w:w="12521" w:type="dxa"/>
          <w:tblInd w:w="6" w:type="dxa"/>
          <w:tblLayout w:type="fixed"/>
          <w:tblLook w:val="04A0"/>
        </w:tblPrEx>
        <w:trPr>
          <w:trHeight w:val="378"/>
          <w:tblHeader/>
        </w:trPr>
        <w:tc>
          <w:tcPr>
            <w:tcW w:w="12521" w:type="dxa"/>
            <w:gridSpan w:val="7"/>
            <w:tcBorders>
              <w:top w:val="nil"/>
              <w:left w:val="nil"/>
              <w:bottom w:val="single" w:sz="4" w:space="0" w:color="auto"/>
              <w:right w:val="nil"/>
            </w:tcBorders>
            <w:shd w:val="clear" w:color="auto" w:fill="auto"/>
            <w:noWrap/>
            <w:vAlign w:val="center"/>
            <w:hideMark/>
          </w:tcPr>
          <w:p w:rsidR="000C16ED" w:rsidRPr="00FC31A6" w:rsidP="00CB1C05" w14:paraId="7DD12FB0" w14:textId="77777777">
            <w:pPr>
              <w:pStyle w:val="TableTitleA"/>
            </w:pPr>
            <w:bookmarkStart w:id="1402" w:name="_Ref110429364"/>
            <w:bookmarkStart w:id="1403" w:name="_Ref165016005"/>
            <w:bookmarkStart w:id="1404" w:name="_Toc121142706"/>
            <w:bookmarkStart w:id="1405" w:name="_Toc165379730"/>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2</w:t>
            </w:r>
            <w:r w:rsidR="00BC4B5D">
              <w:rPr>
                <w:noProof/>
              </w:rPr>
              <w:fldChar w:fldCharType="end"/>
            </w:r>
            <w:bookmarkEnd w:id="1402"/>
            <w:bookmarkEnd w:id="1403"/>
            <w:r w:rsidRPr="00FC31A6">
              <w:t xml:space="preserve">: Total </w:t>
            </w:r>
            <w:r w:rsidR="00CD3CDF">
              <w:t>Annual</w:t>
            </w:r>
            <w:r w:rsidRPr="00FC31A6" w:rsidR="00CD3CDF">
              <w:t xml:space="preserve"> </w:t>
            </w:r>
            <w:r w:rsidRPr="00FC31A6">
              <w:t xml:space="preserve">Cancer Benefits from </w:t>
            </w:r>
            <w:r w:rsidR="0033503A">
              <w:t>WCPP</w:t>
            </w:r>
            <w:r w:rsidRPr="00FC31A6">
              <w:t xml:space="preserve">, by </w:t>
            </w:r>
            <w:r>
              <w:t xml:space="preserve">Cancer Site, </w:t>
            </w:r>
            <w:r w:rsidRPr="00FC31A6">
              <w:t>Use Category and Exposure Type (</w:t>
            </w:r>
            <w:r>
              <w:t xml:space="preserve">Low Estimate, </w:t>
            </w:r>
            <w:r w:rsidR="00EA27AA">
              <w:t>2</w:t>
            </w:r>
            <w:r w:rsidRPr="00FC31A6">
              <w:t xml:space="preserve">% Discount Rate, </w:t>
            </w:r>
            <w:r w:rsidR="00802B16">
              <w:t>2022$</w:t>
            </w:r>
            <w:r w:rsidRPr="00FC31A6">
              <w:t>)</w:t>
            </w:r>
            <w:bookmarkEnd w:id="1404"/>
            <w:bookmarkEnd w:id="1405"/>
          </w:p>
        </w:tc>
      </w:tr>
      <w:tr w14:paraId="5E6E77DA" w14:textId="77777777" w:rsidTr="00016074">
        <w:tblPrEx>
          <w:tblW w:w="12521" w:type="dxa"/>
          <w:tblInd w:w="6" w:type="dxa"/>
          <w:tblLayout w:type="fixed"/>
          <w:tblLook w:val="04A0"/>
        </w:tblPrEx>
        <w:trPr>
          <w:trHeight w:val="270"/>
          <w:tblHeader/>
        </w:trPr>
        <w:tc>
          <w:tcPr>
            <w:tcW w:w="5342"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1C4BA9E9" w14:textId="77777777">
            <w:pPr>
              <w:pStyle w:val="TableSubtitle"/>
            </w:pPr>
            <w:r w:rsidRPr="00FC31A6">
              <w:t>Use Category </w:t>
            </w:r>
          </w:p>
        </w:tc>
        <w:tc>
          <w:tcPr>
            <w:tcW w:w="104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1DC21B2D" w14:textId="77777777">
            <w:pPr>
              <w:pStyle w:val="TableSubtitle"/>
            </w:pPr>
            <w:r w:rsidRPr="00FC31A6">
              <w:t>Exposure Type </w:t>
            </w:r>
          </w:p>
        </w:tc>
        <w:tc>
          <w:tcPr>
            <w:tcW w:w="121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D57491" w:rsidP="00CB1C05" w14:paraId="3A99446C" w14:textId="77777777">
            <w:pPr>
              <w:pStyle w:val="TableSubtitle"/>
            </w:pPr>
            <w:r w:rsidRPr="00EE6559">
              <w:t>Liver</w:t>
            </w:r>
          </w:p>
        </w:tc>
        <w:tc>
          <w:tcPr>
            <w:tcW w:w="1223"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D57491" w:rsidP="00CB1C05" w14:paraId="24E2AA1E" w14:textId="77777777">
            <w:pPr>
              <w:pStyle w:val="TableSubtitle"/>
            </w:pPr>
            <w:r>
              <w:t>Kidney</w:t>
            </w:r>
          </w:p>
        </w:tc>
        <w:tc>
          <w:tcPr>
            <w:tcW w:w="121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D57491" w:rsidP="00CB1C05" w14:paraId="26A5144C" w14:textId="77777777">
            <w:pPr>
              <w:pStyle w:val="TableSubtitle"/>
            </w:pPr>
            <w:r>
              <w:t>Brain Gliomas</w:t>
            </w:r>
          </w:p>
        </w:tc>
        <w:tc>
          <w:tcPr>
            <w:tcW w:w="121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D57491" w:rsidP="00CB1C05" w14:paraId="26086175" w14:textId="77777777">
            <w:pPr>
              <w:pStyle w:val="TableSubtitle"/>
            </w:pPr>
            <w:r>
              <w:t>Testis</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D57491" w:rsidP="00CB1C05" w14:paraId="2A8F81AC" w14:textId="77777777">
            <w:pPr>
              <w:pStyle w:val="TableSubtitle"/>
            </w:pPr>
            <w:r>
              <w:t>Total</w:t>
            </w:r>
          </w:p>
        </w:tc>
      </w:tr>
      <w:tr w14:paraId="37A31662"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4EF8D444" w14:textId="77777777">
            <w:pPr>
              <w:pStyle w:val="LTableTextAbt"/>
            </w:pPr>
            <w:r>
              <w:rPr>
                <w:szCs w:val="18"/>
              </w:rPr>
              <w:t>Manufactur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AF40806"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EE4A76B" w14:textId="77777777">
            <w:pPr>
              <w:pStyle w:val="RTableTextAbt"/>
            </w:pPr>
            <w:r>
              <w:rPr>
                <w:szCs w:val="18"/>
              </w:rPr>
              <w:t>$39,085</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4F79A85" w14:textId="77777777">
            <w:pPr>
              <w:pStyle w:val="RTableTextAbt"/>
            </w:pPr>
            <w:r>
              <w:rPr>
                <w:szCs w:val="18"/>
              </w:rPr>
              <w:t>$12,088</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9EFDAAE" w14:textId="77777777">
            <w:pPr>
              <w:pStyle w:val="RTableTextAbt"/>
            </w:pPr>
            <w:r>
              <w:rPr>
                <w:szCs w:val="18"/>
              </w:rPr>
              <w:t>$15,68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1A4EA13" w14:textId="77777777">
            <w:pPr>
              <w:pStyle w:val="RTableTextAbt"/>
            </w:pPr>
            <w:r>
              <w:rPr>
                <w:szCs w:val="18"/>
              </w:rPr>
              <w:t>$28,32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EB4C2D4" w14:textId="77777777">
            <w:pPr>
              <w:pStyle w:val="RTableTextAbt"/>
            </w:pPr>
            <w:r>
              <w:rPr>
                <w:szCs w:val="18"/>
              </w:rPr>
              <w:t>$95,190</w:t>
            </w:r>
          </w:p>
        </w:tc>
      </w:tr>
      <w:tr w14:paraId="0DBF8ED4"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069E7F81" w14:textId="77777777">
            <w:pPr>
              <w:pStyle w:val="LTableTextAbt"/>
            </w:pPr>
            <w:r>
              <w:rPr>
                <w:szCs w:val="18"/>
              </w:rPr>
              <w:t>Manufactur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098E196F" w14:textId="77777777">
            <w:pPr>
              <w:pStyle w:val="CTableTextAbt"/>
            </w:pPr>
            <w:r>
              <w:t>ONU</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B727930" w14:textId="77777777">
            <w:pPr>
              <w:pStyle w:val="RTableTextAbt"/>
            </w:pPr>
            <w:r>
              <w:rPr>
                <w:szCs w:val="18"/>
              </w:rPr>
              <w:t>-</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19FF350" w14:textId="77777777">
            <w:pPr>
              <w:pStyle w:val="RTableTextAbt"/>
            </w:pPr>
            <w:r>
              <w:rPr>
                <w:szCs w:val="18"/>
              </w:rPr>
              <w:t>-</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0462BD6" w14:textId="77777777">
            <w:pPr>
              <w:pStyle w:val="RTableTextAbt"/>
            </w:pPr>
            <w:r>
              <w:rPr>
                <w:szCs w:val="18"/>
              </w:rPr>
              <w:t>-</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F0CA089"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27781E9" w14:textId="77777777">
            <w:pPr>
              <w:pStyle w:val="RTableTextAbt"/>
            </w:pPr>
            <w:r>
              <w:rPr>
                <w:szCs w:val="18"/>
              </w:rPr>
              <w:t>-</w:t>
            </w:r>
          </w:p>
        </w:tc>
      </w:tr>
      <w:tr w14:paraId="39906FC0"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08D723ED" w14:textId="77777777">
            <w:pPr>
              <w:pStyle w:val="LTableTextAbt"/>
            </w:pPr>
            <w:r>
              <w:rPr>
                <w:szCs w:val="18"/>
              </w:rPr>
              <w:t>Import/Repackage</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4089E475"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50E4089" w14:textId="77777777">
            <w:pPr>
              <w:pStyle w:val="RTableTextAbt"/>
            </w:pPr>
            <w:r>
              <w:rPr>
                <w:szCs w:val="18"/>
              </w:rPr>
              <w:t>$569</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ECE8E0E" w14:textId="77777777">
            <w:pPr>
              <w:pStyle w:val="RTableTextAbt"/>
            </w:pPr>
            <w:r>
              <w:rPr>
                <w:szCs w:val="18"/>
              </w:rPr>
              <w:t>$176</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52C711A" w14:textId="77777777">
            <w:pPr>
              <w:pStyle w:val="RTableTextAbt"/>
            </w:pPr>
            <w:r>
              <w:rPr>
                <w:szCs w:val="18"/>
              </w:rPr>
              <w:t>$229</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4FBA6E5" w14:textId="77777777">
            <w:pPr>
              <w:pStyle w:val="RTableTextAbt"/>
            </w:pPr>
            <w:r>
              <w:rPr>
                <w:szCs w:val="18"/>
              </w:rPr>
              <w:t>$41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53E7EBA" w14:textId="77777777">
            <w:pPr>
              <w:pStyle w:val="RTableTextAbt"/>
            </w:pPr>
            <w:r>
              <w:rPr>
                <w:szCs w:val="18"/>
              </w:rPr>
              <w:t>$1,387</w:t>
            </w:r>
          </w:p>
        </w:tc>
      </w:tr>
      <w:tr w14:paraId="2C14E1B7"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751BEBD8" w14:textId="77777777">
            <w:pPr>
              <w:pStyle w:val="LTableTextAbt"/>
            </w:pPr>
            <w:r>
              <w:rPr>
                <w:szCs w:val="18"/>
              </w:rPr>
              <w:t>Reactant/Intermediate</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4B33A82B"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7C74647" w14:textId="77777777">
            <w:pPr>
              <w:pStyle w:val="RTableTextAbt"/>
            </w:pPr>
            <w:r>
              <w:rPr>
                <w:szCs w:val="18"/>
              </w:rPr>
              <w:t>$7,499</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2DFBE4D" w14:textId="77777777">
            <w:pPr>
              <w:pStyle w:val="RTableTextAbt"/>
            </w:pPr>
            <w:r>
              <w:rPr>
                <w:szCs w:val="18"/>
              </w:rPr>
              <w:t>$2,319</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C9465C3" w14:textId="77777777">
            <w:pPr>
              <w:pStyle w:val="RTableTextAbt"/>
            </w:pPr>
            <w:r>
              <w:rPr>
                <w:szCs w:val="18"/>
              </w:rPr>
              <w:t>$3,010</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410E939" w14:textId="77777777">
            <w:pPr>
              <w:pStyle w:val="RTableTextAbt"/>
            </w:pPr>
            <w:r>
              <w:rPr>
                <w:szCs w:val="18"/>
              </w:rPr>
              <w:t>$5,43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7CFDB17" w14:textId="77777777">
            <w:pPr>
              <w:pStyle w:val="RTableTextAbt"/>
            </w:pPr>
            <w:r>
              <w:rPr>
                <w:szCs w:val="18"/>
              </w:rPr>
              <w:t>$18,263</w:t>
            </w:r>
          </w:p>
        </w:tc>
      </w:tr>
      <w:tr w14:paraId="3855512C"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823F396" w14:textId="77777777">
            <w:pPr>
              <w:pStyle w:val="LTableTextAbt"/>
            </w:pPr>
            <w:r>
              <w:rPr>
                <w:szCs w:val="18"/>
              </w:rPr>
              <w:t>Reactant/Intermediate</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6448D9E" w14:textId="77777777">
            <w:pPr>
              <w:pStyle w:val="CTableTextAbt"/>
            </w:pPr>
            <w:r>
              <w:t>ONU</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EF9D538" w14:textId="77777777">
            <w:pPr>
              <w:pStyle w:val="RTableTextAbt"/>
            </w:pPr>
            <w:r>
              <w:rPr>
                <w:szCs w:val="18"/>
              </w:rPr>
              <w:t>-</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175919E" w14:textId="77777777">
            <w:pPr>
              <w:pStyle w:val="RTableTextAbt"/>
            </w:pPr>
            <w:r>
              <w:rPr>
                <w:szCs w:val="18"/>
              </w:rPr>
              <w:t>-</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6605727" w14:textId="77777777">
            <w:pPr>
              <w:pStyle w:val="RTableTextAbt"/>
            </w:pPr>
            <w:r>
              <w:rPr>
                <w:szCs w:val="18"/>
              </w:rPr>
              <w:t>-</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8FC5DA3"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4A13AB1" w14:textId="77777777">
            <w:pPr>
              <w:pStyle w:val="RTableTextAbt"/>
            </w:pPr>
            <w:r>
              <w:rPr>
                <w:szCs w:val="18"/>
              </w:rPr>
              <w:t>-</w:t>
            </w:r>
          </w:p>
        </w:tc>
      </w:tr>
      <w:tr w14:paraId="1EEEF606"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C17D9A7" w14:textId="77777777">
            <w:pPr>
              <w:pStyle w:val="LTableTextAbt"/>
            </w:pPr>
            <w:r>
              <w:rPr>
                <w:szCs w:val="18"/>
              </w:rPr>
              <w:t>Processing Aid in Petrochemical Manufactur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7A05BF3F"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986BD16" w14:textId="77777777">
            <w:pPr>
              <w:pStyle w:val="RTableTextAbt"/>
            </w:pPr>
            <w:r>
              <w:rPr>
                <w:szCs w:val="18"/>
              </w:rPr>
              <w:t>$4,255</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110CFBB" w14:textId="77777777">
            <w:pPr>
              <w:pStyle w:val="RTableTextAbt"/>
            </w:pPr>
            <w:r>
              <w:rPr>
                <w:szCs w:val="18"/>
              </w:rPr>
              <w:t>$1,316</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CFE1181" w14:textId="77777777">
            <w:pPr>
              <w:pStyle w:val="RTableTextAbt"/>
            </w:pPr>
            <w:r>
              <w:rPr>
                <w:szCs w:val="18"/>
              </w:rPr>
              <w:t>$1,70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9F229CE" w14:textId="77777777">
            <w:pPr>
              <w:pStyle w:val="RTableTextAbt"/>
            </w:pPr>
            <w:r>
              <w:rPr>
                <w:szCs w:val="18"/>
              </w:rPr>
              <w:t>$3,08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A3A7032" w14:textId="77777777">
            <w:pPr>
              <w:pStyle w:val="RTableTextAbt"/>
            </w:pPr>
            <w:r>
              <w:rPr>
                <w:szCs w:val="18"/>
              </w:rPr>
              <w:t>$10,363</w:t>
            </w:r>
          </w:p>
        </w:tc>
      </w:tr>
      <w:tr w14:paraId="7DEE0981"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060FF13" w14:textId="77777777">
            <w:pPr>
              <w:pStyle w:val="LTableTextAbt"/>
            </w:pPr>
            <w:r>
              <w:rPr>
                <w:szCs w:val="18"/>
              </w:rPr>
              <w:t>Production of Maskant for Chemical Mill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4264CE7"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C60FAF5" w14:textId="77777777">
            <w:pPr>
              <w:pStyle w:val="RTableTextAbt"/>
            </w:pPr>
            <w:r>
              <w:rPr>
                <w:szCs w:val="18"/>
              </w:rPr>
              <w:t>$114</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F8855F4" w14:textId="77777777">
            <w:pPr>
              <w:pStyle w:val="RTableTextAbt"/>
            </w:pPr>
            <w:r>
              <w:rPr>
                <w:szCs w:val="18"/>
              </w:rPr>
              <w:t>$35</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C566062" w14:textId="77777777">
            <w:pPr>
              <w:pStyle w:val="RTableTextAbt"/>
            </w:pPr>
            <w:r>
              <w:rPr>
                <w:szCs w:val="18"/>
              </w:rPr>
              <w:t>$46</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8BC7B6C" w14:textId="77777777">
            <w:pPr>
              <w:pStyle w:val="RTableTextAbt"/>
            </w:pPr>
            <w:r>
              <w:rPr>
                <w:szCs w:val="18"/>
              </w:rPr>
              <w:t>$8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1D7C6AF" w14:textId="77777777">
            <w:pPr>
              <w:pStyle w:val="RTableTextAbt"/>
            </w:pPr>
            <w:r>
              <w:rPr>
                <w:szCs w:val="18"/>
              </w:rPr>
              <w:t>$278</w:t>
            </w:r>
          </w:p>
        </w:tc>
      </w:tr>
      <w:tr w14:paraId="531A7755"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FEF834A" w14:textId="77777777">
            <w:pPr>
              <w:pStyle w:val="LTableTextAbt"/>
            </w:pPr>
            <w:r>
              <w:rPr>
                <w:szCs w:val="18"/>
              </w:rPr>
              <w:t>Use as Maskant for Chemical Mill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128C773E"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1C73255" w14:textId="77777777">
            <w:pPr>
              <w:pStyle w:val="RTableTextAbt"/>
            </w:pPr>
            <w:r>
              <w:rPr>
                <w:szCs w:val="18"/>
              </w:rPr>
              <w:t>$152,649</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1E2B22F" w14:textId="77777777">
            <w:pPr>
              <w:pStyle w:val="RTableTextAbt"/>
            </w:pPr>
            <w:r>
              <w:rPr>
                <w:szCs w:val="18"/>
              </w:rPr>
              <w:t>$47,212</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0DA7D9B" w14:textId="77777777">
            <w:pPr>
              <w:pStyle w:val="RTableTextAbt"/>
            </w:pPr>
            <w:r>
              <w:rPr>
                <w:szCs w:val="18"/>
              </w:rPr>
              <w:t>$61,270</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911768E" w14:textId="77777777">
            <w:pPr>
              <w:pStyle w:val="RTableTextAbt"/>
            </w:pPr>
            <w:r>
              <w:rPr>
                <w:szCs w:val="18"/>
              </w:rPr>
              <w:t>$110,63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DFDF7DC" w14:textId="77777777">
            <w:pPr>
              <w:pStyle w:val="RTableTextAbt"/>
            </w:pPr>
            <w:r>
              <w:rPr>
                <w:szCs w:val="18"/>
              </w:rPr>
              <w:t>$371,767</w:t>
            </w:r>
          </w:p>
        </w:tc>
      </w:tr>
      <w:tr w14:paraId="70F6912D"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960CB80" w14:textId="77777777">
            <w:pPr>
              <w:pStyle w:val="LTableTextAbt"/>
            </w:pPr>
            <w:r>
              <w:rPr>
                <w:szCs w:val="18"/>
              </w:rPr>
              <w:t>Use as Maskant for Chemical Mill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16BBC40" w14:textId="77777777">
            <w:pPr>
              <w:pStyle w:val="CTableTextAbt"/>
            </w:pPr>
            <w:r>
              <w:t>ONU</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D21B96B" w14:textId="77777777">
            <w:pPr>
              <w:pStyle w:val="RTableTextAbt"/>
            </w:pPr>
            <w:r>
              <w:rPr>
                <w:szCs w:val="18"/>
              </w:rPr>
              <w:t>$44,853</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1D3135E" w14:textId="77777777">
            <w:pPr>
              <w:pStyle w:val="RTableTextAbt"/>
            </w:pPr>
            <w:r>
              <w:rPr>
                <w:szCs w:val="18"/>
              </w:rPr>
              <w:t>$13,872</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99ABA4B" w14:textId="77777777">
            <w:pPr>
              <w:pStyle w:val="RTableTextAbt"/>
            </w:pPr>
            <w:r>
              <w:rPr>
                <w:szCs w:val="18"/>
              </w:rPr>
              <w:t>$18,003</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FE98B1D" w14:textId="77777777">
            <w:pPr>
              <w:pStyle w:val="RTableTextAbt"/>
            </w:pPr>
            <w:r>
              <w:rPr>
                <w:szCs w:val="18"/>
              </w:rPr>
              <w:t>$32,50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D8ACD66" w14:textId="77777777">
            <w:pPr>
              <w:pStyle w:val="RTableTextAbt"/>
            </w:pPr>
            <w:r>
              <w:rPr>
                <w:szCs w:val="18"/>
              </w:rPr>
              <w:t>$109,236</w:t>
            </w:r>
          </w:p>
        </w:tc>
      </w:tr>
      <w:tr w14:paraId="59796A82"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E2C645B" w14:textId="77777777">
            <w:pPr>
              <w:pStyle w:val="LTableTextAbt"/>
            </w:pPr>
            <w:r>
              <w:rPr>
                <w:szCs w:val="18"/>
              </w:rPr>
              <w:t>Vapor Degreasing: Open Top Vapor Degreasing (OTVD)</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4812DE62"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6EA41F3" w14:textId="77777777">
            <w:pPr>
              <w:pStyle w:val="RTableTextAbt"/>
            </w:pPr>
            <w:r>
              <w:rPr>
                <w:szCs w:val="18"/>
              </w:rPr>
              <w:t>$97,673</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3F0D3C8" w14:textId="77777777">
            <w:pPr>
              <w:pStyle w:val="RTableTextAbt"/>
            </w:pPr>
            <w:r>
              <w:rPr>
                <w:szCs w:val="18"/>
              </w:rPr>
              <w:t>$30,209</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8F96497" w14:textId="77777777">
            <w:pPr>
              <w:pStyle w:val="RTableTextAbt"/>
            </w:pPr>
            <w:r>
              <w:rPr>
                <w:szCs w:val="18"/>
              </w:rPr>
              <w:t>$39,20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294D2E4" w14:textId="77777777">
            <w:pPr>
              <w:pStyle w:val="RTableTextAbt"/>
            </w:pPr>
            <w:r>
              <w:rPr>
                <w:szCs w:val="18"/>
              </w:rPr>
              <w:t>$70,79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26B4D18" w14:textId="77777777">
            <w:pPr>
              <w:pStyle w:val="RTableTextAbt"/>
            </w:pPr>
            <w:r>
              <w:rPr>
                <w:szCs w:val="18"/>
              </w:rPr>
              <w:t>$237,877</w:t>
            </w:r>
          </w:p>
        </w:tc>
      </w:tr>
      <w:tr w14:paraId="06CA8031"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1F7E06F" w14:textId="77777777">
            <w:pPr>
              <w:pStyle w:val="LTableTextAbt"/>
            </w:pPr>
            <w:r>
              <w:rPr>
                <w:szCs w:val="18"/>
              </w:rPr>
              <w:t>Vapor Degreasing: Open Top Vapor Degreasing (OTVD)</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D69C8AF" w14:textId="77777777">
            <w:pPr>
              <w:pStyle w:val="CTableTextAbt"/>
            </w:pPr>
            <w:r>
              <w:t>ONU</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E44AA8F" w14:textId="77777777">
            <w:pPr>
              <w:pStyle w:val="RTableTextAbt"/>
            </w:pPr>
            <w:r>
              <w:rPr>
                <w:szCs w:val="18"/>
              </w:rPr>
              <w:t>$4,604</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B4FE047" w14:textId="77777777">
            <w:pPr>
              <w:pStyle w:val="RTableTextAbt"/>
            </w:pPr>
            <w:r>
              <w:rPr>
                <w:szCs w:val="18"/>
              </w:rPr>
              <w:t>$1,424</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25BE3B3" w14:textId="77777777">
            <w:pPr>
              <w:pStyle w:val="RTableTextAbt"/>
            </w:pPr>
            <w:r>
              <w:rPr>
                <w:szCs w:val="18"/>
              </w:rPr>
              <w:t>$1,84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A3B370D" w14:textId="77777777">
            <w:pPr>
              <w:pStyle w:val="RTableTextAbt"/>
            </w:pPr>
            <w:r>
              <w:rPr>
                <w:szCs w:val="18"/>
              </w:rPr>
              <w:t>$3,33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CBBAC37" w14:textId="77777777">
            <w:pPr>
              <w:pStyle w:val="RTableTextAbt"/>
            </w:pPr>
            <w:r>
              <w:rPr>
                <w:szCs w:val="18"/>
              </w:rPr>
              <w:t>$11,214</w:t>
            </w:r>
          </w:p>
        </w:tc>
      </w:tr>
      <w:tr w14:paraId="0319BC78"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1A492D9" w14:textId="77777777">
            <w:pPr>
              <w:pStyle w:val="LTableTextAbt"/>
            </w:pPr>
            <w:r>
              <w:rPr>
                <w:szCs w:val="18"/>
              </w:rPr>
              <w:t>Vapor Degreasing: Enclosed Vapor Degreasing (EVD)</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41A24767"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99A1995" w14:textId="77777777">
            <w:pPr>
              <w:pStyle w:val="RTableTextAbt"/>
            </w:pPr>
            <w:r>
              <w:rPr>
                <w:szCs w:val="18"/>
              </w:rPr>
              <w:t>$77</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7D41077" w14:textId="77777777">
            <w:pPr>
              <w:pStyle w:val="RTableTextAbt"/>
            </w:pPr>
            <w:r>
              <w:rPr>
                <w:szCs w:val="18"/>
              </w:rPr>
              <w:t>$24</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D888CEF" w14:textId="77777777">
            <w:pPr>
              <w:pStyle w:val="RTableTextAbt"/>
            </w:pPr>
            <w:r>
              <w:rPr>
                <w:szCs w:val="18"/>
              </w:rPr>
              <w:t>$31</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A936F4A" w14:textId="77777777">
            <w:pPr>
              <w:pStyle w:val="RTableTextAbt"/>
            </w:pPr>
            <w:r>
              <w:rPr>
                <w:szCs w:val="18"/>
              </w:rPr>
              <w:t>$5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52121C8" w14:textId="77777777">
            <w:pPr>
              <w:pStyle w:val="RTableTextAbt"/>
            </w:pPr>
            <w:r>
              <w:rPr>
                <w:szCs w:val="18"/>
              </w:rPr>
              <w:t>$188</w:t>
            </w:r>
          </w:p>
        </w:tc>
      </w:tr>
      <w:tr w14:paraId="52F6A6EC"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0D5FEDA9" w14:textId="77777777">
            <w:pPr>
              <w:pStyle w:val="LTableTextAbt"/>
            </w:pPr>
            <w:r>
              <w:rPr>
                <w:szCs w:val="18"/>
              </w:rPr>
              <w:t>Vapor Degreasing: Enclosed Vapor Degreasing (EVD)</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42D2A5D" w14:textId="77777777">
            <w:pPr>
              <w:pStyle w:val="CTableTextAbt"/>
            </w:pPr>
            <w:r>
              <w:t>ONU</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3BF0495" w14:textId="77777777">
            <w:pPr>
              <w:pStyle w:val="RTableTextAbt"/>
            </w:pPr>
            <w:r>
              <w:rPr>
                <w:szCs w:val="18"/>
              </w:rPr>
              <w:t>-</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21F96F5" w14:textId="77777777">
            <w:pPr>
              <w:pStyle w:val="RTableTextAbt"/>
            </w:pPr>
            <w:r>
              <w:rPr>
                <w:szCs w:val="18"/>
              </w:rPr>
              <w:t>-</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0EEEBC6" w14:textId="77777777">
            <w:pPr>
              <w:pStyle w:val="RTableTextAbt"/>
            </w:pPr>
            <w:r>
              <w:rPr>
                <w:szCs w:val="18"/>
              </w:rPr>
              <w:t>-</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8D802AA"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1EB17A4" w14:textId="77777777">
            <w:pPr>
              <w:pStyle w:val="RTableTextAbt"/>
            </w:pPr>
            <w:r>
              <w:rPr>
                <w:szCs w:val="18"/>
              </w:rPr>
              <w:t>-</w:t>
            </w:r>
          </w:p>
        </w:tc>
      </w:tr>
      <w:tr w14:paraId="6C56D816"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B6E9C5A" w14:textId="77777777">
            <w:pPr>
              <w:pStyle w:val="LTableTextAbt"/>
            </w:pPr>
            <w:r>
              <w:rPr>
                <w:szCs w:val="18"/>
              </w:rPr>
              <w:t>Vapor Degreasing: Conveyorized Vapor Degreasing (CVD)</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3D7102C2"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383B30E" w14:textId="77777777">
            <w:pPr>
              <w:pStyle w:val="RTableTextAbt"/>
            </w:pPr>
            <w:r>
              <w:rPr>
                <w:szCs w:val="18"/>
              </w:rPr>
              <w:t>$22,701</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E78ED1C" w14:textId="77777777">
            <w:pPr>
              <w:pStyle w:val="RTableTextAbt"/>
            </w:pPr>
            <w:r>
              <w:rPr>
                <w:szCs w:val="18"/>
              </w:rPr>
              <w:t>$7,021</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02D40E2" w14:textId="77777777">
            <w:pPr>
              <w:pStyle w:val="RTableTextAbt"/>
            </w:pPr>
            <w:r>
              <w:rPr>
                <w:szCs w:val="18"/>
              </w:rPr>
              <w:t>$9,112</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31F05A7" w14:textId="77777777">
            <w:pPr>
              <w:pStyle w:val="RTableTextAbt"/>
            </w:pPr>
            <w:r>
              <w:rPr>
                <w:szCs w:val="18"/>
              </w:rPr>
              <w:t>$16,45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828B28F" w14:textId="77777777">
            <w:pPr>
              <w:pStyle w:val="RTableTextAbt"/>
            </w:pPr>
            <w:r>
              <w:rPr>
                <w:szCs w:val="18"/>
              </w:rPr>
              <w:t>$55,287</w:t>
            </w:r>
          </w:p>
        </w:tc>
      </w:tr>
      <w:tr w14:paraId="48921FF6"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AACB06A" w14:textId="77777777">
            <w:pPr>
              <w:pStyle w:val="LTableTextAbt"/>
            </w:pPr>
            <w:r>
              <w:rPr>
                <w:szCs w:val="18"/>
              </w:rPr>
              <w:t>Vapor Degreasing: Conveyorized Vapor Degreasing (CVD)</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DF8A60E" w14:textId="77777777">
            <w:pPr>
              <w:pStyle w:val="CTableTextAbt"/>
            </w:pPr>
            <w:r>
              <w:t>ONU</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7072EDE" w14:textId="77777777">
            <w:pPr>
              <w:pStyle w:val="RTableTextAbt"/>
            </w:pPr>
            <w:r>
              <w:rPr>
                <w:szCs w:val="18"/>
              </w:rPr>
              <w:t>$3,644</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99DD4F0" w14:textId="77777777">
            <w:pPr>
              <w:pStyle w:val="RTableTextAbt"/>
            </w:pPr>
            <w:r>
              <w:rPr>
                <w:szCs w:val="18"/>
              </w:rPr>
              <w:t>$1,12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6FED04F" w14:textId="77777777">
            <w:pPr>
              <w:pStyle w:val="RTableTextAbt"/>
            </w:pPr>
            <w:r>
              <w:rPr>
                <w:szCs w:val="18"/>
              </w:rPr>
              <w:t>$1,462</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88A275D" w14:textId="77777777">
            <w:pPr>
              <w:pStyle w:val="RTableTextAbt"/>
            </w:pPr>
            <w:r>
              <w:rPr>
                <w:szCs w:val="18"/>
              </w:rPr>
              <w:t>$2,64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714EB43" w14:textId="77777777">
            <w:pPr>
              <w:pStyle w:val="RTableTextAbt"/>
            </w:pPr>
            <w:r>
              <w:rPr>
                <w:szCs w:val="18"/>
              </w:rPr>
              <w:t>$8,874</w:t>
            </w:r>
          </w:p>
        </w:tc>
      </w:tr>
      <w:tr w14:paraId="30723F94"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8E10A2B" w14:textId="77777777">
            <w:pPr>
              <w:pStyle w:val="LTableTextAbt"/>
            </w:pPr>
            <w:r>
              <w:rPr>
                <w:szCs w:val="18"/>
              </w:rPr>
              <w:t>Recycling and Disposal</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C4FD961"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E533C32" w14:textId="77777777">
            <w:pPr>
              <w:pStyle w:val="RTableTextAbt"/>
            </w:pPr>
            <w:r>
              <w:rPr>
                <w:szCs w:val="18"/>
              </w:rPr>
              <w:t>$540</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A3941D3" w14:textId="77777777">
            <w:pPr>
              <w:pStyle w:val="RTableTextAbt"/>
            </w:pPr>
            <w:r>
              <w:rPr>
                <w:szCs w:val="18"/>
              </w:rPr>
              <w:t>$167</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19F18A3" w14:textId="77777777">
            <w:pPr>
              <w:pStyle w:val="RTableTextAbt"/>
            </w:pPr>
            <w:r>
              <w:rPr>
                <w:szCs w:val="18"/>
              </w:rPr>
              <w:t>$217</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F810F04" w14:textId="77777777">
            <w:pPr>
              <w:pStyle w:val="RTableTextAbt"/>
            </w:pPr>
            <w:r>
              <w:rPr>
                <w:szCs w:val="18"/>
              </w:rPr>
              <w:t>$39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529D237" w14:textId="77777777">
            <w:pPr>
              <w:pStyle w:val="RTableTextAbt"/>
            </w:pPr>
            <w:r>
              <w:rPr>
                <w:szCs w:val="18"/>
              </w:rPr>
              <w:t>$1,315</w:t>
            </w:r>
          </w:p>
        </w:tc>
      </w:tr>
      <w:tr w14:paraId="5AAF3FE3"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9FDE211"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0BD65CBA"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9B0080A" w14:textId="77777777">
            <w:pPr>
              <w:pStyle w:val="RTableTextAbt"/>
            </w:pPr>
            <w:r>
              <w:rPr>
                <w:szCs w:val="18"/>
              </w:rPr>
              <w:t>$2,052</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1313183" w14:textId="77777777">
            <w:pPr>
              <w:pStyle w:val="RTableTextAbt"/>
            </w:pPr>
            <w:r>
              <w:rPr>
                <w:szCs w:val="18"/>
              </w:rPr>
              <w:t>$635</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7454C2D" w14:textId="77777777">
            <w:pPr>
              <w:pStyle w:val="RTableTextAbt"/>
            </w:pPr>
            <w:r>
              <w:rPr>
                <w:szCs w:val="18"/>
              </w:rPr>
              <w:t>$82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8882F2B" w14:textId="77777777">
            <w:pPr>
              <w:pStyle w:val="RTableTextAbt"/>
            </w:pPr>
            <w:r>
              <w:rPr>
                <w:szCs w:val="18"/>
              </w:rPr>
              <w:t>$1,48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B864FC7" w14:textId="77777777">
            <w:pPr>
              <w:pStyle w:val="RTableTextAbt"/>
            </w:pPr>
            <w:r>
              <w:rPr>
                <w:szCs w:val="18"/>
              </w:rPr>
              <w:t>$4,998</w:t>
            </w:r>
          </w:p>
        </w:tc>
      </w:tr>
      <w:tr w14:paraId="7019F71C"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032C2F5" w14:textId="77777777">
            <w:pPr>
              <w:pStyle w:val="LTableTextAbt"/>
            </w:pPr>
            <w:r w:rsidRPr="00775537">
              <w:rPr>
                <w:szCs w:val="18"/>
              </w:rPr>
              <w:t xml:space="preserve">Incorporation into Other Formulation, Mixture, and </w:t>
            </w:r>
            <w:r>
              <w:rPr>
                <w:szCs w:val="18"/>
              </w:rPr>
              <w:t>Reaction Products (Aerosol)</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066DDC2B"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FA402B6" w14:textId="77777777">
            <w:pPr>
              <w:pStyle w:val="RTableTextAbt"/>
            </w:pPr>
            <w:r>
              <w:rPr>
                <w:szCs w:val="18"/>
              </w:rPr>
              <w:t>$81,059</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208D696" w14:textId="77777777">
            <w:pPr>
              <w:pStyle w:val="RTableTextAbt"/>
            </w:pPr>
            <w:r>
              <w:rPr>
                <w:szCs w:val="18"/>
              </w:rPr>
              <w:t>$25,070</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81D037E" w14:textId="77777777">
            <w:pPr>
              <w:pStyle w:val="RTableTextAbt"/>
            </w:pPr>
            <w:r>
              <w:rPr>
                <w:szCs w:val="18"/>
              </w:rPr>
              <w:t>$32,536</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C1BF229" w14:textId="77777777">
            <w:pPr>
              <w:pStyle w:val="RTableTextAbt"/>
            </w:pPr>
            <w:r>
              <w:rPr>
                <w:szCs w:val="18"/>
              </w:rPr>
              <w:t>$58,75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725CC43" w14:textId="77777777">
            <w:pPr>
              <w:pStyle w:val="RTableTextAbt"/>
            </w:pPr>
            <w:r>
              <w:rPr>
                <w:szCs w:val="18"/>
              </w:rPr>
              <w:t>$197,415</w:t>
            </w:r>
          </w:p>
        </w:tc>
      </w:tr>
      <w:tr w14:paraId="77B5D3F8"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F29E608" w14:textId="77777777">
            <w:pPr>
              <w:pStyle w:val="LTableTextAbt"/>
            </w:pPr>
            <w:r w:rsidRPr="00775537">
              <w:rPr>
                <w:szCs w:val="18"/>
              </w:rPr>
              <w:t xml:space="preserve">Incorporation into Other Formulation, Mixture, and </w:t>
            </w:r>
            <w:r>
              <w:rPr>
                <w:szCs w:val="18"/>
              </w:rPr>
              <w:t>Reaction Products (Other)</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756A9A4B"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5AE23D6" w14:textId="77777777">
            <w:pPr>
              <w:pStyle w:val="RTableTextAbt"/>
            </w:pPr>
            <w:r>
              <w:rPr>
                <w:szCs w:val="18"/>
              </w:rPr>
              <w:t>$2,223</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4A1947E" w14:textId="77777777">
            <w:pPr>
              <w:pStyle w:val="RTableTextAbt"/>
            </w:pPr>
            <w:r>
              <w:rPr>
                <w:szCs w:val="18"/>
              </w:rPr>
              <w:t>$688</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5CA981D" w14:textId="77777777">
            <w:pPr>
              <w:pStyle w:val="RTableTextAbt"/>
            </w:pPr>
            <w:r>
              <w:rPr>
                <w:szCs w:val="18"/>
              </w:rPr>
              <w:t>$892</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83A716B" w14:textId="77777777">
            <w:pPr>
              <w:pStyle w:val="RTableTextAbt"/>
            </w:pPr>
            <w:r>
              <w:rPr>
                <w:szCs w:val="18"/>
              </w:rPr>
              <w:t>$1,61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51DEA64" w14:textId="77777777">
            <w:pPr>
              <w:pStyle w:val="RTableTextAbt"/>
            </w:pPr>
            <w:r>
              <w:rPr>
                <w:szCs w:val="18"/>
              </w:rPr>
              <w:t>$5,414</w:t>
            </w:r>
          </w:p>
        </w:tc>
      </w:tr>
      <w:tr w14:paraId="23963B1A"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1591C28A" w14:textId="77777777">
            <w:pPr>
              <w:pStyle w:val="LTableTextAbt"/>
            </w:pPr>
            <w:r>
              <w:rPr>
                <w:szCs w:val="18"/>
              </w:rPr>
              <w:t>Laboratory Chemicals</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13E0DBE9"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46140D4" w14:textId="77777777">
            <w:pPr>
              <w:pStyle w:val="RTableTextAbt"/>
            </w:pPr>
            <w:r>
              <w:rPr>
                <w:szCs w:val="18"/>
              </w:rPr>
              <w:t>$54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1200CDED" w14:textId="77777777">
            <w:pPr>
              <w:pStyle w:val="RTableTextAbt"/>
            </w:pPr>
            <w:r>
              <w:rPr>
                <w:szCs w:val="18"/>
              </w:rPr>
              <w:t>$169</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3E8A675" w14:textId="77777777">
            <w:pPr>
              <w:pStyle w:val="RTableTextAbt"/>
            </w:pPr>
            <w:r>
              <w:rPr>
                <w:szCs w:val="18"/>
              </w:rPr>
              <w:t>$219</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F46BA88" w14:textId="77777777">
            <w:pPr>
              <w:pStyle w:val="RTableTextAbt"/>
            </w:pPr>
            <w:r>
              <w:rPr>
                <w:szCs w:val="18"/>
              </w:rPr>
              <w:t>$39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76EE00D" w14:textId="77777777">
            <w:pPr>
              <w:pStyle w:val="RTableTextAbt"/>
            </w:pPr>
            <w:r>
              <w:rPr>
                <w:szCs w:val="18"/>
              </w:rPr>
              <w:t>$1,330</w:t>
            </w:r>
          </w:p>
        </w:tc>
      </w:tr>
      <w:tr w14:paraId="698C6FC3"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56608E5" w14:textId="77777777">
            <w:pPr>
              <w:pStyle w:val="LTableTextAbt"/>
            </w:pPr>
            <w:r>
              <w:rPr>
                <w:szCs w:val="18"/>
              </w:rPr>
              <w:t>Processing Aid, Except Petrochemical</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467018BA"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57161C0" w14:textId="77777777">
            <w:pPr>
              <w:pStyle w:val="RTableTextAbt"/>
            </w:pPr>
            <w:r>
              <w:rPr>
                <w:szCs w:val="18"/>
              </w:rPr>
              <w:t>$132</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9BFD5D8" w14:textId="77777777">
            <w:pPr>
              <w:pStyle w:val="RTableTextAbt"/>
            </w:pPr>
            <w:r>
              <w:rPr>
                <w:szCs w:val="18"/>
              </w:rPr>
              <w:t>$41</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F7BAA2B" w14:textId="77777777">
            <w:pPr>
              <w:pStyle w:val="RTableTextAbt"/>
            </w:pPr>
            <w:r>
              <w:rPr>
                <w:szCs w:val="18"/>
              </w:rPr>
              <w:t>$53</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63C0046" w14:textId="77777777">
            <w:pPr>
              <w:pStyle w:val="RTableTextAbt"/>
            </w:pPr>
            <w:r>
              <w:rPr>
                <w:szCs w:val="18"/>
              </w:rPr>
              <w:t>$9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6E3504D" w14:textId="77777777">
            <w:pPr>
              <w:pStyle w:val="RTableTextAbt"/>
            </w:pPr>
            <w:r>
              <w:rPr>
                <w:szCs w:val="18"/>
              </w:rPr>
              <w:t>$321</w:t>
            </w:r>
          </w:p>
        </w:tc>
      </w:tr>
      <w:tr w14:paraId="20D18107"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4BA88B38" w14:textId="77777777">
            <w:pPr>
              <w:pStyle w:val="LTableTextAbt"/>
            </w:pPr>
            <w:r>
              <w:rPr>
                <w:szCs w:val="18"/>
              </w:rPr>
              <w:t>Adhesives and Sealants</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1BF1B518"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2BD13B7" w14:textId="77777777">
            <w:pPr>
              <w:pStyle w:val="RTableTextAbt"/>
            </w:pPr>
            <w:r>
              <w:rPr>
                <w:szCs w:val="18"/>
              </w:rPr>
              <w:t>$85,572</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AAA1D96" w14:textId="77777777">
            <w:pPr>
              <w:pStyle w:val="RTableTextAbt"/>
            </w:pPr>
            <w:r>
              <w:rPr>
                <w:szCs w:val="18"/>
              </w:rPr>
              <w:t>$26,466</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B3DCF9E" w14:textId="77777777">
            <w:pPr>
              <w:pStyle w:val="RTableTextAbt"/>
            </w:pPr>
            <w:r>
              <w:rPr>
                <w:szCs w:val="18"/>
              </w:rPr>
              <w:t>$34,347</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0D52CF39" w14:textId="77777777">
            <w:pPr>
              <w:pStyle w:val="RTableTextAbt"/>
            </w:pPr>
            <w:r>
              <w:rPr>
                <w:szCs w:val="18"/>
              </w:rPr>
              <w:t>$62,02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CE463B2" w14:textId="77777777">
            <w:pPr>
              <w:pStyle w:val="RTableTextAbt"/>
            </w:pPr>
            <w:r>
              <w:rPr>
                <w:szCs w:val="18"/>
              </w:rPr>
              <w:t>$208,405</w:t>
            </w:r>
          </w:p>
        </w:tc>
      </w:tr>
      <w:tr w14:paraId="7BE004CF"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04FA976" w14:textId="77777777">
            <w:pPr>
              <w:pStyle w:val="LTableTextAbt"/>
            </w:pPr>
            <w:r>
              <w:rPr>
                <w:szCs w:val="18"/>
              </w:rPr>
              <w:t>Paint and Coatings</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B24C506"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CA730A6" w14:textId="77777777">
            <w:pPr>
              <w:pStyle w:val="RTableTextAbt"/>
            </w:pPr>
            <w:r>
              <w:rPr>
                <w:szCs w:val="18"/>
              </w:rPr>
              <w:t>$27,815</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502365B" w14:textId="77777777">
            <w:pPr>
              <w:pStyle w:val="RTableTextAbt"/>
            </w:pPr>
            <w:r>
              <w:rPr>
                <w:szCs w:val="18"/>
              </w:rPr>
              <w:t>$8,603</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0EC2A08" w14:textId="77777777">
            <w:pPr>
              <w:pStyle w:val="RTableTextAbt"/>
            </w:pPr>
            <w:r>
              <w:rPr>
                <w:szCs w:val="18"/>
              </w:rPr>
              <w:t>$11,16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F15612E" w14:textId="77777777">
            <w:pPr>
              <w:pStyle w:val="RTableTextAbt"/>
            </w:pPr>
            <w:r>
              <w:rPr>
                <w:szCs w:val="18"/>
              </w:rPr>
              <w:t>$20,15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23DE751" w14:textId="77777777">
            <w:pPr>
              <w:pStyle w:val="RTableTextAbt"/>
            </w:pPr>
            <w:r>
              <w:rPr>
                <w:szCs w:val="18"/>
              </w:rPr>
              <w:t>$67,741</w:t>
            </w:r>
          </w:p>
        </w:tc>
      </w:tr>
      <w:tr w14:paraId="7ACFF850"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5C25791A" w14:textId="77777777">
            <w:pPr>
              <w:pStyle w:val="LTableTextAbt"/>
            </w:pPr>
            <w:r>
              <w:rPr>
                <w:szCs w:val="18"/>
              </w:rPr>
              <w:t>Aerosol Spray Cleaning/Degreas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4A3B6AF" w14:textId="77777777">
            <w:pPr>
              <w:pStyle w:val="CTableTextAbt"/>
            </w:pPr>
            <w:r>
              <w:t>Worker</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7A4220E" w14:textId="77777777">
            <w:pPr>
              <w:pStyle w:val="RTableTextAbt"/>
            </w:pPr>
            <w:r>
              <w:rPr>
                <w:szCs w:val="18"/>
              </w:rPr>
              <w:t>$11,688,162</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EBB3BB1" w14:textId="77777777">
            <w:pPr>
              <w:pStyle w:val="RTableTextAbt"/>
            </w:pPr>
            <w:r>
              <w:rPr>
                <w:szCs w:val="18"/>
              </w:rPr>
              <w:t>$3,627,450</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FEDCF83" w14:textId="77777777">
            <w:pPr>
              <w:pStyle w:val="RTableTextAbt"/>
            </w:pPr>
            <w:r>
              <w:rPr>
                <w:szCs w:val="18"/>
              </w:rPr>
              <w:t>$4,740,230</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13EC91B" w14:textId="77777777">
            <w:pPr>
              <w:pStyle w:val="RTableTextAbt"/>
            </w:pPr>
            <w:r>
              <w:rPr>
                <w:szCs w:val="18"/>
              </w:rPr>
              <w:t>$8,902,55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20B5D598" w14:textId="77777777">
            <w:pPr>
              <w:pStyle w:val="RTableTextAbt"/>
            </w:pPr>
            <w:r>
              <w:rPr>
                <w:szCs w:val="18"/>
              </w:rPr>
              <w:t>$28,958,395</w:t>
            </w:r>
          </w:p>
        </w:tc>
      </w:tr>
      <w:tr w14:paraId="58EF5657" w14:textId="77777777" w:rsidTr="00016074">
        <w:tblPrEx>
          <w:tblW w:w="12521" w:type="dxa"/>
          <w:tblInd w:w="6" w:type="dxa"/>
          <w:tblLayout w:type="fixed"/>
          <w:tblLook w:val="04A0"/>
        </w:tblPrEx>
        <w:trPr>
          <w:trHeight w:val="270"/>
        </w:trPr>
        <w:tc>
          <w:tcPr>
            <w:tcW w:w="53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17761BF0" w14:textId="77777777">
            <w:pPr>
              <w:pStyle w:val="LTableTextAbt"/>
            </w:pPr>
            <w:r>
              <w:rPr>
                <w:szCs w:val="18"/>
              </w:rPr>
              <w:t>Aerosol Spray Cleaning/Degreasing</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tcPr>
          <w:p w:rsidR="00EA27AA" w:rsidRPr="00FC31A6" w:rsidP="00CB1C05" w14:paraId="291A77DE" w14:textId="77777777">
            <w:pPr>
              <w:pStyle w:val="CTableTextAbt"/>
            </w:pPr>
            <w:r>
              <w:t>ONU</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77754388" w14:textId="77777777">
            <w:pPr>
              <w:pStyle w:val="RTableTextAbt"/>
            </w:pPr>
            <w:r>
              <w:rPr>
                <w:szCs w:val="18"/>
              </w:rPr>
              <w:t>$35,567</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68ACA7F9" w14:textId="77777777">
            <w:pPr>
              <w:pStyle w:val="RTableTextAbt"/>
            </w:pPr>
            <w:r>
              <w:rPr>
                <w:szCs w:val="18"/>
              </w:rPr>
              <w:t>$11,038</w:t>
            </w:r>
          </w:p>
        </w:tc>
        <w:tc>
          <w:tcPr>
            <w:tcW w:w="12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42B4E721" w14:textId="77777777">
            <w:pPr>
              <w:pStyle w:val="RTableTextAbt"/>
            </w:pPr>
            <w:r>
              <w:rPr>
                <w:szCs w:val="18"/>
              </w:rPr>
              <w:t>$14,424</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3113B781" w14:textId="77777777">
            <w:pPr>
              <w:pStyle w:val="RTableTextAbt"/>
            </w:pPr>
            <w:r>
              <w:rPr>
                <w:szCs w:val="18"/>
              </w:rPr>
              <w:t>$27,09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27AA" w:rsidRPr="00FC31A6" w:rsidP="00CB1C05" w14:paraId="5C739386" w14:textId="77777777">
            <w:pPr>
              <w:pStyle w:val="RTableTextAbt"/>
            </w:pPr>
            <w:r>
              <w:rPr>
                <w:szCs w:val="18"/>
              </w:rPr>
              <w:t>$88,119</w:t>
            </w:r>
          </w:p>
        </w:tc>
      </w:tr>
    </w:tbl>
    <w:p w:rsidR="00016074" w:rsidP="00CB1C05" w14:paraId="70D03F90" w14:textId="77777777"/>
    <w:tbl>
      <w:tblPr>
        <w:tblW w:w="12521" w:type="dxa"/>
        <w:tblInd w:w="6" w:type="dxa"/>
        <w:tblLayout w:type="fixed"/>
        <w:tblLook w:val="04A0"/>
      </w:tblPr>
      <w:tblGrid>
        <w:gridCol w:w="4911"/>
        <w:gridCol w:w="1212"/>
        <w:gridCol w:w="1266"/>
        <w:gridCol w:w="1267"/>
        <w:gridCol w:w="1325"/>
        <w:gridCol w:w="1274"/>
        <w:gridCol w:w="1266"/>
      </w:tblGrid>
      <w:tr w14:paraId="6A90416D" w14:textId="77777777" w:rsidTr="00016074">
        <w:tblPrEx>
          <w:tblW w:w="12521" w:type="dxa"/>
          <w:tblInd w:w="6" w:type="dxa"/>
          <w:tblLayout w:type="fixed"/>
          <w:tblLook w:val="04A0"/>
        </w:tblPrEx>
        <w:trPr>
          <w:trHeight w:val="360"/>
          <w:tblHeader/>
        </w:trPr>
        <w:tc>
          <w:tcPr>
            <w:tcW w:w="12521" w:type="dxa"/>
            <w:gridSpan w:val="7"/>
            <w:tcBorders>
              <w:top w:val="nil"/>
              <w:left w:val="nil"/>
              <w:bottom w:val="single" w:sz="4" w:space="0" w:color="auto"/>
              <w:right w:val="nil"/>
            </w:tcBorders>
            <w:shd w:val="clear" w:color="auto" w:fill="auto"/>
            <w:noWrap/>
            <w:vAlign w:val="center"/>
            <w:hideMark/>
          </w:tcPr>
          <w:p w:rsidR="000C16ED" w:rsidRPr="00FC31A6" w:rsidP="00CB1C05" w14:paraId="0023701A" w14:textId="77777777">
            <w:pPr>
              <w:pStyle w:val="TableTitleA"/>
            </w:pPr>
            <w:bookmarkStart w:id="1406" w:name="_Toc121142707"/>
            <w:bookmarkStart w:id="1407" w:name="_Toc165379731"/>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3</w:t>
            </w:r>
            <w:r w:rsidR="00BC4B5D">
              <w:rPr>
                <w:noProof/>
              </w:rPr>
              <w:fldChar w:fldCharType="end"/>
            </w:r>
            <w:r w:rsidRPr="00FC31A6">
              <w:t xml:space="preserve">: Total </w:t>
            </w:r>
            <w:r w:rsidR="00CD3CDF">
              <w:t>Annual</w:t>
            </w:r>
            <w:r w:rsidRPr="00FC31A6" w:rsidR="00CD3CDF">
              <w:t xml:space="preserve"> </w:t>
            </w:r>
            <w:r w:rsidRPr="00FC31A6">
              <w:t xml:space="preserve">Cancer Benefits from </w:t>
            </w:r>
            <w:r w:rsidR="0033503A">
              <w:t>WCPP</w:t>
            </w:r>
            <w:r w:rsidRPr="00FC31A6">
              <w:t xml:space="preserve">, by </w:t>
            </w:r>
            <w:r>
              <w:t>Cancer Site</w:t>
            </w:r>
            <w:r w:rsidRPr="00FC31A6">
              <w:t>, Use Category and Exposure Type (</w:t>
            </w:r>
            <w:r>
              <w:t xml:space="preserve">High Estimate, </w:t>
            </w:r>
            <w:r w:rsidR="00FA5D13">
              <w:t>2</w:t>
            </w:r>
            <w:r w:rsidRPr="00FC31A6">
              <w:t xml:space="preserve">% Discount Rate, </w:t>
            </w:r>
            <w:r w:rsidR="00802B16">
              <w:t>2022$</w:t>
            </w:r>
            <w:r w:rsidRPr="00FC31A6">
              <w:t>)</w:t>
            </w:r>
            <w:bookmarkEnd w:id="1406"/>
            <w:bookmarkEnd w:id="1407"/>
          </w:p>
        </w:tc>
      </w:tr>
      <w:tr w14:paraId="462EEE80" w14:textId="77777777" w:rsidTr="00016074">
        <w:tblPrEx>
          <w:tblW w:w="12521" w:type="dxa"/>
          <w:tblInd w:w="6" w:type="dxa"/>
          <w:tblLayout w:type="fixed"/>
          <w:tblLook w:val="04A0"/>
        </w:tblPrEx>
        <w:trPr>
          <w:trHeight w:val="270"/>
          <w:tblHeader/>
        </w:trPr>
        <w:tc>
          <w:tcPr>
            <w:tcW w:w="4911"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3B2AE457" w14:textId="77777777">
            <w:pPr>
              <w:pStyle w:val="TableSubtitle"/>
            </w:pPr>
            <w:r w:rsidRPr="00FC31A6">
              <w:t>Use Category </w:t>
            </w:r>
          </w:p>
        </w:tc>
        <w:tc>
          <w:tcPr>
            <w:tcW w:w="1212"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7786BB7D" w14:textId="77777777">
            <w:pPr>
              <w:pStyle w:val="TableSubtitle"/>
            </w:pPr>
            <w:r w:rsidRPr="00FC31A6">
              <w:t>Exposure Type </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06D39B1B" w14:textId="77777777">
            <w:pPr>
              <w:pStyle w:val="TableSubtitle"/>
              <w:rPr>
                <w:highlight w:val="yellow"/>
              </w:rPr>
            </w:pPr>
            <w:r w:rsidRPr="00EE6559">
              <w:t>Liver</w:t>
            </w:r>
          </w:p>
        </w:tc>
        <w:tc>
          <w:tcPr>
            <w:tcW w:w="126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7EF21579" w14:textId="77777777">
            <w:pPr>
              <w:pStyle w:val="TableSubtitle"/>
              <w:rPr>
                <w:highlight w:val="yellow"/>
              </w:rPr>
            </w:pPr>
            <w:r>
              <w:t>Kidney</w:t>
            </w:r>
          </w:p>
        </w:tc>
        <w:tc>
          <w:tcPr>
            <w:tcW w:w="132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282ECBC7" w14:textId="77777777">
            <w:pPr>
              <w:pStyle w:val="TableSubtitle"/>
              <w:rPr>
                <w:highlight w:val="yellow"/>
              </w:rPr>
            </w:pPr>
            <w:r>
              <w:t>Brain Gliomas</w:t>
            </w:r>
          </w:p>
        </w:tc>
        <w:tc>
          <w:tcPr>
            <w:tcW w:w="127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264C5ED8" w14:textId="77777777">
            <w:pPr>
              <w:pStyle w:val="TableSubtitle"/>
              <w:rPr>
                <w:highlight w:val="yellow"/>
              </w:rPr>
            </w:pPr>
            <w:r>
              <w:t>Testis</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5ADF5E3B" w14:textId="77777777">
            <w:pPr>
              <w:pStyle w:val="TableSubtitle"/>
              <w:rPr>
                <w:highlight w:val="yellow"/>
              </w:rPr>
            </w:pPr>
            <w:r>
              <w:t>Total</w:t>
            </w:r>
          </w:p>
        </w:tc>
      </w:tr>
      <w:tr w14:paraId="27688799"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1808203" w14:textId="77777777">
            <w:pPr>
              <w:pStyle w:val="LTableTextAbt"/>
            </w:pPr>
            <w:r>
              <w:rPr>
                <w:szCs w:val="18"/>
              </w:rPr>
              <w:t>Manufactur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0A087AF2"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2613ED4" w14:textId="77777777">
            <w:pPr>
              <w:pStyle w:val="RTableTextAbt"/>
            </w:pPr>
            <w:r>
              <w:rPr>
                <w:szCs w:val="18"/>
              </w:rPr>
              <w:t>$40,75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7B4053C" w14:textId="77777777">
            <w:pPr>
              <w:pStyle w:val="RTableTextAbt"/>
            </w:pPr>
            <w:r>
              <w:rPr>
                <w:szCs w:val="18"/>
              </w:rPr>
              <w:t>$12,08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039ADD0" w14:textId="77777777">
            <w:pPr>
              <w:pStyle w:val="RTableTextAbt"/>
            </w:pPr>
            <w:r>
              <w:rPr>
                <w:szCs w:val="18"/>
              </w:rPr>
              <w:t>$16,076</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FCDB4F7" w14:textId="77777777">
            <w:pPr>
              <w:pStyle w:val="RTableTextAbt"/>
            </w:pPr>
            <w:r>
              <w:rPr>
                <w:szCs w:val="18"/>
              </w:rPr>
              <w:t>$177,82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1A44E9C" w14:textId="77777777">
            <w:pPr>
              <w:pStyle w:val="RTableTextAbt"/>
            </w:pPr>
            <w:r>
              <w:rPr>
                <w:szCs w:val="18"/>
              </w:rPr>
              <w:t>$246,749</w:t>
            </w:r>
          </w:p>
        </w:tc>
      </w:tr>
      <w:tr w14:paraId="48E4E2AF"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7026B2A6" w14:textId="77777777">
            <w:pPr>
              <w:pStyle w:val="LTableTextAbt"/>
            </w:pPr>
            <w:r>
              <w:rPr>
                <w:szCs w:val="18"/>
              </w:rPr>
              <w:t>Manufactur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7A081BE"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39E1E2F"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3F8A17A"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457AC32"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275E310"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F94C20A" w14:textId="77777777">
            <w:pPr>
              <w:pStyle w:val="RTableTextAbt"/>
            </w:pPr>
            <w:r>
              <w:rPr>
                <w:szCs w:val="18"/>
              </w:rPr>
              <w:t>-</w:t>
            </w:r>
          </w:p>
        </w:tc>
      </w:tr>
      <w:tr w14:paraId="44637E5F"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0FD92061" w14:textId="77777777">
            <w:pPr>
              <w:pStyle w:val="LTableTextAbt"/>
            </w:pPr>
            <w:r>
              <w:rPr>
                <w:szCs w:val="18"/>
              </w:rPr>
              <w:t>Import/Repackage</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7BBE3A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E1A7E21" w14:textId="77777777">
            <w:pPr>
              <w:pStyle w:val="RTableTextAbt"/>
            </w:pPr>
            <w:r>
              <w:rPr>
                <w:szCs w:val="18"/>
              </w:rPr>
              <w:t>$59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9656B63" w14:textId="77777777">
            <w:pPr>
              <w:pStyle w:val="RTableTextAbt"/>
            </w:pPr>
            <w:r>
              <w:rPr>
                <w:szCs w:val="18"/>
              </w:rPr>
              <w:t>$17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2D5A608" w14:textId="77777777">
            <w:pPr>
              <w:pStyle w:val="RTableTextAbt"/>
            </w:pPr>
            <w:r>
              <w:rPr>
                <w:szCs w:val="18"/>
              </w:rPr>
              <w:t>$23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94F5E7F" w14:textId="77777777">
            <w:pPr>
              <w:pStyle w:val="RTableTextAbt"/>
            </w:pPr>
            <w:r>
              <w:rPr>
                <w:szCs w:val="18"/>
              </w:rPr>
              <w:t>$2,59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4E8DC98" w14:textId="77777777">
            <w:pPr>
              <w:pStyle w:val="RTableTextAbt"/>
            </w:pPr>
            <w:r>
              <w:rPr>
                <w:szCs w:val="18"/>
              </w:rPr>
              <w:t>$3,594</w:t>
            </w:r>
          </w:p>
        </w:tc>
      </w:tr>
      <w:tr w14:paraId="257B6E99"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37F3E378" w14:textId="77777777">
            <w:pPr>
              <w:pStyle w:val="LTableTextAbt"/>
            </w:pPr>
            <w:r>
              <w:rPr>
                <w:szCs w:val="18"/>
              </w:rPr>
              <w:t>Reactant/Intermediate</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226A4E15"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3424D26" w14:textId="77777777">
            <w:pPr>
              <w:pStyle w:val="RTableTextAbt"/>
            </w:pPr>
            <w:r>
              <w:rPr>
                <w:szCs w:val="18"/>
              </w:rPr>
              <w:t>$7,82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1969CA0" w14:textId="77777777">
            <w:pPr>
              <w:pStyle w:val="RTableTextAbt"/>
            </w:pPr>
            <w:r>
              <w:rPr>
                <w:szCs w:val="18"/>
              </w:rPr>
              <w:t>$2,31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A03563C" w14:textId="77777777">
            <w:pPr>
              <w:pStyle w:val="RTableTextAbt"/>
            </w:pPr>
            <w:r>
              <w:rPr>
                <w:szCs w:val="18"/>
              </w:rPr>
              <w:t>$3,08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D0FE070" w14:textId="77777777">
            <w:pPr>
              <w:pStyle w:val="RTableTextAbt"/>
            </w:pPr>
            <w:r>
              <w:rPr>
                <w:szCs w:val="18"/>
              </w:rPr>
              <w:t>$34,11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5220736" w14:textId="77777777">
            <w:pPr>
              <w:pStyle w:val="RTableTextAbt"/>
            </w:pPr>
            <w:r>
              <w:rPr>
                <w:szCs w:val="18"/>
              </w:rPr>
              <w:t>$47,341</w:t>
            </w:r>
          </w:p>
        </w:tc>
      </w:tr>
      <w:tr w14:paraId="0641B169"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0B4E9E1B" w14:textId="77777777">
            <w:pPr>
              <w:pStyle w:val="LTableTextAbt"/>
            </w:pPr>
            <w:r>
              <w:rPr>
                <w:szCs w:val="18"/>
              </w:rPr>
              <w:t>Reactant/Intermediate</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62141FF6"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91B1C60"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01C59F4"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AB3BFA1"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CCB6319"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1A5873B" w14:textId="77777777">
            <w:pPr>
              <w:pStyle w:val="RTableTextAbt"/>
            </w:pPr>
            <w:r>
              <w:rPr>
                <w:szCs w:val="18"/>
              </w:rPr>
              <w:t>-</w:t>
            </w:r>
          </w:p>
        </w:tc>
      </w:tr>
      <w:tr w14:paraId="75F513C2"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213FCDDB" w14:textId="77777777">
            <w:pPr>
              <w:pStyle w:val="LTableTextAbt"/>
            </w:pPr>
            <w:r>
              <w:rPr>
                <w:szCs w:val="18"/>
              </w:rPr>
              <w:t>Processing Aid in Petrochemical Manufactur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27C913B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8052B90" w14:textId="77777777">
            <w:pPr>
              <w:pStyle w:val="RTableTextAbt"/>
            </w:pPr>
            <w:r>
              <w:rPr>
                <w:szCs w:val="18"/>
              </w:rPr>
              <w:t>$4,43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9653158" w14:textId="77777777">
            <w:pPr>
              <w:pStyle w:val="RTableTextAbt"/>
            </w:pPr>
            <w:r>
              <w:rPr>
                <w:szCs w:val="18"/>
              </w:rPr>
              <w:t>$1,31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A22C461" w14:textId="77777777">
            <w:pPr>
              <w:pStyle w:val="RTableTextAbt"/>
            </w:pPr>
            <w:r>
              <w:rPr>
                <w:szCs w:val="18"/>
              </w:rPr>
              <w:t>$1,75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2D474B0" w14:textId="77777777">
            <w:pPr>
              <w:pStyle w:val="RTableTextAbt"/>
            </w:pPr>
            <w:r>
              <w:rPr>
                <w:szCs w:val="18"/>
              </w:rPr>
              <w:t>$19,36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B8D474B" w14:textId="77777777">
            <w:pPr>
              <w:pStyle w:val="RTableTextAbt"/>
            </w:pPr>
            <w:r>
              <w:rPr>
                <w:szCs w:val="18"/>
              </w:rPr>
              <w:t>$26,863</w:t>
            </w:r>
          </w:p>
        </w:tc>
      </w:tr>
      <w:tr w14:paraId="130F44BE"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56040212" w14:textId="77777777">
            <w:pPr>
              <w:pStyle w:val="LTableTextAbt"/>
            </w:pPr>
            <w:r>
              <w:rPr>
                <w:szCs w:val="18"/>
              </w:rPr>
              <w:t>Production of Maskant for Chemical Mill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72D04B78"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BEC401E" w14:textId="77777777">
            <w:pPr>
              <w:pStyle w:val="RTableTextAbt"/>
            </w:pPr>
            <w:r>
              <w:rPr>
                <w:szCs w:val="18"/>
              </w:rPr>
              <w:t>$11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1648CBF" w14:textId="77777777">
            <w:pPr>
              <w:pStyle w:val="RTableTextAbt"/>
            </w:pPr>
            <w:r>
              <w:rPr>
                <w:szCs w:val="18"/>
              </w:rPr>
              <w:t>$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9787106" w14:textId="77777777">
            <w:pPr>
              <w:pStyle w:val="RTableTextAbt"/>
            </w:pPr>
            <w:r>
              <w:rPr>
                <w:szCs w:val="18"/>
              </w:rPr>
              <w:t>$4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C94D3E9" w14:textId="77777777">
            <w:pPr>
              <w:pStyle w:val="RTableTextAbt"/>
            </w:pPr>
            <w:r>
              <w:rPr>
                <w:szCs w:val="18"/>
              </w:rPr>
              <w:t>$51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4927E97" w14:textId="77777777">
            <w:pPr>
              <w:pStyle w:val="RTableTextAbt"/>
            </w:pPr>
            <w:r>
              <w:rPr>
                <w:szCs w:val="18"/>
              </w:rPr>
              <w:t>$720</w:t>
            </w:r>
          </w:p>
        </w:tc>
      </w:tr>
      <w:tr w14:paraId="7BFF6DA7"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4BCCF75A" w14:textId="77777777">
            <w:pPr>
              <w:pStyle w:val="LTableTextAbt"/>
            </w:pPr>
            <w:r>
              <w:rPr>
                <w:szCs w:val="18"/>
              </w:rPr>
              <w:t>Use as Maskant for Chemical Mill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13A18BB"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CD37A06" w14:textId="77777777">
            <w:pPr>
              <w:pStyle w:val="RTableTextAbt"/>
            </w:pPr>
            <w:r>
              <w:rPr>
                <w:szCs w:val="18"/>
              </w:rPr>
              <w:t>$159,17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7FD2BF1" w14:textId="77777777">
            <w:pPr>
              <w:pStyle w:val="RTableTextAbt"/>
            </w:pPr>
            <w:r>
              <w:rPr>
                <w:szCs w:val="18"/>
              </w:rPr>
              <w:t>$47,212</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68BAED1" w14:textId="77777777">
            <w:pPr>
              <w:pStyle w:val="RTableTextAbt"/>
            </w:pPr>
            <w:r>
              <w:rPr>
                <w:szCs w:val="18"/>
              </w:rPr>
              <w:t>$62,786</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7BE61D7" w14:textId="77777777">
            <w:pPr>
              <w:pStyle w:val="RTableTextAbt"/>
            </w:pPr>
            <w:r>
              <w:rPr>
                <w:szCs w:val="18"/>
              </w:rPr>
              <w:t>$694,50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DBC4DBF" w14:textId="77777777">
            <w:pPr>
              <w:pStyle w:val="RTableTextAbt"/>
            </w:pPr>
            <w:r>
              <w:rPr>
                <w:szCs w:val="18"/>
              </w:rPr>
              <w:t>$963,684</w:t>
            </w:r>
          </w:p>
        </w:tc>
      </w:tr>
      <w:tr w14:paraId="5B2E8963"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11E94A2" w14:textId="77777777">
            <w:pPr>
              <w:pStyle w:val="LTableTextAbt"/>
            </w:pPr>
            <w:r>
              <w:rPr>
                <w:szCs w:val="18"/>
              </w:rPr>
              <w:t>Use as Maskant for Chemical Mill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5D38D328"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8098A3C" w14:textId="77777777">
            <w:pPr>
              <w:pStyle w:val="RTableTextAbt"/>
            </w:pPr>
            <w:r>
              <w:rPr>
                <w:szCs w:val="18"/>
              </w:rPr>
              <w:t>$46,77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108FE6E" w14:textId="77777777">
            <w:pPr>
              <w:pStyle w:val="RTableTextAbt"/>
            </w:pPr>
            <w:r>
              <w:rPr>
                <w:szCs w:val="18"/>
              </w:rPr>
              <w:t>$13,872</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115AB9C" w14:textId="77777777">
            <w:pPr>
              <w:pStyle w:val="RTableTextAbt"/>
            </w:pPr>
            <w:r>
              <w:rPr>
                <w:szCs w:val="18"/>
              </w:rPr>
              <w:t>$18,44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7655DDC" w14:textId="77777777">
            <w:pPr>
              <w:pStyle w:val="RTableTextAbt"/>
            </w:pPr>
            <w:r>
              <w:rPr>
                <w:szCs w:val="18"/>
              </w:rPr>
              <w:t>$204,06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6CE80C3" w14:textId="77777777">
            <w:pPr>
              <w:pStyle w:val="RTableTextAbt"/>
            </w:pPr>
            <w:r>
              <w:rPr>
                <w:szCs w:val="18"/>
              </w:rPr>
              <w:t>$283,158</w:t>
            </w:r>
          </w:p>
        </w:tc>
      </w:tr>
      <w:tr w14:paraId="58E2D520"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23597EEC" w14:textId="77777777">
            <w:pPr>
              <w:pStyle w:val="LTableTextAbt"/>
            </w:pPr>
            <w:r>
              <w:rPr>
                <w:szCs w:val="18"/>
              </w:rPr>
              <w:t>Vapor Degreasing: Open Top Vapor Degreasing (OTVD)</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3B66E30D"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5212FDA" w14:textId="77777777">
            <w:pPr>
              <w:pStyle w:val="RTableTextAbt"/>
            </w:pPr>
            <w:r>
              <w:rPr>
                <w:szCs w:val="18"/>
              </w:rPr>
              <w:t>$101,85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535BF00" w14:textId="77777777">
            <w:pPr>
              <w:pStyle w:val="RTableTextAbt"/>
            </w:pPr>
            <w:r>
              <w:rPr>
                <w:szCs w:val="18"/>
              </w:rPr>
              <w:t>$30,20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9ED1FC4" w14:textId="77777777">
            <w:pPr>
              <w:pStyle w:val="RTableTextAbt"/>
            </w:pPr>
            <w:r>
              <w:rPr>
                <w:szCs w:val="18"/>
              </w:rPr>
              <w:t>$40,17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8E887F5" w14:textId="77777777">
            <w:pPr>
              <w:pStyle w:val="RTableTextAbt"/>
            </w:pPr>
            <w:r>
              <w:rPr>
                <w:szCs w:val="18"/>
              </w:rPr>
              <w:t>$444,38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BB48F1A" w14:textId="77777777">
            <w:pPr>
              <w:pStyle w:val="RTableTextAbt"/>
            </w:pPr>
            <w:r>
              <w:rPr>
                <w:szCs w:val="18"/>
              </w:rPr>
              <w:t>$616,619</w:t>
            </w:r>
          </w:p>
        </w:tc>
      </w:tr>
      <w:tr w14:paraId="2E28E454"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117100F" w14:textId="77777777">
            <w:pPr>
              <w:pStyle w:val="LTableTextAbt"/>
            </w:pPr>
            <w:r>
              <w:rPr>
                <w:szCs w:val="18"/>
              </w:rPr>
              <w:t>Vapor Degreasing: Open Top Vapor Degreasing (OTVD)</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3CCFC459"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9AC6D51" w14:textId="77777777">
            <w:pPr>
              <w:pStyle w:val="RTableTextAbt"/>
            </w:pPr>
            <w:r>
              <w:rPr>
                <w:szCs w:val="18"/>
              </w:rPr>
              <w:t>$4,80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6EA6DE1" w14:textId="77777777">
            <w:pPr>
              <w:pStyle w:val="RTableTextAbt"/>
            </w:pPr>
            <w:r>
              <w:rPr>
                <w:szCs w:val="18"/>
              </w:rPr>
              <w:t>$1,42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A862615" w14:textId="77777777">
            <w:pPr>
              <w:pStyle w:val="RTableTextAbt"/>
            </w:pPr>
            <w:r>
              <w:rPr>
                <w:szCs w:val="18"/>
              </w:rPr>
              <w:t>$1,89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76FC932" w14:textId="77777777">
            <w:pPr>
              <w:pStyle w:val="RTableTextAbt"/>
            </w:pPr>
            <w:r>
              <w:rPr>
                <w:szCs w:val="18"/>
              </w:rPr>
              <w:t>$20,94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6866DA3" w14:textId="77777777">
            <w:pPr>
              <w:pStyle w:val="RTableTextAbt"/>
            </w:pPr>
            <w:r>
              <w:rPr>
                <w:szCs w:val="18"/>
              </w:rPr>
              <w:t>$29,068</w:t>
            </w:r>
          </w:p>
        </w:tc>
      </w:tr>
      <w:tr w14:paraId="07252D86"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71CC2362" w14:textId="77777777">
            <w:pPr>
              <w:pStyle w:val="LTableTextAbt"/>
            </w:pPr>
            <w:r>
              <w:rPr>
                <w:szCs w:val="18"/>
              </w:rPr>
              <w:t>Vapor Degreasing: Enclosed Vapor Degreasing (EVD)</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3F7661A2"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B8C6795" w14:textId="77777777">
            <w:pPr>
              <w:pStyle w:val="RTableTextAbt"/>
            </w:pPr>
            <w:r>
              <w:rPr>
                <w:szCs w:val="18"/>
              </w:rPr>
              <w:t>$8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46E8FE8" w14:textId="77777777">
            <w:pPr>
              <w:pStyle w:val="RTableTextAbt"/>
            </w:pPr>
            <w:r>
              <w:rPr>
                <w:szCs w:val="18"/>
              </w:rPr>
              <w:t>$2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0936369" w14:textId="77777777">
            <w:pPr>
              <w:pStyle w:val="RTableTextAbt"/>
            </w:pPr>
            <w:r>
              <w:rPr>
                <w:szCs w:val="18"/>
              </w:rPr>
              <w:t>$3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159B2D2" w14:textId="77777777">
            <w:pPr>
              <w:pStyle w:val="RTableTextAbt"/>
            </w:pPr>
            <w:r>
              <w:rPr>
                <w:szCs w:val="18"/>
              </w:rPr>
              <w:t>$35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92E0FE9" w14:textId="77777777">
            <w:pPr>
              <w:pStyle w:val="RTableTextAbt"/>
            </w:pPr>
            <w:r>
              <w:rPr>
                <w:szCs w:val="18"/>
              </w:rPr>
              <w:t>$488</w:t>
            </w:r>
          </w:p>
        </w:tc>
      </w:tr>
      <w:tr w14:paraId="7FBCBDAA"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385012EB" w14:textId="77777777">
            <w:pPr>
              <w:pStyle w:val="LTableTextAbt"/>
            </w:pPr>
            <w:r>
              <w:rPr>
                <w:szCs w:val="18"/>
              </w:rPr>
              <w:t>Vapor Degreasing: Enclosed Vapor Degreasing (EVD)</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72F2A5C6"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1CE860D"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AF99AEE"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4B9801D"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B74C8B4"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A447803" w14:textId="77777777">
            <w:pPr>
              <w:pStyle w:val="RTableTextAbt"/>
            </w:pPr>
            <w:r>
              <w:rPr>
                <w:szCs w:val="18"/>
              </w:rPr>
              <w:t>-</w:t>
            </w:r>
          </w:p>
        </w:tc>
      </w:tr>
      <w:tr w14:paraId="290D008E"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06C513E7" w14:textId="77777777">
            <w:pPr>
              <w:pStyle w:val="LTableTextAbt"/>
            </w:pPr>
            <w:r>
              <w:rPr>
                <w:szCs w:val="18"/>
              </w:rPr>
              <w:t>Vapor Degreasing: Conveyorized Vapor Degreasing (CVD)</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5199432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FB339BD" w14:textId="77777777">
            <w:pPr>
              <w:pStyle w:val="RTableTextAbt"/>
            </w:pPr>
            <w:r>
              <w:rPr>
                <w:szCs w:val="18"/>
              </w:rPr>
              <w:t>$23,67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9BAF56F" w14:textId="77777777">
            <w:pPr>
              <w:pStyle w:val="RTableTextAbt"/>
            </w:pPr>
            <w:r>
              <w:rPr>
                <w:szCs w:val="18"/>
              </w:rPr>
              <w:t>$7,02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4665AD9" w14:textId="77777777">
            <w:pPr>
              <w:pStyle w:val="RTableTextAbt"/>
            </w:pPr>
            <w:r>
              <w:rPr>
                <w:szCs w:val="18"/>
              </w:rPr>
              <w:t>$9,33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5B80129" w14:textId="77777777">
            <w:pPr>
              <w:pStyle w:val="RTableTextAbt"/>
            </w:pPr>
            <w:r>
              <w:rPr>
                <w:szCs w:val="18"/>
              </w:rPr>
              <w:t>$103,28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F1162EE" w14:textId="77777777">
            <w:pPr>
              <w:pStyle w:val="RTableTextAbt"/>
            </w:pPr>
            <w:r>
              <w:rPr>
                <w:szCs w:val="18"/>
              </w:rPr>
              <w:t>$143,313</w:t>
            </w:r>
          </w:p>
        </w:tc>
      </w:tr>
      <w:tr w14:paraId="64906D1C"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72DB14FC" w14:textId="77777777">
            <w:pPr>
              <w:pStyle w:val="LTableTextAbt"/>
            </w:pPr>
            <w:r>
              <w:rPr>
                <w:szCs w:val="18"/>
              </w:rPr>
              <w:t>Vapor Degreasing: Conveyorized Vapor Degreasing (CVD)</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59C0F9BD"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B399A9B" w14:textId="77777777">
            <w:pPr>
              <w:pStyle w:val="RTableTextAbt"/>
            </w:pPr>
            <w:r>
              <w:rPr>
                <w:szCs w:val="18"/>
              </w:rPr>
              <w:t>$3,79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BED0912" w14:textId="77777777">
            <w:pPr>
              <w:pStyle w:val="RTableTextAbt"/>
            </w:pPr>
            <w:r>
              <w:rPr>
                <w:szCs w:val="18"/>
              </w:rPr>
              <w:t>$1,12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F81CC6E" w14:textId="77777777">
            <w:pPr>
              <w:pStyle w:val="RTableTextAbt"/>
            </w:pPr>
            <w:r>
              <w:rPr>
                <w:szCs w:val="18"/>
              </w:rPr>
              <w:t>$1,49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18C9073" w14:textId="77777777">
            <w:pPr>
              <w:pStyle w:val="RTableTextAbt"/>
            </w:pPr>
            <w:r>
              <w:rPr>
                <w:szCs w:val="18"/>
              </w:rPr>
              <w:t>$16,57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88E4240" w14:textId="77777777">
            <w:pPr>
              <w:pStyle w:val="RTableTextAbt"/>
            </w:pPr>
            <w:r>
              <w:rPr>
                <w:szCs w:val="18"/>
              </w:rPr>
              <w:t>$23,003</w:t>
            </w:r>
          </w:p>
        </w:tc>
      </w:tr>
      <w:tr w14:paraId="1D04C26F"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3B6BF8A" w14:textId="77777777">
            <w:pPr>
              <w:pStyle w:val="LTableTextAbt"/>
            </w:pPr>
            <w:r>
              <w:rPr>
                <w:szCs w:val="18"/>
              </w:rPr>
              <w:t>Recycling and Disposal</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64DEC7FA"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1AAC086" w14:textId="77777777">
            <w:pPr>
              <w:pStyle w:val="RTableTextAbt"/>
            </w:pPr>
            <w:r>
              <w:rPr>
                <w:szCs w:val="18"/>
              </w:rPr>
              <w:t>$56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EA8B471" w14:textId="77777777">
            <w:pPr>
              <w:pStyle w:val="RTableTextAbt"/>
            </w:pPr>
            <w:r>
              <w:rPr>
                <w:szCs w:val="18"/>
              </w:rPr>
              <w:t>$16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91F0BC5" w14:textId="77777777">
            <w:pPr>
              <w:pStyle w:val="RTableTextAbt"/>
            </w:pPr>
            <w:r>
              <w:rPr>
                <w:szCs w:val="18"/>
              </w:rPr>
              <w:t>$22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71371A9" w14:textId="77777777">
            <w:pPr>
              <w:pStyle w:val="RTableTextAbt"/>
            </w:pPr>
            <w:r>
              <w:rPr>
                <w:szCs w:val="18"/>
              </w:rPr>
              <w:t>$2,45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FFC4C37" w14:textId="77777777">
            <w:pPr>
              <w:pStyle w:val="RTableTextAbt"/>
            </w:pPr>
            <w:r>
              <w:rPr>
                <w:szCs w:val="18"/>
              </w:rPr>
              <w:t>$3,409</w:t>
            </w:r>
          </w:p>
        </w:tc>
      </w:tr>
      <w:tr w14:paraId="267E1613"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AA3D7BE"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5A986F6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4F7E63E" w14:textId="77777777">
            <w:pPr>
              <w:pStyle w:val="RTableTextAbt"/>
            </w:pPr>
            <w:r>
              <w:rPr>
                <w:szCs w:val="18"/>
              </w:rPr>
              <w:t>$2,14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548A819" w14:textId="77777777">
            <w:pPr>
              <w:pStyle w:val="RTableTextAbt"/>
            </w:pPr>
            <w:r>
              <w:rPr>
                <w:szCs w:val="18"/>
              </w:rPr>
              <w:t>$6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F659D2C" w14:textId="77777777">
            <w:pPr>
              <w:pStyle w:val="RTableTextAbt"/>
            </w:pPr>
            <w:r>
              <w:rPr>
                <w:szCs w:val="18"/>
              </w:rPr>
              <w:t>$84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84B95DF" w14:textId="77777777">
            <w:pPr>
              <w:pStyle w:val="RTableTextAbt"/>
            </w:pPr>
            <w:r>
              <w:rPr>
                <w:szCs w:val="18"/>
              </w:rPr>
              <w:t>$9,33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6C173A3" w14:textId="77777777">
            <w:pPr>
              <w:pStyle w:val="RTableTextAbt"/>
            </w:pPr>
            <w:r>
              <w:rPr>
                <w:szCs w:val="18"/>
              </w:rPr>
              <w:t>$12,955</w:t>
            </w:r>
          </w:p>
        </w:tc>
      </w:tr>
      <w:tr w14:paraId="49832ED6"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E2192EB" w14:textId="77777777">
            <w:pPr>
              <w:pStyle w:val="LTableTextAbt"/>
            </w:pPr>
            <w:r w:rsidRPr="00775537">
              <w:rPr>
                <w:szCs w:val="18"/>
              </w:rPr>
              <w:t xml:space="preserve">Incorporation into Other Formulation, Mixture, and </w:t>
            </w:r>
            <w:r>
              <w:rPr>
                <w:szCs w:val="18"/>
              </w:rPr>
              <w:t>Reaction Products (Aerosol)</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790E2E2A"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00DF792" w14:textId="77777777">
            <w:pPr>
              <w:pStyle w:val="RTableTextAbt"/>
            </w:pPr>
            <w:r>
              <w:rPr>
                <w:szCs w:val="18"/>
              </w:rPr>
              <w:t>$84,52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2DF6EB0" w14:textId="77777777">
            <w:pPr>
              <w:pStyle w:val="RTableTextAbt"/>
            </w:pPr>
            <w:r>
              <w:rPr>
                <w:szCs w:val="18"/>
              </w:rPr>
              <w:t>$25,07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0A616D3" w14:textId="77777777">
            <w:pPr>
              <w:pStyle w:val="RTableTextAbt"/>
            </w:pPr>
            <w:r>
              <w:rPr>
                <w:szCs w:val="18"/>
              </w:rPr>
              <w:t>$33,34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EC68208" w14:textId="77777777">
            <w:pPr>
              <w:pStyle w:val="RTableTextAbt"/>
            </w:pPr>
            <w:r>
              <w:rPr>
                <w:szCs w:val="18"/>
              </w:rPr>
              <w:t>$368,79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0773D9B" w14:textId="77777777">
            <w:pPr>
              <w:pStyle w:val="RTableTextAbt"/>
            </w:pPr>
            <w:r>
              <w:rPr>
                <w:szCs w:val="18"/>
              </w:rPr>
              <w:t>$511,734</w:t>
            </w:r>
          </w:p>
        </w:tc>
      </w:tr>
      <w:tr w14:paraId="141895AF"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8A8A52D" w14:textId="77777777">
            <w:pPr>
              <w:pStyle w:val="LTableTextAbt"/>
            </w:pPr>
            <w:r w:rsidRPr="00775537">
              <w:rPr>
                <w:szCs w:val="18"/>
              </w:rPr>
              <w:t xml:space="preserve">Incorporation into Other Formulation, Mixture, and </w:t>
            </w:r>
            <w:r>
              <w:rPr>
                <w:szCs w:val="18"/>
              </w:rPr>
              <w:t>Reaction Products (Other)</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08D59C99"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5E5469E" w14:textId="77777777">
            <w:pPr>
              <w:pStyle w:val="RTableTextAbt"/>
            </w:pPr>
            <w:r>
              <w:rPr>
                <w:szCs w:val="18"/>
              </w:rPr>
              <w:t>$2,31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7D2D53E" w14:textId="77777777">
            <w:pPr>
              <w:pStyle w:val="RTableTextAbt"/>
            </w:pPr>
            <w:r>
              <w:rPr>
                <w:szCs w:val="18"/>
              </w:rPr>
              <w:t>$68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E4B8E0D" w14:textId="77777777">
            <w:pPr>
              <w:pStyle w:val="RTableTextAbt"/>
            </w:pPr>
            <w:r>
              <w:rPr>
                <w:szCs w:val="18"/>
              </w:rPr>
              <w:t>$91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3958375" w14:textId="77777777">
            <w:pPr>
              <w:pStyle w:val="RTableTextAbt"/>
            </w:pPr>
            <w:r>
              <w:rPr>
                <w:szCs w:val="18"/>
              </w:rPr>
              <w:t>$10,11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9E0E75D" w14:textId="77777777">
            <w:pPr>
              <w:pStyle w:val="RTableTextAbt"/>
            </w:pPr>
            <w:r>
              <w:rPr>
                <w:szCs w:val="18"/>
              </w:rPr>
              <w:t>$14,035</w:t>
            </w:r>
          </w:p>
        </w:tc>
      </w:tr>
      <w:tr w14:paraId="47BCA29F"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0E330536" w14:textId="77777777">
            <w:pPr>
              <w:pStyle w:val="LTableTextAbt"/>
            </w:pPr>
            <w:r>
              <w:rPr>
                <w:szCs w:val="18"/>
              </w:rPr>
              <w:t>Laboratory Chemicals</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565BA9A7"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5885EFC" w14:textId="77777777">
            <w:pPr>
              <w:pStyle w:val="RTableTextAbt"/>
            </w:pPr>
            <w:r>
              <w:rPr>
                <w:szCs w:val="18"/>
              </w:rPr>
              <w:t>$57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BB0B1EE" w14:textId="77777777">
            <w:pPr>
              <w:pStyle w:val="RTableTextAbt"/>
            </w:pPr>
            <w:r>
              <w:rPr>
                <w:szCs w:val="18"/>
              </w:rPr>
              <w:t>$16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4A6BCC5" w14:textId="77777777">
            <w:pPr>
              <w:pStyle w:val="RTableTextAbt"/>
            </w:pPr>
            <w:r>
              <w:rPr>
                <w:szCs w:val="18"/>
              </w:rPr>
              <w:t>$22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BA4AC14" w14:textId="77777777">
            <w:pPr>
              <w:pStyle w:val="RTableTextAbt"/>
            </w:pPr>
            <w:r>
              <w:rPr>
                <w:szCs w:val="18"/>
              </w:rPr>
              <w:t>$2,48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76A6549" w14:textId="77777777">
            <w:pPr>
              <w:pStyle w:val="RTableTextAbt"/>
            </w:pPr>
            <w:r>
              <w:rPr>
                <w:szCs w:val="18"/>
              </w:rPr>
              <w:t>$3,448</w:t>
            </w:r>
          </w:p>
        </w:tc>
      </w:tr>
      <w:tr w14:paraId="43DC0458"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2AB78667" w14:textId="77777777">
            <w:pPr>
              <w:pStyle w:val="LTableTextAbt"/>
            </w:pPr>
            <w:r>
              <w:rPr>
                <w:szCs w:val="18"/>
              </w:rPr>
              <w:t>Processing Aid, Except Petrochemical</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5DABF2A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88A188A" w14:textId="77777777">
            <w:pPr>
              <w:pStyle w:val="RTableTextAbt"/>
            </w:pPr>
            <w:r>
              <w:rPr>
                <w:szCs w:val="18"/>
              </w:rPr>
              <w:t>$13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54DC2E5D" w14:textId="77777777">
            <w:pPr>
              <w:pStyle w:val="RTableTextAbt"/>
            </w:pPr>
            <w:r>
              <w:rPr>
                <w:szCs w:val="18"/>
              </w:rPr>
              <w:t>$4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1DEB8386" w14:textId="77777777">
            <w:pPr>
              <w:pStyle w:val="RTableTextAbt"/>
            </w:pPr>
            <w:r>
              <w:rPr>
                <w:szCs w:val="18"/>
              </w:rPr>
              <w:t>$5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F216812" w14:textId="77777777">
            <w:pPr>
              <w:pStyle w:val="RTableTextAbt"/>
            </w:pPr>
            <w:r>
              <w:rPr>
                <w:szCs w:val="18"/>
              </w:rPr>
              <w:t>$60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FA263D0" w14:textId="77777777">
            <w:pPr>
              <w:pStyle w:val="RTableTextAbt"/>
            </w:pPr>
            <w:r>
              <w:rPr>
                <w:szCs w:val="18"/>
              </w:rPr>
              <w:t>$833</w:t>
            </w:r>
          </w:p>
        </w:tc>
      </w:tr>
      <w:tr w14:paraId="52B13CC5"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6A9F7F74" w14:textId="77777777">
            <w:pPr>
              <w:pStyle w:val="LTableTextAbt"/>
            </w:pPr>
            <w:r>
              <w:rPr>
                <w:szCs w:val="18"/>
              </w:rPr>
              <w:t>Adhesives and Sealants</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03E97D08"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F6E40FF" w14:textId="77777777">
            <w:pPr>
              <w:pStyle w:val="RTableTextAbt"/>
            </w:pPr>
            <w:r>
              <w:rPr>
                <w:szCs w:val="18"/>
              </w:rPr>
              <w:t>$89,23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3C04D1B" w14:textId="77777777">
            <w:pPr>
              <w:pStyle w:val="RTableTextAbt"/>
            </w:pPr>
            <w:r>
              <w:rPr>
                <w:szCs w:val="18"/>
              </w:rPr>
              <w:t>$26,46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35ACFCF" w14:textId="77777777">
            <w:pPr>
              <w:pStyle w:val="RTableTextAbt"/>
            </w:pPr>
            <w:r>
              <w:rPr>
                <w:szCs w:val="18"/>
              </w:rPr>
              <w:t>$35,19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DE33194" w14:textId="77777777">
            <w:pPr>
              <w:pStyle w:val="RTableTextAbt"/>
            </w:pPr>
            <w:r>
              <w:rPr>
                <w:szCs w:val="18"/>
              </w:rPr>
              <w:t>$389,32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FF204DD" w14:textId="77777777">
            <w:pPr>
              <w:pStyle w:val="RTableTextAbt"/>
            </w:pPr>
            <w:r>
              <w:rPr>
                <w:szCs w:val="18"/>
              </w:rPr>
              <w:t>$540,221</w:t>
            </w:r>
          </w:p>
        </w:tc>
      </w:tr>
      <w:tr w14:paraId="3D09B73A"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74752B07" w14:textId="77777777">
            <w:pPr>
              <w:pStyle w:val="LTableTextAbt"/>
            </w:pPr>
            <w:r>
              <w:rPr>
                <w:szCs w:val="18"/>
              </w:rPr>
              <w:t>Paint and Coatings</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4E00A719"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A175828" w14:textId="77777777">
            <w:pPr>
              <w:pStyle w:val="RTableTextAbt"/>
            </w:pPr>
            <w:r>
              <w:rPr>
                <w:szCs w:val="18"/>
              </w:rPr>
              <w:t>$29,00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C9DA37D" w14:textId="77777777">
            <w:pPr>
              <w:pStyle w:val="RTableTextAbt"/>
            </w:pPr>
            <w:r>
              <w:rPr>
                <w:szCs w:val="18"/>
              </w:rPr>
              <w:t>$8,60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695CBA7" w14:textId="77777777">
            <w:pPr>
              <w:pStyle w:val="RTableTextAbt"/>
            </w:pPr>
            <w:r>
              <w:rPr>
                <w:szCs w:val="18"/>
              </w:rPr>
              <w:t>$11,44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3BB285F5" w14:textId="77777777">
            <w:pPr>
              <w:pStyle w:val="RTableTextAbt"/>
            </w:pPr>
            <w:r>
              <w:rPr>
                <w:szCs w:val="18"/>
              </w:rPr>
              <w:t>$126,54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AC9DC00" w14:textId="77777777">
            <w:pPr>
              <w:pStyle w:val="RTableTextAbt"/>
            </w:pPr>
            <w:r>
              <w:rPr>
                <w:szCs w:val="18"/>
              </w:rPr>
              <w:t>$175,597</w:t>
            </w:r>
          </w:p>
        </w:tc>
      </w:tr>
      <w:tr w14:paraId="521F4DE1"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38C713FF" w14:textId="77777777">
            <w:pPr>
              <w:pStyle w:val="LTableTextAbt"/>
            </w:pPr>
            <w:r>
              <w:rPr>
                <w:szCs w:val="18"/>
              </w:rPr>
              <w:t>Aerosol Spray Cleaning/Degreas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4856F50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B01F942" w14:textId="77777777">
            <w:pPr>
              <w:pStyle w:val="RTableTextAbt"/>
            </w:pPr>
            <w:r>
              <w:rPr>
                <w:szCs w:val="18"/>
              </w:rPr>
              <w:t>$12,196,40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25C44746" w14:textId="77777777">
            <w:pPr>
              <w:pStyle w:val="RTableTextAbt"/>
            </w:pPr>
            <w:r>
              <w:rPr>
                <w:szCs w:val="18"/>
              </w:rPr>
              <w:t>$3,627,45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5EF0A4A" w14:textId="77777777">
            <w:pPr>
              <w:pStyle w:val="RTableTextAbt"/>
            </w:pPr>
            <w:r>
              <w:rPr>
                <w:szCs w:val="18"/>
              </w:rPr>
              <w:t>$4,862,40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E6AAC1F" w14:textId="77777777">
            <w:pPr>
              <w:pStyle w:val="RTableTextAbt"/>
            </w:pPr>
            <w:r>
              <w:rPr>
                <w:szCs w:val="18"/>
              </w:rPr>
              <w:t>$54,494,35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D5A0931" w14:textId="77777777">
            <w:pPr>
              <w:pStyle w:val="RTableTextAbt"/>
            </w:pPr>
            <w:r>
              <w:rPr>
                <w:szCs w:val="18"/>
              </w:rPr>
              <w:t>$75,180,615</w:t>
            </w:r>
          </w:p>
        </w:tc>
      </w:tr>
      <w:tr w14:paraId="78DC7F7D" w14:textId="77777777" w:rsidTr="00016074">
        <w:tblPrEx>
          <w:tblW w:w="12521" w:type="dxa"/>
          <w:tblInd w:w="6" w:type="dxa"/>
          <w:tblLayout w:type="fixed"/>
          <w:tblLook w:val="04A0"/>
        </w:tblPrEx>
        <w:trPr>
          <w:trHeight w:val="270"/>
        </w:trPr>
        <w:tc>
          <w:tcPr>
            <w:tcW w:w="49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15FB899B" w14:textId="77777777">
            <w:pPr>
              <w:pStyle w:val="LTableTextAbt"/>
            </w:pPr>
            <w:r>
              <w:rPr>
                <w:szCs w:val="18"/>
              </w:rPr>
              <w:t>Aerosol Spray Cleaning/Degreasing</w:t>
            </w:r>
          </w:p>
        </w:tc>
        <w:tc>
          <w:tcPr>
            <w:tcW w:w="12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A5D13" w:rsidRPr="00FC31A6" w:rsidP="00CB1C05" w14:paraId="6DDAC31E"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7C7C3E7F" w14:textId="77777777">
            <w:pPr>
              <w:pStyle w:val="RTableTextAbt"/>
            </w:pPr>
            <w:r>
              <w:rPr>
                <w:szCs w:val="18"/>
              </w:rPr>
              <w:t>$37,11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5767DDB" w14:textId="77777777">
            <w:pPr>
              <w:pStyle w:val="RTableTextAbt"/>
            </w:pPr>
            <w:r>
              <w:rPr>
                <w:szCs w:val="18"/>
              </w:rPr>
              <w:t>$11,03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6DC70DCD" w14:textId="77777777">
            <w:pPr>
              <w:pStyle w:val="RTableTextAbt"/>
            </w:pPr>
            <w:r>
              <w:rPr>
                <w:szCs w:val="18"/>
              </w:rPr>
              <w:t>$14,796</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08696A1C" w14:textId="77777777">
            <w:pPr>
              <w:pStyle w:val="RTableTextAbt"/>
            </w:pPr>
            <w:r>
              <w:rPr>
                <w:szCs w:val="18"/>
              </w:rPr>
              <w:t>$165,82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A5D13" w:rsidRPr="00FC31A6" w:rsidP="00CB1C05" w14:paraId="4F1878BB" w14:textId="77777777">
            <w:pPr>
              <w:pStyle w:val="RTableTextAbt"/>
            </w:pPr>
            <w:r>
              <w:rPr>
                <w:szCs w:val="18"/>
              </w:rPr>
              <w:t>$228,772</w:t>
            </w:r>
          </w:p>
        </w:tc>
      </w:tr>
    </w:tbl>
    <w:p w:rsidR="00016074" w:rsidP="00CB1C05" w14:paraId="3E13CB48" w14:textId="77777777"/>
    <w:tbl>
      <w:tblPr>
        <w:tblW w:w="12521" w:type="dxa"/>
        <w:tblInd w:w="6" w:type="dxa"/>
        <w:tblLayout w:type="fixed"/>
        <w:tblLook w:val="04A0"/>
      </w:tblPr>
      <w:tblGrid>
        <w:gridCol w:w="4997"/>
        <w:gridCol w:w="1126"/>
        <w:gridCol w:w="1266"/>
        <w:gridCol w:w="1267"/>
        <w:gridCol w:w="1325"/>
        <w:gridCol w:w="1274"/>
        <w:gridCol w:w="1266"/>
      </w:tblGrid>
      <w:tr w14:paraId="43F76739" w14:textId="77777777" w:rsidTr="00016074">
        <w:tblPrEx>
          <w:tblW w:w="12521" w:type="dxa"/>
          <w:tblInd w:w="6" w:type="dxa"/>
          <w:tblLayout w:type="fixed"/>
          <w:tblLook w:val="04A0"/>
        </w:tblPrEx>
        <w:trPr>
          <w:trHeight w:val="360"/>
          <w:tblHeader/>
        </w:trPr>
        <w:tc>
          <w:tcPr>
            <w:tcW w:w="12521" w:type="dxa"/>
            <w:gridSpan w:val="7"/>
            <w:tcBorders>
              <w:top w:val="nil"/>
              <w:left w:val="nil"/>
              <w:bottom w:val="single" w:sz="4" w:space="0" w:color="auto"/>
              <w:right w:val="nil"/>
            </w:tcBorders>
            <w:shd w:val="clear" w:color="auto" w:fill="auto"/>
            <w:noWrap/>
            <w:vAlign w:val="center"/>
            <w:hideMark/>
          </w:tcPr>
          <w:p w:rsidR="000C16ED" w:rsidRPr="00FC31A6" w:rsidP="00CB1C05" w14:paraId="186A6027" w14:textId="77777777">
            <w:pPr>
              <w:pStyle w:val="TableTitleA"/>
            </w:pPr>
            <w:bookmarkStart w:id="1408" w:name="_Ref164858430"/>
            <w:bookmarkStart w:id="1409" w:name="_Toc121142708"/>
            <w:bookmarkStart w:id="1410" w:name="_Toc165379732"/>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4</w:t>
            </w:r>
            <w:r w:rsidR="00BC4B5D">
              <w:rPr>
                <w:noProof/>
              </w:rPr>
              <w:fldChar w:fldCharType="end"/>
            </w:r>
            <w:bookmarkEnd w:id="1408"/>
            <w:r w:rsidRPr="00FC31A6">
              <w:t xml:space="preserve">: Total </w:t>
            </w:r>
            <w:r w:rsidR="00CD3CDF">
              <w:t>Annual</w:t>
            </w:r>
            <w:r w:rsidRPr="00FC31A6" w:rsidR="00CD3CDF">
              <w:t xml:space="preserve"> </w:t>
            </w:r>
            <w:r w:rsidRPr="00FC31A6">
              <w:t xml:space="preserve">Cancer Benefits from </w:t>
            </w:r>
            <w:r w:rsidR="0033503A">
              <w:t>WCPP</w:t>
            </w:r>
            <w:r w:rsidRPr="00FC31A6">
              <w:t xml:space="preserve">, by </w:t>
            </w:r>
            <w:r>
              <w:t>Cancer Site</w:t>
            </w:r>
            <w:r w:rsidRPr="00FC31A6">
              <w:t>, Use Category and Exposure Type (</w:t>
            </w:r>
            <w:r>
              <w:t xml:space="preserve">Low Estimate, </w:t>
            </w:r>
            <w:r w:rsidR="008F233C">
              <w:t>3</w:t>
            </w:r>
            <w:r w:rsidRPr="00FC31A6">
              <w:t xml:space="preserve">% Discount Rate, </w:t>
            </w:r>
            <w:r w:rsidR="00802B16">
              <w:t>2022$</w:t>
            </w:r>
            <w:r w:rsidRPr="00FC31A6">
              <w:t>)</w:t>
            </w:r>
            <w:bookmarkEnd w:id="1409"/>
            <w:bookmarkEnd w:id="1410"/>
          </w:p>
        </w:tc>
      </w:tr>
      <w:tr w14:paraId="400D907E" w14:textId="77777777" w:rsidTr="00016074">
        <w:tblPrEx>
          <w:tblW w:w="12521" w:type="dxa"/>
          <w:tblInd w:w="6" w:type="dxa"/>
          <w:tblLayout w:type="fixed"/>
          <w:tblLook w:val="04A0"/>
        </w:tblPrEx>
        <w:trPr>
          <w:trHeight w:val="270"/>
          <w:tblHeader/>
        </w:trPr>
        <w:tc>
          <w:tcPr>
            <w:tcW w:w="499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053FD23F" w14:textId="77777777">
            <w:pPr>
              <w:pStyle w:val="TableSubtitle"/>
            </w:pPr>
            <w:r w:rsidRPr="00FC31A6">
              <w:t>Use Category </w:t>
            </w:r>
          </w:p>
        </w:tc>
        <w:tc>
          <w:tcPr>
            <w:tcW w:w="112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7C717ADF" w14:textId="77777777">
            <w:pPr>
              <w:pStyle w:val="TableSubtitle"/>
            </w:pPr>
            <w:r w:rsidRPr="00FC31A6">
              <w:t>Exposure Type </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2883C1DD" w14:textId="77777777">
            <w:pPr>
              <w:pStyle w:val="TableSubtitle"/>
              <w:rPr>
                <w:highlight w:val="yellow"/>
              </w:rPr>
            </w:pPr>
            <w:r w:rsidRPr="00EE6559">
              <w:t>Liver</w:t>
            </w:r>
          </w:p>
        </w:tc>
        <w:tc>
          <w:tcPr>
            <w:tcW w:w="126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61B0F0B5" w14:textId="77777777">
            <w:pPr>
              <w:pStyle w:val="TableSubtitle"/>
              <w:rPr>
                <w:highlight w:val="yellow"/>
              </w:rPr>
            </w:pPr>
            <w:r>
              <w:t>Kidney</w:t>
            </w:r>
          </w:p>
        </w:tc>
        <w:tc>
          <w:tcPr>
            <w:tcW w:w="132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5C0F3D26" w14:textId="77777777">
            <w:pPr>
              <w:pStyle w:val="TableSubtitle"/>
              <w:rPr>
                <w:highlight w:val="yellow"/>
              </w:rPr>
            </w:pPr>
            <w:r>
              <w:t>Brain Gliomas</w:t>
            </w:r>
          </w:p>
        </w:tc>
        <w:tc>
          <w:tcPr>
            <w:tcW w:w="127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4FA9BC23" w14:textId="77777777">
            <w:pPr>
              <w:pStyle w:val="TableSubtitle"/>
              <w:rPr>
                <w:highlight w:val="yellow"/>
              </w:rPr>
            </w:pPr>
            <w:r>
              <w:t>Testis</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3DA362AE" w14:textId="77777777">
            <w:pPr>
              <w:pStyle w:val="TableSubtitle"/>
              <w:rPr>
                <w:highlight w:val="yellow"/>
              </w:rPr>
            </w:pPr>
            <w:r>
              <w:t>Total</w:t>
            </w:r>
          </w:p>
        </w:tc>
      </w:tr>
      <w:tr w14:paraId="24BDC621"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36CFF19" w14:textId="77777777">
            <w:pPr>
              <w:pStyle w:val="LTableTextAbt"/>
            </w:pPr>
            <w:r>
              <w:rPr>
                <w:szCs w:val="18"/>
              </w:rPr>
              <w:t>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7834D4D"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3398067" w14:textId="77777777">
            <w:pPr>
              <w:pStyle w:val="RTableTextAbt"/>
            </w:pPr>
            <w:r>
              <w:rPr>
                <w:szCs w:val="18"/>
              </w:rPr>
              <w:t>$31,67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FFFCBCE" w14:textId="77777777">
            <w:pPr>
              <w:pStyle w:val="RTableTextAbt"/>
            </w:pPr>
            <w:r>
              <w:rPr>
                <w:szCs w:val="18"/>
              </w:rPr>
              <w:t>$9,6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33A7640" w14:textId="77777777">
            <w:pPr>
              <w:pStyle w:val="RTableTextAbt"/>
            </w:pPr>
            <w:r>
              <w:rPr>
                <w:szCs w:val="18"/>
              </w:rPr>
              <w:t>$12,84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4D75BFB" w14:textId="77777777">
            <w:pPr>
              <w:pStyle w:val="RTableTextAbt"/>
            </w:pPr>
            <w:r>
              <w:rPr>
                <w:szCs w:val="18"/>
              </w:rPr>
              <w:t>$24,31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4F060C8" w14:textId="77777777">
            <w:pPr>
              <w:pStyle w:val="RTableTextAbt"/>
            </w:pPr>
            <w:r>
              <w:rPr>
                <w:szCs w:val="18"/>
              </w:rPr>
              <w:t>$78,464</w:t>
            </w:r>
          </w:p>
        </w:tc>
      </w:tr>
      <w:tr w14:paraId="762D5D53"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1F66A1ED" w14:textId="77777777">
            <w:pPr>
              <w:pStyle w:val="LTableTextAbt"/>
            </w:pPr>
            <w:r>
              <w:rPr>
                <w:szCs w:val="18"/>
              </w:rPr>
              <w:t>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3F5ED4F1"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41C0535"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2008C0F"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A09F211"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A984F1E"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01FFCAD" w14:textId="77777777">
            <w:pPr>
              <w:pStyle w:val="RTableTextAbt"/>
            </w:pPr>
            <w:r>
              <w:rPr>
                <w:szCs w:val="18"/>
              </w:rPr>
              <w:t>-</w:t>
            </w:r>
          </w:p>
        </w:tc>
      </w:tr>
      <w:tr w14:paraId="1107BC68"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4562293F" w14:textId="77777777">
            <w:pPr>
              <w:pStyle w:val="LTableTextAbt"/>
            </w:pPr>
            <w:r>
              <w:rPr>
                <w:szCs w:val="18"/>
              </w:rPr>
              <w:t>Import/Repackag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1D52589"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90DD5D5" w14:textId="77777777">
            <w:pPr>
              <w:pStyle w:val="RTableTextAbt"/>
            </w:pPr>
            <w:r>
              <w:rPr>
                <w:szCs w:val="18"/>
              </w:rPr>
              <w:t>$46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2D116C9" w14:textId="77777777">
            <w:pPr>
              <w:pStyle w:val="RTableTextAbt"/>
            </w:pPr>
            <w:r>
              <w:rPr>
                <w:szCs w:val="18"/>
              </w:rPr>
              <w:t>$14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A63DEA9" w14:textId="77777777">
            <w:pPr>
              <w:pStyle w:val="RTableTextAbt"/>
            </w:pPr>
            <w:r>
              <w:rPr>
                <w:szCs w:val="18"/>
              </w:rPr>
              <w:t>$18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461B15F" w14:textId="77777777">
            <w:pPr>
              <w:pStyle w:val="RTableTextAbt"/>
            </w:pPr>
            <w:r>
              <w:rPr>
                <w:szCs w:val="18"/>
              </w:rPr>
              <w:t>$35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2DE30ED" w14:textId="77777777">
            <w:pPr>
              <w:pStyle w:val="RTableTextAbt"/>
            </w:pPr>
            <w:r>
              <w:rPr>
                <w:szCs w:val="18"/>
              </w:rPr>
              <w:t>$1,143</w:t>
            </w:r>
          </w:p>
        </w:tc>
      </w:tr>
      <w:tr w14:paraId="5A262CF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0D3A01E" w14:textId="77777777">
            <w:pPr>
              <w:pStyle w:val="LTableTextAbt"/>
            </w:pPr>
            <w:r>
              <w:rPr>
                <w:szCs w:val="18"/>
              </w:rPr>
              <w:t>Reactant/Intermediat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01B2A3E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D4671EA" w14:textId="77777777">
            <w:pPr>
              <w:pStyle w:val="RTableTextAbt"/>
            </w:pPr>
            <w:r>
              <w:rPr>
                <w:szCs w:val="18"/>
              </w:rPr>
              <w:t>$6,07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28D032A" w14:textId="77777777">
            <w:pPr>
              <w:pStyle w:val="RTableTextAbt"/>
            </w:pPr>
            <w:r>
              <w:rPr>
                <w:szCs w:val="18"/>
              </w:rPr>
              <w:t>$1,84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6BF34FC" w14:textId="77777777">
            <w:pPr>
              <w:pStyle w:val="RTableTextAbt"/>
            </w:pPr>
            <w:r>
              <w:rPr>
                <w:szCs w:val="18"/>
              </w:rPr>
              <w:t>$2,46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060490A" w14:textId="77777777">
            <w:pPr>
              <w:pStyle w:val="RTableTextAbt"/>
            </w:pPr>
            <w:r>
              <w:rPr>
                <w:szCs w:val="18"/>
              </w:rPr>
              <w:t>$4,66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8DEE5E4" w14:textId="77777777">
            <w:pPr>
              <w:pStyle w:val="RTableTextAbt"/>
            </w:pPr>
            <w:r>
              <w:rPr>
                <w:szCs w:val="18"/>
              </w:rPr>
              <w:t>$15,054</w:t>
            </w:r>
          </w:p>
        </w:tc>
      </w:tr>
      <w:tr w14:paraId="30B88C4B"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059841CC" w14:textId="77777777">
            <w:pPr>
              <w:pStyle w:val="LTableTextAbt"/>
            </w:pPr>
            <w:r>
              <w:rPr>
                <w:szCs w:val="18"/>
              </w:rPr>
              <w:t>Reactant/Intermediat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3D20F3D2"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436886C"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B1C5580"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908E72A"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5992407"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F07FE6E" w14:textId="77777777">
            <w:pPr>
              <w:pStyle w:val="RTableTextAbt"/>
            </w:pPr>
            <w:r>
              <w:rPr>
                <w:szCs w:val="18"/>
              </w:rPr>
              <w:t>-</w:t>
            </w:r>
          </w:p>
        </w:tc>
      </w:tr>
      <w:tr w14:paraId="26649F71"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32EAD3EB" w14:textId="77777777">
            <w:pPr>
              <w:pStyle w:val="LTableTextAbt"/>
            </w:pPr>
            <w:r>
              <w:rPr>
                <w:szCs w:val="18"/>
              </w:rPr>
              <w:t>Processing Aid in Petrochemical 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5D09A7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EC294A1" w14:textId="77777777">
            <w:pPr>
              <w:pStyle w:val="RTableTextAbt"/>
            </w:pPr>
            <w:r>
              <w:rPr>
                <w:szCs w:val="18"/>
              </w:rPr>
              <w:t>$3,44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9CCD6C0" w14:textId="77777777">
            <w:pPr>
              <w:pStyle w:val="RTableTextAbt"/>
            </w:pPr>
            <w:r>
              <w:rPr>
                <w:szCs w:val="18"/>
              </w:rPr>
              <w:t>$1,04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2578406" w14:textId="77777777">
            <w:pPr>
              <w:pStyle w:val="RTableTextAbt"/>
            </w:pPr>
            <w:r>
              <w:rPr>
                <w:szCs w:val="18"/>
              </w:rPr>
              <w:t>$1,39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270D92F" w14:textId="77777777">
            <w:pPr>
              <w:pStyle w:val="RTableTextAbt"/>
            </w:pPr>
            <w:r>
              <w:rPr>
                <w:szCs w:val="18"/>
              </w:rPr>
              <w:t>$2,64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E48B56B" w14:textId="77777777">
            <w:pPr>
              <w:pStyle w:val="RTableTextAbt"/>
            </w:pPr>
            <w:r>
              <w:rPr>
                <w:szCs w:val="18"/>
              </w:rPr>
              <w:t>$8,542</w:t>
            </w:r>
          </w:p>
        </w:tc>
      </w:tr>
      <w:tr w14:paraId="0EFB46FC"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D457628" w14:textId="77777777">
            <w:pPr>
              <w:pStyle w:val="LTableTextAbt"/>
            </w:pPr>
            <w:r>
              <w:rPr>
                <w:szCs w:val="18"/>
              </w:rPr>
              <w:t>Production of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CD2E10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10EC298" w14:textId="77777777">
            <w:pPr>
              <w:pStyle w:val="RTableTextAbt"/>
            </w:pPr>
            <w:r>
              <w:rPr>
                <w:szCs w:val="18"/>
              </w:rPr>
              <w:t>$9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E4C3C53" w14:textId="77777777">
            <w:pPr>
              <w:pStyle w:val="RTableTextAbt"/>
            </w:pPr>
            <w:r>
              <w:rPr>
                <w:szCs w:val="18"/>
              </w:rPr>
              <w:t>$2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DB326C7" w14:textId="77777777">
            <w:pPr>
              <w:pStyle w:val="RTableTextAbt"/>
            </w:pPr>
            <w:r>
              <w:rPr>
                <w:szCs w:val="18"/>
              </w:rPr>
              <w:t>$3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CE365FA" w14:textId="77777777">
            <w:pPr>
              <w:pStyle w:val="RTableTextAbt"/>
            </w:pPr>
            <w:r>
              <w:rPr>
                <w:szCs w:val="18"/>
              </w:rPr>
              <w:t>$7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ACBFED0" w14:textId="77777777">
            <w:pPr>
              <w:pStyle w:val="RTableTextAbt"/>
            </w:pPr>
            <w:r>
              <w:rPr>
                <w:szCs w:val="18"/>
              </w:rPr>
              <w:t>$229</w:t>
            </w:r>
          </w:p>
        </w:tc>
      </w:tr>
      <w:tr w14:paraId="7ABDD95E"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8DEE7B8" w14:textId="77777777">
            <w:pPr>
              <w:pStyle w:val="LTableTextAbt"/>
            </w:pPr>
            <w:r>
              <w:rPr>
                <w:szCs w:val="18"/>
              </w:rPr>
              <w:t>Use as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A6C643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B4CB0A6" w14:textId="77777777">
            <w:pPr>
              <w:pStyle w:val="RTableTextAbt"/>
            </w:pPr>
            <w:r>
              <w:rPr>
                <w:szCs w:val="18"/>
              </w:rPr>
              <w:t>$123,69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821AC18" w14:textId="77777777">
            <w:pPr>
              <w:pStyle w:val="RTableTextAbt"/>
            </w:pPr>
            <w:r>
              <w:rPr>
                <w:szCs w:val="18"/>
              </w:rPr>
              <w:t>$37,63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ED3DBBF" w14:textId="77777777">
            <w:pPr>
              <w:pStyle w:val="RTableTextAbt"/>
            </w:pPr>
            <w:r>
              <w:rPr>
                <w:szCs w:val="18"/>
              </w:rPr>
              <w:t>$50,14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0A23616" w14:textId="77777777">
            <w:pPr>
              <w:pStyle w:val="RTableTextAbt"/>
            </w:pPr>
            <w:r>
              <w:rPr>
                <w:szCs w:val="18"/>
              </w:rPr>
              <w:t>$94,97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A019BAC" w14:textId="77777777">
            <w:pPr>
              <w:pStyle w:val="RTableTextAbt"/>
            </w:pPr>
            <w:r>
              <w:rPr>
                <w:szCs w:val="18"/>
              </w:rPr>
              <w:t>$306,443</w:t>
            </w:r>
          </w:p>
        </w:tc>
      </w:tr>
      <w:tr w14:paraId="2C9BC71C"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048DAB7" w14:textId="77777777">
            <w:pPr>
              <w:pStyle w:val="LTableTextAbt"/>
            </w:pPr>
            <w:r>
              <w:rPr>
                <w:szCs w:val="18"/>
              </w:rPr>
              <w:t>Use as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5FB8A27"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DEFD4AE" w14:textId="77777777">
            <w:pPr>
              <w:pStyle w:val="RTableTextAbt"/>
            </w:pPr>
            <w:r>
              <w:rPr>
                <w:szCs w:val="18"/>
              </w:rPr>
              <w:t>$36,34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4BF013B" w14:textId="77777777">
            <w:pPr>
              <w:pStyle w:val="RTableTextAbt"/>
            </w:pPr>
            <w:r>
              <w:rPr>
                <w:szCs w:val="18"/>
              </w:rPr>
              <w:t>$11,05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E9F3589" w14:textId="77777777">
            <w:pPr>
              <w:pStyle w:val="RTableTextAbt"/>
            </w:pPr>
            <w:r>
              <w:rPr>
                <w:szCs w:val="18"/>
              </w:rPr>
              <w:t>$14,73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CD5A16A" w14:textId="77777777">
            <w:pPr>
              <w:pStyle w:val="RTableTextAbt"/>
            </w:pPr>
            <w:r>
              <w:rPr>
                <w:szCs w:val="18"/>
              </w:rPr>
              <w:t>$27,90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A9E0E6A" w14:textId="77777777">
            <w:pPr>
              <w:pStyle w:val="RTableTextAbt"/>
            </w:pPr>
            <w:r>
              <w:rPr>
                <w:szCs w:val="18"/>
              </w:rPr>
              <w:t>$90,042</w:t>
            </w:r>
          </w:p>
        </w:tc>
      </w:tr>
      <w:tr w14:paraId="660E9AFF"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F324566" w14:textId="77777777">
            <w:pPr>
              <w:pStyle w:val="LTableTextAbt"/>
            </w:pPr>
            <w:r>
              <w:rPr>
                <w:szCs w:val="18"/>
              </w:rPr>
              <w:t>Vapor Degreasing: Open Top Vapor Degreasing (OT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69D5E2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E31E100" w14:textId="77777777">
            <w:pPr>
              <w:pStyle w:val="RTableTextAbt"/>
            </w:pPr>
            <w:r>
              <w:rPr>
                <w:szCs w:val="18"/>
              </w:rPr>
              <w:t>$79,14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A9186F5" w14:textId="77777777">
            <w:pPr>
              <w:pStyle w:val="RTableTextAbt"/>
            </w:pPr>
            <w:r>
              <w:rPr>
                <w:szCs w:val="18"/>
              </w:rPr>
              <w:t>$24,07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BF32332" w14:textId="77777777">
            <w:pPr>
              <w:pStyle w:val="RTableTextAbt"/>
            </w:pPr>
            <w:r>
              <w:rPr>
                <w:szCs w:val="18"/>
              </w:rPr>
              <w:t>$32,086</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99A05DD" w14:textId="77777777">
            <w:pPr>
              <w:pStyle w:val="RTableTextAbt"/>
            </w:pPr>
            <w:r>
              <w:rPr>
                <w:szCs w:val="18"/>
              </w:rPr>
              <w:t>$60,76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4DFBAD1" w14:textId="77777777">
            <w:pPr>
              <w:pStyle w:val="RTableTextAbt"/>
            </w:pPr>
            <w:r>
              <w:rPr>
                <w:szCs w:val="18"/>
              </w:rPr>
              <w:t>$196,080</w:t>
            </w:r>
          </w:p>
        </w:tc>
      </w:tr>
      <w:tr w14:paraId="1D7D4AB4"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95D15E2" w14:textId="77777777">
            <w:pPr>
              <w:pStyle w:val="LTableTextAbt"/>
            </w:pPr>
            <w:r>
              <w:rPr>
                <w:szCs w:val="18"/>
              </w:rPr>
              <w:t>Vapor Degreasing: Open Top Vapor Degreasing (OT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31D527F"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6F2B257" w14:textId="77777777">
            <w:pPr>
              <w:pStyle w:val="RTableTextAbt"/>
            </w:pPr>
            <w:r>
              <w:rPr>
                <w:szCs w:val="18"/>
              </w:rPr>
              <w:t>$3,73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7B0BC80" w14:textId="77777777">
            <w:pPr>
              <w:pStyle w:val="RTableTextAbt"/>
            </w:pPr>
            <w:r>
              <w:rPr>
                <w:szCs w:val="18"/>
              </w:rPr>
              <w:t>$1,1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23C4EF2" w14:textId="77777777">
            <w:pPr>
              <w:pStyle w:val="RTableTextAbt"/>
            </w:pPr>
            <w:r>
              <w:rPr>
                <w:szCs w:val="18"/>
              </w:rPr>
              <w:t>$1,51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EAD6897" w14:textId="77777777">
            <w:pPr>
              <w:pStyle w:val="RTableTextAbt"/>
            </w:pPr>
            <w:r>
              <w:rPr>
                <w:szCs w:val="18"/>
              </w:rPr>
              <w:t>$2,86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D92380D" w14:textId="77777777">
            <w:pPr>
              <w:pStyle w:val="RTableTextAbt"/>
            </w:pPr>
            <w:r>
              <w:rPr>
                <w:szCs w:val="18"/>
              </w:rPr>
              <w:t>$9,243</w:t>
            </w:r>
          </w:p>
        </w:tc>
      </w:tr>
      <w:tr w14:paraId="2762E9D3"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6AA79828" w14:textId="77777777">
            <w:pPr>
              <w:pStyle w:val="LTableTextAbt"/>
            </w:pPr>
            <w:r>
              <w:rPr>
                <w:szCs w:val="18"/>
              </w:rPr>
              <w:t>Vapor Degreasing: Enclosed Vapor Degreasing (E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3A851C49"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F9AE9A0" w14:textId="77777777">
            <w:pPr>
              <w:pStyle w:val="RTableTextAbt"/>
            </w:pPr>
            <w:r>
              <w:rPr>
                <w:szCs w:val="18"/>
              </w:rPr>
              <w:t>$6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5014F15" w14:textId="77777777">
            <w:pPr>
              <w:pStyle w:val="RTableTextAbt"/>
            </w:pPr>
            <w:r>
              <w:rPr>
                <w:szCs w:val="18"/>
              </w:rPr>
              <w:t>$1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E4395B1" w14:textId="77777777">
            <w:pPr>
              <w:pStyle w:val="RTableTextAbt"/>
            </w:pPr>
            <w:r>
              <w:rPr>
                <w:szCs w:val="18"/>
              </w:rPr>
              <w:t>$2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1D2A8EE" w14:textId="77777777">
            <w:pPr>
              <w:pStyle w:val="RTableTextAbt"/>
            </w:pPr>
            <w:r>
              <w:rPr>
                <w:szCs w:val="18"/>
              </w:rPr>
              <w:t>$4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9A76F39" w14:textId="77777777">
            <w:pPr>
              <w:pStyle w:val="RTableTextAbt"/>
            </w:pPr>
            <w:r>
              <w:rPr>
                <w:szCs w:val="18"/>
              </w:rPr>
              <w:t>$155</w:t>
            </w:r>
          </w:p>
        </w:tc>
      </w:tr>
      <w:tr w14:paraId="334DBF67"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18B110E8" w14:textId="77777777">
            <w:pPr>
              <w:pStyle w:val="LTableTextAbt"/>
            </w:pPr>
            <w:r>
              <w:rPr>
                <w:szCs w:val="18"/>
              </w:rPr>
              <w:t>Vapor Degreasing: Enclosed Vapor Degreasing (E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BE2522C"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4773D2D"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D729CFF"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0FDBE92"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184E25F"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1ED2FC0" w14:textId="77777777">
            <w:pPr>
              <w:pStyle w:val="RTableTextAbt"/>
            </w:pPr>
            <w:r>
              <w:rPr>
                <w:szCs w:val="18"/>
              </w:rPr>
              <w:t>-</w:t>
            </w:r>
          </w:p>
        </w:tc>
      </w:tr>
      <w:tr w14:paraId="7E4F3712"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48B4A690" w14:textId="77777777">
            <w:pPr>
              <w:pStyle w:val="LTableTextAbt"/>
            </w:pPr>
            <w:r>
              <w:rPr>
                <w:szCs w:val="18"/>
              </w:rPr>
              <w:t>Vapor Degreasing: Conveyorized Vapor Degreasing (C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566BB7A"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1331701" w14:textId="77777777">
            <w:pPr>
              <w:pStyle w:val="RTableTextAbt"/>
            </w:pPr>
            <w:r>
              <w:rPr>
                <w:szCs w:val="18"/>
              </w:rPr>
              <w:t>$18,39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006597C" w14:textId="77777777">
            <w:pPr>
              <w:pStyle w:val="RTableTextAbt"/>
            </w:pPr>
            <w:r>
              <w:rPr>
                <w:szCs w:val="18"/>
              </w:rPr>
              <w:t>$5,59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EA38E8A" w14:textId="77777777">
            <w:pPr>
              <w:pStyle w:val="RTableTextAbt"/>
            </w:pPr>
            <w:r>
              <w:rPr>
                <w:szCs w:val="18"/>
              </w:rPr>
              <w:t>$7,45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3A00938" w14:textId="77777777">
            <w:pPr>
              <w:pStyle w:val="RTableTextAbt"/>
            </w:pPr>
            <w:r>
              <w:rPr>
                <w:szCs w:val="18"/>
              </w:rPr>
              <w:t>$14,12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D8E7C9C" w14:textId="77777777">
            <w:pPr>
              <w:pStyle w:val="RTableTextAbt"/>
            </w:pPr>
            <w:r>
              <w:rPr>
                <w:szCs w:val="18"/>
              </w:rPr>
              <w:t>$45,572</w:t>
            </w:r>
          </w:p>
        </w:tc>
      </w:tr>
      <w:tr w14:paraId="14734912"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4000BBE7" w14:textId="77777777">
            <w:pPr>
              <w:pStyle w:val="LTableTextAbt"/>
            </w:pPr>
            <w:r>
              <w:rPr>
                <w:szCs w:val="18"/>
              </w:rPr>
              <w:t>Vapor Degreasing: Conveyorized Vapor Degreasing (C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7356B40"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7606A63" w14:textId="77777777">
            <w:pPr>
              <w:pStyle w:val="RTableTextAbt"/>
            </w:pPr>
            <w:r>
              <w:rPr>
                <w:szCs w:val="18"/>
              </w:rPr>
              <w:t>$2,95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8DE46C9" w14:textId="77777777">
            <w:pPr>
              <w:pStyle w:val="RTableTextAbt"/>
            </w:pPr>
            <w:r>
              <w:rPr>
                <w:szCs w:val="18"/>
              </w:rPr>
              <w:t>$89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24E594B" w14:textId="77777777">
            <w:pPr>
              <w:pStyle w:val="RTableTextAbt"/>
            </w:pPr>
            <w:r>
              <w:rPr>
                <w:szCs w:val="18"/>
              </w:rPr>
              <w:t>$1,19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2C48F00" w14:textId="77777777">
            <w:pPr>
              <w:pStyle w:val="RTableTextAbt"/>
            </w:pPr>
            <w:r>
              <w:rPr>
                <w:szCs w:val="18"/>
              </w:rPr>
              <w:t>$2,26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9AEDD7A" w14:textId="77777777">
            <w:pPr>
              <w:pStyle w:val="RTableTextAbt"/>
            </w:pPr>
            <w:r>
              <w:rPr>
                <w:szCs w:val="18"/>
              </w:rPr>
              <w:t>$7,315</w:t>
            </w:r>
          </w:p>
        </w:tc>
      </w:tr>
      <w:tr w14:paraId="18305333"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25C6F069" w14:textId="77777777">
            <w:pPr>
              <w:pStyle w:val="LTableTextAbt"/>
            </w:pPr>
            <w:r>
              <w:rPr>
                <w:szCs w:val="18"/>
              </w:rPr>
              <w:t>Recycling and Disposa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C01C0D0"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A4ECF24" w14:textId="77777777">
            <w:pPr>
              <w:pStyle w:val="RTableTextAbt"/>
            </w:pPr>
            <w:r>
              <w:rPr>
                <w:szCs w:val="18"/>
              </w:rPr>
              <w:t>$43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C6D8147" w14:textId="77777777">
            <w:pPr>
              <w:pStyle w:val="RTableTextAbt"/>
            </w:pPr>
            <w:r>
              <w:rPr>
                <w:szCs w:val="18"/>
              </w:rPr>
              <w:t>$13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0055B89" w14:textId="77777777">
            <w:pPr>
              <w:pStyle w:val="RTableTextAbt"/>
            </w:pPr>
            <w:r>
              <w:rPr>
                <w:szCs w:val="18"/>
              </w:rPr>
              <w:t>$17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89548FA" w14:textId="77777777">
            <w:pPr>
              <w:pStyle w:val="RTableTextAbt"/>
            </w:pPr>
            <w:r>
              <w:rPr>
                <w:szCs w:val="18"/>
              </w:rPr>
              <w:t>$33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21D46C1" w14:textId="77777777">
            <w:pPr>
              <w:pStyle w:val="RTableTextAbt"/>
            </w:pPr>
            <w:r>
              <w:rPr>
                <w:szCs w:val="18"/>
              </w:rPr>
              <w:t>$1,084</w:t>
            </w:r>
          </w:p>
        </w:tc>
      </w:tr>
      <w:tr w14:paraId="1B57A293"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0F49363"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11C6F7DD"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91F83EC" w14:textId="77777777">
            <w:pPr>
              <w:pStyle w:val="RTableTextAbt"/>
            </w:pPr>
            <w:r>
              <w:rPr>
                <w:szCs w:val="18"/>
              </w:rPr>
              <w:t>$1,66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914B5C5" w14:textId="77777777">
            <w:pPr>
              <w:pStyle w:val="RTableTextAbt"/>
            </w:pPr>
            <w:r>
              <w:rPr>
                <w:szCs w:val="18"/>
              </w:rPr>
              <w:t>$50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A8E39E1" w14:textId="77777777">
            <w:pPr>
              <w:pStyle w:val="RTableTextAbt"/>
            </w:pPr>
            <w:r>
              <w:rPr>
                <w:szCs w:val="18"/>
              </w:rPr>
              <w:t>$67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D4F5B7C" w14:textId="77777777">
            <w:pPr>
              <w:pStyle w:val="RTableTextAbt"/>
            </w:pPr>
            <w:r>
              <w:rPr>
                <w:szCs w:val="18"/>
              </w:rPr>
              <w:t>$1,27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875695C" w14:textId="77777777">
            <w:pPr>
              <w:pStyle w:val="RTableTextAbt"/>
            </w:pPr>
            <w:r>
              <w:rPr>
                <w:szCs w:val="18"/>
              </w:rPr>
              <w:t>$4,120</w:t>
            </w:r>
          </w:p>
        </w:tc>
      </w:tr>
      <w:tr w14:paraId="0EFBBA42"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C04A511" w14:textId="77777777">
            <w:pPr>
              <w:pStyle w:val="LTableTextAbt"/>
            </w:pPr>
            <w:r w:rsidRPr="00775537">
              <w:rPr>
                <w:szCs w:val="18"/>
              </w:rPr>
              <w:t xml:space="preserve">Incorporation into Other Formulation, Mixture, and </w:t>
            </w:r>
            <w:r>
              <w:rPr>
                <w:szCs w:val="18"/>
              </w:rPr>
              <w:t>Reaction Products (Aeroso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293D317A"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B9FE6EB" w14:textId="77777777">
            <w:pPr>
              <w:pStyle w:val="RTableTextAbt"/>
            </w:pPr>
            <w:r>
              <w:rPr>
                <w:szCs w:val="18"/>
              </w:rPr>
              <w:t>$65,68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06A97CB" w14:textId="77777777">
            <w:pPr>
              <w:pStyle w:val="RTableTextAbt"/>
            </w:pPr>
            <w:r>
              <w:rPr>
                <w:szCs w:val="18"/>
              </w:rPr>
              <w:t>$19,98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44E1919" w14:textId="77777777">
            <w:pPr>
              <w:pStyle w:val="RTableTextAbt"/>
            </w:pPr>
            <w:r>
              <w:rPr>
                <w:szCs w:val="18"/>
              </w:rPr>
              <w:t>$26,62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3257919" w14:textId="77777777">
            <w:pPr>
              <w:pStyle w:val="RTableTextAbt"/>
            </w:pPr>
            <w:r>
              <w:rPr>
                <w:szCs w:val="18"/>
              </w:rPr>
              <w:t>$50,43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FA38396" w14:textId="77777777">
            <w:pPr>
              <w:pStyle w:val="RTableTextAbt"/>
            </w:pPr>
            <w:r>
              <w:rPr>
                <w:szCs w:val="18"/>
              </w:rPr>
              <w:t>$162,727</w:t>
            </w:r>
          </w:p>
        </w:tc>
      </w:tr>
      <w:tr w14:paraId="2EE6874E"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A252242" w14:textId="77777777">
            <w:pPr>
              <w:pStyle w:val="LTableTextAbt"/>
            </w:pPr>
            <w:r w:rsidRPr="00775537">
              <w:rPr>
                <w:szCs w:val="18"/>
              </w:rPr>
              <w:t xml:space="preserve">Incorporation into Other Formulation, Mixture, and </w:t>
            </w:r>
            <w:r>
              <w:rPr>
                <w:szCs w:val="18"/>
              </w:rPr>
              <w:t>Reaction Products (Other)</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2DA0253B"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3C10772" w14:textId="77777777">
            <w:pPr>
              <w:pStyle w:val="RTableTextAbt"/>
            </w:pPr>
            <w:r>
              <w:rPr>
                <w:szCs w:val="18"/>
              </w:rPr>
              <w:t>$1,80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F479766" w14:textId="77777777">
            <w:pPr>
              <w:pStyle w:val="RTableTextAbt"/>
            </w:pPr>
            <w:r>
              <w:rPr>
                <w:szCs w:val="18"/>
              </w:rPr>
              <w:t>$54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8880EFB" w14:textId="77777777">
            <w:pPr>
              <w:pStyle w:val="RTableTextAbt"/>
            </w:pPr>
            <w:r>
              <w:rPr>
                <w:szCs w:val="18"/>
              </w:rPr>
              <w:t>$73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6B36E60" w14:textId="77777777">
            <w:pPr>
              <w:pStyle w:val="RTableTextAbt"/>
            </w:pPr>
            <w:r>
              <w:rPr>
                <w:szCs w:val="18"/>
              </w:rPr>
              <w:t>$1,38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C9E45C0" w14:textId="77777777">
            <w:pPr>
              <w:pStyle w:val="RTableTextAbt"/>
            </w:pPr>
            <w:r>
              <w:rPr>
                <w:szCs w:val="18"/>
              </w:rPr>
              <w:t>$4,463</w:t>
            </w:r>
          </w:p>
        </w:tc>
      </w:tr>
      <w:tr w14:paraId="0E1C9D3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CE189C9" w14:textId="77777777">
            <w:pPr>
              <w:pStyle w:val="LTableTextAbt"/>
            </w:pPr>
            <w:r>
              <w:rPr>
                <w:szCs w:val="18"/>
              </w:rPr>
              <w:t>Laboratory Chemical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36FC4AD"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01D906D4" w14:textId="77777777">
            <w:pPr>
              <w:pStyle w:val="RTableTextAbt"/>
            </w:pPr>
            <w:r>
              <w:rPr>
                <w:szCs w:val="18"/>
              </w:rPr>
              <w:t>$44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DE7AEA8" w14:textId="77777777">
            <w:pPr>
              <w:pStyle w:val="RTableTextAbt"/>
            </w:pPr>
            <w:r>
              <w:rPr>
                <w:szCs w:val="18"/>
              </w:rPr>
              <w:t>$1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C24535A" w14:textId="77777777">
            <w:pPr>
              <w:pStyle w:val="RTableTextAbt"/>
            </w:pPr>
            <w:r>
              <w:rPr>
                <w:szCs w:val="18"/>
              </w:rPr>
              <w:t>$17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89E78E3" w14:textId="77777777">
            <w:pPr>
              <w:pStyle w:val="RTableTextAbt"/>
            </w:pPr>
            <w:r>
              <w:rPr>
                <w:szCs w:val="18"/>
              </w:rPr>
              <w:t>$34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2908A75" w14:textId="77777777">
            <w:pPr>
              <w:pStyle w:val="RTableTextAbt"/>
            </w:pPr>
            <w:r>
              <w:rPr>
                <w:szCs w:val="18"/>
              </w:rPr>
              <w:t>$1,096</w:t>
            </w:r>
          </w:p>
        </w:tc>
      </w:tr>
      <w:tr w14:paraId="6FC03ECA"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AC84AB3" w14:textId="77777777">
            <w:pPr>
              <w:pStyle w:val="LTableTextAbt"/>
            </w:pPr>
            <w:r>
              <w:rPr>
                <w:szCs w:val="18"/>
              </w:rPr>
              <w:t>Processing Aid, Except Petrochemica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0E6C1AA"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FA094B6" w14:textId="77777777">
            <w:pPr>
              <w:pStyle w:val="RTableTextAbt"/>
            </w:pPr>
            <w:r>
              <w:rPr>
                <w:szCs w:val="18"/>
              </w:rPr>
              <w:t>$10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E75F0FF" w14:textId="77777777">
            <w:pPr>
              <w:pStyle w:val="RTableTextAbt"/>
            </w:pPr>
            <w:r>
              <w:rPr>
                <w:szCs w:val="18"/>
              </w:rPr>
              <w:t>$3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DAB292B" w14:textId="77777777">
            <w:pPr>
              <w:pStyle w:val="RTableTextAbt"/>
            </w:pPr>
            <w:r>
              <w:rPr>
                <w:szCs w:val="18"/>
              </w:rPr>
              <w:t>$4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A576237" w14:textId="77777777">
            <w:pPr>
              <w:pStyle w:val="RTableTextAbt"/>
            </w:pPr>
            <w:r>
              <w:rPr>
                <w:szCs w:val="18"/>
              </w:rPr>
              <w:t>$8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55F9ABD" w14:textId="77777777">
            <w:pPr>
              <w:pStyle w:val="RTableTextAbt"/>
            </w:pPr>
            <w:r>
              <w:rPr>
                <w:szCs w:val="18"/>
              </w:rPr>
              <w:t>$265</w:t>
            </w:r>
          </w:p>
        </w:tc>
      </w:tr>
      <w:tr w14:paraId="7FB4EFC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3D35CE95" w14:textId="77777777">
            <w:pPr>
              <w:pStyle w:val="LTableTextAbt"/>
            </w:pPr>
            <w:r>
              <w:rPr>
                <w:szCs w:val="18"/>
              </w:rPr>
              <w:t>Adhesives and Sealant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443061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A4C8F25" w14:textId="77777777">
            <w:pPr>
              <w:pStyle w:val="RTableTextAbt"/>
            </w:pPr>
            <w:r>
              <w:rPr>
                <w:szCs w:val="18"/>
              </w:rPr>
              <w:t>$69,34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61C5788" w14:textId="77777777">
            <w:pPr>
              <w:pStyle w:val="RTableTextAbt"/>
            </w:pPr>
            <w:r>
              <w:rPr>
                <w:szCs w:val="18"/>
              </w:rPr>
              <w:t>$21,09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1856D520" w14:textId="77777777">
            <w:pPr>
              <w:pStyle w:val="RTableTextAbt"/>
            </w:pPr>
            <w:r>
              <w:rPr>
                <w:szCs w:val="18"/>
              </w:rPr>
              <w:t>$28,11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63AE27F" w14:textId="77777777">
            <w:pPr>
              <w:pStyle w:val="RTableTextAbt"/>
            </w:pPr>
            <w:r>
              <w:rPr>
                <w:szCs w:val="18"/>
              </w:rPr>
              <w:t>$53,24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C1012FB" w14:textId="77777777">
            <w:pPr>
              <w:pStyle w:val="RTableTextAbt"/>
            </w:pPr>
            <w:r>
              <w:rPr>
                <w:szCs w:val="18"/>
              </w:rPr>
              <w:t>$171,786</w:t>
            </w:r>
          </w:p>
        </w:tc>
      </w:tr>
      <w:tr w14:paraId="295D03D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B5FF298" w14:textId="77777777">
            <w:pPr>
              <w:pStyle w:val="LTableTextAbt"/>
            </w:pPr>
            <w:r>
              <w:rPr>
                <w:szCs w:val="18"/>
              </w:rPr>
              <w:t>Paint and Coating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0AEAA5BC"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6E4E214" w14:textId="77777777">
            <w:pPr>
              <w:pStyle w:val="RTableTextAbt"/>
            </w:pPr>
            <w:r>
              <w:rPr>
                <w:szCs w:val="18"/>
              </w:rPr>
              <w:t>$22,53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5C20FB9" w14:textId="77777777">
            <w:pPr>
              <w:pStyle w:val="RTableTextAbt"/>
            </w:pPr>
            <w:r>
              <w:rPr>
                <w:szCs w:val="18"/>
              </w:rPr>
              <w:t>$6,85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0E23314" w14:textId="77777777">
            <w:pPr>
              <w:pStyle w:val="RTableTextAbt"/>
            </w:pPr>
            <w:r>
              <w:rPr>
                <w:szCs w:val="18"/>
              </w:rPr>
              <w:t>$9,13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0CE5E4E" w14:textId="77777777">
            <w:pPr>
              <w:pStyle w:val="RTableTextAbt"/>
            </w:pPr>
            <w:r>
              <w:rPr>
                <w:szCs w:val="18"/>
              </w:rPr>
              <w:t>$17,30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3804C096" w14:textId="77777777">
            <w:pPr>
              <w:pStyle w:val="RTableTextAbt"/>
            </w:pPr>
            <w:r>
              <w:rPr>
                <w:szCs w:val="18"/>
              </w:rPr>
              <w:t>$55,838</w:t>
            </w:r>
          </w:p>
        </w:tc>
      </w:tr>
      <w:tr w14:paraId="2FDA0D44"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70696F00" w14:textId="77777777">
            <w:pPr>
              <w:pStyle w:val="LTableTextAbt"/>
            </w:pPr>
            <w:r>
              <w:rPr>
                <w:szCs w:val="18"/>
              </w:rPr>
              <w:t>Aerosol Spray Cleaning/Degreas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17D444AB"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55B1CBA" w14:textId="77777777">
            <w:pPr>
              <w:pStyle w:val="RTableTextAbt"/>
            </w:pPr>
            <w:r>
              <w:rPr>
                <w:szCs w:val="18"/>
              </w:rPr>
              <w:t>$9,407,25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369E5C8" w14:textId="77777777">
            <w:pPr>
              <w:pStyle w:val="RTableTextAbt"/>
            </w:pPr>
            <w:r>
              <w:rPr>
                <w:szCs w:val="18"/>
              </w:rPr>
              <w:t>$2,886,50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0A11E2C" w14:textId="77777777">
            <w:pPr>
              <w:pStyle w:val="RTableTextAbt"/>
            </w:pPr>
            <w:r>
              <w:rPr>
                <w:szCs w:val="18"/>
              </w:rPr>
              <w:t>$3,873,69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600F42C4" w14:textId="77777777">
            <w:pPr>
              <w:pStyle w:val="RTableTextAbt"/>
            </w:pPr>
            <w:r>
              <w:rPr>
                <w:szCs w:val="18"/>
              </w:rPr>
              <w:t>$7,694,30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4814FAA" w14:textId="77777777">
            <w:pPr>
              <w:pStyle w:val="RTableTextAbt"/>
            </w:pPr>
            <w:r>
              <w:rPr>
                <w:szCs w:val="18"/>
              </w:rPr>
              <w:t>$23,861,760</w:t>
            </w:r>
          </w:p>
        </w:tc>
      </w:tr>
      <w:tr w14:paraId="4636E6A7"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5B3BC1BE" w14:textId="77777777">
            <w:pPr>
              <w:pStyle w:val="LTableTextAbt"/>
            </w:pPr>
            <w:r>
              <w:rPr>
                <w:szCs w:val="18"/>
              </w:rPr>
              <w:t>Aerosol Spray Cleaning/Degreas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089A" w:rsidRPr="00FC31A6" w:rsidP="00CB1C05" w14:paraId="1E848046"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5C39C6A2" w14:textId="77777777">
            <w:pPr>
              <w:pStyle w:val="RTableTextAbt"/>
            </w:pPr>
            <w:r>
              <w:rPr>
                <w:szCs w:val="18"/>
              </w:rPr>
              <w:t>$28,62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F862073" w14:textId="77777777">
            <w:pPr>
              <w:pStyle w:val="RTableTextAbt"/>
            </w:pPr>
            <w:r>
              <w:rPr>
                <w:szCs w:val="18"/>
              </w:rPr>
              <w:t>$8,78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4797AF52" w14:textId="77777777">
            <w:pPr>
              <w:pStyle w:val="RTableTextAbt"/>
            </w:pPr>
            <w:r>
              <w:rPr>
                <w:szCs w:val="18"/>
              </w:rPr>
              <w:t>$11,78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212DCAF0" w14:textId="77777777">
            <w:pPr>
              <w:pStyle w:val="RTableTextAbt"/>
            </w:pPr>
            <w:r>
              <w:rPr>
                <w:szCs w:val="18"/>
              </w:rPr>
              <w:t>$23,41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089A" w:rsidRPr="00FC31A6" w:rsidP="00CB1C05" w14:paraId="74CF0D1C" w14:textId="77777777">
            <w:pPr>
              <w:pStyle w:val="RTableTextAbt"/>
            </w:pPr>
            <w:r>
              <w:rPr>
                <w:szCs w:val="18"/>
              </w:rPr>
              <w:t>$72,610</w:t>
            </w:r>
          </w:p>
        </w:tc>
      </w:tr>
    </w:tbl>
    <w:p w:rsidR="00016074" w:rsidP="00CB1C05" w14:paraId="433B7BB2" w14:textId="77777777"/>
    <w:tbl>
      <w:tblPr>
        <w:tblW w:w="12521" w:type="dxa"/>
        <w:tblInd w:w="6" w:type="dxa"/>
        <w:tblLayout w:type="fixed"/>
        <w:tblLook w:val="04A0"/>
      </w:tblPr>
      <w:tblGrid>
        <w:gridCol w:w="4997"/>
        <w:gridCol w:w="1126"/>
        <w:gridCol w:w="1266"/>
        <w:gridCol w:w="1267"/>
        <w:gridCol w:w="1325"/>
        <w:gridCol w:w="1274"/>
        <w:gridCol w:w="1266"/>
      </w:tblGrid>
      <w:tr w14:paraId="4D7B17B3" w14:textId="77777777" w:rsidTr="00016074">
        <w:tblPrEx>
          <w:tblW w:w="12521" w:type="dxa"/>
          <w:tblInd w:w="6" w:type="dxa"/>
          <w:tblLayout w:type="fixed"/>
          <w:tblLook w:val="04A0"/>
        </w:tblPrEx>
        <w:trPr>
          <w:trHeight w:val="360"/>
          <w:tblHeader/>
        </w:trPr>
        <w:tc>
          <w:tcPr>
            <w:tcW w:w="12521" w:type="dxa"/>
            <w:gridSpan w:val="7"/>
            <w:tcBorders>
              <w:top w:val="nil"/>
              <w:left w:val="nil"/>
              <w:bottom w:val="single" w:sz="4" w:space="0" w:color="auto"/>
              <w:right w:val="nil"/>
            </w:tcBorders>
            <w:shd w:val="clear" w:color="auto" w:fill="auto"/>
            <w:noWrap/>
            <w:vAlign w:val="center"/>
            <w:hideMark/>
          </w:tcPr>
          <w:p w:rsidR="000C16ED" w:rsidRPr="00FC31A6" w:rsidP="00CB1C05" w14:paraId="5C052C23" w14:textId="77777777">
            <w:pPr>
              <w:pStyle w:val="TableTitleA"/>
            </w:pPr>
            <w:bookmarkStart w:id="1411" w:name="_Ref110429367"/>
            <w:bookmarkStart w:id="1412" w:name="_Toc121142709"/>
            <w:bookmarkStart w:id="1413" w:name="_Toc165379733"/>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5</w:t>
            </w:r>
            <w:r w:rsidR="00BC4B5D">
              <w:rPr>
                <w:noProof/>
              </w:rPr>
              <w:fldChar w:fldCharType="end"/>
            </w:r>
            <w:bookmarkEnd w:id="1411"/>
            <w:r w:rsidRPr="00FC31A6">
              <w:t xml:space="preserve">: Total </w:t>
            </w:r>
            <w:r w:rsidR="00CD3CDF">
              <w:t>Annual</w:t>
            </w:r>
            <w:r w:rsidRPr="00FC31A6" w:rsidR="00CD3CDF">
              <w:t xml:space="preserve"> </w:t>
            </w:r>
            <w:r w:rsidRPr="00FC31A6">
              <w:t xml:space="preserve">Cancer Benefits from </w:t>
            </w:r>
            <w:r w:rsidR="0033503A">
              <w:t>WCPP</w:t>
            </w:r>
            <w:r w:rsidRPr="00FC31A6">
              <w:t xml:space="preserve">, by </w:t>
            </w:r>
            <w:r>
              <w:t xml:space="preserve">Cancer Site, </w:t>
            </w:r>
            <w:r w:rsidRPr="00FC31A6">
              <w:t>Use Category and Exposure Type (</w:t>
            </w:r>
            <w:r>
              <w:t xml:space="preserve">High Estimate, </w:t>
            </w:r>
            <w:r w:rsidR="001E5672">
              <w:t>3</w:t>
            </w:r>
            <w:r w:rsidRPr="00FC31A6">
              <w:t xml:space="preserve">% Discount Rate, </w:t>
            </w:r>
            <w:r w:rsidR="00802B16">
              <w:t>2022$</w:t>
            </w:r>
            <w:r w:rsidRPr="00FC31A6">
              <w:t>)</w:t>
            </w:r>
            <w:bookmarkEnd w:id="1412"/>
            <w:bookmarkEnd w:id="1413"/>
          </w:p>
        </w:tc>
      </w:tr>
      <w:tr w14:paraId="5866353D" w14:textId="77777777" w:rsidTr="00016074">
        <w:tblPrEx>
          <w:tblW w:w="12521" w:type="dxa"/>
          <w:tblInd w:w="6" w:type="dxa"/>
          <w:tblLayout w:type="fixed"/>
          <w:tblLook w:val="04A0"/>
        </w:tblPrEx>
        <w:trPr>
          <w:trHeight w:val="270"/>
          <w:tblHeader/>
        </w:trPr>
        <w:tc>
          <w:tcPr>
            <w:tcW w:w="499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064917D4" w14:textId="77777777">
            <w:pPr>
              <w:pStyle w:val="TableSubtitle"/>
            </w:pPr>
            <w:r w:rsidRPr="00FC31A6">
              <w:t>Use Category </w:t>
            </w:r>
          </w:p>
        </w:tc>
        <w:tc>
          <w:tcPr>
            <w:tcW w:w="112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3D23E5C6" w14:textId="77777777">
            <w:pPr>
              <w:pStyle w:val="TableSubtitle"/>
            </w:pPr>
            <w:r w:rsidRPr="00FC31A6">
              <w:t>Exposure Type </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2532BAE4" w14:textId="77777777">
            <w:pPr>
              <w:pStyle w:val="TableSubtitle"/>
              <w:rPr>
                <w:highlight w:val="yellow"/>
              </w:rPr>
            </w:pPr>
            <w:r w:rsidRPr="00EE6559">
              <w:t>Liver</w:t>
            </w:r>
          </w:p>
        </w:tc>
        <w:tc>
          <w:tcPr>
            <w:tcW w:w="126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26388E21" w14:textId="77777777">
            <w:pPr>
              <w:pStyle w:val="TableSubtitle"/>
              <w:rPr>
                <w:highlight w:val="yellow"/>
              </w:rPr>
            </w:pPr>
            <w:r>
              <w:t>Kidney</w:t>
            </w:r>
          </w:p>
        </w:tc>
        <w:tc>
          <w:tcPr>
            <w:tcW w:w="132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62B13E89" w14:textId="77777777">
            <w:pPr>
              <w:pStyle w:val="TableSubtitle"/>
              <w:rPr>
                <w:highlight w:val="yellow"/>
              </w:rPr>
            </w:pPr>
            <w:r>
              <w:t>Brain Gliomas</w:t>
            </w:r>
          </w:p>
        </w:tc>
        <w:tc>
          <w:tcPr>
            <w:tcW w:w="127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44B8F09A" w14:textId="77777777">
            <w:pPr>
              <w:pStyle w:val="TableSubtitle"/>
              <w:rPr>
                <w:highlight w:val="yellow"/>
              </w:rPr>
            </w:pPr>
            <w:r>
              <w:t>Testis</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C16ED" w:rsidRPr="00FC31A6" w:rsidP="00CB1C05" w14:paraId="05F30DD4" w14:textId="77777777">
            <w:pPr>
              <w:pStyle w:val="TableSubtitle"/>
              <w:rPr>
                <w:highlight w:val="yellow"/>
              </w:rPr>
            </w:pPr>
            <w:r>
              <w:t>Total</w:t>
            </w:r>
          </w:p>
        </w:tc>
      </w:tr>
      <w:tr w14:paraId="790516B4"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641539FA" w14:textId="77777777">
            <w:pPr>
              <w:pStyle w:val="LTableTextAbt"/>
            </w:pPr>
            <w:r>
              <w:rPr>
                <w:szCs w:val="18"/>
              </w:rPr>
              <w:t>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D5E1D57"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E984D33" w14:textId="77777777">
            <w:pPr>
              <w:pStyle w:val="RTableTextAbt"/>
            </w:pPr>
            <w:r>
              <w:rPr>
                <w:szCs w:val="18"/>
              </w:rPr>
              <w:t>$33,06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3D67903" w14:textId="77777777">
            <w:pPr>
              <w:pStyle w:val="RTableTextAbt"/>
            </w:pPr>
            <w:r>
              <w:rPr>
                <w:szCs w:val="18"/>
              </w:rPr>
              <w:t>$9,6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5ED5FFB" w14:textId="77777777">
            <w:pPr>
              <w:pStyle w:val="RTableTextAbt"/>
            </w:pPr>
            <w:r>
              <w:rPr>
                <w:szCs w:val="18"/>
              </w:rPr>
              <w:t>$13,17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E87C545" w14:textId="77777777">
            <w:pPr>
              <w:pStyle w:val="RTableTextAbt"/>
            </w:pPr>
            <w:r>
              <w:rPr>
                <w:szCs w:val="18"/>
              </w:rPr>
              <w:t>$160,49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9A7E4E6" w14:textId="77777777">
            <w:pPr>
              <w:pStyle w:val="RTableTextAbt"/>
            </w:pPr>
            <w:r>
              <w:rPr>
                <w:szCs w:val="18"/>
              </w:rPr>
              <w:t>$216,362</w:t>
            </w:r>
          </w:p>
        </w:tc>
      </w:tr>
      <w:tr w14:paraId="6BFB10E0"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344FEB6" w14:textId="77777777">
            <w:pPr>
              <w:pStyle w:val="LTableTextAbt"/>
            </w:pPr>
            <w:r>
              <w:rPr>
                <w:szCs w:val="18"/>
              </w:rPr>
              <w:t>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8EC67C2"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0553692"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01B689E"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6892640"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68D4F92"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6328A93" w14:textId="77777777">
            <w:pPr>
              <w:pStyle w:val="RTableTextAbt"/>
            </w:pPr>
            <w:r>
              <w:rPr>
                <w:szCs w:val="18"/>
              </w:rPr>
              <w:t>-</w:t>
            </w:r>
          </w:p>
        </w:tc>
      </w:tr>
      <w:tr w14:paraId="26CB7C90"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9C35BA9" w14:textId="77777777">
            <w:pPr>
              <w:pStyle w:val="LTableTextAbt"/>
            </w:pPr>
            <w:r>
              <w:rPr>
                <w:szCs w:val="18"/>
              </w:rPr>
              <w:t>Import/Repackag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76A026A7"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8F7C0B6" w14:textId="77777777">
            <w:pPr>
              <w:pStyle w:val="RTableTextAbt"/>
            </w:pPr>
            <w:r>
              <w:rPr>
                <w:szCs w:val="18"/>
              </w:rPr>
              <w:t>$48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3A9039F" w14:textId="77777777">
            <w:pPr>
              <w:pStyle w:val="RTableTextAbt"/>
            </w:pPr>
            <w:r>
              <w:rPr>
                <w:szCs w:val="18"/>
              </w:rPr>
              <w:t>$14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5FCCE32" w14:textId="77777777">
            <w:pPr>
              <w:pStyle w:val="RTableTextAbt"/>
            </w:pPr>
            <w:r>
              <w:rPr>
                <w:szCs w:val="18"/>
              </w:rPr>
              <w:t>$19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E7F0911" w14:textId="77777777">
            <w:pPr>
              <w:pStyle w:val="RTableTextAbt"/>
            </w:pPr>
            <w:r>
              <w:rPr>
                <w:szCs w:val="18"/>
              </w:rPr>
              <w:t>$2,33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A8B8DCC" w14:textId="77777777">
            <w:pPr>
              <w:pStyle w:val="RTableTextAbt"/>
            </w:pPr>
            <w:r>
              <w:rPr>
                <w:szCs w:val="18"/>
              </w:rPr>
              <w:t>$3,152</w:t>
            </w:r>
          </w:p>
        </w:tc>
      </w:tr>
      <w:tr w14:paraId="212DB43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677675A7" w14:textId="77777777">
            <w:pPr>
              <w:pStyle w:val="LTableTextAbt"/>
            </w:pPr>
            <w:r>
              <w:rPr>
                <w:szCs w:val="18"/>
              </w:rPr>
              <w:t>Reactant/Intermediat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468C8399"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7A16F0F" w14:textId="77777777">
            <w:pPr>
              <w:pStyle w:val="RTableTextAbt"/>
            </w:pPr>
            <w:r>
              <w:rPr>
                <w:szCs w:val="18"/>
              </w:rPr>
              <w:t>$6,34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72E4A33" w14:textId="77777777">
            <w:pPr>
              <w:pStyle w:val="RTableTextAbt"/>
            </w:pPr>
            <w:r>
              <w:rPr>
                <w:szCs w:val="18"/>
              </w:rPr>
              <w:t>$1,84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5E13F66" w14:textId="77777777">
            <w:pPr>
              <w:pStyle w:val="RTableTextAbt"/>
            </w:pPr>
            <w:r>
              <w:rPr>
                <w:szCs w:val="18"/>
              </w:rPr>
              <w:t>$2,52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D4A00BA" w14:textId="77777777">
            <w:pPr>
              <w:pStyle w:val="RTableTextAbt"/>
            </w:pPr>
            <w:r>
              <w:rPr>
                <w:szCs w:val="18"/>
              </w:rPr>
              <w:t>$30,79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B0A9CCA" w14:textId="77777777">
            <w:pPr>
              <w:pStyle w:val="RTableTextAbt"/>
            </w:pPr>
            <w:r>
              <w:rPr>
                <w:szCs w:val="18"/>
              </w:rPr>
              <w:t>$41,511</w:t>
            </w:r>
          </w:p>
        </w:tc>
      </w:tr>
      <w:tr w14:paraId="5D1E3D8E"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7167A314" w14:textId="77777777">
            <w:pPr>
              <w:pStyle w:val="LTableTextAbt"/>
            </w:pPr>
            <w:r>
              <w:rPr>
                <w:szCs w:val="18"/>
              </w:rPr>
              <w:t>Reactant/Intermediat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FE83532"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A4D8D9C"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C3EA0B2"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9A78C6D"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BC3218B"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7EA9335" w14:textId="77777777">
            <w:pPr>
              <w:pStyle w:val="RTableTextAbt"/>
            </w:pPr>
            <w:r>
              <w:rPr>
                <w:szCs w:val="18"/>
              </w:rPr>
              <w:t>-</w:t>
            </w:r>
          </w:p>
        </w:tc>
      </w:tr>
      <w:tr w14:paraId="719739C4"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6C2C609A" w14:textId="77777777">
            <w:pPr>
              <w:pStyle w:val="LTableTextAbt"/>
            </w:pPr>
            <w:r>
              <w:rPr>
                <w:szCs w:val="18"/>
              </w:rPr>
              <w:t>Processing Aid in Petrochemical 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7D82E2FC"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14AE53F" w14:textId="77777777">
            <w:pPr>
              <w:pStyle w:val="RTableTextAbt"/>
            </w:pPr>
            <w:r>
              <w:rPr>
                <w:szCs w:val="18"/>
              </w:rPr>
              <w:t>$3,59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1495390" w14:textId="77777777">
            <w:pPr>
              <w:pStyle w:val="RTableTextAbt"/>
            </w:pPr>
            <w:r>
              <w:rPr>
                <w:szCs w:val="18"/>
              </w:rPr>
              <w:t>$1,04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517A591" w14:textId="77777777">
            <w:pPr>
              <w:pStyle w:val="RTableTextAbt"/>
            </w:pPr>
            <w:r>
              <w:rPr>
                <w:szCs w:val="18"/>
              </w:rPr>
              <w:t>$1,43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7374E84" w14:textId="77777777">
            <w:pPr>
              <w:pStyle w:val="RTableTextAbt"/>
            </w:pPr>
            <w:r>
              <w:rPr>
                <w:szCs w:val="18"/>
              </w:rPr>
              <w:t>$17,47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FCC098D" w14:textId="77777777">
            <w:pPr>
              <w:pStyle w:val="RTableTextAbt"/>
            </w:pPr>
            <w:r>
              <w:rPr>
                <w:szCs w:val="18"/>
              </w:rPr>
              <w:t>$23,555</w:t>
            </w:r>
          </w:p>
        </w:tc>
      </w:tr>
      <w:tr w14:paraId="297887A7"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1900259" w14:textId="77777777">
            <w:pPr>
              <w:pStyle w:val="LTableTextAbt"/>
            </w:pPr>
            <w:r>
              <w:rPr>
                <w:szCs w:val="18"/>
              </w:rPr>
              <w:t>Production of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CB6EAC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0596A9F" w14:textId="77777777">
            <w:pPr>
              <w:pStyle w:val="RTableTextAbt"/>
            </w:pPr>
            <w:r>
              <w:rPr>
                <w:szCs w:val="18"/>
              </w:rPr>
              <w:t>$9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15C348B" w14:textId="77777777">
            <w:pPr>
              <w:pStyle w:val="RTableTextAbt"/>
            </w:pPr>
            <w:r>
              <w:rPr>
                <w:szCs w:val="18"/>
              </w:rPr>
              <w:t>$2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958B014" w14:textId="77777777">
            <w:pPr>
              <w:pStyle w:val="RTableTextAbt"/>
            </w:pPr>
            <w:r>
              <w:rPr>
                <w:szCs w:val="18"/>
              </w:rPr>
              <w:t>$3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A67EB92" w14:textId="77777777">
            <w:pPr>
              <w:pStyle w:val="RTableTextAbt"/>
            </w:pPr>
            <w:r>
              <w:rPr>
                <w:szCs w:val="18"/>
              </w:rPr>
              <w:t>$46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FC52710" w14:textId="77777777">
            <w:pPr>
              <w:pStyle w:val="RTableTextAbt"/>
            </w:pPr>
            <w:r>
              <w:rPr>
                <w:szCs w:val="18"/>
              </w:rPr>
              <w:t>$631</w:t>
            </w:r>
          </w:p>
        </w:tc>
      </w:tr>
      <w:tr w14:paraId="44D9C39E"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0FF8C84B" w14:textId="77777777">
            <w:pPr>
              <w:pStyle w:val="LTableTextAbt"/>
            </w:pPr>
            <w:r>
              <w:rPr>
                <w:szCs w:val="18"/>
              </w:rPr>
              <w:t>Use as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628A8A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0DC0754" w14:textId="77777777">
            <w:pPr>
              <w:pStyle w:val="RTableTextAbt"/>
            </w:pPr>
            <w:r>
              <w:rPr>
                <w:szCs w:val="18"/>
              </w:rPr>
              <w:t>$129,11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41225D7" w14:textId="77777777">
            <w:pPr>
              <w:pStyle w:val="RTableTextAbt"/>
            </w:pPr>
            <w:r>
              <w:rPr>
                <w:szCs w:val="18"/>
              </w:rPr>
              <w:t>$37,63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7427A8E" w14:textId="77777777">
            <w:pPr>
              <w:pStyle w:val="RTableTextAbt"/>
            </w:pPr>
            <w:r>
              <w:rPr>
                <w:szCs w:val="18"/>
              </w:rPr>
              <w:t>$51,46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C645E13" w14:textId="77777777">
            <w:pPr>
              <w:pStyle w:val="RTableTextAbt"/>
            </w:pPr>
            <w:r>
              <w:rPr>
                <w:szCs w:val="18"/>
              </w:rPr>
              <w:t>$626,79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179B320" w14:textId="77777777">
            <w:pPr>
              <w:pStyle w:val="RTableTextAbt"/>
            </w:pPr>
            <w:r>
              <w:rPr>
                <w:szCs w:val="18"/>
              </w:rPr>
              <w:t>$845,004</w:t>
            </w:r>
          </w:p>
        </w:tc>
      </w:tr>
      <w:tr w14:paraId="425A2903"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71325AF0" w14:textId="77777777">
            <w:pPr>
              <w:pStyle w:val="LTableTextAbt"/>
            </w:pPr>
            <w:r>
              <w:rPr>
                <w:szCs w:val="18"/>
              </w:rPr>
              <w:t>Use as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33D7A186"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25C60BA" w14:textId="77777777">
            <w:pPr>
              <w:pStyle w:val="RTableTextAbt"/>
            </w:pPr>
            <w:r>
              <w:rPr>
                <w:szCs w:val="18"/>
              </w:rPr>
              <w:t>$37,93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CF7B19C" w14:textId="77777777">
            <w:pPr>
              <w:pStyle w:val="RTableTextAbt"/>
            </w:pPr>
            <w:r>
              <w:rPr>
                <w:szCs w:val="18"/>
              </w:rPr>
              <w:t>$11,05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5659932" w14:textId="77777777">
            <w:pPr>
              <w:pStyle w:val="RTableTextAbt"/>
            </w:pPr>
            <w:r>
              <w:rPr>
                <w:szCs w:val="18"/>
              </w:rPr>
              <w:t>$15,12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5B2DFBE" w14:textId="77777777">
            <w:pPr>
              <w:pStyle w:val="RTableTextAbt"/>
            </w:pPr>
            <w:r>
              <w:rPr>
                <w:szCs w:val="18"/>
              </w:rPr>
              <w:t>$184,17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A3E47EC" w14:textId="77777777">
            <w:pPr>
              <w:pStyle w:val="RTableTextAbt"/>
            </w:pPr>
            <w:r>
              <w:rPr>
                <w:szCs w:val="18"/>
              </w:rPr>
              <w:t>$248,286</w:t>
            </w:r>
          </w:p>
        </w:tc>
      </w:tr>
      <w:tr w14:paraId="1F15E92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7E430BC" w14:textId="77777777">
            <w:pPr>
              <w:pStyle w:val="LTableTextAbt"/>
            </w:pPr>
            <w:r>
              <w:rPr>
                <w:szCs w:val="18"/>
              </w:rPr>
              <w:t>Vapor Degreasing: Open Top Vapor Degreasing (OT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82E4B34"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307D87E" w14:textId="77777777">
            <w:pPr>
              <w:pStyle w:val="RTableTextAbt"/>
            </w:pPr>
            <w:r>
              <w:rPr>
                <w:szCs w:val="18"/>
              </w:rPr>
              <w:t>$82,61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F092201" w14:textId="77777777">
            <w:pPr>
              <w:pStyle w:val="RTableTextAbt"/>
            </w:pPr>
            <w:r>
              <w:rPr>
                <w:szCs w:val="18"/>
              </w:rPr>
              <w:t>$24,07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C6A5E1A" w14:textId="77777777">
            <w:pPr>
              <w:pStyle w:val="RTableTextAbt"/>
            </w:pPr>
            <w:r>
              <w:rPr>
                <w:szCs w:val="18"/>
              </w:rPr>
              <w:t>$32,92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7A8C7D6" w14:textId="77777777">
            <w:pPr>
              <w:pStyle w:val="RTableTextAbt"/>
            </w:pPr>
            <w:r>
              <w:rPr>
                <w:szCs w:val="18"/>
              </w:rPr>
              <w:t>$401,05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1074604" w14:textId="77777777">
            <w:pPr>
              <w:pStyle w:val="RTableTextAbt"/>
            </w:pPr>
            <w:r>
              <w:rPr>
                <w:szCs w:val="18"/>
              </w:rPr>
              <w:t>$540,681</w:t>
            </w:r>
          </w:p>
        </w:tc>
      </w:tr>
      <w:tr w14:paraId="5711FD5D"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69E9E57" w14:textId="77777777">
            <w:pPr>
              <w:pStyle w:val="LTableTextAbt"/>
            </w:pPr>
            <w:r>
              <w:rPr>
                <w:szCs w:val="18"/>
              </w:rPr>
              <w:t>Vapor Degreasing: Open Top Vapor Degreasing (OT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E2D3E48"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8BB1F5C" w14:textId="77777777">
            <w:pPr>
              <w:pStyle w:val="RTableTextAbt"/>
            </w:pPr>
            <w:r>
              <w:rPr>
                <w:szCs w:val="18"/>
              </w:rPr>
              <w:t>$3,89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DAEBFAC" w14:textId="77777777">
            <w:pPr>
              <w:pStyle w:val="RTableTextAbt"/>
            </w:pPr>
            <w:r>
              <w:rPr>
                <w:szCs w:val="18"/>
              </w:rPr>
              <w:t>$1,1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3FC0C9E" w14:textId="77777777">
            <w:pPr>
              <w:pStyle w:val="RTableTextAbt"/>
            </w:pPr>
            <w:r>
              <w:rPr>
                <w:szCs w:val="18"/>
              </w:rPr>
              <w:t>$1,55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77CC8CA" w14:textId="77777777">
            <w:pPr>
              <w:pStyle w:val="RTableTextAbt"/>
            </w:pPr>
            <w:r>
              <w:rPr>
                <w:szCs w:val="18"/>
              </w:rPr>
              <w:t>$18,90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92FBA7D" w14:textId="77777777">
            <w:pPr>
              <w:pStyle w:val="RTableTextAbt"/>
            </w:pPr>
            <w:r>
              <w:rPr>
                <w:szCs w:val="18"/>
              </w:rPr>
              <w:t>$25,488</w:t>
            </w:r>
          </w:p>
        </w:tc>
      </w:tr>
      <w:tr w14:paraId="33F9AAB0"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6831BC36" w14:textId="77777777">
            <w:pPr>
              <w:pStyle w:val="LTableTextAbt"/>
            </w:pPr>
            <w:r>
              <w:rPr>
                <w:szCs w:val="18"/>
              </w:rPr>
              <w:t>Vapor Degreasing: Enclosed Vapor Degreasing (E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70E653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E4EDE81" w14:textId="77777777">
            <w:pPr>
              <w:pStyle w:val="RTableTextAbt"/>
            </w:pPr>
            <w:r>
              <w:rPr>
                <w:szCs w:val="18"/>
              </w:rPr>
              <w:t>$6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2BAD2AF" w14:textId="77777777">
            <w:pPr>
              <w:pStyle w:val="RTableTextAbt"/>
            </w:pPr>
            <w:r>
              <w:rPr>
                <w:szCs w:val="18"/>
              </w:rPr>
              <w:t>$1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431328E" w14:textId="77777777">
            <w:pPr>
              <w:pStyle w:val="RTableTextAbt"/>
            </w:pPr>
            <w:r>
              <w:rPr>
                <w:szCs w:val="18"/>
              </w:rPr>
              <w:t>$26</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E6D4728" w14:textId="77777777">
            <w:pPr>
              <w:pStyle w:val="RTableTextAbt"/>
            </w:pPr>
            <w:r>
              <w:rPr>
                <w:szCs w:val="18"/>
              </w:rPr>
              <w:t>$31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14F8DA5" w14:textId="77777777">
            <w:pPr>
              <w:pStyle w:val="RTableTextAbt"/>
            </w:pPr>
            <w:r>
              <w:rPr>
                <w:szCs w:val="18"/>
              </w:rPr>
              <w:t>$428</w:t>
            </w:r>
          </w:p>
        </w:tc>
      </w:tr>
      <w:tr w14:paraId="7F58E031"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0C16012D" w14:textId="77777777">
            <w:pPr>
              <w:pStyle w:val="LTableTextAbt"/>
            </w:pPr>
            <w:r>
              <w:rPr>
                <w:szCs w:val="18"/>
              </w:rPr>
              <w:t>Vapor Degreasing: Enclosed Vapor Degreasing (E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4337C9A7"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E3FEF3F"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5CA2D17"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8307FBB"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7A10180"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6C359CD" w14:textId="77777777">
            <w:pPr>
              <w:pStyle w:val="RTableTextAbt"/>
            </w:pPr>
            <w:r>
              <w:rPr>
                <w:szCs w:val="18"/>
              </w:rPr>
              <w:t>-</w:t>
            </w:r>
          </w:p>
        </w:tc>
      </w:tr>
      <w:tr w14:paraId="16D7874E"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0F9DA606" w14:textId="77777777">
            <w:pPr>
              <w:pStyle w:val="LTableTextAbt"/>
            </w:pPr>
            <w:r>
              <w:rPr>
                <w:szCs w:val="18"/>
              </w:rPr>
              <w:t>Vapor Degreasing: Conveyorized Vapor Degreasing (C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DF6EF2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5415CC4" w14:textId="77777777">
            <w:pPr>
              <w:pStyle w:val="RTableTextAbt"/>
            </w:pPr>
            <w:r>
              <w:rPr>
                <w:szCs w:val="18"/>
              </w:rPr>
              <w:t>$19,20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790D4D8" w14:textId="77777777">
            <w:pPr>
              <w:pStyle w:val="RTableTextAbt"/>
            </w:pPr>
            <w:r>
              <w:rPr>
                <w:szCs w:val="18"/>
              </w:rPr>
              <w:t>$5,59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A42563C" w14:textId="77777777">
            <w:pPr>
              <w:pStyle w:val="RTableTextAbt"/>
            </w:pPr>
            <w:r>
              <w:rPr>
                <w:szCs w:val="18"/>
              </w:rPr>
              <w:t>$7,65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DF307A0" w14:textId="77777777">
            <w:pPr>
              <w:pStyle w:val="RTableTextAbt"/>
            </w:pPr>
            <w:r>
              <w:rPr>
                <w:szCs w:val="18"/>
              </w:rPr>
              <w:t>$93,21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F785813" w14:textId="77777777">
            <w:pPr>
              <w:pStyle w:val="RTableTextAbt"/>
            </w:pPr>
            <w:r>
              <w:rPr>
                <w:szCs w:val="18"/>
              </w:rPr>
              <w:t>$125,664</w:t>
            </w:r>
          </w:p>
        </w:tc>
      </w:tr>
      <w:tr w14:paraId="1E26DF8C"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656E69DD" w14:textId="77777777">
            <w:pPr>
              <w:pStyle w:val="LTableTextAbt"/>
            </w:pPr>
            <w:r>
              <w:rPr>
                <w:szCs w:val="18"/>
              </w:rPr>
              <w:t>Vapor Degreasing: Conveyorized Vapor Degreasing (C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7E03BC5"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061D167" w14:textId="77777777">
            <w:pPr>
              <w:pStyle w:val="RTableTextAbt"/>
            </w:pPr>
            <w:r>
              <w:rPr>
                <w:szCs w:val="18"/>
              </w:rPr>
              <w:t>$3,08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3AB3847" w14:textId="77777777">
            <w:pPr>
              <w:pStyle w:val="RTableTextAbt"/>
            </w:pPr>
            <w:r>
              <w:rPr>
                <w:szCs w:val="18"/>
              </w:rPr>
              <w:t>$89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A9AF028" w14:textId="77777777">
            <w:pPr>
              <w:pStyle w:val="RTableTextAbt"/>
            </w:pPr>
            <w:r>
              <w:rPr>
                <w:szCs w:val="18"/>
              </w:rPr>
              <w:t>$1,22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4FC0BBE" w14:textId="77777777">
            <w:pPr>
              <w:pStyle w:val="RTableTextAbt"/>
            </w:pPr>
            <w:r>
              <w:rPr>
                <w:szCs w:val="18"/>
              </w:rPr>
              <w:t>$14,96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45B505D" w14:textId="77777777">
            <w:pPr>
              <w:pStyle w:val="RTableTextAbt"/>
            </w:pPr>
            <w:r>
              <w:rPr>
                <w:szCs w:val="18"/>
              </w:rPr>
              <w:t>$20,170</w:t>
            </w:r>
          </w:p>
        </w:tc>
      </w:tr>
      <w:tr w14:paraId="27A9F5F8"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45AB694" w14:textId="77777777">
            <w:pPr>
              <w:pStyle w:val="LTableTextAbt"/>
            </w:pPr>
            <w:r>
              <w:rPr>
                <w:szCs w:val="18"/>
              </w:rPr>
              <w:t>Recycling and Disposa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371B38DD"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A613BBF" w14:textId="77777777">
            <w:pPr>
              <w:pStyle w:val="RTableTextAbt"/>
            </w:pPr>
            <w:r>
              <w:rPr>
                <w:szCs w:val="18"/>
              </w:rPr>
              <w:t>$45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F3DD079" w14:textId="77777777">
            <w:pPr>
              <w:pStyle w:val="RTableTextAbt"/>
            </w:pPr>
            <w:r>
              <w:rPr>
                <w:szCs w:val="18"/>
              </w:rPr>
              <w:t>$13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17393BD" w14:textId="77777777">
            <w:pPr>
              <w:pStyle w:val="RTableTextAbt"/>
            </w:pPr>
            <w:r>
              <w:rPr>
                <w:szCs w:val="18"/>
              </w:rPr>
              <w:t>$18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9F79526" w14:textId="77777777">
            <w:pPr>
              <w:pStyle w:val="RTableTextAbt"/>
            </w:pPr>
            <w:r>
              <w:rPr>
                <w:szCs w:val="18"/>
              </w:rPr>
              <w:t>$2,21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A21A453" w14:textId="77777777">
            <w:pPr>
              <w:pStyle w:val="RTableTextAbt"/>
            </w:pPr>
            <w:r>
              <w:rPr>
                <w:szCs w:val="18"/>
              </w:rPr>
              <w:t>$2,989</w:t>
            </w:r>
          </w:p>
        </w:tc>
      </w:tr>
      <w:tr w14:paraId="169AF07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E4E0190"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19EBC5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1AB4272" w14:textId="77777777">
            <w:pPr>
              <w:pStyle w:val="RTableTextAbt"/>
            </w:pPr>
            <w:r>
              <w:rPr>
                <w:szCs w:val="18"/>
              </w:rPr>
              <w:t>$1,73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220F325" w14:textId="77777777">
            <w:pPr>
              <w:pStyle w:val="RTableTextAbt"/>
            </w:pPr>
            <w:r>
              <w:rPr>
                <w:szCs w:val="18"/>
              </w:rPr>
              <w:t>$50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51CA337" w14:textId="77777777">
            <w:pPr>
              <w:pStyle w:val="RTableTextAbt"/>
            </w:pPr>
            <w:r>
              <w:rPr>
                <w:szCs w:val="18"/>
              </w:rPr>
              <w:t>$69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6AE477A" w14:textId="77777777">
            <w:pPr>
              <w:pStyle w:val="RTableTextAbt"/>
            </w:pPr>
            <w:r>
              <w:rPr>
                <w:szCs w:val="18"/>
              </w:rPr>
              <w:t>$8,42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6F8ECA3" w14:textId="77777777">
            <w:pPr>
              <w:pStyle w:val="RTableTextAbt"/>
            </w:pPr>
            <w:r>
              <w:rPr>
                <w:szCs w:val="18"/>
              </w:rPr>
              <w:t>$11,360</w:t>
            </w:r>
          </w:p>
        </w:tc>
      </w:tr>
      <w:tr w14:paraId="17FAE25F"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10821D4" w14:textId="77777777">
            <w:pPr>
              <w:pStyle w:val="LTableTextAbt"/>
            </w:pPr>
            <w:r w:rsidRPr="00775537">
              <w:rPr>
                <w:szCs w:val="18"/>
              </w:rPr>
              <w:t xml:space="preserve">Incorporation into Other Formulation, Mixture, and </w:t>
            </w:r>
            <w:r>
              <w:rPr>
                <w:szCs w:val="18"/>
              </w:rPr>
              <w:t>Reaction Products (Aeroso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4006B3FB"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C338896" w14:textId="77777777">
            <w:pPr>
              <w:pStyle w:val="RTableTextAbt"/>
            </w:pPr>
            <w:r>
              <w:rPr>
                <w:szCs w:val="18"/>
              </w:rPr>
              <w:t>$68,56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00BCB9E" w14:textId="77777777">
            <w:pPr>
              <w:pStyle w:val="RTableTextAbt"/>
            </w:pPr>
            <w:r>
              <w:rPr>
                <w:szCs w:val="18"/>
              </w:rPr>
              <w:t>$19,98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F8F402C" w14:textId="77777777">
            <w:pPr>
              <w:pStyle w:val="RTableTextAbt"/>
            </w:pPr>
            <w:r>
              <w:rPr>
                <w:szCs w:val="18"/>
              </w:rPr>
              <w:t>$27,32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59D8E4E" w14:textId="77777777">
            <w:pPr>
              <w:pStyle w:val="RTableTextAbt"/>
            </w:pPr>
            <w:r>
              <w:rPr>
                <w:szCs w:val="18"/>
              </w:rPr>
              <w:t>$332,84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8693AA1" w14:textId="77777777">
            <w:pPr>
              <w:pStyle w:val="RTableTextAbt"/>
            </w:pPr>
            <w:r>
              <w:rPr>
                <w:szCs w:val="18"/>
              </w:rPr>
              <w:t>$448,713</w:t>
            </w:r>
          </w:p>
        </w:tc>
      </w:tr>
      <w:tr w14:paraId="7F51B677"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0ECB0C9D" w14:textId="77777777">
            <w:pPr>
              <w:pStyle w:val="LTableTextAbt"/>
            </w:pPr>
            <w:r w:rsidRPr="00775537">
              <w:rPr>
                <w:szCs w:val="18"/>
              </w:rPr>
              <w:t xml:space="preserve">Incorporation into Other Formulation, Mixture, and </w:t>
            </w:r>
            <w:r>
              <w:rPr>
                <w:szCs w:val="18"/>
              </w:rPr>
              <w:t>Reaction Products (Other)</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EAF9C0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202A7B1" w14:textId="77777777">
            <w:pPr>
              <w:pStyle w:val="RTableTextAbt"/>
            </w:pPr>
            <w:r>
              <w:rPr>
                <w:szCs w:val="18"/>
              </w:rPr>
              <w:t>$1,88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AE80CA3" w14:textId="77777777">
            <w:pPr>
              <w:pStyle w:val="RTableTextAbt"/>
            </w:pPr>
            <w:r>
              <w:rPr>
                <w:szCs w:val="18"/>
              </w:rPr>
              <w:t>$54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339B32A" w14:textId="77777777">
            <w:pPr>
              <w:pStyle w:val="RTableTextAbt"/>
            </w:pPr>
            <w:r>
              <w:rPr>
                <w:szCs w:val="18"/>
              </w:rPr>
              <w:t>$74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179B25F5" w14:textId="77777777">
            <w:pPr>
              <w:pStyle w:val="RTableTextAbt"/>
            </w:pPr>
            <w:r>
              <w:rPr>
                <w:szCs w:val="18"/>
              </w:rPr>
              <w:t>$9,12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60BD75C" w14:textId="77777777">
            <w:pPr>
              <w:pStyle w:val="RTableTextAbt"/>
            </w:pPr>
            <w:r>
              <w:rPr>
                <w:szCs w:val="18"/>
              </w:rPr>
              <w:t>$12,306</w:t>
            </w:r>
          </w:p>
        </w:tc>
      </w:tr>
      <w:tr w14:paraId="14195CCE"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7CD1EF75" w14:textId="77777777">
            <w:pPr>
              <w:pStyle w:val="LTableTextAbt"/>
            </w:pPr>
            <w:r>
              <w:rPr>
                <w:szCs w:val="18"/>
              </w:rPr>
              <w:t>Laboratory Chemical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CDC620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DA875A3" w14:textId="77777777">
            <w:pPr>
              <w:pStyle w:val="RTableTextAbt"/>
            </w:pPr>
            <w:r>
              <w:rPr>
                <w:szCs w:val="18"/>
              </w:rPr>
              <w:t>$46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2B5CDAC" w14:textId="77777777">
            <w:pPr>
              <w:pStyle w:val="RTableTextAbt"/>
            </w:pPr>
            <w:r>
              <w:rPr>
                <w:szCs w:val="18"/>
              </w:rPr>
              <w:t>$13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3A0290F" w14:textId="77777777">
            <w:pPr>
              <w:pStyle w:val="RTableTextAbt"/>
            </w:pPr>
            <w:r>
              <w:rPr>
                <w:szCs w:val="18"/>
              </w:rPr>
              <w:t>$18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253FBAA" w14:textId="77777777">
            <w:pPr>
              <w:pStyle w:val="RTableTextAbt"/>
            </w:pPr>
            <w:r>
              <w:rPr>
                <w:szCs w:val="18"/>
              </w:rPr>
              <w:t>$2,24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AEA9314" w14:textId="77777777">
            <w:pPr>
              <w:pStyle w:val="RTableTextAbt"/>
            </w:pPr>
            <w:r>
              <w:rPr>
                <w:szCs w:val="18"/>
              </w:rPr>
              <w:t>$3,023</w:t>
            </w:r>
          </w:p>
        </w:tc>
      </w:tr>
      <w:tr w14:paraId="778103D1"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C0A0C1A" w14:textId="77777777">
            <w:pPr>
              <w:pStyle w:val="LTableTextAbt"/>
            </w:pPr>
            <w:r>
              <w:rPr>
                <w:szCs w:val="18"/>
              </w:rPr>
              <w:t>Processing Aid, Except Petrochemica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187EFCF1"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ABA6591" w14:textId="77777777">
            <w:pPr>
              <w:pStyle w:val="RTableTextAbt"/>
            </w:pPr>
            <w:r>
              <w:rPr>
                <w:szCs w:val="18"/>
              </w:rPr>
              <w:t>$11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BD75879" w14:textId="77777777">
            <w:pPr>
              <w:pStyle w:val="RTableTextAbt"/>
            </w:pPr>
            <w:r>
              <w:rPr>
                <w:szCs w:val="18"/>
              </w:rPr>
              <w:t>$3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F69E9E8" w14:textId="77777777">
            <w:pPr>
              <w:pStyle w:val="RTableTextAbt"/>
            </w:pPr>
            <w:r>
              <w:rPr>
                <w:szCs w:val="18"/>
              </w:rPr>
              <w:t>$4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D3F3BDB" w14:textId="77777777">
            <w:pPr>
              <w:pStyle w:val="RTableTextAbt"/>
            </w:pPr>
            <w:r>
              <w:rPr>
                <w:szCs w:val="18"/>
              </w:rPr>
              <w:t>$54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DE7FA7A" w14:textId="77777777">
            <w:pPr>
              <w:pStyle w:val="RTableTextAbt"/>
            </w:pPr>
            <w:r>
              <w:rPr>
                <w:szCs w:val="18"/>
              </w:rPr>
              <w:t>$731</w:t>
            </w:r>
          </w:p>
        </w:tc>
      </w:tr>
      <w:tr w14:paraId="1C54461D"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B7C5F8A" w14:textId="77777777">
            <w:pPr>
              <w:pStyle w:val="LTableTextAbt"/>
            </w:pPr>
            <w:r>
              <w:rPr>
                <w:szCs w:val="18"/>
              </w:rPr>
              <w:t>Adhesives and Sealant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5D69F94A"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58D62A6" w14:textId="77777777">
            <w:pPr>
              <w:pStyle w:val="RTableTextAbt"/>
            </w:pPr>
            <w:r>
              <w:rPr>
                <w:szCs w:val="18"/>
              </w:rPr>
              <w:t>$72,37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C0E612E" w14:textId="77777777">
            <w:pPr>
              <w:pStyle w:val="RTableTextAbt"/>
            </w:pPr>
            <w:r>
              <w:rPr>
                <w:szCs w:val="18"/>
              </w:rPr>
              <w:t>$21,09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EB30A9D" w14:textId="77777777">
            <w:pPr>
              <w:pStyle w:val="RTableTextAbt"/>
            </w:pPr>
            <w:r>
              <w:rPr>
                <w:szCs w:val="18"/>
              </w:rPr>
              <w:t>$28,84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5AAE7E7" w14:textId="77777777">
            <w:pPr>
              <w:pStyle w:val="RTableTextAbt"/>
            </w:pPr>
            <w:r>
              <w:rPr>
                <w:szCs w:val="18"/>
              </w:rPr>
              <w:t>$351,36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88F4B9B" w14:textId="77777777">
            <w:pPr>
              <w:pStyle w:val="RTableTextAbt"/>
            </w:pPr>
            <w:r>
              <w:rPr>
                <w:szCs w:val="18"/>
              </w:rPr>
              <w:t>$473,692</w:t>
            </w:r>
          </w:p>
        </w:tc>
      </w:tr>
      <w:tr w14:paraId="584FCE5F"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681280FA" w14:textId="77777777">
            <w:pPr>
              <w:pStyle w:val="LTableTextAbt"/>
            </w:pPr>
            <w:r>
              <w:rPr>
                <w:szCs w:val="18"/>
              </w:rPr>
              <w:t>Paint and Coating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28EAEABC"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73C080F" w14:textId="77777777">
            <w:pPr>
              <w:pStyle w:val="RTableTextAbt"/>
            </w:pPr>
            <w:r>
              <w:rPr>
                <w:szCs w:val="18"/>
              </w:rPr>
              <w:t>$23,52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50E1884" w14:textId="77777777">
            <w:pPr>
              <w:pStyle w:val="RTableTextAbt"/>
            </w:pPr>
            <w:r>
              <w:rPr>
                <w:szCs w:val="18"/>
              </w:rPr>
              <w:t>$6,85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8CF5D76" w14:textId="77777777">
            <w:pPr>
              <w:pStyle w:val="RTableTextAbt"/>
            </w:pPr>
            <w:r>
              <w:rPr>
                <w:szCs w:val="18"/>
              </w:rPr>
              <w:t>$9,37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6416C15" w14:textId="77777777">
            <w:pPr>
              <w:pStyle w:val="RTableTextAbt"/>
            </w:pPr>
            <w:r>
              <w:rPr>
                <w:szCs w:val="18"/>
              </w:rPr>
              <w:t>$114,21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56DC30FA" w14:textId="77777777">
            <w:pPr>
              <w:pStyle w:val="RTableTextAbt"/>
            </w:pPr>
            <w:r>
              <w:rPr>
                <w:szCs w:val="18"/>
              </w:rPr>
              <w:t>$153,972</w:t>
            </w:r>
          </w:p>
        </w:tc>
      </w:tr>
      <w:tr w14:paraId="28D7F34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08ACED67" w14:textId="77777777">
            <w:pPr>
              <w:pStyle w:val="LTableTextAbt"/>
            </w:pPr>
            <w:r>
              <w:rPr>
                <w:szCs w:val="18"/>
              </w:rPr>
              <w:t>Aerosol Spray Cleaning/Degreas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6D1C488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1185C01" w14:textId="77777777">
            <w:pPr>
              <w:pStyle w:val="RTableTextAbt"/>
            </w:pPr>
            <w:r>
              <w:rPr>
                <w:szCs w:val="18"/>
              </w:rPr>
              <w:t>$9,826,36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E8E8C45" w14:textId="77777777">
            <w:pPr>
              <w:pStyle w:val="RTableTextAbt"/>
            </w:pPr>
            <w:r>
              <w:rPr>
                <w:szCs w:val="18"/>
              </w:rPr>
              <w:t>$2,886,50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DA82149" w14:textId="77777777">
            <w:pPr>
              <w:pStyle w:val="RTableTextAbt"/>
            </w:pPr>
            <w:r>
              <w:rPr>
                <w:szCs w:val="18"/>
              </w:rPr>
              <w:t>$3,979,75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4611CEC7" w14:textId="77777777">
            <w:pPr>
              <w:pStyle w:val="RTableTextAbt"/>
            </w:pPr>
            <w:r>
              <w:rPr>
                <w:szCs w:val="18"/>
              </w:rPr>
              <w:t>$49,209,72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3436794B" w14:textId="77777777">
            <w:pPr>
              <w:pStyle w:val="RTableTextAbt"/>
            </w:pPr>
            <w:r>
              <w:rPr>
                <w:szCs w:val="18"/>
              </w:rPr>
              <w:t>$65,902,340</w:t>
            </w:r>
          </w:p>
        </w:tc>
      </w:tr>
      <w:tr w14:paraId="44B8BEE2"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7F9D0478" w14:textId="77777777">
            <w:pPr>
              <w:pStyle w:val="LTableTextAbt"/>
            </w:pPr>
            <w:r>
              <w:rPr>
                <w:szCs w:val="18"/>
              </w:rPr>
              <w:t>Aerosol Spray Cleaning/Degreas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167C" w:rsidRPr="00FC31A6" w:rsidP="00CB1C05" w14:paraId="45C15E56"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264CF511" w14:textId="77777777">
            <w:pPr>
              <w:pStyle w:val="RTableTextAbt"/>
            </w:pPr>
            <w:r>
              <w:rPr>
                <w:szCs w:val="18"/>
              </w:rPr>
              <w:t>$29,90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1624F43" w14:textId="77777777">
            <w:pPr>
              <w:pStyle w:val="RTableTextAbt"/>
            </w:pPr>
            <w:r>
              <w:rPr>
                <w:szCs w:val="18"/>
              </w:rPr>
              <w:t>$8,78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3879F1F" w14:textId="77777777">
            <w:pPr>
              <w:pStyle w:val="RTableTextAbt"/>
            </w:pPr>
            <w:r>
              <w:rPr>
                <w:szCs w:val="18"/>
              </w:rPr>
              <w:t>$12,11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64F043BF" w14:textId="77777777">
            <w:pPr>
              <w:pStyle w:val="RTableTextAbt"/>
            </w:pPr>
            <w:r>
              <w:rPr>
                <w:szCs w:val="18"/>
              </w:rPr>
              <w:t>$149,74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1167C" w:rsidRPr="00FC31A6" w:rsidP="00CB1C05" w14:paraId="7063EE45" w14:textId="77777777">
            <w:pPr>
              <w:pStyle w:val="RTableTextAbt"/>
            </w:pPr>
            <w:r>
              <w:rPr>
                <w:szCs w:val="18"/>
              </w:rPr>
              <w:t>$200,538</w:t>
            </w:r>
          </w:p>
        </w:tc>
      </w:tr>
    </w:tbl>
    <w:p w:rsidR="00016074" w:rsidP="00CB1C05" w14:paraId="7E7FBAA4" w14:textId="77777777"/>
    <w:tbl>
      <w:tblPr>
        <w:tblW w:w="12521" w:type="dxa"/>
        <w:tblInd w:w="6" w:type="dxa"/>
        <w:tblLayout w:type="fixed"/>
        <w:tblLook w:val="04A0"/>
      </w:tblPr>
      <w:tblGrid>
        <w:gridCol w:w="4997"/>
        <w:gridCol w:w="1126"/>
        <w:gridCol w:w="1266"/>
        <w:gridCol w:w="1267"/>
        <w:gridCol w:w="1325"/>
        <w:gridCol w:w="1274"/>
        <w:gridCol w:w="1266"/>
      </w:tblGrid>
      <w:tr w14:paraId="6F10690E" w14:textId="77777777" w:rsidTr="00016074">
        <w:tblPrEx>
          <w:tblW w:w="12521" w:type="dxa"/>
          <w:tblInd w:w="6" w:type="dxa"/>
          <w:tblLayout w:type="fixed"/>
          <w:tblLook w:val="04A0"/>
        </w:tblPrEx>
        <w:trPr>
          <w:trHeight w:val="360"/>
          <w:tblHeader/>
        </w:trPr>
        <w:tc>
          <w:tcPr>
            <w:tcW w:w="12521" w:type="dxa"/>
            <w:gridSpan w:val="7"/>
            <w:tcBorders>
              <w:top w:val="nil"/>
              <w:left w:val="nil"/>
              <w:bottom w:val="single" w:sz="4" w:space="0" w:color="auto"/>
              <w:right w:val="nil"/>
            </w:tcBorders>
            <w:shd w:val="clear" w:color="auto" w:fill="auto"/>
            <w:noWrap/>
            <w:vAlign w:val="center"/>
            <w:hideMark/>
          </w:tcPr>
          <w:p w:rsidR="001E5672" w:rsidRPr="00FC31A6" w:rsidP="00CB1C05" w14:paraId="05281DEB" w14:textId="77777777">
            <w:pPr>
              <w:pStyle w:val="TableTitleA"/>
            </w:pPr>
            <w:bookmarkStart w:id="1414" w:name="_Toc165379734"/>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26</w:t>
            </w:r>
            <w:r w:rsidR="00BC4B5D">
              <w:rPr>
                <w:noProof/>
              </w:rPr>
              <w:fldChar w:fldCharType="end"/>
            </w:r>
            <w:r w:rsidRPr="00FC31A6">
              <w:t xml:space="preserve">: Total </w:t>
            </w:r>
            <w:r w:rsidR="00CD3CDF">
              <w:t>Annual</w:t>
            </w:r>
            <w:r w:rsidRPr="00FC31A6" w:rsidR="00CD3CDF">
              <w:t xml:space="preserve"> </w:t>
            </w:r>
            <w:r w:rsidRPr="00FC31A6">
              <w:t xml:space="preserve">Cancer Benefits from </w:t>
            </w:r>
            <w:r>
              <w:t>WCPP</w:t>
            </w:r>
            <w:r w:rsidRPr="00FC31A6">
              <w:t xml:space="preserve">, by </w:t>
            </w:r>
            <w:r>
              <w:t>Cancer Site</w:t>
            </w:r>
            <w:r w:rsidRPr="00FC31A6">
              <w:t>, Use Category and Exposure Type (</w:t>
            </w:r>
            <w:r>
              <w:t xml:space="preserve">Low Estimate, </w:t>
            </w:r>
            <w:r w:rsidR="00877CB4">
              <w:t>7</w:t>
            </w:r>
            <w:r w:rsidRPr="00FC31A6">
              <w:t xml:space="preserve">% Discount Rate, </w:t>
            </w:r>
            <w:r w:rsidR="00802B16">
              <w:t>2022$</w:t>
            </w:r>
            <w:r w:rsidRPr="00FC31A6">
              <w:t>)</w:t>
            </w:r>
            <w:bookmarkEnd w:id="1414"/>
          </w:p>
        </w:tc>
      </w:tr>
      <w:tr w14:paraId="787BF551" w14:textId="77777777" w:rsidTr="00016074">
        <w:tblPrEx>
          <w:tblW w:w="12521" w:type="dxa"/>
          <w:tblInd w:w="6" w:type="dxa"/>
          <w:tblLayout w:type="fixed"/>
          <w:tblLook w:val="04A0"/>
        </w:tblPrEx>
        <w:trPr>
          <w:trHeight w:val="270"/>
          <w:tblHeader/>
        </w:trPr>
        <w:tc>
          <w:tcPr>
            <w:tcW w:w="499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639B3020" w14:textId="77777777">
            <w:pPr>
              <w:pStyle w:val="TableSubtitle"/>
            </w:pPr>
            <w:r w:rsidRPr="00FC31A6">
              <w:t>Use Category </w:t>
            </w:r>
          </w:p>
        </w:tc>
        <w:tc>
          <w:tcPr>
            <w:tcW w:w="112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53922725" w14:textId="77777777">
            <w:pPr>
              <w:pStyle w:val="TableSubtitle"/>
            </w:pPr>
            <w:r w:rsidRPr="00FC31A6">
              <w:t>Exposure Type </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28F4A962" w14:textId="77777777">
            <w:pPr>
              <w:pStyle w:val="TableSubtitle"/>
              <w:rPr>
                <w:highlight w:val="yellow"/>
              </w:rPr>
            </w:pPr>
            <w:r w:rsidRPr="00EE6559">
              <w:t>Liver</w:t>
            </w:r>
          </w:p>
        </w:tc>
        <w:tc>
          <w:tcPr>
            <w:tcW w:w="1267"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4D12E081" w14:textId="77777777">
            <w:pPr>
              <w:pStyle w:val="TableSubtitle"/>
              <w:rPr>
                <w:highlight w:val="yellow"/>
              </w:rPr>
            </w:pPr>
            <w:r>
              <w:t>Kidney</w:t>
            </w:r>
          </w:p>
        </w:tc>
        <w:tc>
          <w:tcPr>
            <w:tcW w:w="132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683B8EC6" w14:textId="77777777">
            <w:pPr>
              <w:pStyle w:val="TableSubtitle"/>
              <w:rPr>
                <w:highlight w:val="yellow"/>
              </w:rPr>
            </w:pPr>
            <w:r>
              <w:t>Brain Gliomas</w:t>
            </w:r>
          </w:p>
        </w:tc>
        <w:tc>
          <w:tcPr>
            <w:tcW w:w="127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4FE140EF" w14:textId="77777777">
            <w:pPr>
              <w:pStyle w:val="TableSubtitle"/>
              <w:rPr>
                <w:highlight w:val="yellow"/>
              </w:rPr>
            </w:pPr>
            <w:r>
              <w:t>Testis</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0F84E619" w14:textId="77777777">
            <w:pPr>
              <w:pStyle w:val="TableSubtitle"/>
              <w:rPr>
                <w:highlight w:val="yellow"/>
              </w:rPr>
            </w:pPr>
            <w:r>
              <w:t>Total</w:t>
            </w:r>
          </w:p>
        </w:tc>
      </w:tr>
      <w:tr w14:paraId="10C820B0"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67F1305" w14:textId="77777777">
            <w:pPr>
              <w:pStyle w:val="LTableTextAbt"/>
            </w:pPr>
            <w:r>
              <w:rPr>
                <w:szCs w:val="18"/>
              </w:rPr>
              <w:t>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409848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C2EF7FA" w14:textId="77777777">
            <w:pPr>
              <w:pStyle w:val="RTableTextAbt"/>
            </w:pPr>
            <w:r>
              <w:rPr>
                <w:szCs w:val="18"/>
              </w:rPr>
              <w:t>$15,985</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0EC1B18" w14:textId="77777777">
            <w:pPr>
              <w:pStyle w:val="RTableTextAbt"/>
            </w:pPr>
            <w:r>
              <w:rPr>
                <w:szCs w:val="18"/>
              </w:rPr>
              <w:t>$4,59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CD8496D" w14:textId="77777777">
            <w:pPr>
              <w:pStyle w:val="RTableTextAbt"/>
            </w:pPr>
            <w:r>
              <w:rPr>
                <w:szCs w:val="18"/>
              </w:rPr>
              <w:t>$6,64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085AF0B" w14:textId="77777777">
            <w:pPr>
              <w:pStyle w:val="RTableTextAbt"/>
            </w:pPr>
            <w:r>
              <w:rPr>
                <w:szCs w:val="18"/>
              </w:rPr>
              <w:t>$14,64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39907AC" w14:textId="77777777">
            <w:pPr>
              <w:pStyle w:val="RTableTextAbt"/>
            </w:pPr>
            <w:r>
              <w:rPr>
                <w:szCs w:val="18"/>
              </w:rPr>
              <w:t>$41,870</w:t>
            </w:r>
          </w:p>
        </w:tc>
      </w:tr>
      <w:tr w14:paraId="79CF9454"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689AB330" w14:textId="77777777">
            <w:pPr>
              <w:pStyle w:val="LTableTextAbt"/>
            </w:pPr>
            <w:r>
              <w:rPr>
                <w:szCs w:val="18"/>
              </w:rPr>
              <w:t>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1D91B92"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1036F6D"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BD69C11"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32DE821"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32F1D6B"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1886D22" w14:textId="77777777">
            <w:pPr>
              <w:pStyle w:val="RTableTextAbt"/>
            </w:pPr>
            <w:r>
              <w:rPr>
                <w:szCs w:val="18"/>
              </w:rPr>
              <w:t>-</w:t>
            </w:r>
          </w:p>
        </w:tc>
      </w:tr>
      <w:tr w14:paraId="199D79C8"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2B7A58B2" w14:textId="77777777">
            <w:pPr>
              <w:pStyle w:val="LTableTextAbt"/>
            </w:pPr>
            <w:r>
              <w:rPr>
                <w:szCs w:val="18"/>
              </w:rPr>
              <w:t>Import/Repackag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0FA97A03"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3BA744B" w14:textId="77777777">
            <w:pPr>
              <w:pStyle w:val="RTableTextAbt"/>
            </w:pPr>
            <w:r>
              <w:rPr>
                <w:szCs w:val="18"/>
              </w:rPr>
              <w:t>$23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30C4BB8" w14:textId="77777777">
            <w:pPr>
              <w:pStyle w:val="RTableTextAbt"/>
            </w:pPr>
            <w:r>
              <w:rPr>
                <w:szCs w:val="18"/>
              </w:rPr>
              <w:t>$6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9C1B008" w14:textId="77777777">
            <w:pPr>
              <w:pStyle w:val="RTableTextAbt"/>
            </w:pPr>
            <w:r>
              <w:rPr>
                <w:szCs w:val="18"/>
              </w:rPr>
              <w:t>$9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68AE2BF" w14:textId="77777777">
            <w:pPr>
              <w:pStyle w:val="RTableTextAbt"/>
            </w:pPr>
            <w:r>
              <w:rPr>
                <w:szCs w:val="18"/>
              </w:rPr>
              <w:t>$21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92989F0" w14:textId="77777777">
            <w:pPr>
              <w:pStyle w:val="RTableTextAbt"/>
            </w:pPr>
            <w:r>
              <w:rPr>
                <w:szCs w:val="18"/>
              </w:rPr>
              <w:t>$610</w:t>
            </w:r>
          </w:p>
        </w:tc>
      </w:tr>
      <w:tr w14:paraId="2800544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955ACF8" w14:textId="77777777">
            <w:pPr>
              <w:pStyle w:val="LTableTextAbt"/>
            </w:pPr>
            <w:r>
              <w:rPr>
                <w:szCs w:val="18"/>
              </w:rPr>
              <w:t>Reactant/Intermediat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76D9929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3D9854C" w14:textId="77777777">
            <w:pPr>
              <w:pStyle w:val="RTableTextAbt"/>
            </w:pPr>
            <w:r>
              <w:rPr>
                <w:szCs w:val="18"/>
              </w:rPr>
              <w:t>$3,06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ADB7161" w14:textId="77777777">
            <w:pPr>
              <w:pStyle w:val="RTableTextAbt"/>
            </w:pPr>
            <w:r>
              <w:rPr>
                <w:szCs w:val="18"/>
              </w:rPr>
              <w:t>$88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F9955A0" w14:textId="77777777">
            <w:pPr>
              <w:pStyle w:val="RTableTextAbt"/>
            </w:pPr>
            <w:r>
              <w:rPr>
                <w:szCs w:val="18"/>
              </w:rPr>
              <w:t>$1,27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876CE96" w14:textId="77777777">
            <w:pPr>
              <w:pStyle w:val="RTableTextAbt"/>
            </w:pPr>
            <w:r>
              <w:rPr>
                <w:szCs w:val="18"/>
              </w:rPr>
              <w:t>$2,81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0E04D40" w14:textId="77777777">
            <w:pPr>
              <w:pStyle w:val="RTableTextAbt"/>
            </w:pPr>
            <w:r>
              <w:rPr>
                <w:szCs w:val="18"/>
              </w:rPr>
              <w:t>$8,033</w:t>
            </w:r>
          </w:p>
        </w:tc>
      </w:tr>
      <w:tr w14:paraId="6936ADCB"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2FAE4BAA" w14:textId="77777777">
            <w:pPr>
              <w:pStyle w:val="LTableTextAbt"/>
            </w:pPr>
            <w:r>
              <w:rPr>
                <w:szCs w:val="18"/>
              </w:rPr>
              <w:t>Reactant/Intermediate</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C9975C0"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6471B0C"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0E55C19"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A0B0286"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36CA78B"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A6469AC" w14:textId="77777777">
            <w:pPr>
              <w:pStyle w:val="RTableTextAbt"/>
            </w:pPr>
            <w:r>
              <w:rPr>
                <w:szCs w:val="18"/>
              </w:rPr>
              <w:t>-</w:t>
            </w:r>
          </w:p>
        </w:tc>
      </w:tr>
      <w:tr w14:paraId="63EB2361"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71B63B6E" w14:textId="77777777">
            <w:pPr>
              <w:pStyle w:val="LTableTextAbt"/>
            </w:pPr>
            <w:r>
              <w:rPr>
                <w:szCs w:val="18"/>
              </w:rPr>
              <w:t>Processing Aid in Petrochemical Manufactur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7712E05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A368EA1" w14:textId="77777777">
            <w:pPr>
              <w:pStyle w:val="RTableTextAbt"/>
            </w:pPr>
            <w:r>
              <w:rPr>
                <w:szCs w:val="18"/>
              </w:rPr>
              <w:t>$1,74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A0A828B" w14:textId="77777777">
            <w:pPr>
              <w:pStyle w:val="RTableTextAbt"/>
            </w:pPr>
            <w:r>
              <w:rPr>
                <w:szCs w:val="18"/>
              </w:rPr>
              <w:t>$50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03ECFFC" w14:textId="77777777">
            <w:pPr>
              <w:pStyle w:val="RTableTextAbt"/>
            </w:pPr>
            <w:r>
              <w:rPr>
                <w:szCs w:val="18"/>
              </w:rPr>
              <w:t>$72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4BDC6F3" w14:textId="77777777">
            <w:pPr>
              <w:pStyle w:val="RTableTextAbt"/>
            </w:pPr>
            <w:r>
              <w:rPr>
                <w:szCs w:val="18"/>
              </w:rPr>
              <w:t>$1,59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F8607EE" w14:textId="77777777">
            <w:pPr>
              <w:pStyle w:val="RTableTextAbt"/>
            </w:pPr>
            <w:r>
              <w:rPr>
                <w:szCs w:val="18"/>
              </w:rPr>
              <w:t>$4,558</w:t>
            </w:r>
          </w:p>
        </w:tc>
      </w:tr>
      <w:tr w14:paraId="1C5AC174"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EB92BFC" w14:textId="77777777">
            <w:pPr>
              <w:pStyle w:val="LTableTextAbt"/>
            </w:pPr>
            <w:r>
              <w:rPr>
                <w:szCs w:val="18"/>
              </w:rPr>
              <w:t>Production of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30D94408"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A13A673" w14:textId="77777777">
            <w:pPr>
              <w:pStyle w:val="RTableTextAbt"/>
            </w:pPr>
            <w:r>
              <w:rPr>
                <w:szCs w:val="18"/>
              </w:rPr>
              <w:t>$4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EE53E73" w14:textId="77777777">
            <w:pPr>
              <w:pStyle w:val="RTableTextAbt"/>
            </w:pPr>
            <w:r>
              <w:rPr>
                <w:szCs w:val="18"/>
              </w:rPr>
              <w:t>$1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B99B637" w14:textId="77777777">
            <w:pPr>
              <w:pStyle w:val="RTableTextAbt"/>
            </w:pPr>
            <w:r>
              <w:rPr>
                <w:szCs w:val="18"/>
              </w:rPr>
              <w:t>$1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2F04050" w14:textId="77777777">
            <w:pPr>
              <w:pStyle w:val="RTableTextAbt"/>
            </w:pPr>
            <w:r>
              <w:rPr>
                <w:szCs w:val="18"/>
              </w:rPr>
              <w:t>$4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5DFF8DB" w14:textId="77777777">
            <w:pPr>
              <w:pStyle w:val="RTableTextAbt"/>
            </w:pPr>
            <w:r>
              <w:rPr>
                <w:szCs w:val="18"/>
              </w:rPr>
              <w:t>$122</w:t>
            </w:r>
          </w:p>
        </w:tc>
      </w:tr>
      <w:tr w14:paraId="270460FB"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60BC3516" w14:textId="77777777">
            <w:pPr>
              <w:pStyle w:val="LTableTextAbt"/>
            </w:pPr>
            <w:r>
              <w:rPr>
                <w:szCs w:val="18"/>
              </w:rPr>
              <w:t>Use as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2F4D84C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BEC9752" w14:textId="77777777">
            <w:pPr>
              <w:pStyle w:val="RTableTextAbt"/>
            </w:pPr>
            <w:r>
              <w:rPr>
                <w:szCs w:val="18"/>
              </w:rPr>
              <w:t>$62,43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E75FF60" w14:textId="77777777">
            <w:pPr>
              <w:pStyle w:val="RTableTextAbt"/>
            </w:pPr>
            <w:r>
              <w:rPr>
                <w:szCs w:val="18"/>
              </w:rPr>
              <w:t>$17,93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FD2F6DF" w14:textId="77777777">
            <w:pPr>
              <w:pStyle w:val="RTableTextAbt"/>
            </w:pPr>
            <w:r>
              <w:rPr>
                <w:szCs w:val="18"/>
              </w:rPr>
              <w:t>$25,95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B557930" w14:textId="77777777">
            <w:pPr>
              <w:pStyle w:val="RTableTextAbt"/>
            </w:pPr>
            <w:r>
              <w:rPr>
                <w:szCs w:val="18"/>
              </w:rPr>
              <w:t>$57,20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9171EC6" w14:textId="77777777">
            <w:pPr>
              <w:pStyle w:val="RTableTextAbt"/>
            </w:pPr>
            <w:r>
              <w:rPr>
                <w:szCs w:val="18"/>
              </w:rPr>
              <w:t>$163,524</w:t>
            </w:r>
          </w:p>
        </w:tc>
      </w:tr>
      <w:tr w14:paraId="20039AB6"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6E0948DC" w14:textId="77777777">
            <w:pPr>
              <w:pStyle w:val="LTableTextAbt"/>
            </w:pPr>
            <w:r>
              <w:rPr>
                <w:szCs w:val="18"/>
              </w:rPr>
              <w:t>Use as Maskant for Chemical Mill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753D0B4B"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1E72153" w14:textId="77777777">
            <w:pPr>
              <w:pStyle w:val="RTableTextAbt"/>
            </w:pPr>
            <w:r>
              <w:rPr>
                <w:szCs w:val="18"/>
              </w:rPr>
              <w:t>$18,34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AF64857" w14:textId="77777777">
            <w:pPr>
              <w:pStyle w:val="RTableTextAbt"/>
            </w:pPr>
            <w:r>
              <w:rPr>
                <w:szCs w:val="18"/>
              </w:rPr>
              <w:t>$5,270</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5420D9E" w14:textId="77777777">
            <w:pPr>
              <w:pStyle w:val="RTableTextAbt"/>
            </w:pPr>
            <w:r>
              <w:rPr>
                <w:szCs w:val="18"/>
              </w:rPr>
              <w:t>$7,62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2114256" w14:textId="77777777">
            <w:pPr>
              <w:pStyle w:val="RTableTextAbt"/>
            </w:pPr>
            <w:r>
              <w:rPr>
                <w:szCs w:val="18"/>
              </w:rPr>
              <w:t>$16,80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B2AB236" w14:textId="77777777">
            <w:pPr>
              <w:pStyle w:val="RTableTextAbt"/>
            </w:pPr>
            <w:r>
              <w:rPr>
                <w:szCs w:val="18"/>
              </w:rPr>
              <w:t>$48,048</w:t>
            </w:r>
          </w:p>
        </w:tc>
      </w:tr>
      <w:tr w14:paraId="5E86472D"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552EA78" w14:textId="77777777">
            <w:pPr>
              <w:pStyle w:val="LTableTextAbt"/>
            </w:pPr>
            <w:r>
              <w:rPr>
                <w:szCs w:val="18"/>
              </w:rPr>
              <w:t>Vapor Degreasing: Open Top Vapor Degreasing (OT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8F9D9D5"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4268ADC" w14:textId="77777777">
            <w:pPr>
              <w:pStyle w:val="RTableTextAbt"/>
            </w:pPr>
            <w:r>
              <w:rPr>
                <w:szCs w:val="18"/>
              </w:rPr>
              <w:t>$39,94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5A9E288" w14:textId="77777777">
            <w:pPr>
              <w:pStyle w:val="RTableTextAbt"/>
            </w:pPr>
            <w:r>
              <w:rPr>
                <w:szCs w:val="18"/>
              </w:rPr>
              <w:t>$11,47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1642F42" w14:textId="77777777">
            <w:pPr>
              <w:pStyle w:val="RTableTextAbt"/>
            </w:pPr>
            <w:r>
              <w:rPr>
                <w:szCs w:val="18"/>
              </w:rPr>
              <w:t>$16,60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B75C520" w14:textId="77777777">
            <w:pPr>
              <w:pStyle w:val="RTableTextAbt"/>
            </w:pPr>
            <w:r>
              <w:rPr>
                <w:szCs w:val="18"/>
              </w:rPr>
              <w:t>$36,60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01847C6" w14:textId="77777777">
            <w:pPr>
              <w:pStyle w:val="RTableTextAbt"/>
            </w:pPr>
            <w:r>
              <w:rPr>
                <w:szCs w:val="18"/>
              </w:rPr>
              <w:t>$104,632</w:t>
            </w:r>
          </w:p>
        </w:tc>
      </w:tr>
      <w:tr w14:paraId="5240B621"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606577CA" w14:textId="77777777">
            <w:pPr>
              <w:pStyle w:val="LTableTextAbt"/>
            </w:pPr>
            <w:r>
              <w:rPr>
                <w:szCs w:val="18"/>
              </w:rPr>
              <w:t>Vapor Degreasing: Open Top Vapor Degreasing (OT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2FB1768C"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61D9D7E" w14:textId="77777777">
            <w:pPr>
              <w:pStyle w:val="RTableTextAbt"/>
            </w:pPr>
            <w:r>
              <w:rPr>
                <w:szCs w:val="18"/>
              </w:rPr>
              <w:t>$1,88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92FD34C" w14:textId="77777777">
            <w:pPr>
              <w:pStyle w:val="RTableTextAbt"/>
            </w:pPr>
            <w:r>
              <w:rPr>
                <w:szCs w:val="18"/>
              </w:rPr>
              <w:t>$54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AC9F35C" w14:textId="77777777">
            <w:pPr>
              <w:pStyle w:val="RTableTextAbt"/>
            </w:pPr>
            <w:r>
              <w:rPr>
                <w:szCs w:val="18"/>
              </w:rPr>
              <w:t>$78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089E7DC" w14:textId="77777777">
            <w:pPr>
              <w:pStyle w:val="RTableTextAbt"/>
            </w:pPr>
            <w:r>
              <w:rPr>
                <w:szCs w:val="18"/>
              </w:rPr>
              <w:t>$1,72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590E226" w14:textId="77777777">
            <w:pPr>
              <w:pStyle w:val="RTableTextAbt"/>
            </w:pPr>
            <w:r>
              <w:rPr>
                <w:szCs w:val="18"/>
              </w:rPr>
              <w:t>$4,932</w:t>
            </w:r>
          </w:p>
        </w:tc>
      </w:tr>
      <w:tr w14:paraId="6EFEBB87"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797E03D" w14:textId="77777777">
            <w:pPr>
              <w:pStyle w:val="LTableTextAbt"/>
            </w:pPr>
            <w:r>
              <w:rPr>
                <w:szCs w:val="18"/>
              </w:rPr>
              <w:t>Vapor Degreasing: Enclosed Vapor Degreasing (E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38824C3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9B3B652" w14:textId="77777777">
            <w:pPr>
              <w:pStyle w:val="RTableTextAbt"/>
            </w:pPr>
            <w:r>
              <w:rPr>
                <w:szCs w:val="18"/>
              </w:rPr>
              <w:t>$3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E6652C8" w14:textId="77777777">
            <w:pPr>
              <w:pStyle w:val="RTableTextAbt"/>
            </w:pPr>
            <w:r>
              <w:rPr>
                <w:szCs w:val="18"/>
              </w:rPr>
              <w:t>$9</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682D18C" w14:textId="77777777">
            <w:pPr>
              <w:pStyle w:val="RTableTextAbt"/>
            </w:pPr>
            <w:r>
              <w:rPr>
                <w:szCs w:val="18"/>
              </w:rPr>
              <w:t>$1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3ADAA52" w14:textId="77777777">
            <w:pPr>
              <w:pStyle w:val="RTableTextAbt"/>
            </w:pPr>
            <w:r>
              <w:rPr>
                <w:szCs w:val="18"/>
              </w:rPr>
              <w:t>$2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86BEA0C" w14:textId="77777777">
            <w:pPr>
              <w:pStyle w:val="RTableTextAbt"/>
            </w:pPr>
            <w:r>
              <w:rPr>
                <w:szCs w:val="18"/>
              </w:rPr>
              <w:t>$83</w:t>
            </w:r>
          </w:p>
        </w:tc>
      </w:tr>
      <w:tr w14:paraId="4E782C7D"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3D6D1CD5" w14:textId="77777777">
            <w:pPr>
              <w:pStyle w:val="LTableTextAbt"/>
            </w:pPr>
            <w:r>
              <w:rPr>
                <w:szCs w:val="18"/>
              </w:rPr>
              <w:t>Vapor Degreasing: Enclosed Vapor Degreasing (E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DF7FBB6"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D8030E9" w14:textId="77777777">
            <w:pPr>
              <w:pStyle w:val="RTableTextAbt"/>
            </w:pPr>
            <w:r>
              <w:rPr>
                <w:szCs w:val="18"/>
              </w:rPr>
              <w:t>-</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9E13289" w14:textId="77777777">
            <w:pPr>
              <w:pStyle w:val="RTableTextAbt"/>
            </w:pPr>
            <w:r>
              <w:rPr>
                <w:szCs w:val="18"/>
              </w:rPr>
              <w:t>-</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F5C8E14"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CC38D13"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507FCBF" w14:textId="77777777">
            <w:pPr>
              <w:pStyle w:val="RTableTextAbt"/>
            </w:pPr>
            <w:r>
              <w:rPr>
                <w:szCs w:val="18"/>
              </w:rPr>
              <w:t>-</w:t>
            </w:r>
          </w:p>
        </w:tc>
      </w:tr>
      <w:tr w14:paraId="1D1BA5B2"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734F900C" w14:textId="77777777">
            <w:pPr>
              <w:pStyle w:val="LTableTextAbt"/>
            </w:pPr>
            <w:r>
              <w:rPr>
                <w:szCs w:val="18"/>
              </w:rPr>
              <w:t>Vapor Degreasing: Conveyorized Vapor Degreasing (C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E5617FE"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7E33A06" w14:textId="77777777">
            <w:pPr>
              <w:pStyle w:val="RTableTextAbt"/>
            </w:pPr>
            <w:r>
              <w:rPr>
                <w:szCs w:val="18"/>
              </w:rPr>
              <w:t>$9,28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335CE59" w14:textId="77777777">
            <w:pPr>
              <w:pStyle w:val="RTableTextAbt"/>
            </w:pPr>
            <w:r>
              <w:rPr>
                <w:szCs w:val="18"/>
              </w:rPr>
              <w:t>$2,66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23A01D4" w14:textId="77777777">
            <w:pPr>
              <w:pStyle w:val="RTableTextAbt"/>
            </w:pPr>
            <w:r>
              <w:rPr>
                <w:szCs w:val="18"/>
              </w:rPr>
              <w:t>$3,85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664DF29" w14:textId="77777777">
            <w:pPr>
              <w:pStyle w:val="RTableTextAbt"/>
            </w:pPr>
            <w:r>
              <w:rPr>
                <w:szCs w:val="18"/>
              </w:rPr>
              <w:t>$8,50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6D1E3C3" w14:textId="77777777">
            <w:pPr>
              <w:pStyle w:val="RTableTextAbt"/>
            </w:pPr>
            <w:r>
              <w:rPr>
                <w:szCs w:val="18"/>
              </w:rPr>
              <w:t>$24,318</w:t>
            </w:r>
          </w:p>
        </w:tc>
      </w:tr>
      <w:tr w14:paraId="708B65AB"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8B05D81" w14:textId="77777777">
            <w:pPr>
              <w:pStyle w:val="LTableTextAbt"/>
            </w:pPr>
            <w:r>
              <w:rPr>
                <w:szCs w:val="18"/>
              </w:rPr>
              <w:t>Vapor Degreasing: Conveyorized Vapor Degreasing (CV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30FFEE6A"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56A1619" w14:textId="77777777">
            <w:pPr>
              <w:pStyle w:val="RTableTextAbt"/>
            </w:pPr>
            <w:r>
              <w:rPr>
                <w:szCs w:val="18"/>
              </w:rPr>
              <w:t>$1,490</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1DEA2C3" w14:textId="77777777">
            <w:pPr>
              <w:pStyle w:val="RTableTextAbt"/>
            </w:pPr>
            <w:r>
              <w:rPr>
                <w:szCs w:val="18"/>
              </w:rPr>
              <w:t>$42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516D8F9" w14:textId="77777777">
            <w:pPr>
              <w:pStyle w:val="RTableTextAbt"/>
            </w:pPr>
            <w:r>
              <w:rPr>
                <w:szCs w:val="18"/>
              </w:rPr>
              <w:t>$61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88EA2E6" w14:textId="77777777">
            <w:pPr>
              <w:pStyle w:val="RTableTextAbt"/>
            </w:pPr>
            <w:r>
              <w:rPr>
                <w:szCs w:val="18"/>
              </w:rPr>
              <w:t>$1,36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30C0E3F" w14:textId="77777777">
            <w:pPr>
              <w:pStyle w:val="RTableTextAbt"/>
            </w:pPr>
            <w:r>
              <w:rPr>
                <w:szCs w:val="18"/>
              </w:rPr>
              <w:t>$3,903</w:t>
            </w:r>
          </w:p>
        </w:tc>
      </w:tr>
      <w:tr w14:paraId="3DECC80F"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2EC848B5" w14:textId="77777777">
            <w:pPr>
              <w:pStyle w:val="LTableTextAbt"/>
            </w:pPr>
            <w:r>
              <w:rPr>
                <w:szCs w:val="18"/>
              </w:rPr>
              <w:t>Recycling and Disposa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549A1DB2"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7721C9E" w14:textId="77777777">
            <w:pPr>
              <w:pStyle w:val="RTableTextAbt"/>
            </w:pPr>
            <w:r>
              <w:rPr>
                <w:szCs w:val="18"/>
              </w:rPr>
              <w:t>$22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FC0A2E8" w14:textId="77777777">
            <w:pPr>
              <w:pStyle w:val="RTableTextAbt"/>
            </w:pPr>
            <w:r>
              <w:rPr>
                <w:szCs w:val="18"/>
              </w:rPr>
              <w:t>$6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C365907" w14:textId="77777777">
            <w:pPr>
              <w:pStyle w:val="RTableTextAbt"/>
            </w:pPr>
            <w:r>
              <w:rPr>
                <w:szCs w:val="18"/>
              </w:rPr>
              <w:t>$9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C02249B" w14:textId="77777777">
            <w:pPr>
              <w:pStyle w:val="RTableTextAbt"/>
            </w:pPr>
            <w:r>
              <w:rPr>
                <w:szCs w:val="18"/>
              </w:rPr>
              <w:t>$20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9431797" w14:textId="77777777">
            <w:pPr>
              <w:pStyle w:val="RTableTextAbt"/>
            </w:pPr>
            <w:r>
              <w:rPr>
                <w:szCs w:val="18"/>
              </w:rPr>
              <w:t>$580</w:t>
            </w:r>
          </w:p>
        </w:tc>
      </w:tr>
      <w:tr w14:paraId="3CDB3651"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FC3B6E0"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524B7788"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435732D" w14:textId="77777777">
            <w:pPr>
              <w:pStyle w:val="RTableTextAbt"/>
            </w:pPr>
            <w:r>
              <w:rPr>
                <w:szCs w:val="18"/>
              </w:rPr>
              <w:t>$83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19045DD" w14:textId="77777777">
            <w:pPr>
              <w:pStyle w:val="RTableTextAbt"/>
            </w:pPr>
            <w:r>
              <w:rPr>
                <w:szCs w:val="18"/>
              </w:rPr>
              <w:t>$24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6D4F1D3" w14:textId="77777777">
            <w:pPr>
              <w:pStyle w:val="RTableTextAbt"/>
            </w:pPr>
            <w:r>
              <w:rPr>
                <w:szCs w:val="18"/>
              </w:rPr>
              <w:t>$34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24DEA86" w14:textId="77777777">
            <w:pPr>
              <w:pStyle w:val="RTableTextAbt"/>
            </w:pPr>
            <w:r>
              <w:rPr>
                <w:szCs w:val="18"/>
              </w:rPr>
              <w:t>$76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22ABE82" w14:textId="77777777">
            <w:pPr>
              <w:pStyle w:val="RTableTextAbt"/>
            </w:pPr>
            <w:r>
              <w:rPr>
                <w:szCs w:val="18"/>
              </w:rPr>
              <w:t>$2,198</w:t>
            </w:r>
          </w:p>
        </w:tc>
      </w:tr>
      <w:tr w14:paraId="6051F6EA"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0BF9348" w14:textId="77777777">
            <w:pPr>
              <w:pStyle w:val="LTableTextAbt"/>
            </w:pPr>
            <w:r w:rsidRPr="00775537">
              <w:rPr>
                <w:szCs w:val="18"/>
              </w:rPr>
              <w:t xml:space="preserve">Incorporation into Other Formulation, Mixture, and </w:t>
            </w:r>
            <w:r>
              <w:rPr>
                <w:szCs w:val="18"/>
              </w:rPr>
              <w:t>Reaction Products (Aeroso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082012F"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6741B40" w14:textId="77777777">
            <w:pPr>
              <w:pStyle w:val="RTableTextAbt"/>
            </w:pPr>
            <w:r>
              <w:rPr>
                <w:szCs w:val="18"/>
              </w:rPr>
              <w:t>$33,152</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F46426A" w14:textId="77777777">
            <w:pPr>
              <w:pStyle w:val="RTableTextAbt"/>
            </w:pPr>
            <w:r>
              <w:rPr>
                <w:szCs w:val="18"/>
              </w:rPr>
              <w:t>$9,52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56EA005" w14:textId="77777777">
            <w:pPr>
              <w:pStyle w:val="RTableTextAbt"/>
            </w:pPr>
            <w:r>
              <w:rPr>
                <w:szCs w:val="18"/>
              </w:rPr>
              <w:t>$13,78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FFDAC8B" w14:textId="77777777">
            <w:pPr>
              <w:pStyle w:val="RTableTextAbt"/>
            </w:pPr>
            <w:r>
              <w:rPr>
                <w:szCs w:val="18"/>
              </w:rPr>
              <w:t>$30,37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1D12A56" w14:textId="77777777">
            <w:pPr>
              <w:pStyle w:val="RTableTextAbt"/>
            </w:pPr>
            <w:r>
              <w:rPr>
                <w:szCs w:val="18"/>
              </w:rPr>
              <w:t>$86,834</w:t>
            </w:r>
          </w:p>
        </w:tc>
      </w:tr>
      <w:tr w14:paraId="0A9510AC"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37A4866" w14:textId="77777777">
            <w:pPr>
              <w:pStyle w:val="LTableTextAbt"/>
            </w:pPr>
            <w:r w:rsidRPr="00775537">
              <w:rPr>
                <w:szCs w:val="18"/>
              </w:rPr>
              <w:t xml:space="preserve">Incorporation into Other Formulation, Mixture, and </w:t>
            </w:r>
            <w:r>
              <w:rPr>
                <w:szCs w:val="18"/>
              </w:rPr>
              <w:t>Reaction Products (Other)</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5383F48"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9E078E9" w14:textId="77777777">
            <w:pPr>
              <w:pStyle w:val="RTableTextAbt"/>
            </w:pPr>
            <w:r>
              <w:rPr>
                <w:szCs w:val="18"/>
              </w:rPr>
              <w:t>$909</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38B4E9F" w14:textId="77777777">
            <w:pPr>
              <w:pStyle w:val="RTableTextAbt"/>
            </w:pPr>
            <w:r>
              <w:rPr>
                <w:szCs w:val="18"/>
              </w:rPr>
              <w:t>$261</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2540AA5" w14:textId="77777777">
            <w:pPr>
              <w:pStyle w:val="RTableTextAbt"/>
            </w:pPr>
            <w:r>
              <w:rPr>
                <w:szCs w:val="18"/>
              </w:rPr>
              <w:t>$37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D293077" w14:textId="77777777">
            <w:pPr>
              <w:pStyle w:val="RTableTextAbt"/>
            </w:pPr>
            <w:r>
              <w:rPr>
                <w:szCs w:val="18"/>
              </w:rPr>
              <w:t>$83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034F484" w14:textId="77777777">
            <w:pPr>
              <w:pStyle w:val="RTableTextAbt"/>
            </w:pPr>
            <w:r>
              <w:rPr>
                <w:szCs w:val="18"/>
              </w:rPr>
              <w:t>$2,382</w:t>
            </w:r>
          </w:p>
        </w:tc>
      </w:tr>
      <w:tr w14:paraId="14A71BFD"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3AD4A1D" w14:textId="77777777">
            <w:pPr>
              <w:pStyle w:val="LTableTextAbt"/>
            </w:pPr>
            <w:r>
              <w:rPr>
                <w:szCs w:val="18"/>
              </w:rPr>
              <w:t>Laboratory Chemical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7A010227"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3BC9C00" w14:textId="77777777">
            <w:pPr>
              <w:pStyle w:val="RTableTextAbt"/>
            </w:pPr>
            <w:r>
              <w:rPr>
                <w:szCs w:val="18"/>
              </w:rPr>
              <w:t>$223</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5B9779A" w14:textId="77777777">
            <w:pPr>
              <w:pStyle w:val="RTableTextAbt"/>
            </w:pPr>
            <w:r>
              <w:rPr>
                <w:szCs w:val="18"/>
              </w:rPr>
              <w:t>$64</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72E3359" w14:textId="77777777">
            <w:pPr>
              <w:pStyle w:val="RTableTextAbt"/>
            </w:pPr>
            <w:r>
              <w:rPr>
                <w:szCs w:val="18"/>
              </w:rPr>
              <w:t>$9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274C675" w14:textId="77777777">
            <w:pPr>
              <w:pStyle w:val="RTableTextAbt"/>
            </w:pPr>
            <w:r>
              <w:rPr>
                <w:szCs w:val="18"/>
              </w:rPr>
              <w:t>$20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4EE4A5A" w14:textId="77777777">
            <w:pPr>
              <w:pStyle w:val="RTableTextAbt"/>
            </w:pPr>
            <w:r>
              <w:rPr>
                <w:szCs w:val="18"/>
              </w:rPr>
              <w:t>$585</w:t>
            </w:r>
          </w:p>
        </w:tc>
      </w:tr>
      <w:tr w14:paraId="05E08A19"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69E982B6" w14:textId="77777777">
            <w:pPr>
              <w:pStyle w:val="LTableTextAbt"/>
            </w:pPr>
            <w:r>
              <w:rPr>
                <w:szCs w:val="18"/>
              </w:rPr>
              <w:t>Processing Aid, Except Petrochemica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3E487D19"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DF40105" w14:textId="77777777">
            <w:pPr>
              <w:pStyle w:val="RTableTextAbt"/>
            </w:pPr>
            <w:r>
              <w:rPr>
                <w:szCs w:val="18"/>
              </w:rPr>
              <w:t>$54</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4D80DF6" w14:textId="77777777">
            <w:pPr>
              <w:pStyle w:val="RTableTextAbt"/>
            </w:pPr>
            <w:r>
              <w:rPr>
                <w:szCs w:val="18"/>
              </w:rPr>
              <w:t>$16</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3F9C54A2" w14:textId="77777777">
            <w:pPr>
              <w:pStyle w:val="RTableTextAbt"/>
            </w:pPr>
            <w:r>
              <w:rPr>
                <w:szCs w:val="18"/>
              </w:rPr>
              <w:t>$22</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B67A284" w14:textId="77777777">
            <w:pPr>
              <w:pStyle w:val="RTableTextAbt"/>
            </w:pPr>
            <w:r>
              <w:rPr>
                <w:szCs w:val="18"/>
              </w:rPr>
              <w:t>$4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1D28FBA" w14:textId="77777777">
            <w:pPr>
              <w:pStyle w:val="RTableTextAbt"/>
            </w:pPr>
            <w:r>
              <w:rPr>
                <w:szCs w:val="18"/>
              </w:rPr>
              <w:t>$141</w:t>
            </w:r>
          </w:p>
        </w:tc>
      </w:tr>
      <w:tr w14:paraId="3359DF22"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21E850E" w14:textId="77777777">
            <w:pPr>
              <w:pStyle w:val="LTableTextAbt"/>
            </w:pPr>
            <w:r>
              <w:rPr>
                <w:szCs w:val="18"/>
              </w:rPr>
              <w:t>Adhesives and Sealant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37E31563"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DB8411C" w14:textId="77777777">
            <w:pPr>
              <w:pStyle w:val="RTableTextAbt"/>
            </w:pPr>
            <w:r>
              <w:rPr>
                <w:szCs w:val="18"/>
              </w:rPr>
              <w:t>$34,998</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0A68B90" w14:textId="77777777">
            <w:pPr>
              <w:pStyle w:val="RTableTextAbt"/>
            </w:pPr>
            <w:r>
              <w:rPr>
                <w:szCs w:val="18"/>
              </w:rPr>
              <w:t>$10,055</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044FC96" w14:textId="77777777">
            <w:pPr>
              <w:pStyle w:val="RTableTextAbt"/>
            </w:pPr>
            <w:r>
              <w:rPr>
                <w:szCs w:val="18"/>
              </w:rPr>
              <w:t>$14,54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19AE834" w14:textId="77777777">
            <w:pPr>
              <w:pStyle w:val="RTableTextAbt"/>
            </w:pPr>
            <w:r>
              <w:rPr>
                <w:szCs w:val="18"/>
              </w:rPr>
              <w:t>$32,06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ECAC0F9" w14:textId="77777777">
            <w:pPr>
              <w:pStyle w:val="RTableTextAbt"/>
            </w:pPr>
            <w:r>
              <w:rPr>
                <w:szCs w:val="18"/>
              </w:rPr>
              <w:t>$91,668</w:t>
            </w:r>
          </w:p>
        </w:tc>
      </w:tr>
      <w:tr w14:paraId="152DD625"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9D1F60E" w14:textId="77777777">
            <w:pPr>
              <w:pStyle w:val="LTableTextAbt"/>
            </w:pPr>
            <w:r>
              <w:rPr>
                <w:szCs w:val="18"/>
              </w:rPr>
              <w:t>Paint and Coatings</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26D938FD"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66BFF16" w14:textId="77777777">
            <w:pPr>
              <w:pStyle w:val="RTableTextAbt"/>
            </w:pPr>
            <w:r>
              <w:rPr>
                <w:szCs w:val="18"/>
              </w:rPr>
              <w:t>$11,376</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2825E7E4" w14:textId="77777777">
            <w:pPr>
              <w:pStyle w:val="RTableTextAbt"/>
            </w:pPr>
            <w:r>
              <w:rPr>
                <w:szCs w:val="18"/>
              </w:rPr>
              <w:t>$3,268</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13DDF7B" w14:textId="77777777">
            <w:pPr>
              <w:pStyle w:val="RTableTextAbt"/>
            </w:pPr>
            <w:r>
              <w:rPr>
                <w:szCs w:val="18"/>
              </w:rPr>
              <w:t>$4,72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DB360BA" w14:textId="77777777">
            <w:pPr>
              <w:pStyle w:val="RTableTextAbt"/>
            </w:pPr>
            <w:r>
              <w:rPr>
                <w:szCs w:val="18"/>
              </w:rPr>
              <w:t>$10,42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592A0C0" w14:textId="77777777">
            <w:pPr>
              <w:pStyle w:val="RTableTextAbt"/>
            </w:pPr>
            <w:r>
              <w:rPr>
                <w:szCs w:val="18"/>
              </w:rPr>
              <w:t>$29,796</w:t>
            </w:r>
          </w:p>
        </w:tc>
      </w:tr>
      <w:tr w14:paraId="6330DB9C"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1A7D0E9A" w14:textId="77777777">
            <w:pPr>
              <w:pStyle w:val="LTableTextAbt"/>
            </w:pPr>
            <w:r>
              <w:rPr>
                <w:szCs w:val="18"/>
              </w:rPr>
              <w:t>Aerosol Spray Cleaning/Degreas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4AA5F686" w14:textId="77777777">
            <w:pPr>
              <w:pStyle w:val="CTableTextAbt"/>
            </w:pPr>
            <w:r>
              <w:t>Worker</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5BEF3E95" w14:textId="77777777">
            <w:pPr>
              <w:pStyle w:val="RTableTextAbt"/>
            </w:pPr>
            <w:r>
              <w:rPr>
                <w:szCs w:val="18"/>
              </w:rPr>
              <w:t>$4,705,101</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440B40C" w14:textId="77777777">
            <w:pPr>
              <w:pStyle w:val="RTableTextAbt"/>
            </w:pPr>
            <w:r>
              <w:rPr>
                <w:szCs w:val="18"/>
              </w:rPr>
              <w:t>$1,387,937</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4147E2A3" w14:textId="77777777">
            <w:pPr>
              <w:pStyle w:val="RTableTextAbt"/>
            </w:pPr>
            <w:r>
              <w:rPr>
                <w:szCs w:val="18"/>
              </w:rPr>
              <w:t>$2,016,98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DCE5C7B" w14:textId="77777777">
            <w:pPr>
              <w:pStyle w:val="RTableTextAbt"/>
            </w:pPr>
            <w:r>
              <w:rPr>
                <w:szCs w:val="18"/>
              </w:rPr>
              <w:t>$4,762,74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0BECFA5" w14:textId="77777777">
            <w:pPr>
              <w:pStyle w:val="RTableTextAbt"/>
            </w:pPr>
            <w:r>
              <w:rPr>
                <w:szCs w:val="18"/>
              </w:rPr>
              <w:t>$12,872,768</w:t>
            </w:r>
          </w:p>
        </w:tc>
      </w:tr>
      <w:tr w14:paraId="79302AD0" w14:textId="77777777" w:rsidTr="00016074">
        <w:tblPrEx>
          <w:tblW w:w="12521" w:type="dxa"/>
          <w:tblInd w:w="6" w:type="dxa"/>
          <w:tblLayout w:type="fixed"/>
          <w:tblLook w:val="04A0"/>
        </w:tblPrEx>
        <w:trPr>
          <w:trHeight w:val="270"/>
        </w:trPr>
        <w:tc>
          <w:tcPr>
            <w:tcW w:w="4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6465D473" w14:textId="77777777">
            <w:pPr>
              <w:pStyle w:val="LTableTextAbt"/>
            </w:pPr>
            <w:r>
              <w:rPr>
                <w:szCs w:val="18"/>
              </w:rPr>
              <w:t>Aerosol Spray Cleaning/Degreasing</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center"/>
          </w:tcPr>
          <w:p w:rsidR="005D5E3B" w:rsidRPr="00FC31A6" w:rsidP="00CB1C05" w14:paraId="31942562" w14:textId="77777777">
            <w:pPr>
              <w:pStyle w:val="CTableTextAbt"/>
            </w:pPr>
            <w:r>
              <w:t>ONU</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B6ADFC5" w14:textId="77777777">
            <w:pPr>
              <w:pStyle w:val="RTableTextAbt"/>
            </w:pPr>
            <w:r>
              <w:rPr>
                <w:szCs w:val="18"/>
              </w:rPr>
              <w:t>$14,317</w:t>
            </w:r>
          </w:p>
        </w:tc>
        <w:tc>
          <w:tcPr>
            <w:tcW w:w="12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6E1740C3" w14:textId="77777777">
            <w:pPr>
              <w:pStyle w:val="RTableTextAbt"/>
            </w:pPr>
            <w:r>
              <w:rPr>
                <w:szCs w:val="18"/>
              </w:rPr>
              <w:t>$4,223</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0D1C5B86" w14:textId="77777777">
            <w:pPr>
              <w:pStyle w:val="RTableTextAbt"/>
            </w:pPr>
            <w:r>
              <w:rPr>
                <w:szCs w:val="18"/>
              </w:rPr>
              <w:t>$6,13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13EFDFB3" w14:textId="77777777">
            <w:pPr>
              <w:pStyle w:val="RTableTextAbt"/>
            </w:pPr>
            <w:r>
              <w:rPr>
                <w:szCs w:val="18"/>
              </w:rPr>
              <w:t>$14,49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5D5E3B" w:rsidRPr="00FC31A6" w:rsidP="00CB1C05" w14:paraId="74659C75" w14:textId="77777777">
            <w:pPr>
              <w:pStyle w:val="RTableTextAbt"/>
            </w:pPr>
            <w:r>
              <w:rPr>
                <w:szCs w:val="18"/>
              </w:rPr>
              <w:t>$39,171</w:t>
            </w:r>
          </w:p>
        </w:tc>
      </w:tr>
    </w:tbl>
    <w:p w:rsidR="00016074" w:rsidP="00CB1C05" w14:paraId="47E76692" w14:textId="77777777"/>
    <w:tbl>
      <w:tblPr>
        <w:tblW w:w="12521" w:type="dxa"/>
        <w:tblInd w:w="6" w:type="dxa"/>
        <w:tblLayout w:type="fixed"/>
        <w:tblLook w:val="04A0"/>
      </w:tblPr>
      <w:tblGrid>
        <w:gridCol w:w="4825"/>
        <w:gridCol w:w="1272"/>
        <w:gridCol w:w="1388"/>
        <w:gridCol w:w="1301"/>
        <w:gridCol w:w="1195"/>
        <w:gridCol w:w="1274"/>
        <w:gridCol w:w="1266"/>
      </w:tblGrid>
      <w:tr w14:paraId="056A9A23" w14:textId="77777777" w:rsidTr="00016074">
        <w:tblPrEx>
          <w:tblW w:w="12521" w:type="dxa"/>
          <w:tblInd w:w="6" w:type="dxa"/>
          <w:tblLayout w:type="fixed"/>
          <w:tblLook w:val="04A0"/>
        </w:tblPrEx>
        <w:trPr>
          <w:trHeight w:val="360"/>
          <w:tblHeader/>
        </w:trPr>
        <w:tc>
          <w:tcPr>
            <w:tcW w:w="12521" w:type="dxa"/>
            <w:gridSpan w:val="7"/>
            <w:tcBorders>
              <w:top w:val="nil"/>
              <w:left w:val="nil"/>
              <w:bottom w:val="single" w:sz="4" w:space="0" w:color="auto"/>
              <w:right w:val="nil"/>
            </w:tcBorders>
            <w:shd w:val="clear" w:color="auto" w:fill="auto"/>
            <w:noWrap/>
            <w:vAlign w:val="center"/>
            <w:hideMark/>
          </w:tcPr>
          <w:p w:rsidR="001E5672" w:rsidRPr="00FC31A6" w:rsidP="00CB1C05" w14:paraId="1356D65E" w14:textId="77777777">
            <w:pPr>
              <w:pStyle w:val="TableTitleA"/>
            </w:pPr>
            <w:bookmarkStart w:id="1415" w:name="_Ref158382595"/>
            <w:bookmarkStart w:id="1416" w:name="_Ref165016043"/>
            <w:bookmarkStart w:id="1417" w:name="_Toc165379735"/>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rsidR="00EF1242">
              <w:noBreakHyphen/>
            </w:r>
            <w:r w:rsidR="00BC4B5D">
              <w:fldChar w:fldCharType="begin" w:fldLock="1"/>
            </w:r>
            <w:r w:rsidR="00BC4B5D">
              <w:instrText xml:space="preserve"> SEQ Table \* ARABIC \s 1 </w:instrText>
            </w:r>
            <w:r w:rsidR="00BC4B5D">
              <w:fldChar w:fldCharType="separate"/>
            </w:r>
            <w:r w:rsidR="0092222B">
              <w:rPr>
                <w:noProof/>
              </w:rPr>
              <w:t>27</w:t>
            </w:r>
            <w:r w:rsidR="00BC4B5D">
              <w:rPr>
                <w:noProof/>
              </w:rPr>
              <w:fldChar w:fldCharType="end"/>
            </w:r>
            <w:bookmarkEnd w:id="1415"/>
            <w:bookmarkEnd w:id="1416"/>
            <w:r w:rsidRPr="00FC31A6">
              <w:t xml:space="preserve">: Total </w:t>
            </w:r>
            <w:r w:rsidR="00CD3CDF">
              <w:t>Annual</w:t>
            </w:r>
            <w:r w:rsidRPr="00FC31A6" w:rsidR="00CD3CDF">
              <w:t xml:space="preserve"> </w:t>
            </w:r>
            <w:r w:rsidRPr="00FC31A6">
              <w:t xml:space="preserve">Cancer Benefits from </w:t>
            </w:r>
            <w:r>
              <w:t>WCPP</w:t>
            </w:r>
            <w:r w:rsidRPr="00FC31A6">
              <w:t xml:space="preserve">, by </w:t>
            </w:r>
            <w:r>
              <w:t xml:space="preserve">Cancer Site, </w:t>
            </w:r>
            <w:r w:rsidRPr="00FC31A6">
              <w:t>Use Category and Exposure Type (</w:t>
            </w:r>
            <w:r>
              <w:t xml:space="preserve">High Estimate, </w:t>
            </w:r>
            <w:r w:rsidR="005D5E3B">
              <w:t>7</w:t>
            </w:r>
            <w:r w:rsidRPr="00FC31A6">
              <w:t xml:space="preserve">% Discount Rate, </w:t>
            </w:r>
            <w:r w:rsidR="00802B16">
              <w:t>2022$</w:t>
            </w:r>
            <w:r w:rsidRPr="00FC31A6">
              <w:t>)</w:t>
            </w:r>
            <w:bookmarkEnd w:id="1417"/>
          </w:p>
        </w:tc>
      </w:tr>
      <w:tr w14:paraId="475B9F7B" w14:textId="77777777" w:rsidTr="00016074">
        <w:tblPrEx>
          <w:tblW w:w="12521" w:type="dxa"/>
          <w:tblInd w:w="6" w:type="dxa"/>
          <w:tblLayout w:type="fixed"/>
          <w:tblLook w:val="04A0"/>
        </w:tblPrEx>
        <w:trPr>
          <w:trHeight w:val="270"/>
          <w:tblHeader/>
        </w:trPr>
        <w:tc>
          <w:tcPr>
            <w:tcW w:w="482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65A7D6DA" w14:textId="77777777">
            <w:pPr>
              <w:pStyle w:val="TableSubtitle"/>
            </w:pPr>
            <w:r w:rsidRPr="00FC31A6">
              <w:t>Use Category </w:t>
            </w:r>
          </w:p>
        </w:tc>
        <w:tc>
          <w:tcPr>
            <w:tcW w:w="1272"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72EA547D" w14:textId="77777777">
            <w:pPr>
              <w:pStyle w:val="TableSubtitle"/>
            </w:pPr>
            <w:r w:rsidRPr="00FC31A6">
              <w:t>Exposure Type </w:t>
            </w:r>
          </w:p>
        </w:tc>
        <w:tc>
          <w:tcPr>
            <w:tcW w:w="1388"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22B843D0" w14:textId="77777777">
            <w:pPr>
              <w:pStyle w:val="TableSubtitle"/>
              <w:rPr>
                <w:highlight w:val="yellow"/>
              </w:rPr>
            </w:pPr>
            <w:r w:rsidRPr="00EE6559">
              <w:t>Liver</w:t>
            </w:r>
          </w:p>
        </w:tc>
        <w:tc>
          <w:tcPr>
            <w:tcW w:w="1301"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120E348B" w14:textId="77777777">
            <w:pPr>
              <w:pStyle w:val="TableSubtitle"/>
              <w:rPr>
                <w:highlight w:val="yellow"/>
              </w:rPr>
            </w:pPr>
            <w:r>
              <w:t>Kidney</w:t>
            </w:r>
          </w:p>
        </w:tc>
        <w:tc>
          <w:tcPr>
            <w:tcW w:w="119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460271E4" w14:textId="77777777">
            <w:pPr>
              <w:pStyle w:val="TableSubtitle"/>
              <w:rPr>
                <w:highlight w:val="yellow"/>
              </w:rPr>
            </w:pPr>
            <w:r>
              <w:t>Brain Gliomas</w:t>
            </w:r>
          </w:p>
        </w:tc>
        <w:tc>
          <w:tcPr>
            <w:tcW w:w="127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66D816E9" w14:textId="77777777">
            <w:pPr>
              <w:pStyle w:val="TableSubtitle"/>
              <w:rPr>
                <w:highlight w:val="yellow"/>
              </w:rPr>
            </w:pPr>
            <w:r>
              <w:t>Testis</w:t>
            </w:r>
          </w:p>
        </w:tc>
        <w:tc>
          <w:tcPr>
            <w:tcW w:w="126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1E5672" w:rsidRPr="00FC31A6" w:rsidP="00CB1C05" w14:paraId="0AF3D5BE" w14:textId="77777777">
            <w:pPr>
              <w:pStyle w:val="TableSubtitle"/>
              <w:rPr>
                <w:highlight w:val="yellow"/>
              </w:rPr>
            </w:pPr>
            <w:r>
              <w:t>Total</w:t>
            </w:r>
          </w:p>
        </w:tc>
      </w:tr>
      <w:tr w14:paraId="19E681AF"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21021A23" w14:textId="77777777">
            <w:pPr>
              <w:pStyle w:val="LTableTextAbt"/>
            </w:pPr>
            <w:r>
              <w:rPr>
                <w:szCs w:val="18"/>
              </w:rPr>
              <w:t>Manufactur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68B16C21"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98E2FC3" w14:textId="77777777">
            <w:pPr>
              <w:pStyle w:val="RTableTextAbt"/>
            </w:pPr>
            <w:r>
              <w:rPr>
                <w:szCs w:val="18"/>
              </w:rPr>
              <w:t>$16,746</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ECB3CC1" w14:textId="77777777">
            <w:pPr>
              <w:pStyle w:val="RTableTextAbt"/>
            </w:pPr>
            <w:r>
              <w:rPr>
                <w:szCs w:val="18"/>
              </w:rPr>
              <w:t>$4,593</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5E6AE20" w14:textId="77777777">
            <w:pPr>
              <w:pStyle w:val="RTableTextAbt"/>
            </w:pPr>
            <w:r>
              <w:rPr>
                <w:szCs w:val="18"/>
              </w:rPr>
              <w:t>$6,85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DB2DEAF" w14:textId="77777777">
            <w:pPr>
              <w:pStyle w:val="RTableTextAbt"/>
            </w:pPr>
            <w:r>
              <w:rPr>
                <w:szCs w:val="18"/>
              </w:rPr>
              <w:t>$113,97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215D058" w14:textId="77777777">
            <w:pPr>
              <w:pStyle w:val="RTableTextAbt"/>
            </w:pPr>
            <w:r>
              <w:rPr>
                <w:szCs w:val="18"/>
              </w:rPr>
              <w:t>$142,174</w:t>
            </w:r>
          </w:p>
        </w:tc>
      </w:tr>
      <w:tr w14:paraId="19E98E29"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B09D584" w14:textId="77777777">
            <w:pPr>
              <w:pStyle w:val="LTableTextAbt"/>
            </w:pPr>
            <w:r>
              <w:rPr>
                <w:szCs w:val="18"/>
              </w:rPr>
              <w:t>Manufactur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0351099D" w14:textId="77777777">
            <w:pPr>
              <w:pStyle w:val="CTableTextAbt"/>
            </w:pPr>
            <w:r>
              <w:t>ONU</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6EA8BA6" w14:textId="77777777">
            <w:pPr>
              <w:pStyle w:val="RTableTextAbt"/>
            </w:pPr>
            <w:r>
              <w:rPr>
                <w:szCs w:val="18"/>
              </w:rPr>
              <w:t>-</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EFC414F" w14:textId="77777777">
            <w:pPr>
              <w:pStyle w:val="RTableTextAbt"/>
            </w:pPr>
            <w:r>
              <w:rPr>
                <w:szCs w:val="18"/>
              </w:rPr>
              <w:t>-</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E627B05"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3164A75"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9332399" w14:textId="77777777">
            <w:pPr>
              <w:pStyle w:val="RTableTextAbt"/>
            </w:pPr>
            <w:r>
              <w:rPr>
                <w:szCs w:val="18"/>
              </w:rPr>
              <w:t>-</w:t>
            </w:r>
          </w:p>
        </w:tc>
      </w:tr>
      <w:tr w14:paraId="4D9096A1"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2FFF6BC0" w14:textId="77777777">
            <w:pPr>
              <w:pStyle w:val="LTableTextAbt"/>
            </w:pPr>
            <w:r>
              <w:rPr>
                <w:szCs w:val="18"/>
              </w:rPr>
              <w:t>Import/Repackage</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74D568B5"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A1EDE4B" w14:textId="77777777">
            <w:pPr>
              <w:pStyle w:val="RTableTextAbt"/>
            </w:pPr>
            <w:r>
              <w:rPr>
                <w:szCs w:val="18"/>
              </w:rPr>
              <w:t>$244</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D42A482" w14:textId="77777777">
            <w:pPr>
              <w:pStyle w:val="RTableTextAbt"/>
            </w:pPr>
            <w:r>
              <w:rPr>
                <w:szCs w:val="18"/>
              </w:rPr>
              <w:t>$67</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0ADF116" w14:textId="77777777">
            <w:pPr>
              <w:pStyle w:val="RTableTextAbt"/>
            </w:pPr>
            <w:r>
              <w:rPr>
                <w:szCs w:val="18"/>
              </w:rPr>
              <w:t>$10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C069502" w14:textId="77777777">
            <w:pPr>
              <w:pStyle w:val="RTableTextAbt"/>
            </w:pPr>
            <w:r>
              <w:rPr>
                <w:szCs w:val="18"/>
              </w:rPr>
              <w:t>$1,66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38F5A86" w14:textId="77777777">
            <w:pPr>
              <w:pStyle w:val="RTableTextAbt"/>
            </w:pPr>
            <w:r>
              <w:rPr>
                <w:szCs w:val="18"/>
              </w:rPr>
              <w:t>$2,071</w:t>
            </w:r>
          </w:p>
        </w:tc>
      </w:tr>
      <w:tr w14:paraId="0B4AA102"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EEF710F" w14:textId="77777777">
            <w:pPr>
              <w:pStyle w:val="LTableTextAbt"/>
            </w:pPr>
            <w:r>
              <w:rPr>
                <w:szCs w:val="18"/>
              </w:rPr>
              <w:t>Reactant/Intermediate</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02D12CBC"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DADEB6F" w14:textId="77777777">
            <w:pPr>
              <w:pStyle w:val="RTableTextAbt"/>
            </w:pPr>
            <w:r>
              <w:rPr>
                <w:szCs w:val="18"/>
              </w:rPr>
              <w:t>$3,213</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42DD194" w14:textId="77777777">
            <w:pPr>
              <w:pStyle w:val="RTableTextAbt"/>
            </w:pPr>
            <w:r>
              <w:rPr>
                <w:szCs w:val="18"/>
              </w:rPr>
              <w:t>$881</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CCDD37C" w14:textId="77777777">
            <w:pPr>
              <w:pStyle w:val="RTableTextAbt"/>
            </w:pPr>
            <w:r>
              <w:rPr>
                <w:szCs w:val="18"/>
              </w:rPr>
              <w:t>$1,316</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F372925" w14:textId="77777777">
            <w:pPr>
              <w:pStyle w:val="RTableTextAbt"/>
            </w:pPr>
            <w:r>
              <w:rPr>
                <w:szCs w:val="18"/>
              </w:rPr>
              <w:t>$21,86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23235E6" w14:textId="77777777">
            <w:pPr>
              <w:pStyle w:val="RTableTextAbt"/>
            </w:pPr>
            <w:r>
              <w:rPr>
                <w:szCs w:val="18"/>
              </w:rPr>
              <w:t>$27,278</w:t>
            </w:r>
          </w:p>
        </w:tc>
      </w:tr>
      <w:tr w14:paraId="3F19299B"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490F854B" w14:textId="77777777">
            <w:pPr>
              <w:pStyle w:val="LTableTextAbt"/>
            </w:pPr>
            <w:r>
              <w:rPr>
                <w:szCs w:val="18"/>
              </w:rPr>
              <w:t>Reactant/Intermediate</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73797798" w14:textId="77777777">
            <w:pPr>
              <w:pStyle w:val="CTableTextAbt"/>
            </w:pPr>
            <w:r>
              <w:t>ONU</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5EDEAE5" w14:textId="77777777">
            <w:pPr>
              <w:pStyle w:val="RTableTextAbt"/>
            </w:pPr>
            <w:r>
              <w:rPr>
                <w:szCs w:val="18"/>
              </w:rPr>
              <w:t>-</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3592396" w14:textId="77777777">
            <w:pPr>
              <w:pStyle w:val="RTableTextAbt"/>
            </w:pPr>
            <w:r>
              <w:rPr>
                <w:szCs w:val="18"/>
              </w:rPr>
              <w:t>-</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DB72DDF"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767B1EF"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021E348" w14:textId="77777777">
            <w:pPr>
              <w:pStyle w:val="RTableTextAbt"/>
            </w:pPr>
            <w:r>
              <w:rPr>
                <w:szCs w:val="18"/>
              </w:rPr>
              <w:t>-</w:t>
            </w:r>
          </w:p>
        </w:tc>
      </w:tr>
      <w:tr w14:paraId="1E05F160"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435E0117" w14:textId="77777777">
            <w:pPr>
              <w:pStyle w:val="LTableTextAbt"/>
            </w:pPr>
            <w:r>
              <w:rPr>
                <w:szCs w:val="18"/>
              </w:rPr>
              <w:t>Processing Aid in Petrochemical Manufactur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085CAAC6"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610121E" w14:textId="77777777">
            <w:pPr>
              <w:pStyle w:val="RTableTextAbt"/>
            </w:pPr>
            <w:r>
              <w:rPr>
                <w:szCs w:val="18"/>
              </w:rPr>
              <w:t>$1,823</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193FED7" w14:textId="77777777">
            <w:pPr>
              <w:pStyle w:val="RTableTextAbt"/>
            </w:pPr>
            <w:r>
              <w:rPr>
                <w:szCs w:val="18"/>
              </w:rPr>
              <w:t>$500</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5A42DD5" w14:textId="77777777">
            <w:pPr>
              <w:pStyle w:val="RTableTextAbt"/>
            </w:pPr>
            <w:r>
              <w:rPr>
                <w:szCs w:val="18"/>
              </w:rPr>
              <w:t>$74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67F3945" w14:textId="77777777">
            <w:pPr>
              <w:pStyle w:val="RTableTextAbt"/>
            </w:pPr>
            <w:r>
              <w:rPr>
                <w:szCs w:val="18"/>
              </w:rPr>
              <w:t>$12,40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9C4CD54" w14:textId="77777777">
            <w:pPr>
              <w:pStyle w:val="RTableTextAbt"/>
            </w:pPr>
            <w:r>
              <w:rPr>
                <w:szCs w:val="18"/>
              </w:rPr>
              <w:t>$15,478</w:t>
            </w:r>
          </w:p>
        </w:tc>
      </w:tr>
      <w:tr w14:paraId="211E5B06"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6509ABE4" w14:textId="77777777">
            <w:pPr>
              <w:pStyle w:val="LTableTextAbt"/>
            </w:pPr>
            <w:r>
              <w:rPr>
                <w:szCs w:val="18"/>
              </w:rPr>
              <w:t>Production of Maskant for Chemical Mill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F1436A0"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5806814" w14:textId="77777777">
            <w:pPr>
              <w:pStyle w:val="RTableTextAbt"/>
            </w:pPr>
            <w:r>
              <w:rPr>
                <w:szCs w:val="18"/>
              </w:rPr>
              <w:t>$49</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A25737A" w14:textId="77777777">
            <w:pPr>
              <w:pStyle w:val="RTableTextAbt"/>
            </w:pPr>
            <w:r>
              <w:rPr>
                <w:szCs w:val="18"/>
              </w:rPr>
              <w:t>$13</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9CBC93D" w14:textId="77777777">
            <w:pPr>
              <w:pStyle w:val="RTableTextAbt"/>
            </w:pPr>
            <w:r>
              <w:rPr>
                <w:szCs w:val="18"/>
              </w:rPr>
              <w:t>$2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9F412A9" w14:textId="77777777">
            <w:pPr>
              <w:pStyle w:val="RTableTextAbt"/>
            </w:pPr>
            <w:r>
              <w:rPr>
                <w:szCs w:val="18"/>
              </w:rPr>
              <w:t>$33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37CADA5" w14:textId="77777777">
            <w:pPr>
              <w:pStyle w:val="RTableTextAbt"/>
            </w:pPr>
            <w:r>
              <w:rPr>
                <w:szCs w:val="18"/>
              </w:rPr>
              <w:t>$415</w:t>
            </w:r>
          </w:p>
        </w:tc>
      </w:tr>
      <w:tr w14:paraId="6CEFA86A"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2496C4FB" w14:textId="77777777">
            <w:pPr>
              <w:pStyle w:val="LTableTextAbt"/>
            </w:pPr>
            <w:r>
              <w:rPr>
                <w:szCs w:val="18"/>
              </w:rPr>
              <w:t>Use as Maskant for Chemical Mill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470F95D1"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BF35B74" w14:textId="77777777">
            <w:pPr>
              <w:pStyle w:val="RTableTextAbt"/>
            </w:pPr>
            <w:r>
              <w:rPr>
                <w:szCs w:val="18"/>
              </w:rPr>
              <w:t>$65,404</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2083388" w14:textId="77777777">
            <w:pPr>
              <w:pStyle w:val="RTableTextAbt"/>
            </w:pPr>
            <w:r>
              <w:rPr>
                <w:szCs w:val="18"/>
              </w:rPr>
              <w:t>$17,936</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FAD9956" w14:textId="77777777">
            <w:pPr>
              <w:pStyle w:val="RTableTextAbt"/>
            </w:pPr>
            <w:r>
              <w:rPr>
                <w:szCs w:val="18"/>
              </w:rPr>
              <w:t>$26,78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1E0432D" w14:textId="77777777">
            <w:pPr>
              <w:pStyle w:val="RTableTextAbt"/>
            </w:pPr>
            <w:r>
              <w:rPr>
                <w:szCs w:val="18"/>
              </w:rPr>
              <w:t>$445,13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37DD20A" w14:textId="77777777">
            <w:pPr>
              <w:pStyle w:val="RTableTextAbt"/>
            </w:pPr>
            <w:r>
              <w:rPr>
                <w:szCs w:val="18"/>
              </w:rPr>
              <w:t>$555,262</w:t>
            </w:r>
          </w:p>
        </w:tc>
      </w:tr>
      <w:tr w14:paraId="69FF3A61"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411CE218" w14:textId="77777777">
            <w:pPr>
              <w:pStyle w:val="LTableTextAbt"/>
            </w:pPr>
            <w:r>
              <w:rPr>
                <w:szCs w:val="18"/>
              </w:rPr>
              <w:t>Use as Maskant for Chemical Mill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0C1A88AA" w14:textId="77777777">
            <w:pPr>
              <w:pStyle w:val="CTableTextAbt"/>
            </w:pPr>
            <w:r>
              <w:t>ONU</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0F9A258" w14:textId="77777777">
            <w:pPr>
              <w:pStyle w:val="RTableTextAbt"/>
            </w:pPr>
            <w:r>
              <w:rPr>
                <w:szCs w:val="18"/>
              </w:rPr>
              <w:t>$19,217</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3D5F9D6" w14:textId="77777777">
            <w:pPr>
              <w:pStyle w:val="RTableTextAbt"/>
            </w:pPr>
            <w:r>
              <w:rPr>
                <w:szCs w:val="18"/>
              </w:rPr>
              <w:t>$5,270</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2DE67ED" w14:textId="77777777">
            <w:pPr>
              <w:pStyle w:val="RTableTextAbt"/>
            </w:pPr>
            <w:r>
              <w:rPr>
                <w:szCs w:val="18"/>
              </w:rPr>
              <w:t>$7,87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945B921" w14:textId="77777777">
            <w:pPr>
              <w:pStyle w:val="RTableTextAbt"/>
            </w:pPr>
            <w:r>
              <w:rPr>
                <w:szCs w:val="18"/>
              </w:rPr>
              <w:t>$130,79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2DBEC26" w14:textId="77777777">
            <w:pPr>
              <w:pStyle w:val="RTableTextAbt"/>
            </w:pPr>
            <w:r>
              <w:rPr>
                <w:szCs w:val="18"/>
              </w:rPr>
              <w:t>$163,152</w:t>
            </w:r>
          </w:p>
        </w:tc>
      </w:tr>
      <w:tr w14:paraId="0DCFE04C"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7F6F8D80" w14:textId="77777777">
            <w:pPr>
              <w:pStyle w:val="LTableTextAbt"/>
            </w:pPr>
            <w:r>
              <w:rPr>
                <w:szCs w:val="18"/>
              </w:rPr>
              <w:t>Vapor Degreasing: Open Top Vapor Degreasing (OTVD)</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759467C6"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95E15EF" w14:textId="77777777">
            <w:pPr>
              <w:pStyle w:val="RTableTextAbt"/>
            </w:pPr>
            <w:r>
              <w:rPr>
                <w:szCs w:val="18"/>
              </w:rPr>
              <w:t>$41,849</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97C472C" w14:textId="77777777">
            <w:pPr>
              <w:pStyle w:val="RTableTextAbt"/>
            </w:pPr>
            <w:r>
              <w:rPr>
                <w:szCs w:val="18"/>
              </w:rPr>
              <w:t>$11,477</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FC31230" w14:textId="77777777">
            <w:pPr>
              <w:pStyle w:val="RTableTextAbt"/>
            </w:pPr>
            <w:r>
              <w:rPr>
                <w:szCs w:val="18"/>
              </w:rPr>
              <w:t>$17,14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99DA5E8" w14:textId="77777777">
            <w:pPr>
              <w:pStyle w:val="RTableTextAbt"/>
            </w:pPr>
            <w:r>
              <w:rPr>
                <w:szCs w:val="18"/>
              </w:rPr>
              <w:t>$284,82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FF2B9D5" w14:textId="77777777">
            <w:pPr>
              <w:pStyle w:val="RTableTextAbt"/>
            </w:pPr>
            <w:r>
              <w:rPr>
                <w:szCs w:val="18"/>
              </w:rPr>
              <w:t>$355,288</w:t>
            </w:r>
          </w:p>
        </w:tc>
      </w:tr>
      <w:tr w14:paraId="43333613"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7ADC74C2" w14:textId="77777777">
            <w:pPr>
              <w:pStyle w:val="LTableTextAbt"/>
            </w:pPr>
            <w:r>
              <w:rPr>
                <w:szCs w:val="18"/>
              </w:rPr>
              <w:t>Vapor Degreasing: Open Top Vapor Degreasing (OTVD)</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76783CAC" w14:textId="77777777">
            <w:pPr>
              <w:pStyle w:val="CTableTextAbt"/>
            </w:pPr>
            <w:r>
              <w:t>ONU</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DBC789C" w14:textId="77777777">
            <w:pPr>
              <w:pStyle w:val="RTableTextAbt"/>
            </w:pPr>
            <w:r>
              <w:rPr>
                <w:szCs w:val="18"/>
              </w:rPr>
              <w:t>$1,973</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26BE8B1" w14:textId="77777777">
            <w:pPr>
              <w:pStyle w:val="RTableTextAbt"/>
            </w:pPr>
            <w:r>
              <w:rPr>
                <w:szCs w:val="18"/>
              </w:rPr>
              <w:t>$541</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0CA970E" w14:textId="77777777">
            <w:pPr>
              <w:pStyle w:val="RTableTextAbt"/>
            </w:pPr>
            <w:r>
              <w:rPr>
                <w:szCs w:val="18"/>
              </w:rPr>
              <w:t>$808</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711DC3D" w14:textId="77777777">
            <w:pPr>
              <w:pStyle w:val="RTableTextAbt"/>
            </w:pPr>
            <w:r>
              <w:rPr>
                <w:szCs w:val="18"/>
              </w:rPr>
              <w:t>$13,42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33AD612" w14:textId="77777777">
            <w:pPr>
              <w:pStyle w:val="RTableTextAbt"/>
            </w:pPr>
            <w:r>
              <w:rPr>
                <w:szCs w:val="18"/>
              </w:rPr>
              <w:t>$16,749</w:t>
            </w:r>
          </w:p>
        </w:tc>
      </w:tr>
      <w:tr w14:paraId="48702037"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EAE3FF6" w14:textId="77777777">
            <w:pPr>
              <w:pStyle w:val="LTableTextAbt"/>
            </w:pPr>
            <w:r>
              <w:rPr>
                <w:szCs w:val="18"/>
              </w:rPr>
              <w:t>Vapor Degreasing: Enclosed Vapor Degreasing (EVD)</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DD877AB"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473908C" w14:textId="77777777">
            <w:pPr>
              <w:pStyle w:val="RTableTextAbt"/>
            </w:pPr>
            <w:r>
              <w:rPr>
                <w:szCs w:val="18"/>
              </w:rPr>
              <w:t>$33</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07D11E5" w14:textId="77777777">
            <w:pPr>
              <w:pStyle w:val="RTableTextAbt"/>
            </w:pPr>
            <w:r>
              <w:rPr>
                <w:szCs w:val="18"/>
              </w:rPr>
              <w:t>$9</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9243929" w14:textId="77777777">
            <w:pPr>
              <w:pStyle w:val="RTableTextAbt"/>
            </w:pPr>
            <w:r>
              <w:rPr>
                <w:szCs w:val="18"/>
              </w:rPr>
              <w:t>$1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DB1B1DD" w14:textId="77777777">
            <w:pPr>
              <w:pStyle w:val="RTableTextAbt"/>
            </w:pPr>
            <w:r>
              <w:rPr>
                <w:szCs w:val="18"/>
              </w:rPr>
              <w:t>$22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5012833" w14:textId="77777777">
            <w:pPr>
              <w:pStyle w:val="RTableTextAbt"/>
            </w:pPr>
            <w:r>
              <w:rPr>
                <w:szCs w:val="18"/>
              </w:rPr>
              <w:t>$281</w:t>
            </w:r>
          </w:p>
        </w:tc>
      </w:tr>
      <w:tr w14:paraId="6FC38588"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090C935" w14:textId="77777777">
            <w:pPr>
              <w:pStyle w:val="LTableTextAbt"/>
            </w:pPr>
            <w:r>
              <w:rPr>
                <w:szCs w:val="18"/>
              </w:rPr>
              <w:t>Vapor Degreasing: Enclosed Vapor Degreasing (EVD)</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D83A6F6" w14:textId="77777777">
            <w:pPr>
              <w:pStyle w:val="CTableTextAbt"/>
            </w:pPr>
            <w:r>
              <w:t>ONU</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EA8E164" w14:textId="77777777">
            <w:pPr>
              <w:pStyle w:val="RTableTextAbt"/>
            </w:pPr>
            <w:r>
              <w:rPr>
                <w:szCs w:val="18"/>
              </w:rPr>
              <w:t>-</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FDB91BF" w14:textId="77777777">
            <w:pPr>
              <w:pStyle w:val="RTableTextAbt"/>
            </w:pPr>
            <w:r>
              <w:rPr>
                <w:szCs w:val="18"/>
              </w:rPr>
              <w:t>-</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5730CBF" w14:textId="77777777">
            <w:pPr>
              <w:pStyle w:val="RTableTextAbt"/>
            </w:pPr>
            <w:r>
              <w:rPr>
                <w:szCs w:val="18"/>
              </w:rPr>
              <w:t>-</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9BCFCB6" w14:textId="77777777">
            <w:pPr>
              <w:pStyle w:val="RTableTextAbt"/>
            </w:pPr>
            <w:r>
              <w:rPr>
                <w:szCs w:val="18"/>
              </w:rPr>
              <w:t>-</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237BFBD" w14:textId="77777777">
            <w:pPr>
              <w:pStyle w:val="RTableTextAbt"/>
            </w:pPr>
            <w:r>
              <w:rPr>
                <w:szCs w:val="18"/>
              </w:rPr>
              <w:t>-</w:t>
            </w:r>
          </w:p>
        </w:tc>
      </w:tr>
      <w:tr w14:paraId="6F6D60F7"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AE6A45F" w14:textId="77777777">
            <w:pPr>
              <w:pStyle w:val="LTableTextAbt"/>
            </w:pPr>
            <w:r>
              <w:rPr>
                <w:szCs w:val="18"/>
              </w:rPr>
              <w:t>Vapor Degreasing: Conveyorized Vapor Degreasing (CVD)</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D3CB4FE"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CF83E00" w14:textId="77777777">
            <w:pPr>
              <w:pStyle w:val="RTableTextAbt"/>
            </w:pPr>
            <w:r>
              <w:rPr>
                <w:szCs w:val="18"/>
              </w:rPr>
              <w:t>$9,726</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A6F7C03" w14:textId="77777777">
            <w:pPr>
              <w:pStyle w:val="RTableTextAbt"/>
            </w:pPr>
            <w:r>
              <w:rPr>
                <w:szCs w:val="18"/>
              </w:rPr>
              <w:t>$2,667</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1F55C26" w14:textId="77777777">
            <w:pPr>
              <w:pStyle w:val="RTableTextAbt"/>
            </w:pPr>
            <w:r>
              <w:rPr>
                <w:szCs w:val="18"/>
              </w:rPr>
              <w:t>$3,984</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CDD0E93" w14:textId="77777777">
            <w:pPr>
              <w:pStyle w:val="RTableTextAbt"/>
            </w:pPr>
            <w:r>
              <w:rPr>
                <w:szCs w:val="18"/>
              </w:rPr>
              <w:t>$66,19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784DF0A" w14:textId="77777777">
            <w:pPr>
              <w:pStyle w:val="RTableTextAbt"/>
            </w:pPr>
            <w:r>
              <w:rPr>
                <w:szCs w:val="18"/>
              </w:rPr>
              <w:t>$82,575</w:t>
            </w:r>
          </w:p>
        </w:tc>
      </w:tr>
      <w:tr w14:paraId="40D860B3"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522DD7DE" w14:textId="77777777">
            <w:pPr>
              <w:pStyle w:val="LTableTextAbt"/>
            </w:pPr>
            <w:r>
              <w:rPr>
                <w:szCs w:val="18"/>
              </w:rPr>
              <w:t>Vapor Degreasing: Conveyorized Vapor Degreasing (CVD)</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43BF4E78" w14:textId="77777777">
            <w:pPr>
              <w:pStyle w:val="CTableTextAbt"/>
            </w:pPr>
            <w:r>
              <w:t>ONU</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D321DE0" w14:textId="77777777">
            <w:pPr>
              <w:pStyle w:val="RTableTextAbt"/>
            </w:pPr>
            <w:r>
              <w:rPr>
                <w:szCs w:val="18"/>
              </w:rPr>
              <w:t>$1,561</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6B0CA68" w14:textId="77777777">
            <w:pPr>
              <w:pStyle w:val="RTableTextAbt"/>
            </w:pPr>
            <w:r>
              <w:rPr>
                <w:szCs w:val="18"/>
              </w:rPr>
              <w:t>$428</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751BBD0" w14:textId="77777777">
            <w:pPr>
              <w:pStyle w:val="RTableTextAbt"/>
            </w:pPr>
            <w:r>
              <w:rPr>
                <w:szCs w:val="18"/>
              </w:rPr>
              <w:t>$639</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59F1811" w14:textId="77777777">
            <w:pPr>
              <w:pStyle w:val="RTableTextAbt"/>
            </w:pPr>
            <w:r>
              <w:rPr>
                <w:szCs w:val="18"/>
              </w:rPr>
              <w:t>$10,62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36B2789" w14:textId="77777777">
            <w:pPr>
              <w:pStyle w:val="RTableTextAbt"/>
            </w:pPr>
            <w:r>
              <w:rPr>
                <w:szCs w:val="18"/>
              </w:rPr>
              <w:t>$13,254</w:t>
            </w:r>
          </w:p>
        </w:tc>
      </w:tr>
      <w:tr w14:paraId="71C11D35"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48029A21" w14:textId="77777777">
            <w:pPr>
              <w:pStyle w:val="LTableTextAbt"/>
            </w:pPr>
            <w:r>
              <w:rPr>
                <w:szCs w:val="18"/>
              </w:rPr>
              <w:t>Recycling and Disposal</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26DFBB6E"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02643D3" w14:textId="77777777">
            <w:pPr>
              <w:pStyle w:val="RTableTextAbt"/>
            </w:pPr>
            <w:r>
              <w:rPr>
                <w:szCs w:val="18"/>
              </w:rPr>
              <w:t>$231</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704DFD4" w14:textId="77777777">
            <w:pPr>
              <w:pStyle w:val="RTableTextAbt"/>
            </w:pPr>
            <w:r>
              <w:rPr>
                <w:szCs w:val="18"/>
              </w:rPr>
              <w:t>$63</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10B8A53" w14:textId="77777777">
            <w:pPr>
              <w:pStyle w:val="RTableTextAbt"/>
            </w:pPr>
            <w:r>
              <w:rPr>
                <w:szCs w:val="18"/>
              </w:rPr>
              <w:t>$9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2C688D8" w14:textId="77777777">
            <w:pPr>
              <w:pStyle w:val="RTableTextAbt"/>
            </w:pPr>
            <w:r>
              <w:rPr>
                <w:szCs w:val="18"/>
              </w:rPr>
              <w:t>$1,57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57C6F27" w14:textId="77777777">
            <w:pPr>
              <w:pStyle w:val="RTableTextAbt"/>
            </w:pPr>
            <w:r>
              <w:rPr>
                <w:szCs w:val="18"/>
              </w:rPr>
              <w:t>$1,964</w:t>
            </w:r>
          </w:p>
        </w:tc>
      </w:tr>
      <w:tr w14:paraId="08A54B8A"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88A65A1" w14:textId="77777777">
            <w:pPr>
              <w:pStyle w:val="LTableTextAbt"/>
            </w:pPr>
            <w:r w:rsidRPr="00591EE6">
              <w:rPr>
                <w:szCs w:val="18"/>
              </w:rPr>
              <w:t xml:space="preserve">Incorporation into </w:t>
            </w:r>
            <w:r>
              <w:rPr>
                <w:szCs w:val="18"/>
              </w:rPr>
              <w:t>A</w:t>
            </w:r>
            <w:r w:rsidRPr="00591EE6">
              <w:rPr>
                <w:szCs w:val="18"/>
              </w:rPr>
              <w:t xml:space="preserve">dhesive and </w:t>
            </w:r>
            <w:r>
              <w:rPr>
                <w:szCs w:val="18"/>
              </w:rPr>
              <w:t>S</w:t>
            </w:r>
            <w:r w:rsidRPr="00591EE6">
              <w:rPr>
                <w:szCs w:val="18"/>
              </w:rPr>
              <w:t xml:space="preserve">ealant </w:t>
            </w:r>
            <w:r>
              <w:rPr>
                <w:szCs w:val="18"/>
              </w:rPr>
              <w:t>P</w:t>
            </w:r>
            <w:r w:rsidRPr="00591EE6">
              <w:rPr>
                <w:szCs w:val="18"/>
              </w:rPr>
              <w:t>roducts</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0699035"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CCDF601" w14:textId="77777777">
            <w:pPr>
              <w:pStyle w:val="RTableTextAbt"/>
            </w:pPr>
            <w:r>
              <w:rPr>
                <w:szCs w:val="18"/>
              </w:rPr>
              <w:t>$879</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4635968" w14:textId="77777777">
            <w:pPr>
              <w:pStyle w:val="RTableTextAbt"/>
            </w:pPr>
            <w:r>
              <w:rPr>
                <w:szCs w:val="18"/>
              </w:rPr>
              <w:t>$241</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269CAD7" w14:textId="77777777">
            <w:pPr>
              <w:pStyle w:val="RTableTextAbt"/>
            </w:pPr>
            <w:r>
              <w:rPr>
                <w:szCs w:val="18"/>
              </w:rPr>
              <w:t>$36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F976EB4" w14:textId="77777777">
            <w:pPr>
              <w:pStyle w:val="RTableTextAbt"/>
            </w:pPr>
            <w:r>
              <w:rPr>
                <w:szCs w:val="18"/>
              </w:rPr>
              <w:t>$5,98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F7EA5A4" w14:textId="77777777">
            <w:pPr>
              <w:pStyle w:val="RTableTextAbt"/>
            </w:pPr>
            <w:r>
              <w:rPr>
                <w:szCs w:val="18"/>
              </w:rPr>
              <w:t>$7,465</w:t>
            </w:r>
          </w:p>
        </w:tc>
      </w:tr>
      <w:tr w14:paraId="327638AA"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84FA122" w14:textId="77777777">
            <w:pPr>
              <w:pStyle w:val="LTableTextAbt"/>
            </w:pPr>
            <w:r w:rsidRPr="00775537">
              <w:rPr>
                <w:szCs w:val="18"/>
              </w:rPr>
              <w:t xml:space="preserve">Incorporation into Other Formulation, Mixture, and </w:t>
            </w:r>
            <w:r>
              <w:rPr>
                <w:szCs w:val="18"/>
              </w:rPr>
              <w:t>Reaction Products (Aerosol)</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1E57171"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A3DB898" w14:textId="77777777">
            <w:pPr>
              <w:pStyle w:val="RTableTextAbt"/>
            </w:pPr>
            <w:r>
              <w:rPr>
                <w:szCs w:val="18"/>
              </w:rPr>
              <w:t>$34,730</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CDF7011" w14:textId="77777777">
            <w:pPr>
              <w:pStyle w:val="RTableTextAbt"/>
            </w:pPr>
            <w:r>
              <w:rPr>
                <w:szCs w:val="18"/>
              </w:rPr>
              <w:t>$9,525</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2DB15A3" w14:textId="77777777">
            <w:pPr>
              <w:pStyle w:val="RTableTextAbt"/>
            </w:pPr>
            <w:r>
              <w:rPr>
                <w:szCs w:val="18"/>
              </w:rPr>
              <w:t>$14,225</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9DA09C6" w14:textId="77777777">
            <w:pPr>
              <w:pStyle w:val="RTableTextAbt"/>
            </w:pPr>
            <w:r>
              <w:rPr>
                <w:szCs w:val="18"/>
              </w:rPr>
              <w:t>$236,37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CB5B891" w14:textId="77777777">
            <w:pPr>
              <w:pStyle w:val="RTableTextAbt"/>
            </w:pPr>
            <w:r>
              <w:rPr>
                <w:szCs w:val="18"/>
              </w:rPr>
              <w:t>$294,854</w:t>
            </w:r>
          </w:p>
        </w:tc>
      </w:tr>
      <w:tr w14:paraId="39417A40"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C68AF1D" w14:textId="77777777">
            <w:pPr>
              <w:pStyle w:val="LTableTextAbt"/>
            </w:pPr>
            <w:r w:rsidRPr="00775537">
              <w:rPr>
                <w:szCs w:val="18"/>
              </w:rPr>
              <w:t xml:space="preserve">Incorporation into Other Formulation, Mixture, and </w:t>
            </w:r>
            <w:r>
              <w:rPr>
                <w:szCs w:val="18"/>
              </w:rPr>
              <w:t>Reaction Products (Other)</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5712F82D"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DC7ADF1" w14:textId="77777777">
            <w:pPr>
              <w:pStyle w:val="RTableTextAbt"/>
            </w:pPr>
            <w:r>
              <w:rPr>
                <w:szCs w:val="18"/>
              </w:rPr>
              <w:t>$953</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068B6FD" w14:textId="77777777">
            <w:pPr>
              <w:pStyle w:val="RTableTextAbt"/>
            </w:pPr>
            <w:r>
              <w:rPr>
                <w:szCs w:val="18"/>
              </w:rPr>
              <w:t>$261</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C40E9D8" w14:textId="77777777">
            <w:pPr>
              <w:pStyle w:val="RTableTextAbt"/>
            </w:pPr>
            <w:r>
              <w:rPr>
                <w:szCs w:val="18"/>
              </w:rPr>
              <w:t>$39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157C675" w14:textId="77777777">
            <w:pPr>
              <w:pStyle w:val="RTableTextAbt"/>
            </w:pPr>
            <w:r>
              <w:rPr>
                <w:szCs w:val="18"/>
              </w:rPr>
              <w:t>$6,48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F6538D2" w14:textId="77777777">
            <w:pPr>
              <w:pStyle w:val="RTableTextAbt"/>
            </w:pPr>
            <w:r>
              <w:rPr>
                <w:szCs w:val="18"/>
              </w:rPr>
              <w:t>$8,087</w:t>
            </w:r>
          </w:p>
        </w:tc>
      </w:tr>
      <w:tr w14:paraId="2C7A025E"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FFBB84D" w14:textId="77777777">
            <w:pPr>
              <w:pStyle w:val="LTableTextAbt"/>
            </w:pPr>
            <w:r>
              <w:rPr>
                <w:szCs w:val="18"/>
              </w:rPr>
              <w:t>Laboratory Chemicals</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6DA2DA7"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B1624AD" w14:textId="77777777">
            <w:pPr>
              <w:pStyle w:val="RTableTextAbt"/>
            </w:pPr>
            <w:r>
              <w:rPr>
                <w:szCs w:val="18"/>
              </w:rPr>
              <w:t>$234</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B89E5DA" w14:textId="77777777">
            <w:pPr>
              <w:pStyle w:val="RTableTextAbt"/>
            </w:pPr>
            <w:r>
              <w:rPr>
                <w:szCs w:val="18"/>
              </w:rPr>
              <w:t>$64</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443B057" w14:textId="77777777">
            <w:pPr>
              <w:pStyle w:val="RTableTextAbt"/>
            </w:pPr>
            <w:r>
              <w:rPr>
                <w:szCs w:val="18"/>
              </w:rPr>
              <w:t>$96</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3D0D2C6" w14:textId="77777777">
            <w:pPr>
              <w:pStyle w:val="RTableTextAbt"/>
            </w:pPr>
            <w:r>
              <w:rPr>
                <w:szCs w:val="18"/>
              </w:rPr>
              <w:t>$1,59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D32AF40" w14:textId="77777777">
            <w:pPr>
              <w:pStyle w:val="RTableTextAbt"/>
            </w:pPr>
            <w:r>
              <w:rPr>
                <w:szCs w:val="18"/>
              </w:rPr>
              <w:t>$1,987</w:t>
            </w:r>
          </w:p>
        </w:tc>
      </w:tr>
      <w:tr w14:paraId="6581F10E"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5FB99B00" w14:textId="77777777">
            <w:pPr>
              <w:pStyle w:val="LTableTextAbt"/>
            </w:pPr>
            <w:r>
              <w:rPr>
                <w:szCs w:val="18"/>
              </w:rPr>
              <w:t>Processing Aid, Except Petrochemical</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6E7C3A72"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EDB1363" w14:textId="77777777">
            <w:pPr>
              <w:pStyle w:val="RTableTextAbt"/>
            </w:pPr>
            <w:r>
              <w:rPr>
                <w:szCs w:val="18"/>
              </w:rPr>
              <w:t>$57</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5838D11" w14:textId="77777777">
            <w:pPr>
              <w:pStyle w:val="RTableTextAbt"/>
            </w:pPr>
            <w:r>
              <w:rPr>
                <w:szCs w:val="18"/>
              </w:rPr>
              <w:t>$16</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42C77F52" w14:textId="77777777">
            <w:pPr>
              <w:pStyle w:val="RTableTextAbt"/>
            </w:pPr>
            <w:r>
              <w:rPr>
                <w:szCs w:val="18"/>
              </w:rPr>
              <w:t>$2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A6C44D4" w14:textId="77777777">
            <w:pPr>
              <w:pStyle w:val="RTableTextAbt"/>
            </w:pPr>
            <w:r>
              <w:rPr>
                <w:szCs w:val="18"/>
              </w:rPr>
              <w:t>$38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6996344" w14:textId="77777777">
            <w:pPr>
              <w:pStyle w:val="RTableTextAbt"/>
            </w:pPr>
            <w:r>
              <w:rPr>
                <w:szCs w:val="18"/>
              </w:rPr>
              <w:t>$480</w:t>
            </w:r>
          </w:p>
        </w:tc>
      </w:tr>
      <w:tr w14:paraId="649B6931"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45099F9F" w14:textId="77777777">
            <w:pPr>
              <w:pStyle w:val="LTableTextAbt"/>
            </w:pPr>
            <w:r>
              <w:rPr>
                <w:szCs w:val="18"/>
              </w:rPr>
              <w:t>Adhesives and Sealants</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D3D6211"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6E7EEB5" w14:textId="77777777">
            <w:pPr>
              <w:pStyle w:val="RTableTextAbt"/>
            </w:pPr>
            <w:r>
              <w:rPr>
                <w:szCs w:val="18"/>
              </w:rPr>
              <w:t>$36,664</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ABD6900" w14:textId="77777777">
            <w:pPr>
              <w:pStyle w:val="RTableTextAbt"/>
            </w:pPr>
            <w:r>
              <w:rPr>
                <w:szCs w:val="18"/>
              </w:rPr>
              <w:t>$10,055</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F71F745" w14:textId="77777777">
            <w:pPr>
              <w:pStyle w:val="RTableTextAbt"/>
            </w:pPr>
            <w:r>
              <w:rPr>
                <w:szCs w:val="18"/>
              </w:rPr>
              <w:t>$15,017</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227FCD8" w14:textId="77777777">
            <w:pPr>
              <w:pStyle w:val="RTableTextAbt"/>
            </w:pPr>
            <w:r>
              <w:rPr>
                <w:szCs w:val="18"/>
              </w:rPr>
              <w:t>$249,53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31B97CD" w14:textId="77777777">
            <w:pPr>
              <w:pStyle w:val="RTableTextAbt"/>
            </w:pPr>
            <w:r>
              <w:rPr>
                <w:szCs w:val="18"/>
              </w:rPr>
              <w:t>$311,268</w:t>
            </w:r>
          </w:p>
        </w:tc>
      </w:tr>
      <w:tr w14:paraId="50AD0440"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91F65DA" w14:textId="77777777">
            <w:pPr>
              <w:pStyle w:val="LTableTextAbt"/>
            </w:pPr>
            <w:r>
              <w:rPr>
                <w:szCs w:val="18"/>
              </w:rPr>
              <w:t>Paint and Coatings</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04932900"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C989F72" w14:textId="77777777">
            <w:pPr>
              <w:pStyle w:val="RTableTextAbt"/>
            </w:pPr>
            <w:r>
              <w:rPr>
                <w:szCs w:val="18"/>
              </w:rPr>
              <w:t>$11,917</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629A5F7" w14:textId="77777777">
            <w:pPr>
              <w:pStyle w:val="RTableTextAbt"/>
            </w:pPr>
            <w:r>
              <w:rPr>
                <w:szCs w:val="18"/>
              </w:rPr>
              <w:t>$3,268</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6D0CE7F" w14:textId="77777777">
            <w:pPr>
              <w:pStyle w:val="RTableTextAbt"/>
            </w:pPr>
            <w:r>
              <w:rPr>
                <w:szCs w:val="18"/>
              </w:rPr>
              <w:t>$4,881</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38EA8D7" w14:textId="77777777">
            <w:pPr>
              <w:pStyle w:val="RTableTextAbt"/>
            </w:pPr>
            <w:r>
              <w:rPr>
                <w:szCs w:val="18"/>
              </w:rPr>
              <w:t>$81,11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2F01D9F" w14:textId="77777777">
            <w:pPr>
              <w:pStyle w:val="RTableTextAbt"/>
            </w:pPr>
            <w:r>
              <w:rPr>
                <w:szCs w:val="18"/>
              </w:rPr>
              <w:t>$101,177</w:t>
            </w:r>
          </w:p>
        </w:tc>
      </w:tr>
      <w:tr w14:paraId="189D428E"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1888DA87" w14:textId="77777777">
            <w:pPr>
              <w:pStyle w:val="LTableTextAbt"/>
            </w:pPr>
            <w:r>
              <w:rPr>
                <w:szCs w:val="18"/>
              </w:rPr>
              <w:t>Aerosol Spray Cleaning/Degreas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55343E44" w14:textId="77777777">
            <w:pPr>
              <w:pStyle w:val="CTableTextAbt"/>
            </w:pPr>
            <w:r>
              <w:t>Worker</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0458CA5" w14:textId="77777777">
            <w:pPr>
              <w:pStyle w:val="RTableTextAbt"/>
            </w:pPr>
            <w:r>
              <w:rPr>
                <w:szCs w:val="18"/>
              </w:rPr>
              <w:t>$4,931,916</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17317CE5" w14:textId="77777777">
            <w:pPr>
              <w:pStyle w:val="RTableTextAbt"/>
            </w:pPr>
            <w:r>
              <w:rPr>
                <w:szCs w:val="18"/>
              </w:rPr>
              <w:t>$1,387,937</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09126B2" w14:textId="77777777">
            <w:pPr>
              <w:pStyle w:val="RTableTextAbt"/>
            </w:pPr>
            <w:r>
              <w:rPr>
                <w:szCs w:val="18"/>
              </w:rPr>
              <w:t>$2,084,360</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B865BC6" w14:textId="77777777">
            <w:pPr>
              <w:pStyle w:val="RTableTextAbt"/>
            </w:pPr>
            <w:r>
              <w:rPr>
                <w:szCs w:val="18"/>
              </w:rPr>
              <w:t>$35,030,08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2C7B7DFE" w14:textId="77777777">
            <w:pPr>
              <w:pStyle w:val="RTableTextAbt"/>
            </w:pPr>
            <w:r>
              <w:rPr>
                <w:szCs w:val="18"/>
              </w:rPr>
              <w:t>$43,434,296</w:t>
            </w:r>
          </w:p>
        </w:tc>
      </w:tr>
      <w:tr w14:paraId="75458A3B" w14:textId="77777777" w:rsidTr="00016074">
        <w:tblPrEx>
          <w:tblW w:w="12521" w:type="dxa"/>
          <w:tblInd w:w="6" w:type="dxa"/>
          <w:tblLayout w:type="fixed"/>
          <w:tblLook w:val="04A0"/>
        </w:tblPrEx>
        <w:trPr>
          <w:trHeight w:val="270"/>
        </w:trPr>
        <w:tc>
          <w:tcPr>
            <w:tcW w:w="482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640F0DC9" w14:textId="77777777">
            <w:pPr>
              <w:pStyle w:val="LTableTextAbt"/>
            </w:pPr>
            <w:r>
              <w:rPr>
                <w:szCs w:val="18"/>
              </w:rPr>
              <w:t>Aerosol Spray Cleaning/Degreasing</w:t>
            </w:r>
          </w:p>
        </w:tc>
        <w:tc>
          <w:tcPr>
            <w:tcW w:w="127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304AD" w:rsidRPr="00FC31A6" w:rsidP="00CB1C05" w14:paraId="3090CDCF" w14:textId="77777777">
            <w:pPr>
              <w:pStyle w:val="CTableTextAbt"/>
            </w:pPr>
            <w:r>
              <w:t>ONU</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3E34465B" w14:textId="77777777">
            <w:pPr>
              <w:pStyle w:val="RTableTextAbt"/>
            </w:pPr>
            <w:r>
              <w:rPr>
                <w:szCs w:val="18"/>
              </w:rPr>
              <w:t>$15,008</w:t>
            </w:r>
          </w:p>
        </w:tc>
        <w:tc>
          <w:tcPr>
            <w:tcW w:w="13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767BE7D3" w14:textId="77777777">
            <w:pPr>
              <w:pStyle w:val="RTableTextAbt"/>
            </w:pPr>
            <w:r>
              <w:rPr>
                <w:szCs w:val="18"/>
              </w:rPr>
              <w:t>$4,223</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0A797088" w14:textId="77777777">
            <w:pPr>
              <w:pStyle w:val="RTableTextAbt"/>
            </w:pPr>
            <w:r>
              <w:rPr>
                <w:szCs w:val="18"/>
              </w:rPr>
              <w:t>$6,343</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6FDED404" w14:textId="77777777">
            <w:pPr>
              <w:pStyle w:val="RTableTextAbt"/>
            </w:pPr>
            <w:r>
              <w:rPr>
                <w:szCs w:val="18"/>
              </w:rPr>
              <w:t>$106,59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304AD" w:rsidRPr="00FC31A6" w:rsidP="00CB1C05" w14:paraId="527889A6" w14:textId="77777777">
            <w:pPr>
              <w:pStyle w:val="RTableTextAbt"/>
            </w:pPr>
            <w:r>
              <w:rPr>
                <w:szCs w:val="18"/>
              </w:rPr>
              <w:t>$132,169</w:t>
            </w:r>
          </w:p>
        </w:tc>
      </w:tr>
    </w:tbl>
    <w:p w:rsidR="00016074" w:rsidP="00CB1C05" w14:paraId="07D4ECFA" w14:textId="77777777"/>
    <w:tbl>
      <w:tblPr>
        <w:tblW w:w="13494" w:type="dxa"/>
        <w:tblInd w:w="6" w:type="dxa"/>
        <w:tblLayout w:type="fixed"/>
        <w:tblCellMar>
          <w:left w:w="0" w:type="dxa"/>
          <w:right w:w="58" w:type="dxa"/>
        </w:tblCellMar>
        <w:tblLook w:val="04A0"/>
      </w:tblPr>
      <w:tblGrid>
        <w:gridCol w:w="5304"/>
        <w:gridCol w:w="1179"/>
        <w:gridCol w:w="1215"/>
        <w:gridCol w:w="1126"/>
        <w:gridCol w:w="1216"/>
        <w:gridCol w:w="1934"/>
        <w:gridCol w:w="1520"/>
      </w:tblGrid>
      <w:tr w14:paraId="5B80BD12" w14:textId="77777777" w:rsidTr="00016074">
        <w:tblPrEx>
          <w:tblW w:w="13494" w:type="dxa"/>
          <w:tblInd w:w="6" w:type="dxa"/>
          <w:tblLayout w:type="fixed"/>
          <w:tblCellMar>
            <w:left w:w="0" w:type="dxa"/>
            <w:right w:w="58" w:type="dxa"/>
          </w:tblCellMar>
          <w:tblLook w:val="04A0"/>
        </w:tblPrEx>
        <w:trPr>
          <w:tblHeader/>
        </w:trPr>
        <w:tc>
          <w:tcPr>
            <w:tcW w:w="13494" w:type="dxa"/>
            <w:gridSpan w:val="7"/>
            <w:tcBorders>
              <w:bottom w:val="single" w:sz="4" w:space="0" w:color="auto"/>
            </w:tcBorders>
            <w:shd w:val="clear" w:color="auto" w:fill="auto"/>
            <w:vAlign w:val="center"/>
          </w:tcPr>
          <w:p w:rsidR="009329C0" w:rsidP="00CB1C05" w14:paraId="0E93E9E5" w14:textId="77777777">
            <w:pPr>
              <w:pStyle w:val="TableTitleA"/>
            </w:pPr>
            <w:bookmarkStart w:id="1418" w:name="_Ref104196913"/>
            <w:bookmarkStart w:id="1419" w:name="_Ref165016083"/>
            <w:bookmarkStart w:id="1420" w:name="_Toc107219357"/>
            <w:bookmarkStart w:id="1421" w:name="_Toc121142710"/>
            <w:bookmarkStart w:id="1422" w:name="_Toc165379736"/>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28</w:t>
            </w:r>
            <w:r w:rsidR="00BC4B5D">
              <w:rPr>
                <w:noProof/>
              </w:rPr>
              <w:fldChar w:fldCharType="end"/>
            </w:r>
            <w:bookmarkEnd w:id="1418"/>
            <w:bookmarkEnd w:id="1419"/>
            <w:r w:rsidRPr="00FC31A6">
              <w:t xml:space="preserve">: Total </w:t>
            </w:r>
            <w:r w:rsidR="00347199">
              <w:t xml:space="preserve">20-Year </w:t>
            </w:r>
            <w:r w:rsidRPr="00FC31A6">
              <w:t>Annualized Benefits by Use Category and Option (</w:t>
            </w:r>
            <w:r w:rsidR="001F5B42">
              <w:t>2</w:t>
            </w:r>
            <w:r w:rsidRPr="00FC31A6">
              <w:t xml:space="preserve"> Percent Discount Rate)</w:t>
            </w:r>
            <w:bookmarkEnd w:id="1420"/>
            <w:bookmarkEnd w:id="1421"/>
            <w:bookmarkEnd w:id="1422"/>
          </w:p>
        </w:tc>
      </w:tr>
      <w:tr w14:paraId="0CC24D16" w14:textId="77777777" w:rsidTr="00016074">
        <w:tblPrEx>
          <w:tblW w:w="13494" w:type="dxa"/>
          <w:tblInd w:w="6" w:type="dxa"/>
          <w:tblLayout w:type="fixed"/>
          <w:tblCellMar>
            <w:left w:w="0" w:type="dxa"/>
            <w:right w:w="58" w:type="dxa"/>
          </w:tblCellMar>
          <w:tblLook w:val="04A0"/>
        </w:tblPrEx>
        <w:trPr>
          <w:tblHeader/>
        </w:trPr>
        <w:tc>
          <w:tcPr>
            <w:tcW w:w="5304"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C6CB7" w:rsidRPr="00FC31A6" w:rsidP="00CB1C05" w14:paraId="74E2554B" w14:textId="77777777">
            <w:pPr>
              <w:pStyle w:val="TableSubtitle"/>
              <w:rPr>
                <w:rFonts w:asciiTheme="minorHAnsi" w:hAnsiTheme="minorHAnsi" w:cstheme="minorHAnsi"/>
                <w:color w:val="auto"/>
                <w:sz w:val="16"/>
                <w:szCs w:val="16"/>
              </w:rPr>
            </w:pPr>
            <w:r w:rsidRPr="00FC31A6">
              <w:t>Use Category</w:t>
            </w:r>
          </w:p>
        </w:tc>
        <w:tc>
          <w:tcPr>
            <w:tcW w:w="2394"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C6CB7" w:rsidRPr="00FC31A6" w:rsidP="00CB1C05" w14:paraId="29EF24D2" w14:textId="77777777">
            <w:pPr>
              <w:pStyle w:val="TableSubtitle"/>
            </w:pPr>
            <w:r w:rsidRPr="00FC31A6">
              <w:t>Low Estimate</w:t>
            </w:r>
          </w:p>
        </w:tc>
        <w:tc>
          <w:tcPr>
            <w:tcW w:w="2342"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C6CB7" w:rsidRPr="00FC31A6" w:rsidP="00CB1C05" w14:paraId="56644875" w14:textId="77777777">
            <w:pPr>
              <w:pStyle w:val="TableSubtitle"/>
            </w:pPr>
            <w:r w:rsidRPr="00FC31A6">
              <w:t>High Estimate</w:t>
            </w:r>
          </w:p>
        </w:tc>
        <w:tc>
          <w:tcPr>
            <w:tcW w:w="3454" w:type="dxa"/>
            <w:gridSpan w:val="2"/>
            <w:tcBorders>
              <w:top w:val="single" w:sz="4" w:space="0" w:color="auto"/>
              <w:left w:val="single" w:sz="4" w:space="0" w:color="auto"/>
              <w:bottom w:val="single" w:sz="4" w:space="0" w:color="auto"/>
              <w:right w:val="single" w:sz="4" w:space="0" w:color="auto"/>
            </w:tcBorders>
            <w:shd w:val="clear" w:color="auto" w:fill="48A9C5"/>
          </w:tcPr>
          <w:p w:rsidR="002C6CB7" w:rsidRPr="00FC31A6" w:rsidP="00CB1C05" w14:paraId="603C84DF" w14:textId="77777777">
            <w:pPr>
              <w:pStyle w:val="TableSubtitle"/>
            </w:pPr>
            <w:r>
              <w:t>Notes</w:t>
            </w:r>
          </w:p>
        </w:tc>
      </w:tr>
      <w:tr w14:paraId="2FECD2F1" w14:textId="77777777" w:rsidTr="00016074">
        <w:tblPrEx>
          <w:tblW w:w="13494" w:type="dxa"/>
          <w:tblInd w:w="6" w:type="dxa"/>
          <w:tblLayout w:type="fixed"/>
          <w:tblCellMar>
            <w:left w:w="0" w:type="dxa"/>
            <w:right w:w="58" w:type="dxa"/>
          </w:tblCellMar>
          <w:tblLook w:val="04A0"/>
        </w:tblPrEx>
        <w:trPr>
          <w:trHeight w:val="224"/>
          <w:tblHeader/>
        </w:trPr>
        <w:tc>
          <w:tcPr>
            <w:tcW w:w="5304" w:type="dxa"/>
            <w:vMerge/>
            <w:tcBorders>
              <w:top w:val="single" w:sz="4" w:space="0" w:color="auto"/>
              <w:left w:val="single" w:sz="4" w:space="0" w:color="auto"/>
              <w:bottom w:val="single" w:sz="4" w:space="0" w:color="auto"/>
              <w:right w:val="single" w:sz="4" w:space="0" w:color="auto"/>
            </w:tcBorders>
            <w:shd w:val="clear" w:color="auto" w:fill="48A9C5" w:themeFill="accent1"/>
          </w:tcPr>
          <w:p w:rsidR="009015C0" w:rsidRPr="00FC31A6" w:rsidP="00CB1C05" w14:paraId="1513F1F4" w14:textId="77777777">
            <w:pPr>
              <w:pStyle w:val="TableSubtitle"/>
              <w:rPr>
                <w:rFonts w:asciiTheme="minorHAnsi" w:hAnsiTheme="minorHAnsi" w:cstheme="minorHAnsi"/>
                <w:color w:val="auto"/>
                <w:sz w:val="16"/>
                <w:szCs w:val="16"/>
              </w:rPr>
            </w:pPr>
          </w:p>
        </w:tc>
        <w:tc>
          <w:tcPr>
            <w:tcW w:w="1179" w:type="dxa"/>
            <w:tcBorders>
              <w:top w:val="single" w:sz="4" w:space="0" w:color="auto"/>
              <w:left w:val="single" w:sz="4" w:space="0" w:color="auto"/>
              <w:bottom w:val="single" w:sz="4" w:space="0" w:color="auto"/>
              <w:right w:val="single" w:sz="4" w:space="0" w:color="auto"/>
            </w:tcBorders>
            <w:shd w:val="clear" w:color="auto" w:fill="48A9C5" w:themeFill="accent1"/>
          </w:tcPr>
          <w:p w:rsidR="009015C0" w:rsidRPr="00FC31A6" w:rsidP="00CB1C05" w14:paraId="3935D085" w14:textId="77777777">
            <w:pPr>
              <w:pStyle w:val="TableSubtitle"/>
            </w:pPr>
            <w:r w:rsidRPr="00FC31A6">
              <w:rPr>
                <w:rFonts w:cs="PMingLiU"/>
                <w:color w:val="FFFFFF"/>
              </w:rPr>
              <w:t>Option 1</w:t>
            </w:r>
          </w:p>
        </w:tc>
        <w:tc>
          <w:tcPr>
            <w:tcW w:w="1215" w:type="dxa"/>
            <w:tcBorders>
              <w:top w:val="single" w:sz="4" w:space="0" w:color="auto"/>
              <w:left w:val="single" w:sz="4" w:space="0" w:color="auto"/>
              <w:bottom w:val="single" w:sz="4" w:space="0" w:color="auto"/>
              <w:right w:val="single" w:sz="4" w:space="0" w:color="auto"/>
            </w:tcBorders>
            <w:shd w:val="clear" w:color="auto" w:fill="48A9C5" w:themeFill="accent1"/>
          </w:tcPr>
          <w:p w:rsidR="009015C0" w:rsidRPr="00710F9B" w:rsidP="00CB1C05" w14:paraId="608D3E9A" w14:textId="77777777">
            <w:pPr>
              <w:pStyle w:val="TableSubtitle"/>
              <w:rPr>
                <w:rFonts w:cs="PMingLiU"/>
                <w:color w:val="FFFFFF"/>
              </w:rPr>
            </w:pPr>
            <w:r w:rsidRPr="00FC31A6">
              <w:rPr>
                <w:rFonts w:cs="PMingLiU"/>
                <w:color w:val="FFFFFF"/>
              </w:rPr>
              <w:t>Option 2</w:t>
            </w:r>
          </w:p>
        </w:tc>
        <w:tc>
          <w:tcPr>
            <w:tcW w:w="1126" w:type="dxa"/>
            <w:tcBorders>
              <w:top w:val="single" w:sz="4" w:space="0" w:color="auto"/>
              <w:left w:val="single" w:sz="4" w:space="0" w:color="auto"/>
              <w:bottom w:val="single" w:sz="4" w:space="0" w:color="auto"/>
              <w:right w:val="single" w:sz="4" w:space="0" w:color="auto"/>
            </w:tcBorders>
            <w:shd w:val="clear" w:color="auto" w:fill="48A9C5" w:themeFill="accent1"/>
          </w:tcPr>
          <w:p w:rsidR="009015C0" w:rsidRPr="00FC31A6" w:rsidP="00CB1C05" w14:paraId="25A7944E" w14:textId="77777777">
            <w:pPr>
              <w:pStyle w:val="TableSubtitle"/>
            </w:pPr>
            <w:r w:rsidRPr="00FC31A6">
              <w:rPr>
                <w:rFonts w:cs="PMingLiU"/>
                <w:color w:val="FFFFFF"/>
              </w:rPr>
              <w:t>Option 1</w:t>
            </w:r>
          </w:p>
        </w:tc>
        <w:tc>
          <w:tcPr>
            <w:tcW w:w="1216" w:type="dxa"/>
            <w:tcBorders>
              <w:top w:val="single" w:sz="4" w:space="0" w:color="auto"/>
              <w:left w:val="single" w:sz="4" w:space="0" w:color="auto"/>
              <w:bottom w:val="single" w:sz="4" w:space="0" w:color="auto"/>
              <w:right w:val="single" w:sz="4" w:space="0" w:color="auto"/>
            </w:tcBorders>
            <w:shd w:val="clear" w:color="auto" w:fill="48A9C5" w:themeFill="accent1"/>
          </w:tcPr>
          <w:p w:rsidR="009015C0" w:rsidRPr="00FC31A6" w:rsidP="00CB1C05" w14:paraId="28F13F91" w14:textId="77777777">
            <w:pPr>
              <w:pStyle w:val="TableSubtitle"/>
            </w:pPr>
            <w:r w:rsidRPr="00FC31A6">
              <w:rPr>
                <w:rFonts w:cs="PMingLiU"/>
                <w:color w:val="FFFFFF"/>
              </w:rPr>
              <w:t>Option 2</w:t>
            </w:r>
          </w:p>
        </w:tc>
        <w:tc>
          <w:tcPr>
            <w:tcW w:w="1934"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9015C0" w:rsidRPr="00FC31A6" w:rsidP="00CB1C05" w14:paraId="4A205F3D" w14:textId="77777777">
            <w:pPr>
              <w:pStyle w:val="TableSubtitle"/>
              <w:rPr>
                <w:rFonts w:cs="PMingLiU"/>
                <w:color w:val="FFFFFF"/>
              </w:rPr>
            </w:pPr>
            <w:r w:rsidRPr="00FC31A6">
              <w:rPr>
                <w:rFonts w:cs="PMingLiU"/>
                <w:color w:val="FFFFFF"/>
              </w:rPr>
              <w:t>Option 1</w:t>
            </w:r>
          </w:p>
        </w:tc>
        <w:tc>
          <w:tcPr>
            <w:tcW w:w="1520" w:type="dxa"/>
            <w:tcBorders>
              <w:top w:val="single" w:sz="4" w:space="0" w:color="auto"/>
              <w:left w:val="single" w:sz="4" w:space="0" w:color="auto"/>
              <w:bottom w:val="single" w:sz="4" w:space="0" w:color="auto"/>
              <w:right w:val="single" w:sz="4" w:space="0" w:color="auto"/>
            </w:tcBorders>
            <w:shd w:val="clear" w:color="auto" w:fill="48A9C5" w:themeFill="accent1"/>
          </w:tcPr>
          <w:p w:rsidR="009015C0" w:rsidRPr="00FC31A6" w:rsidP="00CB1C05" w14:paraId="56F27E87" w14:textId="77777777">
            <w:pPr>
              <w:pStyle w:val="TableSubtitle"/>
            </w:pPr>
            <w:r w:rsidRPr="00FC31A6">
              <w:rPr>
                <w:rFonts w:cs="PMingLiU"/>
                <w:color w:val="FFFFFF"/>
              </w:rPr>
              <w:t>Option 2</w:t>
            </w:r>
          </w:p>
        </w:tc>
      </w:tr>
      <w:tr w14:paraId="4E164631"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2B652F7C" w14:textId="77777777">
            <w:pPr>
              <w:pStyle w:val="LTableTextAbt"/>
              <w:rPr>
                <w:szCs w:val="18"/>
              </w:rPr>
            </w:pPr>
            <w:r w:rsidRPr="000A6FFF">
              <w:rPr>
                <w:szCs w:val="18"/>
              </w:rPr>
              <w:t>Manufacturing</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3DB69E8" w14:textId="77777777">
            <w:pPr>
              <w:pStyle w:val="RTableTextAbt"/>
              <w:rPr>
                <w:szCs w:val="18"/>
              </w:rPr>
            </w:pPr>
            <w:r>
              <w:rPr>
                <w:szCs w:val="18"/>
              </w:rPr>
              <w:t>$89,704</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37ADC85" w14:textId="77777777">
            <w:pPr>
              <w:pStyle w:val="RTableTextAbt"/>
              <w:rPr>
                <w:szCs w:val="18"/>
              </w:rPr>
            </w:pPr>
            <w:r>
              <w:rPr>
                <w:szCs w:val="18"/>
              </w:rPr>
              <w:t>$89,704</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B6AC217" w14:textId="77777777">
            <w:pPr>
              <w:pStyle w:val="RTableTextAbt"/>
              <w:rPr>
                <w:szCs w:val="18"/>
              </w:rPr>
            </w:pPr>
            <w:r>
              <w:rPr>
                <w:szCs w:val="18"/>
              </w:rPr>
              <w:t>$232,529</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9A4DC39" w14:textId="77777777">
            <w:pPr>
              <w:pStyle w:val="RTableTextAbt"/>
              <w:rPr>
                <w:szCs w:val="18"/>
              </w:rPr>
            </w:pPr>
            <w:r>
              <w:rPr>
                <w:szCs w:val="18"/>
              </w:rPr>
              <w:t>$232,529</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24A157D1"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5CB2AFFC" w14:textId="77777777">
            <w:pPr>
              <w:pStyle w:val="RTableTextAbt"/>
              <w:jc w:val="center"/>
              <w:rPr>
                <w:szCs w:val="18"/>
              </w:rPr>
            </w:pPr>
            <w:r w:rsidRPr="00425568">
              <w:rPr>
                <w:szCs w:val="18"/>
              </w:rPr>
              <w:t>WCPP</w:t>
            </w:r>
          </w:p>
        </w:tc>
      </w:tr>
      <w:tr w14:paraId="4A6F9242"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478F9201" w14:textId="77777777">
            <w:pPr>
              <w:pStyle w:val="LTableTextAbt"/>
              <w:rPr>
                <w:szCs w:val="18"/>
              </w:rPr>
            </w:pPr>
            <w:r w:rsidRPr="000A6FFF">
              <w:rPr>
                <w:szCs w:val="18"/>
              </w:rPr>
              <w:t>Import/Repackage</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9E0FFC9" w14:textId="77777777">
            <w:pPr>
              <w:pStyle w:val="RTableTextAbt"/>
              <w:rPr>
                <w:szCs w:val="18"/>
              </w:rPr>
            </w:pPr>
            <w:r>
              <w:rPr>
                <w:szCs w:val="18"/>
              </w:rPr>
              <w:t>$1,307</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7C1B089" w14:textId="77777777">
            <w:pPr>
              <w:pStyle w:val="RTableTextAbt"/>
              <w:rPr>
                <w:szCs w:val="18"/>
              </w:rPr>
            </w:pPr>
            <w:r>
              <w:rPr>
                <w:szCs w:val="18"/>
              </w:rPr>
              <w:t>$1,307</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C9E74E6" w14:textId="77777777">
            <w:pPr>
              <w:pStyle w:val="RTableTextAbt"/>
              <w:rPr>
                <w:szCs w:val="18"/>
              </w:rPr>
            </w:pPr>
            <w:r>
              <w:rPr>
                <w:szCs w:val="18"/>
              </w:rPr>
              <w:t>$3,387</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5F78295" w14:textId="77777777">
            <w:pPr>
              <w:pStyle w:val="RTableTextAbt"/>
              <w:rPr>
                <w:szCs w:val="18"/>
              </w:rPr>
            </w:pPr>
            <w:r>
              <w:rPr>
                <w:szCs w:val="18"/>
              </w:rPr>
              <w:t>$3,387</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43595E9A"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568F16EE" w14:textId="77777777">
            <w:pPr>
              <w:pStyle w:val="RTableTextAbt"/>
              <w:jc w:val="center"/>
              <w:rPr>
                <w:szCs w:val="18"/>
              </w:rPr>
            </w:pPr>
            <w:r w:rsidRPr="00425568">
              <w:rPr>
                <w:szCs w:val="18"/>
              </w:rPr>
              <w:t>WCPP</w:t>
            </w:r>
          </w:p>
        </w:tc>
      </w:tr>
      <w:tr w14:paraId="27734BAE"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354ADA19" w14:textId="77777777">
            <w:pPr>
              <w:pStyle w:val="LTableTextAbt"/>
              <w:rPr>
                <w:szCs w:val="18"/>
              </w:rPr>
            </w:pPr>
            <w:r w:rsidRPr="000A6FFF">
              <w:rPr>
                <w:szCs w:val="18"/>
              </w:rPr>
              <w:t>Reactant/Intermediate</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139DCF0C" w14:textId="77777777">
            <w:pPr>
              <w:pStyle w:val="RTableTextAbt"/>
              <w:rPr>
                <w:szCs w:val="18"/>
              </w:rPr>
            </w:pPr>
            <w:r>
              <w:rPr>
                <w:szCs w:val="18"/>
              </w:rPr>
              <w:t>$17,211</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81CAA4C" w14:textId="77777777">
            <w:pPr>
              <w:pStyle w:val="RTableTextAbt"/>
              <w:rPr>
                <w:szCs w:val="18"/>
              </w:rPr>
            </w:pPr>
            <w:r>
              <w:rPr>
                <w:szCs w:val="18"/>
              </w:rPr>
              <w:t>$17,211</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EBDDC28" w14:textId="77777777">
            <w:pPr>
              <w:pStyle w:val="RTableTextAbt"/>
              <w:rPr>
                <w:szCs w:val="18"/>
              </w:rPr>
            </w:pPr>
            <w:r>
              <w:rPr>
                <w:szCs w:val="18"/>
              </w:rPr>
              <w:t>$44,613</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4B3CD5E" w14:textId="77777777">
            <w:pPr>
              <w:pStyle w:val="RTableTextAbt"/>
              <w:rPr>
                <w:szCs w:val="18"/>
              </w:rPr>
            </w:pPr>
            <w:r>
              <w:rPr>
                <w:szCs w:val="18"/>
              </w:rPr>
              <w:t>$44,613</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00DA32BE"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4DD96137" w14:textId="77777777">
            <w:pPr>
              <w:pStyle w:val="RTableTextAbt"/>
              <w:jc w:val="center"/>
              <w:rPr>
                <w:szCs w:val="18"/>
              </w:rPr>
            </w:pPr>
            <w:r w:rsidRPr="00425568">
              <w:rPr>
                <w:szCs w:val="18"/>
              </w:rPr>
              <w:t>WCPP</w:t>
            </w:r>
          </w:p>
        </w:tc>
      </w:tr>
      <w:tr w14:paraId="383F2265"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0D2B2935" w14:textId="77777777">
            <w:pPr>
              <w:pStyle w:val="LTableTextAbt"/>
              <w:rPr>
                <w:szCs w:val="18"/>
              </w:rPr>
            </w:pPr>
            <w:r w:rsidRPr="000A6FFF">
              <w:rPr>
                <w:szCs w:val="18"/>
              </w:rPr>
              <w:t>Processing Aid in Petrochemical Manufacturing</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4BD8854F" w14:textId="77777777">
            <w:pPr>
              <w:pStyle w:val="RTableTextAbt"/>
              <w:rPr>
                <w:szCs w:val="18"/>
              </w:rPr>
            </w:pPr>
            <w:r>
              <w:rPr>
                <w:szCs w:val="18"/>
              </w:rPr>
              <w:t>$9,766</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C7F043C" w14:textId="77777777">
            <w:pPr>
              <w:pStyle w:val="RTableTextAbt"/>
              <w:rPr>
                <w:szCs w:val="18"/>
              </w:rPr>
            </w:pPr>
            <w:r>
              <w:rPr>
                <w:szCs w:val="18"/>
              </w:rPr>
              <w:t>$9,766</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3FD25826" w14:textId="77777777">
            <w:pPr>
              <w:pStyle w:val="RTableTextAbt"/>
              <w:rPr>
                <w:szCs w:val="18"/>
              </w:rPr>
            </w:pPr>
            <w:r>
              <w:rPr>
                <w:szCs w:val="18"/>
              </w:rPr>
              <w:t>$25,315</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38C884B" w14:textId="77777777">
            <w:pPr>
              <w:pStyle w:val="RTableTextAbt"/>
              <w:rPr>
                <w:szCs w:val="18"/>
              </w:rPr>
            </w:pPr>
            <w:r>
              <w:rPr>
                <w:szCs w:val="18"/>
              </w:rPr>
              <w:t>$25,315</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41555A98"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02815FA6" w14:textId="77777777">
            <w:pPr>
              <w:pStyle w:val="RTableTextAbt"/>
              <w:jc w:val="center"/>
              <w:rPr>
                <w:szCs w:val="18"/>
              </w:rPr>
            </w:pPr>
            <w:r w:rsidRPr="00425568">
              <w:rPr>
                <w:szCs w:val="18"/>
              </w:rPr>
              <w:t>WCPP</w:t>
            </w:r>
          </w:p>
        </w:tc>
      </w:tr>
      <w:tr w14:paraId="069A6A4B"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9175448" w14:textId="77777777">
            <w:pPr>
              <w:pStyle w:val="LTableTextAbt"/>
              <w:rPr>
                <w:szCs w:val="18"/>
              </w:rPr>
            </w:pPr>
            <w:r w:rsidRPr="000A6FFF">
              <w:rPr>
                <w:szCs w:val="18"/>
              </w:rPr>
              <w:t>Production of Maskant for Chemical Milling</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3F094BF6" w14:textId="77777777">
            <w:pPr>
              <w:pStyle w:val="RTableTextAbt"/>
              <w:rPr>
                <w:szCs w:val="18"/>
              </w:rPr>
            </w:pPr>
            <w:r>
              <w:rPr>
                <w:szCs w:val="18"/>
              </w:rPr>
              <w:t>$262</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2B3F53B" w14:textId="77777777">
            <w:pPr>
              <w:pStyle w:val="RTableTextAbt"/>
              <w:rPr>
                <w:szCs w:val="18"/>
              </w:rPr>
            </w:pPr>
            <w:r>
              <w:rPr>
                <w:szCs w:val="18"/>
              </w:rPr>
              <w:t>$262</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CD3C29C" w14:textId="77777777">
            <w:pPr>
              <w:pStyle w:val="RTableTextAbt"/>
              <w:rPr>
                <w:szCs w:val="18"/>
              </w:rPr>
            </w:pPr>
            <w:r>
              <w:rPr>
                <w:szCs w:val="18"/>
              </w:rPr>
              <w:t>$678</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2DD9CE8" w14:textId="77777777">
            <w:pPr>
              <w:pStyle w:val="RTableTextAbt"/>
              <w:rPr>
                <w:szCs w:val="18"/>
              </w:rPr>
            </w:pPr>
            <w:r>
              <w:rPr>
                <w:szCs w:val="18"/>
              </w:rPr>
              <w:t>$678</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AD96000"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2044B32C" w14:textId="77777777">
            <w:pPr>
              <w:pStyle w:val="RTableTextAbt"/>
              <w:jc w:val="center"/>
              <w:rPr>
                <w:szCs w:val="18"/>
              </w:rPr>
            </w:pPr>
            <w:r w:rsidRPr="00425568">
              <w:rPr>
                <w:szCs w:val="18"/>
              </w:rPr>
              <w:t>WCPP</w:t>
            </w:r>
          </w:p>
        </w:tc>
      </w:tr>
      <w:tr w14:paraId="39C45124"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CEC6169" w14:textId="77777777">
            <w:pPr>
              <w:pStyle w:val="LTableTextAbt"/>
              <w:rPr>
                <w:szCs w:val="18"/>
              </w:rPr>
            </w:pPr>
            <w:r w:rsidRPr="000A6FFF">
              <w:rPr>
                <w:szCs w:val="18"/>
              </w:rPr>
              <w:t>Use as Maskant for Chemical Milling</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4361F2C1" w14:textId="77777777">
            <w:pPr>
              <w:pStyle w:val="RTableTextAbt"/>
              <w:rPr>
                <w:szCs w:val="18"/>
              </w:rPr>
            </w:pPr>
            <w:r>
              <w:rPr>
                <w:szCs w:val="18"/>
              </w:rPr>
              <w:t>$453,281</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FAAA876" w14:textId="77777777">
            <w:pPr>
              <w:pStyle w:val="RTableTextAbt"/>
              <w:rPr>
                <w:szCs w:val="18"/>
              </w:rPr>
            </w:pPr>
            <w:r>
              <w:rPr>
                <w:szCs w:val="18"/>
              </w:rPr>
              <w:t>$453,281</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10D823E" w14:textId="77777777">
            <w:pPr>
              <w:pStyle w:val="RTableTextAbt"/>
              <w:rPr>
                <w:szCs w:val="18"/>
              </w:rPr>
            </w:pPr>
            <w:r>
              <w:rPr>
                <w:szCs w:val="18"/>
              </w:rPr>
              <w:t>$1,174,983</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E4A7A63" w14:textId="77777777">
            <w:pPr>
              <w:pStyle w:val="RTableTextAbt"/>
              <w:rPr>
                <w:szCs w:val="18"/>
              </w:rPr>
            </w:pPr>
            <w:r>
              <w:rPr>
                <w:szCs w:val="18"/>
              </w:rPr>
              <w:t>$1,174,983</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7A45F729"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6927DFDF" w14:textId="77777777">
            <w:pPr>
              <w:pStyle w:val="RTableTextAbt"/>
              <w:jc w:val="center"/>
              <w:rPr>
                <w:szCs w:val="18"/>
              </w:rPr>
            </w:pPr>
            <w:r w:rsidRPr="00425568">
              <w:rPr>
                <w:szCs w:val="18"/>
              </w:rPr>
              <w:t>WCPP</w:t>
            </w:r>
          </w:p>
        </w:tc>
      </w:tr>
      <w:tr w14:paraId="0CE53376"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3B69B7D5" w14:textId="77777777">
            <w:pPr>
              <w:pStyle w:val="LTableTextAbt"/>
              <w:rPr>
                <w:szCs w:val="18"/>
              </w:rPr>
            </w:pPr>
            <w:r w:rsidRPr="000A6FFF">
              <w:rPr>
                <w:szCs w:val="18"/>
              </w:rPr>
              <w:t>Vapor Degreasing: Open Top Vapor Degreasing (OTVD)</w:t>
            </w:r>
            <w:r w:rsidRPr="000A6FFF">
              <w:rPr>
                <w:szCs w:val="18"/>
                <w:vertAlign w:val="superscript"/>
              </w:rPr>
              <w:t>1</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1BE337A" w14:textId="77777777">
            <w:pPr>
              <w:pStyle w:val="RTableTextAbt"/>
              <w:rPr>
                <w:szCs w:val="18"/>
              </w:rPr>
            </w:pPr>
            <w:r>
              <w:rPr>
                <w:szCs w:val="18"/>
              </w:rPr>
              <w:t>$234,735</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8C9CC00" w14:textId="77777777">
            <w:pPr>
              <w:pStyle w:val="RTableTextAbt"/>
              <w:rPr>
                <w:szCs w:val="18"/>
              </w:rPr>
            </w:pPr>
            <w:r>
              <w:rPr>
                <w:szCs w:val="18"/>
              </w:rPr>
              <w:t>$139,663</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0A3FF6E" w14:textId="77777777">
            <w:pPr>
              <w:pStyle w:val="RTableTextAbt"/>
              <w:rPr>
                <w:szCs w:val="18"/>
              </w:rPr>
            </w:pPr>
            <w:r>
              <w:rPr>
                <w:szCs w:val="18"/>
              </w:rPr>
              <w:t>$608,475</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3E8AFA39" w14:textId="77777777">
            <w:pPr>
              <w:pStyle w:val="RTableTextAbt"/>
              <w:rPr>
                <w:szCs w:val="18"/>
              </w:rPr>
            </w:pPr>
            <w:r>
              <w:rPr>
                <w:szCs w:val="18"/>
              </w:rPr>
              <w:t>$362,032</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74AE3FAF"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5BCE1AC1" w14:textId="77777777">
            <w:pPr>
              <w:pStyle w:val="RTableTextAbt"/>
              <w:jc w:val="center"/>
              <w:rPr>
                <w:szCs w:val="18"/>
              </w:rPr>
            </w:pPr>
            <w:r w:rsidRPr="00425568">
              <w:rPr>
                <w:szCs w:val="18"/>
              </w:rPr>
              <w:t>Prohibition</w:t>
            </w:r>
          </w:p>
        </w:tc>
      </w:tr>
      <w:tr w14:paraId="3EC34936"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4FF3E512" w14:textId="77777777">
            <w:pPr>
              <w:pStyle w:val="LTableTextAbt"/>
              <w:rPr>
                <w:szCs w:val="18"/>
              </w:rPr>
            </w:pPr>
            <w:r w:rsidRPr="000A6FFF">
              <w:rPr>
                <w:szCs w:val="18"/>
              </w:rPr>
              <w:t>Vapor Degreasing: Enclosed Vapor Degreasing (EVD)</w:t>
            </w:r>
            <w:r w:rsidRPr="000A6FFF">
              <w:rPr>
                <w:szCs w:val="18"/>
                <w:vertAlign w:val="superscript"/>
              </w:rPr>
              <w:t>1</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5AA7CE03" w14:textId="77777777">
            <w:pPr>
              <w:pStyle w:val="RTableTextAbt"/>
              <w:rPr>
                <w:szCs w:val="18"/>
              </w:rPr>
            </w:pPr>
            <w:r>
              <w:rPr>
                <w:szCs w:val="18"/>
              </w:rPr>
              <w:t>$177</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2972732" w14:textId="77777777">
            <w:pPr>
              <w:pStyle w:val="RTableTextAbt"/>
              <w:rPr>
                <w:szCs w:val="18"/>
              </w:rPr>
            </w:pPr>
            <w:r>
              <w:rPr>
                <w:szCs w:val="18"/>
              </w:rPr>
              <w:t>$306</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BC7AEC3" w14:textId="77777777">
            <w:pPr>
              <w:pStyle w:val="RTableTextAbt"/>
              <w:rPr>
                <w:szCs w:val="18"/>
              </w:rPr>
            </w:pPr>
            <w:r>
              <w:rPr>
                <w:szCs w:val="18"/>
              </w:rPr>
              <w:t>$459</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6884396" w14:textId="77777777">
            <w:pPr>
              <w:pStyle w:val="RTableTextAbt"/>
              <w:rPr>
                <w:szCs w:val="18"/>
              </w:rPr>
            </w:pPr>
            <w:r>
              <w:rPr>
                <w:szCs w:val="18"/>
              </w:rPr>
              <w:t>$793</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549595AD"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099BF2EE" w14:textId="77777777">
            <w:pPr>
              <w:pStyle w:val="RTableTextAbt"/>
              <w:jc w:val="center"/>
              <w:rPr>
                <w:szCs w:val="18"/>
              </w:rPr>
            </w:pPr>
            <w:r w:rsidRPr="00425568">
              <w:rPr>
                <w:szCs w:val="18"/>
              </w:rPr>
              <w:t>Prohibition</w:t>
            </w:r>
          </w:p>
        </w:tc>
      </w:tr>
      <w:tr w14:paraId="62C99C4B"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4DC71A9" w14:textId="77777777">
            <w:pPr>
              <w:pStyle w:val="LTableTextAbt"/>
              <w:rPr>
                <w:szCs w:val="18"/>
              </w:rPr>
            </w:pPr>
            <w:r w:rsidRPr="000A6FFF">
              <w:rPr>
                <w:szCs w:val="18"/>
              </w:rPr>
              <w:t>Vapor Degreasing: Conveyorized Vapor Degreasing (CVD)</w:t>
            </w:r>
            <w:r w:rsidRPr="000A6FFF">
              <w:rPr>
                <w:szCs w:val="18"/>
                <w:vertAlign w:val="superscript"/>
              </w:rPr>
              <w:t>1</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78014073" w14:textId="77777777">
            <w:pPr>
              <w:pStyle w:val="RTableTextAbt"/>
              <w:rPr>
                <w:szCs w:val="18"/>
              </w:rPr>
            </w:pPr>
            <w:r>
              <w:rPr>
                <w:szCs w:val="18"/>
              </w:rPr>
              <w:t>$60,535</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31276BC" w14:textId="77777777">
            <w:pPr>
              <w:pStyle w:val="RTableTextAbt"/>
              <w:rPr>
                <w:szCs w:val="18"/>
              </w:rPr>
            </w:pPr>
            <w:r>
              <w:rPr>
                <w:szCs w:val="18"/>
              </w:rPr>
              <w:t>$60,535</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661E6FB" w14:textId="77777777">
            <w:pPr>
              <w:pStyle w:val="RTableTextAbt"/>
              <w:rPr>
                <w:szCs w:val="18"/>
              </w:rPr>
            </w:pPr>
            <w:r>
              <w:rPr>
                <w:szCs w:val="18"/>
              </w:rPr>
              <w:t>$156,918</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4E71F7A" w14:textId="77777777">
            <w:pPr>
              <w:pStyle w:val="RTableTextAbt"/>
              <w:rPr>
                <w:szCs w:val="18"/>
              </w:rPr>
            </w:pPr>
            <w:r>
              <w:rPr>
                <w:szCs w:val="18"/>
              </w:rPr>
              <w:t>$156,918</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31AF3B33"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2A7EEFFE" w14:textId="77777777">
            <w:pPr>
              <w:pStyle w:val="RTableTextAbt"/>
              <w:jc w:val="center"/>
              <w:rPr>
                <w:szCs w:val="18"/>
              </w:rPr>
            </w:pPr>
            <w:r w:rsidRPr="00425568">
              <w:rPr>
                <w:szCs w:val="18"/>
              </w:rPr>
              <w:t>Prohibition</w:t>
            </w:r>
          </w:p>
        </w:tc>
      </w:tr>
      <w:tr w14:paraId="28A3A345"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B7DCBD9" w14:textId="77777777">
            <w:pPr>
              <w:pStyle w:val="LTableTextAbt"/>
              <w:rPr>
                <w:szCs w:val="18"/>
              </w:rPr>
            </w:pPr>
            <w:r w:rsidRPr="000A6FFF">
              <w:rPr>
                <w:szCs w:val="18"/>
              </w:rPr>
              <w:t>Recycling and Disposal</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54024588" w14:textId="77777777">
            <w:pPr>
              <w:pStyle w:val="RTableTextAbt"/>
              <w:rPr>
                <w:szCs w:val="18"/>
              </w:rPr>
            </w:pPr>
            <w:r>
              <w:rPr>
                <w:szCs w:val="18"/>
              </w:rPr>
              <w:t>$1,239</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6325C6D" w14:textId="77777777">
            <w:pPr>
              <w:pStyle w:val="RTableTextAbt"/>
              <w:rPr>
                <w:szCs w:val="18"/>
              </w:rPr>
            </w:pPr>
            <w:r>
              <w:rPr>
                <w:szCs w:val="18"/>
              </w:rPr>
              <w:t>$1,239</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510C2A1" w14:textId="77777777">
            <w:pPr>
              <w:pStyle w:val="RTableTextAbt"/>
              <w:rPr>
                <w:szCs w:val="18"/>
              </w:rPr>
            </w:pPr>
            <w:r>
              <w:rPr>
                <w:szCs w:val="18"/>
              </w:rPr>
              <w:t>$3,213</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F0745DF" w14:textId="77777777">
            <w:pPr>
              <w:pStyle w:val="RTableTextAbt"/>
              <w:rPr>
                <w:szCs w:val="18"/>
              </w:rPr>
            </w:pPr>
            <w:r>
              <w:rPr>
                <w:szCs w:val="18"/>
              </w:rPr>
              <w:t>$3,213</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05105C60" w14:textId="77777777">
            <w:pPr>
              <w:pStyle w:val="RTableTextAbt"/>
              <w:jc w:val="center"/>
              <w:rPr>
                <w:szCs w:val="18"/>
              </w:rPr>
            </w:pPr>
            <w:r w:rsidRPr="00425568">
              <w:rPr>
                <w:szCs w:val="18"/>
              </w:rPr>
              <w:t>WCPP</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5FB472C4" w14:textId="77777777">
            <w:pPr>
              <w:pStyle w:val="RTableTextAbt"/>
              <w:jc w:val="center"/>
              <w:rPr>
                <w:szCs w:val="18"/>
              </w:rPr>
            </w:pPr>
            <w:r w:rsidRPr="00425568">
              <w:rPr>
                <w:szCs w:val="18"/>
              </w:rPr>
              <w:t>WCPP</w:t>
            </w:r>
          </w:p>
        </w:tc>
      </w:tr>
      <w:tr w14:paraId="5B6F47BD"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bottom"/>
          </w:tcPr>
          <w:p w:rsidR="001F5B42" w:rsidRPr="000A6FFF" w:rsidP="00CB1C05" w14:paraId="28BB4E48" w14:textId="77777777">
            <w:pPr>
              <w:pStyle w:val="LTableTextAbt"/>
              <w:rPr>
                <w:szCs w:val="18"/>
              </w:rPr>
            </w:pPr>
            <w:r w:rsidRPr="000A6FFF">
              <w:rPr>
                <w:szCs w:val="18"/>
              </w:rPr>
              <w:t>Incorporation into Adhesive and Sealant Products</w:t>
            </w:r>
            <w:r w:rsidRPr="000A6FFF">
              <w:rPr>
                <w:szCs w:val="18"/>
                <w:vertAlign w:val="superscript"/>
              </w:rPr>
              <w:t>2</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34B6ED2F" w14:textId="77777777">
            <w:pPr>
              <w:pStyle w:val="RTableTextAbt"/>
              <w:rPr>
                <w:szCs w:val="18"/>
              </w:rPr>
            </w:pPr>
            <w:r>
              <w:rPr>
                <w:szCs w:val="18"/>
              </w:rPr>
              <w:t>$5,376</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8B5F36C" w14:textId="77777777">
            <w:pPr>
              <w:pStyle w:val="RTableTextAbt"/>
              <w:rPr>
                <w:szCs w:val="18"/>
              </w:rPr>
            </w:pPr>
            <w:r>
              <w:rPr>
                <w:szCs w:val="18"/>
              </w:rPr>
              <w:t>$5,376</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7485DC9" w14:textId="77777777">
            <w:pPr>
              <w:pStyle w:val="RTableTextAbt"/>
              <w:rPr>
                <w:szCs w:val="18"/>
              </w:rPr>
            </w:pPr>
            <w:r>
              <w:rPr>
                <w:szCs w:val="18"/>
              </w:rPr>
              <w:t>$13,934</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E42C2E9" w14:textId="77777777">
            <w:pPr>
              <w:pStyle w:val="RTableTextAbt"/>
              <w:rPr>
                <w:szCs w:val="18"/>
              </w:rPr>
            </w:pPr>
            <w:r>
              <w:rPr>
                <w:szCs w:val="18"/>
              </w:rPr>
              <w:t>$13,934</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023C24CA" w14:textId="77777777">
            <w:pPr>
              <w:pStyle w:val="RTableTextAbt"/>
              <w:jc w:val="center"/>
              <w:rPr>
                <w:szCs w:val="18"/>
              </w:rPr>
            </w:pPr>
            <w:r w:rsidRPr="00425568">
              <w:rPr>
                <w:szCs w:val="18"/>
              </w:rPr>
              <w:t>Prohibition</w:t>
            </w:r>
            <w:r w:rsidRPr="00425568">
              <w:rPr>
                <w:szCs w:val="18"/>
                <w:vertAlign w:val="superscript"/>
              </w:rPr>
              <w:t>2</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585BF914" w14:textId="77777777">
            <w:pPr>
              <w:pStyle w:val="RTableTextAbt"/>
              <w:jc w:val="center"/>
              <w:rPr>
                <w:szCs w:val="18"/>
              </w:rPr>
            </w:pPr>
            <w:r w:rsidRPr="00425568">
              <w:rPr>
                <w:szCs w:val="18"/>
              </w:rPr>
              <w:t>Prohibition</w:t>
            </w:r>
          </w:p>
        </w:tc>
      </w:tr>
      <w:tr w14:paraId="0A89C2E4"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bottom"/>
          </w:tcPr>
          <w:p w:rsidR="001F5B42" w:rsidRPr="000A6FFF" w:rsidP="00CB1C05" w14:paraId="571FF57A" w14:textId="77777777">
            <w:pPr>
              <w:pStyle w:val="LTableTextAbt"/>
              <w:rPr>
                <w:szCs w:val="18"/>
              </w:rPr>
            </w:pPr>
            <w:r w:rsidRPr="000A6FFF">
              <w:rPr>
                <w:szCs w:val="18"/>
              </w:rPr>
              <w:t>Incorporation into Other Formulation, Mixture, and Reaction Products (Aerosol)</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00191EAB" w14:textId="77777777">
            <w:pPr>
              <w:pStyle w:val="RTableTextAbt"/>
              <w:rPr>
                <w:szCs w:val="18"/>
              </w:rPr>
            </w:pPr>
            <w:r>
              <w:rPr>
                <w:szCs w:val="18"/>
              </w:rPr>
              <w:t>$186,838</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EBA3553" w14:textId="77777777">
            <w:pPr>
              <w:pStyle w:val="RTableTextAbt"/>
              <w:rPr>
                <w:szCs w:val="18"/>
              </w:rPr>
            </w:pPr>
            <w:r>
              <w:rPr>
                <w:szCs w:val="18"/>
              </w:rPr>
              <w:t>$187,078</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89C9BA1" w14:textId="77777777">
            <w:pPr>
              <w:pStyle w:val="RTableTextAbt"/>
              <w:rPr>
                <w:szCs w:val="18"/>
              </w:rPr>
            </w:pPr>
            <w:r>
              <w:rPr>
                <w:szCs w:val="18"/>
              </w:rPr>
              <w:t>$484,316</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B0B34E0" w14:textId="77777777">
            <w:pPr>
              <w:pStyle w:val="RTableTextAbt"/>
              <w:rPr>
                <w:szCs w:val="18"/>
              </w:rPr>
            </w:pPr>
            <w:r>
              <w:rPr>
                <w:szCs w:val="18"/>
              </w:rPr>
              <w:t>$484,938</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7F8307F" w14:textId="77777777">
            <w:pPr>
              <w:pStyle w:val="RTableTextAbt"/>
              <w:jc w:val="center"/>
              <w:rPr>
                <w:szCs w:val="18"/>
              </w:rPr>
            </w:pPr>
            <w:r w:rsidRPr="00425568">
              <w:rPr>
                <w:szCs w:val="18"/>
              </w:rPr>
              <w:t>Prohibition except WCPP for EEC</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276937AE" w14:textId="77777777">
            <w:pPr>
              <w:pStyle w:val="RTableTextAbt"/>
              <w:jc w:val="center"/>
              <w:rPr>
                <w:szCs w:val="18"/>
              </w:rPr>
            </w:pPr>
            <w:r w:rsidRPr="00425568">
              <w:rPr>
                <w:szCs w:val="18"/>
              </w:rPr>
              <w:t>Prohibition</w:t>
            </w:r>
          </w:p>
        </w:tc>
      </w:tr>
      <w:tr w14:paraId="761870E0"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bottom"/>
          </w:tcPr>
          <w:p w:rsidR="001F5B42" w:rsidRPr="000A6FFF" w:rsidP="00CB1C05" w14:paraId="62064C8A" w14:textId="77777777">
            <w:pPr>
              <w:pStyle w:val="LTableTextAbt"/>
              <w:rPr>
                <w:szCs w:val="18"/>
              </w:rPr>
            </w:pPr>
            <w:r w:rsidRPr="000A6FFF">
              <w:rPr>
                <w:szCs w:val="18"/>
              </w:rPr>
              <w:t>Incorporation into Other Formulation, Mixture, and Reaction Products (Other)</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26B32E50" w14:textId="77777777">
            <w:pPr>
              <w:pStyle w:val="RTableTextAbt"/>
              <w:rPr>
                <w:szCs w:val="18"/>
              </w:rPr>
            </w:pPr>
            <w:r>
              <w:rPr>
                <w:szCs w:val="18"/>
              </w:rPr>
              <w:t>$5,824</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3048748" w14:textId="77777777">
            <w:pPr>
              <w:pStyle w:val="RTableTextAbt"/>
              <w:rPr>
                <w:szCs w:val="18"/>
              </w:rPr>
            </w:pPr>
            <w:r>
              <w:rPr>
                <w:szCs w:val="18"/>
              </w:rPr>
              <w:t>$5,824</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FC6B54B" w14:textId="77777777">
            <w:pPr>
              <w:pStyle w:val="RTableTextAbt"/>
              <w:rPr>
                <w:szCs w:val="18"/>
              </w:rPr>
            </w:pPr>
            <w:r>
              <w:rPr>
                <w:szCs w:val="18"/>
              </w:rPr>
              <w:t>$15,096</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525B372" w14:textId="77777777">
            <w:pPr>
              <w:pStyle w:val="RTableTextAbt"/>
              <w:rPr>
                <w:szCs w:val="18"/>
              </w:rPr>
            </w:pPr>
            <w:r>
              <w:rPr>
                <w:szCs w:val="18"/>
              </w:rPr>
              <w:t>$15,096</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3261F4E8"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72FD2F9C" w14:textId="77777777">
            <w:pPr>
              <w:pStyle w:val="RTableTextAbt"/>
              <w:jc w:val="center"/>
              <w:rPr>
                <w:szCs w:val="18"/>
              </w:rPr>
            </w:pPr>
            <w:r w:rsidRPr="00425568">
              <w:rPr>
                <w:szCs w:val="18"/>
              </w:rPr>
              <w:t>Prohibition</w:t>
            </w:r>
          </w:p>
        </w:tc>
      </w:tr>
      <w:tr w14:paraId="35B14078"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22AF2F4C" w14:textId="77777777">
            <w:pPr>
              <w:pStyle w:val="LTableTextAbt"/>
              <w:rPr>
                <w:szCs w:val="18"/>
              </w:rPr>
            </w:pPr>
            <w:r w:rsidRPr="000A6FFF">
              <w:rPr>
                <w:szCs w:val="18"/>
              </w:rPr>
              <w:t>Laboratory Chemicals</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35B63C12" w14:textId="77777777">
            <w:pPr>
              <w:pStyle w:val="RTableTextAbt"/>
              <w:rPr>
                <w:szCs w:val="18"/>
              </w:rPr>
            </w:pPr>
            <w:r>
              <w:rPr>
                <w:szCs w:val="18"/>
              </w:rPr>
              <w:t>$0</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B2B40A1" w14:textId="77777777">
            <w:pPr>
              <w:pStyle w:val="RTableTextAbt"/>
              <w:rPr>
                <w:szCs w:val="18"/>
              </w:rPr>
            </w:pPr>
            <w:r>
              <w:rPr>
                <w:szCs w:val="18"/>
              </w:rPr>
              <w:t>$1,253</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355B1BE8" w14:textId="77777777">
            <w:pPr>
              <w:pStyle w:val="RTableTextAbt"/>
              <w:rPr>
                <w:szCs w:val="18"/>
              </w:rPr>
            </w:pPr>
            <w:r>
              <w:rPr>
                <w:szCs w:val="18"/>
              </w:rPr>
              <w:t>$0</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34A6EB3" w14:textId="77777777">
            <w:pPr>
              <w:pStyle w:val="RTableTextAbt"/>
              <w:rPr>
                <w:szCs w:val="18"/>
              </w:rPr>
            </w:pPr>
            <w:r>
              <w:rPr>
                <w:szCs w:val="18"/>
              </w:rPr>
              <w:t>$3,249</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59856D37" w14:textId="77777777">
            <w:pPr>
              <w:pStyle w:val="RTableTextAbt"/>
              <w:jc w:val="center"/>
              <w:rPr>
                <w:szCs w:val="18"/>
              </w:rPr>
            </w:pPr>
            <w:r>
              <w:rPr>
                <w:szCs w:val="18"/>
              </w:rPr>
              <w:t>Prescriptive Controls</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6EBBCCEB" w14:textId="77777777">
            <w:pPr>
              <w:pStyle w:val="RTableTextAbt"/>
              <w:jc w:val="center"/>
              <w:rPr>
                <w:szCs w:val="18"/>
              </w:rPr>
            </w:pPr>
            <w:r>
              <w:rPr>
                <w:szCs w:val="18"/>
              </w:rPr>
              <w:t>WCPP</w:t>
            </w:r>
          </w:p>
        </w:tc>
      </w:tr>
      <w:tr w14:paraId="7872FB50"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C03010D" w14:textId="77777777">
            <w:pPr>
              <w:pStyle w:val="LTableTextAbt"/>
              <w:rPr>
                <w:szCs w:val="18"/>
              </w:rPr>
            </w:pPr>
            <w:r w:rsidRPr="000A6FFF">
              <w:rPr>
                <w:szCs w:val="18"/>
              </w:rPr>
              <w:t>Processing Aid, Except Petrochemical</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4A4C382C" w14:textId="77777777">
            <w:pPr>
              <w:pStyle w:val="RTableTextAbt"/>
              <w:rPr>
                <w:szCs w:val="18"/>
              </w:rPr>
            </w:pPr>
            <w:r>
              <w:rPr>
                <w:szCs w:val="18"/>
              </w:rPr>
              <w:t>$303</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913D1EA" w14:textId="77777777">
            <w:pPr>
              <w:pStyle w:val="RTableTextAbt"/>
              <w:rPr>
                <w:szCs w:val="18"/>
              </w:rPr>
            </w:pPr>
            <w:r>
              <w:rPr>
                <w:szCs w:val="18"/>
              </w:rPr>
              <w:t>$355</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3868E75C" w14:textId="77777777">
            <w:pPr>
              <w:pStyle w:val="RTableTextAbt"/>
              <w:rPr>
                <w:szCs w:val="18"/>
              </w:rPr>
            </w:pPr>
            <w:r>
              <w:rPr>
                <w:szCs w:val="18"/>
              </w:rPr>
              <w:t>$785</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B8076BC" w14:textId="77777777">
            <w:pPr>
              <w:pStyle w:val="RTableTextAbt"/>
              <w:rPr>
                <w:szCs w:val="18"/>
              </w:rPr>
            </w:pPr>
            <w:r>
              <w:rPr>
                <w:szCs w:val="18"/>
              </w:rPr>
              <w:t>$919</w:t>
            </w:r>
          </w:p>
        </w:tc>
        <w:tc>
          <w:tcPr>
            <w:tcW w:w="1934" w:type="dxa"/>
            <w:tcBorders>
              <w:top w:val="single" w:sz="4" w:space="0" w:color="auto"/>
              <w:left w:val="nil"/>
              <w:bottom w:val="single" w:sz="4" w:space="0" w:color="auto"/>
              <w:right w:val="single" w:sz="4" w:space="0" w:color="auto"/>
            </w:tcBorders>
            <w:shd w:val="clear" w:color="auto" w:fill="auto"/>
            <w:tcMar>
              <w:right w:w="144" w:type="dxa"/>
            </w:tcMar>
          </w:tcPr>
          <w:p w:rsidR="001F5B42" w:rsidRPr="00425568" w:rsidP="00CB1C05" w14:paraId="7A57DA9E" w14:textId="77777777">
            <w:pPr>
              <w:pStyle w:val="RTableTextAbt"/>
              <w:jc w:val="center"/>
              <w:rPr>
                <w:szCs w:val="18"/>
              </w:rPr>
            </w:pPr>
            <w:r>
              <w:rPr>
                <w:szCs w:val="18"/>
              </w:rPr>
              <w:t>WCPP</w:t>
            </w:r>
          </w:p>
        </w:tc>
        <w:tc>
          <w:tcPr>
            <w:tcW w:w="1520" w:type="dxa"/>
            <w:tcBorders>
              <w:top w:val="single" w:sz="4" w:space="0" w:color="auto"/>
              <w:left w:val="nil"/>
              <w:bottom w:val="single" w:sz="4" w:space="0" w:color="auto"/>
              <w:right w:val="single" w:sz="4" w:space="0" w:color="auto"/>
            </w:tcBorders>
            <w:shd w:val="clear" w:color="auto" w:fill="auto"/>
          </w:tcPr>
          <w:p w:rsidR="001F5B42" w:rsidRPr="00425568" w:rsidP="00CB1C05" w14:paraId="176AD4D0" w14:textId="77777777">
            <w:pPr>
              <w:pStyle w:val="RTableTextAbt"/>
              <w:jc w:val="center"/>
              <w:rPr>
                <w:szCs w:val="18"/>
              </w:rPr>
            </w:pPr>
            <w:r w:rsidRPr="00425568">
              <w:rPr>
                <w:szCs w:val="18"/>
              </w:rPr>
              <w:t>Prohibition</w:t>
            </w:r>
          </w:p>
        </w:tc>
      </w:tr>
      <w:tr w14:paraId="5678976D"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E201E67" w14:textId="77777777">
            <w:pPr>
              <w:pStyle w:val="LTableTextAbt"/>
              <w:rPr>
                <w:szCs w:val="18"/>
              </w:rPr>
            </w:pPr>
            <w:r w:rsidRPr="000A6FFF">
              <w:rPr>
                <w:szCs w:val="18"/>
              </w:rPr>
              <w:t>Adhesives and Sealants</w:t>
            </w:r>
            <w:r w:rsidRPr="000A6FFF">
              <w:rPr>
                <w:szCs w:val="18"/>
                <w:vertAlign w:val="superscript"/>
              </w:rPr>
              <w:t>2</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13B3673" w14:textId="77777777">
            <w:pPr>
              <w:pStyle w:val="RTableTextAbt"/>
              <w:rPr>
                <w:szCs w:val="18"/>
              </w:rPr>
            </w:pPr>
            <w:r>
              <w:rPr>
                <w:szCs w:val="18"/>
              </w:rPr>
              <w:t>$257,400</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37A4BC4F" w14:textId="77777777">
            <w:pPr>
              <w:pStyle w:val="RTableTextAbt"/>
              <w:rPr>
                <w:szCs w:val="18"/>
              </w:rPr>
            </w:pPr>
            <w:r>
              <w:rPr>
                <w:szCs w:val="18"/>
              </w:rPr>
              <w:t>$257,400</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5D8F712" w14:textId="77777777">
            <w:pPr>
              <w:pStyle w:val="RTableTextAbt"/>
              <w:rPr>
                <w:szCs w:val="18"/>
              </w:rPr>
            </w:pPr>
            <w:r>
              <w:rPr>
                <w:szCs w:val="18"/>
              </w:rPr>
              <w:t>$667,225</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F8B353F" w14:textId="77777777">
            <w:pPr>
              <w:pStyle w:val="RTableTextAbt"/>
              <w:rPr>
                <w:szCs w:val="18"/>
              </w:rPr>
            </w:pPr>
            <w:r>
              <w:rPr>
                <w:szCs w:val="18"/>
              </w:rPr>
              <w:t>$667,225</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0A868536"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65B11B7E" w14:textId="77777777">
            <w:pPr>
              <w:pStyle w:val="RTableTextAbt"/>
              <w:jc w:val="center"/>
              <w:rPr>
                <w:szCs w:val="18"/>
              </w:rPr>
            </w:pPr>
            <w:r w:rsidRPr="00425568">
              <w:rPr>
                <w:szCs w:val="18"/>
              </w:rPr>
              <w:t>Prohibition</w:t>
            </w:r>
          </w:p>
        </w:tc>
      </w:tr>
      <w:tr w14:paraId="34988478"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B560497" w14:textId="77777777">
            <w:pPr>
              <w:pStyle w:val="LTableTextAbt"/>
              <w:rPr>
                <w:szCs w:val="18"/>
              </w:rPr>
            </w:pPr>
            <w:r w:rsidRPr="000A6FFF">
              <w:rPr>
                <w:szCs w:val="18"/>
              </w:rPr>
              <w:t>Paint and Coatings</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5DFB0672" w14:textId="77777777">
            <w:pPr>
              <w:pStyle w:val="RTableTextAbt"/>
              <w:rPr>
                <w:szCs w:val="18"/>
              </w:rPr>
            </w:pPr>
            <w:r>
              <w:rPr>
                <w:szCs w:val="18"/>
              </w:rPr>
              <w:t>$67,395</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2332B58" w14:textId="77777777">
            <w:pPr>
              <w:pStyle w:val="RTableTextAbt"/>
              <w:rPr>
                <w:szCs w:val="18"/>
              </w:rPr>
            </w:pPr>
            <w:r>
              <w:rPr>
                <w:szCs w:val="18"/>
              </w:rPr>
              <w:t>$67,395</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0127FFA" w14:textId="77777777">
            <w:pPr>
              <w:pStyle w:val="RTableTextAbt"/>
              <w:rPr>
                <w:szCs w:val="18"/>
              </w:rPr>
            </w:pPr>
            <w:r>
              <w:rPr>
                <w:szCs w:val="18"/>
              </w:rPr>
              <w:t>$174,700</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0C4455B" w14:textId="77777777">
            <w:pPr>
              <w:pStyle w:val="RTableTextAbt"/>
              <w:rPr>
                <w:szCs w:val="18"/>
              </w:rPr>
            </w:pPr>
            <w:r>
              <w:rPr>
                <w:szCs w:val="18"/>
              </w:rPr>
              <w:t>$174,700</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64A592FC"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3F04C223" w14:textId="77777777">
            <w:pPr>
              <w:pStyle w:val="RTableTextAbt"/>
              <w:jc w:val="center"/>
              <w:rPr>
                <w:szCs w:val="18"/>
              </w:rPr>
            </w:pPr>
            <w:r w:rsidRPr="00425568">
              <w:rPr>
                <w:szCs w:val="18"/>
              </w:rPr>
              <w:t>Prohibition</w:t>
            </w:r>
          </w:p>
        </w:tc>
      </w:tr>
      <w:tr w14:paraId="5B58D184"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5A1EBB92" w14:textId="77777777">
            <w:pPr>
              <w:pStyle w:val="LTableTextAbt"/>
              <w:rPr>
                <w:szCs w:val="18"/>
              </w:rPr>
            </w:pPr>
            <w:r w:rsidRPr="000A6FFF">
              <w:rPr>
                <w:szCs w:val="18"/>
              </w:rPr>
              <w:t>Aerosol Spray Cleaning/Degreasing except EEC</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80EB0EB" w14:textId="77777777">
            <w:pPr>
              <w:pStyle w:val="RTableTextAbt"/>
              <w:rPr>
                <w:szCs w:val="18"/>
              </w:rPr>
            </w:pPr>
            <w:r>
              <w:rPr>
                <w:szCs w:val="18"/>
              </w:rPr>
              <w:t>$11,290,762</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6A62242" w14:textId="77777777">
            <w:pPr>
              <w:pStyle w:val="RTableTextAbt"/>
              <w:rPr>
                <w:szCs w:val="18"/>
              </w:rPr>
            </w:pPr>
            <w:r>
              <w:rPr>
                <w:szCs w:val="18"/>
              </w:rPr>
              <w:t>$11,290,762</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E7CED41" w14:textId="77777777">
            <w:pPr>
              <w:pStyle w:val="RTableTextAbt"/>
              <w:rPr>
                <w:szCs w:val="18"/>
              </w:rPr>
            </w:pPr>
            <w:r>
              <w:rPr>
                <w:szCs w:val="18"/>
              </w:rPr>
              <w:t>$29,312,620</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9A6C80F" w14:textId="77777777">
            <w:pPr>
              <w:pStyle w:val="RTableTextAbt"/>
              <w:rPr>
                <w:szCs w:val="18"/>
              </w:rPr>
            </w:pPr>
            <w:r>
              <w:rPr>
                <w:szCs w:val="18"/>
              </w:rPr>
              <w:t>$29,312,620</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2E559B3A"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2530C741" w14:textId="77777777">
            <w:pPr>
              <w:pStyle w:val="RTableTextAbt"/>
              <w:jc w:val="center"/>
              <w:rPr>
                <w:szCs w:val="18"/>
              </w:rPr>
            </w:pPr>
            <w:r w:rsidRPr="00425568">
              <w:rPr>
                <w:szCs w:val="18"/>
              </w:rPr>
              <w:t>Prohibition</w:t>
            </w:r>
          </w:p>
        </w:tc>
      </w:tr>
      <w:tr w14:paraId="6CBA73F9"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796AAB09" w14:textId="77777777">
            <w:pPr>
              <w:pStyle w:val="LTableTextAbt"/>
              <w:rPr>
                <w:szCs w:val="18"/>
              </w:rPr>
            </w:pPr>
            <w:r w:rsidRPr="000A6FFF">
              <w:rPr>
                <w:szCs w:val="18"/>
              </w:rPr>
              <w:t>Aerosol Spray Cleaning/Degreasing - EEC</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0C3082AA" w14:textId="77777777">
            <w:pPr>
              <w:pStyle w:val="RTableTextAbt"/>
              <w:rPr>
                <w:szCs w:val="18"/>
              </w:rPr>
            </w:pPr>
            <w:r>
              <w:rPr>
                <w:szCs w:val="18"/>
              </w:rPr>
              <w:t>$10,735</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3C117A1E" w14:textId="77777777">
            <w:pPr>
              <w:pStyle w:val="RTableTextAbt"/>
              <w:rPr>
                <w:szCs w:val="18"/>
              </w:rPr>
            </w:pPr>
            <w:r>
              <w:rPr>
                <w:szCs w:val="18"/>
              </w:rPr>
              <w:t>$10,954</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58699E2" w14:textId="77777777">
            <w:pPr>
              <w:pStyle w:val="RTableTextAbt"/>
              <w:rPr>
                <w:szCs w:val="18"/>
              </w:rPr>
            </w:pPr>
            <w:r>
              <w:rPr>
                <w:szCs w:val="18"/>
              </w:rPr>
              <w:t>$27,869</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7CA236F" w14:textId="77777777">
            <w:pPr>
              <w:pStyle w:val="RTableTextAbt"/>
              <w:rPr>
                <w:szCs w:val="18"/>
              </w:rPr>
            </w:pPr>
            <w:r>
              <w:rPr>
                <w:szCs w:val="18"/>
              </w:rPr>
              <w:t>$28,438</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40BE12DF" w14:textId="77777777">
            <w:pPr>
              <w:pStyle w:val="RTableTextAbt"/>
              <w:jc w:val="center"/>
              <w:rPr>
                <w:szCs w:val="18"/>
              </w:rPr>
            </w:pPr>
            <w:r w:rsidRPr="00425568">
              <w:rPr>
                <w:szCs w:val="18"/>
              </w:rPr>
              <w:t xml:space="preserve">Prescriptive Controls </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56E6BBAB" w14:textId="77777777">
            <w:pPr>
              <w:pStyle w:val="RTableTextAbt"/>
              <w:jc w:val="center"/>
              <w:rPr>
                <w:szCs w:val="18"/>
              </w:rPr>
            </w:pPr>
            <w:r w:rsidRPr="00425568">
              <w:rPr>
                <w:szCs w:val="18"/>
              </w:rPr>
              <w:t>Prohibition</w:t>
            </w:r>
          </w:p>
        </w:tc>
      </w:tr>
      <w:tr w14:paraId="57C90B92"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48000407" w14:textId="77777777">
            <w:pPr>
              <w:pStyle w:val="LTableTextAbt"/>
              <w:rPr>
                <w:szCs w:val="18"/>
              </w:rPr>
            </w:pPr>
            <w:r w:rsidRPr="000A6FFF">
              <w:rPr>
                <w:szCs w:val="18"/>
              </w:rPr>
              <w:t>Liquid and Spray Batch Cold Cleaning</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43A76206" w14:textId="77777777">
            <w:pPr>
              <w:pStyle w:val="RTableTextAbt"/>
              <w:rPr>
                <w:szCs w:val="18"/>
              </w:rPr>
            </w:pPr>
            <w:r>
              <w:rPr>
                <w:szCs w:val="18"/>
              </w:rPr>
              <w:t>$89,431</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7686616" w14:textId="77777777">
            <w:pPr>
              <w:pStyle w:val="RTableTextAbt"/>
              <w:rPr>
                <w:szCs w:val="18"/>
              </w:rPr>
            </w:pPr>
            <w:r>
              <w:rPr>
                <w:szCs w:val="18"/>
              </w:rPr>
              <w:t>$89,431</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B210EAB" w14:textId="77777777">
            <w:pPr>
              <w:pStyle w:val="RTableTextAbt"/>
              <w:rPr>
                <w:szCs w:val="18"/>
              </w:rPr>
            </w:pPr>
            <w:r>
              <w:rPr>
                <w:szCs w:val="18"/>
              </w:rPr>
              <w:t>$231,821</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E3C8432" w14:textId="77777777">
            <w:pPr>
              <w:pStyle w:val="RTableTextAbt"/>
              <w:rPr>
                <w:szCs w:val="18"/>
              </w:rPr>
            </w:pPr>
            <w:r>
              <w:rPr>
                <w:szCs w:val="18"/>
              </w:rPr>
              <w:t>$231,821</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02A85659"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0F054231" w14:textId="77777777">
            <w:pPr>
              <w:pStyle w:val="RTableTextAbt"/>
              <w:jc w:val="center"/>
              <w:rPr>
                <w:szCs w:val="18"/>
              </w:rPr>
            </w:pPr>
            <w:r w:rsidRPr="00425568">
              <w:rPr>
                <w:szCs w:val="18"/>
              </w:rPr>
              <w:t>Prohibition</w:t>
            </w:r>
          </w:p>
        </w:tc>
      </w:tr>
      <w:tr w14:paraId="30E1C47D"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56CDD29A" w14:textId="77777777">
            <w:pPr>
              <w:pStyle w:val="LTableTextAbt"/>
              <w:rPr>
                <w:szCs w:val="18"/>
              </w:rPr>
            </w:pPr>
            <w:r w:rsidRPr="000A6FFF">
              <w:rPr>
                <w:szCs w:val="18"/>
              </w:rPr>
              <w:t>Photographic Film Use</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311553BC" w14:textId="77777777">
            <w:pPr>
              <w:pStyle w:val="RTableTextAbt"/>
              <w:rPr>
                <w:szCs w:val="18"/>
              </w:rPr>
            </w:pPr>
            <w:r>
              <w:rPr>
                <w:szCs w:val="18"/>
              </w:rPr>
              <w:t>$29,257</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A3A1B75" w14:textId="77777777">
            <w:pPr>
              <w:pStyle w:val="RTableTextAbt"/>
              <w:rPr>
                <w:szCs w:val="18"/>
              </w:rPr>
            </w:pPr>
            <w:r>
              <w:rPr>
                <w:szCs w:val="18"/>
              </w:rPr>
              <w:t>$29,257</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23C07E8" w14:textId="77777777">
            <w:pPr>
              <w:pStyle w:val="RTableTextAbt"/>
              <w:rPr>
                <w:szCs w:val="18"/>
              </w:rPr>
            </w:pPr>
            <w:r>
              <w:rPr>
                <w:szCs w:val="18"/>
              </w:rPr>
              <w:t>$75,838</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4083629" w14:textId="77777777">
            <w:pPr>
              <w:pStyle w:val="RTableTextAbt"/>
              <w:rPr>
                <w:szCs w:val="18"/>
              </w:rPr>
            </w:pPr>
            <w:r>
              <w:rPr>
                <w:szCs w:val="18"/>
              </w:rPr>
              <w:t>$75,838</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A12856F"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5395B230" w14:textId="77777777">
            <w:pPr>
              <w:pStyle w:val="RTableTextAbt"/>
              <w:jc w:val="center"/>
              <w:rPr>
                <w:szCs w:val="18"/>
              </w:rPr>
            </w:pPr>
            <w:r w:rsidRPr="00425568">
              <w:rPr>
                <w:szCs w:val="18"/>
              </w:rPr>
              <w:t>Prohibition</w:t>
            </w:r>
          </w:p>
        </w:tc>
      </w:tr>
      <w:tr w14:paraId="17380E9C"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03BBC36" w14:textId="77777777">
            <w:pPr>
              <w:pStyle w:val="LTableTextAbt"/>
              <w:rPr>
                <w:szCs w:val="18"/>
              </w:rPr>
            </w:pPr>
            <w:r w:rsidRPr="000A6FFF">
              <w:rPr>
                <w:szCs w:val="18"/>
              </w:rPr>
              <w:t>Lubricants and Greases</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EB0446C" w14:textId="77777777">
            <w:pPr>
              <w:pStyle w:val="RTableTextAbt"/>
              <w:rPr>
                <w:szCs w:val="18"/>
              </w:rPr>
            </w:pPr>
            <w:r>
              <w:rPr>
                <w:szCs w:val="18"/>
              </w:rPr>
              <w:t>$334,250</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B3DD725" w14:textId="77777777">
            <w:pPr>
              <w:pStyle w:val="RTableTextAbt"/>
              <w:rPr>
                <w:szCs w:val="18"/>
              </w:rPr>
            </w:pPr>
            <w:r>
              <w:rPr>
                <w:szCs w:val="18"/>
              </w:rPr>
              <w:t>$334,250</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E73A6A6" w14:textId="77777777">
            <w:pPr>
              <w:pStyle w:val="RTableTextAbt"/>
              <w:rPr>
                <w:szCs w:val="18"/>
              </w:rPr>
            </w:pPr>
            <w:r>
              <w:rPr>
                <w:szCs w:val="18"/>
              </w:rPr>
              <w:t>$866,434</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5CCD9B1" w14:textId="77777777">
            <w:pPr>
              <w:pStyle w:val="RTableTextAbt"/>
              <w:rPr>
                <w:szCs w:val="18"/>
              </w:rPr>
            </w:pPr>
            <w:r>
              <w:rPr>
                <w:szCs w:val="18"/>
              </w:rPr>
              <w:t>$866,434</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EC8154C"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7CE5CEB6" w14:textId="77777777">
            <w:pPr>
              <w:pStyle w:val="RTableTextAbt"/>
              <w:jc w:val="center"/>
              <w:rPr>
                <w:szCs w:val="18"/>
              </w:rPr>
            </w:pPr>
            <w:r w:rsidRPr="00425568">
              <w:rPr>
                <w:szCs w:val="18"/>
              </w:rPr>
              <w:t>Prohibition</w:t>
            </w:r>
          </w:p>
        </w:tc>
      </w:tr>
      <w:tr w14:paraId="3C537EFE"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5C953F20" w14:textId="77777777">
            <w:pPr>
              <w:pStyle w:val="LTableTextAbt"/>
              <w:rPr>
                <w:szCs w:val="18"/>
              </w:rPr>
            </w:pPr>
            <w:r w:rsidRPr="000A6FFF">
              <w:rPr>
                <w:szCs w:val="18"/>
              </w:rPr>
              <w:t>Wipe and Liquid Cleaning and Polishing</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4A3A143" w14:textId="77777777">
            <w:pPr>
              <w:pStyle w:val="RTableTextAbt"/>
              <w:rPr>
                <w:szCs w:val="18"/>
              </w:rPr>
            </w:pPr>
            <w:r>
              <w:rPr>
                <w:szCs w:val="18"/>
              </w:rPr>
              <w:t>$19,414,230</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46E8418" w14:textId="77777777">
            <w:pPr>
              <w:pStyle w:val="RTableTextAbt"/>
              <w:rPr>
                <w:szCs w:val="18"/>
              </w:rPr>
            </w:pPr>
            <w:r>
              <w:rPr>
                <w:szCs w:val="18"/>
              </w:rPr>
              <w:t>$19,414,230</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ECE771E" w14:textId="77777777">
            <w:pPr>
              <w:pStyle w:val="RTableTextAbt"/>
              <w:rPr>
                <w:szCs w:val="18"/>
              </w:rPr>
            </w:pPr>
            <w:r>
              <w:rPr>
                <w:szCs w:val="18"/>
              </w:rPr>
              <w:t>$50,402,439</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1BC910A" w14:textId="77777777">
            <w:pPr>
              <w:pStyle w:val="RTableTextAbt"/>
              <w:rPr>
                <w:szCs w:val="18"/>
              </w:rPr>
            </w:pPr>
            <w:r>
              <w:rPr>
                <w:szCs w:val="18"/>
              </w:rPr>
              <w:t>$50,402,439</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A150FFE"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35133135" w14:textId="77777777">
            <w:pPr>
              <w:pStyle w:val="RTableTextAbt"/>
              <w:jc w:val="center"/>
              <w:rPr>
                <w:szCs w:val="18"/>
              </w:rPr>
            </w:pPr>
            <w:r w:rsidRPr="00425568">
              <w:rPr>
                <w:szCs w:val="18"/>
              </w:rPr>
              <w:t>Prohibition</w:t>
            </w:r>
          </w:p>
        </w:tc>
      </w:tr>
      <w:tr w14:paraId="4DB8F53F"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6A3BADB6" w14:textId="77777777">
            <w:pPr>
              <w:pStyle w:val="LTableTextAbt"/>
              <w:rPr>
                <w:szCs w:val="18"/>
              </w:rPr>
            </w:pPr>
            <w:r w:rsidRPr="000A6FFF">
              <w:rPr>
                <w:szCs w:val="18"/>
              </w:rPr>
              <w:t>Inks and Ink Removal</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0E841E59" w14:textId="77777777">
            <w:pPr>
              <w:pStyle w:val="RTableTextAbt"/>
              <w:rPr>
                <w:szCs w:val="18"/>
              </w:rPr>
            </w:pPr>
            <w:r>
              <w:rPr>
                <w:szCs w:val="18"/>
              </w:rPr>
              <w:t>$4,437</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D8D0024" w14:textId="77777777">
            <w:pPr>
              <w:pStyle w:val="RTableTextAbt"/>
              <w:rPr>
                <w:szCs w:val="18"/>
              </w:rPr>
            </w:pPr>
            <w:r>
              <w:rPr>
                <w:szCs w:val="18"/>
              </w:rPr>
              <w:t>$4,437</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254B4DAE" w14:textId="77777777">
            <w:pPr>
              <w:pStyle w:val="RTableTextAbt"/>
              <w:rPr>
                <w:szCs w:val="18"/>
              </w:rPr>
            </w:pPr>
            <w:r>
              <w:rPr>
                <w:szCs w:val="18"/>
              </w:rPr>
              <w:t>$11,501</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4EFD591" w14:textId="77777777">
            <w:pPr>
              <w:pStyle w:val="RTableTextAbt"/>
              <w:rPr>
                <w:szCs w:val="18"/>
              </w:rPr>
            </w:pPr>
            <w:r>
              <w:rPr>
                <w:szCs w:val="18"/>
              </w:rPr>
              <w:t>$11,501</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0FE0EED9"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4337C623" w14:textId="77777777">
            <w:pPr>
              <w:pStyle w:val="RTableTextAbt"/>
              <w:jc w:val="center"/>
              <w:rPr>
                <w:szCs w:val="18"/>
              </w:rPr>
            </w:pPr>
            <w:r w:rsidRPr="00425568">
              <w:rPr>
                <w:szCs w:val="18"/>
              </w:rPr>
              <w:t>Prohibition</w:t>
            </w:r>
          </w:p>
        </w:tc>
      </w:tr>
      <w:tr w14:paraId="58C0C252" w14:textId="77777777" w:rsidTr="00016074">
        <w:tblPrEx>
          <w:tblW w:w="13494" w:type="dxa"/>
          <w:tblInd w:w="6" w:type="dxa"/>
          <w:tblLayout w:type="fixed"/>
          <w:tblCellMar>
            <w:left w:w="0" w:type="dxa"/>
            <w:right w:w="58" w:type="dxa"/>
          </w:tblCellMar>
          <w:tblLook w:val="04A0"/>
        </w:tblPrEx>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4BA54522" w14:textId="77777777">
            <w:pPr>
              <w:pStyle w:val="LTableTextAbt"/>
              <w:rPr>
                <w:szCs w:val="18"/>
              </w:rPr>
            </w:pPr>
            <w:r w:rsidRPr="000A6FFF">
              <w:rPr>
                <w:szCs w:val="18"/>
              </w:rPr>
              <w:t>Anti-Spatter Welding Aerosol</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1E59FBA0" w14:textId="77777777">
            <w:pPr>
              <w:pStyle w:val="RTableTextAbt"/>
              <w:rPr>
                <w:szCs w:val="18"/>
              </w:rPr>
            </w:pPr>
            <w:r>
              <w:rPr>
                <w:szCs w:val="18"/>
              </w:rPr>
              <w:t>$32,834</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D16ED88" w14:textId="77777777">
            <w:pPr>
              <w:pStyle w:val="RTableTextAbt"/>
              <w:rPr>
                <w:szCs w:val="18"/>
              </w:rPr>
            </w:pPr>
            <w:r>
              <w:rPr>
                <w:szCs w:val="18"/>
              </w:rPr>
              <w:t>$32,834</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73A37463" w14:textId="77777777">
            <w:pPr>
              <w:pStyle w:val="RTableTextAbt"/>
              <w:rPr>
                <w:szCs w:val="18"/>
              </w:rPr>
            </w:pPr>
            <w:r>
              <w:rPr>
                <w:szCs w:val="18"/>
              </w:rPr>
              <w:t>$85,112</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0B4EF13" w14:textId="77777777">
            <w:pPr>
              <w:pStyle w:val="RTableTextAbt"/>
              <w:rPr>
                <w:szCs w:val="18"/>
              </w:rPr>
            </w:pPr>
            <w:r>
              <w:rPr>
                <w:szCs w:val="18"/>
              </w:rPr>
              <w:t>$85,112</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844A883"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1D015FB1" w14:textId="77777777">
            <w:pPr>
              <w:pStyle w:val="RTableTextAbt"/>
              <w:jc w:val="center"/>
              <w:rPr>
                <w:szCs w:val="18"/>
              </w:rPr>
            </w:pPr>
            <w:r w:rsidRPr="00425568">
              <w:rPr>
                <w:szCs w:val="18"/>
              </w:rPr>
              <w:t>Prohibition</w:t>
            </w:r>
          </w:p>
        </w:tc>
      </w:tr>
      <w:tr w14:paraId="7299ECE3" w14:textId="77777777" w:rsidTr="00016074">
        <w:tblPrEx>
          <w:tblW w:w="13494" w:type="dxa"/>
          <w:tblInd w:w="6" w:type="dxa"/>
          <w:tblLayout w:type="fixed"/>
          <w:tblCellMar>
            <w:left w:w="0" w:type="dxa"/>
            <w:right w:w="58" w:type="dxa"/>
          </w:tblCellMar>
          <w:tblLook w:val="04A0"/>
        </w:tblPrEx>
        <w:trPr>
          <w:trHeight w:val="224"/>
        </w:trPr>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75EBA664" w14:textId="77777777">
            <w:pPr>
              <w:pStyle w:val="LTableTextAbt"/>
              <w:rPr>
                <w:szCs w:val="18"/>
              </w:rPr>
            </w:pPr>
            <w:r w:rsidRPr="000A6FFF">
              <w:rPr>
                <w:szCs w:val="18"/>
              </w:rPr>
              <w:t>Mold Cleaning, Release and Protectants</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6C5B4C07" w14:textId="77777777">
            <w:pPr>
              <w:pStyle w:val="RTableTextAbt"/>
              <w:rPr>
                <w:szCs w:val="18"/>
              </w:rPr>
            </w:pPr>
            <w:r>
              <w:rPr>
                <w:szCs w:val="18"/>
              </w:rPr>
              <w:t>$853</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5809292" w14:textId="77777777">
            <w:pPr>
              <w:pStyle w:val="RTableTextAbt"/>
              <w:rPr>
                <w:szCs w:val="18"/>
              </w:rPr>
            </w:pPr>
            <w:r>
              <w:rPr>
                <w:szCs w:val="18"/>
              </w:rPr>
              <w:t>$853</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30839F6A" w14:textId="77777777">
            <w:pPr>
              <w:pStyle w:val="RTableTextAbt"/>
              <w:rPr>
                <w:szCs w:val="18"/>
              </w:rPr>
            </w:pPr>
            <w:r>
              <w:rPr>
                <w:szCs w:val="18"/>
              </w:rPr>
              <w:t>$2,210</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44877E13" w14:textId="77777777">
            <w:pPr>
              <w:pStyle w:val="RTableTextAbt"/>
              <w:rPr>
                <w:szCs w:val="18"/>
              </w:rPr>
            </w:pPr>
            <w:r>
              <w:rPr>
                <w:szCs w:val="18"/>
              </w:rPr>
              <w:t>$2,210</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CFC6D34" w14:textId="77777777">
            <w:pPr>
              <w:pStyle w:val="RTableTextAbt"/>
              <w:jc w:val="center"/>
              <w:rPr>
                <w:szCs w:val="18"/>
              </w:rPr>
            </w:pPr>
            <w:r w:rsidRPr="00425568">
              <w:rPr>
                <w:szCs w:val="18"/>
              </w:rPr>
              <w:t>Prohibition</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1AF6369D" w14:textId="77777777">
            <w:pPr>
              <w:pStyle w:val="RTableTextAbt"/>
              <w:jc w:val="center"/>
              <w:rPr>
                <w:szCs w:val="18"/>
              </w:rPr>
            </w:pPr>
            <w:r w:rsidRPr="00425568">
              <w:rPr>
                <w:szCs w:val="18"/>
              </w:rPr>
              <w:t>Prohibition</w:t>
            </w:r>
          </w:p>
        </w:tc>
      </w:tr>
      <w:tr w14:paraId="4AE32021" w14:textId="77777777" w:rsidTr="00016074">
        <w:tblPrEx>
          <w:tblW w:w="13494" w:type="dxa"/>
          <w:tblInd w:w="6" w:type="dxa"/>
          <w:tblLayout w:type="fixed"/>
          <w:tblCellMar>
            <w:left w:w="0" w:type="dxa"/>
            <w:right w:w="58" w:type="dxa"/>
          </w:tblCellMar>
          <w:tblLook w:val="04A0"/>
        </w:tblPrEx>
        <w:trPr>
          <w:trHeight w:val="224"/>
        </w:trPr>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1621C817" w14:textId="77777777">
            <w:pPr>
              <w:pStyle w:val="LTableTextAbt"/>
              <w:rPr>
                <w:szCs w:val="18"/>
              </w:rPr>
            </w:pPr>
            <w:r w:rsidRPr="000A6FFF">
              <w:rPr>
                <w:szCs w:val="18"/>
              </w:rPr>
              <w:t>Dry Cleaning (Dry Cleaning Machines &amp; Spot Removers)</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2905C524" w14:textId="77777777">
            <w:pPr>
              <w:pStyle w:val="RTableTextAbt"/>
              <w:rPr>
                <w:szCs w:val="18"/>
              </w:rPr>
            </w:pPr>
            <w:r>
              <w:rPr>
                <w:szCs w:val="18"/>
              </w:rPr>
              <w:t>$988</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D68C50D" w14:textId="77777777">
            <w:pPr>
              <w:pStyle w:val="RTableTextAbt"/>
              <w:rPr>
                <w:szCs w:val="18"/>
              </w:rPr>
            </w:pPr>
            <w:r>
              <w:rPr>
                <w:szCs w:val="18"/>
              </w:rPr>
              <w:t>$319</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175C6ECC" w14:textId="77777777">
            <w:pPr>
              <w:pStyle w:val="RTableTextAbt"/>
              <w:rPr>
                <w:szCs w:val="18"/>
              </w:rPr>
            </w:pPr>
            <w:r>
              <w:rPr>
                <w:szCs w:val="18"/>
              </w:rPr>
              <w:t>$2,565</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5013513D" w14:textId="77777777">
            <w:pPr>
              <w:pStyle w:val="RTableTextAbt"/>
              <w:rPr>
                <w:szCs w:val="18"/>
              </w:rPr>
            </w:pPr>
            <w:r>
              <w:rPr>
                <w:szCs w:val="18"/>
              </w:rPr>
              <w:t>$827</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425568" w:rsidP="00CB1C05" w14:paraId="102075CB" w14:textId="77777777">
            <w:pPr>
              <w:pStyle w:val="RTableTextAbt"/>
              <w:jc w:val="center"/>
              <w:rPr>
                <w:szCs w:val="18"/>
              </w:rPr>
            </w:pPr>
            <w:r>
              <w:rPr>
                <w:szCs w:val="18"/>
              </w:rPr>
              <w:t>10-Year Phase Out</w:t>
            </w: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425568" w:rsidP="00CB1C05" w14:paraId="48539E0C" w14:textId="77777777">
            <w:pPr>
              <w:pStyle w:val="RTableTextAbt"/>
              <w:jc w:val="center"/>
              <w:rPr>
                <w:szCs w:val="18"/>
              </w:rPr>
            </w:pPr>
            <w:r>
              <w:rPr>
                <w:szCs w:val="18"/>
              </w:rPr>
              <w:t>15-Year Phase Out</w:t>
            </w:r>
          </w:p>
        </w:tc>
      </w:tr>
      <w:tr w14:paraId="61A3ED75" w14:textId="77777777" w:rsidTr="00016074">
        <w:tblPrEx>
          <w:tblW w:w="13494" w:type="dxa"/>
          <w:tblInd w:w="6" w:type="dxa"/>
          <w:tblLayout w:type="fixed"/>
          <w:tblCellMar>
            <w:left w:w="0" w:type="dxa"/>
            <w:right w:w="58" w:type="dxa"/>
          </w:tblCellMar>
          <w:tblLook w:val="04A0"/>
        </w:tblPrEx>
        <w:trPr>
          <w:trHeight w:val="224"/>
        </w:trPr>
        <w:tc>
          <w:tcPr>
            <w:tcW w:w="5304" w:type="dxa"/>
            <w:tcBorders>
              <w:top w:val="single" w:sz="4" w:space="0" w:color="auto"/>
              <w:left w:val="single" w:sz="4" w:space="0" w:color="auto"/>
              <w:bottom w:val="single" w:sz="4" w:space="0" w:color="auto"/>
              <w:right w:val="single" w:sz="4" w:space="0" w:color="auto"/>
            </w:tcBorders>
            <w:shd w:val="clear" w:color="000000" w:fill="FFFFFF"/>
            <w:vAlign w:val="center"/>
          </w:tcPr>
          <w:p w:rsidR="001F5B42" w:rsidRPr="000A6FFF" w:rsidP="00CB1C05" w14:paraId="06546FCD" w14:textId="77777777">
            <w:pPr>
              <w:pStyle w:val="LTableTextAbt"/>
              <w:rPr>
                <w:szCs w:val="18"/>
              </w:rPr>
            </w:pPr>
            <w:r w:rsidRPr="000A6FFF">
              <w:rPr>
                <w:b/>
                <w:szCs w:val="18"/>
              </w:rPr>
              <w:t>Total</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bottom"/>
          </w:tcPr>
          <w:p w:rsidR="001F5B42" w:rsidRPr="000A6FFF" w:rsidP="00CB1C05" w14:paraId="7051CED5" w14:textId="77777777">
            <w:pPr>
              <w:pStyle w:val="RTableTextAbt"/>
              <w:rPr>
                <w:szCs w:val="18"/>
              </w:rPr>
            </w:pPr>
            <w:r>
              <w:rPr>
                <w:b/>
                <w:bCs w:val="0"/>
                <w:szCs w:val="18"/>
              </w:rPr>
              <w:t>$32,599,129</w:t>
            </w:r>
          </w:p>
        </w:tc>
        <w:tc>
          <w:tcPr>
            <w:tcW w:w="1215"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0D78A689" w14:textId="77777777">
            <w:pPr>
              <w:pStyle w:val="RTableTextAbt"/>
              <w:rPr>
                <w:szCs w:val="18"/>
              </w:rPr>
            </w:pPr>
            <w:r>
              <w:rPr>
                <w:b/>
                <w:bCs w:val="0"/>
                <w:szCs w:val="18"/>
              </w:rPr>
              <w:t>$32,505,280</w:t>
            </w:r>
          </w:p>
        </w:tc>
        <w:tc>
          <w:tcPr>
            <w:tcW w:w="112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89991A3" w14:textId="77777777">
            <w:pPr>
              <w:pStyle w:val="RTableTextAbt"/>
              <w:rPr>
                <w:szCs w:val="18"/>
              </w:rPr>
            </w:pPr>
            <w:r>
              <w:rPr>
                <w:b/>
                <w:bCs w:val="0"/>
                <w:szCs w:val="18"/>
              </w:rPr>
              <w:t>$84,625,036</w:t>
            </w:r>
          </w:p>
        </w:tc>
        <w:tc>
          <w:tcPr>
            <w:tcW w:w="1216" w:type="dxa"/>
            <w:tcBorders>
              <w:top w:val="single" w:sz="4" w:space="0" w:color="auto"/>
              <w:left w:val="nil"/>
              <w:bottom w:val="single" w:sz="4" w:space="0" w:color="auto"/>
              <w:right w:val="single" w:sz="4" w:space="0" w:color="auto"/>
            </w:tcBorders>
            <w:shd w:val="clear" w:color="auto" w:fill="auto"/>
            <w:tcMar>
              <w:right w:w="144" w:type="dxa"/>
            </w:tcMar>
            <w:vAlign w:val="bottom"/>
          </w:tcPr>
          <w:p w:rsidR="001F5B42" w:rsidRPr="000A6FFF" w:rsidP="00CB1C05" w14:paraId="6674F912" w14:textId="77777777">
            <w:pPr>
              <w:pStyle w:val="RTableTextAbt"/>
              <w:rPr>
                <w:szCs w:val="18"/>
              </w:rPr>
            </w:pPr>
            <w:r>
              <w:rPr>
                <w:b/>
                <w:bCs w:val="0"/>
                <w:szCs w:val="18"/>
              </w:rPr>
              <w:t>$84,381,764</w:t>
            </w:r>
          </w:p>
        </w:tc>
        <w:tc>
          <w:tcPr>
            <w:tcW w:w="1934" w:type="dxa"/>
            <w:tcBorders>
              <w:top w:val="single" w:sz="4" w:space="0" w:color="auto"/>
              <w:left w:val="nil"/>
              <w:bottom w:val="single" w:sz="4" w:space="0" w:color="auto"/>
              <w:right w:val="single" w:sz="4" w:space="0" w:color="auto"/>
            </w:tcBorders>
            <w:shd w:val="clear" w:color="auto" w:fill="auto"/>
            <w:tcMar>
              <w:right w:w="144" w:type="dxa"/>
            </w:tcMar>
            <w:vAlign w:val="center"/>
          </w:tcPr>
          <w:p w:rsidR="001F5B42" w:rsidRPr="006811FC" w:rsidP="00CB1C05" w14:paraId="30842618" w14:textId="77777777">
            <w:pPr>
              <w:pStyle w:val="RTableTextAbt"/>
              <w:rPr>
                <w:sz w:val="20"/>
              </w:rPr>
            </w:pPr>
          </w:p>
        </w:tc>
        <w:tc>
          <w:tcPr>
            <w:tcW w:w="1520" w:type="dxa"/>
            <w:tcBorders>
              <w:top w:val="single" w:sz="4" w:space="0" w:color="auto"/>
              <w:left w:val="nil"/>
              <w:bottom w:val="single" w:sz="4" w:space="0" w:color="auto"/>
              <w:right w:val="single" w:sz="4" w:space="0" w:color="auto"/>
            </w:tcBorders>
            <w:shd w:val="clear" w:color="auto" w:fill="auto"/>
            <w:vAlign w:val="center"/>
          </w:tcPr>
          <w:p w:rsidR="001F5B42" w:rsidRPr="006811FC" w:rsidP="00CB1C05" w14:paraId="58B6388A" w14:textId="77777777">
            <w:pPr>
              <w:pStyle w:val="RTableTextAbt"/>
              <w:rPr>
                <w:sz w:val="20"/>
              </w:rPr>
            </w:pPr>
          </w:p>
        </w:tc>
      </w:tr>
      <w:tr w14:paraId="5D3E87F6" w14:textId="77777777" w:rsidTr="00016074">
        <w:tblPrEx>
          <w:tblW w:w="13494" w:type="dxa"/>
          <w:tblInd w:w="6" w:type="dxa"/>
          <w:tblLayout w:type="fixed"/>
          <w:tblCellMar>
            <w:left w:w="0" w:type="dxa"/>
            <w:right w:w="58" w:type="dxa"/>
          </w:tblCellMar>
          <w:tblLook w:val="04A0"/>
        </w:tblPrEx>
        <w:tc>
          <w:tcPr>
            <w:tcW w:w="13494" w:type="dxa"/>
            <w:gridSpan w:val="7"/>
            <w:tcBorders>
              <w:top w:val="single" w:sz="4" w:space="0" w:color="auto"/>
              <w:left w:val="single" w:sz="4" w:space="0" w:color="auto"/>
              <w:bottom w:val="single" w:sz="4" w:space="0" w:color="auto"/>
              <w:right w:val="single" w:sz="4" w:space="0" w:color="auto"/>
            </w:tcBorders>
            <w:shd w:val="clear" w:color="000000" w:fill="FFFFFF"/>
            <w:vAlign w:val="center"/>
          </w:tcPr>
          <w:p w:rsidR="00095919" w:rsidP="00CB1C05" w14:paraId="68D98DD9" w14:textId="77777777">
            <w:pPr>
              <w:pStyle w:val="RTableTextAbt"/>
              <w:jc w:val="left"/>
              <w:rPr>
                <w:szCs w:val="18"/>
              </w:rPr>
            </w:pPr>
            <w:r w:rsidRPr="00F973F1">
              <w:rPr>
                <w:szCs w:val="18"/>
                <w:vertAlign w:val="superscript"/>
              </w:rPr>
              <w:t>1</w:t>
            </w:r>
            <w:r>
              <w:rPr>
                <w:szCs w:val="18"/>
              </w:rPr>
              <w:t xml:space="preserve"> 25 percent of vapor degreasers are assumed to be eligible for the section 6(g) exemption for aircraft skins and aerospace degreasing, respectively.</w:t>
            </w:r>
          </w:p>
          <w:p w:rsidR="00095919" w:rsidRPr="00F65C52" w:rsidP="00CB1C05" w14:paraId="7D23B0B2" w14:textId="77777777">
            <w:pPr>
              <w:pStyle w:val="LTableTextAbt"/>
              <w:rPr>
                <w:szCs w:val="18"/>
              </w:rPr>
            </w:pPr>
            <w:r>
              <w:rPr>
                <w:szCs w:val="18"/>
                <w:vertAlign w:val="superscript"/>
              </w:rPr>
              <w:t>2</w:t>
            </w:r>
            <w:r>
              <w:rPr>
                <w:szCs w:val="18"/>
              </w:rPr>
              <w:t>While there are limited exemptions for adhesives and sealants, this analysis assumes all users and formulators switch to alternatives because it is likely to be the most cost-effective option.</w:t>
            </w:r>
          </w:p>
        </w:tc>
      </w:tr>
    </w:tbl>
    <w:p w:rsidR="00016074" w:rsidP="00CB1C05" w14:paraId="42F2C667" w14:textId="77777777"/>
    <w:tbl>
      <w:tblPr>
        <w:tblW w:w="13500" w:type="dxa"/>
        <w:tblLayout w:type="fixed"/>
        <w:tblCellMar>
          <w:left w:w="0" w:type="dxa"/>
          <w:right w:w="58" w:type="dxa"/>
        </w:tblCellMar>
        <w:tblLook w:val="04A0"/>
      </w:tblPr>
      <w:tblGrid>
        <w:gridCol w:w="5490"/>
        <w:gridCol w:w="1080"/>
        <w:gridCol w:w="1170"/>
        <w:gridCol w:w="1260"/>
        <w:gridCol w:w="1170"/>
        <w:gridCol w:w="1810"/>
        <w:gridCol w:w="1462"/>
        <w:gridCol w:w="58"/>
      </w:tblGrid>
      <w:tr w14:paraId="2DC2535E" w14:textId="77777777" w:rsidTr="00016074">
        <w:tblPrEx>
          <w:tblW w:w="13500" w:type="dxa"/>
          <w:tblLayout w:type="fixed"/>
          <w:tblCellMar>
            <w:left w:w="0" w:type="dxa"/>
            <w:right w:w="58" w:type="dxa"/>
          </w:tblCellMar>
          <w:tblLook w:val="04A0"/>
        </w:tblPrEx>
        <w:trPr>
          <w:trHeight w:val="270"/>
        </w:trPr>
        <w:tc>
          <w:tcPr>
            <w:tcW w:w="13500" w:type="dxa"/>
            <w:gridSpan w:val="8"/>
            <w:tcBorders>
              <w:top w:val="nil"/>
              <w:left w:val="nil"/>
              <w:bottom w:val="single" w:sz="4" w:space="0" w:color="auto"/>
              <w:right w:val="nil"/>
            </w:tcBorders>
            <w:shd w:val="clear" w:color="auto" w:fill="auto"/>
            <w:vAlign w:val="center"/>
          </w:tcPr>
          <w:p w:rsidR="00A4597A" w:rsidRPr="00FC31A6" w:rsidP="00CB1C05" w14:paraId="76B235AE" w14:textId="77777777">
            <w:pPr>
              <w:pStyle w:val="TableTitleA"/>
            </w:pPr>
            <w:bookmarkStart w:id="1423" w:name="_Ref164857751"/>
            <w:bookmarkStart w:id="1424" w:name="_Toc165379737"/>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29</w:t>
            </w:r>
            <w:r w:rsidR="00BC4B5D">
              <w:rPr>
                <w:noProof/>
              </w:rPr>
              <w:fldChar w:fldCharType="end"/>
            </w:r>
            <w:bookmarkEnd w:id="1423"/>
            <w:r w:rsidRPr="00FC31A6">
              <w:t xml:space="preserve">: Total </w:t>
            </w:r>
            <w:r w:rsidR="00347199">
              <w:t xml:space="preserve">20-Year </w:t>
            </w:r>
            <w:r w:rsidRPr="00FC31A6">
              <w:t>Annualized Benefits by Use Category and Option (</w:t>
            </w:r>
            <w:r w:rsidR="0022004E">
              <w:t>3</w:t>
            </w:r>
            <w:r w:rsidRPr="00FC31A6">
              <w:t xml:space="preserve"> Percent Discount Rate)</w:t>
            </w:r>
            <w:bookmarkEnd w:id="1424"/>
          </w:p>
        </w:tc>
      </w:tr>
      <w:tr w14:paraId="4B5721D1" w14:textId="77777777" w:rsidTr="00016074">
        <w:tblPrEx>
          <w:tblW w:w="13500" w:type="dxa"/>
          <w:tblLayout w:type="fixed"/>
          <w:tblCellMar>
            <w:left w:w="0" w:type="dxa"/>
            <w:right w:w="58" w:type="dxa"/>
          </w:tblCellMar>
          <w:tblLook w:val="04A0"/>
        </w:tblPrEx>
        <w:tc>
          <w:tcPr>
            <w:tcW w:w="549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9015C0" w:rsidRPr="00FC31A6" w:rsidP="00CB1C05" w14:paraId="1304FA11" w14:textId="77777777">
            <w:pPr>
              <w:pStyle w:val="TableSubtitle"/>
              <w:rPr>
                <w:rFonts w:asciiTheme="minorHAnsi" w:hAnsiTheme="minorHAnsi" w:cstheme="minorHAnsi"/>
                <w:color w:val="auto"/>
                <w:sz w:val="16"/>
                <w:szCs w:val="16"/>
              </w:rPr>
            </w:pPr>
            <w:r w:rsidRPr="00FC31A6">
              <w:t>Use Category</w:t>
            </w:r>
          </w:p>
        </w:tc>
        <w:tc>
          <w:tcPr>
            <w:tcW w:w="225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9015C0" w:rsidRPr="00FC31A6" w:rsidP="00CB1C05" w14:paraId="40FA2B81" w14:textId="77777777">
            <w:pPr>
              <w:pStyle w:val="TableSubtitle"/>
            </w:pPr>
            <w:r w:rsidRPr="00FC31A6">
              <w:t>Low Estimate</w:t>
            </w:r>
          </w:p>
        </w:tc>
        <w:tc>
          <w:tcPr>
            <w:tcW w:w="243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9626FA" w:rsidRPr="00FC31A6" w:rsidP="00CB1C05" w14:paraId="5863B8B9" w14:textId="77777777">
            <w:pPr>
              <w:pStyle w:val="TableSubtitle"/>
            </w:pPr>
            <w:r w:rsidRPr="00FC31A6">
              <w:t>High Estimate</w:t>
            </w:r>
          </w:p>
        </w:tc>
        <w:tc>
          <w:tcPr>
            <w:tcW w:w="3330"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9015C0" w:rsidRPr="00FC31A6" w:rsidP="00CB1C05" w14:paraId="04B26847" w14:textId="77777777">
            <w:pPr>
              <w:pStyle w:val="TableSubtitle"/>
            </w:pPr>
            <w:r>
              <w:t>Notes</w:t>
            </w:r>
          </w:p>
        </w:tc>
      </w:tr>
      <w:tr w14:paraId="488E0BD1" w14:textId="77777777" w:rsidTr="00016074">
        <w:tblPrEx>
          <w:tblW w:w="13500" w:type="dxa"/>
          <w:tblLayout w:type="fixed"/>
          <w:tblCellMar>
            <w:left w:w="0" w:type="dxa"/>
            <w:right w:w="58" w:type="dxa"/>
          </w:tblCellMar>
          <w:tblLook w:val="04A0"/>
        </w:tblPrEx>
        <w:trPr>
          <w:trHeight w:val="134"/>
        </w:trPr>
        <w:tc>
          <w:tcPr>
            <w:tcW w:w="549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68B92757" w14:textId="77777777">
            <w:pPr>
              <w:pStyle w:val="TableSubtitle"/>
              <w:rPr>
                <w:rFonts w:asciiTheme="minorHAnsi" w:hAnsiTheme="minorHAnsi" w:cstheme="minorHAnsi"/>
                <w:color w:val="auto"/>
                <w:sz w:val="16"/>
                <w:szCs w:val="16"/>
              </w:rPr>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22271B56" w14:textId="77777777">
            <w:pPr>
              <w:pStyle w:val="TableSubtitle"/>
            </w:pPr>
            <w:r w:rsidRPr="00FC31A6">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515066D7" w14:textId="77777777">
            <w:pPr>
              <w:pStyle w:val="TableSubtitle"/>
            </w:pPr>
            <w:r w:rsidRPr="00FC31A6">
              <w:rPr>
                <w:rFonts w:cs="PMingLiU"/>
                <w:color w:val="FFFFFF"/>
              </w:rPr>
              <w:t>Option 2</w:t>
            </w:r>
          </w:p>
        </w:tc>
        <w:tc>
          <w:tcPr>
            <w:tcW w:w="126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14863394" w14:textId="77777777">
            <w:pPr>
              <w:pStyle w:val="TableSubtitle"/>
            </w:pPr>
            <w:r w:rsidRPr="00FC31A6">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7B7576B3" w14:textId="77777777">
            <w:pPr>
              <w:pStyle w:val="TableSubtitle"/>
            </w:pPr>
            <w:r w:rsidRPr="00FC31A6">
              <w:rPr>
                <w:rFonts w:cs="PMingLiU"/>
                <w:color w:val="FFFFFF"/>
              </w:rPr>
              <w:t>Option 2</w:t>
            </w:r>
          </w:p>
        </w:tc>
        <w:tc>
          <w:tcPr>
            <w:tcW w:w="181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EC135F" w:rsidRPr="00FC31A6" w:rsidP="00CB1C05" w14:paraId="6457AB3C" w14:textId="77777777">
            <w:pPr>
              <w:pStyle w:val="TableSubtitle"/>
              <w:rPr>
                <w:rFonts w:cs="PMingLiU"/>
                <w:color w:val="FFFFFF"/>
              </w:rPr>
            </w:pPr>
            <w:r w:rsidRPr="00FC31A6">
              <w:rPr>
                <w:rFonts w:cs="PMingLiU"/>
                <w:color w:val="FFFFFF"/>
              </w:rPr>
              <w:t>Option 1</w:t>
            </w:r>
          </w:p>
        </w:tc>
        <w:tc>
          <w:tcPr>
            <w:tcW w:w="152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12510088" w14:textId="77777777">
            <w:pPr>
              <w:pStyle w:val="TableSubtitle"/>
            </w:pPr>
            <w:r w:rsidRPr="00FC31A6">
              <w:rPr>
                <w:rFonts w:cs="PMingLiU"/>
                <w:color w:val="FFFFFF"/>
              </w:rPr>
              <w:t>Option 2</w:t>
            </w:r>
          </w:p>
        </w:tc>
      </w:tr>
      <w:tr w14:paraId="2CE50774"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0C68236D" w14:textId="77777777">
            <w:pPr>
              <w:pStyle w:val="LTableTextAbt"/>
              <w:rPr>
                <w:szCs w:val="18"/>
              </w:rPr>
            </w:pPr>
            <w:r w:rsidRPr="000A6FFF">
              <w:rPr>
                <w:szCs w:val="18"/>
              </w:rPr>
              <w:t>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1223BF8D" w14:textId="77777777">
            <w:pPr>
              <w:pStyle w:val="RTableTextAbt"/>
              <w:rPr>
                <w:szCs w:val="18"/>
              </w:rPr>
            </w:pPr>
            <w:r>
              <w:rPr>
                <w:szCs w:val="18"/>
              </w:rPr>
              <w:t>$73,52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0784B7C" w14:textId="77777777">
            <w:pPr>
              <w:pStyle w:val="RTableTextAbt"/>
              <w:rPr>
                <w:szCs w:val="18"/>
              </w:rPr>
            </w:pPr>
            <w:r>
              <w:rPr>
                <w:szCs w:val="18"/>
              </w:rPr>
              <w:t>$73,52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1F47D8F" w14:textId="77777777">
            <w:pPr>
              <w:pStyle w:val="RTableTextAbt"/>
              <w:rPr>
                <w:szCs w:val="18"/>
              </w:rPr>
            </w:pPr>
            <w:r>
              <w:rPr>
                <w:szCs w:val="18"/>
              </w:rPr>
              <w:t>$202,73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B81A28E" w14:textId="77777777">
            <w:pPr>
              <w:pStyle w:val="RTableTextAbt"/>
              <w:rPr>
                <w:szCs w:val="18"/>
              </w:rPr>
            </w:pPr>
            <w:r>
              <w:rPr>
                <w:szCs w:val="18"/>
              </w:rPr>
              <w:t>$202,735</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7745EB20"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505A225C" w14:textId="77777777">
            <w:pPr>
              <w:pStyle w:val="RTableTextAbt"/>
              <w:jc w:val="center"/>
              <w:rPr>
                <w:szCs w:val="18"/>
              </w:rPr>
            </w:pPr>
            <w:r w:rsidRPr="00425568">
              <w:rPr>
                <w:szCs w:val="18"/>
              </w:rPr>
              <w:t>WCPP</w:t>
            </w:r>
          </w:p>
        </w:tc>
      </w:tr>
      <w:tr w14:paraId="7C1CE440"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95BB36C" w14:textId="77777777">
            <w:pPr>
              <w:pStyle w:val="LTableTextAbt"/>
              <w:rPr>
                <w:szCs w:val="18"/>
              </w:rPr>
            </w:pPr>
            <w:r w:rsidRPr="000A6FFF">
              <w:rPr>
                <w:szCs w:val="18"/>
              </w:rPr>
              <w:t>Import/Repackag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7DFF1E9B" w14:textId="77777777">
            <w:pPr>
              <w:pStyle w:val="RTableTextAbt"/>
              <w:rPr>
                <w:szCs w:val="18"/>
              </w:rPr>
            </w:pPr>
            <w:r>
              <w:rPr>
                <w:szCs w:val="18"/>
              </w:rPr>
              <w:t>$1,07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F46217C" w14:textId="77777777">
            <w:pPr>
              <w:pStyle w:val="RTableTextAbt"/>
              <w:rPr>
                <w:szCs w:val="18"/>
              </w:rPr>
            </w:pPr>
            <w:r>
              <w:rPr>
                <w:szCs w:val="18"/>
              </w:rPr>
              <w:t>$1,07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07F7196" w14:textId="77777777">
            <w:pPr>
              <w:pStyle w:val="RTableTextAbt"/>
              <w:rPr>
                <w:szCs w:val="18"/>
              </w:rPr>
            </w:pPr>
            <w:r>
              <w:rPr>
                <w:szCs w:val="18"/>
              </w:rPr>
              <w:t>$2,953</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4352B4F" w14:textId="77777777">
            <w:pPr>
              <w:pStyle w:val="RTableTextAbt"/>
              <w:rPr>
                <w:szCs w:val="18"/>
              </w:rPr>
            </w:pPr>
            <w:r>
              <w:rPr>
                <w:szCs w:val="18"/>
              </w:rPr>
              <w:t>$2,953</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76CB48CB"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6FB489F1" w14:textId="77777777">
            <w:pPr>
              <w:pStyle w:val="RTableTextAbt"/>
              <w:jc w:val="center"/>
              <w:rPr>
                <w:szCs w:val="18"/>
              </w:rPr>
            </w:pPr>
            <w:r w:rsidRPr="00425568">
              <w:rPr>
                <w:szCs w:val="18"/>
              </w:rPr>
              <w:t>WCPP</w:t>
            </w:r>
          </w:p>
        </w:tc>
      </w:tr>
      <w:tr w14:paraId="0C067C27"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7B6D5545" w14:textId="77777777">
            <w:pPr>
              <w:pStyle w:val="LTableTextAbt"/>
              <w:rPr>
                <w:szCs w:val="18"/>
              </w:rPr>
            </w:pPr>
            <w:r w:rsidRPr="000A6FFF">
              <w:rPr>
                <w:szCs w:val="18"/>
              </w:rPr>
              <w:t>Reactant/Intermediat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2C6D392B" w14:textId="77777777">
            <w:pPr>
              <w:pStyle w:val="RTableTextAbt"/>
              <w:rPr>
                <w:szCs w:val="18"/>
              </w:rPr>
            </w:pPr>
            <w:r>
              <w:rPr>
                <w:szCs w:val="18"/>
              </w:rPr>
              <w:t>$14,10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536FF42" w14:textId="77777777">
            <w:pPr>
              <w:pStyle w:val="RTableTextAbt"/>
              <w:rPr>
                <w:szCs w:val="18"/>
              </w:rPr>
            </w:pPr>
            <w:r>
              <w:rPr>
                <w:szCs w:val="18"/>
              </w:rPr>
              <w:t>$14,106</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59EB829B" w14:textId="77777777">
            <w:pPr>
              <w:pStyle w:val="RTableTextAbt"/>
              <w:rPr>
                <w:szCs w:val="18"/>
              </w:rPr>
            </w:pPr>
            <w:r>
              <w:rPr>
                <w:szCs w:val="18"/>
              </w:rPr>
              <w:t>$38,89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AFE696C" w14:textId="77777777">
            <w:pPr>
              <w:pStyle w:val="RTableTextAbt"/>
              <w:rPr>
                <w:szCs w:val="18"/>
              </w:rPr>
            </w:pPr>
            <w:r>
              <w:rPr>
                <w:szCs w:val="18"/>
              </w:rPr>
              <w:t>$38,897</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4D1F2A67"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3FAA86E9" w14:textId="77777777">
            <w:pPr>
              <w:pStyle w:val="RTableTextAbt"/>
              <w:jc w:val="center"/>
              <w:rPr>
                <w:szCs w:val="18"/>
              </w:rPr>
            </w:pPr>
            <w:r w:rsidRPr="00425568">
              <w:rPr>
                <w:szCs w:val="18"/>
              </w:rPr>
              <w:t>WCPP</w:t>
            </w:r>
          </w:p>
        </w:tc>
      </w:tr>
      <w:tr w14:paraId="2156DDB7"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FD5A008" w14:textId="77777777">
            <w:pPr>
              <w:pStyle w:val="LTableTextAbt"/>
              <w:rPr>
                <w:szCs w:val="18"/>
              </w:rPr>
            </w:pPr>
            <w:r w:rsidRPr="000A6FFF">
              <w:rPr>
                <w:szCs w:val="18"/>
              </w:rPr>
              <w:t>Processing Aid in Petrochemical 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71695820" w14:textId="77777777">
            <w:pPr>
              <w:pStyle w:val="RTableTextAbt"/>
              <w:rPr>
                <w:szCs w:val="18"/>
              </w:rPr>
            </w:pPr>
            <w:r>
              <w:rPr>
                <w:szCs w:val="18"/>
              </w:rPr>
              <w:t>$8,00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166C253" w14:textId="77777777">
            <w:pPr>
              <w:pStyle w:val="RTableTextAbt"/>
              <w:rPr>
                <w:szCs w:val="18"/>
              </w:rPr>
            </w:pPr>
            <w:r>
              <w:rPr>
                <w:szCs w:val="18"/>
              </w:rPr>
              <w:t>$8,00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E39F05A" w14:textId="77777777">
            <w:pPr>
              <w:pStyle w:val="RTableTextAbt"/>
              <w:rPr>
                <w:szCs w:val="18"/>
              </w:rPr>
            </w:pPr>
            <w:r>
              <w:rPr>
                <w:szCs w:val="18"/>
              </w:rPr>
              <w:t>$22,07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5FC66C75" w14:textId="77777777">
            <w:pPr>
              <w:pStyle w:val="RTableTextAbt"/>
              <w:rPr>
                <w:szCs w:val="18"/>
              </w:rPr>
            </w:pPr>
            <w:r>
              <w:rPr>
                <w:szCs w:val="18"/>
              </w:rPr>
              <w:t>$22,071</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5A3BB472"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3F86617D" w14:textId="77777777">
            <w:pPr>
              <w:pStyle w:val="RTableTextAbt"/>
              <w:jc w:val="center"/>
              <w:rPr>
                <w:szCs w:val="18"/>
              </w:rPr>
            </w:pPr>
            <w:r w:rsidRPr="00425568">
              <w:rPr>
                <w:szCs w:val="18"/>
              </w:rPr>
              <w:t>WCPP</w:t>
            </w:r>
          </w:p>
        </w:tc>
      </w:tr>
      <w:tr w14:paraId="0ED055BF"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1C847F23" w14:textId="77777777">
            <w:pPr>
              <w:pStyle w:val="LTableTextAbt"/>
              <w:rPr>
                <w:szCs w:val="18"/>
              </w:rPr>
            </w:pPr>
            <w:r w:rsidRPr="000A6FFF">
              <w:rPr>
                <w:szCs w:val="18"/>
              </w:rPr>
              <w:t>Production of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220E2A66" w14:textId="77777777">
            <w:pPr>
              <w:pStyle w:val="RTableTextAbt"/>
              <w:rPr>
                <w:szCs w:val="18"/>
              </w:rPr>
            </w:pPr>
            <w:r>
              <w:rPr>
                <w:szCs w:val="18"/>
              </w:rPr>
              <w:t>$21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147D45E0" w14:textId="77777777">
            <w:pPr>
              <w:pStyle w:val="RTableTextAbt"/>
              <w:rPr>
                <w:szCs w:val="18"/>
              </w:rPr>
            </w:pPr>
            <w:r>
              <w:rPr>
                <w:szCs w:val="18"/>
              </w:rPr>
              <w:t>$21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4EE6C68" w14:textId="77777777">
            <w:pPr>
              <w:pStyle w:val="RTableTextAbt"/>
              <w:rPr>
                <w:szCs w:val="18"/>
              </w:rPr>
            </w:pPr>
            <w:r>
              <w:rPr>
                <w:szCs w:val="18"/>
              </w:rPr>
              <w:t>$59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9C196F0" w14:textId="77777777">
            <w:pPr>
              <w:pStyle w:val="RTableTextAbt"/>
              <w:rPr>
                <w:szCs w:val="18"/>
              </w:rPr>
            </w:pPr>
            <w:r>
              <w:rPr>
                <w:szCs w:val="18"/>
              </w:rPr>
              <w:t>$591</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42C86821"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1D4F85E5" w14:textId="77777777">
            <w:pPr>
              <w:pStyle w:val="RTableTextAbt"/>
              <w:jc w:val="center"/>
              <w:rPr>
                <w:szCs w:val="18"/>
              </w:rPr>
            </w:pPr>
            <w:r w:rsidRPr="00425568">
              <w:rPr>
                <w:szCs w:val="18"/>
              </w:rPr>
              <w:t>WCPP</w:t>
            </w:r>
          </w:p>
        </w:tc>
      </w:tr>
      <w:tr w14:paraId="23C9B5A3"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97632A9" w14:textId="77777777">
            <w:pPr>
              <w:pStyle w:val="LTableTextAbt"/>
              <w:rPr>
                <w:szCs w:val="18"/>
              </w:rPr>
            </w:pPr>
            <w:r w:rsidRPr="000A6FFF">
              <w:rPr>
                <w:szCs w:val="18"/>
              </w:rPr>
              <w:t>Use as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76827906" w14:textId="77777777">
            <w:pPr>
              <w:pStyle w:val="RTableTextAbt"/>
              <w:rPr>
                <w:szCs w:val="18"/>
              </w:rPr>
            </w:pPr>
            <w:r>
              <w:rPr>
                <w:szCs w:val="18"/>
              </w:rPr>
              <w:t>$371,51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669D026" w14:textId="77777777">
            <w:pPr>
              <w:pStyle w:val="RTableTextAbt"/>
              <w:rPr>
                <w:szCs w:val="18"/>
              </w:rPr>
            </w:pPr>
            <w:r>
              <w:rPr>
                <w:szCs w:val="18"/>
              </w:rPr>
              <w:t>$371,51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462E3C0" w14:textId="77777777">
            <w:pPr>
              <w:pStyle w:val="RTableTextAbt"/>
              <w:rPr>
                <w:szCs w:val="18"/>
              </w:rPr>
            </w:pPr>
            <w:r>
              <w:rPr>
                <w:szCs w:val="18"/>
              </w:rPr>
              <w:t>$1,024,43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0C7FB18" w14:textId="77777777">
            <w:pPr>
              <w:pStyle w:val="RTableTextAbt"/>
              <w:rPr>
                <w:szCs w:val="18"/>
              </w:rPr>
            </w:pPr>
            <w:r>
              <w:rPr>
                <w:szCs w:val="18"/>
              </w:rPr>
              <w:t>$1,024,432</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12F87FFE"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6252F68F" w14:textId="77777777">
            <w:pPr>
              <w:pStyle w:val="RTableTextAbt"/>
              <w:jc w:val="center"/>
              <w:rPr>
                <w:szCs w:val="18"/>
              </w:rPr>
            </w:pPr>
            <w:r w:rsidRPr="00425568">
              <w:rPr>
                <w:szCs w:val="18"/>
              </w:rPr>
              <w:t>WCPP</w:t>
            </w:r>
          </w:p>
        </w:tc>
      </w:tr>
      <w:tr w14:paraId="33402951"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0C49FCBE" w14:textId="77777777">
            <w:pPr>
              <w:pStyle w:val="LTableTextAbt"/>
              <w:rPr>
                <w:szCs w:val="18"/>
              </w:rPr>
            </w:pPr>
            <w:r w:rsidRPr="000A6FFF">
              <w:rPr>
                <w:szCs w:val="18"/>
              </w:rPr>
              <w:t>Vapor Degreasing: Open Top Vapor Degreasing (OT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0D71C64A" w14:textId="77777777">
            <w:pPr>
              <w:pStyle w:val="RTableTextAbt"/>
              <w:rPr>
                <w:szCs w:val="18"/>
              </w:rPr>
            </w:pPr>
            <w:r>
              <w:rPr>
                <w:szCs w:val="18"/>
              </w:rPr>
              <w:t>$192,39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0D0C060" w14:textId="77777777">
            <w:pPr>
              <w:pStyle w:val="RTableTextAbt"/>
              <w:rPr>
                <w:szCs w:val="18"/>
              </w:rPr>
            </w:pPr>
            <w:r>
              <w:rPr>
                <w:szCs w:val="18"/>
              </w:rPr>
              <w:t>$110,963</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3710542" w14:textId="77777777">
            <w:pPr>
              <w:pStyle w:val="RTableTextAbt"/>
              <w:rPr>
                <w:szCs w:val="18"/>
              </w:rPr>
            </w:pPr>
            <w:r>
              <w:rPr>
                <w:szCs w:val="18"/>
              </w:rPr>
              <w:t>$530,51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1E37B68" w14:textId="77777777">
            <w:pPr>
              <w:pStyle w:val="RTableTextAbt"/>
              <w:rPr>
                <w:szCs w:val="18"/>
              </w:rPr>
            </w:pPr>
            <w:r>
              <w:rPr>
                <w:szCs w:val="18"/>
              </w:rPr>
              <w:t>$305,974</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6F023B17"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43A1DA4A" w14:textId="77777777">
            <w:pPr>
              <w:pStyle w:val="RTableTextAbt"/>
              <w:jc w:val="center"/>
              <w:rPr>
                <w:szCs w:val="18"/>
              </w:rPr>
            </w:pPr>
            <w:r w:rsidRPr="00425568">
              <w:rPr>
                <w:szCs w:val="18"/>
              </w:rPr>
              <w:t>Prohibition</w:t>
            </w:r>
          </w:p>
        </w:tc>
      </w:tr>
      <w:tr w14:paraId="1FECB0FC"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3F7DD980" w14:textId="77777777">
            <w:pPr>
              <w:pStyle w:val="LTableTextAbt"/>
              <w:rPr>
                <w:szCs w:val="18"/>
              </w:rPr>
            </w:pPr>
            <w:r w:rsidRPr="000A6FFF">
              <w:rPr>
                <w:szCs w:val="18"/>
              </w:rPr>
              <w:t>Vapor Degreasing: Enclosed Vapor Degreasing (E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5A0DCB81" w14:textId="77777777">
            <w:pPr>
              <w:pStyle w:val="RTableTextAbt"/>
              <w:rPr>
                <w:szCs w:val="18"/>
              </w:rPr>
            </w:pPr>
            <w:r>
              <w:rPr>
                <w:szCs w:val="18"/>
              </w:rPr>
              <w:t>$14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5E45030E" w14:textId="77777777">
            <w:pPr>
              <w:pStyle w:val="RTableTextAbt"/>
              <w:rPr>
                <w:szCs w:val="18"/>
              </w:rPr>
            </w:pPr>
            <w:r>
              <w:rPr>
                <w:szCs w:val="18"/>
              </w:rPr>
              <w:t>$243</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18931F35" w14:textId="77777777">
            <w:pPr>
              <w:pStyle w:val="RTableTextAbt"/>
              <w:rPr>
                <w:szCs w:val="18"/>
              </w:rPr>
            </w:pPr>
            <w:r>
              <w:rPr>
                <w:szCs w:val="18"/>
              </w:rPr>
              <w:t>$40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5F20F60A" w14:textId="77777777">
            <w:pPr>
              <w:pStyle w:val="RTableTextAbt"/>
              <w:rPr>
                <w:szCs w:val="18"/>
              </w:rPr>
            </w:pPr>
            <w:r>
              <w:rPr>
                <w:szCs w:val="18"/>
              </w:rPr>
              <w:t>$670</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0E8BC9E8"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23CD8ED1" w14:textId="77777777">
            <w:pPr>
              <w:pStyle w:val="RTableTextAbt"/>
              <w:jc w:val="center"/>
              <w:rPr>
                <w:szCs w:val="18"/>
              </w:rPr>
            </w:pPr>
            <w:r w:rsidRPr="00425568">
              <w:rPr>
                <w:szCs w:val="18"/>
              </w:rPr>
              <w:t>Prohibition</w:t>
            </w:r>
          </w:p>
        </w:tc>
      </w:tr>
      <w:tr w14:paraId="10953E2F"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564E6AD8" w14:textId="77777777">
            <w:pPr>
              <w:pStyle w:val="LTableTextAbt"/>
              <w:rPr>
                <w:szCs w:val="18"/>
              </w:rPr>
            </w:pPr>
            <w:r w:rsidRPr="000A6FFF">
              <w:rPr>
                <w:szCs w:val="18"/>
              </w:rPr>
              <w:t>Vapor Degreasing: Conveyorized Vapor Degreasing (C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1965BC42" w14:textId="77777777">
            <w:pPr>
              <w:pStyle w:val="RTableTextAbt"/>
              <w:rPr>
                <w:szCs w:val="18"/>
              </w:rPr>
            </w:pPr>
            <w:r>
              <w:rPr>
                <w:szCs w:val="18"/>
              </w:rPr>
              <w:t>$49,61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EF3F702" w14:textId="77777777">
            <w:pPr>
              <w:pStyle w:val="RTableTextAbt"/>
              <w:rPr>
                <w:szCs w:val="18"/>
              </w:rPr>
            </w:pPr>
            <w:r>
              <w:rPr>
                <w:szCs w:val="18"/>
              </w:rPr>
              <w:t>$49,615</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057E910" w14:textId="77777777">
            <w:pPr>
              <w:pStyle w:val="RTableTextAbt"/>
              <w:rPr>
                <w:szCs w:val="18"/>
              </w:rPr>
            </w:pPr>
            <w:r>
              <w:rPr>
                <w:szCs w:val="18"/>
              </w:rPr>
              <w:t>$136,81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794BC7D" w14:textId="77777777">
            <w:pPr>
              <w:pStyle w:val="RTableTextAbt"/>
              <w:rPr>
                <w:szCs w:val="18"/>
              </w:rPr>
            </w:pPr>
            <w:r>
              <w:rPr>
                <w:szCs w:val="18"/>
              </w:rPr>
              <w:t>$136,812</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425568" w:rsidP="00CB1C05" w14:paraId="500FF1A8"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vAlign w:val="bottom"/>
          </w:tcPr>
          <w:p w:rsidR="00730CCF" w:rsidRPr="00425568" w:rsidP="00CB1C05" w14:paraId="0EB6A99A" w14:textId="77777777">
            <w:pPr>
              <w:pStyle w:val="RTableTextAbt"/>
              <w:jc w:val="center"/>
              <w:rPr>
                <w:szCs w:val="18"/>
              </w:rPr>
            </w:pPr>
            <w:r w:rsidRPr="00425568">
              <w:rPr>
                <w:szCs w:val="18"/>
              </w:rPr>
              <w:t>Prohibition</w:t>
            </w:r>
          </w:p>
        </w:tc>
      </w:tr>
      <w:tr w14:paraId="4CE3926E"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487F3E41" w14:textId="77777777">
            <w:pPr>
              <w:pStyle w:val="LTableTextAbt"/>
              <w:rPr>
                <w:szCs w:val="18"/>
              </w:rPr>
            </w:pPr>
            <w:r w:rsidRPr="000A6FFF">
              <w:rPr>
                <w:szCs w:val="18"/>
              </w:rPr>
              <w:t>Recycling and Dispos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548431C2" w14:textId="77777777">
            <w:pPr>
              <w:pStyle w:val="RTableTextAbt"/>
              <w:rPr>
                <w:szCs w:val="18"/>
              </w:rPr>
            </w:pPr>
            <w:r>
              <w:rPr>
                <w:szCs w:val="18"/>
              </w:rPr>
              <w:t>$1,01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E75B9C3" w14:textId="77777777">
            <w:pPr>
              <w:pStyle w:val="RTableTextAbt"/>
              <w:rPr>
                <w:szCs w:val="18"/>
              </w:rPr>
            </w:pPr>
            <w:r>
              <w:rPr>
                <w:szCs w:val="18"/>
              </w:rPr>
              <w:t>$1,016</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5646953" w14:textId="77777777">
            <w:pPr>
              <w:pStyle w:val="RTableTextAbt"/>
              <w:rPr>
                <w:szCs w:val="18"/>
              </w:rPr>
            </w:pPr>
            <w:r>
              <w:rPr>
                <w:szCs w:val="18"/>
              </w:rPr>
              <w:t>$2,80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82955D0" w14:textId="77777777">
            <w:pPr>
              <w:pStyle w:val="RTableTextAbt"/>
              <w:rPr>
                <w:szCs w:val="18"/>
              </w:rPr>
            </w:pPr>
            <w:r>
              <w:rPr>
                <w:szCs w:val="18"/>
              </w:rPr>
              <w:t>$2,800</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425568" w:rsidP="00CB1C05" w14:paraId="14CE0367" w14:textId="77777777">
            <w:pPr>
              <w:pStyle w:val="RTableTextAbt"/>
              <w:jc w:val="center"/>
              <w:rPr>
                <w:szCs w:val="18"/>
              </w:rPr>
            </w:pPr>
            <w:r w:rsidRPr="00425568">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vAlign w:val="bottom"/>
          </w:tcPr>
          <w:p w:rsidR="00730CCF" w:rsidRPr="00425568" w:rsidP="00CB1C05" w14:paraId="3E653D0B" w14:textId="77777777">
            <w:pPr>
              <w:pStyle w:val="RTableTextAbt"/>
              <w:jc w:val="center"/>
              <w:rPr>
                <w:szCs w:val="18"/>
              </w:rPr>
            </w:pPr>
            <w:r w:rsidRPr="00425568">
              <w:rPr>
                <w:szCs w:val="18"/>
              </w:rPr>
              <w:t>WCPP</w:t>
            </w:r>
          </w:p>
        </w:tc>
      </w:tr>
      <w:tr w14:paraId="07921D77"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bottom"/>
          </w:tcPr>
          <w:p w:rsidR="00730CCF" w:rsidRPr="000A6FFF" w:rsidP="00CB1C05" w14:paraId="51757215" w14:textId="77777777">
            <w:pPr>
              <w:pStyle w:val="LTableTextAbt"/>
              <w:rPr>
                <w:szCs w:val="18"/>
              </w:rPr>
            </w:pPr>
            <w:r w:rsidRPr="000A6FFF">
              <w:rPr>
                <w:szCs w:val="18"/>
              </w:rPr>
              <w:t>Incorporation into Adhesive and Sealant Products</w:t>
            </w:r>
            <w:r w:rsidRPr="000A6FFF">
              <w:rPr>
                <w:szCs w:val="18"/>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21A66D97" w14:textId="77777777">
            <w:pPr>
              <w:pStyle w:val="RTableTextAbt"/>
              <w:rPr>
                <w:szCs w:val="18"/>
              </w:rPr>
            </w:pPr>
            <w:r>
              <w:rPr>
                <w:szCs w:val="18"/>
              </w:rPr>
              <w:t>$4,40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8C70B28" w14:textId="77777777">
            <w:pPr>
              <w:pStyle w:val="RTableTextAbt"/>
              <w:rPr>
                <w:szCs w:val="18"/>
              </w:rPr>
            </w:pPr>
            <w:r>
              <w:rPr>
                <w:szCs w:val="18"/>
              </w:rPr>
              <w:t>$4,406</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5703B414" w14:textId="77777777">
            <w:pPr>
              <w:pStyle w:val="RTableTextAbt"/>
              <w:rPr>
                <w:szCs w:val="18"/>
              </w:rPr>
            </w:pPr>
            <w:r>
              <w:rPr>
                <w:szCs w:val="18"/>
              </w:rPr>
              <w:t>$12,14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4204619" w14:textId="77777777">
            <w:pPr>
              <w:pStyle w:val="RTableTextAbt"/>
              <w:rPr>
                <w:szCs w:val="18"/>
              </w:rPr>
            </w:pPr>
            <w:r>
              <w:rPr>
                <w:szCs w:val="18"/>
              </w:rPr>
              <w:t>$12,149</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425568" w:rsidP="00CB1C05" w14:paraId="252DF6F7" w14:textId="77777777">
            <w:pPr>
              <w:pStyle w:val="RTableTextAbt"/>
              <w:jc w:val="center"/>
              <w:rPr>
                <w:szCs w:val="18"/>
              </w:rPr>
            </w:pPr>
            <w:r w:rsidRPr="00425568">
              <w:rPr>
                <w:szCs w:val="18"/>
              </w:rPr>
              <w:t>Prohibition</w:t>
            </w:r>
            <w:r w:rsidRPr="00425568">
              <w:rPr>
                <w:szCs w:val="18"/>
                <w:vertAlign w:val="superscript"/>
              </w:rPr>
              <w:t>2</w:t>
            </w:r>
          </w:p>
        </w:tc>
        <w:tc>
          <w:tcPr>
            <w:tcW w:w="1520" w:type="dxa"/>
            <w:gridSpan w:val="2"/>
            <w:tcBorders>
              <w:top w:val="single" w:sz="4" w:space="0" w:color="auto"/>
              <w:left w:val="nil"/>
              <w:bottom w:val="single" w:sz="4" w:space="0" w:color="auto"/>
              <w:right w:val="single" w:sz="4" w:space="0" w:color="auto"/>
            </w:tcBorders>
            <w:shd w:val="clear" w:color="auto" w:fill="auto"/>
            <w:vAlign w:val="bottom"/>
          </w:tcPr>
          <w:p w:rsidR="00730CCF" w:rsidRPr="00425568" w:rsidP="00CB1C05" w14:paraId="6F6818F3" w14:textId="77777777">
            <w:pPr>
              <w:pStyle w:val="RTableTextAbt"/>
              <w:jc w:val="center"/>
              <w:rPr>
                <w:szCs w:val="18"/>
              </w:rPr>
            </w:pPr>
            <w:r w:rsidRPr="00425568">
              <w:rPr>
                <w:szCs w:val="18"/>
              </w:rPr>
              <w:t>Prohibition</w:t>
            </w:r>
          </w:p>
        </w:tc>
      </w:tr>
      <w:tr w14:paraId="77B0A8C9"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bottom"/>
          </w:tcPr>
          <w:p w:rsidR="00730CCF" w:rsidRPr="000A6FFF" w:rsidP="00CB1C05" w14:paraId="0B810306" w14:textId="77777777">
            <w:pPr>
              <w:pStyle w:val="LTableTextAbt"/>
              <w:rPr>
                <w:szCs w:val="18"/>
              </w:rPr>
            </w:pPr>
            <w:r w:rsidRPr="000A6FFF">
              <w:rPr>
                <w:szCs w:val="18"/>
              </w:rPr>
              <w:t>Incorporation into Other Formulation, Mixture, and Reaction Products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6F5DB7C5" w14:textId="77777777">
            <w:pPr>
              <w:pStyle w:val="RTableTextAbt"/>
              <w:rPr>
                <w:szCs w:val="18"/>
              </w:rPr>
            </w:pPr>
            <w:r>
              <w:rPr>
                <w:szCs w:val="18"/>
              </w:rPr>
              <w:t>$153,13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960026A" w14:textId="77777777">
            <w:pPr>
              <w:pStyle w:val="RTableTextAbt"/>
              <w:rPr>
                <w:szCs w:val="18"/>
              </w:rPr>
            </w:pPr>
            <w:r>
              <w:rPr>
                <w:szCs w:val="18"/>
              </w:rPr>
              <w:t>$153,33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3499477" w14:textId="77777777">
            <w:pPr>
              <w:pStyle w:val="RTableTextAbt"/>
              <w:rPr>
                <w:szCs w:val="18"/>
              </w:rPr>
            </w:pPr>
            <w:r>
              <w:rPr>
                <w:szCs w:val="18"/>
              </w:rPr>
              <w:t>$422,26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8D19216" w14:textId="77777777">
            <w:pPr>
              <w:pStyle w:val="RTableTextAbt"/>
              <w:rPr>
                <w:szCs w:val="18"/>
              </w:rPr>
            </w:pPr>
            <w:r>
              <w:rPr>
                <w:szCs w:val="18"/>
              </w:rPr>
              <w:t>$422,803</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730CCF" w:rsidRPr="00425568" w:rsidP="00CB1C05" w14:paraId="4ADE55BF" w14:textId="77777777">
            <w:pPr>
              <w:pStyle w:val="RTableTextAbt"/>
              <w:jc w:val="center"/>
              <w:rPr>
                <w:szCs w:val="18"/>
              </w:rPr>
            </w:pPr>
            <w:r w:rsidRPr="00425568">
              <w:rPr>
                <w:szCs w:val="18"/>
              </w:rPr>
              <w:t>Prohibition except WCPP for EEC</w:t>
            </w:r>
          </w:p>
        </w:tc>
        <w:tc>
          <w:tcPr>
            <w:tcW w:w="1520" w:type="dxa"/>
            <w:gridSpan w:val="2"/>
            <w:tcBorders>
              <w:top w:val="single" w:sz="4" w:space="0" w:color="auto"/>
              <w:left w:val="nil"/>
              <w:bottom w:val="single" w:sz="4" w:space="0" w:color="auto"/>
              <w:right w:val="single" w:sz="4" w:space="0" w:color="auto"/>
            </w:tcBorders>
            <w:shd w:val="clear" w:color="auto" w:fill="auto"/>
            <w:vAlign w:val="bottom"/>
          </w:tcPr>
          <w:p w:rsidR="00730CCF" w:rsidRPr="00425568" w:rsidP="00CB1C05" w14:paraId="4E8C4E9C" w14:textId="77777777">
            <w:pPr>
              <w:pStyle w:val="RTableTextAbt"/>
              <w:jc w:val="center"/>
              <w:rPr>
                <w:szCs w:val="18"/>
              </w:rPr>
            </w:pPr>
            <w:r w:rsidRPr="00425568">
              <w:rPr>
                <w:szCs w:val="18"/>
              </w:rPr>
              <w:t>Prohibition</w:t>
            </w:r>
          </w:p>
        </w:tc>
      </w:tr>
      <w:tr w14:paraId="144E657D"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bottom"/>
          </w:tcPr>
          <w:p w:rsidR="00730CCF" w:rsidRPr="000A6FFF" w:rsidP="00CB1C05" w14:paraId="4F48195C" w14:textId="77777777">
            <w:pPr>
              <w:pStyle w:val="LTableTextAbt"/>
              <w:rPr>
                <w:szCs w:val="18"/>
              </w:rPr>
            </w:pPr>
            <w:r w:rsidRPr="000A6FFF">
              <w:rPr>
                <w:szCs w:val="18"/>
              </w:rPr>
              <w:t>Incorporation into Other Formulation, Mixture, and Reaction Products (Other)</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1C01BF75" w14:textId="77777777">
            <w:pPr>
              <w:pStyle w:val="RTableTextAbt"/>
              <w:rPr>
                <w:szCs w:val="18"/>
              </w:rPr>
            </w:pPr>
            <w:r>
              <w:rPr>
                <w:szCs w:val="18"/>
              </w:rPr>
              <w:t>$4,773</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A1AA79A" w14:textId="77777777">
            <w:pPr>
              <w:pStyle w:val="RTableTextAbt"/>
              <w:rPr>
                <w:szCs w:val="18"/>
              </w:rPr>
            </w:pPr>
            <w:r>
              <w:rPr>
                <w:szCs w:val="18"/>
              </w:rPr>
              <w:t>$4,773</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B9C65FC" w14:textId="77777777">
            <w:pPr>
              <w:pStyle w:val="RTableTextAbt"/>
              <w:rPr>
                <w:szCs w:val="18"/>
              </w:rPr>
            </w:pPr>
            <w:r>
              <w:rPr>
                <w:szCs w:val="18"/>
              </w:rPr>
              <w:t>$13,16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A01405F" w14:textId="77777777">
            <w:pPr>
              <w:pStyle w:val="RTableTextAbt"/>
              <w:rPr>
                <w:szCs w:val="18"/>
              </w:rPr>
            </w:pPr>
            <w:r>
              <w:rPr>
                <w:szCs w:val="18"/>
              </w:rPr>
              <w:t>$13,161</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425568" w:rsidP="00CB1C05" w14:paraId="1D0F75D3"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vAlign w:val="bottom"/>
          </w:tcPr>
          <w:p w:rsidR="00730CCF" w:rsidRPr="00425568" w:rsidP="00CB1C05" w14:paraId="7527D61F" w14:textId="77777777">
            <w:pPr>
              <w:pStyle w:val="RTableTextAbt"/>
              <w:jc w:val="center"/>
              <w:rPr>
                <w:szCs w:val="18"/>
              </w:rPr>
            </w:pPr>
            <w:r w:rsidRPr="00425568">
              <w:rPr>
                <w:szCs w:val="18"/>
              </w:rPr>
              <w:t>Prohibition</w:t>
            </w:r>
          </w:p>
        </w:tc>
      </w:tr>
      <w:tr w14:paraId="7C8E50A6"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1E983A90" w14:textId="77777777">
            <w:pPr>
              <w:pStyle w:val="LTableTextAbt"/>
              <w:rPr>
                <w:szCs w:val="18"/>
              </w:rPr>
            </w:pPr>
            <w:r w:rsidRPr="000A6FFF">
              <w:rPr>
                <w:szCs w:val="18"/>
              </w:rPr>
              <w:t>Laboratory Chemica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510B6B19" w14:textId="77777777">
            <w:pPr>
              <w:pStyle w:val="RTableTextAbt"/>
              <w:rPr>
                <w:szCs w:val="18"/>
              </w:rPr>
            </w:pPr>
            <w:r>
              <w:rPr>
                <w:szCs w:val="18"/>
              </w:rPr>
              <w:t>$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E186E2E" w14:textId="77777777">
            <w:pPr>
              <w:pStyle w:val="RTableTextAbt"/>
              <w:rPr>
                <w:szCs w:val="18"/>
              </w:rPr>
            </w:pPr>
            <w:r>
              <w:rPr>
                <w:szCs w:val="18"/>
              </w:rPr>
              <w:t>$1,027</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A47BB38" w14:textId="77777777">
            <w:pPr>
              <w:pStyle w:val="RTableTextAbt"/>
              <w:rPr>
                <w:szCs w:val="18"/>
              </w:rPr>
            </w:pPr>
            <w:r>
              <w:rPr>
                <w:szCs w:val="18"/>
              </w:rPr>
              <w:t>$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CE62B63" w14:textId="77777777">
            <w:pPr>
              <w:pStyle w:val="RTableTextAbt"/>
              <w:rPr>
                <w:szCs w:val="18"/>
              </w:rPr>
            </w:pPr>
            <w:r>
              <w:rPr>
                <w:szCs w:val="18"/>
              </w:rPr>
              <w:t>$2,833</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730CCF" w:rsidRPr="00425568" w:rsidP="00CB1C05" w14:paraId="651B38D9" w14:textId="77777777">
            <w:pPr>
              <w:pStyle w:val="RTableTextAbt"/>
              <w:jc w:val="center"/>
              <w:rPr>
                <w:szCs w:val="18"/>
              </w:rPr>
            </w:pPr>
            <w:r>
              <w:rPr>
                <w:szCs w:val="18"/>
              </w:rPr>
              <w:t>Prescriptive Controls</w:t>
            </w:r>
          </w:p>
        </w:tc>
        <w:tc>
          <w:tcPr>
            <w:tcW w:w="1520" w:type="dxa"/>
            <w:gridSpan w:val="2"/>
            <w:tcBorders>
              <w:top w:val="single" w:sz="4" w:space="0" w:color="auto"/>
              <w:left w:val="nil"/>
              <w:bottom w:val="single" w:sz="4" w:space="0" w:color="auto"/>
              <w:right w:val="single" w:sz="4" w:space="0" w:color="auto"/>
            </w:tcBorders>
            <w:shd w:val="clear" w:color="auto" w:fill="auto"/>
            <w:vAlign w:val="center"/>
          </w:tcPr>
          <w:p w:rsidR="00730CCF" w:rsidRPr="00425568" w:rsidP="00CB1C05" w14:paraId="6060CC66" w14:textId="77777777">
            <w:pPr>
              <w:pStyle w:val="RTableTextAbt"/>
              <w:jc w:val="center"/>
              <w:rPr>
                <w:szCs w:val="18"/>
              </w:rPr>
            </w:pPr>
            <w:r>
              <w:rPr>
                <w:szCs w:val="18"/>
              </w:rPr>
              <w:t>WCPP</w:t>
            </w:r>
          </w:p>
        </w:tc>
      </w:tr>
      <w:tr w14:paraId="32AA59F5"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7AB8EA36" w14:textId="77777777">
            <w:pPr>
              <w:pStyle w:val="LTableTextAbt"/>
              <w:rPr>
                <w:szCs w:val="18"/>
              </w:rPr>
            </w:pPr>
            <w:r w:rsidRPr="000A6FFF">
              <w:rPr>
                <w:szCs w:val="18"/>
              </w:rPr>
              <w:t>Processing Aid, Except Petrochemic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22FE07D7" w14:textId="77777777">
            <w:pPr>
              <w:pStyle w:val="RTableTextAbt"/>
              <w:rPr>
                <w:szCs w:val="18"/>
              </w:rPr>
            </w:pPr>
            <w:r>
              <w:rPr>
                <w:szCs w:val="18"/>
              </w:rPr>
              <w:t>$24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67F7E14" w14:textId="77777777">
            <w:pPr>
              <w:pStyle w:val="RTableTextAbt"/>
              <w:rPr>
                <w:szCs w:val="18"/>
              </w:rPr>
            </w:pPr>
            <w:r>
              <w:rPr>
                <w:szCs w:val="18"/>
              </w:rPr>
              <w:t>$29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41476DE" w14:textId="77777777">
            <w:pPr>
              <w:pStyle w:val="RTableTextAbt"/>
              <w:rPr>
                <w:szCs w:val="18"/>
              </w:rPr>
            </w:pPr>
            <w:r>
              <w:rPr>
                <w:szCs w:val="18"/>
              </w:rPr>
              <w:t>$68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02105EF" w14:textId="77777777">
            <w:pPr>
              <w:pStyle w:val="RTableTextAbt"/>
              <w:rPr>
                <w:szCs w:val="18"/>
              </w:rPr>
            </w:pPr>
            <w:r>
              <w:rPr>
                <w:szCs w:val="18"/>
              </w:rPr>
              <w:t>$802</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0DED48CA" w14:textId="77777777">
            <w:pPr>
              <w:pStyle w:val="RTableTextAbt"/>
              <w:jc w:val="center"/>
              <w:rPr>
                <w:szCs w:val="18"/>
              </w:rPr>
            </w:pPr>
            <w:r>
              <w:rPr>
                <w:szCs w:val="18"/>
              </w:rPr>
              <w:t>WCPP</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630E323E" w14:textId="77777777">
            <w:pPr>
              <w:pStyle w:val="RTableTextAbt"/>
              <w:jc w:val="center"/>
              <w:rPr>
                <w:szCs w:val="18"/>
              </w:rPr>
            </w:pPr>
            <w:r w:rsidRPr="00425568">
              <w:rPr>
                <w:szCs w:val="18"/>
              </w:rPr>
              <w:t>Prohibition</w:t>
            </w:r>
          </w:p>
        </w:tc>
      </w:tr>
      <w:tr w14:paraId="6B88393A"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4C49EB76" w14:textId="77777777">
            <w:pPr>
              <w:pStyle w:val="LTableTextAbt"/>
              <w:rPr>
                <w:szCs w:val="18"/>
              </w:rPr>
            </w:pPr>
            <w:r w:rsidRPr="000A6FFF">
              <w:rPr>
                <w:szCs w:val="18"/>
              </w:rPr>
              <w:t>Adhesives and Sealants</w:t>
            </w:r>
            <w:r w:rsidRPr="000A6FFF">
              <w:rPr>
                <w:szCs w:val="18"/>
                <w:vertAlign w:val="superscript"/>
              </w:rPr>
              <w:t>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4ADAF771" w14:textId="77777777">
            <w:pPr>
              <w:pStyle w:val="RTableTextAbt"/>
              <w:rPr>
                <w:szCs w:val="18"/>
              </w:rPr>
            </w:pPr>
            <w:r>
              <w:rPr>
                <w:szCs w:val="18"/>
              </w:rPr>
              <w:t>$210,96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D538144" w14:textId="77777777">
            <w:pPr>
              <w:pStyle w:val="RTableTextAbt"/>
              <w:rPr>
                <w:szCs w:val="18"/>
              </w:rPr>
            </w:pPr>
            <w:r>
              <w:rPr>
                <w:szCs w:val="18"/>
              </w:rPr>
              <w:t>$210,967</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1792F807" w14:textId="77777777">
            <w:pPr>
              <w:pStyle w:val="RTableTextAbt"/>
              <w:rPr>
                <w:szCs w:val="18"/>
              </w:rPr>
            </w:pPr>
            <w:r>
              <w:rPr>
                <w:szCs w:val="18"/>
              </w:rPr>
              <w:t>$581,733</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C41F4B6" w14:textId="77777777">
            <w:pPr>
              <w:pStyle w:val="RTableTextAbt"/>
              <w:rPr>
                <w:szCs w:val="18"/>
              </w:rPr>
            </w:pPr>
            <w:r>
              <w:rPr>
                <w:szCs w:val="18"/>
              </w:rPr>
              <w:t>$581,733</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0955F7F6"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42164600" w14:textId="77777777">
            <w:pPr>
              <w:pStyle w:val="RTableTextAbt"/>
              <w:jc w:val="center"/>
              <w:rPr>
                <w:szCs w:val="18"/>
              </w:rPr>
            </w:pPr>
            <w:r w:rsidRPr="00425568">
              <w:rPr>
                <w:szCs w:val="18"/>
              </w:rPr>
              <w:t>Prohibition</w:t>
            </w:r>
          </w:p>
        </w:tc>
      </w:tr>
      <w:tr w14:paraId="7A6E1037"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4084DFE" w14:textId="77777777">
            <w:pPr>
              <w:pStyle w:val="LTableTextAbt"/>
              <w:rPr>
                <w:szCs w:val="18"/>
              </w:rPr>
            </w:pPr>
            <w:r w:rsidRPr="000A6FFF">
              <w:rPr>
                <w:szCs w:val="18"/>
              </w:rPr>
              <w:t>Paint and Coating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2DA50714" w14:textId="77777777">
            <w:pPr>
              <w:pStyle w:val="RTableTextAbt"/>
              <w:rPr>
                <w:szCs w:val="18"/>
              </w:rPr>
            </w:pPr>
            <w:r>
              <w:rPr>
                <w:szCs w:val="18"/>
              </w:rPr>
              <w:t>$55,23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F0D6322" w14:textId="77777777">
            <w:pPr>
              <w:pStyle w:val="RTableTextAbt"/>
              <w:rPr>
                <w:szCs w:val="18"/>
              </w:rPr>
            </w:pPr>
            <w:r>
              <w:rPr>
                <w:szCs w:val="18"/>
              </w:rPr>
              <w:t>$55,238</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FA0D32A" w14:textId="77777777">
            <w:pPr>
              <w:pStyle w:val="RTableTextAbt"/>
              <w:rPr>
                <w:szCs w:val="18"/>
              </w:rPr>
            </w:pPr>
            <w:r>
              <w:rPr>
                <w:szCs w:val="18"/>
              </w:rPr>
              <w:t>$152,31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7D1B47F" w14:textId="77777777">
            <w:pPr>
              <w:pStyle w:val="RTableTextAbt"/>
              <w:rPr>
                <w:szCs w:val="18"/>
              </w:rPr>
            </w:pPr>
            <w:r>
              <w:rPr>
                <w:szCs w:val="18"/>
              </w:rPr>
              <w:t>$152,316</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5306357E"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303EF5F2" w14:textId="77777777">
            <w:pPr>
              <w:pStyle w:val="RTableTextAbt"/>
              <w:jc w:val="center"/>
              <w:rPr>
                <w:szCs w:val="18"/>
              </w:rPr>
            </w:pPr>
            <w:r w:rsidRPr="00425568">
              <w:rPr>
                <w:szCs w:val="18"/>
              </w:rPr>
              <w:t>Prohibition</w:t>
            </w:r>
          </w:p>
        </w:tc>
      </w:tr>
      <w:tr w14:paraId="395811EE"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B70FCDF" w14:textId="77777777">
            <w:pPr>
              <w:pStyle w:val="LTableTextAbt"/>
              <w:rPr>
                <w:szCs w:val="18"/>
              </w:rPr>
            </w:pPr>
            <w:r w:rsidRPr="000A6FFF">
              <w:rPr>
                <w:szCs w:val="18"/>
              </w:rPr>
              <w:t>Aerosol Spray Cleaning/Degreasing except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68A1F09E" w14:textId="77777777">
            <w:pPr>
              <w:pStyle w:val="RTableTextAbt"/>
              <w:rPr>
                <w:szCs w:val="18"/>
              </w:rPr>
            </w:pPr>
            <w:r>
              <w:rPr>
                <w:szCs w:val="18"/>
              </w:rPr>
              <w:t>$9,250,78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798D61C" w14:textId="77777777">
            <w:pPr>
              <w:pStyle w:val="RTableTextAbt"/>
              <w:rPr>
                <w:szCs w:val="18"/>
              </w:rPr>
            </w:pPr>
            <w:r>
              <w:rPr>
                <w:szCs w:val="18"/>
              </w:rPr>
              <w:t>$9,250,78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D5ABB8D" w14:textId="77777777">
            <w:pPr>
              <w:pStyle w:val="RTableTextAbt"/>
              <w:rPr>
                <w:szCs w:val="18"/>
              </w:rPr>
            </w:pPr>
            <w:r>
              <w:rPr>
                <w:szCs w:val="18"/>
              </w:rPr>
              <w:t>$25,549,17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CD9DFBA" w14:textId="77777777">
            <w:pPr>
              <w:pStyle w:val="RTableTextAbt"/>
              <w:rPr>
                <w:szCs w:val="18"/>
              </w:rPr>
            </w:pPr>
            <w:r>
              <w:rPr>
                <w:szCs w:val="18"/>
              </w:rPr>
              <w:t>$25,549,178</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1D688B55"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4EB60E86" w14:textId="77777777">
            <w:pPr>
              <w:pStyle w:val="RTableTextAbt"/>
              <w:jc w:val="center"/>
              <w:rPr>
                <w:szCs w:val="18"/>
              </w:rPr>
            </w:pPr>
            <w:r w:rsidRPr="00425568">
              <w:rPr>
                <w:szCs w:val="18"/>
              </w:rPr>
              <w:t>Prohibition</w:t>
            </w:r>
          </w:p>
        </w:tc>
      </w:tr>
      <w:tr w14:paraId="6E961870"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02B4BCD8" w14:textId="77777777">
            <w:pPr>
              <w:pStyle w:val="LTableTextAbt"/>
              <w:rPr>
                <w:szCs w:val="18"/>
              </w:rPr>
            </w:pPr>
            <w:r w:rsidRPr="000A6FFF">
              <w:rPr>
                <w:szCs w:val="18"/>
              </w:rPr>
              <w:t>Aerosol Spray Cleaning/Degreasing -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6ABD54BA" w14:textId="77777777">
            <w:pPr>
              <w:pStyle w:val="RTableTextAbt"/>
              <w:rPr>
                <w:szCs w:val="18"/>
              </w:rPr>
            </w:pPr>
            <w:r>
              <w:rPr>
                <w:szCs w:val="18"/>
              </w:rPr>
              <w:t>$8,79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C684E7E" w14:textId="77777777">
            <w:pPr>
              <w:pStyle w:val="RTableTextAbt"/>
              <w:rPr>
                <w:szCs w:val="18"/>
              </w:rPr>
            </w:pPr>
            <w:r>
              <w:rPr>
                <w:szCs w:val="18"/>
              </w:rPr>
              <w:t>$8,975</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8983055" w14:textId="77777777">
            <w:pPr>
              <w:pStyle w:val="RTableTextAbt"/>
              <w:rPr>
                <w:szCs w:val="18"/>
              </w:rPr>
            </w:pPr>
            <w:r>
              <w:rPr>
                <w:szCs w:val="18"/>
              </w:rPr>
              <w:t>$24,29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118310C3" w14:textId="77777777">
            <w:pPr>
              <w:pStyle w:val="RTableTextAbt"/>
              <w:rPr>
                <w:szCs w:val="18"/>
              </w:rPr>
            </w:pPr>
            <w:r>
              <w:rPr>
                <w:szCs w:val="18"/>
              </w:rPr>
              <w:t>$24,787</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6C26C12F" w14:textId="77777777">
            <w:pPr>
              <w:pStyle w:val="RTableTextAbt"/>
              <w:jc w:val="center"/>
              <w:rPr>
                <w:szCs w:val="18"/>
              </w:rPr>
            </w:pPr>
            <w:r w:rsidRPr="00425568">
              <w:rPr>
                <w:szCs w:val="18"/>
              </w:rPr>
              <w:t>Prescriptive Controls</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25CE18B2" w14:textId="77777777">
            <w:pPr>
              <w:pStyle w:val="RTableTextAbt"/>
              <w:jc w:val="center"/>
              <w:rPr>
                <w:szCs w:val="18"/>
              </w:rPr>
            </w:pPr>
            <w:r w:rsidRPr="00425568">
              <w:rPr>
                <w:szCs w:val="18"/>
              </w:rPr>
              <w:t>Prohibition</w:t>
            </w:r>
          </w:p>
        </w:tc>
      </w:tr>
      <w:tr w14:paraId="36EF6A91"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0F346E3C" w14:textId="77777777">
            <w:pPr>
              <w:pStyle w:val="LTableTextAbt"/>
              <w:rPr>
                <w:szCs w:val="18"/>
              </w:rPr>
            </w:pPr>
            <w:r w:rsidRPr="000A6FFF">
              <w:rPr>
                <w:szCs w:val="18"/>
              </w:rPr>
              <w:t>Liquid and Spray Batch Cold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6975BCDA" w14:textId="77777777">
            <w:pPr>
              <w:pStyle w:val="RTableTextAbt"/>
              <w:rPr>
                <w:szCs w:val="18"/>
              </w:rPr>
            </w:pPr>
            <w:r>
              <w:rPr>
                <w:szCs w:val="18"/>
              </w:rPr>
              <w:t>$73,29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4DAD4DB" w14:textId="77777777">
            <w:pPr>
              <w:pStyle w:val="RTableTextAbt"/>
              <w:rPr>
                <w:szCs w:val="18"/>
              </w:rPr>
            </w:pPr>
            <w:r>
              <w:rPr>
                <w:szCs w:val="18"/>
              </w:rPr>
              <w:t>$73,299</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A24B159" w14:textId="77777777">
            <w:pPr>
              <w:pStyle w:val="RTableTextAbt"/>
              <w:rPr>
                <w:szCs w:val="18"/>
              </w:rPr>
            </w:pPr>
            <w:r>
              <w:rPr>
                <w:szCs w:val="18"/>
              </w:rPr>
              <w:t>$202,11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CB46A5E" w14:textId="77777777">
            <w:pPr>
              <w:pStyle w:val="RTableTextAbt"/>
              <w:rPr>
                <w:szCs w:val="18"/>
              </w:rPr>
            </w:pPr>
            <w:r>
              <w:rPr>
                <w:szCs w:val="18"/>
              </w:rPr>
              <w:t>$202,118</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2061531F"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50BE7DDD" w14:textId="77777777">
            <w:pPr>
              <w:pStyle w:val="RTableTextAbt"/>
              <w:jc w:val="center"/>
              <w:rPr>
                <w:szCs w:val="18"/>
              </w:rPr>
            </w:pPr>
            <w:r w:rsidRPr="00425568">
              <w:rPr>
                <w:szCs w:val="18"/>
              </w:rPr>
              <w:t>Prohibition</w:t>
            </w:r>
          </w:p>
        </w:tc>
      </w:tr>
      <w:tr w14:paraId="1662F414"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19D80A01" w14:textId="77777777">
            <w:pPr>
              <w:pStyle w:val="LTableTextAbt"/>
              <w:rPr>
                <w:szCs w:val="18"/>
              </w:rPr>
            </w:pPr>
            <w:r w:rsidRPr="000A6FFF">
              <w:rPr>
                <w:szCs w:val="18"/>
              </w:rPr>
              <w:t>Photographic Film U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10048D3A" w14:textId="77777777">
            <w:pPr>
              <w:pStyle w:val="RTableTextAbt"/>
              <w:rPr>
                <w:szCs w:val="18"/>
              </w:rPr>
            </w:pPr>
            <w:r>
              <w:rPr>
                <w:szCs w:val="18"/>
              </w:rPr>
              <w:t>$23,97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19AA9AC7" w14:textId="77777777">
            <w:pPr>
              <w:pStyle w:val="RTableTextAbt"/>
              <w:rPr>
                <w:szCs w:val="18"/>
              </w:rPr>
            </w:pPr>
            <w:r>
              <w:rPr>
                <w:szCs w:val="18"/>
              </w:rPr>
              <w:t>$23,979</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1007A51" w14:textId="77777777">
            <w:pPr>
              <w:pStyle w:val="RTableTextAbt"/>
              <w:rPr>
                <w:szCs w:val="18"/>
              </w:rPr>
            </w:pPr>
            <w:r>
              <w:rPr>
                <w:szCs w:val="18"/>
              </w:rPr>
              <w:t>$66,12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A614DD7" w14:textId="77777777">
            <w:pPr>
              <w:pStyle w:val="RTableTextAbt"/>
              <w:rPr>
                <w:szCs w:val="18"/>
              </w:rPr>
            </w:pPr>
            <w:r>
              <w:rPr>
                <w:szCs w:val="18"/>
              </w:rPr>
              <w:t>$66,121</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11F417D6"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5C432157" w14:textId="77777777">
            <w:pPr>
              <w:pStyle w:val="RTableTextAbt"/>
              <w:jc w:val="center"/>
              <w:rPr>
                <w:szCs w:val="18"/>
              </w:rPr>
            </w:pPr>
            <w:r w:rsidRPr="00425568">
              <w:rPr>
                <w:szCs w:val="18"/>
              </w:rPr>
              <w:t>Prohibition</w:t>
            </w:r>
          </w:p>
        </w:tc>
      </w:tr>
      <w:tr w14:paraId="5FE33935"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D3A6533" w14:textId="77777777">
            <w:pPr>
              <w:pStyle w:val="LTableTextAbt"/>
              <w:rPr>
                <w:szCs w:val="18"/>
              </w:rPr>
            </w:pPr>
            <w:r w:rsidRPr="000A6FFF">
              <w:rPr>
                <w:szCs w:val="18"/>
              </w:rPr>
              <w:t>Lubricants and Grease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74494FBC" w14:textId="77777777">
            <w:pPr>
              <w:pStyle w:val="RTableTextAbt"/>
              <w:rPr>
                <w:szCs w:val="18"/>
              </w:rPr>
            </w:pPr>
            <w:r>
              <w:rPr>
                <w:szCs w:val="18"/>
              </w:rPr>
              <w:t>$273,95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B84C307" w14:textId="77777777">
            <w:pPr>
              <w:pStyle w:val="RTableTextAbt"/>
              <w:rPr>
                <w:szCs w:val="18"/>
              </w:rPr>
            </w:pPr>
            <w:r>
              <w:rPr>
                <w:szCs w:val="18"/>
              </w:rPr>
              <w:t>$273,955</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F3AB463" w14:textId="77777777">
            <w:pPr>
              <w:pStyle w:val="RTableTextAbt"/>
              <w:rPr>
                <w:szCs w:val="18"/>
              </w:rPr>
            </w:pPr>
            <w:r>
              <w:rPr>
                <w:szCs w:val="18"/>
              </w:rPr>
              <w:t>$755,41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A2739CB" w14:textId="77777777">
            <w:pPr>
              <w:pStyle w:val="RTableTextAbt"/>
              <w:rPr>
                <w:szCs w:val="18"/>
              </w:rPr>
            </w:pPr>
            <w:r>
              <w:rPr>
                <w:szCs w:val="18"/>
              </w:rPr>
              <w:t>$755,418</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0DE0F618"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0A4DA5ED" w14:textId="77777777">
            <w:pPr>
              <w:pStyle w:val="RTableTextAbt"/>
              <w:jc w:val="center"/>
              <w:rPr>
                <w:szCs w:val="18"/>
              </w:rPr>
            </w:pPr>
            <w:r w:rsidRPr="00425568">
              <w:rPr>
                <w:szCs w:val="18"/>
              </w:rPr>
              <w:t>Prohibition</w:t>
            </w:r>
          </w:p>
        </w:tc>
      </w:tr>
      <w:tr w14:paraId="6ECD97FD"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2B16845E" w14:textId="77777777">
            <w:pPr>
              <w:pStyle w:val="LTableTextAbt"/>
              <w:rPr>
                <w:szCs w:val="18"/>
              </w:rPr>
            </w:pPr>
            <w:r w:rsidRPr="000A6FFF">
              <w:rPr>
                <w:szCs w:val="18"/>
              </w:rPr>
              <w:t>Wipe and Liquid Cleaning and Polish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19E0C306" w14:textId="77777777">
            <w:pPr>
              <w:pStyle w:val="RTableTextAbt"/>
              <w:rPr>
                <w:szCs w:val="18"/>
              </w:rPr>
            </w:pPr>
            <w:r>
              <w:rPr>
                <w:szCs w:val="18"/>
              </w:rPr>
              <w:t>$15,906,53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5EA66B7C" w14:textId="77777777">
            <w:pPr>
              <w:pStyle w:val="RTableTextAbt"/>
              <w:rPr>
                <w:szCs w:val="18"/>
              </w:rPr>
            </w:pPr>
            <w:r>
              <w:rPr>
                <w:szCs w:val="18"/>
              </w:rPr>
              <w:t>$15,906,53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17657A1" w14:textId="77777777">
            <w:pPr>
              <w:pStyle w:val="RTableTextAbt"/>
              <w:rPr>
                <w:szCs w:val="18"/>
              </w:rPr>
            </w:pPr>
            <w:r>
              <w:rPr>
                <w:szCs w:val="18"/>
              </w:rPr>
              <w:t>$43,931,27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40C7E54" w14:textId="77777777">
            <w:pPr>
              <w:pStyle w:val="RTableTextAbt"/>
              <w:rPr>
                <w:szCs w:val="18"/>
              </w:rPr>
            </w:pPr>
            <w:r>
              <w:rPr>
                <w:szCs w:val="18"/>
              </w:rPr>
              <w:t>$43,931,278</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0E5710E5"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3D2FD365" w14:textId="77777777">
            <w:pPr>
              <w:pStyle w:val="RTableTextAbt"/>
              <w:jc w:val="center"/>
              <w:rPr>
                <w:szCs w:val="18"/>
              </w:rPr>
            </w:pPr>
            <w:r w:rsidRPr="00425568">
              <w:rPr>
                <w:szCs w:val="18"/>
              </w:rPr>
              <w:t>Prohibition</w:t>
            </w:r>
          </w:p>
        </w:tc>
      </w:tr>
      <w:tr w14:paraId="5700CED4"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04CBDFE" w14:textId="77777777">
            <w:pPr>
              <w:pStyle w:val="LTableTextAbt"/>
              <w:rPr>
                <w:szCs w:val="18"/>
              </w:rPr>
            </w:pPr>
            <w:r w:rsidRPr="000A6FFF">
              <w:rPr>
                <w:szCs w:val="18"/>
              </w:rPr>
              <w:t>Inks and Ink Remov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7B21A77D" w14:textId="77777777">
            <w:pPr>
              <w:pStyle w:val="RTableTextAbt"/>
              <w:rPr>
                <w:szCs w:val="18"/>
              </w:rPr>
            </w:pPr>
            <w:r>
              <w:rPr>
                <w:szCs w:val="18"/>
              </w:rPr>
              <w:t>$3,63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55236E08" w14:textId="77777777">
            <w:pPr>
              <w:pStyle w:val="RTableTextAbt"/>
              <w:rPr>
                <w:szCs w:val="18"/>
              </w:rPr>
            </w:pPr>
            <w:r>
              <w:rPr>
                <w:szCs w:val="18"/>
              </w:rPr>
              <w:t>$3,637</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B40FA0E" w14:textId="77777777">
            <w:pPr>
              <w:pStyle w:val="RTableTextAbt"/>
              <w:rPr>
                <w:szCs w:val="18"/>
              </w:rPr>
            </w:pPr>
            <w:r>
              <w:rPr>
                <w:szCs w:val="18"/>
              </w:rPr>
              <w:t>$10,02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16C5BA10" w14:textId="77777777">
            <w:pPr>
              <w:pStyle w:val="RTableTextAbt"/>
              <w:rPr>
                <w:szCs w:val="18"/>
              </w:rPr>
            </w:pPr>
            <w:r>
              <w:rPr>
                <w:szCs w:val="18"/>
              </w:rPr>
              <w:t>$10,028</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3A7FBC86"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517029CF" w14:textId="77777777">
            <w:pPr>
              <w:pStyle w:val="RTableTextAbt"/>
              <w:jc w:val="center"/>
              <w:rPr>
                <w:szCs w:val="18"/>
              </w:rPr>
            </w:pPr>
            <w:r w:rsidRPr="00425568">
              <w:rPr>
                <w:szCs w:val="18"/>
              </w:rPr>
              <w:t>Prohibition</w:t>
            </w:r>
          </w:p>
        </w:tc>
      </w:tr>
      <w:tr w14:paraId="5CACA178"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550B72AE" w14:textId="77777777">
            <w:pPr>
              <w:pStyle w:val="LTableTextAbt"/>
              <w:rPr>
                <w:szCs w:val="18"/>
              </w:rPr>
            </w:pPr>
            <w:r w:rsidRPr="000A6FFF">
              <w:rPr>
                <w:szCs w:val="18"/>
              </w:rPr>
              <w:t>Anti-Spatter Welding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333B6AFB" w14:textId="77777777">
            <w:pPr>
              <w:pStyle w:val="RTableTextAbt"/>
              <w:rPr>
                <w:szCs w:val="18"/>
              </w:rPr>
            </w:pPr>
            <w:r>
              <w:rPr>
                <w:szCs w:val="18"/>
              </w:rPr>
              <w:t>$26,91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0983FCFF" w14:textId="77777777">
            <w:pPr>
              <w:pStyle w:val="RTableTextAbt"/>
              <w:rPr>
                <w:szCs w:val="18"/>
              </w:rPr>
            </w:pPr>
            <w:r>
              <w:rPr>
                <w:szCs w:val="18"/>
              </w:rPr>
              <w:t>$26,91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78D8600" w14:textId="77777777">
            <w:pPr>
              <w:pStyle w:val="RTableTextAbt"/>
              <w:rPr>
                <w:szCs w:val="18"/>
              </w:rPr>
            </w:pPr>
            <w:r>
              <w:rPr>
                <w:szCs w:val="18"/>
              </w:rPr>
              <w:t>$74,20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B5A6CC9" w14:textId="77777777">
            <w:pPr>
              <w:pStyle w:val="RTableTextAbt"/>
              <w:rPr>
                <w:szCs w:val="18"/>
              </w:rPr>
            </w:pPr>
            <w:r>
              <w:rPr>
                <w:szCs w:val="18"/>
              </w:rPr>
              <w:t>$74,206</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570C6376"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11509D3B" w14:textId="77777777">
            <w:pPr>
              <w:pStyle w:val="RTableTextAbt"/>
              <w:jc w:val="center"/>
              <w:rPr>
                <w:szCs w:val="18"/>
              </w:rPr>
            </w:pPr>
            <w:r w:rsidRPr="00425568">
              <w:rPr>
                <w:szCs w:val="18"/>
              </w:rPr>
              <w:t>Prohibition</w:t>
            </w:r>
          </w:p>
        </w:tc>
      </w:tr>
      <w:tr w14:paraId="300FDB71" w14:textId="77777777" w:rsidTr="00016074">
        <w:tblPrEx>
          <w:tblW w:w="13500" w:type="dxa"/>
          <w:tblLayout w:type="fixed"/>
          <w:tblCellMar>
            <w:left w:w="0" w:type="dxa"/>
            <w:right w:w="58" w:type="dxa"/>
          </w:tblCellMar>
          <w:tblLook w:val="04A0"/>
        </w:tblPrEx>
        <w:trPr>
          <w:trHeight w:val="224"/>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5BB6BE8" w14:textId="77777777">
            <w:pPr>
              <w:pStyle w:val="LTableTextAbt"/>
              <w:rPr>
                <w:szCs w:val="18"/>
              </w:rPr>
            </w:pPr>
            <w:r w:rsidRPr="000A6FFF">
              <w:rPr>
                <w:szCs w:val="18"/>
              </w:rPr>
              <w:t>Mold Cleaning, Release and Protectant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62279206" w14:textId="77777777">
            <w:pPr>
              <w:pStyle w:val="RTableTextAbt"/>
              <w:rPr>
                <w:szCs w:val="18"/>
              </w:rPr>
            </w:pPr>
            <w:r>
              <w:rPr>
                <w:szCs w:val="18"/>
              </w:rPr>
              <w:t>$69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2319DBDB" w14:textId="77777777">
            <w:pPr>
              <w:pStyle w:val="RTableTextAbt"/>
              <w:rPr>
                <w:szCs w:val="18"/>
              </w:rPr>
            </w:pPr>
            <w:r>
              <w:rPr>
                <w:szCs w:val="18"/>
              </w:rPr>
              <w:t>$699</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21414B6" w14:textId="77777777">
            <w:pPr>
              <w:pStyle w:val="RTableTextAbt"/>
              <w:rPr>
                <w:szCs w:val="18"/>
              </w:rPr>
            </w:pPr>
            <w:r>
              <w:rPr>
                <w:szCs w:val="18"/>
              </w:rPr>
              <w:t>$1,92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76B4DC7" w14:textId="77777777">
            <w:pPr>
              <w:pStyle w:val="RTableTextAbt"/>
              <w:rPr>
                <w:szCs w:val="18"/>
              </w:rPr>
            </w:pPr>
            <w:r>
              <w:rPr>
                <w:szCs w:val="18"/>
              </w:rPr>
              <w:t>$1,927</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730CCF" w:rsidRPr="00425568" w:rsidP="00CB1C05" w14:paraId="7A93A5F4" w14:textId="77777777">
            <w:pPr>
              <w:pStyle w:val="RTableTextAbt"/>
              <w:jc w:val="center"/>
              <w:rPr>
                <w:szCs w:val="18"/>
              </w:rPr>
            </w:pPr>
            <w:r w:rsidRPr="00425568">
              <w:rPr>
                <w:szCs w:val="18"/>
              </w:rPr>
              <w:t>Prohibition</w:t>
            </w: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0D52799B" w14:textId="77777777">
            <w:pPr>
              <w:pStyle w:val="RTableTextAbt"/>
              <w:jc w:val="center"/>
              <w:rPr>
                <w:szCs w:val="18"/>
              </w:rPr>
            </w:pPr>
            <w:r w:rsidRPr="00425568">
              <w:rPr>
                <w:szCs w:val="18"/>
              </w:rPr>
              <w:t>Prohibition</w:t>
            </w:r>
          </w:p>
        </w:tc>
      </w:tr>
      <w:tr w14:paraId="3319478E" w14:textId="77777777" w:rsidTr="00016074">
        <w:tblPrEx>
          <w:tblW w:w="13500" w:type="dxa"/>
          <w:tblLayout w:type="fixed"/>
          <w:tblCellMar>
            <w:left w:w="0" w:type="dxa"/>
            <w:right w:w="58" w:type="dxa"/>
          </w:tblCellMar>
          <w:tblLook w:val="04A0"/>
        </w:tblPrEx>
        <w:trPr>
          <w:trHeight w:val="224"/>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B62575D" w14:textId="77777777">
            <w:pPr>
              <w:pStyle w:val="LTableTextAbt"/>
              <w:rPr>
                <w:szCs w:val="18"/>
              </w:rPr>
            </w:pPr>
            <w:r w:rsidRPr="000A6FFF">
              <w:rPr>
                <w:szCs w:val="18"/>
              </w:rPr>
              <w:t>Dry Cleaning (Dry Cleaning Machines &amp; Spot Remover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36BE7868" w14:textId="77777777">
            <w:pPr>
              <w:pStyle w:val="RTableTextAbt"/>
              <w:rPr>
                <w:szCs w:val="18"/>
              </w:rPr>
            </w:pPr>
            <w:r>
              <w:rPr>
                <w:szCs w:val="18"/>
              </w:rPr>
              <w:t>$77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41DFDBB" w14:textId="77777777">
            <w:pPr>
              <w:pStyle w:val="RTableTextAbt"/>
              <w:rPr>
                <w:szCs w:val="18"/>
              </w:rPr>
            </w:pPr>
            <w:r>
              <w:rPr>
                <w:szCs w:val="18"/>
              </w:rPr>
              <w:t>$24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D9BC181" w14:textId="77777777">
            <w:pPr>
              <w:pStyle w:val="RTableTextAbt"/>
              <w:rPr>
                <w:szCs w:val="18"/>
              </w:rPr>
            </w:pPr>
            <w:r>
              <w:rPr>
                <w:szCs w:val="18"/>
              </w:rPr>
              <w:t>$2,13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6B5B5225" w14:textId="77777777">
            <w:pPr>
              <w:pStyle w:val="RTableTextAbt"/>
              <w:rPr>
                <w:szCs w:val="18"/>
              </w:rPr>
            </w:pPr>
            <w:r>
              <w:rPr>
                <w:szCs w:val="18"/>
              </w:rPr>
              <w:t>$669</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730CCF" w:rsidRPr="00425568" w:rsidP="00CB1C05" w14:paraId="296B3EF1" w14:textId="77777777">
            <w:pPr>
              <w:pStyle w:val="RTableTextAbt"/>
              <w:jc w:val="center"/>
              <w:rPr>
                <w:szCs w:val="18"/>
              </w:rPr>
            </w:pPr>
            <w:r>
              <w:rPr>
                <w:szCs w:val="18"/>
              </w:rPr>
              <w:t>10-Year Phase Out</w:t>
            </w:r>
          </w:p>
        </w:tc>
        <w:tc>
          <w:tcPr>
            <w:tcW w:w="1520" w:type="dxa"/>
            <w:gridSpan w:val="2"/>
            <w:tcBorders>
              <w:top w:val="single" w:sz="4" w:space="0" w:color="auto"/>
              <w:left w:val="nil"/>
              <w:bottom w:val="single" w:sz="4" w:space="0" w:color="auto"/>
              <w:right w:val="single" w:sz="4" w:space="0" w:color="auto"/>
            </w:tcBorders>
            <w:shd w:val="clear" w:color="auto" w:fill="auto"/>
            <w:vAlign w:val="center"/>
          </w:tcPr>
          <w:p w:rsidR="00730CCF" w:rsidRPr="00425568" w:rsidP="00CB1C05" w14:paraId="125A73CD" w14:textId="77777777">
            <w:pPr>
              <w:pStyle w:val="RTableTextAbt"/>
              <w:jc w:val="center"/>
              <w:rPr>
                <w:szCs w:val="18"/>
              </w:rPr>
            </w:pPr>
            <w:r>
              <w:rPr>
                <w:szCs w:val="18"/>
              </w:rPr>
              <w:t>15-Year Phase Out</w:t>
            </w:r>
          </w:p>
        </w:tc>
      </w:tr>
      <w:tr w14:paraId="29BF5222" w14:textId="77777777" w:rsidTr="00016074">
        <w:tblPrEx>
          <w:tblW w:w="13500" w:type="dxa"/>
          <w:tblLayout w:type="fixed"/>
          <w:tblCellMar>
            <w:left w:w="0" w:type="dxa"/>
            <w:right w:w="58" w:type="dxa"/>
          </w:tblCellMar>
          <w:tblLook w:val="04A0"/>
        </w:tblPrEx>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730CCF" w:rsidRPr="000A6FFF" w:rsidP="00CB1C05" w14:paraId="6BDAE262" w14:textId="77777777">
            <w:pPr>
              <w:pStyle w:val="LTableTextAbt"/>
              <w:rPr>
                <w:szCs w:val="18"/>
              </w:rPr>
            </w:pPr>
            <w:r w:rsidRPr="000A6FFF">
              <w:rPr>
                <w:b/>
                <w:szCs w:val="18"/>
              </w:rPr>
              <w:t>Tot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730CCF" w:rsidRPr="000A6FFF" w:rsidP="00CB1C05" w14:paraId="472BB499" w14:textId="77777777">
            <w:pPr>
              <w:pStyle w:val="RTableTextAbt"/>
              <w:rPr>
                <w:b/>
                <w:szCs w:val="18"/>
              </w:rPr>
            </w:pPr>
            <w:r>
              <w:rPr>
                <w:b/>
                <w:bCs w:val="0"/>
                <w:szCs w:val="18"/>
              </w:rPr>
              <w:t>$26,709,73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72BC3A1B" w14:textId="77777777">
            <w:pPr>
              <w:pStyle w:val="RTableTextAbt"/>
              <w:rPr>
                <w:b/>
                <w:szCs w:val="18"/>
              </w:rPr>
            </w:pPr>
            <w:r>
              <w:rPr>
                <w:b/>
                <w:bCs w:val="0"/>
                <w:szCs w:val="18"/>
              </w:rPr>
              <w:t>$26,629,31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3A0E068F" w14:textId="77777777">
            <w:pPr>
              <w:pStyle w:val="RTableTextAbt"/>
              <w:rPr>
                <w:b/>
                <w:szCs w:val="18"/>
              </w:rPr>
            </w:pPr>
            <w:r>
              <w:rPr>
                <w:b/>
                <w:bCs w:val="0"/>
                <w:szCs w:val="18"/>
              </w:rPr>
              <w:t>$73,761,21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0A6FFF" w:rsidP="00CB1C05" w14:paraId="471E7364" w14:textId="77777777">
            <w:pPr>
              <w:pStyle w:val="RTableTextAbt"/>
              <w:rPr>
                <w:b/>
                <w:szCs w:val="18"/>
              </w:rPr>
            </w:pPr>
            <w:r>
              <w:rPr>
                <w:b/>
                <w:bCs w:val="0"/>
                <w:szCs w:val="18"/>
              </w:rPr>
              <w:t>$73,539,462</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730CCF" w:rsidRPr="00425568" w:rsidP="00CB1C05" w14:paraId="763D9C31" w14:textId="77777777">
            <w:pPr>
              <w:spacing w:after="0"/>
              <w:jc w:val="center"/>
              <w:rPr>
                <w:b/>
                <w:color w:val="000000"/>
                <w:sz w:val="18"/>
                <w:szCs w:val="18"/>
              </w:rPr>
            </w:pPr>
          </w:p>
        </w:tc>
        <w:tc>
          <w:tcPr>
            <w:tcW w:w="1520" w:type="dxa"/>
            <w:gridSpan w:val="2"/>
            <w:tcBorders>
              <w:top w:val="single" w:sz="4" w:space="0" w:color="auto"/>
              <w:left w:val="nil"/>
              <w:bottom w:val="single" w:sz="4" w:space="0" w:color="auto"/>
              <w:right w:val="single" w:sz="4" w:space="0" w:color="auto"/>
            </w:tcBorders>
            <w:shd w:val="clear" w:color="auto" w:fill="auto"/>
          </w:tcPr>
          <w:p w:rsidR="00730CCF" w:rsidRPr="00425568" w:rsidP="00CB1C05" w14:paraId="349DEDFA" w14:textId="77777777">
            <w:pPr>
              <w:spacing w:after="0"/>
              <w:jc w:val="center"/>
              <w:rPr>
                <w:b/>
                <w:color w:val="000000"/>
                <w:sz w:val="18"/>
                <w:szCs w:val="18"/>
              </w:rPr>
            </w:pPr>
          </w:p>
        </w:tc>
      </w:tr>
      <w:tr w14:paraId="2826F43C" w14:textId="77777777" w:rsidTr="00016074">
        <w:tblPrEx>
          <w:tblW w:w="13500" w:type="dxa"/>
          <w:tblLayout w:type="fixed"/>
          <w:tblCellMar>
            <w:left w:w="0" w:type="dxa"/>
            <w:right w:w="58" w:type="dxa"/>
          </w:tblCellMar>
          <w:tblLook w:val="04A0"/>
        </w:tblPrEx>
        <w:tc>
          <w:tcPr>
            <w:tcW w:w="13500" w:type="dxa"/>
            <w:gridSpan w:val="8"/>
            <w:tcBorders>
              <w:top w:val="single" w:sz="4" w:space="0" w:color="auto"/>
              <w:left w:val="single" w:sz="4" w:space="0" w:color="auto"/>
              <w:bottom w:val="single" w:sz="4" w:space="0" w:color="auto"/>
              <w:right w:val="single" w:sz="4" w:space="0" w:color="auto"/>
            </w:tcBorders>
            <w:shd w:val="clear" w:color="000000" w:fill="FFFFFF"/>
            <w:vAlign w:val="center"/>
          </w:tcPr>
          <w:p w:rsidR="006811FC" w:rsidP="00CB1C05" w14:paraId="2BBEB2AD" w14:textId="77777777">
            <w:pPr>
              <w:pStyle w:val="RTableTextAbt"/>
              <w:jc w:val="left"/>
              <w:rPr>
                <w:szCs w:val="18"/>
              </w:rPr>
            </w:pPr>
            <w:r w:rsidRPr="00F973F1">
              <w:rPr>
                <w:szCs w:val="18"/>
                <w:vertAlign w:val="superscript"/>
              </w:rPr>
              <w:t>1</w:t>
            </w:r>
            <w:r>
              <w:rPr>
                <w:szCs w:val="18"/>
              </w:rPr>
              <w:t xml:space="preserve"> 25 percent of vapor degreasers are assumed to be eligible for the section 6(g) exemption for aircraft skins and aerospace degreasing, respectively.</w:t>
            </w:r>
          </w:p>
          <w:p w:rsidR="006811FC" w:rsidRPr="00F65C52" w:rsidP="00CB1C05" w14:paraId="4DD965E6" w14:textId="77777777">
            <w:pPr>
              <w:pStyle w:val="RTableTextAbt"/>
              <w:jc w:val="left"/>
              <w:rPr>
                <w:szCs w:val="18"/>
              </w:rPr>
            </w:pPr>
            <w:r>
              <w:rPr>
                <w:szCs w:val="18"/>
                <w:vertAlign w:val="superscript"/>
              </w:rPr>
              <w:t>2</w:t>
            </w:r>
            <w:r>
              <w:rPr>
                <w:szCs w:val="18"/>
              </w:rPr>
              <w:t>While there are limited exemptions for adhesives and sealants, this analysis assumes all users and formulators switch to alternatives because it is likely to be the most cost-effective option.</w:t>
            </w:r>
          </w:p>
        </w:tc>
      </w:tr>
      <w:tr w14:paraId="0198D1D8" w14:textId="77777777" w:rsidTr="00016074">
        <w:tblPrEx>
          <w:tblW w:w="13500" w:type="dxa"/>
          <w:tblLayout w:type="fixed"/>
          <w:tblCellMar>
            <w:left w:w="0" w:type="dxa"/>
            <w:right w:w="58" w:type="dxa"/>
          </w:tblCellMar>
          <w:tblLook w:val="04A0"/>
        </w:tblPrEx>
        <w:trPr>
          <w:gridAfter w:val="1"/>
          <w:wAfter w:w="58" w:type="dxa"/>
          <w:trHeight w:val="270"/>
          <w:tblHeader/>
        </w:trPr>
        <w:tc>
          <w:tcPr>
            <w:tcW w:w="13442" w:type="dxa"/>
            <w:gridSpan w:val="7"/>
            <w:tcBorders>
              <w:top w:val="nil"/>
              <w:left w:val="nil"/>
              <w:bottom w:val="single" w:sz="4" w:space="0" w:color="auto"/>
              <w:right w:val="nil"/>
            </w:tcBorders>
            <w:shd w:val="clear" w:color="auto" w:fill="auto"/>
            <w:vAlign w:val="center"/>
          </w:tcPr>
          <w:p w:rsidR="0022004E" w:rsidRPr="00FC31A6" w:rsidP="00CB1C05" w14:paraId="797466CD" w14:textId="77777777">
            <w:pPr>
              <w:pStyle w:val="TableTitleA"/>
            </w:pPr>
            <w:bookmarkStart w:id="1425" w:name="_Ref158382602"/>
            <w:bookmarkStart w:id="1426" w:name="_Toc165379738"/>
            <w:r w:rsidRPr="00FC31A6">
              <w:t xml:space="preserve">Table </w:t>
            </w:r>
            <w:r w:rsidR="00BC4B5D">
              <w:fldChar w:fldCharType="begin" w:fldLock="1"/>
            </w:r>
            <w:r w:rsidR="00BC4B5D">
              <w:instrText xml:space="preserve"> STYLEREF 1 \s </w:instrText>
            </w:r>
            <w:r w:rsidR="00BC4B5D">
              <w:fldChar w:fldCharType="separate"/>
            </w:r>
            <w:r w:rsidR="0092222B">
              <w:rPr>
                <w:noProof/>
              </w:rPr>
              <w:t>8</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30</w:t>
            </w:r>
            <w:r w:rsidR="00BC4B5D">
              <w:rPr>
                <w:noProof/>
              </w:rPr>
              <w:fldChar w:fldCharType="end"/>
            </w:r>
            <w:bookmarkEnd w:id="1425"/>
            <w:r w:rsidRPr="00FC31A6">
              <w:t xml:space="preserve">: Total </w:t>
            </w:r>
            <w:r w:rsidR="00347199">
              <w:t xml:space="preserve">20-Year </w:t>
            </w:r>
            <w:r w:rsidRPr="00FC31A6">
              <w:t>Annualized Benefits by Use Category and Option (</w:t>
            </w:r>
            <w:r w:rsidR="00B423FF">
              <w:t>7</w:t>
            </w:r>
            <w:r w:rsidRPr="00FC31A6">
              <w:t xml:space="preserve"> Percent Discount Rate)</w:t>
            </w:r>
            <w:bookmarkEnd w:id="1426"/>
          </w:p>
        </w:tc>
      </w:tr>
      <w:tr w14:paraId="0BE32980" w14:textId="77777777" w:rsidTr="00016074">
        <w:tblPrEx>
          <w:tblW w:w="13500" w:type="dxa"/>
          <w:tblLayout w:type="fixed"/>
          <w:tblCellMar>
            <w:left w:w="0" w:type="dxa"/>
            <w:right w:w="58" w:type="dxa"/>
          </w:tblCellMar>
          <w:tblLook w:val="04A0"/>
        </w:tblPrEx>
        <w:trPr>
          <w:gridAfter w:val="1"/>
          <w:wAfter w:w="58" w:type="dxa"/>
          <w:tblHeader/>
        </w:trPr>
        <w:tc>
          <w:tcPr>
            <w:tcW w:w="549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C135F" w:rsidRPr="00FC31A6" w:rsidP="00CB1C05" w14:paraId="5EB6F940" w14:textId="77777777">
            <w:pPr>
              <w:pStyle w:val="TableSubtitle"/>
              <w:rPr>
                <w:rFonts w:asciiTheme="minorHAnsi" w:hAnsiTheme="minorHAnsi" w:cstheme="minorHAnsi"/>
                <w:color w:val="auto"/>
                <w:sz w:val="16"/>
                <w:szCs w:val="16"/>
              </w:rPr>
            </w:pPr>
            <w:r w:rsidRPr="00FC31A6">
              <w:t>Use Category</w:t>
            </w:r>
          </w:p>
        </w:tc>
        <w:tc>
          <w:tcPr>
            <w:tcW w:w="225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2C84E56B" w14:textId="77777777">
            <w:pPr>
              <w:pStyle w:val="TableSubtitle"/>
            </w:pPr>
            <w:r w:rsidRPr="00FC31A6">
              <w:t>Low Estimate</w:t>
            </w:r>
          </w:p>
        </w:tc>
        <w:tc>
          <w:tcPr>
            <w:tcW w:w="243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EF2EB4" w:rsidRPr="00FC31A6" w:rsidP="00CB1C05" w14:paraId="0161FEA9" w14:textId="77777777">
            <w:pPr>
              <w:pStyle w:val="TableSubtitle"/>
            </w:pPr>
            <w:r w:rsidRPr="00FC31A6">
              <w:t>High Estimate</w:t>
            </w:r>
          </w:p>
        </w:tc>
        <w:tc>
          <w:tcPr>
            <w:tcW w:w="3272"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27734322" w14:textId="77777777">
            <w:pPr>
              <w:pStyle w:val="TableSubtitle"/>
            </w:pPr>
            <w:r>
              <w:t>Notes</w:t>
            </w:r>
          </w:p>
        </w:tc>
      </w:tr>
      <w:tr w14:paraId="127D0B25" w14:textId="77777777" w:rsidTr="00016074">
        <w:tblPrEx>
          <w:tblW w:w="13500" w:type="dxa"/>
          <w:tblLayout w:type="fixed"/>
          <w:tblCellMar>
            <w:left w:w="0" w:type="dxa"/>
            <w:right w:w="58" w:type="dxa"/>
          </w:tblCellMar>
          <w:tblLook w:val="04A0"/>
        </w:tblPrEx>
        <w:trPr>
          <w:gridAfter w:val="1"/>
          <w:wAfter w:w="58" w:type="dxa"/>
          <w:trHeight w:val="197"/>
          <w:tblHeader/>
        </w:trPr>
        <w:tc>
          <w:tcPr>
            <w:tcW w:w="549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24BBD0AE" w14:textId="77777777">
            <w:pPr>
              <w:pStyle w:val="TableSubtitle"/>
              <w:rPr>
                <w:rFonts w:asciiTheme="minorHAnsi" w:hAnsiTheme="minorHAnsi" w:cstheme="minorHAnsi"/>
                <w:color w:val="auto"/>
                <w:sz w:val="16"/>
                <w:szCs w:val="16"/>
              </w:rPr>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544175BE" w14:textId="77777777">
            <w:pPr>
              <w:pStyle w:val="TableSubtitle"/>
            </w:pPr>
            <w:r w:rsidRPr="00FC31A6">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6E4EEA00" w14:textId="77777777">
            <w:pPr>
              <w:pStyle w:val="TableSubtitle"/>
            </w:pPr>
            <w:r w:rsidRPr="00FC31A6">
              <w:rPr>
                <w:rFonts w:cs="PMingLiU"/>
                <w:color w:val="FFFFFF"/>
              </w:rPr>
              <w:t>Option 2</w:t>
            </w:r>
          </w:p>
        </w:tc>
        <w:tc>
          <w:tcPr>
            <w:tcW w:w="126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647400C7" w14:textId="77777777">
            <w:pPr>
              <w:pStyle w:val="TableSubtitle"/>
            </w:pPr>
            <w:r w:rsidRPr="00FC31A6">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514EB905" w14:textId="77777777">
            <w:pPr>
              <w:pStyle w:val="TableSubtitle"/>
            </w:pPr>
            <w:r w:rsidRPr="00FC31A6">
              <w:rPr>
                <w:rFonts w:cs="PMingLiU"/>
                <w:color w:val="FFFFFF"/>
              </w:rPr>
              <w:t>Option 2</w:t>
            </w:r>
          </w:p>
        </w:tc>
        <w:tc>
          <w:tcPr>
            <w:tcW w:w="181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EC135F" w:rsidRPr="00FC31A6" w:rsidP="00CB1C05" w14:paraId="541CCFC7" w14:textId="77777777">
            <w:pPr>
              <w:pStyle w:val="TableSubtitle"/>
              <w:rPr>
                <w:rFonts w:cs="PMingLiU"/>
                <w:color w:val="FFFFFF"/>
              </w:rPr>
            </w:pPr>
            <w:r w:rsidRPr="00FC31A6">
              <w:rPr>
                <w:rFonts w:cs="PMingLiU"/>
                <w:color w:val="FFFFFF"/>
              </w:rPr>
              <w:t>Option 1</w:t>
            </w:r>
          </w:p>
        </w:tc>
        <w:tc>
          <w:tcPr>
            <w:tcW w:w="1462" w:type="dxa"/>
            <w:tcBorders>
              <w:top w:val="single" w:sz="4" w:space="0" w:color="auto"/>
              <w:left w:val="single" w:sz="4" w:space="0" w:color="auto"/>
              <w:bottom w:val="single" w:sz="4" w:space="0" w:color="auto"/>
              <w:right w:val="single" w:sz="4" w:space="0" w:color="auto"/>
            </w:tcBorders>
            <w:shd w:val="clear" w:color="auto" w:fill="48A9C5" w:themeFill="accent1"/>
          </w:tcPr>
          <w:p w:rsidR="00EC135F" w:rsidRPr="00FC31A6" w:rsidP="00CB1C05" w14:paraId="705BF2C3" w14:textId="77777777">
            <w:pPr>
              <w:pStyle w:val="TableSubtitle"/>
            </w:pPr>
            <w:r w:rsidRPr="00FC31A6">
              <w:rPr>
                <w:rFonts w:cs="PMingLiU"/>
                <w:color w:val="FFFFFF"/>
              </w:rPr>
              <w:t>Option 2</w:t>
            </w:r>
          </w:p>
        </w:tc>
      </w:tr>
      <w:tr w14:paraId="4C5FBCD6"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622137EC" w14:textId="77777777">
            <w:pPr>
              <w:pStyle w:val="LTableTextAbt"/>
              <w:rPr>
                <w:szCs w:val="18"/>
              </w:rPr>
            </w:pPr>
            <w:r w:rsidRPr="000A6FFF">
              <w:rPr>
                <w:szCs w:val="18"/>
              </w:rPr>
              <w:t>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2F6B3C64" w14:textId="77777777">
            <w:pPr>
              <w:pStyle w:val="RTableTextAbt"/>
              <w:rPr>
                <w:szCs w:val="18"/>
              </w:rPr>
            </w:pPr>
            <w:r>
              <w:rPr>
                <w:szCs w:val="18"/>
              </w:rPr>
              <w:t>$38,25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FF89222" w14:textId="77777777">
            <w:pPr>
              <w:pStyle w:val="RTableTextAbt"/>
              <w:rPr>
                <w:szCs w:val="18"/>
              </w:rPr>
            </w:pPr>
            <w:r>
              <w:rPr>
                <w:szCs w:val="18"/>
              </w:rPr>
              <w:t>$38,259</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E0AF8F8" w14:textId="77777777">
            <w:pPr>
              <w:pStyle w:val="RTableTextAbt"/>
              <w:rPr>
                <w:szCs w:val="18"/>
              </w:rPr>
            </w:pPr>
            <w:r>
              <w:rPr>
                <w:szCs w:val="18"/>
              </w:rPr>
              <w:t>$129,91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5FE1B09" w14:textId="77777777">
            <w:pPr>
              <w:pStyle w:val="RTableTextAbt"/>
              <w:ind w:right="-54"/>
              <w:rPr>
                <w:szCs w:val="18"/>
              </w:rPr>
            </w:pPr>
            <w:r>
              <w:rPr>
                <w:szCs w:val="18"/>
              </w:rPr>
              <w:t>$129,911</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405FF30C"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3BFBF7D7" w14:textId="77777777">
            <w:pPr>
              <w:pStyle w:val="RTableTextAbt"/>
              <w:jc w:val="center"/>
              <w:rPr>
                <w:szCs w:val="18"/>
              </w:rPr>
            </w:pPr>
            <w:r w:rsidRPr="00505712">
              <w:rPr>
                <w:szCs w:val="18"/>
              </w:rPr>
              <w:t>WCPP</w:t>
            </w:r>
          </w:p>
        </w:tc>
      </w:tr>
      <w:tr w14:paraId="6353DA29"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0FDC2D65" w14:textId="77777777">
            <w:pPr>
              <w:pStyle w:val="LTableTextAbt"/>
              <w:rPr>
                <w:szCs w:val="18"/>
              </w:rPr>
            </w:pPr>
            <w:r w:rsidRPr="000A6FFF">
              <w:rPr>
                <w:szCs w:val="18"/>
              </w:rPr>
              <w:t>Import/Repackag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0CC63264" w14:textId="77777777">
            <w:pPr>
              <w:pStyle w:val="RTableTextAbt"/>
              <w:rPr>
                <w:szCs w:val="18"/>
              </w:rPr>
            </w:pPr>
            <w:r>
              <w:rPr>
                <w:szCs w:val="18"/>
              </w:rPr>
              <w:t>$55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A87F0BC" w14:textId="77777777">
            <w:pPr>
              <w:pStyle w:val="RTableTextAbt"/>
              <w:rPr>
                <w:szCs w:val="18"/>
              </w:rPr>
            </w:pPr>
            <w:r>
              <w:rPr>
                <w:szCs w:val="18"/>
              </w:rPr>
              <w:t>$557</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C2B1DEF" w14:textId="77777777">
            <w:pPr>
              <w:pStyle w:val="RTableTextAbt"/>
              <w:rPr>
                <w:szCs w:val="18"/>
              </w:rPr>
            </w:pPr>
            <w:r>
              <w:rPr>
                <w:szCs w:val="18"/>
              </w:rPr>
              <w:t>$1,89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D283828" w14:textId="77777777">
            <w:pPr>
              <w:pStyle w:val="RTableTextAbt"/>
              <w:ind w:right="-54"/>
              <w:rPr>
                <w:szCs w:val="18"/>
              </w:rPr>
            </w:pPr>
            <w:r>
              <w:rPr>
                <w:szCs w:val="18"/>
              </w:rPr>
              <w:t>$1,892</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6AFF4AAB"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5EE070CA" w14:textId="77777777">
            <w:pPr>
              <w:pStyle w:val="RTableTextAbt"/>
              <w:jc w:val="center"/>
              <w:rPr>
                <w:szCs w:val="18"/>
              </w:rPr>
            </w:pPr>
            <w:r w:rsidRPr="00505712">
              <w:rPr>
                <w:szCs w:val="18"/>
              </w:rPr>
              <w:t>WCPP</w:t>
            </w:r>
          </w:p>
        </w:tc>
      </w:tr>
      <w:tr w14:paraId="73671D9F"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22E53C80" w14:textId="77777777">
            <w:pPr>
              <w:pStyle w:val="LTableTextAbt"/>
              <w:rPr>
                <w:szCs w:val="18"/>
              </w:rPr>
            </w:pPr>
            <w:r w:rsidRPr="000A6FFF">
              <w:rPr>
                <w:szCs w:val="18"/>
              </w:rPr>
              <w:t>Reactant/Intermediat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4F4EB9AA" w14:textId="77777777">
            <w:pPr>
              <w:pStyle w:val="RTableTextAbt"/>
              <w:rPr>
                <w:szCs w:val="18"/>
              </w:rPr>
            </w:pPr>
            <w:r>
              <w:rPr>
                <w:szCs w:val="18"/>
              </w:rPr>
              <w:t>$7,34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A358D52" w14:textId="77777777">
            <w:pPr>
              <w:pStyle w:val="RTableTextAbt"/>
              <w:rPr>
                <w:szCs w:val="18"/>
              </w:rPr>
            </w:pPr>
            <w:r>
              <w:rPr>
                <w:szCs w:val="18"/>
              </w:rPr>
              <w:t>$7,340</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37B3F1C" w14:textId="77777777">
            <w:pPr>
              <w:pStyle w:val="RTableTextAbt"/>
              <w:rPr>
                <w:szCs w:val="18"/>
              </w:rPr>
            </w:pPr>
            <w:r>
              <w:rPr>
                <w:szCs w:val="18"/>
              </w:rPr>
              <w:t>$24,92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A30D11C" w14:textId="77777777">
            <w:pPr>
              <w:pStyle w:val="RTableTextAbt"/>
              <w:ind w:right="-54"/>
              <w:rPr>
                <w:szCs w:val="18"/>
              </w:rPr>
            </w:pPr>
            <w:r>
              <w:rPr>
                <w:szCs w:val="18"/>
              </w:rPr>
              <w:t>$24,925</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3DD32B5D"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693362ED" w14:textId="77777777">
            <w:pPr>
              <w:pStyle w:val="RTableTextAbt"/>
              <w:jc w:val="center"/>
              <w:rPr>
                <w:szCs w:val="18"/>
              </w:rPr>
            </w:pPr>
            <w:r w:rsidRPr="00505712">
              <w:rPr>
                <w:szCs w:val="18"/>
              </w:rPr>
              <w:t>WCPP</w:t>
            </w:r>
          </w:p>
        </w:tc>
      </w:tr>
      <w:tr w14:paraId="7F0B76D2"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55E862CF" w14:textId="77777777">
            <w:pPr>
              <w:pStyle w:val="LTableTextAbt"/>
              <w:rPr>
                <w:szCs w:val="18"/>
              </w:rPr>
            </w:pPr>
            <w:r w:rsidRPr="000A6FFF">
              <w:rPr>
                <w:szCs w:val="18"/>
              </w:rPr>
              <w:t>Processing Aid in Petrochemical Manufactur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4F237764" w14:textId="77777777">
            <w:pPr>
              <w:pStyle w:val="RTableTextAbt"/>
              <w:rPr>
                <w:szCs w:val="18"/>
              </w:rPr>
            </w:pPr>
            <w:r>
              <w:rPr>
                <w:szCs w:val="18"/>
              </w:rPr>
              <w:t>$4,16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EA80927" w14:textId="77777777">
            <w:pPr>
              <w:pStyle w:val="RTableTextAbt"/>
              <w:rPr>
                <w:szCs w:val="18"/>
              </w:rPr>
            </w:pPr>
            <w:r>
              <w:rPr>
                <w:szCs w:val="18"/>
              </w:rPr>
              <w:t>$4,165</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F73DE22" w14:textId="77777777">
            <w:pPr>
              <w:pStyle w:val="RTableTextAbt"/>
              <w:rPr>
                <w:szCs w:val="18"/>
              </w:rPr>
            </w:pPr>
            <w:r>
              <w:rPr>
                <w:szCs w:val="18"/>
              </w:rPr>
              <w:t>$14,143</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B1D8457" w14:textId="77777777">
            <w:pPr>
              <w:pStyle w:val="RTableTextAbt"/>
              <w:ind w:right="-54"/>
              <w:rPr>
                <w:szCs w:val="18"/>
              </w:rPr>
            </w:pPr>
            <w:r>
              <w:rPr>
                <w:szCs w:val="18"/>
              </w:rPr>
              <w:t>$14,143</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066AA3BF"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44189B52" w14:textId="77777777">
            <w:pPr>
              <w:pStyle w:val="RTableTextAbt"/>
              <w:jc w:val="center"/>
              <w:rPr>
                <w:szCs w:val="18"/>
              </w:rPr>
            </w:pPr>
            <w:r w:rsidRPr="00505712">
              <w:rPr>
                <w:szCs w:val="18"/>
              </w:rPr>
              <w:t>WCPP</w:t>
            </w:r>
          </w:p>
        </w:tc>
      </w:tr>
      <w:tr w14:paraId="1F17F607"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75DA54EA" w14:textId="77777777">
            <w:pPr>
              <w:pStyle w:val="LTableTextAbt"/>
              <w:rPr>
                <w:szCs w:val="18"/>
              </w:rPr>
            </w:pPr>
            <w:r w:rsidRPr="000A6FFF">
              <w:rPr>
                <w:szCs w:val="18"/>
              </w:rPr>
              <w:t>Production of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53F8944F" w14:textId="77777777">
            <w:pPr>
              <w:pStyle w:val="RTableTextAbt"/>
              <w:rPr>
                <w:szCs w:val="18"/>
              </w:rPr>
            </w:pPr>
            <w:r>
              <w:rPr>
                <w:szCs w:val="18"/>
              </w:rPr>
              <w:t>$11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25E8BEC" w14:textId="77777777">
            <w:pPr>
              <w:pStyle w:val="RTableTextAbt"/>
              <w:rPr>
                <w:szCs w:val="18"/>
              </w:rPr>
            </w:pPr>
            <w:r>
              <w:rPr>
                <w:szCs w:val="18"/>
              </w:rPr>
              <w:t>$11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02A7B76" w14:textId="77777777">
            <w:pPr>
              <w:pStyle w:val="RTableTextAbt"/>
              <w:rPr>
                <w:szCs w:val="18"/>
              </w:rPr>
            </w:pPr>
            <w:r>
              <w:rPr>
                <w:szCs w:val="18"/>
              </w:rPr>
              <w:t>$37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8CEFD1D" w14:textId="77777777">
            <w:pPr>
              <w:pStyle w:val="RTableTextAbt"/>
              <w:ind w:right="-54"/>
              <w:rPr>
                <w:szCs w:val="18"/>
              </w:rPr>
            </w:pPr>
            <w:r>
              <w:rPr>
                <w:szCs w:val="18"/>
              </w:rPr>
              <w:t>$379</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37D1288F"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6E0DB64F" w14:textId="77777777">
            <w:pPr>
              <w:pStyle w:val="RTableTextAbt"/>
              <w:jc w:val="center"/>
              <w:rPr>
                <w:szCs w:val="18"/>
              </w:rPr>
            </w:pPr>
            <w:r w:rsidRPr="00505712">
              <w:rPr>
                <w:szCs w:val="18"/>
              </w:rPr>
              <w:t>WCPP</w:t>
            </w:r>
          </w:p>
        </w:tc>
      </w:tr>
      <w:tr w14:paraId="646B1F54"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754631CC" w14:textId="77777777">
            <w:pPr>
              <w:pStyle w:val="LTableTextAbt"/>
              <w:rPr>
                <w:szCs w:val="18"/>
              </w:rPr>
            </w:pPr>
            <w:r w:rsidRPr="000A6FFF">
              <w:rPr>
                <w:szCs w:val="18"/>
              </w:rPr>
              <w:t>Use as Maskant for Chemical Mill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20F15559" w14:textId="77777777">
            <w:pPr>
              <w:pStyle w:val="RTableTextAbt"/>
              <w:rPr>
                <w:szCs w:val="18"/>
              </w:rPr>
            </w:pPr>
            <w:r>
              <w:rPr>
                <w:szCs w:val="18"/>
              </w:rPr>
              <w:t>$193,32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65640315" w14:textId="77777777">
            <w:pPr>
              <w:pStyle w:val="RTableTextAbt"/>
              <w:rPr>
                <w:szCs w:val="18"/>
              </w:rPr>
            </w:pPr>
            <w:r>
              <w:rPr>
                <w:szCs w:val="18"/>
              </w:rPr>
              <w:t>$193,32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8D72EF8" w14:textId="77777777">
            <w:pPr>
              <w:pStyle w:val="RTableTextAbt"/>
              <w:rPr>
                <w:szCs w:val="18"/>
              </w:rPr>
            </w:pPr>
            <w:r>
              <w:rPr>
                <w:szCs w:val="18"/>
              </w:rPr>
              <w:t>$656,45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231C0FB" w14:textId="77777777">
            <w:pPr>
              <w:pStyle w:val="RTableTextAbt"/>
              <w:ind w:right="-54"/>
              <w:rPr>
                <w:szCs w:val="18"/>
              </w:rPr>
            </w:pPr>
            <w:r>
              <w:rPr>
                <w:szCs w:val="18"/>
              </w:rPr>
              <w:t>$656,450</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49C50B57"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2750DE41" w14:textId="77777777">
            <w:pPr>
              <w:pStyle w:val="RTableTextAbt"/>
              <w:jc w:val="center"/>
              <w:rPr>
                <w:szCs w:val="18"/>
              </w:rPr>
            </w:pPr>
            <w:r w:rsidRPr="00505712">
              <w:rPr>
                <w:szCs w:val="18"/>
              </w:rPr>
              <w:t>WCPP</w:t>
            </w:r>
          </w:p>
        </w:tc>
      </w:tr>
      <w:tr w14:paraId="07C852F7"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7C9DD0CC" w14:textId="77777777">
            <w:pPr>
              <w:pStyle w:val="LTableTextAbt"/>
              <w:rPr>
                <w:szCs w:val="18"/>
              </w:rPr>
            </w:pPr>
            <w:r w:rsidRPr="000A6FFF">
              <w:rPr>
                <w:szCs w:val="18"/>
              </w:rPr>
              <w:t>Vapor Degreasing: Open Top Vapor Degreasing (OT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4D6028E8" w14:textId="77777777">
            <w:pPr>
              <w:pStyle w:val="RTableTextAbt"/>
              <w:rPr>
                <w:szCs w:val="18"/>
              </w:rPr>
            </w:pPr>
            <w:r>
              <w:rPr>
                <w:szCs w:val="18"/>
              </w:rPr>
              <w:t>$100,11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D0E1D6D" w14:textId="77777777">
            <w:pPr>
              <w:pStyle w:val="RTableTextAbt"/>
              <w:rPr>
                <w:szCs w:val="18"/>
              </w:rPr>
            </w:pPr>
            <w:r>
              <w:rPr>
                <w:szCs w:val="18"/>
              </w:rPr>
              <w:t>$50,933</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18BD3F0" w14:textId="77777777">
            <w:pPr>
              <w:pStyle w:val="RTableTextAbt"/>
              <w:rPr>
                <w:szCs w:val="18"/>
              </w:rPr>
            </w:pPr>
            <w:r>
              <w:rPr>
                <w:szCs w:val="18"/>
              </w:rPr>
              <w:t>$339,94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C4E630D" w14:textId="77777777">
            <w:pPr>
              <w:pStyle w:val="RTableTextAbt"/>
              <w:ind w:right="-54"/>
              <w:rPr>
                <w:szCs w:val="18"/>
              </w:rPr>
            </w:pPr>
            <w:r>
              <w:rPr>
                <w:szCs w:val="18"/>
              </w:rPr>
              <w:t>$172,947</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363A9A6D"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014323FD" w14:textId="77777777">
            <w:pPr>
              <w:pStyle w:val="RTableTextAbt"/>
              <w:jc w:val="center"/>
              <w:rPr>
                <w:szCs w:val="18"/>
              </w:rPr>
            </w:pPr>
            <w:r w:rsidRPr="00505712">
              <w:rPr>
                <w:szCs w:val="18"/>
              </w:rPr>
              <w:t>Prohibition</w:t>
            </w:r>
          </w:p>
        </w:tc>
      </w:tr>
      <w:tr w14:paraId="6D58B056"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2B238E19" w14:textId="77777777">
            <w:pPr>
              <w:pStyle w:val="LTableTextAbt"/>
              <w:rPr>
                <w:szCs w:val="18"/>
              </w:rPr>
            </w:pPr>
            <w:r w:rsidRPr="000A6FFF">
              <w:rPr>
                <w:szCs w:val="18"/>
              </w:rPr>
              <w:t>Vapor Degreasing: Enclosed Vapor Degreasing (E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0E0F1530" w14:textId="77777777">
            <w:pPr>
              <w:pStyle w:val="RTableTextAbt"/>
              <w:rPr>
                <w:szCs w:val="18"/>
              </w:rPr>
            </w:pPr>
            <w:r>
              <w:rPr>
                <w:szCs w:val="18"/>
              </w:rPr>
              <w:t>$7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3AC81D4" w14:textId="77777777">
            <w:pPr>
              <w:pStyle w:val="RTableTextAbt"/>
              <w:rPr>
                <w:szCs w:val="18"/>
              </w:rPr>
            </w:pPr>
            <w:r>
              <w:rPr>
                <w:szCs w:val="18"/>
              </w:rPr>
              <w:t>$11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BFD8ABA" w14:textId="77777777">
            <w:pPr>
              <w:pStyle w:val="RTableTextAbt"/>
              <w:rPr>
                <w:szCs w:val="18"/>
              </w:rPr>
            </w:pPr>
            <w:r>
              <w:rPr>
                <w:szCs w:val="18"/>
              </w:rPr>
              <w:t>$25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8BFE89A" w14:textId="77777777">
            <w:pPr>
              <w:pStyle w:val="RTableTextAbt"/>
              <w:ind w:right="-54"/>
              <w:rPr>
                <w:szCs w:val="18"/>
              </w:rPr>
            </w:pPr>
            <w:r>
              <w:rPr>
                <w:szCs w:val="18"/>
              </w:rPr>
              <w:t>$379</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454B060E"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6A342412" w14:textId="77777777">
            <w:pPr>
              <w:pStyle w:val="RTableTextAbt"/>
              <w:jc w:val="center"/>
              <w:rPr>
                <w:szCs w:val="18"/>
              </w:rPr>
            </w:pPr>
            <w:r w:rsidRPr="00505712">
              <w:rPr>
                <w:szCs w:val="18"/>
              </w:rPr>
              <w:t>Prohibition</w:t>
            </w:r>
          </w:p>
        </w:tc>
      </w:tr>
      <w:tr w14:paraId="0A3C66AB"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7E71BF5C" w14:textId="77777777">
            <w:pPr>
              <w:pStyle w:val="LTableTextAbt"/>
              <w:rPr>
                <w:szCs w:val="18"/>
              </w:rPr>
            </w:pPr>
            <w:r w:rsidRPr="000A6FFF">
              <w:rPr>
                <w:szCs w:val="18"/>
              </w:rPr>
              <w:t>Vapor Degreasing: Conveyorized Vapor Degreasing (CVD)</w:t>
            </w:r>
            <w:r w:rsidRPr="000A6FFF">
              <w:rPr>
                <w:szCs w:val="18"/>
                <w:vertAlign w:val="superscript"/>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6CC730D1" w14:textId="77777777">
            <w:pPr>
              <w:pStyle w:val="RTableTextAbt"/>
              <w:rPr>
                <w:szCs w:val="18"/>
              </w:rPr>
            </w:pPr>
            <w:r>
              <w:rPr>
                <w:szCs w:val="18"/>
              </w:rPr>
              <w:t>$25,81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0A8C0A1" w14:textId="77777777">
            <w:pPr>
              <w:pStyle w:val="RTableTextAbt"/>
              <w:rPr>
                <w:szCs w:val="18"/>
              </w:rPr>
            </w:pPr>
            <w:r>
              <w:rPr>
                <w:szCs w:val="18"/>
              </w:rPr>
              <w:t>$25,818</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4F2C052" w14:textId="77777777">
            <w:pPr>
              <w:pStyle w:val="RTableTextAbt"/>
              <w:rPr>
                <w:szCs w:val="18"/>
              </w:rPr>
            </w:pPr>
            <w:r>
              <w:rPr>
                <w:szCs w:val="18"/>
              </w:rPr>
              <w:t>$87,66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FC8EFD6" w14:textId="77777777">
            <w:pPr>
              <w:pStyle w:val="RTableTextAbt"/>
              <w:ind w:right="-54"/>
              <w:rPr>
                <w:szCs w:val="18"/>
              </w:rPr>
            </w:pPr>
            <w:r>
              <w:rPr>
                <w:szCs w:val="18"/>
              </w:rPr>
              <w:t>$87,669</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505712" w:rsidP="00CB1C05" w14:paraId="5AA5F414"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vAlign w:val="bottom"/>
          </w:tcPr>
          <w:p w:rsidR="00AE7380" w:rsidRPr="00505712" w:rsidP="00CB1C05" w14:paraId="2B918F8A" w14:textId="77777777">
            <w:pPr>
              <w:pStyle w:val="RTableTextAbt"/>
              <w:jc w:val="center"/>
              <w:rPr>
                <w:szCs w:val="18"/>
              </w:rPr>
            </w:pPr>
            <w:r w:rsidRPr="00505712">
              <w:rPr>
                <w:szCs w:val="18"/>
              </w:rPr>
              <w:t>Prohibition</w:t>
            </w:r>
          </w:p>
        </w:tc>
      </w:tr>
      <w:tr w14:paraId="04CA9BE6"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4A3B772D" w14:textId="77777777">
            <w:pPr>
              <w:pStyle w:val="LTableTextAbt"/>
              <w:rPr>
                <w:szCs w:val="18"/>
              </w:rPr>
            </w:pPr>
            <w:r w:rsidRPr="000A6FFF">
              <w:rPr>
                <w:szCs w:val="18"/>
              </w:rPr>
              <w:t>Recycling and Dispos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6657D702" w14:textId="77777777">
            <w:pPr>
              <w:pStyle w:val="RTableTextAbt"/>
              <w:rPr>
                <w:szCs w:val="18"/>
              </w:rPr>
            </w:pPr>
            <w:r>
              <w:rPr>
                <w:szCs w:val="18"/>
              </w:rPr>
              <w:t>$53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2E04383" w14:textId="77777777">
            <w:pPr>
              <w:pStyle w:val="RTableTextAbt"/>
              <w:rPr>
                <w:szCs w:val="18"/>
              </w:rPr>
            </w:pPr>
            <w:r>
              <w:rPr>
                <w:szCs w:val="18"/>
              </w:rPr>
              <w:t>$530</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08AE5FD" w14:textId="77777777">
            <w:pPr>
              <w:pStyle w:val="RTableTextAbt"/>
              <w:rPr>
                <w:szCs w:val="18"/>
              </w:rPr>
            </w:pPr>
            <w:r>
              <w:rPr>
                <w:szCs w:val="18"/>
              </w:rPr>
              <w:t>$1,79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6BA5D5E0" w14:textId="77777777">
            <w:pPr>
              <w:pStyle w:val="RTableTextAbt"/>
              <w:ind w:right="-54"/>
              <w:rPr>
                <w:szCs w:val="18"/>
              </w:rPr>
            </w:pPr>
            <w:r>
              <w:rPr>
                <w:szCs w:val="18"/>
              </w:rPr>
              <w:t>$1,795</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505712" w:rsidP="00CB1C05" w14:paraId="540AF0B4" w14:textId="77777777">
            <w:pPr>
              <w:pStyle w:val="RTableTextAbt"/>
              <w:jc w:val="center"/>
              <w:rPr>
                <w:szCs w:val="18"/>
              </w:rPr>
            </w:pPr>
            <w:r w:rsidRPr="00505712">
              <w:rPr>
                <w:szCs w:val="18"/>
              </w:rPr>
              <w:t>WCPP</w:t>
            </w:r>
          </w:p>
        </w:tc>
        <w:tc>
          <w:tcPr>
            <w:tcW w:w="1462" w:type="dxa"/>
            <w:tcBorders>
              <w:top w:val="single" w:sz="4" w:space="0" w:color="auto"/>
              <w:left w:val="nil"/>
              <w:bottom w:val="single" w:sz="4" w:space="0" w:color="auto"/>
              <w:right w:val="single" w:sz="4" w:space="0" w:color="auto"/>
            </w:tcBorders>
            <w:shd w:val="clear" w:color="auto" w:fill="auto"/>
            <w:vAlign w:val="bottom"/>
          </w:tcPr>
          <w:p w:rsidR="00AE7380" w:rsidRPr="00505712" w:rsidP="00CB1C05" w14:paraId="42C11836" w14:textId="77777777">
            <w:pPr>
              <w:pStyle w:val="RTableTextAbt"/>
              <w:jc w:val="center"/>
              <w:rPr>
                <w:szCs w:val="18"/>
              </w:rPr>
            </w:pPr>
            <w:r w:rsidRPr="00505712">
              <w:rPr>
                <w:szCs w:val="18"/>
              </w:rPr>
              <w:t>WCPP</w:t>
            </w:r>
          </w:p>
        </w:tc>
      </w:tr>
      <w:tr w14:paraId="52196CF8"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bottom"/>
          </w:tcPr>
          <w:p w:rsidR="00AE7380" w:rsidRPr="000A6FFF" w:rsidP="00CB1C05" w14:paraId="6BCB7695" w14:textId="77777777">
            <w:pPr>
              <w:pStyle w:val="LTableTextAbt"/>
              <w:rPr>
                <w:szCs w:val="18"/>
              </w:rPr>
            </w:pPr>
            <w:r w:rsidRPr="000A6FFF">
              <w:rPr>
                <w:szCs w:val="18"/>
              </w:rPr>
              <w:t>Incorporation into Adhesive and Sealant Products</w:t>
            </w:r>
            <w:r w:rsidRPr="000A6FFF">
              <w:rPr>
                <w:szCs w:val="18"/>
                <w:vertAlign w:val="superscript"/>
              </w:rP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77911C86" w14:textId="77777777">
            <w:pPr>
              <w:pStyle w:val="RTableTextAbt"/>
              <w:rPr>
                <w:szCs w:val="18"/>
              </w:rPr>
            </w:pPr>
            <w:r>
              <w:rPr>
                <w:szCs w:val="18"/>
              </w:rPr>
              <w:t>$2,293</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5003E30" w14:textId="77777777">
            <w:pPr>
              <w:pStyle w:val="RTableTextAbt"/>
              <w:rPr>
                <w:szCs w:val="18"/>
              </w:rPr>
            </w:pPr>
            <w:r>
              <w:rPr>
                <w:szCs w:val="18"/>
              </w:rPr>
              <w:t>$2,293</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55E7481" w14:textId="77777777">
            <w:pPr>
              <w:pStyle w:val="RTableTextAbt"/>
              <w:rPr>
                <w:szCs w:val="18"/>
              </w:rPr>
            </w:pPr>
            <w:r>
              <w:rPr>
                <w:szCs w:val="18"/>
              </w:rPr>
              <w:t>$7,78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3A85420" w14:textId="77777777">
            <w:pPr>
              <w:pStyle w:val="RTableTextAbt"/>
              <w:ind w:right="-54"/>
              <w:rPr>
                <w:szCs w:val="18"/>
              </w:rPr>
            </w:pPr>
            <w:r>
              <w:rPr>
                <w:szCs w:val="18"/>
              </w:rPr>
              <w:t>$7,785</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505712" w:rsidP="00CB1C05" w14:paraId="7BB0329A" w14:textId="77777777">
            <w:pPr>
              <w:pStyle w:val="RTableTextAbt"/>
              <w:jc w:val="center"/>
              <w:rPr>
                <w:szCs w:val="18"/>
              </w:rPr>
            </w:pPr>
            <w:r w:rsidRPr="00505712">
              <w:rPr>
                <w:szCs w:val="18"/>
              </w:rPr>
              <w:t>Prohibition</w:t>
            </w:r>
            <w:r w:rsidRPr="00505712">
              <w:rPr>
                <w:szCs w:val="18"/>
                <w:vertAlign w:val="superscript"/>
              </w:rPr>
              <w:t>2</w:t>
            </w:r>
          </w:p>
        </w:tc>
        <w:tc>
          <w:tcPr>
            <w:tcW w:w="1462" w:type="dxa"/>
            <w:tcBorders>
              <w:top w:val="single" w:sz="4" w:space="0" w:color="auto"/>
              <w:left w:val="nil"/>
              <w:bottom w:val="single" w:sz="4" w:space="0" w:color="auto"/>
              <w:right w:val="single" w:sz="4" w:space="0" w:color="auto"/>
            </w:tcBorders>
            <w:shd w:val="clear" w:color="auto" w:fill="auto"/>
            <w:vAlign w:val="bottom"/>
          </w:tcPr>
          <w:p w:rsidR="00AE7380" w:rsidRPr="00505712" w:rsidP="00CB1C05" w14:paraId="31923C20" w14:textId="77777777">
            <w:pPr>
              <w:pStyle w:val="RTableTextAbt"/>
              <w:jc w:val="center"/>
              <w:rPr>
                <w:szCs w:val="18"/>
              </w:rPr>
            </w:pPr>
            <w:r w:rsidRPr="00505712">
              <w:rPr>
                <w:szCs w:val="18"/>
              </w:rPr>
              <w:t>Prohibition</w:t>
            </w:r>
          </w:p>
        </w:tc>
      </w:tr>
      <w:tr w14:paraId="2D638C44"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bottom"/>
          </w:tcPr>
          <w:p w:rsidR="00AE7380" w:rsidRPr="000A6FFF" w:rsidP="00CB1C05" w14:paraId="34763BAA" w14:textId="77777777">
            <w:pPr>
              <w:pStyle w:val="LTableTextAbt"/>
              <w:rPr>
                <w:szCs w:val="18"/>
              </w:rPr>
            </w:pPr>
            <w:r w:rsidRPr="000A6FFF">
              <w:rPr>
                <w:szCs w:val="18"/>
              </w:rPr>
              <w:t>Incorp</w:t>
            </w:r>
            <w:r>
              <w:rPr>
                <w:szCs w:val="18"/>
              </w:rPr>
              <w:t>.</w:t>
            </w:r>
            <w:r w:rsidRPr="000A6FFF">
              <w:rPr>
                <w:szCs w:val="18"/>
              </w:rPr>
              <w:t xml:space="preserve"> into Formulation, Mixture, and Reaction Products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36DBACDE" w14:textId="77777777">
            <w:pPr>
              <w:pStyle w:val="RTableTextAbt"/>
              <w:rPr>
                <w:szCs w:val="18"/>
              </w:rPr>
            </w:pPr>
            <w:r>
              <w:rPr>
                <w:szCs w:val="18"/>
              </w:rPr>
              <w:t>$79,68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4839EC3" w14:textId="77777777">
            <w:pPr>
              <w:pStyle w:val="RTableTextAbt"/>
              <w:rPr>
                <w:szCs w:val="18"/>
              </w:rPr>
            </w:pPr>
            <w:r>
              <w:rPr>
                <w:szCs w:val="18"/>
              </w:rPr>
              <w:t>$79,788</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686E57B5" w14:textId="77777777">
            <w:pPr>
              <w:pStyle w:val="RTableTextAbt"/>
              <w:rPr>
                <w:szCs w:val="18"/>
              </w:rPr>
            </w:pPr>
            <w:r>
              <w:rPr>
                <w:szCs w:val="18"/>
              </w:rPr>
              <w:t>$270,58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6C27B5C9" w14:textId="77777777">
            <w:pPr>
              <w:pStyle w:val="RTableTextAbt"/>
              <w:ind w:right="-54"/>
              <w:rPr>
                <w:szCs w:val="18"/>
              </w:rPr>
            </w:pPr>
            <w:r>
              <w:rPr>
                <w:szCs w:val="18"/>
              </w:rPr>
              <w:t>$270,930</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AE7380" w:rsidRPr="00505712" w:rsidP="00CB1C05" w14:paraId="4A75C399" w14:textId="77777777">
            <w:pPr>
              <w:pStyle w:val="RTableTextAbt"/>
              <w:jc w:val="center"/>
              <w:rPr>
                <w:szCs w:val="18"/>
              </w:rPr>
            </w:pPr>
            <w:r w:rsidRPr="00425568">
              <w:rPr>
                <w:szCs w:val="18"/>
              </w:rPr>
              <w:t>Prohibition except WCPP for EEC</w:t>
            </w:r>
          </w:p>
        </w:tc>
        <w:tc>
          <w:tcPr>
            <w:tcW w:w="1462" w:type="dxa"/>
            <w:tcBorders>
              <w:top w:val="single" w:sz="4" w:space="0" w:color="auto"/>
              <w:left w:val="nil"/>
              <w:bottom w:val="single" w:sz="4" w:space="0" w:color="auto"/>
              <w:right w:val="single" w:sz="4" w:space="0" w:color="auto"/>
            </w:tcBorders>
            <w:shd w:val="clear" w:color="auto" w:fill="auto"/>
            <w:vAlign w:val="bottom"/>
          </w:tcPr>
          <w:p w:rsidR="00AE7380" w:rsidRPr="00505712" w:rsidP="00CB1C05" w14:paraId="22DDADDC" w14:textId="77777777">
            <w:pPr>
              <w:pStyle w:val="RTableTextAbt"/>
              <w:jc w:val="center"/>
              <w:rPr>
                <w:szCs w:val="18"/>
              </w:rPr>
            </w:pPr>
            <w:r w:rsidRPr="00505712">
              <w:rPr>
                <w:szCs w:val="18"/>
              </w:rPr>
              <w:t>Prohibition</w:t>
            </w:r>
          </w:p>
        </w:tc>
      </w:tr>
      <w:tr w14:paraId="578830DD"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bottom"/>
          </w:tcPr>
          <w:p w:rsidR="00AE7380" w:rsidRPr="000A6FFF" w:rsidP="00CB1C05" w14:paraId="5F08E125" w14:textId="77777777">
            <w:pPr>
              <w:pStyle w:val="LTableTextAbt"/>
              <w:rPr>
                <w:szCs w:val="18"/>
              </w:rPr>
            </w:pPr>
            <w:r w:rsidRPr="000A6FFF">
              <w:rPr>
                <w:szCs w:val="18"/>
              </w:rPr>
              <w:t>Incorp</w:t>
            </w:r>
            <w:r>
              <w:rPr>
                <w:szCs w:val="18"/>
              </w:rPr>
              <w:t>.</w:t>
            </w:r>
            <w:r w:rsidRPr="000A6FFF">
              <w:rPr>
                <w:szCs w:val="18"/>
              </w:rPr>
              <w:t xml:space="preserve"> into Formulation, Mixture, and Reaction Products (Other)</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72B23D7A" w14:textId="77777777">
            <w:pPr>
              <w:pStyle w:val="RTableTextAbt"/>
              <w:rPr>
                <w:szCs w:val="18"/>
              </w:rPr>
            </w:pPr>
            <w:r>
              <w:rPr>
                <w:szCs w:val="18"/>
              </w:rPr>
              <w:t>$2,48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AED66E2" w14:textId="77777777">
            <w:pPr>
              <w:pStyle w:val="RTableTextAbt"/>
              <w:rPr>
                <w:szCs w:val="18"/>
              </w:rPr>
            </w:pPr>
            <w:r>
              <w:rPr>
                <w:szCs w:val="18"/>
              </w:rPr>
              <w:t>$2,48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090C5CB" w14:textId="77777777">
            <w:pPr>
              <w:pStyle w:val="RTableTextAbt"/>
              <w:rPr>
                <w:szCs w:val="18"/>
              </w:rPr>
            </w:pPr>
            <w:r>
              <w:rPr>
                <w:szCs w:val="18"/>
              </w:rPr>
              <w:t>$8,43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D00C07C" w14:textId="77777777">
            <w:pPr>
              <w:pStyle w:val="RTableTextAbt"/>
              <w:ind w:right="-54"/>
              <w:rPr>
                <w:szCs w:val="18"/>
              </w:rPr>
            </w:pPr>
            <w:r>
              <w:rPr>
                <w:szCs w:val="18"/>
              </w:rPr>
              <w:t>$8,434</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505712" w:rsidP="00CB1C05" w14:paraId="70E51050"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vAlign w:val="bottom"/>
          </w:tcPr>
          <w:p w:rsidR="00AE7380" w:rsidRPr="00505712" w:rsidP="00CB1C05" w14:paraId="1EAFC0E7" w14:textId="77777777">
            <w:pPr>
              <w:pStyle w:val="RTableTextAbt"/>
              <w:jc w:val="center"/>
              <w:rPr>
                <w:szCs w:val="18"/>
              </w:rPr>
            </w:pPr>
            <w:r w:rsidRPr="00505712">
              <w:rPr>
                <w:szCs w:val="18"/>
              </w:rPr>
              <w:t>Prohibition</w:t>
            </w:r>
          </w:p>
        </w:tc>
      </w:tr>
      <w:tr w14:paraId="08D0F009"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1EC76B0C" w14:textId="77777777">
            <w:pPr>
              <w:pStyle w:val="LTableTextAbt"/>
              <w:rPr>
                <w:szCs w:val="18"/>
              </w:rPr>
            </w:pPr>
            <w:r w:rsidRPr="000A6FFF">
              <w:rPr>
                <w:szCs w:val="18"/>
              </w:rPr>
              <w:t>Laboratory Chemica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63628040" w14:textId="77777777">
            <w:pPr>
              <w:pStyle w:val="RTableTextAbt"/>
              <w:rPr>
                <w:szCs w:val="18"/>
              </w:rPr>
            </w:pPr>
            <w:r>
              <w:rPr>
                <w:szCs w:val="18"/>
              </w:rPr>
              <w:t>$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4DF0FBC" w14:textId="77777777">
            <w:pPr>
              <w:pStyle w:val="RTableTextAbt"/>
              <w:rPr>
                <w:szCs w:val="18"/>
              </w:rPr>
            </w:pPr>
            <w:r>
              <w:rPr>
                <w:szCs w:val="18"/>
              </w:rPr>
              <w:t>$535</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C6B7C23" w14:textId="77777777">
            <w:pPr>
              <w:pStyle w:val="RTableTextAbt"/>
              <w:rPr>
                <w:szCs w:val="18"/>
              </w:rPr>
            </w:pPr>
            <w:r>
              <w:rPr>
                <w:szCs w:val="18"/>
              </w:rPr>
              <w:t>$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2860037" w14:textId="77777777">
            <w:pPr>
              <w:pStyle w:val="RTableTextAbt"/>
              <w:ind w:right="-54"/>
              <w:rPr>
                <w:szCs w:val="18"/>
              </w:rPr>
            </w:pPr>
            <w:r>
              <w:rPr>
                <w:szCs w:val="18"/>
              </w:rPr>
              <w:t>$1,815</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AE7380" w:rsidRPr="00505712" w:rsidP="00CB1C05" w14:paraId="39C30BFB" w14:textId="77777777">
            <w:pPr>
              <w:pStyle w:val="RTableTextAbt"/>
              <w:jc w:val="center"/>
              <w:rPr>
                <w:szCs w:val="18"/>
              </w:rPr>
            </w:pPr>
            <w:r>
              <w:rPr>
                <w:szCs w:val="18"/>
              </w:rPr>
              <w:t>Prescriptive Controls</w:t>
            </w:r>
          </w:p>
        </w:tc>
        <w:tc>
          <w:tcPr>
            <w:tcW w:w="1462" w:type="dxa"/>
            <w:tcBorders>
              <w:top w:val="single" w:sz="4" w:space="0" w:color="auto"/>
              <w:left w:val="nil"/>
              <w:bottom w:val="single" w:sz="4" w:space="0" w:color="auto"/>
              <w:right w:val="single" w:sz="4" w:space="0" w:color="auto"/>
            </w:tcBorders>
            <w:shd w:val="clear" w:color="auto" w:fill="auto"/>
            <w:vAlign w:val="center"/>
          </w:tcPr>
          <w:p w:rsidR="00AE7380" w:rsidRPr="00505712" w:rsidP="00CB1C05" w14:paraId="0AAF7966" w14:textId="77777777">
            <w:pPr>
              <w:pStyle w:val="RTableTextAbt"/>
              <w:jc w:val="center"/>
              <w:rPr>
                <w:szCs w:val="18"/>
              </w:rPr>
            </w:pPr>
            <w:r>
              <w:rPr>
                <w:szCs w:val="18"/>
              </w:rPr>
              <w:t>WCPP</w:t>
            </w:r>
          </w:p>
        </w:tc>
      </w:tr>
      <w:tr w14:paraId="518FDE32"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529542AA" w14:textId="77777777">
            <w:pPr>
              <w:pStyle w:val="LTableTextAbt"/>
              <w:rPr>
                <w:szCs w:val="18"/>
              </w:rPr>
            </w:pPr>
            <w:r w:rsidRPr="000A6FFF">
              <w:rPr>
                <w:szCs w:val="18"/>
              </w:rPr>
              <w:t>Processing Aid, Except Petrochemic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432B52D8" w14:textId="77777777">
            <w:pPr>
              <w:pStyle w:val="RTableTextAbt"/>
              <w:rPr>
                <w:szCs w:val="18"/>
              </w:rPr>
            </w:pPr>
            <w:r>
              <w:rPr>
                <w:szCs w:val="18"/>
              </w:rPr>
              <w:t>$12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015EF33" w14:textId="77777777">
            <w:pPr>
              <w:pStyle w:val="RTableTextAbt"/>
              <w:rPr>
                <w:szCs w:val="18"/>
              </w:rPr>
            </w:pPr>
            <w:r>
              <w:rPr>
                <w:szCs w:val="18"/>
              </w:rPr>
              <w:t>$15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486635A" w14:textId="77777777">
            <w:pPr>
              <w:pStyle w:val="RTableTextAbt"/>
              <w:rPr>
                <w:szCs w:val="18"/>
              </w:rPr>
            </w:pPr>
            <w:r>
              <w:rPr>
                <w:szCs w:val="18"/>
              </w:rPr>
              <w:t>$439</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29E35DC" w14:textId="77777777">
            <w:pPr>
              <w:pStyle w:val="RTableTextAbt"/>
              <w:ind w:right="-54"/>
              <w:rPr>
                <w:szCs w:val="18"/>
              </w:rPr>
            </w:pPr>
            <w:r>
              <w:rPr>
                <w:szCs w:val="18"/>
              </w:rPr>
              <w:t>$514</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0A84FB50" w14:textId="77777777">
            <w:pPr>
              <w:pStyle w:val="RTableTextAbt"/>
              <w:jc w:val="center"/>
              <w:rPr>
                <w:szCs w:val="18"/>
              </w:rPr>
            </w:pPr>
            <w:r>
              <w:rPr>
                <w:szCs w:val="18"/>
              </w:rPr>
              <w:t>WCPP</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2AA9DCFF" w14:textId="77777777">
            <w:pPr>
              <w:pStyle w:val="RTableTextAbt"/>
              <w:jc w:val="center"/>
              <w:rPr>
                <w:szCs w:val="18"/>
              </w:rPr>
            </w:pPr>
            <w:r w:rsidRPr="00505712">
              <w:rPr>
                <w:szCs w:val="18"/>
              </w:rPr>
              <w:t>Prohibition</w:t>
            </w:r>
          </w:p>
        </w:tc>
      </w:tr>
      <w:tr w14:paraId="644F8FCB"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174BFE45" w14:textId="77777777">
            <w:pPr>
              <w:pStyle w:val="LTableTextAbt"/>
              <w:rPr>
                <w:szCs w:val="18"/>
              </w:rPr>
            </w:pPr>
            <w:r w:rsidRPr="000A6FFF">
              <w:rPr>
                <w:szCs w:val="18"/>
              </w:rPr>
              <w:t>Adhesives and Sealants</w:t>
            </w:r>
            <w:r w:rsidRPr="000A6FFF">
              <w:rPr>
                <w:szCs w:val="18"/>
                <w:vertAlign w:val="superscript"/>
              </w:rPr>
              <w:t>3</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59664D9E" w14:textId="77777777">
            <w:pPr>
              <w:pStyle w:val="RTableTextAbt"/>
              <w:rPr>
                <w:szCs w:val="18"/>
              </w:rPr>
            </w:pPr>
            <w:r>
              <w:rPr>
                <w:szCs w:val="18"/>
              </w:rPr>
              <w:t>$109,78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4BC9B36" w14:textId="77777777">
            <w:pPr>
              <w:pStyle w:val="RTableTextAbt"/>
              <w:rPr>
                <w:szCs w:val="18"/>
              </w:rPr>
            </w:pPr>
            <w:r>
              <w:rPr>
                <w:szCs w:val="18"/>
              </w:rPr>
              <w:t>$109,78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29B4747" w14:textId="77777777">
            <w:pPr>
              <w:pStyle w:val="RTableTextAbt"/>
              <w:rPr>
                <w:szCs w:val="18"/>
              </w:rPr>
            </w:pPr>
            <w:r>
              <w:rPr>
                <w:szCs w:val="18"/>
              </w:rPr>
              <w:t>$372,77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6A0A2E68" w14:textId="77777777">
            <w:pPr>
              <w:pStyle w:val="RTableTextAbt"/>
              <w:ind w:right="-54"/>
              <w:rPr>
                <w:szCs w:val="18"/>
              </w:rPr>
            </w:pPr>
            <w:r>
              <w:rPr>
                <w:szCs w:val="18"/>
              </w:rPr>
              <w:t>$372,771</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23A32DCA"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46206856" w14:textId="77777777">
            <w:pPr>
              <w:pStyle w:val="RTableTextAbt"/>
              <w:jc w:val="center"/>
              <w:rPr>
                <w:szCs w:val="18"/>
              </w:rPr>
            </w:pPr>
            <w:r w:rsidRPr="00505712">
              <w:rPr>
                <w:szCs w:val="18"/>
              </w:rPr>
              <w:t>Prohibition</w:t>
            </w:r>
          </w:p>
        </w:tc>
      </w:tr>
      <w:tr w14:paraId="0E212C21"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5B4C55CE" w14:textId="77777777">
            <w:pPr>
              <w:pStyle w:val="LTableTextAbt"/>
              <w:rPr>
                <w:szCs w:val="18"/>
              </w:rPr>
            </w:pPr>
            <w:r w:rsidRPr="000A6FFF">
              <w:rPr>
                <w:szCs w:val="18"/>
              </w:rPr>
              <w:t>Paint and Coating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1A84B1BB" w14:textId="77777777">
            <w:pPr>
              <w:pStyle w:val="RTableTextAbt"/>
              <w:rPr>
                <w:szCs w:val="18"/>
              </w:rPr>
            </w:pPr>
            <w:r>
              <w:rPr>
                <w:szCs w:val="18"/>
              </w:rPr>
              <w:t>$28,74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6FA30A01" w14:textId="77777777">
            <w:pPr>
              <w:pStyle w:val="RTableTextAbt"/>
              <w:rPr>
                <w:szCs w:val="18"/>
              </w:rPr>
            </w:pPr>
            <w:r>
              <w:rPr>
                <w:szCs w:val="18"/>
              </w:rPr>
              <w:t>$28,74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CC3B59B" w14:textId="77777777">
            <w:pPr>
              <w:pStyle w:val="RTableTextAbt"/>
              <w:rPr>
                <w:szCs w:val="18"/>
              </w:rPr>
            </w:pPr>
            <w:r>
              <w:rPr>
                <w:szCs w:val="18"/>
              </w:rPr>
              <w:t>$97,603</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B1AF537" w14:textId="77777777">
            <w:pPr>
              <w:pStyle w:val="RTableTextAbt"/>
              <w:ind w:right="-54"/>
              <w:rPr>
                <w:szCs w:val="18"/>
              </w:rPr>
            </w:pPr>
            <w:r>
              <w:rPr>
                <w:szCs w:val="18"/>
              </w:rPr>
              <w:t>$97,603</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343E2D20"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5055FEEA" w14:textId="77777777">
            <w:pPr>
              <w:pStyle w:val="RTableTextAbt"/>
              <w:jc w:val="center"/>
              <w:rPr>
                <w:szCs w:val="18"/>
              </w:rPr>
            </w:pPr>
            <w:r w:rsidRPr="00505712">
              <w:rPr>
                <w:szCs w:val="18"/>
              </w:rPr>
              <w:t>Prohibition</w:t>
            </w:r>
          </w:p>
        </w:tc>
      </w:tr>
      <w:tr w14:paraId="1C56DF28"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29A6AEA7" w14:textId="77777777">
            <w:pPr>
              <w:pStyle w:val="LTableTextAbt"/>
              <w:rPr>
                <w:szCs w:val="18"/>
              </w:rPr>
            </w:pPr>
            <w:r w:rsidRPr="000A6FFF">
              <w:rPr>
                <w:szCs w:val="18"/>
              </w:rPr>
              <w:t>Aerosol Spray Cleaning/Degreasing except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7A870D23" w14:textId="77777777">
            <w:pPr>
              <w:pStyle w:val="RTableTextAbt"/>
              <w:rPr>
                <w:szCs w:val="18"/>
              </w:rPr>
            </w:pPr>
            <w:r>
              <w:rPr>
                <w:szCs w:val="18"/>
              </w:rPr>
              <w:t>$4,866,61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A0FFB11" w14:textId="77777777">
            <w:pPr>
              <w:pStyle w:val="RTableTextAbt"/>
              <w:rPr>
                <w:szCs w:val="18"/>
              </w:rPr>
            </w:pPr>
            <w:r>
              <w:rPr>
                <w:szCs w:val="18"/>
              </w:rPr>
              <w:t>$4,866,615</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21F7EB0" w14:textId="77777777">
            <w:pPr>
              <w:pStyle w:val="RTableTextAbt"/>
              <w:rPr>
                <w:szCs w:val="18"/>
              </w:rPr>
            </w:pPr>
            <w:r>
              <w:rPr>
                <w:szCs w:val="18"/>
              </w:rPr>
              <w:t>$16,420,55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D4BF2AA" w14:textId="77777777">
            <w:pPr>
              <w:pStyle w:val="RTableTextAbt"/>
              <w:ind w:right="-54"/>
              <w:rPr>
                <w:szCs w:val="18"/>
              </w:rPr>
            </w:pPr>
            <w:r>
              <w:rPr>
                <w:szCs w:val="18"/>
              </w:rPr>
              <w:t>$16,420,554</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75A93D98"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78ACE840" w14:textId="77777777">
            <w:pPr>
              <w:pStyle w:val="RTableTextAbt"/>
              <w:jc w:val="center"/>
              <w:rPr>
                <w:szCs w:val="18"/>
              </w:rPr>
            </w:pPr>
            <w:r w:rsidRPr="00505712">
              <w:rPr>
                <w:szCs w:val="18"/>
              </w:rPr>
              <w:t>Prohibition</w:t>
            </w:r>
          </w:p>
        </w:tc>
      </w:tr>
      <w:tr w14:paraId="38C8197B"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4BBBB768" w14:textId="77777777">
            <w:pPr>
              <w:pStyle w:val="LTableTextAbt"/>
              <w:rPr>
                <w:szCs w:val="18"/>
              </w:rPr>
            </w:pPr>
            <w:r w:rsidRPr="000A6FFF">
              <w:rPr>
                <w:szCs w:val="18"/>
              </w:rPr>
              <w:t>Aerosol Spray Cleaning/Degreasing - EEC</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7B77DB42" w14:textId="77777777">
            <w:pPr>
              <w:pStyle w:val="RTableTextAbt"/>
              <w:rPr>
                <w:szCs w:val="18"/>
              </w:rPr>
            </w:pPr>
            <w:r>
              <w:rPr>
                <w:szCs w:val="18"/>
              </w:rPr>
              <w:t>$4,62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02361F2" w14:textId="77777777">
            <w:pPr>
              <w:pStyle w:val="RTableTextAbt"/>
              <w:rPr>
                <w:szCs w:val="18"/>
              </w:rPr>
            </w:pPr>
            <w:r>
              <w:rPr>
                <w:szCs w:val="18"/>
              </w:rPr>
              <w:t>$4,721</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8715B34" w14:textId="77777777">
            <w:pPr>
              <w:pStyle w:val="RTableTextAbt"/>
              <w:rPr>
                <w:szCs w:val="18"/>
              </w:rPr>
            </w:pPr>
            <w:r>
              <w:rPr>
                <w:szCs w:val="18"/>
              </w:rPr>
              <w:t>$15,61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FC4AF03" w14:textId="77777777">
            <w:pPr>
              <w:pStyle w:val="RTableTextAbt"/>
              <w:ind w:right="-54"/>
              <w:rPr>
                <w:szCs w:val="18"/>
              </w:rPr>
            </w:pPr>
            <w:r>
              <w:rPr>
                <w:szCs w:val="18"/>
              </w:rPr>
              <w:t>$15,931</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577AC6C0" w14:textId="77777777">
            <w:pPr>
              <w:pStyle w:val="RTableTextAbt"/>
              <w:jc w:val="center"/>
              <w:rPr>
                <w:szCs w:val="18"/>
              </w:rPr>
            </w:pPr>
            <w:r w:rsidRPr="00505712">
              <w:rPr>
                <w:szCs w:val="18"/>
              </w:rPr>
              <w:t>Prescriptive Controls</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1C27AA97" w14:textId="77777777">
            <w:pPr>
              <w:pStyle w:val="RTableTextAbt"/>
              <w:jc w:val="center"/>
              <w:rPr>
                <w:szCs w:val="18"/>
              </w:rPr>
            </w:pPr>
            <w:r w:rsidRPr="00425568">
              <w:rPr>
                <w:szCs w:val="18"/>
              </w:rPr>
              <w:t>Prohibition</w:t>
            </w:r>
          </w:p>
        </w:tc>
      </w:tr>
      <w:tr w14:paraId="4F116577"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6F86471E" w14:textId="77777777">
            <w:pPr>
              <w:pStyle w:val="LTableTextAbt"/>
              <w:rPr>
                <w:szCs w:val="18"/>
              </w:rPr>
            </w:pPr>
            <w:r w:rsidRPr="000A6FFF">
              <w:rPr>
                <w:szCs w:val="18"/>
              </w:rPr>
              <w:t>Liquid and Spray Batch Cold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0D633606" w14:textId="77777777">
            <w:pPr>
              <w:pStyle w:val="RTableTextAbt"/>
              <w:rPr>
                <w:szCs w:val="18"/>
              </w:rPr>
            </w:pPr>
            <w:r>
              <w:rPr>
                <w:szCs w:val="18"/>
              </w:rPr>
              <w:t>$38,14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21C3BDA" w14:textId="77777777">
            <w:pPr>
              <w:pStyle w:val="RTableTextAbt"/>
              <w:rPr>
                <w:szCs w:val="18"/>
              </w:rPr>
            </w:pPr>
            <w:r>
              <w:rPr>
                <w:szCs w:val="18"/>
              </w:rPr>
              <w:t>$38,14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030F277" w14:textId="77777777">
            <w:pPr>
              <w:pStyle w:val="RTableTextAbt"/>
              <w:rPr>
                <w:szCs w:val="18"/>
              </w:rPr>
            </w:pPr>
            <w:r>
              <w:rPr>
                <w:szCs w:val="18"/>
              </w:rPr>
              <w:t>$129,51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0D271A8" w14:textId="77777777">
            <w:pPr>
              <w:pStyle w:val="RTableTextAbt"/>
              <w:ind w:right="-54"/>
              <w:rPr>
                <w:szCs w:val="18"/>
              </w:rPr>
            </w:pPr>
            <w:r>
              <w:rPr>
                <w:szCs w:val="18"/>
              </w:rPr>
              <w:t>$129,516</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545F1D3D"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5FF181E7" w14:textId="77777777">
            <w:pPr>
              <w:pStyle w:val="RTableTextAbt"/>
              <w:jc w:val="center"/>
              <w:rPr>
                <w:szCs w:val="18"/>
              </w:rPr>
            </w:pPr>
            <w:r w:rsidRPr="00505712">
              <w:rPr>
                <w:szCs w:val="18"/>
              </w:rPr>
              <w:t>Prohibition</w:t>
            </w:r>
          </w:p>
        </w:tc>
      </w:tr>
      <w:tr w14:paraId="75D2EF58"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696E6B4E" w14:textId="77777777">
            <w:pPr>
              <w:pStyle w:val="LTableTextAbt"/>
              <w:rPr>
                <w:szCs w:val="18"/>
              </w:rPr>
            </w:pPr>
            <w:r w:rsidRPr="000A6FFF">
              <w:rPr>
                <w:szCs w:val="18"/>
              </w:rPr>
              <w:t>Photographic Film U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4C1790D0" w14:textId="77777777">
            <w:pPr>
              <w:pStyle w:val="RTableTextAbt"/>
              <w:rPr>
                <w:szCs w:val="18"/>
              </w:rPr>
            </w:pPr>
            <w:r>
              <w:rPr>
                <w:szCs w:val="18"/>
              </w:rPr>
              <w:t>$12,47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F1B509B" w14:textId="77777777">
            <w:pPr>
              <w:pStyle w:val="RTableTextAbt"/>
              <w:rPr>
                <w:szCs w:val="18"/>
              </w:rPr>
            </w:pPr>
            <w:r>
              <w:rPr>
                <w:szCs w:val="18"/>
              </w:rPr>
              <w:t>$12,478</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15F02A5F" w14:textId="77777777">
            <w:pPr>
              <w:pStyle w:val="RTableTextAbt"/>
              <w:rPr>
                <w:szCs w:val="18"/>
              </w:rPr>
            </w:pPr>
            <w:r>
              <w:rPr>
                <w:szCs w:val="18"/>
              </w:rPr>
              <w:t>$42,37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9962CBE" w14:textId="77777777">
            <w:pPr>
              <w:pStyle w:val="RTableTextAbt"/>
              <w:ind w:right="-54"/>
              <w:rPr>
                <w:szCs w:val="18"/>
              </w:rPr>
            </w:pPr>
            <w:r>
              <w:rPr>
                <w:szCs w:val="18"/>
              </w:rPr>
              <w:t>$42,370</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513F51A2"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052BA12D" w14:textId="77777777">
            <w:pPr>
              <w:pStyle w:val="RTableTextAbt"/>
              <w:jc w:val="center"/>
              <w:rPr>
                <w:szCs w:val="18"/>
              </w:rPr>
            </w:pPr>
            <w:r w:rsidRPr="00505712">
              <w:rPr>
                <w:szCs w:val="18"/>
              </w:rPr>
              <w:t>Prohibition</w:t>
            </w:r>
          </w:p>
        </w:tc>
      </w:tr>
      <w:tr w14:paraId="3B2F07DD"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3835056B" w14:textId="77777777">
            <w:pPr>
              <w:pStyle w:val="LTableTextAbt"/>
              <w:rPr>
                <w:szCs w:val="18"/>
              </w:rPr>
            </w:pPr>
            <w:r w:rsidRPr="000A6FFF">
              <w:rPr>
                <w:szCs w:val="18"/>
              </w:rPr>
              <w:t>Lubricants and Grease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651DBCD9" w14:textId="77777777">
            <w:pPr>
              <w:pStyle w:val="RTableTextAbt"/>
              <w:rPr>
                <w:szCs w:val="18"/>
              </w:rPr>
            </w:pPr>
            <w:r>
              <w:rPr>
                <w:szCs w:val="18"/>
              </w:rPr>
              <w:t>$142,55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0E2CF03" w14:textId="77777777">
            <w:pPr>
              <w:pStyle w:val="RTableTextAbt"/>
              <w:rPr>
                <w:szCs w:val="18"/>
              </w:rPr>
            </w:pPr>
            <w:r>
              <w:rPr>
                <w:szCs w:val="18"/>
              </w:rPr>
              <w:t>$142,557</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582C7B6F" w14:textId="77777777">
            <w:pPr>
              <w:pStyle w:val="RTableTextAbt"/>
              <w:rPr>
                <w:szCs w:val="18"/>
              </w:rPr>
            </w:pPr>
            <w:r>
              <w:rPr>
                <w:szCs w:val="18"/>
              </w:rPr>
              <w:t>$484,067</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D8826E5" w14:textId="77777777">
            <w:pPr>
              <w:pStyle w:val="RTableTextAbt"/>
              <w:ind w:right="-54"/>
              <w:rPr>
                <w:szCs w:val="18"/>
              </w:rPr>
            </w:pPr>
            <w:r>
              <w:rPr>
                <w:szCs w:val="18"/>
              </w:rPr>
              <w:t>$484,067</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2B48E34E"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2644DF16" w14:textId="77777777">
            <w:pPr>
              <w:pStyle w:val="RTableTextAbt"/>
              <w:jc w:val="center"/>
              <w:rPr>
                <w:szCs w:val="18"/>
              </w:rPr>
            </w:pPr>
            <w:r w:rsidRPr="00505712">
              <w:rPr>
                <w:szCs w:val="18"/>
              </w:rPr>
              <w:t>Prohibition</w:t>
            </w:r>
          </w:p>
        </w:tc>
      </w:tr>
      <w:tr w14:paraId="0E893357"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164D7DF5" w14:textId="77777777">
            <w:pPr>
              <w:pStyle w:val="LTableTextAbt"/>
              <w:rPr>
                <w:szCs w:val="18"/>
              </w:rPr>
            </w:pPr>
            <w:r w:rsidRPr="000A6FFF">
              <w:rPr>
                <w:szCs w:val="18"/>
              </w:rPr>
              <w:t>Wipe and Liquid Cleaning and Polish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35E5DD39" w14:textId="77777777">
            <w:pPr>
              <w:pStyle w:val="RTableTextAbt"/>
              <w:rPr>
                <w:szCs w:val="18"/>
              </w:rPr>
            </w:pPr>
            <w:r>
              <w:rPr>
                <w:szCs w:val="18"/>
              </w:rPr>
              <w:t>$8,368,043</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E64968B" w14:textId="77777777">
            <w:pPr>
              <w:pStyle w:val="RTableTextAbt"/>
              <w:rPr>
                <w:szCs w:val="18"/>
              </w:rPr>
            </w:pPr>
            <w:r>
              <w:rPr>
                <w:szCs w:val="18"/>
              </w:rPr>
              <w:t>$8,368,043</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3F02D3D" w14:textId="77777777">
            <w:pPr>
              <w:pStyle w:val="RTableTextAbt"/>
              <w:rPr>
                <w:szCs w:val="18"/>
              </w:rPr>
            </w:pPr>
            <w:r>
              <w:rPr>
                <w:szCs w:val="18"/>
              </w:rPr>
              <w:t>$28,234,80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0042F5D" w14:textId="77777777">
            <w:pPr>
              <w:pStyle w:val="RTableTextAbt"/>
              <w:ind w:right="-54"/>
              <w:rPr>
                <w:szCs w:val="18"/>
              </w:rPr>
            </w:pPr>
            <w:r>
              <w:rPr>
                <w:szCs w:val="18"/>
              </w:rPr>
              <w:t>$28,234,800</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2B99D116"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46F70BB7" w14:textId="77777777">
            <w:pPr>
              <w:pStyle w:val="RTableTextAbt"/>
              <w:jc w:val="center"/>
              <w:rPr>
                <w:szCs w:val="18"/>
              </w:rPr>
            </w:pPr>
            <w:r w:rsidRPr="00505712">
              <w:rPr>
                <w:szCs w:val="18"/>
              </w:rPr>
              <w:t>Prohibition</w:t>
            </w:r>
          </w:p>
        </w:tc>
      </w:tr>
      <w:tr w14:paraId="15471D85"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40834B80" w14:textId="77777777">
            <w:pPr>
              <w:pStyle w:val="LTableTextAbt"/>
              <w:rPr>
                <w:szCs w:val="18"/>
              </w:rPr>
            </w:pPr>
            <w:r w:rsidRPr="000A6FFF">
              <w:rPr>
                <w:szCs w:val="18"/>
              </w:rPr>
              <w:t>Inks and Ink Remov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07F43E80" w14:textId="77777777">
            <w:pPr>
              <w:pStyle w:val="RTableTextAbt"/>
              <w:rPr>
                <w:szCs w:val="18"/>
              </w:rPr>
            </w:pPr>
            <w:r>
              <w:rPr>
                <w:szCs w:val="18"/>
              </w:rPr>
              <w:t>$1,89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400E758A" w14:textId="77777777">
            <w:pPr>
              <w:pStyle w:val="RTableTextAbt"/>
              <w:rPr>
                <w:szCs w:val="18"/>
              </w:rPr>
            </w:pPr>
            <w:r>
              <w:rPr>
                <w:szCs w:val="18"/>
              </w:rPr>
              <w:t>$1,89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5BFFC17" w14:textId="77777777">
            <w:pPr>
              <w:pStyle w:val="RTableTextAbt"/>
              <w:rPr>
                <w:szCs w:val="18"/>
              </w:rPr>
            </w:pPr>
            <w:r>
              <w:rPr>
                <w:szCs w:val="18"/>
              </w:rPr>
              <w:t>$6,426</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136A060" w14:textId="77777777">
            <w:pPr>
              <w:pStyle w:val="RTableTextAbt"/>
              <w:ind w:right="-54"/>
              <w:rPr>
                <w:szCs w:val="18"/>
              </w:rPr>
            </w:pPr>
            <w:r>
              <w:rPr>
                <w:szCs w:val="18"/>
              </w:rPr>
              <w:t>$6,426</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17B34830"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53E50D96" w14:textId="77777777">
            <w:pPr>
              <w:pStyle w:val="RTableTextAbt"/>
              <w:jc w:val="center"/>
              <w:rPr>
                <w:szCs w:val="18"/>
              </w:rPr>
            </w:pPr>
            <w:r w:rsidRPr="00505712">
              <w:rPr>
                <w:szCs w:val="18"/>
              </w:rPr>
              <w:t>Prohibition</w:t>
            </w:r>
          </w:p>
        </w:tc>
      </w:tr>
      <w:tr w14:paraId="1B7876F1" w14:textId="77777777" w:rsidTr="00016074">
        <w:tblPrEx>
          <w:tblW w:w="13500" w:type="dxa"/>
          <w:tblLayout w:type="fixed"/>
          <w:tblCellMar>
            <w:left w:w="0" w:type="dxa"/>
            <w:right w:w="58" w:type="dxa"/>
          </w:tblCellMar>
          <w:tblLook w:val="04A0"/>
        </w:tblPrEx>
        <w:trPr>
          <w:gridAfter w:val="1"/>
          <w:wAfter w:w="58" w:type="dxa"/>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64442B9D" w14:textId="77777777">
            <w:pPr>
              <w:pStyle w:val="LTableTextAbt"/>
              <w:rPr>
                <w:szCs w:val="18"/>
              </w:rPr>
            </w:pPr>
            <w:r w:rsidRPr="000A6FFF">
              <w:rPr>
                <w:szCs w:val="18"/>
              </w:rPr>
              <w:t>Anti-Spatter Welding Aeroso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264A1DFF" w14:textId="77777777">
            <w:pPr>
              <w:pStyle w:val="RTableTextAbt"/>
              <w:rPr>
                <w:szCs w:val="18"/>
              </w:rPr>
            </w:pPr>
            <w:r>
              <w:rPr>
                <w:szCs w:val="18"/>
              </w:rPr>
              <w:t>$14,00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46D9210" w14:textId="77777777">
            <w:pPr>
              <w:pStyle w:val="RTableTextAbt"/>
              <w:rPr>
                <w:szCs w:val="18"/>
              </w:rPr>
            </w:pPr>
            <w:r>
              <w:rPr>
                <w:szCs w:val="18"/>
              </w:rPr>
              <w:t>$14,00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A891BCB" w14:textId="77777777">
            <w:pPr>
              <w:pStyle w:val="RTableTextAbt"/>
              <w:rPr>
                <w:szCs w:val="18"/>
              </w:rPr>
            </w:pPr>
            <w:r>
              <w:rPr>
                <w:szCs w:val="18"/>
              </w:rPr>
              <w:t>$47,551</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8FC2C7C" w14:textId="77777777">
            <w:pPr>
              <w:pStyle w:val="RTableTextAbt"/>
              <w:ind w:right="-54"/>
              <w:rPr>
                <w:szCs w:val="18"/>
              </w:rPr>
            </w:pPr>
            <w:r>
              <w:rPr>
                <w:szCs w:val="18"/>
              </w:rPr>
              <w:t>$47,551</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7D43870E"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22A12796" w14:textId="77777777">
            <w:pPr>
              <w:pStyle w:val="RTableTextAbt"/>
              <w:jc w:val="center"/>
              <w:rPr>
                <w:szCs w:val="18"/>
              </w:rPr>
            </w:pPr>
            <w:r w:rsidRPr="00505712">
              <w:rPr>
                <w:szCs w:val="18"/>
              </w:rPr>
              <w:t>Prohibition</w:t>
            </w:r>
          </w:p>
        </w:tc>
      </w:tr>
      <w:tr w14:paraId="2EC9C8B0" w14:textId="77777777" w:rsidTr="00016074">
        <w:tblPrEx>
          <w:tblW w:w="13500" w:type="dxa"/>
          <w:tblLayout w:type="fixed"/>
          <w:tblCellMar>
            <w:left w:w="0" w:type="dxa"/>
            <w:right w:w="58" w:type="dxa"/>
          </w:tblCellMar>
          <w:tblLook w:val="04A0"/>
        </w:tblPrEx>
        <w:trPr>
          <w:gridAfter w:val="1"/>
          <w:wAfter w:w="58" w:type="dxa"/>
          <w:trHeight w:val="224"/>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7777C008" w14:textId="77777777">
            <w:pPr>
              <w:pStyle w:val="LTableTextAbt"/>
              <w:rPr>
                <w:szCs w:val="18"/>
              </w:rPr>
            </w:pPr>
            <w:r w:rsidRPr="000A6FFF">
              <w:rPr>
                <w:szCs w:val="18"/>
              </w:rPr>
              <w:t>Mold Cleaning, Release and Protectant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480EF3DC" w14:textId="77777777">
            <w:pPr>
              <w:pStyle w:val="RTableTextAbt"/>
              <w:rPr>
                <w:szCs w:val="18"/>
              </w:rPr>
            </w:pPr>
            <w:r>
              <w:rPr>
                <w:szCs w:val="18"/>
              </w:rPr>
              <w:t>$364</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0AE09A1" w14:textId="77777777">
            <w:pPr>
              <w:pStyle w:val="RTableTextAbt"/>
              <w:rPr>
                <w:szCs w:val="18"/>
              </w:rPr>
            </w:pPr>
            <w:r>
              <w:rPr>
                <w:szCs w:val="18"/>
              </w:rPr>
              <w:t>$364</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FB41CA3" w14:textId="77777777">
            <w:pPr>
              <w:pStyle w:val="RTableTextAbt"/>
              <w:rPr>
                <w:szCs w:val="18"/>
              </w:rPr>
            </w:pPr>
            <w:r>
              <w:rPr>
                <w:szCs w:val="18"/>
              </w:rPr>
              <w:t>$1,23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2BBB6711" w14:textId="77777777">
            <w:pPr>
              <w:pStyle w:val="RTableTextAbt"/>
              <w:ind w:right="-54"/>
              <w:rPr>
                <w:szCs w:val="18"/>
              </w:rPr>
            </w:pPr>
            <w:r>
              <w:rPr>
                <w:szCs w:val="18"/>
              </w:rPr>
              <w:t>$1,235</w:t>
            </w:r>
          </w:p>
        </w:tc>
        <w:tc>
          <w:tcPr>
            <w:tcW w:w="1810" w:type="dxa"/>
            <w:tcBorders>
              <w:top w:val="single" w:sz="4" w:space="0" w:color="auto"/>
              <w:left w:val="nil"/>
              <w:bottom w:val="single" w:sz="4" w:space="0" w:color="auto"/>
              <w:right w:val="single" w:sz="4" w:space="0" w:color="auto"/>
            </w:tcBorders>
            <w:shd w:val="clear" w:color="auto" w:fill="auto"/>
            <w:tcMar>
              <w:right w:w="144" w:type="dxa"/>
            </w:tcMar>
          </w:tcPr>
          <w:p w:rsidR="00AE7380" w:rsidRPr="00505712" w:rsidP="00CB1C05" w14:paraId="4F6DD1F3" w14:textId="77777777">
            <w:pPr>
              <w:pStyle w:val="RTableTextAbt"/>
              <w:jc w:val="center"/>
              <w:rPr>
                <w:szCs w:val="18"/>
              </w:rPr>
            </w:pPr>
            <w:r w:rsidRPr="00505712">
              <w:rPr>
                <w:szCs w:val="18"/>
              </w:rPr>
              <w:t>Prohibition</w:t>
            </w:r>
          </w:p>
        </w:tc>
        <w:tc>
          <w:tcPr>
            <w:tcW w:w="1462" w:type="dxa"/>
            <w:tcBorders>
              <w:top w:val="single" w:sz="4" w:space="0" w:color="auto"/>
              <w:left w:val="nil"/>
              <w:bottom w:val="single" w:sz="4" w:space="0" w:color="auto"/>
              <w:right w:val="single" w:sz="4" w:space="0" w:color="auto"/>
            </w:tcBorders>
            <w:shd w:val="clear" w:color="auto" w:fill="auto"/>
          </w:tcPr>
          <w:p w:rsidR="00AE7380" w:rsidRPr="00505712" w:rsidP="00CB1C05" w14:paraId="431C4682" w14:textId="77777777">
            <w:pPr>
              <w:pStyle w:val="RTableTextAbt"/>
              <w:jc w:val="center"/>
              <w:rPr>
                <w:szCs w:val="18"/>
              </w:rPr>
            </w:pPr>
            <w:r w:rsidRPr="00505712">
              <w:rPr>
                <w:szCs w:val="18"/>
              </w:rPr>
              <w:t>Prohibition</w:t>
            </w:r>
          </w:p>
        </w:tc>
      </w:tr>
      <w:tr w14:paraId="0F87071F" w14:textId="77777777" w:rsidTr="00016074">
        <w:tblPrEx>
          <w:tblW w:w="13500" w:type="dxa"/>
          <w:tblLayout w:type="fixed"/>
          <w:tblCellMar>
            <w:left w:w="0" w:type="dxa"/>
            <w:right w:w="58" w:type="dxa"/>
          </w:tblCellMar>
          <w:tblLook w:val="04A0"/>
        </w:tblPrEx>
        <w:trPr>
          <w:gridAfter w:val="1"/>
          <w:wAfter w:w="58" w:type="dxa"/>
          <w:trHeight w:val="60"/>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0E24CB27" w14:textId="77777777">
            <w:pPr>
              <w:pStyle w:val="LTableTextAbt"/>
              <w:rPr>
                <w:szCs w:val="18"/>
              </w:rPr>
            </w:pPr>
            <w:r w:rsidRPr="000A6FFF">
              <w:rPr>
                <w:szCs w:val="18"/>
              </w:rPr>
              <w:t>Dry Cleaning (Dry Cleaning Machines &amp; Spot Remover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34924806" w14:textId="77777777">
            <w:pPr>
              <w:pStyle w:val="RTableTextAbt"/>
              <w:rPr>
                <w:szCs w:val="18"/>
              </w:rPr>
            </w:pPr>
            <w:r>
              <w:rPr>
                <w:szCs w:val="18"/>
              </w:rPr>
              <w:t>$335</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6AE1D223" w14:textId="77777777">
            <w:pPr>
              <w:pStyle w:val="RTableTextAbt"/>
              <w:rPr>
                <w:szCs w:val="18"/>
              </w:rPr>
            </w:pPr>
            <w:r>
              <w:rPr>
                <w:szCs w:val="18"/>
              </w:rPr>
              <w:t>$92</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4477F40" w14:textId="77777777">
            <w:pPr>
              <w:pStyle w:val="RTableTextAbt"/>
              <w:rPr>
                <w:szCs w:val="18"/>
              </w:rPr>
            </w:pPr>
            <w:r>
              <w:rPr>
                <w:szCs w:val="18"/>
              </w:rPr>
              <w:t>$1,130</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75E9A1DF" w14:textId="77777777">
            <w:pPr>
              <w:pStyle w:val="RTableTextAbt"/>
              <w:ind w:right="-54"/>
              <w:rPr>
                <w:szCs w:val="18"/>
              </w:rPr>
            </w:pPr>
            <w:r>
              <w:rPr>
                <w:szCs w:val="18"/>
              </w:rPr>
              <w:t>$312</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center"/>
          </w:tcPr>
          <w:p w:rsidR="00AE7380" w:rsidRPr="00505712" w:rsidP="00CB1C05" w14:paraId="1EF3F04F" w14:textId="77777777">
            <w:pPr>
              <w:pStyle w:val="RTableTextAbt"/>
              <w:jc w:val="center"/>
              <w:rPr>
                <w:szCs w:val="18"/>
              </w:rPr>
            </w:pPr>
            <w:r>
              <w:rPr>
                <w:szCs w:val="18"/>
              </w:rPr>
              <w:t>10-Year Phase Out</w:t>
            </w:r>
          </w:p>
        </w:tc>
        <w:tc>
          <w:tcPr>
            <w:tcW w:w="1462" w:type="dxa"/>
            <w:tcBorders>
              <w:top w:val="single" w:sz="4" w:space="0" w:color="auto"/>
              <w:left w:val="nil"/>
              <w:bottom w:val="single" w:sz="4" w:space="0" w:color="auto"/>
              <w:right w:val="single" w:sz="4" w:space="0" w:color="auto"/>
            </w:tcBorders>
            <w:shd w:val="clear" w:color="auto" w:fill="auto"/>
            <w:vAlign w:val="center"/>
          </w:tcPr>
          <w:p w:rsidR="00AE7380" w:rsidRPr="00505712" w:rsidP="00CB1C05" w14:paraId="0F56C9C3" w14:textId="77777777">
            <w:pPr>
              <w:pStyle w:val="RTableTextAbt"/>
              <w:jc w:val="center"/>
              <w:rPr>
                <w:szCs w:val="18"/>
              </w:rPr>
            </w:pPr>
            <w:r>
              <w:rPr>
                <w:szCs w:val="18"/>
              </w:rPr>
              <w:t>15-Year Phase Out</w:t>
            </w:r>
          </w:p>
        </w:tc>
      </w:tr>
      <w:tr w14:paraId="23EE32C8" w14:textId="77777777" w:rsidTr="00016074">
        <w:tblPrEx>
          <w:tblW w:w="13500" w:type="dxa"/>
          <w:tblLayout w:type="fixed"/>
          <w:tblCellMar>
            <w:left w:w="0" w:type="dxa"/>
            <w:right w:w="58" w:type="dxa"/>
          </w:tblCellMar>
          <w:tblLook w:val="04A0"/>
        </w:tblPrEx>
        <w:trPr>
          <w:gridAfter w:val="1"/>
          <w:wAfter w:w="58" w:type="dxa"/>
          <w:trHeight w:val="64"/>
        </w:trPr>
        <w:tc>
          <w:tcPr>
            <w:tcW w:w="5490" w:type="dxa"/>
            <w:tcBorders>
              <w:top w:val="single" w:sz="4" w:space="0" w:color="auto"/>
              <w:left w:val="single" w:sz="4" w:space="0" w:color="auto"/>
              <w:bottom w:val="single" w:sz="4" w:space="0" w:color="auto"/>
              <w:right w:val="single" w:sz="4" w:space="0" w:color="auto"/>
            </w:tcBorders>
            <w:shd w:val="clear" w:color="000000" w:fill="FFFFFF"/>
            <w:vAlign w:val="center"/>
          </w:tcPr>
          <w:p w:rsidR="00AE7380" w:rsidRPr="000A6FFF" w:rsidP="00CB1C05" w14:paraId="4A28FC77" w14:textId="77777777">
            <w:pPr>
              <w:pStyle w:val="LTableTextAbt"/>
              <w:rPr>
                <w:szCs w:val="18"/>
              </w:rPr>
            </w:pPr>
            <w:r w:rsidRPr="000A6FFF">
              <w:rPr>
                <w:b/>
                <w:szCs w:val="18"/>
              </w:rPr>
              <w:t>Total</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rsidR="00AE7380" w:rsidRPr="000A6FFF" w:rsidP="00CB1C05" w14:paraId="216A30A8" w14:textId="77777777">
            <w:pPr>
              <w:pStyle w:val="RTableTextAbt"/>
              <w:rPr>
                <w:b/>
                <w:szCs w:val="18"/>
              </w:rPr>
            </w:pPr>
            <w:r>
              <w:rPr>
                <w:b/>
                <w:bCs w:val="0"/>
                <w:szCs w:val="18"/>
              </w:rPr>
              <w:t>$14,042,468</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1D96531" w14:textId="77777777">
            <w:pPr>
              <w:pStyle w:val="RTableTextAbt"/>
              <w:rPr>
                <w:b/>
                <w:szCs w:val="18"/>
              </w:rPr>
            </w:pPr>
            <w:r>
              <w:rPr>
                <w:b/>
                <w:bCs w:val="0"/>
                <w:szCs w:val="18"/>
              </w:rPr>
              <w:t>$13,993,833</w:t>
            </w:r>
          </w:p>
        </w:tc>
        <w:tc>
          <w:tcPr>
            <w:tcW w:w="126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0C0BB935" w14:textId="77777777">
            <w:pPr>
              <w:pStyle w:val="RTableTextAbt"/>
              <w:rPr>
                <w:b/>
                <w:szCs w:val="18"/>
              </w:rPr>
            </w:pPr>
            <w:r>
              <w:rPr>
                <w:b/>
                <w:bCs w:val="0"/>
                <w:szCs w:val="18"/>
              </w:rPr>
              <w:t>$47,398,242</w:t>
            </w:r>
          </w:p>
        </w:tc>
        <w:tc>
          <w:tcPr>
            <w:tcW w:w="117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0A6FFF" w:rsidP="00CB1C05" w14:paraId="38CCE6C5" w14:textId="77777777">
            <w:pPr>
              <w:pStyle w:val="RTableTextAbt"/>
              <w:ind w:right="-54"/>
              <w:rPr>
                <w:b/>
                <w:szCs w:val="18"/>
              </w:rPr>
            </w:pPr>
            <w:r>
              <w:rPr>
                <w:b/>
                <w:bCs w:val="0"/>
                <w:szCs w:val="18"/>
              </w:rPr>
              <w:t>$47,233,101</w:t>
            </w:r>
          </w:p>
        </w:tc>
        <w:tc>
          <w:tcPr>
            <w:tcW w:w="1810" w:type="dxa"/>
            <w:tcBorders>
              <w:top w:val="single" w:sz="4" w:space="0" w:color="auto"/>
              <w:left w:val="nil"/>
              <w:bottom w:val="single" w:sz="4" w:space="0" w:color="auto"/>
              <w:right w:val="single" w:sz="4" w:space="0" w:color="auto"/>
            </w:tcBorders>
            <w:shd w:val="clear" w:color="auto" w:fill="auto"/>
            <w:tcMar>
              <w:right w:w="144" w:type="dxa"/>
            </w:tcMar>
            <w:vAlign w:val="bottom"/>
          </w:tcPr>
          <w:p w:rsidR="00AE7380" w:rsidRPr="00505712" w:rsidP="00CB1C05" w14:paraId="27BDED19" w14:textId="77777777">
            <w:pPr>
              <w:spacing w:after="0"/>
              <w:jc w:val="center"/>
              <w:rPr>
                <w:b/>
                <w:color w:val="000000"/>
                <w:sz w:val="18"/>
                <w:szCs w:val="18"/>
              </w:rPr>
            </w:pPr>
          </w:p>
        </w:tc>
        <w:tc>
          <w:tcPr>
            <w:tcW w:w="1462" w:type="dxa"/>
            <w:tcBorders>
              <w:top w:val="single" w:sz="4" w:space="0" w:color="auto"/>
              <w:left w:val="nil"/>
              <w:bottom w:val="single" w:sz="4" w:space="0" w:color="auto"/>
              <w:right w:val="single" w:sz="4" w:space="0" w:color="auto"/>
            </w:tcBorders>
            <w:shd w:val="clear" w:color="auto" w:fill="auto"/>
            <w:vAlign w:val="bottom"/>
          </w:tcPr>
          <w:p w:rsidR="00AE7380" w:rsidRPr="00505712" w:rsidP="00CB1C05" w14:paraId="3C3DA4F6" w14:textId="77777777">
            <w:pPr>
              <w:spacing w:after="0"/>
              <w:jc w:val="center"/>
              <w:rPr>
                <w:b/>
                <w:color w:val="000000"/>
                <w:sz w:val="18"/>
                <w:szCs w:val="18"/>
              </w:rPr>
            </w:pPr>
          </w:p>
        </w:tc>
      </w:tr>
      <w:tr w14:paraId="7A16F988" w14:textId="77777777" w:rsidTr="00016074">
        <w:tblPrEx>
          <w:tblW w:w="13500" w:type="dxa"/>
          <w:tblLayout w:type="fixed"/>
          <w:tblCellMar>
            <w:left w:w="0" w:type="dxa"/>
            <w:right w:w="58" w:type="dxa"/>
          </w:tblCellMar>
          <w:tblLook w:val="04A0"/>
        </w:tblPrEx>
        <w:trPr>
          <w:gridAfter w:val="1"/>
          <w:wAfter w:w="58" w:type="dxa"/>
        </w:trPr>
        <w:tc>
          <w:tcPr>
            <w:tcW w:w="13442" w:type="dxa"/>
            <w:gridSpan w:val="7"/>
            <w:tcBorders>
              <w:top w:val="single" w:sz="4" w:space="0" w:color="auto"/>
              <w:left w:val="single" w:sz="4" w:space="0" w:color="auto"/>
              <w:bottom w:val="single" w:sz="4" w:space="0" w:color="auto"/>
              <w:right w:val="single" w:sz="4" w:space="0" w:color="auto"/>
            </w:tcBorders>
            <w:shd w:val="clear" w:color="000000" w:fill="FFFFFF"/>
            <w:vAlign w:val="center"/>
          </w:tcPr>
          <w:p w:rsidR="006811FC" w:rsidP="00CB1C05" w14:paraId="041EEC17" w14:textId="77777777">
            <w:pPr>
              <w:pStyle w:val="RTableTextAbt"/>
              <w:jc w:val="left"/>
              <w:rPr>
                <w:szCs w:val="18"/>
              </w:rPr>
            </w:pPr>
            <w:r w:rsidRPr="00F973F1">
              <w:rPr>
                <w:szCs w:val="18"/>
                <w:vertAlign w:val="superscript"/>
              </w:rPr>
              <w:t>1</w:t>
            </w:r>
            <w:r>
              <w:rPr>
                <w:szCs w:val="18"/>
              </w:rPr>
              <w:t xml:space="preserve"> 25 percent of vapor degreasers are assumed to be eligible for the section 6(g) exemption for aircraft skins and aerospace degreasing, respectively.</w:t>
            </w:r>
          </w:p>
          <w:p w:rsidR="004F2885" w:rsidRPr="00F65C52" w:rsidP="00CB1C05" w14:paraId="3153E222" w14:textId="77777777">
            <w:pPr>
              <w:pStyle w:val="RTableTextAbt"/>
              <w:jc w:val="left"/>
              <w:rPr>
                <w:szCs w:val="18"/>
              </w:rPr>
            </w:pPr>
            <w:r>
              <w:rPr>
                <w:szCs w:val="18"/>
                <w:vertAlign w:val="superscript"/>
              </w:rPr>
              <w:t>2</w:t>
            </w:r>
            <w:r>
              <w:rPr>
                <w:szCs w:val="18"/>
              </w:rPr>
              <w:t>While there are limited exemptions for adhesives and sealants, this analysis assumes all users and formulators switch to alternatives because it is likely to be the most cost-effective option.</w:t>
            </w:r>
          </w:p>
        </w:tc>
      </w:tr>
    </w:tbl>
    <w:p w:rsidR="00787D44" w:rsidP="00CB1C05" w14:paraId="5E6FC5AC" w14:textId="77777777">
      <w:pPr>
        <w:sectPr w:rsidSect="00CB1C05">
          <w:type w:val="nextColumn"/>
          <w:pgSz w:w="15840" w:h="12240" w:orient="landscape" w:code="1"/>
          <w:pgMar w:top="1440" w:right="1440" w:bottom="1267" w:left="1440" w:header="1080" w:footer="720" w:gutter="0"/>
          <w:lnNumType w:countBy="1" w:restart="continuous"/>
          <w:pgNumType w:chapStyle="1"/>
          <w:cols w:space="720"/>
          <w:docGrid w:linePitch="360"/>
        </w:sectPr>
      </w:pPr>
    </w:p>
    <w:p w:rsidR="003E740D" w:rsidP="00CB1C05" w14:paraId="00FF4DA7" w14:textId="77777777">
      <w:pPr>
        <w:pStyle w:val="Heading2"/>
      </w:pPr>
      <w:bookmarkStart w:id="1427" w:name="_Ref103687705"/>
      <w:bookmarkStart w:id="1428" w:name="_Toc111035665"/>
      <w:bookmarkStart w:id="1429" w:name="_Toc111037094"/>
      <w:bookmarkStart w:id="1430" w:name="_Toc114062045"/>
      <w:bookmarkStart w:id="1431" w:name="_Toc165378768"/>
      <w:r w:rsidRPr="001C4157">
        <w:t>Qualitative Discussion of the Benefits of Non-Cancer Risk Reductions</w:t>
      </w:r>
      <w:bookmarkEnd w:id="1427"/>
      <w:bookmarkEnd w:id="1428"/>
      <w:bookmarkEnd w:id="1429"/>
      <w:bookmarkEnd w:id="1430"/>
      <w:bookmarkEnd w:id="1431"/>
    </w:p>
    <w:p w:rsidR="0084253F" w:rsidRPr="00544E71" w:rsidP="00CB1C05" w14:paraId="5D529DF0" w14:textId="77777777">
      <w:pPr>
        <w:pStyle w:val="BodyText"/>
      </w:pPr>
      <w:bookmarkStart w:id="1432" w:name="_Hlk121826996"/>
      <w:r w:rsidRPr="00544E71">
        <w:t xml:space="preserve">While the benefits analysis can only quantify and monetize reduced risk of cancer, the exposure values described in section </w:t>
      </w:r>
      <w:r>
        <w:fldChar w:fldCharType="begin" w:fldLock="1"/>
      </w:r>
      <w:r>
        <w:instrText xml:space="preserve"> REF _Ref74583678 \r \h </w:instrText>
      </w:r>
      <w:r>
        <w:fldChar w:fldCharType="separate"/>
      </w:r>
      <w:r w:rsidR="0092222B">
        <w:t>8.3</w:t>
      </w:r>
      <w:r>
        <w:fldChar w:fldCharType="end"/>
      </w:r>
      <w:r w:rsidRPr="00544E71">
        <w:t xml:space="preserve"> would also result in reduced non-cancer effects. The risk assessment approach used in the </w:t>
      </w:r>
      <w:r w:rsidR="002959DB">
        <w:t>r</w:t>
      </w:r>
      <w:r w:rsidRPr="00544E71">
        <w:t xml:space="preserve">isk </w:t>
      </w:r>
      <w:r w:rsidR="002959DB">
        <w:t>e</w:t>
      </w:r>
      <w:r w:rsidRPr="00544E71">
        <w:t>valuation identifies unreasonable risk and provides information needed to establish a protective level of exposures. However, the approach does not provide the continuous dose-response function</w:t>
      </w:r>
      <w:r w:rsidR="003322DB">
        <w:t>s</w:t>
      </w:r>
      <w:r w:rsidRPr="00544E71">
        <w:t xml:space="preserve"> needed to </w:t>
      </w:r>
      <w:r w:rsidR="003322DB">
        <w:t>estimate</w:t>
      </w:r>
      <w:r w:rsidRPr="00544E71">
        <w:t xml:space="preserve"> </w:t>
      </w:r>
      <w:r w:rsidR="003322DB">
        <w:t xml:space="preserve">the reduced </w:t>
      </w:r>
      <w:r w:rsidRPr="00544E71">
        <w:t xml:space="preserve">incidence of </w:t>
      </w:r>
      <w:r w:rsidR="003322DB">
        <w:t xml:space="preserve">many </w:t>
      </w:r>
      <w:r w:rsidRPr="00544E71">
        <w:t xml:space="preserve">non-cancer effects </w:t>
      </w:r>
      <w:r w:rsidR="003322DB">
        <w:t>that would result from the rule. Without estimates of reduced incidence it is not possible to express these benefits in quantitative or monetary terms. T</w:t>
      </w:r>
      <w:r w:rsidRPr="00544E71">
        <w:t xml:space="preserve">herefore, while non-cancer benefits are expected from the rule, these effects cannot be included in </w:t>
      </w:r>
      <w:r w:rsidR="003322DB">
        <w:t xml:space="preserve">net benefit calculations. </w:t>
      </w:r>
      <w:r w:rsidRPr="00544E71">
        <w:t xml:space="preserve"> </w:t>
      </w:r>
    </w:p>
    <w:p w:rsidR="00BF7F66" w:rsidP="00CB1C05" w14:paraId="4581E8B7" w14:textId="77777777">
      <w:r w:rsidRPr="00C806FD">
        <w:rPr>
          <w:rFonts w:eastAsia="Calibri"/>
        </w:rPr>
        <w:t xml:space="preserve">The 2020 Risk Evaluation for PCE </w:t>
      </w:r>
      <w:r w:rsidR="003322DB">
        <w:rPr>
          <w:rFonts w:eastAsia="Calibri"/>
        </w:rPr>
        <w:t xml:space="preserve">evaluated the scientific literature </w:t>
      </w:r>
      <w:r>
        <w:rPr>
          <w:rFonts w:eastAsia="Calibri"/>
        </w:rPr>
        <w:t xml:space="preserve">and identified </w:t>
      </w:r>
      <w:r w:rsidR="003322DB">
        <w:t xml:space="preserve">several </w:t>
      </w:r>
      <w:r>
        <w:t xml:space="preserve">types of </w:t>
      </w:r>
      <w:r w:rsidR="003322DB">
        <w:t>non-cancer health effects associated with PCE exposure</w:t>
      </w:r>
      <w:r w:rsidR="0070329D">
        <w:t xml:space="preserve"> (EPA 2020h)</w:t>
      </w:r>
      <w:r w:rsidR="003322DB">
        <w:t xml:space="preserve">. This includes neurotoxicity, kidney toxicity, reproductive and developmental toxicity, </w:t>
      </w:r>
      <w:r>
        <w:t>immunotoxicity, and hematological (or blood-related effects.) Specific health endpoints for each of these types of effects were chosen for modeling in order to evaluate unreasonable risk, but that modeling did not include the full range of health endpoints identified in the risk evaluation.</w:t>
      </w:r>
      <w:r w:rsidR="0070329D">
        <w:t xml:space="preserve"> The descriptions here draw upon the </w:t>
      </w:r>
      <w:r w:rsidR="00EA1CF7">
        <w:t>2020</w:t>
      </w:r>
      <w:r w:rsidR="0070329D">
        <w:t xml:space="preserve"> Risk Evaluation</w:t>
      </w:r>
      <w:r w:rsidR="00EA1CF7">
        <w:t xml:space="preserve"> for PCE</w:t>
      </w:r>
      <w:r w:rsidR="00EA6888">
        <w:t xml:space="preserve"> (EPA 2020h)</w:t>
      </w:r>
      <w:r w:rsidR="0070329D">
        <w:t>.</w:t>
      </w:r>
    </w:p>
    <w:p w:rsidR="00BF7F66" w:rsidP="00CB1C05" w14:paraId="23C98255" w14:textId="08A87F70">
      <w:r>
        <w:t xml:space="preserve">Neurotoxic effects of PCE identified in human studies include </w:t>
      </w:r>
      <w:r w:rsidRPr="00BF7F66">
        <w:t xml:space="preserve">visual deficits </w:t>
      </w:r>
      <w:r w:rsidR="003C5DF9">
        <w:t xml:space="preserve">and </w:t>
      </w:r>
      <w:r w:rsidRPr="00BF7F66">
        <w:t>impaired cognition</w:t>
      </w:r>
      <w:r>
        <w:t xml:space="preserve">. </w:t>
      </w:r>
      <w:r w:rsidR="00A6435B">
        <w:t>These could include significant effects to fenceline populations. P</w:t>
      </w:r>
      <w:r w:rsidRPr="00480632" w:rsidR="00C54CDB">
        <w:t>renatal and early childhood exposure to PCE in drinking water w</w:t>
      </w:r>
      <w:r w:rsidR="002C2004">
        <w:t>ere</w:t>
      </w:r>
      <w:r w:rsidRPr="00480632" w:rsidR="00C54CDB">
        <w:t xml:space="preserve"> associated with more use or more than one major illicit drug, early and heavy smoking, and frequent or heavy drinking. </w:t>
      </w:r>
      <w:r>
        <w:t xml:space="preserve">The risk evaluation concluded that neurotoxicity following PCE exposure is supported by both clinical and mechanistic findings in animals (EPA 2020h). </w:t>
      </w:r>
      <w:bookmarkStart w:id="1433" w:name="_Hlk161676084"/>
      <w:r>
        <w:t>Reductions in exposure to PCE would be expected to reduce the incidence of neurotoxic health effects</w:t>
      </w:r>
      <w:r w:rsidR="00C50847">
        <w:t xml:space="preserve"> and therefore may be associated with important, but currently unmonetized, benefits to fenceline populations</w:t>
      </w:r>
      <w:bookmarkEnd w:id="1433"/>
      <w:r w:rsidR="00C50847">
        <w:t>.</w:t>
      </w:r>
    </w:p>
    <w:p w:rsidR="00C54CDB" w:rsidRPr="00C54CDB" w:rsidP="00CB1C05" w14:paraId="0499C628" w14:textId="77777777">
      <w:r>
        <w:t>B</w:t>
      </w:r>
      <w:r w:rsidRPr="00C54CDB">
        <w:t>ased on effects seen in multiple studies in both animals and humans,</w:t>
      </w:r>
      <w:r>
        <w:t xml:space="preserve"> the risk evaluation</w:t>
      </w:r>
      <w:r w:rsidRPr="00C54CDB">
        <w:t xml:space="preserve"> </w:t>
      </w:r>
      <w:r>
        <w:t>concluded that PCE also has toxic effects on the kidney (nephrotoxicity) and modeled urinary biomarkers for nephrotoxicity. Impaired kidney function can have a major impact on healthy functioning</w:t>
      </w:r>
      <w:r w:rsidR="00EA6888">
        <w:t>,</w:t>
      </w:r>
      <w:r>
        <w:t xml:space="preserve"> and kidney failure requires costly dialysis or a kidney transplant. Though unquantified, reductions in exposure to PCE </w:t>
      </w:r>
      <w:r w:rsidR="002C2004">
        <w:t>c</w:t>
      </w:r>
      <w:r>
        <w:t xml:space="preserve">ould provide benefits through reduced risk of these outcomes. </w:t>
      </w:r>
    </w:p>
    <w:p w:rsidR="00C54CDB" w:rsidRPr="002C3ABC" w:rsidP="00CB1C05" w14:paraId="1A53A6C1" w14:textId="77777777">
      <w:r>
        <w:t>The risk evaluation also found support for r</w:t>
      </w:r>
      <w:r w:rsidRPr="00C54CDB">
        <w:t>eproductive</w:t>
      </w:r>
      <w:r>
        <w:t xml:space="preserve"> and developmental toxicity following PCE exposure. Conclusions on reproductive toxicity </w:t>
      </w:r>
      <w:r w:rsidR="005B0DFA">
        <w:t>are</w:t>
      </w:r>
      <w:r>
        <w:t xml:space="preserve"> based on </w:t>
      </w:r>
      <w:r w:rsidRPr="00C54CDB">
        <w:t>evidence of both male and female reproductive effects in animals and associations between exposure and female reproductive effect</w:t>
      </w:r>
      <w:r w:rsidR="002C2004">
        <w:t>s</w:t>
      </w:r>
      <w:r w:rsidRPr="00C54CDB">
        <w:t xml:space="preserve"> in humans</w:t>
      </w:r>
      <w:r>
        <w:t>. Developmental toxicity was indicated by both human and animal studies.</w:t>
      </w:r>
      <w:r w:rsidRPr="00C54CDB">
        <w:t xml:space="preserve"> </w:t>
      </w:r>
      <w:r>
        <w:t xml:space="preserve">Specific endpoints modeled in the risk evaluation to </w:t>
      </w:r>
      <w:r w:rsidR="003C163E">
        <w:t>asses</w:t>
      </w:r>
      <w:r w:rsidR="00452AD8">
        <w:t>s</w:t>
      </w:r>
      <w:r w:rsidR="003C163E">
        <w:t xml:space="preserve"> </w:t>
      </w:r>
      <w:r>
        <w:t xml:space="preserve">unreasonable risk are </w:t>
      </w:r>
      <w:r w:rsidRPr="00E25898">
        <w:t xml:space="preserve">decreased fetal/placental weight, developmental neurotoxicity, and skeletal effects. </w:t>
      </w:r>
      <w:r>
        <w:t xml:space="preserve">Reductions in exposure to PCE </w:t>
      </w:r>
      <w:r w:rsidR="00617A29">
        <w:t>c</w:t>
      </w:r>
      <w:r>
        <w:t>ould</w:t>
      </w:r>
      <w:r w:rsidR="00617A29">
        <w:t xml:space="preserve"> </w:t>
      </w:r>
      <w:r>
        <w:t>provide benefits through reduced risk of these adverse outcomes.</w:t>
      </w:r>
      <w:r w:rsidR="00D23AA4">
        <w:t xml:space="preserve"> </w:t>
      </w:r>
    </w:p>
    <w:p w:rsidR="00D57AE9" w:rsidP="00CB1C05" w14:paraId="1630F2C3" w14:textId="77777777">
      <w:pPr>
        <w:sectPr w:rsidSect="00CB1C05">
          <w:footerReference w:type="default" r:id="rId240"/>
          <w:type w:val="nextColumn"/>
          <w:pgSz w:w="12240" w:h="15840" w:code="1"/>
          <w:pgMar w:top="1440" w:right="1440" w:bottom="1440" w:left="1440" w:header="1080" w:footer="720" w:gutter="0"/>
          <w:lnNumType w:countBy="1" w:restart="continuous"/>
          <w:pgNumType w:chapStyle="1"/>
          <w:cols w:space="720"/>
          <w:docGrid w:linePitch="360"/>
        </w:sectPr>
      </w:pPr>
      <w:r>
        <w:t xml:space="preserve">The risk evaluation also found that </w:t>
      </w:r>
      <w:r w:rsidRPr="00C54CDB" w:rsidR="00C54CDB">
        <w:t xml:space="preserve">evidence suggests PCE exposure may lead </w:t>
      </w:r>
      <w:r w:rsidRPr="00E25898" w:rsidR="00C54CDB">
        <w:t>to immunotoxicity</w:t>
      </w:r>
      <w:r w:rsidR="00617A29">
        <w:t xml:space="preserve"> (including autoimmune diseases like Sjogren’s),</w:t>
      </w:r>
      <w:r>
        <w:t xml:space="preserve"> and to hematological endpoints such as decreased red blood cells and hemoglobin levels. Again, the potential benefit of reducing these types of effects through reduced PCE exposure cannot be included quantitatively in the benefits analysis. </w:t>
      </w:r>
    </w:p>
    <w:p w:rsidR="009E04B7" w:rsidRPr="00DA78DF" w:rsidP="00CB1C05" w14:paraId="6EDDE29A" w14:textId="77777777">
      <w:pPr>
        <w:pStyle w:val="Heading1"/>
      </w:pPr>
      <w:bookmarkStart w:id="1434" w:name="_Ref106195207"/>
      <w:bookmarkStart w:id="1435" w:name="_Toc111035666"/>
      <w:bookmarkStart w:id="1436" w:name="_Toc111037095"/>
      <w:bookmarkStart w:id="1437" w:name="_Toc114062046"/>
      <w:bookmarkStart w:id="1438" w:name="_Toc165378769"/>
      <w:bookmarkStart w:id="1439" w:name="_Ref30142423"/>
      <w:bookmarkStart w:id="1440" w:name="_Ref30142426"/>
      <w:bookmarkEnd w:id="1432"/>
      <w:r w:rsidRPr="00DA78DF">
        <w:t>Comparison of Costs and Benefits and Monetized Net Benefits</w:t>
      </w:r>
      <w:bookmarkEnd w:id="1434"/>
      <w:bookmarkEnd w:id="1435"/>
      <w:bookmarkEnd w:id="1436"/>
      <w:bookmarkEnd w:id="1437"/>
      <w:bookmarkEnd w:id="1438"/>
    </w:p>
    <w:p w:rsidR="00F0420C" w:rsidRPr="007262D2" w:rsidP="00CB1C05" w14:paraId="514B1DE3" w14:textId="77777777">
      <w:pPr>
        <w:pStyle w:val="BodyText"/>
      </w:pPr>
      <w:r w:rsidRPr="007262D2">
        <w:t>This chapter presents estimates for the quantified net benefits of the options. Quantified net benefits are estimated by subtracting the total annualized quantified cost of the options (see Chapter</w:t>
      </w:r>
      <w:r w:rsidRPr="007262D2" w:rsidR="00C621E3">
        <w:t xml:space="preserve"> </w:t>
      </w:r>
      <w:r w:rsidRPr="007262D2" w:rsidR="00C621E3">
        <w:fldChar w:fldCharType="begin" w:fldLock="1"/>
      </w:r>
      <w:r w:rsidRPr="0065459D" w:rsidR="00C621E3">
        <w:rPr>
          <w:highlight w:val="yellow"/>
        </w:rPr>
        <w:instrText xml:space="preserve"> REF _Ref30142408 \r \h </w:instrText>
      </w:r>
      <w:r w:rsidRPr="0065459D" w:rsidR="00B07703">
        <w:rPr>
          <w:highlight w:val="yellow"/>
        </w:rPr>
        <w:instrText xml:space="preserve"> \* MERGEFORMAT </w:instrText>
      </w:r>
      <w:r w:rsidRPr="007262D2" w:rsidR="00C621E3">
        <w:fldChar w:fldCharType="separate"/>
      </w:r>
      <w:r w:rsidRPr="0092222B" w:rsidR="0092222B">
        <w:t>7</w:t>
      </w:r>
      <w:r w:rsidRPr="007262D2" w:rsidR="00C621E3">
        <w:fldChar w:fldCharType="end"/>
      </w:r>
      <w:r w:rsidRPr="007262D2">
        <w:t xml:space="preserve">) from the total annualized quantified benefits (see Chapter </w:t>
      </w:r>
      <w:r w:rsidRPr="007262D2" w:rsidR="00C621E3">
        <w:fldChar w:fldCharType="begin" w:fldLock="1"/>
      </w:r>
      <w:r w:rsidRPr="0065459D" w:rsidR="00C621E3">
        <w:rPr>
          <w:highlight w:val="yellow"/>
        </w:rPr>
        <w:instrText xml:space="preserve"> REF _Ref30142415 \r \h </w:instrText>
      </w:r>
      <w:r w:rsidRPr="0065459D" w:rsidR="00B07703">
        <w:rPr>
          <w:highlight w:val="yellow"/>
        </w:rPr>
        <w:instrText xml:space="preserve"> \* MERGEFORMAT </w:instrText>
      </w:r>
      <w:r w:rsidRPr="007262D2" w:rsidR="00C621E3">
        <w:fldChar w:fldCharType="separate"/>
      </w:r>
      <w:r w:rsidRPr="0092222B" w:rsidR="0092222B">
        <w:t>8</w:t>
      </w:r>
      <w:r w:rsidRPr="007262D2" w:rsidR="00C621E3">
        <w:fldChar w:fldCharType="end"/>
      </w:r>
      <w:r w:rsidRPr="007262D2">
        <w:t xml:space="preserve">). Total quantified costs reflect costs of compliance with the options, including requirements for prohibition, </w:t>
      </w:r>
      <w:r w:rsidR="008167DD">
        <w:t xml:space="preserve">and </w:t>
      </w:r>
      <w:r w:rsidR="00B65DA7">
        <w:t xml:space="preserve">compliance with a </w:t>
      </w:r>
      <w:r w:rsidR="00613533">
        <w:t>workplace chemical</w:t>
      </w:r>
      <w:r w:rsidRPr="007262D2" w:rsidR="00C621E3">
        <w:t xml:space="preserve"> </w:t>
      </w:r>
      <w:r w:rsidRPr="007262D2" w:rsidR="00B07703">
        <w:t>p</w:t>
      </w:r>
      <w:r w:rsidRPr="007262D2" w:rsidR="00C621E3">
        <w:t>rotection</w:t>
      </w:r>
      <w:r w:rsidR="00613533">
        <w:t xml:space="preserve"> plan (WCPP)</w:t>
      </w:r>
      <w:r w:rsidRPr="007262D2">
        <w:t xml:space="preserve"> for those uses where costs could be estimated. Total quantified benefits reflect the benefits of reduced risk</w:t>
      </w:r>
      <w:r w:rsidR="008C6363">
        <w:t>s</w:t>
      </w:r>
      <w:r w:rsidRPr="007262D2">
        <w:t xml:space="preserve"> for cancer.</w:t>
      </w:r>
    </w:p>
    <w:p w:rsidR="00586507" w:rsidP="00CB1C05" w14:paraId="49C675B1" w14:textId="77777777">
      <w:pPr>
        <w:pStyle w:val="BodyText"/>
      </w:pPr>
      <w:r>
        <w:rPr>
          <w:highlight w:val="yellow"/>
        </w:rPr>
        <w:fldChar w:fldCharType="begin" w:fldLock="1"/>
      </w:r>
      <w:r>
        <w:instrText xml:space="preserve"> REF _Ref161937231 \h </w:instrText>
      </w:r>
      <w:r>
        <w:rPr>
          <w:highlight w:val="yellow"/>
        </w:rPr>
        <w:fldChar w:fldCharType="separate"/>
      </w:r>
      <w:r w:rsidRPr="006D0935" w:rsidR="0092222B">
        <w:t xml:space="preserve">Table </w:t>
      </w:r>
      <w:r w:rsidR="0092222B">
        <w:rPr>
          <w:noProof/>
        </w:rPr>
        <w:t>9</w:t>
      </w:r>
      <w:r w:rsidR="0092222B">
        <w:noBreakHyphen/>
      </w:r>
      <w:r w:rsidR="0092222B">
        <w:rPr>
          <w:noProof/>
        </w:rPr>
        <w:t>1</w:t>
      </w:r>
      <w:r>
        <w:rPr>
          <w:highlight w:val="yellow"/>
        </w:rPr>
        <w:fldChar w:fldCharType="end"/>
      </w:r>
      <w:r>
        <w:t xml:space="preserve"> presents the undiscounted stream of annual costs, benefits, and net benefits over the 20-year analytical timeframe. Note that year “0” costs are the initial costs and year “1” costs are recurring costs incurred in the first year. </w:t>
      </w:r>
      <w:r w:rsidR="00551603">
        <w:t xml:space="preserve">Note </w:t>
      </w:r>
      <w:r w:rsidR="00BF5B84">
        <w:t xml:space="preserve">under Option 2, </w:t>
      </w:r>
      <w:r w:rsidR="00551603">
        <w:t xml:space="preserve">there is a </w:t>
      </w:r>
      <w:r w:rsidR="00BF5B84">
        <w:t xml:space="preserve">section </w:t>
      </w:r>
      <w:r w:rsidR="00551603">
        <w:t xml:space="preserve">6(g) exemption </w:t>
      </w:r>
      <w:r w:rsidR="00BF5B84">
        <w:t xml:space="preserve">for vapor degreasing </w:t>
      </w:r>
      <w:r w:rsidR="00551603">
        <w:t xml:space="preserve">that ends in year 10 under Option 2, driving the </w:t>
      </w:r>
      <w:r w:rsidR="003E0334">
        <w:t xml:space="preserve">high </w:t>
      </w:r>
      <w:r w:rsidR="00551603">
        <w:t>Option 2 cost observed in that year.</w:t>
      </w:r>
    </w:p>
    <w:p w:rsidR="00753FA6" w:rsidRPr="007262D2" w:rsidP="00CB1C05" w14:paraId="5D9DD42D" w14:textId="77777777">
      <w:pPr>
        <w:pStyle w:val="BodyText"/>
      </w:pPr>
      <w:r w:rsidRPr="007262D2">
        <w:fldChar w:fldCharType="begin" w:fldLock="1"/>
      </w:r>
      <w:r w:rsidRPr="0065459D">
        <w:rPr>
          <w:highlight w:val="yellow"/>
        </w:rPr>
        <w:instrText xml:space="preserve"> REF _Ref106119834 \h </w:instrText>
      </w:r>
      <w:r w:rsidR="0065459D">
        <w:rPr>
          <w:highlight w:val="yellow"/>
        </w:rPr>
        <w:instrText xml:space="preserve"> \* MERGEFORMAT </w:instrText>
      </w:r>
      <w:r w:rsidRPr="007262D2">
        <w:fldChar w:fldCharType="separate"/>
      </w:r>
      <w:r w:rsidRPr="007A2D47" w:rsidR="0092222B">
        <w:t xml:space="preserve">Table </w:t>
      </w:r>
      <w:r w:rsidR="0092222B">
        <w:rPr>
          <w:noProof/>
        </w:rPr>
        <w:t>9</w:t>
      </w:r>
      <w:r w:rsidR="0092222B">
        <w:rPr>
          <w:noProof/>
        </w:rPr>
        <w:noBreakHyphen/>
        <w:t>2</w:t>
      </w:r>
      <w:r w:rsidRPr="007262D2">
        <w:fldChar w:fldCharType="end"/>
      </w:r>
      <w:r w:rsidRPr="007262D2">
        <w:t xml:space="preserve"> </w:t>
      </w:r>
      <w:r w:rsidR="00407D1B">
        <w:t>through</w:t>
      </w:r>
      <w:r w:rsidRPr="007262D2" w:rsidR="00DB0FE0">
        <w:t xml:space="preserve"> </w:t>
      </w:r>
      <w:r w:rsidR="00885681">
        <w:fldChar w:fldCharType="begin" w:fldLock="1"/>
      </w:r>
      <w:r w:rsidR="00885681">
        <w:instrText xml:space="preserve"> REF _Ref158823042 \h </w:instrText>
      </w:r>
      <w:r w:rsidR="00885681">
        <w:fldChar w:fldCharType="separate"/>
      </w:r>
      <w:r w:rsidRPr="007A2D47" w:rsidR="0092222B">
        <w:t xml:space="preserve">Table </w:t>
      </w:r>
      <w:r w:rsidR="0092222B">
        <w:rPr>
          <w:noProof/>
        </w:rPr>
        <w:t>9</w:t>
      </w:r>
      <w:r w:rsidR="0092222B">
        <w:noBreakHyphen/>
      </w:r>
      <w:r w:rsidR="0092222B">
        <w:rPr>
          <w:noProof/>
        </w:rPr>
        <w:t>7</w:t>
      </w:r>
      <w:r w:rsidR="00885681">
        <w:fldChar w:fldCharType="end"/>
      </w:r>
      <w:r w:rsidRPr="007262D2" w:rsidR="00DB0FE0">
        <w:t xml:space="preserve"> present the net benefits by use category estimated using </w:t>
      </w:r>
      <w:r w:rsidR="00341AE1">
        <w:t>2</w:t>
      </w:r>
      <w:r w:rsidR="00490D0A">
        <w:t>,</w:t>
      </w:r>
      <w:r w:rsidRPr="007262D2" w:rsidR="00DB0FE0">
        <w:t xml:space="preserve"> 3</w:t>
      </w:r>
      <w:r w:rsidR="00490D0A">
        <w:t xml:space="preserve">, and </w:t>
      </w:r>
      <w:r w:rsidR="00341AE1">
        <w:t>7</w:t>
      </w:r>
      <w:r w:rsidRPr="007262D2" w:rsidR="00DB0FE0">
        <w:t xml:space="preserve"> percent discount</w:t>
      </w:r>
      <w:r w:rsidR="00490D0A">
        <w:t>s</w:t>
      </w:r>
      <w:r w:rsidRPr="007262D2" w:rsidR="00DB0FE0">
        <w:t xml:space="preserve"> rate using the low and high benefits estimates</w:t>
      </w:r>
      <w:r w:rsidR="00490D0A">
        <w:t>.</w:t>
      </w:r>
      <w:r w:rsidRPr="007262D2" w:rsidR="00DB0FE0">
        <w:t xml:space="preserve"> </w:t>
      </w:r>
      <w:r w:rsidR="00445CBD">
        <w:t xml:space="preserve">Note that costs and benefits for formulators of PCE-containing products are accounted for under the end-use </w:t>
      </w:r>
      <w:r w:rsidR="001B1F36">
        <w:t xml:space="preserve">categories. </w:t>
      </w:r>
      <w:r w:rsidRPr="007262D2">
        <w:fldChar w:fldCharType="begin" w:fldLock="1"/>
      </w:r>
      <w:r w:rsidRPr="0065459D">
        <w:rPr>
          <w:highlight w:val="yellow"/>
        </w:rPr>
        <w:instrText xml:space="preserve"> REF _Ref106119840 \h </w:instrText>
      </w:r>
      <w:r w:rsidR="0065459D">
        <w:rPr>
          <w:highlight w:val="yellow"/>
        </w:rPr>
        <w:instrText xml:space="preserve"> \* MERGEFORMAT </w:instrText>
      </w:r>
      <w:r w:rsidRPr="007262D2">
        <w:fldChar w:fldCharType="separate"/>
      </w:r>
      <w:r w:rsidRPr="005513DC" w:rsidR="0092222B">
        <w:t xml:space="preserve">Table </w:t>
      </w:r>
      <w:r w:rsidR="0092222B">
        <w:rPr>
          <w:noProof/>
        </w:rPr>
        <w:t>9</w:t>
      </w:r>
      <w:r w:rsidR="0092222B">
        <w:rPr>
          <w:noProof/>
        </w:rPr>
        <w:noBreakHyphen/>
        <w:t>8</w:t>
      </w:r>
      <w:r w:rsidRPr="007262D2">
        <w:fldChar w:fldCharType="end"/>
      </w:r>
      <w:r w:rsidRPr="007262D2" w:rsidR="005D6BE5">
        <w:t xml:space="preserve"> summarizes the </w:t>
      </w:r>
      <w:r w:rsidR="0068648F">
        <w:t>six</w:t>
      </w:r>
      <w:r w:rsidRPr="007262D2" w:rsidR="005D6BE5">
        <w:t xml:space="preserve"> net benefits estimates that were estimated. </w:t>
      </w:r>
    </w:p>
    <w:p w:rsidR="00685A43" w:rsidP="00CB1C05" w14:paraId="0AE1AA20" w14:textId="77777777">
      <w:pPr>
        <w:pStyle w:val="BodyText"/>
      </w:pPr>
      <w:r>
        <w:t xml:space="preserve">Note that </w:t>
      </w:r>
      <w:r w:rsidR="001B24C8">
        <w:t>t</w:t>
      </w:r>
      <w:r>
        <w:t>he costs of prohibition</w:t>
      </w:r>
      <w:r w:rsidR="00DA21C4">
        <w:t xml:space="preserve"> are not fully quantified</w:t>
      </w:r>
      <w:r>
        <w:t xml:space="preserve"> for some uses, </w:t>
      </w:r>
      <w:r w:rsidR="00802B67">
        <w:t>so they</w:t>
      </w:r>
      <w:r w:rsidR="00DA21C4">
        <w:t xml:space="preserve"> are estimated </w:t>
      </w:r>
      <w:r w:rsidR="00490D0A">
        <w:t>using</w:t>
      </w:r>
      <w:r w:rsidR="00DA21C4">
        <w:t xml:space="preserve"> the costs under </w:t>
      </w:r>
      <w:r>
        <w:t xml:space="preserve">a </w:t>
      </w:r>
      <w:r w:rsidR="0033503A">
        <w:t>WCPP</w:t>
      </w:r>
      <w:r w:rsidR="0017073D">
        <w:t xml:space="preserve"> as a proxy for</w:t>
      </w:r>
      <w:r>
        <w:t xml:space="preserve"> the </w:t>
      </w:r>
      <w:r w:rsidR="0017073D">
        <w:t>prohibition costs</w:t>
      </w:r>
      <w:r>
        <w:t>. Since switching to alternatives is an available compliance strategy under the use</w:t>
      </w:r>
      <w:r w:rsidR="005D0879">
        <w:t>s</w:t>
      </w:r>
      <w:r>
        <w:t xml:space="preserve"> with a </w:t>
      </w:r>
      <w:r w:rsidR="0033503A">
        <w:t>WCPP</w:t>
      </w:r>
      <w:r>
        <w:t xml:space="preserve"> requirement</w:t>
      </w:r>
      <w:r w:rsidR="00C5496A">
        <w:t xml:space="preserve"> option</w:t>
      </w:r>
      <w:r>
        <w:t>, it is reasonable to assume that affected entities would simply switch to alternative</w:t>
      </w:r>
      <w:r w:rsidR="00CD2EDA">
        <w:t>s</w:t>
      </w:r>
      <w:r>
        <w:t xml:space="preserve"> if it </w:t>
      </w:r>
      <w:r w:rsidR="008A20E0">
        <w:t>were</w:t>
      </w:r>
      <w:r>
        <w:t xml:space="preserve"> less costly to switch compared to the costs of compliance with a </w:t>
      </w:r>
      <w:r w:rsidR="0033503A">
        <w:t>WCPP</w:t>
      </w:r>
      <w:r>
        <w:t>.</w:t>
      </w:r>
      <w:r w:rsidR="000E66AD">
        <w:t xml:space="preserve"> Thus, it is possible that </w:t>
      </w:r>
      <w:r w:rsidR="001312DD">
        <w:t xml:space="preserve">the WCPP </w:t>
      </w:r>
      <w:r w:rsidR="00F64068">
        <w:t xml:space="preserve">compliance </w:t>
      </w:r>
      <w:r w:rsidR="001312DD">
        <w:t xml:space="preserve">costs are overstated </w:t>
      </w:r>
      <w:r w:rsidR="00F64068">
        <w:t xml:space="preserve">if there are instances where switching to alternatives is less costly. </w:t>
      </w:r>
      <w:r w:rsidR="00F8730A">
        <w:t xml:space="preserve">It follows that </w:t>
      </w:r>
      <w:r w:rsidR="004912B0">
        <w:t xml:space="preserve">compliance costs under a prohibition </w:t>
      </w:r>
      <w:r w:rsidR="00554AA2">
        <w:t>would exceed the costs of compliance with a WCPP.</w:t>
      </w:r>
    </w:p>
    <w:p w:rsidR="00DA21C4" w:rsidRPr="007262D2" w:rsidP="00CB1C05" w14:paraId="0E48570F" w14:textId="77777777">
      <w:pPr>
        <w:pStyle w:val="BodyText"/>
      </w:pPr>
      <w:r>
        <w:t>S</w:t>
      </w:r>
      <w:r w:rsidRPr="007262D2">
        <w:t xml:space="preserve">ection </w:t>
      </w:r>
      <w:r w:rsidRPr="007262D2">
        <w:fldChar w:fldCharType="begin" w:fldLock="1"/>
      </w:r>
      <w:r w:rsidRPr="0065459D">
        <w:rPr>
          <w:highlight w:val="yellow"/>
        </w:rPr>
        <w:instrText xml:space="preserve"> REF _Ref102038523 \r \h </w:instrText>
      </w:r>
      <w:r>
        <w:rPr>
          <w:highlight w:val="yellow"/>
        </w:rPr>
        <w:instrText xml:space="preserve"> \* MERGEFORMAT </w:instrText>
      </w:r>
      <w:r w:rsidRPr="007262D2">
        <w:fldChar w:fldCharType="separate"/>
      </w:r>
      <w:r w:rsidRPr="0092222B" w:rsidR="0092222B">
        <w:t>7.14</w:t>
      </w:r>
      <w:r w:rsidRPr="007262D2">
        <w:fldChar w:fldCharType="end"/>
      </w:r>
      <w:r w:rsidRPr="007262D2" w:rsidR="00C33FE3">
        <w:t xml:space="preserve"> in Chapter </w:t>
      </w:r>
      <w:r w:rsidRPr="007262D2" w:rsidR="00C33FE3">
        <w:fldChar w:fldCharType="begin" w:fldLock="1"/>
      </w:r>
      <w:r w:rsidRPr="0065459D" w:rsidR="00C33FE3">
        <w:rPr>
          <w:highlight w:val="yellow"/>
        </w:rPr>
        <w:instrText xml:space="preserve"> REF _Ref30142408 \r \h  \* MERGEFORMAT </w:instrText>
      </w:r>
      <w:r w:rsidRPr="007262D2" w:rsidR="00C33FE3">
        <w:fldChar w:fldCharType="separate"/>
      </w:r>
      <w:r w:rsidRPr="0092222B" w:rsidR="0092222B">
        <w:t>7</w:t>
      </w:r>
      <w:r w:rsidRPr="007262D2" w:rsidR="00C33FE3">
        <w:fldChar w:fldCharType="end"/>
      </w:r>
      <w:r>
        <w:t xml:space="preserve"> provides</w:t>
      </w:r>
      <w:r w:rsidRPr="007262D2" w:rsidR="00C33FE3">
        <w:t xml:space="preserve"> additional </w:t>
      </w:r>
      <w:r>
        <w:t xml:space="preserve">discussion of </w:t>
      </w:r>
      <w:r w:rsidRPr="007262D2" w:rsidR="00C33FE3">
        <w:t xml:space="preserve">unquantified costs </w:t>
      </w:r>
      <w:r w:rsidRPr="007262D2" w:rsidR="007E473F">
        <w:t xml:space="preserve">that affect </w:t>
      </w:r>
      <w:r>
        <w:t>the</w:t>
      </w:r>
      <w:r w:rsidRPr="007262D2" w:rsidR="007E473F">
        <w:t xml:space="preserve"> options. Similarly, Chapter </w:t>
      </w:r>
      <w:r w:rsidRPr="007262D2" w:rsidR="007E473F">
        <w:fldChar w:fldCharType="begin" w:fldLock="1"/>
      </w:r>
      <w:r w:rsidRPr="0065459D" w:rsidR="007E473F">
        <w:rPr>
          <w:highlight w:val="yellow"/>
        </w:rPr>
        <w:instrText xml:space="preserve"> REF _Ref30142415 \r \h  \* MERGEFORMAT </w:instrText>
      </w:r>
      <w:r w:rsidRPr="007262D2" w:rsidR="007E473F">
        <w:fldChar w:fldCharType="separate"/>
      </w:r>
      <w:r w:rsidRPr="0092222B" w:rsidR="0092222B">
        <w:t>8</w:t>
      </w:r>
      <w:r w:rsidRPr="007262D2" w:rsidR="007E473F">
        <w:fldChar w:fldCharType="end"/>
      </w:r>
      <w:r w:rsidRPr="007262D2" w:rsidR="007E473F">
        <w:t xml:space="preserve"> notes that there are also unquantified benefits. </w:t>
      </w:r>
      <w:r w:rsidR="00480632">
        <w:t xml:space="preserve">Unquantified benefits are mostly subclinical but may include possibly monetizable benefits like reduction in drug and alcohol use for those exposed in utero or in early childhood.  </w:t>
      </w:r>
      <w:r w:rsidRPr="007262D2" w:rsidR="00C01AF4">
        <w:t>Therefore, it is not clear whether the monetized net benefits presented in the tables below under- or over-estimate the true social net benefits of the options.</w:t>
      </w:r>
    </w:p>
    <w:p w:rsidR="008155BC" w:rsidRPr="0065459D" w:rsidP="00CB1C05" w14:paraId="08408E3A" w14:textId="5582D975">
      <w:pPr>
        <w:pStyle w:val="BodyText"/>
        <w:rPr>
          <w:highlight w:val="yellow"/>
        </w:rPr>
        <w:sectPr w:rsidSect="00CB1C05">
          <w:type w:val="nextColumn"/>
          <w:pgSz w:w="12240" w:h="15840" w:code="1"/>
          <w:pgMar w:top="1440" w:right="1440" w:bottom="1440" w:left="1440" w:header="1080" w:footer="720" w:gutter="0"/>
          <w:lnNumType w:countBy="1" w:restart="continuous"/>
          <w:pgNumType w:start="1" w:chapStyle="1"/>
          <w:cols w:space="720"/>
          <w:docGrid w:linePitch="360"/>
        </w:sectPr>
      </w:pPr>
      <w:r>
        <w:rPr>
          <w:rStyle w:val="ui-provider"/>
        </w:rPr>
        <w:t>In addition to analyzing the net benefits, EPA is required to consider the cost effectiveness of the options.</w:t>
      </w:r>
      <w:r>
        <w:br/>
      </w:r>
      <w:r>
        <w:rPr>
          <w:rStyle w:val="ui-provider"/>
        </w:rPr>
        <w:t>Cost effectiveness is a method of comparing certain actions in terms of the expense per item of interest or</w:t>
      </w:r>
      <w:r>
        <w:br/>
      </w:r>
      <w:r>
        <w:rPr>
          <w:rStyle w:val="ui-provider"/>
        </w:rPr>
        <w:t>goal. A goal of this proposed regulatory action is to prevent cancer cases resulting from exposure to PCE.</w:t>
      </w:r>
      <w:r w:rsidR="00E86BE1">
        <w:t xml:space="preserve"> </w:t>
      </w:r>
      <w:r w:rsidR="00E86BE1">
        <w:rPr>
          <w:rStyle w:val="ui-provider"/>
        </w:rPr>
        <w:t xml:space="preserve">The </w:t>
      </w:r>
      <w:r w:rsidR="006F49C5">
        <w:rPr>
          <w:rStyle w:val="ui-provider"/>
        </w:rPr>
        <w:t>final</w:t>
      </w:r>
      <w:r w:rsidR="00E86BE1">
        <w:rPr>
          <w:rStyle w:val="ui-provider"/>
        </w:rPr>
        <w:t xml:space="preserve"> option costs $</w:t>
      </w:r>
      <w:r w:rsidR="00C26463">
        <w:rPr>
          <w:rStyle w:val="ui-provider"/>
        </w:rPr>
        <w:t>3.1</w:t>
      </w:r>
      <w:r w:rsidR="00E86BE1">
        <w:rPr>
          <w:rStyle w:val="ui-provider"/>
        </w:rPr>
        <w:t xml:space="preserve"> million per potential cancer case avoided while the alternative option</w:t>
      </w:r>
      <w:r w:rsidR="00E86BE1">
        <w:br/>
      </w:r>
      <w:r w:rsidR="00E86BE1">
        <w:rPr>
          <w:rStyle w:val="ui-provider"/>
        </w:rPr>
        <w:t>costs $</w:t>
      </w:r>
      <w:r w:rsidR="00C26463">
        <w:rPr>
          <w:rStyle w:val="ui-provider"/>
        </w:rPr>
        <w:t>4.4</w:t>
      </w:r>
      <w:r w:rsidR="00E86BE1">
        <w:rPr>
          <w:rStyle w:val="ui-provider"/>
        </w:rPr>
        <w:t xml:space="preserve"> million per potential cancer case avoided using annualized costs for the 2 percent discount</w:t>
      </w:r>
      <w:r w:rsidR="00E86BE1">
        <w:br/>
      </w:r>
      <w:r w:rsidR="00E86BE1">
        <w:rPr>
          <w:rStyle w:val="ui-provider"/>
        </w:rPr>
        <w:t>rate and cancer cases avoided from one year of reduced exposure under the policy options (the average</w:t>
      </w:r>
      <w:r w:rsidR="00E86BE1">
        <w:br/>
      </w:r>
      <w:r w:rsidR="00E86BE1">
        <w:rPr>
          <w:rStyle w:val="ui-provider"/>
        </w:rPr>
        <w:t>across the 20-year analytical timeframe)</w:t>
      </w:r>
      <w:r w:rsidR="00C25215">
        <w:rPr>
          <w:rStyle w:val="ui-provider"/>
        </w:rPr>
        <w:t xml:space="preserve">, </w:t>
      </w:r>
      <w:r w:rsidRPr="00204F1F" w:rsidR="00C25215">
        <w:t>indicating that the final rule option is more cost effective compare</w:t>
      </w:r>
      <w:r w:rsidR="00C25215">
        <w:t>d</w:t>
      </w:r>
      <w:r w:rsidRPr="00204F1F" w:rsidR="00C25215">
        <w:t xml:space="preserve"> to the alternative option.</w:t>
      </w:r>
    </w:p>
    <w:tbl>
      <w:tblPr>
        <w:tblStyle w:val="TableGrid"/>
        <w:tblW w:w="12965" w:type="dxa"/>
        <w:jc w:val="center"/>
        <w:tblLayout w:type="fixed"/>
        <w:tblCellMar>
          <w:left w:w="0" w:type="dxa"/>
          <w:right w:w="58" w:type="dxa"/>
        </w:tblCellMar>
        <w:tblLook w:val="04A0"/>
      </w:tblPr>
      <w:tblGrid>
        <w:gridCol w:w="990"/>
        <w:gridCol w:w="1197"/>
        <w:gridCol w:w="1233"/>
        <w:gridCol w:w="1162"/>
        <w:gridCol w:w="1178"/>
        <w:gridCol w:w="1217"/>
        <w:gridCol w:w="1213"/>
        <w:gridCol w:w="1182"/>
        <w:gridCol w:w="1158"/>
        <w:gridCol w:w="1237"/>
        <w:gridCol w:w="1198"/>
      </w:tblGrid>
      <w:tr w14:paraId="37389C85" w14:textId="77777777">
        <w:tblPrEx>
          <w:tblW w:w="12965" w:type="dxa"/>
          <w:jc w:val="center"/>
          <w:tblLayout w:type="fixed"/>
          <w:tblCellMar>
            <w:left w:w="0" w:type="dxa"/>
            <w:right w:w="58" w:type="dxa"/>
          </w:tblCellMar>
          <w:tblLook w:val="04A0"/>
        </w:tblPrEx>
        <w:trPr>
          <w:trHeight w:val="270"/>
          <w:tblHeader/>
          <w:jc w:val="center"/>
        </w:trPr>
        <w:tc>
          <w:tcPr>
            <w:tcW w:w="12965" w:type="dxa"/>
            <w:gridSpan w:val="11"/>
            <w:tcBorders>
              <w:top w:val="nil"/>
              <w:left w:val="nil"/>
              <w:bottom w:val="single" w:sz="4" w:space="0" w:color="auto"/>
              <w:right w:val="nil"/>
            </w:tcBorders>
            <w:shd w:val="clear" w:color="auto" w:fill="auto"/>
          </w:tcPr>
          <w:p w:rsidR="00F91A16" w:rsidRPr="006D0935" w:rsidP="00CB1C05" w14:paraId="2F9D0E41" w14:textId="77777777">
            <w:pPr>
              <w:pStyle w:val="TableTitleA"/>
            </w:pPr>
            <w:bookmarkStart w:id="1441" w:name="_Ref161937231"/>
            <w:bookmarkStart w:id="1442" w:name="_Toc165379739"/>
            <w:r w:rsidRPr="006D0935">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1441"/>
            <w:r w:rsidRPr="006D0935">
              <w:t xml:space="preserve">: </w:t>
            </w:r>
            <w:r>
              <w:t>20-Year Stream of Annual Undiscounted Costs, Benefits, and Net Benefits (millions, 2022$)</w:t>
            </w:r>
            <w:bookmarkEnd w:id="1442"/>
          </w:p>
        </w:tc>
      </w:tr>
      <w:tr w14:paraId="0AC6A88B" w14:textId="77777777">
        <w:tblPrEx>
          <w:tblW w:w="12965" w:type="dxa"/>
          <w:jc w:val="center"/>
          <w:tblLayout w:type="fixed"/>
          <w:tblCellMar>
            <w:left w:w="0" w:type="dxa"/>
            <w:right w:w="58" w:type="dxa"/>
          </w:tblCellMar>
          <w:tblLook w:val="04A0"/>
        </w:tblPrEx>
        <w:trPr>
          <w:tblHeader/>
          <w:jc w:val="center"/>
        </w:trPr>
        <w:tc>
          <w:tcPr>
            <w:tcW w:w="990" w:type="dxa"/>
            <w:vMerge w:val="restart"/>
            <w:tcBorders>
              <w:right w:val="single" w:sz="4" w:space="0" w:color="auto"/>
            </w:tcBorders>
            <w:shd w:val="clear" w:color="auto" w:fill="48A9C5" w:themeFill="accent1"/>
            <w:vAlign w:val="center"/>
          </w:tcPr>
          <w:p w:rsidR="00F91A16" w:rsidRPr="00544E71" w:rsidP="00CB1C05" w14:paraId="11D96A0B" w14:textId="77777777">
            <w:pPr>
              <w:pStyle w:val="TableSubtitle"/>
            </w:pPr>
            <w:r>
              <w:t>Year</w:t>
            </w:r>
          </w:p>
        </w:tc>
        <w:tc>
          <w:tcPr>
            <w:tcW w:w="2430" w:type="dxa"/>
            <w:gridSpan w:val="2"/>
            <w:vMerge w:val="restart"/>
            <w:tcBorders>
              <w:top w:val="single" w:sz="4" w:space="0" w:color="auto"/>
              <w:left w:val="single" w:sz="4" w:space="0" w:color="auto"/>
              <w:right w:val="single" w:sz="4" w:space="0" w:color="auto"/>
            </w:tcBorders>
            <w:shd w:val="clear" w:color="auto" w:fill="48A9C5" w:themeFill="accent1"/>
          </w:tcPr>
          <w:p w:rsidR="00F91A16" w:rsidRPr="006D0935" w:rsidP="00CB1C05" w14:paraId="5CC5E5A9" w14:textId="77777777">
            <w:pPr>
              <w:pStyle w:val="TableSubtitle"/>
            </w:pPr>
            <w:r>
              <w:t>Costs</w:t>
            </w:r>
          </w:p>
        </w:tc>
        <w:tc>
          <w:tcPr>
            <w:tcW w:w="4770" w:type="dxa"/>
            <w:gridSpan w:val="4"/>
            <w:tcBorders>
              <w:top w:val="single" w:sz="4" w:space="0" w:color="auto"/>
              <w:left w:val="single" w:sz="4" w:space="0" w:color="auto"/>
              <w:bottom w:val="single" w:sz="4" w:space="0" w:color="auto"/>
              <w:right w:val="single" w:sz="4" w:space="0" w:color="auto"/>
            </w:tcBorders>
            <w:shd w:val="clear" w:color="auto" w:fill="48A9C5" w:themeFill="accent1"/>
          </w:tcPr>
          <w:p w:rsidR="00F91A16" w:rsidRPr="006D0935" w:rsidP="00CB1C05" w14:paraId="2F08710B" w14:textId="77777777">
            <w:pPr>
              <w:pStyle w:val="TableSubtitle"/>
            </w:pPr>
            <w:r>
              <w:t>Benefits</w:t>
            </w:r>
          </w:p>
        </w:tc>
        <w:tc>
          <w:tcPr>
            <w:tcW w:w="4775" w:type="dxa"/>
            <w:gridSpan w:val="4"/>
            <w:tcBorders>
              <w:top w:val="single" w:sz="4" w:space="0" w:color="auto"/>
              <w:left w:val="single" w:sz="4" w:space="0" w:color="auto"/>
              <w:bottom w:val="single" w:sz="4" w:space="0" w:color="auto"/>
              <w:right w:val="single" w:sz="4" w:space="0" w:color="auto"/>
            </w:tcBorders>
            <w:shd w:val="clear" w:color="auto" w:fill="48A9C5" w:themeFill="accent1"/>
          </w:tcPr>
          <w:p w:rsidR="00F91A16" w:rsidRPr="006D0935" w:rsidP="00CB1C05" w14:paraId="71E57501" w14:textId="77777777">
            <w:pPr>
              <w:pStyle w:val="TableSubtitle"/>
            </w:pPr>
            <w:r>
              <w:t>Net Benefits</w:t>
            </w:r>
          </w:p>
        </w:tc>
      </w:tr>
      <w:tr w14:paraId="4FC1B88D" w14:textId="77777777">
        <w:tblPrEx>
          <w:tblW w:w="12965" w:type="dxa"/>
          <w:jc w:val="center"/>
          <w:tblLayout w:type="fixed"/>
          <w:tblCellMar>
            <w:left w:w="0" w:type="dxa"/>
            <w:right w:w="58" w:type="dxa"/>
          </w:tblCellMar>
          <w:tblLook w:val="04A0"/>
        </w:tblPrEx>
        <w:trPr>
          <w:trHeight w:val="449"/>
          <w:tblHeader/>
          <w:jc w:val="center"/>
        </w:trPr>
        <w:tc>
          <w:tcPr>
            <w:tcW w:w="990" w:type="dxa"/>
            <w:vMerge/>
            <w:tcBorders>
              <w:right w:val="single" w:sz="4" w:space="0" w:color="auto"/>
            </w:tcBorders>
            <w:shd w:val="clear" w:color="auto" w:fill="48A9C5" w:themeFill="accent1"/>
          </w:tcPr>
          <w:p w:rsidR="00F91A16" w:rsidRPr="00544E71" w:rsidP="00CB1C05" w14:paraId="023C95AC" w14:textId="77777777">
            <w:pPr>
              <w:pStyle w:val="TableSubtitle"/>
            </w:pPr>
          </w:p>
        </w:tc>
        <w:tc>
          <w:tcPr>
            <w:tcW w:w="2430" w:type="dxa"/>
            <w:gridSpan w:val="2"/>
            <w:vMerge/>
            <w:tcBorders>
              <w:left w:val="single" w:sz="4" w:space="0" w:color="auto"/>
              <w:right w:val="single" w:sz="4" w:space="0" w:color="auto"/>
            </w:tcBorders>
            <w:shd w:val="clear" w:color="auto" w:fill="48A9C5" w:themeFill="accent1"/>
            <w:vAlign w:val="center"/>
          </w:tcPr>
          <w:p w:rsidR="00F91A16" w:rsidRPr="00544E71" w:rsidP="00CB1C05" w14:paraId="69468B4C" w14:textId="77777777">
            <w:pPr>
              <w:pStyle w:val="TableSubtitle"/>
            </w:pPr>
          </w:p>
        </w:tc>
        <w:tc>
          <w:tcPr>
            <w:tcW w:w="2340" w:type="dxa"/>
            <w:gridSpan w:val="2"/>
            <w:tcBorders>
              <w:top w:val="single" w:sz="4" w:space="0" w:color="auto"/>
              <w:left w:val="single" w:sz="4" w:space="0" w:color="auto"/>
              <w:right w:val="single" w:sz="4" w:space="0" w:color="auto"/>
            </w:tcBorders>
            <w:shd w:val="clear" w:color="auto" w:fill="48A9C5" w:themeFill="accent1"/>
            <w:vAlign w:val="center"/>
          </w:tcPr>
          <w:p w:rsidR="00F91A16" w:rsidRPr="00544E71" w:rsidP="00CB1C05" w14:paraId="525ADC12" w14:textId="77777777">
            <w:pPr>
              <w:pStyle w:val="TableSubtitle"/>
            </w:pPr>
            <w:r>
              <w:t>Low Estimate</w:t>
            </w:r>
          </w:p>
        </w:tc>
        <w:tc>
          <w:tcPr>
            <w:tcW w:w="2430" w:type="dxa"/>
            <w:gridSpan w:val="2"/>
            <w:tcBorders>
              <w:top w:val="single" w:sz="4" w:space="0" w:color="auto"/>
              <w:left w:val="single" w:sz="4" w:space="0" w:color="auto"/>
              <w:right w:val="single" w:sz="4" w:space="0" w:color="auto"/>
            </w:tcBorders>
            <w:shd w:val="clear" w:color="auto" w:fill="48A9C5" w:themeFill="accent1"/>
            <w:vAlign w:val="center"/>
          </w:tcPr>
          <w:p w:rsidR="00F91A16" w:rsidRPr="00544E71" w:rsidP="00CB1C05" w14:paraId="02B979E1" w14:textId="77777777">
            <w:pPr>
              <w:pStyle w:val="TableSubtitle"/>
            </w:pPr>
            <w:r>
              <w:t>High Estimate</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544E71" w:rsidP="00CB1C05" w14:paraId="20857053" w14:textId="77777777">
            <w:pPr>
              <w:pStyle w:val="TableSubtitle"/>
            </w:pPr>
            <w:r>
              <w:t>Low Estimate</w:t>
            </w:r>
          </w:p>
        </w:tc>
        <w:tc>
          <w:tcPr>
            <w:tcW w:w="2435"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544E71" w:rsidP="00CB1C05" w14:paraId="3A32F3DA" w14:textId="77777777">
            <w:pPr>
              <w:pStyle w:val="TableSubtitle"/>
            </w:pPr>
            <w:r>
              <w:t>High Estimate</w:t>
            </w:r>
          </w:p>
        </w:tc>
      </w:tr>
      <w:tr w14:paraId="6233BF43" w14:textId="77777777">
        <w:tblPrEx>
          <w:tblW w:w="12965" w:type="dxa"/>
          <w:jc w:val="center"/>
          <w:tblLayout w:type="fixed"/>
          <w:tblCellMar>
            <w:left w:w="0" w:type="dxa"/>
            <w:right w:w="58" w:type="dxa"/>
          </w:tblCellMar>
          <w:tblLook w:val="04A0"/>
        </w:tblPrEx>
        <w:trPr>
          <w:trHeight w:val="449"/>
          <w:tblHeader/>
          <w:jc w:val="center"/>
        </w:trPr>
        <w:tc>
          <w:tcPr>
            <w:tcW w:w="990" w:type="dxa"/>
            <w:vMerge/>
            <w:tcBorders>
              <w:bottom w:val="single" w:sz="4" w:space="0" w:color="auto"/>
              <w:right w:val="single" w:sz="4" w:space="0" w:color="auto"/>
            </w:tcBorders>
            <w:shd w:val="clear" w:color="auto" w:fill="48A9C5" w:themeFill="accent1"/>
          </w:tcPr>
          <w:p w:rsidR="00F91A16" w:rsidRPr="00544E71" w:rsidP="00CB1C05" w14:paraId="55D1E891" w14:textId="77777777">
            <w:pPr>
              <w:pStyle w:val="TableSubtitle"/>
            </w:pPr>
          </w:p>
        </w:tc>
        <w:tc>
          <w:tcPr>
            <w:tcW w:w="1197" w:type="dxa"/>
            <w:tcBorders>
              <w:left w:val="single" w:sz="4" w:space="0" w:color="auto"/>
              <w:bottom w:val="single" w:sz="4" w:space="0" w:color="auto"/>
              <w:right w:val="single" w:sz="4" w:space="0" w:color="auto"/>
            </w:tcBorders>
            <w:shd w:val="clear" w:color="auto" w:fill="48A9C5" w:themeFill="accent1"/>
            <w:vAlign w:val="center"/>
          </w:tcPr>
          <w:p w:rsidR="00F91A16" w:rsidRPr="006D0935" w:rsidP="00CB1C05" w14:paraId="70D3D95D" w14:textId="77777777">
            <w:pPr>
              <w:pStyle w:val="TableSubtitle"/>
            </w:pPr>
            <w:r w:rsidRPr="00544E71">
              <w:t xml:space="preserve"> Option 1</w:t>
            </w:r>
          </w:p>
        </w:tc>
        <w:tc>
          <w:tcPr>
            <w:tcW w:w="1233" w:type="dxa"/>
            <w:tcBorders>
              <w:left w:val="single" w:sz="4" w:space="0" w:color="auto"/>
              <w:bottom w:val="single" w:sz="4" w:space="0" w:color="auto"/>
              <w:right w:val="single" w:sz="4" w:space="0" w:color="auto"/>
            </w:tcBorders>
            <w:shd w:val="clear" w:color="auto" w:fill="48A9C5" w:themeFill="accent1"/>
            <w:vAlign w:val="center"/>
          </w:tcPr>
          <w:p w:rsidR="00F91A16" w:rsidRPr="006D0935" w:rsidP="00CB1C05" w14:paraId="0A46CB0F" w14:textId="77777777">
            <w:pPr>
              <w:pStyle w:val="TableSubtitle"/>
            </w:pPr>
            <w:r w:rsidRPr="00544E71">
              <w:t>Option 2</w:t>
            </w:r>
          </w:p>
        </w:tc>
        <w:tc>
          <w:tcPr>
            <w:tcW w:w="1162"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544E71" w:rsidP="00CB1C05" w14:paraId="58E8C51B" w14:textId="77777777">
            <w:pPr>
              <w:pStyle w:val="TableSubtitle"/>
            </w:pPr>
            <w:r w:rsidRPr="00544E71">
              <w:t xml:space="preserve"> Option 1</w:t>
            </w:r>
          </w:p>
        </w:tc>
        <w:tc>
          <w:tcPr>
            <w:tcW w:w="117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6D0935" w:rsidP="00CB1C05" w14:paraId="74DE81A9" w14:textId="77777777">
            <w:pPr>
              <w:pStyle w:val="TableSubtitle"/>
            </w:pPr>
            <w:r w:rsidRPr="00544E71">
              <w:t>Option 2</w:t>
            </w:r>
          </w:p>
        </w:tc>
        <w:tc>
          <w:tcPr>
            <w:tcW w:w="1217"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544E71" w:rsidP="00CB1C05" w14:paraId="17211CF8" w14:textId="77777777">
            <w:pPr>
              <w:pStyle w:val="TableSubtitle"/>
            </w:pPr>
            <w:r w:rsidRPr="00544E71">
              <w:t xml:space="preserve"> Option 1</w:t>
            </w:r>
          </w:p>
        </w:tc>
        <w:tc>
          <w:tcPr>
            <w:tcW w:w="1213"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6D0935" w:rsidP="00CB1C05" w14:paraId="6C611136" w14:textId="77777777">
            <w:pPr>
              <w:pStyle w:val="TableSubtitle"/>
            </w:pPr>
            <w:r w:rsidRPr="00544E71">
              <w:t>Option 2</w:t>
            </w:r>
          </w:p>
        </w:tc>
        <w:tc>
          <w:tcPr>
            <w:tcW w:w="1182"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544E71" w:rsidP="00CB1C05" w14:paraId="62DE2A85" w14:textId="77777777">
            <w:pPr>
              <w:pStyle w:val="TableSubtitle"/>
            </w:pPr>
            <w:r w:rsidRPr="00544E71">
              <w:t xml:space="preserve"> Option 1</w:t>
            </w:r>
          </w:p>
        </w:tc>
        <w:tc>
          <w:tcPr>
            <w:tcW w:w="115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6D0935" w:rsidP="00CB1C05" w14:paraId="00120B5C" w14:textId="77777777">
            <w:pPr>
              <w:pStyle w:val="TableSubtitle"/>
            </w:pPr>
            <w:r w:rsidRPr="00544E71">
              <w:t>Option 2</w:t>
            </w:r>
          </w:p>
        </w:tc>
        <w:tc>
          <w:tcPr>
            <w:tcW w:w="1237"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F91A16" w:rsidRPr="00544E71" w:rsidP="00CB1C05" w14:paraId="4F4A7022" w14:textId="77777777">
            <w:pPr>
              <w:pStyle w:val="TableSubtitle"/>
            </w:pPr>
            <w:r w:rsidRPr="00544E71">
              <w:t xml:space="preserve"> Option 1</w:t>
            </w:r>
          </w:p>
        </w:tc>
        <w:tc>
          <w:tcPr>
            <w:tcW w:w="119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F91A16" w:rsidRPr="006D0935" w:rsidP="00CB1C05" w14:paraId="75BCAC87" w14:textId="77777777">
            <w:pPr>
              <w:pStyle w:val="TableSubtitle"/>
            </w:pPr>
            <w:r w:rsidRPr="00544E71">
              <w:t>Option 2</w:t>
            </w:r>
          </w:p>
        </w:tc>
      </w:tr>
      <w:tr w14:paraId="7124230C"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763D4FDE" w14:textId="77777777">
            <w:pPr>
              <w:pStyle w:val="LTableTextAbt"/>
              <w:jc w:val="center"/>
              <w:rPr>
                <w:rFonts w:ascii="Times New Roman" w:hAnsi="Times New Roman" w:cs="Times New Roman"/>
              </w:rPr>
            </w:pPr>
            <w:r w:rsidRPr="00BC4E98">
              <w:rPr>
                <w:szCs w:val="18"/>
              </w:rPr>
              <w:t>0</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92DF262" w14:textId="17DD3925">
            <w:pPr>
              <w:pStyle w:val="RTableTextAbt"/>
              <w:rPr>
                <w:rFonts w:ascii="Times New Roman" w:hAnsi="Times New Roman" w:cs="Times New Roman"/>
                <w:szCs w:val="18"/>
              </w:rPr>
            </w:pPr>
            <w:r w:rsidRPr="00092758">
              <w:rPr>
                <w:szCs w:val="18"/>
              </w:rPr>
              <w:t xml:space="preserve">$26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2B86175" w14:textId="1CE5F98A">
            <w:pPr>
              <w:pStyle w:val="RTableTextAbt"/>
              <w:rPr>
                <w:rFonts w:ascii="Times New Roman" w:hAnsi="Times New Roman" w:cs="Times New Roman"/>
                <w:szCs w:val="18"/>
              </w:rPr>
            </w:pPr>
            <w:r w:rsidRPr="00092758">
              <w:rPr>
                <w:szCs w:val="18"/>
              </w:rPr>
              <w:t xml:space="preserve">$53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rsidP="00A90589" w14:paraId="567FA6C3" w14:textId="3DA2E658">
            <w:pPr>
              <w:pStyle w:val="RTableTextAbt"/>
              <w:rPr>
                <w:rFonts w:ascii="Times New Roman" w:hAnsi="Times New Roman" w:cs="Times New Roman"/>
                <w:szCs w:val="18"/>
              </w:rPr>
            </w:pPr>
            <w:r w:rsidRPr="00A90589">
              <w:rPr>
                <w:rFonts w:ascii="Times New Roman" w:hAnsi="Times New Roman" w:cs="Times New Roman"/>
                <w:szCs w:val="18"/>
              </w:rPr>
              <w:t>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rsidP="00A90589" w14:paraId="7A2D57D6" w14:textId="2D6B9530">
            <w:pPr>
              <w:pStyle w:val="RTableTextAbt"/>
              <w:rPr>
                <w:rFonts w:ascii="Times New Roman" w:hAnsi="Times New Roman" w:cs="Times New Roman"/>
                <w:szCs w:val="18"/>
              </w:rPr>
            </w:pPr>
            <w:r w:rsidRPr="00A90589">
              <w:rPr>
                <w:rFonts w:ascii="Times New Roman" w:hAnsi="Times New Roman" w:cs="Times New Roman"/>
                <w:szCs w:val="18"/>
              </w:rPr>
              <w:t>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rsidP="00A90589" w14:paraId="388F9425" w14:textId="13471667">
            <w:pPr>
              <w:pStyle w:val="RTableTextAbt"/>
              <w:rPr>
                <w:rFonts w:ascii="Times New Roman" w:hAnsi="Times New Roman" w:cs="Times New Roman"/>
                <w:szCs w:val="18"/>
              </w:rPr>
            </w:pPr>
            <w:r w:rsidRPr="00A90589">
              <w:rPr>
                <w:rFonts w:ascii="Times New Roman" w:hAnsi="Times New Roman" w:cs="Times New Roman"/>
                <w:szCs w:val="18"/>
              </w:rPr>
              <w:t>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rsidP="00A90589" w14:paraId="77331C64" w14:textId="2933173B">
            <w:pPr>
              <w:pStyle w:val="RTableTextAbt"/>
              <w:rPr>
                <w:rFonts w:ascii="Times New Roman" w:hAnsi="Times New Roman" w:cs="Times New Roman"/>
                <w:szCs w:val="18"/>
              </w:rPr>
            </w:pPr>
            <w:r w:rsidRPr="00A90589">
              <w:rPr>
                <w:rFonts w:ascii="Times New Roman" w:hAnsi="Times New Roman" w:cs="Times New Roman"/>
                <w:szCs w:val="18"/>
              </w:rPr>
              <w:t>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7ED51712" w14:textId="280EF38C">
            <w:pPr>
              <w:pStyle w:val="RTableTextAbt"/>
              <w:rPr>
                <w:rFonts w:ascii="Times New Roman" w:hAnsi="Times New Roman" w:cs="Times New Roman"/>
                <w:color w:val="FF0000"/>
                <w:szCs w:val="18"/>
              </w:rPr>
            </w:pPr>
            <w:r w:rsidRPr="00A90589">
              <w:rPr>
                <w:rFonts w:ascii="Times New Roman" w:hAnsi="Times New Roman" w:cs="Times New Roman"/>
                <w:color w:val="FF0000"/>
                <w:szCs w:val="18"/>
              </w:rPr>
              <w:t>($260)</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4FE2F95C" w14:textId="60A215C7">
            <w:pPr>
              <w:pStyle w:val="RTableTextAbt"/>
              <w:rPr>
                <w:rFonts w:ascii="Times New Roman" w:hAnsi="Times New Roman" w:cs="Times New Roman"/>
                <w:color w:val="FF0000"/>
                <w:szCs w:val="18"/>
              </w:rPr>
            </w:pPr>
            <w:r w:rsidRPr="00A90589">
              <w:rPr>
                <w:rFonts w:ascii="Times New Roman" w:hAnsi="Times New Roman" w:cs="Times New Roman"/>
                <w:color w:val="FF0000"/>
                <w:szCs w:val="18"/>
              </w:rPr>
              <w:t>($53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518526F2" w14:textId="452A5DEA">
            <w:pPr>
              <w:pStyle w:val="RTableTextAbt"/>
              <w:rPr>
                <w:rFonts w:ascii="Times New Roman" w:hAnsi="Times New Roman" w:cs="Times New Roman"/>
                <w:color w:val="FF0000"/>
                <w:szCs w:val="18"/>
              </w:rPr>
            </w:pPr>
            <w:r w:rsidRPr="00A90589">
              <w:rPr>
                <w:rFonts w:ascii="Times New Roman" w:hAnsi="Times New Roman" w:cs="Times New Roman"/>
                <w:color w:val="FF0000"/>
                <w:szCs w:val="18"/>
              </w:rPr>
              <w:t>($260)</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7C33FAA9" w14:textId="0561C60F">
            <w:pPr>
              <w:pStyle w:val="RTableTextAbt"/>
              <w:rPr>
                <w:rFonts w:ascii="Times New Roman" w:hAnsi="Times New Roman" w:cs="Times New Roman"/>
                <w:color w:val="FF0000"/>
                <w:szCs w:val="18"/>
              </w:rPr>
            </w:pPr>
            <w:r w:rsidRPr="00A90589">
              <w:rPr>
                <w:rFonts w:ascii="Times New Roman" w:hAnsi="Times New Roman" w:cs="Times New Roman"/>
                <w:color w:val="FF0000"/>
                <w:szCs w:val="18"/>
              </w:rPr>
              <w:t>($537)</w:t>
            </w:r>
          </w:p>
        </w:tc>
      </w:tr>
      <w:tr w14:paraId="7D215994"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126174BB" w14:textId="77777777">
            <w:pPr>
              <w:pStyle w:val="LTableTextAbt"/>
              <w:jc w:val="center"/>
              <w:rPr>
                <w:rFonts w:ascii="Times New Roman" w:hAnsi="Times New Roman" w:cs="Times New Roman"/>
              </w:rPr>
            </w:pPr>
            <w:r w:rsidRPr="00BC4E98">
              <w:rPr>
                <w:szCs w:val="18"/>
              </w:rPr>
              <w:t>1</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FC7D6AB" w14:textId="12F7DE15">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0832274" w14:textId="4A0F7AAF">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1CDAF27" w14:textId="4EE2681C">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AC56479" w14:textId="5EC0E086">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01AC7929" w14:textId="2872532B">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50B0CF78" w14:textId="44ED4DF8">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2A140391" w14:textId="5ED50985">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5CD99B67" w14:textId="2DDB18C5">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232BB46F" w14:textId="49521528">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5EB5BD05" w14:textId="6D028655">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7A0C3E0F"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03769122" w14:textId="77777777">
            <w:pPr>
              <w:pStyle w:val="LTableTextAbt"/>
              <w:jc w:val="center"/>
              <w:rPr>
                <w:rFonts w:ascii="Times New Roman" w:hAnsi="Times New Roman" w:cs="Times New Roman"/>
              </w:rPr>
            </w:pPr>
            <w:r w:rsidRPr="00BC4E98">
              <w:rPr>
                <w:szCs w:val="18"/>
              </w:rPr>
              <w:t>2</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6AA7D52" w14:textId="14E84CD0">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0596A6EF" w14:textId="2ED78AA0">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F8EC0EA" w14:textId="1DEDE568">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28BC3A6" w14:textId="4A8692FC">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66DD8DD8" w14:textId="27C19CF9">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5C978FCD" w14:textId="49AFC49D">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3D74A0BC" w14:textId="771691CD">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3E473067" w14:textId="37E44C5A">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4C18ACAB" w14:textId="4C51DB4E">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69A5005F" w14:textId="7B572B87">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424BAF8F"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42B5C7D3" w14:textId="77777777">
            <w:pPr>
              <w:pStyle w:val="LTableTextAbt"/>
              <w:jc w:val="center"/>
              <w:rPr>
                <w:rFonts w:ascii="Times New Roman" w:hAnsi="Times New Roman" w:cs="Times New Roman"/>
              </w:rPr>
            </w:pPr>
            <w:r w:rsidRPr="00BC4E98">
              <w:rPr>
                <w:szCs w:val="18"/>
              </w:rPr>
              <w:t>3</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2BFC597" w14:textId="5A2DE555">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20C06D4" w14:textId="2DC3E17F">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426EA5BE" w14:textId="4EAE8307">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9D942BD" w14:textId="17E57EBC">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0EE228E6" w14:textId="5A3BA7F2">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1547CA09" w14:textId="3DA6CADA">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7E1E83DF" w14:textId="42C0E22A">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73B60296" w14:textId="7CB13E58">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288E2902" w14:textId="36B1B50C">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70C7F695" w14:textId="5A7B6998">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75C0D8EA"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6C9ADD7C" w14:textId="77777777">
            <w:pPr>
              <w:pStyle w:val="LTableTextAbt"/>
              <w:jc w:val="center"/>
              <w:rPr>
                <w:rFonts w:ascii="Times New Roman" w:hAnsi="Times New Roman" w:cs="Times New Roman"/>
              </w:rPr>
            </w:pPr>
            <w:r w:rsidRPr="00BC4E98">
              <w:rPr>
                <w:szCs w:val="18"/>
              </w:rPr>
              <w:t>4</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0C2FC467" w14:textId="4B8EDD0F">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F8E5BB1" w14:textId="42C3776B">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3605896" w14:textId="5FC91E15">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23350AE" w14:textId="41940025">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55AAE30D" w14:textId="65D65039">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17D53A46" w14:textId="69D0912B">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6A294D05" w14:textId="015DFF22">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4D7C9E7E" w14:textId="0E116D08">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40D93445" w14:textId="4D908FCB">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67B71581" w14:textId="3DE93374">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11D607E2"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024E8E29" w14:textId="77777777">
            <w:pPr>
              <w:pStyle w:val="LTableTextAbt"/>
              <w:jc w:val="center"/>
              <w:rPr>
                <w:rFonts w:ascii="Times New Roman" w:hAnsi="Times New Roman" w:cs="Times New Roman"/>
              </w:rPr>
            </w:pPr>
            <w:r w:rsidRPr="00BC4E98">
              <w:rPr>
                <w:szCs w:val="18"/>
              </w:rPr>
              <w:t>5</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AB065D5" w14:textId="3667BD10">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C3F52ED" w14:textId="44CCD312">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45D47EF" w14:textId="00CA4597">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99D5CCA" w14:textId="6ADC627B">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14FD775E" w14:textId="23BB0478">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5AD91DA6" w14:textId="58A7314E">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5653549A" w14:textId="211B62A4">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55E175FB" w14:textId="32A3F73C">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4577F673" w14:textId="5750817A">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26367292" w14:textId="46840681">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4CE97CFF"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5AF92F75" w14:textId="77777777">
            <w:pPr>
              <w:pStyle w:val="LTableTextAbt"/>
              <w:jc w:val="center"/>
              <w:rPr>
                <w:rFonts w:ascii="Times New Roman" w:hAnsi="Times New Roman" w:cs="Times New Roman"/>
              </w:rPr>
            </w:pPr>
            <w:r w:rsidRPr="00BC4E98">
              <w:rPr>
                <w:szCs w:val="18"/>
              </w:rPr>
              <w:t>6</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49E8AD9" w14:textId="51FA4CE4">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1417D85" w14:textId="0A64B25B">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8795D96" w14:textId="541AF345">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3083083" w14:textId="28F39055">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4C39F685" w14:textId="22F4E6CC">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66B3197E" w14:textId="2846D263">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7FE5D40E" w14:textId="4001F53C">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2F0522C2" w14:textId="2629CD66">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7313481C" w14:textId="2CB98A49">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45C25FFE" w14:textId="64FAF041">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5286189D"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346D27CA" w14:textId="77777777">
            <w:pPr>
              <w:pStyle w:val="LTableTextAbt"/>
              <w:jc w:val="center"/>
              <w:rPr>
                <w:rFonts w:ascii="Times New Roman" w:hAnsi="Times New Roman" w:cs="Times New Roman"/>
              </w:rPr>
            </w:pPr>
            <w:r w:rsidRPr="00BC4E98">
              <w:rPr>
                <w:szCs w:val="18"/>
              </w:rPr>
              <w:t>7</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A9C5276" w14:textId="09DFD05F">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A147027" w14:textId="6A498F6C">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D1F689A" w14:textId="231003F1">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8FCAD04" w14:textId="387408FF">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108660D3" w14:textId="5689ED4F">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0E3D4790" w14:textId="0461E544">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5FEF08AC" w14:textId="3AA514F4">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702C9283" w14:textId="6A21B7C5">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78FD983C" w14:textId="2A93E652">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33C61E53" w14:textId="06F7A4E5">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77EC55EB"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7D6B1D4B" w14:textId="77777777">
            <w:pPr>
              <w:pStyle w:val="LTableTextAbt"/>
              <w:jc w:val="center"/>
              <w:rPr>
                <w:rFonts w:ascii="Times New Roman" w:hAnsi="Times New Roman" w:cs="Times New Roman"/>
              </w:rPr>
            </w:pPr>
            <w:r w:rsidRPr="00BC4E98">
              <w:rPr>
                <w:szCs w:val="18"/>
              </w:rPr>
              <w:t>8</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14FB36B" w14:textId="657D9525">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9A2DC60" w14:textId="1DCF8FE0">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7ED13CF" w14:textId="3ECF3946">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D1DCA3D" w14:textId="2ED51569">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1AE43811" w14:textId="3FA334F6">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4047969A" w14:textId="733396B5">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15697527" w14:textId="1D2999B0">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09C01F87" w14:textId="5FF9B932">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2A864706" w14:textId="0A429F37">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7C5F87DE" w14:textId="38E2B19C">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1411C470"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40A90564" w14:textId="77777777">
            <w:pPr>
              <w:pStyle w:val="LTableTextAbt"/>
              <w:jc w:val="center"/>
              <w:rPr>
                <w:rFonts w:ascii="Times New Roman" w:hAnsi="Times New Roman" w:cs="Times New Roman"/>
              </w:rPr>
            </w:pPr>
            <w:r w:rsidRPr="00BC4E98">
              <w:rPr>
                <w:szCs w:val="18"/>
              </w:rPr>
              <w:t>9</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F40B242" w14:textId="6BC48316">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0035B27" w14:textId="6CE5E5E4">
            <w:pPr>
              <w:pStyle w:val="RTableTextAbt"/>
              <w:rPr>
                <w:rFonts w:ascii="Times New Roman" w:hAnsi="Times New Roman" w:cs="Times New Roman"/>
                <w:szCs w:val="18"/>
              </w:rPr>
            </w:pPr>
            <w:r w:rsidRPr="00092758">
              <w:rPr>
                <w:szCs w:val="18"/>
              </w:rPr>
              <w:t xml:space="preserve">$26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BCCC473" w14:textId="4AB14241">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9997572" w14:textId="0D479D25">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0F3B986B" w14:textId="0F644CA4">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7C52FA0A" w14:textId="15DCEBE6">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164F422E" w14:textId="5752927F">
            <w:pPr>
              <w:pStyle w:val="RTableTextAbt"/>
              <w:rPr>
                <w:rFonts w:ascii="Times New Roman" w:hAnsi="Times New Roman" w:cs="Times New Roman"/>
                <w:szCs w:val="18"/>
              </w:rPr>
            </w:pPr>
            <w:r w:rsidRPr="00A90589">
              <w:rPr>
                <w:rFonts w:ascii="Times New Roman" w:hAnsi="Times New Roman" w:cs="Times New Roman"/>
                <w:szCs w:val="18"/>
              </w:rPr>
              <w:t xml:space="preserve">$5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79AA8B97" w14:textId="15CAF7F8">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1EBA187E" w14:textId="269792CD">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644A5E55" w14:textId="1FE794AC">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70E9D83C"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08A9C333" w14:textId="77777777">
            <w:pPr>
              <w:pStyle w:val="LTableTextAbt"/>
              <w:jc w:val="center"/>
              <w:rPr>
                <w:rFonts w:ascii="Times New Roman" w:hAnsi="Times New Roman" w:cs="Times New Roman"/>
              </w:rPr>
            </w:pPr>
            <w:r w:rsidRPr="00BC4E98">
              <w:rPr>
                <w:szCs w:val="18"/>
              </w:rPr>
              <w:t>10</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3B22C14" w14:textId="123F47EE">
            <w:pPr>
              <w:pStyle w:val="RTableTextAbt"/>
              <w:rPr>
                <w:rFonts w:ascii="Times New Roman" w:hAnsi="Times New Roman" w:cs="Times New Roman"/>
                <w:szCs w:val="18"/>
              </w:rPr>
            </w:pPr>
            <w:r w:rsidRPr="00092758">
              <w:rPr>
                <w:szCs w:val="18"/>
              </w:rPr>
              <w:t xml:space="preserve">$31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551F015" w14:textId="20B726D7">
            <w:pPr>
              <w:pStyle w:val="RTableTextAbt"/>
              <w:rPr>
                <w:rFonts w:ascii="Times New Roman" w:hAnsi="Times New Roman" w:cs="Times New Roman"/>
                <w:szCs w:val="18"/>
              </w:rPr>
            </w:pPr>
            <w:r w:rsidRPr="00092758">
              <w:rPr>
                <w:szCs w:val="18"/>
              </w:rPr>
              <w:t xml:space="preserve">$151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03741001" w14:textId="2D59D47B">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6969696" w14:textId="6A394C5F">
            <w:pPr>
              <w:pStyle w:val="RTableTextAbt"/>
              <w:rPr>
                <w:rFonts w:ascii="Times New Roman" w:hAnsi="Times New Roman" w:cs="Times New Roman"/>
                <w:szCs w:val="18"/>
              </w:rPr>
            </w:pPr>
            <w:r w:rsidRPr="00A90589">
              <w:rPr>
                <w:rFonts w:ascii="Times New Roman" w:hAnsi="Times New Roman"/>
                <w:szCs w:val="18"/>
              </w:rPr>
              <w:t xml:space="preserve">$34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2A1BB004" w14:textId="3333C29C">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033C53C9" w14:textId="63BDBC4D">
            <w:pPr>
              <w:pStyle w:val="RTableTextAbt"/>
              <w:rPr>
                <w:rFonts w:ascii="Times New Roman" w:hAnsi="Times New Roman" w:cs="Times New Roman"/>
                <w:szCs w:val="18"/>
              </w:rPr>
            </w:pPr>
            <w:r w:rsidRPr="00A90589">
              <w:rPr>
                <w:rFonts w:ascii="Times New Roman" w:hAnsi="Times New Roman"/>
                <w:szCs w:val="18"/>
              </w:rPr>
              <w:t xml:space="preserve">$89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3C6700B0" w14:textId="00EDC9D1">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56924265" w14:textId="3D64035C">
            <w:pPr>
              <w:pStyle w:val="RTableTextAbt"/>
              <w:rPr>
                <w:rFonts w:ascii="Times New Roman" w:hAnsi="Times New Roman" w:cs="Times New Roman"/>
                <w:szCs w:val="18"/>
              </w:rPr>
            </w:pPr>
            <w:r w:rsidRPr="00A90589">
              <w:rPr>
                <w:rFonts w:ascii="Times New Roman" w:hAnsi="Times New Roman" w:cs="Times New Roman"/>
                <w:color w:val="FF0000"/>
                <w:szCs w:val="18"/>
              </w:rPr>
              <w:t>($11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440A0118" w14:textId="40E1AF3F">
            <w:pPr>
              <w:pStyle w:val="RTableTextAbt"/>
              <w:rPr>
                <w:rFonts w:ascii="Times New Roman" w:hAnsi="Times New Roman" w:cs="Times New Roman"/>
                <w:szCs w:val="18"/>
              </w:rPr>
            </w:pPr>
            <w:r w:rsidRPr="00A90589">
              <w:rPr>
                <w:rFonts w:ascii="Times New Roman" w:hAnsi="Times New Roman" w:cs="Times New Roman"/>
                <w:szCs w:val="18"/>
              </w:rPr>
              <w:t xml:space="preserve">$59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4ED8DED8" w14:textId="2D0CEC7D">
            <w:pPr>
              <w:pStyle w:val="RTableTextAbt"/>
              <w:rPr>
                <w:rFonts w:ascii="Times New Roman" w:hAnsi="Times New Roman" w:cs="Times New Roman"/>
                <w:szCs w:val="18"/>
              </w:rPr>
            </w:pPr>
            <w:r w:rsidRPr="00A90589">
              <w:rPr>
                <w:rFonts w:ascii="Times New Roman" w:hAnsi="Times New Roman" w:cs="Times New Roman"/>
                <w:color w:val="FF0000"/>
                <w:szCs w:val="18"/>
              </w:rPr>
              <w:t>($62)</w:t>
            </w:r>
          </w:p>
        </w:tc>
      </w:tr>
      <w:tr w14:paraId="39A4AC49"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561978D8" w14:textId="77777777">
            <w:pPr>
              <w:pStyle w:val="LTableTextAbt"/>
              <w:jc w:val="center"/>
              <w:rPr>
                <w:rFonts w:ascii="Times New Roman" w:hAnsi="Times New Roman" w:cs="Times New Roman"/>
              </w:rPr>
            </w:pPr>
            <w:r w:rsidRPr="00BC4E98">
              <w:rPr>
                <w:szCs w:val="18"/>
              </w:rPr>
              <w:t>11</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A3DEAD6" w14:textId="63D940C3">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466CA97" w14:textId="20967260">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676DB33" w14:textId="46AE982E">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8C3ECEC" w14:textId="3310E53E">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3F64F8D2" w14:textId="2A374EC5">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1FAA5706" w14:textId="26D5ADD7">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64D946A3" w14:textId="6E7AD583">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7E77C3A9" w14:textId="795DFC92">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539A328A" w14:textId="25AF6227">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5D91B39E" w14:textId="54554869">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2036F51E"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7D7237F8" w14:textId="77777777">
            <w:pPr>
              <w:pStyle w:val="LTableTextAbt"/>
              <w:jc w:val="center"/>
              <w:rPr>
                <w:rFonts w:ascii="Times New Roman" w:hAnsi="Times New Roman" w:cs="Times New Roman"/>
              </w:rPr>
            </w:pPr>
            <w:r w:rsidRPr="00BC4E98">
              <w:rPr>
                <w:szCs w:val="18"/>
              </w:rPr>
              <w:t>12</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1DA21ED" w14:textId="66C7C09B">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48544C40" w14:textId="1834D9B2">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4FE1435" w14:textId="3E903DE8">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025A10BF" w14:textId="3EA3C89F">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54411A8B" w14:textId="2C543F59">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60A43850" w14:textId="370F0D07">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17114289" w14:textId="57739B43">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0C3243B6" w14:textId="09182B64">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7F5C4A98" w14:textId="7F454AD4">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12A6B33D" w14:textId="2054AD5D">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6F4D48C5"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77663E16" w14:textId="77777777">
            <w:pPr>
              <w:pStyle w:val="LTableTextAbt"/>
              <w:jc w:val="center"/>
              <w:rPr>
                <w:rFonts w:ascii="Times New Roman" w:hAnsi="Times New Roman" w:cs="Times New Roman"/>
              </w:rPr>
            </w:pPr>
            <w:r w:rsidRPr="00BC4E98">
              <w:rPr>
                <w:szCs w:val="18"/>
              </w:rPr>
              <w:t>13</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868C90E" w14:textId="6B8B967C">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6F5E9B0" w14:textId="6518FABF">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312E958" w14:textId="0A585A37">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78E97BA" w14:textId="7A89A7E0">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345FB4B4" w14:textId="0DFA298D">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56A43A3A" w14:textId="5118AC5C">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755A9EEE" w14:textId="3A9930B8">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309004D3" w14:textId="21EEE0E2">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2015EFF1" w14:textId="6435F000">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04A2A980" w14:textId="04452F28">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5C394E90"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02EDB364" w14:textId="77777777">
            <w:pPr>
              <w:pStyle w:val="LTableTextAbt"/>
              <w:jc w:val="center"/>
              <w:rPr>
                <w:rFonts w:ascii="Times New Roman" w:hAnsi="Times New Roman" w:cs="Times New Roman"/>
              </w:rPr>
            </w:pPr>
            <w:r w:rsidRPr="00BC4E98">
              <w:rPr>
                <w:szCs w:val="18"/>
              </w:rPr>
              <w:t>14</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407C6B0" w14:textId="6D2ECE5F">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95E3317" w14:textId="37AFFF3C">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DDAF283" w14:textId="75DF69D9">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39680C7" w14:textId="16ECADDC">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2FD72F6E" w14:textId="10D68680">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6D436055" w14:textId="10F28B1C">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4CD380C2" w14:textId="43CF63E6">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68FF7142" w14:textId="06384746">
            <w:pPr>
              <w:pStyle w:val="RTableTextAbt"/>
              <w:rPr>
                <w:rFonts w:ascii="Times New Roman" w:hAnsi="Times New Roman" w:cs="Times New Roman"/>
                <w:szCs w:val="18"/>
              </w:rPr>
            </w:pPr>
            <w:r w:rsidRPr="00A90589">
              <w:rPr>
                <w:rFonts w:ascii="Times New Roman" w:hAnsi="Times New Roman" w:cs="Times New Roman"/>
                <w:szCs w:val="18"/>
              </w:rPr>
              <w:t xml:space="preserve">$8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2AA8E890" w14:textId="3812FE4E">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2CEEB242" w14:textId="4BB2C0D0">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0F7F4460"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1D87DA2F" w14:textId="77777777">
            <w:pPr>
              <w:pStyle w:val="LTableTextAbt"/>
              <w:jc w:val="center"/>
              <w:rPr>
                <w:rFonts w:ascii="Times New Roman" w:hAnsi="Times New Roman" w:cs="Times New Roman"/>
              </w:rPr>
            </w:pPr>
            <w:r w:rsidRPr="00BC4E98">
              <w:rPr>
                <w:szCs w:val="18"/>
              </w:rPr>
              <w:t>15</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FC9F7D0" w14:textId="239BDA89">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0234F65B" w14:textId="2D1B6D9F">
            <w:pPr>
              <w:pStyle w:val="RTableTextAbt"/>
              <w:rPr>
                <w:rFonts w:ascii="Times New Roman" w:hAnsi="Times New Roman" w:cs="Times New Roman"/>
                <w:szCs w:val="18"/>
              </w:rPr>
            </w:pPr>
            <w:r w:rsidRPr="00092758">
              <w:rPr>
                <w:szCs w:val="18"/>
              </w:rPr>
              <w:t xml:space="preserve">$28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44DBA40D" w14:textId="10493AEA">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93159E5" w14:textId="6465E7CA">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35528880" w14:textId="347A26D8">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3A4B55F7" w14:textId="4D310CFA">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772DB8CC" w14:textId="6DCBAADC">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301762AC" w14:textId="3966A42C">
            <w:pPr>
              <w:pStyle w:val="RTableTextAbt"/>
              <w:rPr>
                <w:rFonts w:ascii="Times New Roman" w:hAnsi="Times New Roman" w:cs="Times New Roman"/>
                <w:szCs w:val="18"/>
              </w:rPr>
            </w:pPr>
            <w:r w:rsidRPr="00A90589">
              <w:rPr>
                <w:rFonts w:ascii="Times New Roman" w:hAnsi="Times New Roman" w:cs="Times New Roman"/>
                <w:szCs w:val="18"/>
              </w:rPr>
              <w:t xml:space="preserve">$7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0C311E01" w14:textId="31B4F557">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5358C4B5" w14:textId="0634DDC8">
            <w:pPr>
              <w:pStyle w:val="RTableTextAbt"/>
              <w:rPr>
                <w:rFonts w:ascii="Times New Roman" w:hAnsi="Times New Roman" w:cs="Times New Roman"/>
                <w:szCs w:val="18"/>
              </w:rPr>
            </w:pPr>
            <w:r w:rsidRPr="00A90589">
              <w:rPr>
                <w:rFonts w:ascii="Times New Roman" w:hAnsi="Times New Roman" w:cs="Times New Roman"/>
                <w:szCs w:val="18"/>
              </w:rPr>
              <w:t xml:space="preserve">$62 </w:t>
            </w:r>
          </w:p>
        </w:tc>
      </w:tr>
      <w:tr w14:paraId="2109D450"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206ECA94" w14:textId="77777777">
            <w:pPr>
              <w:pStyle w:val="LTableTextAbt"/>
              <w:jc w:val="center"/>
              <w:rPr>
                <w:rFonts w:ascii="Times New Roman" w:hAnsi="Times New Roman" w:cs="Times New Roman"/>
              </w:rPr>
            </w:pPr>
            <w:r w:rsidRPr="00BC4E98">
              <w:rPr>
                <w:szCs w:val="18"/>
              </w:rPr>
              <w:t>16</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55E4FFA" w14:textId="352CE699">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E2F1D36" w14:textId="1697441E">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0806FF8" w14:textId="441CDFC8">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A543E48" w14:textId="22C1CDEE">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7CE62B0A" w14:textId="0005E7E0">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250E2B80" w14:textId="7D9D29A1">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2BA7938F" w14:textId="1152FA9B">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56D4A86B" w14:textId="3764C9FA">
            <w:pPr>
              <w:pStyle w:val="RTableTextAbt"/>
              <w:rPr>
                <w:rFonts w:ascii="Times New Roman" w:hAnsi="Times New Roman" w:cs="Times New Roman"/>
                <w:szCs w:val="18"/>
              </w:rPr>
            </w:pPr>
            <w:r w:rsidRPr="00A90589">
              <w:rPr>
                <w:rFonts w:ascii="Times New Roman" w:hAnsi="Times New Roman" w:cs="Times New Roman"/>
                <w:szCs w:val="18"/>
              </w:rPr>
              <w:t xml:space="preserve">$7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374DF80C" w14:textId="30A5421B">
            <w:pPr>
              <w:pStyle w:val="RTableTextAbt"/>
              <w:rPr>
                <w:rFonts w:ascii="Times New Roman" w:hAnsi="Times New Roman" w:cs="Times New Roman"/>
                <w:szCs w:val="18"/>
              </w:rPr>
            </w:pPr>
            <w:r w:rsidRPr="00A90589">
              <w:rPr>
                <w:rFonts w:ascii="Times New Roman" w:hAnsi="Times New Roman" w:cs="Times New Roman"/>
                <w:szCs w:val="18"/>
              </w:rPr>
              <w:t xml:space="preserve">$59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4531C2C5" w14:textId="4EE5C7D2">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40BB9F5B"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1122C540" w14:textId="77777777">
            <w:pPr>
              <w:pStyle w:val="LTableTextAbt"/>
              <w:jc w:val="center"/>
              <w:rPr>
                <w:rFonts w:ascii="Times New Roman" w:hAnsi="Times New Roman" w:cs="Times New Roman"/>
              </w:rPr>
            </w:pPr>
            <w:r w:rsidRPr="00BC4E98">
              <w:rPr>
                <w:szCs w:val="18"/>
              </w:rPr>
              <w:t>17</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DF5E6F6" w14:textId="602F9E1A">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DAA6CD7" w14:textId="1DD12AFB">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E1E6F83" w14:textId="7C6AA95C">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0A8D4A6" w14:textId="22F027E2">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07F2B90D" w14:textId="7236CD82">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05B1EBE9" w14:textId="3B76EE36">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15B4085D" w14:textId="5C9D5C5E">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36B18C89" w14:textId="1BED5852">
            <w:pPr>
              <w:pStyle w:val="RTableTextAbt"/>
              <w:rPr>
                <w:rFonts w:ascii="Times New Roman" w:hAnsi="Times New Roman" w:cs="Times New Roman"/>
                <w:szCs w:val="18"/>
              </w:rPr>
            </w:pPr>
            <w:r w:rsidRPr="00A90589">
              <w:rPr>
                <w:rFonts w:ascii="Times New Roman" w:hAnsi="Times New Roman" w:cs="Times New Roman"/>
                <w:szCs w:val="18"/>
              </w:rPr>
              <w:t xml:space="preserve">$7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546938D0" w14:textId="7B61F0EA">
            <w:pPr>
              <w:pStyle w:val="RTableTextAbt"/>
              <w:rPr>
                <w:rFonts w:ascii="Times New Roman" w:hAnsi="Times New Roman" w:cs="Times New Roman"/>
                <w:szCs w:val="18"/>
              </w:rPr>
            </w:pPr>
            <w:r w:rsidRPr="00A90589">
              <w:rPr>
                <w:rFonts w:ascii="Times New Roman" w:hAnsi="Times New Roman" w:cs="Times New Roman"/>
                <w:szCs w:val="18"/>
              </w:rPr>
              <w:t xml:space="preserve">$59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63B5639E" w14:textId="77644ADF">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2C174EF7"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78DD42AB" w14:textId="77777777">
            <w:pPr>
              <w:pStyle w:val="LTableTextAbt"/>
              <w:jc w:val="center"/>
              <w:rPr>
                <w:rFonts w:ascii="Times New Roman" w:hAnsi="Times New Roman" w:cs="Times New Roman"/>
              </w:rPr>
            </w:pPr>
            <w:r w:rsidRPr="00BC4E98">
              <w:rPr>
                <w:szCs w:val="18"/>
              </w:rPr>
              <w:t>18</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B538771" w14:textId="5D99559B">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2E7FD47E" w14:textId="5E75FA3E">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907A276" w14:textId="6F0DFBAE">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4F08E04" w14:textId="067D3647">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0B8500C1" w14:textId="0C980335">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087AA2AA" w14:textId="3EBFD1AF">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63BF1039" w14:textId="5FDC00B6">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33DE4AF3" w14:textId="161433AA">
            <w:pPr>
              <w:pStyle w:val="RTableTextAbt"/>
              <w:rPr>
                <w:rFonts w:ascii="Times New Roman" w:hAnsi="Times New Roman" w:cs="Times New Roman"/>
                <w:szCs w:val="18"/>
              </w:rPr>
            </w:pPr>
            <w:r w:rsidRPr="00A90589">
              <w:rPr>
                <w:rFonts w:ascii="Times New Roman" w:hAnsi="Times New Roman" w:cs="Times New Roman"/>
                <w:szCs w:val="18"/>
              </w:rPr>
              <w:t xml:space="preserve">$7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71EE29DC" w14:textId="200EC9AA">
            <w:pPr>
              <w:pStyle w:val="RTableTextAbt"/>
              <w:rPr>
                <w:rFonts w:ascii="Times New Roman" w:hAnsi="Times New Roman" w:cs="Times New Roman"/>
                <w:szCs w:val="18"/>
              </w:rPr>
            </w:pPr>
            <w:r w:rsidRPr="00A90589">
              <w:rPr>
                <w:rFonts w:ascii="Times New Roman" w:hAnsi="Times New Roman" w:cs="Times New Roman"/>
                <w:szCs w:val="18"/>
              </w:rPr>
              <w:t xml:space="preserve">$59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58C8D81A" w14:textId="725B4E7B">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0B884828"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153D1454" w14:textId="77777777">
            <w:pPr>
              <w:pStyle w:val="LTableTextAbt"/>
              <w:jc w:val="center"/>
              <w:rPr>
                <w:rFonts w:ascii="Times New Roman" w:hAnsi="Times New Roman" w:cs="Times New Roman"/>
              </w:rPr>
            </w:pPr>
            <w:r w:rsidRPr="00BC4E98">
              <w:rPr>
                <w:szCs w:val="18"/>
              </w:rPr>
              <w:t>19</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3418FA3" w14:textId="33DEA8B7">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65305819" w14:textId="7FFB3AD6">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0AB0A8E7" w14:textId="640D1315">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364C5606" w14:textId="64A209D5">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298CEF2F" w14:textId="37601E3A">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1EC0B119" w14:textId="7D74557B">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6156C972" w14:textId="73005BA6">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597B118C" w14:textId="6FC8D4D4">
            <w:pPr>
              <w:pStyle w:val="RTableTextAbt"/>
              <w:rPr>
                <w:rFonts w:ascii="Times New Roman" w:hAnsi="Times New Roman" w:cs="Times New Roman"/>
                <w:szCs w:val="18"/>
              </w:rPr>
            </w:pPr>
            <w:r w:rsidRPr="00A90589">
              <w:rPr>
                <w:rFonts w:ascii="Times New Roman" w:hAnsi="Times New Roman" w:cs="Times New Roman"/>
                <w:szCs w:val="18"/>
              </w:rPr>
              <w:t xml:space="preserve">$7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615D20B8" w14:textId="0699CE04">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4CBD0C28" w14:textId="558132D0">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r w14:paraId="22667912" w14:textId="77777777" w:rsidTr="00A90589">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092758" w:rsidRPr="00CD48B1" w:rsidP="00092758" w14:paraId="0644D00C" w14:textId="77777777">
            <w:pPr>
              <w:pStyle w:val="LTableTextAbt"/>
              <w:jc w:val="center"/>
              <w:rPr>
                <w:rFonts w:ascii="Times New Roman" w:hAnsi="Times New Roman" w:cs="Times New Roman"/>
              </w:rPr>
            </w:pPr>
            <w:r w:rsidRPr="00BC4E98">
              <w:rPr>
                <w:szCs w:val="18"/>
              </w:rPr>
              <w:t>20</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18EE019A" w14:textId="58873AB7">
            <w:pPr>
              <w:pStyle w:val="RTableTextAbt"/>
              <w:rPr>
                <w:rFonts w:ascii="Times New Roman" w:hAnsi="Times New Roman" w:cs="Times New Roman"/>
                <w:szCs w:val="18"/>
              </w:rPr>
            </w:pPr>
            <w:r w:rsidRPr="00092758">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DC02EFC" w14:textId="56E4608F">
            <w:pPr>
              <w:pStyle w:val="RTableTextAbt"/>
              <w:rPr>
                <w:rFonts w:ascii="Times New Roman" w:hAnsi="Times New Roman" w:cs="Times New Roman"/>
                <w:szCs w:val="18"/>
              </w:rPr>
            </w:pPr>
            <w:r w:rsidRPr="00092758">
              <w:rPr>
                <w:szCs w:val="18"/>
              </w:rPr>
              <w:t xml:space="preserve">$27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50D762AC" w14:textId="1259453D">
            <w:pPr>
              <w:pStyle w:val="RTableTextAbt"/>
              <w:rPr>
                <w:rFonts w:ascii="Times New Roman" w:hAnsi="Times New Roman" w:cs="Times New Roman"/>
                <w:szCs w:val="18"/>
              </w:rPr>
            </w:pPr>
            <w:r w:rsidRPr="00A90589">
              <w:rPr>
                <w:rFonts w:ascii="Times New Roman" w:hAnsi="Times New Roman"/>
                <w:szCs w:val="18"/>
              </w:rPr>
              <w:t xml:space="preserve">$35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092758" w:rsidRPr="006A7FF3" w14:paraId="71F13454" w14:textId="05C1EF3C">
            <w:pPr>
              <w:pStyle w:val="RTableTextAbt"/>
              <w:rPr>
                <w:rFonts w:ascii="Times New Roman" w:hAnsi="Times New Roman" w:cs="Times New Roman"/>
                <w:szCs w:val="18"/>
              </w:rPr>
            </w:pPr>
            <w:r w:rsidRPr="00A90589">
              <w:rPr>
                <w:rFonts w:ascii="Times New Roman" w:hAnsi="Times New Roman"/>
                <w:szCs w:val="18"/>
              </w:rPr>
              <w:t xml:space="preserve">$35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4D715E2B" w14:textId="7C037B81">
            <w:pPr>
              <w:pStyle w:val="RTableTextAbt"/>
              <w:rPr>
                <w:rFonts w:ascii="Times New Roman" w:hAnsi="Times New Roman" w:cs="Times New Roman"/>
                <w:szCs w:val="18"/>
              </w:rPr>
            </w:pPr>
            <w:r w:rsidRPr="00A90589">
              <w:rPr>
                <w:rFonts w:ascii="Times New Roman" w:hAnsi="Times New Roman"/>
                <w:szCs w:val="18"/>
              </w:rPr>
              <w:t xml:space="preserve">$90 </w:t>
            </w:r>
          </w:p>
        </w:tc>
        <w:tc>
          <w:tcPr>
            <w:tcW w:w="1213" w:type="dxa"/>
            <w:tcBorders>
              <w:top w:val="single" w:sz="4" w:space="0" w:color="auto"/>
              <w:left w:val="nil"/>
              <w:bottom w:val="single" w:sz="4" w:space="0" w:color="auto"/>
              <w:right w:val="single" w:sz="4" w:space="0" w:color="auto"/>
            </w:tcBorders>
            <w:shd w:val="clear" w:color="auto" w:fill="auto"/>
            <w:vAlign w:val="center"/>
          </w:tcPr>
          <w:p w:rsidR="00092758" w:rsidRPr="006A7FF3" w14:paraId="113687F1" w14:textId="2CA5F23C">
            <w:pPr>
              <w:pStyle w:val="RTableTextAbt"/>
              <w:rPr>
                <w:rFonts w:ascii="Times New Roman" w:hAnsi="Times New Roman" w:cs="Times New Roman"/>
                <w:szCs w:val="18"/>
              </w:rPr>
            </w:pPr>
            <w:r w:rsidRPr="00A90589">
              <w:rPr>
                <w:rFonts w:ascii="Times New Roman" w:hAnsi="Times New Roman"/>
                <w:szCs w:val="18"/>
              </w:rPr>
              <w:t xml:space="preserve">$90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6A7FF3" w14:paraId="7409E6BD" w14:textId="754AB0B3">
            <w:pPr>
              <w:pStyle w:val="RTableTextAbt"/>
              <w:rPr>
                <w:rFonts w:ascii="Times New Roman" w:hAnsi="Times New Roman" w:cs="Times New Roman"/>
                <w:szCs w:val="18"/>
              </w:rPr>
            </w:pPr>
            <w:r w:rsidRPr="00A90589">
              <w:rPr>
                <w:rFonts w:ascii="Times New Roman" w:hAnsi="Times New Roman" w:cs="Times New Roman"/>
                <w:szCs w:val="18"/>
              </w:rPr>
              <w:t xml:space="preserve">$4 </w:t>
            </w:r>
          </w:p>
        </w:tc>
        <w:tc>
          <w:tcPr>
            <w:tcW w:w="1158" w:type="dxa"/>
            <w:tcBorders>
              <w:top w:val="single" w:sz="4" w:space="0" w:color="auto"/>
              <w:left w:val="nil"/>
              <w:bottom w:val="single" w:sz="4" w:space="0" w:color="auto"/>
              <w:right w:val="single" w:sz="4" w:space="0" w:color="auto"/>
            </w:tcBorders>
            <w:shd w:val="clear" w:color="auto" w:fill="auto"/>
            <w:vAlign w:val="center"/>
          </w:tcPr>
          <w:p w:rsidR="00092758" w:rsidRPr="00092758" w14:paraId="3AE5D7B9" w14:textId="4D69B91D">
            <w:pPr>
              <w:pStyle w:val="RTableTextAbt"/>
              <w:rPr>
                <w:rFonts w:ascii="Times New Roman" w:hAnsi="Times New Roman" w:cs="Times New Roman"/>
                <w:szCs w:val="18"/>
              </w:rPr>
            </w:pPr>
            <w:r w:rsidRPr="00A90589">
              <w:rPr>
                <w:rFonts w:ascii="Times New Roman" w:hAnsi="Times New Roman" w:cs="Times New Roman"/>
                <w:szCs w:val="18"/>
              </w:rPr>
              <w:t xml:space="preserve">$7 </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092758" w:rsidRPr="00092758" w14:paraId="1E919FD0" w14:textId="6BEF7190">
            <w:pPr>
              <w:pStyle w:val="RTableTextAbt"/>
              <w:rPr>
                <w:rFonts w:ascii="Times New Roman" w:hAnsi="Times New Roman" w:cs="Times New Roman"/>
                <w:szCs w:val="18"/>
              </w:rPr>
            </w:pPr>
            <w:r w:rsidRPr="00A90589">
              <w:rPr>
                <w:rFonts w:ascii="Times New Roman" w:hAnsi="Times New Roman" w:cs="Times New Roman"/>
                <w:szCs w:val="18"/>
              </w:rPr>
              <w:t xml:space="preserve">$60 </w:t>
            </w:r>
          </w:p>
        </w:tc>
        <w:tc>
          <w:tcPr>
            <w:tcW w:w="1198" w:type="dxa"/>
            <w:tcBorders>
              <w:top w:val="single" w:sz="4" w:space="0" w:color="auto"/>
              <w:left w:val="nil"/>
              <w:bottom w:val="single" w:sz="4" w:space="0" w:color="auto"/>
              <w:right w:val="single" w:sz="4" w:space="0" w:color="auto"/>
            </w:tcBorders>
            <w:shd w:val="clear" w:color="auto" w:fill="auto"/>
            <w:vAlign w:val="center"/>
          </w:tcPr>
          <w:p w:rsidR="00092758" w:rsidRPr="00092758" w14:paraId="53ACAC9A" w14:textId="5BE48DF5">
            <w:pPr>
              <w:pStyle w:val="RTableTextAbt"/>
              <w:rPr>
                <w:rFonts w:ascii="Times New Roman" w:hAnsi="Times New Roman" w:cs="Times New Roman"/>
                <w:szCs w:val="18"/>
              </w:rPr>
            </w:pPr>
            <w:r w:rsidRPr="00A90589">
              <w:rPr>
                <w:rFonts w:ascii="Times New Roman" w:hAnsi="Times New Roman" w:cs="Times New Roman"/>
                <w:szCs w:val="18"/>
              </w:rPr>
              <w:t xml:space="preserve">$63 </w:t>
            </w:r>
          </w:p>
        </w:tc>
      </w:tr>
    </w:tbl>
    <w:p w:rsidR="00F91A16" w:rsidP="00CB1C05" w14:paraId="503F7B4F" w14:textId="77777777"/>
    <w:p w:rsidR="00F91A16" w:rsidP="00CB1C05" w14:paraId="2E6A6263" w14:textId="77777777"/>
    <w:tbl>
      <w:tblPr>
        <w:tblW w:w="13230" w:type="dxa"/>
        <w:tblInd w:w="-360" w:type="dxa"/>
        <w:tblLayout w:type="fixed"/>
        <w:tblCellMar>
          <w:left w:w="0" w:type="dxa"/>
          <w:right w:w="58" w:type="dxa"/>
        </w:tblCellMar>
        <w:tblLook w:val="04A0"/>
      </w:tblPr>
      <w:tblGrid>
        <w:gridCol w:w="4500"/>
        <w:gridCol w:w="1530"/>
        <w:gridCol w:w="1350"/>
        <w:gridCol w:w="1530"/>
        <w:gridCol w:w="1440"/>
        <w:gridCol w:w="1440"/>
        <w:gridCol w:w="1440"/>
      </w:tblGrid>
      <w:tr w14:paraId="284C2A13" w14:textId="77777777" w:rsidTr="009A3D7B">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677ED5" w:rsidRPr="007A2D47" w:rsidP="00CB1C05" w14:paraId="424D3DE4" w14:textId="77777777">
            <w:pPr>
              <w:pStyle w:val="TableTitleA"/>
            </w:pPr>
            <w:bookmarkStart w:id="1443" w:name="_Ref106119834"/>
            <w:bookmarkStart w:id="1444" w:name="_Toc107219359"/>
            <w:bookmarkStart w:id="1445" w:name="_Toc121142712"/>
            <w:bookmarkStart w:id="1446" w:name="_Toc165379740"/>
            <w:r w:rsidRPr="007A2D47">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rsidR="00137665">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1443"/>
            <w:r w:rsidRPr="007A2D47">
              <w:t xml:space="preserve">: Total </w:t>
            </w:r>
            <w:r w:rsidR="00347199">
              <w:t xml:space="preserve">20-Year </w:t>
            </w:r>
            <w:r w:rsidRPr="007A2D47">
              <w:t xml:space="preserve">Annualized Net Benefits by Use Category and Option (Low Benefits Estimate, </w:t>
            </w:r>
            <w:r w:rsidR="000E1AB1">
              <w:t>2</w:t>
            </w:r>
            <w:r w:rsidRPr="007A2D47">
              <w:t xml:space="preserve"> Percent Discount Rate</w:t>
            </w:r>
            <w:bookmarkEnd w:id="1444"/>
            <w:r>
              <w:t xml:space="preserve">, </w:t>
            </w:r>
            <w:r w:rsidR="00802B16">
              <w:t>2022$</w:t>
            </w:r>
            <w:r>
              <w:t>, $1,000s</w:t>
            </w:r>
            <w:r w:rsidRPr="007A2D47">
              <w:t>)</w:t>
            </w:r>
            <w:bookmarkEnd w:id="1445"/>
            <w:bookmarkEnd w:id="1446"/>
          </w:p>
        </w:tc>
      </w:tr>
      <w:tr w14:paraId="7F7944CD" w14:textId="77777777" w:rsidTr="00CD48B1">
        <w:tblPrEx>
          <w:tblW w:w="13230" w:type="dxa"/>
          <w:tblInd w:w="-360" w:type="dxa"/>
          <w:tblLayout w:type="fixed"/>
          <w:tblCellMar>
            <w:left w:w="0" w:type="dxa"/>
            <w:right w:w="58" w:type="dxa"/>
          </w:tblCellMar>
          <w:tblLook w:val="04A0"/>
        </w:tblPrEx>
        <w:trPr>
          <w:tblHeader/>
        </w:trPr>
        <w:tc>
          <w:tcPr>
            <w:tcW w:w="450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77ED5" w:rsidRPr="007A2D47" w:rsidP="00CB1C05" w14:paraId="0CF6D101" w14:textId="77777777">
            <w:pPr>
              <w:pStyle w:val="TableSubtitle"/>
              <w:rPr>
                <w:rFonts w:asciiTheme="minorHAnsi" w:hAnsiTheme="minorHAnsi" w:cstheme="minorHAnsi"/>
                <w:sz w:val="16"/>
                <w:szCs w:val="16"/>
              </w:rPr>
            </w:pPr>
            <w:r w:rsidRPr="007A2D47">
              <w:t>Use Category</w:t>
            </w:r>
          </w:p>
        </w:tc>
        <w:tc>
          <w:tcPr>
            <w:tcW w:w="288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77ED5" w:rsidRPr="007A2D47" w:rsidP="00CB1C05" w14:paraId="73BCCC62" w14:textId="77777777">
            <w:pPr>
              <w:pStyle w:val="TableSubtitle"/>
            </w:pPr>
            <w:r w:rsidRPr="007A2D47">
              <w:t>Costs</w:t>
            </w:r>
          </w:p>
        </w:tc>
        <w:tc>
          <w:tcPr>
            <w:tcW w:w="297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77ED5" w:rsidRPr="007A2D47" w:rsidP="00CB1C05" w14:paraId="2CF9AE35" w14:textId="77777777">
            <w:pPr>
              <w:pStyle w:val="TableSubtitle"/>
            </w:pPr>
            <w:r w:rsidRPr="007A2D47">
              <w:t>Benefits</w:t>
            </w:r>
          </w:p>
        </w:tc>
        <w:tc>
          <w:tcPr>
            <w:tcW w:w="288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77ED5" w:rsidRPr="007A2D47" w:rsidP="00CB1C05" w14:paraId="019D0298" w14:textId="77777777">
            <w:pPr>
              <w:pStyle w:val="TableSubtitle"/>
            </w:pPr>
            <w:r w:rsidRPr="007A2D47">
              <w:t>Net Benefits</w:t>
            </w:r>
          </w:p>
        </w:tc>
      </w:tr>
      <w:tr w14:paraId="39326ED8" w14:textId="77777777" w:rsidTr="00A220FE">
        <w:tblPrEx>
          <w:tblW w:w="13230" w:type="dxa"/>
          <w:tblInd w:w="-360" w:type="dxa"/>
          <w:tblLayout w:type="fixed"/>
          <w:tblCellMar>
            <w:left w:w="0" w:type="dxa"/>
            <w:right w:w="58" w:type="dxa"/>
          </w:tblCellMar>
          <w:tblLook w:val="04A0"/>
        </w:tblPrEx>
        <w:trPr>
          <w:trHeight w:val="278"/>
          <w:tblHeader/>
        </w:trPr>
        <w:tc>
          <w:tcPr>
            <w:tcW w:w="450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77ED5" w:rsidRPr="007A2D47" w:rsidP="00CB1C05" w14:paraId="6A516688" w14:textId="77777777">
            <w:pPr>
              <w:pStyle w:val="TableSubtitle"/>
              <w:rPr>
                <w:rFonts w:asciiTheme="minorHAnsi" w:hAnsiTheme="minorHAnsi" w:cstheme="minorHAnsi"/>
                <w:sz w:val="16"/>
                <w:szCs w:val="16"/>
              </w:rPr>
            </w:pP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77ED5" w:rsidRPr="00A34252" w:rsidP="00CB1C05" w14:paraId="4FD750BD" w14:textId="77777777">
            <w:pPr>
              <w:pStyle w:val="TableSubtitle"/>
            </w:pPr>
            <w:r>
              <w:t>Option 1</w:t>
            </w: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77ED5" w:rsidRPr="00A34252" w:rsidP="00CB1C05" w14:paraId="12413AA1" w14:textId="77777777">
            <w:pPr>
              <w:pStyle w:val="TableSubtitle"/>
            </w:pPr>
            <w:r w:rsidRPr="00A34252">
              <w:t xml:space="preserve">Option </w:t>
            </w:r>
            <w:r w:rsidRPr="00A34252" w:rsidR="001878B0">
              <w:t>2</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77ED5" w:rsidRPr="00A34252" w:rsidP="00CB1C05" w14:paraId="6B72EF67"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77ED5" w:rsidRPr="00A34252" w:rsidP="00CB1C05" w14:paraId="3357361C" w14:textId="77777777">
            <w:pPr>
              <w:pStyle w:val="TableSubtitle"/>
            </w:pPr>
            <w:r w:rsidRPr="00A34252">
              <w:t xml:space="preserve">Option </w:t>
            </w:r>
            <w:r w:rsidRPr="00A34252" w:rsidR="001878B0">
              <w:t>2</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77ED5" w:rsidRPr="00A34252" w:rsidP="00CB1C05" w14:paraId="33C39508"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677ED5" w:rsidRPr="00A34252" w:rsidP="00CB1C05" w14:paraId="71392AF8" w14:textId="77777777">
            <w:pPr>
              <w:pStyle w:val="TableSubtitle"/>
            </w:pPr>
            <w:r w:rsidRPr="00A34252">
              <w:t xml:space="preserve">Option </w:t>
            </w:r>
            <w:r w:rsidRPr="00A34252" w:rsidR="001878B0">
              <w:t>2</w:t>
            </w:r>
          </w:p>
        </w:tc>
      </w:tr>
      <w:tr w14:paraId="53F33245"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E42F19" w:rsidP="00C97007" w14:paraId="5ED32CF5" w14:textId="77777777">
            <w:pPr>
              <w:pStyle w:val="LTableTextAbt"/>
              <w:rPr>
                <w:szCs w:val="18"/>
                <w:highlight w:val="yellow"/>
              </w:rPr>
            </w:pPr>
            <w:r w:rsidRPr="00E42F19">
              <w:rPr>
                <w:szCs w:val="18"/>
              </w:rPr>
              <w:t>Manufactur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6670A0B2" w14:textId="6A26D887">
            <w:pPr>
              <w:pStyle w:val="RTableTextAbt"/>
              <w:rPr>
                <w:rFonts w:asciiTheme="majorBidi" w:hAnsiTheme="majorBidi" w:cstheme="majorBidi"/>
                <w:szCs w:val="18"/>
              </w:rPr>
            </w:pPr>
            <w:r>
              <w:rPr>
                <w:szCs w:val="18"/>
              </w:rPr>
              <w:t>$1,99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9D1C9DF" w14:textId="6F4D9BCA">
            <w:pPr>
              <w:pStyle w:val="RTableTextAbt"/>
              <w:rPr>
                <w:rFonts w:asciiTheme="majorBidi" w:hAnsiTheme="majorBidi" w:cstheme="majorBidi"/>
                <w:szCs w:val="18"/>
              </w:rPr>
            </w:pPr>
            <w:r>
              <w:rPr>
                <w:szCs w:val="18"/>
              </w:rPr>
              <w:t>$1,99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503A377E" w14:textId="0F5E920A">
            <w:pPr>
              <w:pStyle w:val="RTableTextAbt"/>
              <w:rPr>
                <w:rFonts w:asciiTheme="majorBidi" w:hAnsiTheme="majorBidi" w:cstheme="majorBidi"/>
                <w:szCs w:val="18"/>
              </w:rPr>
            </w:pPr>
            <w:r>
              <w:rPr>
                <w:szCs w:val="18"/>
              </w:rPr>
              <w:t>$9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46FC18D" w14:textId="3A1554A3">
            <w:pPr>
              <w:pStyle w:val="RTableTextAbt"/>
              <w:rPr>
                <w:rFonts w:asciiTheme="majorBidi" w:hAnsiTheme="majorBidi" w:cstheme="majorBidi"/>
                <w:szCs w:val="18"/>
              </w:rPr>
            </w:pPr>
            <w:r>
              <w:rPr>
                <w:szCs w:val="18"/>
              </w:rPr>
              <w:t>$9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E6123D4" w14:textId="5F5CC43C">
            <w:pPr>
              <w:pStyle w:val="RTableTextAbt"/>
              <w:rPr>
                <w:rFonts w:asciiTheme="majorBidi" w:hAnsiTheme="majorBidi" w:cstheme="majorBidi"/>
                <w:color w:val="FF0000"/>
                <w:szCs w:val="18"/>
              </w:rPr>
            </w:pPr>
            <w:r>
              <w:rPr>
                <w:color w:val="FF0000"/>
                <w:szCs w:val="18"/>
              </w:rPr>
              <w:t>($1,90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FA83B2E" w14:textId="04E11588">
            <w:pPr>
              <w:pStyle w:val="RTableTextAbt"/>
              <w:rPr>
                <w:rFonts w:asciiTheme="majorBidi" w:hAnsiTheme="majorBidi" w:cstheme="majorBidi"/>
                <w:color w:val="FF0000"/>
                <w:szCs w:val="18"/>
              </w:rPr>
            </w:pPr>
            <w:r>
              <w:rPr>
                <w:color w:val="FF0000"/>
                <w:szCs w:val="18"/>
              </w:rPr>
              <w:t>($1,906)</w:t>
            </w:r>
          </w:p>
        </w:tc>
      </w:tr>
      <w:tr w14:paraId="56E38FC5"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33DC63BF" w14:textId="77777777">
            <w:pPr>
              <w:pStyle w:val="LTableTextAbt"/>
              <w:rPr>
                <w:szCs w:val="18"/>
                <w:highlight w:val="yellow"/>
              </w:rPr>
            </w:pPr>
            <w:r w:rsidRPr="00E42F19">
              <w:rPr>
                <w:szCs w:val="18"/>
              </w:rPr>
              <w:t>Import/Repackage</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28EB78B2" w14:textId="4A03ACD1">
            <w:pPr>
              <w:pStyle w:val="RTableTextAbt"/>
              <w:rPr>
                <w:rFonts w:asciiTheme="majorBidi" w:hAnsiTheme="majorBidi" w:cstheme="majorBidi"/>
                <w:szCs w:val="18"/>
              </w:rPr>
            </w:pPr>
            <w:r>
              <w:rPr>
                <w:szCs w:val="18"/>
              </w:rPr>
              <w:t>$20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6C820420" w14:textId="0A09A06D">
            <w:pPr>
              <w:pStyle w:val="RTableTextAbt"/>
              <w:rPr>
                <w:rFonts w:asciiTheme="majorBidi" w:hAnsiTheme="majorBidi" w:cstheme="majorBidi"/>
                <w:szCs w:val="18"/>
              </w:rPr>
            </w:pPr>
            <w:r>
              <w:rPr>
                <w:szCs w:val="18"/>
              </w:rPr>
              <w:t>$20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52E53A0F" w14:textId="2E5C288D">
            <w:pPr>
              <w:pStyle w:val="RTableTextAbt"/>
              <w:rPr>
                <w:rFonts w:asciiTheme="majorBidi" w:hAnsiTheme="majorBidi" w:cstheme="majorBidi"/>
                <w:szCs w:val="18"/>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3EF123CC" w14:textId="208C707B">
            <w:pPr>
              <w:pStyle w:val="RTableTextAbt"/>
              <w:rPr>
                <w:rFonts w:asciiTheme="majorBidi" w:hAnsiTheme="majorBidi" w:cstheme="majorBidi"/>
                <w:szCs w:val="18"/>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3F7147D" w14:textId="46C3EE8F">
            <w:pPr>
              <w:pStyle w:val="RTableTextAbt"/>
              <w:rPr>
                <w:rFonts w:asciiTheme="majorBidi" w:hAnsiTheme="majorBidi" w:cstheme="majorBidi"/>
                <w:color w:val="FF0000"/>
                <w:szCs w:val="18"/>
              </w:rPr>
            </w:pPr>
            <w:r>
              <w:rPr>
                <w:color w:val="FF0000"/>
                <w:szCs w:val="18"/>
              </w:rPr>
              <w:t>($20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8D9CEE8" w14:textId="65A3AF8D">
            <w:pPr>
              <w:pStyle w:val="RTableTextAbt"/>
              <w:rPr>
                <w:rFonts w:asciiTheme="majorBidi" w:hAnsiTheme="majorBidi" w:cstheme="majorBidi"/>
                <w:color w:val="FF0000"/>
                <w:szCs w:val="18"/>
              </w:rPr>
            </w:pPr>
            <w:r>
              <w:rPr>
                <w:color w:val="FF0000"/>
                <w:szCs w:val="18"/>
              </w:rPr>
              <w:t>($203)</w:t>
            </w:r>
          </w:p>
        </w:tc>
      </w:tr>
      <w:tr w14:paraId="4B8BB535"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730F4B36" w14:textId="77777777">
            <w:pPr>
              <w:pStyle w:val="LTableTextAbt"/>
              <w:rPr>
                <w:szCs w:val="18"/>
                <w:highlight w:val="yellow"/>
              </w:rPr>
            </w:pPr>
            <w:r w:rsidRPr="00E42F19">
              <w:rPr>
                <w:szCs w:val="18"/>
              </w:rPr>
              <w:t>Reactant/Intermediate</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2CC53DDF" w14:textId="539298A0">
            <w:pPr>
              <w:pStyle w:val="RTableTextAbt"/>
              <w:rPr>
                <w:rFonts w:asciiTheme="majorBidi" w:hAnsiTheme="majorBidi" w:cstheme="majorBidi"/>
                <w:szCs w:val="18"/>
              </w:rPr>
            </w:pPr>
            <w:r>
              <w:rPr>
                <w:szCs w:val="18"/>
              </w:rPr>
              <w:t>$38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5E3532E" w14:textId="39F61B40">
            <w:pPr>
              <w:pStyle w:val="RTableTextAbt"/>
              <w:rPr>
                <w:rFonts w:asciiTheme="majorBidi" w:hAnsiTheme="majorBidi" w:cstheme="majorBidi"/>
                <w:szCs w:val="18"/>
              </w:rPr>
            </w:pPr>
            <w:r>
              <w:rPr>
                <w:szCs w:val="18"/>
              </w:rPr>
              <w:t>$38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1CFAC3E9" w14:textId="31803A05">
            <w:pPr>
              <w:pStyle w:val="RTableTextAbt"/>
              <w:rPr>
                <w:rFonts w:asciiTheme="majorBidi" w:hAnsiTheme="majorBidi" w:cstheme="majorBidi"/>
                <w:szCs w:val="18"/>
              </w:rPr>
            </w:pPr>
            <w:r>
              <w:rPr>
                <w:szCs w:val="18"/>
              </w:rPr>
              <w:t>$1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B3A7DF6" w14:textId="1F3EAE81">
            <w:pPr>
              <w:pStyle w:val="RTableTextAbt"/>
              <w:rPr>
                <w:rFonts w:asciiTheme="majorBidi" w:hAnsiTheme="majorBidi" w:cstheme="majorBidi"/>
                <w:szCs w:val="18"/>
              </w:rPr>
            </w:pPr>
            <w:r>
              <w:rPr>
                <w:szCs w:val="18"/>
              </w:rPr>
              <w:t>$1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DFF28AC" w14:textId="42B958CA">
            <w:pPr>
              <w:pStyle w:val="RTableTextAbt"/>
              <w:rPr>
                <w:rFonts w:asciiTheme="majorBidi" w:hAnsiTheme="majorBidi" w:cstheme="majorBidi"/>
                <w:color w:val="FF0000"/>
                <w:szCs w:val="18"/>
              </w:rPr>
            </w:pPr>
            <w:r>
              <w:rPr>
                <w:color w:val="FF0000"/>
                <w:szCs w:val="18"/>
              </w:rPr>
              <w:t>($36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0C8344F" w14:textId="5B9013A0">
            <w:pPr>
              <w:pStyle w:val="RTableTextAbt"/>
              <w:rPr>
                <w:rFonts w:asciiTheme="majorBidi" w:hAnsiTheme="majorBidi" w:cstheme="majorBidi"/>
                <w:color w:val="FF0000"/>
                <w:szCs w:val="18"/>
              </w:rPr>
            </w:pPr>
            <w:r>
              <w:rPr>
                <w:color w:val="FF0000"/>
                <w:szCs w:val="18"/>
              </w:rPr>
              <w:t>($369)</w:t>
            </w:r>
          </w:p>
        </w:tc>
      </w:tr>
      <w:tr w14:paraId="5968ABFD"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49B38B7E" w14:textId="77777777">
            <w:pPr>
              <w:pStyle w:val="LTableTextAbt"/>
              <w:rPr>
                <w:szCs w:val="18"/>
                <w:highlight w:val="yellow"/>
              </w:rPr>
            </w:pPr>
            <w:r w:rsidRPr="00E42F19">
              <w:rPr>
                <w:szCs w:val="18"/>
              </w:rPr>
              <w:t>Processing Aid in Petrochemical Manufactur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07FB476E" w14:textId="414DBD96">
            <w:pPr>
              <w:pStyle w:val="RTableTextAbt"/>
              <w:rPr>
                <w:rFonts w:asciiTheme="majorBidi" w:hAnsiTheme="majorBidi" w:cstheme="majorBidi"/>
                <w:szCs w:val="18"/>
              </w:rPr>
            </w:pPr>
            <w:r>
              <w:rPr>
                <w:szCs w:val="18"/>
              </w:rPr>
              <w:t>$1,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4DEFF497" w14:textId="5E6F02E0">
            <w:pPr>
              <w:pStyle w:val="RTableTextAbt"/>
              <w:rPr>
                <w:rFonts w:asciiTheme="majorBidi" w:hAnsiTheme="majorBidi" w:cstheme="majorBidi"/>
                <w:szCs w:val="18"/>
              </w:rPr>
            </w:pPr>
            <w:r>
              <w:rPr>
                <w:szCs w:val="18"/>
              </w:rPr>
              <w:t>$1,04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9873673" w14:textId="63CE2DFB">
            <w:pPr>
              <w:pStyle w:val="RTableTextAbt"/>
              <w:rPr>
                <w:rFonts w:asciiTheme="majorBidi" w:hAnsiTheme="majorBidi" w:cstheme="majorBidi"/>
                <w:szCs w:val="18"/>
              </w:rPr>
            </w:pPr>
            <w:r>
              <w:rPr>
                <w:szCs w:val="18"/>
              </w:rPr>
              <w:t>$1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3409B57" w14:textId="77C6D185">
            <w:pPr>
              <w:pStyle w:val="RTableTextAbt"/>
              <w:rPr>
                <w:rFonts w:asciiTheme="majorBidi" w:hAnsiTheme="majorBidi" w:cstheme="majorBidi"/>
                <w:szCs w:val="18"/>
              </w:rPr>
            </w:pPr>
            <w:r>
              <w:rPr>
                <w:szCs w:val="18"/>
              </w:rPr>
              <w:t>$1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00942FFA" w14:textId="2160C544">
            <w:pPr>
              <w:pStyle w:val="RTableTextAbt"/>
              <w:rPr>
                <w:rFonts w:asciiTheme="majorBidi" w:hAnsiTheme="majorBidi" w:cstheme="majorBidi"/>
                <w:color w:val="FF0000"/>
                <w:szCs w:val="18"/>
              </w:rPr>
            </w:pPr>
            <w:r>
              <w:rPr>
                <w:color w:val="FF0000"/>
                <w:szCs w:val="18"/>
              </w:rPr>
              <w:t>($1,03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001355A" w14:textId="187C958D">
            <w:pPr>
              <w:pStyle w:val="RTableTextAbt"/>
              <w:rPr>
                <w:rFonts w:asciiTheme="majorBidi" w:hAnsiTheme="majorBidi" w:cstheme="majorBidi"/>
                <w:color w:val="FF0000"/>
                <w:szCs w:val="18"/>
              </w:rPr>
            </w:pPr>
            <w:r>
              <w:rPr>
                <w:color w:val="FF0000"/>
                <w:szCs w:val="18"/>
              </w:rPr>
              <w:t>($1,033)</w:t>
            </w:r>
          </w:p>
        </w:tc>
      </w:tr>
      <w:tr w14:paraId="05BE11A1" w14:textId="77777777" w:rsidTr="00A90589">
        <w:tblPrEx>
          <w:tblW w:w="13230" w:type="dxa"/>
          <w:tblInd w:w="-360" w:type="dxa"/>
          <w:tblLayout w:type="fixed"/>
          <w:tblCellMar>
            <w:left w:w="0" w:type="dxa"/>
            <w:right w:w="58" w:type="dxa"/>
          </w:tblCellMar>
          <w:tblLook w:val="04A0"/>
        </w:tblPrEx>
        <w:trPr>
          <w:trHeight w:val="206"/>
        </w:trPr>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1F9AFC9A" w14:textId="77777777">
            <w:pPr>
              <w:pStyle w:val="LTableTextAbt"/>
              <w:rPr>
                <w:szCs w:val="18"/>
                <w:highlight w:val="yellow"/>
              </w:rPr>
            </w:pPr>
            <w:r>
              <w:rPr>
                <w:szCs w:val="18"/>
              </w:rPr>
              <w:t>Production of Maskant for chemical mill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17D964CF" w14:textId="7E81FF83">
            <w:pPr>
              <w:pStyle w:val="RTableTextAbt"/>
              <w:rPr>
                <w:rFonts w:asciiTheme="majorBidi" w:hAnsiTheme="majorBidi" w:cstheme="majorBidi"/>
                <w:szCs w:val="18"/>
              </w:rPr>
            </w:pPr>
            <w:r>
              <w:rPr>
                <w:szCs w:val="18"/>
              </w:rPr>
              <w:t>$4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9FD09E8" w14:textId="5C3434C2">
            <w:pPr>
              <w:pStyle w:val="RTableTextAbt"/>
              <w:rPr>
                <w:rFonts w:asciiTheme="majorBidi" w:hAnsiTheme="majorBidi" w:cstheme="majorBidi"/>
                <w:szCs w:val="18"/>
              </w:rPr>
            </w:pPr>
            <w:r>
              <w:rPr>
                <w:szCs w:val="18"/>
              </w:rPr>
              <w:t>$4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4B71BF4E" w14:textId="59D8CD2B">
            <w:pPr>
              <w:pStyle w:val="RTableTextAbt"/>
              <w:rPr>
                <w:rFonts w:asciiTheme="majorBidi" w:hAnsiTheme="majorBidi" w:cstheme="majorBidi"/>
                <w:szCs w:val="18"/>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5C4EBC0" w14:textId="6D43CA87">
            <w:pPr>
              <w:pStyle w:val="RTableTextAbt"/>
              <w:rPr>
                <w:rFonts w:asciiTheme="majorBidi" w:hAnsiTheme="majorBidi" w:cstheme="majorBidi"/>
                <w:szCs w:val="18"/>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E950B7A" w14:textId="5CBD8A10">
            <w:pPr>
              <w:pStyle w:val="RTableTextAbt"/>
              <w:rPr>
                <w:rFonts w:asciiTheme="majorBidi" w:hAnsiTheme="majorBidi" w:cstheme="majorBidi"/>
                <w:color w:val="FF0000"/>
                <w:szCs w:val="18"/>
              </w:rPr>
            </w:pPr>
            <w:r>
              <w:rPr>
                <w:color w:val="FF0000"/>
                <w:szCs w:val="18"/>
              </w:rPr>
              <w:t>($4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6E62248" w14:textId="6E666CBD">
            <w:pPr>
              <w:pStyle w:val="RTableTextAbt"/>
              <w:rPr>
                <w:rFonts w:asciiTheme="majorBidi" w:hAnsiTheme="majorBidi" w:cstheme="majorBidi"/>
                <w:color w:val="FF0000"/>
                <w:szCs w:val="18"/>
              </w:rPr>
            </w:pPr>
            <w:r>
              <w:rPr>
                <w:color w:val="FF0000"/>
                <w:szCs w:val="18"/>
              </w:rPr>
              <w:t>($43)</w:t>
            </w:r>
          </w:p>
        </w:tc>
      </w:tr>
      <w:tr w14:paraId="03D28792" w14:textId="77777777" w:rsidTr="00CD48B1">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67B70F6C" w14:textId="77777777">
            <w:pPr>
              <w:pStyle w:val="LTableTextAbt"/>
              <w:rPr>
                <w:szCs w:val="18"/>
                <w:highlight w:val="yellow"/>
              </w:rPr>
            </w:pPr>
            <w:r>
              <w:rPr>
                <w:szCs w:val="18"/>
              </w:rPr>
              <w:t>Use as Maskant for Chemical Mill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74D79C71" w14:textId="6A668233">
            <w:pPr>
              <w:pStyle w:val="RTableTextAbt"/>
              <w:rPr>
                <w:rFonts w:asciiTheme="majorBidi" w:hAnsiTheme="majorBidi" w:cstheme="majorBidi"/>
                <w:szCs w:val="18"/>
              </w:rPr>
            </w:pPr>
            <w:r>
              <w:rPr>
                <w:szCs w:val="18"/>
              </w:rPr>
              <w:t>$1,42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E997EB5" w14:textId="799DBBF6">
            <w:pPr>
              <w:pStyle w:val="RTableTextAbt"/>
              <w:rPr>
                <w:rFonts w:asciiTheme="majorBidi" w:hAnsiTheme="majorBidi" w:cstheme="majorBidi"/>
                <w:szCs w:val="18"/>
              </w:rPr>
            </w:pPr>
            <w:r>
              <w:rPr>
                <w:szCs w:val="18"/>
              </w:rPr>
              <w:t>$1,42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319EAFB6" w14:textId="3340B99D">
            <w:pPr>
              <w:pStyle w:val="RTableTextAbt"/>
              <w:rPr>
                <w:rFonts w:asciiTheme="majorBidi" w:hAnsiTheme="majorBidi" w:cstheme="majorBidi"/>
                <w:szCs w:val="18"/>
              </w:rPr>
            </w:pPr>
            <w:r>
              <w:rPr>
                <w:szCs w:val="18"/>
              </w:rPr>
              <w:t>$45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FC7974F" w14:textId="551D8F94">
            <w:pPr>
              <w:pStyle w:val="RTableTextAbt"/>
              <w:rPr>
                <w:rFonts w:asciiTheme="majorBidi" w:hAnsiTheme="majorBidi" w:cstheme="majorBidi"/>
                <w:szCs w:val="18"/>
              </w:rPr>
            </w:pPr>
            <w:r>
              <w:rPr>
                <w:szCs w:val="18"/>
              </w:rPr>
              <w:t>$45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7048266" w14:textId="6A1A0EE8">
            <w:pPr>
              <w:pStyle w:val="RTableTextAbt"/>
              <w:rPr>
                <w:rFonts w:asciiTheme="majorBidi" w:hAnsiTheme="majorBidi" w:cstheme="majorBidi"/>
                <w:color w:val="FF0000"/>
                <w:szCs w:val="18"/>
              </w:rPr>
            </w:pPr>
            <w:r>
              <w:rPr>
                <w:color w:val="FF0000"/>
                <w:szCs w:val="18"/>
              </w:rPr>
              <w:t>($9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30B4E96" w14:textId="04BADAF0">
            <w:pPr>
              <w:pStyle w:val="RTableTextAbt"/>
              <w:rPr>
                <w:rFonts w:asciiTheme="majorBidi" w:hAnsiTheme="majorBidi" w:cstheme="majorBidi"/>
                <w:color w:val="FF0000"/>
                <w:szCs w:val="18"/>
              </w:rPr>
            </w:pPr>
            <w:r>
              <w:rPr>
                <w:color w:val="FF0000"/>
                <w:szCs w:val="18"/>
              </w:rPr>
              <w:t>($975)</w:t>
            </w:r>
          </w:p>
        </w:tc>
      </w:tr>
      <w:tr w14:paraId="4BF8ED78" w14:textId="77777777" w:rsidTr="00CD48B1">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3EA78C8F" w14:textId="77777777">
            <w:pPr>
              <w:pStyle w:val="LTableTextAbt"/>
              <w:rPr>
                <w:szCs w:val="18"/>
                <w:highlight w:val="yellow"/>
              </w:rPr>
            </w:pPr>
            <w:r>
              <w:rPr>
                <w:szCs w:val="18"/>
              </w:rPr>
              <w:t>Vapor Degreasing: Open Top Vapor Degreasing (OTVD)</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3CC81D58" w14:textId="0F6DD7F2">
            <w:pPr>
              <w:pStyle w:val="RTableTextAbt"/>
              <w:rPr>
                <w:rFonts w:asciiTheme="majorBidi" w:hAnsiTheme="majorBidi" w:cstheme="majorBidi"/>
                <w:szCs w:val="18"/>
              </w:rPr>
            </w:pPr>
            <w:r>
              <w:rPr>
                <w:szCs w:val="18"/>
              </w:rPr>
              <w:t>$11,09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641A992D" w14:textId="04021F95">
            <w:pPr>
              <w:pStyle w:val="RTableTextAbt"/>
              <w:rPr>
                <w:rFonts w:asciiTheme="majorBidi" w:hAnsiTheme="majorBidi" w:cstheme="majorBidi"/>
                <w:szCs w:val="18"/>
              </w:rPr>
            </w:pPr>
            <w:r>
              <w:rPr>
                <w:szCs w:val="18"/>
              </w:rPr>
              <w:t>$25,55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6B7335E0" w14:textId="6082413D">
            <w:pPr>
              <w:pStyle w:val="RTableTextAbt"/>
              <w:rPr>
                <w:rFonts w:asciiTheme="majorBidi" w:hAnsiTheme="majorBidi" w:cstheme="majorBidi"/>
                <w:szCs w:val="18"/>
              </w:rPr>
            </w:pPr>
            <w:r>
              <w:rPr>
                <w:szCs w:val="18"/>
              </w:rPr>
              <w:t>$23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3DE6CD1C" w14:textId="000D9E27">
            <w:pPr>
              <w:pStyle w:val="RTableTextAbt"/>
              <w:rPr>
                <w:rFonts w:asciiTheme="majorBidi" w:hAnsiTheme="majorBidi" w:cstheme="majorBidi"/>
                <w:szCs w:val="18"/>
              </w:rPr>
            </w:pPr>
            <w:r>
              <w:rPr>
                <w:szCs w:val="18"/>
              </w:rPr>
              <w:t>$14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A577307" w14:textId="2578DB3E">
            <w:pPr>
              <w:pStyle w:val="RTableTextAbt"/>
              <w:rPr>
                <w:rFonts w:asciiTheme="majorBidi" w:hAnsiTheme="majorBidi" w:cstheme="majorBidi"/>
                <w:color w:val="FF0000"/>
                <w:szCs w:val="18"/>
              </w:rPr>
            </w:pPr>
            <w:r>
              <w:rPr>
                <w:color w:val="FF0000"/>
                <w:szCs w:val="18"/>
              </w:rPr>
              <w:t>($10,85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7E4B4CC" w14:textId="287F9F49">
            <w:pPr>
              <w:pStyle w:val="RTableTextAbt"/>
              <w:rPr>
                <w:rFonts w:asciiTheme="majorBidi" w:hAnsiTheme="majorBidi" w:cstheme="majorBidi"/>
                <w:color w:val="FF0000"/>
                <w:szCs w:val="18"/>
              </w:rPr>
            </w:pPr>
            <w:r>
              <w:rPr>
                <w:color w:val="FF0000"/>
                <w:szCs w:val="18"/>
              </w:rPr>
              <w:t>($25,414)</w:t>
            </w:r>
          </w:p>
        </w:tc>
      </w:tr>
      <w:tr w14:paraId="5C6F4097" w14:textId="77777777" w:rsidTr="00CD48B1">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27BAFBFF" w14:textId="77777777">
            <w:pPr>
              <w:pStyle w:val="LTableTextAbt"/>
              <w:rPr>
                <w:szCs w:val="18"/>
                <w:highlight w:val="yellow"/>
              </w:rPr>
            </w:pPr>
            <w:r>
              <w:rPr>
                <w:szCs w:val="18"/>
              </w:rPr>
              <w:t>Vapor Degreasing: Enclosed Vapor Degreasing (EVD)</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4B623296" w14:textId="430E78C1">
            <w:pPr>
              <w:pStyle w:val="RTableTextAbt"/>
              <w:rPr>
                <w:rFonts w:asciiTheme="majorBidi" w:hAnsiTheme="majorBidi" w:cstheme="majorBidi"/>
                <w:szCs w:val="18"/>
              </w:rPr>
            </w:pPr>
            <w:r>
              <w:rPr>
                <w:szCs w:val="18"/>
              </w:rPr>
              <w:t>$10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113B933D" w14:textId="1D3B57A9">
            <w:pPr>
              <w:pStyle w:val="RTableTextAbt"/>
              <w:rPr>
                <w:rFonts w:asciiTheme="majorBidi" w:hAnsiTheme="majorBidi" w:cstheme="majorBidi"/>
                <w:szCs w:val="18"/>
              </w:rPr>
            </w:pPr>
            <w:r>
              <w:rPr>
                <w:szCs w:val="18"/>
              </w:rPr>
              <w:t>$4,209</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358C5078" w14:textId="089EB62E">
            <w:pPr>
              <w:pStyle w:val="RTableTextAbt"/>
              <w:rPr>
                <w:rFonts w:asciiTheme="majorBidi" w:hAnsiTheme="majorBidi" w:cstheme="majorBidi"/>
                <w:szCs w:val="18"/>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2F7E61B" w14:textId="4BBFB6A3">
            <w:pPr>
              <w:pStyle w:val="RTableTextAbt"/>
              <w:rPr>
                <w:rFonts w:asciiTheme="majorBidi" w:hAnsiTheme="majorBidi" w:cstheme="majorBidi"/>
                <w:szCs w:val="18"/>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B4383D5" w14:textId="14CE6056">
            <w:pPr>
              <w:pStyle w:val="RTableTextAbt"/>
              <w:rPr>
                <w:rFonts w:asciiTheme="majorBidi" w:hAnsiTheme="majorBidi" w:cstheme="majorBidi"/>
                <w:color w:val="FF0000"/>
                <w:szCs w:val="18"/>
              </w:rPr>
            </w:pPr>
            <w:r>
              <w:rPr>
                <w:color w:val="FF0000"/>
                <w:szCs w:val="18"/>
              </w:rPr>
              <w:t>($10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8255D0B" w14:textId="4C5283E8">
            <w:pPr>
              <w:pStyle w:val="RTableTextAbt"/>
              <w:rPr>
                <w:rFonts w:asciiTheme="majorBidi" w:hAnsiTheme="majorBidi" w:cstheme="majorBidi"/>
                <w:color w:val="FF0000"/>
                <w:szCs w:val="18"/>
              </w:rPr>
            </w:pPr>
            <w:r>
              <w:rPr>
                <w:color w:val="FF0000"/>
                <w:szCs w:val="18"/>
              </w:rPr>
              <w:t>($4,208)</w:t>
            </w:r>
          </w:p>
        </w:tc>
      </w:tr>
      <w:tr w14:paraId="39F76540" w14:textId="77777777" w:rsidTr="00CD48B1">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C97007" w:rsidRPr="00E42F19" w:rsidP="00C97007" w14:paraId="330DD9A4" w14:textId="77777777">
            <w:pPr>
              <w:pStyle w:val="LTableTextAbt"/>
              <w:rPr>
                <w:szCs w:val="18"/>
                <w:highlight w:val="yellow"/>
              </w:rPr>
            </w:pPr>
            <w:r>
              <w:rPr>
                <w:szCs w:val="18"/>
              </w:rPr>
              <w:t>Vapor Degreasing: Conveyorized Vapor Degreasing (CVD)</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35633AED" w14:textId="149B2BC2">
            <w:pPr>
              <w:pStyle w:val="RTableTextAbt"/>
              <w:rPr>
                <w:rFonts w:asciiTheme="majorBidi" w:hAnsiTheme="majorBidi" w:cstheme="majorBidi"/>
                <w:szCs w:val="18"/>
              </w:rPr>
            </w:pPr>
            <w:r>
              <w:rPr>
                <w:szCs w:val="18"/>
              </w:rPr>
              <w:t>$63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3AD8617A" w14:textId="1FEA681A">
            <w:pPr>
              <w:pStyle w:val="RTableTextAbt"/>
              <w:rPr>
                <w:rFonts w:asciiTheme="majorBidi" w:hAnsiTheme="majorBidi" w:cstheme="majorBidi"/>
                <w:szCs w:val="18"/>
              </w:rPr>
            </w:pPr>
            <w:r>
              <w:rPr>
                <w:szCs w:val="18"/>
              </w:rPr>
              <w:t>$63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1A2054D2" w14:textId="7EA870E1">
            <w:pPr>
              <w:pStyle w:val="RTableTextAbt"/>
              <w:rPr>
                <w:rFonts w:asciiTheme="majorBidi" w:hAnsiTheme="majorBidi" w:cstheme="majorBidi"/>
                <w:szCs w:val="18"/>
              </w:rPr>
            </w:pPr>
            <w:r>
              <w:rPr>
                <w:szCs w:val="18"/>
              </w:rPr>
              <w:t>$6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562CB69" w14:textId="1EFF53DD">
            <w:pPr>
              <w:pStyle w:val="RTableTextAbt"/>
              <w:rPr>
                <w:rFonts w:asciiTheme="majorBidi" w:hAnsiTheme="majorBidi" w:cstheme="majorBidi"/>
                <w:szCs w:val="18"/>
              </w:rPr>
            </w:pPr>
            <w:r>
              <w:rPr>
                <w:szCs w:val="18"/>
              </w:rPr>
              <w:t>$6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A227428" w14:textId="4440FCF5">
            <w:pPr>
              <w:pStyle w:val="RTableTextAbt"/>
              <w:rPr>
                <w:rFonts w:asciiTheme="majorBidi" w:hAnsiTheme="majorBidi" w:cstheme="majorBidi"/>
                <w:color w:val="FF0000"/>
                <w:szCs w:val="18"/>
              </w:rPr>
            </w:pPr>
            <w:r>
              <w:rPr>
                <w:color w:val="FF0000"/>
                <w:szCs w:val="18"/>
              </w:rPr>
              <w:t>($57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36CEE36C" w14:textId="0C351B46">
            <w:pPr>
              <w:pStyle w:val="RTableTextAbt"/>
              <w:rPr>
                <w:rFonts w:asciiTheme="majorBidi" w:hAnsiTheme="majorBidi" w:cstheme="majorBidi"/>
                <w:color w:val="FF0000"/>
                <w:szCs w:val="18"/>
              </w:rPr>
            </w:pPr>
            <w:r>
              <w:rPr>
                <w:color w:val="FF0000"/>
                <w:szCs w:val="18"/>
              </w:rPr>
              <w:t>($574)</w:t>
            </w:r>
          </w:p>
        </w:tc>
      </w:tr>
      <w:tr w14:paraId="7873FCE6"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62F418DF" w14:textId="77777777">
            <w:pPr>
              <w:pStyle w:val="LTableTextAbt"/>
              <w:rPr>
                <w:highlight w:val="yellow"/>
              </w:rPr>
            </w:pPr>
            <w:r>
              <w:rPr>
                <w:szCs w:val="18"/>
              </w:rPr>
              <w:t>Recycling and Disposal</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496B0DEF" w14:textId="6C63FEDB">
            <w:pPr>
              <w:pStyle w:val="RTableTextAbt"/>
              <w:rPr>
                <w:rFonts w:asciiTheme="majorBidi" w:hAnsiTheme="majorBidi" w:cstheme="majorBidi"/>
                <w:szCs w:val="18"/>
              </w:rPr>
            </w:pPr>
            <w:r>
              <w:rPr>
                <w:szCs w:val="18"/>
              </w:rPr>
              <w:t>$76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B026B62" w14:textId="5334FAC3">
            <w:pPr>
              <w:pStyle w:val="RTableTextAbt"/>
              <w:rPr>
                <w:rFonts w:asciiTheme="majorBidi" w:hAnsiTheme="majorBidi" w:cstheme="majorBidi"/>
                <w:szCs w:val="18"/>
              </w:rPr>
            </w:pPr>
            <w:r>
              <w:rPr>
                <w:szCs w:val="18"/>
              </w:rPr>
              <w:t>$769</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16DE551D" w14:textId="3284F790">
            <w:pPr>
              <w:pStyle w:val="RTableTextAbt"/>
              <w:rPr>
                <w:rFonts w:asciiTheme="majorBidi" w:hAnsiTheme="majorBidi" w:cstheme="majorBidi"/>
                <w:szCs w:val="18"/>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A73EA16" w14:textId="321A184B">
            <w:pPr>
              <w:pStyle w:val="RTableTextAbt"/>
              <w:rPr>
                <w:rFonts w:asciiTheme="majorBidi" w:hAnsiTheme="majorBidi" w:cstheme="majorBidi"/>
                <w:szCs w:val="18"/>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BE842CD" w14:textId="2E22CBF1">
            <w:pPr>
              <w:pStyle w:val="RTableTextAbt"/>
              <w:rPr>
                <w:rFonts w:asciiTheme="majorBidi" w:hAnsiTheme="majorBidi" w:cstheme="majorBidi"/>
                <w:color w:val="FF0000"/>
                <w:szCs w:val="18"/>
              </w:rPr>
            </w:pPr>
            <w:r>
              <w:rPr>
                <w:color w:val="FF0000"/>
                <w:szCs w:val="18"/>
              </w:rPr>
              <w:t>($76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857B97F" w14:textId="07F69619">
            <w:pPr>
              <w:pStyle w:val="RTableTextAbt"/>
              <w:rPr>
                <w:rFonts w:asciiTheme="majorBidi" w:hAnsiTheme="majorBidi" w:cstheme="majorBidi"/>
                <w:color w:val="FF0000"/>
                <w:szCs w:val="18"/>
              </w:rPr>
            </w:pPr>
            <w:r>
              <w:rPr>
                <w:color w:val="FF0000"/>
                <w:szCs w:val="18"/>
              </w:rPr>
              <w:t>($768)</w:t>
            </w:r>
          </w:p>
        </w:tc>
      </w:tr>
      <w:tr w14:paraId="3D3B4651"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14B9F380" w14:textId="77777777">
            <w:pPr>
              <w:pStyle w:val="LTableTextAbt"/>
              <w:rPr>
                <w:highlight w:val="yellow"/>
              </w:rPr>
            </w:pPr>
            <w:r>
              <w:rPr>
                <w:szCs w:val="18"/>
              </w:rPr>
              <w:t>Laboratory Chemicals</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3CBF375D" w14:textId="19E903BE">
            <w:pPr>
              <w:pStyle w:val="RTableTextAbt"/>
              <w:rPr>
                <w:rFonts w:asciiTheme="majorBidi" w:hAnsiTheme="majorBidi" w:cstheme="majorBidi"/>
                <w:szCs w:val="18"/>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EBBB7AA" w14:textId="1B414E84">
            <w:pPr>
              <w:pStyle w:val="RTableTextAbt"/>
              <w:rPr>
                <w:rFonts w:asciiTheme="majorBidi" w:hAnsiTheme="majorBidi" w:cstheme="majorBidi"/>
                <w:szCs w:val="18"/>
              </w:rPr>
            </w:pPr>
            <w:r>
              <w:rPr>
                <w:szCs w:val="18"/>
              </w:rPr>
              <w:t>$11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5281B62B" w14:textId="336DE429">
            <w:pPr>
              <w:pStyle w:val="RTableTextAbt"/>
              <w:rPr>
                <w:rFonts w:asciiTheme="majorBidi" w:hAnsiTheme="majorBidi" w:cstheme="majorBidi"/>
                <w:szCs w:val="18"/>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5367F6A" w14:textId="19D6DA4E">
            <w:pPr>
              <w:pStyle w:val="RTableTextAbt"/>
              <w:rPr>
                <w:rFonts w:asciiTheme="majorBidi" w:hAnsiTheme="majorBidi" w:cstheme="majorBidi"/>
                <w:szCs w:val="18"/>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6C2DFA6" w14:textId="62819AE8">
            <w:pPr>
              <w:pStyle w:val="RTableTextAbt"/>
              <w:rPr>
                <w:rFonts w:asciiTheme="majorBidi" w:hAnsiTheme="majorBidi" w:cstheme="majorBidi"/>
                <w:color w:val="FF0000"/>
                <w:szCs w:val="18"/>
              </w:rPr>
            </w:pPr>
            <w:r>
              <w:rPr>
                <w:color w:val="FF0000"/>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D0AAA7D" w14:textId="21209571">
            <w:pPr>
              <w:pStyle w:val="RTableTextAbt"/>
              <w:rPr>
                <w:rFonts w:asciiTheme="majorBidi" w:hAnsiTheme="majorBidi" w:cstheme="majorBidi"/>
                <w:color w:val="FF0000"/>
                <w:szCs w:val="18"/>
              </w:rPr>
            </w:pPr>
            <w:r>
              <w:rPr>
                <w:color w:val="FF0000"/>
                <w:szCs w:val="18"/>
              </w:rPr>
              <w:t>($112)</w:t>
            </w:r>
          </w:p>
        </w:tc>
      </w:tr>
      <w:tr w14:paraId="1537C55E"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26056127" w14:textId="77777777">
            <w:pPr>
              <w:pStyle w:val="LTableTextAbt"/>
              <w:rPr>
                <w:highlight w:val="yellow"/>
              </w:rPr>
            </w:pPr>
            <w:r>
              <w:rPr>
                <w:szCs w:val="18"/>
              </w:rPr>
              <w:t>Processing Aid, except petrochemical</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376CD2D6" w14:textId="7A11DDC0">
            <w:pPr>
              <w:pStyle w:val="RTableTextAbt"/>
              <w:rPr>
                <w:rFonts w:asciiTheme="majorBidi" w:hAnsiTheme="majorBidi" w:cstheme="majorBidi"/>
                <w:szCs w:val="18"/>
              </w:rPr>
            </w:pPr>
            <w:r>
              <w:rPr>
                <w:szCs w:val="18"/>
              </w:rPr>
              <w:t>$3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64E12206" w14:textId="1A74F674">
            <w:pPr>
              <w:pStyle w:val="RTableTextAbt"/>
              <w:rPr>
                <w:rFonts w:asciiTheme="majorBidi" w:hAnsiTheme="majorBidi" w:cstheme="majorBidi"/>
                <w:szCs w:val="18"/>
              </w:rPr>
            </w:pPr>
            <w:r>
              <w:rPr>
                <w:szCs w:val="18"/>
              </w:rPr>
              <w:t>$3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BE3288E" w14:textId="141F829B">
            <w:pPr>
              <w:pStyle w:val="RTableTextAbt"/>
              <w:rPr>
                <w:rFonts w:asciiTheme="majorBidi" w:hAnsiTheme="majorBidi" w:cstheme="majorBidi"/>
                <w:szCs w:val="18"/>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497AA66" w14:textId="17E22C35">
            <w:pPr>
              <w:pStyle w:val="RTableTextAbt"/>
              <w:rPr>
                <w:rFonts w:asciiTheme="majorBidi" w:hAnsiTheme="majorBidi" w:cstheme="majorBidi"/>
                <w:szCs w:val="18"/>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0970EA98" w14:textId="5AC6B40F">
            <w:pPr>
              <w:pStyle w:val="RTableTextAbt"/>
              <w:rPr>
                <w:rFonts w:asciiTheme="majorBidi" w:hAnsiTheme="majorBidi" w:cstheme="majorBidi"/>
                <w:color w:val="FF0000"/>
                <w:szCs w:val="18"/>
              </w:rPr>
            </w:pPr>
            <w:r>
              <w:rPr>
                <w:color w:val="FF0000"/>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BE46D09" w14:textId="13F6963E">
            <w:pPr>
              <w:pStyle w:val="RTableTextAbt"/>
              <w:rPr>
                <w:rFonts w:asciiTheme="majorBidi" w:hAnsiTheme="majorBidi" w:cstheme="majorBidi"/>
                <w:color w:val="FF0000"/>
                <w:szCs w:val="18"/>
              </w:rPr>
            </w:pPr>
            <w:r>
              <w:rPr>
                <w:color w:val="FF0000"/>
                <w:szCs w:val="18"/>
              </w:rPr>
              <w:t>($32)</w:t>
            </w:r>
          </w:p>
        </w:tc>
      </w:tr>
      <w:tr w14:paraId="236CF83B"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179B6B7C" w14:textId="77777777">
            <w:pPr>
              <w:pStyle w:val="LTableTextAbt"/>
              <w:rPr>
                <w:highlight w:val="yellow"/>
              </w:rPr>
            </w:pPr>
            <w:r>
              <w:rPr>
                <w:szCs w:val="18"/>
              </w:rPr>
              <w:t>Adhesives and Sealants</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407740B3" w14:textId="75EE867C">
            <w:pPr>
              <w:pStyle w:val="RTableTextAbt"/>
              <w:rPr>
                <w:rFonts w:asciiTheme="majorBidi" w:hAnsiTheme="majorBidi" w:cstheme="majorBidi"/>
                <w:szCs w:val="18"/>
              </w:rPr>
            </w:pPr>
            <w:r>
              <w:rPr>
                <w:szCs w:val="18"/>
              </w:rPr>
              <w:t>$16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39F9E5E6" w14:textId="5AAA4B91">
            <w:pPr>
              <w:pStyle w:val="RTableTextAbt"/>
              <w:rPr>
                <w:rFonts w:asciiTheme="majorBidi" w:hAnsiTheme="majorBidi" w:cstheme="majorBidi"/>
                <w:szCs w:val="18"/>
              </w:rPr>
            </w:pPr>
            <w:r>
              <w:rPr>
                <w:szCs w:val="18"/>
              </w:rPr>
              <w:t>$16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42F57E59" w14:textId="5221D1B7">
            <w:pPr>
              <w:pStyle w:val="RTableTextAbt"/>
              <w:rPr>
                <w:rFonts w:asciiTheme="majorBidi" w:hAnsiTheme="majorBidi" w:cstheme="majorBidi"/>
                <w:szCs w:val="18"/>
              </w:rPr>
            </w:pPr>
            <w:r>
              <w:rPr>
                <w:szCs w:val="18"/>
              </w:rPr>
              <w:t>$26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EFCF558" w14:textId="767743BA">
            <w:pPr>
              <w:pStyle w:val="RTableTextAbt"/>
              <w:rPr>
                <w:rFonts w:asciiTheme="majorBidi" w:hAnsiTheme="majorBidi" w:cstheme="majorBidi"/>
                <w:szCs w:val="18"/>
              </w:rPr>
            </w:pPr>
            <w:r>
              <w:rPr>
                <w:szCs w:val="18"/>
              </w:rPr>
              <w:t>$26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95D2915" w14:textId="586E2623">
            <w:pPr>
              <w:pStyle w:val="RTableTextAbt"/>
              <w:rPr>
                <w:rFonts w:asciiTheme="majorBidi" w:hAnsiTheme="majorBidi" w:cstheme="majorBidi"/>
                <w:szCs w:val="18"/>
              </w:rPr>
            </w:pPr>
            <w:r>
              <w:rPr>
                <w:szCs w:val="18"/>
              </w:rPr>
              <w:t xml:space="preserve">$97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5FDC49F" w14:textId="14B9F864">
            <w:pPr>
              <w:pStyle w:val="RTableTextAbt"/>
              <w:rPr>
                <w:rFonts w:asciiTheme="majorBidi" w:hAnsiTheme="majorBidi" w:cstheme="majorBidi"/>
                <w:szCs w:val="18"/>
              </w:rPr>
            </w:pPr>
            <w:r>
              <w:rPr>
                <w:szCs w:val="18"/>
              </w:rPr>
              <w:t xml:space="preserve">$97 </w:t>
            </w:r>
          </w:p>
        </w:tc>
      </w:tr>
      <w:tr w14:paraId="37B31175"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267BBBA3" w14:textId="77777777">
            <w:pPr>
              <w:pStyle w:val="LTableTextAbt"/>
              <w:rPr>
                <w:highlight w:val="yellow"/>
              </w:rPr>
            </w:pPr>
            <w:r>
              <w:rPr>
                <w:szCs w:val="18"/>
              </w:rPr>
              <w:t>Paint and Coatings</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73DA2BA3" w14:textId="3D7AC87B">
            <w:pPr>
              <w:pStyle w:val="RTableTextAbt"/>
              <w:rPr>
                <w:rFonts w:asciiTheme="majorBidi" w:hAnsiTheme="majorBidi" w:cstheme="majorBidi"/>
                <w:szCs w:val="18"/>
              </w:rPr>
            </w:pPr>
            <w:r>
              <w:rPr>
                <w:szCs w:val="18"/>
              </w:rPr>
              <w:t>$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13C8FABD" w14:textId="2A69DA58">
            <w:pPr>
              <w:pStyle w:val="RTableTextAbt"/>
              <w:rPr>
                <w:rFonts w:asciiTheme="majorBidi" w:hAnsiTheme="majorBidi" w:cstheme="majorBidi"/>
                <w:szCs w:val="18"/>
              </w:rPr>
            </w:pPr>
            <w:r>
              <w:rPr>
                <w:szCs w:val="18"/>
              </w:rPr>
              <w:t>$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047D524" w14:textId="39EA3CA2">
            <w:pPr>
              <w:pStyle w:val="RTableTextAbt"/>
              <w:rPr>
                <w:rFonts w:asciiTheme="majorBidi" w:hAnsiTheme="majorBidi" w:cstheme="majorBidi"/>
                <w:szCs w:val="18"/>
              </w:rPr>
            </w:pPr>
            <w:r>
              <w:rPr>
                <w:szCs w:val="18"/>
              </w:rPr>
              <w:t>$6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EC88D8E" w14:textId="6A24E472">
            <w:pPr>
              <w:pStyle w:val="RTableTextAbt"/>
              <w:rPr>
                <w:rFonts w:asciiTheme="majorBidi" w:hAnsiTheme="majorBidi" w:cstheme="majorBidi"/>
                <w:szCs w:val="18"/>
              </w:rPr>
            </w:pPr>
            <w:r>
              <w:rPr>
                <w:szCs w:val="18"/>
              </w:rPr>
              <w:t>$6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EEB8BBA" w14:textId="245CE233">
            <w:pPr>
              <w:pStyle w:val="RTableTextAbt"/>
              <w:rPr>
                <w:rFonts w:asciiTheme="majorBidi" w:hAnsiTheme="majorBidi" w:cstheme="majorBidi"/>
                <w:szCs w:val="18"/>
              </w:rPr>
            </w:pPr>
            <w:r>
              <w:rPr>
                <w:szCs w:val="18"/>
              </w:rPr>
              <w:t xml:space="preserve">$64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D5C443F" w14:textId="1A5E90E0">
            <w:pPr>
              <w:pStyle w:val="RTableTextAbt"/>
              <w:rPr>
                <w:rFonts w:asciiTheme="majorBidi" w:hAnsiTheme="majorBidi" w:cstheme="majorBidi"/>
                <w:szCs w:val="18"/>
              </w:rPr>
            </w:pPr>
            <w:r>
              <w:rPr>
                <w:szCs w:val="18"/>
              </w:rPr>
              <w:t xml:space="preserve">$64 </w:t>
            </w:r>
          </w:p>
        </w:tc>
      </w:tr>
      <w:tr w14:paraId="245293C4"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bottom"/>
          </w:tcPr>
          <w:p w:rsidR="00C97007" w:rsidRPr="009A3D7B" w:rsidP="00C97007" w14:paraId="6BB196E9" w14:textId="77777777">
            <w:pPr>
              <w:pStyle w:val="LTableTextAbt"/>
            </w:pPr>
            <w:r w:rsidRPr="0084123C">
              <w:rPr>
                <w:szCs w:val="18"/>
              </w:rPr>
              <w:t>Aerosol Spray Cleaning/Degreasing except EEC</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16F74795" w14:textId="38E8ACC1">
            <w:pPr>
              <w:pStyle w:val="RTableTextAbt"/>
              <w:rPr>
                <w:rFonts w:asciiTheme="majorBidi" w:hAnsiTheme="majorBidi" w:cstheme="majorBidi"/>
                <w:szCs w:val="18"/>
              </w:rPr>
            </w:pPr>
            <w:r>
              <w:rPr>
                <w:szCs w:val="18"/>
              </w:rPr>
              <w:t>$89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781D800" w14:textId="5138379D">
            <w:pPr>
              <w:pStyle w:val="RTableTextAbt"/>
              <w:rPr>
                <w:rFonts w:asciiTheme="majorBidi" w:hAnsiTheme="majorBidi" w:cstheme="majorBidi"/>
                <w:szCs w:val="18"/>
              </w:rPr>
            </w:pPr>
            <w:r>
              <w:rPr>
                <w:szCs w:val="18"/>
              </w:rPr>
              <w:t>$89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3B484CAB" w14:textId="74BA5128">
            <w:pPr>
              <w:pStyle w:val="RTableTextAbt"/>
              <w:rPr>
                <w:rFonts w:asciiTheme="majorBidi" w:hAnsiTheme="majorBidi" w:cstheme="majorBidi"/>
                <w:szCs w:val="18"/>
              </w:rPr>
            </w:pPr>
            <w:r>
              <w:rPr>
                <w:szCs w:val="18"/>
              </w:rPr>
              <w:t>$11,43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FB21FB3" w14:textId="2AC8648B">
            <w:pPr>
              <w:pStyle w:val="RTableTextAbt"/>
              <w:rPr>
                <w:rFonts w:asciiTheme="majorBidi" w:hAnsiTheme="majorBidi" w:cstheme="majorBidi"/>
                <w:szCs w:val="18"/>
              </w:rPr>
            </w:pPr>
            <w:r>
              <w:rPr>
                <w:szCs w:val="18"/>
              </w:rPr>
              <w:t>$11,43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F76FF3A" w14:textId="64C5E975">
            <w:pPr>
              <w:pStyle w:val="RTableTextAbt"/>
              <w:rPr>
                <w:rFonts w:asciiTheme="majorBidi" w:hAnsiTheme="majorBidi" w:cstheme="majorBidi"/>
                <w:color w:val="FF0000"/>
                <w:szCs w:val="18"/>
              </w:rPr>
            </w:pPr>
            <w:r>
              <w:rPr>
                <w:szCs w:val="18"/>
              </w:rPr>
              <w:t xml:space="preserve">$10,542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32A2ED0" w14:textId="179A19DA">
            <w:pPr>
              <w:pStyle w:val="RTableTextAbt"/>
              <w:rPr>
                <w:rFonts w:asciiTheme="majorBidi" w:hAnsiTheme="majorBidi" w:cstheme="majorBidi"/>
                <w:color w:val="FF0000"/>
                <w:szCs w:val="18"/>
              </w:rPr>
            </w:pPr>
            <w:r>
              <w:rPr>
                <w:szCs w:val="18"/>
              </w:rPr>
              <w:t xml:space="preserve">$10,542 </w:t>
            </w:r>
          </w:p>
        </w:tc>
      </w:tr>
      <w:tr w14:paraId="5C09AD26"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7D2024" w:rsidP="00C97007" w14:paraId="0EFB9482" w14:textId="77777777">
            <w:pPr>
              <w:pStyle w:val="LTableTextAbt"/>
            </w:pPr>
            <w:r>
              <w:rPr>
                <w:szCs w:val="18"/>
              </w:rPr>
              <w:t>Aerosol Spray Cleaning/Degreasing - EEC</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647CEB95" w14:textId="0DDE8CB3">
            <w:pPr>
              <w:pStyle w:val="RTableTextAbt"/>
              <w:rPr>
                <w:rFonts w:asciiTheme="majorBidi" w:hAnsiTheme="majorBidi" w:cstheme="majorBidi"/>
                <w:szCs w:val="18"/>
              </w:rPr>
            </w:pPr>
            <w:r>
              <w:rPr>
                <w:szCs w:val="18"/>
              </w:rPr>
              <w:t>$20,24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766A15A" w14:textId="2DC873F6">
            <w:pPr>
              <w:pStyle w:val="RTableTextAbt"/>
              <w:rPr>
                <w:rFonts w:asciiTheme="majorBidi" w:hAnsiTheme="majorBidi" w:cstheme="majorBidi"/>
                <w:szCs w:val="18"/>
              </w:rPr>
            </w:pPr>
            <w:r>
              <w:rPr>
                <w:szCs w:val="18"/>
              </w:rPr>
              <w:t>$20,24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748B497" w14:textId="7E158266">
            <w:pPr>
              <w:pStyle w:val="RTableTextAbt"/>
              <w:rPr>
                <w:rFonts w:asciiTheme="majorBidi" w:hAnsiTheme="majorBidi" w:cstheme="majorBidi"/>
                <w:szCs w:val="18"/>
              </w:rPr>
            </w:pPr>
            <w:r>
              <w:rPr>
                <w:szCs w:val="18"/>
              </w:rPr>
              <w:t>$5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B44D5DB" w14:textId="1A3881B0">
            <w:pPr>
              <w:pStyle w:val="RTableTextAbt"/>
              <w:rPr>
                <w:rFonts w:asciiTheme="majorBidi" w:hAnsiTheme="majorBidi" w:cstheme="majorBidi"/>
                <w:szCs w:val="18"/>
              </w:rPr>
            </w:pPr>
            <w:r>
              <w:rPr>
                <w:szCs w:val="18"/>
              </w:rPr>
              <w:t>$5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0ACCF39A" w14:textId="04D3EF85">
            <w:pPr>
              <w:pStyle w:val="RTableTextAbt"/>
              <w:rPr>
                <w:rFonts w:asciiTheme="majorBidi" w:hAnsiTheme="majorBidi" w:cstheme="majorBidi"/>
                <w:color w:val="FF0000"/>
                <w:szCs w:val="18"/>
              </w:rPr>
            </w:pPr>
            <w:r>
              <w:rPr>
                <w:color w:val="FF0000"/>
                <w:szCs w:val="18"/>
              </w:rPr>
              <w:t>($20,18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3AA0188" w14:textId="519865BB">
            <w:pPr>
              <w:pStyle w:val="RTableTextAbt"/>
              <w:rPr>
                <w:rFonts w:asciiTheme="majorBidi" w:hAnsiTheme="majorBidi" w:cstheme="majorBidi"/>
                <w:color w:val="FF0000"/>
                <w:szCs w:val="18"/>
              </w:rPr>
            </w:pPr>
            <w:r>
              <w:rPr>
                <w:color w:val="FF0000"/>
                <w:szCs w:val="18"/>
              </w:rPr>
              <w:t>($20,186)</w:t>
            </w:r>
          </w:p>
        </w:tc>
      </w:tr>
      <w:tr w14:paraId="19E06731" w14:textId="77777777" w:rsidTr="00CD48B1">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7A4476A0" w14:textId="77777777">
            <w:pPr>
              <w:pStyle w:val="LTableTextAbt"/>
              <w:rPr>
                <w:highlight w:val="yellow"/>
              </w:rPr>
            </w:pPr>
            <w:r>
              <w:rPr>
                <w:szCs w:val="18"/>
              </w:rPr>
              <w:t>Liquid and Spray Batch Cold Clean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2F87C094" w14:textId="5E839B69">
            <w:pPr>
              <w:pStyle w:val="RTableTextAbt"/>
              <w:rPr>
                <w:rFonts w:asciiTheme="majorBidi" w:hAnsiTheme="majorBidi" w:cstheme="majorBidi"/>
                <w:szCs w:val="18"/>
              </w:rPr>
            </w:pPr>
            <w:r>
              <w:rPr>
                <w:szCs w:val="18"/>
              </w:rPr>
              <w:t>$4,12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5F3A956" w14:textId="79EDFB3C">
            <w:pPr>
              <w:pStyle w:val="RTableTextAbt"/>
              <w:rPr>
                <w:rFonts w:asciiTheme="majorBidi" w:hAnsiTheme="majorBidi" w:cstheme="majorBidi"/>
                <w:szCs w:val="18"/>
              </w:rPr>
            </w:pPr>
            <w:r>
              <w:rPr>
                <w:szCs w:val="18"/>
              </w:rPr>
              <w:t>$4,12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6FB40B3A" w14:textId="39CC22CF">
            <w:pPr>
              <w:pStyle w:val="RTableTextAbt"/>
              <w:rPr>
                <w:rFonts w:asciiTheme="majorBidi" w:hAnsiTheme="majorBidi" w:cstheme="majorBidi"/>
                <w:szCs w:val="18"/>
              </w:rPr>
            </w:pPr>
            <w:r>
              <w:rPr>
                <w:szCs w:val="18"/>
              </w:rPr>
              <w:t>$8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91F98BE" w14:textId="67603C55">
            <w:pPr>
              <w:pStyle w:val="RTableTextAbt"/>
              <w:rPr>
                <w:rFonts w:asciiTheme="majorBidi" w:hAnsiTheme="majorBidi" w:cstheme="majorBidi"/>
                <w:szCs w:val="18"/>
              </w:rPr>
            </w:pPr>
            <w:r>
              <w:rPr>
                <w:szCs w:val="18"/>
              </w:rPr>
              <w:t>$8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C33A7C8" w14:textId="71F7809D">
            <w:pPr>
              <w:pStyle w:val="RTableTextAbt"/>
              <w:rPr>
                <w:rFonts w:asciiTheme="majorBidi" w:hAnsiTheme="majorBidi" w:cstheme="majorBidi"/>
                <w:color w:val="FF0000"/>
                <w:szCs w:val="18"/>
              </w:rPr>
            </w:pPr>
            <w:r>
              <w:rPr>
                <w:color w:val="FF0000"/>
                <w:szCs w:val="18"/>
              </w:rPr>
              <w:t>($4,03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4B8A009" w14:textId="3F0DEAEA">
            <w:pPr>
              <w:pStyle w:val="RTableTextAbt"/>
              <w:rPr>
                <w:rFonts w:asciiTheme="majorBidi" w:hAnsiTheme="majorBidi" w:cstheme="majorBidi"/>
                <w:color w:val="FF0000"/>
                <w:szCs w:val="18"/>
              </w:rPr>
            </w:pPr>
            <w:r>
              <w:rPr>
                <w:color w:val="FF0000"/>
                <w:szCs w:val="18"/>
              </w:rPr>
              <w:t>($4,036)</w:t>
            </w:r>
          </w:p>
        </w:tc>
      </w:tr>
      <w:tr w14:paraId="443E1AB9"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50E3882F" w14:textId="77777777">
            <w:pPr>
              <w:pStyle w:val="LTableTextAbt"/>
              <w:rPr>
                <w:highlight w:val="yellow"/>
              </w:rPr>
            </w:pPr>
            <w:r>
              <w:rPr>
                <w:szCs w:val="18"/>
              </w:rPr>
              <w:t>Photographic Film Use</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43EC548E" w14:textId="13F9F1CC">
            <w:pPr>
              <w:pStyle w:val="RTableTextAbt"/>
              <w:rPr>
                <w:rFonts w:asciiTheme="majorBidi" w:hAnsiTheme="majorBidi" w:cstheme="majorBidi"/>
                <w:szCs w:val="18"/>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5C74B17D" w14:textId="76BDC9F7">
            <w:pPr>
              <w:pStyle w:val="RTableTextAbt"/>
              <w:rPr>
                <w:rFonts w:asciiTheme="majorBidi" w:hAnsiTheme="majorBidi" w:cstheme="majorBidi"/>
                <w:szCs w:val="18"/>
              </w:rPr>
            </w:pPr>
            <w:r>
              <w:rPr>
                <w:szCs w:val="18"/>
              </w:rPr>
              <w:t>$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3C9E374" w14:textId="69FA0509">
            <w:pPr>
              <w:pStyle w:val="RTableTextAbt"/>
              <w:rPr>
                <w:rFonts w:asciiTheme="majorBidi" w:hAnsiTheme="majorBidi" w:cstheme="majorBidi"/>
                <w:szCs w:val="18"/>
              </w:rPr>
            </w:pPr>
            <w:r>
              <w:rPr>
                <w:szCs w:val="18"/>
              </w:rPr>
              <w:t>$2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32780DA" w14:textId="37A0114C">
            <w:pPr>
              <w:pStyle w:val="RTableTextAbt"/>
              <w:rPr>
                <w:rFonts w:asciiTheme="majorBidi" w:hAnsiTheme="majorBidi" w:cstheme="majorBidi"/>
                <w:szCs w:val="18"/>
              </w:rPr>
            </w:pPr>
            <w:r>
              <w:rPr>
                <w:szCs w:val="18"/>
              </w:rPr>
              <w:t>$2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D870F60" w14:textId="12C46116">
            <w:pPr>
              <w:pStyle w:val="RTableTextAbt"/>
              <w:rPr>
                <w:rFonts w:asciiTheme="majorBidi" w:hAnsiTheme="majorBidi" w:cstheme="majorBidi"/>
                <w:szCs w:val="18"/>
              </w:rPr>
            </w:pPr>
            <w:r>
              <w:rPr>
                <w:szCs w:val="18"/>
              </w:rPr>
              <w:t xml:space="preserve">$29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165AA2B" w14:textId="12CD3F9E">
            <w:pPr>
              <w:pStyle w:val="RTableTextAbt"/>
              <w:rPr>
                <w:rFonts w:asciiTheme="majorBidi" w:hAnsiTheme="majorBidi" w:cstheme="majorBidi"/>
                <w:szCs w:val="18"/>
              </w:rPr>
            </w:pPr>
            <w:r>
              <w:rPr>
                <w:szCs w:val="18"/>
              </w:rPr>
              <w:t xml:space="preserve">$29 </w:t>
            </w:r>
          </w:p>
        </w:tc>
      </w:tr>
      <w:tr w14:paraId="04ADADDB"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1D9402A7" w14:textId="77777777">
            <w:pPr>
              <w:pStyle w:val="LTableTextAbt"/>
              <w:rPr>
                <w:highlight w:val="yellow"/>
              </w:rPr>
            </w:pPr>
            <w:r>
              <w:rPr>
                <w:szCs w:val="18"/>
              </w:rPr>
              <w:t>Lubricants and Greases</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5236732B" w14:textId="670E53D5">
            <w:pPr>
              <w:pStyle w:val="RTableTextAbt"/>
              <w:rPr>
                <w:rFonts w:asciiTheme="majorBidi" w:hAnsiTheme="majorBidi" w:cstheme="majorBidi"/>
                <w:szCs w:val="18"/>
              </w:rPr>
            </w:pPr>
            <w:r>
              <w:rPr>
                <w:szCs w:val="18"/>
              </w:rPr>
              <w:t>$10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DED22CC" w14:textId="2BB2FE81">
            <w:pPr>
              <w:pStyle w:val="RTableTextAbt"/>
              <w:rPr>
                <w:rFonts w:asciiTheme="majorBidi" w:hAnsiTheme="majorBidi" w:cstheme="majorBidi"/>
                <w:szCs w:val="18"/>
              </w:rPr>
            </w:pPr>
            <w:r>
              <w:rPr>
                <w:szCs w:val="18"/>
              </w:rPr>
              <w:t>$10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5D5CAE58" w14:textId="0CDA5277">
            <w:pPr>
              <w:pStyle w:val="RTableTextAbt"/>
              <w:rPr>
                <w:rFonts w:asciiTheme="majorBidi" w:hAnsiTheme="majorBidi" w:cstheme="majorBidi"/>
                <w:szCs w:val="18"/>
              </w:rPr>
            </w:pPr>
            <w:r>
              <w:rPr>
                <w:szCs w:val="18"/>
              </w:rPr>
              <w:t>$33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79955B0" w14:textId="2E9A4A2A">
            <w:pPr>
              <w:pStyle w:val="RTableTextAbt"/>
              <w:rPr>
                <w:rFonts w:asciiTheme="majorBidi" w:hAnsiTheme="majorBidi" w:cstheme="majorBidi"/>
                <w:szCs w:val="18"/>
              </w:rPr>
            </w:pPr>
            <w:r>
              <w:rPr>
                <w:szCs w:val="18"/>
              </w:rPr>
              <w:t>$33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079141B" w14:textId="701C0A2B">
            <w:pPr>
              <w:pStyle w:val="RTableTextAbt"/>
              <w:rPr>
                <w:rFonts w:asciiTheme="majorBidi" w:hAnsiTheme="majorBidi" w:cstheme="majorBidi"/>
                <w:color w:val="FF0000"/>
                <w:szCs w:val="18"/>
              </w:rPr>
            </w:pPr>
            <w:r>
              <w:rPr>
                <w:szCs w:val="18"/>
              </w:rPr>
              <w:t xml:space="preserve">$235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005417A" w14:textId="7EBEF673">
            <w:pPr>
              <w:pStyle w:val="RTableTextAbt"/>
              <w:rPr>
                <w:rFonts w:asciiTheme="majorBidi" w:hAnsiTheme="majorBidi" w:cstheme="majorBidi"/>
                <w:color w:val="FF0000"/>
                <w:szCs w:val="18"/>
              </w:rPr>
            </w:pPr>
            <w:r>
              <w:rPr>
                <w:szCs w:val="18"/>
              </w:rPr>
              <w:t xml:space="preserve">$235 </w:t>
            </w:r>
          </w:p>
        </w:tc>
      </w:tr>
      <w:tr w14:paraId="690839E9" w14:textId="77777777" w:rsidTr="00A90589">
        <w:tblPrEx>
          <w:tblW w:w="13230" w:type="dxa"/>
          <w:tblInd w:w="-360" w:type="dxa"/>
          <w:tblLayout w:type="fixed"/>
          <w:tblCellMar>
            <w:left w:w="0" w:type="dxa"/>
            <w:right w:w="58" w:type="dxa"/>
          </w:tblCellMar>
          <w:tblLook w:val="04A0"/>
        </w:tblPrEx>
        <w:trPr>
          <w:trHeight w:val="77"/>
        </w:trPr>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15F35772" w14:textId="77777777">
            <w:pPr>
              <w:pStyle w:val="LTableTextAbt"/>
              <w:rPr>
                <w:highlight w:val="yellow"/>
              </w:rPr>
            </w:pPr>
            <w:r>
              <w:rPr>
                <w:szCs w:val="18"/>
              </w:rPr>
              <w:t>Wipe and Liquid Cleaning and Polish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336E5C53" w14:textId="7F018A17">
            <w:pPr>
              <w:pStyle w:val="RTableTextAbt"/>
              <w:rPr>
                <w:rFonts w:asciiTheme="majorBidi" w:hAnsiTheme="majorBidi" w:cstheme="majorBidi"/>
                <w:szCs w:val="18"/>
              </w:rPr>
            </w:pPr>
            <w:r>
              <w:rPr>
                <w:szCs w:val="18"/>
              </w:rPr>
              <w:t>$3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BD8A090" w14:textId="791B9F58">
            <w:pPr>
              <w:pStyle w:val="RTableTextAbt"/>
              <w:rPr>
                <w:rFonts w:asciiTheme="majorBidi" w:hAnsiTheme="majorBidi" w:cstheme="majorBidi"/>
                <w:szCs w:val="18"/>
              </w:rPr>
            </w:pPr>
            <w:r>
              <w:rPr>
                <w:szCs w:val="18"/>
              </w:rPr>
              <w:t>$3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309487EF" w14:textId="33BCF113">
            <w:pPr>
              <w:pStyle w:val="RTableTextAbt"/>
              <w:rPr>
                <w:rFonts w:asciiTheme="majorBidi" w:hAnsiTheme="majorBidi" w:cstheme="majorBidi"/>
                <w:szCs w:val="18"/>
              </w:rPr>
            </w:pPr>
            <w:r>
              <w:rPr>
                <w:szCs w:val="18"/>
              </w:rPr>
              <w:t>$19,41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D2FAA93" w14:textId="72793459">
            <w:pPr>
              <w:pStyle w:val="RTableTextAbt"/>
              <w:rPr>
                <w:rFonts w:asciiTheme="majorBidi" w:hAnsiTheme="majorBidi" w:cstheme="majorBidi"/>
                <w:szCs w:val="18"/>
              </w:rPr>
            </w:pPr>
            <w:r>
              <w:rPr>
                <w:szCs w:val="18"/>
              </w:rPr>
              <w:t>$19,41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38AF9F92" w14:textId="2EDA415B">
            <w:pPr>
              <w:pStyle w:val="RTableTextAbt"/>
              <w:rPr>
                <w:rFonts w:asciiTheme="majorBidi" w:hAnsiTheme="majorBidi" w:cstheme="majorBidi"/>
                <w:color w:val="FF0000"/>
                <w:szCs w:val="18"/>
              </w:rPr>
            </w:pPr>
            <w:r>
              <w:rPr>
                <w:szCs w:val="18"/>
              </w:rPr>
              <w:t xml:space="preserve">$19,384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44897988" w14:textId="0609FFD4">
            <w:pPr>
              <w:pStyle w:val="RTableTextAbt"/>
              <w:rPr>
                <w:rFonts w:asciiTheme="majorBidi" w:hAnsiTheme="majorBidi" w:cstheme="majorBidi"/>
                <w:color w:val="FF0000"/>
                <w:szCs w:val="18"/>
              </w:rPr>
            </w:pPr>
            <w:r>
              <w:rPr>
                <w:szCs w:val="18"/>
              </w:rPr>
              <w:t xml:space="preserve">$19,384 </w:t>
            </w:r>
          </w:p>
        </w:tc>
      </w:tr>
      <w:tr w14:paraId="236995C8"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7BA281DF" w14:textId="77777777">
            <w:pPr>
              <w:pStyle w:val="LTableTextAbt"/>
              <w:rPr>
                <w:highlight w:val="yellow"/>
              </w:rPr>
            </w:pPr>
            <w:r>
              <w:rPr>
                <w:szCs w:val="18"/>
              </w:rPr>
              <w:t>Inks and Ink Removal</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245D4D3C" w14:textId="48A80B3B">
            <w:pPr>
              <w:pStyle w:val="RTableTextAbt"/>
              <w:rPr>
                <w:rFonts w:asciiTheme="majorBidi" w:hAnsiTheme="majorBidi" w:cstheme="majorBidi"/>
                <w:szCs w:val="18"/>
              </w:rPr>
            </w:pPr>
            <w:r>
              <w:rPr>
                <w:szCs w:val="18"/>
              </w:rPr>
              <w:t>$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A68CF24" w14:textId="71C3BE82">
            <w:pPr>
              <w:pStyle w:val="RTableTextAbt"/>
              <w:rPr>
                <w:rFonts w:asciiTheme="majorBidi" w:hAnsiTheme="majorBidi" w:cstheme="majorBidi"/>
                <w:szCs w:val="18"/>
              </w:rPr>
            </w:pPr>
            <w:r>
              <w:rPr>
                <w:szCs w:val="18"/>
              </w:rPr>
              <w:t>$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11DF517A" w14:textId="7D706687">
            <w:pPr>
              <w:pStyle w:val="RTableTextAbt"/>
              <w:rPr>
                <w:rFonts w:asciiTheme="majorBidi" w:hAnsiTheme="majorBidi" w:cstheme="majorBidi"/>
                <w:szCs w:val="18"/>
              </w:rPr>
            </w:pPr>
            <w:r>
              <w:rPr>
                <w:szCs w:val="18"/>
              </w:rPr>
              <w:t>$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3F456E0B" w14:textId="5C1A390F">
            <w:pPr>
              <w:pStyle w:val="RTableTextAbt"/>
              <w:rPr>
                <w:rFonts w:asciiTheme="majorBidi" w:hAnsiTheme="majorBidi" w:cstheme="majorBidi"/>
                <w:szCs w:val="18"/>
              </w:rPr>
            </w:pPr>
            <w:r>
              <w:rPr>
                <w:szCs w:val="18"/>
              </w:rPr>
              <w:t>$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59B62BA" w14:textId="750BE391">
            <w:pPr>
              <w:pStyle w:val="RTableTextAbt"/>
              <w:rPr>
                <w:rFonts w:asciiTheme="majorBidi" w:hAnsiTheme="majorBidi" w:cstheme="majorBidi"/>
                <w:color w:val="FF0000"/>
                <w:szCs w:val="18"/>
              </w:rPr>
            </w:pPr>
            <w:r>
              <w:rPr>
                <w:szCs w:val="18"/>
              </w:rPr>
              <w:t xml:space="preserve">$1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5276565" w14:textId="642619D3">
            <w:pPr>
              <w:pStyle w:val="RTableTextAbt"/>
              <w:rPr>
                <w:rFonts w:asciiTheme="majorBidi" w:hAnsiTheme="majorBidi" w:cstheme="majorBidi"/>
                <w:color w:val="FF0000"/>
                <w:szCs w:val="18"/>
              </w:rPr>
            </w:pPr>
            <w:r>
              <w:rPr>
                <w:szCs w:val="18"/>
              </w:rPr>
              <w:t xml:space="preserve">$1 </w:t>
            </w:r>
          </w:p>
        </w:tc>
      </w:tr>
      <w:tr w14:paraId="7F2B190A"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24A3D514" w14:textId="77777777">
            <w:pPr>
              <w:pStyle w:val="LTableTextAbt"/>
              <w:rPr>
                <w:highlight w:val="yellow"/>
              </w:rPr>
            </w:pPr>
            <w:r>
              <w:rPr>
                <w:szCs w:val="18"/>
              </w:rPr>
              <w:t>Anti-Spatter Welding Aerosol</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3C321551" w14:textId="24B9A013">
            <w:pPr>
              <w:pStyle w:val="RTableTextAbt"/>
              <w:rPr>
                <w:rFonts w:asciiTheme="majorBidi" w:hAnsiTheme="majorBidi" w:cstheme="majorBidi"/>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68688EFA" w14:textId="003ECC60">
            <w:pPr>
              <w:pStyle w:val="RTableTextAbt"/>
              <w:rPr>
                <w:rFonts w:asciiTheme="majorBidi" w:hAnsiTheme="majorBidi" w:cstheme="majorBidi"/>
                <w:szCs w:val="18"/>
              </w:rPr>
            </w:pPr>
            <w:r>
              <w:rPr>
                <w:szCs w:val="18"/>
              </w:rPr>
              <w:t>$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0E4202C3" w14:textId="04333FB1">
            <w:pPr>
              <w:pStyle w:val="RTableTextAbt"/>
              <w:rPr>
                <w:rFonts w:asciiTheme="majorBidi" w:hAnsiTheme="majorBidi" w:cstheme="majorBidi"/>
                <w:szCs w:val="18"/>
              </w:rPr>
            </w:pPr>
            <w:r>
              <w:rPr>
                <w:szCs w:val="18"/>
              </w:rPr>
              <w:t>$3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570A292" w14:textId="3D1F2159">
            <w:pPr>
              <w:pStyle w:val="RTableTextAbt"/>
              <w:rPr>
                <w:rFonts w:asciiTheme="majorBidi" w:hAnsiTheme="majorBidi" w:cstheme="majorBidi"/>
                <w:szCs w:val="18"/>
              </w:rPr>
            </w:pPr>
            <w:r>
              <w:rPr>
                <w:szCs w:val="18"/>
              </w:rPr>
              <w:t>$3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D198991" w14:textId="6E4F3672">
            <w:pPr>
              <w:pStyle w:val="RTableTextAbt"/>
              <w:rPr>
                <w:rFonts w:asciiTheme="majorBidi" w:hAnsiTheme="majorBidi" w:cstheme="majorBidi"/>
                <w:color w:val="FF0000"/>
                <w:szCs w:val="18"/>
              </w:rPr>
            </w:pPr>
            <w:r>
              <w:rPr>
                <w:szCs w:val="18"/>
              </w:rPr>
              <w:t xml:space="preserve">$25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77BF40EF" w14:textId="6FE8A8AD">
            <w:pPr>
              <w:pStyle w:val="RTableTextAbt"/>
              <w:rPr>
                <w:rFonts w:asciiTheme="majorBidi" w:hAnsiTheme="majorBidi" w:cstheme="majorBidi"/>
                <w:color w:val="FF0000"/>
                <w:szCs w:val="18"/>
              </w:rPr>
            </w:pPr>
            <w:r>
              <w:rPr>
                <w:szCs w:val="18"/>
              </w:rPr>
              <w:t xml:space="preserve">$25 </w:t>
            </w:r>
          </w:p>
        </w:tc>
      </w:tr>
      <w:tr w14:paraId="42F58832"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P="00C97007" w14:paraId="336C9D87" w14:textId="77777777">
            <w:pPr>
              <w:pStyle w:val="LTableTextAbt"/>
            </w:pPr>
            <w:r>
              <w:rPr>
                <w:szCs w:val="18"/>
              </w:rPr>
              <w:t>Mold Cleaning, Release and Protectants</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68E4187C" w14:textId="4B9BD907">
            <w:pPr>
              <w:pStyle w:val="RTableTextAbt"/>
              <w:rPr>
                <w:rFonts w:asciiTheme="majorBidi" w:hAnsiTheme="majorBidi" w:cstheme="majorBidi"/>
                <w:szCs w:val="18"/>
              </w:rPr>
            </w:pPr>
            <w:r>
              <w:rPr>
                <w:szCs w:val="18"/>
              </w:rPr>
              <w:t>$2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118C4217" w14:textId="34E1B5D7">
            <w:pPr>
              <w:pStyle w:val="RTableTextAbt"/>
              <w:rPr>
                <w:rFonts w:asciiTheme="majorBidi" w:hAnsiTheme="majorBidi" w:cstheme="majorBidi"/>
                <w:szCs w:val="18"/>
              </w:rPr>
            </w:pPr>
            <w:r>
              <w:rPr>
                <w:szCs w:val="18"/>
              </w:rPr>
              <w:t>$2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4CD01531" w14:textId="5209B9D8">
            <w:pPr>
              <w:pStyle w:val="RTableTextAbt"/>
              <w:rPr>
                <w:rFonts w:asciiTheme="majorBidi" w:hAnsiTheme="majorBidi" w:cstheme="majorBidi"/>
                <w:szCs w:val="18"/>
              </w:rPr>
            </w:pPr>
            <w:r>
              <w:rPr>
                <w:szCs w:val="18"/>
              </w:rPr>
              <w:t>$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65C9D26A" w14:textId="5A2B6AE9">
            <w:pPr>
              <w:pStyle w:val="RTableTextAbt"/>
              <w:rPr>
                <w:rFonts w:asciiTheme="majorBidi" w:hAnsiTheme="majorBidi" w:cstheme="majorBidi"/>
                <w:szCs w:val="18"/>
              </w:rPr>
            </w:pPr>
            <w:r>
              <w:rPr>
                <w:szCs w:val="18"/>
              </w:rPr>
              <w:t>$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0A9A0FA4" w14:textId="4EB14582">
            <w:pPr>
              <w:pStyle w:val="RTableTextAbt"/>
              <w:rPr>
                <w:rFonts w:asciiTheme="majorBidi" w:hAnsiTheme="majorBidi" w:cstheme="majorBidi"/>
                <w:color w:val="FF0000"/>
                <w:szCs w:val="18"/>
              </w:rPr>
            </w:pPr>
            <w:r>
              <w:rPr>
                <w:color w:val="FF0000"/>
                <w:szCs w:val="18"/>
              </w:rPr>
              <w:t>($2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356C5F7" w14:textId="01C47667">
            <w:pPr>
              <w:pStyle w:val="RTableTextAbt"/>
              <w:rPr>
                <w:rFonts w:asciiTheme="majorBidi" w:hAnsiTheme="majorBidi" w:cstheme="majorBidi"/>
                <w:color w:val="FF0000"/>
                <w:szCs w:val="18"/>
              </w:rPr>
            </w:pPr>
            <w:r>
              <w:rPr>
                <w:color w:val="FF0000"/>
                <w:szCs w:val="18"/>
              </w:rPr>
              <w:t>($21)</w:t>
            </w:r>
          </w:p>
        </w:tc>
      </w:tr>
      <w:tr w14:paraId="4A8D7D1A"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P="00C97007" w14:paraId="6076BC7B" w14:textId="77777777">
            <w:pPr>
              <w:pStyle w:val="LTableTextAbt"/>
            </w:pPr>
            <w:r>
              <w:rPr>
                <w:szCs w:val="18"/>
              </w:rPr>
              <w:t>Dry Cleaning (Dry Cleaning Machines &amp; Spot Removers)</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46299E1D" w14:textId="68FF0FA7">
            <w:pPr>
              <w:pStyle w:val="RTableTextAbt"/>
              <w:rPr>
                <w:rFonts w:asciiTheme="majorBidi" w:hAnsiTheme="majorBidi" w:cstheme="majorBidi"/>
                <w:szCs w:val="18"/>
              </w:rPr>
            </w:pPr>
            <w:r>
              <w:rPr>
                <w:szCs w:val="18"/>
              </w:rPr>
              <w:t>$10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45A399CC" w14:textId="1C086964">
            <w:pPr>
              <w:pStyle w:val="RTableTextAbt"/>
              <w:rPr>
                <w:rFonts w:asciiTheme="majorBidi" w:hAnsiTheme="majorBidi" w:cstheme="majorBidi"/>
                <w:szCs w:val="18"/>
              </w:rPr>
            </w:pPr>
            <w:r>
              <w:rPr>
                <w:szCs w:val="18"/>
              </w:rPr>
              <w:t>$4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30500A17" w14:textId="09BFE524">
            <w:pPr>
              <w:pStyle w:val="RTableTextAbt"/>
              <w:rPr>
                <w:rFonts w:asciiTheme="majorBidi" w:hAnsiTheme="majorBidi" w:cstheme="majorBidi"/>
                <w:szCs w:val="18"/>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099FEC2D" w14:textId="21C65851">
            <w:pPr>
              <w:pStyle w:val="RTableTextAbt"/>
              <w:rPr>
                <w:rFonts w:asciiTheme="majorBidi" w:hAnsiTheme="majorBidi" w:cstheme="majorBidi"/>
                <w:szCs w:val="18"/>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57342954" w14:textId="5136E4C8">
            <w:pPr>
              <w:pStyle w:val="RTableTextAbt"/>
              <w:rPr>
                <w:rFonts w:asciiTheme="majorBidi" w:hAnsiTheme="majorBidi" w:cstheme="majorBidi"/>
                <w:color w:val="FF0000"/>
                <w:szCs w:val="18"/>
              </w:rPr>
            </w:pPr>
            <w:r>
              <w:rPr>
                <w:color w:val="FF0000"/>
                <w:szCs w:val="18"/>
              </w:rPr>
              <w:t>($10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07225116" w14:textId="41F39FD4">
            <w:pPr>
              <w:pStyle w:val="RTableTextAbt"/>
              <w:rPr>
                <w:rFonts w:asciiTheme="majorBidi" w:hAnsiTheme="majorBidi" w:cstheme="majorBidi"/>
                <w:color w:val="FF0000"/>
                <w:szCs w:val="18"/>
              </w:rPr>
            </w:pPr>
            <w:r>
              <w:rPr>
                <w:color w:val="FF0000"/>
                <w:szCs w:val="18"/>
              </w:rPr>
              <w:t>($45)</w:t>
            </w:r>
          </w:p>
        </w:tc>
      </w:tr>
      <w:tr w14:paraId="02C88304"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C97007" w:rsidRPr="0065459D" w:rsidP="00C97007" w14:paraId="31052C8E" w14:textId="77777777">
            <w:pPr>
              <w:pStyle w:val="LTableTextAbt"/>
              <w:rPr>
                <w:highlight w:val="yellow"/>
              </w:rPr>
            </w:pPr>
            <w:r>
              <w:rPr>
                <w:b/>
                <w:szCs w:val="18"/>
              </w:rPr>
              <w:t>Total</w:t>
            </w:r>
          </w:p>
        </w:tc>
        <w:tc>
          <w:tcPr>
            <w:tcW w:w="1530" w:type="dxa"/>
            <w:tcBorders>
              <w:top w:val="single" w:sz="4" w:space="0" w:color="auto"/>
              <w:left w:val="nil"/>
              <w:bottom w:val="single" w:sz="4" w:space="0" w:color="auto"/>
              <w:right w:val="single" w:sz="4" w:space="0" w:color="auto"/>
            </w:tcBorders>
            <w:shd w:val="clear" w:color="auto" w:fill="auto"/>
            <w:vAlign w:val="center"/>
          </w:tcPr>
          <w:p w:rsidR="00C97007" w:rsidRPr="00CD48B1" w:rsidP="00C97007" w14:paraId="2E8B22D2" w14:textId="3A475352">
            <w:pPr>
              <w:pStyle w:val="RTableTextAbt"/>
              <w:rPr>
                <w:rFonts w:asciiTheme="majorBidi" w:hAnsiTheme="majorBidi" w:cstheme="majorBidi"/>
                <w:b/>
                <w:szCs w:val="18"/>
              </w:rPr>
            </w:pPr>
            <w:r>
              <w:rPr>
                <w:b/>
                <w:bCs w:val="0"/>
                <w:szCs w:val="18"/>
              </w:rPr>
              <w:t>$43,43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AC3A6F6" w14:textId="5D543951">
            <w:pPr>
              <w:pStyle w:val="RTableTextAbt"/>
              <w:rPr>
                <w:rFonts w:asciiTheme="majorBidi" w:hAnsiTheme="majorBidi" w:cstheme="majorBidi"/>
                <w:b/>
                <w:szCs w:val="18"/>
              </w:rPr>
            </w:pPr>
            <w:r>
              <w:rPr>
                <w:b/>
                <w:bCs w:val="0"/>
                <w:szCs w:val="18"/>
              </w:rPr>
              <w:t>$62,05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C97007" w:rsidRPr="00CD48B1" w:rsidP="00C97007" w14:paraId="2EE8E896" w14:textId="0327D20A">
            <w:pPr>
              <w:pStyle w:val="RTableTextAbt"/>
              <w:rPr>
                <w:rFonts w:asciiTheme="majorBidi" w:hAnsiTheme="majorBidi" w:cstheme="majorBidi"/>
                <w:b/>
                <w:szCs w:val="18"/>
              </w:rPr>
            </w:pPr>
            <w:r>
              <w:rPr>
                <w:b/>
                <w:bCs w:val="0"/>
                <w:szCs w:val="18"/>
              </w:rPr>
              <w:t>$32,59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382F8554" w14:textId="29B1758B">
            <w:pPr>
              <w:pStyle w:val="RTableTextAbt"/>
              <w:rPr>
                <w:rFonts w:asciiTheme="majorBidi" w:hAnsiTheme="majorBidi" w:cstheme="majorBidi"/>
                <w:b/>
                <w:szCs w:val="18"/>
              </w:rPr>
            </w:pPr>
            <w:r>
              <w:rPr>
                <w:b/>
                <w:bCs w:val="0"/>
                <w:szCs w:val="18"/>
              </w:rPr>
              <w:t>$32,50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121AC242" w14:textId="17F719E9">
            <w:pPr>
              <w:pStyle w:val="RTableTextAbt"/>
              <w:rPr>
                <w:rFonts w:asciiTheme="majorBidi" w:hAnsiTheme="majorBidi" w:cstheme="majorBidi"/>
                <w:b/>
                <w:bCs w:val="0"/>
                <w:color w:val="FF0000"/>
                <w:szCs w:val="18"/>
              </w:rPr>
            </w:pPr>
            <w:r>
              <w:rPr>
                <w:b/>
                <w:bCs w:val="0"/>
                <w:color w:val="FF0000"/>
                <w:szCs w:val="18"/>
              </w:rPr>
              <w:t>($10,83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C97007" w:rsidRPr="00CD48B1" w:rsidP="00C97007" w14:paraId="279B102E" w14:textId="7DA9C3E7">
            <w:pPr>
              <w:pStyle w:val="RTableTextAbt"/>
              <w:rPr>
                <w:rFonts w:asciiTheme="majorBidi" w:hAnsiTheme="majorBidi" w:cstheme="majorBidi"/>
                <w:b/>
                <w:bCs w:val="0"/>
                <w:color w:val="FF0000"/>
                <w:szCs w:val="18"/>
              </w:rPr>
            </w:pPr>
            <w:r>
              <w:rPr>
                <w:b/>
                <w:bCs w:val="0"/>
                <w:color w:val="FF0000"/>
                <w:szCs w:val="18"/>
              </w:rPr>
              <w:t>($29,548)</w:t>
            </w:r>
          </w:p>
        </w:tc>
      </w:tr>
    </w:tbl>
    <w:p w:rsidR="00677ED5" w:rsidP="00CB1C05" w14:paraId="6156DCCF" w14:textId="77777777"/>
    <w:tbl>
      <w:tblPr>
        <w:tblW w:w="13230" w:type="dxa"/>
        <w:tblInd w:w="-360" w:type="dxa"/>
        <w:tblLayout w:type="fixed"/>
        <w:tblCellMar>
          <w:left w:w="0" w:type="dxa"/>
          <w:right w:w="58" w:type="dxa"/>
        </w:tblCellMar>
        <w:tblLook w:val="04A0"/>
      </w:tblPr>
      <w:tblGrid>
        <w:gridCol w:w="4500"/>
        <w:gridCol w:w="1530"/>
        <w:gridCol w:w="1440"/>
        <w:gridCol w:w="1440"/>
        <w:gridCol w:w="1440"/>
        <w:gridCol w:w="1440"/>
        <w:gridCol w:w="1440"/>
      </w:tblGrid>
      <w:tr w14:paraId="31C50422"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B91E73" w:rsidRPr="007A2D47" w:rsidP="00CB1C05" w14:paraId="5C61DF6B" w14:textId="77777777">
            <w:pPr>
              <w:pStyle w:val="TableTitleA"/>
            </w:pPr>
            <w:bookmarkStart w:id="1447" w:name="_Toc165379741"/>
            <w:r w:rsidRPr="007A2D47">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3</w:t>
            </w:r>
            <w:r w:rsidR="00BC4B5D">
              <w:rPr>
                <w:noProof/>
              </w:rPr>
              <w:fldChar w:fldCharType="end"/>
            </w:r>
            <w:r w:rsidRPr="007A2D47">
              <w:t xml:space="preserve">: Total </w:t>
            </w:r>
            <w:r w:rsidR="00347199">
              <w:t xml:space="preserve">20-Year </w:t>
            </w:r>
            <w:r w:rsidRPr="007A2D47">
              <w:t>Annualized Net Benefits by Use Category and Option (</w:t>
            </w:r>
            <w:r>
              <w:t>High</w:t>
            </w:r>
            <w:r w:rsidRPr="007A2D47">
              <w:t xml:space="preserve"> Benefits Estimate, </w:t>
            </w:r>
            <w:r w:rsidR="000E1AB1">
              <w:t>2</w:t>
            </w:r>
            <w:r w:rsidRPr="007A2D47">
              <w:t xml:space="preserve"> Percent Discount Rate</w:t>
            </w:r>
            <w:r>
              <w:t>, 2022$, $1,000s</w:t>
            </w:r>
            <w:r w:rsidRPr="007A2D47">
              <w:t>)</w:t>
            </w:r>
            <w:bookmarkEnd w:id="1447"/>
          </w:p>
        </w:tc>
      </w:tr>
      <w:tr w14:paraId="217ECC68" w14:textId="77777777" w:rsidTr="00CD48B1">
        <w:tblPrEx>
          <w:tblW w:w="13230" w:type="dxa"/>
          <w:tblInd w:w="-360" w:type="dxa"/>
          <w:tblLayout w:type="fixed"/>
          <w:tblCellMar>
            <w:left w:w="0" w:type="dxa"/>
            <w:right w:w="58" w:type="dxa"/>
          </w:tblCellMar>
          <w:tblLook w:val="04A0"/>
        </w:tblPrEx>
        <w:trPr>
          <w:tblHeader/>
        </w:trPr>
        <w:tc>
          <w:tcPr>
            <w:tcW w:w="450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7A2D47" w:rsidP="00CB1C05" w14:paraId="6E3C5448" w14:textId="77777777">
            <w:pPr>
              <w:pStyle w:val="TableSubtitle"/>
              <w:rPr>
                <w:rFonts w:asciiTheme="minorHAnsi" w:hAnsiTheme="minorHAnsi" w:cstheme="minorHAnsi"/>
                <w:sz w:val="16"/>
                <w:szCs w:val="16"/>
              </w:rPr>
            </w:pPr>
            <w:r w:rsidRPr="007A2D47">
              <w:t>Use Category</w:t>
            </w:r>
          </w:p>
        </w:tc>
        <w:tc>
          <w:tcPr>
            <w:tcW w:w="297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1B7A3662" w14:textId="77777777">
            <w:pPr>
              <w:pStyle w:val="TableSubtitle"/>
            </w:pPr>
            <w:r w:rsidRPr="007A2D47">
              <w:t>Costs</w:t>
            </w:r>
          </w:p>
        </w:tc>
        <w:tc>
          <w:tcPr>
            <w:tcW w:w="288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3A851A8E" w14:textId="77777777">
            <w:pPr>
              <w:pStyle w:val="TableSubtitle"/>
            </w:pPr>
            <w:r w:rsidRPr="007A2D47">
              <w:t>Benefits</w:t>
            </w:r>
          </w:p>
        </w:tc>
        <w:tc>
          <w:tcPr>
            <w:tcW w:w="288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1F5881F8" w14:textId="77777777">
            <w:pPr>
              <w:pStyle w:val="TableSubtitle"/>
            </w:pPr>
            <w:r w:rsidRPr="007A2D47">
              <w:t>Net Benefits</w:t>
            </w:r>
          </w:p>
        </w:tc>
      </w:tr>
      <w:tr w14:paraId="1D48EE21" w14:textId="77777777" w:rsidTr="009241AE">
        <w:tblPrEx>
          <w:tblW w:w="13230" w:type="dxa"/>
          <w:tblInd w:w="-360" w:type="dxa"/>
          <w:tblLayout w:type="fixed"/>
          <w:tblCellMar>
            <w:left w:w="0" w:type="dxa"/>
            <w:right w:w="58" w:type="dxa"/>
          </w:tblCellMar>
          <w:tblLook w:val="04A0"/>
        </w:tblPrEx>
        <w:trPr>
          <w:trHeight w:val="278"/>
          <w:tblHeader/>
        </w:trPr>
        <w:tc>
          <w:tcPr>
            <w:tcW w:w="450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187465EF" w14:textId="77777777">
            <w:pPr>
              <w:pStyle w:val="TableSubtitle"/>
              <w:rPr>
                <w:rFonts w:asciiTheme="minorHAnsi" w:hAnsiTheme="minorHAnsi" w:cstheme="minorHAnsi"/>
                <w:sz w:val="16"/>
                <w:szCs w:val="16"/>
              </w:rPr>
            </w:pP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477457C"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2EB180B6" w14:textId="77777777">
            <w:pPr>
              <w:pStyle w:val="TableSubtitle"/>
            </w:pPr>
            <w:r w:rsidRPr="00A34252">
              <w:t>Option 2</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6AA397B6"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210019E7" w14:textId="77777777">
            <w:pPr>
              <w:pStyle w:val="TableSubtitle"/>
            </w:pPr>
            <w:r w:rsidRPr="00A34252">
              <w:t>Option 2</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1BEE8544"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B91E73" w:rsidRPr="00A34252" w:rsidP="00CB1C05" w14:paraId="287B4D15" w14:textId="77777777">
            <w:pPr>
              <w:pStyle w:val="TableSubtitle"/>
            </w:pPr>
            <w:r w:rsidRPr="00A34252">
              <w:t>Option 2</w:t>
            </w:r>
          </w:p>
        </w:tc>
      </w:tr>
      <w:tr w14:paraId="3F7A1688"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E42F19" w:rsidP="0083181E" w14:paraId="11E4371E" w14:textId="77777777">
            <w:pPr>
              <w:pStyle w:val="LTableTextAbt"/>
              <w:rPr>
                <w:szCs w:val="18"/>
                <w:highlight w:val="yellow"/>
              </w:rPr>
            </w:pPr>
            <w:r w:rsidRPr="00E42F19">
              <w:rPr>
                <w:szCs w:val="18"/>
              </w:rPr>
              <w:t>Manufactur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7B23262E" w14:textId="74CD60F6">
            <w:pPr>
              <w:pStyle w:val="RTableTextAbt"/>
              <w:rPr>
                <w:rFonts w:asciiTheme="majorBidi" w:hAnsiTheme="majorBidi" w:cstheme="majorBidi"/>
                <w:szCs w:val="18"/>
                <w:highlight w:val="yellow"/>
              </w:rPr>
            </w:pPr>
            <w:r>
              <w:rPr>
                <w:szCs w:val="18"/>
              </w:rPr>
              <w:t>$1,99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E7C99F7" w14:textId="060DBAE0">
            <w:pPr>
              <w:pStyle w:val="RTableTextAbt"/>
              <w:rPr>
                <w:rFonts w:asciiTheme="majorBidi" w:hAnsiTheme="majorBidi" w:cstheme="majorBidi"/>
                <w:szCs w:val="18"/>
                <w:highlight w:val="yellow"/>
              </w:rPr>
            </w:pPr>
            <w:r>
              <w:rPr>
                <w:szCs w:val="18"/>
              </w:rPr>
              <w:t>$1,99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D2B57E5" w14:textId="57C6E071">
            <w:pPr>
              <w:pStyle w:val="RTableTextAbt"/>
              <w:rPr>
                <w:rFonts w:asciiTheme="majorBidi" w:hAnsiTheme="majorBidi" w:cstheme="majorBidi"/>
                <w:szCs w:val="18"/>
                <w:highlight w:val="yellow"/>
              </w:rPr>
            </w:pPr>
            <w:r>
              <w:rPr>
                <w:szCs w:val="18"/>
              </w:rPr>
              <w:t>$23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2D7CAC0" w14:textId="039D2A51">
            <w:pPr>
              <w:pStyle w:val="RTableTextAbt"/>
              <w:rPr>
                <w:rFonts w:asciiTheme="majorBidi" w:hAnsiTheme="majorBidi" w:cstheme="majorBidi"/>
                <w:szCs w:val="18"/>
                <w:highlight w:val="yellow"/>
              </w:rPr>
            </w:pPr>
            <w:r>
              <w:rPr>
                <w:szCs w:val="18"/>
              </w:rPr>
              <w:t>$23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B8A0A6F" w14:textId="3F6D220B">
            <w:pPr>
              <w:pStyle w:val="RTableTextAbt"/>
              <w:rPr>
                <w:rFonts w:asciiTheme="majorBidi" w:hAnsiTheme="majorBidi" w:cstheme="majorBidi"/>
                <w:color w:val="FF0000"/>
                <w:szCs w:val="18"/>
                <w:highlight w:val="yellow"/>
              </w:rPr>
            </w:pPr>
            <w:r>
              <w:rPr>
                <w:color w:val="FF0000"/>
                <w:szCs w:val="18"/>
              </w:rPr>
              <w:t>($1,76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9BF0044" w14:textId="58BFD7D0">
            <w:pPr>
              <w:pStyle w:val="RTableTextAbt"/>
              <w:rPr>
                <w:rFonts w:asciiTheme="majorBidi" w:hAnsiTheme="majorBidi" w:cstheme="majorBidi"/>
                <w:color w:val="FF0000"/>
                <w:szCs w:val="18"/>
                <w:highlight w:val="yellow"/>
              </w:rPr>
            </w:pPr>
            <w:r>
              <w:rPr>
                <w:color w:val="FF0000"/>
                <w:szCs w:val="18"/>
              </w:rPr>
              <w:t>($1,763)</w:t>
            </w:r>
          </w:p>
        </w:tc>
      </w:tr>
      <w:tr w14:paraId="0C162D5E"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49BF337A" w14:textId="77777777">
            <w:pPr>
              <w:pStyle w:val="LTableTextAbt"/>
              <w:rPr>
                <w:szCs w:val="18"/>
                <w:highlight w:val="yellow"/>
              </w:rPr>
            </w:pPr>
            <w:r w:rsidRPr="00E42F19">
              <w:rPr>
                <w:szCs w:val="18"/>
              </w:rPr>
              <w:t>Import/Repackage</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726A184" w14:textId="52C71BE8">
            <w:pPr>
              <w:pStyle w:val="RTableTextAbt"/>
              <w:rPr>
                <w:rFonts w:asciiTheme="majorBidi" w:hAnsiTheme="majorBidi" w:cstheme="majorBidi"/>
                <w:szCs w:val="18"/>
                <w:highlight w:val="yellow"/>
              </w:rPr>
            </w:pPr>
            <w:r>
              <w:rPr>
                <w:szCs w:val="18"/>
              </w:rPr>
              <w:t>$20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00F28C2" w14:textId="3B8668DA">
            <w:pPr>
              <w:pStyle w:val="RTableTextAbt"/>
              <w:rPr>
                <w:rFonts w:asciiTheme="majorBidi" w:hAnsiTheme="majorBidi" w:cstheme="majorBidi"/>
                <w:szCs w:val="18"/>
                <w:highlight w:val="yellow"/>
              </w:rPr>
            </w:pPr>
            <w:r>
              <w:rPr>
                <w:szCs w:val="18"/>
              </w:rPr>
              <w:t>$20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09B7238" w14:textId="2E71374E">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6799CB7" w14:textId="48638972">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27E1889" w14:textId="2D9CB9A6">
            <w:pPr>
              <w:pStyle w:val="RTableTextAbt"/>
              <w:rPr>
                <w:rFonts w:asciiTheme="majorBidi" w:hAnsiTheme="majorBidi" w:cstheme="majorBidi"/>
                <w:color w:val="FF0000"/>
                <w:szCs w:val="18"/>
                <w:highlight w:val="yellow"/>
              </w:rPr>
            </w:pPr>
            <w:r>
              <w:rPr>
                <w:color w:val="FF0000"/>
                <w:szCs w:val="18"/>
              </w:rPr>
              <w:t>($20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A800395" w14:textId="708AE9F9">
            <w:pPr>
              <w:pStyle w:val="RTableTextAbt"/>
              <w:rPr>
                <w:rFonts w:asciiTheme="majorBidi" w:hAnsiTheme="majorBidi" w:cstheme="majorBidi"/>
                <w:color w:val="FF0000"/>
                <w:szCs w:val="18"/>
                <w:highlight w:val="yellow"/>
              </w:rPr>
            </w:pPr>
            <w:r>
              <w:rPr>
                <w:color w:val="FF0000"/>
                <w:szCs w:val="18"/>
              </w:rPr>
              <w:t>($201)</w:t>
            </w:r>
          </w:p>
        </w:tc>
      </w:tr>
      <w:tr w14:paraId="5A26A227"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49D73881" w14:textId="77777777">
            <w:pPr>
              <w:pStyle w:val="LTableTextAbt"/>
              <w:rPr>
                <w:szCs w:val="18"/>
                <w:highlight w:val="yellow"/>
              </w:rPr>
            </w:pPr>
            <w:r w:rsidRPr="00E42F19">
              <w:rPr>
                <w:szCs w:val="18"/>
              </w:rPr>
              <w:t>Reactant/Intermediate</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609F8008" w14:textId="1C3ED90A">
            <w:pPr>
              <w:pStyle w:val="RTableTextAbt"/>
              <w:rPr>
                <w:rFonts w:asciiTheme="majorBidi" w:hAnsiTheme="majorBidi" w:cstheme="majorBidi"/>
                <w:szCs w:val="18"/>
                <w:highlight w:val="yellow"/>
              </w:rPr>
            </w:pPr>
            <w:r>
              <w:rPr>
                <w:szCs w:val="18"/>
              </w:rPr>
              <w:t>$38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1FFA492" w14:textId="3219178C">
            <w:pPr>
              <w:pStyle w:val="RTableTextAbt"/>
              <w:rPr>
                <w:rFonts w:asciiTheme="majorBidi" w:hAnsiTheme="majorBidi" w:cstheme="majorBidi"/>
                <w:szCs w:val="18"/>
                <w:highlight w:val="yellow"/>
              </w:rPr>
            </w:pPr>
            <w:r>
              <w:rPr>
                <w:szCs w:val="18"/>
              </w:rPr>
              <w:t>$38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75963EF" w14:textId="07A91135">
            <w:pPr>
              <w:pStyle w:val="RTableTextAbt"/>
              <w:rPr>
                <w:rFonts w:asciiTheme="majorBidi" w:hAnsiTheme="majorBidi" w:cstheme="majorBidi"/>
                <w:szCs w:val="18"/>
                <w:highlight w:val="yellow"/>
              </w:rPr>
            </w:pPr>
            <w:r>
              <w:rPr>
                <w:szCs w:val="18"/>
              </w:rPr>
              <w:t>$4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B5B9B12" w14:textId="7C05CC55">
            <w:pPr>
              <w:pStyle w:val="RTableTextAbt"/>
              <w:rPr>
                <w:rFonts w:asciiTheme="majorBidi" w:hAnsiTheme="majorBidi" w:cstheme="majorBidi"/>
                <w:szCs w:val="18"/>
                <w:highlight w:val="yellow"/>
              </w:rPr>
            </w:pPr>
            <w:r>
              <w:rPr>
                <w:szCs w:val="18"/>
              </w:rPr>
              <w:t>$4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458D3CF" w14:textId="057CCDEC">
            <w:pPr>
              <w:pStyle w:val="RTableTextAbt"/>
              <w:rPr>
                <w:rFonts w:asciiTheme="majorBidi" w:hAnsiTheme="majorBidi" w:cstheme="majorBidi"/>
                <w:color w:val="FF0000"/>
                <w:szCs w:val="18"/>
                <w:highlight w:val="yellow"/>
              </w:rPr>
            </w:pPr>
            <w:r>
              <w:rPr>
                <w:color w:val="FF0000"/>
                <w:szCs w:val="18"/>
              </w:rPr>
              <w:t>($34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EC296FA" w14:textId="1FF47FB9">
            <w:pPr>
              <w:pStyle w:val="RTableTextAbt"/>
              <w:rPr>
                <w:rFonts w:asciiTheme="majorBidi" w:hAnsiTheme="majorBidi" w:cstheme="majorBidi"/>
                <w:color w:val="FF0000"/>
                <w:szCs w:val="18"/>
                <w:highlight w:val="yellow"/>
              </w:rPr>
            </w:pPr>
            <w:r>
              <w:rPr>
                <w:color w:val="FF0000"/>
                <w:szCs w:val="18"/>
              </w:rPr>
              <w:t>($341)</w:t>
            </w:r>
          </w:p>
        </w:tc>
      </w:tr>
      <w:tr w14:paraId="270520F3"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172787E4" w14:textId="77777777">
            <w:pPr>
              <w:pStyle w:val="LTableTextAbt"/>
              <w:rPr>
                <w:szCs w:val="18"/>
                <w:highlight w:val="yellow"/>
              </w:rPr>
            </w:pPr>
            <w:r w:rsidRPr="00E42F19">
              <w:rPr>
                <w:szCs w:val="18"/>
              </w:rPr>
              <w:t>Processing Aid in Petrochemical Manufactur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6294E182" w14:textId="01D49D66">
            <w:pPr>
              <w:pStyle w:val="RTableTextAbt"/>
              <w:rPr>
                <w:rFonts w:asciiTheme="majorBidi" w:hAnsiTheme="majorBidi" w:cstheme="majorBidi"/>
                <w:szCs w:val="18"/>
                <w:highlight w:val="yellow"/>
              </w:rPr>
            </w:pPr>
            <w:r>
              <w:rPr>
                <w:szCs w:val="18"/>
              </w:rPr>
              <w:t>$1,04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49C3476" w14:textId="54A70694">
            <w:pPr>
              <w:pStyle w:val="RTableTextAbt"/>
              <w:rPr>
                <w:rFonts w:asciiTheme="majorBidi" w:hAnsiTheme="majorBidi" w:cstheme="majorBidi"/>
                <w:szCs w:val="18"/>
                <w:highlight w:val="yellow"/>
              </w:rPr>
            </w:pPr>
            <w:r>
              <w:rPr>
                <w:szCs w:val="18"/>
              </w:rPr>
              <w:t>$1,04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7954C7C" w14:textId="26B44246">
            <w:pPr>
              <w:pStyle w:val="RTableTextAbt"/>
              <w:rPr>
                <w:rFonts w:asciiTheme="majorBidi" w:hAnsiTheme="majorBidi" w:cstheme="majorBidi"/>
                <w:szCs w:val="18"/>
                <w:highlight w:val="yellow"/>
              </w:rPr>
            </w:pPr>
            <w:r>
              <w:rPr>
                <w:szCs w:val="18"/>
              </w:rPr>
              <w:t>$2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5A42509" w14:textId="6C5F2E20">
            <w:pPr>
              <w:pStyle w:val="RTableTextAbt"/>
              <w:rPr>
                <w:rFonts w:asciiTheme="majorBidi" w:hAnsiTheme="majorBidi" w:cstheme="majorBidi"/>
                <w:szCs w:val="18"/>
                <w:highlight w:val="yellow"/>
              </w:rPr>
            </w:pPr>
            <w:r>
              <w:rPr>
                <w:szCs w:val="18"/>
              </w:rPr>
              <w:t>$2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52DAB00" w14:textId="1A797265">
            <w:pPr>
              <w:pStyle w:val="RTableTextAbt"/>
              <w:rPr>
                <w:rFonts w:asciiTheme="majorBidi" w:hAnsiTheme="majorBidi" w:cstheme="majorBidi"/>
                <w:color w:val="FF0000"/>
                <w:szCs w:val="18"/>
                <w:highlight w:val="yellow"/>
              </w:rPr>
            </w:pPr>
            <w:r>
              <w:rPr>
                <w:color w:val="FF0000"/>
                <w:szCs w:val="18"/>
              </w:rPr>
              <w:t>($1,01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4060BF1" w14:textId="40264E67">
            <w:pPr>
              <w:pStyle w:val="RTableTextAbt"/>
              <w:rPr>
                <w:rFonts w:asciiTheme="majorBidi" w:hAnsiTheme="majorBidi" w:cstheme="majorBidi"/>
                <w:color w:val="FF0000"/>
                <w:szCs w:val="18"/>
                <w:highlight w:val="yellow"/>
              </w:rPr>
            </w:pPr>
            <w:r>
              <w:rPr>
                <w:color w:val="FF0000"/>
                <w:szCs w:val="18"/>
              </w:rPr>
              <w:t>($1,017)</w:t>
            </w:r>
          </w:p>
        </w:tc>
      </w:tr>
      <w:tr w14:paraId="45FFA368" w14:textId="77777777" w:rsidTr="00A90589">
        <w:tblPrEx>
          <w:tblW w:w="13230" w:type="dxa"/>
          <w:tblInd w:w="-360" w:type="dxa"/>
          <w:tblLayout w:type="fixed"/>
          <w:tblCellMar>
            <w:left w:w="0" w:type="dxa"/>
            <w:right w:w="58" w:type="dxa"/>
          </w:tblCellMar>
          <w:tblLook w:val="04A0"/>
        </w:tblPrEx>
        <w:trPr>
          <w:trHeight w:val="206"/>
        </w:trPr>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0ACDE29F" w14:textId="77777777">
            <w:pPr>
              <w:pStyle w:val="LTableTextAbt"/>
              <w:rPr>
                <w:szCs w:val="18"/>
                <w:highlight w:val="yellow"/>
              </w:rPr>
            </w:pPr>
            <w:r>
              <w:rPr>
                <w:szCs w:val="18"/>
              </w:rPr>
              <w:t>Production of Maskant for chemical mill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177BA729" w14:textId="189AAAB9">
            <w:pPr>
              <w:pStyle w:val="RTableTextAbt"/>
              <w:rPr>
                <w:rFonts w:asciiTheme="majorBidi" w:hAnsiTheme="majorBidi" w:cstheme="majorBidi"/>
                <w:szCs w:val="18"/>
                <w:highlight w:val="yellow"/>
              </w:rPr>
            </w:pPr>
            <w:r>
              <w:rPr>
                <w:szCs w:val="18"/>
              </w:rPr>
              <w:t>$4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DC8889D" w14:textId="009444DE">
            <w:pPr>
              <w:pStyle w:val="RTableTextAbt"/>
              <w:rPr>
                <w:rFonts w:asciiTheme="majorBidi" w:hAnsiTheme="majorBidi" w:cstheme="majorBidi"/>
                <w:szCs w:val="18"/>
                <w:highlight w:val="yellow"/>
              </w:rPr>
            </w:pPr>
            <w:r>
              <w:rPr>
                <w:szCs w:val="18"/>
              </w:rPr>
              <w:t>$4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12DDC22" w14:textId="53229AF7">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762C9D0" w14:textId="719FD6E9">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3E4F2A7" w14:textId="1C04A481">
            <w:pPr>
              <w:pStyle w:val="RTableTextAbt"/>
              <w:rPr>
                <w:rFonts w:asciiTheme="majorBidi" w:hAnsiTheme="majorBidi" w:cstheme="majorBidi"/>
                <w:color w:val="FF0000"/>
                <w:szCs w:val="18"/>
                <w:highlight w:val="yellow"/>
              </w:rPr>
            </w:pPr>
            <w:r>
              <w:rPr>
                <w:color w:val="FF0000"/>
                <w:szCs w:val="18"/>
              </w:rPr>
              <w:t>($4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13DAC16" w14:textId="7927A614">
            <w:pPr>
              <w:pStyle w:val="RTableTextAbt"/>
              <w:rPr>
                <w:rFonts w:asciiTheme="majorBidi" w:hAnsiTheme="majorBidi" w:cstheme="majorBidi"/>
                <w:color w:val="FF0000"/>
                <w:szCs w:val="18"/>
                <w:highlight w:val="yellow"/>
              </w:rPr>
            </w:pPr>
            <w:r>
              <w:rPr>
                <w:color w:val="FF0000"/>
                <w:szCs w:val="18"/>
              </w:rPr>
              <w:t>($43)</w:t>
            </w:r>
          </w:p>
        </w:tc>
      </w:tr>
      <w:tr w14:paraId="49747A51"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7B2C9755" w14:textId="77777777">
            <w:pPr>
              <w:pStyle w:val="LTableTextAbt"/>
              <w:rPr>
                <w:szCs w:val="18"/>
                <w:highlight w:val="yellow"/>
              </w:rPr>
            </w:pPr>
            <w:r>
              <w:rPr>
                <w:szCs w:val="18"/>
              </w:rPr>
              <w:t>Use as Maskant for Chemical Mill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78B68DD0" w14:textId="011B3678">
            <w:pPr>
              <w:pStyle w:val="RTableTextAbt"/>
              <w:rPr>
                <w:rFonts w:asciiTheme="majorBidi" w:hAnsiTheme="majorBidi" w:cstheme="majorBidi"/>
                <w:szCs w:val="18"/>
                <w:highlight w:val="yellow"/>
              </w:rPr>
            </w:pPr>
            <w:r>
              <w:rPr>
                <w:szCs w:val="18"/>
              </w:rPr>
              <w:t>$1,42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E6B612C" w14:textId="0C054DF9">
            <w:pPr>
              <w:pStyle w:val="RTableTextAbt"/>
              <w:rPr>
                <w:rFonts w:asciiTheme="majorBidi" w:hAnsiTheme="majorBidi" w:cstheme="majorBidi"/>
                <w:szCs w:val="18"/>
                <w:highlight w:val="yellow"/>
              </w:rPr>
            </w:pPr>
            <w:r>
              <w:rPr>
                <w:szCs w:val="18"/>
              </w:rPr>
              <w:t>$1,42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87B8B28" w14:textId="428CFBA9">
            <w:pPr>
              <w:pStyle w:val="RTableTextAbt"/>
              <w:rPr>
                <w:rFonts w:asciiTheme="majorBidi" w:hAnsiTheme="majorBidi" w:cstheme="majorBidi"/>
                <w:szCs w:val="18"/>
                <w:highlight w:val="yellow"/>
              </w:rPr>
            </w:pPr>
            <w:r>
              <w:rPr>
                <w:szCs w:val="18"/>
              </w:rPr>
              <w:t>$1,1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69663E2" w14:textId="359F5C32">
            <w:pPr>
              <w:pStyle w:val="RTableTextAbt"/>
              <w:rPr>
                <w:rFonts w:asciiTheme="majorBidi" w:hAnsiTheme="majorBidi" w:cstheme="majorBidi"/>
                <w:szCs w:val="18"/>
                <w:highlight w:val="yellow"/>
              </w:rPr>
            </w:pPr>
            <w:r>
              <w:rPr>
                <w:szCs w:val="18"/>
              </w:rPr>
              <w:t>$1,1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282B397" w14:textId="3DA0CB92">
            <w:pPr>
              <w:pStyle w:val="RTableTextAbt"/>
              <w:rPr>
                <w:rFonts w:asciiTheme="majorBidi" w:hAnsiTheme="majorBidi" w:cstheme="majorBidi"/>
                <w:color w:val="FF0000"/>
                <w:szCs w:val="18"/>
                <w:highlight w:val="yellow"/>
              </w:rPr>
            </w:pPr>
            <w:r>
              <w:rPr>
                <w:color w:val="FF0000"/>
                <w:szCs w:val="18"/>
              </w:rPr>
              <w:t>($25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B305D34" w14:textId="5CAE7EF9">
            <w:pPr>
              <w:pStyle w:val="RTableTextAbt"/>
              <w:rPr>
                <w:rFonts w:asciiTheme="majorBidi" w:hAnsiTheme="majorBidi" w:cstheme="majorBidi"/>
                <w:color w:val="FF0000"/>
                <w:szCs w:val="18"/>
              </w:rPr>
            </w:pPr>
            <w:r>
              <w:rPr>
                <w:color w:val="FF0000"/>
                <w:szCs w:val="18"/>
              </w:rPr>
              <w:t>($253)</w:t>
            </w:r>
          </w:p>
        </w:tc>
      </w:tr>
      <w:tr w14:paraId="24D63CF0"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14855AE2" w14:textId="77777777">
            <w:pPr>
              <w:pStyle w:val="LTableTextAbt"/>
              <w:rPr>
                <w:szCs w:val="18"/>
                <w:highlight w:val="yellow"/>
              </w:rPr>
            </w:pPr>
            <w:r>
              <w:rPr>
                <w:szCs w:val="18"/>
              </w:rPr>
              <w:t>Vapor Degreasing: Open Top Vapor Degreasing (OTVD)</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5AFC4154" w14:textId="2D49F59E">
            <w:pPr>
              <w:pStyle w:val="RTableTextAbt"/>
              <w:rPr>
                <w:rFonts w:asciiTheme="majorBidi" w:hAnsiTheme="majorBidi" w:cstheme="majorBidi"/>
                <w:szCs w:val="18"/>
                <w:highlight w:val="yellow"/>
              </w:rPr>
            </w:pPr>
            <w:r>
              <w:rPr>
                <w:szCs w:val="18"/>
              </w:rPr>
              <w:t>$11,09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A631A52" w14:textId="09607C1A">
            <w:pPr>
              <w:pStyle w:val="RTableTextAbt"/>
              <w:rPr>
                <w:rFonts w:asciiTheme="majorBidi" w:hAnsiTheme="majorBidi" w:cstheme="majorBidi"/>
                <w:szCs w:val="18"/>
                <w:highlight w:val="yellow"/>
              </w:rPr>
            </w:pPr>
            <w:r>
              <w:rPr>
                <w:szCs w:val="18"/>
              </w:rPr>
              <w:t>$25,55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6F5775B" w14:textId="5585B2C8">
            <w:pPr>
              <w:pStyle w:val="RTableTextAbt"/>
              <w:rPr>
                <w:rFonts w:asciiTheme="majorBidi" w:hAnsiTheme="majorBidi" w:cstheme="majorBidi"/>
                <w:szCs w:val="18"/>
                <w:highlight w:val="yellow"/>
              </w:rPr>
            </w:pPr>
            <w:r>
              <w:rPr>
                <w:szCs w:val="18"/>
              </w:rPr>
              <w:t>$60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1F0C768" w14:textId="05288B7C">
            <w:pPr>
              <w:pStyle w:val="RTableTextAbt"/>
              <w:rPr>
                <w:rFonts w:asciiTheme="majorBidi" w:hAnsiTheme="majorBidi" w:cstheme="majorBidi"/>
                <w:szCs w:val="18"/>
                <w:highlight w:val="yellow"/>
              </w:rPr>
            </w:pPr>
            <w:r>
              <w:rPr>
                <w:szCs w:val="18"/>
              </w:rPr>
              <w:t>$36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D1EC975" w14:textId="7F7BCBF1">
            <w:pPr>
              <w:pStyle w:val="RTableTextAbt"/>
              <w:rPr>
                <w:rFonts w:asciiTheme="majorBidi" w:hAnsiTheme="majorBidi" w:cstheme="majorBidi"/>
                <w:color w:val="FF0000"/>
                <w:szCs w:val="18"/>
                <w:highlight w:val="yellow"/>
              </w:rPr>
            </w:pPr>
            <w:r>
              <w:rPr>
                <w:color w:val="FF0000"/>
                <w:szCs w:val="18"/>
              </w:rPr>
              <w:t>($10,48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1235DE6" w14:textId="4B4BC9B9">
            <w:pPr>
              <w:pStyle w:val="RTableTextAbt"/>
              <w:rPr>
                <w:rFonts w:asciiTheme="majorBidi" w:hAnsiTheme="majorBidi" w:cstheme="majorBidi"/>
                <w:color w:val="FF0000"/>
                <w:szCs w:val="18"/>
              </w:rPr>
            </w:pPr>
            <w:r>
              <w:rPr>
                <w:color w:val="FF0000"/>
                <w:szCs w:val="18"/>
              </w:rPr>
              <w:t>($25,191)</w:t>
            </w:r>
          </w:p>
        </w:tc>
      </w:tr>
      <w:tr w14:paraId="065D66BF"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49EC8ABE" w14:textId="77777777">
            <w:pPr>
              <w:pStyle w:val="LTableTextAbt"/>
              <w:rPr>
                <w:szCs w:val="18"/>
                <w:highlight w:val="yellow"/>
              </w:rPr>
            </w:pPr>
            <w:r>
              <w:rPr>
                <w:szCs w:val="18"/>
              </w:rPr>
              <w:t>Vapor Degreasing: Enclosed Vapor Degreasing (EVD)</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129386C6" w14:textId="35868AB6">
            <w:pPr>
              <w:pStyle w:val="RTableTextAbt"/>
              <w:rPr>
                <w:rFonts w:asciiTheme="majorBidi" w:hAnsiTheme="majorBidi" w:cstheme="majorBidi"/>
                <w:szCs w:val="18"/>
                <w:highlight w:val="yellow"/>
              </w:rPr>
            </w:pPr>
            <w:r>
              <w:rPr>
                <w:szCs w:val="18"/>
              </w:rPr>
              <w:t>$1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0A6150C" w14:textId="05842D0E">
            <w:pPr>
              <w:pStyle w:val="RTableTextAbt"/>
              <w:rPr>
                <w:rFonts w:asciiTheme="majorBidi" w:hAnsiTheme="majorBidi" w:cstheme="majorBidi"/>
                <w:szCs w:val="18"/>
                <w:highlight w:val="yellow"/>
              </w:rPr>
            </w:pPr>
            <w:r>
              <w:rPr>
                <w:szCs w:val="18"/>
              </w:rPr>
              <w:t>$4,20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E825343" w14:textId="3AC129C2">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8C10C61" w14:textId="1F6BCFBF">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104B351" w14:textId="060D84D1">
            <w:pPr>
              <w:pStyle w:val="RTableTextAbt"/>
              <w:rPr>
                <w:rFonts w:asciiTheme="majorBidi" w:hAnsiTheme="majorBidi" w:cstheme="majorBidi"/>
                <w:color w:val="FF0000"/>
                <w:szCs w:val="18"/>
                <w:highlight w:val="yellow"/>
              </w:rPr>
            </w:pPr>
            <w:r>
              <w:rPr>
                <w:color w:val="FF0000"/>
                <w:szCs w:val="18"/>
              </w:rPr>
              <w:t>($10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C5FE83D" w14:textId="4FAD02C4">
            <w:pPr>
              <w:pStyle w:val="RTableTextAbt"/>
              <w:rPr>
                <w:rFonts w:asciiTheme="majorBidi" w:hAnsiTheme="majorBidi" w:cstheme="majorBidi"/>
                <w:color w:val="FF0000"/>
                <w:szCs w:val="18"/>
              </w:rPr>
            </w:pPr>
            <w:r>
              <w:rPr>
                <w:color w:val="FF0000"/>
                <w:szCs w:val="18"/>
              </w:rPr>
              <w:t>($4,208)</w:t>
            </w:r>
          </w:p>
        </w:tc>
      </w:tr>
      <w:tr w14:paraId="0E5DCFD2"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483B6728" w14:textId="77777777">
            <w:pPr>
              <w:pStyle w:val="LTableTextAbt"/>
              <w:rPr>
                <w:szCs w:val="18"/>
                <w:highlight w:val="yellow"/>
              </w:rPr>
            </w:pPr>
            <w:r>
              <w:rPr>
                <w:szCs w:val="18"/>
              </w:rPr>
              <w:t>Vapor Degreasing: Conveyorized Vapor Degreasing (CVD)</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29F14518" w14:textId="3B5005ED">
            <w:pPr>
              <w:pStyle w:val="RTableTextAbt"/>
              <w:rPr>
                <w:rFonts w:asciiTheme="majorBidi" w:hAnsiTheme="majorBidi" w:cstheme="majorBidi"/>
                <w:szCs w:val="18"/>
                <w:highlight w:val="yellow"/>
              </w:rPr>
            </w:pPr>
            <w:r>
              <w:rPr>
                <w:szCs w:val="18"/>
              </w:rPr>
              <w:t>$63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7F48236" w14:textId="08001E15">
            <w:pPr>
              <w:pStyle w:val="RTableTextAbt"/>
              <w:rPr>
                <w:rFonts w:asciiTheme="majorBidi" w:hAnsiTheme="majorBidi" w:cstheme="majorBidi"/>
                <w:szCs w:val="18"/>
                <w:highlight w:val="yellow"/>
              </w:rPr>
            </w:pPr>
            <w:r>
              <w:rPr>
                <w:szCs w:val="18"/>
              </w:rPr>
              <w:t>$63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A3418F2" w14:textId="078EBBF6">
            <w:pPr>
              <w:pStyle w:val="RTableTextAbt"/>
              <w:rPr>
                <w:rFonts w:asciiTheme="majorBidi" w:hAnsiTheme="majorBidi" w:cstheme="majorBidi"/>
                <w:szCs w:val="18"/>
                <w:highlight w:val="yellow"/>
              </w:rPr>
            </w:pPr>
            <w:r>
              <w:rPr>
                <w:szCs w:val="18"/>
              </w:rPr>
              <w:t>$15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BADF91E" w14:textId="09CD85EA">
            <w:pPr>
              <w:pStyle w:val="RTableTextAbt"/>
              <w:rPr>
                <w:rFonts w:asciiTheme="majorBidi" w:hAnsiTheme="majorBidi" w:cstheme="majorBidi"/>
                <w:szCs w:val="18"/>
              </w:rPr>
            </w:pPr>
            <w:r>
              <w:rPr>
                <w:szCs w:val="18"/>
              </w:rPr>
              <w:t>$15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C3AE1BF" w14:textId="2C9728AB">
            <w:pPr>
              <w:pStyle w:val="RTableTextAbt"/>
              <w:rPr>
                <w:rFonts w:asciiTheme="majorBidi" w:hAnsiTheme="majorBidi" w:cstheme="majorBidi"/>
                <w:color w:val="FF0000"/>
                <w:szCs w:val="18"/>
                <w:highlight w:val="yellow"/>
              </w:rPr>
            </w:pPr>
            <w:r>
              <w:rPr>
                <w:color w:val="FF0000"/>
                <w:szCs w:val="18"/>
              </w:rPr>
              <w:t>($47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9F31AF4" w14:textId="3DFFE69D">
            <w:pPr>
              <w:pStyle w:val="RTableTextAbt"/>
              <w:rPr>
                <w:rFonts w:asciiTheme="majorBidi" w:hAnsiTheme="majorBidi" w:cstheme="majorBidi"/>
                <w:color w:val="FF0000"/>
                <w:szCs w:val="18"/>
              </w:rPr>
            </w:pPr>
            <w:r>
              <w:rPr>
                <w:color w:val="FF0000"/>
                <w:szCs w:val="18"/>
              </w:rPr>
              <w:t>($478)</w:t>
            </w:r>
          </w:p>
        </w:tc>
      </w:tr>
      <w:tr w14:paraId="1F8981F3"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3FFA6236" w14:textId="77777777">
            <w:pPr>
              <w:pStyle w:val="LTableTextAbt"/>
              <w:rPr>
                <w:highlight w:val="yellow"/>
              </w:rPr>
            </w:pPr>
            <w:r>
              <w:rPr>
                <w:szCs w:val="18"/>
              </w:rPr>
              <w:t>Recycling and Disposal</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039690EE" w14:textId="1D3EDB3F">
            <w:pPr>
              <w:pStyle w:val="RTableTextAbt"/>
              <w:rPr>
                <w:rFonts w:asciiTheme="majorBidi" w:hAnsiTheme="majorBidi" w:cstheme="majorBidi"/>
                <w:szCs w:val="18"/>
                <w:highlight w:val="yellow"/>
              </w:rPr>
            </w:pPr>
            <w:r>
              <w:rPr>
                <w:szCs w:val="18"/>
              </w:rPr>
              <w:t>$76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242AFBC" w14:textId="0F6DBAEF">
            <w:pPr>
              <w:pStyle w:val="RTableTextAbt"/>
              <w:rPr>
                <w:rFonts w:asciiTheme="majorBidi" w:hAnsiTheme="majorBidi" w:cstheme="majorBidi"/>
                <w:szCs w:val="18"/>
                <w:highlight w:val="yellow"/>
              </w:rPr>
            </w:pPr>
            <w:r>
              <w:rPr>
                <w:szCs w:val="18"/>
              </w:rPr>
              <w:t>$76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35C9EC2" w14:textId="7FA91B64">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3433BAF" w14:textId="158CD0DA">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555A628" w14:textId="5635090B">
            <w:pPr>
              <w:pStyle w:val="RTableTextAbt"/>
              <w:rPr>
                <w:rFonts w:asciiTheme="majorBidi" w:hAnsiTheme="majorBidi" w:cstheme="majorBidi"/>
                <w:color w:val="FF0000"/>
                <w:szCs w:val="18"/>
                <w:highlight w:val="yellow"/>
              </w:rPr>
            </w:pPr>
            <w:r>
              <w:rPr>
                <w:color w:val="FF0000"/>
                <w:szCs w:val="18"/>
              </w:rPr>
              <w:t>($76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1D4107D" w14:textId="4BA8E0A2">
            <w:pPr>
              <w:pStyle w:val="RTableTextAbt"/>
              <w:rPr>
                <w:rFonts w:asciiTheme="majorBidi" w:hAnsiTheme="majorBidi" w:cstheme="majorBidi"/>
                <w:color w:val="FF0000"/>
                <w:szCs w:val="18"/>
                <w:highlight w:val="yellow"/>
              </w:rPr>
            </w:pPr>
            <w:r>
              <w:rPr>
                <w:color w:val="FF0000"/>
                <w:szCs w:val="18"/>
              </w:rPr>
              <w:t>($766)</w:t>
            </w:r>
          </w:p>
        </w:tc>
      </w:tr>
      <w:tr w14:paraId="171D3E3F"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794B0863" w14:textId="77777777">
            <w:pPr>
              <w:pStyle w:val="LTableTextAbt"/>
              <w:rPr>
                <w:highlight w:val="yellow"/>
              </w:rPr>
            </w:pPr>
            <w:r>
              <w:rPr>
                <w:szCs w:val="18"/>
              </w:rPr>
              <w:t>Laboratory Chemicals</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E8DB83F" w14:textId="28BE8770">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DE23383" w14:textId="305E8C56">
            <w:pPr>
              <w:pStyle w:val="RTableTextAbt"/>
              <w:rPr>
                <w:rFonts w:asciiTheme="majorBidi" w:hAnsiTheme="majorBidi" w:cstheme="majorBidi"/>
                <w:szCs w:val="18"/>
                <w:highlight w:val="yellow"/>
              </w:rPr>
            </w:pPr>
            <w:r>
              <w:rPr>
                <w:szCs w:val="18"/>
              </w:rPr>
              <w:t>$11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9DEEE46" w14:textId="363A7F02">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867CA6C" w14:textId="7D27394E">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0CD66A8" w14:textId="64CE4D69">
            <w:pPr>
              <w:pStyle w:val="RTableTextAbt"/>
              <w:rPr>
                <w:rFonts w:asciiTheme="majorBidi" w:hAnsiTheme="majorBidi" w:cstheme="majorBidi"/>
                <w:color w:val="FF0000"/>
                <w:szCs w:val="18"/>
                <w:highlight w:val="yellow"/>
              </w:rPr>
            </w:pPr>
            <w:r>
              <w:rPr>
                <w:color w:val="FF0000"/>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2E7F135" w14:textId="597C9A85">
            <w:pPr>
              <w:pStyle w:val="RTableTextAbt"/>
              <w:rPr>
                <w:rFonts w:asciiTheme="majorBidi" w:hAnsiTheme="majorBidi" w:cstheme="majorBidi"/>
                <w:color w:val="FF0000"/>
                <w:szCs w:val="18"/>
                <w:highlight w:val="yellow"/>
              </w:rPr>
            </w:pPr>
            <w:r>
              <w:rPr>
                <w:color w:val="FF0000"/>
                <w:szCs w:val="18"/>
              </w:rPr>
              <w:t>($110)</w:t>
            </w:r>
          </w:p>
        </w:tc>
      </w:tr>
      <w:tr w14:paraId="06DC2AB0"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57E9AF02" w14:textId="77777777">
            <w:pPr>
              <w:pStyle w:val="LTableTextAbt"/>
              <w:rPr>
                <w:highlight w:val="yellow"/>
              </w:rPr>
            </w:pPr>
            <w:r>
              <w:rPr>
                <w:szCs w:val="18"/>
              </w:rPr>
              <w:t>Processing Aid, except petrochemical</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3AEBD271" w14:textId="1C40D74E">
            <w:pPr>
              <w:pStyle w:val="RTableTextAbt"/>
              <w:rPr>
                <w:rFonts w:asciiTheme="majorBidi" w:hAnsiTheme="majorBidi" w:cstheme="majorBidi"/>
                <w:szCs w:val="18"/>
                <w:highlight w:val="yellow"/>
              </w:rPr>
            </w:pPr>
            <w:r>
              <w:rPr>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3F5166A" w14:textId="7E908FE4">
            <w:pPr>
              <w:pStyle w:val="RTableTextAbt"/>
              <w:rPr>
                <w:rFonts w:asciiTheme="majorBidi" w:hAnsiTheme="majorBidi" w:cstheme="majorBidi"/>
                <w:szCs w:val="18"/>
                <w:highlight w:val="yellow"/>
              </w:rPr>
            </w:pPr>
            <w:r>
              <w:rPr>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C69A06B" w14:textId="0AED25C0">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B3C26C1" w14:textId="46CDFD68">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DA77395" w14:textId="677F63A2">
            <w:pPr>
              <w:pStyle w:val="RTableTextAbt"/>
              <w:rPr>
                <w:rFonts w:asciiTheme="majorBidi" w:hAnsiTheme="majorBidi" w:cstheme="majorBidi"/>
                <w:color w:val="FF0000"/>
                <w:szCs w:val="18"/>
                <w:highlight w:val="yellow"/>
              </w:rPr>
            </w:pPr>
            <w:r>
              <w:rPr>
                <w:color w:val="FF0000"/>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C0A012E" w14:textId="1D1E2A6D">
            <w:pPr>
              <w:pStyle w:val="RTableTextAbt"/>
              <w:rPr>
                <w:rFonts w:asciiTheme="majorBidi" w:hAnsiTheme="majorBidi" w:cstheme="majorBidi"/>
                <w:color w:val="FF0000"/>
                <w:szCs w:val="18"/>
                <w:highlight w:val="yellow"/>
              </w:rPr>
            </w:pPr>
            <w:r>
              <w:rPr>
                <w:color w:val="FF0000"/>
                <w:szCs w:val="18"/>
              </w:rPr>
              <w:t>($31)</w:t>
            </w:r>
          </w:p>
        </w:tc>
      </w:tr>
      <w:tr w14:paraId="56097A57"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475E67C5" w14:textId="77777777">
            <w:pPr>
              <w:pStyle w:val="LTableTextAbt"/>
              <w:rPr>
                <w:highlight w:val="yellow"/>
              </w:rPr>
            </w:pPr>
            <w:r>
              <w:rPr>
                <w:szCs w:val="18"/>
              </w:rPr>
              <w:t>Adhesives and Sealants</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0BBFD580" w14:textId="294E52A5">
            <w:pPr>
              <w:pStyle w:val="RTableTextAbt"/>
              <w:rPr>
                <w:rFonts w:asciiTheme="majorBidi" w:hAnsiTheme="majorBidi" w:cstheme="majorBidi"/>
                <w:szCs w:val="18"/>
                <w:highlight w:val="yellow"/>
              </w:rPr>
            </w:pPr>
            <w:r>
              <w:rPr>
                <w:szCs w:val="18"/>
              </w:rPr>
              <w:t>$16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96E3650" w14:textId="3CC53C83">
            <w:pPr>
              <w:pStyle w:val="RTableTextAbt"/>
              <w:rPr>
                <w:rFonts w:asciiTheme="majorBidi" w:hAnsiTheme="majorBidi" w:cstheme="majorBidi"/>
                <w:szCs w:val="18"/>
                <w:highlight w:val="yellow"/>
              </w:rPr>
            </w:pPr>
            <w:r>
              <w:rPr>
                <w:szCs w:val="18"/>
              </w:rPr>
              <w:t>$16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4267858" w14:textId="75AF4CBF">
            <w:pPr>
              <w:pStyle w:val="RTableTextAbt"/>
              <w:rPr>
                <w:rFonts w:asciiTheme="majorBidi" w:hAnsiTheme="majorBidi" w:cstheme="majorBidi"/>
                <w:szCs w:val="18"/>
                <w:highlight w:val="yellow"/>
              </w:rPr>
            </w:pPr>
            <w:r>
              <w:rPr>
                <w:szCs w:val="18"/>
              </w:rPr>
              <w:t>$68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2E3CDA5" w14:textId="61202F73">
            <w:pPr>
              <w:pStyle w:val="RTableTextAbt"/>
              <w:rPr>
                <w:rFonts w:asciiTheme="majorBidi" w:hAnsiTheme="majorBidi" w:cstheme="majorBidi"/>
                <w:szCs w:val="18"/>
                <w:highlight w:val="yellow"/>
              </w:rPr>
            </w:pPr>
            <w:r>
              <w:rPr>
                <w:szCs w:val="18"/>
              </w:rPr>
              <w:t>$68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854E836" w14:textId="2AC9368E">
            <w:pPr>
              <w:pStyle w:val="RTableTextAbt"/>
              <w:rPr>
                <w:rFonts w:asciiTheme="majorBidi" w:hAnsiTheme="majorBidi" w:cstheme="majorBidi"/>
                <w:szCs w:val="18"/>
                <w:highlight w:val="yellow"/>
              </w:rPr>
            </w:pPr>
            <w:r>
              <w:rPr>
                <w:szCs w:val="18"/>
              </w:rPr>
              <w:t xml:space="preserve">$516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C5D6570" w14:textId="043EAF05">
            <w:pPr>
              <w:pStyle w:val="RTableTextAbt"/>
              <w:rPr>
                <w:rFonts w:asciiTheme="majorBidi" w:hAnsiTheme="majorBidi" w:cstheme="majorBidi"/>
                <w:szCs w:val="18"/>
                <w:highlight w:val="yellow"/>
              </w:rPr>
            </w:pPr>
            <w:r>
              <w:rPr>
                <w:szCs w:val="18"/>
              </w:rPr>
              <w:t xml:space="preserve">$516 </w:t>
            </w:r>
          </w:p>
        </w:tc>
      </w:tr>
      <w:tr w14:paraId="6259DC99"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44A730CD" w14:textId="77777777">
            <w:pPr>
              <w:pStyle w:val="LTableTextAbt"/>
              <w:rPr>
                <w:highlight w:val="yellow"/>
              </w:rPr>
            </w:pPr>
            <w:r>
              <w:rPr>
                <w:szCs w:val="18"/>
              </w:rPr>
              <w:t>Paint and Coatings</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5D07F01A" w14:textId="73CD0697">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493082A" w14:textId="1B82BC67">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7ACEA41" w14:textId="0182847A">
            <w:pPr>
              <w:pStyle w:val="RTableTextAbt"/>
              <w:rPr>
                <w:rFonts w:asciiTheme="majorBidi" w:hAnsiTheme="majorBidi" w:cstheme="majorBidi"/>
                <w:szCs w:val="18"/>
                <w:highlight w:val="yellow"/>
              </w:rPr>
            </w:pPr>
            <w:r>
              <w:rPr>
                <w:szCs w:val="18"/>
              </w:rPr>
              <w:t>$1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FA3A5E3" w14:textId="0720F39F">
            <w:pPr>
              <w:pStyle w:val="RTableTextAbt"/>
              <w:rPr>
                <w:rFonts w:asciiTheme="majorBidi" w:hAnsiTheme="majorBidi" w:cstheme="majorBidi"/>
                <w:szCs w:val="18"/>
                <w:highlight w:val="yellow"/>
              </w:rPr>
            </w:pPr>
            <w:r>
              <w:rPr>
                <w:szCs w:val="18"/>
              </w:rPr>
              <w:t>$1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41FF357" w14:textId="162ED031">
            <w:pPr>
              <w:pStyle w:val="RTableTextAbt"/>
              <w:rPr>
                <w:rFonts w:asciiTheme="majorBidi" w:hAnsiTheme="majorBidi" w:cstheme="majorBidi"/>
                <w:szCs w:val="18"/>
                <w:highlight w:val="yellow"/>
              </w:rPr>
            </w:pPr>
            <w:r>
              <w:rPr>
                <w:szCs w:val="18"/>
              </w:rPr>
              <w:t xml:space="preserve">$171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8C756CE" w14:textId="1CF593F9">
            <w:pPr>
              <w:pStyle w:val="RTableTextAbt"/>
              <w:rPr>
                <w:rFonts w:asciiTheme="majorBidi" w:hAnsiTheme="majorBidi" w:cstheme="majorBidi"/>
                <w:szCs w:val="18"/>
                <w:highlight w:val="yellow"/>
              </w:rPr>
            </w:pPr>
            <w:r>
              <w:rPr>
                <w:szCs w:val="18"/>
              </w:rPr>
              <w:t xml:space="preserve">$171 </w:t>
            </w:r>
          </w:p>
        </w:tc>
      </w:tr>
      <w:tr w14:paraId="393037AD"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bottom"/>
          </w:tcPr>
          <w:p w:rsidR="0083181E" w:rsidRPr="009A3D7B" w:rsidP="0083181E" w14:paraId="2C70C987" w14:textId="77777777">
            <w:pPr>
              <w:pStyle w:val="LTableTextAbt"/>
            </w:pPr>
            <w:r w:rsidRPr="0084123C">
              <w:rPr>
                <w:szCs w:val="18"/>
              </w:rPr>
              <w:t>Aerosol Spray Cleaning/Degreasing except EEC</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7DF001C0" w14:textId="143A8114">
            <w:pPr>
              <w:pStyle w:val="RTableTextAbt"/>
              <w:rPr>
                <w:rFonts w:asciiTheme="majorBidi" w:hAnsiTheme="majorBidi" w:cstheme="majorBidi"/>
                <w:szCs w:val="18"/>
                <w:highlight w:val="yellow"/>
              </w:rPr>
            </w:pPr>
            <w:r>
              <w:rPr>
                <w:szCs w:val="18"/>
              </w:rPr>
              <w:t>$89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B802E6A" w14:textId="23768E48">
            <w:pPr>
              <w:pStyle w:val="RTableTextAbt"/>
              <w:rPr>
                <w:rFonts w:asciiTheme="majorBidi" w:hAnsiTheme="majorBidi" w:cstheme="majorBidi"/>
                <w:szCs w:val="18"/>
                <w:highlight w:val="yellow"/>
              </w:rPr>
            </w:pPr>
            <w:r>
              <w:rPr>
                <w:szCs w:val="18"/>
              </w:rPr>
              <w:t>$89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F818886" w14:textId="163D3038">
            <w:pPr>
              <w:pStyle w:val="RTableTextAbt"/>
              <w:rPr>
                <w:rFonts w:asciiTheme="majorBidi" w:hAnsiTheme="majorBidi" w:cstheme="majorBidi"/>
                <w:szCs w:val="18"/>
                <w:highlight w:val="yellow"/>
              </w:rPr>
            </w:pPr>
            <w:r>
              <w:rPr>
                <w:szCs w:val="18"/>
              </w:rPr>
              <w:t>$29,68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75F6BCD" w14:textId="446F9E30">
            <w:pPr>
              <w:pStyle w:val="RTableTextAbt"/>
              <w:rPr>
                <w:rFonts w:asciiTheme="majorBidi" w:hAnsiTheme="majorBidi" w:cstheme="majorBidi"/>
                <w:szCs w:val="18"/>
                <w:highlight w:val="yellow"/>
              </w:rPr>
            </w:pPr>
            <w:r>
              <w:rPr>
                <w:szCs w:val="18"/>
              </w:rPr>
              <w:t>$29,68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2B75956" w14:textId="09145E5C">
            <w:pPr>
              <w:pStyle w:val="RTableTextAbt"/>
              <w:rPr>
                <w:rFonts w:asciiTheme="majorBidi" w:hAnsiTheme="majorBidi" w:cstheme="majorBidi"/>
                <w:color w:val="FF0000"/>
                <w:szCs w:val="18"/>
                <w:highlight w:val="yellow"/>
              </w:rPr>
            </w:pPr>
            <w:r>
              <w:rPr>
                <w:szCs w:val="18"/>
              </w:rPr>
              <w:t xml:space="preserve">$28,793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EEB051F" w14:textId="6D74B328">
            <w:pPr>
              <w:pStyle w:val="RTableTextAbt"/>
              <w:rPr>
                <w:rFonts w:asciiTheme="majorBidi" w:hAnsiTheme="majorBidi" w:cstheme="majorBidi"/>
                <w:color w:val="FF0000"/>
                <w:szCs w:val="18"/>
                <w:highlight w:val="yellow"/>
              </w:rPr>
            </w:pPr>
            <w:r>
              <w:rPr>
                <w:szCs w:val="18"/>
              </w:rPr>
              <w:t xml:space="preserve">$28,793 </w:t>
            </w:r>
          </w:p>
        </w:tc>
      </w:tr>
      <w:tr w14:paraId="21C072B0"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7D2024" w:rsidP="0083181E" w14:paraId="09D4B148" w14:textId="77777777">
            <w:pPr>
              <w:pStyle w:val="LTableTextAbt"/>
            </w:pPr>
            <w:r>
              <w:rPr>
                <w:szCs w:val="18"/>
              </w:rPr>
              <w:t>Aerosol Spray Cleaning/Degreasing - EEC</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3FA1CAEF" w14:textId="3109E72A">
            <w:pPr>
              <w:pStyle w:val="RTableTextAbt"/>
              <w:rPr>
                <w:rFonts w:asciiTheme="majorBidi" w:hAnsiTheme="majorBidi" w:cstheme="majorBidi"/>
                <w:szCs w:val="18"/>
              </w:rPr>
            </w:pPr>
            <w:r>
              <w:rPr>
                <w:szCs w:val="18"/>
              </w:rPr>
              <w:t>$20,24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CF2FA02" w14:textId="63F603CF">
            <w:pPr>
              <w:pStyle w:val="RTableTextAbt"/>
              <w:rPr>
                <w:rFonts w:asciiTheme="majorBidi" w:hAnsiTheme="majorBidi" w:cstheme="majorBidi"/>
                <w:szCs w:val="18"/>
              </w:rPr>
            </w:pPr>
            <w:r>
              <w:rPr>
                <w:szCs w:val="18"/>
              </w:rPr>
              <w:t>$20,24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06DE7A2" w14:textId="6FFCF5F6">
            <w:pPr>
              <w:pStyle w:val="RTableTextAbt"/>
              <w:rPr>
                <w:rFonts w:asciiTheme="majorBidi" w:hAnsiTheme="majorBidi" w:cstheme="majorBidi"/>
                <w:szCs w:val="18"/>
              </w:rPr>
            </w:pPr>
            <w:r>
              <w:rPr>
                <w:szCs w:val="18"/>
              </w:rPr>
              <w:t>$13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35C0194" w14:textId="5674CF6F">
            <w:pPr>
              <w:pStyle w:val="RTableTextAbt"/>
              <w:rPr>
                <w:rFonts w:asciiTheme="majorBidi" w:hAnsiTheme="majorBidi" w:cstheme="majorBidi"/>
                <w:szCs w:val="18"/>
              </w:rPr>
            </w:pPr>
            <w:r>
              <w:rPr>
                <w:szCs w:val="18"/>
              </w:rPr>
              <w:t>$14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BB5486F" w14:textId="5A46B2E9">
            <w:pPr>
              <w:pStyle w:val="RTableTextAbt"/>
              <w:rPr>
                <w:rFonts w:asciiTheme="majorBidi" w:hAnsiTheme="majorBidi" w:cstheme="majorBidi"/>
                <w:color w:val="FF0000"/>
                <w:szCs w:val="18"/>
              </w:rPr>
            </w:pPr>
            <w:r>
              <w:rPr>
                <w:color w:val="FF0000"/>
                <w:szCs w:val="18"/>
              </w:rPr>
              <w:t>($20,10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4A8909C" w14:textId="654A6976">
            <w:pPr>
              <w:pStyle w:val="RTableTextAbt"/>
              <w:rPr>
                <w:rFonts w:asciiTheme="majorBidi" w:hAnsiTheme="majorBidi" w:cstheme="majorBidi"/>
                <w:color w:val="FF0000"/>
                <w:szCs w:val="18"/>
              </w:rPr>
            </w:pPr>
            <w:r>
              <w:rPr>
                <w:color w:val="FF0000"/>
                <w:szCs w:val="18"/>
              </w:rPr>
              <w:t>($20,100)</w:t>
            </w:r>
          </w:p>
        </w:tc>
      </w:tr>
      <w:tr w14:paraId="268C3803"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6EFC7E63" w14:textId="77777777">
            <w:pPr>
              <w:pStyle w:val="LTableTextAbt"/>
              <w:rPr>
                <w:highlight w:val="yellow"/>
              </w:rPr>
            </w:pPr>
            <w:r>
              <w:rPr>
                <w:szCs w:val="18"/>
              </w:rPr>
              <w:t>Liquid and Spray Batch Cold Clean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67897B7F" w14:textId="72BCC561">
            <w:pPr>
              <w:pStyle w:val="RTableTextAbt"/>
              <w:rPr>
                <w:rFonts w:asciiTheme="majorBidi" w:hAnsiTheme="majorBidi" w:cstheme="majorBidi"/>
                <w:szCs w:val="18"/>
                <w:highlight w:val="yellow"/>
              </w:rPr>
            </w:pPr>
            <w:r>
              <w:rPr>
                <w:szCs w:val="18"/>
              </w:rPr>
              <w:t>$4,12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053A7C2" w14:textId="4EED218F">
            <w:pPr>
              <w:pStyle w:val="RTableTextAbt"/>
              <w:rPr>
                <w:rFonts w:asciiTheme="majorBidi" w:hAnsiTheme="majorBidi" w:cstheme="majorBidi"/>
                <w:szCs w:val="18"/>
                <w:highlight w:val="yellow"/>
              </w:rPr>
            </w:pPr>
            <w:r>
              <w:rPr>
                <w:szCs w:val="18"/>
              </w:rPr>
              <w:t>$4,12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457712D" w14:textId="7A2D4695">
            <w:pPr>
              <w:pStyle w:val="RTableTextAbt"/>
              <w:rPr>
                <w:rFonts w:asciiTheme="majorBidi" w:hAnsiTheme="majorBidi" w:cstheme="majorBidi"/>
                <w:szCs w:val="18"/>
                <w:highlight w:val="yellow"/>
              </w:rPr>
            </w:pPr>
            <w:r>
              <w:rPr>
                <w:szCs w:val="18"/>
              </w:rPr>
              <w:t>$23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99DB1EC" w14:textId="35F9C7F4">
            <w:pPr>
              <w:pStyle w:val="RTableTextAbt"/>
              <w:rPr>
                <w:rFonts w:asciiTheme="majorBidi" w:hAnsiTheme="majorBidi" w:cstheme="majorBidi"/>
                <w:szCs w:val="18"/>
                <w:highlight w:val="yellow"/>
              </w:rPr>
            </w:pPr>
            <w:r>
              <w:rPr>
                <w:szCs w:val="18"/>
              </w:rPr>
              <w:t>$23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1BF9E1F" w14:textId="4A789F00">
            <w:pPr>
              <w:pStyle w:val="RTableTextAbt"/>
              <w:rPr>
                <w:rFonts w:asciiTheme="majorBidi" w:hAnsiTheme="majorBidi" w:cstheme="majorBidi"/>
                <w:color w:val="FF0000"/>
                <w:szCs w:val="18"/>
                <w:highlight w:val="yellow"/>
              </w:rPr>
            </w:pPr>
            <w:r>
              <w:rPr>
                <w:color w:val="FF0000"/>
                <w:szCs w:val="18"/>
              </w:rPr>
              <w:t>($3,89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F2200FA" w14:textId="1078A828">
            <w:pPr>
              <w:pStyle w:val="RTableTextAbt"/>
              <w:rPr>
                <w:rFonts w:asciiTheme="majorBidi" w:hAnsiTheme="majorBidi" w:cstheme="majorBidi"/>
                <w:color w:val="FF0000"/>
                <w:szCs w:val="18"/>
                <w:highlight w:val="yellow"/>
              </w:rPr>
            </w:pPr>
            <w:r>
              <w:rPr>
                <w:color w:val="FF0000"/>
                <w:szCs w:val="18"/>
              </w:rPr>
              <w:t>($3,893)</w:t>
            </w:r>
          </w:p>
        </w:tc>
      </w:tr>
      <w:tr w14:paraId="49569A98"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6C4D7F9D" w14:textId="77777777">
            <w:pPr>
              <w:pStyle w:val="LTableTextAbt"/>
              <w:rPr>
                <w:highlight w:val="yellow"/>
              </w:rPr>
            </w:pPr>
            <w:r>
              <w:rPr>
                <w:szCs w:val="18"/>
              </w:rPr>
              <w:t>Photographic Film Use</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74259089" w14:textId="7FD7C23F">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026C430" w14:textId="1343E22D">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A415F58" w14:textId="2E48926B">
            <w:pPr>
              <w:pStyle w:val="RTableTextAbt"/>
              <w:rPr>
                <w:rFonts w:asciiTheme="majorBidi" w:hAnsiTheme="majorBidi" w:cstheme="majorBidi"/>
                <w:szCs w:val="18"/>
                <w:highlight w:val="yellow"/>
              </w:rPr>
            </w:pPr>
            <w:r>
              <w:rPr>
                <w:szCs w:val="18"/>
              </w:rPr>
              <w:t>$7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8F3A11D" w14:textId="3125E3F2">
            <w:pPr>
              <w:pStyle w:val="RTableTextAbt"/>
              <w:rPr>
                <w:rFonts w:asciiTheme="majorBidi" w:hAnsiTheme="majorBidi" w:cstheme="majorBidi"/>
                <w:szCs w:val="18"/>
                <w:highlight w:val="yellow"/>
              </w:rPr>
            </w:pPr>
            <w:r>
              <w:rPr>
                <w:szCs w:val="18"/>
              </w:rPr>
              <w:t>$7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578AFD3" w14:textId="15A682EC">
            <w:pPr>
              <w:pStyle w:val="RTableTextAbt"/>
              <w:rPr>
                <w:rFonts w:asciiTheme="majorBidi" w:hAnsiTheme="majorBidi" w:cstheme="majorBidi"/>
                <w:szCs w:val="18"/>
                <w:highlight w:val="yellow"/>
              </w:rPr>
            </w:pPr>
            <w:r>
              <w:rPr>
                <w:szCs w:val="18"/>
              </w:rPr>
              <w:t xml:space="preserve">$76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1FE06C5" w14:textId="2FF96091">
            <w:pPr>
              <w:pStyle w:val="RTableTextAbt"/>
              <w:rPr>
                <w:rFonts w:asciiTheme="majorBidi" w:hAnsiTheme="majorBidi" w:cstheme="majorBidi"/>
                <w:szCs w:val="18"/>
                <w:highlight w:val="yellow"/>
              </w:rPr>
            </w:pPr>
            <w:r>
              <w:rPr>
                <w:szCs w:val="18"/>
              </w:rPr>
              <w:t xml:space="preserve">$76 </w:t>
            </w:r>
          </w:p>
        </w:tc>
      </w:tr>
      <w:tr w14:paraId="1941E78C"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1A7589B2" w14:textId="77777777">
            <w:pPr>
              <w:pStyle w:val="LTableTextAbt"/>
              <w:rPr>
                <w:highlight w:val="yellow"/>
              </w:rPr>
            </w:pPr>
            <w:r>
              <w:rPr>
                <w:szCs w:val="18"/>
              </w:rPr>
              <w:t>Lubricants and Greases</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2A30284A" w14:textId="0CFA636F">
            <w:pPr>
              <w:pStyle w:val="RTableTextAbt"/>
              <w:rPr>
                <w:rFonts w:asciiTheme="majorBidi" w:hAnsiTheme="majorBidi" w:cstheme="majorBidi"/>
                <w:szCs w:val="18"/>
                <w:highlight w:val="yellow"/>
              </w:rPr>
            </w:pPr>
            <w:r>
              <w:rPr>
                <w:szCs w:val="18"/>
              </w:rPr>
              <w:t>$10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4866252" w14:textId="7CC55B1C">
            <w:pPr>
              <w:pStyle w:val="RTableTextAbt"/>
              <w:rPr>
                <w:rFonts w:asciiTheme="majorBidi" w:hAnsiTheme="majorBidi" w:cstheme="majorBidi"/>
                <w:szCs w:val="18"/>
                <w:highlight w:val="yellow"/>
              </w:rPr>
            </w:pPr>
            <w:r>
              <w:rPr>
                <w:szCs w:val="18"/>
              </w:rPr>
              <w:t>$10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276A98D" w14:textId="3A452D72">
            <w:pPr>
              <w:pStyle w:val="RTableTextAbt"/>
              <w:rPr>
                <w:rFonts w:asciiTheme="majorBidi" w:hAnsiTheme="majorBidi" w:cstheme="majorBidi"/>
                <w:szCs w:val="18"/>
                <w:highlight w:val="yellow"/>
              </w:rPr>
            </w:pPr>
            <w:r>
              <w:rPr>
                <w:szCs w:val="18"/>
              </w:rPr>
              <w:t>$8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D533DD2" w14:textId="0AED3407">
            <w:pPr>
              <w:pStyle w:val="RTableTextAbt"/>
              <w:rPr>
                <w:rFonts w:asciiTheme="majorBidi" w:hAnsiTheme="majorBidi" w:cstheme="majorBidi"/>
                <w:szCs w:val="18"/>
                <w:highlight w:val="yellow"/>
              </w:rPr>
            </w:pPr>
            <w:r>
              <w:rPr>
                <w:szCs w:val="18"/>
              </w:rPr>
              <w:t>$8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D777297" w14:textId="48F19A34">
            <w:pPr>
              <w:pStyle w:val="RTableTextAbt"/>
              <w:rPr>
                <w:rFonts w:asciiTheme="majorBidi" w:hAnsiTheme="majorBidi" w:cstheme="majorBidi"/>
                <w:color w:val="FF0000"/>
                <w:szCs w:val="18"/>
                <w:highlight w:val="yellow"/>
              </w:rPr>
            </w:pPr>
            <w:r>
              <w:rPr>
                <w:szCs w:val="18"/>
              </w:rPr>
              <w:t xml:space="preserve">$772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A73D869" w14:textId="77B5966D">
            <w:pPr>
              <w:pStyle w:val="RTableTextAbt"/>
              <w:rPr>
                <w:rFonts w:asciiTheme="majorBidi" w:hAnsiTheme="majorBidi" w:cstheme="majorBidi"/>
                <w:color w:val="FF0000"/>
                <w:szCs w:val="18"/>
                <w:highlight w:val="yellow"/>
              </w:rPr>
            </w:pPr>
            <w:r>
              <w:rPr>
                <w:szCs w:val="18"/>
              </w:rPr>
              <w:t xml:space="preserve">$772 </w:t>
            </w:r>
          </w:p>
        </w:tc>
      </w:tr>
      <w:tr w14:paraId="1AD5B1A0" w14:textId="77777777" w:rsidTr="00A90589">
        <w:tblPrEx>
          <w:tblW w:w="13230" w:type="dxa"/>
          <w:tblInd w:w="-360" w:type="dxa"/>
          <w:tblLayout w:type="fixed"/>
          <w:tblCellMar>
            <w:left w:w="0" w:type="dxa"/>
            <w:right w:w="58" w:type="dxa"/>
          </w:tblCellMar>
          <w:tblLook w:val="04A0"/>
        </w:tblPrEx>
        <w:trPr>
          <w:trHeight w:val="77"/>
        </w:trPr>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105CB091" w14:textId="77777777">
            <w:pPr>
              <w:pStyle w:val="LTableTextAbt"/>
              <w:rPr>
                <w:highlight w:val="yellow"/>
              </w:rPr>
            </w:pPr>
            <w:r>
              <w:rPr>
                <w:szCs w:val="18"/>
              </w:rPr>
              <w:t>Wipe and Liquid Cleaning and Polishing</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EEE61D3" w14:textId="0C58D620">
            <w:pPr>
              <w:pStyle w:val="RTableTextAbt"/>
              <w:rPr>
                <w:rFonts w:asciiTheme="majorBidi" w:hAnsiTheme="majorBidi" w:cstheme="majorBidi"/>
                <w:szCs w:val="18"/>
                <w:highlight w:val="yellow"/>
              </w:rPr>
            </w:pPr>
            <w:r>
              <w:rPr>
                <w:szCs w:val="18"/>
              </w:rPr>
              <w:t>$3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A2BA981" w14:textId="471B4D49">
            <w:pPr>
              <w:pStyle w:val="RTableTextAbt"/>
              <w:rPr>
                <w:rFonts w:asciiTheme="majorBidi" w:hAnsiTheme="majorBidi" w:cstheme="majorBidi"/>
                <w:szCs w:val="18"/>
                <w:highlight w:val="yellow"/>
              </w:rPr>
            </w:pPr>
            <w:r>
              <w:rPr>
                <w:szCs w:val="18"/>
              </w:rPr>
              <w:t>$3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8128923" w14:textId="7D70C42E">
            <w:pPr>
              <w:pStyle w:val="RTableTextAbt"/>
              <w:rPr>
                <w:rFonts w:asciiTheme="majorBidi" w:hAnsiTheme="majorBidi" w:cstheme="majorBidi"/>
                <w:szCs w:val="18"/>
                <w:highlight w:val="yellow"/>
              </w:rPr>
            </w:pPr>
            <w:r>
              <w:rPr>
                <w:szCs w:val="18"/>
              </w:rPr>
              <w:t>$50,40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A23E44D" w14:textId="6A2310AB">
            <w:pPr>
              <w:pStyle w:val="RTableTextAbt"/>
              <w:rPr>
                <w:rFonts w:asciiTheme="majorBidi" w:hAnsiTheme="majorBidi" w:cstheme="majorBidi"/>
                <w:szCs w:val="18"/>
                <w:highlight w:val="yellow"/>
              </w:rPr>
            </w:pPr>
            <w:r>
              <w:rPr>
                <w:szCs w:val="18"/>
              </w:rPr>
              <w:t>$50,40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DFA169E" w14:textId="5E4368FB">
            <w:pPr>
              <w:pStyle w:val="RTableTextAbt"/>
              <w:rPr>
                <w:rFonts w:asciiTheme="majorBidi" w:hAnsiTheme="majorBidi" w:cstheme="majorBidi"/>
                <w:color w:val="FF0000"/>
                <w:szCs w:val="18"/>
                <w:highlight w:val="yellow"/>
              </w:rPr>
            </w:pPr>
            <w:r>
              <w:rPr>
                <w:szCs w:val="18"/>
              </w:rPr>
              <w:t xml:space="preserve">$50,374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E429187" w14:textId="5B1F3E7F">
            <w:pPr>
              <w:pStyle w:val="RTableTextAbt"/>
              <w:rPr>
                <w:rFonts w:asciiTheme="majorBidi" w:hAnsiTheme="majorBidi" w:cstheme="majorBidi"/>
                <w:color w:val="FF0000"/>
                <w:szCs w:val="18"/>
                <w:highlight w:val="yellow"/>
              </w:rPr>
            </w:pPr>
            <w:r>
              <w:rPr>
                <w:szCs w:val="18"/>
              </w:rPr>
              <w:t xml:space="preserve">$50,374 </w:t>
            </w:r>
          </w:p>
        </w:tc>
      </w:tr>
      <w:tr w14:paraId="4F81F9A6"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130C08D7" w14:textId="77777777">
            <w:pPr>
              <w:pStyle w:val="LTableTextAbt"/>
              <w:rPr>
                <w:highlight w:val="yellow"/>
              </w:rPr>
            </w:pPr>
            <w:r>
              <w:rPr>
                <w:szCs w:val="18"/>
              </w:rPr>
              <w:t>Inks and Ink Removal</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FBBDF0B" w14:textId="58AD7BC1">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5689903" w14:textId="1271915A">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8C2F722" w14:textId="29E1F54D">
            <w:pPr>
              <w:pStyle w:val="RTableTextAbt"/>
              <w:rPr>
                <w:rFonts w:asciiTheme="majorBidi" w:hAnsiTheme="majorBidi" w:cstheme="majorBidi"/>
                <w:szCs w:val="18"/>
                <w:highlight w:val="yellow"/>
              </w:rPr>
            </w:pPr>
            <w:r>
              <w:rPr>
                <w:szCs w:val="18"/>
              </w:rPr>
              <w:t>$1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A8FB4AE" w14:textId="5C8C4903">
            <w:pPr>
              <w:pStyle w:val="RTableTextAbt"/>
              <w:rPr>
                <w:rFonts w:asciiTheme="majorBidi" w:hAnsiTheme="majorBidi" w:cstheme="majorBidi"/>
                <w:szCs w:val="18"/>
                <w:highlight w:val="yellow"/>
              </w:rPr>
            </w:pPr>
            <w:r>
              <w:rPr>
                <w:szCs w:val="18"/>
              </w:rPr>
              <w:t>$1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6137589" w14:textId="0CD9E138">
            <w:pPr>
              <w:pStyle w:val="RTableTextAbt"/>
              <w:rPr>
                <w:rFonts w:asciiTheme="majorBidi" w:hAnsiTheme="majorBidi" w:cstheme="majorBidi"/>
                <w:color w:val="FF0000"/>
                <w:szCs w:val="18"/>
                <w:highlight w:val="yellow"/>
              </w:rPr>
            </w:pPr>
            <w:r>
              <w:rPr>
                <w:szCs w:val="18"/>
              </w:rPr>
              <w:t xml:space="preserve">$8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3911290" w14:textId="1DA1CEC1">
            <w:pPr>
              <w:pStyle w:val="RTableTextAbt"/>
              <w:rPr>
                <w:rFonts w:asciiTheme="majorBidi" w:hAnsiTheme="majorBidi" w:cstheme="majorBidi"/>
                <w:color w:val="FF0000"/>
                <w:szCs w:val="18"/>
                <w:highlight w:val="yellow"/>
              </w:rPr>
            </w:pPr>
            <w:r>
              <w:rPr>
                <w:szCs w:val="18"/>
              </w:rPr>
              <w:t xml:space="preserve">$8 </w:t>
            </w:r>
          </w:p>
        </w:tc>
      </w:tr>
      <w:tr w14:paraId="7DF9B0E8"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48533F41" w14:textId="77777777">
            <w:pPr>
              <w:pStyle w:val="LTableTextAbt"/>
              <w:rPr>
                <w:highlight w:val="yellow"/>
              </w:rPr>
            </w:pPr>
            <w:r>
              <w:rPr>
                <w:szCs w:val="18"/>
              </w:rPr>
              <w:t>Anti-Spatter Welding Aerosol</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3CAE744F" w14:textId="6385786F">
            <w:pPr>
              <w:pStyle w:val="RTableTextAbt"/>
              <w:rPr>
                <w:rFonts w:asciiTheme="majorBidi" w:hAnsiTheme="majorBidi" w:cstheme="majorBidi"/>
                <w:szCs w:val="18"/>
                <w:highlight w:val="yellow"/>
              </w:rPr>
            </w:pPr>
            <w:r>
              <w:rPr>
                <w:szCs w:val="18"/>
              </w:rPr>
              <w:t>$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BB0D06C" w14:textId="126A2E9E">
            <w:pPr>
              <w:pStyle w:val="RTableTextAbt"/>
              <w:rPr>
                <w:rFonts w:asciiTheme="majorBidi" w:hAnsiTheme="majorBidi" w:cstheme="majorBidi"/>
                <w:szCs w:val="18"/>
                <w:highlight w:val="yellow"/>
              </w:rPr>
            </w:pPr>
            <w:r>
              <w:rPr>
                <w:szCs w:val="18"/>
              </w:rPr>
              <w:t>$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9386AEC" w14:textId="0E8B1348">
            <w:pPr>
              <w:pStyle w:val="RTableTextAbt"/>
              <w:rPr>
                <w:rFonts w:asciiTheme="majorBidi" w:hAnsiTheme="majorBidi" w:cstheme="majorBidi"/>
                <w:szCs w:val="18"/>
                <w:highlight w:val="yellow"/>
              </w:rPr>
            </w:pPr>
            <w:r>
              <w:rPr>
                <w:szCs w:val="18"/>
              </w:rPr>
              <w:t>$8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46A8F3E" w14:textId="086F6742">
            <w:pPr>
              <w:pStyle w:val="RTableTextAbt"/>
              <w:rPr>
                <w:rFonts w:asciiTheme="majorBidi" w:hAnsiTheme="majorBidi" w:cstheme="majorBidi"/>
                <w:szCs w:val="18"/>
                <w:highlight w:val="yellow"/>
              </w:rPr>
            </w:pPr>
            <w:r>
              <w:rPr>
                <w:szCs w:val="18"/>
              </w:rPr>
              <w:t>$8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705F725" w14:textId="34D907FF">
            <w:pPr>
              <w:pStyle w:val="RTableTextAbt"/>
              <w:rPr>
                <w:rFonts w:asciiTheme="majorBidi" w:hAnsiTheme="majorBidi" w:cstheme="majorBidi"/>
                <w:color w:val="FF0000"/>
                <w:szCs w:val="18"/>
                <w:highlight w:val="yellow"/>
              </w:rPr>
            </w:pPr>
            <w:r>
              <w:rPr>
                <w:szCs w:val="18"/>
              </w:rPr>
              <w:t xml:space="preserve">$78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AE71412" w14:textId="0514A43F">
            <w:pPr>
              <w:pStyle w:val="RTableTextAbt"/>
              <w:rPr>
                <w:rFonts w:asciiTheme="majorBidi" w:hAnsiTheme="majorBidi" w:cstheme="majorBidi"/>
                <w:color w:val="FF0000"/>
                <w:szCs w:val="18"/>
                <w:highlight w:val="yellow"/>
              </w:rPr>
            </w:pPr>
            <w:r>
              <w:rPr>
                <w:szCs w:val="18"/>
              </w:rPr>
              <w:t xml:space="preserve">$78 </w:t>
            </w:r>
          </w:p>
        </w:tc>
      </w:tr>
      <w:tr w14:paraId="66D8698E"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P="0083181E" w14:paraId="6F04A139" w14:textId="77777777">
            <w:pPr>
              <w:pStyle w:val="LTableTextAbt"/>
            </w:pPr>
            <w:r>
              <w:rPr>
                <w:szCs w:val="18"/>
              </w:rPr>
              <w:t>Mold Cleaning, Release and Protectants</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1FAA0C1C" w14:textId="03EDB9DD">
            <w:pPr>
              <w:pStyle w:val="RTableTextAbt"/>
              <w:rPr>
                <w:rFonts w:asciiTheme="majorBidi" w:hAnsiTheme="majorBidi" w:cstheme="majorBidi"/>
                <w:szCs w:val="18"/>
                <w:highlight w:val="yellow"/>
              </w:rPr>
            </w:pPr>
            <w:r>
              <w:rPr>
                <w:szCs w:val="18"/>
              </w:rPr>
              <w:t>$2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99F4026" w14:textId="520016DF">
            <w:pPr>
              <w:pStyle w:val="RTableTextAbt"/>
              <w:rPr>
                <w:rFonts w:asciiTheme="majorBidi" w:hAnsiTheme="majorBidi" w:cstheme="majorBidi"/>
                <w:szCs w:val="18"/>
                <w:highlight w:val="yellow"/>
              </w:rPr>
            </w:pPr>
            <w:r>
              <w:rPr>
                <w:szCs w:val="18"/>
              </w:rPr>
              <w:t>$2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D6CD190" w14:textId="687A3CB4">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2B06065" w14:textId="3477C179">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36EEFCA" w14:textId="71461100">
            <w:pPr>
              <w:pStyle w:val="RTableTextAbt"/>
              <w:rPr>
                <w:rFonts w:asciiTheme="majorBidi" w:hAnsiTheme="majorBidi" w:cstheme="majorBidi"/>
                <w:color w:val="FF0000"/>
                <w:szCs w:val="18"/>
                <w:highlight w:val="yellow"/>
              </w:rPr>
            </w:pPr>
            <w:r>
              <w:rPr>
                <w:color w:val="FF0000"/>
                <w:szCs w:val="18"/>
              </w:rPr>
              <w:t>($1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1F1DDD7" w14:textId="2807293C">
            <w:pPr>
              <w:pStyle w:val="RTableTextAbt"/>
              <w:rPr>
                <w:rFonts w:asciiTheme="majorBidi" w:hAnsiTheme="majorBidi" w:cstheme="majorBidi"/>
                <w:color w:val="FF0000"/>
                <w:szCs w:val="18"/>
                <w:highlight w:val="yellow"/>
              </w:rPr>
            </w:pPr>
            <w:r>
              <w:rPr>
                <w:color w:val="FF0000"/>
                <w:szCs w:val="18"/>
              </w:rPr>
              <w:t>($19)</w:t>
            </w:r>
          </w:p>
        </w:tc>
      </w:tr>
      <w:tr w14:paraId="39E24AC9"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P="0083181E" w14:paraId="17564E85" w14:textId="77777777">
            <w:pPr>
              <w:pStyle w:val="LTableTextAbt"/>
            </w:pPr>
            <w:r>
              <w:rPr>
                <w:szCs w:val="18"/>
              </w:rPr>
              <w:t>Dry Cleaning (Dry Cleaning Machines &amp; Spot Removers)</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650F074D" w14:textId="35C59C91">
            <w:pPr>
              <w:pStyle w:val="RTableTextAbt"/>
              <w:rPr>
                <w:rFonts w:asciiTheme="majorBidi" w:hAnsiTheme="majorBidi" w:cstheme="majorBidi"/>
                <w:szCs w:val="18"/>
                <w:highlight w:val="yellow"/>
              </w:rPr>
            </w:pPr>
            <w:r>
              <w:rPr>
                <w:szCs w:val="18"/>
              </w:rPr>
              <w:t>$10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C97FDA7" w14:textId="7914423C">
            <w:pPr>
              <w:pStyle w:val="RTableTextAbt"/>
              <w:rPr>
                <w:rFonts w:asciiTheme="majorBidi" w:hAnsiTheme="majorBidi" w:cstheme="majorBidi"/>
                <w:szCs w:val="18"/>
                <w:highlight w:val="yellow"/>
              </w:rPr>
            </w:pPr>
            <w:r>
              <w:rPr>
                <w:szCs w:val="18"/>
              </w:rPr>
              <w:t>$4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DEA99A1" w14:textId="193DF6A7">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C148489" w14:textId="792C2C12">
            <w:pPr>
              <w:pStyle w:val="RTableTextAbt"/>
              <w:rPr>
                <w:rFonts w:asciiTheme="majorBidi" w:hAnsiTheme="majorBidi" w:cstheme="majorBidi"/>
                <w:szCs w:val="18"/>
                <w:highlight w:val="yellow"/>
              </w:rPr>
            </w:pPr>
            <w:r>
              <w:rPr>
                <w:szCs w:val="18"/>
              </w:rPr>
              <w:t>$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A2D6DCF" w14:textId="2EA3B2B7">
            <w:pPr>
              <w:pStyle w:val="RTableTextAbt"/>
              <w:rPr>
                <w:rFonts w:asciiTheme="majorBidi" w:hAnsiTheme="majorBidi" w:cstheme="majorBidi"/>
                <w:color w:val="FF0000"/>
                <w:szCs w:val="18"/>
                <w:highlight w:val="yellow"/>
              </w:rPr>
            </w:pPr>
            <w:r>
              <w:rPr>
                <w:color w:val="FF0000"/>
                <w:szCs w:val="18"/>
              </w:rPr>
              <w:t>($10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BDA89B8" w14:textId="590BD9D7">
            <w:pPr>
              <w:pStyle w:val="RTableTextAbt"/>
              <w:rPr>
                <w:rFonts w:asciiTheme="majorBidi" w:hAnsiTheme="majorBidi" w:cstheme="majorBidi"/>
                <w:color w:val="FF0000"/>
                <w:szCs w:val="18"/>
                <w:highlight w:val="yellow"/>
              </w:rPr>
            </w:pPr>
            <w:r>
              <w:rPr>
                <w:color w:val="FF0000"/>
                <w:szCs w:val="18"/>
              </w:rPr>
              <w:t>($43)</w:t>
            </w:r>
          </w:p>
        </w:tc>
      </w:tr>
      <w:tr w14:paraId="4E6746C9"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395BCD13" w14:textId="77777777">
            <w:pPr>
              <w:pStyle w:val="LTableTextAbt"/>
              <w:rPr>
                <w:highlight w:val="yellow"/>
              </w:rPr>
            </w:pPr>
            <w:r>
              <w:rPr>
                <w:b/>
                <w:szCs w:val="18"/>
              </w:rPr>
              <w:t>Total</w:t>
            </w:r>
          </w:p>
        </w:tc>
        <w:tc>
          <w:tcPr>
            <w:tcW w:w="153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11D71365" w14:textId="36B0F242">
            <w:pPr>
              <w:pStyle w:val="RTableTextAbt"/>
              <w:rPr>
                <w:rFonts w:asciiTheme="majorBidi" w:hAnsiTheme="majorBidi" w:cstheme="majorBidi"/>
                <w:b/>
                <w:bCs w:val="0"/>
                <w:szCs w:val="18"/>
                <w:highlight w:val="yellow"/>
              </w:rPr>
            </w:pPr>
            <w:r>
              <w:rPr>
                <w:b/>
                <w:bCs w:val="0"/>
                <w:szCs w:val="18"/>
              </w:rPr>
              <w:t>$43,4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30FB3BB" w14:textId="3D4AB00F">
            <w:pPr>
              <w:pStyle w:val="RTableTextAbt"/>
              <w:rPr>
                <w:rFonts w:asciiTheme="majorBidi" w:hAnsiTheme="majorBidi" w:cstheme="majorBidi"/>
                <w:b/>
                <w:bCs w:val="0"/>
                <w:szCs w:val="18"/>
                <w:highlight w:val="yellow"/>
              </w:rPr>
            </w:pPr>
            <w:r>
              <w:rPr>
                <w:b/>
                <w:bCs w:val="0"/>
                <w:szCs w:val="18"/>
              </w:rPr>
              <w:t>$62,05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C6EBC97" w14:textId="7551005E">
            <w:pPr>
              <w:pStyle w:val="RTableTextAbt"/>
              <w:rPr>
                <w:rFonts w:asciiTheme="majorBidi" w:hAnsiTheme="majorBidi" w:cstheme="majorBidi"/>
                <w:b/>
                <w:bCs w:val="0"/>
                <w:szCs w:val="18"/>
                <w:highlight w:val="yellow"/>
              </w:rPr>
            </w:pPr>
            <w:r>
              <w:rPr>
                <w:b/>
                <w:bCs w:val="0"/>
                <w:szCs w:val="18"/>
              </w:rPr>
              <w:t>$84,62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F45B46B" w14:textId="3F881CF2">
            <w:pPr>
              <w:pStyle w:val="RTableTextAbt"/>
              <w:rPr>
                <w:rFonts w:asciiTheme="majorBidi" w:hAnsiTheme="majorBidi" w:cstheme="majorBidi"/>
                <w:b/>
                <w:bCs w:val="0"/>
                <w:szCs w:val="18"/>
                <w:highlight w:val="yellow"/>
              </w:rPr>
            </w:pPr>
            <w:r>
              <w:rPr>
                <w:b/>
                <w:bCs w:val="0"/>
                <w:szCs w:val="18"/>
              </w:rPr>
              <w:t>$84,38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02722E4" w14:textId="63CB410F">
            <w:pPr>
              <w:pStyle w:val="RTableTextAbt"/>
              <w:rPr>
                <w:rFonts w:asciiTheme="majorBidi" w:hAnsiTheme="majorBidi" w:cstheme="majorBidi"/>
                <w:b/>
                <w:bCs w:val="0"/>
                <w:color w:val="FF0000"/>
                <w:szCs w:val="18"/>
              </w:rPr>
            </w:pPr>
            <w:r>
              <w:rPr>
                <w:b/>
                <w:bCs w:val="0"/>
                <w:szCs w:val="18"/>
              </w:rPr>
              <w:t xml:space="preserve">$41,193 </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87227A1" w14:textId="078BD1CA">
            <w:pPr>
              <w:pStyle w:val="RTableTextAbt"/>
              <w:rPr>
                <w:rFonts w:asciiTheme="majorBidi" w:hAnsiTheme="majorBidi" w:cstheme="majorBidi"/>
                <w:b/>
                <w:bCs w:val="0"/>
                <w:color w:val="FF0000"/>
                <w:szCs w:val="18"/>
              </w:rPr>
            </w:pPr>
            <w:r>
              <w:rPr>
                <w:b/>
                <w:bCs w:val="0"/>
                <w:szCs w:val="18"/>
              </w:rPr>
              <w:t xml:space="preserve">$22,328 </w:t>
            </w:r>
          </w:p>
        </w:tc>
      </w:tr>
    </w:tbl>
    <w:p w:rsidR="00B91E73" w:rsidP="00CB1C05" w14:paraId="6B135DDD" w14:textId="77777777"/>
    <w:tbl>
      <w:tblPr>
        <w:tblW w:w="13230" w:type="dxa"/>
        <w:tblInd w:w="-360" w:type="dxa"/>
        <w:tblLayout w:type="fixed"/>
        <w:tblCellMar>
          <w:left w:w="0" w:type="dxa"/>
          <w:right w:w="58" w:type="dxa"/>
        </w:tblCellMar>
        <w:tblLook w:val="04A0"/>
      </w:tblPr>
      <w:tblGrid>
        <w:gridCol w:w="4590"/>
        <w:gridCol w:w="1350"/>
        <w:gridCol w:w="1440"/>
        <w:gridCol w:w="1350"/>
        <w:gridCol w:w="1440"/>
        <w:gridCol w:w="1515"/>
        <w:gridCol w:w="1545"/>
      </w:tblGrid>
      <w:tr w14:paraId="142318E2"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B91E73" w:rsidRPr="007A2D47" w:rsidP="00CB1C05" w14:paraId="6104E71C" w14:textId="77777777">
            <w:pPr>
              <w:pStyle w:val="TableTitleA"/>
            </w:pPr>
            <w:bookmarkStart w:id="1448" w:name="_Toc165379742"/>
            <w:r w:rsidRPr="007A2D47">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4</w:t>
            </w:r>
            <w:r w:rsidR="00BC4B5D">
              <w:rPr>
                <w:noProof/>
              </w:rPr>
              <w:fldChar w:fldCharType="end"/>
            </w:r>
            <w:r w:rsidRPr="007A2D47">
              <w:t xml:space="preserve">: Total </w:t>
            </w:r>
            <w:r w:rsidR="00347199">
              <w:t xml:space="preserve">20-Year </w:t>
            </w:r>
            <w:r w:rsidRPr="007A2D47">
              <w:t>Annualized Net Benefits by Use Category and Option (Low Benefits Estimate, 3 Percent Discount Rate</w:t>
            </w:r>
            <w:r>
              <w:t>, 2022$, $1,000s</w:t>
            </w:r>
            <w:r w:rsidRPr="007A2D47">
              <w:t>)</w:t>
            </w:r>
            <w:bookmarkEnd w:id="1448"/>
          </w:p>
        </w:tc>
      </w:tr>
      <w:tr w14:paraId="2AB8F87F" w14:textId="77777777" w:rsidTr="00CD48B1">
        <w:tblPrEx>
          <w:tblW w:w="13230" w:type="dxa"/>
          <w:tblInd w:w="-360" w:type="dxa"/>
          <w:tblLayout w:type="fixed"/>
          <w:tblCellMar>
            <w:left w:w="0" w:type="dxa"/>
            <w:right w:w="58" w:type="dxa"/>
          </w:tblCellMar>
          <w:tblLook w:val="04A0"/>
        </w:tblPrEx>
        <w:trPr>
          <w:tblHeader/>
        </w:trPr>
        <w:tc>
          <w:tcPr>
            <w:tcW w:w="459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7A2D47" w:rsidP="00CB1C05" w14:paraId="217E454F" w14:textId="77777777">
            <w:pPr>
              <w:pStyle w:val="TableSubtitle"/>
              <w:rPr>
                <w:rFonts w:asciiTheme="minorHAnsi" w:hAnsiTheme="minorHAnsi" w:cstheme="minorHAnsi"/>
                <w:sz w:val="16"/>
                <w:szCs w:val="16"/>
              </w:rPr>
            </w:pPr>
            <w:r w:rsidRPr="007A2D47">
              <w:t>Use Category</w:t>
            </w:r>
          </w:p>
        </w:tc>
        <w:tc>
          <w:tcPr>
            <w:tcW w:w="27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0435ABD0" w14:textId="77777777">
            <w:pPr>
              <w:pStyle w:val="TableSubtitle"/>
            </w:pPr>
            <w:r w:rsidRPr="007A2D47">
              <w:t>Costs</w:t>
            </w:r>
          </w:p>
        </w:tc>
        <w:tc>
          <w:tcPr>
            <w:tcW w:w="27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1A0D0250" w14:textId="77777777">
            <w:pPr>
              <w:pStyle w:val="TableSubtitle"/>
            </w:pPr>
            <w:r w:rsidRPr="007A2D47">
              <w:t>Benefits</w:t>
            </w:r>
          </w:p>
        </w:tc>
        <w:tc>
          <w:tcPr>
            <w:tcW w:w="306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001E6FF0" w14:textId="77777777">
            <w:pPr>
              <w:pStyle w:val="TableSubtitle"/>
            </w:pPr>
            <w:r w:rsidRPr="007A2D47">
              <w:t>Net Benefits</w:t>
            </w:r>
          </w:p>
        </w:tc>
      </w:tr>
      <w:tr w14:paraId="6709E9F1" w14:textId="77777777" w:rsidTr="009241AE">
        <w:tblPrEx>
          <w:tblW w:w="13230" w:type="dxa"/>
          <w:tblInd w:w="-360" w:type="dxa"/>
          <w:tblLayout w:type="fixed"/>
          <w:tblCellMar>
            <w:left w:w="0" w:type="dxa"/>
            <w:right w:w="58" w:type="dxa"/>
          </w:tblCellMar>
          <w:tblLook w:val="04A0"/>
        </w:tblPrEx>
        <w:trPr>
          <w:trHeight w:val="278"/>
          <w:tblHeader/>
        </w:trPr>
        <w:tc>
          <w:tcPr>
            <w:tcW w:w="459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1521DD5C" w14:textId="77777777">
            <w:pPr>
              <w:pStyle w:val="TableSubtitle"/>
              <w:rPr>
                <w:rFonts w:asciiTheme="minorHAnsi" w:hAnsiTheme="minorHAnsi" w:cstheme="minorHAnsi"/>
                <w:sz w:val="16"/>
                <w:szCs w:val="16"/>
              </w:rPr>
            </w:pP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F35BD48"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5BAB4919" w14:textId="77777777">
            <w:pPr>
              <w:pStyle w:val="TableSubtitle"/>
            </w:pPr>
            <w:r w:rsidRPr="00A34252">
              <w:t>Option 2</w:t>
            </w: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55202B08"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E1FC1C6" w14:textId="77777777">
            <w:pPr>
              <w:pStyle w:val="TableSubtitle"/>
            </w:pPr>
            <w:r w:rsidRPr="00A34252">
              <w:t>Option 2</w:t>
            </w:r>
          </w:p>
        </w:tc>
        <w:tc>
          <w:tcPr>
            <w:tcW w:w="151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3359AA0A"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B91E73" w:rsidRPr="00A34252" w:rsidP="00CB1C05" w14:paraId="11DD04B2" w14:textId="77777777">
            <w:pPr>
              <w:pStyle w:val="TableSubtitle"/>
            </w:pPr>
            <w:r w:rsidRPr="00A34252">
              <w:t>Option 2</w:t>
            </w:r>
          </w:p>
        </w:tc>
      </w:tr>
      <w:tr w14:paraId="47370C84"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E42F19" w:rsidP="0083181E" w14:paraId="0260B51F" w14:textId="77777777">
            <w:pPr>
              <w:pStyle w:val="LTableTextAbt"/>
              <w:rPr>
                <w:szCs w:val="18"/>
                <w:highlight w:val="yellow"/>
              </w:rPr>
            </w:pPr>
            <w:r w:rsidRPr="00E42F19">
              <w:rPr>
                <w:szCs w:val="18"/>
              </w:rPr>
              <w:t>Manufacturing</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53110F52" w14:textId="19FBF718">
            <w:pPr>
              <w:pStyle w:val="RTableTextAbt"/>
              <w:rPr>
                <w:rFonts w:asciiTheme="majorBidi" w:hAnsiTheme="majorBidi" w:cstheme="majorBidi"/>
                <w:szCs w:val="18"/>
                <w:highlight w:val="yellow"/>
              </w:rPr>
            </w:pPr>
            <w:r>
              <w:rPr>
                <w:szCs w:val="18"/>
              </w:rPr>
              <w:t>$1,99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085AB4F" w14:textId="72431CD9">
            <w:pPr>
              <w:pStyle w:val="RTableTextAbt"/>
              <w:rPr>
                <w:rFonts w:asciiTheme="majorBidi" w:hAnsiTheme="majorBidi" w:cstheme="majorBidi"/>
                <w:szCs w:val="18"/>
                <w:highlight w:val="yellow"/>
              </w:rPr>
            </w:pPr>
            <w:r>
              <w:rPr>
                <w:szCs w:val="18"/>
              </w:rPr>
              <w:t>$1,99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309E378" w14:textId="13B69577">
            <w:pPr>
              <w:pStyle w:val="RTableTextAbt"/>
              <w:rPr>
                <w:rFonts w:asciiTheme="majorBidi" w:hAnsiTheme="majorBidi" w:cstheme="majorBidi"/>
                <w:szCs w:val="18"/>
                <w:highlight w:val="yellow"/>
              </w:rPr>
            </w:pPr>
            <w:r>
              <w:rPr>
                <w:szCs w:val="18"/>
              </w:rPr>
              <w:t>$7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D685068" w14:textId="5E90A79B">
            <w:pPr>
              <w:pStyle w:val="RTableTextAbt"/>
              <w:rPr>
                <w:rFonts w:asciiTheme="majorBidi" w:hAnsiTheme="majorBidi" w:cstheme="majorBidi"/>
                <w:szCs w:val="18"/>
                <w:highlight w:val="yellow"/>
              </w:rPr>
            </w:pPr>
            <w:r>
              <w:rPr>
                <w:szCs w:val="18"/>
              </w:rPr>
              <w:t>$74</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5E16924" w14:textId="6E7ADA0B">
            <w:pPr>
              <w:pStyle w:val="RTableTextAbt"/>
              <w:rPr>
                <w:rFonts w:asciiTheme="majorBidi" w:hAnsiTheme="majorBidi" w:cstheme="majorBidi"/>
                <w:color w:val="FF0000"/>
                <w:szCs w:val="18"/>
                <w:highlight w:val="yellow"/>
              </w:rPr>
            </w:pPr>
            <w:r>
              <w:rPr>
                <w:color w:val="FF0000"/>
                <w:szCs w:val="18"/>
              </w:rPr>
              <w:t>($1,91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38B6F3A" w14:textId="7A0BD80C">
            <w:pPr>
              <w:pStyle w:val="RTableTextAbt"/>
              <w:rPr>
                <w:rFonts w:asciiTheme="majorBidi" w:hAnsiTheme="majorBidi" w:cstheme="majorBidi"/>
                <w:color w:val="FF0000"/>
                <w:szCs w:val="18"/>
                <w:highlight w:val="yellow"/>
              </w:rPr>
            </w:pPr>
            <w:r>
              <w:rPr>
                <w:color w:val="FF0000"/>
                <w:szCs w:val="18"/>
              </w:rPr>
              <w:t>($1,918)</w:t>
            </w:r>
          </w:p>
        </w:tc>
      </w:tr>
      <w:tr w14:paraId="4AD6701A"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25E7F4F4" w14:textId="77777777">
            <w:pPr>
              <w:pStyle w:val="LTableTextAbt"/>
              <w:rPr>
                <w:szCs w:val="18"/>
                <w:highlight w:val="yellow"/>
              </w:rPr>
            </w:pPr>
            <w:r w:rsidRPr="00E42F19">
              <w:rPr>
                <w:szCs w:val="18"/>
              </w:rPr>
              <w:t>Import/Repackage</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EACF5AE" w14:textId="336C2E89">
            <w:pPr>
              <w:pStyle w:val="RTableTextAbt"/>
              <w:rPr>
                <w:rFonts w:asciiTheme="majorBidi" w:hAnsiTheme="majorBidi" w:cstheme="majorBidi"/>
                <w:szCs w:val="18"/>
                <w:highlight w:val="yellow"/>
              </w:rPr>
            </w:pPr>
            <w:r>
              <w:rPr>
                <w:szCs w:val="18"/>
              </w:rPr>
              <w:t>$20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C59E129" w14:textId="58420014">
            <w:pPr>
              <w:pStyle w:val="RTableTextAbt"/>
              <w:rPr>
                <w:rFonts w:asciiTheme="majorBidi" w:hAnsiTheme="majorBidi" w:cstheme="majorBidi"/>
                <w:szCs w:val="18"/>
                <w:highlight w:val="yellow"/>
              </w:rPr>
            </w:pPr>
            <w:r>
              <w:rPr>
                <w:szCs w:val="18"/>
              </w:rPr>
              <w:t>$20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F1FD0A3" w14:textId="7709F5F3">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293E8E4" w14:textId="542D60B0">
            <w:pPr>
              <w:pStyle w:val="RTableTextAbt"/>
              <w:rPr>
                <w:rFonts w:asciiTheme="majorBidi" w:hAnsiTheme="majorBidi" w:cstheme="majorBidi"/>
                <w:szCs w:val="18"/>
                <w:highlight w:val="yellow"/>
              </w:rPr>
            </w:pPr>
            <w:r>
              <w:rPr>
                <w:szCs w:val="18"/>
              </w:rPr>
              <w:t>$1</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F5A270D" w14:textId="6BE3320D">
            <w:pPr>
              <w:pStyle w:val="RTableTextAbt"/>
              <w:rPr>
                <w:rFonts w:asciiTheme="majorBidi" w:hAnsiTheme="majorBidi" w:cstheme="majorBidi"/>
                <w:color w:val="FF0000"/>
                <w:szCs w:val="18"/>
                <w:highlight w:val="yellow"/>
              </w:rPr>
            </w:pPr>
            <w:r>
              <w:rPr>
                <w:color w:val="FF0000"/>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0990EB8" w14:textId="06040F11">
            <w:pPr>
              <w:pStyle w:val="RTableTextAbt"/>
              <w:rPr>
                <w:rFonts w:asciiTheme="majorBidi" w:hAnsiTheme="majorBidi" w:cstheme="majorBidi"/>
                <w:color w:val="FF0000"/>
                <w:szCs w:val="18"/>
                <w:highlight w:val="yellow"/>
              </w:rPr>
            </w:pPr>
            <w:r>
              <w:rPr>
                <w:color w:val="FF0000"/>
                <w:szCs w:val="18"/>
              </w:rPr>
              <w:t>($203)</w:t>
            </w:r>
          </w:p>
        </w:tc>
      </w:tr>
      <w:tr w14:paraId="030EFEA0"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1F976552" w14:textId="77777777">
            <w:pPr>
              <w:pStyle w:val="LTableTextAbt"/>
              <w:rPr>
                <w:szCs w:val="18"/>
                <w:highlight w:val="yellow"/>
              </w:rPr>
            </w:pPr>
            <w:r w:rsidRPr="00E42F19">
              <w:rPr>
                <w:szCs w:val="18"/>
              </w:rPr>
              <w:t>Reactant/Intermediate</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0E16C665" w14:textId="64C2B9D8">
            <w:pPr>
              <w:pStyle w:val="RTableTextAbt"/>
              <w:rPr>
                <w:rFonts w:asciiTheme="majorBidi" w:hAnsiTheme="majorBidi" w:cstheme="majorBidi"/>
                <w:szCs w:val="18"/>
                <w:highlight w:val="yellow"/>
              </w:rPr>
            </w:pPr>
            <w:r>
              <w:rPr>
                <w:szCs w:val="18"/>
              </w:rPr>
              <w:t>$38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AC5CEBC" w14:textId="1D6075ED">
            <w:pPr>
              <w:pStyle w:val="RTableTextAbt"/>
              <w:rPr>
                <w:rFonts w:asciiTheme="majorBidi" w:hAnsiTheme="majorBidi" w:cstheme="majorBidi"/>
                <w:szCs w:val="18"/>
                <w:highlight w:val="yellow"/>
              </w:rPr>
            </w:pPr>
            <w:r>
              <w:rPr>
                <w:szCs w:val="18"/>
              </w:rPr>
              <w:t>$38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198C50F" w14:textId="1898D280">
            <w:pPr>
              <w:pStyle w:val="RTableTextAbt"/>
              <w:rPr>
                <w:rFonts w:asciiTheme="majorBidi" w:hAnsiTheme="majorBidi" w:cstheme="majorBidi"/>
                <w:szCs w:val="18"/>
                <w:highlight w:val="yellow"/>
              </w:rPr>
            </w:pPr>
            <w:r>
              <w:rPr>
                <w:szCs w:val="18"/>
              </w:rPr>
              <w:t>$1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CCCA438" w14:textId="39D04454">
            <w:pPr>
              <w:pStyle w:val="RTableTextAbt"/>
              <w:rPr>
                <w:rFonts w:asciiTheme="majorBidi" w:hAnsiTheme="majorBidi" w:cstheme="majorBidi"/>
                <w:szCs w:val="18"/>
                <w:highlight w:val="yellow"/>
              </w:rPr>
            </w:pPr>
            <w:r>
              <w:rPr>
                <w:szCs w:val="18"/>
              </w:rPr>
              <w:t>$14</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1C4D507" w14:textId="05DA1D77">
            <w:pPr>
              <w:pStyle w:val="RTableTextAbt"/>
              <w:rPr>
                <w:rFonts w:asciiTheme="majorBidi" w:hAnsiTheme="majorBidi" w:cstheme="majorBidi"/>
                <w:color w:val="FF0000"/>
                <w:szCs w:val="18"/>
                <w:highlight w:val="yellow"/>
              </w:rPr>
            </w:pPr>
            <w:r>
              <w:rPr>
                <w:color w:val="FF0000"/>
                <w:szCs w:val="18"/>
              </w:rPr>
              <w:t>($37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72D61D5" w14:textId="1BA914A2">
            <w:pPr>
              <w:pStyle w:val="RTableTextAbt"/>
              <w:rPr>
                <w:rFonts w:asciiTheme="majorBidi" w:hAnsiTheme="majorBidi" w:cstheme="majorBidi"/>
                <w:color w:val="FF0000"/>
                <w:szCs w:val="18"/>
                <w:highlight w:val="yellow"/>
              </w:rPr>
            </w:pPr>
            <w:r>
              <w:rPr>
                <w:color w:val="FF0000"/>
                <w:szCs w:val="18"/>
              </w:rPr>
              <w:t>($371)</w:t>
            </w:r>
          </w:p>
        </w:tc>
      </w:tr>
      <w:tr w14:paraId="59A23007"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714AF638" w14:textId="77777777">
            <w:pPr>
              <w:pStyle w:val="LTableTextAbt"/>
              <w:rPr>
                <w:szCs w:val="18"/>
                <w:highlight w:val="yellow"/>
              </w:rPr>
            </w:pPr>
            <w:r w:rsidRPr="00E42F19">
              <w:rPr>
                <w:szCs w:val="18"/>
              </w:rPr>
              <w:t>Processing Aid in Petrochemical Manufacturing</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63D4C817" w14:textId="40893962">
            <w:pPr>
              <w:pStyle w:val="RTableTextAbt"/>
              <w:rPr>
                <w:rFonts w:asciiTheme="majorBidi" w:hAnsiTheme="majorBidi" w:cstheme="majorBidi"/>
                <w:szCs w:val="18"/>
                <w:highlight w:val="yellow"/>
              </w:rPr>
            </w:pPr>
            <w:r>
              <w:rPr>
                <w:szCs w:val="18"/>
              </w:rPr>
              <w:t>$1,04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50D13F6" w14:textId="6B6B36B8">
            <w:pPr>
              <w:pStyle w:val="RTableTextAbt"/>
              <w:rPr>
                <w:rFonts w:asciiTheme="majorBidi" w:hAnsiTheme="majorBidi" w:cstheme="majorBidi"/>
                <w:szCs w:val="18"/>
                <w:highlight w:val="yellow"/>
              </w:rPr>
            </w:pPr>
            <w:r>
              <w:rPr>
                <w:szCs w:val="18"/>
              </w:rPr>
              <w:t>$1,04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1C3BD01" w14:textId="0B1F340C">
            <w:pPr>
              <w:pStyle w:val="RTableTextAbt"/>
              <w:rPr>
                <w:rFonts w:asciiTheme="majorBidi" w:hAnsiTheme="majorBidi" w:cstheme="majorBidi"/>
                <w:szCs w:val="18"/>
                <w:highlight w:val="yellow"/>
              </w:rPr>
            </w:pPr>
            <w:r>
              <w:rPr>
                <w:szCs w:val="18"/>
              </w:rPr>
              <w:t>$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D3693ED" w14:textId="471C65EF">
            <w:pPr>
              <w:pStyle w:val="RTableTextAbt"/>
              <w:rPr>
                <w:rFonts w:asciiTheme="majorBidi" w:hAnsiTheme="majorBidi" w:cstheme="majorBidi"/>
                <w:szCs w:val="18"/>
                <w:highlight w:val="yellow"/>
              </w:rPr>
            </w:pPr>
            <w:r>
              <w:rPr>
                <w:szCs w:val="18"/>
              </w:rPr>
              <w:t>$8</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1D5A64A" w14:textId="277F56CB">
            <w:pPr>
              <w:pStyle w:val="RTableTextAbt"/>
              <w:rPr>
                <w:rFonts w:asciiTheme="majorBidi" w:hAnsiTheme="majorBidi" w:cstheme="majorBidi"/>
                <w:color w:val="FF0000"/>
                <w:szCs w:val="18"/>
                <w:highlight w:val="yellow"/>
              </w:rPr>
            </w:pPr>
            <w:r>
              <w:rPr>
                <w:color w:val="FF0000"/>
                <w:szCs w:val="18"/>
              </w:rPr>
              <w:t>($1,0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C5951C2" w14:textId="5B3182D6">
            <w:pPr>
              <w:pStyle w:val="RTableTextAbt"/>
              <w:rPr>
                <w:rFonts w:asciiTheme="majorBidi" w:hAnsiTheme="majorBidi" w:cstheme="majorBidi"/>
                <w:color w:val="FF0000"/>
                <w:szCs w:val="18"/>
                <w:highlight w:val="yellow"/>
              </w:rPr>
            </w:pPr>
            <w:r>
              <w:rPr>
                <w:color w:val="FF0000"/>
                <w:szCs w:val="18"/>
              </w:rPr>
              <w:t>($1,033)</w:t>
            </w:r>
          </w:p>
        </w:tc>
      </w:tr>
      <w:tr w14:paraId="3B588522" w14:textId="77777777" w:rsidTr="00A90589">
        <w:tblPrEx>
          <w:tblW w:w="13230" w:type="dxa"/>
          <w:tblInd w:w="-360" w:type="dxa"/>
          <w:tblLayout w:type="fixed"/>
          <w:tblCellMar>
            <w:left w:w="0" w:type="dxa"/>
            <w:right w:w="58" w:type="dxa"/>
          </w:tblCellMar>
          <w:tblLook w:val="04A0"/>
        </w:tblPrEx>
        <w:trPr>
          <w:trHeight w:val="206"/>
        </w:trPr>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3E19715B" w14:textId="77777777">
            <w:pPr>
              <w:pStyle w:val="LTableTextAbt"/>
              <w:rPr>
                <w:szCs w:val="18"/>
                <w:highlight w:val="yellow"/>
              </w:rPr>
            </w:pPr>
            <w:r>
              <w:rPr>
                <w:szCs w:val="18"/>
              </w:rPr>
              <w:t>Production of Maskant for chemical milling</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711E90B7" w14:textId="15752476">
            <w:pPr>
              <w:pStyle w:val="RTableTextAbt"/>
              <w:rPr>
                <w:rFonts w:asciiTheme="majorBidi" w:hAnsiTheme="majorBidi" w:cstheme="majorBidi"/>
                <w:szCs w:val="18"/>
                <w:highlight w:val="yellow"/>
              </w:rPr>
            </w:pPr>
            <w:r>
              <w:rPr>
                <w:szCs w:val="18"/>
              </w:rPr>
              <w:t>$4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CA2A275" w14:textId="4A0478BE">
            <w:pPr>
              <w:pStyle w:val="RTableTextAbt"/>
              <w:rPr>
                <w:rFonts w:asciiTheme="majorBidi" w:hAnsiTheme="majorBidi" w:cstheme="majorBidi"/>
                <w:szCs w:val="18"/>
                <w:highlight w:val="yellow"/>
              </w:rPr>
            </w:pPr>
            <w:r>
              <w:rPr>
                <w:szCs w:val="18"/>
              </w:rPr>
              <w:t>$4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63F4496" w14:textId="2898DB81">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436FF6B" w14:textId="0B29AC79">
            <w:pPr>
              <w:pStyle w:val="RTableTextAbt"/>
              <w:rPr>
                <w:rFonts w:asciiTheme="majorBidi" w:hAnsiTheme="majorBidi" w:cstheme="majorBidi"/>
                <w:szCs w:val="18"/>
                <w:highlight w:val="yellow"/>
              </w:rPr>
            </w:pPr>
            <w:r>
              <w:rPr>
                <w:szCs w:val="18"/>
              </w:rPr>
              <w:t>$0</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CF165F1" w14:textId="58CA51CE">
            <w:pPr>
              <w:pStyle w:val="RTableTextAbt"/>
              <w:rPr>
                <w:rFonts w:asciiTheme="majorBidi" w:hAnsiTheme="majorBidi" w:cstheme="majorBidi"/>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3E09F9F" w14:textId="64B14059">
            <w:pPr>
              <w:pStyle w:val="RTableTextAbt"/>
              <w:rPr>
                <w:rFonts w:asciiTheme="majorBidi" w:hAnsiTheme="majorBidi" w:cstheme="majorBidi"/>
                <w:color w:val="FF0000"/>
                <w:szCs w:val="18"/>
                <w:highlight w:val="yellow"/>
              </w:rPr>
            </w:pPr>
            <w:r>
              <w:rPr>
                <w:color w:val="FF0000"/>
                <w:szCs w:val="18"/>
              </w:rPr>
              <w:t>($43)</w:t>
            </w:r>
          </w:p>
        </w:tc>
      </w:tr>
      <w:tr w14:paraId="3EA379E2"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4DF8322E" w14:textId="77777777">
            <w:pPr>
              <w:pStyle w:val="LTableTextAbt"/>
              <w:rPr>
                <w:szCs w:val="18"/>
                <w:highlight w:val="yellow"/>
              </w:rPr>
            </w:pPr>
            <w:r>
              <w:rPr>
                <w:szCs w:val="18"/>
              </w:rPr>
              <w:t>Use as Maskant for Chemical Milling</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5A9FDD4" w14:textId="7EFE817A">
            <w:pPr>
              <w:pStyle w:val="RTableTextAbt"/>
              <w:rPr>
                <w:rFonts w:asciiTheme="majorBidi" w:hAnsiTheme="majorBidi" w:cstheme="majorBidi"/>
                <w:szCs w:val="18"/>
                <w:highlight w:val="yellow"/>
              </w:rPr>
            </w:pPr>
            <w:r>
              <w:rPr>
                <w:szCs w:val="18"/>
              </w:rPr>
              <w:t>$1,42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57B962B" w14:textId="04BA1BC9">
            <w:pPr>
              <w:pStyle w:val="RTableTextAbt"/>
              <w:rPr>
                <w:rFonts w:asciiTheme="majorBidi" w:hAnsiTheme="majorBidi" w:cstheme="majorBidi"/>
                <w:szCs w:val="18"/>
                <w:highlight w:val="yellow"/>
              </w:rPr>
            </w:pPr>
            <w:r>
              <w:rPr>
                <w:szCs w:val="18"/>
              </w:rPr>
              <w:t>$1,42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13CB588" w14:textId="72C8A83C">
            <w:pPr>
              <w:pStyle w:val="RTableTextAbt"/>
              <w:rPr>
                <w:rFonts w:asciiTheme="majorBidi" w:hAnsiTheme="majorBidi" w:cstheme="majorBidi"/>
                <w:szCs w:val="18"/>
                <w:highlight w:val="yellow"/>
              </w:rPr>
            </w:pPr>
            <w:r>
              <w:rPr>
                <w:szCs w:val="18"/>
              </w:rPr>
              <w:t>$37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10CE7F0" w14:textId="16EB0B2C">
            <w:pPr>
              <w:pStyle w:val="RTableTextAbt"/>
              <w:rPr>
                <w:rFonts w:asciiTheme="majorBidi" w:hAnsiTheme="majorBidi" w:cstheme="majorBidi"/>
                <w:szCs w:val="18"/>
                <w:highlight w:val="yellow"/>
              </w:rPr>
            </w:pPr>
            <w:r>
              <w:rPr>
                <w:szCs w:val="18"/>
              </w:rPr>
              <w:t>$372</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72AD19B" w14:textId="521856BF">
            <w:pPr>
              <w:pStyle w:val="RTableTextAbt"/>
              <w:rPr>
                <w:rFonts w:asciiTheme="majorBidi" w:hAnsiTheme="majorBidi" w:cstheme="majorBidi"/>
                <w:color w:val="FF0000"/>
                <w:szCs w:val="18"/>
                <w:highlight w:val="yellow"/>
              </w:rPr>
            </w:pPr>
            <w:r>
              <w:rPr>
                <w:color w:val="FF0000"/>
                <w:szCs w:val="18"/>
              </w:rPr>
              <w:t>($1,05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0B804F8" w14:textId="0AC4CD55">
            <w:pPr>
              <w:pStyle w:val="RTableTextAbt"/>
              <w:rPr>
                <w:rFonts w:asciiTheme="majorBidi" w:hAnsiTheme="majorBidi" w:cstheme="majorBidi"/>
                <w:color w:val="FF0000"/>
                <w:szCs w:val="18"/>
              </w:rPr>
            </w:pPr>
            <w:r>
              <w:rPr>
                <w:color w:val="FF0000"/>
                <w:szCs w:val="18"/>
              </w:rPr>
              <w:t>($1,056)</w:t>
            </w:r>
          </w:p>
        </w:tc>
      </w:tr>
      <w:tr w14:paraId="5C941058"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20879A23" w14:textId="77777777">
            <w:pPr>
              <w:pStyle w:val="LTableTextAbt"/>
              <w:rPr>
                <w:szCs w:val="18"/>
                <w:highlight w:val="yellow"/>
              </w:rPr>
            </w:pPr>
            <w:r>
              <w:rPr>
                <w:szCs w:val="18"/>
              </w:rPr>
              <w:t>Vapor Degreasing: Open Top Vapor Degreasing (OTVD)</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0D30EBB0" w14:textId="3B05F797">
            <w:pPr>
              <w:pStyle w:val="RTableTextAbt"/>
              <w:rPr>
                <w:rFonts w:asciiTheme="majorBidi" w:hAnsiTheme="majorBidi" w:cstheme="majorBidi"/>
                <w:szCs w:val="18"/>
                <w:highlight w:val="yellow"/>
              </w:rPr>
            </w:pPr>
            <w:r>
              <w:rPr>
                <w:szCs w:val="18"/>
              </w:rPr>
              <w:t>$11,58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8CE708B" w14:textId="6EF84128">
            <w:pPr>
              <w:pStyle w:val="RTableTextAbt"/>
              <w:rPr>
                <w:rFonts w:asciiTheme="majorBidi" w:hAnsiTheme="majorBidi" w:cstheme="majorBidi"/>
                <w:szCs w:val="18"/>
                <w:highlight w:val="yellow"/>
              </w:rPr>
            </w:pPr>
            <w:r>
              <w:rPr>
                <w:szCs w:val="18"/>
              </w:rPr>
              <w:t>$27,20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2C0416A" w14:textId="44E88B8D">
            <w:pPr>
              <w:pStyle w:val="RTableTextAbt"/>
              <w:rPr>
                <w:rFonts w:asciiTheme="majorBidi" w:hAnsiTheme="majorBidi" w:cstheme="majorBidi"/>
                <w:szCs w:val="18"/>
                <w:highlight w:val="yellow"/>
              </w:rPr>
            </w:pPr>
            <w:r>
              <w:rPr>
                <w:szCs w:val="18"/>
              </w:rPr>
              <w:t>$19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49A4CD5" w14:textId="283E68FB">
            <w:pPr>
              <w:pStyle w:val="RTableTextAbt"/>
              <w:rPr>
                <w:rFonts w:asciiTheme="majorBidi" w:hAnsiTheme="majorBidi" w:cstheme="majorBidi"/>
                <w:szCs w:val="18"/>
                <w:highlight w:val="yellow"/>
              </w:rPr>
            </w:pPr>
            <w:r>
              <w:rPr>
                <w:szCs w:val="18"/>
              </w:rPr>
              <w:t>$111</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E82729A" w14:textId="7D4E26F8">
            <w:pPr>
              <w:pStyle w:val="RTableTextAbt"/>
              <w:rPr>
                <w:rFonts w:asciiTheme="majorBidi" w:hAnsiTheme="majorBidi" w:cstheme="majorBidi"/>
                <w:color w:val="FF0000"/>
                <w:szCs w:val="18"/>
                <w:highlight w:val="yellow"/>
              </w:rPr>
            </w:pPr>
            <w:r>
              <w:rPr>
                <w:color w:val="FF0000"/>
                <w:szCs w:val="18"/>
              </w:rPr>
              <w:t>($11,39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D735516" w14:textId="3A39E45E">
            <w:pPr>
              <w:pStyle w:val="RTableTextAbt"/>
              <w:rPr>
                <w:rFonts w:asciiTheme="majorBidi" w:hAnsiTheme="majorBidi" w:cstheme="majorBidi"/>
                <w:color w:val="FF0000"/>
                <w:szCs w:val="18"/>
              </w:rPr>
            </w:pPr>
            <w:r>
              <w:rPr>
                <w:color w:val="FF0000"/>
                <w:szCs w:val="18"/>
              </w:rPr>
              <w:t>($27,095)</w:t>
            </w:r>
          </w:p>
        </w:tc>
      </w:tr>
      <w:tr w14:paraId="4E09C8B4"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3743FAA1" w14:textId="77777777">
            <w:pPr>
              <w:pStyle w:val="LTableTextAbt"/>
              <w:rPr>
                <w:szCs w:val="18"/>
                <w:highlight w:val="yellow"/>
              </w:rPr>
            </w:pPr>
            <w:r>
              <w:rPr>
                <w:szCs w:val="18"/>
              </w:rPr>
              <w:t>Vapor Degreasing: Enclosed Vapor Degreasing (EVD)</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5F2B33A" w14:textId="59FAAFC1">
            <w:pPr>
              <w:pStyle w:val="RTableTextAbt"/>
              <w:rPr>
                <w:rFonts w:asciiTheme="majorBidi" w:hAnsiTheme="majorBidi" w:cstheme="majorBidi"/>
                <w:szCs w:val="18"/>
                <w:highlight w:val="yellow"/>
              </w:rPr>
            </w:pPr>
            <w:r>
              <w:rPr>
                <w:szCs w:val="18"/>
              </w:rPr>
              <w:t>$1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AD28F84" w14:textId="01357581">
            <w:pPr>
              <w:pStyle w:val="RTableTextAbt"/>
              <w:rPr>
                <w:rFonts w:asciiTheme="majorBidi" w:hAnsiTheme="majorBidi" w:cstheme="majorBidi"/>
                <w:szCs w:val="18"/>
                <w:highlight w:val="yellow"/>
              </w:rPr>
            </w:pPr>
            <w:r>
              <w:rPr>
                <w:szCs w:val="18"/>
              </w:rPr>
              <w:t>$4,48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AD86D74" w14:textId="7AE98909">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BEBE550" w14:textId="6C3B20CB">
            <w:pPr>
              <w:pStyle w:val="RTableTextAbt"/>
              <w:rPr>
                <w:rFonts w:asciiTheme="majorBidi" w:hAnsiTheme="majorBidi" w:cstheme="majorBidi"/>
                <w:szCs w:val="18"/>
                <w:highlight w:val="yellow"/>
              </w:rPr>
            </w:pPr>
            <w:r>
              <w:rPr>
                <w:szCs w:val="18"/>
              </w:rPr>
              <w:t>$0</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3C916A9" w14:textId="33660129">
            <w:pPr>
              <w:pStyle w:val="RTableTextAbt"/>
              <w:rPr>
                <w:rFonts w:asciiTheme="majorBidi" w:hAnsiTheme="majorBidi" w:cstheme="majorBidi"/>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477411C" w14:textId="6B474DA5">
            <w:pPr>
              <w:pStyle w:val="RTableTextAbt"/>
              <w:rPr>
                <w:rFonts w:asciiTheme="majorBidi" w:hAnsiTheme="majorBidi" w:cstheme="majorBidi"/>
                <w:color w:val="FF0000"/>
                <w:szCs w:val="18"/>
              </w:rPr>
            </w:pPr>
            <w:r>
              <w:rPr>
                <w:color w:val="FF0000"/>
                <w:szCs w:val="18"/>
              </w:rPr>
              <w:t>($4,481)</w:t>
            </w:r>
          </w:p>
        </w:tc>
      </w:tr>
      <w:tr w14:paraId="09434BCC"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83181E" w:rsidRPr="00E42F19" w:rsidP="0083181E" w14:paraId="6865930E" w14:textId="77777777">
            <w:pPr>
              <w:pStyle w:val="LTableTextAbt"/>
              <w:rPr>
                <w:szCs w:val="18"/>
                <w:highlight w:val="yellow"/>
              </w:rPr>
            </w:pPr>
            <w:r>
              <w:rPr>
                <w:szCs w:val="18"/>
              </w:rPr>
              <w:t>Vapor Degreasing: Conveyorized Vapor Degreasing (CVD)</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1BC76EFB" w14:textId="297AA549">
            <w:pPr>
              <w:pStyle w:val="RTableTextAbt"/>
              <w:rPr>
                <w:rFonts w:asciiTheme="majorBidi" w:hAnsiTheme="majorBidi" w:cstheme="majorBidi"/>
                <w:szCs w:val="18"/>
                <w:highlight w:val="yellow"/>
              </w:rPr>
            </w:pPr>
            <w:r>
              <w:rPr>
                <w:szCs w:val="18"/>
              </w:rPr>
              <w:t>$68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CF9666E" w14:textId="61239C30">
            <w:pPr>
              <w:pStyle w:val="RTableTextAbt"/>
              <w:rPr>
                <w:rFonts w:asciiTheme="majorBidi" w:hAnsiTheme="majorBidi" w:cstheme="majorBidi"/>
                <w:szCs w:val="18"/>
                <w:highlight w:val="yellow"/>
              </w:rPr>
            </w:pPr>
            <w:r>
              <w:rPr>
                <w:szCs w:val="18"/>
              </w:rPr>
              <w:t>$68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6DB5C3C" w14:textId="2E2BBFE5">
            <w:pPr>
              <w:pStyle w:val="RTableTextAbt"/>
              <w:rPr>
                <w:rFonts w:asciiTheme="majorBidi" w:hAnsiTheme="majorBidi" w:cstheme="majorBidi"/>
                <w:szCs w:val="18"/>
                <w:highlight w:val="yellow"/>
              </w:rPr>
            </w:pPr>
            <w:r>
              <w:rPr>
                <w:szCs w:val="18"/>
              </w:rPr>
              <w:t>$5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86E2E34" w14:textId="5F6D8197">
            <w:pPr>
              <w:pStyle w:val="RTableTextAbt"/>
              <w:rPr>
                <w:rFonts w:asciiTheme="majorBidi" w:hAnsiTheme="majorBidi" w:cstheme="majorBidi"/>
                <w:szCs w:val="18"/>
              </w:rPr>
            </w:pPr>
            <w:r>
              <w:rPr>
                <w:szCs w:val="18"/>
              </w:rPr>
              <w:t>$50</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5EF7AE0" w14:textId="0711700D">
            <w:pPr>
              <w:pStyle w:val="RTableTextAbt"/>
              <w:rPr>
                <w:rFonts w:asciiTheme="majorBidi" w:hAnsiTheme="majorBidi" w:cstheme="majorBidi"/>
                <w:color w:val="FF0000"/>
                <w:szCs w:val="18"/>
                <w:highlight w:val="yellow"/>
              </w:rPr>
            </w:pPr>
            <w:r>
              <w:rPr>
                <w:color w:val="FF0000"/>
                <w:szCs w:val="18"/>
              </w:rPr>
              <w:t>($63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F49B220" w14:textId="43044F4E">
            <w:pPr>
              <w:pStyle w:val="RTableTextAbt"/>
              <w:rPr>
                <w:rFonts w:asciiTheme="majorBidi" w:hAnsiTheme="majorBidi" w:cstheme="majorBidi"/>
                <w:color w:val="FF0000"/>
                <w:szCs w:val="18"/>
              </w:rPr>
            </w:pPr>
            <w:r>
              <w:rPr>
                <w:color w:val="FF0000"/>
                <w:szCs w:val="18"/>
              </w:rPr>
              <w:t>($639)</w:t>
            </w:r>
          </w:p>
        </w:tc>
      </w:tr>
      <w:tr w14:paraId="6C032A2B"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75BF803C" w14:textId="77777777">
            <w:pPr>
              <w:pStyle w:val="LTableTextAbt"/>
              <w:rPr>
                <w:highlight w:val="yellow"/>
              </w:rPr>
            </w:pPr>
            <w:r>
              <w:rPr>
                <w:szCs w:val="18"/>
              </w:rPr>
              <w:t>Recycling and Disposal</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EA787AA" w14:textId="1763401A">
            <w:pPr>
              <w:pStyle w:val="RTableTextAbt"/>
              <w:rPr>
                <w:rFonts w:asciiTheme="majorBidi" w:hAnsiTheme="majorBidi" w:cstheme="majorBidi"/>
                <w:szCs w:val="18"/>
                <w:highlight w:val="yellow"/>
              </w:rPr>
            </w:pPr>
            <w:r>
              <w:rPr>
                <w:szCs w:val="18"/>
              </w:rPr>
              <w:t>$77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C0C66FE" w14:textId="559ED3FA">
            <w:pPr>
              <w:pStyle w:val="RTableTextAbt"/>
              <w:rPr>
                <w:rFonts w:asciiTheme="majorBidi" w:hAnsiTheme="majorBidi" w:cstheme="majorBidi"/>
                <w:szCs w:val="18"/>
                <w:highlight w:val="yellow"/>
              </w:rPr>
            </w:pPr>
            <w:r>
              <w:rPr>
                <w:szCs w:val="18"/>
              </w:rPr>
              <w:t>$77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2D7D6C5" w14:textId="4936EFF1">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D571BC2" w14:textId="5B9FCD63">
            <w:pPr>
              <w:pStyle w:val="RTableTextAbt"/>
              <w:rPr>
                <w:rFonts w:asciiTheme="majorBidi" w:hAnsiTheme="majorBidi" w:cstheme="majorBidi"/>
                <w:szCs w:val="18"/>
                <w:highlight w:val="yellow"/>
              </w:rPr>
            </w:pPr>
            <w:r>
              <w:rPr>
                <w:szCs w:val="18"/>
              </w:rPr>
              <w:t>$1</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1D0B34C" w14:textId="1C972AD4">
            <w:pPr>
              <w:pStyle w:val="RTableTextAbt"/>
              <w:rPr>
                <w:rFonts w:asciiTheme="majorBidi" w:hAnsiTheme="majorBidi" w:cstheme="majorBidi"/>
                <w:color w:val="FF0000"/>
                <w:szCs w:val="18"/>
                <w:highlight w:val="yellow"/>
              </w:rPr>
            </w:pPr>
            <w:r>
              <w:rPr>
                <w:color w:val="FF0000"/>
                <w:szCs w:val="18"/>
              </w:rPr>
              <w:t>($76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E7B51EF" w14:textId="6E52D503">
            <w:pPr>
              <w:pStyle w:val="RTableTextAbt"/>
              <w:rPr>
                <w:rFonts w:asciiTheme="majorBidi" w:hAnsiTheme="majorBidi" w:cstheme="majorBidi"/>
                <w:color w:val="FF0000"/>
                <w:szCs w:val="18"/>
                <w:highlight w:val="yellow"/>
              </w:rPr>
            </w:pPr>
            <w:r>
              <w:rPr>
                <w:color w:val="FF0000"/>
                <w:szCs w:val="18"/>
              </w:rPr>
              <w:t>($769)</w:t>
            </w:r>
          </w:p>
        </w:tc>
      </w:tr>
      <w:tr w14:paraId="44C48E8E"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5075A67C" w14:textId="77777777">
            <w:pPr>
              <w:pStyle w:val="LTableTextAbt"/>
              <w:rPr>
                <w:highlight w:val="yellow"/>
              </w:rPr>
            </w:pPr>
            <w:r>
              <w:rPr>
                <w:szCs w:val="18"/>
              </w:rPr>
              <w:t>Laboratory Chemicals</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C80CE6B" w14:textId="7AC2D7A9">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47BC3E1" w14:textId="1FD86D1A">
            <w:pPr>
              <w:pStyle w:val="RTableTextAbt"/>
              <w:rPr>
                <w:rFonts w:asciiTheme="majorBidi" w:hAnsiTheme="majorBidi" w:cstheme="majorBidi"/>
                <w:szCs w:val="18"/>
                <w:highlight w:val="yellow"/>
              </w:rPr>
            </w:pPr>
            <w:r>
              <w:rPr>
                <w:szCs w:val="18"/>
              </w:rPr>
              <w:t>$11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B163C86" w14:textId="4CDE37EA">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F1C937B" w14:textId="0413F210">
            <w:pPr>
              <w:pStyle w:val="RTableTextAbt"/>
              <w:rPr>
                <w:rFonts w:asciiTheme="majorBidi" w:hAnsiTheme="majorBidi" w:cstheme="majorBidi"/>
                <w:szCs w:val="18"/>
                <w:highlight w:val="yellow"/>
              </w:rPr>
            </w:pPr>
            <w:r>
              <w:rPr>
                <w:szCs w:val="18"/>
              </w:rPr>
              <w:t>$1</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652B55E" w14:textId="0C3A126D">
            <w:pPr>
              <w:pStyle w:val="RTableTextAbt"/>
              <w:rPr>
                <w:rFonts w:asciiTheme="majorBidi" w:hAnsiTheme="majorBidi" w:cstheme="majorBidi"/>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E04AF43" w14:textId="2AE1A56F">
            <w:pPr>
              <w:pStyle w:val="RTableTextAbt"/>
              <w:rPr>
                <w:rFonts w:asciiTheme="majorBidi" w:hAnsiTheme="majorBidi" w:cstheme="majorBidi"/>
                <w:color w:val="FF0000"/>
                <w:szCs w:val="18"/>
                <w:highlight w:val="yellow"/>
              </w:rPr>
            </w:pPr>
            <w:r>
              <w:rPr>
                <w:color w:val="FF0000"/>
                <w:szCs w:val="18"/>
              </w:rPr>
              <w:t>($112)</w:t>
            </w:r>
          </w:p>
        </w:tc>
      </w:tr>
      <w:tr w14:paraId="0EA5547C"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439DC91C" w14:textId="77777777">
            <w:pPr>
              <w:pStyle w:val="LTableTextAbt"/>
              <w:rPr>
                <w:highlight w:val="yellow"/>
              </w:rPr>
            </w:pPr>
            <w:r>
              <w:rPr>
                <w:szCs w:val="18"/>
              </w:rPr>
              <w:t>Processing Aid, except petrochemical</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173903C0" w14:textId="2D9451E4">
            <w:pPr>
              <w:pStyle w:val="RTableTextAbt"/>
              <w:rPr>
                <w:rFonts w:asciiTheme="majorBidi" w:hAnsiTheme="majorBidi" w:cstheme="majorBidi"/>
                <w:szCs w:val="18"/>
                <w:highlight w:val="yellow"/>
              </w:rPr>
            </w:pPr>
            <w:r>
              <w:rPr>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151A8A8" w14:textId="2E166501">
            <w:pPr>
              <w:pStyle w:val="RTableTextAbt"/>
              <w:rPr>
                <w:rFonts w:asciiTheme="majorBidi" w:hAnsiTheme="majorBidi" w:cstheme="majorBidi"/>
                <w:szCs w:val="18"/>
                <w:highlight w:val="yellow"/>
              </w:rPr>
            </w:pPr>
            <w:r>
              <w:rPr>
                <w:szCs w:val="18"/>
              </w:rPr>
              <w:t>$3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4BFE895" w14:textId="2C2DB4A7">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14A74C5" w14:textId="7078239C">
            <w:pPr>
              <w:pStyle w:val="RTableTextAbt"/>
              <w:rPr>
                <w:rFonts w:asciiTheme="majorBidi" w:hAnsiTheme="majorBidi" w:cstheme="majorBidi"/>
                <w:szCs w:val="18"/>
                <w:highlight w:val="yellow"/>
              </w:rPr>
            </w:pPr>
            <w:r>
              <w:rPr>
                <w:szCs w:val="18"/>
              </w:rPr>
              <w:t>$0</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06E8A56" w14:textId="4BFB19AC">
            <w:pPr>
              <w:pStyle w:val="RTableTextAbt"/>
              <w:rPr>
                <w:rFonts w:asciiTheme="majorBidi" w:hAnsiTheme="majorBidi" w:cstheme="majorBidi"/>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BBDE275" w14:textId="7B14BB04">
            <w:pPr>
              <w:pStyle w:val="RTableTextAbt"/>
              <w:rPr>
                <w:rFonts w:asciiTheme="majorBidi" w:hAnsiTheme="majorBidi" w:cstheme="majorBidi"/>
                <w:color w:val="FF0000"/>
                <w:szCs w:val="18"/>
                <w:highlight w:val="yellow"/>
              </w:rPr>
            </w:pPr>
            <w:r>
              <w:rPr>
                <w:color w:val="FF0000"/>
                <w:szCs w:val="18"/>
              </w:rPr>
              <w:t>($32)</w:t>
            </w:r>
          </w:p>
        </w:tc>
      </w:tr>
      <w:tr w14:paraId="4EF8EE3B"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77A6D270" w14:textId="77777777">
            <w:pPr>
              <w:pStyle w:val="LTableTextAbt"/>
              <w:rPr>
                <w:highlight w:val="yellow"/>
              </w:rPr>
            </w:pPr>
            <w:r>
              <w:rPr>
                <w:szCs w:val="18"/>
              </w:rPr>
              <w:t>Adhesives and Sealants</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55E41822" w14:textId="655778FE">
            <w:pPr>
              <w:pStyle w:val="RTableTextAbt"/>
              <w:rPr>
                <w:rFonts w:asciiTheme="majorBidi" w:hAnsiTheme="majorBidi" w:cstheme="majorBidi"/>
                <w:szCs w:val="18"/>
                <w:highlight w:val="yellow"/>
              </w:rPr>
            </w:pPr>
            <w:r>
              <w:rPr>
                <w:szCs w:val="18"/>
              </w:rPr>
              <w:t>$18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A7EBD86" w14:textId="67C9A1E1">
            <w:pPr>
              <w:pStyle w:val="RTableTextAbt"/>
              <w:rPr>
                <w:rFonts w:asciiTheme="majorBidi" w:hAnsiTheme="majorBidi" w:cstheme="majorBidi"/>
                <w:szCs w:val="18"/>
                <w:highlight w:val="yellow"/>
              </w:rPr>
            </w:pPr>
            <w:r>
              <w:rPr>
                <w:szCs w:val="18"/>
              </w:rPr>
              <w:t>$18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B398A1B" w14:textId="3D542D60">
            <w:pPr>
              <w:pStyle w:val="RTableTextAbt"/>
              <w:rPr>
                <w:rFonts w:asciiTheme="majorBidi" w:hAnsiTheme="majorBidi" w:cstheme="majorBidi"/>
                <w:szCs w:val="18"/>
                <w:highlight w:val="yellow"/>
              </w:rPr>
            </w:pPr>
            <w:r>
              <w:rPr>
                <w:szCs w:val="18"/>
              </w:rPr>
              <w:t>$21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9741223" w14:textId="615D8048">
            <w:pPr>
              <w:pStyle w:val="RTableTextAbt"/>
              <w:rPr>
                <w:rFonts w:asciiTheme="majorBidi" w:hAnsiTheme="majorBidi" w:cstheme="majorBidi"/>
                <w:szCs w:val="18"/>
                <w:highlight w:val="yellow"/>
              </w:rPr>
            </w:pPr>
            <w:r>
              <w:rPr>
                <w:szCs w:val="18"/>
              </w:rPr>
              <w:t>$215</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4E8AAE0" w14:textId="5B0F4423">
            <w:pPr>
              <w:pStyle w:val="RTableTextAbt"/>
              <w:rPr>
                <w:rFonts w:asciiTheme="majorBidi" w:hAnsiTheme="majorBidi" w:cstheme="majorBidi"/>
                <w:szCs w:val="18"/>
                <w:highlight w:val="yellow"/>
              </w:rPr>
            </w:pPr>
            <w:r>
              <w:rPr>
                <w:szCs w:val="18"/>
              </w:rPr>
              <w:t xml:space="preserve">$3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CF004E6" w14:textId="73B5E7D3">
            <w:pPr>
              <w:pStyle w:val="RTableTextAbt"/>
              <w:rPr>
                <w:rFonts w:asciiTheme="majorBidi" w:hAnsiTheme="majorBidi" w:cstheme="majorBidi"/>
                <w:szCs w:val="18"/>
                <w:highlight w:val="yellow"/>
              </w:rPr>
            </w:pPr>
            <w:r>
              <w:rPr>
                <w:szCs w:val="18"/>
              </w:rPr>
              <w:t xml:space="preserve">$34 </w:t>
            </w:r>
          </w:p>
        </w:tc>
      </w:tr>
      <w:tr w14:paraId="37EE58C3"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3ED81EE2" w14:textId="77777777">
            <w:pPr>
              <w:pStyle w:val="LTableTextAbt"/>
              <w:rPr>
                <w:highlight w:val="yellow"/>
              </w:rPr>
            </w:pPr>
            <w:r>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04258897" w14:textId="248B862F">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EF5BD15" w14:textId="17A78EB8">
            <w:pPr>
              <w:pStyle w:val="RTableTextAbt"/>
              <w:rPr>
                <w:rFonts w:asciiTheme="majorBidi" w:hAnsiTheme="majorBidi" w:cstheme="majorBidi"/>
                <w:szCs w:val="18"/>
                <w:highlight w:val="yellow"/>
              </w:rPr>
            </w:pPr>
            <w:r>
              <w:rPr>
                <w:szCs w:val="18"/>
              </w:rPr>
              <w:t>$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4639942" w14:textId="121AF3ED">
            <w:pPr>
              <w:pStyle w:val="RTableTextAbt"/>
              <w:rPr>
                <w:rFonts w:asciiTheme="majorBidi" w:hAnsiTheme="majorBidi" w:cstheme="majorBidi"/>
                <w:szCs w:val="18"/>
                <w:highlight w:val="yellow"/>
              </w:rPr>
            </w:pPr>
            <w:r>
              <w:rPr>
                <w:szCs w:val="18"/>
              </w:rPr>
              <w:t>$5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BFB4F85" w14:textId="2F0C7EBA">
            <w:pPr>
              <w:pStyle w:val="RTableTextAbt"/>
              <w:rPr>
                <w:rFonts w:asciiTheme="majorBidi" w:hAnsiTheme="majorBidi" w:cstheme="majorBidi"/>
                <w:szCs w:val="18"/>
                <w:highlight w:val="yellow"/>
              </w:rPr>
            </w:pPr>
            <w:r>
              <w:rPr>
                <w:szCs w:val="18"/>
              </w:rPr>
              <w:t>$55</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326734B" w14:textId="0D665ED2">
            <w:pPr>
              <w:pStyle w:val="RTableTextAbt"/>
              <w:rPr>
                <w:rFonts w:asciiTheme="majorBidi" w:hAnsiTheme="majorBidi" w:cstheme="majorBidi"/>
                <w:szCs w:val="18"/>
                <w:highlight w:val="yellow"/>
              </w:rPr>
            </w:pPr>
            <w:r>
              <w:rPr>
                <w:szCs w:val="18"/>
              </w:rPr>
              <w:t xml:space="preserve">$51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521ACC8" w14:textId="2B504913">
            <w:pPr>
              <w:pStyle w:val="RTableTextAbt"/>
              <w:rPr>
                <w:rFonts w:asciiTheme="majorBidi" w:hAnsiTheme="majorBidi" w:cstheme="majorBidi"/>
                <w:szCs w:val="18"/>
                <w:highlight w:val="yellow"/>
              </w:rPr>
            </w:pPr>
            <w:r>
              <w:rPr>
                <w:szCs w:val="18"/>
              </w:rPr>
              <w:t xml:space="preserve">$51 </w:t>
            </w:r>
          </w:p>
        </w:tc>
      </w:tr>
      <w:tr w14:paraId="62090456"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bottom"/>
          </w:tcPr>
          <w:p w:rsidR="0083181E" w:rsidRPr="009A3D7B" w:rsidP="0083181E" w14:paraId="4DCFFE17" w14:textId="77777777">
            <w:pPr>
              <w:pStyle w:val="LTableTextAbt"/>
            </w:pPr>
            <w:r w:rsidRPr="0084123C">
              <w:rPr>
                <w:szCs w:val="18"/>
              </w:rPr>
              <w:t>Aerosol Spray Cleaning/Degreasing except EEC</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3F539C9C" w14:textId="42102CE1">
            <w:pPr>
              <w:pStyle w:val="RTableTextAbt"/>
              <w:rPr>
                <w:rFonts w:asciiTheme="majorBidi" w:hAnsiTheme="majorBidi" w:cstheme="majorBidi"/>
                <w:szCs w:val="18"/>
                <w:highlight w:val="yellow"/>
              </w:rPr>
            </w:pPr>
            <w:r>
              <w:rPr>
                <w:szCs w:val="18"/>
              </w:rPr>
              <w:t>$97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5ABE7DD" w14:textId="01967874">
            <w:pPr>
              <w:pStyle w:val="RTableTextAbt"/>
              <w:rPr>
                <w:rFonts w:asciiTheme="majorBidi" w:hAnsiTheme="majorBidi" w:cstheme="majorBidi"/>
                <w:szCs w:val="18"/>
                <w:highlight w:val="yellow"/>
              </w:rPr>
            </w:pPr>
            <w:r>
              <w:rPr>
                <w:szCs w:val="18"/>
              </w:rPr>
              <w:t>$97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EEABEEF" w14:textId="04979CE9">
            <w:pPr>
              <w:pStyle w:val="RTableTextAbt"/>
              <w:rPr>
                <w:rFonts w:asciiTheme="majorBidi" w:hAnsiTheme="majorBidi" w:cstheme="majorBidi"/>
                <w:szCs w:val="18"/>
                <w:highlight w:val="yellow"/>
              </w:rPr>
            </w:pPr>
            <w:r>
              <w:rPr>
                <w:szCs w:val="18"/>
              </w:rPr>
              <w:t>$9,36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EABB2C2" w14:textId="476B54E9">
            <w:pPr>
              <w:pStyle w:val="RTableTextAbt"/>
              <w:rPr>
                <w:rFonts w:asciiTheme="majorBidi" w:hAnsiTheme="majorBidi" w:cstheme="majorBidi"/>
                <w:szCs w:val="18"/>
                <w:highlight w:val="yellow"/>
              </w:rPr>
            </w:pPr>
            <w:r>
              <w:rPr>
                <w:szCs w:val="18"/>
              </w:rPr>
              <w:t>$9,369</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BF5B7D0" w14:textId="7BA551CE">
            <w:pPr>
              <w:pStyle w:val="RTableTextAbt"/>
              <w:rPr>
                <w:rFonts w:asciiTheme="majorBidi" w:hAnsiTheme="majorBidi" w:cstheme="majorBidi"/>
                <w:color w:val="FF0000"/>
                <w:szCs w:val="18"/>
                <w:highlight w:val="yellow"/>
              </w:rPr>
            </w:pPr>
            <w:r>
              <w:rPr>
                <w:szCs w:val="18"/>
              </w:rPr>
              <w:t xml:space="preserve">$8,39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C995970" w14:textId="104040A7">
            <w:pPr>
              <w:pStyle w:val="RTableTextAbt"/>
              <w:rPr>
                <w:rFonts w:asciiTheme="majorBidi" w:hAnsiTheme="majorBidi" w:cstheme="majorBidi"/>
                <w:color w:val="FF0000"/>
                <w:szCs w:val="18"/>
                <w:highlight w:val="yellow"/>
              </w:rPr>
            </w:pPr>
            <w:r>
              <w:rPr>
                <w:szCs w:val="18"/>
              </w:rPr>
              <w:t xml:space="preserve">$8,393 </w:t>
            </w:r>
          </w:p>
        </w:tc>
      </w:tr>
      <w:tr w14:paraId="5384D7D4"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7D2024" w:rsidP="0083181E" w14:paraId="0EF8519A" w14:textId="77777777">
            <w:pPr>
              <w:pStyle w:val="LTableTextAbt"/>
            </w:pPr>
            <w:r>
              <w:rPr>
                <w:szCs w:val="18"/>
              </w:rPr>
              <w:t>Aerosol Spray Cleaning/Degreasing - EEC</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675F4C2C" w14:textId="0BFD010A">
            <w:pPr>
              <w:pStyle w:val="RTableTextAbt"/>
              <w:rPr>
                <w:rFonts w:asciiTheme="majorBidi" w:hAnsiTheme="majorBidi" w:cstheme="majorBidi"/>
                <w:szCs w:val="18"/>
              </w:rPr>
            </w:pPr>
            <w:r>
              <w:rPr>
                <w:szCs w:val="18"/>
              </w:rPr>
              <w:t>$20,46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DFA1BE9" w14:textId="041DA338">
            <w:pPr>
              <w:pStyle w:val="RTableTextAbt"/>
              <w:rPr>
                <w:rFonts w:asciiTheme="majorBidi" w:hAnsiTheme="majorBidi" w:cstheme="majorBidi"/>
                <w:szCs w:val="18"/>
              </w:rPr>
            </w:pPr>
            <w:r>
              <w:rPr>
                <w:szCs w:val="18"/>
              </w:rPr>
              <w:t>$20,46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F0D9104" w14:textId="000B52DF">
            <w:pPr>
              <w:pStyle w:val="RTableTextAbt"/>
              <w:rPr>
                <w:rFonts w:asciiTheme="majorBidi" w:hAnsiTheme="majorBidi" w:cstheme="majorBidi"/>
                <w:szCs w:val="18"/>
              </w:rPr>
            </w:pPr>
            <w:r>
              <w:rPr>
                <w:szCs w:val="18"/>
              </w:rPr>
              <w:t>$4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680F1FD" w14:textId="4D76D8FA">
            <w:pPr>
              <w:pStyle w:val="RTableTextAbt"/>
              <w:rPr>
                <w:rFonts w:asciiTheme="majorBidi" w:hAnsiTheme="majorBidi" w:cstheme="majorBidi"/>
                <w:szCs w:val="18"/>
              </w:rPr>
            </w:pPr>
            <w:r>
              <w:rPr>
                <w:szCs w:val="18"/>
              </w:rPr>
              <w:t>$44</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BD03ED7" w14:textId="636ECFDA">
            <w:pPr>
              <w:pStyle w:val="RTableTextAbt"/>
              <w:rPr>
                <w:rFonts w:asciiTheme="majorBidi" w:hAnsiTheme="majorBidi" w:cstheme="majorBidi"/>
                <w:color w:val="FF0000"/>
                <w:szCs w:val="18"/>
              </w:rPr>
            </w:pPr>
            <w:r>
              <w:rPr>
                <w:color w:val="FF0000"/>
                <w:szCs w:val="18"/>
              </w:rPr>
              <w:t>($20,42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F07A655" w14:textId="2D28CE4A">
            <w:pPr>
              <w:pStyle w:val="RTableTextAbt"/>
              <w:rPr>
                <w:rFonts w:asciiTheme="majorBidi" w:hAnsiTheme="majorBidi" w:cstheme="majorBidi"/>
                <w:color w:val="FF0000"/>
                <w:szCs w:val="18"/>
              </w:rPr>
            </w:pPr>
            <w:r>
              <w:rPr>
                <w:color w:val="FF0000"/>
                <w:szCs w:val="18"/>
              </w:rPr>
              <w:t>($20,422)</w:t>
            </w:r>
          </w:p>
        </w:tc>
      </w:tr>
      <w:tr w14:paraId="032776EC"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2A58CEC3" w14:textId="77777777">
            <w:pPr>
              <w:pStyle w:val="LTableTextAbt"/>
              <w:rPr>
                <w:highlight w:val="yellow"/>
              </w:rPr>
            </w:pPr>
            <w:r>
              <w:rPr>
                <w:szCs w:val="18"/>
              </w:rPr>
              <w:t>Liquid and Spray Batch Cold Cleaning</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2C00D426" w14:textId="117EBC89">
            <w:pPr>
              <w:pStyle w:val="RTableTextAbt"/>
              <w:rPr>
                <w:rFonts w:asciiTheme="majorBidi" w:hAnsiTheme="majorBidi" w:cstheme="majorBidi"/>
                <w:szCs w:val="18"/>
                <w:highlight w:val="yellow"/>
              </w:rPr>
            </w:pPr>
            <w:r>
              <w:rPr>
                <w:szCs w:val="18"/>
              </w:rPr>
              <w:t>$4,47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6D79052" w14:textId="46138A78">
            <w:pPr>
              <w:pStyle w:val="RTableTextAbt"/>
              <w:rPr>
                <w:rFonts w:asciiTheme="majorBidi" w:hAnsiTheme="majorBidi" w:cstheme="majorBidi"/>
                <w:szCs w:val="18"/>
                <w:highlight w:val="yellow"/>
              </w:rPr>
            </w:pPr>
            <w:r>
              <w:rPr>
                <w:szCs w:val="18"/>
              </w:rPr>
              <w:t>$4,47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6C85D74" w14:textId="76B3E7FF">
            <w:pPr>
              <w:pStyle w:val="RTableTextAbt"/>
              <w:rPr>
                <w:rFonts w:asciiTheme="majorBidi" w:hAnsiTheme="majorBidi" w:cstheme="majorBidi"/>
                <w:szCs w:val="18"/>
                <w:highlight w:val="yellow"/>
              </w:rPr>
            </w:pPr>
            <w:r>
              <w:rPr>
                <w:szCs w:val="18"/>
              </w:rPr>
              <w:t>$7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FB5DF71" w14:textId="6ED809A2">
            <w:pPr>
              <w:pStyle w:val="RTableTextAbt"/>
              <w:rPr>
                <w:rFonts w:asciiTheme="majorBidi" w:hAnsiTheme="majorBidi" w:cstheme="majorBidi"/>
                <w:szCs w:val="18"/>
                <w:highlight w:val="yellow"/>
              </w:rPr>
            </w:pPr>
            <w:r>
              <w:rPr>
                <w:szCs w:val="18"/>
              </w:rPr>
              <w:t>$73</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F49C3A7" w14:textId="70F6908C">
            <w:pPr>
              <w:pStyle w:val="RTableTextAbt"/>
              <w:rPr>
                <w:rFonts w:asciiTheme="majorBidi" w:hAnsiTheme="majorBidi" w:cstheme="majorBidi"/>
                <w:color w:val="FF0000"/>
                <w:szCs w:val="18"/>
                <w:highlight w:val="yellow"/>
              </w:rPr>
            </w:pPr>
            <w:r>
              <w:rPr>
                <w:color w:val="FF0000"/>
                <w:szCs w:val="18"/>
              </w:rPr>
              <w:t>($4,40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BE389BA" w14:textId="3E143F13">
            <w:pPr>
              <w:pStyle w:val="RTableTextAbt"/>
              <w:rPr>
                <w:rFonts w:asciiTheme="majorBidi" w:hAnsiTheme="majorBidi" w:cstheme="majorBidi"/>
                <w:color w:val="FF0000"/>
                <w:szCs w:val="18"/>
                <w:highlight w:val="yellow"/>
              </w:rPr>
            </w:pPr>
            <w:r>
              <w:rPr>
                <w:color w:val="FF0000"/>
                <w:szCs w:val="18"/>
              </w:rPr>
              <w:t>($4,401)</w:t>
            </w:r>
          </w:p>
        </w:tc>
      </w:tr>
      <w:tr w14:paraId="346354F4"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1C09E0C0" w14:textId="77777777">
            <w:pPr>
              <w:pStyle w:val="LTableTextAbt"/>
              <w:rPr>
                <w:highlight w:val="yellow"/>
              </w:rPr>
            </w:pPr>
            <w:r>
              <w:rPr>
                <w:szCs w:val="18"/>
              </w:rPr>
              <w:t>Photographic Film Use</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41FFF540" w14:textId="29C48B41">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3707E61" w14:textId="741EFDCC">
            <w:pPr>
              <w:pStyle w:val="RTableTextAbt"/>
              <w:rPr>
                <w:rFonts w:asciiTheme="majorBidi" w:hAnsiTheme="majorBidi" w:cstheme="majorBidi"/>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DAD18D1" w14:textId="63FB7C5C">
            <w:pPr>
              <w:pStyle w:val="RTableTextAbt"/>
              <w:rPr>
                <w:rFonts w:asciiTheme="majorBidi" w:hAnsiTheme="majorBidi" w:cstheme="majorBidi"/>
                <w:szCs w:val="18"/>
                <w:highlight w:val="yellow"/>
              </w:rPr>
            </w:pPr>
            <w:r>
              <w:rPr>
                <w:szCs w:val="18"/>
              </w:rPr>
              <w:t>$2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49DF200" w14:textId="41DEBC00">
            <w:pPr>
              <w:pStyle w:val="RTableTextAbt"/>
              <w:rPr>
                <w:rFonts w:asciiTheme="majorBidi" w:hAnsiTheme="majorBidi" w:cstheme="majorBidi"/>
                <w:szCs w:val="18"/>
                <w:highlight w:val="yellow"/>
              </w:rPr>
            </w:pPr>
            <w:r>
              <w:rPr>
                <w:szCs w:val="18"/>
              </w:rPr>
              <w:t>$24</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A59CF4E" w14:textId="18DF1907">
            <w:pPr>
              <w:pStyle w:val="RTableTextAbt"/>
              <w:rPr>
                <w:rFonts w:asciiTheme="majorBidi" w:hAnsiTheme="majorBidi" w:cstheme="majorBidi"/>
                <w:szCs w:val="18"/>
                <w:highlight w:val="yellow"/>
              </w:rPr>
            </w:pPr>
            <w:r>
              <w:rPr>
                <w:szCs w:val="18"/>
              </w:rPr>
              <w:t xml:space="preserve">$2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272ACFD" w14:textId="41CFF0E4">
            <w:pPr>
              <w:pStyle w:val="RTableTextAbt"/>
              <w:rPr>
                <w:rFonts w:asciiTheme="majorBidi" w:hAnsiTheme="majorBidi" w:cstheme="majorBidi"/>
                <w:szCs w:val="18"/>
                <w:highlight w:val="yellow"/>
              </w:rPr>
            </w:pPr>
            <w:r>
              <w:rPr>
                <w:szCs w:val="18"/>
              </w:rPr>
              <w:t xml:space="preserve">$24 </w:t>
            </w:r>
          </w:p>
        </w:tc>
      </w:tr>
      <w:tr w14:paraId="16BE6661"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61BEF5F9" w14:textId="77777777">
            <w:pPr>
              <w:pStyle w:val="LTableTextAbt"/>
              <w:rPr>
                <w:highlight w:val="yellow"/>
              </w:rPr>
            </w:pPr>
            <w:r>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75EF296B" w14:textId="61594261">
            <w:pPr>
              <w:pStyle w:val="RTableTextAbt"/>
              <w:rPr>
                <w:rFonts w:asciiTheme="majorBidi" w:hAnsiTheme="majorBidi" w:cstheme="majorBidi"/>
                <w:szCs w:val="18"/>
                <w:highlight w:val="yellow"/>
              </w:rPr>
            </w:pPr>
            <w:r>
              <w:rPr>
                <w:szCs w:val="18"/>
              </w:rPr>
              <w:t>$11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7314F783" w14:textId="38545E21">
            <w:pPr>
              <w:pStyle w:val="RTableTextAbt"/>
              <w:rPr>
                <w:rFonts w:asciiTheme="majorBidi" w:hAnsiTheme="majorBidi" w:cstheme="majorBidi"/>
                <w:szCs w:val="18"/>
                <w:highlight w:val="yellow"/>
              </w:rPr>
            </w:pPr>
            <w:r>
              <w:rPr>
                <w:szCs w:val="18"/>
              </w:rPr>
              <w:t>$1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668505C" w14:textId="17ABD821">
            <w:pPr>
              <w:pStyle w:val="RTableTextAbt"/>
              <w:rPr>
                <w:rFonts w:asciiTheme="majorBidi" w:hAnsiTheme="majorBidi" w:cstheme="majorBidi"/>
                <w:szCs w:val="18"/>
                <w:highlight w:val="yellow"/>
              </w:rPr>
            </w:pPr>
            <w:r>
              <w:rPr>
                <w:szCs w:val="18"/>
              </w:rPr>
              <w:t>$27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ADF7EF5" w14:textId="368F300C">
            <w:pPr>
              <w:pStyle w:val="RTableTextAbt"/>
              <w:rPr>
                <w:rFonts w:asciiTheme="majorBidi" w:hAnsiTheme="majorBidi" w:cstheme="majorBidi"/>
                <w:szCs w:val="18"/>
                <w:highlight w:val="yellow"/>
              </w:rPr>
            </w:pPr>
            <w:r>
              <w:rPr>
                <w:szCs w:val="18"/>
              </w:rPr>
              <w:t>$277</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B167D49" w14:textId="2E330FD5">
            <w:pPr>
              <w:pStyle w:val="RTableTextAbt"/>
              <w:rPr>
                <w:rFonts w:asciiTheme="majorBidi" w:hAnsiTheme="majorBidi" w:cstheme="majorBidi"/>
                <w:color w:val="FF0000"/>
                <w:szCs w:val="18"/>
                <w:highlight w:val="yellow"/>
              </w:rPr>
            </w:pPr>
            <w:r>
              <w:rPr>
                <w:szCs w:val="18"/>
              </w:rPr>
              <w:t xml:space="preserve">$16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8D10BCC" w14:textId="77F31F30">
            <w:pPr>
              <w:pStyle w:val="RTableTextAbt"/>
              <w:rPr>
                <w:rFonts w:asciiTheme="majorBidi" w:hAnsiTheme="majorBidi" w:cstheme="majorBidi"/>
                <w:color w:val="FF0000"/>
                <w:szCs w:val="18"/>
                <w:highlight w:val="yellow"/>
              </w:rPr>
            </w:pPr>
            <w:r>
              <w:rPr>
                <w:szCs w:val="18"/>
              </w:rPr>
              <w:t xml:space="preserve">$164 </w:t>
            </w:r>
          </w:p>
        </w:tc>
      </w:tr>
      <w:tr w14:paraId="33614DA8" w14:textId="77777777" w:rsidTr="00A90589">
        <w:tblPrEx>
          <w:tblW w:w="13230" w:type="dxa"/>
          <w:tblInd w:w="-360" w:type="dxa"/>
          <w:tblLayout w:type="fixed"/>
          <w:tblCellMar>
            <w:left w:w="0" w:type="dxa"/>
            <w:right w:w="58" w:type="dxa"/>
          </w:tblCellMar>
          <w:tblLook w:val="04A0"/>
        </w:tblPrEx>
        <w:trPr>
          <w:trHeight w:val="77"/>
        </w:trPr>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216A65D7" w14:textId="77777777">
            <w:pPr>
              <w:pStyle w:val="LTableTextAbt"/>
              <w:rPr>
                <w:highlight w:val="yellow"/>
              </w:rPr>
            </w:pPr>
            <w:r>
              <w:rPr>
                <w:szCs w:val="18"/>
              </w:rPr>
              <w:t>Wipe and Liquid Cleaning and Polishing</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09D1B157" w14:textId="45007936">
            <w:pPr>
              <w:pStyle w:val="RTableTextAbt"/>
              <w:rPr>
                <w:rFonts w:asciiTheme="majorBidi" w:hAnsiTheme="majorBidi" w:cstheme="majorBidi"/>
                <w:szCs w:val="18"/>
                <w:highlight w:val="yellow"/>
              </w:rPr>
            </w:pPr>
            <w:r>
              <w:rPr>
                <w:szCs w:val="18"/>
              </w:rPr>
              <w:t>$3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C8D0DFA" w14:textId="3E36E15D">
            <w:pPr>
              <w:pStyle w:val="RTableTextAbt"/>
              <w:rPr>
                <w:rFonts w:asciiTheme="majorBidi" w:hAnsiTheme="majorBidi" w:cstheme="majorBidi"/>
                <w:szCs w:val="18"/>
                <w:highlight w:val="yellow"/>
              </w:rPr>
            </w:pPr>
            <w:r>
              <w:rPr>
                <w:szCs w:val="18"/>
              </w:rPr>
              <w:t>$3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A5E1293" w14:textId="5A7070F8">
            <w:pPr>
              <w:pStyle w:val="RTableTextAbt"/>
              <w:rPr>
                <w:rFonts w:asciiTheme="majorBidi" w:hAnsiTheme="majorBidi" w:cstheme="majorBidi"/>
                <w:szCs w:val="18"/>
                <w:highlight w:val="yellow"/>
              </w:rPr>
            </w:pPr>
            <w:r>
              <w:rPr>
                <w:szCs w:val="18"/>
              </w:rPr>
              <w:t>$15,90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5FB7AAD" w14:textId="26AABF2D">
            <w:pPr>
              <w:pStyle w:val="RTableTextAbt"/>
              <w:rPr>
                <w:rFonts w:asciiTheme="majorBidi" w:hAnsiTheme="majorBidi" w:cstheme="majorBidi"/>
                <w:szCs w:val="18"/>
                <w:highlight w:val="yellow"/>
              </w:rPr>
            </w:pPr>
            <w:r>
              <w:rPr>
                <w:szCs w:val="18"/>
              </w:rPr>
              <w:t>$15,907</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B9E208D" w14:textId="7F74D618">
            <w:pPr>
              <w:pStyle w:val="RTableTextAbt"/>
              <w:rPr>
                <w:rFonts w:asciiTheme="majorBidi" w:hAnsiTheme="majorBidi" w:cstheme="majorBidi"/>
                <w:color w:val="FF0000"/>
                <w:szCs w:val="18"/>
                <w:highlight w:val="yellow"/>
              </w:rPr>
            </w:pPr>
            <w:r>
              <w:rPr>
                <w:szCs w:val="18"/>
              </w:rPr>
              <w:t xml:space="preserve">$15,874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7C53BC07" w14:textId="40465220">
            <w:pPr>
              <w:pStyle w:val="RTableTextAbt"/>
              <w:rPr>
                <w:rFonts w:asciiTheme="majorBidi" w:hAnsiTheme="majorBidi" w:cstheme="majorBidi"/>
                <w:color w:val="FF0000"/>
                <w:szCs w:val="18"/>
                <w:highlight w:val="yellow"/>
              </w:rPr>
            </w:pPr>
            <w:r>
              <w:rPr>
                <w:szCs w:val="18"/>
              </w:rPr>
              <w:t xml:space="preserve">$15,874 </w:t>
            </w:r>
          </w:p>
        </w:tc>
      </w:tr>
      <w:tr w14:paraId="11E68F65"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36ECFC46" w14:textId="77777777">
            <w:pPr>
              <w:pStyle w:val="LTableTextAbt"/>
              <w:rPr>
                <w:highlight w:val="yellow"/>
              </w:rPr>
            </w:pPr>
            <w:r>
              <w:rPr>
                <w:szCs w:val="18"/>
              </w:rPr>
              <w:t>Inks and Ink Removal</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3C96E5E4" w14:textId="64C975C2">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03FE3B37" w14:textId="1FB76F0B">
            <w:pPr>
              <w:pStyle w:val="RTableTextAbt"/>
              <w:rPr>
                <w:rFonts w:asciiTheme="majorBidi" w:hAnsiTheme="majorBidi" w:cstheme="majorBidi"/>
                <w:szCs w:val="18"/>
                <w:highlight w:val="yellow"/>
              </w:rPr>
            </w:pPr>
            <w:r>
              <w:rPr>
                <w:szCs w:val="18"/>
              </w:rPr>
              <w:t>$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4B326939" w14:textId="5B2BAB1F">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7FB8B0B" w14:textId="3550B1F5">
            <w:pPr>
              <w:pStyle w:val="RTableTextAbt"/>
              <w:rPr>
                <w:rFonts w:asciiTheme="majorBidi" w:hAnsiTheme="majorBidi" w:cstheme="majorBidi"/>
                <w:szCs w:val="18"/>
                <w:highlight w:val="yellow"/>
              </w:rPr>
            </w:pPr>
            <w:r>
              <w:rPr>
                <w:szCs w:val="18"/>
              </w:rPr>
              <w:t>$4</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8120EF2" w14:textId="73C7DAD8">
            <w:pPr>
              <w:pStyle w:val="RTableTextAbt"/>
              <w:rPr>
                <w:rFonts w:asciiTheme="majorBidi" w:hAnsiTheme="majorBidi" w:cstheme="majorBidi"/>
                <w:color w:val="FF0000"/>
                <w:szCs w:val="18"/>
                <w:highlight w:val="yellow"/>
              </w:rPr>
            </w:pPr>
            <w:r>
              <w:rPr>
                <w:color w:val="FF0000"/>
                <w:szCs w:val="18"/>
              </w:rPr>
              <w:t>($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7D42D9C" w14:textId="55237E50">
            <w:pPr>
              <w:pStyle w:val="RTableTextAbt"/>
              <w:rPr>
                <w:rFonts w:asciiTheme="majorBidi" w:hAnsiTheme="majorBidi" w:cstheme="majorBidi"/>
                <w:color w:val="FF0000"/>
                <w:szCs w:val="18"/>
                <w:highlight w:val="yellow"/>
              </w:rPr>
            </w:pPr>
            <w:r>
              <w:rPr>
                <w:color w:val="FF0000"/>
                <w:szCs w:val="18"/>
              </w:rPr>
              <w:t>($1)</w:t>
            </w:r>
          </w:p>
        </w:tc>
      </w:tr>
      <w:tr w14:paraId="2619B2EF"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5517C160" w14:textId="77777777">
            <w:pPr>
              <w:pStyle w:val="LTableTextAbt"/>
              <w:rPr>
                <w:highlight w:val="yellow"/>
              </w:rPr>
            </w:pPr>
            <w:r>
              <w:rPr>
                <w:szCs w:val="18"/>
              </w:rPr>
              <w:t>Anti-Spatter Welding Aerosol</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0B6255BF" w14:textId="4DB1A7FE">
            <w:pPr>
              <w:pStyle w:val="RTableTextAbt"/>
              <w:rPr>
                <w:rFonts w:asciiTheme="majorBidi" w:hAnsiTheme="majorBidi" w:cstheme="majorBidi"/>
                <w:szCs w:val="18"/>
                <w:highlight w:val="yellow"/>
              </w:rPr>
            </w:pPr>
            <w:r>
              <w:rPr>
                <w:szCs w:val="18"/>
              </w:rPr>
              <w:t>$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6803A01" w14:textId="33868873">
            <w:pPr>
              <w:pStyle w:val="RTableTextAbt"/>
              <w:rPr>
                <w:rFonts w:asciiTheme="majorBidi" w:hAnsiTheme="majorBidi" w:cstheme="majorBidi"/>
                <w:szCs w:val="18"/>
                <w:highlight w:val="yellow"/>
              </w:rPr>
            </w:pPr>
            <w:r>
              <w:rPr>
                <w:szCs w:val="18"/>
              </w:rPr>
              <w:t>$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03E2C5B" w14:textId="4B2D8110">
            <w:pPr>
              <w:pStyle w:val="RTableTextAbt"/>
              <w:rPr>
                <w:rFonts w:asciiTheme="majorBidi" w:hAnsiTheme="majorBidi" w:cstheme="majorBidi"/>
                <w:szCs w:val="18"/>
                <w:highlight w:val="yellow"/>
              </w:rPr>
            </w:pPr>
            <w:r>
              <w:rPr>
                <w:szCs w:val="18"/>
              </w:rPr>
              <w:t>$2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C38596E" w14:textId="2BBD221F">
            <w:pPr>
              <w:pStyle w:val="RTableTextAbt"/>
              <w:rPr>
                <w:rFonts w:asciiTheme="majorBidi" w:hAnsiTheme="majorBidi" w:cstheme="majorBidi"/>
                <w:szCs w:val="18"/>
                <w:highlight w:val="yellow"/>
              </w:rPr>
            </w:pPr>
            <w:r>
              <w:rPr>
                <w:szCs w:val="18"/>
              </w:rPr>
              <w:t>$27</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8CB978B" w14:textId="11D2DAE7">
            <w:pPr>
              <w:pStyle w:val="RTableTextAbt"/>
              <w:rPr>
                <w:rFonts w:asciiTheme="majorBidi" w:hAnsiTheme="majorBidi" w:cstheme="majorBidi"/>
                <w:color w:val="FF0000"/>
                <w:szCs w:val="18"/>
                <w:highlight w:val="yellow"/>
              </w:rPr>
            </w:pPr>
            <w:r>
              <w:rPr>
                <w:szCs w:val="18"/>
              </w:rPr>
              <w:t xml:space="preserve">$18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15818D62" w14:textId="61248903">
            <w:pPr>
              <w:pStyle w:val="RTableTextAbt"/>
              <w:rPr>
                <w:rFonts w:asciiTheme="majorBidi" w:hAnsiTheme="majorBidi" w:cstheme="majorBidi"/>
                <w:color w:val="FF0000"/>
                <w:szCs w:val="18"/>
                <w:highlight w:val="yellow"/>
              </w:rPr>
            </w:pPr>
            <w:r>
              <w:rPr>
                <w:szCs w:val="18"/>
              </w:rPr>
              <w:t xml:space="preserve">$18 </w:t>
            </w:r>
          </w:p>
        </w:tc>
      </w:tr>
      <w:tr w14:paraId="35789557"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P="0083181E" w14:paraId="42F2357E" w14:textId="77777777">
            <w:pPr>
              <w:pStyle w:val="LTableTextAbt"/>
            </w:pPr>
            <w:r>
              <w:rPr>
                <w:szCs w:val="18"/>
              </w:rPr>
              <w:t>Mold Cleaning, Release and Protectants</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60FB053A" w14:textId="51A921AA">
            <w:pPr>
              <w:pStyle w:val="RTableTextAbt"/>
              <w:rPr>
                <w:rFonts w:asciiTheme="majorBidi" w:hAnsiTheme="majorBidi" w:cstheme="majorBidi"/>
                <w:szCs w:val="18"/>
                <w:highlight w:val="yellow"/>
              </w:rPr>
            </w:pPr>
            <w:r>
              <w:rPr>
                <w:szCs w:val="18"/>
              </w:rPr>
              <w:t>$2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190475D6" w14:textId="607D4DF9">
            <w:pPr>
              <w:pStyle w:val="RTableTextAbt"/>
              <w:rPr>
                <w:rFonts w:asciiTheme="majorBidi" w:hAnsiTheme="majorBidi" w:cstheme="majorBidi"/>
                <w:szCs w:val="18"/>
                <w:highlight w:val="yellow"/>
              </w:rPr>
            </w:pPr>
            <w:r>
              <w:rPr>
                <w:szCs w:val="18"/>
              </w:rPr>
              <w:t>$2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5B295E91" w14:textId="422533C8">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D1DD9FC" w14:textId="28404FD5">
            <w:pPr>
              <w:pStyle w:val="RTableTextAbt"/>
              <w:rPr>
                <w:rFonts w:asciiTheme="majorBidi" w:hAnsiTheme="majorBidi" w:cstheme="majorBidi"/>
                <w:szCs w:val="18"/>
                <w:highlight w:val="yellow"/>
              </w:rPr>
            </w:pPr>
            <w:r>
              <w:rPr>
                <w:szCs w:val="18"/>
              </w:rPr>
              <w:t>$1</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5D40754E" w14:textId="46435F7E">
            <w:pPr>
              <w:pStyle w:val="RTableTextAbt"/>
              <w:rPr>
                <w:rFonts w:asciiTheme="majorBidi" w:hAnsiTheme="majorBidi" w:cstheme="majorBidi"/>
                <w:color w:val="FF0000"/>
                <w:szCs w:val="18"/>
                <w:highlight w:val="yellow"/>
              </w:rPr>
            </w:pPr>
            <w:r>
              <w:rPr>
                <w:color w:val="FF0000"/>
                <w:szCs w:val="18"/>
              </w:rPr>
              <w:t>($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0CE12C99" w14:textId="21B338B2">
            <w:pPr>
              <w:pStyle w:val="RTableTextAbt"/>
              <w:rPr>
                <w:rFonts w:asciiTheme="majorBidi" w:hAnsiTheme="majorBidi" w:cstheme="majorBidi"/>
                <w:color w:val="FF0000"/>
                <w:szCs w:val="18"/>
                <w:highlight w:val="yellow"/>
              </w:rPr>
            </w:pPr>
            <w:r>
              <w:rPr>
                <w:color w:val="FF0000"/>
                <w:szCs w:val="18"/>
              </w:rPr>
              <w:t>($24)</w:t>
            </w:r>
          </w:p>
        </w:tc>
      </w:tr>
      <w:tr w14:paraId="0BFA6B1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P="0083181E" w14:paraId="6E060770" w14:textId="77777777">
            <w:pPr>
              <w:pStyle w:val="LTableTextAbt"/>
            </w:pPr>
            <w:r>
              <w:rPr>
                <w:szCs w:val="18"/>
              </w:rPr>
              <w:t>Dry Cleaning (Dry Cleaning Machines &amp; Spot Removers)</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785855E9" w14:textId="7392C8EC">
            <w:pPr>
              <w:pStyle w:val="RTableTextAbt"/>
              <w:rPr>
                <w:rFonts w:asciiTheme="majorBidi" w:hAnsiTheme="majorBidi" w:cstheme="majorBidi"/>
                <w:szCs w:val="18"/>
                <w:highlight w:val="yellow"/>
              </w:rPr>
            </w:pPr>
            <w:r>
              <w:rPr>
                <w:szCs w:val="18"/>
              </w:rPr>
              <w:t>$10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FE4C028" w14:textId="6132F1C7">
            <w:pPr>
              <w:pStyle w:val="RTableTextAbt"/>
              <w:rPr>
                <w:rFonts w:asciiTheme="majorBidi" w:hAnsiTheme="majorBidi" w:cstheme="majorBidi"/>
                <w:szCs w:val="18"/>
                <w:highlight w:val="yellow"/>
              </w:rPr>
            </w:pPr>
            <w:r>
              <w:rPr>
                <w:szCs w:val="18"/>
              </w:rPr>
              <w:t>$4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35ACA9C1" w14:textId="7A725CCB">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3BF92841" w14:textId="105EE178">
            <w:pPr>
              <w:pStyle w:val="RTableTextAbt"/>
              <w:rPr>
                <w:rFonts w:asciiTheme="majorBidi" w:hAnsiTheme="majorBidi" w:cstheme="majorBidi"/>
                <w:szCs w:val="18"/>
                <w:highlight w:val="yellow"/>
              </w:rPr>
            </w:pPr>
            <w:r>
              <w:rPr>
                <w:szCs w:val="18"/>
              </w:rPr>
              <w:t>$1</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08A28F7" w14:textId="22FC66AD">
            <w:pPr>
              <w:pStyle w:val="RTableTextAbt"/>
              <w:rPr>
                <w:rFonts w:asciiTheme="majorBidi" w:hAnsiTheme="majorBidi" w:cstheme="majorBidi"/>
                <w:color w:val="FF0000"/>
                <w:szCs w:val="18"/>
                <w:highlight w:val="yellow"/>
              </w:rPr>
            </w:pPr>
            <w:r>
              <w:rPr>
                <w:color w:val="FF0000"/>
                <w:szCs w:val="18"/>
              </w:rPr>
              <w:t>($10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2F528664" w14:textId="47FBC986">
            <w:pPr>
              <w:pStyle w:val="RTableTextAbt"/>
              <w:rPr>
                <w:rFonts w:asciiTheme="majorBidi" w:hAnsiTheme="majorBidi" w:cstheme="majorBidi"/>
                <w:color w:val="FF0000"/>
                <w:szCs w:val="18"/>
                <w:highlight w:val="yellow"/>
              </w:rPr>
            </w:pPr>
            <w:r>
              <w:rPr>
                <w:color w:val="FF0000"/>
                <w:szCs w:val="18"/>
              </w:rPr>
              <w:t>($43)</w:t>
            </w:r>
          </w:p>
        </w:tc>
      </w:tr>
      <w:tr w14:paraId="1C8434F0" w14:textId="77777777" w:rsidTr="00A90589">
        <w:tblPrEx>
          <w:tblW w:w="13230" w:type="dxa"/>
          <w:tblInd w:w="-360" w:type="dxa"/>
          <w:tblLayout w:type="fixed"/>
          <w:tblCellMar>
            <w:left w:w="0" w:type="dxa"/>
            <w:right w:w="58" w:type="dxa"/>
          </w:tblCellMar>
          <w:tblLook w:val="04A0"/>
        </w:tblPrEx>
        <w:trPr>
          <w:trHeight w:val="170"/>
        </w:trPr>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83181E" w:rsidRPr="0065459D" w:rsidP="0083181E" w14:paraId="20EA429F" w14:textId="77777777">
            <w:pPr>
              <w:pStyle w:val="LTableTextAbt"/>
              <w:rPr>
                <w:highlight w:val="yellow"/>
              </w:rPr>
            </w:pPr>
            <w:r>
              <w:rPr>
                <w:b/>
                <w:szCs w:val="18"/>
              </w:rPr>
              <w:t>Total</w:t>
            </w:r>
          </w:p>
        </w:tc>
        <w:tc>
          <w:tcPr>
            <w:tcW w:w="1350" w:type="dxa"/>
            <w:tcBorders>
              <w:top w:val="single" w:sz="4" w:space="0" w:color="auto"/>
              <w:left w:val="nil"/>
              <w:bottom w:val="single" w:sz="4" w:space="0" w:color="auto"/>
              <w:right w:val="single" w:sz="4" w:space="0" w:color="auto"/>
            </w:tcBorders>
            <w:shd w:val="clear" w:color="auto" w:fill="auto"/>
            <w:vAlign w:val="center"/>
          </w:tcPr>
          <w:p w:rsidR="0083181E" w:rsidRPr="00CD48B1" w:rsidP="0083181E" w14:paraId="560A8043" w14:textId="216EE8E2">
            <w:pPr>
              <w:pStyle w:val="RTableTextAbt"/>
              <w:rPr>
                <w:rFonts w:asciiTheme="majorBidi" w:hAnsiTheme="majorBidi" w:cstheme="majorBidi"/>
                <w:b/>
                <w:bCs w:val="0"/>
                <w:szCs w:val="18"/>
                <w:highlight w:val="yellow"/>
              </w:rPr>
            </w:pPr>
            <w:r>
              <w:rPr>
                <w:b/>
                <w:bCs w:val="0"/>
                <w:szCs w:val="18"/>
              </w:rPr>
              <w:t>$44,66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6BE77483" w14:textId="36E8D95A">
            <w:pPr>
              <w:pStyle w:val="RTableTextAbt"/>
              <w:rPr>
                <w:rFonts w:asciiTheme="majorBidi" w:hAnsiTheme="majorBidi" w:cstheme="majorBidi"/>
                <w:b/>
                <w:bCs w:val="0"/>
                <w:szCs w:val="18"/>
                <w:highlight w:val="yellow"/>
              </w:rPr>
            </w:pPr>
            <w:r>
              <w:rPr>
                <w:b/>
                <w:bCs w:val="0"/>
                <w:szCs w:val="18"/>
              </w:rPr>
              <w:t>$64,7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83181E" w:rsidRPr="00CD48B1" w:rsidP="0083181E" w14:paraId="296DAE31" w14:textId="1DE734D4">
            <w:pPr>
              <w:pStyle w:val="RTableTextAbt"/>
              <w:rPr>
                <w:rFonts w:asciiTheme="majorBidi" w:hAnsiTheme="majorBidi" w:cstheme="majorBidi"/>
                <w:b/>
                <w:bCs w:val="0"/>
                <w:szCs w:val="18"/>
                <w:highlight w:val="yellow"/>
              </w:rPr>
            </w:pPr>
            <w:r>
              <w:rPr>
                <w:b/>
                <w:bCs w:val="0"/>
                <w:szCs w:val="18"/>
              </w:rPr>
              <w:t>$26,71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FC05727" w14:textId="49E26868">
            <w:pPr>
              <w:pStyle w:val="RTableTextAbt"/>
              <w:rPr>
                <w:rFonts w:asciiTheme="majorBidi" w:hAnsiTheme="majorBidi" w:cstheme="majorBidi"/>
                <w:b/>
                <w:bCs w:val="0"/>
                <w:szCs w:val="18"/>
                <w:highlight w:val="yellow"/>
              </w:rPr>
            </w:pPr>
            <w:r>
              <w:rPr>
                <w:b/>
                <w:bCs w:val="0"/>
                <w:szCs w:val="18"/>
              </w:rPr>
              <w:t>$26,629</w:t>
            </w:r>
          </w:p>
        </w:tc>
        <w:tc>
          <w:tcPr>
            <w:tcW w:w="151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40DC6CB4" w14:textId="0DCC2AE3">
            <w:pPr>
              <w:pStyle w:val="RTableTextAbt"/>
              <w:rPr>
                <w:rFonts w:asciiTheme="majorBidi" w:hAnsiTheme="majorBidi" w:cstheme="majorBidi"/>
                <w:b/>
                <w:bCs w:val="0"/>
                <w:color w:val="FF0000"/>
                <w:szCs w:val="18"/>
              </w:rPr>
            </w:pPr>
            <w:r>
              <w:rPr>
                <w:b/>
                <w:bCs w:val="0"/>
                <w:color w:val="FF0000"/>
                <w:szCs w:val="18"/>
              </w:rPr>
              <w:t>($17,95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83181E" w:rsidRPr="00CD48B1" w:rsidP="0083181E" w14:paraId="634300D7" w14:textId="6C95F66B">
            <w:pPr>
              <w:pStyle w:val="RTableTextAbt"/>
              <w:rPr>
                <w:rFonts w:asciiTheme="majorBidi" w:hAnsiTheme="majorBidi" w:cstheme="majorBidi"/>
                <w:b/>
                <w:bCs w:val="0"/>
                <w:color w:val="FF0000"/>
                <w:szCs w:val="18"/>
              </w:rPr>
            </w:pPr>
            <w:r>
              <w:rPr>
                <w:b/>
                <w:bCs w:val="0"/>
                <w:color w:val="FF0000"/>
                <w:szCs w:val="18"/>
              </w:rPr>
              <w:t>($38,085)</w:t>
            </w:r>
          </w:p>
        </w:tc>
      </w:tr>
    </w:tbl>
    <w:p w:rsidR="00B91E73" w:rsidP="00CB1C05" w14:paraId="16EFA632" w14:textId="77777777"/>
    <w:tbl>
      <w:tblPr>
        <w:tblW w:w="13230" w:type="dxa"/>
        <w:tblInd w:w="-360" w:type="dxa"/>
        <w:tblLayout w:type="fixed"/>
        <w:tblCellMar>
          <w:left w:w="0" w:type="dxa"/>
          <w:right w:w="58" w:type="dxa"/>
        </w:tblCellMar>
        <w:tblLook w:val="04A0"/>
      </w:tblPr>
      <w:tblGrid>
        <w:gridCol w:w="4590"/>
        <w:gridCol w:w="1440"/>
        <w:gridCol w:w="1350"/>
        <w:gridCol w:w="1440"/>
        <w:gridCol w:w="1440"/>
        <w:gridCol w:w="1425"/>
        <w:gridCol w:w="1545"/>
      </w:tblGrid>
      <w:tr w14:paraId="3972F405"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B91E73" w:rsidRPr="007A2D47" w:rsidP="00CB1C05" w14:paraId="02C778D3" w14:textId="77777777">
            <w:pPr>
              <w:pStyle w:val="TableTitleA"/>
            </w:pPr>
            <w:bookmarkStart w:id="1449" w:name="_Toc165379743"/>
            <w:r w:rsidRPr="007A2D47">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5</w:t>
            </w:r>
            <w:r w:rsidR="00BC4B5D">
              <w:rPr>
                <w:noProof/>
              </w:rPr>
              <w:fldChar w:fldCharType="end"/>
            </w:r>
            <w:r w:rsidRPr="007A2D47">
              <w:t xml:space="preserve">: Total </w:t>
            </w:r>
            <w:r w:rsidR="00347199">
              <w:t xml:space="preserve">20-Year </w:t>
            </w:r>
            <w:r w:rsidRPr="007A2D47">
              <w:t>Annualized Net Benefits by Use Category and Option (</w:t>
            </w:r>
            <w:r>
              <w:t>High</w:t>
            </w:r>
            <w:r w:rsidRPr="007A2D47">
              <w:t xml:space="preserve"> Benefits Estimate, 3 Percent Discount Rate</w:t>
            </w:r>
            <w:r>
              <w:t>, 2022$, $1,000s</w:t>
            </w:r>
            <w:r w:rsidRPr="007A2D47">
              <w:t>)</w:t>
            </w:r>
            <w:bookmarkEnd w:id="1449"/>
          </w:p>
        </w:tc>
      </w:tr>
      <w:tr w14:paraId="3D5E7F67" w14:textId="77777777" w:rsidTr="00CD48B1">
        <w:tblPrEx>
          <w:tblW w:w="13230" w:type="dxa"/>
          <w:tblInd w:w="-360" w:type="dxa"/>
          <w:tblLayout w:type="fixed"/>
          <w:tblCellMar>
            <w:left w:w="0" w:type="dxa"/>
            <w:right w:w="58" w:type="dxa"/>
          </w:tblCellMar>
          <w:tblLook w:val="04A0"/>
        </w:tblPrEx>
        <w:trPr>
          <w:tblHeader/>
        </w:trPr>
        <w:tc>
          <w:tcPr>
            <w:tcW w:w="459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7A2D47" w:rsidP="00CB1C05" w14:paraId="0A083498" w14:textId="77777777">
            <w:pPr>
              <w:pStyle w:val="TableSubtitle"/>
              <w:rPr>
                <w:rFonts w:asciiTheme="minorHAnsi" w:hAnsiTheme="minorHAnsi" w:cstheme="minorHAnsi"/>
                <w:sz w:val="16"/>
                <w:szCs w:val="16"/>
              </w:rPr>
            </w:pPr>
            <w:r w:rsidRPr="007A2D47">
              <w:t>Use Category</w:t>
            </w:r>
          </w:p>
        </w:tc>
        <w:tc>
          <w:tcPr>
            <w:tcW w:w="27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77D66E5A" w14:textId="77777777">
            <w:pPr>
              <w:pStyle w:val="TableSubtitle"/>
            </w:pPr>
            <w:r w:rsidRPr="007A2D47">
              <w:t>Costs</w:t>
            </w:r>
          </w:p>
        </w:tc>
        <w:tc>
          <w:tcPr>
            <w:tcW w:w="288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7854694E" w14:textId="77777777">
            <w:pPr>
              <w:pStyle w:val="TableSubtitle"/>
            </w:pPr>
            <w:r w:rsidRPr="007A2D47">
              <w:t>Benefits</w:t>
            </w:r>
          </w:p>
        </w:tc>
        <w:tc>
          <w:tcPr>
            <w:tcW w:w="297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5958C3DB" w14:textId="77777777">
            <w:pPr>
              <w:pStyle w:val="TableSubtitle"/>
            </w:pPr>
            <w:r w:rsidRPr="007A2D47">
              <w:t>Net Benefits</w:t>
            </w:r>
          </w:p>
        </w:tc>
      </w:tr>
      <w:tr w14:paraId="6DD93190" w14:textId="77777777" w:rsidTr="009241AE">
        <w:tblPrEx>
          <w:tblW w:w="13230" w:type="dxa"/>
          <w:tblInd w:w="-360" w:type="dxa"/>
          <w:tblLayout w:type="fixed"/>
          <w:tblCellMar>
            <w:left w:w="0" w:type="dxa"/>
            <w:right w:w="58" w:type="dxa"/>
          </w:tblCellMar>
          <w:tblLook w:val="04A0"/>
        </w:tblPrEx>
        <w:trPr>
          <w:trHeight w:val="278"/>
          <w:tblHeader/>
        </w:trPr>
        <w:tc>
          <w:tcPr>
            <w:tcW w:w="459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6D4A59E6" w14:textId="77777777">
            <w:pPr>
              <w:pStyle w:val="TableSubtitle"/>
              <w:rPr>
                <w:rFonts w:asciiTheme="minorHAnsi" w:hAnsiTheme="minorHAnsi" w:cstheme="minorHAnsi"/>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5867B155" w14:textId="77777777">
            <w:pPr>
              <w:pStyle w:val="TableSubtitle"/>
            </w:pPr>
            <w:r>
              <w:t>Option 1</w:t>
            </w: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1D0AEF8F" w14:textId="77777777">
            <w:pPr>
              <w:pStyle w:val="TableSubtitle"/>
            </w:pPr>
            <w:r w:rsidRPr="00A34252">
              <w:t>Option 2</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7950715"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3B3D8B11" w14:textId="77777777">
            <w:pPr>
              <w:pStyle w:val="TableSubtitle"/>
            </w:pPr>
            <w:r w:rsidRPr="00A34252">
              <w:t>Option 2</w:t>
            </w:r>
          </w:p>
        </w:tc>
        <w:tc>
          <w:tcPr>
            <w:tcW w:w="142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30CEE3B"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B91E73" w:rsidRPr="00A34252" w:rsidP="00CB1C05" w14:paraId="621C2C37" w14:textId="77777777">
            <w:pPr>
              <w:pStyle w:val="TableSubtitle"/>
            </w:pPr>
            <w:r w:rsidRPr="00A34252">
              <w:t>Option 2</w:t>
            </w:r>
          </w:p>
        </w:tc>
      </w:tr>
      <w:tr w14:paraId="41708963"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E42F19" w:rsidP="00F528CC" w14:paraId="404F5D9E" w14:textId="77777777">
            <w:pPr>
              <w:pStyle w:val="LTableTextAbt"/>
              <w:rPr>
                <w:szCs w:val="18"/>
                <w:highlight w:val="yellow"/>
              </w:rPr>
            </w:pPr>
            <w:r w:rsidRPr="00E42F19">
              <w:rPr>
                <w:szCs w:val="18"/>
              </w:rPr>
              <w:t>Manufactur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3FC75D6D" w14:textId="501B4A4D">
            <w:pPr>
              <w:pStyle w:val="RTableTextAbt"/>
              <w:rPr>
                <w:rFonts w:asciiTheme="majorBidi" w:hAnsiTheme="majorBidi" w:cstheme="majorBidi"/>
                <w:szCs w:val="18"/>
                <w:highlight w:val="yellow"/>
              </w:rPr>
            </w:pPr>
            <w:r>
              <w:rPr>
                <w:szCs w:val="18"/>
              </w:rPr>
              <w:t>$1,99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E57EF12" w14:textId="41FE474F">
            <w:pPr>
              <w:pStyle w:val="RTableTextAbt"/>
              <w:rPr>
                <w:rFonts w:asciiTheme="majorBidi" w:hAnsiTheme="majorBidi" w:cstheme="majorBidi"/>
                <w:szCs w:val="18"/>
                <w:highlight w:val="yellow"/>
              </w:rPr>
            </w:pPr>
            <w:r>
              <w:rPr>
                <w:szCs w:val="18"/>
              </w:rPr>
              <w:t>$1,99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E7B6286" w14:textId="53028BA6">
            <w:pPr>
              <w:pStyle w:val="RTableTextAbt"/>
              <w:rPr>
                <w:rFonts w:asciiTheme="majorBidi" w:hAnsiTheme="majorBidi" w:cstheme="majorBidi"/>
                <w:szCs w:val="18"/>
                <w:highlight w:val="yellow"/>
              </w:rPr>
            </w:pPr>
            <w:r>
              <w:rPr>
                <w:szCs w:val="18"/>
              </w:rPr>
              <w:t>$20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E7F987B" w14:textId="23B43300">
            <w:pPr>
              <w:pStyle w:val="RTableTextAbt"/>
              <w:rPr>
                <w:rFonts w:asciiTheme="majorBidi" w:hAnsiTheme="majorBidi" w:cstheme="majorBidi"/>
                <w:szCs w:val="18"/>
                <w:highlight w:val="yellow"/>
              </w:rPr>
            </w:pPr>
            <w:r>
              <w:rPr>
                <w:szCs w:val="18"/>
              </w:rPr>
              <w:t>$20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0096C71" w14:textId="53155CB8">
            <w:pPr>
              <w:pStyle w:val="RTableTextAbt"/>
              <w:rPr>
                <w:rFonts w:asciiTheme="majorBidi" w:hAnsiTheme="majorBidi" w:cstheme="majorBidi"/>
                <w:color w:val="FF0000"/>
                <w:szCs w:val="18"/>
                <w:highlight w:val="yellow"/>
              </w:rPr>
            </w:pPr>
            <w:r>
              <w:rPr>
                <w:color w:val="FF0000"/>
                <w:szCs w:val="18"/>
              </w:rPr>
              <w:t>($1,78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4920904" w14:textId="7592D0E3">
            <w:pPr>
              <w:pStyle w:val="RTableTextAbt"/>
              <w:rPr>
                <w:rFonts w:asciiTheme="majorBidi" w:hAnsiTheme="majorBidi" w:cstheme="majorBidi"/>
                <w:color w:val="FF0000"/>
                <w:szCs w:val="18"/>
                <w:highlight w:val="yellow"/>
              </w:rPr>
            </w:pPr>
            <w:r>
              <w:rPr>
                <w:color w:val="FF0000"/>
                <w:szCs w:val="18"/>
              </w:rPr>
              <w:t>($1,789)</w:t>
            </w:r>
          </w:p>
        </w:tc>
      </w:tr>
      <w:tr w14:paraId="4559E606"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155377E1" w14:textId="77777777">
            <w:pPr>
              <w:pStyle w:val="LTableTextAbt"/>
              <w:rPr>
                <w:szCs w:val="18"/>
                <w:highlight w:val="yellow"/>
              </w:rPr>
            </w:pPr>
            <w:r w:rsidRPr="00E42F19">
              <w:rPr>
                <w:szCs w:val="18"/>
              </w:rPr>
              <w:t>Import/Repackage</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3E2AAF35" w14:textId="1C6490B3">
            <w:pPr>
              <w:pStyle w:val="RTableTextAbt"/>
              <w:rPr>
                <w:rFonts w:asciiTheme="majorBidi" w:hAnsiTheme="majorBidi" w:cstheme="majorBidi"/>
                <w:szCs w:val="18"/>
                <w:highlight w:val="yellow"/>
              </w:rPr>
            </w:pPr>
            <w:r>
              <w:rPr>
                <w:szCs w:val="18"/>
              </w:rPr>
              <w:t>$20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6904E23" w14:textId="590FDCCC">
            <w:pPr>
              <w:pStyle w:val="RTableTextAbt"/>
              <w:rPr>
                <w:rFonts w:asciiTheme="majorBidi" w:hAnsiTheme="majorBidi" w:cstheme="majorBidi"/>
                <w:szCs w:val="18"/>
                <w:highlight w:val="yellow"/>
              </w:rPr>
            </w:pPr>
            <w:r>
              <w:rPr>
                <w:szCs w:val="18"/>
              </w:rPr>
              <w:t>$20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9124BEF" w14:textId="509659AC">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DF80B01" w14:textId="32FAF3FA">
            <w:pPr>
              <w:pStyle w:val="RTableTextAbt"/>
              <w:rPr>
                <w:rFonts w:asciiTheme="majorBidi" w:hAnsiTheme="majorBidi" w:cstheme="majorBidi"/>
                <w:szCs w:val="18"/>
                <w:highlight w:val="yellow"/>
              </w:rPr>
            </w:pPr>
            <w:r>
              <w:rPr>
                <w:szCs w:val="18"/>
              </w:rPr>
              <w:t>$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FCB16E2" w14:textId="606E8527">
            <w:pPr>
              <w:pStyle w:val="RTableTextAbt"/>
              <w:rPr>
                <w:rFonts w:asciiTheme="majorBidi" w:hAnsiTheme="majorBidi" w:cstheme="majorBidi"/>
                <w:color w:val="FF0000"/>
                <w:szCs w:val="18"/>
                <w:highlight w:val="yellow"/>
              </w:rPr>
            </w:pPr>
            <w:r>
              <w:rPr>
                <w:color w:val="FF0000"/>
                <w:szCs w:val="18"/>
              </w:rPr>
              <w:t>($20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D3996C6" w14:textId="0AF70003">
            <w:pPr>
              <w:pStyle w:val="RTableTextAbt"/>
              <w:rPr>
                <w:rFonts w:asciiTheme="majorBidi" w:hAnsiTheme="majorBidi" w:cstheme="majorBidi"/>
                <w:color w:val="FF0000"/>
                <w:szCs w:val="18"/>
                <w:highlight w:val="yellow"/>
              </w:rPr>
            </w:pPr>
            <w:r>
              <w:rPr>
                <w:color w:val="FF0000"/>
                <w:szCs w:val="18"/>
              </w:rPr>
              <w:t>($201)</w:t>
            </w:r>
          </w:p>
        </w:tc>
      </w:tr>
      <w:tr w14:paraId="64B755BF"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24DA4195" w14:textId="77777777">
            <w:pPr>
              <w:pStyle w:val="LTableTextAbt"/>
              <w:rPr>
                <w:szCs w:val="18"/>
                <w:highlight w:val="yellow"/>
              </w:rPr>
            </w:pPr>
            <w:r w:rsidRPr="00E42F19">
              <w:rPr>
                <w:szCs w:val="18"/>
              </w:rPr>
              <w:t>Reactant/Intermediate</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412BCF4" w14:textId="40C83A92">
            <w:pPr>
              <w:pStyle w:val="RTableTextAbt"/>
              <w:rPr>
                <w:rFonts w:asciiTheme="majorBidi" w:hAnsiTheme="majorBidi" w:cstheme="majorBidi"/>
                <w:szCs w:val="18"/>
                <w:highlight w:val="yellow"/>
              </w:rPr>
            </w:pPr>
            <w:r>
              <w:rPr>
                <w:szCs w:val="18"/>
              </w:rPr>
              <w:t>$38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DE7D5F3" w14:textId="5C7BD7D1">
            <w:pPr>
              <w:pStyle w:val="RTableTextAbt"/>
              <w:rPr>
                <w:rFonts w:asciiTheme="majorBidi" w:hAnsiTheme="majorBidi" w:cstheme="majorBidi"/>
                <w:szCs w:val="18"/>
                <w:highlight w:val="yellow"/>
              </w:rPr>
            </w:pPr>
            <w:r>
              <w:rPr>
                <w:szCs w:val="18"/>
              </w:rPr>
              <w:t>$38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207A80B" w14:textId="16135288">
            <w:pPr>
              <w:pStyle w:val="RTableTextAbt"/>
              <w:rPr>
                <w:rFonts w:asciiTheme="majorBidi" w:hAnsiTheme="majorBidi" w:cstheme="majorBidi"/>
                <w:szCs w:val="18"/>
                <w:highlight w:val="yellow"/>
              </w:rPr>
            </w:pPr>
            <w:r>
              <w:rPr>
                <w:szCs w:val="18"/>
              </w:rPr>
              <w:t>$3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AC65C86" w14:textId="7E51EA91">
            <w:pPr>
              <w:pStyle w:val="RTableTextAbt"/>
              <w:rPr>
                <w:rFonts w:asciiTheme="majorBidi" w:hAnsiTheme="majorBidi" w:cstheme="majorBidi"/>
                <w:szCs w:val="18"/>
                <w:highlight w:val="yellow"/>
              </w:rPr>
            </w:pPr>
            <w:r>
              <w:rPr>
                <w:szCs w:val="18"/>
              </w:rPr>
              <w:t>$39</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6D8792B" w14:textId="27A0C19A">
            <w:pPr>
              <w:pStyle w:val="RTableTextAbt"/>
              <w:rPr>
                <w:rFonts w:asciiTheme="majorBidi" w:hAnsiTheme="majorBidi" w:cstheme="majorBidi"/>
                <w:color w:val="FF0000"/>
                <w:szCs w:val="18"/>
                <w:highlight w:val="yellow"/>
              </w:rPr>
            </w:pPr>
            <w:r>
              <w:rPr>
                <w:color w:val="FF0000"/>
                <w:szCs w:val="18"/>
              </w:rPr>
              <w:t>($34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9AD342C" w14:textId="5D2FED69">
            <w:pPr>
              <w:pStyle w:val="RTableTextAbt"/>
              <w:rPr>
                <w:rFonts w:asciiTheme="majorBidi" w:hAnsiTheme="majorBidi" w:cstheme="majorBidi"/>
                <w:color w:val="FF0000"/>
                <w:szCs w:val="18"/>
                <w:highlight w:val="yellow"/>
              </w:rPr>
            </w:pPr>
            <w:r>
              <w:rPr>
                <w:color w:val="FF0000"/>
                <w:szCs w:val="18"/>
              </w:rPr>
              <w:t>($346)</w:t>
            </w:r>
          </w:p>
        </w:tc>
      </w:tr>
      <w:tr w14:paraId="4AD32FFE"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68617174" w14:textId="77777777">
            <w:pPr>
              <w:pStyle w:val="LTableTextAbt"/>
              <w:rPr>
                <w:szCs w:val="18"/>
                <w:highlight w:val="yellow"/>
              </w:rPr>
            </w:pPr>
            <w:r w:rsidRPr="00E42F19">
              <w:rPr>
                <w:szCs w:val="18"/>
              </w:rPr>
              <w:t>Processing Aid in Petrochemical Manufactur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D4A4CA6" w14:textId="12B3C564">
            <w:pPr>
              <w:pStyle w:val="RTableTextAbt"/>
              <w:rPr>
                <w:rFonts w:asciiTheme="majorBidi" w:hAnsiTheme="majorBidi" w:cstheme="majorBidi"/>
                <w:szCs w:val="18"/>
                <w:highlight w:val="yellow"/>
              </w:rPr>
            </w:pPr>
            <w:r>
              <w:rPr>
                <w:szCs w:val="18"/>
              </w:rPr>
              <w:t>$1,04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66B7085" w14:textId="15A8448E">
            <w:pPr>
              <w:pStyle w:val="RTableTextAbt"/>
              <w:rPr>
                <w:rFonts w:asciiTheme="majorBidi" w:hAnsiTheme="majorBidi" w:cstheme="majorBidi"/>
                <w:szCs w:val="18"/>
                <w:highlight w:val="yellow"/>
              </w:rPr>
            </w:pPr>
            <w:r>
              <w:rPr>
                <w:szCs w:val="18"/>
              </w:rPr>
              <w:t>$1,04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2C86DAB" w14:textId="735AAA0A">
            <w:pPr>
              <w:pStyle w:val="RTableTextAbt"/>
              <w:rPr>
                <w:rFonts w:asciiTheme="majorBidi" w:hAnsiTheme="majorBidi" w:cstheme="majorBidi"/>
                <w:szCs w:val="18"/>
                <w:highlight w:val="yellow"/>
              </w:rPr>
            </w:pPr>
            <w:r>
              <w:rPr>
                <w:szCs w:val="18"/>
              </w:rPr>
              <w:t>$2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E23FA4F" w14:textId="783A3325">
            <w:pPr>
              <w:pStyle w:val="RTableTextAbt"/>
              <w:rPr>
                <w:rFonts w:asciiTheme="majorBidi" w:hAnsiTheme="majorBidi" w:cstheme="majorBidi"/>
                <w:szCs w:val="18"/>
                <w:highlight w:val="yellow"/>
              </w:rPr>
            </w:pPr>
            <w:r>
              <w:rPr>
                <w:szCs w:val="18"/>
              </w:rPr>
              <w:t>$22</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5468397" w14:textId="6BC919D6">
            <w:pPr>
              <w:pStyle w:val="RTableTextAbt"/>
              <w:rPr>
                <w:rFonts w:asciiTheme="majorBidi" w:hAnsiTheme="majorBidi" w:cstheme="majorBidi"/>
                <w:color w:val="FF0000"/>
                <w:szCs w:val="18"/>
                <w:highlight w:val="yellow"/>
              </w:rPr>
            </w:pPr>
            <w:r>
              <w:rPr>
                <w:color w:val="FF0000"/>
                <w:szCs w:val="18"/>
              </w:rPr>
              <w:t>($1,019)</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D330F00" w14:textId="1CF10946">
            <w:pPr>
              <w:pStyle w:val="RTableTextAbt"/>
              <w:rPr>
                <w:rFonts w:asciiTheme="majorBidi" w:hAnsiTheme="majorBidi" w:cstheme="majorBidi"/>
                <w:color w:val="FF0000"/>
                <w:szCs w:val="18"/>
                <w:highlight w:val="yellow"/>
              </w:rPr>
            </w:pPr>
            <w:r>
              <w:rPr>
                <w:color w:val="FF0000"/>
                <w:szCs w:val="18"/>
              </w:rPr>
              <w:t>($1,019)</w:t>
            </w:r>
          </w:p>
        </w:tc>
      </w:tr>
      <w:tr w14:paraId="5013515D" w14:textId="77777777" w:rsidTr="00A90589">
        <w:tblPrEx>
          <w:tblW w:w="13230" w:type="dxa"/>
          <w:tblInd w:w="-360" w:type="dxa"/>
          <w:tblLayout w:type="fixed"/>
          <w:tblCellMar>
            <w:left w:w="0" w:type="dxa"/>
            <w:right w:w="58" w:type="dxa"/>
          </w:tblCellMar>
          <w:tblLook w:val="04A0"/>
        </w:tblPrEx>
        <w:trPr>
          <w:trHeight w:val="206"/>
        </w:trPr>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22E4F792" w14:textId="77777777">
            <w:pPr>
              <w:pStyle w:val="LTableTextAbt"/>
              <w:rPr>
                <w:szCs w:val="18"/>
                <w:highlight w:val="yellow"/>
              </w:rPr>
            </w:pPr>
            <w:r>
              <w:rPr>
                <w:szCs w:val="18"/>
              </w:rPr>
              <w:t>Production of Maskant for chemical mill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44FA5CC7" w14:textId="65FD96DF">
            <w:pPr>
              <w:pStyle w:val="RTableTextAbt"/>
              <w:rPr>
                <w:rFonts w:asciiTheme="majorBidi" w:hAnsiTheme="majorBidi" w:cstheme="majorBidi"/>
                <w:szCs w:val="18"/>
                <w:highlight w:val="yellow"/>
              </w:rPr>
            </w:pPr>
            <w:r>
              <w:rPr>
                <w:szCs w:val="18"/>
              </w:rPr>
              <w:t>$4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3C615BC" w14:textId="4C91DE0D">
            <w:pPr>
              <w:pStyle w:val="RTableTextAbt"/>
              <w:rPr>
                <w:rFonts w:asciiTheme="majorBidi" w:hAnsiTheme="majorBidi" w:cstheme="majorBidi"/>
                <w:szCs w:val="18"/>
                <w:highlight w:val="yellow"/>
              </w:rPr>
            </w:pPr>
            <w:r>
              <w:rPr>
                <w:szCs w:val="18"/>
              </w:rPr>
              <w:t>$4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13CA629" w14:textId="130067ED">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EBF5D11" w14:textId="119FA25A">
            <w:pPr>
              <w:pStyle w:val="RTableTextAbt"/>
              <w:rPr>
                <w:rFonts w:asciiTheme="majorBidi" w:hAnsiTheme="majorBidi" w:cstheme="majorBidi"/>
                <w:szCs w:val="18"/>
                <w:highlight w:val="yellow"/>
              </w:rPr>
            </w:pPr>
            <w:r>
              <w:rPr>
                <w:szCs w:val="18"/>
              </w:rPr>
              <w:t>$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E623DDA" w14:textId="34241377">
            <w:pPr>
              <w:pStyle w:val="RTableTextAbt"/>
              <w:rPr>
                <w:rFonts w:asciiTheme="majorBidi" w:hAnsiTheme="majorBidi" w:cstheme="majorBidi"/>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9EBA485" w14:textId="670B7B9E">
            <w:pPr>
              <w:pStyle w:val="RTableTextAbt"/>
              <w:rPr>
                <w:rFonts w:asciiTheme="majorBidi" w:hAnsiTheme="majorBidi" w:cstheme="majorBidi"/>
                <w:color w:val="FF0000"/>
                <w:szCs w:val="18"/>
                <w:highlight w:val="yellow"/>
              </w:rPr>
            </w:pPr>
            <w:r>
              <w:rPr>
                <w:color w:val="FF0000"/>
                <w:szCs w:val="18"/>
              </w:rPr>
              <w:t>($43)</w:t>
            </w:r>
          </w:p>
        </w:tc>
      </w:tr>
      <w:tr w14:paraId="5D2D22CD"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10254ED4" w14:textId="77777777">
            <w:pPr>
              <w:pStyle w:val="LTableTextAbt"/>
              <w:rPr>
                <w:szCs w:val="18"/>
                <w:highlight w:val="yellow"/>
              </w:rPr>
            </w:pPr>
            <w:r>
              <w:rPr>
                <w:szCs w:val="18"/>
              </w:rPr>
              <w:t>Use as Maskant for Chemical Mill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24DE007" w14:textId="3E924FDD">
            <w:pPr>
              <w:pStyle w:val="RTableTextAbt"/>
              <w:rPr>
                <w:rFonts w:asciiTheme="majorBidi" w:hAnsiTheme="majorBidi" w:cstheme="majorBidi"/>
                <w:szCs w:val="18"/>
                <w:highlight w:val="yellow"/>
              </w:rPr>
            </w:pPr>
            <w:r>
              <w:rPr>
                <w:szCs w:val="18"/>
              </w:rPr>
              <w:t>$1,42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0982B30" w14:textId="0E0EA79B">
            <w:pPr>
              <w:pStyle w:val="RTableTextAbt"/>
              <w:rPr>
                <w:rFonts w:asciiTheme="majorBidi" w:hAnsiTheme="majorBidi" w:cstheme="majorBidi"/>
                <w:szCs w:val="18"/>
                <w:highlight w:val="yellow"/>
              </w:rPr>
            </w:pPr>
            <w:r>
              <w:rPr>
                <w:szCs w:val="18"/>
              </w:rPr>
              <w:t>$1,42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8BD7E38" w14:textId="6340A260">
            <w:pPr>
              <w:pStyle w:val="RTableTextAbt"/>
              <w:rPr>
                <w:rFonts w:asciiTheme="majorBidi" w:hAnsiTheme="majorBidi" w:cstheme="majorBidi"/>
                <w:szCs w:val="18"/>
                <w:highlight w:val="yellow"/>
              </w:rPr>
            </w:pPr>
            <w:r>
              <w:rPr>
                <w:szCs w:val="18"/>
              </w:rPr>
              <w:t>$1,02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8A01A81" w14:textId="41A21823">
            <w:pPr>
              <w:pStyle w:val="RTableTextAbt"/>
              <w:rPr>
                <w:rFonts w:asciiTheme="majorBidi" w:hAnsiTheme="majorBidi" w:cstheme="majorBidi"/>
                <w:szCs w:val="18"/>
                <w:highlight w:val="yellow"/>
              </w:rPr>
            </w:pPr>
            <w:r>
              <w:rPr>
                <w:szCs w:val="18"/>
              </w:rPr>
              <w:t>$1,024</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125B0BD" w14:textId="0284D9B3">
            <w:pPr>
              <w:pStyle w:val="RTableTextAbt"/>
              <w:rPr>
                <w:rFonts w:asciiTheme="majorBidi" w:hAnsiTheme="majorBidi" w:cstheme="majorBidi"/>
                <w:color w:val="FF0000"/>
                <w:szCs w:val="18"/>
                <w:highlight w:val="yellow"/>
              </w:rPr>
            </w:pPr>
            <w:r>
              <w:rPr>
                <w:color w:val="FF0000"/>
                <w:szCs w:val="18"/>
              </w:rPr>
              <w:t>($4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DFA0F63" w14:textId="3DA0597B">
            <w:pPr>
              <w:pStyle w:val="RTableTextAbt"/>
              <w:rPr>
                <w:rFonts w:asciiTheme="majorBidi" w:hAnsiTheme="majorBidi" w:cstheme="majorBidi"/>
                <w:color w:val="FF0000"/>
                <w:szCs w:val="18"/>
              </w:rPr>
            </w:pPr>
            <w:r>
              <w:rPr>
                <w:color w:val="FF0000"/>
                <w:szCs w:val="18"/>
              </w:rPr>
              <w:t>($403)</w:t>
            </w:r>
          </w:p>
        </w:tc>
      </w:tr>
      <w:tr w14:paraId="04F64BC4"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279D0A82" w14:textId="77777777">
            <w:pPr>
              <w:pStyle w:val="LTableTextAbt"/>
              <w:rPr>
                <w:szCs w:val="18"/>
                <w:highlight w:val="yellow"/>
              </w:rPr>
            </w:pPr>
            <w:r>
              <w:rPr>
                <w:szCs w:val="18"/>
              </w:rPr>
              <w:t>Vapor Degreasing: Open Top Vapor Degreasing (OTVD)</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4EA8F69E" w14:textId="4B959907">
            <w:pPr>
              <w:pStyle w:val="RTableTextAbt"/>
              <w:rPr>
                <w:rFonts w:asciiTheme="majorBidi" w:hAnsiTheme="majorBidi" w:cstheme="majorBidi"/>
                <w:szCs w:val="18"/>
                <w:highlight w:val="yellow"/>
              </w:rPr>
            </w:pPr>
            <w:r>
              <w:rPr>
                <w:szCs w:val="18"/>
              </w:rPr>
              <w:t>$11,58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309D9A0" w14:textId="451C8E1D">
            <w:pPr>
              <w:pStyle w:val="RTableTextAbt"/>
              <w:rPr>
                <w:rFonts w:asciiTheme="majorBidi" w:hAnsiTheme="majorBidi" w:cstheme="majorBidi"/>
                <w:szCs w:val="18"/>
                <w:highlight w:val="yellow"/>
              </w:rPr>
            </w:pPr>
            <w:r>
              <w:rPr>
                <w:szCs w:val="18"/>
              </w:rPr>
              <w:t>$27,20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BEE9AE0" w14:textId="7384CFF0">
            <w:pPr>
              <w:pStyle w:val="RTableTextAbt"/>
              <w:rPr>
                <w:rFonts w:asciiTheme="majorBidi" w:hAnsiTheme="majorBidi" w:cstheme="majorBidi"/>
                <w:szCs w:val="18"/>
                <w:highlight w:val="yellow"/>
              </w:rPr>
            </w:pPr>
            <w:r>
              <w:rPr>
                <w:szCs w:val="18"/>
              </w:rPr>
              <w:t>$53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BB875B7" w14:textId="492A2F7C">
            <w:pPr>
              <w:pStyle w:val="RTableTextAbt"/>
              <w:rPr>
                <w:rFonts w:asciiTheme="majorBidi" w:hAnsiTheme="majorBidi" w:cstheme="majorBidi"/>
                <w:szCs w:val="18"/>
                <w:highlight w:val="yellow"/>
              </w:rPr>
            </w:pPr>
            <w:r>
              <w:rPr>
                <w:szCs w:val="18"/>
              </w:rPr>
              <w:t>$306</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E88CE84" w14:textId="726C8747">
            <w:pPr>
              <w:pStyle w:val="RTableTextAbt"/>
              <w:rPr>
                <w:rFonts w:asciiTheme="majorBidi" w:hAnsiTheme="majorBidi" w:cstheme="majorBidi"/>
                <w:color w:val="FF0000"/>
                <w:szCs w:val="18"/>
                <w:highlight w:val="yellow"/>
              </w:rPr>
            </w:pPr>
            <w:r>
              <w:rPr>
                <w:color w:val="FF0000"/>
                <w:szCs w:val="18"/>
              </w:rPr>
              <w:t>($11,05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1675A0B" w14:textId="488EA9D3">
            <w:pPr>
              <w:pStyle w:val="RTableTextAbt"/>
              <w:rPr>
                <w:rFonts w:asciiTheme="majorBidi" w:hAnsiTheme="majorBidi" w:cstheme="majorBidi"/>
                <w:color w:val="FF0000"/>
                <w:szCs w:val="18"/>
              </w:rPr>
            </w:pPr>
            <w:r>
              <w:rPr>
                <w:color w:val="FF0000"/>
                <w:szCs w:val="18"/>
              </w:rPr>
              <w:t>($26,900)</w:t>
            </w:r>
          </w:p>
        </w:tc>
      </w:tr>
      <w:tr w14:paraId="3A47850A"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77C543AA" w14:textId="77777777">
            <w:pPr>
              <w:pStyle w:val="LTableTextAbt"/>
              <w:rPr>
                <w:szCs w:val="18"/>
                <w:highlight w:val="yellow"/>
              </w:rPr>
            </w:pPr>
            <w:r>
              <w:rPr>
                <w:szCs w:val="18"/>
              </w:rPr>
              <w:t>Vapor Degreasing: Enclosed Vapor Degreasing (EVD)</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5C1CA11" w14:textId="2415E762">
            <w:pPr>
              <w:pStyle w:val="RTableTextAbt"/>
              <w:rPr>
                <w:rFonts w:asciiTheme="majorBidi" w:hAnsiTheme="majorBidi" w:cstheme="majorBidi"/>
                <w:szCs w:val="18"/>
                <w:highlight w:val="yellow"/>
              </w:rPr>
            </w:pPr>
            <w:r>
              <w:rPr>
                <w:szCs w:val="18"/>
              </w:rPr>
              <w:t>$10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671CB03" w14:textId="775A6B5F">
            <w:pPr>
              <w:pStyle w:val="RTableTextAbt"/>
              <w:rPr>
                <w:rFonts w:asciiTheme="majorBidi" w:hAnsiTheme="majorBidi" w:cstheme="majorBidi"/>
                <w:szCs w:val="18"/>
                <w:highlight w:val="yellow"/>
              </w:rPr>
            </w:pPr>
            <w:r>
              <w:rPr>
                <w:szCs w:val="18"/>
              </w:rPr>
              <w:t>$4,48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6860DF3" w14:textId="62D6145F">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FD217A4" w14:textId="49D859E7">
            <w:pPr>
              <w:pStyle w:val="RTableTextAbt"/>
              <w:rPr>
                <w:rFonts w:asciiTheme="majorBidi" w:hAnsiTheme="majorBidi" w:cstheme="majorBidi"/>
                <w:szCs w:val="18"/>
                <w:highlight w:val="yellow"/>
              </w:rPr>
            </w:pPr>
            <w:r>
              <w:rPr>
                <w:szCs w:val="18"/>
              </w:rPr>
              <w:t>$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9E1CBC9" w14:textId="0BFDC126">
            <w:pPr>
              <w:pStyle w:val="RTableTextAbt"/>
              <w:rPr>
                <w:rFonts w:asciiTheme="majorBidi" w:hAnsiTheme="majorBidi" w:cstheme="majorBidi"/>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653DCB9" w14:textId="20E77432">
            <w:pPr>
              <w:pStyle w:val="RTableTextAbt"/>
              <w:rPr>
                <w:rFonts w:asciiTheme="majorBidi" w:hAnsiTheme="majorBidi" w:cstheme="majorBidi"/>
                <w:color w:val="FF0000"/>
                <w:szCs w:val="18"/>
              </w:rPr>
            </w:pPr>
            <w:r>
              <w:rPr>
                <w:color w:val="FF0000"/>
                <w:szCs w:val="18"/>
              </w:rPr>
              <w:t>($4,480)</w:t>
            </w:r>
          </w:p>
        </w:tc>
      </w:tr>
      <w:tr w14:paraId="24679ACD"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64C7B6AF" w14:textId="77777777">
            <w:pPr>
              <w:pStyle w:val="LTableTextAbt"/>
              <w:rPr>
                <w:szCs w:val="18"/>
                <w:highlight w:val="yellow"/>
              </w:rPr>
            </w:pPr>
            <w:r>
              <w:rPr>
                <w:szCs w:val="18"/>
              </w:rPr>
              <w:t>Vapor Degreasing: Conveyorized Vapor Degreasing (CVD)</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5CB8408C" w14:textId="6A616E24">
            <w:pPr>
              <w:pStyle w:val="RTableTextAbt"/>
              <w:rPr>
                <w:rFonts w:asciiTheme="majorBidi" w:hAnsiTheme="majorBidi" w:cstheme="majorBidi"/>
                <w:szCs w:val="18"/>
                <w:highlight w:val="yellow"/>
              </w:rPr>
            </w:pPr>
            <w:r>
              <w:rPr>
                <w:szCs w:val="18"/>
              </w:rPr>
              <w:t>$68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391270F" w14:textId="36CB3BF6">
            <w:pPr>
              <w:pStyle w:val="RTableTextAbt"/>
              <w:rPr>
                <w:rFonts w:asciiTheme="majorBidi" w:hAnsiTheme="majorBidi" w:cstheme="majorBidi"/>
                <w:szCs w:val="18"/>
                <w:highlight w:val="yellow"/>
              </w:rPr>
            </w:pPr>
            <w:r>
              <w:rPr>
                <w:szCs w:val="18"/>
              </w:rPr>
              <w:t>$68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2942904" w14:textId="2DC820E3">
            <w:pPr>
              <w:pStyle w:val="RTableTextAbt"/>
              <w:rPr>
                <w:rFonts w:asciiTheme="majorBidi" w:hAnsiTheme="majorBidi" w:cstheme="majorBidi"/>
                <w:szCs w:val="18"/>
                <w:highlight w:val="yellow"/>
              </w:rPr>
            </w:pPr>
            <w:r>
              <w:rPr>
                <w:szCs w:val="18"/>
              </w:rPr>
              <w:t>$13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8F64BA1" w14:textId="71A27A1B">
            <w:pPr>
              <w:pStyle w:val="RTableTextAbt"/>
              <w:rPr>
                <w:rFonts w:asciiTheme="majorBidi" w:hAnsiTheme="majorBidi" w:cstheme="majorBidi"/>
                <w:szCs w:val="18"/>
              </w:rPr>
            </w:pPr>
            <w:r>
              <w:rPr>
                <w:szCs w:val="18"/>
              </w:rPr>
              <w:t>$137</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BC03CC5" w14:textId="01334F41">
            <w:pPr>
              <w:pStyle w:val="RTableTextAbt"/>
              <w:rPr>
                <w:rFonts w:asciiTheme="majorBidi" w:hAnsiTheme="majorBidi" w:cstheme="majorBidi"/>
                <w:color w:val="FF0000"/>
                <w:szCs w:val="18"/>
                <w:highlight w:val="yellow"/>
              </w:rPr>
            </w:pPr>
            <w:r>
              <w:rPr>
                <w:color w:val="FF0000"/>
                <w:szCs w:val="18"/>
              </w:rPr>
              <w:t>($55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8E8573E" w14:textId="28742464">
            <w:pPr>
              <w:pStyle w:val="RTableTextAbt"/>
              <w:rPr>
                <w:rFonts w:asciiTheme="majorBidi" w:hAnsiTheme="majorBidi" w:cstheme="majorBidi"/>
                <w:color w:val="FF0000"/>
                <w:szCs w:val="18"/>
              </w:rPr>
            </w:pPr>
            <w:r>
              <w:rPr>
                <w:color w:val="FF0000"/>
                <w:szCs w:val="18"/>
              </w:rPr>
              <w:t>($552)</w:t>
            </w:r>
          </w:p>
        </w:tc>
      </w:tr>
      <w:tr w14:paraId="36026885"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35AA6392" w14:textId="77777777">
            <w:pPr>
              <w:pStyle w:val="LTableTextAbt"/>
              <w:rPr>
                <w:highlight w:val="yellow"/>
              </w:rPr>
            </w:pPr>
            <w:r>
              <w:rPr>
                <w:szCs w:val="18"/>
              </w:rPr>
              <w:t>Recycling and Dispos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4BA9B3F" w14:textId="0AA4D784">
            <w:pPr>
              <w:pStyle w:val="RTableTextAbt"/>
              <w:rPr>
                <w:rFonts w:asciiTheme="majorBidi" w:hAnsiTheme="majorBidi" w:cstheme="majorBidi"/>
                <w:szCs w:val="18"/>
                <w:highlight w:val="yellow"/>
              </w:rPr>
            </w:pPr>
            <w:r>
              <w:rPr>
                <w:szCs w:val="18"/>
              </w:rPr>
              <w:t>$77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5E2BD77" w14:textId="70EC90FE">
            <w:pPr>
              <w:pStyle w:val="RTableTextAbt"/>
              <w:rPr>
                <w:rFonts w:asciiTheme="majorBidi" w:hAnsiTheme="majorBidi" w:cstheme="majorBidi"/>
                <w:szCs w:val="18"/>
                <w:highlight w:val="yellow"/>
              </w:rPr>
            </w:pPr>
            <w:r>
              <w:rPr>
                <w:szCs w:val="18"/>
              </w:rPr>
              <w:t>$77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68B688E" w14:textId="3E836502">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D36DFC2" w14:textId="51C6E234">
            <w:pPr>
              <w:pStyle w:val="RTableTextAbt"/>
              <w:rPr>
                <w:rFonts w:asciiTheme="majorBidi" w:hAnsiTheme="majorBidi" w:cstheme="majorBidi"/>
                <w:szCs w:val="18"/>
                <w:highlight w:val="yellow"/>
              </w:rPr>
            </w:pPr>
            <w:r>
              <w:rPr>
                <w:szCs w:val="18"/>
              </w:rPr>
              <w:t>$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D32FCF3" w14:textId="55E0D4FB">
            <w:pPr>
              <w:pStyle w:val="RTableTextAbt"/>
              <w:rPr>
                <w:rFonts w:asciiTheme="majorBidi" w:hAnsiTheme="majorBidi" w:cstheme="majorBidi"/>
                <w:color w:val="FF0000"/>
                <w:szCs w:val="18"/>
                <w:highlight w:val="yellow"/>
              </w:rPr>
            </w:pPr>
            <w:r>
              <w:rPr>
                <w:color w:val="FF0000"/>
                <w:szCs w:val="18"/>
              </w:rPr>
              <w:t>($76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81EF0A2" w14:textId="2D579732">
            <w:pPr>
              <w:pStyle w:val="RTableTextAbt"/>
              <w:rPr>
                <w:rFonts w:asciiTheme="majorBidi" w:hAnsiTheme="majorBidi" w:cstheme="majorBidi"/>
                <w:color w:val="FF0000"/>
                <w:szCs w:val="18"/>
                <w:highlight w:val="yellow"/>
              </w:rPr>
            </w:pPr>
            <w:r>
              <w:rPr>
                <w:color w:val="FF0000"/>
                <w:szCs w:val="18"/>
              </w:rPr>
              <w:t>($767)</w:t>
            </w:r>
          </w:p>
        </w:tc>
      </w:tr>
      <w:tr w14:paraId="19834F74"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15707EDA" w14:textId="77777777">
            <w:pPr>
              <w:pStyle w:val="LTableTextAbt"/>
              <w:rPr>
                <w:highlight w:val="yellow"/>
              </w:rPr>
            </w:pPr>
            <w:r>
              <w:rPr>
                <w:szCs w:val="18"/>
              </w:rPr>
              <w:t>Laboratory Chemical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17BF1E15" w14:textId="1450363A">
            <w:pPr>
              <w:pStyle w:val="RTableTextAbt"/>
              <w:rPr>
                <w:rFonts w:asciiTheme="majorBidi" w:hAnsiTheme="majorBidi" w:cstheme="majorBidi"/>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9F1B78A" w14:textId="643D1979">
            <w:pPr>
              <w:pStyle w:val="RTableTextAbt"/>
              <w:rPr>
                <w:rFonts w:asciiTheme="majorBidi" w:hAnsiTheme="majorBidi" w:cstheme="majorBidi"/>
                <w:szCs w:val="18"/>
                <w:highlight w:val="yellow"/>
              </w:rPr>
            </w:pPr>
            <w:r>
              <w:rPr>
                <w:szCs w:val="18"/>
              </w:rPr>
              <w:t>$11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91AED8A" w14:textId="17071EF6">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917C11E" w14:textId="073B7B58">
            <w:pPr>
              <w:pStyle w:val="RTableTextAbt"/>
              <w:rPr>
                <w:rFonts w:asciiTheme="majorBidi" w:hAnsiTheme="majorBidi" w:cstheme="majorBidi"/>
                <w:szCs w:val="18"/>
                <w:highlight w:val="yellow"/>
              </w:rPr>
            </w:pPr>
            <w:r>
              <w:rPr>
                <w:szCs w:val="18"/>
              </w:rPr>
              <w:t>$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F586AA6" w14:textId="0FF78662">
            <w:pPr>
              <w:pStyle w:val="RTableTextAbt"/>
              <w:rPr>
                <w:rFonts w:asciiTheme="majorBidi" w:hAnsiTheme="majorBidi" w:cstheme="majorBidi"/>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E003878" w14:textId="25EB25E9">
            <w:pPr>
              <w:pStyle w:val="RTableTextAbt"/>
              <w:rPr>
                <w:rFonts w:asciiTheme="majorBidi" w:hAnsiTheme="majorBidi" w:cstheme="majorBidi"/>
                <w:color w:val="FF0000"/>
                <w:szCs w:val="18"/>
                <w:highlight w:val="yellow"/>
              </w:rPr>
            </w:pPr>
            <w:r>
              <w:rPr>
                <w:color w:val="FF0000"/>
                <w:szCs w:val="18"/>
              </w:rPr>
              <w:t>($111)</w:t>
            </w:r>
          </w:p>
        </w:tc>
      </w:tr>
      <w:tr w14:paraId="6446345E"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5D8BD25B" w14:textId="77777777">
            <w:pPr>
              <w:pStyle w:val="LTableTextAbt"/>
              <w:rPr>
                <w:highlight w:val="yellow"/>
              </w:rPr>
            </w:pPr>
            <w:r>
              <w:rPr>
                <w:szCs w:val="18"/>
              </w:rPr>
              <w:t>Processing Aid, except petrochemic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5811D642" w14:textId="491A19FC">
            <w:pPr>
              <w:pStyle w:val="RTableTextAbt"/>
              <w:rPr>
                <w:rFonts w:asciiTheme="majorBidi" w:hAnsiTheme="majorBidi" w:cstheme="majorBidi"/>
                <w:szCs w:val="18"/>
                <w:highlight w:val="yellow"/>
              </w:rPr>
            </w:pPr>
            <w:r>
              <w:rPr>
                <w:szCs w:val="18"/>
              </w:rPr>
              <w:t>$3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F557CB7" w14:textId="0963B72F">
            <w:pPr>
              <w:pStyle w:val="RTableTextAbt"/>
              <w:rPr>
                <w:rFonts w:asciiTheme="majorBidi" w:hAnsiTheme="majorBidi" w:cstheme="majorBidi"/>
                <w:szCs w:val="18"/>
                <w:highlight w:val="yellow"/>
              </w:rPr>
            </w:pPr>
            <w:r>
              <w:rPr>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D9E510C" w14:textId="5177495C">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D9807A9" w14:textId="68462C9B">
            <w:pPr>
              <w:pStyle w:val="RTableTextAbt"/>
              <w:rPr>
                <w:rFonts w:asciiTheme="majorBidi" w:hAnsiTheme="majorBidi" w:cstheme="majorBidi"/>
                <w:szCs w:val="18"/>
                <w:highlight w:val="yellow"/>
              </w:rPr>
            </w:pPr>
            <w:r>
              <w:rPr>
                <w:szCs w:val="18"/>
              </w:rPr>
              <w:t>$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C6AB11D" w14:textId="672A1C82">
            <w:pPr>
              <w:pStyle w:val="RTableTextAbt"/>
              <w:rPr>
                <w:rFonts w:asciiTheme="majorBidi" w:hAnsiTheme="majorBidi" w:cstheme="majorBidi"/>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41993C2" w14:textId="55949E23">
            <w:pPr>
              <w:pStyle w:val="RTableTextAbt"/>
              <w:rPr>
                <w:rFonts w:asciiTheme="majorBidi" w:hAnsiTheme="majorBidi" w:cstheme="majorBidi"/>
                <w:color w:val="FF0000"/>
                <w:szCs w:val="18"/>
                <w:highlight w:val="yellow"/>
              </w:rPr>
            </w:pPr>
            <w:r>
              <w:rPr>
                <w:color w:val="FF0000"/>
                <w:szCs w:val="18"/>
              </w:rPr>
              <w:t>($32)</w:t>
            </w:r>
          </w:p>
        </w:tc>
      </w:tr>
      <w:tr w14:paraId="4CDBC7DD"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7453F182" w14:textId="77777777">
            <w:pPr>
              <w:pStyle w:val="LTableTextAbt"/>
              <w:rPr>
                <w:highlight w:val="yellow"/>
              </w:rPr>
            </w:pPr>
            <w:r>
              <w:rPr>
                <w:szCs w:val="18"/>
              </w:rPr>
              <w:t>Adhesives and Sealant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5364EFA0" w14:textId="418388AB">
            <w:pPr>
              <w:pStyle w:val="RTableTextAbt"/>
              <w:rPr>
                <w:rFonts w:asciiTheme="majorBidi" w:hAnsiTheme="majorBidi" w:cstheme="majorBidi"/>
                <w:szCs w:val="18"/>
                <w:highlight w:val="yellow"/>
              </w:rPr>
            </w:pPr>
            <w:r>
              <w:rPr>
                <w:szCs w:val="18"/>
              </w:rPr>
              <w:t>$18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249C070" w14:textId="6E1EEDCC">
            <w:pPr>
              <w:pStyle w:val="RTableTextAbt"/>
              <w:rPr>
                <w:rFonts w:asciiTheme="majorBidi" w:hAnsiTheme="majorBidi" w:cstheme="majorBidi"/>
                <w:szCs w:val="18"/>
                <w:highlight w:val="yellow"/>
              </w:rPr>
            </w:pPr>
            <w:r>
              <w:rPr>
                <w:szCs w:val="18"/>
              </w:rPr>
              <w:t>$18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268776F" w14:textId="3395979B">
            <w:pPr>
              <w:pStyle w:val="RTableTextAbt"/>
              <w:rPr>
                <w:rFonts w:asciiTheme="majorBidi" w:hAnsiTheme="majorBidi" w:cstheme="majorBidi"/>
                <w:szCs w:val="18"/>
                <w:highlight w:val="yellow"/>
              </w:rPr>
            </w:pPr>
            <w:r>
              <w:rPr>
                <w:szCs w:val="18"/>
              </w:rPr>
              <w:t>$59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CBAA2A2" w14:textId="0CE5EFC0">
            <w:pPr>
              <w:pStyle w:val="RTableTextAbt"/>
              <w:rPr>
                <w:rFonts w:asciiTheme="majorBidi" w:hAnsiTheme="majorBidi" w:cstheme="majorBidi"/>
                <w:szCs w:val="18"/>
                <w:highlight w:val="yellow"/>
              </w:rPr>
            </w:pPr>
            <w:r>
              <w:rPr>
                <w:szCs w:val="18"/>
              </w:rPr>
              <w:t>$594</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EFDFB5D" w14:textId="6C2B5571">
            <w:pPr>
              <w:pStyle w:val="RTableTextAbt"/>
              <w:rPr>
                <w:rFonts w:asciiTheme="majorBidi" w:hAnsiTheme="majorBidi" w:cstheme="majorBidi"/>
                <w:szCs w:val="18"/>
                <w:highlight w:val="yellow"/>
              </w:rPr>
            </w:pPr>
            <w:r>
              <w:rPr>
                <w:szCs w:val="18"/>
              </w:rPr>
              <w:t xml:space="preserve">$41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0A108CF" w14:textId="5579AED6">
            <w:pPr>
              <w:pStyle w:val="RTableTextAbt"/>
              <w:rPr>
                <w:rFonts w:asciiTheme="majorBidi" w:hAnsiTheme="majorBidi" w:cstheme="majorBidi"/>
                <w:szCs w:val="18"/>
                <w:highlight w:val="yellow"/>
              </w:rPr>
            </w:pPr>
            <w:r>
              <w:rPr>
                <w:szCs w:val="18"/>
              </w:rPr>
              <w:t xml:space="preserve">$413 </w:t>
            </w:r>
          </w:p>
        </w:tc>
      </w:tr>
      <w:tr w14:paraId="16F1AB6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268F3AE2" w14:textId="77777777">
            <w:pPr>
              <w:pStyle w:val="LTableTextAbt"/>
              <w:rPr>
                <w:highlight w:val="yellow"/>
              </w:rPr>
            </w:pPr>
            <w:r>
              <w:rPr>
                <w:szCs w:val="18"/>
              </w:rPr>
              <w:t>Paint and Coating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5FD2C285" w14:textId="3835190A">
            <w:pPr>
              <w:pStyle w:val="RTableTextAbt"/>
              <w:rPr>
                <w:rFonts w:asciiTheme="majorBidi" w:hAnsiTheme="majorBidi" w:cstheme="majorBidi"/>
                <w:szCs w:val="18"/>
                <w:highlight w:val="yellow"/>
              </w:rPr>
            </w:pPr>
            <w:r>
              <w:rPr>
                <w:szCs w:val="18"/>
              </w:rPr>
              <w:t>$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37D6107" w14:textId="680E718B">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C0014EB" w14:textId="0D26C454">
            <w:pPr>
              <w:pStyle w:val="RTableTextAbt"/>
              <w:rPr>
                <w:rFonts w:asciiTheme="majorBidi" w:hAnsiTheme="majorBidi" w:cstheme="majorBidi"/>
                <w:szCs w:val="18"/>
                <w:highlight w:val="yellow"/>
              </w:rPr>
            </w:pPr>
            <w:r>
              <w:rPr>
                <w:szCs w:val="18"/>
              </w:rPr>
              <w:t>$15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A2F713B" w14:textId="23469466">
            <w:pPr>
              <w:pStyle w:val="RTableTextAbt"/>
              <w:rPr>
                <w:rFonts w:asciiTheme="majorBidi" w:hAnsiTheme="majorBidi" w:cstheme="majorBidi"/>
                <w:szCs w:val="18"/>
                <w:highlight w:val="yellow"/>
              </w:rPr>
            </w:pPr>
            <w:r>
              <w:rPr>
                <w:szCs w:val="18"/>
              </w:rPr>
              <w:t>$15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917D9FE" w14:textId="65B7C446">
            <w:pPr>
              <w:pStyle w:val="RTableTextAbt"/>
              <w:rPr>
                <w:rFonts w:asciiTheme="majorBidi" w:hAnsiTheme="majorBidi" w:cstheme="majorBidi"/>
                <w:szCs w:val="18"/>
                <w:highlight w:val="yellow"/>
              </w:rPr>
            </w:pPr>
            <w:r>
              <w:rPr>
                <w:szCs w:val="18"/>
              </w:rPr>
              <w:t xml:space="preserve">$148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312E540" w14:textId="55F1AC9C">
            <w:pPr>
              <w:pStyle w:val="RTableTextAbt"/>
              <w:rPr>
                <w:rFonts w:asciiTheme="majorBidi" w:hAnsiTheme="majorBidi" w:cstheme="majorBidi"/>
                <w:szCs w:val="18"/>
                <w:highlight w:val="yellow"/>
              </w:rPr>
            </w:pPr>
            <w:r>
              <w:rPr>
                <w:szCs w:val="18"/>
              </w:rPr>
              <w:t xml:space="preserve">$148 </w:t>
            </w:r>
          </w:p>
        </w:tc>
      </w:tr>
      <w:tr w14:paraId="2CC36BD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bottom"/>
          </w:tcPr>
          <w:p w:rsidR="00F528CC" w:rsidRPr="009A3D7B" w:rsidP="00F528CC" w14:paraId="50488DFD" w14:textId="77777777">
            <w:pPr>
              <w:pStyle w:val="LTableTextAbt"/>
            </w:pPr>
            <w:r w:rsidRPr="0084123C">
              <w:rPr>
                <w:szCs w:val="18"/>
              </w:rPr>
              <w:t>Aerosol Spray Cleaning/Degreasing except EEC</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A7C1661" w14:textId="3377CE30">
            <w:pPr>
              <w:pStyle w:val="RTableTextAbt"/>
              <w:rPr>
                <w:rFonts w:asciiTheme="majorBidi" w:hAnsiTheme="majorBidi" w:cstheme="majorBidi"/>
                <w:szCs w:val="18"/>
                <w:highlight w:val="yellow"/>
              </w:rPr>
            </w:pPr>
            <w:r>
              <w:rPr>
                <w:szCs w:val="18"/>
              </w:rPr>
              <w:t>$97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5733731" w14:textId="162DE866">
            <w:pPr>
              <w:pStyle w:val="RTableTextAbt"/>
              <w:rPr>
                <w:rFonts w:asciiTheme="majorBidi" w:hAnsiTheme="majorBidi" w:cstheme="majorBidi"/>
                <w:szCs w:val="18"/>
                <w:highlight w:val="yellow"/>
              </w:rPr>
            </w:pPr>
            <w:r>
              <w:rPr>
                <w:szCs w:val="18"/>
              </w:rPr>
              <w:t>$97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019363B" w14:textId="7A39462D">
            <w:pPr>
              <w:pStyle w:val="RTableTextAbt"/>
              <w:rPr>
                <w:rFonts w:asciiTheme="majorBidi" w:hAnsiTheme="majorBidi" w:cstheme="majorBidi"/>
                <w:szCs w:val="18"/>
                <w:highlight w:val="yellow"/>
              </w:rPr>
            </w:pPr>
            <w:r>
              <w:rPr>
                <w:szCs w:val="18"/>
              </w:rPr>
              <w:t>$25,87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24250B3" w14:textId="0246243D">
            <w:pPr>
              <w:pStyle w:val="RTableTextAbt"/>
              <w:rPr>
                <w:rFonts w:asciiTheme="majorBidi" w:hAnsiTheme="majorBidi" w:cstheme="majorBidi"/>
                <w:szCs w:val="18"/>
                <w:highlight w:val="yellow"/>
              </w:rPr>
            </w:pPr>
            <w:r>
              <w:rPr>
                <w:szCs w:val="18"/>
              </w:rPr>
              <w:t>$25,875</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51E9FA4" w14:textId="57E8DD40">
            <w:pPr>
              <w:pStyle w:val="RTableTextAbt"/>
              <w:rPr>
                <w:rFonts w:asciiTheme="majorBidi" w:hAnsiTheme="majorBidi" w:cstheme="majorBidi"/>
                <w:color w:val="FF0000"/>
                <w:szCs w:val="18"/>
                <w:highlight w:val="yellow"/>
              </w:rPr>
            </w:pPr>
            <w:r>
              <w:rPr>
                <w:szCs w:val="18"/>
              </w:rPr>
              <w:t xml:space="preserve">$24,899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2DF54C1" w14:textId="1B7CB6B9">
            <w:pPr>
              <w:pStyle w:val="RTableTextAbt"/>
              <w:rPr>
                <w:rFonts w:asciiTheme="majorBidi" w:hAnsiTheme="majorBidi" w:cstheme="majorBidi"/>
                <w:color w:val="FF0000"/>
                <w:szCs w:val="18"/>
                <w:highlight w:val="yellow"/>
              </w:rPr>
            </w:pPr>
            <w:r>
              <w:rPr>
                <w:szCs w:val="18"/>
              </w:rPr>
              <w:t xml:space="preserve">$24,899 </w:t>
            </w:r>
          </w:p>
        </w:tc>
      </w:tr>
      <w:tr w14:paraId="246833B3"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7D2024" w:rsidP="00F528CC" w14:paraId="600C2CDB" w14:textId="77777777">
            <w:pPr>
              <w:pStyle w:val="LTableTextAbt"/>
            </w:pPr>
            <w:r>
              <w:rPr>
                <w:szCs w:val="18"/>
              </w:rPr>
              <w:t>Aerosol Spray Cleaning/Degreasing - EEC</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4E21B808" w14:textId="1A7A92DA">
            <w:pPr>
              <w:pStyle w:val="RTableTextAbt"/>
              <w:rPr>
                <w:rFonts w:asciiTheme="majorBidi" w:hAnsiTheme="majorBidi" w:cstheme="majorBidi"/>
                <w:szCs w:val="18"/>
              </w:rPr>
            </w:pPr>
            <w:r>
              <w:rPr>
                <w:szCs w:val="18"/>
              </w:rPr>
              <w:t>$20,46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E9DE903" w14:textId="6B607F26">
            <w:pPr>
              <w:pStyle w:val="RTableTextAbt"/>
              <w:rPr>
                <w:rFonts w:asciiTheme="majorBidi" w:hAnsiTheme="majorBidi" w:cstheme="majorBidi"/>
                <w:szCs w:val="18"/>
              </w:rPr>
            </w:pPr>
            <w:r>
              <w:rPr>
                <w:szCs w:val="18"/>
              </w:rPr>
              <w:t>$20,46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B011DB1" w14:textId="6FFAB95B">
            <w:pPr>
              <w:pStyle w:val="RTableTextAbt"/>
              <w:rPr>
                <w:rFonts w:asciiTheme="majorBidi" w:hAnsiTheme="majorBidi" w:cstheme="majorBidi"/>
                <w:szCs w:val="18"/>
              </w:rPr>
            </w:pPr>
            <w:r>
              <w:rPr>
                <w:szCs w:val="18"/>
              </w:rPr>
              <w:t>$12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4DCBDAE" w14:textId="00A5CF46">
            <w:pPr>
              <w:pStyle w:val="RTableTextAbt"/>
              <w:rPr>
                <w:rFonts w:asciiTheme="majorBidi" w:hAnsiTheme="majorBidi" w:cstheme="majorBidi"/>
                <w:szCs w:val="18"/>
              </w:rPr>
            </w:pPr>
            <w:r>
              <w:rPr>
                <w:szCs w:val="18"/>
              </w:rPr>
              <w:t>$122</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365A6C2" w14:textId="740D639A">
            <w:pPr>
              <w:pStyle w:val="RTableTextAbt"/>
              <w:rPr>
                <w:rFonts w:asciiTheme="majorBidi" w:hAnsiTheme="majorBidi" w:cstheme="majorBidi"/>
                <w:color w:val="FF0000"/>
                <w:szCs w:val="18"/>
              </w:rPr>
            </w:pPr>
            <w:r>
              <w:rPr>
                <w:color w:val="FF0000"/>
                <w:szCs w:val="18"/>
              </w:rPr>
              <w:t>($20,34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DBB458E" w14:textId="40B30D79">
            <w:pPr>
              <w:pStyle w:val="RTableTextAbt"/>
              <w:rPr>
                <w:rFonts w:asciiTheme="majorBidi" w:hAnsiTheme="majorBidi" w:cstheme="majorBidi"/>
                <w:color w:val="FF0000"/>
                <w:szCs w:val="18"/>
              </w:rPr>
            </w:pPr>
            <w:r>
              <w:rPr>
                <w:color w:val="FF0000"/>
                <w:szCs w:val="18"/>
              </w:rPr>
              <w:t>($20,344)</w:t>
            </w:r>
          </w:p>
        </w:tc>
      </w:tr>
      <w:tr w14:paraId="1DCF8CE9"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4C942F12" w14:textId="77777777">
            <w:pPr>
              <w:pStyle w:val="LTableTextAbt"/>
              <w:rPr>
                <w:highlight w:val="yellow"/>
              </w:rPr>
            </w:pPr>
            <w:r>
              <w:rPr>
                <w:szCs w:val="18"/>
              </w:rPr>
              <w:t>Liquid and Spray Batch Cold Clean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BDEA598" w14:textId="3018AA02">
            <w:pPr>
              <w:pStyle w:val="RTableTextAbt"/>
              <w:rPr>
                <w:rFonts w:asciiTheme="majorBidi" w:hAnsiTheme="majorBidi" w:cstheme="majorBidi"/>
                <w:szCs w:val="18"/>
                <w:highlight w:val="yellow"/>
              </w:rPr>
            </w:pPr>
            <w:r>
              <w:rPr>
                <w:szCs w:val="18"/>
              </w:rPr>
              <w:t>$4,47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783B32D" w14:textId="3D3EDA68">
            <w:pPr>
              <w:pStyle w:val="RTableTextAbt"/>
              <w:rPr>
                <w:rFonts w:asciiTheme="majorBidi" w:hAnsiTheme="majorBidi" w:cstheme="majorBidi"/>
                <w:szCs w:val="18"/>
                <w:highlight w:val="yellow"/>
              </w:rPr>
            </w:pPr>
            <w:r>
              <w:rPr>
                <w:szCs w:val="18"/>
              </w:rPr>
              <w:t>$4,47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27DA208" w14:textId="2F4D8CCB">
            <w:pPr>
              <w:pStyle w:val="RTableTextAbt"/>
              <w:rPr>
                <w:rFonts w:asciiTheme="majorBidi" w:hAnsiTheme="majorBidi" w:cstheme="majorBidi"/>
                <w:szCs w:val="18"/>
                <w:highlight w:val="yellow"/>
              </w:rPr>
            </w:pPr>
            <w:r>
              <w:rPr>
                <w:szCs w:val="18"/>
              </w:rPr>
              <w:t>$20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8BE0132" w14:textId="4D1F0663">
            <w:pPr>
              <w:pStyle w:val="RTableTextAbt"/>
              <w:rPr>
                <w:rFonts w:asciiTheme="majorBidi" w:hAnsiTheme="majorBidi" w:cstheme="majorBidi"/>
                <w:szCs w:val="18"/>
                <w:highlight w:val="yellow"/>
              </w:rPr>
            </w:pPr>
            <w:r>
              <w:rPr>
                <w:szCs w:val="18"/>
              </w:rPr>
              <w:t>$202</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C40B169" w14:textId="3A44D81C">
            <w:pPr>
              <w:pStyle w:val="RTableTextAbt"/>
              <w:rPr>
                <w:rFonts w:asciiTheme="majorBidi" w:hAnsiTheme="majorBidi" w:cstheme="majorBidi"/>
                <w:color w:val="FF0000"/>
                <w:szCs w:val="18"/>
                <w:highlight w:val="yellow"/>
              </w:rPr>
            </w:pPr>
            <w:r>
              <w:rPr>
                <w:color w:val="FF0000"/>
                <w:szCs w:val="18"/>
              </w:rPr>
              <w:t>($4,2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8E2BF3F" w14:textId="7E238355">
            <w:pPr>
              <w:pStyle w:val="RTableTextAbt"/>
              <w:rPr>
                <w:rFonts w:asciiTheme="majorBidi" w:hAnsiTheme="majorBidi" w:cstheme="majorBidi"/>
                <w:color w:val="FF0000"/>
                <w:szCs w:val="18"/>
                <w:highlight w:val="yellow"/>
              </w:rPr>
            </w:pPr>
            <w:r>
              <w:rPr>
                <w:color w:val="FF0000"/>
                <w:szCs w:val="18"/>
              </w:rPr>
              <w:t>($4,272)</w:t>
            </w:r>
          </w:p>
        </w:tc>
      </w:tr>
      <w:tr w14:paraId="28411B28"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3E5D82E3" w14:textId="77777777">
            <w:pPr>
              <w:pStyle w:val="LTableTextAbt"/>
              <w:rPr>
                <w:highlight w:val="yellow"/>
              </w:rPr>
            </w:pPr>
            <w:r>
              <w:rPr>
                <w:szCs w:val="18"/>
              </w:rPr>
              <w:t>Photographic Film Use</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247319CE" w14:textId="337259ED">
            <w:pPr>
              <w:pStyle w:val="RTableTextAbt"/>
              <w:rPr>
                <w:rFonts w:asciiTheme="majorBidi" w:hAnsiTheme="majorBidi" w:cstheme="majorBidi"/>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EB1B76B" w14:textId="44F0B14A">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2D67DEE" w14:textId="60CE35B4">
            <w:pPr>
              <w:pStyle w:val="RTableTextAbt"/>
              <w:rPr>
                <w:rFonts w:asciiTheme="majorBidi" w:hAnsiTheme="majorBidi" w:cstheme="majorBidi"/>
                <w:szCs w:val="18"/>
                <w:highlight w:val="yellow"/>
              </w:rPr>
            </w:pPr>
            <w:r>
              <w:rPr>
                <w:szCs w:val="18"/>
              </w:rPr>
              <w:t>$6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9A9E940" w14:textId="61EF21B7">
            <w:pPr>
              <w:pStyle w:val="RTableTextAbt"/>
              <w:rPr>
                <w:rFonts w:asciiTheme="majorBidi" w:hAnsiTheme="majorBidi" w:cstheme="majorBidi"/>
                <w:szCs w:val="18"/>
                <w:highlight w:val="yellow"/>
              </w:rPr>
            </w:pPr>
            <w:r>
              <w:rPr>
                <w:szCs w:val="18"/>
              </w:rPr>
              <w:t>$66</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6663BA1" w14:textId="2DED55D4">
            <w:pPr>
              <w:pStyle w:val="RTableTextAbt"/>
              <w:rPr>
                <w:rFonts w:asciiTheme="majorBidi" w:hAnsiTheme="majorBidi" w:cstheme="majorBidi"/>
                <w:szCs w:val="18"/>
                <w:highlight w:val="yellow"/>
              </w:rPr>
            </w:pPr>
            <w:r>
              <w:rPr>
                <w:szCs w:val="18"/>
              </w:rPr>
              <w:t xml:space="preserve">$6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B0A613D" w14:textId="05027285">
            <w:pPr>
              <w:pStyle w:val="RTableTextAbt"/>
              <w:rPr>
                <w:rFonts w:asciiTheme="majorBidi" w:hAnsiTheme="majorBidi" w:cstheme="majorBidi"/>
                <w:szCs w:val="18"/>
                <w:highlight w:val="yellow"/>
              </w:rPr>
            </w:pPr>
            <w:r>
              <w:rPr>
                <w:szCs w:val="18"/>
              </w:rPr>
              <w:t xml:space="preserve">$66 </w:t>
            </w:r>
          </w:p>
        </w:tc>
      </w:tr>
      <w:tr w14:paraId="599F5F6C"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64BB97A2" w14:textId="77777777">
            <w:pPr>
              <w:pStyle w:val="LTableTextAbt"/>
              <w:rPr>
                <w:highlight w:val="yellow"/>
              </w:rPr>
            </w:pPr>
            <w:r>
              <w:rPr>
                <w:szCs w:val="18"/>
              </w:rPr>
              <w:t>Lubricants and Grease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BB51458" w14:textId="49F01D40">
            <w:pPr>
              <w:pStyle w:val="RTableTextAbt"/>
              <w:rPr>
                <w:rFonts w:asciiTheme="majorBidi" w:hAnsiTheme="majorBidi" w:cstheme="majorBidi"/>
                <w:szCs w:val="18"/>
                <w:highlight w:val="yellow"/>
              </w:rPr>
            </w:pPr>
            <w:r>
              <w:rPr>
                <w:szCs w:val="18"/>
              </w:rPr>
              <w:t>$1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CDA3C6D" w14:textId="1B9EFE4A">
            <w:pPr>
              <w:pStyle w:val="RTableTextAbt"/>
              <w:rPr>
                <w:rFonts w:asciiTheme="majorBidi" w:hAnsiTheme="majorBidi" w:cstheme="majorBidi"/>
                <w:szCs w:val="18"/>
                <w:highlight w:val="yellow"/>
              </w:rPr>
            </w:pPr>
            <w:r>
              <w:rPr>
                <w:szCs w:val="18"/>
              </w:rPr>
              <w:t>$11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B4CEDE1" w14:textId="3D8E0EC9">
            <w:pPr>
              <w:pStyle w:val="RTableTextAbt"/>
              <w:rPr>
                <w:rFonts w:asciiTheme="majorBidi" w:hAnsiTheme="majorBidi" w:cstheme="majorBidi"/>
                <w:szCs w:val="18"/>
                <w:highlight w:val="yellow"/>
              </w:rPr>
            </w:pPr>
            <w:r>
              <w:rPr>
                <w:szCs w:val="18"/>
              </w:rPr>
              <w:t>$76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14E80C4" w14:textId="0DDA0DD0">
            <w:pPr>
              <w:pStyle w:val="RTableTextAbt"/>
              <w:rPr>
                <w:rFonts w:asciiTheme="majorBidi" w:hAnsiTheme="majorBidi" w:cstheme="majorBidi"/>
                <w:szCs w:val="18"/>
                <w:highlight w:val="yellow"/>
              </w:rPr>
            </w:pPr>
            <w:r>
              <w:rPr>
                <w:szCs w:val="18"/>
              </w:rPr>
              <w:t>$76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BAEC999" w14:textId="0150A169">
            <w:pPr>
              <w:pStyle w:val="RTableTextAbt"/>
              <w:rPr>
                <w:rFonts w:asciiTheme="majorBidi" w:hAnsiTheme="majorBidi" w:cstheme="majorBidi"/>
                <w:color w:val="FF0000"/>
                <w:szCs w:val="18"/>
                <w:highlight w:val="yellow"/>
              </w:rPr>
            </w:pPr>
            <w:r>
              <w:rPr>
                <w:szCs w:val="18"/>
              </w:rPr>
              <w:t xml:space="preserve">$650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B78F017" w14:textId="0D4CD924">
            <w:pPr>
              <w:pStyle w:val="RTableTextAbt"/>
              <w:rPr>
                <w:rFonts w:asciiTheme="majorBidi" w:hAnsiTheme="majorBidi" w:cstheme="majorBidi"/>
                <w:color w:val="FF0000"/>
                <w:szCs w:val="18"/>
                <w:highlight w:val="yellow"/>
              </w:rPr>
            </w:pPr>
            <w:r>
              <w:rPr>
                <w:szCs w:val="18"/>
              </w:rPr>
              <w:t xml:space="preserve">$650 </w:t>
            </w:r>
          </w:p>
        </w:tc>
      </w:tr>
      <w:tr w14:paraId="0F7D6D73" w14:textId="77777777" w:rsidTr="00A90589">
        <w:tblPrEx>
          <w:tblW w:w="13230" w:type="dxa"/>
          <w:tblInd w:w="-360" w:type="dxa"/>
          <w:tblLayout w:type="fixed"/>
          <w:tblCellMar>
            <w:left w:w="0" w:type="dxa"/>
            <w:right w:w="58" w:type="dxa"/>
          </w:tblCellMar>
          <w:tblLook w:val="04A0"/>
        </w:tblPrEx>
        <w:trPr>
          <w:trHeight w:val="77"/>
        </w:trPr>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521C8D7F" w14:textId="77777777">
            <w:pPr>
              <w:pStyle w:val="LTableTextAbt"/>
              <w:rPr>
                <w:highlight w:val="yellow"/>
              </w:rPr>
            </w:pPr>
            <w:r>
              <w:rPr>
                <w:szCs w:val="18"/>
              </w:rPr>
              <w:t>Wipe and Liquid Cleaning and Polish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2C6D241E" w14:textId="5833030F">
            <w:pPr>
              <w:pStyle w:val="RTableTextAbt"/>
              <w:rPr>
                <w:rFonts w:asciiTheme="majorBidi" w:hAnsiTheme="majorBidi" w:cstheme="majorBidi"/>
                <w:szCs w:val="18"/>
                <w:highlight w:val="yellow"/>
              </w:rPr>
            </w:pPr>
            <w:r>
              <w:rPr>
                <w:szCs w:val="18"/>
              </w:rPr>
              <w:t>$3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20F6AB6" w14:textId="380938A5">
            <w:pPr>
              <w:pStyle w:val="RTableTextAbt"/>
              <w:rPr>
                <w:rFonts w:asciiTheme="majorBidi" w:hAnsiTheme="majorBidi" w:cstheme="majorBidi"/>
                <w:szCs w:val="18"/>
                <w:highlight w:val="yellow"/>
              </w:rPr>
            </w:pPr>
            <w:r>
              <w:rPr>
                <w:szCs w:val="18"/>
              </w:rPr>
              <w:t>$3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47DC3D3" w14:textId="54CEDA2C">
            <w:pPr>
              <w:pStyle w:val="RTableTextAbt"/>
              <w:rPr>
                <w:rFonts w:asciiTheme="majorBidi" w:hAnsiTheme="majorBidi" w:cstheme="majorBidi"/>
                <w:szCs w:val="18"/>
                <w:highlight w:val="yellow"/>
              </w:rPr>
            </w:pPr>
            <w:r>
              <w:rPr>
                <w:szCs w:val="18"/>
              </w:rPr>
              <w:t>$43,93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7CE4B4B" w14:textId="1E94A7B9">
            <w:pPr>
              <w:pStyle w:val="RTableTextAbt"/>
              <w:rPr>
                <w:rFonts w:asciiTheme="majorBidi" w:hAnsiTheme="majorBidi" w:cstheme="majorBidi"/>
                <w:szCs w:val="18"/>
                <w:highlight w:val="yellow"/>
              </w:rPr>
            </w:pPr>
            <w:r>
              <w:rPr>
                <w:szCs w:val="18"/>
              </w:rPr>
              <w:t>$43,93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02B6DB0" w14:textId="47F32099">
            <w:pPr>
              <w:pStyle w:val="RTableTextAbt"/>
              <w:rPr>
                <w:rFonts w:asciiTheme="majorBidi" w:hAnsiTheme="majorBidi" w:cstheme="majorBidi"/>
                <w:color w:val="FF0000"/>
                <w:szCs w:val="18"/>
                <w:highlight w:val="yellow"/>
              </w:rPr>
            </w:pPr>
            <w:r>
              <w:rPr>
                <w:szCs w:val="18"/>
              </w:rPr>
              <w:t xml:space="preserve">$43,900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D1BD313" w14:textId="553676DB">
            <w:pPr>
              <w:pStyle w:val="RTableTextAbt"/>
              <w:rPr>
                <w:rFonts w:asciiTheme="majorBidi" w:hAnsiTheme="majorBidi" w:cstheme="majorBidi"/>
                <w:color w:val="FF0000"/>
                <w:szCs w:val="18"/>
                <w:highlight w:val="yellow"/>
              </w:rPr>
            </w:pPr>
            <w:r>
              <w:rPr>
                <w:szCs w:val="18"/>
              </w:rPr>
              <w:t xml:space="preserve">$43,900 </w:t>
            </w:r>
          </w:p>
        </w:tc>
      </w:tr>
      <w:tr w14:paraId="32B7711E"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59DC9DAE" w14:textId="77777777">
            <w:pPr>
              <w:pStyle w:val="LTableTextAbt"/>
              <w:rPr>
                <w:highlight w:val="yellow"/>
              </w:rPr>
            </w:pPr>
            <w:r>
              <w:rPr>
                <w:szCs w:val="18"/>
              </w:rPr>
              <w:t>Inks and Ink Remov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F9A124B" w14:textId="257A9144">
            <w:pPr>
              <w:pStyle w:val="RTableTextAbt"/>
              <w:rPr>
                <w:rFonts w:asciiTheme="majorBidi" w:hAnsiTheme="majorBidi" w:cstheme="majorBidi"/>
                <w:szCs w:val="18"/>
                <w:highlight w:val="yellow"/>
              </w:rPr>
            </w:pPr>
            <w:r>
              <w:rPr>
                <w:szCs w:val="18"/>
              </w:rPr>
              <w:t>$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4BCD1A3" w14:textId="6A23B225">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AC346EF" w14:textId="76762A7A">
            <w:pPr>
              <w:pStyle w:val="RTableTextAbt"/>
              <w:rPr>
                <w:rFonts w:asciiTheme="majorBidi" w:hAnsiTheme="majorBidi" w:cstheme="majorBidi"/>
                <w:szCs w:val="18"/>
                <w:highlight w:val="yellow"/>
              </w:rPr>
            </w:pPr>
            <w:r>
              <w:rPr>
                <w:szCs w:val="18"/>
              </w:rPr>
              <w:t>$1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0852E2A" w14:textId="2E487FE2">
            <w:pPr>
              <w:pStyle w:val="RTableTextAbt"/>
              <w:rPr>
                <w:rFonts w:asciiTheme="majorBidi" w:hAnsiTheme="majorBidi" w:cstheme="majorBidi"/>
                <w:szCs w:val="18"/>
                <w:highlight w:val="yellow"/>
              </w:rPr>
            </w:pPr>
            <w:r>
              <w:rPr>
                <w:szCs w:val="18"/>
              </w:rPr>
              <w:t>$10</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048FE4F" w14:textId="2E5EDACB">
            <w:pPr>
              <w:pStyle w:val="RTableTextAbt"/>
              <w:rPr>
                <w:rFonts w:asciiTheme="majorBidi" w:hAnsiTheme="majorBidi" w:cstheme="majorBidi"/>
                <w:color w:val="FF0000"/>
                <w:szCs w:val="18"/>
                <w:highlight w:val="yellow"/>
              </w:rPr>
            </w:pPr>
            <w:r>
              <w:rPr>
                <w:szCs w:val="18"/>
              </w:rPr>
              <w:t xml:space="preserve">$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B5122F9" w14:textId="07FC617C">
            <w:pPr>
              <w:pStyle w:val="RTableTextAbt"/>
              <w:rPr>
                <w:rFonts w:asciiTheme="majorBidi" w:hAnsiTheme="majorBidi" w:cstheme="majorBidi"/>
                <w:color w:val="FF0000"/>
                <w:szCs w:val="18"/>
                <w:highlight w:val="yellow"/>
              </w:rPr>
            </w:pPr>
            <w:r>
              <w:rPr>
                <w:szCs w:val="18"/>
              </w:rPr>
              <w:t xml:space="preserve">$6 </w:t>
            </w:r>
          </w:p>
        </w:tc>
      </w:tr>
      <w:tr w14:paraId="1FD53A2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427B4A64" w14:textId="77777777">
            <w:pPr>
              <w:pStyle w:val="LTableTextAbt"/>
              <w:rPr>
                <w:highlight w:val="yellow"/>
              </w:rPr>
            </w:pPr>
            <w:r>
              <w:rPr>
                <w:szCs w:val="18"/>
              </w:rPr>
              <w:t>Anti-Spatter Welding Aeroso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EE1A48A" w14:textId="78348D50">
            <w:pPr>
              <w:pStyle w:val="RTableTextAbt"/>
              <w:rPr>
                <w:rFonts w:asciiTheme="majorBidi" w:hAnsiTheme="majorBidi" w:cstheme="majorBidi"/>
                <w:szCs w:val="18"/>
                <w:highlight w:val="yellow"/>
              </w:rPr>
            </w:pPr>
            <w:r>
              <w:rPr>
                <w:szCs w:val="18"/>
              </w:rPr>
              <w:t>$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171FD2E" w14:textId="131E29E8">
            <w:pPr>
              <w:pStyle w:val="RTableTextAbt"/>
              <w:rPr>
                <w:rFonts w:asciiTheme="majorBidi" w:hAnsiTheme="majorBidi" w:cstheme="majorBidi"/>
                <w:szCs w:val="18"/>
                <w:highlight w:val="yellow"/>
              </w:rPr>
            </w:pPr>
            <w:r>
              <w:rPr>
                <w:szCs w:val="18"/>
              </w:rPr>
              <w:t>$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D0A8649" w14:textId="073A55DE">
            <w:pPr>
              <w:pStyle w:val="RTableTextAbt"/>
              <w:rPr>
                <w:rFonts w:asciiTheme="majorBidi" w:hAnsiTheme="majorBidi" w:cstheme="majorBidi"/>
                <w:szCs w:val="18"/>
                <w:highlight w:val="yellow"/>
              </w:rPr>
            </w:pPr>
            <w:r>
              <w:rPr>
                <w:szCs w:val="18"/>
              </w:rPr>
              <w:t>$75</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7CE5750" w14:textId="63FCDC0B">
            <w:pPr>
              <w:pStyle w:val="RTableTextAbt"/>
              <w:rPr>
                <w:rFonts w:asciiTheme="majorBidi" w:hAnsiTheme="majorBidi" w:cstheme="majorBidi"/>
                <w:szCs w:val="18"/>
                <w:highlight w:val="yellow"/>
              </w:rPr>
            </w:pPr>
            <w:r>
              <w:rPr>
                <w:szCs w:val="18"/>
              </w:rPr>
              <w:t>$75</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1F897A0" w14:textId="76928D40">
            <w:pPr>
              <w:pStyle w:val="RTableTextAbt"/>
              <w:rPr>
                <w:rFonts w:asciiTheme="majorBidi" w:hAnsiTheme="majorBidi" w:cstheme="majorBidi"/>
                <w:color w:val="FF0000"/>
                <w:szCs w:val="18"/>
                <w:highlight w:val="yellow"/>
              </w:rPr>
            </w:pPr>
            <w:r>
              <w:rPr>
                <w:szCs w:val="18"/>
              </w:rPr>
              <w:t xml:space="preserve">$6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8DDCB82" w14:textId="6F41C8BB">
            <w:pPr>
              <w:pStyle w:val="RTableTextAbt"/>
              <w:rPr>
                <w:rFonts w:asciiTheme="majorBidi" w:hAnsiTheme="majorBidi" w:cstheme="majorBidi"/>
                <w:color w:val="FF0000"/>
                <w:szCs w:val="18"/>
                <w:highlight w:val="yellow"/>
              </w:rPr>
            </w:pPr>
            <w:r>
              <w:rPr>
                <w:szCs w:val="18"/>
              </w:rPr>
              <w:t xml:space="preserve">$66 </w:t>
            </w:r>
          </w:p>
        </w:tc>
      </w:tr>
      <w:tr w14:paraId="1D3E9C49"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P="00F528CC" w14:paraId="5223E026" w14:textId="77777777">
            <w:pPr>
              <w:pStyle w:val="LTableTextAbt"/>
            </w:pPr>
            <w:r>
              <w:rPr>
                <w:szCs w:val="18"/>
              </w:rPr>
              <w:t>Mold Cleaning, Release and Protectant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455AFBAE" w14:textId="49BEB122">
            <w:pPr>
              <w:pStyle w:val="RTableTextAbt"/>
              <w:rPr>
                <w:rFonts w:asciiTheme="majorBidi" w:hAnsiTheme="majorBidi" w:cstheme="majorBidi"/>
                <w:szCs w:val="18"/>
                <w:highlight w:val="yellow"/>
              </w:rPr>
            </w:pPr>
            <w:r>
              <w:rPr>
                <w:szCs w:val="18"/>
              </w:rPr>
              <w:t>$2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E760EF0" w14:textId="339E414A">
            <w:pPr>
              <w:pStyle w:val="RTableTextAbt"/>
              <w:rPr>
                <w:rFonts w:asciiTheme="majorBidi" w:hAnsiTheme="majorBidi" w:cstheme="majorBidi"/>
                <w:szCs w:val="18"/>
                <w:highlight w:val="yellow"/>
              </w:rPr>
            </w:pPr>
            <w:r>
              <w:rPr>
                <w:szCs w:val="18"/>
              </w:rPr>
              <w:t>$2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227E707" w14:textId="593B88DA">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FD6C936" w14:textId="5BFDEC49">
            <w:pPr>
              <w:pStyle w:val="RTableTextAbt"/>
              <w:rPr>
                <w:rFonts w:asciiTheme="majorBidi" w:hAnsiTheme="majorBidi" w:cstheme="majorBidi"/>
                <w:szCs w:val="18"/>
                <w:highlight w:val="yellow"/>
              </w:rPr>
            </w:pPr>
            <w:r>
              <w:rPr>
                <w:szCs w:val="18"/>
              </w:rPr>
              <w:t>$4</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DF21C5F" w14:textId="375E853C">
            <w:pPr>
              <w:pStyle w:val="RTableTextAbt"/>
              <w:rPr>
                <w:rFonts w:asciiTheme="majorBidi" w:hAnsiTheme="majorBidi" w:cstheme="majorBidi"/>
                <w:color w:val="FF0000"/>
                <w:szCs w:val="18"/>
                <w:highlight w:val="yellow"/>
              </w:rPr>
            </w:pPr>
            <w:r>
              <w:rPr>
                <w:color w:val="FF0000"/>
                <w:szCs w:val="18"/>
              </w:rPr>
              <w:t>($2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C3736CF" w14:textId="402A2B09">
            <w:pPr>
              <w:pStyle w:val="RTableTextAbt"/>
              <w:rPr>
                <w:rFonts w:asciiTheme="majorBidi" w:hAnsiTheme="majorBidi" w:cstheme="majorBidi"/>
                <w:color w:val="FF0000"/>
                <w:szCs w:val="18"/>
                <w:highlight w:val="yellow"/>
              </w:rPr>
            </w:pPr>
            <w:r>
              <w:rPr>
                <w:color w:val="FF0000"/>
                <w:szCs w:val="18"/>
              </w:rPr>
              <w:t>($22)</w:t>
            </w:r>
          </w:p>
        </w:tc>
      </w:tr>
      <w:tr w14:paraId="69A42968"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P="00F528CC" w14:paraId="05FE6461" w14:textId="77777777">
            <w:pPr>
              <w:pStyle w:val="LTableTextAbt"/>
            </w:pPr>
            <w:r>
              <w:rPr>
                <w:szCs w:val="18"/>
              </w:rPr>
              <w:t>Dry Cleaning (Dry Cleaning Machines &amp; Spot Remover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B5D9823" w14:textId="2CC1C2C0">
            <w:pPr>
              <w:pStyle w:val="RTableTextAbt"/>
              <w:rPr>
                <w:rFonts w:asciiTheme="majorBidi" w:hAnsiTheme="majorBidi" w:cstheme="majorBidi"/>
                <w:szCs w:val="18"/>
                <w:highlight w:val="yellow"/>
              </w:rPr>
            </w:pPr>
            <w:r>
              <w:rPr>
                <w:szCs w:val="18"/>
              </w:rPr>
              <w:t>$10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0A2215A" w14:textId="2059085C">
            <w:pPr>
              <w:pStyle w:val="RTableTextAbt"/>
              <w:rPr>
                <w:rFonts w:asciiTheme="majorBidi" w:hAnsiTheme="majorBidi" w:cstheme="majorBidi"/>
                <w:szCs w:val="18"/>
                <w:highlight w:val="yellow"/>
              </w:rPr>
            </w:pPr>
            <w:r>
              <w:rPr>
                <w:szCs w:val="18"/>
              </w:rPr>
              <w:t>$4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6E63ABD" w14:textId="12A26546">
            <w:pPr>
              <w:pStyle w:val="RTableTextAbt"/>
              <w:rPr>
                <w:rFonts w:asciiTheme="majorBidi" w:hAnsiTheme="majorBidi" w:cstheme="majorBidi"/>
                <w:szCs w:val="18"/>
                <w:highlight w:val="yellow"/>
              </w:rPr>
            </w:pPr>
            <w:r>
              <w:rPr>
                <w:szCs w:val="18"/>
              </w:rPr>
              <w:t>$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9680B3F" w14:textId="7B13FC94">
            <w:pPr>
              <w:pStyle w:val="RTableTextAbt"/>
              <w:rPr>
                <w:rFonts w:asciiTheme="majorBidi" w:hAnsiTheme="majorBidi" w:cstheme="majorBidi"/>
                <w:szCs w:val="18"/>
                <w:highlight w:val="yellow"/>
              </w:rPr>
            </w:pPr>
            <w:r>
              <w:rPr>
                <w:szCs w:val="18"/>
              </w:rPr>
              <w:t>$2</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7845EA2" w14:textId="48CDA4EA">
            <w:pPr>
              <w:pStyle w:val="RTableTextAbt"/>
              <w:rPr>
                <w:rFonts w:asciiTheme="majorBidi" w:hAnsiTheme="majorBidi" w:cstheme="majorBidi"/>
                <w:color w:val="FF0000"/>
                <w:szCs w:val="18"/>
                <w:highlight w:val="yellow"/>
              </w:rPr>
            </w:pPr>
            <w:r>
              <w:rPr>
                <w:color w:val="FF0000"/>
                <w:szCs w:val="18"/>
              </w:rPr>
              <w:t>($10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C2F3228" w14:textId="143C7542">
            <w:pPr>
              <w:pStyle w:val="RTableTextAbt"/>
              <w:rPr>
                <w:rFonts w:asciiTheme="majorBidi" w:hAnsiTheme="majorBidi" w:cstheme="majorBidi"/>
                <w:color w:val="FF0000"/>
                <w:szCs w:val="18"/>
                <w:highlight w:val="yellow"/>
              </w:rPr>
            </w:pPr>
            <w:r>
              <w:rPr>
                <w:color w:val="FF0000"/>
                <w:szCs w:val="18"/>
              </w:rPr>
              <w:t>($42)</w:t>
            </w:r>
          </w:p>
        </w:tc>
      </w:tr>
      <w:tr w14:paraId="294716D7"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59D564CE" w14:textId="77777777">
            <w:pPr>
              <w:pStyle w:val="LTableTextAbt"/>
              <w:rPr>
                <w:highlight w:val="yellow"/>
              </w:rPr>
            </w:pPr>
            <w:r>
              <w:rPr>
                <w:b/>
                <w:szCs w:val="18"/>
              </w:rPr>
              <w:t>Tot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A890D7F" w14:textId="6E6B2D0E">
            <w:pPr>
              <w:pStyle w:val="RTableTextAbt"/>
              <w:rPr>
                <w:rFonts w:asciiTheme="majorBidi" w:hAnsiTheme="majorBidi" w:cstheme="majorBidi"/>
                <w:b/>
                <w:bCs w:val="0"/>
                <w:szCs w:val="18"/>
                <w:highlight w:val="yellow"/>
              </w:rPr>
            </w:pPr>
            <w:r>
              <w:rPr>
                <w:b/>
                <w:bCs w:val="0"/>
                <w:szCs w:val="18"/>
              </w:rPr>
              <w:t>$44,66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6D7B919" w14:textId="20AC6840">
            <w:pPr>
              <w:pStyle w:val="RTableTextAbt"/>
              <w:rPr>
                <w:rFonts w:asciiTheme="majorBidi" w:hAnsiTheme="majorBidi" w:cstheme="majorBidi"/>
                <w:b/>
                <w:bCs w:val="0"/>
                <w:szCs w:val="18"/>
                <w:highlight w:val="yellow"/>
              </w:rPr>
            </w:pPr>
            <w:r>
              <w:rPr>
                <w:b/>
                <w:bCs w:val="0"/>
                <w:szCs w:val="18"/>
              </w:rPr>
              <w:t>$64,71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CE4C681" w14:textId="112823F6">
            <w:pPr>
              <w:pStyle w:val="RTableTextAbt"/>
              <w:rPr>
                <w:rFonts w:asciiTheme="majorBidi" w:hAnsiTheme="majorBidi" w:cstheme="majorBidi"/>
                <w:b/>
                <w:bCs w:val="0"/>
                <w:szCs w:val="18"/>
                <w:highlight w:val="yellow"/>
              </w:rPr>
            </w:pPr>
            <w:r>
              <w:rPr>
                <w:b/>
                <w:bCs w:val="0"/>
                <w:szCs w:val="18"/>
              </w:rPr>
              <w:t>$73,76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FA01536" w14:textId="4BF85D7F">
            <w:pPr>
              <w:pStyle w:val="RTableTextAbt"/>
              <w:rPr>
                <w:rFonts w:asciiTheme="majorBidi" w:hAnsiTheme="majorBidi" w:cstheme="majorBidi"/>
                <w:b/>
                <w:bCs w:val="0"/>
                <w:szCs w:val="18"/>
                <w:highlight w:val="yellow"/>
              </w:rPr>
            </w:pPr>
            <w:r>
              <w:rPr>
                <w:b/>
                <w:bCs w:val="0"/>
                <w:szCs w:val="18"/>
              </w:rPr>
              <w:t>$73,539</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B5A83FF" w14:textId="1227B5C5">
            <w:pPr>
              <w:pStyle w:val="RTableTextAbt"/>
              <w:rPr>
                <w:rFonts w:asciiTheme="majorBidi" w:hAnsiTheme="majorBidi" w:cstheme="majorBidi"/>
                <w:b/>
                <w:bCs w:val="0"/>
                <w:color w:val="FF0000"/>
                <w:szCs w:val="18"/>
              </w:rPr>
            </w:pPr>
            <w:r>
              <w:rPr>
                <w:b/>
                <w:bCs w:val="0"/>
                <w:szCs w:val="18"/>
              </w:rPr>
              <w:t xml:space="preserve">$29,097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A869D23" w14:textId="1874F7DF">
            <w:pPr>
              <w:pStyle w:val="RTableTextAbt"/>
              <w:rPr>
                <w:rFonts w:asciiTheme="majorBidi" w:hAnsiTheme="majorBidi" w:cstheme="majorBidi"/>
                <w:b/>
                <w:bCs w:val="0"/>
                <w:color w:val="FF0000"/>
                <w:szCs w:val="18"/>
              </w:rPr>
            </w:pPr>
            <w:r>
              <w:rPr>
                <w:b/>
                <w:bCs w:val="0"/>
                <w:szCs w:val="18"/>
              </w:rPr>
              <w:t xml:space="preserve">$8,825 </w:t>
            </w:r>
          </w:p>
        </w:tc>
      </w:tr>
    </w:tbl>
    <w:p w:rsidR="00B91E73" w:rsidP="00CB1C05" w14:paraId="274408C1" w14:textId="77777777"/>
    <w:tbl>
      <w:tblPr>
        <w:tblW w:w="13230" w:type="dxa"/>
        <w:tblInd w:w="-360" w:type="dxa"/>
        <w:tblLayout w:type="fixed"/>
        <w:tblCellMar>
          <w:left w:w="0" w:type="dxa"/>
          <w:right w:w="58" w:type="dxa"/>
        </w:tblCellMar>
        <w:tblLook w:val="04A0"/>
      </w:tblPr>
      <w:tblGrid>
        <w:gridCol w:w="4500"/>
        <w:gridCol w:w="1440"/>
        <w:gridCol w:w="1440"/>
        <w:gridCol w:w="1440"/>
        <w:gridCol w:w="1440"/>
        <w:gridCol w:w="1425"/>
        <w:gridCol w:w="1545"/>
      </w:tblGrid>
      <w:tr w14:paraId="2F310661"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B91E73" w:rsidRPr="007A2D47" w:rsidP="00CB1C05" w14:paraId="78109500" w14:textId="77777777">
            <w:pPr>
              <w:pStyle w:val="TableTitleA"/>
            </w:pPr>
            <w:bookmarkStart w:id="1450" w:name="_Toc165379744"/>
            <w:r w:rsidRPr="007A2D47">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6</w:t>
            </w:r>
            <w:r w:rsidR="00BC4B5D">
              <w:rPr>
                <w:noProof/>
              </w:rPr>
              <w:fldChar w:fldCharType="end"/>
            </w:r>
            <w:r w:rsidRPr="007A2D47">
              <w:t xml:space="preserve">: Total </w:t>
            </w:r>
            <w:r w:rsidR="00347199">
              <w:t xml:space="preserve">20-Year </w:t>
            </w:r>
            <w:r w:rsidRPr="007A2D47">
              <w:t xml:space="preserve">Annualized Net Benefits by Use Category and Option (Low Benefits Estimate, </w:t>
            </w:r>
            <w:r w:rsidR="00074648">
              <w:t>7</w:t>
            </w:r>
            <w:r w:rsidRPr="007A2D47">
              <w:t xml:space="preserve"> Percent Discount Rate</w:t>
            </w:r>
            <w:r>
              <w:t>, 2022$, $1,000s</w:t>
            </w:r>
            <w:r w:rsidRPr="007A2D47">
              <w:t>)</w:t>
            </w:r>
            <w:bookmarkEnd w:id="1450"/>
          </w:p>
        </w:tc>
      </w:tr>
      <w:tr w14:paraId="2F312903" w14:textId="77777777" w:rsidTr="00CD48B1">
        <w:tblPrEx>
          <w:tblW w:w="13230" w:type="dxa"/>
          <w:tblInd w:w="-360" w:type="dxa"/>
          <w:tblLayout w:type="fixed"/>
          <w:tblCellMar>
            <w:left w:w="0" w:type="dxa"/>
            <w:right w:w="58" w:type="dxa"/>
          </w:tblCellMar>
          <w:tblLook w:val="04A0"/>
        </w:tblPrEx>
        <w:trPr>
          <w:tblHeader/>
        </w:trPr>
        <w:tc>
          <w:tcPr>
            <w:tcW w:w="450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7A2D47" w:rsidP="00CB1C05" w14:paraId="06CE87F1" w14:textId="77777777">
            <w:pPr>
              <w:pStyle w:val="TableSubtitle"/>
              <w:rPr>
                <w:rFonts w:asciiTheme="minorHAnsi" w:hAnsiTheme="minorHAnsi" w:cstheme="minorHAnsi"/>
                <w:sz w:val="16"/>
                <w:szCs w:val="16"/>
              </w:rPr>
            </w:pPr>
            <w:r w:rsidRPr="007A2D47">
              <w:t>Use Category</w:t>
            </w:r>
          </w:p>
        </w:tc>
        <w:tc>
          <w:tcPr>
            <w:tcW w:w="288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3C41CDB7" w14:textId="77777777">
            <w:pPr>
              <w:pStyle w:val="TableSubtitle"/>
            </w:pPr>
            <w:r w:rsidRPr="007A2D47">
              <w:t>Costs</w:t>
            </w:r>
          </w:p>
        </w:tc>
        <w:tc>
          <w:tcPr>
            <w:tcW w:w="288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437DC2EB" w14:textId="77777777">
            <w:pPr>
              <w:pStyle w:val="TableSubtitle"/>
            </w:pPr>
            <w:r w:rsidRPr="007A2D47">
              <w:t>Benefits</w:t>
            </w:r>
          </w:p>
        </w:tc>
        <w:tc>
          <w:tcPr>
            <w:tcW w:w="297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4AAB7841" w14:textId="77777777">
            <w:pPr>
              <w:pStyle w:val="TableSubtitle"/>
            </w:pPr>
            <w:r w:rsidRPr="007A2D47">
              <w:t>Net Benefits</w:t>
            </w:r>
          </w:p>
        </w:tc>
      </w:tr>
      <w:tr w14:paraId="782249E9" w14:textId="77777777" w:rsidTr="00AA4093">
        <w:tblPrEx>
          <w:tblW w:w="13230" w:type="dxa"/>
          <w:tblInd w:w="-360" w:type="dxa"/>
          <w:tblLayout w:type="fixed"/>
          <w:tblCellMar>
            <w:left w:w="0" w:type="dxa"/>
            <w:right w:w="58" w:type="dxa"/>
          </w:tblCellMar>
          <w:tblLook w:val="04A0"/>
        </w:tblPrEx>
        <w:trPr>
          <w:trHeight w:val="278"/>
          <w:tblHeader/>
        </w:trPr>
        <w:tc>
          <w:tcPr>
            <w:tcW w:w="450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0BFF11F0" w14:textId="77777777">
            <w:pPr>
              <w:pStyle w:val="TableSubtitle"/>
              <w:rPr>
                <w:rFonts w:asciiTheme="minorHAnsi" w:hAnsiTheme="minorHAnsi" w:cstheme="minorHAnsi"/>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535FE05B"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202ED76E" w14:textId="77777777">
            <w:pPr>
              <w:pStyle w:val="TableSubtitle"/>
            </w:pPr>
            <w:r w:rsidRPr="00A34252">
              <w:t>Option 2</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00B5EAB" w14:textId="77777777">
            <w:pPr>
              <w:pStyle w:val="TableSubtitle"/>
            </w:pPr>
            <w:r>
              <w:t>Option 1</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0F3B9972" w14:textId="77777777">
            <w:pPr>
              <w:pStyle w:val="TableSubtitle"/>
            </w:pPr>
            <w:r w:rsidRPr="00A34252">
              <w:t>Option 2</w:t>
            </w:r>
          </w:p>
        </w:tc>
        <w:tc>
          <w:tcPr>
            <w:tcW w:w="142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7C7A5D49"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B91E73" w:rsidRPr="00A34252" w:rsidP="00CB1C05" w14:paraId="7D59C688" w14:textId="77777777">
            <w:pPr>
              <w:pStyle w:val="TableSubtitle"/>
            </w:pPr>
            <w:r w:rsidRPr="00A34252">
              <w:t>Option 2</w:t>
            </w:r>
          </w:p>
        </w:tc>
      </w:tr>
      <w:tr w14:paraId="0A96A9FB"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E42F19" w:rsidP="00F528CC" w14:paraId="567A6F3F" w14:textId="77777777">
            <w:pPr>
              <w:pStyle w:val="LTableTextAbt"/>
              <w:rPr>
                <w:szCs w:val="18"/>
                <w:highlight w:val="yellow"/>
              </w:rPr>
            </w:pPr>
            <w:r w:rsidRPr="00E42F19">
              <w:rPr>
                <w:szCs w:val="18"/>
              </w:rPr>
              <w:t>Manufactur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320AAA9D" w14:textId="5A55ED6B">
            <w:pPr>
              <w:pStyle w:val="RTableTextAbt"/>
              <w:rPr>
                <w:rFonts w:asciiTheme="majorBidi" w:hAnsiTheme="majorBidi" w:cstheme="majorBidi"/>
                <w:szCs w:val="18"/>
                <w:highlight w:val="yellow"/>
              </w:rPr>
            </w:pPr>
            <w:r>
              <w:rPr>
                <w:szCs w:val="18"/>
              </w:rPr>
              <w:t>$1,97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E4023FF" w14:textId="2D81FFAF">
            <w:pPr>
              <w:pStyle w:val="RTableTextAbt"/>
              <w:rPr>
                <w:rFonts w:asciiTheme="majorBidi" w:hAnsiTheme="majorBidi" w:cstheme="majorBidi"/>
                <w:szCs w:val="18"/>
                <w:highlight w:val="yellow"/>
              </w:rPr>
            </w:pPr>
            <w:r>
              <w:rPr>
                <w:szCs w:val="18"/>
              </w:rPr>
              <w:t>$1,97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DB1DB1B" w14:textId="6F3A9FEF">
            <w:pPr>
              <w:pStyle w:val="RTableTextAbt"/>
              <w:rPr>
                <w:rFonts w:asciiTheme="majorBidi" w:hAnsiTheme="majorBidi" w:cstheme="majorBidi"/>
                <w:szCs w:val="18"/>
                <w:highlight w:val="yellow"/>
              </w:rPr>
            </w:pPr>
            <w:r>
              <w:rPr>
                <w:szCs w:val="18"/>
              </w:rPr>
              <w:t>$3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B2F831D" w14:textId="371678FA">
            <w:pPr>
              <w:pStyle w:val="RTableTextAbt"/>
              <w:rPr>
                <w:rFonts w:asciiTheme="majorBidi" w:hAnsiTheme="majorBidi" w:cstheme="majorBidi"/>
                <w:szCs w:val="18"/>
                <w:highlight w:val="yellow"/>
              </w:rPr>
            </w:pPr>
            <w:r>
              <w:rPr>
                <w:szCs w:val="18"/>
              </w:rPr>
              <w:t>$38</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8C59D04" w14:textId="742BF10C">
            <w:pPr>
              <w:pStyle w:val="RTableTextAbt"/>
              <w:rPr>
                <w:rFonts w:asciiTheme="majorBidi" w:hAnsiTheme="majorBidi" w:cstheme="majorBidi"/>
                <w:color w:val="FF0000"/>
                <w:szCs w:val="18"/>
                <w:highlight w:val="yellow"/>
              </w:rPr>
            </w:pPr>
            <w:r>
              <w:rPr>
                <w:color w:val="FF0000"/>
                <w:szCs w:val="18"/>
              </w:rPr>
              <w:t>($1,93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025861C" w14:textId="54CB5E95">
            <w:pPr>
              <w:pStyle w:val="RTableTextAbt"/>
              <w:rPr>
                <w:rFonts w:asciiTheme="majorBidi" w:hAnsiTheme="majorBidi" w:cstheme="majorBidi"/>
                <w:color w:val="FF0000"/>
                <w:szCs w:val="18"/>
                <w:highlight w:val="yellow"/>
              </w:rPr>
            </w:pPr>
            <w:r>
              <w:rPr>
                <w:color w:val="FF0000"/>
                <w:szCs w:val="18"/>
              </w:rPr>
              <w:t>($1,937)</w:t>
            </w:r>
          </w:p>
        </w:tc>
      </w:tr>
      <w:tr w14:paraId="71777FC7"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5103B270" w14:textId="77777777">
            <w:pPr>
              <w:pStyle w:val="LTableTextAbt"/>
              <w:rPr>
                <w:szCs w:val="18"/>
                <w:highlight w:val="yellow"/>
              </w:rPr>
            </w:pPr>
            <w:r w:rsidRPr="00E42F19">
              <w:rPr>
                <w:szCs w:val="18"/>
              </w:rPr>
              <w:t>Import/Repackage</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15E14BA1" w14:textId="18F85279">
            <w:pPr>
              <w:pStyle w:val="RTableTextAbt"/>
              <w:rPr>
                <w:rFonts w:asciiTheme="majorBidi" w:hAnsiTheme="majorBidi" w:cstheme="majorBidi"/>
                <w:szCs w:val="18"/>
                <w:highlight w:val="yellow"/>
              </w:rPr>
            </w:pPr>
            <w:r>
              <w:rPr>
                <w:szCs w:val="18"/>
              </w:rPr>
              <w:t>$20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F1F2A43" w14:textId="0980A55B">
            <w:pPr>
              <w:pStyle w:val="RTableTextAbt"/>
              <w:rPr>
                <w:rFonts w:asciiTheme="majorBidi" w:hAnsiTheme="majorBidi" w:cstheme="majorBidi"/>
                <w:szCs w:val="18"/>
                <w:highlight w:val="yellow"/>
              </w:rPr>
            </w:pPr>
            <w:r>
              <w:rPr>
                <w:szCs w:val="18"/>
              </w:rPr>
              <w:t>$20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9A5572E" w14:textId="27544CC8">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70E6FE2" w14:textId="68125B63">
            <w:pPr>
              <w:pStyle w:val="RTableTextAbt"/>
              <w:rPr>
                <w:rFonts w:asciiTheme="majorBidi" w:hAnsiTheme="majorBidi" w:cstheme="majorBidi"/>
                <w:szCs w:val="18"/>
                <w:highlight w:val="yellow"/>
              </w:rPr>
            </w:pPr>
            <w:r>
              <w:rPr>
                <w:szCs w:val="18"/>
              </w:rPr>
              <w:t>$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FE6E15B" w14:textId="2348D0CA">
            <w:pPr>
              <w:pStyle w:val="RTableTextAbt"/>
              <w:rPr>
                <w:rFonts w:asciiTheme="majorBidi" w:hAnsiTheme="majorBidi" w:cstheme="majorBidi"/>
                <w:color w:val="FF0000"/>
                <w:szCs w:val="18"/>
                <w:highlight w:val="yellow"/>
              </w:rPr>
            </w:pPr>
            <w:r>
              <w:rPr>
                <w:color w:val="FF0000"/>
                <w:szCs w:val="18"/>
              </w:rPr>
              <w:t>($20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76038FF" w14:textId="3B7E9778">
            <w:pPr>
              <w:pStyle w:val="RTableTextAbt"/>
              <w:rPr>
                <w:rFonts w:asciiTheme="majorBidi" w:hAnsiTheme="majorBidi" w:cstheme="majorBidi"/>
                <w:color w:val="FF0000"/>
                <w:szCs w:val="18"/>
                <w:highlight w:val="yellow"/>
              </w:rPr>
            </w:pPr>
            <w:r>
              <w:rPr>
                <w:color w:val="FF0000"/>
                <w:szCs w:val="18"/>
              </w:rPr>
              <w:t>($203)</w:t>
            </w:r>
          </w:p>
        </w:tc>
      </w:tr>
      <w:tr w14:paraId="36A4546E"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106DD9C6" w14:textId="77777777">
            <w:pPr>
              <w:pStyle w:val="LTableTextAbt"/>
              <w:rPr>
                <w:szCs w:val="18"/>
                <w:highlight w:val="yellow"/>
              </w:rPr>
            </w:pPr>
            <w:r w:rsidRPr="00E42F19">
              <w:rPr>
                <w:szCs w:val="18"/>
              </w:rPr>
              <w:t>Reactant/Intermediate</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1484ABB" w14:textId="0285B861">
            <w:pPr>
              <w:pStyle w:val="RTableTextAbt"/>
              <w:rPr>
                <w:rFonts w:asciiTheme="majorBidi" w:hAnsiTheme="majorBidi" w:cstheme="majorBidi"/>
                <w:szCs w:val="18"/>
                <w:highlight w:val="yellow"/>
              </w:rPr>
            </w:pPr>
            <w:r>
              <w:rPr>
                <w:szCs w:val="18"/>
              </w:rPr>
              <w:t>$38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D67E4EA" w14:textId="5EFF1649">
            <w:pPr>
              <w:pStyle w:val="RTableTextAbt"/>
              <w:rPr>
                <w:rFonts w:asciiTheme="majorBidi" w:hAnsiTheme="majorBidi" w:cstheme="majorBidi"/>
                <w:szCs w:val="18"/>
                <w:highlight w:val="yellow"/>
              </w:rPr>
            </w:pPr>
            <w:r>
              <w:rPr>
                <w:szCs w:val="18"/>
              </w:rPr>
              <w:t>$38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5C5BDF4" w14:textId="7B06DF6F">
            <w:pPr>
              <w:pStyle w:val="RTableTextAbt"/>
              <w:rPr>
                <w:rFonts w:asciiTheme="majorBidi" w:hAnsiTheme="majorBidi" w:cstheme="majorBidi"/>
                <w:szCs w:val="18"/>
                <w:highlight w:val="yellow"/>
              </w:rPr>
            </w:pPr>
            <w:r>
              <w:rPr>
                <w:szCs w:val="18"/>
              </w:rPr>
              <w:t>$7</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E14DE0F" w14:textId="51B6B243">
            <w:pPr>
              <w:pStyle w:val="RTableTextAbt"/>
              <w:rPr>
                <w:rFonts w:asciiTheme="majorBidi" w:hAnsiTheme="majorBidi" w:cstheme="majorBidi"/>
                <w:szCs w:val="18"/>
                <w:highlight w:val="yellow"/>
              </w:rPr>
            </w:pPr>
            <w:r>
              <w:rPr>
                <w:szCs w:val="18"/>
              </w:rPr>
              <w:t>$7</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197A390" w14:textId="68E1A7CD">
            <w:pPr>
              <w:pStyle w:val="RTableTextAbt"/>
              <w:rPr>
                <w:rFonts w:asciiTheme="majorBidi" w:hAnsiTheme="majorBidi" w:cstheme="majorBidi"/>
                <w:color w:val="FF0000"/>
                <w:szCs w:val="18"/>
                <w:highlight w:val="yellow"/>
              </w:rPr>
            </w:pPr>
            <w:r>
              <w:rPr>
                <w:color w:val="FF0000"/>
                <w:szCs w:val="18"/>
              </w:rPr>
              <w:t>($37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16ABB68" w14:textId="33EF6028">
            <w:pPr>
              <w:pStyle w:val="RTableTextAbt"/>
              <w:rPr>
                <w:rFonts w:asciiTheme="majorBidi" w:hAnsiTheme="majorBidi" w:cstheme="majorBidi"/>
                <w:color w:val="FF0000"/>
                <w:szCs w:val="18"/>
                <w:highlight w:val="yellow"/>
              </w:rPr>
            </w:pPr>
            <w:r>
              <w:rPr>
                <w:color w:val="FF0000"/>
                <w:szCs w:val="18"/>
              </w:rPr>
              <w:t>($375)</w:t>
            </w:r>
          </w:p>
        </w:tc>
      </w:tr>
      <w:tr w14:paraId="6E9E5659"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5947DD05" w14:textId="77777777">
            <w:pPr>
              <w:pStyle w:val="LTableTextAbt"/>
              <w:rPr>
                <w:szCs w:val="18"/>
                <w:highlight w:val="yellow"/>
              </w:rPr>
            </w:pPr>
            <w:r w:rsidRPr="00E42F19">
              <w:rPr>
                <w:szCs w:val="18"/>
              </w:rPr>
              <w:t>Processing Aid in Petrochemical Manufactur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34F6F996" w14:textId="01489B9A">
            <w:pPr>
              <w:pStyle w:val="RTableTextAbt"/>
              <w:rPr>
                <w:rFonts w:asciiTheme="majorBidi" w:hAnsiTheme="majorBidi" w:cstheme="majorBidi"/>
                <w:szCs w:val="18"/>
                <w:highlight w:val="yellow"/>
              </w:rPr>
            </w:pPr>
            <w:r>
              <w:rPr>
                <w:szCs w:val="18"/>
              </w:rPr>
              <w:t>$1,03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1D1B122" w14:textId="598617D8">
            <w:pPr>
              <w:pStyle w:val="RTableTextAbt"/>
              <w:rPr>
                <w:rFonts w:asciiTheme="majorBidi" w:hAnsiTheme="majorBidi" w:cstheme="majorBidi"/>
                <w:szCs w:val="18"/>
                <w:highlight w:val="yellow"/>
              </w:rPr>
            </w:pPr>
            <w:r>
              <w:rPr>
                <w:szCs w:val="18"/>
              </w:rPr>
              <w:t>$1,03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4851D52" w14:textId="084D9C74">
            <w:pPr>
              <w:pStyle w:val="RTableTextAbt"/>
              <w:rPr>
                <w:rFonts w:asciiTheme="majorBidi" w:hAnsiTheme="majorBidi" w:cstheme="majorBidi"/>
                <w:szCs w:val="18"/>
                <w:highlight w:val="yellow"/>
              </w:rPr>
            </w:pPr>
            <w:r>
              <w:rPr>
                <w:szCs w:val="18"/>
              </w:rPr>
              <w:t>$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1C2C6EE" w14:textId="2477CB0F">
            <w:pPr>
              <w:pStyle w:val="RTableTextAbt"/>
              <w:rPr>
                <w:rFonts w:asciiTheme="majorBidi" w:hAnsiTheme="majorBidi" w:cstheme="majorBidi"/>
                <w:szCs w:val="18"/>
                <w:highlight w:val="yellow"/>
              </w:rPr>
            </w:pPr>
            <w:r>
              <w:rPr>
                <w:szCs w:val="18"/>
              </w:rPr>
              <w:t>$4</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85677C6" w14:textId="22B5CBC7">
            <w:pPr>
              <w:pStyle w:val="RTableTextAbt"/>
              <w:rPr>
                <w:rFonts w:asciiTheme="majorBidi" w:hAnsiTheme="majorBidi" w:cstheme="majorBidi"/>
                <w:color w:val="FF0000"/>
                <w:szCs w:val="18"/>
                <w:highlight w:val="yellow"/>
              </w:rPr>
            </w:pPr>
            <w:r>
              <w:rPr>
                <w:color w:val="FF0000"/>
                <w:szCs w:val="18"/>
              </w:rPr>
              <w:t>($1,03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83D9C33" w14:textId="33575627">
            <w:pPr>
              <w:pStyle w:val="RTableTextAbt"/>
              <w:rPr>
                <w:rFonts w:asciiTheme="majorBidi" w:hAnsiTheme="majorBidi" w:cstheme="majorBidi"/>
                <w:color w:val="FF0000"/>
                <w:szCs w:val="18"/>
                <w:highlight w:val="yellow"/>
              </w:rPr>
            </w:pPr>
            <w:r>
              <w:rPr>
                <w:color w:val="FF0000"/>
                <w:szCs w:val="18"/>
              </w:rPr>
              <w:t>($1,033)</w:t>
            </w:r>
          </w:p>
        </w:tc>
      </w:tr>
      <w:tr w14:paraId="7E27BEDD" w14:textId="77777777" w:rsidTr="00A90589">
        <w:tblPrEx>
          <w:tblW w:w="13230" w:type="dxa"/>
          <w:tblInd w:w="-360" w:type="dxa"/>
          <w:tblLayout w:type="fixed"/>
          <w:tblCellMar>
            <w:left w:w="0" w:type="dxa"/>
            <w:right w:w="58" w:type="dxa"/>
          </w:tblCellMar>
          <w:tblLook w:val="04A0"/>
        </w:tblPrEx>
        <w:trPr>
          <w:trHeight w:val="206"/>
        </w:trPr>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4B637E0E" w14:textId="77777777">
            <w:pPr>
              <w:pStyle w:val="LTableTextAbt"/>
              <w:rPr>
                <w:szCs w:val="18"/>
                <w:highlight w:val="yellow"/>
              </w:rPr>
            </w:pPr>
            <w:r>
              <w:rPr>
                <w:szCs w:val="18"/>
              </w:rPr>
              <w:t>Production of Maskant for chemical mill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42E7C450" w14:textId="3890ED3C">
            <w:pPr>
              <w:pStyle w:val="RTableTextAbt"/>
              <w:rPr>
                <w:rFonts w:asciiTheme="majorBidi" w:hAnsiTheme="majorBidi" w:cstheme="majorBidi"/>
                <w:szCs w:val="18"/>
                <w:highlight w:val="yellow"/>
              </w:rPr>
            </w:pPr>
            <w:r>
              <w:rPr>
                <w:szCs w:val="18"/>
              </w:rPr>
              <w:t>$4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0631A1C" w14:textId="2AE9F32F">
            <w:pPr>
              <w:pStyle w:val="RTableTextAbt"/>
              <w:rPr>
                <w:rFonts w:asciiTheme="majorBidi" w:hAnsiTheme="majorBidi" w:cstheme="majorBidi"/>
                <w:szCs w:val="18"/>
                <w:highlight w:val="yellow"/>
              </w:rPr>
            </w:pPr>
            <w:r>
              <w:rPr>
                <w:szCs w:val="18"/>
              </w:rPr>
              <w:t>$4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4ED9757" w14:textId="6C232A7D">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9D39F0D" w14:textId="1C21E424">
            <w:pPr>
              <w:pStyle w:val="RTableTextAbt"/>
              <w:rPr>
                <w:rFonts w:asciiTheme="majorBidi" w:hAnsiTheme="majorBidi" w:cstheme="majorBidi"/>
                <w:szCs w:val="18"/>
                <w:highlight w:val="yellow"/>
              </w:rPr>
            </w:pPr>
            <w:r>
              <w:rPr>
                <w:szCs w:val="18"/>
              </w:rPr>
              <w:t>$0</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6898346" w14:textId="5B39EDC0">
            <w:pPr>
              <w:pStyle w:val="RTableTextAbt"/>
              <w:rPr>
                <w:rFonts w:asciiTheme="majorBidi" w:hAnsiTheme="majorBidi" w:cstheme="majorBidi"/>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47DEE31" w14:textId="5862D330">
            <w:pPr>
              <w:pStyle w:val="RTableTextAbt"/>
              <w:rPr>
                <w:rFonts w:asciiTheme="majorBidi" w:hAnsiTheme="majorBidi" w:cstheme="majorBidi"/>
                <w:color w:val="FF0000"/>
                <w:szCs w:val="18"/>
                <w:highlight w:val="yellow"/>
              </w:rPr>
            </w:pPr>
            <w:r>
              <w:rPr>
                <w:color w:val="FF0000"/>
                <w:szCs w:val="18"/>
              </w:rPr>
              <w:t>($43)</w:t>
            </w:r>
          </w:p>
        </w:tc>
      </w:tr>
      <w:tr w14:paraId="6C3186A1"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55D22828" w14:textId="77777777">
            <w:pPr>
              <w:pStyle w:val="LTableTextAbt"/>
              <w:rPr>
                <w:szCs w:val="18"/>
                <w:highlight w:val="yellow"/>
              </w:rPr>
            </w:pPr>
            <w:r>
              <w:rPr>
                <w:szCs w:val="18"/>
              </w:rPr>
              <w:t>Use as Maskant for Chemical Mill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A5B7ABE" w14:textId="624CBC9D">
            <w:pPr>
              <w:pStyle w:val="RTableTextAbt"/>
              <w:rPr>
                <w:rFonts w:asciiTheme="majorBidi" w:hAnsiTheme="majorBidi" w:cstheme="majorBidi"/>
                <w:szCs w:val="18"/>
                <w:highlight w:val="yellow"/>
              </w:rPr>
            </w:pPr>
            <w:r>
              <w:rPr>
                <w:szCs w:val="18"/>
              </w:rPr>
              <w:t>$1,42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280C0AA" w14:textId="34ECCD9E">
            <w:pPr>
              <w:pStyle w:val="RTableTextAbt"/>
              <w:rPr>
                <w:rFonts w:asciiTheme="majorBidi" w:hAnsiTheme="majorBidi" w:cstheme="majorBidi"/>
                <w:szCs w:val="18"/>
                <w:highlight w:val="yellow"/>
              </w:rPr>
            </w:pPr>
            <w:r>
              <w:rPr>
                <w:szCs w:val="18"/>
              </w:rPr>
              <w:t>$1,42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06BF421" w14:textId="7B990687">
            <w:pPr>
              <w:pStyle w:val="RTableTextAbt"/>
              <w:rPr>
                <w:rFonts w:asciiTheme="majorBidi" w:hAnsiTheme="majorBidi" w:cstheme="majorBidi"/>
                <w:szCs w:val="18"/>
                <w:highlight w:val="yellow"/>
              </w:rPr>
            </w:pPr>
            <w:r>
              <w:rPr>
                <w:szCs w:val="18"/>
              </w:rPr>
              <w:t>$19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8815C93" w14:textId="389C6AF8">
            <w:pPr>
              <w:pStyle w:val="RTableTextAbt"/>
              <w:rPr>
                <w:rFonts w:asciiTheme="majorBidi" w:hAnsiTheme="majorBidi" w:cstheme="majorBidi"/>
                <w:szCs w:val="18"/>
                <w:highlight w:val="yellow"/>
              </w:rPr>
            </w:pPr>
            <w:r>
              <w:rPr>
                <w:szCs w:val="18"/>
              </w:rPr>
              <w:t>$19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5C92AEC" w14:textId="63C084BB">
            <w:pPr>
              <w:pStyle w:val="RTableTextAbt"/>
              <w:rPr>
                <w:rFonts w:asciiTheme="majorBidi" w:hAnsiTheme="majorBidi" w:cstheme="majorBidi"/>
                <w:color w:val="FF0000"/>
                <w:szCs w:val="18"/>
                <w:highlight w:val="yellow"/>
              </w:rPr>
            </w:pPr>
            <w:r>
              <w:rPr>
                <w:color w:val="FF0000"/>
                <w:szCs w:val="18"/>
              </w:rPr>
              <w:t>($1,22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180906C" w14:textId="6BB0F590">
            <w:pPr>
              <w:pStyle w:val="RTableTextAbt"/>
              <w:rPr>
                <w:rFonts w:asciiTheme="majorBidi" w:hAnsiTheme="majorBidi" w:cstheme="majorBidi"/>
                <w:color w:val="FF0000"/>
                <w:szCs w:val="18"/>
              </w:rPr>
            </w:pPr>
            <w:r>
              <w:rPr>
                <w:color w:val="FF0000"/>
                <w:szCs w:val="18"/>
              </w:rPr>
              <w:t>($1,228)</w:t>
            </w:r>
          </w:p>
        </w:tc>
      </w:tr>
      <w:tr w14:paraId="6D6B860C"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4306B105" w14:textId="77777777">
            <w:pPr>
              <w:pStyle w:val="LTableTextAbt"/>
              <w:rPr>
                <w:szCs w:val="18"/>
                <w:highlight w:val="yellow"/>
              </w:rPr>
            </w:pPr>
            <w:r>
              <w:rPr>
                <w:szCs w:val="18"/>
              </w:rPr>
              <w:t>Vapor Degreasing: Open Top Vapor Degreasing (OTVD)</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2C1E142" w14:textId="7EC98A46">
            <w:pPr>
              <w:pStyle w:val="RTableTextAbt"/>
              <w:rPr>
                <w:rFonts w:asciiTheme="majorBidi" w:hAnsiTheme="majorBidi" w:cstheme="majorBidi"/>
                <w:szCs w:val="18"/>
                <w:highlight w:val="yellow"/>
              </w:rPr>
            </w:pPr>
            <w:r>
              <w:rPr>
                <w:szCs w:val="18"/>
              </w:rPr>
              <w:t>$13,72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2EB9605" w14:textId="14CA8E1A">
            <w:pPr>
              <w:pStyle w:val="RTableTextAbt"/>
              <w:rPr>
                <w:rFonts w:asciiTheme="majorBidi" w:hAnsiTheme="majorBidi" w:cstheme="majorBidi"/>
                <w:szCs w:val="18"/>
                <w:highlight w:val="yellow"/>
              </w:rPr>
            </w:pPr>
            <w:r>
              <w:rPr>
                <w:szCs w:val="18"/>
              </w:rPr>
              <w:t>$34,27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2E6E6CD" w14:textId="39BA39DC">
            <w:pPr>
              <w:pStyle w:val="RTableTextAbt"/>
              <w:rPr>
                <w:rFonts w:asciiTheme="majorBidi" w:hAnsiTheme="majorBidi" w:cstheme="majorBidi"/>
                <w:szCs w:val="18"/>
                <w:highlight w:val="yellow"/>
              </w:rPr>
            </w:pPr>
            <w:r>
              <w:rPr>
                <w:szCs w:val="18"/>
              </w:rPr>
              <w:t>$10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F312E07" w14:textId="384A9287">
            <w:pPr>
              <w:pStyle w:val="RTableTextAbt"/>
              <w:rPr>
                <w:rFonts w:asciiTheme="majorBidi" w:hAnsiTheme="majorBidi" w:cstheme="majorBidi"/>
                <w:szCs w:val="18"/>
                <w:highlight w:val="yellow"/>
              </w:rPr>
            </w:pPr>
            <w:r>
              <w:rPr>
                <w:szCs w:val="18"/>
              </w:rPr>
              <w:t>$5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CBF7738" w14:textId="1FE40436">
            <w:pPr>
              <w:pStyle w:val="RTableTextAbt"/>
              <w:rPr>
                <w:rFonts w:asciiTheme="majorBidi" w:hAnsiTheme="majorBidi" w:cstheme="majorBidi"/>
                <w:color w:val="FF0000"/>
                <w:szCs w:val="18"/>
                <w:highlight w:val="yellow"/>
              </w:rPr>
            </w:pPr>
            <w:r>
              <w:rPr>
                <w:color w:val="FF0000"/>
                <w:szCs w:val="18"/>
              </w:rPr>
              <w:t>($13,62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84D6D6C" w14:textId="098243D1">
            <w:pPr>
              <w:pStyle w:val="RTableTextAbt"/>
              <w:rPr>
                <w:rFonts w:asciiTheme="majorBidi" w:hAnsiTheme="majorBidi" w:cstheme="majorBidi"/>
                <w:color w:val="FF0000"/>
                <w:szCs w:val="18"/>
              </w:rPr>
            </w:pPr>
            <w:r>
              <w:rPr>
                <w:color w:val="FF0000"/>
                <w:szCs w:val="18"/>
              </w:rPr>
              <w:t>($34,224)</w:t>
            </w:r>
          </w:p>
        </w:tc>
      </w:tr>
      <w:tr w14:paraId="1D61E1DC"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510274F1" w14:textId="77777777">
            <w:pPr>
              <w:pStyle w:val="LTableTextAbt"/>
              <w:rPr>
                <w:szCs w:val="18"/>
                <w:highlight w:val="yellow"/>
              </w:rPr>
            </w:pPr>
            <w:r>
              <w:rPr>
                <w:szCs w:val="18"/>
              </w:rPr>
              <w:t>Vapor Degreasing: Enclosed Vapor Degreasing (EVD)</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64D21AF" w14:textId="6570653E">
            <w:pPr>
              <w:pStyle w:val="RTableTextAbt"/>
              <w:rPr>
                <w:rFonts w:asciiTheme="majorBidi" w:hAnsiTheme="majorBidi" w:cstheme="majorBidi"/>
                <w:szCs w:val="18"/>
                <w:highlight w:val="yellow"/>
              </w:rPr>
            </w:pPr>
            <w:r>
              <w:rPr>
                <w:szCs w:val="18"/>
              </w:rPr>
              <w:t>$1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8121223" w14:textId="23E8DDD5">
            <w:pPr>
              <w:pStyle w:val="RTableTextAbt"/>
              <w:rPr>
                <w:rFonts w:asciiTheme="majorBidi" w:hAnsiTheme="majorBidi" w:cstheme="majorBidi"/>
                <w:szCs w:val="18"/>
                <w:highlight w:val="yellow"/>
              </w:rPr>
            </w:pPr>
            <w:r>
              <w:rPr>
                <w:szCs w:val="18"/>
              </w:rPr>
              <w:t>$5,64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84EA135" w14:textId="3792F3D8">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B8B3595" w14:textId="1BA1798A">
            <w:pPr>
              <w:pStyle w:val="RTableTextAbt"/>
              <w:rPr>
                <w:rFonts w:asciiTheme="majorBidi" w:hAnsiTheme="majorBidi" w:cstheme="majorBidi"/>
                <w:szCs w:val="18"/>
                <w:highlight w:val="yellow"/>
              </w:rPr>
            </w:pPr>
            <w:r>
              <w:rPr>
                <w:szCs w:val="18"/>
              </w:rPr>
              <w:t>$0</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6939255" w14:textId="1CC07555">
            <w:pPr>
              <w:pStyle w:val="RTableTextAbt"/>
              <w:rPr>
                <w:rFonts w:asciiTheme="majorBidi" w:hAnsiTheme="majorBidi" w:cstheme="majorBidi"/>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661B4CC" w14:textId="1E61FB53">
            <w:pPr>
              <w:pStyle w:val="RTableTextAbt"/>
              <w:rPr>
                <w:rFonts w:asciiTheme="majorBidi" w:hAnsiTheme="majorBidi" w:cstheme="majorBidi"/>
                <w:color w:val="FF0000"/>
                <w:szCs w:val="18"/>
              </w:rPr>
            </w:pPr>
            <w:r>
              <w:rPr>
                <w:color w:val="FF0000"/>
                <w:szCs w:val="18"/>
              </w:rPr>
              <w:t>($5,645)</w:t>
            </w:r>
          </w:p>
        </w:tc>
      </w:tr>
      <w:tr w14:paraId="03F94F26" w14:textId="77777777" w:rsidTr="00A90589">
        <w:tblPrEx>
          <w:tblW w:w="13230" w:type="dxa"/>
          <w:tblInd w:w="-360" w:type="dxa"/>
          <w:tblLayout w:type="fixed"/>
          <w:tblCellMar>
            <w:left w:w="0" w:type="dxa"/>
            <w:right w:w="58" w:type="dxa"/>
          </w:tblCellMar>
          <w:tblLook w:val="04A0"/>
        </w:tblPrEx>
        <w:tc>
          <w:tcPr>
            <w:tcW w:w="4500" w:type="dxa"/>
            <w:tcBorders>
              <w:top w:val="nil"/>
              <w:left w:val="single" w:sz="4" w:space="0" w:color="auto"/>
              <w:bottom w:val="single" w:sz="4" w:space="0" w:color="auto"/>
              <w:right w:val="single" w:sz="4" w:space="0" w:color="auto"/>
            </w:tcBorders>
            <w:shd w:val="clear" w:color="000000" w:fill="FFFFFF"/>
            <w:vAlign w:val="center"/>
          </w:tcPr>
          <w:p w:rsidR="00F528CC" w:rsidRPr="00E42F19" w:rsidP="00F528CC" w14:paraId="4F227031" w14:textId="77777777">
            <w:pPr>
              <w:pStyle w:val="LTableTextAbt"/>
              <w:rPr>
                <w:szCs w:val="18"/>
                <w:highlight w:val="yellow"/>
              </w:rPr>
            </w:pPr>
            <w:r>
              <w:rPr>
                <w:szCs w:val="18"/>
              </w:rPr>
              <w:t>Vapor Degreasing: Conveyorized Vapor Degreasing (CVD)</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736D546" w14:textId="2FF35088">
            <w:pPr>
              <w:pStyle w:val="RTableTextAbt"/>
              <w:rPr>
                <w:rFonts w:asciiTheme="majorBidi" w:hAnsiTheme="majorBidi" w:cstheme="majorBidi"/>
                <w:szCs w:val="18"/>
                <w:highlight w:val="yellow"/>
              </w:rPr>
            </w:pPr>
            <w:r>
              <w:rPr>
                <w:szCs w:val="18"/>
              </w:rPr>
              <w:t>$92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DA0D798" w14:textId="24653FC9">
            <w:pPr>
              <w:pStyle w:val="RTableTextAbt"/>
              <w:rPr>
                <w:rFonts w:asciiTheme="majorBidi" w:hAnsiTheme="majorBidi" w:cstheme="majorBidi"/>
                <w:szCs w:val="18"/>
                <w:highlight w:val="yellow"/>
              </w:rPr>
            </w:pPr>
            <w:r>
              <w:rPr>
                <w:szCs w:val="18"/>
              </w:rPr>
              <w:t>$92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E7B8AC1" w14:textId="5B4CB558">
            <w:pPr>
              <w:pStyle w:val="RTableTextAbt"/>
              <w:rPr>
                <w:rFonts w:asciiTheme="majorBidi" w:hAnsiTheme="majorBidi" w:cstheme="majorBidi"/>
                <w:szCs w:val="18"/>
                <w:highlight w:val="yellow"/>
              </w:rPr>
            </w:pPr>
            <w:r>
              <w:rPr>
                <w:szCs w:val="18"/>
              </w:rPr>
              <w:t>$26</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486F238" w14:textId="28D5DB12">
            <w:pPr>
              <w:pStyle w:val="RTableTextAbt"/>
              <w:rPr>
                <w:rFonts w:asciiTheme="majorBidi" w:hAnsiTheme="majorBidi" w:cstheme="majorBidi"/>
                <w:szCs w:val="18"/>
              </w:rPr>
            </w:pPr>
            <w:r>
              <w:rPr>
                <w:szCs w:val="18"/>
              </w:rPr>
              <w:t>$26</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8071B99" w14:textId="2F41FCCF">
            <w:pPr>
              <w:pStyle w:val="RTableTextAbt"/>
              <w:rPr>
                <w:rFonts w:asciiTheme="majorBidi" w:hAnsiTheme="majorBidi" w:cstheme="majorBidi"/>
                <w:color w:val="FF0000"/>
                <w:szCs w:val="18"/>
                <w:highlight w:val="yellow"/>
              </w:rPr>
            </w:pPr>
            <w:r>
              <w:rPr>
                <w:color w:val="FF0000"/>
                <w:szCs w:val="18"/>
              </w:rPr>
              <w:t>($89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3BA7A79" w14:textId="118C5EAE">
            <w:pPr>
              <w:pStyle w:val="RTableTextAbt"/>
              <w:rPr>
                <w:rFonts w:asciiTheme="majorBidi" w:hAnsiTheme="majorBidi" w:cstheme="majorBidi"/>
                <w:color w:val="FF0000"/>
                <w:szCs w:val="18"/>
              </w:rPr>
            </w:pPr>
            <w:r>
              <w:rPr>
                <w:color w:val="FF0000"/>
                <w:szCs w:val="18"/>
              </w:rPr>
              <w:t>($896)</w:t>
            </w:r>
          </w:p>
        </w:tc>
      </w:tr>
      <w:tr w14:paraId="3DECFA15"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0E5E1A75" w14:textId="77777777">
            <w:pPr>
              <w:pStyle w:val="LTableTextAbt"/>
              <w:rPr>
                <w:highlight w:val="yellow"/>
              </w:rPr>
            </w:pPr>
            <w:r>
              <w:rPr>
                <w:szCs w:val="18"/>
              </w:rPr>
              <w:t>Recycling and Dispos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4B29B014" w14:textId="5118E5A5">
            <w:pPr>
              <w:pStyle w:val="RTableTextAbt"/>
              <w:rPr>
                <w:rFonts w:asciiTheme="majorBidi" w:hAnsiTheme="majorBidi" w:cstheme="majorBidi"/>
                <w:szCs w:val="18"/>
                <w:highlight w:val="yellow"/>
              </w:rPr>
            </w:pPr>
            <w:r>
              <w:rPr>
                <w:szCs w:val="18"/>
              </w:rPr>
              <w:t>$77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954C43D" w14:textId="432EB9C4">
            <w:pPr>
              <w:pStyle w:val="RTableTextAbt"/>
              <w:rPr>
                <w:rFonts w:asciiTheme="majorBidi" w:hAnsiTheme="majorBidi" w:cstheme="majorBidi"/>
                <w:szCs w:val="18"/>
                <w:highlight w:val="yellow"/>
              </w:rPr>
            </w:pPr>
            <w:r>
              <w:rPr>
                <w:szCs w:val="18"/>
              </w:rPr>
              <w:t>$77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3F90AE2" w14:textId="72997156">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4237F2E" w14:textId="039DE7FB">
            <w:pPr>
              <w:pStyle w:val="RTableTextAbt"/>
              <w:rPr>
                <w:rFonts w:asciiTheme="majorBidi" w:hAnsiTheme="majorBidi" w:cstheme="majorBidi"/>
                <w:szCs w:val="18"/>
                <w:highlight w:val="yellow"/>
              </w:rPr>
            </w:pPr>
            <w:r>
              <w:rPr>
                <w:szCs w:val="18"/>
              </w:rPr>
              <w:t>$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0D2E3F3" w14:textId="5BD945D9">
            <w:pPr>
              <w:pStyle w:val="RTableTextAbt"/>
              <w:rPr>
                <w:rFonts w:asciiTheme="majorBidi" w:hAnsiTheme="majorBidi" w:cstheme="majorBidi"/>
                <w:color w:val="FF0000"/>
                <w:szCs w:val="18"/>
                <w:highlight w:val="yellow"/>
              </w:rPr>
            </w:pPr>
            <w:r>
              <w:rPr>
                <w:color w:val="FF0000"/>
                <w:szCs w:val="18"/>
              </w:rPr>
              <w:t>($7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57FABC1" w14:textId="3959827B">
            <w:pPr>
              <w:pStyle w:val="RTableTextAbt"/>
              <w:rPr>
                <w:rFonts w:asciiTheme="majorBidi" w:hAnsiTheme="majorBidi" w:cstheme="majorBidi"/>
                <w:color w:val="FF0000"/>
                <w:szCs w:val="18"/>
                <w:highlight w:val="yellow"/>
              </w:rPr>
            </w:pPr>
            <w:r>
              <w:rPr>
                <w:color w:val="FF0000"/>
                <w:szCs w:val="18"/>
              </w:rPr>
              <w:t>($772)</w:t>
            </w:r>
          </w:p>
        </w:tc>
      </w:tr>
      <w:tr w14:paraId="076D88CC"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4742D1EB" w14:textId="77777777">
            <w:pPr>
              <w:pStyle w:val="LTableTextAbt"/>
              <w:rPr>
                <w:highlight w:val="yellow"/>
              </w:rPr>
            </w:pPr>
            <w:r>
              <w:rPr>
                <w:szCs w:val="18"/>
              </w:rPr>
              <w:t>Laboratory Chemical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97BF97D" w14:textId="39EF6AB2">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41F1770" w14:textId="30DD097A">
            <w:pPr>
              <w:pStyle w:val="RTableTextAbt"/>
              <w:rPr>
                <w:rFonts w:asciiTheme="majorBidi" w:hAnsiTheme="majorBidi" w:cstheme="majorBidi"/>
                <w:szCs w:val="18"/>
                <w:highlight w:val="yellow"/>
              </w:rPr>
            </w:pPr>
            <w:r>
              <w:rPr>
                <w:szCs w:val="18"/>
              </w:rPr>
              <w:t>$11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7D2F429" w14:textId="2AC16CDB">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2EDA5E2" w14:textId="5979D7BD">
            <w:pPr>
              <w:pStyle w:val="RTableTextAbt"/>
              <w:rPr>
                <w:rFonts w:asciiTheme="majorBidi" w:hAnsiTheme="majorBidi" w:cstheme="majorBidi"/>
                <w:szCs w:val="18"/>
                <w:highlight w:val="yellow"/>
              </w:rPr>
            </w:pPr>
            <w:r>
              <w:rPr>
                <w:szCs w:val="18"/>
              </w:rPr>
              <w:t>$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2019289" w14:textId="325640C2">
            <w:pPr>
              <w:pStyle w:val="RTableTextAbt"/>
              <w:rPr>
                <w:rFonts w:asciiTheme="majorBidi" w:hAnsiTheme="majorBidi" w:cstheme="majorBidi"/>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15F7DE5" w14:textId="31FF16D0">
            <w:pPr>
              <w:pStyle w:val="RTableTextAbt"/>
              <w:rPr>
                <w:rFonts w:asciiTheme="majorBidi" w:hAnsiTheme="majorBidi" w:cstheme="majorBidi"/>
                <w:color w:val="FF0000"/>
                <w:szCs w:val="18"/>
                <w:highlight w:val="yellow"/>
              </w:rPr>
            </w:pPr>
            <w:r>
              <w:rPr>
                <w:color w:val="FF0000"/>
                <w:szCs w:val="18"/>
              </w:rPr>
              <w:t>($113)</w:t>
            </w:r>
          </w:p>
        </w:tc>
      </w:tr>
      <w:tr w14:paraId="3737D7A7"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10259BFB" w14:textId="77777777">
            <w:pPr>
              <w:pStyle w:val="LTableTextAbt"/>
              <w:rPr>
                <w:highlight w:val="yellow"/>
              </w:rPr>
            </w:pPr>
            <w:r>
              <w:rPr>
                <w:szCs w:val="18"/>
              </w:rPr>
              <w:t>Processing Aid, except petrochemic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DDDA38F" w14:textId="221AF637">
            <w:pPr>
              <w:pStyle w:val="RTableTextAbt"/>
              <w:rPr>
                <w:rFonts w:asciiTheme="majorBidi" w:hAnsiTheme="majorBidi" w:cstheme="majorBidi"/>
                <w:szCs w:val="18"/>
                <w:highlight w:val="yellow"/>
              </w:rPr>
            </w:pPr>
            <w:r>
              <w:rPr>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AD86158" w14:textId="7F646ED9">
            <w:pPr>
              <w:pStyle w:val="RTableTextAbt"/>
              <w:rPr>
                <w:rFonts w:asciiTheme="majorBidi" w:hAnsiTheme="majorBidi" w:cstheme="majorBidi"/>
                <w:szCs w:val="18"/>
                <w:highlight w:val="yellow"/>
              </w:rPr>
            </w:pPr>
            <w:r>
              <w:rPr>
                <w:szCs w:val="18"/>
              </w:rPr>
              <w:t>$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A1B2FE2" w14:textId="4AFD76FD">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008AC71" w14:textId="78CAA0FF">
            <w:pPr>
              <w:pStyle w:val="RTableTextAbt"/>
              <w:rPr>
                <w:rFonts w:asciiTheme="majorBidi" w:hAnsiTheme="majorBidi" w:cstheme="majorBidi"/>
                <w:szCs w:val="18"/>
                <w:highlight w:val="yellow"/>
              </w:rPr>
            </w:pPr>
            <w:r>
              <w:rPr>
                <w:szCs w:val="18"/>
              </w:rPr>
              <w:t>$0</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7CC65DC" w14:textId="108F55B8">
            <w:pPr>
              <w:pStyle w:val="RTableTextAbt"/>
              <w:rPr>
                <w:rFonts w:asciiTheme="majorBidi" w:hAnsiTheme="majorBidi" w:cstheme="majorBidi"/>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76C77AD" w14:textId="65D829B7">
            <w:pPr>
              <w:pStyle w:val="RTableTextAbt"/>
              <w:rPr>
                <w:rFonts w:asciiTheme="majorBidi" w:hAnsiTheme="majorBidi" w:cstheme="majorBidi"/>
                <w:color w:val="FF0000"/>
                <w:szCs w:val="18"/>
                <w:highlight w:val="yellow"/>
              </w:rPr>
            </w:pPr>
            <w:r>
              <w:rPr>
                <w:color w:val="FF0000"/>
                <w:szCs w:val="18"/>
              </w:rPr>
              <w:t>($32)</w:t>
            </w:r>
          </w:p>
        </w:tc>
      </w:tr>
      <w:tr w14:paraId="6C4CBF9A"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7458F729" w14:textId="77777777">
            <w:pPr>
              <w:pStyle w:val="LTableTextAbt"/>
              <w:rPr>
                <w:highlight w:val="yellow"/>
              </w:rPr>
            </w:pPr>
            <w:r>
              <w:rPr>
                <w:szCs w:val="18"/>
              </w:rPr>
              <w:t>Adhesives and Sealant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140EC367" w14:textId="30C54253">
            <w:pPr>
              <w:pStyle w:val="RTableTextAbt"/>
              <w:rPr>
                <w:rFonts w:asciiTheme="majorBidi" w:hAnsiTheme="majorBidi" w:cstheme="majorBidi"/>
                <w:szCs w:val="18"/>
                <w:highlight w:val="yellow"/>
              </w:rPr>
            </w:pPr>
            <w:r>
              <w:rPr>
                <w:szCs w:val="18"/>
              </w:rPr>
              <w:t>$24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56B024A" w14:textId="1A8E32C3">
            <w:pPr>
              <w:pStyle w:val="RTableTextAbt"/>
              <w:rPr>
                <w:rFonts w:asciiTheme="majorBidi" w:hAnsiTheme="majorBidi" w:cstheme="majorBidi"/>
                <w:szCs w:val="18"/>
                <w:highlight w:val="yellow"/>
              </w:rPr>
            </w:pPr>
            <w:r>
              <w:rPr>
                <w:szCs w:val="18"/>
              </w:rPr>
              <w:t>$24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5438961" w14:textId="5C3E16B0">
            <w:pPr>
              <w:pStyle w:val="RTableTextAbt"/>
              <w:rPr>
                <w:rFonts w:asciiTheme="majorBidi" w:hAnsiTheme="majorBidi" w:cstheme="majorBidi"/>
                <w:szCs w:val="18"/>
                <w:highlight w:val="yellow"/>
              </w:rPr>
            </w:pPr>
            <w:r>
              <w:rPr>
                <w:szCs w:val="18"/>
              </w:rPr>
              <w:t>$11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AFA266E" w14:textId="54F95273">
            <w:pPr>
              <w:pStyle w:val="RTableTextAbt"/>
              <w:rPr>
                <w:rFonts w:asciiTheme="majorBidi" w:hAnsiTheme="majorBidi" w:cstheme="majorBidi"/>
                <w:szCs w:val="18"/>
                <w:highlight w:val="yellow"/>
              </w:rPr>
            </w:pPr>
            <w:r>
              <w:rPr>
                <w:szCs w:val="18"/>
              </w:rPr>
              <w:t>$112</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9A11BC8" w14:textId="7BDCF0EC">
            <w:pPr>
              <w:pStyle w:val="RTableTextAbt"/>
              <w:rPr>
                <w:rFonts w:asciiTheme="majorBidi" w:hAnsiTheme="majorBidi" w:cstheme="majorBidi"/>
                <w:color w:val="FF0000"/>
                <w:szCs w:val="18"/>
                <w:highlight w:val="yellow"/>
              </w:rPr>
            </w:pPr>
            <w:r>
              <w:rPr>
                <w:color w:val="FF0000"/>
                <w:szCs w:val="18"/>
              </w:rPr>
              <w:t>($13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4B3AEFC" w14:textId="66138432">
            <w:pPr>
              <w:pStyle w:val="RTableTextAbt"/>
              <w:rPr>
                <w:rFonts w:asciiTheme="majorBidi" w:hAnsiTheme="majorBidi" w:cstheme="majorBidi"/>
                <w:color w:val="FF0000"/>
                <w:szCs w:val="18"/>
                <w:highlight w:val="yellow"/>
              </w:rPr>
            </w:pPr>
            <w:r>
              <w:rPr>
                <w:color w:val="FF0000"/>
                <w:szCs w:val="18"/>
              </w:rPr>
              <w:t>($136)</w:t>
            </w:r>
          </w:p>
        </w:tc>
      </w:tr>
      <w:tr w14:paraId="30CB1393"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575F70C7" w14:textId="77777777">
            <w:pPr>
              <w:pStyle w:val="LTableTextAbt"/>
              <w:rPr>
                <w:highlight w:val="yellow"/>
              </w:rPr>
            </w:pPr>
            <w:r>
              <w:rPr>
                <w:szCs w:val="18"/>
              </w:rPr>
              <w:t>Paint and Coating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37669A0" w14:textId="15C352C0">
            <w:pPr>
              <w:pStyle w:val="RTableTextAbt"/>
              <w:rPr>
                <w:rFonts w:asciiTheme="majorBidi" w:hAnsiTheme="majorBidi" w:cstheme="majorBidi"/>
                <w:szCs w:val="18"/>
                <w:highlight w:val="yellow"/>
              </w:rPr>
            </w:pPr>
            <w:r>
              <w:rPr>
                <w:szCs w:val="18"/>
              </w:rPr>
              <w:t>$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0BEBEBE" w14:textId="014A4866">
            <w:pPr>
              <w:pStyle w:val="RTableTextAbt"/>
              <w:rPr>
                <w:rFonts w:asciiTheme="majorBidi" w:hAnsiTheme="majorBidi" w:cstheme="majorBidi"/>
                <w:szCs w:val="18"/>
                <w:highlight w:val="yellow"/>
              </w:rPr>
            </w:pPr>
            <w:r>
              <w:rPr>
                <w:szCs w:val="18"/>
              </w:rPr>
              <w:t>$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0A871E3" w14:textId="19C830D2">
            <w:pPr>
              <w:pStyle w:val="RTableTextAbt"/>
              <w:rPr>
                <w:rFonts w:asciiTheme="majorBidi" w:hAnsiTheme="majorBidi" w:cstheme="majorBidi"/>
                <w:szCs w:val="18"/>
                <w:highlight w:val="yellow"/>
              </w:rPr>
            </w:pPr>
            <w:r>
              <w:rPr>
                <w:szCs w:val="18"/>
              </w:rPr>
              <w:t>$29</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925FCD6" w14:textId="3005B1DF">
            <w:pPr>
              <w:pStyle w:val="RTableTextAbt"/>
              <w:rPr>
                <w:rFonts w:asciiTheme="majorBidi" w:hAnsiTheme="majorBidi" w:cstheme="majorBidi"/>
                <w:szCs w:val="18"/>
                <w:highlight w:val="yellow"/>
              </w:rPr>
            </w:pPr>
            <w:r>
              <w:rPr>
                <w:szCs w:val="18"/>
              </w:rPr>
              <w:t>$29</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16182C0" w14:textId="65858539">
            <w:pPr>
              <w:pStyle w:val="RTableTextAbt"/>
              <w:rPr>
                <w:rFonts w:asciiTheme="majorBidi" w:hAnsiTheme="majorBidi" w:cstheme="majorBidi"/>
                <w:szCs w:val="18"/>
                <w:highlight w:val="yellow"/>
              </w:rPr>
            </w:pPr>
            <w:r>
              <w:rPr>
                <w:szCs w:val="18"/>
              </w:rPr>
              <w:t xml:space="preserve">$2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4E1AD89" w14:textId="4E54CFA8">
            <w:pPr>
              <w:pStyle w:val="RTableTextAbt"/>
              <w:rPr>
                <w:rFonts w:asciiTheme="majorBidi" w:hAnsiTheme="majorBidi" w:cstheme="majorBidi"/>
                <w:szCs w:val="18"/>
                <w:highlight w:val="yellow"/>
              </w:rPr>
            </w:pPr>
            <w:r>
              <w:rPr>
                <w:szCs w:val="18"/>
              </w:rPr>
              <w:t xml:space="preserve">$23 </w:t>
            </w:r>
          </w:p>
        </w:tc>
      </w:tr>
      <w:tr w14:paraId="2C93E504"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bottom"/>
          </w:tcPr>
          <w:p w:rsidR="00F528CC" w:rsidRPr="009A3D7B" w:rsidP="00F528CC" w14:paraId="79BAB339" w14:textId="77777777">
            <w:pPr>
              <w:pStyle w:val="LTableTextAbt"/>
            </w:pPr>
            <w:r w:rsidRPr="0084123C">
              <w:rPr>
                <w:szCs w:val="18"/>
              </w:rPr>
              <w:t>Aerosol Spray Cleaning/Degreasing except EEC</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A7A787A" w14:textId="26AF506D">
            <w:pPr>
              <w:pStyle w:val="RTableTextAbt"/>
              <w:rPr>
                <w:rFonts w:asciiTheme="majorBidi" w:hAnsiTheme="majorBidi" w:cstheme="majorBidi"/>
                <w:szCs w:val="18"/>
                <w:highlight w:val="yellow"/>
              </w:rPr>
            </w:pPr>
            <w:r>
              <w:rPr>
                <w:szCs w:val="18"/>
              </w:rPr>
              <w:t>$1,33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76C8543" w14:textId="2EAD2AC2">
            <w:pPr>
              <w:pStyle w:val="RTableTextAbt"/>
              <w:rPr>
                <w:rFonts w:asciiTheme="majorBidi" w:hAnsiTheme="majorBidi" w:cstheme="majorBidi"/>
                <w:szCs w:val="18"/>
                <w:highlight w:val="yellow"/>
              </w:rPr>
            </w:pPr>
            <w:r>
              <w:rPr>
                <w:szCs w:val="18"/>
              </w:rPr>
              <w:t>$1,33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94123DF" w14:textId="444E210E">
            <w:pPr>
              <w:pStyle w:val="RTableTextAbt"/>
              <w:rPr>
                <w:rFonts w:asciiTheme="majorBidi" w:hAnsiTheme="majorBidi" w:cstheme="majorBidi"/>
                <w:szCs w:val="18"/>
                <w:highlight w:val="yellow"/>
              </w:rPr>
            </w:pPr>
            <w:r>
              <w:rPr>
                <w:szCs w:val="18"/>
              </w:rPr>
              <w:t>$4,92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309F543" w14:textId="0456E1FE">
            <w:pPr>
              <w:pStyle w:val="RTableTextAbt"/>
              <w:rPr>
                <w:rFonts w:asciiTheme="majorBidi" w:hAnsiTheme="majorBidi" w:cstheme="majorBidi"/>
                <w:szCs w:val="18"/>
                <w:highlight w:val="yellow"/>
              </w:rPr>
            </w:pPr>
            <w:r>
              <w:rPr>
                <w:szCs w:val="18"/>
              </w:rPr>
              <w:t>$4,928</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012B741" w14:textId="142880D4">
            <w:pPr>
              <w:pStyle w:val="RTableTextAbt"/>
              <w:rPr>
                <w:rFonts w:asciiTheme="majorBidi" w:hAnsiTheme="majorBidi" w:cstheme="majorBidi"/>
                <w:color w:val="FF0000"/>
                <w:szCs w:val="18"/>
                <w:highlight w:val="yellow"/>
              </w:rPr>
            </w:pPr>
            <w:r>
              <w:rPr>
                <w:szCs w:val="18"/>
              </w:rPr>
              <w:t xml:space="preserve">$3,59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90CD6A8" w14:textId="70E2F74A">
            <w:pPr>
              <w:pStyle w:val="RTableTextAbt"/>
              <w:rPr>
                <w:rFonts w:asciiTheme="majorBidi" w:hAnsiTheme="majorBidi" w:cstheme="majorBidi"/>
                <w:color w:val="FF0000"/>
                <w:szCs w:val="18"/>
                <w:highlight w:val="yellow"/>
              </w:rPr>
            </w:pPr>
            <w:r>
              <w:rPr>
                <w:szCs w:val="18"/>
              </w:rPr>
              <w:t xml:space="preserve">$3,592 </w:t>
            </w:r>
          </w:p>
        </w:tc>
      </w:tr>
      <w:tr w14:paraId="4F0F9B50"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7D2024" w:rsidP="00F528CC" w14:paraId="40C5A6D7" w14:textId="77777777">
            <w:pPr>
              <w:pStyle w:val="LTableTextAbt"/>
            </w:pPr>
            <w:r>
              <w:rPr>
                <w:szCs w:val="18"/>
              </w:rPr>
              <w:t>Aerosol Spray Cleaning/Degreasing - EEC</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99E5E85" w14:textId="4E35CD84">
            <w:pPr>
              <w:pStyle w:val="RTableTextAbt"/>
              <w:rPr>
                <w:rFonts w:asciiTheme="majorBidi" w:hAnsiTheme="majorBidi" w:cstheme="majorBidi"/>
                <w:szCs w:val="18"/>
              </w:rPr>
            </w:pPr>
            <w:r>
              <w:rPr>
                <w:szCs w:val="18"/>
              </w:rPr>
              <w:t>$21,45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B9CFB0B" w14:textId="011A0FB5">
            <w:pPr>
              <w:pStyle w:val="RTableTextAbt"/>
              <w:rPr>
                <w:rFonts w:asciiTheme="majorBidi" w:hAnsiTheme="majorBidi" w:cstheme="majorBidi"/>
                <w:szCs w:val="18"/>
              </w:rPr>
            </w:pPr>
            <w:r>
              <w:rPr>
                <w:szCs w:val="18"/>
              </w:rPr>
              <w:t>$21,45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057B008" w14:textId="5FD9428E">
            <w:pPr>
              <w:pStyle w:val="RTableTextAbt"/>
              <w:rPr>
                <w:rFonts w:asciiTheme="majorBidi" w:hAnsiTheme="majorBidi" w:cstheme="majorBidi"/>
                <w:szCs w:val="18"/>
              </w:rPr>
            </w:pPr>
            <w:r>
              <w:rPr>
                <w:szCs w:val="18"/>
              </w:rPr>
              <w:t>$23</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F091759" w14:textId="2CDB3D72">
            <w:pPr>
              <w:pStyle w:val="RTableTextAbt"/>
              <w:rPr>
                <w:rFonts w:asciiTheme="majorBidi" w:hAnsiTheme="majorBidi" w:cstheme="majorBidi"/>
                <w:szCs w:val="18"/>
              </w:rPr>
            </w:pPr>
            <w:r>
              <w:rPr>
                <w:szCs w:val="18"/>
              </w:rPr>
              <w:t>$23</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AD16F26" w14:textId="71D10704">
            <w:pPr>
              <w:pStyle w:val="RTableTextAbt"/>
              <w:rPr>
                <w:rFonts w:asciiTheme="majorBidi" w:hAnsiTheme="majorBidi" w:cstheme="majorBidi"/>
                <w:color w:val="FF0000"/>
                <w:szCs w:val="18"/>
              </w:rPr>
            </w:pPr>
            <w:r>
              <w:rPr>
                <w:color w:val="FF0000"/>
                <w:szCs w:val="18"/>
              </w:rPr>
              <w:t>($21,42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FA1D907" w14:textId="7B072507">
            <w:pPr>
              <w:pStyle w:val="RTableTextAbt"/>
              <w:rPr>
                <w:rFonts w:asciiTheme="majorBidi" w:hAnsiTheme="majorBidi" w:cstheme="majorBidi"/>
                <w:color w:val="FF0000"/>
                <w:szCs w:val="18"/>
              </w:rPr>
            </w:pPr>
            <w:r>
              <w:rPr>
                <w:color w:val="FF0000"/>
                <w:szCs w:val="18"/>
              </w:rPr>
              <w:t>($21,427)</w:t>
            </w:r>
          </w:p>
        </w:tc>
      </w:tr>
      <w:tr w14:paraId="34CC1B96"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24C627A0" w14:textId="77777777">
            <w:pPr>
              <w:pStyle w:val="LTableTextAbt"/>
              <w:rPr>
                <w:highlight w:val="yellow"/>
              </w:rPr>
            </w:pPr>
            <w:r>
              <w:rPr>
                <w:szCs w:val="18"/>
              </w:rPr>
              <w:t>Liquid and Spray Batch Cold Clean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0EAFD9D" w14:textId="5C24720E">
            <w:pPr>
              <w:pStyle w:val="RTableTextAbt"/>
              <w:rPr>
                <w:rFonts w:asciiTheme="majorBidi" w:hAnsiTheme="majorBidi" w:cstheme="majorBidi"/>
                <w:szCs w:val="18"/>
                <w:highlight w:val="yellow"/>
              </w:rPr>
            </w:pPr>
            <w:r>
              <w:rPr>
                <w:szCs w:val="18"/>
              </w:rPr>
              <w:t>$5,99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2105DBB" w14:textId="7D386E4E">
            <w:pPr>
              <w:pStyle w:val="RTableTextAbt"/>
              <w:rPr>
                <w:rFonts w:asciiTheme="majorBidi" w:hAnsiTheme="majorBidi" w:cstheme="majorBidi"/>
                <w:szCs w:val="18"/>
                <w:highlight w:val="yellow"/>
              </w:rPr>
            </w:pPr>
            <w:r>
              <w:rPr>
                <w:szCs w:val="18"/>
              </w:rPr>
              <w:t>$5,99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8E8A5C7" w14:textId="78ECA3C3">
            <w:pPr>
              <w:pStyle w:val="RTableTextAbt"/>
              <w:rPr>
                <w:rFonts w:asciiTheme="majorBidi" w:hAnsiTheme="majorBidi" w:cstheme="majorBidi"/>
                <w:szCs w:val="18"/>
                <w:highlight w:val="yellow"/>
              </w:rPr>
            </w:pPr>
            <w:r>
              <w:rPr>
                <w:szCs w:val="18"/>
              </w:rPr>
              <w:t>$3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02C8AC6" w14:textId="295372BE">
            <w:pPr>
              <w:pStyle w:val="RTableTextAbt"/>
              <w:rPr>
                <w:rFonts w:asciiTheme="majorBidi" w:hAnsiTheme="majorBidi" w:cstheme="majorBidi"/>
                <w:szCs w:val="18"/>
                <w:highlight w:val="yellow"/>
              </w:rPr>
            </w:pPr>
            <w:r>
              <w:rPr>
                <w:szCs w:val="18"/>
              </w:rPr>
              <w:t>$38</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7D4B2B5" w14:textId="0165A317">
            <w:pPr>
              <w:pStyle w:val="RTableTextAbt"/>
              <w:rPr>
                <w:rFonts w:asciiTheme="majorBidi" w:hAnsiTheme="majorBidi" w:cstheme="majorBidi"/>
                <w:color w:val="FF0000"/>
                <w:szCs w:val="18"/>
                <w:highlight w:val="yellow"/>
              </w:rPr>
            </w:pPr>
            <w:r>
              <w:rPr>
                <w:color w:val="FF0000"/>
                <w:szCs w:val="18"/>
              </w:rPr>
              <w:t>($5,95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5D8AF5C" w14:textId="332E6872">
            <w:pPr>
              <w:pStyle w:val="RTableTextAbt"/>
              <w:rPr>
                <w:rFonts w:asciiTheme="majorBidi" w:hAnsiTheme="majorBidi" w:cstheme="majorBidi"/>
                <w:color w:val="FF0000"/>
                <w:szCs w:val="18"/>
                <w:highlight w:val="yellow"/>
              </w:rPr>
            </w:pPr>
            <w:r>
              <w:rPr>
                <w:color w:val="FF0000"/>
                <w:szCs w:val="18"/>
              </w:rPr>
              <w:t>($5,955)</w:t>
            </w:r>
          </w:p>
        </w:tc>
      </w:tr>
      <w:tr w14:paraId="095FBC69"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154B280E" w14:textId="77777777">
            <w:pPr>
              <w:pStyle w:val="LTableTextAbt"/>
              <w:rPr>
                <w:highlight w:val="yellow"/>
              </w:rPr>
            </w:pPr>
            <w:r>
              <w:rPr>
                <w:szCs w:val="18"/>
              </w:rPr>
              <w:t>Photographic Film Use</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F4C5D66" w14:textId="1669B502">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2FA81ABA" w14:textId="7051D9AA">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F161108" w14:textId="0F183F57">
            <w:pPr>
              <w:pStyle w:val="RTableTextAbt"/>
              <w:rPr>
                <w:rFonts w:asciiTheme="majorBidi" w:hAnsiTheme="majorBidi" w:cstheme="majorBidi"/>
                <w:szCs w:val="18"/>
                <w:highlight w:val="yellow"/>
              </w:rPr>
            </w:pPr>
            <w:r>
              <w:rPr>
                <w:szCs w:val="18"/>
              </w:rPr>
              <w:t>$1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6C985A56" w14:textId="3042B01E">
            <w:pPr>
              <w:pStyle w:val="RTableTextAbt"/>
              <w:rPr>
                <w:rFonts w:asciiTheme="majorBidi" w:hAnsiTheme="majorBidi" w:cstheme="majorBidi"/>
                <w:szCs w:val="18"/>
                <w:highlight w:val="yellow"/>
              </w:rPr>
            </w:pPr>
            <w:r>
              <w:rPr>
                <w:szCs w:val="18"/>
              </w:rPr>
              <w:t>$12</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BCE8DCE" w14:textId="096B3BA1">
            <w:pPr>
              <w:pStyle w:val="RTableTextAbt"/>
              <w:rPr>
                <w:rFonts w:asciiTheme="majorBidi" w:hAnsiTheme="majorBidi" w:cstheme="majorBidi"/>
                <w:szCs w:val="18"/>
                <w:highlight w:val="yellow"/>
              </w:rPr>
            </w:pPr>
            <w:r>
              <w:rPr>
                <w:szCs w:val="18"/>
              </w:rPr>
              <w:t xml:space="preserve">$1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E22D55A" w14:textId="71DB42F6">
            <w:pPr>
              <w:pStyle w:val="RTableTextAbt"/>
              <w:rPr>
                <w:rFonts w:asciiTheme="majorBidi" w:hAnsiTheme="majorBidi" w:cstheme="majorBidi"/>
                <w:szCs w:val="18"/>
                <w:highlight w:val="yellow"/>
              </w:rPr>
            </w:pPr>
            <w:r>
              <w:rPr>
                <w:szCs w:val="18"/>
              </w:rPr>
              <w:t xml:space="preserve">$12 </w:t>
            </w:r>
          </w:p>
        </w:tc>
      </w:tr>
      <w:tr w14:paraId="31F0F9D0"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38CBAC09" w14:textId="77777777">
            <w:pPr>
              <w:pStyle w:val="LTableTextAbt"/>
              <w:rPr>
                <w:highlight w:val="yellow"/>
              </w:rPr>
            </w:pPr>
            <w:r>
              <w:rPr>
                <w:szCs w:val="18"/>
              </w:rPr>
              <w:t>Lubricants and Grease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7893AF55" w14:textId="03A4CF68">
            <w:pPr>
              <w:pStyle w:val="RTableTextAbt"/>
              <w:rPr>
                <w:rFonts w:asciiTheme="majorBidi" w:hAnsiTheme="majorBidi" w:cstheme="majorBidi"/>
                <w:szCs w:val="18"/>
                <w:highlight w:val="yellow"/>
              </w:rPr>
            </w:pPr>
            <w:r>
              <w:rPr>
                <w:szCs w:val="18"/>
              </w:rPr>
              <w:t>$15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4BA3674" w14:textId="64B57BF5">
            <w:pPr>
              <w:pStyle w:val="RTableTextAbt"/>
              <w:rPr>
                <w:rFonts w:asciiTheme="majorBidi" w:hAnsiTheme="majorBidi" w:cstheme="majorBidi"/>
                <w:szCs w:val="18"/>
                <w:highlight w:val="yellow"/>
              </w:rPr>
            </w:pPr>
            <w:r>
              <w:rPr>
                <w:szCs w:val="18"/>
              </w:rPr>
              <w:t>$15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6C7F39C" w14:textId="2161422B">
            <w:pPr>
              <w:pStyle w:val="RTableTextAbt"/>
              <w:rPr>
                <w:rFonts w:asciiTheme="majorBidi" w:hAnsiTheme="majorBidi" w:cstheme="majorBidi"/>
                <w:szCs w:val="18"/>
                <w:highlight w:val="yellow"/>
              </w:rPr>
            </w:pPr>
            <w:r>
              <w:rPr>
                <w:szCs w:val="18"/>
              </w:rPr>
              <w:t>$14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FD957A0" w14:textId="2B342F22">
            <w:pPr>
              <w:pStyle w:val="RTableTextAbt"/>
              <w:rPr>
                <w:rFonts w:asciiTheme="majorBidi" w:hAnsiTheme="majorBidi" w:cstheme="majorBidi"/>
                <w:szCs w:val="18"/>
                <w:highlight w:val="yellow"/>
              </w:rPr>
            </w:pPr>
            <w:r>
              <w:rPr>
                <w:szCs w:val="18"/>
              </w:rPr>
              <w:t>$144</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003788F" w14:textId="0C00F815">
            <w:pPr>
              <w:pStyle w:val="RTableTextAbt"/>
              <w:rPr>
                <w:rFonts w:asciiTheme="majorBidi" w:hAnsiTheme="majorBidi" w:cstheme="majorBidi"/>
                <w:color w:val="FF0000"/>
                <w:szCs w:val="18"/>
                <w:highlight w:val="yellow"/>
              </w:rPr>
            </w:pPr>
            <w:r>
              <w:rPr>
                <w:color w:val="FF0000"/>
                <w:szCs w:val="18"/>
              </w:rPr>
              <w:t>($1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034BAD9" w14:textId="1C39F11B">
            <w:pPr>
              <w:pStyle w:val="RTableTextAbt"/>
              <w:rPr>
                <w:rFonts w:asciiTheme="majorBidi" w:hAnsiTheme="majorBidi" w:cstheme="majorBidi"/>
                <w:color w:val="FF0000"/>
                <w:szCs w:val="18"/>
                <w:highlight w:val="yellow"/>
              </w:rPr>
            </w:pPr>
            <w:r>
              <w:rPr>
                <w:color w:val="FF0000"/>
                <w:szCs w:val="18"/>
              </w:rPr>
              <w:t>($10)</w:t>
            </w:r>
          </w:p>
        </w:tc>
      </w:tr>
      <w:tr w14:paraId="0F5D1143" w14:textId="77777777" w:rsidTr="00A90589">
        <w:tblPrEx>
          <w:tblW w:w="13230" w:type="dxa"/>
          <w:tblInd w:w="-360" w:type="dxa"/>
          <w:tblLayout w:type="fixed"/>
          <w:tblCellMar>
            <w:left w:w="0" w:type="dxa"/>
            <w:right w:w="58" w:type="dxa"/>
          </w:tblCellMar>
          <w:tblLook w:val="04A0"/>
        </w:tblPrEx>
        <w:trPr>
          <w:trHeight w:val="77"/>
        </w:trPr>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04AC7875" w14:textId="77777777">
            <w:pPr>
              <w:pStyle w:val="LTableTextAbt"/>
              <w:rPr>
                <w:highlight w:val="yellow"/>
              </w:rPr>
            </w:pPr>
            <w:r>
              <w:rPr>
                <w:szCs w:val="18"/>
              </w:rPr>
              <w:t>Wipe and Liquid Cleaning and Polish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795D673" w14:textId="75E36A7A">
            <w:pPr>
              <w:pStyle w:val="RTableTextAbt"/>
              <w:rPr>
                <w:rFonts w:asciiTheme="majorBidi" w:hAnsiTheme="majorBidi" w:cstheme="majorBidi"/>
                <w:szCs w:val="18"/>
                <w:highlight w:val="yellow"/>
              </w:rPr>
            </w:pPr>
            <w:r>
              <w:rPr>
                <w:szCs w:val="18"/>
              </w:rPr>
              <w:t>$4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A50F196" w14:textId="3078CA13">
            <w:pPr>
              <w:pStyle w:val="RTableTextAbt"/>
              <w:rPr>
                <w:rFonts w:asciiTheme="majorBidi" w:hAnsiTheme="majorBidi" w:cstheme="majorBidi"/>
                <w:szCs w:val="18"/>
                <w:highlight w:val="yellow"/>
              </w:rPr>
            </w:pPr>
            <w:r>
              <w:rPr>
                <w:szCs w:val="18"/>
              </w:rPr>
              <w:t>$4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E50F258" w14:textId="24ED0934">
            <w:pPr>
              <w:pStyle w:val="RTableTextAbt"/>
              <w:rPr>
                <w:rFonts w:asciiTheme="majorBidi" w:hAnsiTheme="majorBidi" w:cstheme="majorBidi"/>
                <w:szCs w:val="18"/>
                <w:highlight w:val="yellow"/>
              </w:rPr>
            </w:pPr>
            <w:r>
              <w:rPr>
                <w:szCs w:val="18"/>
              </w:rPr>
              <w:t>$8,368</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26DCE58" w14:textId="3486E29D">
            <w:pPr>
              <w:pStyle w:val="RTableTextAbt"/>
              <w:rPr>
                <w:rFonts w:asciiTheme="majorBidi" w:hAnsiTheme="majorBidi" w:cstheme="majorBidi"/>
                <w:szCs w:val="18"/>
                <w:highlight w:val="yellow"/>
              </w:rPr>
            </w:pPr>
            <w:r>
              <w:rPr>
                <w:szCs w:val="18"/>
              </w:rPr>
              <w:t>$8,368</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991DE88" w14:textId="35B068E4">
            <w:pPr>
              <w:pStyle w:val="RTableTextAbt"/>
              <w:rPr>
                <w:rFonts w:asciiTheme="majorBidi" w:hAnsiTheme="majorBidi" w:cstheme="majorBidi"/>
                <w:color w:val="FF0000"/>
                <w:szCs w:val="18"/>
                <w:highlight w:val="yellow"/>
              </w:rPr>
            </w:pPr>
            <w:r>
              <w:rPr>
                <w:szCs w:val="18"/>
              </w:rPr>
              <w:t xml:space="preserve">$8,32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C12FC12" w14:textId="4BB4D416">
            <w:pPr>
              <w:pStyle w:val="RTableTextAbt"/>
              <w:rPr>
                <w:rFonts w:asciiTheme="majorBidi" w:hAnsiTheme="majorBidi" w:cstheme="majorBidi"/>
                <w:color w:val="FF0000"/>
                <w:szCs w:val="18"/>
                <w:highlight w:val="yellow"/>
              </w:rPr>
            </w:pPr>
            <w:r>
              <w:rPr>
                <w:szCs w:val="18"/>
              </w:rPr>
              <w:t xml:space="preserve">$8,322 </w:t>
            </w:r>
          </w:p>
        </w:tc>
      </w:tr>
      <w:tr w14:paraId="48896217"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006BFF33" w14:textId="77777777">
            <w:pPr>
              <w:pStyle w:val="LTableTextAbt"/>
              <w:rPr>
                <w:highlight w:val="yellow"/>
              </w:rPr>
            </w:pPr>
            <w:r>
              <w:rPr>
                <w:szCs w:val="18"/>
              </w:rPr>
              <w:t>Inks and Ink Remov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4A2A026C" w14:textId="733920FD">
            <w:pPr>
              <w:pStyle w:val="RTableTextAbt"/>
              <w:rPr>
                <w:rFonts w:asciiTheme="majorBidi" w:hAnsiTheme="majorBidi" w:cstheme="majorBidi"/>
                <w:szCs w:val="18"/>
                <w:highlight w:val="yellow"/>
              </w:rPr>
            </w:pPr>
            <w:r>
              <w:rPr>
                <w:szCs w:val="18"/>
              </w:rPr>
              <w:t>$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48ABBA3C" w14:textId="71B3714F">
            <w:pPr>
              <w:pStyle w:val="RTableTextAbt"/>
              <w:rPr>
                <w:rFonts w:asciiTheme="majorBidi" w:hAnsiTheme="majorBidi" w:cstheme="majorBidi"/>
                <w:szCs w:val="18"/>
                <w:highlight w:val="yellow"/>
              </w:rPr>
            </w:pPr>
            <w:r>
              <w:rPr>
                <w:szCs w:val="18"/>
              </w:rPr>
              <w:t>$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F145C4C" w14:textId="0C0ED704">
            <w:pPr>
              <w:pStyle w:val="RTableTextAbt"/>
              <w:rPr>
                <w:rFonts w:asciiTheme="majorBidi" w:hAnsiTheme="majorBidi" w:cstheme="majorBidi"/>
                <w:szCs w:val="18"/>
                <w:highlight w:val="yellow"/>
              </w:rPr>
            </w:pPr>
            <w:r>
              <w:rPr>
                <w:szCs w:val="18"/>
              </w:rPr>
              <w:t>$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4B25BAE8" w14:textId="305B7CE9">
            <w:pPr>
              <w:pStyle w:val="RTableTextAbt"/>
              <w:rPr>
                <w:rFonts w:asciiTheme="majorBidi" w:hAnsiTheme="majorBidi" w:cstheme="majorBidi"/>
                <w:szCs w:val="18"/>
                <w:highlight w:val="yellow"/>
              </w:rPr>
            </w:pPr>
            <w:r>
              <w:rPr>
                <w:szCs w:val="18"/>
              </w:rPr>
              <w:t>$2</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01803452" w14:textId="40D3C2EC">
            <w:pPr>
              <w:pStyle w:val="RTableTextAbt"/>
              <w:rPr>
                <w:rFonts w:asciiTheme="majorBidi" w:hAnsiTheme="majorBidi" w:cstheme="majorBidi"/>
                <w:color w:val="FF0000"/>
                <w:szCs w:val="18"/>
                <w:highlight w:val="yellow"/>
              </w:rPr>
            </w:pPr>
            <w:r>
              <w:rPr>
                <w:color w:val="FF0000"/>
                <w:szCs w:val="18"/>
              </w:rPr>
              <w:t>($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E63DFB1" w14:textId="16E9AE21">
            <w:pPr>
              <w:pStyle w:val="RTableTextAbt"/>
              <w:rPr>
                <w:rFonts w:asciiTheme="majorBidi" w:hAnsiTheme="majorBidi" w:cstheme="majorBidi"/>
                <w:color w:val="FF0000"/>
                <w:szCs w:val="18"/>
                <w:highlight w:val="yellow"/>
              </w:rPr>
            </w:pPr>
            <w:r>
              <w:rPr>
                <w:color w:val="FF0000"/>
                <w:szCs w:val="18"/>
              </w:rPr>
              <w:t>($4)</w:t>
            </w:r>
          </w:p>
        </w:tc>
      </w:tr>
      <w:tr w14:paraId="7AE3BC83"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5984FB10" w14:textId="77777777">
            <w:pPr>
              <w:pStyle w:val="LTableTextAbt"/>
              <w:rPr>
                <w:highlight w:val="yellow"/>
              </w:rPr>
            </w:pPr>
            <w:r>
              <w:rPr>
                <w:szCs w:val="18"/>
              </w:rPr>
              <w:t>Anti-Spatter Welding Aeroso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5DA069C8" w14:textId="1DC9EC07">
            <w:pPr>
              <w:pStyle w:val="RTableTextAbt"/>
              <w:rPr>
                <w:rFonts w:asciiTheme="majorBidi" w:hAnsiTheme="majorBidi" w:cstheme="majorBidi"/>
                <w:szCs w:val="18"/>
                <w:highlight w:val="yellow"/>
              </w:rPr>
            </w:pPr>
            <w:r>
              <w:rPr>
                <w:szCs w:val="18"/>
              </w:rPr>
              <w:t>$1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6E06F6BE" w14:textId="66707952">
            <w:pPr>
              <w:pStyle w:val="RTableTextAbt"/>
              <w:rPr>
                <w:rFonts w:asciiTheme="majorBidi" w:hAnsiTheme="majorBidi" w:cstheme="majorBidi"/>
                <w:szCs w:val="18"/>
                <w:highlight w:val="yellow"/>
              </w:rPr>
            </w:pPr>
            <w:r>
              <w:rPr>
                <w:szCs w:val="18"/>
              </w:rPr>
              <w:t>$1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C34D61B" w14:textId="03EB2226">
            <w:pPr>
              <w:pStyle w:val="RTableTextAbt"/>
              <w:rPr>
                <w:rFonts w:asciiTheme="majorBidi" w:hAnsiTheme="majorBidi" w:cstheme="majorBidi"/>
                <w:szCs w:val="18"/>
                <w:highlight w:val="yellow"/>
              </w:rPr>
            </w:pPr>
            <w:r>
              <w:rPr>
                <w:szCs w:val="18"/>
              </w:rPr>
              <w:t>$14</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2067FAF" w14:textId="6E89B9BC">
            <w:pPr>
              <w:pStyle w:val="RTableTextAbt"/>
              <w:rPr>
                <w:rFonts w:asciiTheme="majorBidi" w:hAnsiTheme="majorBidi" w:cstheme="majorBidi"/>
                <w:szCs w:val="18"/>
                <w:highlight w:val="yellow"/>
              </w:rPr>
            </w:pPr>
            <w:r>
              <w:rPr>
                <w:szCs w:val="18"/>
              </w:rPr>
              <w:t>$14</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E5D270E" w14:textId="34A74866">
            <w:pPr>
              <w:pStyle w:val="RTableTextAbt"/>
              <w:rPr>
                <w:rFonts w:asciiTheme="majorBidi" w:hAnsiTheme="majorBidi" w:cstheme="majorBidi"/>
                <w:color w:val="FF0000"/>
                <w:szCs w:val="18"/>
                <w:highlight w:val="yellow"/>
              </w:rPr>
            </w:pPr>
            <w:r>
              <w:rPr>
                <w:szCs w:val="18"/>
              </w:rPr>
              <w:t xml:space="preserve">$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6B00CB2" w14:textId="10914880">
            <w:pPr>
              <w:pStyle w:val="RTableTextAbt"/>
              <w:rPr>
                <w:rFonts w:asciiTheme="majorBidi" w:hAnsiTheme="majorBidi" w:cstheme="majorBidi"/>
                <w:color w:val="FF0000"/>
                <w:szCs w:val="18"/>
                <w:highlight w:val="yellow"/>
              </w:rPr>
            </w:pPr>
            <w:r>
              <w:rPr>
                <w:szCs w:val="18"/>
              </w:rPr>
              <w:t xml:space="preserve">$2 </w:t>
            </w:r>
          </w:p>
        </w:tc>
      </w:tr>
      <w:tr w14:paraId="1AB8046A"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P="00F528CC" w14:paraId="0DC3E21B" w14:textId="77777777">
            <w:pPr>
              <w:pStyle w:val="LTableTextAbt"/>
            </w:pPr>
            <w:r>
              <w:rPr>
                <w:szCs w:val="18"/>
              </w:rPr>
              <w:t>Mold Cleaning, Release and Protectant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2EC5EAAB" w14:textId="30970901">
            <w:pPr>
              <w:pStyle w:val="RTableTextAbt"/>
              <w:rPr>
                <w:rFonts w:asciiTheme="majorBidi" w:hAnsiTheme="majorBidi" w:cstheme="majorBidi"/>
                <w:szCs w:val="18"/>
                <w:highlight w:val="yellow"/>
              </w:rPr>
            </w:pPr>
            <w:r>
              <w:rPr>
                <w:szCs w:val="18"/>
              </w:rPr>
              <w:t>$3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79C8792F" w14:textId="2D412F2D">
            <w:pPr>
              <w:pStyle w:val="RTableTextAbt"/>
              <w:rPr>
                <w:rFonts w:asciiTheme="majorBidi" w:hAnsiTheme="majorBidi" w:cstheme="majorBidi"/>
                <w:szCs w:val="18"/>
                <w:highlight w:val="yellow"/>
              </w:rPr>
            </w:pPr>
            <w:r>
              <w:rPr>
                <w:szCs w:val="18"/>
              </w:rPr>
              <w:t>$3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1ADE02D4" w14:textId="38BB9396">
            <w:pPr>
              <w:pStyle w:val="RTableTextAbt"/>
              <w:rPr>
                <w:rFonts w:asciiTheme="majorBidi" w:hAnsiTheme="majorBidi" w:cstheme="majorBidi"/>
                <w:szCs w:val="18"/>
                <w:highlight w:val="yellow"/>
              </w:rPr>
            </w:pPr>
            <w:r>
              <w:rPr>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21F3124" w14:textId="0F19AADA">
            <w:pPr>
              <w:pStyle w:val="RTableTextAbt"/>
              <w:rPr>
                <w:rFonts w:asciiTheme="majorBidi" w:hAnsiTheme="majorBidi" w:cstheme="majorBidi"/>
                <w:szCs w:val="18"/>
                <w:highlight w:val="yellow"/>
              </w:rPr>
            </w:pPr>
            <w:r>
              <w:rPr>
                <w:szCs w:val="18"/>
              </w:rPr>
              <w:t>$1</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1AD1FC7" w14:textId="66BC1A00">
            <w:pPr>
              <w:pStyle w:val="RTableTextAbt"/>
              <w:rPr>
                <w:rFonts w:asciiTheme="majorBidi" w:hAnsiTheme="majorBidi" w:cstheme="majorBidi"/>
                <w:color w:val="FF0000"/>
                <w:szCs w:val="18"/>
                <w:highlight w:val="yellow"/>
              </w:rPr>
            </w:pPr>
            <w:r>
              <w:rPr>
                <w:color w:val="FF0000"/>
                <w:szCs w:val="18"/>
              </w:rPr>
              <w:t>($3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39A8C5C6" w14:textId="593E63AA">
            <w:pPr>
              <w:pStyle w:val="RTableTextAbt"/>
              <w:rPr>
                <w:rFonts w:asciiTheme="majorBidi" w:hAnsiTheme="majorBidi" w:cstheme="majorBidi"/>
                <w:color w:val="FF0000"/>
                <w:szCs w:val="18"/>
                <w:highlight w:val="yellow"/>
              </w:rPr>
            </w:pPr>
            <w:r>
              <w:rPr>
                <w:color w:val="FF0000"/>
                <w:szCs w:val="18"/>
              </w:rPr>
              <w:t>($34)</w:t>
            </w:r>
          </w:p>
        </w:tc>
      </w:tr>
      <w:tr w14:paraId="039C61DB"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P="00F528CC" w14:paraId="208E14ED" w14:textId="77777777">
            <w:pPr>
              <w:pStyle w:val="LTableTextAbt"/>
            </w:pPr>
            <w:r>
              <w:rPr>
                <w:szCs w:val="18"/>
              </w:rPr>
              <w:t>Dry Cleaning (Dry Cleaning Machines &amp; Spot Removers)</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05C58757" w14:textId="49825FA7">
            <w:pPr>
              <w:pStyle w:val="RTableTextAbt"/>
              <w:rPr>
                <w:rFonts w:asciiTheme="majorBidi" w:hAnsiTheme="majorBidi" w:cstheme="majorBidi"/>
                <w:szCs w:val="18"/>
                <w:highlight w:val="yellow"/>
              </w:rPr>
            </w:pPr>
            <w:r>
              <w:rPr>
                <w:szCs w:val="18"/>
              </w:rPr>
              <w:t>$12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05E5D3C6" w14:textId="299C5CEA">
            <w:pPr>
              <w:pStyle w:val="RTableTextAbt"/>
              <w:rPr>
                <w:rFonts w:asciiTheme="majorBidi" w:hAnsiTheme="majorBidi" w:cstheme="majorBidi"/>
                <w:szCs w:val="18"/>
                <w:highlight w:val="yellow"/>
              </w:rPr>
            </w:pPr>
            <w:r>
              <w:rPr>
                <w:szCs w:val="18"/>
              </w:rPr>
              <w:t>$3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CFA0B20" w14:textId="6EA54F47">
            <w:pPr>
              <w:pStyle w:val="RTableTextAbt"/>
              <w:rPr>
                <w:rFonts w:asciiTheme="majorBidi" w:hAnsiTheme="majorBidi" w:cstheme="majorBidi"/>
                <w:szCs w:val="18"/>
                <w:highlight w:val="yellow"/>
              </w:rPr>
            </w:pPr>
            <w:r>
              <w:rPr>
                <w:szCs w:val="18"/>
              </w:rPr>
              <w:t>$0</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F89AD4D" w14:textId="56DF4191">
            <w:pPr>
              <w:pStyle w:val="RTableTextAbt"/>
              <w:rPr>
                <w:rFonts w:asciiTheme="majorBidi" w:hAnsiTheme="majorBidi" w:cstheme="majorBidi"/>
                <w:szCs w:val="18"/>
                <w:highlight w:val="yellow"/>
              </w:rPr>
            </w:pPr>
            <w:r>
              <w:rPr>
                <w:szCs w:val="18"/>
              </w:rPr>
              <w:t>$0</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5FCA6BA4" w14:textId="4DE32B5F">
            <w:pPr>
              <w:pStyle w:val="RTableTextAbt"/>
              <w:rPr>
                <w:rFonts w:asciiTheme="majorBidi" w:hAnsiTheme="majorBidi" w:cstheme="majorBidi"/>
                <w:color w:val="FF0000"/>
                <w:szCs w:val="18"/>
                <w:highlight w:val="yellow"/>
              </w:rPr>
            </w:pPr>
            <w:r>
              <w:rPr>
                <w:color w:val="FF0000"/>
                <w:szCs w:val="18"/>
              </w:rPr>
              <w:t>($127)</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73905867" w14:textId="1F03B13B">
            <w:pPr>
              <w:pStyle w:val="RTableTextAbt"/>
              <w:rPr>
                <w:rFonts w:asciiTheme="majorBidi" w:hAnsiTheme="majorBidi" w:cstheme="majorBidi"/>
                <w:color w:val="FF0000"/>
                <w:szCs w:val="18"/>
                <w:highlight w:val="yellow"/>
              </w:rPr>
            </w:pPr>
            <w:r>
              <w:rPr>
                <w:color w:val="FF0000"/>
                <w:szCs w:val="18"/>
              </w:rPr>
              <w:t>($38)</w:t>
            </w:r>
          </w:p>
        </w:tc>
      </w:tr>
      <w:tr w14:paraId="344B52D6" w14:textId="77777777" w:rsidTr="00A90589">
        <w:tblPrEx>
          <w:tblW w:w="13230" w:type="dxa"/>
          <w:tblInd w:w="-360" w:type="dxa"/>
          <w:tblLayout w:type="fixed"/>
          <w:tblCellMar>
            <w:left w:w="0" w:type="dxa"/>
            <w:right w:w="58" w:type="dxa"/>
          </w:tblCellMar>
          <w:tblLook w:val="04A0"/>
        </w:tblPrEx>
        <w:tc>
          <w:tcPr>
            <w:tcW w:w="4500" w:type="dxa"/>
            <w:tcBorders>
              <w:top w:val="single" w:sz="4" w:space="0" w:color="auto"/>
              <w:left w:val="single" w:sz="4" w:space="0" w:color="auto"/>
              <w:bottom w:val="single" w:sz="4" w:space="0" w:color="auto"/>
              <w:right w:val="single" w:sz="4" w:space="0" w:color="auto"/>
            </w:tcBorders>
            <w:shd w:val="clear" w:color="000000" w:fill="FFFFFF"/>
            <w:vAlign w:val="center"/>
          </w:tcPr>
          <w:p w:rsidR="00F528CC" w:rsidRPr="0065459D" w:rsidP="00F528CC" w14:paraId="2162BA8B" w14:textId="77777777">
            <w:pPr>
              <w:pStyle w:val="LTableTextAbt"/>
              <w:rPr>
                <w:highlight w:val="yellow"/>
              </w:rPr>
            </w:pPr>
            <w:r>
              <w:rPr>
                <w:b/>
                <w:szCs w:val="18"/>
              </w:rPr>
              <w:t>Total</w:t>
            </w:r>
          </w:p>
        </w:tc>
        <w:tc>
          <w:tcPr>
            <w:tcW w:w="1440" w:type="dxa"/>
            <w:tcBorders>
              <w:top w:val="single" w:sz="4" w:space="0" w:color="auto"/>
              <w:left w:val="nil"/>
              <w:bottom w:val="single" w:sz="4" w:space="0" w:color="auto"/>
              <w:right w:val="single" w:sz="4" w:space="0" w:color="auto"/>
            </w:tcBorders>
            <w:shd w:val="clear" w:color="auto" w:fill="auto"/>
            <w:vAlign w:val="center"/>
          </w:tcPr>
          <w:p w:rsidR="00F528CC" w:rsidRPr="00CD48B1" w:rsidP="00F528CC" w14:paraId="639B31DF" w14:textId="6BB2F67A">
            <w:pPr>
              <w:pStyle w:val="RTableTextAbt"/>
              <w:rPr>
                <w:rFonts w:asciiTheme="majorBidi" w:hAnsiTheme="majorBidi" w:cstheme="majorBidi"/>
                <w:b/>
                <w:bCs w:val="0"/>
                <w:szCs w:val="18"/>
                <w:highlight w:val="yellow"/>
              </w:rPr>
            </w:pPr>
            <w:r>
              <w:rPr>
                <w:b/>
                <w:bCs w:val="0"/>
                <w:szCs w:val="18"/>
              </w:rPr>
              <w:t>$50,02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53D52DDF" w14:textId="4BA6A28D">
            <w:pPr>
              <w:pStyle w:val="RTableTextAbt"/>
              <w:rPr>
                <w:rFonts w:asciiTheme="majorBidi" w:hAnsiTheme="majorBidi" w:cstheme="majorBidi"/>
                <w:b/>
                <w:bCs w:val="0"/>
                <w:szCs w:val="18"/>
                <w:highlight w:val="yellow"/>
              </w:rPr>
            </w:pPr>
            <w:r>
              <w:rPr>
                <w:b/>
                <w:bCs w:val="0"/>
                <w:szCs w:val="18"/>
              </w:rPr>
              <w:t>$76,14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F528CC" w:rsidRPr="00CD48B1" w:rsidP="00F528CC" w14:paraId="344DB980" w14:textId="52B6DB5B">
            <w:pPr>
              <w:pStyle w:val="RTableTextAbt"/>
              <w:rPr>
                <w:rFonts w:asciiTheme="majorBidi" w:hAnsiTheme="majorBidi" w:cstheme="majorBidi"/>
                <w:b/>
                <w:bCs w:val="0"/>
                <w:szCs w:val="18"/>
                <w:highlight w:val="yellow"/>
              </w:rPr>
            </w:pPr>
            <w:r>
              <w:rPr>
                <w:b/>
                <w:bCs w:val="0"/>
                <w:szCs w:val="18"/>
              </w:rPr>
              <w:t>$14,042</w:t>
            </w:r>
          </w:p>
        </w:tc>
        <w:tc>
          <w:tcPr>
            <w:tcW w:w="144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4D23626" w14:textId="4C0A0D9F">
            <w:pPr>
              <w:pStyle w:val="RTableTextAbt"/>
              <w:rPr>
                <w:rFonts w:asciiTheme="majorBidi" w:hAnsiTheme="majorBidi" w:cstheme="majorBidi"/>
                <w:b/>
                <w:bCs w:val="0"/>
                <w:szCs w:val="18"/>
                <w:highlight w:val="yellow"/>
              </w:rPr>
            </w:pPr>
            <w:r>
              <w:rPr>
                <w:b/>
                <w:bCs w:val="0"/>
                <w:szCs w:val="18"/>
              </w:rPr>
              <w:t>$13,994</w:t>
            </w:r>
          </w:p>
        </w:tc>
        <w:tc>
          <w:tcPr>
            <w:tcW w:w="142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2F7410B2" w14:textId="38B96541">
            <w:pPr>
              <w:pStyle w:val="RTableTextAbt"/>
              <w:rPr>
                <w:rFonts w:asciiTheme="majorBidi" w:hAnsiTheme="majorBidi" w:cstheme="majorBidi"/>
                <w:b/>
                <w:bCs w:val="0"/>
                <w:color w:val="FF0000"/>
                <w:szCs w:val="18"/>
              </w:rPr>
            </w:pPr>
            <w:r>
              <w:rPr>
                <w:b/>
                <w:bCs w:val="0"/>
                <w:color w:val="FF0000"/>
                <w:szCs w:val="18"/>
              </w:rPr>
              <w:t>($35,98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F528CC" w:rsidRPr="00CD48B1" w:rsidP="00F528CC" w14:paraId="12B13BAF" w14:textId="3B6E35F2">
            <w:pPr>
              <w:pStyle w:val="RTableTextAbt"/>
              <w:rPr>
                <w:rFonts w:asciiTheme="majorBidi" w:hAnsiTheme="majorBidi" w:cstheme="majorBidi"/>
                <w:b/>
                <w:bCs w:val="0"/>
                <w:color w:val="FF0000"/>
                <w:szCs w:val="18"/>
              </w:rPr>
            </w:pPr>
            <w:r>
              <w:rPr>
                <w:b/>
                <w:bCs w:val="0"/>
                <w:color w:val="FF0000"/>
                <w:szCs w:val="18"/>
              </w:rPr>
              <w:t>($62,154)</w:t>
            </w:r>
          </w:p>
        </w:tc>
      </w:tr>
    </w:tbl>
    <w:p w:rsidR="00B91E73" w:rsidP="00CB1C05" w14:paraId="48B5A04D" w14:textId="77777777"/>
    <w:tbl>
      <w:tblPr>
        <w:tblW w:w="13230" w:type="dxa"/>
        <w:tblInd w:w="-360" w:type="dxa"/>
        <w:tblLayout w:type="fixed"/>
        <w:tblCellMar>
          <w:left w:w="0" w:type="dxa"/>
          <w:right w:w="58" w:type="dxa"/>
        </w:tblCellMar>
        <w:tblLook w:val="04A0"/>
      </w:tblPr>
      <w:tblGrid>
        <w:gridCol w:w="4590"/>
        <w:gridCol w:w="1440"/>
        <w:gridCol w:w="1350"/>
        <w:gridCol w:w="1350"/>
        <w:gridCol w:w="1350"/>
        <w:gridCol w:w="1605"/>
        <w:gridCol w:w="1545"/>
      </w:tblGrid>
      <w:tr w14:paraId="209CA6EB" w14:textId="77777777">
        <w:tblPrEx>
          <w:tblW w:w="13230" w:type="dxa"/>
          <w:tblInd w:w="-360" w:type="dxa"/>
          <w:tblLayout w:type="fixed"/>
          <w:tblCellMar>
            <w:left w:w="0" w:type="dxa"/>
            <w:right w:w="58" w:type="dxa"/>
          </w:tblCellMar>
          <w:tblLook w:val="04A0"/>
        </w:tblPrEx>
        <w:trPr>
          <w:trHeight w:val="270"/>
          <w:tblHeader/>
        </w:trPr>
        <w:tc>
          <w:tcPr>
            <w:tcW w:w="13230" w:type="dxa"/>
            <w:gridSpan w:val="7"/>
            <w:tcBorders>
              <w:top w:val="nil"/>
              <w:left w:val="nil"/>
              <w:bottom w:val="single" w:sz="4" w:space="0" w:color="auto"/>
              <w:right w:val="nil"/>
            </w:tcBorders>
            <w:shd w:val="clear" w:color="auto" w:fill="auto"/>
          </w:tcPr>
          <w:p w:rsidR="00B91E73" w:rsidRPr="007A2D47" w:rsidP="00CB1C05" w14:paraId="7AD38B87" w14:textId="77777777">
            <w:pPr>
              <w:pStyle w:val="TableTitleA"/>
            </w:pPr>
            <w:bookmarkStart w:id="1451" w:name="_Ref158823042"/>
            <w:bookmarkStart w:id="1452" w:name="_Ref158823038"/>
            <w:bookmarkStart w:id="1453" w:name="_Toc165379745"/>
            <w:r w:rsidRPr="007A2D47">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7</w:t>
            </w:r>
            <w:r w:rsidR="00BC4B5D">
              <w:rPr>
                <w:noProof/>
              </w:rPr>
              <w:fldChar w:fldCharType="end"/>
            </w:r>
            <w:bookmarkEnd w:id="1451"/>
            <w:r w:rsidRPr="007A2D47">
              <w:t xml:space="preserve">: Total </w:t>
            </w:r>
            <w:r w:rsidR="00347199">
              <w:t xml:space="preserve">20-Year </w:t>
            </w:r>
            <w:r w:rsidRPr="007A2D47">
              <w:t>Annualized Net Benefits by Use Category and Option (</w:t>
            </w:r>
            <w:r>
              <w:t>High</w:t>
            </w:r>
            <w:r w:rsidRPr="007A2D47">
              <w:t xml:space="preserve"> Benefits Estimate, </w:t>
            </w:r>
            <w:r w:rsidR="00040AC0">
              <w:t>7</w:t>
            </w:r>
            <w:r>
              <w:t xml:space="preserve"> </w:t>
            </w:r>
            <w:r w:rsidRPr="007A2D47">
              <w:t>Percent Discount Rate</w:t>
            </w:r>
            <w:r>
              <w:t>, 2022$, $1,000s</w:t>
            </w:r>
            <w:r w:rsidRPr="007A2D47">
              <w:t>)</w:t>
            </w:r>
            <w:bookmarkEnd w:id="1452"/>
            <w:bookmarkEnd w:id="1453"/>
          </w:p>
        </w:tc>
      </w:tr>
      <w:tr w14:paraId="4C9E0EFC" w14:textId="77777777" w:rsidTr="00CD48B1">
        <w:tblPrEx>
          <w:tblW w:w="13230" w:type="dxa"/>
          <w:tblInd w:w="-360" w:type="dxa"/>
          <w:tblLayout w:type="fixed"/>
          <w:tblCellMar>
            <w:left w:w="0" w:type="dxa"/>
            <w:right w:w="58" w:type="dxa"/>
          </w:tblCellMar>
          <w:tblLook w:val="04A0"/>
        </w:tblPrEx>
        <w:trPr>
          <w:tblHeader/>
        </w:trPr>
        <w:tc>
          <w:tcPr>
            <w:tcW w:w="459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7A2D47" w:rsidP="00CB1C05" w14:paraId="34BC3600" w14:textId="77777777">
            <w:pPr>
              <w:pStyle w:val="TableSubtitle"/>
              <w:rPr>
                <w:rFonts w:asciiTheme="minorHAnsi" w:hAnsiTheme="minorHAnsi" w:cstheme="minorHAnsi"/>
                <w:sz w:val="16"/>
                <w:szCs w:val="16"/>
              </w:rPr>
            </w:pPr>
            <w:r w:rsidRPr="007A2D47">
              <w:t>Use Category</w:t>
            </w:r>
          </w:p>
        </w:tc>
        <w:tc>
          <w:tcPr>
            <w:tcW w:w="279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3370736B" w14:textId="77777777">
            <w:pPr>
              <w:pStyle w:val="TableSubtitle"/>
            </w:pPr>
            <w:r w:rsidRPr="007A2D47">
              <w:t>Costs</w:t>
            </w:r>
          </w:p>
        </w:tc>
        <w:tc>
          <w:tcPr>
            <w:tcW w:w="270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7C08AC67" w14:textId="77777777">
            <w:pPr>
              <w:pStyle w:val="TableSubtitle"/>
            </w:pPr>
            <w:r w:rsidRPr="007A2D47">
              <w:t>Benefits</w:t>
            </w:r>
          </w:p>
        </w:tc>
        <w:tc>
          <w:tcPr>
            <w:tcW w:w="315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73CAF821" w14:textId="77777777">
            <w:pPr>
              <w:pStyle w:val="TableSubtitle"/>
            </w:pPr>
            <w:r w:rsidRPr="007A2D47">
              <w:t>Net Benefits</w:t>
            </w:r>
          </w:p>
        </w:tc>
      </w:tr>
      <w:tr w14:paraId="525AA54D" w14:textId="77777777" w:rsidTr="00AA4093">
        <w:tblPrEx>
          <w:tblW w:w="13230" w:type="dxa"/>
          <w:tblInd w:w="-360" w:type="dxa"/>
          <w:tblLayout w:type="fixed"/>
          <w:tblCellMar>
            <w:left w:w="0" w:type="dxa"/>
            <w:right w:w="58" w:type="dxa"/>
          </w:tblCellMar>
          <w:tblLook w:val="04A0"/>
        </w:tblPrEx>
        <w:trPr>
          <w:trHeight w:val="278"/>
          <w:tblHeader/>
        </w:trPr>
        <w:tc>
          <w:tcPr>
            <w:tcW w:w="459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B91E73" w:rsidRPr="007A2D47" w:rsidP="00CB1C05" w14:paraId="66B1C345" w14:textId="77777777">
            <w:pPr>
              <w:pStyle w:val="TableSubtitle"/>
              <w:rPr>
                <w:rFonts w:asciiTheme="minorHAnsi" w:hAnsiTheme="minorHAnsi" w:cstheme="minorHAnsi"/>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C9D1338" w14:textId="77777777">
            <w:pPr>
              <w:pStyle w:val="TableSubtitle"/>
            </w:pPr>
            <w:r>
              <w:t>Option 1</w:t>
            </w: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40F72D6D" w14:textId="77777777">
            <w:pPr>
              <w:pStyle w:val="TableSubtitle"/>
            </w:pPr>
            <w:r w:rsidRPr="00A34252">
              <w:t>Option 2</w:t>
            </w: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65967F85" w14:textId="77777777">
            <w:pPr>
              <w:pStyle w:val="TableSubtitle"/>
            </w:pPr>
            <w:r>
              <w:t>Option 1</w:t>
            </w:r>
          </w:p>
        </w:tc>
        <w:tc>
          <w:tcPr>
            <w:tcW w:w="135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59A6F1BF" w14:textId="77777777">
            <w:pPr>
              <w:pStyle w:val="TableSubtitle"/>
            </w:pPr>
            <w:r w:rsidRPr="00A34252">
              <w:t>Option 2</w:t>
            </w:r>
          </w:p>
        </w:tc>
        <w:tc>
          <w:tcPr>
            <w:tcW w:w="16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91E73" w:rsidRPr="00A34252" w:rsidP="00CB1C05" w14:paraId="749523D2" w14:textId="77777777">
            <w:pPr>
              <w:pStyle w:val="TableSubtitle"/>
            </w:pPr>
            <w:r>
              <w:t>Option 1</w:t>
            </w:r>
          </w:p>
        </w:tc>
        <w:tc>
          <w:tcPr>
            <w:tcW w:w="154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B91E73" w:rsidRPr="00A34252" w:rsidP="00CB1C05" w14:paraId="188C1DA9" w14:textId="77777777">
            <w:pPr>
              <w:pStyle w:val="TableSubtitle"/>
            </w:pPr>
            <w:r w:rsidRPr="00A34252">
              <w:t>Option 2</w:t>
            </w:r>
          </w:p>
        </w:tc>
      </w:tr>
      <w:tr w14:paraId="281964C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E42F19" w:rsidP="006A1230" w14:paraId="7A844AB1" w14:textId="77777777">
            <w:pPr>
              <w:pStyle w:val="LTableTextAbt"/>
              <w:rPr>
                <w:szCs w:val="18"/>
                <w:highlight w:val="yellow"/>
              </w:rPr>
            </w:pPr>
            <w:r w:rsidRPr="00E42F19">
              <w:rPr>
                <w:szCs w:val="18"/>
              </w:rPr>
              <w:t>Manufactur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403272B2" w14:textId="0E185BC2">
            <w:pPr>
              <w:pStyle w:val="RTableTextAbt"/>
              <w:rPr>
                <w:szCs w:val="18"/>
                <w:highlight w:val="yellow"/>
              </w:rPr>
            </w:pPr>
            <w:r>
              <w:rPr>
                <w:szCs w:val="18"/>
              </w:rPr>
              <w:t>$1,97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6A66DD05" w14:textId="5784E8F5">
            <w:pPr>
              <w:pStyle w:val="RTableTextAbt"/>
              <w:rPr>
                <w:szCs w:val="18"/>
                <w:highlight w:val="yellow"/>
              </w:rPr>
            </w:pPr>
            <w:r>
              <w:rPr>
                <w:szCs w:val="18"/>
              </w:rPr>
              <w:t>$1,97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0739F82A" w14:textId="20E9E3C9">
            <w:pPr>
              <w:pStyle w:val="RTableTextAbt"/>
              <w:rPr>
                <w:szCs w:val="18"/>
                <w:highlight w:val="yellow"/>
              </w:rPr>
            </w:pPr>
            <w:r>
              <w:rPr>
                <w:szCs w:val="18"/>
              </w:rPr>
              <w:t>$130</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55F21396" w14:textId="47D45542">
            <w:pPr>
              <w:pStyle w:val="RTableTextAbt"/>
              <w:rPr>
                <w:szCs w:val="18"/>
                <w:highlight w:val="yellow"/>
              </w:rPr>
            </w:pPr>
            <w:r>
              <w:rPr>
                <w:szCs w:val="18"/>
              </w:rPr>
              <w:t>$130</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42E64167" w14:textId="37D7AA81">
            <w:pPr>
              <w:pStyle w:val="RTableTextAbt"/>
              <w:rPr>
                <w:color w:val="FF0000"/>
                <w:szCs w:val="18"/>
                <w:highlight w:val="yellow"/>
              </w:rPr>
            </w:pPr>
            <w:r>
              <w:rPr>
                <w:color w:val="FF0000"/>
                <w:szCs w:val="18"/>
              </w:rPr>
              <w:t>($1,84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1667D314" w14:textId="67B4F56C">
            <w:pPr>
              <w:pStyle w:val="RTableTextAbt"/>
              <w:rPr>
                <w:color w:val="FF0000"/>
                <w:szCs w:val="18"/>
                <w:highlight w:val="yellow"/>
              </w:rPr>
            </w:pPr>
            <w:r>
              <w:rPr>
                <w:color w:val="FF0000"/>
                <w:szCs w:val="18"/>
              </w:rPr>
              <w:t>($1,845)</w:t>
            </w:r>
          </w:p>
        </w:tc>
      </w:tr>
      <w:tr w14:paraId="3C1A7933"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713B2CAF" w14:textId="77777777">
            <w:pPr>
              <w:pStyle w:val="LTableTextAbt"/>
              <w:rPr>
                <w:szCs w:val="18"/>
                <w:highlight w:val="yellow"/>
              </w:rPr>
            </w:pPr>
            <w:r w:rsidRPr="00E42F19">
              <w:rPr>
                <w:szCs w:val="18"/>
              </w:rPr>
              <w:t>Import/Repackage</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062E16FC" w14:textId="243812EB">
            <w:pPr>
              <w:pStyle w:val="RTableTextAbt"/>
              <w:rPr>
                <w:szCs w:val="18"/>
                <w:highlight w:val="yellow"/>
              </w:rPr>
            </w:pPr>
            <w:r>
              <w:rPr>
                <w:szCs w:val="18"/>
              </w:rPr>
              <w:t>$20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31347A1E" w14:textId="163A7D51">
            <w:pPr>
              <w:pStyle w:val="RTableTextAbt"/>
              <w:rPr>
                <w:szCs w:val="18"/>
                <w:highlight w:val="yellow"/>
              </w:rPr>
            </w:pPr>
            <w:r>
              <w:rPr>
                <w:szCs w:val="18"/>
              </w:rPr>
              <w:t>$20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453DB00F" w14:textId="5CE64BE3">
            <w:pPr>
              <w:pStyle w:val="RTableTextAbt"/>
              <w:rPr>
                <w:szCs w:val="18"/>
                <w:highlight w:val="yellow"/>
              </w:rPr>
            </w:pPr>
            <w:r>
              <w:rPr>
                <w:szCs w:val="18"/>
              </w:rPr>
              <w:t>$2</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6A97FD26" w14:textId="09FA3DE7">
            <w:pPr>
              <w:pStyle w:val="RTableTextAbt"/>
              <w:rPr>
                <w:szCs w:val="18"/>
                <w:highlight w:val="yellow"/>
              </w:rPr>
            </w:pPr>
            <w:r>
              <w:rPr>
                <w:szCs w:val="18"/>
              </w:rPr>
              <w:t>$2</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63D78281" w14:textId="602572C0">
            <w:pPr>
              <w:pStyle w:val="RTableTextAbt"/>
              <w:rPr>
                <w:color w:val="FF0000"/>
                <w:szCs w:val="18"/>
                <w:highlight w:val="yellow"/>
              </w:rPr>
            </w:pPr>
            <w:r>
              <w:rPr>
                <w:color w:val="FF0000"/>
                <w:szCs w:val="18"/>
              </w:rPr>
              <w:t>($20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5DB677B0" w14:textId="17B0138F">
            <w:pPr>
              <w:pStyle w:val="RTableTextAbt"/>
              <w:rPr>
                <w:color w:val="FF0000"/>
                <w:szCs w:val="18"/>
                <w:highlight w:val="yellow"/>
              </w:rPr>
            </w:pPr>
            <w:r>
              <w:rPr>
                <w:color w:val="FF0000"/>
                <w:szCs w:val="18"/>
              </w:rPr>
              <w:t>($201)</w:t>
            </w:r>
          </w:p>
        </w:tc>
      </w:tr>
      <w:tr w14:paraId="66E10757"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5EA86055" w14:textId="77777777">
            <w:pPr>
              <w:pStyle w:val="LTableTextAbt"/>
              <w:rPr>
                <w:szCs w:val="18"/>
                <w:highlight w:val="yellow"/>
              </w:rPr>
            </w:pPr>
            <w:r w:rsidRPr="00E42F19">
              <w:rPr>
                <w:szCs w:val="18"/>
              </w:rPr>
              <w:t>Reactant/Intermediate</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7C848FAA" w14:textId="58EB0653">
            <w:pPr>
              <w:pStyle w:val="RTableTextAbt"/>
              <w:rPr>
                <w:szCs w:val="18"/>
                <w:highlight w:val="yellow"/>
              </w:rPr>
            </w:pPr>
            <w:r>
              <w:rPr>
                <w:szCs w:val="18"/>
              </w:rPr>
              <w:t>$38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04887774" w14:textId="4B5E92E4">
            <w:pPr>
              <w:pStyle w:val="RTableTextAbt"/>
              <w:rPr>
                <w:szCs w:val="18"/>
                <w:highlight w:val="yellow"/>
              </w:rPr>
            </w:pPr>
            <w:r>
              <w:rPr>
                <w:szCs w:val="18"/>
              </w:rPr>
              <w:t>$38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025B5903" w14:textId="06360E85">
            <w:pPr>
              <w:pStyle w:val="RTableTextAbt"/>
              <w:rPr>
                <w:szCs w:val="18"/>
                <w:highlight w:val="yellow"/>
              </w:rPr>
            </w:pPr>
            <w:r>
              <w:rPr>
                <w:szCs w:val="18"/>
              </w:rPr>
              <w:t>$25</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05728097" w14:textId="62D7C80D">
            <w:pPr>
              <w:pStyle w:val="RTableTextAbt"/>
              <w:rPr>
                <w:szCs w:val="18"/>
                <w:highlight w:val="yellow"/>
              </w:rPr>
            </w:pPr>
            <w:r>
              <w:rPr>
                <w:szCs w:val="18"/>
              </w:rPr>
              <w:t>$25</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14BBD2B0" w14:textId="0B227C5C">
            <w:pPr>
              <w:pStyle w:val="RTableTextAbt"/>
              <w:rPr>
                <w:color w:val="FF0000"/>
                <w:szCs w:val="18"/>
                <w:highlight w:val="yellow"/>
              </w:rPr>
            </w:pPr>
            <w:r>
              <w:rPr>
                <w:color w:val="FF0000"/>
                <w:szCs w:val="18"/>
              </w:rPr>
              <w:t>($358)</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048E6C65" w14:textId="45097C89">
            <w:pPr>
              <w:pStyle w:val="RTableTextAbt"/>
              <w:rPr>
                <w:color w:val="FF0000"/>
                <w:szCs w:val="18"/>
                <w:highlight w:val="yellow"/>
              </w:rPr>
            </w:pPr>
            <w:r>
              <w:rPr>
                <w:color w:val="FF0000"/>
                <w:szCs w:val="18"/>
              </w:rPr>
              <w:t>($358)</w:t>
            </w:r>
          </w:p>
        </w:tc>
      </w:tr>
      <w:tr w14:paraId="17853AFA"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61E36FFB" w14:textId="77777777">
            <w:pPr>
              <w:pStyle w:val="LTableTextAbt"/>
              <w:rPr>
                <w:szCs w:val="18"/>
                <w:highlight w:val="yellow"/>
              </w:rPr>
            </w:pPr>
            <w:r w:rsidRPr="00E42F19">
              <w:rPr>
                <w:szCs w:val="18"/>
              </w:rPr>
              <w:t>Processing Aid in Petrochemical Manufactur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6D4BCA65" w14:textId="17FB6691">
            <w:pPr>
              <w:pStyle w:val="RTableTextAbt"/>
              <w:rPr>
                <w:szCs w:val="18"/>
                <w:highlight w:val="yellow"/>
              </w:rPr>
            </w:pPr>
            <w:r>
              <w:rPr>
                <w:szCs w:val="18"/>
              </w:rPr>
              <w:t>$1,03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0FA07935" w14:textId="229A9781">
            <w:pPr>
              <w:pStyle w:val="RTableTextAbt"/>
              <w:rPr>
                <w:szCs w:val="18"/>
                <w:highlight w:val="yellow"/>
              </w:rPr>
            </w:pPr>
            <w:r>
              <w:rPr>
                <w:szCs w:val="18"/>
              </w:rPr>
              <w:t>$1,03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1A56AB1E" w14:textId="1FB2E6A3">
            <w:pPr>
              <w:pStyle w:val="RTableTextAbt"/>
              <w:rPr>
                <w:szCs w:val="18"/>
                <w:highlight w:val="yellow"/>
              </w:rPr>
            </w:pPr>
            <w:r>
              <w:rPr>
                <w:szCs w:val="18"/>
              </w:rPr>
              <w:t>$14</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09EF4E9B" w14:textId="2D46CC97">
            <w:pPr>
              <w:pStyle w:val="RTableTextAbt"/>
              <w:rPr>
                <w:szCs w:val="18"/>
                <w:highlight w:val="yellow"/>
              </w:rPr>
            </w:pPr>
            <w:r>
              <w:rPr>
                <w:szCs w:val="18"/>
              </w:rPr>
              <w:t>$14</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3CA74655" w14:textId="10237A60">
            <w:pPr>
              <w:pStyle w:val="RTableTextAbt"/>
              <w:rPr>
                <w:color w:val="FF0000"/>
                <w:szCs w:val="18"/>
                <w:highlight w:val="yellow"/>
              </w:rPr>
            </w:pPr>
            <w:r>
              <w:rPr>
                <w:color w:val="FF0000"/>
                <w:szCs w:val="18"/>
              </w:rPr>
              <w:t>($1,02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7842034B" w14:textId="3C1A6D39">
            <w:pPr>
              <w:pStyle w:val="RTableTextAbt"/>
              <w:rPr>
                <w:color w:val="FF0000"/>
                <w:szCs w:val="18"/>
                <w:highlight w:val="yellow"/>
              </w:rPr>
            </w:pPr>
            <w:r>
              <w:rPr>
                <w:color w:val="FF0000"/>
                <w:szCs w:val="18"/>
              </w:rPr>
              <w:t>($1,023)</w:t>
            </w:r>
          </w:p>
        </w:tc>
      </w:tr>
      <w:tr w14:paraId="69B1317E" w14:textId="77777777" w:rsidTr="00A90589">
        <w:tblPrEx>
          <w:tblW w:w="13230" w:type="dxa"/>
          <w:tblInd w:w="-360" w:type="dxa"/>
          <w:tblLayout w:type="fixed"/>
          <w:tblCellMar>
            <w:left w:w="0" w:type="dxa"/>
            <w:right w:w="58" w:type="dxa"/>
          </w:tblCellMar>
          <w:tblLook w:val="04A0"/>
        </w:tblPrEx>
        <w:trPr>
          <w:trHeight w:val="206"/>
        </w:trPr>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6D343D7E" w14:textId="77777777">
            <w:pPr>
              <w:pStyle w:val="LTableTextAbt"/>
              <w:rPr>
                <w:szCs w:val="18"/>
                <w:highlight w:val="yellow"/>
              </w:rPr>
            </w:pPr>
            <w:r>
              <w:rPr>
                <w:szCs w:val="18"/>
              </w:rPr>
              <w:t>Production of Maskant for chemical mill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0827FF37" w14:textId="5CDCEDF6">
            <w:pPr>
              <w:pStyle w:val="RTableTextAbt"/>
              <w:rPr>
                <w:szCs w:val="18"/>
                <w:highlight w:val="yellow"/>
              </w:rPr>
            </w:pPr>
            <w:r>
              <w:rPr>
                <w:szCs w:val="18"/>
              </w:rPr>
              <w:t>$4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01769EF3" w14:textId="22A1D06F">
            <w:pPr>
              <w:pStyle w:val="RTableTextAbt"/>
              <w:rPr>
                <w:szCs w:val="18"/>
                <w:highlight w:val="yellow"/>
              </w:rPr>
            </w:pPr>
            <w:r>
              <w:rPr>
                <w:szCs w:val="18"/>
              </w:rPr>
              <w:t>$4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3EBC8C12" w14:textId="34C5F28A">
            <w:pPr>
              <w:pStyle w:val="RTableTextAbt"/>
              <w:rPr>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6256666E" w14:textId="28F66529">
            <w:pPr>
              <w:pStyle w:val="RTableTextAbt"/>
              <w:rPr>
                <w:szCs w:val="18"/>
                <w:highlight w:val="yellow"/>
              </w:rPr>
            </w:pPr>
            <w:r>
              <w:rPr>
                <w:szCs w:val="18"/>
              </w:rPr>
              <w:t>$0</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27A471BD" w14:textId="0F93A53F">
            <w:pPr>
              <w:pStyle w:val="RTableTextAbt"/>
              <w:rPr>
                <w:color w:val="FF0000"/>
                <w:szCs w:val="18"/>
                <w:highlight w:val="yellow"/>
              </w:rPr>
            </w:pPr>
            <w:r>
              <w:rPr>
                <w:color w:val="FF0000"/>
                <w:szCs w:val="18"/>
              </w:rPr>
              <w:t>($4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6AAC2916" w14:textId="2E372313">
            <w:pPr>
              <w:pStyle w:val="RTableTextAbt"/>
              <w:rPr>
                <w:color w:val="FF0000"/>
                <w:szCs w:val="18"/>
                <w:highlight w:val="yellow"/>
              </w:rPr>
            </w:pPr>
            <w:r>
              <w:rPr>
                <w:color w:val="FF0000"/>
                <w:szCs w:val="18"/>
              </w:rPr>
              <w:t>($43)</w:t>
            </w:r>
          </w:p>
        </w:tc>
      </w:tr>
      <w:tr w14:paraId="71D27C0F"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4DC49C51" w14:textId="77777777">
            <w:pPr>
              <w:pStyle w:val="LTableTextAbt"/>
              <w:rPr>
                <w:szCs w:val="18"/>
                <w:highlight w:val="yellow"/>
              </w:rPr>
            </w:pPr>
            <w:r>
              <w:rPr>
                <w:szCs w:val="18"/>
              </w:rPr>
              <w:t>Use as Maskant for Chemical Mill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0AADBEB3" w14:textId="14496ACB">
            <w:pPr>
              <w:pStyle w:val="RTableTextAbt"/>
              <w:rPr>
                <w:szCs w:val="18"/>
                <w:highlight w:val="yellow"/>
              </w:rPr>
            </w:pPr>
            <w:r>
              <w:rPr>
                <w:szCs w:val="18"/>
              </w:rPr>
              <w:t>$1,42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46798263" w14:textId="5F92ADE2">
            <w:pPr>
              <w:pStyle w:val="RTableTextAbt"/>
              <w:rPr>
                <w:szCs w:val="18"/>
                <w:highlight w:val="yellow"/>
              </w:rPr>
            </w:pPr>
            <w:r>
              <w:rPr>
                <w:szCs w:val="18"/>
              </w:rPr>
              <w:t>$1,42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3E8BF3FF" w14:textId="1925A387">
            <w:pPr>
              <w:pStyle w:val="RTableTextAbt"/>
              <w:rPr>
                <w:szCs w:val="18"/>
                <w:highlight w:val="yellow"/>
              </w:rPr>
            </w:pPr>
            <w:r>
              <w:rPr>
                <w:szCs w:val="18"/>
              </w:rPr>
              <w:t>$656</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1A1C43EC" w14:textId="53FF1F26">
            <w:pPr>
              <w:pStyle w:val="RTableTextAbt"/>
              <w:rPr>
                <w:szCs w:val="18"/>
                <w:highlight w:val="yellow"/>
              </w:rPr>
            </w:pPr>
            <w:r>
              <w:rPr>
                <w:szCs w:val="18"/>
              </w:rPr>
              <w:t>$656</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496676BF" w14:textId="7D5ADBFA">
            <w:pPr>
              <w:pStyle w:val="RTableTextAbt"/>
              <w:rPr>
                <w:color w:val="FF0000"/>
                <w:szCs w:val="18"/>
                <w:highlight w:val="yellow"/>
              </w:rPr>
            </w:pPr>
            <w:r>
              <w:rPr>
                <w:color w:val="FF0000"/>
                <w:szCs w:val="18"/>
              </w:rPr>
              <w:t>($765)</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7AE65832" w14:textId="21B60A98">
            <w:pPr>
              <w:pStyle w:val="RTableTextAbt"/>
              <w:rPr>
                <w:color w:val="FF0000"/>
                <w:szCs w:val="18"/>
              </w:rPr>
            </w:pPr>
            <w:r>
              <w:rPr>
                <w:color w:val="FF0000"/>
                <w:szCs w:val="18"/>
              </w:rPr>
              <w:t>($765)</w:t>
            </w:r>
          </w:p>
        </w:tc>
      </w:tr>
      <w:tr w14:paraId="0B7BADC7"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32EE3C11" w14:textId="77777777">
            <w:pPr>
              <w:pStyle w:val="LTableTextAbt"/>
              <w:rPr>
                <w:szCs w:val="18"/>
                <w:highlight w:val="yellow"/>
              </w:rPr>
            </w:pPr>
            <w:r>
              <w:rPr>
                <w:szCs w:val="18"/>
              </w:rPr>
              <w:t>Vapor Degreasing: Open Top Vapor Degreasing (OTVD)</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78833250" w14:textId="5FC13DF6">
            <w:pPr>
              <w:pStyle w:val="RTableTextAbt"/>
              <w:rPr>
                <w:szCs w:val="18"/>
                <w:highlight w:val="yellow"/>
              </w:rPr>
            </w:pPr>
            <w:r>
              <w:rPr>
                <w:szCs w:val="18"/>
              </w:rPr>
              <w:t>$13,72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5C2E149B" w14:textId="1372F0EB">
            <w:pPr>
              <w:pStyle w:val="RTableTextAbt"/>
              <w:rPr>
                <w:szCs w:val="18"/>
                <w:highlight w:val="yellow"/>
              </w:rPr>
            </w:pPr>
            <w:r>
              <w:rPr>
                <w:szCs w:val="18"/>
              </w:rPr>
              <w:t>$34,27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6ED96DB9" w14:textId="3B912616">
            <w:pPr>
              <w:pStyle w:val="RTableTextAbt"/>
              <w:rPr>
                <w:szCs w:val="18"/>
                <w:highlight w:val="yellow"/>
              </w:rPr>
            </w:pPr>
            <w:r>
              <w:rPr>
                <w:szCs w:val="18"/>
              </w:rPr>
              <w:t>$340</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2653563C" w14:textId="4A6EF51B">
            <w:pPr>
              <w:pStyle w:val="RTableTextAbt"/>
              <w:rPr>
                <w:szCs w:val="18"/>
                <w:highlight w:val="yellow"/>
              </w:rPr>
            </w:pPr>
            <w:r>
              <w:rPr>
                <w:szCs w:val="18"/>
              </w:rPr>
              <w:t>$173</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661FF15E" w14:textId="1DBDE1DB">
            <w:pPr>
              <w:pStyle w:val="RTableTextAbt"/>
              <w:rPr>
                <w:color w:val="FF0000"/>
                <w:szCs w:val="18"/>
                <w:highlight w:val="yellow"/>
              </w:rPr>
            </w:pPr>
            <w:r>
              <w:rPr>
                <w:color w:val="FF0000"/>
                <w:szCs w:val="18"/>
              </w:rPr>
              <w:t>($13,38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727B9E7A" w14:textId="188E4842">
            <w:pPr>
              <w:pStyle w:val="RTableTextAbt"/>
              <w:rPr>
                <w:color w:val="FF0000"/>
                <w:szCs w:val="18"/>
              </w:rPr>
            </w:pPr>
            <w:r>
              <w:rPr>
                <w:color w:val="FF0000"/>
                <w:szCs w:val="18"/>
              </w:rPr>
              <w:t>($34,102)</w:t>
            </w:r>
          </w:p>
        </w:tc>
      </w:tr>
      <w:tr w14:paraId="401949A5"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22C65DB9" w14:textId="77777777">
            <w:pPr>
              <w:pStyle w:val="LTableTextAbt"/>
              <w:rPr>
                <w:szCs w:val="18"/>
                <w:highlight w:val="yellow"/>
              </w:rPr>
            </w:pPr>
            <w:r>
              <w:rPr>
                <w:szCs w:val="18"/>
              </w:rPr>
              <w:t>Vapor Degreasing: Enclosed Vapor Degreasing (EVD)</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2F063F0D" w14:textId="2576BA36">
            <w:pPr>
              <w:pStyle w:val="RTableTextAbt"/>
              <w:rPr>
                <w:szCs w:val="18"/>
                <w:highlight w:val="yellow"/>
              </w:rPr>
            </w:pPr>
            <w:r>
              <w:rPr>
                <w:szCs w:val="18"/>
              </w:rPr>
              <w:t>$10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1DAD9C15" w14:textId="56D25FDD">
            <w:pPr>
              <w:pStyle w:val="RTableTextAbt"/>
              <w:rPr>
                <w:szCs w:val="18"/>
                <w:highlight w:val="yellow"/>
              </w:rPr>
            </w:pPr>
            <w:r>
              <w:rPr>
                <w:szCs w:val="18"/>
              </w:rPr>
              <w:t>$5,64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28499A9C" w14:textId="5FB48E9B">
            <w:pPr>
              <w:pStyle w:val="RTableTextAbt"/>
              <w:rPr>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2ABD295E" w14:textId="2CCFAAAC">
            <w:pPr>
              <w:pStyle w:val="RTableTextAbt"/>
              <w:rPr>
                <w:szCs w:val="18"/>
                <w:highlight w:val="yellow"/>
              </w:rPr>
            </w:pPr>
            <w:r>
              <w:rPr>
                <w:szCs w:val="18"/>
              </w:rPr>
              <w:t>$0</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35E8B4B2" w14:textId="35D36492">
            <w:pPr>
              <w:pStyle w:val="RTableTextAbt"/>
              <w:rPr>
                <w:color w:val="FF0000"/>
                <w:szCs w:val="18"/>
                <w:highlight w:val="yellow"/>
              </w:rPr>
            </w:pPr>
            <w:r>
              <w:rPr>
                <w:color w:val="FF0000"/>
                <w:szCs w:val="18"/>
              </w:rPr>
              <w:t>($10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3B68D752" w14:textId="09C617F3">
            <w:pPr>
              <w:pStyle w:val="RTableTextAbt"/>
              <w:rPr>
                <w:color w:val="FF0000"/>
                <w:szCs w:val="18"/>
              </w:rPr>
            </w:pPr>
            <w:r>
              <w:rPr>
                <w:color w:val="FF0000"/>
                <w:szCs w:val="18"/>
              </w:rPr>
              <w:t>($5,645)</w:t>
            </w:r>
          </w:p>
        </w:tc>
      </w:tr>
      <w:tr w14:paraId="53B4CB54" w14:textId="77777777" w:rsidTr="00A90589">
        <w:tblPrEx>
          <w:tblW w:w="13230" w:type="dxa"/>
          <w:tblInd w:w="-360" w:type="dxa"/>
          <w:tblLayout w:type="fixed"/>
          <w:tblCellMar>
            <w:left w:w="0" w:type="dxa"/>
            <w:right w:w="58" w:type="dxa"/>
          </w:tblCellMar>
          <w:tblLook w:val="04A0"/>
        </w:tblPrEx>
        <w:tc>
          <w:tcPr>
            <w:tcW w:w="4590" w:type="dxa"/>
            <w:tcBorders>
              <w:top w:val="nil"/>
              <w:left w:val="single" w:sz="4" w:space="0" w:color="auto"/>
              <w:bottom w:val="single" w:sz="4" w:space="0" w:color="auto"/>
              <w:right w:val="single" w:sz="4" w:space="0" w:color="auto"/>
            </w:tcBorders>
            <w:shd w:val="clear" w:color="000000" w:fill="FFFFFF"/>
            <w:vAlign w:val="center"/>
          </w:tcPr>
          <w:p w:rsidR="006A1230" w:rsidRPr="00E42F19" w:rsidP="006A1230" w14:paraId="252B0527" w14:textId="77777777">
            <w:pPr>
              <w:pStyle w:val="LTableTextAbt"/>
              <w:rPr>
                <w:szCs w:val="18"/>
                <w:highlight w:val="yellow"/>
              </w:rPr>
            </w:pPr>
            <w:r>
              <w:rPr>
                <w:szCs w:val="18"/>
              </w:rPr>
              <w:t>Vapor Degreasing: Conveyorized Vapor Degreasing (CVD)</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E42F19" w:rsidP="006A1230" w14:paraId="7E716435" w14:textId="0F916FC4">
            <w:pPr>
              <w:pStyle w:val="RTableTextAbt"/>
              <w:rPr>
                <w:szCs w:val="18"/>
                <w:highlight w:val="yellow"/>
              </w:rPr>
            </w:pPr>
            <w:r>
              <w:rPr>
                <w:szCs w:val="18"/>
              </w:rPr>
              <w:t>$9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5F1E4A8D" w14:textId="5979654E">
            <w:pPr>
              <w:pStyle w:val="RTableTextAbt"/>
              <w:rPr>
                <w:szCs w:val="18"/>
                <w:highlight w:val="yellow"/>
              </w:rPr>
            </w:pPr>
            <w:r>
              <w:rPr>
                <w:szCs w:val="18"/>
              </w:rPr>
              <w:t>$9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E42F19" w:rsidP="006A1230" w14:paraId="281EE275" w14:textId="21303688">
            <w:pPr>
              <w:pStyle w:val="RTableTextAbt"/>
              <w:rPr>
                <w:szCs w:val="18"/>
                <w:highlight w:val="yellow"/>
              </w:rPr>
            </w:pPr>
            <w:r>
              <w:rPr>
                <w:szCs w:val="18"/>
              </w:rPr>
              <w:t>$88</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E42F19" w:rsidP="006A1230" w14:paraId="43E2772C" w14:textId="51A8C709">
            <w:pPr>
              <w:pStyle w:val="RTableTextAbt"/>
              <w:rPr>
                <w:szCs w:val="18"/>
              </w:rPr>
            </w:pPr>
            <w:r>
              <w:rPr>
                <w:szCs w:val="18"/>
              </w:rPr>
              <w:t>$88</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6202B690" w14:textId="52E896FC">
            <w:pPr>
              <w:pStyle w:val="RTableTextAbt"/>
              <w:rPr>
                <w:color w:val="FF0000"/>
                <w:szCs w:val="18"/>
                <w:highlight w:val="yellow"/>
              </w:rPr>
            </w:pPr>
            <w:r>
              <w:rPr>
                <w:color w:val="FF0000"/>
                <w:szCs w:val="18"/>
              </w:rPr>
              <w:t>($834)</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1D229B84" w14:textId="3FF51EE8">
            <w:pPr>
              <w:pStyle w:val="RTableTextAbt"/>
              <w:rPr>
                <w:color w:val="FF0000"/>
                <w:szCs w:val="18"/>
              </w:rPr>
            </w:pPr>
            <w:r>
              <w:rPr>
                <w:color w:val="FF0000"/>
                <w:szCs w:val="18"/>
              </w:rPr>
              <w:t>($834)</w:t>
            </w:r>
          </w:p>
        </w:tc>
      </w:tr>
      <w:tr w14:paraId="7423A92D"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59E92E14" w14:textId="77777777">
            <w:pPr>
              <w:pStyle w:val="LTableTextAbt"/>
              <w:rPr>
                <w:highlight w:val="yellow"/>
              </w:rPr>
            </w:pPr>
            <w:r>
              <w:rPr>
                <w:szCs w:val="18"/>
              </w:rPr>
              <w:t>Recycling and Disposal</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4D5D04" w:rsidP="006A1230" w14:paraId="6199A9ED" w14:textId="39AF908F">
            <w:pPr>
              <w:pStyle w:val="RTableTextAbt"/>
              <w:rPr>
                <w:szCs w:val="18"/>
                <w:highlight w:val="yellow"/>
              </w:rPr>
            </w:pPr>
            <w:r>
              <w:rPr>
                <w:szCs w:val="18"/>
              </w:rPr>
              <w:t>$77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5F18E22E" w14:textId="1F499578">
            <w:pPr>
              <w:pStyle w:val="RTableTextAbt"/>
              <w:rPr>
                <w:szCs w:val="18"/>
                <w:highlight w:val="yellow"/>
              </w:rPr>
            </w:pPr>
            <w:r>
              <w:rPr>
                <w:szCs w:val="18"/>
              </w:rPr>
              <w:t>$77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58A9ECEE" w14:textId="64F7D610">
            <w:pPr>
              <w:pStyle w:val="RTableTextAbt"/>
              <w:rPr>
                <w:szCs w:val="18"/>
                <w:highlight w:val="yellow"/>
              </w:rPr>
            </w:pPr>
            <w:r>
              <w:rPr>
                <w:szCs w:val="18"/>
              </w:rPr>
              <w:t>$2</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09F347B9" w14:textId="12DC09DE">
            <w:pPr>
              <w:pStyle w:val="RTableTextAbt"/>
              <w:rPr>
                <w:szCs w:val="18"/>
                <w:highlight w:val="yellow"/>
              </w:rPr>
            </w:pPr>
            <w:r>
              <w:rPr>
                <w:szCs w:val="18"/>
              </w:rPr>
              <w:t>$2</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55132ED7" w14:textId="1E734C43">
            <w:pPr>
              <w:pStyle w:val="RTableTextAbt"/>
              <w:rPr>
                <w:color w:val="FF0000"/>
                <w:szCs w:val="18"/>
                <w:highlight w:val="yellow"/>
              </w:rPr>
            </w:pPr>
            <w:r>
              <w:rPr>
                <w:color w:val="FF0000"/>
                <w:szCs w:val="18"/>
              </w:rPr>
              <w:t>($771)</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5BF8D581" w14:textId="48416C2C">
            <w:pPr>
              <w:pStyle w:val="RTableTextAbt"/>
              <w:rPr>
                <w:color w:val="FF0000"/>
                <w:szCs w:val="18"/>
                <w:highlight w:val="yellow"/>
              </w:rPr>
            </w:pPr>
            <w:r>
              <w:rPr>
                <w:color w:val="FF0000"/>
                <w:szCs w:val="18"/>
              </w:rPr>
              <w:t>($771)</w:t>
            </w:r>
          </w:p>
        </w:tc>
      </w:tr>
      <w:tr w14:paraId="1A0866F0"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171E1218" w14:textId="77777777">
            <w:pPr>
              <w:pStyle w:val="LTableTextAbt"/>
              <w:rPr>
                <w:highlight w:val="yellow"/>
              </w:rPr>
            </w:pPr>
            <w:r>
              <w:rPr>
                <w:szCs w:val="18"/>
              </w:rPr>
              <w:t>Laboratory Chemicals</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4D5D04" w:rsidP="006A1230" w14:paraId="77A8E82D" w14:textId="10DFB8EA">
            <w:pPr>
              <w:pStyle w:val="RTableTextAbt"/>
              <w:rPr>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25DFEECD" w14:textId="71C5B62E">
            <w:pPr>
              <w:pStyle w:val="RTableTextAbt"/>
              <w:rPr>
                <w:szCs w:val="18"/>
                <w:highlight w:val="yellow"/>
              </w:rPr>
            </w:pPr>
            <w:r>
              <w:rPr>
                <w:szCs w:val="18"/>
              </w:rPr>
              <w:t>$1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1AD8EA0B" w14:textId="48EB065C">
            <w:pPr>
              <w:pStyle w:val="RTableTextAbt"/>
              <w:rPr>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0E976AFC" w14:textId="7B5FD6CD">
            <w:pPr>
              <w:pStyle w:val="RTableTextAbt"/>
              <w:rPr>
                <w:szCs w:val="18"/>
                <w:highlight w:val="yellow"/>
              </w:rPr>
            </w:pPr>
            <w:r>
              <w:rPr>
                <w:szCs w:val="18"/>
              </w:rPr>
              <w:t>$2</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61F007DB" w14:textId="26C07F72">
            <w:pPr>
              <w:pStyle w:val="RTableTextAbt"/>
              <w:rPr>
                <w:color w:val="FF0000"/>
                <w:szCs w:val="18"/>
                <w:highlight w:val="yellow"/>
              </w:rPr>
            </w:pPr>
            <w:r>
              <w:rPr>
                <w:color w:val="FF0000"/>
                <w:szCs w:val="18"/>
              </w:rPr>
              <w:t>($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506A533F" w14:textId="41E5ED63">
            <w:pPr>
              <w:pStyle w:val="RTableTextAbt"/>
              <w:rPr>
                <w:color w:val="FF0000"/>
                <w:szCs w:val="18"/>
                <w:highlight w:val="yellow"/>
              </w:rPr>
            </w:pPr>
            <w:r>
              <w:rPr>
                <w:color w:val="FF0000"/>
                <w:szCs w:val="18"/>
              </w:rPr>
              <w:t>($112)</w:t>
            </w:r>
          </w:p>
        </w:tc>
      </w:tr>
      <w:tr w14:paraId="48BAD76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4F61D0DD" w14:textId="77777777">
            <w:pPr>
              <w:pStyle w:val="LTableTextAbt"/>
              <w:rPr>
                <w:highlight w:val="yellow"/>
              </w:rPr>
            </w:pPr>
            <w:r>
              <w:rPr>
                <w:szCs w:val="18"/>
              </w:rPr>
              <w:t>Processing Aid, except petrochemical</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4D5D04" w:rsidP="006A1230" w14:paraId="769699A8" w14:textId="2CD0D8EA">
            <w:pPr>
              <w:pStyle w:val="RTableTextAbt"/>
              <w:rPr>
                <w:szCs w:val="18"/>
                <w:highlight w:val="yellow"/>
              </w:rPr>
            </w:pPr>
            <w:r>
              <w:rPr>
                <w:szCs w:val="18"/>
              </w:rPr>
              <w:t>$3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0A91A70A" w14:textId="631E5CB3">
            <w:pPr>
              <w:pStyle w:val="RTableTextAbt"/>
              <w:rPr>
                <w:szCs w:val="18"/>
                <w:highlight w:val="yellow"/>
              </w:rPr>
            </w:pPr>
            <w:r>
              <w:rPr>
                <w:szCs w:val="18"/>
              </w:rPr>
              <w:t>$3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10C1D86B" w14:textId="1ED73B1C">
            <w:pPr>
              <w:pStyle w:val="RTableTextAbt"/>
              <w:rPr>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779833AB" w14:textId="42037338">
            <w:pPr>
              <w:pStyle w:val="RTableTextAbt"/>
              <w:rPr>
                <w:szCs w:val="18"/>
                <w:highlight w:val="yellow"/>
              </w:rPr>
            </w:pPr>
            <w:r>
              <w:rPr>
                <w:szCs w:val="18"/>
              </w:rPr>
              <w:t>$1</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25032D2B" w14:textId="19680137">
            <w:pPr>
              <w:pStyle w:val="RTableTextAbt"/>
              <w:rPr>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216BE8" w:rsidP="006A1230" w14:paraId="05E8A2D1" w14:textId="4603549A">
            <w:pPr>
              <w:pStyle w:val="RTableTextAbt"/>
              <w:rPr>
                <w:color w:val="FF0000"/>
                <w:szCs w:val="18"/>
                <w:highlight w:val="yellow"/>
              </w:rPr>
            </w:pPr>
            <w:r>
              <w:rPr>
                <w:color w:val="FF0000"/>
                <w:szCs w:val="18"/>
              </w:rPr>
              <w:t>($32)</w:t>
            </w:r>
          </w:p>
        </w:tc>
      </w:tr>
      <w:tr w14:paraId="45A70EDB"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42E5B1EE" w14:textId="77777777">
            <w:pPr>
              <w:pStyle w:val="LTableTextAbt"/>
              <w:rPr>
                <w:highlight w:val="yellow"/>
              </w:rPr>
            </w:pPr>
            <w:r>
              <w:rPr>
                <w:szCs w:val="18"/>
              </w:rPr>
              <w:t>Adhesives and Sealants</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4D5D04" w:rsidP="006A1230" w14:paraId="00E7BD73" w14:textId="08D16593">
            <w:pPr>
              <w:pStyle w:val="RTableTextAbt"/>
              <w:rPr>
                <w:szCs w:val="18"/>
                <w:highlight w:val="yellow"/>
              </w:rPr>
            </w:pPr>
            <w:r>
              <w:rPr>
                <w:szCs w:val="18"/>
              </w:rPr>
              <w:t>$24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555B8AEA" w14:textId="643272C5">
            <w:pPr>
              <w:pStyle w:val="RTableTextAbt"/>
              <w:rPr>
                <w:szCs w:val="18"/>
                <w:highlight w:val="yellow"/>
              </w:rPr>
            </w:pPr>
            <w:r>
              <w:rPr>
                <w:szCs w:val="18"/>
              </w:rPr>
              <w:t>$24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33ED1E4F" w14:textId="7E69DC82">
            <w:pPr>
              <w:pStyle w:val="RTableTextAbt"/>
              <w:rPr>
                <w:szCs w:val="18"/>
                <w:highlight w:val="yellow"/>
              </w:rPr>
            </w:pPr>
            <w:r>
              <w:rPr>
                <w:szCs w:val="18"/>
              </w:rPr>
              <w:t>$381</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2AB07FD6" w14:textId="3E3D6B7A">
            <w:pPr>
              <w:pStyle w:val="RTableTextAbt"/>
              <w:rPr>
                <w:szCs w:val="18"/>
                <w:highlight w:val="yellow"/>
              </w:rPr>
            </w:pPr>
            <w:r>
              <w:rPr>
                <w:szCs w:val="18"/>
              </w:rPr>
              <w:t>$381</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502504FD" w14:textId="5550F1B9">
            <w:pPr>
              <w:pStyle w:val="RTableTextAbt"/>
              <w:rPr>
                <w:szCs w:val="18"/>
                <w:highlight w:val="yellow"/>
              </w:rPr>
            </w:pPr>
            <w:r>
              <w:rPr>
                <w:szCs w:val="18"/>
              </w:rPr>
              <w:t xml:space="preserve">$13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373D4C5B" w14:textId="1D562E36">
            <w:pPr>
              <w:pStyle w:val="RTableTextAbt"/>
              <w:rPr>
                <w:szCs w:val="18"/>
                <w:highlight w:val="yellow"/>
              </w:rPr>
            </w:pPr>
            <w:r>
              <w:rPr>
                <w:szCs w:val="18"/>
              </w:rPr>
              <w:t xml:space="preserve">$133 </w:t>
            </w:r>
          </w:p>
        </w:tc>
      </w:tr>
      <w:tr w14:paraId="7A7C1408"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34F1D28F" w14:textId="77777777">
            <w:pPr>
              <w:pStyle w:val="LTableTextAbt"/>
              <w:rPr>
                <w:highlight w:val="yellow"/>
              </w:rPr>
            </w:pPr>
            <w:r>
              <w:rPr>
                <w:szCs w:val="18"/>
              </w:rPr>
              <w:t>Paint and Coatings</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4D5D04" w:rsidP="006A1230" w14:paraId="3C277A1D" w14:textId="0E378598">
            <w:pPr>
              <w:pStyle w:val="RTableTextAbt"/>
              <w:rPr>
                <w:szCs w:val="18"/>
                <w:highlight w:val="yellow"/>
              </w:rPr>
            </w:pPr>
            <w:r>
              <w:rPr>
                <w:szCs w:val="18"/>
              </w:rPr>
              <w:t>$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51846CEC" w14:textId="030CBFA3">
            <w:pPr>
              <w:pStyle w:val="RTableTextAbt"/>
              <w:rPr>
                <w:szCs w:val="18"/>
                <w:highlight w:val="yellow"/>
              </w:rPr>
            </w:pPr>
            <w:r>
              <w:rPr>
                <w:szCs w:val="18"/>
              </w:rPr>
              <w:t>$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60537106" w14:textId="1B207229">
            <w:pPr>
              <w:pStyle w:val="RTableTextAbt"/>
              <w:rPr>
                <w:szCs w:val="18"/>
                <w:highlight w:val="yellow"/>
              </w:rPr>
            </w:pPr>
            <w:r>
              <w:rPr>
                <w:szCs w:val="18"/>
              </w:rPr>
              <w:t>$98</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7C23E478" w14:textId="46C84D3D">
            <w:pPr>
              <w:pStyle w:val="RTableTextAbt"/>
              <w:rPr>
                <w:szCs w:val="18"/>
                <w:highlight w:val="yellow"/>
              </w:rPr>
            </w:pPr>
            <w:r>
              <w:rPr>
                <w:szCs w:val="18"/>
              </w:rPr>
              <w:t>$98</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0800C203" w14:textId="0D47EC70">
            <w:pPr>
              <w:pStyle w:val="RTableTextAbt"/>
              <w:rPr>
                <w:szCs w:val="18"/>
                <w:highlight w:val="yellow"/>
              </w:rPr>
            </w:pPr>
            <w:r>
              <w:rPr>
                <w:szCs w:val="18"/>
              </w:rPr>
              <w:t xml:space="preserve">$9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201FAEA8" w14:textId="1B463EE9">
            <w:pPr>
              <w:pStyle w:val="RTableTextAbt"/>
              <w:rPr>
                <w:szCs w:val="18"/>
                <w:highlight w:val="yellow"/>
              </w:rPr>
            </w:pPr>
            <w:r>
              <w:rPr>
                <w:szCs w:val="18"/>
              </w:rPr>
              <w:t xml:space="preserve">$92 </w:t>
            </w:r>
          </w:p>
        </w:tc>
      </w:tr>
      <w:tr w14:paraId="115FBD03"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bottom"/>
          </w:tcPr>
          <w:p w:rsidR="006A1230" w:rsidRPr="009A3D7B" w:rsidP="006A1230" w14:paraId="05196F2C" w14:textId="77777777">
            <w:pPr>
              <w:pStyle w:val="LTableTextAbt"/>
            </w:pPr>
            <w:r w:rsidRPr="0084123C">
              <w:rPr>
                <w:szCs w:val="18"/>
              </w:rPr>
              <w:t>Aerosol Spray Cleaning/Degreasing except EEC</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4D5D04" w:rsidP="006A1230" w14:paraId="3BCA8CA1" w14:textId="70E8294A">
            <w:pPr>
              <w:pStyle w:val="RTableTextAbt"/>
              <w:rPr>
                <w:szCs w:val="18"/>
                <w:highlight w:val="yellow"/>
              </w:rPr>
            </w:pPr>
            <w:r>
              <w:rPr>
                <w:szCs w:val="18"/>
              </w:rPr>
              <w:t>$1,33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6481C551" w14:textId="1584E203">
            <w:pPr>
              <w:pStyle w:val="RTableTextAbt"/>
              <w:rPr>
                <w:szCs w:val="18"/>
                <w:highlight w:val="yellow"/>
              </w:rPr>
            </w:pPr>
            <w:r>
              <w:rPr>
                <w:szCs w:val="18"/>
              </w:rPr>
              <w:t>$1,33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4D5D04" w:rsidP="006A1230" w14:paraId="617BA38B" w14:textId="25DF56BF">
            <w:pPr>
              <w:pStyle w:val="RTableTextAbt"/>
              <w:rPr>
                <w:szCs w:val="18"/>
                <w:highlight w:val="yellow"/>
              </w:rPr>
            </w:pPr>
            <w:r>
              <w:rPr>
                <w:szCs w:val="18"/>
              </w:rPr>
              <w:t>$16,629</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4D5D04" w:rsidP="006A1230" w14:paraId="5F3DF3A5" w14:textId="040FA612">
            <w:pPr>
              <w:pStyle w:val="RTableTextAbt"/>
              <w:rPr>
                <w:szCs w:val="18"/>
                <w:highlight w:val="yellow"/>
              </w:rPr>
            </w:pPr>
            <w:r>
              <w:rPr>
                <w:szCs w:val="18"/>
              </w:rPr>
              <w:t>$16,629</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70792F" w:rsidP="006A1230" w14:paraId="66B8ED36" w14:textId="6762BB5B">
            <w:pPr>
              <w:pStyle w:val="RTableTextAbt"/>
              <w:rPr>
                <w:color w:val="FF0000"/>
                <w:szCs w:val="18"/>
                <w:highlight w:val="yellow"/>
              </w:rPr>
            </w:pPr>
            <w:r>
              <w:rPr>
                <w:szCs w:val="18"/>
              </w:rPr>
              <w:t xml:space="preserve">$15,293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70792F" w:rsidP="006A1230" w14:paraId="5F711C83" w14:textId="51BA8273">
            <w:pPr>
              <w:pStyle w:val="RTableTextAbt"/>
              <w:rPr>
                <w:color w:val="FF0000"/>
                <w:szCs w:val="18"/>
                <w:highlight w:val="yellow"/>
              </w:rPr>
            </w:pPr>
            <w:r>
              <w:rPr>
                <w:szCs w:val="18"/>
              </w:rPr>
              <w:t xml:space="preserve">$15,293 </w:t>
            </w:r>
          </w:p>
        </w:tc>
      </w:tr>
      <w:tr w14:paraId="0038666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7D2024" w:rsidP="006A1230" w14:paraId="20E2D364" w14:textId="77777777">
            <w:pPr>
              <w:pStyle w:val="LTableTextAbt"/>
            </w:pPr>
            <w:r>
              <w:rPr>
                <w:szCs w:val="18"/>
              </w:rPr>
              <w:t>Aerosol Spray Cleaning/Degreasing - EEC</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P="006A1230" w14:paraId="38D458C1" w14:textId="7B2B614C">
            <w:pPr>
              <w:pStyle w:val="RTableTextAbt"/>
              <w:rPr>
                <w:szCs w:val="18"/>
              </w:rPr>
            </w:pPr>
            <w:r>
              <w:rPr>
                <w:szCs w:val="18"/>
              </w:rPr>
              <w:t>$21,45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P="006A1230" w14:paraId="455DAB25" w14:textId="4A40938D">
            <w:pPr>
              <w:pStyle w:val="RTableTextAbt"/>
              <w:rPr>
                <w:szCs w:val="18"/>
              </w:rPr>
            </w:pPr>
            <w:r>
              <w:rPr>
                <w:szCs w:val="18"/>
              </w:rPr>
              <w:t>$21,45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P="006A1230" w14:paraId="357B8BC6" w14:textId="2A695447">
            <w:pPr>
              <w:pStyle w:val="RTableTextAbt"/>
              <w:rPr>
                <w:szCs w:val="18"/>
              </w:rPr>
            </w:pPr>
            <w:r>
              <w:rPr>
                <w:szCs w:val="18"/>
              </w:rPr>
              <w:t>$78</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P="006A1230" w14:paraId="5FAE02E5" w14:textId="25D2E948">
            <w:pPr>
              <w:pStyle w:val="RTableTextAbt"/>
              <w:rPr>
                <w:szCs w:val="18"/>
              </w:rPr>
            </w:pPr>
            <w:r>
              <w:rPr>
                <w:szCs w:val="18"/>
              </w:rPr>
              <w:t>$78</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CD48B1" w:rsidP="006A1230" w14:paraId="31B1EE79" w14:textId="274C3F8E">
            <w:pPr>
              <w:pStyle w:val="RTableTextAbt"/>
              <w:rPr>
                <w:color w:val="FF0000"/>
                <w:szCs w:val="18"/>
              </w:rPr>
            </w:pPr>
            <w:r>
              <w:rPr>
                <w:color w:val="FF0000"/>
                <w:szCs w:val="18"/>
              </w:rPr>
              <w:t>($21,37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CD48B1" w:rsidP="006A1230" w14:paraId="12166549" w14:textId="332F009B">
            <w:pPr>
              <w:pStyle w:val="RTableTextAbt"/>
              <w:rPr>
                <w:color w:val="FF0000"/>
                <w:szCs w:val="18"/>
              </w:rPr>
            </w:pPr>
            <w:r>
              <w:rPr>
                <w:color w:val="FF0000"/>
                <w:szCs w:val="18"/>
              </w:rPr>
              <w:t>($21,372)</w:t>
            </w:r>
          </w:p>
        </w:tc>
      </w:tr>
      <w:tr w14:paraId="5DE84C69"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0EBC6E4F" w14:textId="77777777">
            <w:pPr>
              <w:pStyle w:val="LTableTextAbt"/>
              <w:rPr>
                <w:highlight w:val="yellow"/>
              </w:rPr>
            </w:pPr>
            <w:r>
              <w:rPr>
                <w:szCs w:val="18"/>
              </w:rPr>
              <w:t>Liquid and Spray Batch Cold Clean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6DE082B9" w14:textId="2D3701DE">
            <w:pPr>
              <w:pStyle w:val="RTableTextAbt"/>
              <w:rPr>
                <w:szCs w:val="18"/>
                <w:highlight w:val="yellow"/>
              </w:rPr>
            </w:pPr>
            <w:r>
              <w:rPr>
                <w:szCs w:val="18"/>
              </w:rPr>
              <w:t>$5,99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5903D9FD" w14:textId="324F6708">
            <w:pPr>
              <w:pStyle w:val="RTableTextAbt"/>
              <w:rPr>
                <w:szCs w:val="18"/>
                <w:highlight w:val="yellow"/>
              </w:rPr>
            </w:pPr>
            <w:r>
              <w:rPr>
                <w:szCs w:val="18"/>
              </w:rPr>
              <w:t>$5,99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03CEA8CA" w14:textId="2B307F64">
            <w:pPr>
              <w:pStyle w:val="RTableTextAbt"/>
              <w:rPr>
                <w:szCs w:val="18"/>
                <w:highlight w:val="yellow"/>
              </w:rPr>
            </w:pPr>
            <w:r>
              <w:rPr>
                <w:szCs w:val="18"/>
              </w:rPr>
              <w:t>$130</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2A2DF3BF" w14:textId="7E93DEDD">
            <w:pPr>
              <w:pStyle w:val="RTableTextAbt"/>
              <w:rPr>
                <w:szCs w:val="18"/>
                <w:highlight w:val="yellow"/>
              </w:rPr>
            </w:pPr>
            <w:r>
              <w:rPr>
                <w:szCs w:val="18"/>
              </w:rPr>
              <w:t>$130</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CD48B1" w:rsidP="006A1230" w14:paraId="3FECC03A" w14:textId="09D9C5B1">
            <w:pPr>
              <w:pStyle w:val="RTableTextAbt"/>
              <w:rPr>
                <w:color w:val="FF0000"/>
                <w:szCs w:val="18"/>
                <w:highlight w:val="yellow"/>
              </w:rPr>
            </w:pPr>
            <w:r>
              <w:rPr>
                <w:color w:val="FF0000"/>
                <w:szCs w:val="18"/>
              </w:rPr>
              <w:t>($5,863)</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CD48B1" w:rsidP="006A1230" w14:paraId="789742BD" w14:textId="0281BF17">
            <w:pPr>
              <w:pStyle w:val="RTableTextAbt"/>
              <w:rPr>
                <w:color w:val="FF0000"/>
                <w:szCs w:val="18"/>
                <w:highlight w:val="yellow"/>
              </w:rPr>
            </w:pPr>
            <w:r>
              <w:rPr>
                <w:color w:val="FF0000"/>
                <w:szCs w:val="18"/>
              </w:rPr>
              <w:t>($5,863)</w:t>
            </w:r>
          </w:p>
        </w:tc>
      </w:tr>
      <w:tr w14:paraId="32B4DD8D"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33C84CCF" w14:textId="77777777">
            <w:pPr>
              <w:pStyle w:val="LTableTextAbt"/>
              <w:rPr>
                <w:highlight w:val="yellow"/>
              </w:rPr>
            </w:pPr>
            <w:r>
              <w:rPr>
                <w:szCs w:val="18"/>
              </w:rPr>
              <w:t>Photographic Film Use</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263773EC" w14:textId="468C9A24">
            <w:pPr>
              <w:pStyle w:val="RTableTextAbt"/>
              <w:rPr>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3866EC97" w14:textId="1B02272E">
            <w:pPr>
              <w:pStyle w:val="RTableTextAbt"/>
              <w:rPr>
                <w:szCs w:val="18"/>
                <w:highlight w:val="yellow"/>
              </w:rPr>
            </w:pPr>
            <w:r>
              <w:rPr>
                <w:szCs w:val="18"/>
              </w:rPr>
              <w:t>$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5F8F3E1C" w14:textId="3CA5E0DC">
            <w:pPr>
              <w:pStyle w:val="RTableTextAbt"/>
              <w:rPr>
                <w:szCs w:val="18"/>
                <w:highlight w:val="yellow"/>
              </w:rPr>
            </w:pPr>
            <w:r>
              <w:rPr>
                <w:szCs w:val="18"/>
              </w:rPr>
              <w:t>$42</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154EAF89" w14:textId="42B026E5">
            <w:pPr>
              <w:pStyle w:val="RTableTextAbt"/>
              <w:rPr>
                <w:szCs w:val="18"/>
                <w:highlight w:val="yellow"/>
              </w:rPr>
            </w:pPr>
            <w:r>
              <w:rPr>
                <w:szCs w:val="18"/>
              </w:rPr>
              <w:t>$42</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06B0DBD0" w14:textId="7AD10A43">
            <w:pPr>
              <w:pStyle w:val="RTableTextAbt"/>
              <w:rPr>
                <w:szCs w:val="18"/>
                <w:highlight w:val="yellow"/>
              </w:rPr>
            </w:pPr>
            <w:r>
              <w:rPr>
                <w:szCs w:val="18"/>
              </w:rPr>
              <w:t xml:space="preserve">$42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49ED6126" w14:textId="40839BD5">
            <w:pPr>
              <w:pStyle w:val="RTableTextAbt"/>
              <w:rPr>
                <w:szCs w:val="18"/>
                <w:highlight w:val="yellow"/>
              </w:rPr>
            </w:pPr>
            <w:r>
              <w:rPr>
                <w:szCs w:val="18"/>
              </w:rPr>
              <w:t xml:space="preserve">$42 </w:t>
            </w:r>
          </w:p>
        </w:tc>
      </w:tr>
      <w:tr w14:paraId="24A39DCA"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5FA42F88" w14:textId="77777777">
            <w:pPr>
              <w:pStyle w:val="LTableTextAbt"/>
              <w:rPr>
                <w:highlight w:val="yellow"/>
              </w:rPr>
            </w:pPr>
            <w:r>
              <w:rPr>
                <w:szCs w:val="18"/>
              </w:rPr>
              <w:t>Lubricants and Greases</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38C04EEC" w14:textId="13FE1F03">
            <w:pPr>
              <w:pStyle w:val="RTableTextAbt"/>
              <w:rPr>
                <w:szCs w:val="18"/>
                <w:highlight w:val="yellow"/>
              </w:rPr>
            </w:pPr>
            <w:r>
              <w:rPr>
                <w:szCs w:val="18"/>
              </w:rPr>
              <w:t>$15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44A07765" w14:textId="16F86765">
            <w:pPr>
              <w:pStyle w:val="RTableTextAbt"/>
              <w:rPr>
                <w:szCs w:val="18"/>
                <w:highlight w:val="yellow"/>
              </w:rPr>
            </w:pPr>
            <w:r>
              <w:rPr>
                <w:szCs w:val="18"/>
              </w:rPr>
              <w:t>$15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5B11385A" w14:textId="52A35519">
            <w:pPr>
              <w:pStyle w:val="RTableTextAbt"/>
              <w:rPr>
                <w:szCs w:val="18"/>
                <w:highlight w:val="yellow"/>
              </w:rPr>
            </w:pPr>
            <w:r>
              <w:rPr>
                <w:szCs w:val="18"/>
              </w:rPr>
              <w:t>$489</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3EABCCA8" w14:textId="5F047DE4">
            <w:pPr>
              <w:pStyle w:val="RTableTextAbt"/>
              <w:rPr>
                <w:szCs w:val="18"/>
                <w:highlight w:val="yellow"/>
              </w:rPr>
            </w:pPr>
            <w:r>
              <w:rPr>
                <w:szCs w:val="18"/>
              </w:rPr>
              <w:t>$489</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70792F" w:rsidP="006A1230" w14:paraId="5FD71B73" w14:textId="4A5E7D8D">
            <w:pPr>
              <w:pStyle w:val="RTableTextAbt"/>
              <w:rPr>
                <w:color w:val="FF0000"/>
                <w:szCs w:val="18"/>
                <w:highlight w:val="yellow"/>
              </w:rPr>
            </w:pPr>
            <w:r>
              <w:rPr>
                <w:szCs w:val="18"/>
              </w:rPr>
              <w:t xml:space="preserve">$335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70792F" w:rsidP="006A1230" w14:paraId="5A45037C" w14:textId="26036F61">
            <w:pPr>
              <w:pStyle w:val="RTableTextAbt"/>
              <w:rPr>
                <w:color w:val="FF0000"/>
                <w:szCs w:val="18"/>
                <w:highlight w:val="yellow"/>
              </w:rPr>
            </w:pPr>
            <w:r>
              <w:rPr>
                <w:szCs w:val="18"/>
              </w:rPr>
              <w:t xml:space="preserve">$335 </w:t>
            </w:r>
          </w:p>
        </w:tc>
      </w:tr>
      <w:tr w14:paraId="5686D9C4" w14:textId="77777777" w:rsidTr="00A90589">
        <w:tblPrEx>
          <w:tblW w:w="13230" w:type="dxa"/>
          <w:tblInd w:w="-360" w:type="dxa"/>
          <w:tblLayout w:type="fixed"/>
          <w:tblCellMar>
            <w:left w:w="0" w:type="dxa"/>
            <w:right w:w="58" w:type="dxa"/>
          </w:tblCellMar>
          <w:tblLook w:val="04A0"/>
        </w:tblPrEx>
        <w:trPr>
          <w:trHeight w:val="77"/>
        </w:trPr>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33E91DE2" w14:textId="77777777">
            <w:pPr>
              <w:pStyle w:val="LTableTextAbt"/>
              <w:rPr>
                <w:highlight w:val="yellow"/>
              </w:rPr>
            </w:pPr>
            <w:r>
              <w:rPr>
                <w:szCs w:val="18"/>
              </w:rPr>
              <w:t>Wipe and Liquid Cleaning and Polishing</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112C363B" w14:textId="6CD497F4">
            <w:pPr>
              <w:pStyle w:val="RTableTextAbt"/>
              <w:rPr>
                <w:szCs w:val="18"/>
                <w:highlight w:val="yellow"/>
              </w:rPr>
            </w:pPr>
            <w:r>
              <w:rPr>
                <w:szCs w:val="18"/>
              </w:rPr>
              <w:t>$4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682921B7" w14:textId="32D662ED">
            <w:pPr>
              <w:pStyle w:val="RTableTextAbt"/>
              <w:rPr>
                <w:szCs w:val="18"/>
                <w:highlight w:val="yellow"/>
              </w:rPr>
            </w:pPr>
            <w:r>
              <w:rPr>
                <w:szCs w:val="18"/>
              </w:rPr>
              <w:t>$4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0CFF50BC" w14:textId="659DFE87">
            <w:pPr>
              <w:pStyle w:val="RTableTextAbt"/>
              <w:rPr>
                <w:szCs w:val="18"/>
                <w:highlight w:val="yellow"/>
              </w:rPr>
            </w:pPr>
            <w:r>
              <w:rPr>
                <w:szCs w:val="18"/>
              </w:rPr>
              <w:t>$28,236</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39C8FB50" w14:textId="793A787A">
            <w:pPr>
              <w:pStyle w:val="RTableTextAbt"/>
              <w:rPr>
                <w:szCs w:val="18"/>
                <w:highlight w:val="yellow"/>
              </w:rPr>
            </w:pPr>
            <w:r>
              <w:rPr>
                <w:szCs w:val="18"/>
              </w:rPr>
              <w:t>$28,236</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F65C52" w:rsidP="006A1230" w14:paraId="6E5DFCAF" w14:textId="532CCEB0">
            <w:pPr>
              <w:pStyle w:val="RTableTextAbt"/>
              <w:rPr>
                <w:color w:val="FF0000"/>
                <w:szCs w:val="18"/>
                <w:highlight w:val="yellow"/>
              </w:rPr>
            </w:pPr>
            <w:r>
              <w:rPr>
                <w:szCs w:val="18"/>
              </w:rPr>
              <w:t xml:space="preserve">$28,190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F65C52" w:rsidP="006A1230" w14:paraId="26B3B080" w14:textId="79022534">
            <w:pPr>
              <w:pStyle w:val="RTableTextAbt"/>
              <w:rPr>
                <w:color w:val="FF0000"/>
                <w:szCs w:val="18"/>
                <w:highlight w:val="yellow"/>
              </w:rPr>
            </w:pPr>
            <w:r>
              <w:rPr>
                <w:szCs w:val="18"/>
              </w:rPr>
              <w:t xml:space="preserve">$28,190 </w:t>
            </w:r>
          </w:p>
        </w:tc>
      </w:tr>
      <w:tr w14:paraId="48F36DE7"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0E5D280C" w14:textId="77777777">
            <w:pPr>
              <w:pStyle w:val="LTableTextAbt"/>
              <w:rPr>
                <w:highlight w:val="yellow"/>
              </w:rPr>
            </w:pPr>
            <w:r>
              <w:rPr>
                <w:szCs w:val="18"/>
              </w:rPr>
              <w:t>Inks and Ink Removal</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26D600CB" w14:textId="625A31FA">
            <w:pPr>
              <w:pStyle w:val="RTableTextAbt"/>
              <w:rPr>
                <w:szCs w:val="18"/>
                <w:highlight w:val="yellow"/>
              </w:rPr>
            </w:pPr>
            <w:r>
              <w:rPr>
                <w:szCs w:val="18"/>
              </w:rPr>
              <w:t>$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7AE93A91" w14:textId="393C27DA">
            <w:pPr>
              <w:pStyle w:val="RTableTextAbt"/>
              <w:rPr>
                <w:szCs w:val="18"/>
                <w:highlight w:val="yellow"/>
              </w:rPr>
            </w:pPr>
            <w:r>
              <w:rPr>
                <w:szCs w:val="18"/>
              </w:rPr>
              <w:t>$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6078D02C" w14:textId="53D19C7A">
            <w:pPr>
              <w:pStyle w:val="RTableTextAbt"/>
              <w:rPr>
                <w:szCs w:val="18"/>
                <w:highlight w:val="yellow"/>
              </w:rPr>
            </w:pPr>
            <w:r>
              <w:rPr>
                <w:szCs w:val="18"/>
              </w:rPr>
              <w:t>$7</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15D71FCC" w14:textId="2B6CDCB2">
            <w:pPr>
              <w:pStyle w:val="RTableTextAbt"/>
              <w:rPr>
                <w:szCs w:val="18"/>
                <w:highlight w:val="yellow"/>
              </w:rPr>
            </w:pPr>
            <w:r>
              <w:rPr>
                <w:szCs w:val="18"/>
              </w:rPr>
              <w:t>$7</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70792F" w:rsidP="006A1230" w14:paraId="78EB9997" w14:textId="0A5B737B">
            <w:pPr>
              <w:pStyle w:val="RTableTextAbt"/>
              <w:rPr>
                <w:color w:val="FF0000"/>
                <w:szCs w:val="18"/>
                <w:highlight w:val="yellow"/>
              </w:rPr>
            </w:pPr>
            <w:r>
              <w:rPr>
                <w:szCs w:val="18"/>
              </w:rPr>
              <w:t xml:space="preserve">$1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70792F" w:rsidP="006A1230" w14:paraId="017036D0" w14:textId="7169EEDA">
            <w:pPr>
              <w:pStyle w:val="RTableTextAbt"/>
              <w:rPr>
                <w:color w:val="FF0000"/>
                <w:szCs w:val="18"/>
                <w:highlight w:val="yellow"/>
              </w:rPr>
            </w:pPr>
            <w:r>
              <w:rPr>
                <w:szCs w:val="18"/>
              </w:rPr>
              <w:t xml:space="preserve">$1 </w:t>
            </w:r>
          </w:p>
        </w:tc>
      </w:tr>
      <w:tr w14:paraId="4BD8FC97"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3DCC146E" w14:textId="77777777">
            <w:pPr>
              <w:pStyle w:val="LTableTextAbt"/>
              <w:rPr>
                <w:highlight w:val="yellow"/>
              </w:rPr>
            </w:pPr>
            <w:r>
              <w:rPr>
                <w:szCs w:val="18"/>
              </w:rPr>
              <w:t>Anti-Spatter Welding Aerosol</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59389946" w14:textId="07FD11BE">
            <w:pPr>
              <w:pStyle w:val="RTableTextAbt"/>
              <w:rPr>
                <w:szCs w:val="18"/>
                <w:highlight w:val="yellow"/>
              </w:rPr>
            </w:pPr>
            <w:r>
              <w:rPr>
                <w:szCs w:val="18"/>
              </w:rPr>
              <w:t>$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6B5D000C" w14:textId="129E52E9">
            <w:pPr>
              <w:pStyle w:val="RTableTextAbt"/>
              <w:rPr>
                <w:szCs w:val="18"/>
                <w:highlight w:val="yellow"/>
              </w:rPr>
            </w:pPr>
            <w:r>
              <w:rPr>
                <w:szCs w:val="18"/>
              </w:rPr>
              <w:t>$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69D7C298" w14:textId="5EDF608D">
            <w:pPr>
              <w:pStyle w:val="RTableTextAbt"/>
              <w:rPr>
                <w:szCs w:val="18"/>
                <w:highlight w:val="yellow"/>
              </w:rPr>
            </w:pPr>
            <w:r>
              <w:rPr>
                <w:szCs w:val="18"/>
              </w:rPr>
              <w:t>$48</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15513356" w14:textId="3A87EBFF">
            <w:pPr>
              <w:pStyle w:val="RTableTextAbt"/>
              <w:rPr>
                <w:szCs w:val="18"/>
                <w:highlight w:val="yellow"/>
              </w:rPr>
            </w:pPr>
            <w:r>
              <w:rPr>
                <w:szCs w:val="18"/>
              </w:rPr>
              <w:t>$48</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07427" w:rsidP="006A1230" w14:paraId="672B3638" w14:textId="0B756943">
            <w:pPr>
              <w:pStyle w:val="RTableTextAbt"/>
              <w:rPr>
                <w:color w:val="FF0000"/>
                <w:szCs w:val="18"/>
                <w:highlight w:val="yellow"/>
              </w:rPr>
            </w:pPr>
            <w:r>
              <w:rPr>
                <w:szCs w:val="18"/>
              </w:rPr>
              <w:t xml:space="preserve">$36 </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07427" w:rsidP="006A1230" w14:paraId="7FCBE339" w14:textId="3253D7BA">
            <w:pPr>
              <w:pStyle w:val="RTableTextAbt"/>
              <w:rPr>
                <w:color w:val="FF0000"/>
                <w:szCs w:val="18"/>
                <w:highlight w:val="yellow"/>
              </w:rPr>
            </w:pPr>
            <w:r>
              <w:rPr>
                <w:szCs w:val="18"/>
              </w:rPr>
              <w:t xml:space="preserve">$36 </w:t>
            </w:r>
          </w:p>
        </w:tc>
      </w:tr>
      <w:tr w14:paraId="644BFBE2"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P="006A1230" w14:paraId="5E5F027F" w14:textId="77777777">
            <w:pPr>
              <w:pStyle w:val="LTableTextAbt"/>
            </w:pPr>
            <w:r>
              <w:rPr>
                <w:szCs w:val="18"/>
              </w:rPr>
              <w:t>Mold Cleaning, Release and Protectants</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7DEFB393" w14:textId="5587D0BD">
            <w:pPr>
              <w:pStyle w:val="RTableTextAbt"/>
              <w:rPr>
                <w:szCs w:val="18"/>
                <w:highlight w:val="yellow"/>
              </w:rPr>
            </w:pPr>
            <w:r>
              <w:rPr>
                <w:szCs w:val="18"/>
              </w:rPr>
              <w:t>$3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6FC90EC0" w14:textId="565FB827">
            <w:pPr>
              <w:pStyle w:val="RTableTextAbt"/>
              <w:rPr>
                <w:szCs w:val="18"/>
                <w:highlight w:val="yellow"/>
              </w:rPr>
            </w:pPr>
            <w:r>
              <w:rPr>
                <w:szCs w:val="18"/>
              </w:rPr>
              <w:t>$3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0F47E1CD" w14:textId="312893AD">
            <w:pPr>
              <w:pStyle w:val="RTableTextAbt"/>
              <w:rPr>
                <w:szCs w:val="18"/>
                <w:highlight w:val="yellow"/>
              </w:rPr>
            </w:pPr>
            <w:r>
              <w:rPr>
                <w:szCs w:val="18"/>
              </w:rPr>
              <w:t>$2</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53AE274D" w14:textId="7CB60FB6">
            <w:pPr>
              <w:pStyle w:val="RTableTextAbt"/>
              <w:rPr>
                <w:szCs w:val="18"/>
                <w:highlight w:val="yellow"/>
              </w:rPr>
            </w:pPr>
            <w:r>
              <w:rPr>
                <w:szCs w:val="18"/>
              </w:rPr>
              <w:t>$2</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26880" w:rsidP="006A1230" w14:paraId="5B2686CB" w14:textId="6F85BE56">
            <w:pPr>
              <w:pStyle w:val="RTableTextAbt"/>
              <w:rPr>
                <w:color w:val="FF0000"/>
                <w:szCs w:val="18"/>
                <w:highlight w:val="yellow"/>
              </w:rPr>
            </w:pPr>
            <w:r>
              <w:rPr>
                <w:color w:val="FF0000"/>
                <w:szCs w:val="18"/>
              </w:rPr>
              <w:t>($32)</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26880" w:rsidP="006A1230" w14:paraId="700E0112" w14:textId="78E3E7F1">
            <w:pPr>
              <w:pStyle w:val="RTableTextAbt"/>
              <w:rPr>
                <w:color w:val="FF0000"/>
                <w:szCs w:val="18"/>
                <w:highlight w:val="yellow"/>
              </w:rPr>
            </w:pPr>
            <w:r>
              <w:rPr>
                <w:color w:val="FF0000"/>
                <w:szCs w:val="18"/>
              </w:rPr>
              <w:t>($32)</w:t>
            </w:r>
          </w:p>
        </w:tc>
      </w:tr>
      <w:tr w14:paraId="7672DE3A"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P="006A1230" w14:paraId="520B001E" w14:textId="77777777">
            <w:pPr>
              <w:pStyle w:val="LTableTextAbt"/>
            </w:pPr>
            <w:r>
              <w:rPr>
                <w:szCs w:val="18"/>
              </w:rPr>
              <w:t>Dry Cleaning (Dry Cleaning Machines &amp; Spot Removers)</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65459D" w:rsidP="006A1230" w14:paraId="0B1051C6" w14:textId="5A460EBF">
            <w:pPr>
              <w:pStyle w:val="RTableTextAbt"/>
              <w:rPr>
                <w:szCs w:val="18"/>
                <w:highlight w:val="yellow"/>
              </w:rPr>
            </w:pPr>
            <w:r>
              <w:rPr>
                <w:szCs w:val="18"/>
              </w:rPr>
              <w:t>$12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0C1DC85D" w14:textId="4CB09B83">
            <w:pPr>
              <w:pStyle w:val="RTableTextAbt"/>
              <w:rPr>
                <w:szCs w:val="18"/>
                <w:highlight w:val="yellow"/>
              </w:rPr>
            </w:pPr>
            <w:r>
              <w:rPr>
                <w:szCs w:val="18"/>
              </w:rPr>
              <w:t>$3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65459D" w:rsidP="006A1230" w14:paraId="6D9C4A6F" w14:textId="2E4AE089">
            <w:pPr>
              <w:pStyle w:val="RTableTextAbt"/>
              <w:rPr>
                <w:szCs w:val="18"/>
                <w:highlight w:val="yellow"/>
              </w:rPr>
            </w:pPr>
            <w:r>
              <w:rPr>
                <w:szCs w:val="18"/>
              </w:rPr>
              <w:t>$2</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65459D" w:rsidP="006A1230" w14:paraId="1FE07C70" w14:textId="0994A97C">
            <w:pPr>
              <w:pStyle w:val="RTableTextAbt"/>
              <w:rPr>
                <w:szCs w:val="18"/>
                <w:highlight w:val="yellow"/>
              </w:rPr>
            </w:pPr>
            <w:r>
              <w:rPr>
                <w:szCs w:val="18"/>
              </w:rPr>
              <w:t>$1</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26880" w:rsidP="006A1230" w14:paraId="02128EC3" w14:textId="2736B8FD">
            <w:pPr>
              <w:pStyle w:val="RTableTextAbt"/>
              <w:rPr>
                <w:color w:val="FF0000"/>
                <w:szCs w:val="18"/>
                <w:highlight w:val="yellow"/>
              </w:rPr>
            </w:pPr>
            <w:r>
              <w:rPr>
                <w:color w:val="FF0000"/>
                <w:szCs w:val="18"/>
              </w:rPr>
              <w:t>($126)</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26880" w:rsidP="006A1230" w14:paraId="1CFB798D" w14:textId="79638B90">
            <w:pPr>
              <w:pStyle w:val="RTableTextAbt"/>
              <w:rPr>
                <w:color w:val="FF0000"/>
                <w:szCs w:val="18"/>
                <w:highlight w:val="yellow"/>
              </w:rPr>
            </w:pPr>
            <w:r>
              <w:rPr>
                <w:color w:val="FF0000"/>
                <w:szCs w:val="18"/>
              </w:rPr>
              <w:t>($37)</w:t>
            </w:r>
          </w:p>
        </w:tc>
      </w:tr>
      <w:tr w14:paraId="24F4BA27" w14:textId="77777777" w:rsidTr="00A90589">
        <w:tblPrEx>
          <w:tblW w:w="13230" w:type="dxa"/>
          <w:tblInd w:w="-360" w:type="dxa"/>
          <w:tblLayout w:type="fixed"/>
          <w:tblCellMar>
            <w:left w:w="0" w:type="dxa"/>
            <w:right w:w="58" w:type="dxa"/>
          </w:tblCellMar>
          <w:tblLook w:val="04A0"/>
        </w:tblPrEx>
        <w:tc>
          <w:tcPr>
            <w:tcW w:w="4590"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65459D" w:rsidP="006A1230" w14:paraId="2FC45D45" w14:textId="77777777">
            <w:pPr>
              <w:pStyle w:val="LTableTextAbt"/>
              <w:rPr>
                <w:highlight w:val="yellow"/>
              </w:rPr>
            </w:pPr>
            <w:r>
              <w:rPr>
                <w:b/>
                <w:szCs w:val="18"/>
              </w:rPr>
              <w:t>Total</w:t>
            </w:r>
          </w:p>
        </w:tc>
        <w:tc>
          <w:tcPr>
            <w:tcW w:w="1440" w:type="dxa"/>
            <w:tcBorders>
              <w:top w:val="single" w:sz="4" w:space="0" w:color="auto"/>
              <w:left w:val="nil"/>
              <w:bottom w:val="single" w:sz="4" w:space="0" w:color="auto"/>
              <w:right w:val="single" w:sz="4" w:space="0" w:color="auto"/>
            </w:tcBorders>
            <w:shd w:val="clear" w:color="auto" w:fill="auto"/>
            <w:vAlign w:val="center"/>
          </w:tcPr>
          <w:p w:rsidR="006A1230" w:rsidRPr="0070792F" w:rsidP="006A1230" w14:paraId="1B3ADFD5" w14:textId="7AEE025A">
            <w:pPr>
              <w:pStyle w:val="RTableTextAbt"/>
              <w:rPr>
                <w:b/>
                <w:bCs w:val="0"/>
                <w:szCs w:val="18"/>
                <w:highlight w:val="yellow"/>
              </w:rPr>
            </w:pPr>
            <w:r>
              <w:rPr>
                <w:b/>
                <w:bCs w:val="0"/>
                <w:szCs w:val="18"/>
              </w:rPr>
              <w:t>$50,02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70792F" w:rsidP="006A1230" w14:paraId="3CA9B7F6" w14:textId="17DD3E65">
            <w:pPr>
              <w:pStyle w:val="RTableTextAbt"/>
              <w:rPr>
                <w:b/>
                <w:bCs w:val="0"/>
                <w:szCs w:val="18"/>
                <w:highlight w:val="yellow"/>
              </w:rPr>
            </w:pPr>
            <w:r>
              <w:rPr>
                <w:b/>
                <w:bCs w:val="0"/>
                <w:szCs w:val="18"/>
              </w:rPr>
              <w:t>$76,14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70792F" w:rsidP="006A1230" w14:paraId="56031A14" w14:textId="1DAF5A5F">
            <w:pPr>
              <w:pStyle w:val="RTableTextAbt"/>
              <w:rPr>
                <w:b/>
                <w:bCs w:val="0"/>
                <w:szCs w:val="18"/>
                <w:highlight w:val="yellow"/>
              </w:rPr>
            </w:pPr>
            <w:r>
              <w:rPr>
                <w:b/>
                <w:bCs w:val="0"/>
                <w:szCs w:val="18"/>
              </w:rPr>
              <w:t>$47,398</w:t>
            </w:r>
          </w:p>
        </w:tc>
        <w:tc>
          <w:tcPr>
            <w:tcW w:w="135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70792F" w:rsidP="006A1230" w14:paraId="500C5691" w14:textId="6B2AB265">
            <w:pPr>
              <w:pStyle w:val="RTableTextAbt"/>
              <w:rPr>
                <w:b/>
                <w:bCs w:val="0"/>
                <w:szCs w:val="18"/>
                <w:highlight w:val="yellow"/>
              </w:rPr>
            </w:pPr>
            <w:r>
              <w:rPr>
                <w:b/>
                <w:bCs w:val="0"/>
                <w:szCs w:val="18"/>
              </w:rPr>
              <w:t>$47,233</w:t>
            </w:r>
          </w:p>
        </w:tc>
        <w:tc>
          <w:tcPr>
            <w:tcW w:w="160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07427" w:rsidP="006A1230" w14:paraId="0461E8B3" w14:textId="600ABC42">
            <w:pPr>
              <w:pStyle w:val="RTableTextAbt"/>
              <w:rPr>
                <w:b/>
                <w:bCs w:val="0"/>
                <w:color w:val="FF0000"/>
                <w:szCs w:val="18"/>
              </w:rPr>
            </w:pPr>
            <w:r>
              <w:rPr>
                <w:b/>
                <w:bCs w:val="0"/>
                <w:color w:val="FF0000"/>
                <w:szCs w:val="18"/>
              </w:rPr>
              <w:t>($2,630)</w:t>
            </w:r>
          </w:p>
        </w:tc>
        <w:tc>
          <w:tcPr>
            <w:tcW w:w="1545"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6A1230" w:rsidRPr="00A07427" w:rsidP="006A1230" w14:paraId="3B28BD58" w14:textId="16E51BA7">
            <w:pPr>
              <w:pStyle w:val="RTableTextAbt"/>
              <w:rPr>
                <w:b/>
                <w:bCs w:val="0"/>
                <w:color w:val="FF0000"/>
                <w:szCs w:val="18"/>
              </w:rPr>
            </w:pPr>
            <w:r>
              <w:rPr>
                <w:b/>
                <w:bCs w:val="0"/>
                <w:color w:val="FF0000"/>
                <w:szCs w:val="18"/>
              </w:rPr>
              <w:t>($28,914)</w:t>
            </w:r>
          </w:p>
        </w:tc>
      </w:tr>
    </w:tbl>
    <w:p w:rsidR="00B91E73" w:rsidP="00CB1C05" w14:paraId="5B963432" w14:textId="77777777"/>
    <w:p w:rsidR="00B91E73" w:rsidP="00CB1C05" w14:paraId="2C5D4DB0" w14:textId="77777777"/>
    <w:p w:rsidR="00B91E73" w:rsidP="00CB1C05" w14:paraId="127A2584" w14:textId="77777777"/>
    <w:p w:rsidR="00B91E73" w:rsidP="00CB1C05" w14:paraId="72FE04DA" w14:textId="77777777"/>
    <w:p w:rsidR="00677ED5" w:rsidP="00CB1C05" w14:paraId="160D1F7A" w14:textId="77777777"/>
    <w:p w:rsidR="00677ED5" w:rsidP="00CB1C05" w14:paraId="107D3D9A" w14:textId="77777777"/>
    <w:tbl>
      <w:tblPr>
        <w:tblW w:w="12785" w:type="dxa"/>
        <w:tblInd w:w="-5" w:type="dxa"/>
        <w:tblLayout w:type="fixed"/>
        <w:tblCellMar>
          <w:left w:w="0" w:type="dxa"/>
          <w:right w:w="58" w:type="dxa"/>
        </w:tblCellMar>
        <w:tblLook w:val="04A0"/>
      </w:tblPr>
      <w:tblGrid>
        <w:gridCol w:w="3065"/>
        <w:gridCol w:w="1620"/>
        <w:gridCol w:w="1620"/>
        <w:gridCol w:w="1620"/>
        <w:gridCol w:w="1620"/>
        <w:gridCol w:w="1620"/>
        <w:gridCol w:w="1620"/>
      </w:tblGrid>
      <w:tr w14:paraId="3154D8CC" w14:textId="77777777" w:rsidTr="00D42D02">
        <w:tblPrEx>
          <w:tblW w:w="12785" w:type="dxa"/>
          <w:tblInd w:w="-5" w:type="dxa"/>
          <w:tblLayout w:type="fixed"/>
          <w:tblCellMar>
            <w:left w:w="0" w:type="dxa"/>
            <w:right w:w="58" w:type="dxa"/>
          </w:tblCellMar>
          <w:tblLook w:val="04A0"/>
        </w:tblPrEx>
        <w:trPr>
          <w:trHeight w:val="270"/>
          <w:tblHeader/>
        </w:trPr>
        <w:tc>
          <w:tcPr>
            <w:tcW w:w="12785" w:type="dxa"/>
            <w:gridSpan w:val="7"/>
            <w:tcBorders>
              <w:top w:val="nil"/>
              <w:left w:val="nil"/>
              <w:bottom w:val="single" w:sz="4" w:space="0" w:color="auto"/>
              <w:right w:val="nil"/>
            </w:tcBorders>
            <w:shd w:val="clear" w:color="auto" w:fill="auto"/>
          </w:tcPr>
          <w:p w:rsidR="00677ED5" w:rsidRPr="005513DC" w:rsidP="00CB1C05" w14:paraId="2FB0EBDA" w14:textId="77777777">
            <w:pPr>
              <w:pStyle w:val="TableTitleA"/>
            </w:pPr>
            <w:bookmarkStart w:id="1454" w:name="_Ref106119840"/>
            <w:bookmarkStart w:id="1455" w:name="_Toc107219363"/>
            <w:bookmarkStart w:id="1456" w:name="_Toc121142716"/>
            <w:bookmarkStart w:id="1457" w:name="_Toc165379746"/>
            <w:r w:rsidRPr="005513DC">
              <w:t xml:space="preserve">Table </w:t>
            </w:r>
            <w:r w:rsidR="00BC4B5D">
              <w:fldChar w:fldCharType="begin" w:fldLock="1"/>
            </w:r>
            <w:r w:rsidR="00BC4B5D">
              <w:instrText xml:space="preserve"> STYLEREF 1 \s </w:instrText>
            </w:r>
            <w:r w:rsidR="00BC4B5D">
              <w:fldChar w:fldCharType="separate"/>
            </w:r>
            <w:r w:rsidR="0092222B">
              <w:rPr>
                <w:noProof/>
              </w:rPr>
              <w:t>9</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w:t>
            </w:r>
            <w:r w:rsidR="00BC4B5D">
              <w:rPr>
                <w:noProof/>
              </w:rPr>
              <w:fldChar w:fldCharType="end"/>
            </w:r>
            <w:bookmarkEnd w:id="1454"/>
            <w:r w:rsidRPr="005513DC">
              <w:t xml:space="preserve">: Total </w:t>
            </w:r>
            <w:r w:rsidR="00347199">
              <w:t xml:space="preserve">20-Year </w:t>
            </w:r>
            <w:r w:rsidRPr="005513DC">
              <w:t xml:space="preserve">Annualized Net Benefits by Option, (Millions, </w:t>
            </w:r>
            <w:r w:rsidR="00802B16">
              <w:t>2022$</w:t>
            </w:r>
            <w:r w:rsidRPr="005513DC">
              <w:t>)</w:t>
            </w:r>
            <w:bookmarkEnd w:id="1455"/>
            <w:bookmarkEnd w:id="1456"/>
            <w:bookmarkEnd w:id="1457"/>
          </w:p>
        </w:tc>
      </w:tr>
      <w:tr w14:paraId="3BA2391D" w14:textId="77777777" w:rsidTr="007E6AE7">
        <w:tblPrEx>
          <w:tblW w:w="12785" w:type="dxa"/>
          <w:tblInd w:w="-5" w:type="dxa"/>
          <w:tblLayout w:type="fixed"/>
          <w:tblCellMar>
            <w:left w:w="0" w:type="dxa"/>
            <w:right w:w="58" w:type="dxa"/>
          </w:tblCellMar>
          <w:tblLook w:val="04A0"/>
        </w:tblPrEx>
        <w:trPr>
          <w:tblHeader/>
        </w:trPr>
        <w:tc>
          <w:tcPr>
            <w:tcW w:w="3065"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77ED5" w:rsidRPr="005513DC" w:rsidP="00CB1C05" w14:paraId="1F0DD258" w14:textId="77777777">
            <w:pPr>
              <w:pStyle w:val="TableSubtitle"/>
              <w:rPr>
                <w:rFonts w:asciiTheme="minorHAnsi" w:hAnsiTheme="minorHAnsi" w:cstheme="minorHAnsi"/>
                <w:sz w:val="16"/>
                <w:szCs w:val="16"/>
              </w:rPr>
            </w:pPr>
            <w:r w:rsidRPr="005513DC">
              <w:t>Estimate</w:t>
            </w:r>
          </w:p>
        </w:tc>
        <w:tc>
          <w:tcPr>
            <w:tcW w:w="324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7E6AE7" w:rsidRPr="005513DC" w:rsidP="00CB1C05" w14:paraId="704B3157" w14:textId="77777777">
            <w:pPr>
              <w:pStyle w:val="TableSubtitle"/>
            </w:pPr>
            <w:r w:rsidRPr="005513DC">
              <w:t>Costs</w:t>
            </w:r>
          </w:p>
        </w:tc>
        <w:tc>
          <w:tcPr>
            <w:tcW w:w="324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7E6AE7" w:rsidRPr="005513DC" w:rsidP="00CB1C05" w14:paraId="0FB0B95D" w14:textId="77777777">
            <w:pPr>
              <w:pStyle w:val="TableSubtitle"/>
            </w:pPr>
            <w:r w:rsidRPr="005513DC">
              <w:t>Benefits</w:t>
            </w:r>
          </w:p>
        </w:tc>
        <w:tc>
          <w:tcPr>
            <w:tcW w:w="324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77ED5" w:rsidRPr="005513DC" w:rsidP="00CB1C05" w14:paraId="09C3E7DA" w14:textId="77777777">
            <w:pPr>
              <w:pStyle w:val="TableSubtitle"/>
            </w:pPr>
            <w:r w:rsidRPr="005513DC">
              <w:t>Net Benefits</w:t>
            </w:r>
          </w:p>
        </w:tc>
      </w:tr>
      <w:tr w14:paraId="45DDD85A" w14:textId="77777777" w:rsidTr="00CD48B1">
        <w:tblPrEx>
          <w:tblW w:w="12785" w:type="dxa"/>
          <w:tblInd w:w="-5" w:type="dxa"/>
          <w:tblLayout w:type="fixed"/>
          <w:tblCellMar>
            <w:left w:w="0" w:type="dxa"/>
            <w:right w:w="58" w:type="dxa"/>
          </w:tblCellMar>
          <w:tblLook w:val="04A0"/>
        </w:tblPrEx>
        <w:trPr>
          <w:trHeight w:val="305"/>
          <w:tblHeader/>
        </w:trPr>
        <w:tc>
          <w:tcPr>
            <w:tcW w:w="3065" w:type="dxa"/>
            <w:vMerge/>
            <w:tcBorders>
              <w:top w:val="single" w:sz="4" w:space="0" w:color="auto"/>
              <w:left w:val="single" w:sz="4" w:space="0" w:color="auto"/>
              <w:bottom w:val="single" w:sz="4" w:space="0" w:color="auto"/>
              <w:right w:val="single" w:sz="4" w:space="0" w:color="auto"/>
            </w:tcBorders>
            <w:shd w:val="clear" w:color="auto" w:fill="48A9C5" w:themeFill="accent1"/>
          </w:tcPr>
          <w:p w:rsidR="003803AE" w:rsidRPr="005513DC" w:rsidP="00CB1C05" w14:paraId="5975D9BC" w14:textId="77777777">
            <w:pPr>
              <w:pStyle w:val="TableSubtitle"/>
              <w:rPr>
                <w:rFonts w:asciiTheme="minorHAnsi" w:hAnsiTheme="minorHAnsi" w:cstheme="minorHAnsi"/>
                <w:sz w:val="16"/>
                <w:szCs w:val="16"/>
              </w:rPr>
            </w:pPr>
          </w:p>
        </w:tc>
        <w:tc>
          <w:tcPr>
            <w:tcW w:w="162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F4D41" w:rsidP="00CB1C05" w14:paraId="192EF716" w14:textId="77777777">
            <w:pPr>
              <w:pStyle w:val="TableSubtitle"/>
            </w:pPr>
            <w:r>
              <w:t>Option 1</w:t>
            </w:r>
          </w:p>
        </w:tc>
        <w:tc>
          <w:tcPr>
            <w:tcW w:w="1620" w:type="dxa"/>
            <w:tcBorders>
              <w:top w:val="single" w:sz="4" w:space="0" w:color="auto"/>
              <w:left w:val="single" w:sz="4" w:space="0" w:color="auto"/>
              <w:bottom w:val="single" w:sz="4" w:space="0" w:color="auto"/>
              <w:right w:val="single" w:sz="4" w:space="0" w:color="auto"/>
            </w:tcBorders>
            <w:shd w:val="clear" w:color="auto" w:fill="48A9C5"/>
            <w:vAlign w:val="center"/>
          </w:tcPr>
          <w:p w:rsidR="00EF4D41" w:rsidP="00CB1C05" w14:paraId="39C9CF26" w14:textId="77777777">
            <w:pPr>
              <w:pStyle w:val="TableSubtitle"/>
            </w:pPr>
            <w:r>
              <w:t>Option 2</w:t>
            </w:r>
          </w:p>
        </w:tc>
        <w:tc>
          <w:tcPr>
            <w:tcW w:w="162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F4D41" w:rsidP="00CB1C05" w14:paraId="0E1CBB93" w14:textId="77777777">
            <w:pPr>
              <w:pStyle w:val="TableSubtitle"/>
            </w:pPr>
            <w:r>
              <w:t>Option 1</w:t>
            </w:r>
          </w:p>
        </w:tc>
        <w:tc>
          <w:tcPr>
            <w:tcW w:w="162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F4D41" w:rsidP="00CB1C05" w14:paraId="7F54B6E9" w14:textId="77777777">
            <w:pPr>
              <w:pStyle w:val="TableSubtitle"/>
            </w:pPr>
            <w:r>
              <w:t>Option 2</w:t>
            </w:r>
          </w:p>
        </w:tc>
        <w:tc>
          <w:tcPr>
            <w:tcW w:w="162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F4D41" w:rsidP="00CB1C05" w14:paraId="6FFA17E8" w14:textId="77777777">
            <w:pPr>
              <w:pStyle w:val="TableSubtitle"/>
            </w:pPr>
            <w:r>
              <w:t>Option 1</w:t>
            </w:r>
          </w:p>
        </w:tc>
        <w:tc>
          <w:tcPr>
            <w:tcW w:w="162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3803AE" w:rsidRPr="005513DC" w:rsidP="00CB1C05" w14:paraId="68740482" w14:textId="77777777">
            <w:pPr>
              <w:pStyle w:val="TableSubtitle"/>
            </w:pPr>
            <w:r w:rsidRPr="00A34252">
              <w:t xml:space="preserve">Option </w:t>
            </w:r>
            <w:r w:rsidR="00EF4D41">
              <w:t>2</w:t>
            </w:r>
          </w:p>
        </w:tc>
      </w:tr>
      <w:tr w14:paraId="3CA982A8" w14:textId="77777777" w:rsidTr="00A90589">
        <w:tblPrEx>
          <w:tblW w:w="12785" w:type="dxa"/>
          <w:tblInd w:w="-5" w:type="dxa"/>
          <w:tblLayout w:type="fixed"/>
          <w:tblCellMar>
            <w:left w:w="0" w:type="dxa"/>
            <w:right w:w="58" w:type="dxa"/>
          </w:tblCellMar>
          <w:tblLook w:val="04A0"/>
        </w:tblPrEx>
        <w:tc>
          <w:tcPr>
            <w:tcW w:w="3065"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5513DC" w:rsidP="006A1230" w14:paraId="6AC1C876" w14:textId="77777777">
            <w:pPr>
              <w:pStyle w:val="LTableTextAbt"/>
            </w:pPr>
            <w:r w:rsidRPr="005513DC">
              <w:t xml:space="preserve">Low Benefits, </w:t>
            </w:r>
            <w:r>
              <w:t>2</w:t>
            </w:r>
            <w:r w:rsidRPr="005513DC">
              <w:t xml:space="preserve"> Percent Discount Rate</w:t>
            </w:r>
          </w:p>
        </w:tc>
        <w:tc>
          <w:tcPr>
            <w:tcW w:w="1620" w:type="dxa"/>
            <w:tcBorders>
              <w:top w:val="single" w:sz="4" w:space="0" w:color="auto"/>
              <w:left w:val="nil"/>
              <w:bottom w:val="single" w:sz="4" w:space="0" w:color="auto"/>
              <w:right w:val="single" w:sz="4" w:space="0" w:color="auto"/>
            </w:tcBorders>
            <w:shd w:val="clear" w:color="auto" w:fill="auto"/>
            <w:vAlign w:val="center"/>
          </w:tcPr>
          <w:p w:rsidR="006A1230" w:rsidRPr="0088314F" w:rsidP="006A1230" w14:paraId="273459EB" w14:textId="6E6289D1">
            <w:pPr>
              <w:pStyle w:val="RTableTextAbt"/>
              <w:ind w:right="389"/>
              <w:rPr>
                <w:szCs w:val="18"/>
              </w:rPr>
            </w:pPr>
            <w:r>
              <w:rPr>
                <w:szCs w:val="18"/>
              </w:rPr>
              <w:t xml:space="preserve">$43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1E6A5A4D" w14:textId="554E00F3">
            <w:pPr>
              <w:pStyle w:val="RTableTextAbt"/>
              <w:ind w:right="389"/>
              <w:rPr>
                <w:szCs w:val="18"/>
              </w:rPr>
            </w:pPr>
            <w:r>
              <w:rPr>
                <w:szCs w:val="18"/>
              </w:rPr>
              <w:t xml:space="preserve">$62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7116EBD9" w14:textId="2C874504">
            <w:pPr>
              <w:pStyle w:val="RTableTextAbt"/>
              <w:ind w:right="389"/>
              <w:rPr>
                <w:szCs w:val="18"/>
              </w:rPr>
            </w:pPr>
            <w:r>
              <w:rPr>
                <w:szCs w:val="18"/>
              </w:rPr>
              <w:t xml:space="preserve">$33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1762E6A9" w14:textId="5C6F8304">
            <w:pPr>
              <w:pStyle w:val="RTableTextAbt"/>
              <w:ind w:right="389"/>
              <w:rPr>
                <w:szCs w:val="18"/>
              </w:rPr>
            </w:pPr>
            <w:r>
              <w:rPr>
                <w:szCs w:val="18"/>
              </w:rPr>
              <w:t xml:space="preserve">$33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A26880" w:rsidP="006A1230" w14:paraId="48379A91" w14:textId="3D02251E">
            <w:pPr>
              <w:pStyle w:val="RTableTextAbt"/>
              <w:ind w:right="389"/>
              <w:rPr>
                <w:color w:val="FF0000"/>
                <w:szCs w:val="18"/>
              </w:rPr>
            </w:pPr>
            <w:r>
              <w:rPr>
                <w:color w:val="FF0000"/>
                <w:szCs w:val="18"/>
              </w:rPr>
              <w:t>($11)</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A26880" w:rsidP="006A1230" w14:paraId="183176DC" w14:textId="1656C29F">
            <w:pPr>
              <w:pStyle w:val="RTableTextAbt"/>
              <w:ind w:right="389"/>
              <w:rPr>
                <w:color w:val="FF0000"/>
                <w:szCs w:val="18"/>
              </w:rPr>
            </w:pPr>
            <w:r>
              <w:rPr>
                <w:color w:val="FF0000"/>
                <w:szCs w:val="18"/>
              </w:rPr>
              <w:t>($30)</w:t>
            </w:r>
          </w:p>
        </w:tc>
      </w:tr>
      <w:tr w14:paraId="2E6573C5" w14:textId="77777777" w:rsidTr="00A90589">
        <w:tblPrEx>
          <w:tblW w:w="12785" w:type="dxa"/>
          <w:tblInd w:w="-5" w:type="dxa"/>
          <w:tblLayout w:type="fixed"/>
          <w:tblCellMar>
            <w:left w:w="0" w:type="dxa"/>
            <w:right w:w="58" w:type="dxa"/>
          </w:tblCellMar>
          <w:tblLook w:val="04A0"/>
        </w:tblPrEx>
        <w:tc>
          <w:tcPr>
            <w:tcW w:w="3065"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5513DC" w:rsidP="006A1230" w14:paraId="4E062B5E" w14:textId="77777777">
            <w:pPr>
              <w:pStyle w:val="LTableTextAbt"/>
            </w:pPr>
            <w:r w:rsidRPr="005513DC">
              <w:t xml:space="preserve">High Benefits, </w:t>
            </w:r>
            <w:r>
              <w:t>2</w:t>
            </w:r>
            <w:r w:rsidRPr="005513DC">
              <w:t xml:space="preserve"> Percent Discount Rate</w:t>
            </w:r>
          </w:p>
        </w:tc>
        <w:tc>
          <w:tcPr>
            <w:tcW w:w="1620" w:type="dxa"/>
            <w:tcBorders>
              <w:top w:val="single" w:sz="4" w:space="0" w:color="auto"/>
              <w:left w:val="nil"/>
              <w:bottom w:val="single" w:sz="4" w:space="0" w:color="auto"/>
              <w:right w:val="single" w:sz="4" w:space="0" w:color="auto"/>
            </w:tcBorders>
            <w:shd w:val="clear" w:color="auto" w:fill="auto"/>
            <w:vAlign w:val="center"/>
          </w:tcPr>
          <w:p w:rsidR="006A1230" w:rsidRPr="0088314F" w:rsidP="006A1230" w14:paraId="5DBA81CC" w14:textId="1975159F">
            <w:pPr>
              <w:pStyle w:val="RTableTextAbt"/>
              <w:ind w:right="389"/>
              <w:rPr>
                <w:szCs w:val="18"/>
              </w:rPr>
            </w:pPr>
            <w:r>
              <w:rPr>
                <w:szCs w:val="18"/>
              </w:rPr>
              <w:t xml:space="preserve">$43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57126858" w14:textId="3BCB2FA8">
            <w:pPr>
              <w:pStyle w:val="RTableTextAbt"/>
              <w:ind w:right="389"/>
              <w:rPr>
                <w:szCs w:val="18"/>
              </w:rPr>
            </w:pPr>
            <w:r>
              <w:rPr>
                <w:szCs w:val="18"/>
              </w:rPr>
              <w:t xml:space="preserve">$62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7839CDC2" w14:textId="7CF01106">
            <w:pPr>
              <w:pStyle w:val="RTableTextAbt"/>
              <w:ind w:right="389"/>
              <w:rPr>
                <w:szCs w:val="18"/>
              </w:rPr>
            </w:pPr>
            <w:r>
              <w:rPr>
                <w:szCs w:val="18"/>
              </w:rPr>
              <w:t xml:space="preserve">$85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5C978ADA" w14:textId="20CA20F2">
            <w:pPr>
              <w:pStyle w:val="RTableTextAbt"/>
              <w:ind w:right="389"/>
              <w:rPr>
                <w:szCs w:val="18"/>
              </w:rPr>
            </w:pPr>
            <w:r>
              <w:rPr>
                <w:szCs w:val="18"/>
              </w:rPr>
              <w:t xml:space="preserve">$84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3CB6C54E" w14:textId="055EB0DF">
            <w:pPr>
              <w:pStyle w:val="RTableTextAbt"/>
              <w:ind w:right="389"/>
              <w:rPr>
                <w:color w:val="FF0000"/>
                <w:szCs w:val="18"/>
              </w:rPr>
            </w:pPr>
            <w:r>
              <w:rPr>
                <w:szCs w:val="18"/>
              </w:rPr>
              <w:t xml:space="preserve">$41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4ABC21B2" w14:textId="1CB3FD08">
            <w:pPr>
              <w:pStyle w:val="RTableTextAbt"/>
              <w:ind w:right="389"/>
              <w:rPr>
                <w:color w:val="FF0000"/>
                <w:szCs w:val="18"/>
              </w:rPr>
            </w:pPr>
            <w:r>
              <w:rPr>
                <w:szCs w:val="18"/>
              </w:rPr>
              <w:t xml:space="preserve">$22 </w:t>
            </w:r>
          </w:p>
        </w:tc>
      </w:tr>
      <w:tr w14:paraId="1D7BCF03" w14:textId="77777777" w:rsidTr="00A90589">
        <w:tblPrEx>
          <w:tblW w:w="12785" w:type="dxa"/>
          <w:tblInd w:w="-5" w:type="dxa"/>
          <w:tblLayout w:type="fixed"/>
          <w:tblCellMar>
            <w:left w:w="0" w:type="dxa"/>
            <w:right w:w="58" w:type="dxa"/>
          </w:tblCellMar>
          <w:tblLook w:val="04A0"/>
        </w:tblPrEx>
        <w:tc>
          <w:tcPr>
            <w:tcW w:w="3065"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5513DC" w:rsidP="006A1230" w14:paraId="051718B3" w14:textId="77777777">
            <w:pPr>
              <w:pStyle w:val="LTableTextAbt"/>
            </w:pPr>
            <w:r w:rsidRPr="005513DC">
              <w:t xml:space="preserve">Low Benefits, </w:t>
            </w:r>
            <w:r>
              <w:t>3</w:t>
            </w:r>
            <w:r w:rsidRPr="005513DC">
              <w:t xml:space="preserve"> Percent Discount Rate</w:t>
            </w:r>
          </w:p>
        </w:tc>
        <w:tc>
          <w:tcPr>
            <w:tcW w:w="1620" w:type="dxa"/>
            <w:tcBorders>
              <w:top w:val="single" w:sz="4" w:space="0" w:color="auto"/>
              <w:left w:val="nil"/>
              <w:bottom w:val="single" w:sz="4" w:space="0" w:color="auto"/>
              <w:right w:val="single" w:sz="4" w:space="0" w:color="auto"/>
            </w:tcBorders>
            <w:shd w:val="clear" w:color="auto" w:fill="auto"/>
            <w:vAlign w:val="center"/>
          </w:tcPr>
          <w:p w:rsidR="006A1230" w:rsidRPr="0088314F" w:rsidP="006A1230" w14:paraId="621B2D1E" w14:textId="3FFEE137">
            <w:pPr>
              <w:pStyle w:val="RTableTextAbt"/>
              <w:ind w:right="389"/>
              <w:rPr>
                <w:szCs w:val="18"/>
              </w:rPr>
            </w:pPr>
            <w:r>
              <w:rPr>
                <w:szCs w:val="18"/>
              </w:rPr>
              <w:t xml:space="preserve">$45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479ECA8A" w14:textId="3012D57F">
            <w:pPr>
              <w:pStyle w:val="RTableTextAbt"/>
              <w:ind w:right="389"/>
              <w:rPr>
                <w:szCs w:val="18"/>
              </w:rPr>
            </w:pPr>
            <w:r>
              <w:rPr>
                <w:szCs w:val="18"/>
              </w:rPr>
              <w:t xml:space="preserve">$65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31CCE687" w14:textId="5D952CCC">
            <w:pPr>
              <w:pStyle w:val="RTableTextAbt"/>
              <w:ind w:right="389"/>
              <w:rPr>
                <w:szCs w:val="18"/>
              </w:rPr>
            </w:pPr>
            <w:r>
              <w:rPr>
                <w:szCs w:val="18"/>
              </w:rPr>
              <w:t xml:space="preserve">$27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1CB48D15" w14:textId="3EE468C6">
            <w:pPr>
              <w:pStyle w:val="RTableTextAbt"/>
              <w:ind w:right="389"/>
              <w:rPr>
                <w:szCs w:val="18"/>
              </w:rPr>
            </w:pPr>
            <w:r>
              <w:rPr>
                <w:szCs w:val="18"/>
              </w:rPr>
              <w:t xml:space="preserve">$27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A26880" w:rsidP="006A1230" w14:paraId="55950F68" w14:textId="5B944586">
            <w:pPr>
              <w:pStyle w:val="RTableTextAbt"/>
              <w:ind w:right="389"/>
              <w:rPr>
                <w:color w:val="FF0000"/>
                <w:szCs w:val="18"/>
              </w:rPr>
            </w:pPr>
            <w:r>
              <w:rPr>
                <w:color w:val="FF0000"/>
                <w:szCs w:val="18"/>
              </w:rPr>
              <w:t>($1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A26880" w:rsidP="006A1230" w14:paraId="527CEC23" w14:textId="623C1E76">
            <w:pPr>
              <w:pStyle w:val="RTableTextAbt"/>
              <w:ind w:right="389"/>
              <w:rPr>
                <w:color w:val="FF0000"/>
                <w:szCs w:val="18"/>
              </w:rPr>
            </w:pPr>
            <w:r>
              <w:rPr>
                <w:color w:val="FF0000"/>
                <w:szCs w:val="18"/>
              </w:rPr>
              <w:t>($38)</w:t>
            </w:r>
          </w:p>
        </w:tc>
      </w:tr>
      <w:tr w14:paraId="00C6D4B2" w14:textId="77777777" w:rsidTr="00A90589">
        <w:tblPrEx>
          <w:tblW w:w="12785" w:type="dxa"/>
          <w:tblInd w:w="-5" w:type="dxa"/>
          <w:tblLayout w:type="fixed"/>
          <w:tblCellMar>
            <w:left w:w="0" w:type="dxa"/>
            <w:right w:w="58" w:type="dxa"/>
          </w:tblCellMar>
          <w:tblLook w:val="04A0"/>
        </w:tblPrEx>
        <w:tc>
          <w:tcPr>
            <w:tcW w:w="3065"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5513DC" w:rsidP="006A1230" w14:paraId="31C166D4" w14:textId="77777777">
            <w:pPr>
              <w:pStyle w:val="LTableTextAbt"/>
            </w:pPr>
            <w:r w:rsidRPr="005513DC">
              <w:t xml:space="preserve">High Benefits, </w:t>
            </w:r>
            <w:r>
              <w:t>3</w:t>
            </w:r>
            <w:r w:rsidRPr="005513DC">
              <w:t xml:space="preserve"> Percent Discount Rate</w:t>
            </w:r>
          </w:p>
        </w:tc>
        <w:tc>
          <w:tcPr>
            <w:tcW w:w="1620" w:type="dxa"/>
            <w:tcBorders>
              <w:top w:val="single" w:sz="4" w:space="0" w:color="auto"/>
              <w:left w:val="nil"/>
              <w:bottom w:val="single" w:sz="4" w:space="0" w:color="auto"/>
              <w:right w:val="single" w:sz="4" w:space="0" w:color="auto"/>
            </w:tcBorders>
            <w:shd w:val="clear" w:color="auto" w:fill="auto"/>
            <w:vAlign w:val="center"/>
          </w:tcPr>
          <w:p w:rsidR="006A1230" w:rsidRPr="0088314F" w:rsidP="006A1230" w14:paraId="6392AA75" w14:textId="37698D94">
            <w:pPr>
              <w:pStyle w:val="RTableTextAbt"/>
              <w:ind w:right="389"/>
              <w:rPr>
                <w:szCs w:val="18"/>
              </w:rPr>
            </w:pPr>
            <w:r>
              <w:rPr>
                <w:szCs w:val="18"/>
              </w:rPr>
              <w:t xml:space="preserve">$45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0CA2235F" w14:textId="67693224">
            <w:pPr>
              <w:pStyle w:val="RTableTextAbt"/>
              <w:ind w:right="389"/>
              <w:rPr>
                <w:szCs w:val="18"/>
              </w:rPr>
            </w:pPr>
            <w:r>
              <w:rPr>
                <w:szCs w:val="18"/>
              </w:rPr>
              <w:t xml:space="preserve">$65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4333B752" w14:textId="49B584F1">
            <w:pPr>
              <w:pStyle w:val="RTableTextAbt"/>
              <w:ind w:right="389"/>
              <w:rPr>
                <w:szCs w:val="18"/>
              </w:rPr>
            </w:pPr>
            <w:r>
              <w:rPr>
                <w:szCs w:val="18"/>
              </w:rPr>
              <w:t xml:space="preserve">$74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320CAD64" w14:textId="53B9E0AD">
            <w:pPr>
              <w:pStyle w:val="RTableTextAbt"/>
              <w:ind w:right="389"/>
              <w:rPr>
                <w:szCs w:val="18"/>
              </w:rPr>
            </w:pPr>
            <w:r>
              <w:rPr>
                <w:szCs w:val="18"/>
              </w:rPr>
              <w:t xml:space="preserve">$74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2B649EAF" w14:textId="1CED1F7F">
            <w:pPr>
              <w:pStyle w:val="RTableTextAbt"/>
              <w:ind w:right="389"/>
              <w:rPr>
                <w:color w:val="FF0000"/>
                <w:szCs w:val="18"/>
              </w:rPr>
            </w:pPr>
            <w:r>
              <w:rPr>
                <w:szCs w:val="18"/>
              </w:rPr>
              <w:t xml:space="preserve">$29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4E2872BE" w14:textId="4FDE0C06">
            <w:pPr>
              <w:pStyle w:val="RTableTextAbt"/>
              <w:ind w:right="389"/>
              <w:rPr>
                <w:color w:val="FF0000"/>
                <w:szCs w:val="18"/>
              </w:rPr>
            </w:pPr>
            <w:r>
              <w:rPr>
                <w:szCs w:val="18"/>
              </w:rPr>
              <w:t xml:space="preserve">$9 </w:t>
            </w:r>
          </w:p>
        </w:tc>
      </w:tr>
      <w:tr w14:paraId="0EBA73D0" w14:textId="77777777" w:rsidTr="00A90589">
        <w:tblPrEx>
          <w:tblW w:w="12785" w:type="dxa"/>
          <w:tblInd w:w="-5" w:type="dxa"/>
          <w:tblLayout w:type="fixed"/>
          <w:tblCellMar>
            <w:left w:w="0" w:type="dxa"/>
            <w:right w:w="58" w:type="dxa"/>
          </w:tblCellMar>
          <w:tblLook w:val="04A0"/>
        </w:tblPrEx>
        <w:tc>
          <w:tcPr>
            <w:tcW w:w="3065"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5513DC" w:rsidP="006A1230" w14:paraId="66DA52D4" w14:textId="77777777">
            <w:pPr>
              <w:pStyle w:val="LTableTextAbt"/>
            </w:pPr>
            <w:r w:rsidRPr="005513DC">
              <w:t xml:space="preserve">Low Benefits, </w:t>
            </w:r>
            <w:r>
              <w:t>7</w:t>
            </w:r>
            <w:r w:rsidRPr="005513DC">
              <w:t xml:space="preserve"> Percent Discount Rate</w:t>
            </w:r>
          </w:p>
        </w:tc>
        <w:tc>
          <w:tcPr>
            <w:tcW w:w="1620" w:type="dxa"/>
            <w:tcBorders>
              <w:top w:val="single" w:sz="4" w:space="0" w:color="auto"/>
              <w:left w:val="nil"/>
              <w:bottom w:val="single" w:sz="4" w:space="0" w:color="auto"/>
              <w:right w:val="single" w:sz="4" w:space="0" w:color="auto"/>
            </w:tcBorders>
            <w:shd w:val="clear" w:color="auto" w:fill="auto"/>
            <w:vAlign w:val="center"/>
          </w:tcPr>
          <w:p w:rsidR="006A1230" w:rsidRPr="0088314F" w:rsidP="006A1230" w14:paraId="60A888A0" w14:textId="14802790">
            <w:pPr>
              <w:pStyle w:val="RTableTextAbt"/>
              <w:ind w:right="389"/>
              <w:rPr>
                <w:szCs w:val="18"/>
              </w:rPr>
            </w:pPr>
            <w:r>
              <w:rPr>
                <w:szCs w:val="18"/>
              </w:rPr>
              <w:t xml:space="preserve">$50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3C8E3FDC" w14:textId="137A6993">
            <w:pPr>
              <w:pStyle w:val="RTableTextAbt"/>
              <w:ind w:right="389"/>
              <w:rPr>
                <w:szCs w:val="18"/>
              </w:rPr>
            </w:pPr>
            <w:r>
              <w:rPr>
                <w:szCs w:val="18"/>
              </w:rPr>
              <w:t xml:space="preserve">$76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3834BDAE" w14:textId="5A30F0F6">
            <w:pPr>
              <w:pStyle w:val="RTableTextAbt"/>
              <w:ind w:right="389"/>
              <w:rPr>
                <w:szCs w:val="18"/>
              </w:rPr>
            </w:pPr>
            <w:r>
              <w:rPr>
                <w:szCs w:val="18"/>
              </w:rPr>
              <w:t xml:space="preserve">$14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5A5D7F1F" w14:textId="2298EEED">
            <w:pPr>
              <w:pStyle w:val="RTableTextAbt"/>
              <w:ind w:right="389"/>
              <w:rPr>
                <w:szCs w:val="18"/>
              </w:rPr>
            </w:pPr>
            <w:r>
              <w:rPr>
                <w:szCs w:val="18"/>
              </w:rPr>
              <w:t xml:space="preserve">$14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A26880" w:rsidP="006A1230" w14:paraId="4FE2A9F8" w14:textId="6012C09B">
            <w:pPr>
              <w:pStyle w:val="RTableTextAbt"/>
              <w:ind w:right="389"/>
              <w:rPr>
                <w:color w:val="FF0000"/>
                <w:szCs w:val="18"/>
              </w:rPr>
            </w:pPr>
            <w:r>
              <w:rPr>
                <w:color w:val="FF0000"/>
                <w:szCs w:val="18"/>
              </w:rPr>
              <w:t>($3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A26880" w:rsidP="006A1230" w14:paraId="459F638A" w14:textId="4A73D13A">
            <w:pPr>
              <w:pStyle w:val="RTableTextAbt"/>
              <w:ind w:right="389"/>
              <w:rPr>
                <w:color w:val="FF0000"/>
              </w:rPr>
            </w:pPr>
            <w:r>
              <w:rPr>
                <w:color w:val="FF0000"/>
                <w:szCs w:val="18"/>
              </w:rPr>
              <w:t>($62)</w:t>
            </w:r>
          </w:p>
        </w:tc>
      </w:tr>
      <w:tr w14:paraId="3096CE84" w14:textId="77777777" w:rsidTr="00A90589">
        <w:tblPrEx>
          <w:tblW w:w="12785" w:type="dxa"/>
          <w:tblInd w:w="-5" w:type="dxa"/>
          <w:tblLayout w:type="fixed"/>
          <w:tblCellMar>
            <w:left w:w="0" w:type="dxa"/>
            <w:right w:w="58" w:type="dxa"/>
          </w:tblCellMar>
          <w:tblLook w:val="04A0"/>
        </w:tblPrEx>
        <w:tc>
          <w:tcPr>
            <w:tcW w:w="3065" w:type="dxa"/>
            <w:tcBorders>
              <w:top w:val="single" w:sz="4" w:space="0" w:color="auto"/>
              <w:left w:val="single" w:sz="4" w:space="0" w:color="auto"/>
              <w:bottom w:val="single" w:sz="4" w:space="0" w:color="auto"/>
              <w:right w:val="single" w:sz="4" w:space="0" w:color="auto"/>
            </w:tcBorders>
            <w:shd w:val="clear" w:color="000000" w:fill="FFFFFF"/>
            <w:vAlign w:val="center"/>
          </w:tcPr>
          <w:p w:rsidR="006A1230" w:rsidRPr="005513DC" w:rsidP="006A1230" w14:paraId="21F99B67" w14:textId="77777777">
            <w:pPr>
              <w:pStyle w:val="LTableTextAbt"/>
            </w:pPr>
            <w:r w:rsidRPr="005513DC">
              <w:t xml:space="preserve">High Benefits, </w:t>
            </w:r>
            <w:r>
              <w:t>7</w:t>
            </w:r>
            <w:r w:rsidRPr="005513DC">
              <w:t xml:space="preserve"> Percent Discount Rate</w:t>
            </w:r>
          </w:p>
        </w:tc>
        <w:tc>
          <w:tcPr>
            <w:tcW w:w="1620" w:type="dxa"/>
            <w:tcBorders>
              <w:top w:val="single" w:sz="4" w:space="0" w:color="auto"/>
              <w:left w:val="nil"/>
              <w:bottom w:val="single" w:sz="4" w:space="0" w:color="auto"/>
              <w:right w:val="single" w:sz="4" w:space="0" w:color="auto"/>
            </w:tcBorders>
            <w:shd w:val="clear" w:color="auto" w:fill="auto"/>
            <w:vAlign w:val="center"/>
          </w:tcPr>
          <w:p w:rsidR="006A1230" w:rsidRPr="0088314F" w:rsidP="006A1230" w14:paraId="7FCB71AA" w14:textId="582E6C85">
            <w:pPr>
              <w:pStyle w:val="RTableTextAbt"/>
              <w:ind w:right="389"/>
              <w:rPr>
                <w:szCs w:val="18"/>
              </w:rPr>
            </w:pPr>
            <w:r>
              <w:rPr>
                <w:szCs w:val="18"/>
              </w:rPr>
              <w:t xml:space="preserve">$50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3AD49040" w14:textId="08060AFA">
            <w:pPr>
              <w:pStyle w:val="RTableTextAbt"/>
              <w:ind w:right="389"/>
              <w:rPr>
                <w:szCs w:val="18"/>
              </w:rPr>
            </w:pPr>
            <w:r>
              <w:rPr>
                <w:szCs w:val="18"/>
              </w:rPr>
              <w:t xml:space="preserve">$76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07AECD15" w14:textId="6ADFD86F">
            <w:pPr>
              <w:pStyle w:val="RTableTextAbt"/>
              <w:ind w:right="389"/>
              <w:rPr>
                <w:szCs w:val="18"/>
              </w:rPr>
            </w:pPr>
            <w:r>
              <w:rPr>
                <w:szCs w:val="18"/>
              </w:rPr>
              <w:t xml:space="preserve">$47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57FE4C56" w14:textId="287EFC55">
            <w:pPr>
              <w:pStyle w:val="RTableTextAbt"/>
              <w:ind w:right="389"/>
              <w:rPr>
                <w:szCs w:val="18"/>
              </w:rPr>
            </w:pPr>
            <w:r>
              <w:rPr>
                <w:szCs w:val="18"/>
              </w:rPr>
              <w:t xml:space="preserve">$47 </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88314F" w:rsidP="006A1230" w14:paraId="51C35170" w14:textId="2AA312D6">
            <w:pPr>
              <w:pStyle w:val="RTableTextAbt"/>
              <w:ind w:right="389"/>
              <w:rPr>
                <w:color w:val="FF0000"/>
                <w:szCs w:val="18"/>
              </w:rPr>
            </w:pPr>
            <w:r>
              <w:rPr>
                <w:color w:val="FF0000"/>
                <w:szCs w:val="18"/>
              </w:rPr>
              <w:t>($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6A1230" w:rsidRPr="00CD48B1" w:rsidP="006A1230" w14:paraId="4D18197E" w14:textId="4D1659EF">
            <w:pPr>
              <w:pStyle w:val="RTableTextAbt"/>
              <w:ind w:right="389"/>
              <w:rPr>
                <w:color w:val="FF0000"/>
              </w:rPr>
            </w:pPr>
            <w:r>
              <w:rPr>
                <w:color w:val="FF0000"/>
                <w:szCs w:val="18"/>
              </w:rPr>
              <w:t>($29)</w:t>
            </w:r>
          </w:p>
        </w:tc>
      </w:tr>
    </w:tbl>
    <w:p w:rsidR="00677ED5" w:rsidRPr="0065459D" w:rsidP="00CB1C05" w14:paraId="247D6C55" w14:textId="77777777">
      <w:pPr>
        <w:pStyle w:val="BodyText"/>
        <w:rPr>
          <w:highlight w:val="yellow"/>
        </w:rPr>
      </w:pPr>
    </w:p>
    <w:p w:rsidR="006B28B5" w:rsidP="00CB1C05" w14:paraId="7AB1AC34" w14:textId="77777777">
      <w:pPr>
        <w:pStyle w:val="BodyText"/>
        <w:rPr>
          <w:highlight w:val="yellow"/>
        </w:rPr>
      </w:pPr>
    </w:p>
    <w:p w:rsidR="006B28B5" w:rsidP="00CB1C05" w14:paraId="0D2830FE" w14:textId="77777777">
      <w:pPr>
        <w:pStyle w:val="BodyText"/>
        <w:rPr>
          <w:highlight w:val="yellow"/>
        </w:rPr>
      </w:pPr>
    </w:p>
    <w:p w:rsidR="006B28B5" w:rsidRPr="0065459D" w:rsidP="00CB1C05" w14:paraId="59EC3B8A" w14:textId="77777777">
      <w:pPr>
        <w:pStyle w:val="BodyText"/>
        <w:rPr>
          <w:highlight w:val="yellow"/>
        </w:rPr>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p w:rsidR="00C40B57" w:rsidRPr="00170E0D" w:rsidP="00CB1C05" w14:paraId="56B510F9" w14:textId="77777777">
      <w:pPr>
        <w:pStyle w:val="Heading1"/>
      </w:pPr>
      <w:bookmarkStart w:id="1458" w:name="_Ref106195209"/>
      <w:bookmarkStart w:id="1459" w:name="_Toc111035667"/>
      <w:bookmarkStart w:id="1460" w:name="_Toc111037096"/>
      <w:bookmarkStart w:id="1461" w:name="_Toc114062047"/>
      <w:bookmarkStart w:id="1462" w:name="_Toc165378770"/>
      <w:r w:rsidRPr="00170E0D">
        <w:t>Economic Impact Analyses</w:t>
      </w:r>
      <w:bookmarkEnd w:id="1439"/>
      <w:bookmarkEnd w:id="1440"/>
      <w:bookmarkEnd w:id="1458"/>
      <w:bookmarkEnd w:id="1459"/>
      <w:bookmarkEnd w:id="1460"/>
      <w:bookmarkEnd w:id="1461"/>
      <w:bookmarkEnd w:id="1462"/>
    </w:p>
    <w:p w:rsidR="00D34C47" w:rsidRPr="00AB7D93" w:rsidP="00CB1C05" w14:paraId="7B58F340" w14:textId="77777777">
      <w:pPr>
        <w:pStyle w:val="BodyText"/>
      </w:pPr>
      <w:r w:rsidRPr="00AB7D93">
        <w:t>In addition to the cost analysis presented in Chapter</w:t>
      </w:r>
      <w:r w:rsidRPr="00AB7D93" w:rsidR="004E0888">
        <w:t xml:space="preserve"> </w:t>
      </w:r>
      <w:r w:rsidRPr="00AB7D93" w:rsidR="004E0888">
        <w:fldChar w:fldCharType="begin" w:fldLock="1"/>
      </w:r>
      <w:r w:rsidRPr="00AB7D93" w:rsidR="004E0888">
        <w:instrText xml:space="preserve"> REF _Ref30142408 \r \h </w:instrText>
      </w:r>
      <w:r w:rsidRPr="00AB7D93" w:rsidR="0065459D">
        <w:instrText xml:space="preserve"> \* MERGEFORMAT </w:instrText>
      </w:r>
      <w:r w:rsidRPr="00AB7D93" w:rsidR="004E0888">
        <w:fldChar w:fldCharType="separate"/>
      </w:r>
      <w:r w:rsidR="0092222B">
        <w:t>7</w:t>
      </w:r>
      <w:r w:rsidRPr="00AB7D93" w:rsidR="004E0888">
        <w:fldChar w:fldCharType="end"/>
      </w:r>
      <w:r w:rsidRPr="00AB7D93">
        <w:t>, several other types of impacts are important to consider in evaluating the effects of a regulation. This chapter presents the incremental impact of the final rule on</w:t>
      </w:r>
      <w:r w:rsidRPr="00AB7D93" w:rsidR="00CC67E0">
        <w:t xml:space="preserve"> the following</w:t>
      </w:r>
      <w:r w:rsidRPr="00AB7D93">
        <w:t xml:space="preserve">: </w:t>
      </w:r>
    </w:p>
    <w:p w:rsidR="00D34C47" w:rsidRPr="00AB7D93" w:rsidP="00CB1C05" w14:paraId="1E78D371" w14:textId="77777777">
      <w:pPr>
        <w:pStyle w:val="ListParagraph"/>
        <w:numPr>
          <w:ilvl w:val="0"/>
          <w:numId w:val="34"/>
        </w:numPr>
      </w:pPr>
      <w:r w:rsidRPr="00AB7D93">
        <w:t xml:space="preserve">The environmental health risk or safety risk to children due to the regulation, as required by Executive Order 13045–Protection of Children from Environmental Health &amp; Safety Risks (Section </w:t>
      </w:r>
      <w:r w:rsidRPr="00AB7D93" w:rsidR="00957CB1">
        <w:fldChar w:fldCharType="begin" w:fldLock="1"/>
      </w:r>
      <w:r w:rsidRPr="00AB7D93" w:rsidR="00957CB1">
        <w:instrText xml:space="preserve"> REF _Ref70584129 \r \h </w:instrText>
      </w:r>
      <w:r w:rsidRPr="00AB7D93" w:rsidR="0065459D">
        <w:instrText xml:space="preserve"> \* MERGEFORMAT </w:instrText>
      </w:r>
      <w:r w:rsidRPr="00AB7D93" w:rsidR="00957CB1">
        <w:fldChar w:fldCharType="separate"/>
      </w:r>
      <w:r w:rsidR="0092222B">
        <w:t>10.1</w:t>
      </w:r>
      <w:r w:rsidRPr="00AB7D93" w:rsidR="00957CB1">
        <w:fldChar w:fldCharType="end"/>
      </w:r>
      <w:r w:rsidRPr="00AB7D93">
        <w:t>)</w:t>
      </w:r>
    </w:p>
    <w:p w:rsidR="00D34C47" w:rsidRPr="00AB7D93" w:rsidP="00CB1C05" w14:paraId="1C544CD3" w14:textId="77777777">
      <w:pPr>
        <w:pStyle w:val="ListParagraph"/>
        <w:numPr>
          <w:ilvl w:val="0"/>
          <w:numId w:val="34"/>
        </w:numPr>
      </w:pPr>
      <w:r w:rsidRPr="00AB7D93">
        <w:t xml:space="preserve">Small Entities, as required by the Regulatory Flexibility Act (RFA) of 1980, amended by the Small Business Regulatory Enforcement Fairness Act (SBREFA) of 1996 (Section </w:t>
      </w:r>
      <w:r w:rsidRPr="00AB7D93" w:rsidR="00957CB1">
        <w:fldChar w:fldCharType="begin" w:fldLock="1"/>
      </w:r>
      <w:r w:rsidRPr="00AB7D93" w:rsidR="00957CB1">
        <w:instrText xml:space="preserve"> REF _Ref106033505 \r \h </w:instrText>
      </w:r>
      <w:r w:rsidRPr="00AB7D93" w:rsidR="0065459D">
        <w:instrText xml:space="preserve"> \* MERGEFORMAT </w:instrText>
      </w:r>
      <w:r w:rsidRPr="00AB7D93" w:rsidR="00957CB1">
        <w:fldChar w:fldCharType="separate"/>
      </w:r>
      <w:r w:rsidR="0092222B">
        <w:t>10.2</w:t>
      </w:r>
      <w:r w:rsidRPr="00AB7D93" w:rsidR="00957CB1">
        <w:fldChar w:fldCharType="end"/>
      </w:r>
      <w:r w:rsidRPr="00AB7D93">
        <w:t>)</w:t>
      </w:r>
    </w:p>
    <w:p w:rsidR="00D34C47" w:rsidRPr="00AB7D93" w:rsidP="00CB1C05" w14:paraId="69140C06" w14:textId="77777777">
      <w:pPr>
        <w:pStyle w:val="ListParagraph"/>
        <w:numPr>
          <w:ilvl w:val="0"/>
          <w:numId w:val="34"/>
        </w:numPr>
      </w:pPr>
      <w:r w:rsidRPr="00AB7D93">
        <w:t xml:space="preserve">Employment </w:t>
      </w:r>
      <w:r>
        <w:t>i</w:t>
      </w:r>
      <w:r w:rsidRPr="00AB7D93">
        <w:t xml:space="preserve">mpact </w:t>
      </w:r>
      <w:r w:rsidRPr="00AB7D93" w:rsidR="00AB5462">
        <w:t>a</w:t>
      </w:r>
      <w:r w:rsidRPr="00AB7D93">
        <w:t>nalysis (Section</w:t>
      </w:r>
      <w:r w:rsidRPr="00AB7D93" w:rsidR="00A8364B">
        <w:t xml:space="preserve"> </w:t>
      </w:r>
      <w:r w:rsidRPr="00AB7D93" w:rsidR="00A8364B">
        <w:fldChar w:fldCharType="begin" w:fldLock="1"/>
      </w:r>
      <w:r w:rsidRPr="00AB7D93" w:rsidR="00A8364B">
        <w:instrText xml:space="preserve"> REF _Ref106033531 \r \h </w:instrText>
      </w:r>
      <w:r w:rsidRPr="00AB7D93" w:rsidR="0065459D">
        <w:instrText xml:space="preserve"> \* MERGEFORMAT </w:instrText>
      </w:r>
      <w:r w:rsidRPr="00AB7D93" w:rsidR="00A8364B">
        <w:fldChar w:fldCharType="separate"/>
      </w:r>
      <w:r w:rsidR="0092222B">
        <w:t>10.3</w:t>
      </w:r>
      <w:r w:rsidRPr="00AB7D93" w:rsidR="00A8364B">
        <w:fldChar w:fldCharType="end"/>
      </w:r>
      <w:r w:rsidRPr="00AB7D93">
        <w:t>)</w:t>
      </w:r>
    </w:p>
    <w:p w:rsidR="00D34C47" w:rsidRPr="00AB7D93" w:rsidP="00CB1C05" w14:paraId="411E260F" w14:textId="77777777">
      <w:pPr>
        <w:pStyle w:val="ListParagraph"/>
        <w:numPr>
          <w:ilvl w:val="0"/>
          <w:numId w:val="34"/>
        </w:numPr>
      </w:pPr>
      <w:r w:rsidRPr="00AB7D93">
        <w:t xml:space="preserve">Paperwork burden, as required by the Paperwork Reduction Act (Section </w:t>
      </w:r>
      <w:r w:rsidRPr="00AB7D93" w:rsidR="00A8364B">
        <w:fldChar w:fldCharType="begin" w:fldLock="1"/>
      </w:r>
      <w:r w:rsidRPr="00AB7D93" w:rsidR="00A8364B">
        <w:instrText xml:space="preserve"> REF _Ref106033538 \r \h </w:instrText>
      </w:r>
      <w:r w:rsidRPr="00AB7D93" w:rsidR="0065459D">
        <w:instrText xml:space="preserve"> \* MERGEFORMAT </w:instrText>
      </w:r>
      <w:r w:rsidRPr="00AB7D93" w:rsidR="00A8364B">
        <w:fldChar w:fldCharType="separate"/>
      </w:r>
      <w:r w:rsidR="0092222B">
        <w:t>10.4</w:t>
      </w:r>
      <w:r w:rsidRPr="00AB7D93" w:rsidR="00A8364B">
        <w:fldChar w:fldCharType="end"/>
      </w:r>
      <w:r w:rsidRPr="00AB7D93">
        <w:t>)</w:t>
      </w:r>
    </w:p>
    <w:p w:rsidR="00D34C47" w:rsidRPr="00AB7D93" w:rsidP="00CB1C05" w14:paraId="3CA6EC29" w14:textId="77777777">
      <w:pPr>
        <w:pStyle w:val="ListParagraph"/>
        <w:numPr>
          <w:ilvl w:val="0"/>
          <w:numId w:val="34"/>
        </w:numPr>
      </w:pPr>
      <w:r w:rsidRPr="00AB7D93">
        <w:t xml:space="preserve">State and </w:t>
      </w:r>
      <w:r w:rsidRPr="00AB7D93" w:rsidR="00AB5462">
        <w:t>l</w:t>
      </w:r>
      <w:r w:rsidRPr="00AB7D93">
        <w:t xml:space="preserve">ocal </w:t>
      </w:r>
      <w:r w:rsidRPr="00AB7D93" w:rsidR="00AB5462">
        <w:t>g</w:t>
      </w:r>
      <w:r w:rsidRPr="00AB7D93">
        <w:t>overnments, as required by the Unfunded Mandates Reform Act (</w:t>
      </w:r>
      <w:r w:rsidRPr="00AB7D93" w:rsidR="002F0A40">
        <w:t xml:space="preserve">UMRA; </w:t>
      </w:r>
      <w:r w:rsidRPr="00AB7D93">
        <w:t xml:space="preserve">Section </w:t>
      </w:r>
      <w:r w:rsidRPr="00AB7D93" w:rsidR="00A8364B">
        <w:fldChar w:fldCharType="begin" w:fldLock="1"/>
      </w:r>
      <w:r w:rsidRPr="00AB7D93" w:rsidR="00A8364B">
        <w:instrText xml:space="preserve"> REF _Ref106033547 \r \h </w:instrText>
      </w:r>
      <w:r w:rsidRPr="00AB7D93" w:rsidR="0065459D">
        <w:instrText xml:space="preserve"> \* MERGEFORMAT </w:instrText>
      </w:r>
      <w:r w:rsidRPr="00AB7D93" w:rsidR="00A8364B">
        <w:fldChar w:fldCharType="separate"/>
      </w:r>
      <w:r w:rsidR="0092222B">
        <w:t>10.5</w:t>
      </w:r>
      <w:r w:rsidRPr="00AB7D93" w:rsidR="00A8364B">
        <w:fldChar w:fldCharType="end"/>
      </w:r>
      <w:r w:rsidRPr="00AB7D93">
        <w:t>)</w:t>
      </w:r>
    </w:p>
    <w:p w:rsidR="00D34C47" w:rsidRPr="00AB7D93" w:rsidP="00CB1C05" w14:paraId="6ABEAB25" w14:textId="77777777">
      <w:pPr>
        <w:pStyle w:val="ListParagraph"/>
        <w:numPr>
          <w:ilvl w:val="0"/>
          <w:numId w:val="34"/>
        </w:numPr>
      </w:pPr>
      <w:r w:rsidRPr="00AB7D93">
        <w:t xml:space="preserve">Environmental </w:t>
      </w:r>
      <w:r w:rsidRPr="00AB7D93" w:rsidR="002F0A40">
        <w:t>j</w:t>
      </w:r>
      <w:r w:rsidRPr="00AB7D93">
        <w:t xml:space="preserve">ustice, as required by Executive Order 12898–Environmental Justice (Section </w:t>
      </w:r>
      <w:r w:rsidRPr="00AB7D93" w:rsidR="00A8364B">
        <w:fldChar w:fldCharType="begin" w:fldLock="1"/>
      </w:r>
      <w:r w:rsidRPr="00AB7D93" w:rsidR="00A8364B">
        <w:instrText xml:space="preserve"> REF _Ref106033558 \r \h </w:instrText>
      </w:r>
      <w:r w:rsidRPr="00AB7D93" w:rsidR="0065459D">
        <w:instrText xml:space="preserve"> \* MERGEFORMAT </w:instrText>
      </w:r>
      <w:r w:rsidRPr="00AB7D93" w:rsidR="00A8364B">
        <w:fldChar w:fldCharType="separate"/>
      </w:r>
      <w:r w:rsidR="0092222B">
        <w:t>10.6</w:t>
      </w:r>
      <w:r w:rsidRPr="00AB7D93" w:rsidR="00A8364B">
        <w:fldChar w:fldCharType="end"/>
      </w:r>
      <w:r w:rsidRPr="00AB7D93">
        <w:t>);</w:t>
      </w:r>
    </w:p>
    <w:p w:rsidR="00D34C47" w:rsidRPr="00AB7D93" w:rsidP="00CB1C05" w14:paraId="2FB8AADF" w14:textId="77777777">
      <w:pPr>
        <w:pStyle w:val="ListParagraph"/>
        <w:numPr>
          <w:ilvl w:val="0"/>
          <w:numId w:val="34"/>
        </w:numPr>
      </w:pPr>
      <w:r w:rsidRPr="00AB7D93">
        <w:t>Impacts on Technological Innovation and the National Economy (</w:t>
      </w:r>
      <w:r w:rsidRPr="00AB7D93" w:rsidR="00A8364B">
        <w:t xml:space="preserve">Section </w:t>
      </w:r>
      <w:r w:rsidRPr="00AB7D93" w:rsidR="00A8364B">
        <w:fldChar w:fldCharType="begin" w:fldLock="1"/>
      </w:r>
      <w:r w:rsidRPr="00AB7D93" w:rsidR="00A8364B">
        <w:instrText xml:space="preserve"> REF _Ref106033565 \r \h </w:instrText>
      </w:r>
      <w:r w:rsidRPr="00AB7D93" w:rsidR="0065459D">
        <w:instrText xml:space="preserve"> \* MERGEFORMAT </w:instrText>
      </w:r>
      <w:r w:rsidRPr="00AB7D93" w:rsidR="00A8364B">
        <w:fldChar w:fldCharType="separate"/>
      </w:r>
      <w:r w:rsidR="0092222B">
        <w:t>10.7</w:t>
      </w:r>
      <w:r w:rsidRPr="00AB7D93" w:rsidR="00A8364B">
        <w:fldChar w:fldCharType="end"/>
      </w:r>
      <w:r w:rsidRPr="00AB7D93">
        <w:t>);</w:t>
      </w:r>
    </w:p>
    <w:p w:rsidR="00D34C47" w:rsidRPr="00AB7D93" w:rsidP="00CB1C05" w14:paraId="5A7FED39" w14:textId="77777777">
      <w:pPr>
        <w:pStyle w:val="ListParagraph"/>
        <w:numPr>
          <w:ilvl w:val="0"/>
          <w:numId w:val="34"/>
        </w:numPr>
      </w:pPr>
      <w:r w:rsidRPr="00AB7D93">
        <w:t>Federalism, as required by Executive Order 13132 (Section</w:t>
      </w:r>
      <w:r w:rsidRPr="00AB7D93" w:rsidR="00A8364B">
        <w:t xml:space="preserve"> </w:t>
      </w:r>
      <w:r w:rsidRPr="00AB7D93" w:rsidR="00A8364B">
        <w:fldChar w:fldCharType="begin" w:fldLock="1"/>
      </w:r>
      <w:r w:rsidRPr="00AB7D93" w:rsidR="00A8364B">
        <w:instrText xml:space="preserve"> REF _Ref106033579 \r \h </w:instrText>
      </w:r>
      <w:r w:rsidRPr="00AB7D93" w:rsidR="0065459D">
        <w:instrText xml:space="preserve"> \* MERGEFORMAT </w:instrText>
      </w:r>
      <w:r w:rsidRPr="00AB7D93" w:rsidR="00A8364B">
        <w:fldChar w:fldCharType="separate"/>
      </w:r>
      <w:r w:rsidR="0092222B">
        <w:t>10.8</w:t>
      </w:r>
      <w:r w:rsidRPr="00AB7D93" w:rsidR="00A8364B">
        <w:fldChar w:fldCharType="end"/>
      </w:r>
      <w:r w:rsidRPr="00AB7D93">
        <w:t>); and</w:t>
      </w:r>
    </w:p>
    <w:p w:rsidR="00D34C47" w:rsidRPr="00AB7D93" w:rsidP="00CB1C05" w14:paraId="78BC9718" w14:textId="77777777">
      <w:pPr>
        <w:pStyle w:val="ListParagraph"/>
        <w:numPr>
          <w:ilvl w:val="0"/>
          <w:numId w:val="34"/>
        </w:numPr>
      </w:pPr>
      <w:r w:rsidRPr="00AB7D93">
        <w:t>Tribal governments, as required by Executive Order 13175 (Section</w:t>
      </w:r>
      <w:r w:rsidRPr="00AB7D93" w:rsidR="00A8364B">
        <w:t xml:space="preserve"> </w:t>
      </w:r>
      <w:r w:rsidRPr="00AB7D93" w:rsidR="00A8364B">
        <w:fldChar w:fldCharType="begin" w:fldLock="1"/>
      </w:r>
      <w:r w:rsidRPr="00AB7D93" w:rsidR="00A8364B">
        <w:instrText xml:space="preserve"> REF _Ref106033585 \r \h </w:instrText>
      </w:r>
      <w:r w:rsidRPr="00AB7D93" w:rsidR="0065459D">
        <w:instrText xml:space="preserve"> \* MERGEFORMAT </w:instrText>
      </w:r>
      <w:r w:rsidRPr="00AB7D93" w:rsidR="00A8364B">
        <w:fldChar w:fldCharType="separate"/>
      </w:r>
      <w:r w:rsidR="0092222B">
        <w:t>10.9</w:t>
      </w:r>
      <w:r w:rsidRPr="00AB7D93" w:rsidR="00A8364B">
        <w:fldChar w:fldCharType="end"/>
      </w:r>
      <w:r w:rsidRPr="00AB7D93">
        <w:t>).</w:t>
      </w:r>
    </w:p>
    <w:p w:rsidR="00D34C47" w:rsidRPr="00AB7D93" w:rsidP="00CB1C05" w14:paraId="75FD696E" w14:textId="77777777">
      <w:pPr>
        <w:pStyle w:val="BodyText"/>
      </w:pPr>
    </w:p>
    <w:p w:rsidR="00262FDE" w:rsidRPr="00AB7D93" w:rsidP="00CB1C05" w14:paraId="15C28897" w14:textId="77777777">
      <w:pPr>
        <w:pStyle w:val="Heading2"/>
      </w:pPr>
      <w:bookmarkStart w:id="1463" w:name="_Ref70584129"/>
      <w:bookmarkStart w:id="1464" w:name="_Toc99966521"/>
      <w:bookmarkStart w:id="1465" w:name="_Toc111035668"/>
      <w:bookmarkStart w:id="1466" w:name="_Toc111037097"/>
      <w:bookmarkStart w:id="1467" w:name="_Toc114062048"/>
      <w:bookmarkStart w:id="1468" w:name="_Toc165378771"/>
      <w:r w:rsidRPr="00AB7D93">
        <w:t>Protection of Children from Environmental Health Risks and Safety Risks</w:t>
      </w:r>
      <w:bookmarkEnd w:id="1463"/>
      <w:bookmarkEnd w:id="1464"/>
      <w:bookmarkEnd w:id="1465"/>
      <w:bookmarkEnd w:id="1466"/>
      <w:bookmarkEnd w:id="1467"/>
      <w:bookmarkEnd w:id="1468"/>
    </w:p>
    <w:p w:rsidR="00725618" w:rsidRPr="00AB7D93" w:rsidP="00CB1C05" w14:paraId="62FEC46C" w14:textId="77777777">
      <w:pPr>
        <w:pStyle w:val="BodyText"/>
      </w:pPr>
      <w:r w:rsidRPr="00AB7D93">
        <w:t xml:space="preserve">Executive Order 13045 applies if the regulatory action is economically significant and concerns an environmental health risk or safety risk that may disproportionately affect children. </w:t>
      </w:r>
      <w:r w:rsidRPr="00AB7D93" w:rsidR="009445DF">
        <w:t>The</w:t>
      </w:r>
      <w:r w:rsidRPr="00AB7D93">
        <w:t xml:space="preserve"> action</w:t>
      </w:r>
      <w:r w:rsidRPr="00AB7D93" w:rsidR="009445DF">
        <w:t xml:space="preserve"> described in this economic analysis</w:t>
      </w:r>
      <w:r w:rsidRPr="00AB7D93">
        <w:t xml:space="preserve"> is not subject to Executive Order 13045 (62 FR 19885, April 23, 1997) because it is not economically significant as defined in Executive Order 12866, </w:t>
      </w:r>
      <w:r w:rsidRPr="00AB7D93">
        <w:rPr>
          <w:sz w:val="23"/>
          <w:szCs w:val="23"/>
        </w:rPr>
        <w:t>and because EPA does not believe the environmental health or safety risks addressed by this action present a disproportionate risk to children as reflected by the conclusions of the PCE risk evaluation</w:t>
      </w:r>
      <w:r w:rsidRPr="00AB7D93">
        <w:t xml:space="preserve">. </w:t>
      </w:r>
      <w:r w:rsidRPr="00AB7D93">
        <w:rPr>
          <w:sz w:val="23"/>
          <w:szCs w:val="23"/>
        </w:rPr>
        <w:t xml:space="preserve">However, EPA’s </w:t>
      </w:r>
      <w:r w:rsidRPr="00AB7D93">
        <w:rPr>
          <w:i/>
          <w:iCs/>
          <w:sz w:val="23"/>
          <w:szCs w:val="23"/>
        </w:rPr>
        <w:t xml:space="preserve">2021 Policy on Children’s Health </w:t>
      </w:r>
      <w:r w:rsidRPr="00AB7D93">
        <w:rPr>
          <w:sz w:val="23"/>
          <w:szCs w:val="23"/>
        </w:rPr>
        <w:t xml:space="preserve">applies. Accordingly, </w:t>
      </w:r>
      <w:r w:rsidRPr="00AB7D93">
        <w:t>this action’s health and risk assessments are contained in Unit III.A.3, III.B.2, VI.A. and B., of the NPRM and the 2020 Risk Evaluation for PCE and this Economic Analysis.</w:t>
      </w:r>
    </w:p>
    <w:p w:rsidR="009E04B7" w:rsidRPr="00AB7D93" w:rsidP="00CB1C05" w14:paraId="62C24C95" w14:textId="77777777">
      <w:pPr>
        <w:pStyle w:val="Heading2"/>
      </w:pPr>
      <w:bookmarkStart w:id="1469" w:name="_Ref106033505"/>
      <w:bookmarkStart w:id="1470" w:name="_Toc111035669"/>
      <w:bookmarkStart w:id="1471" w:name="_Toc111037098"/>
      <w:bookmarkStart w:id="1472" w:name="_Toc114062049"/>
      <w:bookmarkStart w:id="1473" w:name="_Toc165378772"/>
      <w:r w:rsidRPr="00AB7D93">
        <w:t>Small Entity Impacts</w:t>
      </w:r>
      <w:bookmarkEnd w:id="1469"/>
      <w:bookmarkEnd w:id="1470"/>
      <w:bookmarkEnd w:id="1471"/>
      <w:bookmarkEnd w:id="1472"/>
      <w:bookmarkEnd w:id="1473"/>
    </w:p>
    <w:p w:rsidR="00DC07A8" w:rsidRPr="00341AD7" w:rsidP="00CB1C05" w14:paraId="5300D8CE" w14:textId="77777777">
      <w:pPr>
        <w:pStyle w:val="BodyText"/>
      </w:pPr>
      <w:r w:rsidRPr="00AB7D93">
        <w:t xml:space="preserve">This section addresses the potential impacts of the final rule on small entities. </w:t>
      </w:r>
      <w:r w:rsidRPr="00AB7D93" w:rsidR="00E44974">
        <w:fldChar w:fldCharType="begin" w:fldLock="1"/>
      </w:r>
      <w:r w:rsidRPr="00AB7D93" w:rsidR="00E44974">
        <w:instrText xml:space="preserve"> REF _Ref105419945 \h </w:instrText>
      </w:r>
      <w:r w:rsidRPr="00AB7D93" w:rsidR="0065459D">
        <w:instrText xml:space="preserve"> \* MERGEFORMAT </w:instrText>
      </w:r>
      <w:r w:rsidRPr="00AB7D93" w:rsidR="00E44974">
        <w:fldChar w:fldCharType="separate"/>
      </w:r>
      <w:r w:rsidRPr="00CE2B37" w:rsidR="0092222B">
        <w:t xml:space="preserve">Figure </w:t>
      </w:r>
      <w:r w:rsidR="0092222B">
        <w:rPr>
          <w:noProof/>
        </w:rPr>
        <w:t>10</w:t>
      </w:r>
      <w:r w:rsidR="0092222B">
        <w:rPr>
          <w:noProof/>
        </w:rPr>
        <w:noBreakHyphen/>
        <w:t>1</w:t>
      </w:r>
      <w:r w:rsidRPr="00AB7D93" w:rsidR="00E44974">
        <w:fldChar w:fldCharType="end"/>
      </w:r>
      <w:r w:rsidRPr="00AB7D93" w:rsidR="00E44974">
        <w:t xml:space="preserve"> provides an overview of the approach used for the small business analysis. As indicated in the figure, </w:t>
      </w:r>
      <w:r w:rsidRPr="00AB7D93" w:rsidR="001F6F38">
        <w:t xml:space="preserve">two </w:t>
      </w:r>
      <w:r w:rsidRPr="00AB7D93" w:rsidR="00970D67">
        <w:t xml:space="preserve">different approaches are used depending on whether </w:t>
      </w:r>
      <w:r w:rsidRPr="00AB7D93" w:rsidR="00480EC3">
        <w:t xml:space="preserve">specific individual entities affected are known. When </w:t>
      </w:r>
      <w:r w:rsidRPr="00AB7D93" w:rsidR="001F6F38">
        <w:t>some of</w:t>
      </w:r>
      <w:r w:rsidRPr="00AB7D93" w:rsidR="00480EC3">
        <w:t xml:space="preserve"> the specific affected entities are known</w:t>
      </w:r>
      <w:r w:rsidRPr="00AB7D93" w:rsidR="006C54C7">
        <w:t xml:space="preserve">, </w:t>
      </w:r>
      <w:r w:rsidRPr="00AB7D93" w:rsidR="006E5A9D">
        <w:t xml:space="preserve">NAICS, </w:t>
      </w:r>
      <w:r w:rsidRPr="00AB7D93" w:rsidR="006C54C7">
        <w:t>employment</w:t>
      </w:r>
      <w:r w:rsidRPr="00AB7D93" w:rsidR="006E5A9D">
        <w:t>,</w:t>
      </w:r>
      <w:r w:rsidRPr="00AB7D93" w:rsidR="006C54C7">
        <w:t xml:space="preserve"> and revenue </w:t>
      </w:r>
      <w:r w:rsidRPr="00AB7D93" w:rsidR="006E5A9D">
        <w:t>data</w:t>
      </w:r>
      <w:r w:rsidRPr="00AB7D93" w:rsidR="006C54C7">
        <w:t xml:space="preserve"> are</w:t>
      </w:r>
      <w:r w:rsidRPr="00341AD7" w:rsidR="006C54C7">
        <w:t xml:space="preserve"> retrieved from</w:t>
      </w:r>
      <w:r w:rsidRPr="00341AD7" w:rsidR="00480EC3">
        <w:t xml:space="preserve"> the </w:t>
      </w:r>
      <w:hyperlink w:anchor="_ENREF_19" w:tooltip="Experian, 2023 #14" w:history="1">
        <w:r w:rsidRPr="00136600" w:rsidR="00414172">
          <w:fldChar w:fldCharType="begin" w:fldLock="1"/>
        </w:r>
        <w:r w:rsidR="00414172">
          <w:instrText xml:space="preserve"> ADDIN EN.CITE &lt;EndNote&gt;&lt;Cite AuthorYear="1"&gt;&lt;Author&gt;Experian&lt;/Author&gt;&lt;Year&gt;2023&lt;/Year&gt;&lt;RecNum&gt;14&lt;/RecNum&gt;&lt;DisplayText&gt;Experian (2023)&lt;/DisplayText&gt;&lt;record&gt;&lt;rec-number&gt;14&lt;/rec-number&gt;&lt;foreign-keys&gt;&lt;key app="EN" db-id="52wf2wf0o0rv01e9dzo52td80t0590tp2fwd" timestamp="1714499636"&gt;14&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414172">
          <w:fldChar w:fldCharType="separate"/>
        </w:r>
        <w:r w:rsidRPr="00136600" w:rsidR="00414172">
          <w:rPr>
            <w:noProof/>
          </w:rPr>
          <w:t>Experian (2023)</w:t>
        </w:r>
        <w:r w:rsidRPr="00136600" w:rsidR="00414172">
          <w:fldChar w:fldCharType="end"/>
        </w:r>
      </w:hyperlink>
      <w:r w:rsidRPr="00136600" w:rsidR="00026E46">
        <w:t xml:space="preserve"> </w:t>
      </w:r>
      <w:r w:rsidR="00026E46">
        <w:t xml:space="preserve">or the </w:t>
      </w:r>
      <w:r w:rsidRPr="00341AD7" w:rsidR="00480EC3">
        <w:t xml:space="preserve">Dun and </w:t>
      </w:r>
      <w:r w:rsidRPr="00341AD7" w:rsidR="007F092B">
        <w:t xml:space="preserve">Bradstreet </w:t>
      </w:r>
      <w:r w:rsidRPr="00341AD7" w:rsidR="00480EC3">
        <w:t>Hoovers</w:t>
      </w:r>
      <w:r w:rsidRPr="00341AD7" w:rsidR="006C54C7">
        <w:t xml:space="preserve"> database</w:t>
      </w:r>
      <w:r w:rsidRPr="00341AD7" w:rsidR="00FD7F47">
        <w:t xml:space="preserve"> (</w:t>
      </w:r>
      <w:hyperlink w:anchor="_ENREF_18" w:tooltip="Dun &amp; Bradstreet, 2022 #96" w:history="1">
        <w:r w:rsidRPr="00341AD7" w:rsidR="00414172">
          <w:fldChar w:fldCharType="begin" w:fldLock="1"/>
        </w:r>
        <w:r w:rsidR="00414172">
          <w:instrText xml:space="preserve"> ADDIN EN.CITE &lt;EndNote&gt;&lt;Cite&gt;&lt;Author&gt;Dun &amp;amp; Bradstreet&lt;/Author&gt;&lt;Year&gt;2022&lt;/Year&gt;&lt;RecNum&gt;96&lt;/RecNum&gt;&lt;DisplayText&gt;Dun &amp;amp; Bradstreet 2022&lt;/DisplayText&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96&lt;/RecNum&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341AD7" w:rsidR="00414172">
          <w:fldChar w:fldCharType="separate"/>
        </w:r>
        <w:r w:rsidRPr="00341AD7" w:rsidR="00414172">
          <w:rPr>
            <w:noProof/>
          </w:rPr>
          <w:t>Dun &amp; Bradstreet 2022</w:t>
        </w:r>
        <w:r w:rsidRPr="00341AD7" w:rsidR="00414172">
          <w:fldChar w:fldCharType="end"/>
        </w:r>
      </w:hyperlink>
      <w:r w:rsidRPr="00341AD7" w:rsidR="00FD7F47">
        <w:t>)</w:t>
      </w:r>
      <w:r w:rsidRPr="00341AD7" w:rsidR="006E5A9D">
        <w:t>,</w:t>
      </w:r>
      <w:r w:rsidRPr="0056209D" w:rsidR="0056209D">
        <w:rPr>
          <w:rStyle w:val="FootnoteReference"/>
        </w:rPr>
        <w:t xml:space="preserve"> </w:t>
      </w:r>
      <w:r>
        <w:rPr>
          <w:rStyle w:val="FootnoteReference"/>
        </w:rPr>
        <w:footnoteReference w:id="29"/>
      </w:r>
      <w:r w:rsidRPr="0024312E" w:rsidR="0056209D">
        <w:t xml:space="preserve"> </w:t>
      </w:r>
      <w:r w:rsidRPr="00341AD7" w:rsidR="006E5A9D">
        <w:t xml:space="preserve">and these data are used </w:t>
      </w:r>
      <w:r w:rsidR="00087B35">
        <w:t xml:space="preserve">(1) </w:t>
      </w:r>
      <w:r w:rsidRPr="00341AD7" w:rsidR="006E5A9D">
        <w:t>to make the small business determinations</w:t>
      </w:r>
      <w:r w:rsidR="00087B35">
        <w:t>,</w:t>
      </w:r>
      <w:r w:rsidRPr="00341AD7" w:rsidR="006E5A9D">
        <w:t xml:space="preserve"> </w:t>
      </w:r>
      <w:r w:rsidRPr="00341AD7" w:rsidR="00C84E7F">
        <w:t xml:space="preserve">and </w:t>
      </w:r>
      <w:r w:rsidR="00087B35">
        <w:t xml:space="preserve">(2) </w:t>
      </w:r>
      <w:r w:rsidRPr="00341AD7" w:rsidR="00C84E7F">
        <w:t xml:space="preserve">for comparing costs </w:t>
      </w:r>
      <w:r w:rsidR="007F2636">
        <w:t>with</w:t>
      </w:r>
      <w:r w:rsidRPr="00341AD7" w:rsidR="00C84E7F">
        <w:t xml:space="preserve"> revenues. </w:t>
      </w:r>
      <w:r w:rsidRPr="00341AD7" w:rsidR="00EA1CD1">
        <w:t xml:space="preserve">When the specific entities affected are not known, </w:t>
      </w:r>
      <w:hyperlink w:anchor="_ENREF_65" w:tooltip="U.S. Census Bureau, 2021 #9" w:history="1">
        <w:r w:rsidRPr="00341AD7" w:rsidR="00414172">
          <w:fldChar w:fldCharType="begin" w:fldLock="1"/>
        </w:r>
        <w:r w:rsidR="00414172">
          <w:instrText xml:space="preserve"> ADDIN EN.CITE &lt;EndNote&gt;&lt;Cite AuthorYear="1"&gt;&lt;Author&gt;U.S. Census Bureau&lt;/Author&gt;&lt;Year&gt;2021&lt;/Year&gt;&lt;RecNum&gt;9&lt;/RecNum&gt;&lt;DisplayText&gt;U.S. Census Bureau (2021)&lt;/DisplayText&gt;&lt;record&gt;&lt;rec-number&gt;9&lt;/rec-number&gt;&lt;foreign-keys&gt;&lt;key app="EN" db-id="52wf2wf0o0rv01e9dzo52td80t0590tp2fwd" timestamp="1714499636"&gt;9&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Pr="00341AD7" w:rsidR="00414172">
          <w:fldChar w:fldCharType="separate"/>
        </w:r>
        <w:r w:rsidR="00414172">
          <w:rPr>
            <w:noProof/>
          </w:rPr>
          <w:t>U.S. Census Bureau (2021)</w:t>
        </w:r>
        <w:r w:rsidRPr="00341AD7" w:rsidR="00414172">
          <w:fldChar w:fldCharType="end"/>
        </w:r>
      </w:hyperlink>
      <w:r w:rsidRPr="00341AD7" w:rsidR="00F0746F">
        <w:t xml:space="preserve"> county business patterns data by enterprise receipt size </w:t>
      </w:r>
      <w:r w:rsidR="008644DB">
        <w:t>are</w:t>
      </w:r>
      <w:r w:rsidRPr="00341AD7" w:rsidR="00F0746F">
        <w:t xml:space="preserve"> used to estimate the percentage of affected entities that are small and </w:t>
      </w:r>
      <w:r w:rsidRPr="00341AD7" w:rsidR="007D4334">
        <w:t xml:space="preserve">the distribution of revenues </w:t>
      </w:r>
      <w:r w:rsidRPr="00341AD7" w:rsidR="002F519E">
        <w:t xml:space="preserve">for small businesses that are </w:t>
      </w:r>
      <w:r w:rsidRPr="00341AD7" w:rsidR="007D4334">
        <w:t xml:space="preserve">used </w:t>
      </w:r>
      <w:r w:rsidRPr="00341AD7" w:rsidR="002F519E">
        <w:t>for the</w:t>
      </w:r>
      <w:r w:rsidRPr="00341AD7" w:rsidR="007D4334">
        <w:t xml:space="preserve"> </w:t>
      </w:r>
      <w:r w:rsidRPr="00341AD7" w:rsidR="002F519E">
        <w:t>comparison of costs and revenues</w:t>
      </w:r>
      <w:r w:rsidRPr="00341AD7" w:rsidR="007D4334">
        <w:t xml:space="preserve">. The cost to revenue impact ratios are calculated using the </w:t>
      </w:r>
      <w:r w:rsidRPr="00341AD7" w:rsidR="00BC0638">
        <w:t xml:space="preserve">7 </w:t>
      </w:r>
      <w:r w:rsidR="008644DB">
        <w:t>percent</w:t>
      </w:r>
      <w:r w:rsidRPr="00341AD7" w:rsidR="00BC0638">
        <w:t xml:space="preserve"> annualized </w:t>
      </w:r>
      <w:r w:rsidRPr="00341AD7" w:rsidR="007D4334">
        <w:t>cost</w:t>
      </w:r>
      <w:r w:rsidRPr="00341AD7" w:rsidR="004252B1">
        <w:t xml:space="preserve"> estimates described </w:t>
      </w:r>
      <w:r w:rsidRPr="00341AD7" w:rsidR="00BC0638">
        <w:t xml:space="preserve">in Chapter </w:t>
      </w:r>
      <w:r w:rsidRPr="00341AD7" w:rsidR="00BC0638">
        <w:fldChar w:fldCharType="begin" w:fldLock="1"/>
      </w:r>
      <w:r w:rsidRPr="00341AD7" w:rsidR="00BC0638">
        <w:instrText xml:space="preserve"> REF _Ref30142408 \r \h </w:instrText>
      </w:r>
      <w:r w:rsidRPr="00341AD7" w:rsidR="0065459D">
        <w:instrText xml:space="preserve"> \* MERGEFORMAT </w:instrText>
      </w:r>
      <w:r w:rsidRPr="00341AD7" w:rsidR="00BC0638">
        <w:fldChar w:fldCharType="separate"/>
      </w:r>
      <w:r w:rsidR="0092222B">
        <w:t>7</w:t>
      </w:r>
      <w:r w:rsidRPr="00341AD7" w:rsidR="00BC0638">
        <w:fldChar w:fldCharType="end"/>
      </w:r>
      <w:r w:rsidRPr="00341AD7" w:rsidR="004252B1">
        <w:t>.</w:t>
      </w:r>
    </w:p>
    <w:p w:rsidR="004252B1" w:rsidRPr="00A1057C" w:rsidP="00CB1C05" w14:paraId="628A2728" w14:textId="77777777">
      <w:pPr>
        <w:pStyle w:val="BodyText"/>
      </w:pPr>
      <w:r w:rsidRPr="00A1057C">
        <w:t>Small entity impacts are estimated by use category, for the following use categories:</w:t>
      </w:r>
    </w:p>
    <w:p w:rsidR="00072DED" w:rsidRPr="00A1057C" w:rsidP="00CB1C05" w14:paraId="690D1EF1" w14:textId="77777777">
      <w:pPr>
        <w:pStyle w:val="ListParagraph"/>
        <w:numPr>
          <w:ilvl w:val="0"/>
          <w:numId w:val="33"/>
        </w:numPr>
      </w:pPr>
      <w:r w:rsidRPr="00A1057C">
        <w:t>Use categories where specific entities affected are known:</w:t>
      </w:r>
    </w:p>
    <w:p w:rsidR="003349D9" w:rsidP="00CB1C05" w14:paraId="3768F598" w14:textId="77777777">
      <w:pPr>
        <w:pStyle w:val="ListParagraph"/>
        <w:numPr>
          <w:ilvl w:val="1"/>
          <w:numId w:val="33"/>
        </w:numPr>
      </w:pPr>
      <w:r>
        <w:t>Manufacturing</w:t>
      </w:r>
    </w:p>
    <w:p w:rsidR="004252B1" w:rsidRPr="00A1057C" w:rsidP="00CB1C05" w14:paraId="50A28D3A" w14:textId="77777777">
      <w:pPr>
        <w:pStyle w:val="ListParagraph"/>
        <w:numPr>
          <w:ilvl w:val="1"/>
          <w:numId w:val="33"/>
        </w:numPr>
      </w:pPr>
      <w:r w:rsidRPr="00A1057C">
        <w:t>Import</w:t>
      </w:r>
      <w:r w:rsidR="008B784D">
        <w:t>/Repackage</w:t>
      </w:r>
    </w:p>
    <w:p w:rsidR="004252B1" w:rsidP="00CB1C05" w14:paraId="0710CF14" w14:textId="77777777">
      <w:pPr>
        <w:pStyle w:val="ListParagraph"/>
        <w:numPr>
          <w:ilvl w:val="1"/>
          <w:numId w:val="33"/>
        </w:numPr>
      </w:pPr>
      <w:r w:rsidRPr="00A1057C">
        <w:t>Processing as a Reactant</w:t>
      </w:r>
    </w:p>
    <w:p w:rsidR="00AD15BB" w:rsidP="00CB1C05" w14:paraId="2AE4E00C" w14:textId="77777777">
      <w:pPr>
        <w:pStyle w:val="ListParagraph"/>
        <w:numPr>
          <w:ilvl w:val="1"/>
          <w:numId w:val="33"/>
        </w:numPr>
      </w:pPr>
      <w:r>
        <w:t xml:space="preserve">Processing </w:t>
      </w:r>
      <w:r w:rsidR="004C608C">
        <w:t>Aid in Petrochemical Manufacturing</w:t>
      </w:r>
    </w:p>
    <w:p w:rsidR="0096374E" w:rsidP="00CB1C05" w14:paraId="29740587" w14:textId="77777777">
      <w:pPr>
        <w:pStyle w:val="ListParagraph"/>
        <w:numPr>
          <w:ilvl w:val="1"/>
          <w:numId w:val="33"/>
        </w:numPr>
      </w:pPr>
      <w:r>
        <w:t>Production of Maskant for Chemical Milling</w:t>
      </w:r>
    </w:p>
    <w:p w:rsidR="00F01B3A" w:rsidP="00CB1C05" w14:paraId="6304C55C" w14:textId="77777777">
      <w:pPr>
        <w:pStyle w:val="ListParagraph"/>
        <w:numPr>
          <w:ilvl w:val="1"/>
          <w:numId w:val="33"/>
        </w:numPr>
      </w:pPr>
      <w:r>
        <w:t>Vapor Degreasing</w:t>
      </w:r>
    </w:p>
    <w:p w:rsidR="004252B1" w:rsidRPr="00A1057C" w:rsidP="00CB1C05" w14:paraId="491458E7" w14:textId="77777777">
      <w:pPr>
        <w:pStyle w:val="ListParagraph"/>
        <w:numPr>
          <w:ilvl w:val="1"/>
          <w:numId w:val="33"/>
        </w:numPr>
      </w:pPr>
      <w:r w:rsidRPr="00A1057C">
        <w:t>Incorporation Into Formulation, Mixture, or Reaction Product</w:t>
      </w:r>
    </w:p>
    <w:p w:rsidR="004252B1" w:rsidRPr="00A1057C" w:rsidP="00CB1C05" w14:paraId="2CA360C6" w14:textId="77777777">
      <w:pPr>
        <w:pStyle w:val="ListParagraph"/>
        <w:numPr>
          <w:ilvl w:val="1"/>
          <w:numId w:val="33"/>
        </w:numPr>
      </w:pPr>
      <w:r>
        <w:t>Processing Aid, Except Petrochemical</w:t>
      </w:r>
    </w:p>
    <w:p w:rsidR="00FE63C1" w:rsidRPr="00A1057C" w:rsidP="00CB1C05" w14:paraId="12C45104" w14:textId="77777777">
      <w:pPr>
        <w:pStyle w:val="ListParagraph"/>
        <w:numPr>
          <w:ilvl w:val="0"/>
          <w:numId w:val="33"/>
        </w:numPr>
      </w:pPr>
      <w:r w:rsidRPr="00A1057C">
        <w:t>Use categories where specific entities affected are not known:</w:t>
      </w:r>
    </w:p>
    <w:p w:rsidR="00F92DE9" w:rsidP="00CB1C05" w14:paraId="1064CC11" w14:textId="77777777">
      <w:pPr>
        <w:pStyle w:val="ListParagraph"/>
        <w:numPr>
          <w:ilvl w:val="1"/>
          <w:numId w:val="33"/>
        </w:numPr>
      </w:pPr>
      <w:r>
        <w:t xml:space="preserve">Use as maskant for </w:t>
      </w:r>
      <w:r w:rsidR="002E18B4">
        <w:t>C</w:t>
      </w:r>
      <w:r>
        <w:t xml:space="preserve">hemical </w:t>
      </w:r>
      <w:r w:rsidR="002E18B4">
        <w:t>M</w:t>
      </w:r>
      <w:r>
        <w:t>illing</w:t>
      </w:r>
    </w:p>
    <w:p w:rsidR="000D2847" w:rsidP="00CB1C05" w14:paraId="05F551D7" w14:textId="77777777">
      <w:pPr>
        <w:pStyle w:val="ListParagraph"/>
        <w:numPr>
          <w:ilvl w:val="1"/>
          <w:numId w:val="33"/>
        </w:numPr>
      </w:pPr>
      <w:r>
        <w:t>Recycling and Disposal</w:t>
      </w:r>
    </w:p>
    <w:p w:rsidR="00A1057C" w:rsidP="00CB1C05" w14:paraId="2F515848" w14:textId="77777777">
      <w:pPr>
        <w:pStyle w:val="ListParagraph"/>
        <w:numPr>
          <w:ilvl w:val="1"/>
          <w:numId w:val="33"/>
        </w:numPr>
      </w:pPr>
      <w:r w:rsidRPr="00A1057C">
        <w:t>Laboratory Use</w:t>
      </w:r>
    </w:p>
    <w:p w:rsidR="00F92DE9" w:rsidP="00CB1C05" w14:paraId="5EB49E51" w14:textId="77777777">
      <w:pPr>
        <w:pStyle w:val="ListParagraph"/>
        <w:numPr>
          <w:ilvl w:val="1"/>
          <w:numId w:val="33"/>
        </w:numPr>
      </w:pPr>
      <w:r>
        <w:t>Dry Cleaning</w:t>
      </w:r>
    </w:p>
    <w:p w:rsidR="003349D9" w:rsidRPr="00341AD7" w:rsidP="00CB1C05" w14:paraId="522A734C" w14:textId="77777777"/>
    <w:p w:rsidR="004252B1" w:rsidRPr="00341AD7" w:rsidP="00CB1C05" w14:paraId="41961DB3" w14:textId="77777777">
      <w:pPr>
        <w:pStyle w:val="BodyText"/>
      </w:pPr>
      <w:r w:rsidRPr="00C1015A">
        <w:t xml:space="preserve">There </w:t>
      </w:r>
      <w:r w:rsidRPr="00C1015A" w:rsidR="00270E97">
        <w:t xml:space="preserve">are </w:t>
      </w:r>
      <w:r w:rsidRPr="00C1015A" w:rsidR="00B05E57">
        <w:t xml:space="preserve">no </w:t>
      </w:r>
      <w:r w:rsidRPr="00C1015A" w:rsidR="00B24BA0">
        <w:t xml:space="preserve">small entities </w:t>
      </w:r>
      <w:r w:rsidR="002E4AC6">
        <w:t xml:space="preserve">processing PCE as a reactant (NAICS </w:t>
      </w:r>
      <w:r w:rsidR="008E3DB6">
        <w:t>32611</w:t>
      </w:r>
      <w:r w:rsidR="009F7912">
        <w:t>3</w:t>
      </w:r>
      <w:r w:rsidR="002E4AC6">
        <w:t xml:space="preserve">), </w:t>
      </w:r>
      <w:r w:rsidRPr="00C1015A" w:rsidR="00287D7A">
        <w:t xml:space="preserve">producing maskant </w:t>
      </w:r>
      <w:r w:rsidRPr="00F65C52" w:rsidR="00D679AB">
        <w:t xml:space="preserve">(NAICS </w:t>
      </w:r>
      <w:r w:rsidRPr="00C1015A" w:rsidR="00D679AB">
        <w:t>325211</w:t>
      </w:r>
      <w:r w:rsidRPr="00F65C52" w:rsidR="00D679AB">
        <w:t xml:space="preserve">) </w:t>
      </w:r>
      <w:r w:rsidRPr="00C1015A" w:rsidR="00CC2B06">
        <w:t xml:space="preserve">with PCE or using PCE </w:t>
      </w:r>
      <w:r w:rsidRPr="00C1015A" w:rsidR="00364BAB">
        <w:t xml:space="preserve">as a processing aid </w:t>
      </w:r>
      <w:r w:rsidRPr="00C1015A" w:rsidR="00622778">
        <w:t xml:space="preserve">outside the </w:t>
      </w:r>
      <w:r w:rsidRPr="00C1015A" w:rsidR="00D1229D">
        <w:t xml:space="preserve">petrochemical </w:t>
      </w:r>
      <w:r w:rsidRPr="00C1015A" w:rsidR="00622778">
        <w:t>sector</w:t>
      </w:r>
      <w:r w:rsidRPr="00C1015A" w:rsidR="00270E97">
        <w:t xml:space="preserve"> </w:t>
      </w:r>
      <w:r w:rsidRPr="00C1015A" w:rsidR="002E2ECA">
        <w:t xml:space="preserve">(NAICS </w:t>
      </w:r>
      <w:r w:rsidRPr="00C1015A" w:rsidR="002E2ECA">
        <w:rPr>
          <w:sz w:val="20"/>
        </w:rPr>
        <w:t xml:space="preserve">111998) </w:t>
      </w:r>
      <w:r w:rsidRPr="00C1015A" w:rsidR="00C27C86">
        <w:t>according to</w:t>
      </w:r>
      <w:r w:rsidRPr="00C1015A" w:rsidR="00336346">
        <w:t xml:space="preserve"> </w:t>
      </w:r>
      <w:r w:rsidRPr="00F65C52" w:rsidR="00A1531E">
        <w:t xml:space="preserve">the </w:t>
      </w:r>
      <w:r w:rsidRPr="00C1015A" w:rsidR="00336346">
        <w:t xml:space="preserve">SBA’s </w:t>
      </w:r>
      <w:r w:rsidRPr="00C1015A" w:rsidR="00C27C86">
        <w:t>small business threshold</w:t>
      </w:r>
      <w:r w:rsidRPr="00F65C52" w:rsidR="002E2ECA">
        <w:t>s</w:t>
      </w:r>
      <w:r w:rsidRPr="00F65C52" w:rsidR="00C1015A">
        <w:t xml:space="preserve"> </w:t>
      </w:r>
      <w:r w:rsidRPr="00C1015A" w:rsidR="00AC1143">
        <w:t>(</w:t>
      </w:r>
      <w:hyperlink w:anchor="_ENREF_100" w:tooltip="U.S. Small Business Administration (SBA), 2023 #12" w:history="1">
        <w:r w:rsidRPr="008D2C07" w:rsidR="00414172">
          <w:fldChar w:fldCharType="begin" w:fldLock="1"/>
        </w:r>
        <w:r w:rsidR="00414172">
          <w:instrText xml:space="preserve"> ADDIN EN.CITE &lt;EndNote&gt;&lt;Cite ExcludeAuth="1"&gt;&lt;Author&gt;U.S. Small Business Administration (SBA)&lt;/Author&gt;&lt;Year&gt;2023&lt;/Year&gt;&lt;RecNum&gt;12&lt;/RecNum&gt;&lt;Prefix&gt;SBA &lt;/Prefix&gt;&lt;DisplayText&gt;SBA 2023&lt;/DisplayText&gt;&lt;record&gt;&lt;rec-number&gt;12&lt;/rec-number&gt;&lt;foreign-keys&gt;&lt;key app="EN" db-id="52wf2wf0o0rv01e9dzo52td80t0590tp2fwd" timestamp="1714499636"&gt;12&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Pr="008D2C07" w:rsidR="00414172">
          <w:fldChar w:fldCharType="separate"/>
        </w:r>
        <w:r w:rsidR="00414172">
          <w:rPr>
            <w:noProof/>
          </w:rPr>
          <w:t>SBA 2023</w:t>
        </w:r>
        <w:r w:rsidRPr="008D2C07" w:rsidR="00414172">
          <w:fldChar w:fldCharType="end"/>
        </w:r>
      </w:hyperlink>
      <w:r w:rsidRPr="00C1015A" w:rsidR="00AC1143">
        <w:t>)</w:t>
      </w:r>
      <w:r w:rsidRPr="00C1015A">
        <w:t xml:space="preserve">. </w:t>
      </w:r>
    </w:p>
    <w:p w:rsidR="00FA0E8B" w:rsidP="00CB1C05" w14:paraId="36FE35DE" w14:textId="77777777">
      <w:pPr>
        <w:pStyle w:val="BodyText"/>
      </w:pPr>
      <w:r w:rsidRPr="0016164A">
        <w:t xml:space="preserve">Except for </w:t>
      </w:r>
      <w:r w:rsidR="00381F20">
        <w:t xml:space="preserve">liquid and spray batch cold cleaning and </w:t>
      </w:r>
      <w:r w:rsidRPr="0016164A" w:rsidR="0016164A">
        <w:t>dry cleaning machines</w:t>
      </w:r>
      <w:r w:rsidRPr="0016164A" w:rsidR="009C6CEA">
        <w:t xml:space="preserve">, </w:t>
      </w:r>
      <w:r w:rsidRPr="0016164A" w:rsidR="00D10532">
        <w:t xml:space="preserve">no </w:t>
      </w:r>
      <w:r w:rsidRPr="0016164A" w:rsidR="00897B3A">
        <w:t>c</w:t>
      </w:r>
      <w:r w:rsidRPr="0016164A" w:rsidR="003557A7">
        <w:t xml:space="preserve">ost impacts </w:t>
      </w:r>
      <w:r w:rsidRPr="0016164A" w:rsidR="00C27C86">
        <w:t>are</w:t>
      </w:r>
      <w:r w:rsidRPr="0016164A" w:rsidR="003557A7">
        <w:t xml:space="preserve"> estimated for </w:t>
      </w:r>
      <w:r w:rsidRPr="0016164A" w:rsidR="001047FE">
        <w:t xml:space="preserve">users </w:t>
      </w:r>
      <w:r w:rsidRPr="0016164A" w:rsidR="00CE1AB0">
        <w:t xml:space="preserve">of </w:t>
      </w:r>
      <w:r w:rsidRPr="0016164A" w:rsidR="00EE16E9">
        <w:t>products</w:t>
      </w:r>
      <w:r w:rsidRPr="0016164A" w:rsidR="00FF3815">
        <w:t xml:space="preserve"> </w:t>
      </w:r>
      <w:r w:rsidRPr="0016164A" w:rsidR="00CE1AB0">
        <w:t>that contain</w:t>
      </w:r>
      <w:r w:rsidRPr="0016164A" w:rsidR="003557A7">
        <w:t xml:space="preserve"> </w:t>
      </w:r>
      <w:r w:rsidRPr="0016164A" w:rsidR="00E241AE">
        <w:t>PCE</w:t>
      </w:r>
      <w:r w:rsidRPr="0016164A" w:rsidR="003557A7">
        <w:t xml:space="preserve"> </w:t>
      </w:r>
      <w:r w:rsidRPr="0016164A" w:rsidR="00BA01B9">
        <w:t xml:space="preserve">who will need to switch to alternative products that do not contain </w:t>
      </w:r>
      <w:r w:rsidRPr="0016164A" w:rsidR="00E241AE">
        <w:t>PCE</w:t>
      </w:r>
      <w:r w:rsidRPr="0016164A" w:rsidR="000F5F31">
        <w:t xml:space="preserve"> </w:t>
      </w:r>
      <w:r w:rsidRPr="0016164A" w:rsidR="008E08E7">
        <w:t xml:space="preserve">(e.g., </w:t>
      </w:r>
      <w:r w:rsidRPr="0016164A" w:rsidR="00E241AE">
        <w:t>PCE</w:t>
      </w:r>
      <w:r w:rsidRPr="0016164A" w:rsidR="008E08E7">
        <w:t xml:space="preserve"> aerosol spray cleaner</w:t>
      </w:r>
      <w:r w:rsidRPr="0016164A" w:rsidR="00897B21">
        <w:t>s and degreasers</w:t>
      </w:r>
      <w:r w:rsidRPr="0016164A" w:rsidR="008E08E7">
        <w:t>)</w:t>
      </w:r>
      <w:r w:rsidRPr="0016164A" w:rsidR="00EE16E9">
        <w:t xml:space="preserve">. </w:t>
      </w:r>
      <w:r w:rsidRPr="0016164A" w:rsidR="000F708F">
        <w:t>As noted in Chapter</w:t>
      </w:r>
      <w:r w:rsidR="007B604D">
        <w:t xml:space="preserve"> </w:t>
      </w:r>
      <w:r w:rsidR="007B604D">
        <w:fldChar w:fldCharType="begin" w:fldLock="1"/>
      </w:r>
      <w:r w:rsidR="007B604D">
        <w:instrText xml:space="preserve"> REF _Ref106195190 \r \h </w:instrText>
      </w:r>
      <w:r w:rsidR="007B604D">
        <w:fldChar w:fldCharType="separate"/>
      </w:r>
      <w:r w:rsidR="0092222B">
        <w:t>5</w:t>
      </w:r>
      <w:r w:rsidR="007B604D">
        <w:fldChar w:fldCharType="end"/>
      </w:r>
      <w:r w:rsidRPr="0016164A" w:rsidR="000F708F">
        <w:t xml:space="preserve">, alternative products with similar costs and efficacy are generally available. </w:t>
      </w:r>
      <w:r w:rsidRPr="00D26249" w:rsidR="00D26249">
        <w:t>However, in some cases some effort might be required by firms using PCE products to identify suitable alternatives, test them for their desired applications, learn how to use them safely and effectively, and implement new processes for using the alternative products. The information to estimate how often these costs might be incurred or what the specific costs would be per-user or per-firm when they are incurred is not available. Therefore, EPA is unable to consider these costs quantitatively in the Economic Analysis</w:t>
      </w:r>
      <w:r w:rsidR="00D26249">
        <w:t>.</w:t>
      </w:r>
    </w:p>
    <w:p w:rsidR="00AA0BFD" w:rsidRPr="009F5006" w:rsidP="00AA0BFD" w14:paraId="7EC60AF6" w14:textId="2B1F510A">
      <w:pPr>
        <w:pStyle w:val="BodyText"/>
        <w:rPr>
          <w:lang w:val="en-US"/>
        </w:rPr>
      </w:pPr>
      <w:bookmarkStart w:id="1474" w:name="_Hlk175061473"/>
      <w:r>
        <w:rPr>
          <w:lang w:val="en-US"/>
        </w:rPr>
        <w:t>The final rule</w:t>
      </w:r>
      <w:r w:rsidRPr="009F5006">
        <w:rPr>
          <w:lang w:val="en-US"/>
        </w:rPr>
        <w:t xml:space="preserve"> has a ten-year phaseout of PCE in dry cleaning and </w:t>
      </w:r>
      <w:r>
        <w:rPr>
          <w:lang w:val="en-US"/>
        </w:rPr>
        <w:t xml:space="preserve">EPA </w:t>
      </w:r>
      <w:r w:rsidRPr="009F5006">
        <w:rPr>
          <w:lang w:val="en-US"/>
        </w:rPr>
        <w:t>estimates that only about 60 PCE dry cleaning machines would remain at the end of the phaseout (see Section</w:t>
      </w:r>
      <w:r>
        <w:rPr>
          <w:lang w:val="en-US"/>
        </w:rPr>
        <w:t xml:space="preserve"> </w:t>
      </w:r>
      <w:r>
        <w:rPr>
          <w:lang w:val="en-US"/>
        </w:rPr>
        <w:fldChar w:fldCharType="begin"/>
      </w:r>
      <w:r>
        <w:rPr>
          <w:lang w:val="en-US"/>
        </w:rPr>
        <w:instrText xml:space="preserve"> REF _Ref175067363 \r \h </w:instrText>
      </w:r>
      <w:r>
        <w:rPr>
          <w:lang w:val="en-US"/>
        </w:rPr>
        <w:fldChar w:fldCharType="separate"/>
      </w:r>
      <w:r w:rsidR="00AE023D">
        <w:rPr>
          <w:lang w:val="en-US"/>
        </w:rPr>
        <w:t>7.7.3</w:t>
      </w:r>
      <w:r>
        <w:rPr>
          <w:lang w:val="en-US"/>
        </w:rPr>
        <w:fldChar w:fldCharType="end"/>
      </w:r>
      <w:r w:rsidRPr="009F5006">
        <w:rPr>
          <w:lang w:val="en-US"/>
        </w:rPr>
        <w:t xml:space="preserve">). Many of these firms would likely choose to purchase non-PCE machines or become drop shops (do dry cleaning at another site) rather than close. There are no standard generally accepted approaches for estimating the cost impacts of a firm closure, but it is possible to characterize the potentially affected firms in terms of their revenue and profit. Based on the estimated revenues per firm presented in </w:t>
      </w:r>
      <w:r>
        <w:rPr>
          <w:lang w:val="en-US"/>
        </w:rPr>
        <w:fldChar w:fldCharType="begin"/>
      </w:r>
      <w:r>
        <w:rPr>
          <w:lang w:val="en-US"/>
        </w:rPr>
        <w:instrText xml:space="preserve"> REF _Ref110864745 \h </w:instrText>
      </w:r>
      <w:r>
        <w:rPr>
          <w:lang w:val="en-US"/>
        </w:rPr>
        <w:fldChar w:fldCharType="separate"/>
      </w:r>
      <w:r w:rsidRPr="004F6E6C" w:rsidR="00AE023D">
        <w:t xml:space="preserve">Table </w:t>
      </w:r>
      <w:r w:rsidR="00AE023D">
        <w:rPr>
          <w:noProof/>
        </w:rPr>
        <w:t>3</w:t>
      </w:r>
      <w:r w:rsidR="00AE023D">
        <w:noBreakHyphen/>
      </w:r>
      <w:r w:rsidR="00AE023D">
        <w:rPr>
          <w:noProof/>
        </w:rPr>
        <w:t>1</w:t>
      </w:r>
      <w:r>
        <w:rPr>
          <w:lang w:val="en-US"/>
        </w:rPr>
        <w:fldChar w:fldCharType="end"/>
      </w:r>
      <w:r>
        <w:rPr>
          <w:lang w:val="en-US"/>
        </w:rPr>
        <w:t xml:space="preserve"> </w:t>
      </w:r>
      <w:r w:rsidRPr="009F5006">
        <w:rPr>
          <w:lang w:val="en-US"/>
        </w:rPr>
        <w:t>and the 6,000 estimated number of dry cleaning establishments using PCE as dry cleaning solvent (see Section</w:t>
      </w:r>
      <w:r>
        <w:rPr>
          <w:lang w:val="en-US"/>
        </w:rPr>
        <w:t xml:space="preserve"> </w:t>
      </w:r>
      <w:r>
        <w:rPr>
          <w:lang w:val="en-US"/>
        </w:rPr>
        <w:fldChar w:fldCharType="begin"/>
      </w:r>
      <w:r>
        <w:rPr>
          <w:lang w:val="en-US"/>
        </w:rPr>
        <w:instrText xml:space="preserve"> REF _Ref71719010 \r \h </w:instrText>
      </w:r>
      <w:r>
        <w:rPr>
          <w:lang w:val="en-US"/>
        </w:rPr>
        <w:fldChar w:fldCharType="separate"/>
      </w:r>
      <w:r w:rsidR="00AE023D">
        <w:rPr>
          <w:lang w:val="en-US"/>
        </w:rPr>
        <w:t>6.1.5</w:t>
      </w:r>
      <w:r>
        <w:rPr>
          <w:lang w:val="en-US"/>
        </w:rPr>
        <w:fldChar w:fldCharType="end"/>
      </w:r>
      <w:r>
        <w:rPr>
          <w:lang w:val="en-US"/>
        </w:rPr>
        <w:t xml:space="preserve"> and </w:t>
      </w:r>
      <w:r>
        <w:rPr>
          <w:lang w:val="en-US"/>
        </w:rPr>
        <w:fldChar w:fldCharType="begin"/>
      </w:r>
      <w:r>
        <w:rPr>
          <w:lang w:val="en-US"/>
        </w:rPr>
        <w:instrText xml:space="preserve"> REF _Ref175067385 \r \h </w:instrText>
      </w:r>
      <w:r>
        <w:rPr>
          <w:lang w:val="en-US"/>
        </w:rPr>
        <w:fldChar w:fldCharType="separate"/>
      </w:r>
      <w:r w:rsidR="00AE023D">
        <w:rPr>
          <w:lang w:val="en-US"/>
        </w:rPr>
        <w:t>6.2.24</w:t>
      </w:r>
      <w:r>
        <w:rPr>
          <w:lang w:val="en-US"/>
        </w:rPr>
        <w:fldChar w:fldCharType="end"/>
      </w:r>
      <w:r w:rsidRPr="009F5006">
        <w:rPr>
          <w:lang w:val="en-US"/>
        </w:rPr>
        <w:t>), the total revenue for dry cleaning firms using PCE as dry cleaning solvent is approximately $5.3 billion. According to IRS (2013) data, profit in this sector is about 4.8% of sales, implying that total profit of firms using PCE as dry cleaning solvent is about $254 million. However, this suggests that the rule would affect firms that have a combined $5</w:t>
      </w:r>
      <w:r>
        <w:rPr>
          <w:lang w:val="en-US"/>
        </w:rPr>
        <w:t>3</w:t>
      </w:r>
      <w:r w:rsidRPr="009F5006">
        <w:rPr>
          <w:lang w:val="en-US"/>
        </w:rPr>
        <w:t xml:space="preserve"> million of total revenue and about $2.5 million of profit. </w:t>
      </w:r>
    </w:p>
    <w:bookmarkEnd w:id="1474"/>
    <w:p w:rsidR="00AA0BFD" w:rsidRPr="0065459D" w:rsidP="00CB1C05" w14:paraId="05700642" w14:textId="77777777">
      <w:pPr>
        <w:pStyle w:val="BodyText"/>
        <w:rPr>
          <w:highlight w:val="yellow"/>
        </w:rPr>
      </w:pPr>
    </w:p>
    <w:p w:rsidR="004252B1" w:rsidRPr="00341AD7" w:rsidP="00CB1C05" w14:paraId="51655752" w14:textId="77777777">
      <w:pPr>
        <w:pStyle w:val="BodyText"/>
        <w:sectPr w:rsidSect="00CB1C05">
          <w:type w:val="nextColumn"/>
          <w:pgSz w:w="12240" w:h="15840" w:code="1"/>
          <w:pgMar w:top="1440" w:right="1440" w:bottom="1440" w:left="1440" w:header="1080" w:footer="720" w:gutter="0"/>
          <w:lnNumType w:countBy="1" w:restart="continuous"/>
          <w:pgNumType w:start="1" w:chapStyle="1"/>
          <w:cols w:space="720"/>
          <w:docGrid w:linePitch="360"/>
        </w:sectPr>
      </w:pPr>
      <w:r w:rsidRPr="00341AD7">
        <w:t xml:space="preserve">Section </w:t>
      </w:r>
      <w:r w:rsidRPr="00341AD7">
        <w:fldChar w:fldCharType="begin" w:fldLock="1"/>
      </w:r>
      <w:r w:rsidRPr="00341AD7">
        <w:instrText xml:space="preserve"> REF _Ref86139610 \r \h  \* MERGEFORMAT </w:instrText>
      </w:r>
      <w:r w:rsidRPr="00341AD7">
        <w:fldChar w:fldCharType="separate"/>
      </w:r>
      <w:r w:rsidR="0092222B">
        <w:t>10.2.1</w:t>
      </w:r>
      <w:r w:rsidRPr="00341AD7">
        <w:fldChar w:fldCharType="end"/>
      </w:r>
      <w:r w:rsidRPr="00341AD7">
        <w:t xml:space="preserve"> discusses the regulatory requirements for this analysis. Section </w:t>
      </w:r>
      <w:r w:rsidRPr="00341AD7">
        <w:fldChar w:fldCharType="begin" w:fldLock="1"/>
      </w:r>
      <w:r w:rsidRPr="00341AD7">
        <w:instrText xml:space="preserve"> REF _Ref105410320 \r \h  \* MERGEFORMAT </w:instrText>
      </w:r>
      <w:r w:rsidRPr="00341AD7">
        <w:fldChar w:fldCharType="separate"/>
      </w:r>
      <w:r w:rsidR="0092222B">
        <w:t>10.2.2</w:t>
      </w:r>
      <w:r w:rsidRPr="00341AD7">
        <w:fldChar w:fldCharType="end"/>
      </w:r>
      <w:r w:rsidRPr="00341AD7">
        <w:t xml:space="preserve"> presents the estimated numbers of affected small entities. Section </w:t>
      </w:r>
      <w:r w:rsidRPr="00341AD7">
        <w:fldChar w:fldCharType="begin" w:fldLock="1"/>
      </w:r>
      <w:r w:rsidRPr="00341AD7">
        <w:instrText xml:space="preserve"> REF _Ref105410321 \r \h  \* MERGEFORMAT </w:instrText>
      </w:r>
      <w:r w:rsidRPr="00341AD7">
        <w:fldChar w:fldCharType="separate"/>
      </w:r>
      <w:r w:rsidR="0092222B">
        <w:t>10.2.3</w:t>
      </w:r>
      <w:r w:rsidRPr="00341AD7">
        <w:fldChar w:fldCharType="end"/>
      </w:r>
      <w:r w:rsidRPr="00341AD7">
        <w:t xml:space="preserve"> presents the estimated cost impacts of the rule on the affected small entities.</w:t>
      </w:r>
    </w:p>
    <w:p w:rsidR="003226CC" w:rsidRPr="0065459D" w:rsidP="00CB1C05" w14:paraId="37D3BE2E" w14:textId="77777777">
      <w:pPr>
        <w:pStyle w:val="BodyText"/>
        <w:rPr>
          <w:highlight w:val="yellow"/>
        </w:rPr>
      </w:pPr>
    </w:p>
    <w:tbl>
      <w:tblPr>
        <w:tblW w:w="0" w:type="auto"/>
        <w:tblLook w:val="04A0"/>
      </w:tblPr>
      <w:tblGrid>
        <w:gridCol w:w="12960"/>
      </w:tblGrid>
      <w:tr w14:paraId="484A9AF1" w14:textId="77777777" w:rsidTr="00D01903">
        <w:tblPrEx>
          <w:tblW w:w="0" w:type="auto"/>
          <w:tblLook w:val="04A0"/>
        </w:tblPrEx>
        <w:tc>
          <w:tcPr>
            <w:tcW w:w="12950" w:type="dxa"/>
          </w:tcPr>
          <w:p w:rsidR="00D01903" w:rsidRPr="00CE2B37" w:rsidP="00CB1C05" w14:paraId="5133B8EF" w14:textId="77777777">
            <w:pPr>
              <w:pStyle w:val="TableTitle"/>
            </w:pPr>
            <w:bookmarkStart w:id="1475" w:name="_Ref105419945"/>
            <w:r w:rsidRPr="00CE2B37">
              <w:t xml:space="preserve">Figur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F6474E">
              <w:noBreakHyphen/>
            </w:r>
            <w:r w:rsidR="00BC4B5D">
              <w:fldChar w:fldCharType="begin" w:fldLock="1"/>
            </w:r>
            <w:r w:rsidR="00BC4B5D">
              <w:instrText xml:space="preserve"> SEQ Figure \* ARABIC \s 1 </w:instrText>
            </w:r>
            <w:r w:rsidR="00BC4B5D">
              <w:fldChar w:fldCharType="separate"/>
            </w:r>
            <w:r w:rsidR="0092222B">
              <w:rPr>
                <w:noProof/>
              </w:rPr>
              <w:t>1</w:t>
            </w:r>
            <w:r w:rsidR="00BC4B5D">
              <w:rPr>
                <w:noProof/>
              </w:rPr>
              <w:fldChar w:fldCharType="end"/>
            </w:r>
            <w:bookmarkEnd w:id="1475"/>
            <w:r w:rsidRPr="00CE2B37">
              <w:t xml:space="preserve">: </w:t>
            </w:r>
            <w:r w:rsidRPr="00CE2B37" w:rsidR="0012475F">
              <w:t xml:space="preserve">Overview of </w:t>
            </w:r>
            <w:r w:rsidRPr="00CE2B37" w:rsidR="00D437D4">
              <w:t>s</w:t>
            </w:r>
            <w:r w:rsidRPr="00CE2B37" w:rsidR="0012475F">
              <w:t xml:space="preserve">mall </w:t>
            </w:r>
            <w:r w:rsidRPr="00CE2B37" w:rsidR="00D437D4">
              <w:t>b</w:t>
            </w:r>
            <w:r w:rsidRPr="00CE2B37" w:rsidR="0012475F">
              <w:t xml:space="preserve">usiness </w:t>
            </w:r>
            <w:r w:rsidRPr="00CE2B37" w:rsidR="00D437D4">
              <w:t>a</w:t>
            </w:r>
            <w:r w:rsidRPr="00CE2B37" w:rsidR="0012475F">
              <w:t xml:space="preserve">nalysis </w:t>
            </w:r>
            <w:r w:rsidRPr="00CE2B37" w:rsidR="00D437D4">
              <w:t>a</w:t>
            </w:r>
            <w:r w:rsidRPr="00CE2B37" w:rsidR="0012475F">
              <w:t xml:space="preserve">pproach, which differs </w:t>
            </w:r>
            <w:r w:rsidRPr="00CE2B37" w:rsidR="00D437D4">
              <w:t>depending on whether the specific entities affected are known</w:t>
            </w:r>
          </w:p>
        </w:tc>
      </w:tr>
      <w:tr w14:paraId="7AC0AAEC" w14:textId="77777777" w:rsidTr="00D01903">
        <w:tblPrEx>
          <w:tblW w:w="0" w:type="auto"/>
          <w:tblLook w:val="04A0"/>
        </w:tblPrEx>
        <w:tc>
          <w:tcPr>
            <w:tcW w:w="12950" w:type="dxa"/>
          </w:tcPr>
          <w:p w:rsidR="00D01903" w:rsidRPr="00CE2B37" w:rsidP="00CB1C05" w14:paraId="7126DB87" w14:textId="77777777">
            <w:pPr>
              <w:pStyle w:val="BodyText"/>
            </w:pPr>
            <w:r w:rsidRPr="00CE2B37">
              <w:rPr>
                <w:noProof/>
              </w:rPr>
              <w:drawing>
                <wp:inline distT="0" distB="0" distL="0" distR="0">
                  <wp:extent cx="8229600"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9"/>
                          <pic:cNvPicPr>
                            <a:picLocks noChangeAspect="1" noChangeArrowheads="1"/>
                          </pic:cNvPicPr>
                        </pic:nvPicPr>
                        <pic:blipFill>
                          <a:blip xmlns:r="http://schemas.openxmlformats.org/officeDocument/2006/relationships" r:embed="rId241">
                            <a:extLst>
                              <a:ext xmlns:a="http://schemas.openxmlformats.org/drawingml/2006/main" uri="{28A0092B-C50C-407E-A947-70E740481C1C}">
                                <a14:useLocalDpi xmlns:a14="http://schemas.microsoft.com/office/drawing/2010/main" val="0"/>
                              </a:ext>
                            </a:extLst>
                          </a:blip>
                          <a:stretch>
                            <a:fillRect/>
                          </a:stretch>
                        </pic:blipFill>
                        <pic:spPr bwMode="auto">
                          <a:xfrm>
                            <a:off x="0" y="0"/>
                            <a:ext cx="8229600" cy="3657600"/>
                          </a:xfrm>
                          <a:prstGeom prst="rect">
                            <a:avLst/>
                          </a:prstGeom>
                          <a:noFill/>
                          <a:ln>
                            <a:noFill/>
                          </a:ln>
                        </pic:spPr>
                      </pic:pic>
                    </a:graphicData>
                  </a:graphic>
                </wp:inline>
              </w:drawing>
            </w:r>
          </w:p>
        </w:tc>
      </w:tr>
    </w:tbl>
    <w:p w:rsidR="00DC07A8" w:rsidRPr="0065459D" w:rsidP="00CB1C05" w14:paraId="4C6A1AB1" w14:textId="77777777">
      <w:pPr>
        <w:rPr>
          <w:highlight w:val="yellow"/>
        </w:rPr>
      </w:pPr>
    </w:p>
    <w:p w:rsidR="002A00C9" w:rsidRPr="0065459D" w:rsidP="00CB1C05" w14:paraId="1D8ED4FD" w14:textId="77777777">
      <w:pPr>
        <w:pStyle w:val="BodyText"/>
        <w:rPr>
          <w:highlight w:val="yellow"/>
        </w:rPr>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p w:rsidR="00BE7147" w:rsidRPr="008D75FB" w:rsidP="00CB1C05" w14:paraId="0B8DBBD7" w14:textId="77777777">
      <w:pPr>
        <w:pStyle w:val="Heading3"/>
      </w:pPr>
      <w:bookmarkStart w:id="1476" w:name="_Ref86139610"/>
      <w:bookmarkStart w:id="1477" w:name="_Toc111035670"/>
      <w:bookmarkStart w:id="1478" w:name="_Toc114062050"/>
      <w:r w:rsidRPr="008D75FB">
        <w:t>Regulatory Requirement for Small Business Analysis</w:t>
      </w:r>
      <w:bookmarkEnd w:id="1476"/>
      <w:bookmarkEnd w:id="1477"/>
      <w:bookmarkEnd w:id="1478"/>
    </w:p>
    <w:p w:rsidR="00EB6181" w:rsidRPr="008D75FB" w:rsidP="00CB1C05" w14:paraId="576BD6FC" w14:textId="77777777">
      <w:pPr>
        <w:pStyle w:val="BodyText"/>
      </w:pPr>
      <w:r w:rsidRPr="008D75FB">
        <w:t>The Regulatory Flexibility Act (RFA) of 1980, amended by the Small Business Regulatory Enforcement Fairness Act (SBREFA) of 1996, requires regulators to assess the effects of regulations on small entities including businesses, nonprofit organizations, and governments</w:t>
      </w:r>
      <w:r w:rsidR="007765B5">
        <w:t>, as defined by the RFA</w:t>
      </w:r>
      <w:r w:rsidRPr="008D75FB">
        <w:t xml:space="preserve">. In some instances, agencies are also required to examine regulatory alternatives that may reduce adverse economic effects on significantly impacted small entities. The RFA requires agencies to prepare an initial and final regulatory flexibility analysis for each rule unless the </w:t>
      </w:r>
      <w:r w:rsidR="0071500B">
        <w:t>a</w:t>
      </w:r>
      <w:r w:rsidRPr="008D75FB">
        <w:t xml:space="preserve">gency certifies that the rule will not have a significant economic impact on a substantial number of small entities. The RFA, however, does not specifically define “a significant economic impact on a substantial number” of small entities. Sections 603 and 604 of the RFA require that regulatory flexibility analyses identify the types and numbers of small entities to which the rule would apply, describe the rule requirements to which small entities would be subject, and describe any regulatory alternatives, including exemptions and deferral, which would lessen the rule’s burden on small entities. Under the RFA, the definition of a small business is determined by the U.S. Small Business Administration’s </w:t>
      </w:r>
      <w:r w:rsidR="007E2A81">
        <w:t xml:space="preserve">(SBA) </w:t>
      </w:r>
      <w:r w:rsidRPr="008D75FB">
        <w:t>regulations at 13 CFR 121.201 (which create small business size standards using either a sales or employment threshold, depending on the nature of the industry), unless an agency establishes an alternate definition.</w:t>
      </w:r>
    </w:p>
    <w:p w:rsidR="00EB6181" w:rsidRPr="008D75FB" w:rsidP="00CB1C05" w14:paraId="5F235E02" w14:textId="77777777">
      <w:pPr>
        <w:pStyle w:val="BodyText"/>
      </w:pPr>
      <w:r w:rsidRPr="008D75FB">
        <w:t xml:space="preserve">To fulfill the requirements of the RFA, this analysis addresses two basic questions regarding the </w:t>
      </w:r>
      <w:r w:rsidR="000421C4">
        <w:t>regulation</w:t>
      </w:r>
      <w:r w:rsidRPr="008D75FB">
        <w:t xml:space="preserve">: (1) the number and type of small entities potentially affected, and (2) the extent of the rule’s potential economic impact on those entities as measured by the cost-to-revenue ratio. This ratio is a good measure of entities’ ability to afford the costs attributable to a regulatory requirement because comparing compliance costs to revenues or expenses provides a reasonable indication of the magnitude of the regulatory burden relative to a commonly available measure of economic activity. Where regulatory costs represent a small fraction of a typical entity’s revenues or expenses, the financial impacts of the regulation on such entities may be considered as not significant. </w:t>
      </w:r>
    </w:p>
    <w:p w:rsidR="00717BD0" w:rsidRPr="0016020D" w:rsidP="00CB1C05" w14:paraId="6ADA521C" w14:textId="77777777">
      <w:pPr>
        <w:pStyle w:val="Heading3"/>
      </w:pPr>
      <w:bookmarkStart w:id="1479" w:name="_Ref105410320"/>
      <w:bookmarkStart w:id="1480" w:name="_Toc111035671"/>
      <w:bookmarkStart w:id="1481" w:name="_Toc114062051"/>
      <w:r w:rsidRPr="0016020D">
        <w:t>Estimated Number of Affected Small Entities</w:t>
      </w:r>
      <w:bookmarkEnd w:id="1479"/>
      <w:bookmarkEnd w:id="1480"/>
      <w:bookmarkEnd w:id="1481"/>
    </w:p>
    <w:p w:rsidR="000277C7" w:rsidP="00CB1C05" w14:paraId="548CDEC7" w14:textId="77777777">
      <w:pPr>
        <w:pStyle w:val="BodyText"/>
      </w:pPr>
      <w:r>
        <w:t xml:space="preserve">To conduct a small entity screening analysis, </w:t>
      </w:r>
      <w:r w:rsidRPr="0016020D" w:rsidR="001E2602">
        <w:t xml:space="preserve">the </w:t>
      </w:r>
      <w:r>
        <w:t>EPA obtained the most recent annual revenue and number of employees</w:t>
      </w:r>
      <w:r w:rsidRPr="0016020D" w:rsidR="001E2602">
        <w:t xml:space="preserve"> </w:t>
      </w:r>
      <w:r w:rsidRPr="0016020D" w:rsidR="000D3129">
        <w:t xml:space="preserve">using either </w:t>
      </w:r>
      <w:hyperlink w:anchor="_ENREF_19" w:tooltip="Experian, 2023 #14" w:history="1">
        <w:r w:rsidRPr="00136600" w:rsidR="00414172">
          <w:fldChar w:fldCharType="begin" w:fldLock="1"/>
        </w:r>
        <w:r w:rsidR="00414172">
          <w:instrText xml:space="preserve"> ADDIN EN.CITE &lt;EndNote&gt;&lt;Cite AuthorYear="1"&gt;&lt;Author&gt;Experian&lt;/Author&gt;&lt;Year&gt;2023&lt;/Year&gt;&lt;RecNum&gt;14&lt;/RecNum&gt;&lt;DisplayText&gt;Experian (2023)&lt;/DisplayText&gt;&lt;record&gt;&lt;rec-number&gt;14&lt;/rec-number&gt;&lt;foreign-keys&gt;&lt;key app="EN" db-id="52wf2wf0o0rv01e9dzo52td80t0590tp2fwd" timestamp="1714499636"&gt;14&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414172">
          <w:fldChar w:fldCharType="separate"/>
        </w:r>
        <w:r w:rsidRPr="00136600" w:rsidR="00414172">
          <w:rPr>
            <w:noProof/>
          </w:rPr>
          <w:t>Experian (2023)</w:t>
        </w:r>
        <w:r w:rsidRPr="00136600" w:rsidR="00414172">
          <w:fldChar w:fldCharType="end"/>
        </w:r>
      </w:hyperlink>
      <w:r w:rsidRPr="00136600" w:rsidR="00FC08FF">
        <w:t xml:space="preserve"> </w:t>
      </w:r>
      <w:r w:rsidRPr="0016020D" w:rsidR="00FC08FF">
        <w:t>data</w:t>
      </w:r>
      <w:r w:rsidR="00FC08FF">
        <w:t xml:space="preserve">, the </w:t>
      </w:r>
      <w:hyperlink w:anchor="_ENREF_18" w:tooltip="Dun &amp; Bradstreet, 2022 #96" w:history="1">
        <w:r w:rsidRPr="0016020D" w:rsidR="00414172">
          <w:fldChar w:fldCharType="begin" w:fldLock="1"/>
        </w:r>
        <w:r w:rsidR="00414172">
          <w:instrText xml:space="preserve"> ADDIN EN.CITE &lt;EndNote&gt;&lt;Cite AuthorYear="1"&gt;&lt;Author&gt;Dun &amp;amp; Bradstreet&lt;/Author&gt;&lt;Year&gt;2022&lt;/Year&gt;&lt;RecNum&gt;96&lt;/RecNum&gt;&lt;DisplayText&gt;Dun &amp;amp; Bradstreet (2022)&lt;/DisplayText&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96&lt;/RecNum&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16020D" w:rsidR="00414172">
          <w:fldChar w:fldCharType="separate"/>
        </w:r>
        <w:r w:rsidRPr="0016020D" w:rsidR="00414172">
          <w:rPr>
            <w:noProof/>
          </w:rPr>
          <w:t>Dun &amp; Bradstreet (2022)</w:t>
        </w:r>
        <w:r w:rsidRPr="0016020D" w:rsidR="00414172">
          <w:fldChar w:fldCharType="end"/>
        </w:r>
      </w:hyperlink>
      <w:r w:rsidRPr="0016020D" w:rsidR="004C4318">
        <w:t xml:space="preserve"> </w:t>
      </w:r>
      <w:r w:rsidR="00FC08FF">
        <w:t>data,</w:t>
      </w:r>
      <w:r>
        <w:rPr>
          <w:rStyle w:val="FootnoteReference"/>
        </w:rPr>
        <w:footnoteReference w:id="30"/>
      </w:r>
      <w:r w:rsidRPr="0024312E" w:rsidR="00FC08FF">
        <w:t xml:space="preserve"> </w:t>
      </w:r>
      <w:r w:rsidRPr="0016020D" w:rsidR="004C4318">
        <w:t xml:space="preserve">or </w:t>
      </w:r>
      <w:hyperlink w:anchor="_ENREF_65" w:tooltip="U.S. Census Bureau, 2021 #9" w:history="1">
        <w:r w:rsidRPr="0016020D" w:rsidR="00414172">
          <w:fldChar w:fldCharType="begin" w:fldLock="1"/>
        </w:r>
        <w:r w:rsidR="00414172">
          <w:instrText xml:space="preserve"> ADDIN EN.CITE &lt;EndNote&gt;&lt;Cite AuthorYear="1"&gt;&lt;Author&gt;U.S. Census Bureau&lt;/Author&gt;&lt;Year&gt;2021&lt;/Year&gt;&lt;RecNum&gt;9&lt;/RecNum&gt;&lt;DisplayText&gt;U.S. Census Bureau (2021)&lt;/DisplayText&gt;&lt;record&gt;&lt;rec-number&gt;9&lt;/rec-number&gt;&lt;foreign-keys&gt;&lt;key app="EN" db-id="52wf2wf0o0rv01e9dzo52td80t0590tp2fwd" timestamp="1714499636"&gt;9&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Pr="0016020D" w:rsidR="00414172">
          <w:fldChar w:fldCharType="separate"/>
        </w:r>
        <w:r w:rsidR="00414172">
          <w:rPr>
            <w:noProof/>
          </w:rPr>
          <w:t>U.S. Census Bureau (2021)</w:t>
        </w:r>
        <w:r w:rsidRPr="0016020D" w:rsidR="00414172">
          <w:fldChar w:fldCharType="end"/>
        </w:r>
      </w:hyperlink>
      <w:r w:rsidRPr="0016020D" w:rsidR="004C4318">
        <w:t xml:space="preserve"> data</w:t>
      </w:r>
      <w:r>
        <w:t>.</w:t>
      </w:r>
      <w:r w:rsidRPr="0016020D" w:rsidR="00A51370">
        <w:t xml:space="preserve"> </w:t>
      </w:r>
      <w:r>
        <w:t xml:space="preserve">SBA size standards are defined for each NAICS code based on either annual revenue or number of employees.  For the known affected entities, EPA determines whether </w:t>
      </w:r>
      <w:r w:rsidR="007462B1">
        <w:t xml:space="preserve">the entity is small based on its annual revenues or number of employees. To assess the </w:t>
      </w:r>
      <w:r w:rsidR="00B81F59">
        <w:t>potential impacts on small entities, EPA calculates the cost-to-sales ratio for each entity.</w:t>
      </w:r>
    </w:p>
    <w:p w:rsidR="00A51370" w:rsidRPr="0016020D" w:rsidP="00CB1C05" w14:paraId="3B4B53A2" w14:textId="77777777">
      <w:pPr>
        <w:pStyle w:val="Heading4"/>
      </w:pPr>
      <w:r w:rsidRPr="0016020D">
        <w:t xml:space="preserve">Use </w:t>
      </w:r>
      <w:r w:rsidRPr="0016020D" w:rsidR="002924B1">
        <w:t xml:space="preserve">Categories with </w:t>
      </w:r>
      <w:r w:rsidRPr="0016020D" w:rsidR="00443AF7">
        <w:t xml:space="preserve">Some </w:t>
      </w:r>
      <w:r w:rsidRPr="0016020D" w:rsidR="002924B1">
        <w:t>Known Individual Affected Entities</w:t>
      </w:r>
    </w:p>
    <w:p w:rsidR="006956A2" w:rsidRPr="0024312E" w:rsidP="00CB1C05" w14:paraId="53D43170" w14:textId="77777777">
      <w:pPr>
        <w:pStyle w:val="BodyText"/>
      </w:pPr>
      <w:r w:rsidRPr="0016020D">
        <w:fldChar w:fldCharType="begin" w:fldLock="1"/>
      </w:r>
      <w:r w:rsidRPr="0016020D">
        <w:instrText xml:space="preserve"> REF _Ref105422649 \h </w:instrText>
      </w:r>
      <w:r w:rsidRPr="0016020D" w:rsidR="0065459D">
        <w:instrText xml:space="preserve"> \* MERGEFORMAT </w:instrText>
      </w:r>
      <w:r w:rsidRPr="0016020D">
        <w:fldChar w:fldCharType="separate"/>
      </w:r>
      <w:r w:rsidRPr="00663DC7" w:rsidR="0092222B">
        <w:t xml:space="preserve">Table </w:t>
      </w:r>
      <w:r w:rsidR="0092222B">
        <w:rPr>
          <w:noProof/>
        </w:rPr>
        <w:t>10</w:t>
      </w:r>
      <w:r w:rsidR="0092222B">
        <w:rPr>
          <w:noProof/>
        </w:rPr>
        <w:noBreakHyphen/>
        <w:t>1</w:t>
      </w:r>
      <w:r w:rsidRPr="0016020D">
        <w:fldChar w:fldCharType="end"/>
      </w:r>
      <w:r w:rsidRPr="0016020D">
        <w:t xml:space="preserve"> presents the </w:t>
      </w:r>
      <w:r w:rsidRPr="0016020D" w:rsidR="009D6DB7">
        <w:t xml:space="preserve">estimated total number of affected entities and the estimated number of affected entities </w:t>
      </w:r>
      <w:r w:rsidRPr="0016020D" w:rsidR="0022203C">
        <w:t xml:space="preserve">defined as small businesses </w:t>
      </w:r>
      <w:r w:rsidR="00D74983">
        <w:t xml:space="preserve">based on size standards defined by the SBA </w:t>
      </w:r>
      <w:r w:rsidRPr="0016020D" w:rsidR="0022203C">
        <w:t xml:space="preserve">for the </w:t>
      </w:r>
      <w:r w:rsidR="00D74983">
        <w:t>different</w:t>
      </w:r>
      <w:r w:rsidRPr="0016020D" w:rsidR="0022203C">
        <w:t xml:space="preserve"> use categories</w:t>
      </w:r>
      <w:r w:rsidRPr="0016020D" w:rsidR="00D46072">
        <w:t xml:space="preserve">. </w:t>
      </w:r>
      <w:r w:rsidR="007765B5">
        <w:t xml:space="preserve">Note that small businesses are defined by the size of the parent company and not just an individual firm.  </w:t>
      </w:r>
      <w:r w:rsidR="00DA5E8D">
        <w:t>S</w:t>
      </w:r>
      <w:r w:rsidRPr="0016020D" w:rsidR="00BD3A54">
        <w:t xml:space="preserve">ufficient data on </w:t>
      </w:r>
      <w:r w:rsidR="0036499F">
        <w:t xml:space="preserve">all but one </w:t>
      </w:r>
      <w:r w:rsidRPr="0016020D" w:rsidR="00BD3A54">
        <w:t xml:space="preserve">firm </w:t>
      </w:r>
      <w:r w:rsidRPr="0016020D" w:rsidR="00783925">
        <w:t xml:space="preserve">were </w:t>
      </w:r>
      <w:r w:rsidRPr="0016020D" w:rsidR="00BD3A54">
        <w:t xml:space="preserve">available to make a small business determination using </w:t>
      </w:r>
      <w:hyperlink w:anchor="_ENREF_18" w:tooltip="Dun &amp; Bradstreet, 2022 #96" w:history="1">
        <w:r w:rsidRPr="0016020D" w:rsidR="00414172">
          <w:fldChar w:fldCharType="begin" w:fldLock="1"/>
        </w:r>
        <w:r w:rsidR="00414172">
          <w:instrText xml:space="preserve"> ADDIN EN.CITE &lt;EndNote&gt;&lt;Cite AuthorYear="1"&gt;&lt;Author&gt;Dun &amp;amp; Bradstreet&lt;/Author&gt;&lt;Year&gt;2022&lt;/Year&gt;&lt;RecNum&gt;96&lt;/RecNum&gt;&lt;DisplayText&gt;Dun &amp;amp; Bradstreet (2022)&lt;/DisplayText&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96&lt;/RecNum&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16020D" w:rsidR="00414172">
          <w:fldChar w:fldCharType="separate"/>
        </w:r>
        <w:r w:rsidRPr="0016020D" w:rsidR="00414172">
          <w:rPr>
            <w:noProof/>
          </w:rPr>
          <w:t>Dun &amp; Bradstreet (2022)</w:t>
        </w:r>
        <w:r w:rsidRPr="0016020D" w:rsidR="00414172">
          <w:fldChar w:fldCharType="end"/>
        </w:r>
      </w:hyperlink>
      <w:r w:rsidRPr="0016020D" w:rsidR="00BD3A54">
        <w:t xml:space="preserve"> </w:t>
      </w:r>
      <w:r w:rsidR="00A05C9E">
        <w:t xml:space="preserve">and </w:t>
      </w:r>
      <w:hyperlink w:anchor="_ENREF_19" w:tooltip="Experian, 2023 #14" w:history="1">
        <w:r w:rsidRPr="00136600" w:rsidR="00414172">
          <w:fldChar w:fldCharType="begin" w:fldLock="1"/>
        </w:r>
        <w:r w:rsidR="00414172">
          <w:instrText xml:space="preserve"> ADDIN EN.CITE &lt;EndNote&gt;&lt;Cite AuthorYear="1"&gt;&lt;Author&gt;Experian&lt;/Author&gt;&lt;Year&gt;2023&lt;/Year&gt;&lt;RecNum&gt;14&lt;/RecNum&gt;&lt;DisplayText&gt;Experian (2023)&lt;/DisplayText&gt;&lt;record&gt;&lt;rec-number&gt;14&lt;/rec-number&gt;&lt;foreign-keys&gt;&lt;key app="EN" db-id="52wf2wf0o0rv01e9dzo52td80t0590tp2fwd" timestamp="1714499636"&gt;14&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414172">
          <w:fldChar w:fldCharType="separate"/>
        </w:r>
        <w:r w:rsidRPr="00136600" w:rsidR="00414172">
          <w:rPr>
            <w:noProof/>
          </w:rPr>
          <w:t>Experian (2023)</w:t>
        </w:r>
        <w:r w:rsidRPr="00136600" w:rsidR="00414172">
          <w:fldChar w:fldCharType="end"/>
        </w:r>
      </w:hyperlink>
      <w:r w:rsidRPr="00136600" w:rsidR="00247816">
        <w:t xml:space="preserve"> </w:t>
      </w:r>
      <w:r w:rsidRPr="0016020D" w:rsidR="00BD3A54">
        <w:t>data</w:t>
      </w:r>
      <w:r w:rsidRPr="0024312E" w:rsidR="00BD3A54">
        <w:t>.</w:t>
      </w:r>
      <w:r>
        <w:rPr>
          <w:rStyle w:val="FootnoteReference"/>
        </w:rPr>
        <w:footnoteReference w:id="31"/>
      </w:r>
      <w:r w:rsidRPr="0024312E" w:rsidR="00BD3A54">
        <w:t xml:space="preserve"> </w:t>
      </w:r>
      <w:r w:rsidR="00BD2848">
        <w:t xml:space="preserve">If revenue </w:t>
      </w:r>
      <w:r w:rsidR="00AA4DAA">
        <w:t xml:space="preserve">data were not available for firms </w:t>
      </w:r>
      <w:r w:rsidR="00EB560F">
        <w:t xml:space="preserve">defined as small based on their employment size, their revenue was imputed as the </w:t>
      </w:r>
      <w:r w:rsidR="006F1491">
        <w:t xml:space="preserve">minimum revenue among other small firms with the same NAICS and Use Category </w:t>
      </w:r>
      <w:r w:rsidR="00331745">
        <w:t>(or in the same Use Category if there were no other small firms with the same NAICS)</w:t>
      </w:r>
      <w:r w:rsidR="003D57B1">
        <w:t>.</w:t>
      </w:r>
    </w:p>
    <w:tbl>
      <w:tblPr>
        <w:tblW w:w="0" w:type="auto"/>
        <w:tblLayout w:type="fixed"/>
        <w:tblLook w:val="04A0"/>
      </w:tblPr>
      <w:tblGrid>
        <w:gridCol w:w="2610"/>
        <w:gridCol w:w="3060"/>
        <w:gridCol w:w="1581"/>
        <w:gridCol w:w="1749"/>
      </w:tblGrid>
      <w:tr w14:paraId="62CCAA51" w14:textId="77777777" w:rsidTr="00F65C52">
        <w:tblPrEx>
          <w:tblW w:w="0" w:type="auto"/>
          <w:tblLayout w:type="fixed"/>
          <w:tblLook w:val="04A0"/>
        </w:tblPrEx>
        <w:trPr>
          <w:tblHeader/>
        </w:trPr>
        <w:tc>
          <w:tcPr>
            <w:tcW w:w="9000" w:type="dxa"/>
            <w:gridSpan w:val="4"/>
            <w:tcBorders>
              <w:top w:val="nil"/>
              <w:left w:val="nil"/>
              <w:bottom w:val="single" w:sz="4" w:space="0" w:color="auto"/>
              <w:right w:val="nil"/>
            </w:tcBorders>
          </w:tcPr>
          <w:p w:rsidR="00121DB1" w:rsidRPr="0024312E" w:rsidP="00CB1C05" w14:paraId="0E796963" w14:textId="77777777">
            <w:pPr>
              <w:pStyle w:val="TableTitleA"/>
            </w:pPr>
            <w:bookmarkStart w:id="1482" w:name="_Ref105422649"/>
            <w:bookmarkStart w:id="1483" w:name="_Toc107219364"/>
            <w:bookmarkStart w:id="1484" w:name="_Toc121142717"/>
            <w:bookmarkStart w:id="1485" w:name="_Toc165379747"/>
            <w:r w:rsidRPr="00663DC7">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1482"/>
            <w:r w:rsidRPr="00663DC7">
              <w:t>:</w:t>
            </w:r>
            <w:r w:rsidRPr="0024312E">
              <w:t xml:space="preserve"> Number of </w:t>
            </w:r>
            <w:r w:rsidRPr="0024312E" w:rsidR="00A20481">
              <w:t xml:space="preserve">Affected </w:t>
            </w:r>
            <w:r w:rsidRPr="0024312E" w:rsidR="00C118DB">
              <w:t>Small Entities for Use Categories</w:t>
            </w:r>
            <w:r w:rsidRPr="0024312E">
              <w:t xml:space="preserve"> with </w:t>
            </w:r>
            <w:r w:rsidRPr="0024312E" w:rsidR="00C118DB">
              <w:t>Some Known Individual Affected Entities</w:t>
            </w:r>
            <w:bookmarkEnd w:id="1483"/>
            <w:bookmarkEnd w:id="1484"/>
            <w:bookmarkEnd w:id="1485"/>
          </w:p>
        </w:tc>
      </w:tr>
      <w:tr w14:paraId="58CA0FC3" w14:textId="77777777" w:rsidTr="00F65C52">
        <w:tblPrEx>
          <w:tblW w:w="0" w:type="auto"/>
          <w:tblLayout w:type="fixed"/>
          <w:tblLook w:val="04A0"/>
        </w:tblPrEx>
        <w:trPr>
          <w:tblHeader/>
        </w:trPr>
        <w:tc>
          <w:tcPr>
            <w:tcW w:w="2610" w:type="dxa"/>
            <w:tcBorders>
              <w:top w:val="single" w:sz="4" w:space="0" w:color="auto"/>
              <w:left w:val="single" w:sz="4" w:space="0" w:color="auto"/>
              <w:bottom w:val="single" w:sz="4" w:space="0" w:color="auto"/>
              <w:right w:val="single" w:sz="4" w:space="0" w:color="auto"/>
            </w:tcBorders>
            <w:shd w:val="clear" w:color="auto" w:fill="48A9C5"/>
            <w:vAlign w:val="center"/>
          </w:tcPr>
          <w:p w:rsidR="0073053B" w:rsidRPr="0024312E" w:rsidP="00CB1C05" w14:paraId="60AEDDD5" w14:textId="77777777">
            <w:pPr>
              <w:pStyle w:val="TableSubtitle"/>
            </w:pPr>
            <w:r w:rsidRPr="0024312E">
              <w:t>Use Category</w:t>
            </w:r>
          </w:p>
        </w:tc>
        <w:tc>
          <w:tcPr>
            <w:tcW w:w="3060" w:type="dxa"/>
            <w:tcBorders>
              <w:top w:val="single" w:sz="4" w:space="0" w:color="auto"/>
              <w:left w:val="single" w:sz="4" w:space="0" w:color="auto"/>
              <w:bottom w:val="single" w:sz="4" w:space="0" w:color="auto"/>
              <w:right w:val="single" w:sz="4" w:space="0" w:color="auto"/>
            </w:tcBorders>
            <w:shd w:val="clear" w:color="auto" w:fill="48A9C5"/>
            <w:vAlign w:val="center"/>
          </w:tcPr>
          <w:p w:rsidR="0073053B" w:rsidRPr="0024312E" w:rsidP="00CB1C05" w14:paraId="2F81309D" w14:textId="77777777">
            <w:pPr>
              <w:pStyle w:val="TableSubtitle"/>
            </w:pPr>
            <w:r>
              <w:t>Small Entity NAICS</w:t>
            </w:r>
          </w:p>
        </w:tc>
        <w:tc>
          <w:tcPr>
            <w:tcW w:w="1581" w:type="dxa"/>
            <w:tcBorders>
              <w:top w:val="single" w:sz="4" w:space="0" w:color="auto"/>
              <w:left w:val="single" w:sz="4" w:space="0" w:color="auto"/>
              <w:bottom w:val="single" w:sz="4" w:space="0" w:color="auto"/>
              <w:right w:val="single" w:sz="4" w:space="0" w:color="auto"/>
            </w:tcBorders>
            <w:shd w:val="clear" w:color="auto" w:fill="48A9C5"/>
            <w:vAlign w:val="center"/>
          </w:tcPr>
          <w:p w:rsidR="0073053B" w:rsidRPr="0024312E" w:rsidP="00CB1C05" w14:paraId="0A32B0A9" w14:textId="77777777">
            <w:pPr>
              <w:pStyle w:val="TableSubtitle"/>
            </w:pPr>
            <w:r w:rsidRPr="0024312E">
              <w:t xml:space="preserve">Affected Entities (Including </w:t>
            </w:r>
            <w:r>
              <w:t>F</w:t>
            </w:r>
            <w:r w:rsidRPr="0024312E">
              <w:t xml:space="preserve">irms that are not </w:t>
            </w:r>
            <w:r>
              <w:t>S</w:t>
            </w:r>
            <w:r w:rsidRPr="0024312E">
              <w:t>mall)</w:t>
            </w:r>
          </w:p>
        </w:tc>
        <w:tc>
          <w:tcPr>
            <w:tcW w:w="1749" w:type="dxa"/>
            <w:tcBorders>
              <w:top w:val="single" w:sz="4" w:space="0" w:color="auto"/>
              <w:left w:val="single" w:sz="4" w:space="0" w:color="auto"/>
              <w:bottom w:val="single" w:sz="4" w:space="0" w:color="auto"/>
              <w:right w:val="single" w:sz="4" w:space="0" w:color="auto"/>
            </w:tcBorders>
            <w:shd w:val="clear" w:color="auto" w:fill="48A9C5"/>
            <w:vAlign w:val="center"/>
          </w:tcPr>
          <w:p w:rsidR="0073053B" w:rsidRPr="0024312E" w:rsidP="00CB1C05" w14:paraId="55AFEAA8" w14:textId="77777777">
            <w:pPr>
              <w:pStyle w:val="TableSubtitle"/>
            </w:pPr>
            <w:r w:rsidRPr="0024312E">
              <w:t>Estimated Number of Affected Small Entities</w:t>
            </w:r>
          </w:p>
        </w:tc>
      </w:tr>
      <w:tr w14:paraId="1A3BFAD9"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286276" w:rsidRPr="0024312E" w:rsidP="00CB1C05" w14:paraId="5ACB98C9" w14:textId="77777777">
            <w:pPr>
              <w:pStyle w:val="LTableTextAbt"/>
              <w:rPr>
                <w:sz w:val="20"/>
              </w:rPr>
            </w:pPr>
            <w:r>
              <w:rPr>
                <w:sz w:val="20"/>
              </w:rPr>
              <w:t>Manufacturing</w:t>
            </w:r>
          </w:p>
        </w:tc>
        <w:tc>
          <w:tcPr>
            <w:tcW w:w="3060" w:type="dxa"/>
            <w:tcBorders>
              <w:top w:val="single" w:sz="4" w:space="0" w:color="auto"/>
              <w:left w:val="single" w:sz="4" w:space="0" w:color="auto"/>
              <w:bottom w:val="single" w:sz="4" w:space="0" w:color="auto"/>
              <w:right w:val="single" w:sz="4" w:space="0" w:color="auto"/>
            </w:tcBorders>
            <w:vAlign w:val="center"/>
          </w:tcPr>
          <w:p w:rsidR="00286276" w:rsidRPr="0024312E" w:rsidP="00CB1C05" w14:paraId="4FB134E7" w14:textId="77777777">
            <w:pPr>
              <w:pStyle w:val="LTableTextAbt"/>
              <w:rPr>
                <w:sz w:val="20"/>
              </w:rPr>
            </w:pPr>
            <w:r>
              <w:rPr>
                <w:sz w:val="20"/>
              </w:rPr>
              <w:t>424690</w:t>
            </w:r>
          </w:p>
        </w:tc>
        <w:tc>
          <w:tcPr>
            <w:tcW w:w="1581" w:type="dxa"/>
            <w:tcBorders>
              <w:top w:val="single" w:sz="4" w:space="0" w:color="auto"/>
              <w:left w:val="single" w:sz="4" w:space="0" w:color="auto"/>
              <w:bottom w:val="single" w:sz="4" w:space="0" w:color="auto"/>
              <w:right w:val="single" w:sz="4" w:space="0" w:color="auto"/>
            </w:tcBorders>
            <w:vAlign w:val="center"/>
          </w:tcPr>
          <w:p w:rsidR="00286276" w:rsidRPr="0024312E" w:rsidP="00CB1C05" w14:paraId="5C47729C" w14:textId="77777777">
            <w:pPr>
              <w:pStyle w:val="RTableTextAbt"/>
              <w:tabs>
                <w:tab w:val="left" w:pos="884"/>
              </w:tabs>
              <w:ind w:right="345"/>
              <w:rPr>
                <w:sz w:val="20"/>
              </w:rPr>
            </w:pPr>
            <w:r>
              <w:rPr>
                <w:sz w:val="20"/>
              </w:rPr>
              <w:t>13</w:t>
            </w:r>
          </w:p>
        </w:tc>
        <w:tc>
          <w:tcPr>
            <w:tcW w:w="1749" w:type="dxa"/>
            <w:tcBorders>
              <w:top w:val="single" w:sz="4" w:space="0" w:color="auto"/>
              <w:left w:val="single" w:sz="4" w:space="0" w:color="auto"/>
              <w:bottom w:val="single" w:sz="4" w:space="0" w:color="auto"/>
              <w:right w:val="single" w:sz="4" w:space="0" w:color="auto"/>
            </w:tcBorders>
            <w:vAlign w:val="center"/>
          </w:tcPr>
          <w:p w:rsidR="00286276" w:rsidRPr="0024312E" w:rsidP="00CB1C05" w14:paraId="3C04ABB4" w14:textId="77777777">
            <w:pPr>
              <w:pStyle w:val="RTableTextAbt"/>
              <w:tabs>
                <w:tab w:val="left" w:pos="884"/>
              </w:tabs>
              <w:ind w:right="345"/>
            </w:pPr>
            <w:r>
              <w:rPr>
                <w:sz w:val="20"/>
              </w:rPr>
              <w:t>1</w:t>
            </w:r>
          </w:p>
        </w:tc>
      </w:tr>
      <w:tr w14:paraId="51C897DE"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982815" w:rsidRPr="0024312E" w:rsidP="00CB1C05" w14:paraId="0A13243D" w14:textId="77777777">
            <w:pPr>
              <w:pStyle w:val="LTableTextAbt"/>
              <w:rPr>
                <w:sz w:val="20"/>
              </w:rPr>
            </w:pPr>
            <w:r>
              <w:rPr>
                <w:sz w:val="20"/>
              </w:rPr>
              <w:t>Import/Repackage</w:t>
            </w:r>
          </w:p>
        </w:tc>
        <w:tc>
          <w:tcPr>
            <w:tcW w:w="3060" w:type="dxa"/>
            <w:tcBorders>
              <w:top w:val="single" w:sz="4" w:space="0" w:color="auto"/>
              <w:left w:val="single" w:sz="4" w:space="0" w:color="auto"/>
              <w:bottom w:val="single" w:sz="4" w:space="0" w:color="auto"/>
              <w:right w:val="single" w:sz="4" w:space="0" w:color="auto"/>
            </w:tcBorders>
            <w:vAlign w:val="center"/>
          </w:tcPr>
          <w:p w:rsidR="00982815" w:rsidRPr="0024312E" w:rsidP="00CB1C05" w14:paraId="1B61DDA0" w14:textId="77777777">
            <w:pPr>
              <w:pStyle w:val="LTableTextAbt"/>
              <w:rPr>
                <w:sz w:val="20"/>
              </w:rPr>
            </w:pPr>
            <w:r>
              <w:rPr>
                <w:sz w:val="20"/>
              </w:rPr>
              <w:t>339999, 541613, 325998, 424690, 423990, 541714, 325180</w:t>
            </w:r>
          </w:p>
        </w:tc>
        <w:tc>
          <w:tcPr>
            <w:tcW w:w="1581" w:type="dxa"/>
            <w:tcBorders>
              <w:top w:val="single" w:sz="4" w:space="0" w:color="auto"/>
              <w:left w:val="single" w:sz="4" w:space="0" w:color="auto"/>
              <w:bottom w:val="single" w:sz="4" w:space="0" w:color="auto"/>
              <w:right w:val="single" w:sz="4" w:space="0" w:color="auto"/>
            </w:tcBorders>
            <w:vAlign w:val="center"/>
          </w:tcPr>
          <w:p w:rsidR="00982815" w:rsidRPr="0024312E" w:rsidP="00CB1C05" w14:paraId="14801613" w14:textId="77777777">
            <w:pPr>
              <w:pStyle w:val="RTableTextAbt"/>
              <w:tabs>
                <w:tab w:val="left" w:pos="884"/>
              </w:tabs>
              <w:ind w:right="345"/>
              <w:rPr>
                <w:sz w:val="20"/>
              </w:rPr>
            </w:pPr>
            <w:r>
              <w:rPr>
                <w:sz w:val="20"/>
              </w:rPr>
              <w:t>16</w:t>
            </w:r>
          </w:p>
        </w:tc>
        <w:tc>
          <w:tcPr>
            <w:tcW w:w="1749" w:type="dxa"/>
            <w:tcBorders>
              <w:top w:val="single" w:sz="4" w:space="0" w:color="auto"/>
              <w:left w:val="single" w:sz="4" w:space="0" w:color="auto"/>
              <w:bottom w:val="single" w:sz="4" w:space="0" w:color="auto"/>
              <w:right w:val="single" w:sz="4" w:space="0" w:color="auto"/>
            </w:tcBorders>
            <w:vAlign w:val="center"/>
          </w:tcPr>
          <w:p w:rsidR="00982815" w:rsidRPr="0024312E" w:rsidP="00CB1C05" w14:paraId="10DB8D4E" w14:textId="77777777">
            <w:pPr>
              <w:pStyle w:val="RTableTextAbt"/>
              <w:tabs>
                <w:tab w:val="left" w:pos="884"/>
              </w:tabs>
              <w:ind w:right="345"/>
            </w:pPr>
            <w:r>
              <w:rPr>
                <w:sz w:val="20"/>
              </w:rPr>
              <w:t>8</w:t>
            </w:r>
          </w:p>
        </w:tc>
      </w:tr>
      <w:tr w14:paraId="2240A1BF"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1776F1C6" w14:textId="77777777">
            <w:pPr>
              <w:pStyle w:val="LTableTextAbt"/>
              <w:rPr>
                <w:sz w:val="20"/>
              </w:rPr>
            </w:pPr>
            <w:r>
              <w:rPr>
                <w:sz w:val="20"/>
              </w:rPr>
              <w:t xml:space="preserve">Processing as a </w:t>
            </w:r>
            <w:r w:rsidR="002E18B4">
              <w:rPr>
                <w:sz w:val="20"/>
              </w:rPr>
              <w:t>R</w:t>
            </w:r>
            <w:r>
              <w:rPr>
                <w:sz w:val="20"/>
              </w:rPr>
              <w:t>eactant</w:t>
            </w:r>
          </w:p>
        </w:tc>
        <w:tc>
          <w:tcPr>
            <w:tcW w:w="306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4925EF67" w14:textId="77777777">
            <w:pPr>
              <w:pStyle w:val="LTableTextAbt"/>
              <w:rPr>
                <w:sz w:val="20"/>
              </w:rPr>
            </w:pPr>
            <w:r>
              <w:rPr>
                <w:sz w:val="20"/>
              </w:rPr>
              <w:t>-</w:t>
            </w:r>
          </w:p>
        </w:tc>
        <w:tc>
          <w:tcPr>
            <w:tcW w:w="1581"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4F5E1E48" w14:textId="77777777">
            <w:pPr>
              <w:pStyle w:val="RTableTextAbt"/>
              <w:tabs>
                <w:tab w:val="left" w:pos="884"/>
              </w:tabs>
              <w:ind w:right="345"/>
              <w:rPr>
                <w:sz w:val="20"/>
              </w:rPr>
            </w:pPr>
            <w:r>
              <w:rPr>
                <w:sz w:val="20"/>
              </w:rPr>
              <w:t>8</w:t>
            </w:r>
          </w:p>
        </w:tc>
        <w:tc>
          <w:tcPr>
            <w:tcW w:w="1749"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68BC7E28" w14:textId="77777777">
            <w:pPr>
              <w:pStyle w:val="RTableTextAbt"/>
              <w:tabs>
                <w:tab w:val="left" w:pos="884"/>
              </w:tabs>
              <w:ind w:right="345"/>
              <w:rPr>
                <w:sz w:val="20"/>
              </w:rPr>
            </w:pPr>
            <w:r>
              <w:rPr>
                <w:sz w:val="20"/>
              </w:rPr>
              <w:t>0</w:t>
            </w:r>
          </w:p>
        </w:tc>
      </w:tr>
      <w:tr w14:paraId="050819BF"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2489CE5E" w14:textId="77777777">
            <w:pPr>
              <w:pStyle w:val="LTableTextAbt"/>
              <w:rPr>
                <w:sz w:val="20"/>
              </w:rPr>
            </w:pPr>
            <w:r>
              <w:rPr>
                <w:sz w:val="20"/>
              </w:rPr>
              <w:t>Processing Aid in Petrochemical Manufacturing</w:t>
            </w:r>
          </w:p>
        </w:tc>
        <w:tc>
          <w:tcPr>
            <w:tcW w:w="306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55BEA58B" w14:textId="77777777">
            <w:pPr>
              <w:pStyle w:val="LTableTextAbt"/>
              <w:rPr>
                <w:sz w:val="20"/>
              </w:rPr>
            </w:pPr>
            <w:r>
              <w:rPr>
                <w:sz w:val="20"/>
              </w:rPr>
              <w:t>324110, 424720, 541613, 331492</w:t>
            </w:r>
          </w:p>
        </w:tc>
        <w:tc>
          <w:tcPr>
            <w:tcW w:w="1581"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0DE1A495" w14:textId="77777777">
            <w:pPr>
              <w:pStyle w:val="RTableTextAbt"/>
              <w:tabs>
                <w:tab w:val="left" w:pos="884"/>
              </w:tabs>
              <w:ind w:right="345"/>
              <w:rPr>
                <w:sz w:val="20"/>
              </w:rPr>
            </w:pPr>
            <w:r>
              <w:rPr>
                <w:sz w:val="20"/>
              </w:rPr>
              <w:t>64</w:t>
            </w:r>
          </w:p>
        </w:tc>
        <w:tc>
          <w:tcPr>
            <w:tcW w:w="1749"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2473AEDD" w14:textId="77777777">
            <w:pPr>
              <w:pStyle w:val="RTableTextAbt"/>
              <w:tabs>
                <w:tab w:val="left" w:pos="884"/>
              </w:tabs>
              <w:ind w:right="345"/>
              <w:rPr>
                <w:sz w:val="20"/>
              </w:rPr>
            </w:pPr>
            <w:r>
              <w:rPr>
                <w:sz w:val="20"/>
              </w:rPr>
              <w:t>6</w:t>
            </w:r>
          </w:p>
        </w:tc>
      </w:tr>
      <w:tr w14:paraId="14E71215"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22D0767A" w14:textId="77777777">
            <w:pPr>
              <w:pStyle w:val="LTableTextAbt"/>
              <w:rPr>
                <w:sz w:val="20"/>
              </w:rPr>
            </w:pPr>
            <w:r>
              <w:rPr>
                <w:sz w:val="20"/>
              </w:rPr>
              <w:t>Production of Maskant for Chemical Milling</w:t>
            </w:r>
          </w:p>
        </w:tc>
        <w:tc>
          <w:tcPr>
            <w:tcW w:w="306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325DE1BD" w14:textId="77777777">
            <w:pPr>
              <w:pStyle w:val="LTableTextAbt"/>
              <w:rPr>
                <w:sz w:val="20"/>
              </w:rPr>
            </w:pPr>
            <w:r>
              <w:rPr>
                <w:sz w:val="20"/>
              </w:rPr>
              <w:t>-</w:t>
            </w:r>
          </w:p>
        </w:tc>
        <w:tc>
          <w:tcPr>
            <w:tcW w:w="1581"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56A9EB12" w14:textId="77777777">
            <w:pPr>
              <w:pStyle w:val="RTableTextAbt"/>
              <w:tabs>
                <w:tab w:val="left" w:pos="884"/>
              </w:tabs>
              <w:ind w:right="345"/>
              <w:rPr>
                <w:sz w:val="20"/>
              </w:rPr>
            </w:pPr>
            <w:r>
              <w:rPr>
                <w:sz w:val="20"/>
              </w:rPr>
              <w:t>1 </w:t>
            </w:r>
          </w:p>
        </w:tc>
        <w:tc>
          <w:tcPr>
            <w:tcW w:w="1749"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4FAC0275" w14:textId="77777777">
            <w:pPr>
              <w:pStyle w:val="RTableTextAbt"/>
              <w:tabs>
                <w:tab w:val="left" w:pos="884"/>
              </w:tabs>
              <w:ind w:right="345"/>
              <w:rPr>
                <w:sz w:val="20"/>
              </w:rPr>
            </w:pPr>
            <w:r>
              <w:rPr>
                <w:sz w:val="20"/>
              </w:rPr>
              <w:t>0</w:t>
            </w:r>
          </w:p>
        </w:tc>
      </w:tr>
      <w:tr w14:paraId="4D38044A"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7FAD5F5B" w14:textId="77777777">
            <w:pPr>
              <w:pStyle w:val="LTableTextAbt"/>
              <w:rPr>
                <w:sz w:val="20"/>
              </w:rPr>
            </w:pPr>
            <w:r>
              <w:rPr>
                <w:sz w:val="20"/>
              </w:rPr>
              <w:t>Vapor Degreasing</w:t>
            </w:r>
          </w:p>
        </w:tc>
        <w:tc>
          <w:tcPr>
            <w:tcW w:w="306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39301AF3" w14:textId="77777777">
            <w:pPr>
              <w:pStyle w:val="LTableTextAbt"/>
              <w:rPr>
                <w:sz w:val="20"/>
              </w:rPr>
            </w:pPr>
            <w:r>
              <w:rPr>
                <w:sz w:val="20"/>
              </w:rPr>
              <w:t>331110, 333415, 339999, 333517, 423990, 339992, 336413, 332999, 332913, 332812</w:t>
            </w:r>
          </w:p>
        </w:tc>
        <w:tc>
          <w:tcPr>
            <w:tcW w:w="1581"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05869D8B" w14:textId="77777777">
            <w:pPr>
              <w:pStyle w:val="RTableTextAbt"/>
              <w:tabs>
                <w:tab w:val="left" w:pos="884"/>
              </w:tabs>
              <w:ind w:right="345"/>
              <w:rPr>
                <w:sz w:val="20"/>
              </w:rPr>
            </w:pPr>
            <w:r>
              <w:rPr>
                <w:sz w:val="20"/>
              </w:rPr>
              <w:t>101</w:t>
            </w:r>
          </w:p>
        </w:tc>
        <w:tc>
          <w:tcPr>
            <w:tcW w:w="1749"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185698FE" w14:textId="77777777">
            <w:pPr>
              <w:pStyle w:val="RTableTextAbt"/>
              <w:tabs>
                <w:tab w:val="left" w:pos="884"/>
              </w:tabs>
              <w:ind w:right="345"/>
              <w:rPr>
                <w:sz w:val="20"/>
              </w:rPr>
            </w:pPr>
            <w:r>
              <w:rPr>
                <w:sz w:val="20"/>
              </w:rPr>
              <w:t>10</w:t>
            </w:r>
          </w:p>
        </w:tc>
      </w:tr>
      <w:tr w14:paraId="7F641AD9"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790977AD" w14:textId="77777777">
            <w:pPr>
              <w:pStyle w:val="LTableTextAbt"/>
              <w:rPr>
                <w:sz w:val="20"/>
              </w:rPr>
            </w:pPr>
            <w:r>
              <w:rPr>
                <w:sz w:val="20"/>
              </w:rPr>
              <w:t>Incorporation into other formulation, mixture, and reaction products</w:t>
            </w:r>
          </w:p>
        </w:tc>
        <w:tc>
          <w:tcPr>
            <w:tcW w:w="3060"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7B411E28" w14:textId="77777777">
            <w:pPr>
              <w:pStyle w:val="LTableTextAbt"/>
              <w:rPr>
                <w:sz w:val="20"/>
              </w:rPr>
            </w:pPr>
            <w:r>
              <w:rPr>
                <w:sz w:val="20"/>
              </w:rPr>
              <w:t>325180, 424690, 325998, 325612, 425120, 336390, 325611, 333517, 325520, 423990, 333310, 423830, 339999, 424910, 325510, 325130, 334220</w:t>
            </w:r>
          </w:p>
        </w:tc>
        <w:tc>
          <w:tcPr>
            <w:tcW w:w="1581"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0C2EDD8B" w14:textId="77777777">
            <w:pPr>
              <w:pStyle w:val="RTableTextAbt"/>
              <w:tabs>
                <w:tab w:val="left" w:pos="884"/>
              </w:tabs>
              <w:ind w:right="345"/>
              <w:rPr>
                <w:sz w:val="20"/>
              </w:rPr>
            </w:pPr>
            <w:r>
              <w:rPr>
                <w:sz w:val="20"/>
              </w:rPr>
              <w:t>31 </w:t>
            </w:r>
          </w:p>
        </w:tc>
        <w:tc>
          <w:tcPr>
            <w:tcW w:w="1749" w:type="dxa"/>
            <w:tcBorders>
              <w:top w:val="single" w:sz="4" w:space="0" w:color="auto"/>
              <w:left w:val="single" w:sz="4" w:space="0" w:color="auto"/>
              <w:bottom w:val="single" w:sz="4" w:space="0" w:color="auto"/>
              <w:right w:val="single" w:sz="4" w:space="0" w:color="auto"/>
            </w:tcBorders>
            <w:vAlign w:val="center"/>
          </w:tcPr>
          <w:p w:rsidR="00E8452F" w:rsidRPr="0024312E" w:rsidP="00CB1C05" w14:paraId="7CF5DE75" w14:textId="77777777">
            <w:pPr>
              <w:pStyle w:val="RTableTextAbt"/>
              <w:tabs>
                <w:tab w:val="left" w:pos="884"/>
              </w:tabs>
              <w:ind w:right="345"/>
              <w:rPr>
                <w:sz w:val="20"/>
              </w:rPr>
            </w:pPr>
            <w:r>
              <w:rPr>
                <w:sz w:val="20"/>
              </w:rPr>
              <w:t>25</w:t>
            </w:r>
          </w:p>
        </w:tc>
      </w:tr>
      <w:tr w14:paraId="3220DB4E" w14:textId="77777777" w:rsidTr="00307749">
        <w:tblPrEx>
          <w:tblW w:w="0" w:type="auto"/>
          <w:tblLayout w:type="fixed"/>
          <w:tblLook w:val="04A0"/>
        </w:tblPrEx>
        <w:tc>
          <w:tcPr>
            <w:tcW w:w="2610" w:type="dxa"/>
            <w:tcBorders>
              <w:top w:val="single" w:sz="4" w:space="0" w:color="auto"/>
              <w:left w:val="single" w:sz="4" w:space="0" w:color="auto"/>
              <w:bottom w:val="single" w:sz="4" w:space="0" w:color="auto"/>
              <w:right w:val="single" w:sz="4" w:space="0" w:color="auto"/>
            </w:tcBorders>
            <w:vAlign w:val="center"/>
          </w:tcPr>
          <w:p w:rsidR="0073053B" w:rsidRPr="0024312E" w:rsidP="00CB1C05" w14:paraId="3E66E9D9" w14:textId="77777777">
            <w:pPr>
              <w:pStyle w:val="LTableTextAbt"/>
              <w:rPr>
                <w:sz w:val="20"/>
              </w:rPr>
            </w:pPr>
            <w:r>
              <w:rPr>
                <w:sz w:val="20"/>
              </w:rPr>
              <w:t>Processing Aid, Except Petrochemical</w:t>
            </w:r>
          </w:p>
        </w:tc>
        <w:tc>
          <w:tcPr>
            <w:tcW w:w="3060" w:type="dxa"/>
            <w:tcBorders>
              <w:top w:val="single" w:sz="4" w:space="0" w:color="auto"/>
              <w:left w:val="single" w:sz="4" w:space="0" w:color="auto"/>
              <w:bottom w:val="single" w:sz="4" w:space="0" w:color="auto"/>
              <w:right w:val="single" w:sz="4" w:space="0" w:color="auto"/>
            </w:tcBorders>
            <w:vAlign w:val="center"/>
          </w:tcPr>
          <w:p w:rsidR="0073053B" w:rsidRPr="0024312E" w:rsidP="00CB1C05" w14:paraId="0D25FCC8" w14:textId="77777777">
            <w:pPr>
              <w:pStyle w:val="LTableTextAbt"/>
              <w:rPr>
                <w:sz w:val="20"/>
              </w:rPr>
            </w:pPr>
            <w:r>
              <w:rPr>
                <w:sz w:val="20"/>
              </w:rPr>
              <w:t>-</w:t>
            </w:r>
          </w:p>
        </w:tc>
        <w:tc>
          <w:tcPr>
            <w:tcW w:w="1581" w:type="dxa"/>
            <w:tcBorders>
              <w:top w:val="single" w:sz="4" w:space="0" w:color="auto"/>
              <w:left w:val="single" w:sz="4" w:space="0" w:color="auto"/>
              <w:bottom w:val="single" w:sz="4" w:space="0" w:color="auto"/>
              <w:right w:val="single" w:sz="4" w:space="0" w:color="auto"/>
            </w:tcBorders>
            <w:vAlign w:val="center"/>
          </w:tcPr>
          <w:p w:rsidR="0073053B" w:rsidRPr="0024312E" w:rsidP="00CB1C05" w14:paraId="055F3B0F" w14:textId="77777777">
            <w:pPr>
              <w:pStyle w:val="RTableTextAbt"/>
              <w:tabs>
                <w:tab w:val="left" w:pos="884"/>
              </w:tabs>
              <w:ind w:right="345"/>
              <w:rPr>
                <w:sz w:val="20"/>
              </w:rPr>
            </w:pPr>
            <w:r w:rsidRPr="004A442E">
              <w:t>1</w:t>
            </w:r>
          </w:p>
        </w:tc>
        <w:tc>
          <w:tcPr>
            <w:tcW w:w="1749" w:type="dxa"/>
            <w:tcBorders>
              <w:top w:val="single" w:sz="4" w:space="0" w:color="auto"/>
              <w:left w:val="single" w:sz="4" w:space="0" w:color="auto"/>
              <w:bottom w:val="single" w:sz="4" w:space="0" w:color="auto"/>
              <w:right w:val="single" w:sz="4" w:space="0" w:color="auto"/>
            </w:tcBorders>
            <w:vAlign w:val="center"/>
          </w:tcPr>
          <w:p w:rsidR="0073053B" w:rsidRPr="0024312E" w:rsidP="00CB1C05" w14:paraId="31695CFB" w14:textId="77777777">
            <w:pPr>
              <w:pStyle w:val="RTableTextAbt"/>
              <w:tabs>
                <w:tab w:val="left" w:pos="884"/>
              </w:tabs>
              <w:ind w:right="345"/>
              <w:rPr>
                <w:sz w:val="20"/>
              </w:rPr>
            </w:pPr>
            <w:r w:rsidRPr="004A442E">
              <w:t>0</w:t>
            </w:r>
          </w:p>
        </w:tc>
      </w:tr>
    </w:tbl>
    <w:p w:rsidR="002924B1" w:rsidP="00CB1C05" w14:paraId="318A1C2C" w14:textId="77777777">
      <w:pPr>
        <w:pStyle w:val="BodyText"/>
      </w:pPr>
    </w:p>
    <w:p w:rsidR="000874C7" w:rsidRPr="00D33E60" w:rsidP="00CB1C05" w14:paraId="1A679FD9" w14:textId="77777777">
      <w:pPr>
        <w:pStyle w:val="Heading4"/>
        <w:numPr>
          <w:ilvl w:val="3"/>
          <w:numId w:val="71"/>
        </w:numPr>
      </w:pPr>
      <w:r w:rsidRPr="00D33E60">
        <w:t>Use Categories without Known Individual Affected Entities</w:t>
      </w:r>
    </w:p>
    <w:p w:rsidR="000874C7" w:rsidP="00CB1C05" w14:paraId="146C15D6" w14:textId="77777777">
      <w:pPr>
        <w:pStyle w:val="BodyText"/>
      </w:pPr>
      <w:hyperlink w:anchor="_ENREF_65" w:tooltip="U.S. Census Bureau, 2021 #9" w:history="1">
        <w:r w:rsidRPr="00D33E60" w:rsidR="00414172">
          <w:fldChar w:fldCharType="begin" w:fldLock="1"/>
        </w:r>
        <w:r w:rsidR="00414172">
          <w:instrText xml:space="preserve"> ADDIN EN.CITE &lt;EndNote&gt;&lt;Cite AuthorYear="1"&gt;&lt;Author&gt;U.S. Census Bureau&lt;/Author&gt;&lt;Year&gt;2021&lt;/Year&gt;&lt;RecNum&gt;9&lt;/RecNum&gt;&lt;DisplayText&gt;U.S. Census Bureau (2021)&lt;/DisplayText&gt;&lt;record&gt;&lt;rec-number&gt;9&lt;/rec-number&gt;&lt;foreign-keys&gt;&lt;key app="EN" db-id="52wf2wf0o0rv01e9dzo52td80t0590tp2fwd" timestamp="1714499636"&gt;9&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Pr="00D33E60" w:rsidR="00414172">
          <w:fldChar w:fldCharType="separate"/>
        </w:r>
        <w:r w:rsidR="00414172">
          <w:rPr>
            <w:noProof/>
          </w:rPr>
          <w:t>U.S. Census Bureau (2021)</w:t>
        </w:r>
        <w:r w:rsidRPr="00D33E60" w:rsidR="00414172">
          <w:fldChar w:fldCharType="end"/>
        </w:r>
      </w:hyperlink>
      <w:r w:rsidRPr="00D33E60" w:rsidR="00762D8D">
        <w:t xml:space="preserve"> county business patterns data by enterprise receipt size is used to estimate the number of small entities </w:t>
      </w:r>
      <w:r w:rsidR="00762D8D">
        <w:t>for the following use categories:</w:t>
      </w:r>
    </w:p>
    <w:p w:rsidR="0015014E" w:rsidP="00CB1C05" w14:paraId="118E6998" w14:textId="77777777">
      <w:pPr>
        <w:pStyle w:val="ListParagraph"/>
        <w:numPr>
          <w:ilvl w:val="1"/>
          <w:numId w:val="33"/>
        </w:numPr>
      </w:pPr>
      <w:r>
        <w:t>Use as maskant for chemical milling</w:t>
      </w:r>
    </w:p>
    <w:p w:rsidR="0015014E" w:rsidP="00CB1C05" w14:paraId="1F759E33" w14:textId="77777777">
      <w:pPr>
        <w:pStyle w:val="ListParagraph"/>
        <w:numPr>
          <w:ilvl w:val="1"/>
          <w:numId w:val="33"/>
        </w:numPr>
      </w:pPr>
      <w:r>
        <w:t xml:space="preserve">Recycling and </w:t>
      </w:r>
      <w:r w:rsidR="00F351AE">
        <w:t>d</w:t>
      </w:r>
      <w:r>
        <w:t>isposal</w:t>
      </w:r>
    </w:p>
    <w:p w:rsidR="0015014E" w:rsidP="00CB1C05" w14:paraId="7E42C3EB" w14:textId="77777777">
      <w:pPr>
        <w:pStyle w:val="ListParagraph"/>
        <w:numPr>
          <w:ilvl w:val="1"/>
          <w:numId w:val="33"/>
        </w:numPr>
      </w:pPr>
      <w:r w:rsidRPr="00A1057C">
        <w:t xml:space="preserve">Laboratory </w:t>
      </w:r>
      <w:r w:rsidR="00F351AE">
        <w:t>u</w:t>
      </w:r>
      <w:r w:rsidRPr="00A1057C">
        <w:t>se</w:t>
      </w:r>
    </w:p>
    <w:p w:rsidR="0097064E" w:rsidRPr="0097064E" w:rsidP="00CB1C05" w14:paraId="626313D1" w14:textId="77777777">
      <w:pPr>
        <w:pStyle w:val="ListParagraph"/>
        <w:numPr>
          <w:ilvl w:val="1"/>
          <w:numId w:val="33"/>
        </w:numPr>
        <w:rPr>
          <w:szCs w:val="22"/>
        </w:rPr>
      </w:pPr>
      <w:r w:rsidRPr="0097064E">
        <w:rPr>
          <w:szCs w:val="22"/>
        </w:rPr>
        <w:t>Adhesives and Sealants</w:t>
      </w:r>
    </w:p>
    <w:p w:rsidR="0097064E" w:rsidP="00CB1C05" w14:paraId="0DFC261A" w14:textId="77777777">
      <w:pPr>
        <w:pStyle w:val="ListParagraph"/>
        <w:numPr>
          <w:ilvl w:val="1"/>
          <w:numId w:val="33"/>
        </w:numPr>
      </w:pPr>
      <w:r>
        <w:t xml:space="preserve">Paint and Coatings </w:t>
      </w:r>
    </w:p>
    <w:p w:rsidR="0097064E" w:rsidP="00CB1C05" w14:paraId="1D4E5983" w14:textId="77777777">
      <w:pPr>
        <w:pStyle w:val="ListParagraph"/>
        <w:numPr>
          <w:ilvl w:val="1"/>
          <w:numId w:val="33"/>
        </w:numPr>
      </w:pPr>
      <w:r w:rsidRPr="00DD2411">
        <w:t>Aerosol Spray Cleaning/Degreasing</w:t>
      </w:r>
      <w:r w:rsidRPr="002F01E1" w:rsidR="002F01E1">
        <w:t xml:space="preserve"> </w:t>
      </w:r>
    </w:p>
    <w:p w:rsidR="002F01E1" w:rsidP="00CB1C05" w14:paraId="61CCB48E" w14:textId="77777777">
      <w:pPr>
        <w:pStyle w:val="ListParagraph"/>
        <w:numPr>
          <w:ilvl w:val="1"/>
          <w:numId w:val="33"/>
        </w:numPr>
      </w:pPr>
      <w:r w:rsidRPr="002F01E1">
        <w:t>Aerosol Spray Cleaning/Degreasing</w:t>
      </w:r>
      <w:r>
        <w:t xml:space="preserve"> – Energized Electrical Cleaners</w:t>
      </w:r>
    </w:p>
    <w:p w:rsidR="00DD2411" w:rsidP="00CB1C05" w14:paraId="05378DBF" w14:textId="77777777">
      <w:pPr>
        <w:pStyle w:val="ListParagraph"/>
        <w:numPr>
          <w:ilvl w:val="1"/>
          <w:numId w:val="33"/>
        </w:numPr>
      </w:pPr>
      <w:r w:rsidRPr="002F01E1">
        <w:t>Liquid and Spray Batch Cold Cleaning</w:t>
      </w:r>
    </w:p>
    <w:p w:rsidR="009810A0" w:rsidP="00CB1C05" w14:paraId="3F4589EA" w14:textId="77777777">
      <w:pPr>
        <w:pStyle w:val="ListParagraph"/>
        <w:numPr>
          <w:ilvl w:val="1"/>
          <w:numId w:val="33"/>
        </w:numPr>
      </w:pPr>
      <w:r w:rsidRPr="009810A0">
        <w:t>Photographic Film Use</w:t>
      </w:r>
    </w:p>
    <w:p w:rsidR="009810A0" w:rsidP="00CB1C05" w14:paraId="69C8B251" w14:textId="77777777">
      <w:pPr>
        <w:pStyle w:val="ListParagraph"/>
        <w:numPr>
          <w:ilvl w:val="1"/>
          <w:numId w:val="33"/>
        </w:numPr>
      </w:pPr>
      <w:r w:rsidRPr="009810A0">
        <w:t>Lubricants and Greases</w:t>
      </w:r>
    </w:p>
    <w:p w:rsidR="009810A0" w:rsidP="00CB1C05" w14:paraId="536DC53C" w14:textId="77777777">
      <w:pPr>
        <w:pStyle w:val="ListParagraph"/>
        <w:numPr>
          <w:ilvl w:val="1"/>
          <w:numId w:val="33"/>
        </w:numPr>
      </w:pPr>
      <w:r w:rsidRPr="009810A0">
        <w:t>Wipe and Liquid Cleaning and Polishing</w:t>
      </w:r>
    </w:p>
    <w:p w:rsidR="009810A0" w:rsidP="00CB1C05" w14:paraId="353479A5" w14:textId="77777777">
      <w:pPr>
        <w:pStyle w:val="ListParagraph"/>
        <w:numPr>
          <w:ilvl w:val="1"/>
          <w:numId w:val="33"/>
        </w:numPr>
      </w:pPr>
      <w:r w:rsidRPr="009810A0">
        <w:t>Inks and Ink Removal</w:t>
      </w:r>
    </w:p>
    <w:p w:rsidR="009810A0" w:rsidP="00CB1C05" w14:paraId="392B8988" w14:textId="77777777">
      <w:pPr>
        <w:pStyle w:val="ListParagraph"/>
        <w:numPr>
          <w:ilvl w:val="1"/>
          <w:numId w:val="33"/>
        </w:numPr>
      </w:pPr>
      <w:r w:rsidRPr="009810A0">
        <w:t>Anti-Spatter Welding Aerosol</w:t>
      </w:r>
    </w:p>
    <w:p w:rsidR="009810A0" w:rsidP="00CB1C05" w14:paraId="5647F109" w14:textId="77777777">
      <w:pPr>
        <w:pStyle w:val="ListParagraph"/>
        <w:numPr>
          <w:ilvl w:val="1"/>
          <w:numId w:val="33"/>
        </w:numPr>
      </w:pPr>
      <w:r w:rsidRPr="009810A0">
        <w:t>Mold Cleaning, Release and Protectants</w:t>
      </w:r>
    </w:p>
    <w:p w:rsidR="0015014E" w:rsidP="00CB1C05" w14:paraId="20F6BCD0" w14:textId="77777777">
      <w:pPr>
        <w:pStyle w:val="ListParagraph"/>
        <w:numPr>
          <w:ilvl w:val="1"/>
          <w:numId w:val="33"/>
        </w:numPr>
      </w:pPr>
      <w:r>
        <w:t xml:space="preserve">Dry </w:t>
      </w:r>
      <w:r w:rsidR="00F351AE">
        <w:t>c</w:t>
      </w:r>
      <w:r>
        <w:t>leaning</w:t>
      </w:r>
    </w:p>
    <w:p w:rsidR="00AD3CF3" w:rsidP="00CB1C05" w14:paraId="34B64989" w14:textId="77777777">
      <w:pPr>
        <w:pStyle w:val="BodyText"/>
      </w:pPr>
    </w:p>
    <w:p w:rsidR="0037273D" w:rsidP="00CB1C05" w14:paraId="502FDBAB" w14:textId="77777777">
      <w:pPr>
        <w:pStyle w:val="BodyText"/>
      </w:pPr>
      <w:r w:rsidRPr="00D33E60">
        <w:t xml:space="preserve">The percentage of firms that are small entities shown in </w:t>
      </w:r>
      <w:r>
        <w:fldChar w:fldCharType="begin" w:fldLock="1"/>
      </w:r>
      <w:r>
        <w:instrText xml:space="preserve"> REF _Ref158201894 \h </w:instrText>
      </w:r>
      <w:r>
        <w:fldChar w:fldCharType="separate"/>
      </w:r>
      <w:r w:rsidR="0092222B">
        <w:t xml:space="preserve">Table </w:t>
      </w:r>
      <w:r w:rsidR="0092222B">
        <w:rPr>
          <w:noProof/>
        </w:rPr>
        <w:t>10</w:t>
      </w:r>
      <w:r w:rsidR="0092222B">
        <w:noBreakHyphen/>
      </w:r>
      <w:r w:rsidR="0092222B">
        <w:rPr>
          <w:noProof/>
        </w:rPr>
        <w:t>2</w:t>
      </w:r>
      <w:r>
        <w:fldChar w:fldCharType="end"/>
      </w:r>
      <w:r w:rsidR="00170BFE">
        <w:t xml:space="preserve"> </w:t>
      </w:r>
      <w:r w:rsidRPr="00D33E60">
        <w:t xml:space="preserve">is calculated from the </w:t>
      </w:r>
      <w:r>
        <w:t>share of firms in each affected NAICS that are defined as small (see the total number of firms and the number of small firms by NAICS in</w:t>
      </w:r>
      <w:r w:rsidR="00D87905">
        <w:t xml:space="preserve"> </w:t>
      </w:r>
      <w:r w:rsidR="00D87905">
        <w:fldChar w:fldCharType="begin" w:fldLock="1"/>
      </w:r>
      <w:r w:rsidR="00D87905">
        <w:instrText xml:space="preserve"> REF _Ref110864745 \h </w:instrText>
      </w:r>
      <w:r w:rsidR="00D87905">
        <w:fldChar w:fldCharType="separate"/>
      </w:r>
      <w:r w:rsidRPr="004F6E6C" w:rsidR="0092222B">
        <w:t xml:space="preserve">Table </w:t>
      </w:r>
      <w:r w:rsidR="0092222B">
        <w:rPr>
          <w:noProof/>
        </w:rPr>
        <w:t>3</w:t>
      </w:r>
      <w:r w:rsidR="0092222B">
        <w:noBreakHyphen/>
      </w:r>
      <w:r w:rsidR="0092222B">
        <w:rPr>
          <w:noProof/>
        </w:rPr>
        <w:t>1</w:t>
      </w:r>
      <w:r w:rsidR="00D87905">
        <w:fldChar w:fldCharType="end"/>
      </w:r>
      <w:r>
        <w:t xml:space="preserve">). </w:t>
      </w:r>
      <w:r w:rsidR="0006377D">
        <w:t>N</w:t>
      </w:r>
      <w:r>
        <w:t>umber of affected small firms is calculated by multiplying the total number of affected firms by the percentage that are small.</w:t>
      </w:r>
    </w:p>
    <w:p w:rsidR="006C6DE7" w:rsidP="00CB1C05" w14:paraId="570B1339" w14:textId="77777777">
      <w:pPr>
        <w:pStyle w:val="BodyText"/>
      </w:pPr>
    </w:p>
    <w:tbl>
      <w:tblPr>
        <w:tblStyle w:val="TableGrid"/>
        <w:tblW w:w="0" w:type="auto"/>
        <w:tblLook w:val="04A0"/>
      </w:tblPr>
      <w:tblGrid>
        <w:gridCol w:w="2880"/>
        <w:gridCol w:w="2970"/>
        <w:gridCol w:w="1132"/>
        <w:gridCol w:w="938"/>
        <w:gridCol w:w="1070"/>
      </w:tblGrid>
      <w:tr w14:paraId="5454DF0B" w14:textId="77777777" w:rsidTr="00307749">
        <w:tblPrEx>
          <w:tblW w:w="0" w:type="auto"/>
          <w:tblLook w:val="04A0"/>
        </w:tblPrEx>
        <w:tc>
          <w:tcPr>
            <w:tcW w:w="8990" w:type="dxa"/>
            <w:gridSpan w:val="5"/>
            <w:tcBorders>
              <w:top w:val="nil"/>
              <w:left w:val="nil"/>
              <w:bottom w:val="nil"/>
              <w:right w:val="nil"/>
            </w:tcBorders>
          </w:tcPr>
          <w:p w:rsidR="00171766" w:rsidP="00CB1C05" w14:paraId="5EED6552" w14:textId="77777777">
            <w:pPr>
              <w:pStyle w:val="TableTitleA"/>
            </w:pPr>
            <w:bookmarkStart w:id="1486" w:name="_Ref158201894"/>
            <w:bookmarkStart w:id="1487" w:name="_Ref158201889"/>
            <w:bookmarkStart w:id="1488" w:name="_Toc165379748"/>
            <w:r>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w:t>
            </w:r>
            <w:r w:rsidR="00BC4B5D">
              <w:rPr>
                <w:noProof/>
              </w:rPr>
              <w:fldChar w:fldCharType="end"/>
            </w:r>
            <w:bookmarkEnd w:id="1486"/>
            <w:r w:rsidR="002F4A00">
              <w:t>: Number of Affected Firms and Small Firms Estimated from Census Data</w:t>
            </w:r>
            <w:bookmarkEnd w:id="1487"/>
            <w:bookmarkEnd w:id="1488"/>
          </w:p>
        </w:tc>
      </w:tr>
      <w:tr w14:paraId="6CC7F16F" w14:textId="77777777" w:rsidTr="00BC7CDE">
        <w:tblPrEx>
          <w:tblW w:w="0" w:type="auto"/>
          <w:tblLook w:val="04A0"/>
        </w:tblPrEx>
        <w:tc>
          <w:tcPr>
            <w:tcW w:w="2880" w:type="dxa"/>
            <w:tcBorders>
              <w:top w:val="nil"/>
            </w:tcBorders>
            <w:shd w:val="clear" w:color="auto" w:fill="48A9C5" w:themeFill="accent1"/>
            <w:vAlign w:val="center"/>
          </w:tcPr>
          <w:p w:rsidR="001B01EB" w:rsidRPr="00307749" w:rsidP="00CB1C05" w14:paraId="56FD842F" w14:textId="77777777">
            <w:pPr>
              <w:pStyle w:val="TableSubtitle"/>
              <w:rPr>
                <w:rFonts w:eastAsia="Times New Roman"/>
                <w:szCs w:val="20"/>
              </w:rPr>
            </w:pPr>
            <w:r w:rsidRPr="00307749">
              <w:t>Use Category</w:t>
            </w:r>
          </w:p>
        </w:tc>
        <w:tc>
          <w:tcPr>
            <w:tcW w:w="2970" w:type="dxa"/>
            <w:tcBorders>
              <w:top w:val="nil"/>
            </w:tcBorders>
            <w:shd w:val="clear" w:color="auto" w:fill="48A9C5" w:themeFill="accent1"/>
            <w:vAlign w:val="center"/>
          </w:tcPr>
          <w:p w:rsidR="001B01EB" w:rsidRPr="00307749" w:rsidP="00CB1C05" w14:paraId="56C4DB16" w14:textId="77777777">
            <w:pPr>
              <w:pStyle w:val="TableSubtitle"/>
              <w:rPr>
                <w:rFonts w:eastAsia="Times New Roman"/>
                <w:szCs w:val="20"/>
              </w:rPr>
            </w:pPr>
            <w:r w:rsidRPr="00307749">
              <w:t>Small Entity NAICS</w:t>
            </w:r>
          </w:p>
        </w:tc>
        <w:tc>
          <w:tcPr>
            <w:tcW w:w="1132" w:type="dxa"/>
            <w:tcBorders>
              <w:top w:val="nil"/>
            </w:tcBorders>
            <w:shd w:val="clear" w:color="auto" w:fill="48A9C5" w:themeFill="accent1"/>
            <w:vAlign w:val="center"/>
          </w:tcPr>
          <w:p w:rsidR="001B01EB" w:rsidRPr="00307749" w:rsidP="00CB1C05" w14:paraId="5915B6EE" w14:textId="77777777">
            <w:pPr>
              <w:pStyle w:val="TableSubtitle"/>
              <w:rPr>
                <w:rFonts w:eastAsia="Times New Roman"/>
                <w:szCs w:val="20"/>
              </w:rPr>
            </w:pPr>
            <w:r w:rsidRPr="00307749">
              <w:t>Number of Affected Firms</w:t>
            </w:r>
          </w:p>
        </w:tc>
        <w:tc>
          <w:tcPr>
            <w:tcW w:w="938" w:type="dxa"/>
            <w:tcBorders>
              <w:top w:val="nil"/>
            </w:tcBorders>
            <w:shd w:val="clear" w:color="auto" w:fill="48A9C5" w:themeFill="accent1"/>
            <w:vAlign w:val="center"/>
          </w:tcPr>
          <w:p w:rsidR="001B01EB" w:rsidRPr="00307749" w:rsidP="00CB1C05" w14:paraId="31179D6E" w14:textId="77777777">
            <w:pPr>
              <w:pStyle w:val="TableSubtitle"/>
              <w:rPr>
                <w:rFonts w:eastAsia="Times New Roman"/>
                <w:szCs w:val="20"/>
              </w:rPr>
            </w:pPr>
            <w:r w:rsidRPr="00307749">
              <w:t>Percent Small</w:t>
            </w:r>
          </w:p>
        </w:tc>
        <w:tc>
          <w:tcPr>
            <w:tcW w:w="1070" w:type="dxa"/>
            <w:tcBorders>
              <w:top w:val="nil"/>
            </w:tcBorders>
            <w:shd w:val="clear" w:color="auto" w:fill="48A9C5" w:themeFill="accent1"/>
            <w:vAlign w:val="center"/>
          </w:tcPr>
          <w:p w:rsidR="001B01EB" w:rsidRPr="00307749" w:rsidP="00CB1C05" w14:paraId="71FF5E0C" w14:textId="77777777">
            <w:pPr>
              <w:pStyle w:val="TableSubtitle"/>
              <w:rPr>
                <w:rFonts w:eastAsia="Times New Roman"/>
                <w:szCs w:val="20"/>
              </w:rPr>
            </w:pPr>
            <w:r w:rsidRPr="00307749">
              <w:t>Number of Affected Small Firms</w:t>
            </w:r>
          </w:p>
        </w:tc>
      </w:tr>
      <w:tr w14:paraId="55A84D5C" w14:textId="77777777" w:rsidTr="00BC7CDE">
        <w:tblPrEx>
          <w:tblW w:w="0" w:type="auto"/>
          <w:tblLook w:val="04A0"/>
        </w:tblPrEx>
        <w:tc>
          <w:tcPr>
            <w:tcW w:w="2880" w:type="dxa"/>
            <w:vAlign w:val="center"/>
          </w:tcPr>
          <w:p w:rsidR="001B01EB" w:rsidRPr="0066324A" w:rsidP="00CB1C05" w14:paraId="4D8631EC" w14:textId="77777777">
            <w:pPr>
              <w:pStyle w:val="LTableTextAbt"/>
              <w:rPr>
                <w:rFonts w:ascii="Times New Roman" w:hAnsi="Times New Roman" w:cs="Times New Roman"/>
                <w:szCs w:val="18"/>
              </w:rPr>
            </w:pPr>
            <w:r w:rsidRPr="0066324A">
              <w:rPr>
                <w:rFonts w:ascii="Times New Roman" w:hAnsi="Times New Roman"/>
                <w:szCs w:val="18"/>
              </w:rPr>
              <w:t xml:space="preserve">Use as </w:t>
            </w:r>
            <w:r w:rsidRPr="0066324A" w:rsidR="002E18B4">
              <w:rPr>
                <w:rFonts w:ascii="Times New Roman" w:hAnsi="Times New Roman"/>
                <w:szCs w:val="18"/>
              </w:rPr>
              <w:t>M</w:t>
            </w:r>
            <w:r w:rsidRPr="0066324A">
              <w:rPr>
                <w:rFonts w:ascii="Times New Roman" w:hAnsi="Times New Roman"/>
                <w:szCs w:val="18"/>
              </w:rPr>
              <w:t xml:space="preserve">askant for </w:t>
            </w:r>
            <w:r w:rsidRPr="0066324A" w:rsidR="002E18B4">
              <w:rPr>
                <w:rFonts w:ascii="Times New Roman" w:hAnsi="Times New Roman"/>
                <w:szCs w:val="18"/>
              </w:rPr>
              <w:t>C</w:t>
            </w:r>
            <w:r w:rsidRPr="0066324A">
              <w:rPr>
                <w:rFonts w:ascii="Times New Roman" w:hAnsi="Times New Roman"/>
                <w:szCs w:val="18"/>
              </w:rPr>
              <w:t xml:space="preserve">hemical </w:t>
            </w:r>
            <w:r w:rsidRPr="0066324A" w:rsidR="002E18B4">
              <w:rPr>
                <w:rFonts w:ascii="Times New Roman" w:hAnsi="Times New Roman"/>
                <w:szCs w:val="18"/>
              </w:rPr>
              <w:t>M</w:t>
            </w:r>
            <w:r w:rsidRPr="0066324A">
              <w:rPr>
                <w:rFonts w:ascii="Times New Roman" w:hAnsi="Times New Roman"/>
                <w:szCs w:val="18"/>
              </w:rPr>
              <w:t>illing</w:t>
            </w:r>
          </w:p>
        </w:tc>
        <w:tc>
          <w:tcPr>
            <w:tcW w:w="2970" w:type="dxa"/>
            <w:vAlign w:val="bottom"/>
          </w:tcPr>
          <w:p w:rsidR="001B01EB" w:rsidRPr="0066324A" w:rsidP="00CB1C05" w14:paraId="30361BA7" w14:textId="77777777">
            <w:pPr>
              <w:pStyle w:val="LTableTextAbt"/>
              <w:rPr>
                <w:rFonts w:ascii="Times New Roman" w:hAnsi="Times New Roman" w:cs="Times New Roman"/>
                <w:szCs w:val="18"/>
              </w:rPr>
            </w:pPr>
            <w:r w:rsidRPr="0066324A">
              <w:rPr>
                <w:rFonts w:ascii="Times New Roman" w:hAnsi="Times New Roman"/>
                <w:szCs w:val="18"/>
              </w:rPr>
              <w:t>424690, 325998, 423220, 325520, 324110, 325611, 325612, 423120, 333517, 326199, 423840, 541990, 423850, 332216, 325180, 333914, 333249, 325120, 423990</w:t>
            </w:r>
          </w:p>
        </w:tc>
        <w:tc>
          <w:tcPr>
            <w:tcW w:w="1132" w:type="dxa"/>
            <w:vAlign w:val="center"/>
          </w:tcPr>
          <w:p w:rsidR="001B01EB" w:rsidRPr="0066324A" w:rsidP="00CB1C05" w14:paraId="26CFA53E" w14:textId="77777777">
            <w:pPr>
              <w:pStyle w:val="LTableTextAbt"/>
              <w:jc w:val="right"/>
              <w:rPr>
                <w:rFonts w:ascii="Times New Roman" w:hAnsi="Times New Roman" w:cs="Times New Roman"/>
                <w:szCs w:val="18"/>
              </w:rPr>
            </w:pPr>
            <w:r w:rsidRPr="0066324A">
              <w:rPr>
                <w:rFonts w:ascii="Times New Roman" w:hAnsi="Times New Roman"/>
                <w:szCs w:val="18"/>
              </w:rPr>
              <w:t>71</w:t>
            </w:r>
          </w:p>
        </w:tc>
        <w:tc>
          <w:tcPr>
            <w:tcW w:w="938" w:type="dxa"/>
            <w:vAlign w:val="center"/>
          </w:tcPr>
          <w:p w:rsidR="001B01EB" w:rsidRPr="00CD48B1" w:rsidP="00CB1C05" w14:paraId="0703119F" w14:textId="77777777">
            <w:pPr>
              <w:pStyle w:val="LTableTextAbt"/>
              <w:jc w:val="right"/>
              <w:rPr>
                <w:rFonts w:asciiTheme="majorBidi" w:hAnsiTheme="majorBidi" w:cstheme="majorBidi"/>
                <w:szCs w:val="18"/>
              </w:rPr>
            </w:pPr>
            <w:r w:rsidRPr="00CD48B1">
              <w:rPr>
                <w:rFonts w:asciiTheme="majorBidi" w:hAnsiTheme="majorBidi" w:cstheme="majorBidi"/>
              </w:rPr>
              <w:t>97%</w:t>
            </w:r>
          </w:p>
        </w:tc>
        <w:tc>
          <w:tcPr>
            <w:tcW w:w="1070" w:type="dxa"/>
            <w:vAlign w:val="center"/>
          </w:tcPr>
          <w:p w:rsidR="001B01EB" w:rsidRPr="0066324A" w:rsidP="00CB1C05" w14:paraId="1BC7A8ED" w14:textId="77777777">
            <w:pPr>
              <w:pStyle w:val="LTableTextAbt"/>
              <w:jc w:val="right"/>
              <w:rPr>
                <w:rFonts w:ascii="Times New Roman" w:hAnsi="Times New Roman" w:cs="Times New Roman"/>
                <w:szCs w:val="18"/>
              </w:rPr>
            </w:pPr>
            <w:r w:rsidRPr="0066324A">
              <w:rPr>
                <w:rFonts w:ascii="Times New Roman" w:hAnsi="Times New Roman"/>
                <w:szCs w:val="18"/>
              </w:rPr>
              <w:t>69</w:t>
            </w:r>
          </w:p>
        </w:tc>
      </w:tr>
      <w:tr w14:paraId="5F31CA05" w14:textId="77777777" w:rsidTr="00BC7CDE">
        <w:tblPrEx>
          <w:tblW w:w="0" w:type="auto"/>
          <w:tblLook w:val="04A0"/>
        </w:tblPrEx>
        <w:tc>
          <w:tcPr>
            <w:tcW w:w="2880" w:type="dxa"/>
            <w:vAlign w:val="center"/>
          </w:tcPr>
          <w:p w:rsidR="001B01EB" w:rsidRPr="0066324A" w:rsidP="00CB1C05" w14:paraId="34ACA447" w14:textId="77777777">
            <w:pPr>
              <w:pStyle w:val="LTableTextAbt"/>
              <w:rPr>
                <w:rFonts w:ascii="Times New Roman" w:hAnsi="Times New Roman" w:cs="Times New Roman"/>
                <w:szCs w:val="18"/>
              </w:rPr>
            </w:pPr>
            <w:r w:rsidRPr="0066324A">
              <w:rPr>
                <w:rFonts w:ascii="Times New Roman" w:hAnsi="Times New Roman"/>
                <w:szCs w:val="18"/>
              </w:rPr>
              <w:t>Recycling and Disposal</w:t>
            </w:r>
          </w:p>
        </w:tc>
        <w:tc>
          <w:tcPr>
            <w:tcW w:w="2970" w:type="dxa"/>
            <w:vAlign w:val="bottom"/>
          </w:tcPr>
          <w:p w:rsidR="001B01EB" w:rsidRPr="0066324A" w:rsidP="00CB1C05" w14:paraId="5E271A2C" w14:textId="77777777">
            <w:pPr>
              <w:pStyle w:val="LTableTextAbt"/>
              <w:rPr>
                <w:rFonts w:ascii="Times New Roman" w:hAnsi="Times New Roman" w:cs="Times New Roman"/>
                <w:szCs w:val="18"/>
              </w:rPr>
            </w:pPr>
            <w:r w:rsidRPr="0066324A">
              <w:rPr>
                <w:rFonts w:ascii="Times New Roman" w:hAnsi="Times New Roman"/>
                <w:szCs w:val="18"/>
              </w:rPr>
              <w:t>562211, 562212, 562213, 562219, 562920, 562998</w:t>
            </w:r>
          </w:p>
        </w:tc>
        <w:tc>
          <w:tcPr>
            <w:tcW w:w="1132" w:type="dxa"/>
            <w:vAlign w:val="center"/>
          </w:tcPr>
          <w:p w:rsidR="001B01EB" w:rsidRPr="0066324A" w:rsidP="00CB1C05" w14:paraId="1D23F6C8" w14:textId="77777777">
            <w:pPr>
              <w:pStyle w:val="LTableTextAbt"/>
              <w:jc w:val="right"/>
              <w:rPr>
                <w:rFonts w:ascii="Times New Roman" w:hAnsi="Times New Roman" w:cs="Times New Roman"/>
                <w:szCs w:val="18"/>
              </w:rPr>
            </w:pPr>
            <w:r w:rsidRPr="0066324A">
              <w:rPr>
                <w:rFonts w:ascii="Times New Roman" w:hAnsi="Times New Roman"/>
                <w:szCs w:val="18"/>
              </w:rPr>
              <w:t>94</w:t>
            </w:r>
          </w:p>
        </w:tc>
        <w:tc>
          <w:tcPr>
            <w:tcW w:w="938" w:type="dxa"/>
            <w:vAlign w:val="center"/>
          </w:tcPr>
          <w:p w:rsidR="001B01EB" w:rsidRPr="00CD48B1" w:rsidP="00CB1C05" w14:paraId="07BF269C" w14:textId="77777777">
            <w:pPr>
              <w:pStyle w:val="LTableTextAbt"/>
              <w:jc w:val="right"/>
              <w:rPr>
                <w:rFonts w:asciiTheme="majorBidi" w:hAnsiTheme="majorBidi" w:cstheme="majorBidi"/>
                <w:szCs w:val="18"/>
              </w:rPr>
            </w:pPr>
            <w:r w:rsidRPr="00CD48B1">
              <w:rPr>
                <w:rFonts w:asciiTheme="majorBidi" w:hAnsiTheme="majorBidi" w:cstheme="majorBidi"/>
              </w:rPr>
              <w:t>93%</w:t>
            </w:r>
          </w:p>
        </w:tc>
        <w:tc>
          <w:tcPr>
            <w:tcW w:w="1070" w:type="dxa"/>
            <w:vAlign w:val="center"/>
          </w:tcPr>
          <w:p w:rsidR="001B01EB" w:rsidRPr="0066324A" w:rsidP="00CB1C05" w14:paraId="4B38DAE1" w14:textId="77777777">
            <w:pPr>
              <w:pStyle w:val="LTableTextAbt"/>
              <w:jc w:val="right"/>
              <w:rPr>
                <w:rFonts w:ascii="Times New Roman" w:hAnsi="Times New Roman" w:cs="Times New Roman"/>
                <w:szCs w:val="18"/>
              </w:rPr>
            </w:pPr>
            <w:r w:rsidRPr="0066324A">
              <w:rPr>
                <w:rFonts w:ascii="Times New Roman" w:hAnsi="Times New Roman"/>
                <w:szCs w:val="18"/>
              </w:rPr>
              <w:t>8</w:t>
            </w:r>
            <w:r w:rsidR="00610226">
              <w:rPr>
                <w:rFonts w:ascii="Times New Roman" w:hAnsi="Times New Roman"/>
                <w:szCs w:val="18"/>
              </w:rPr>
              <w:t>7</w:t>
            </w:r>
          </w:p>
        </w:tc>
      </w:tr>
      <w:tr w14:paraId="4B73EEFB" w14:textId="77777777" w:rsidTr="00BC7CDE">
        <w:tblPrEx>
          <w:tblW w:w="0" w:type="auto"/>
          <w:tblLook w:val="04A0"/>
        </w:tblPrEx>
        <w:tc>
          <w:tcPr>
            <w:tcW w:w="2880" w:type="dxa"/>
            <w:vAlign w:val="center"/>
          </w:tcPr>
          <w:p w:rsidR="001B01EB" w:rsidRPr="0066324A" w:rsidP="00CB1C05" w14:paraId="14200B52" w14:textId="77777777">
            <w:pPr>
              <w:pStyle w:val="LTableTextAbt"/>
              <w:rPr>
                <w:rFonts w:ascii="Times New Roman" w:hAnsi="Times New Roman" w:cs="Times New Roman"/>
                <w:szCs w:val="18"/>
              </w:rPr>
            </w:pPr>
            <w:r w:rsidRPr="0066324A">
              <w:rPr>
                <w:rFonts w:ascii="Times New Roman" w:hAnsi="Times New Roman"/>
                <w:szCs w:val="18"/>
              </w:rPr>
              <w:t>Laboratory Chemicals</w:t>
            </w:r>
          </w:p>
        </w:tc>
        <w:tc>
          <w:tcPr>
            <w:tcW w:w="2970" w:type="dxa"/>
            <w:vAlign w:val="center"/>
          </w:tcPr>
          <w:p w:rsidR="001B01EB" w:rsidRPr="0066324A" w:rsidP="00CB1C05" w14:paraId="2C5EF2AD" w14:textId="77777777">
            <w:pPr>
              <w:pStyle w:val="LTableTextAbt"/>
              <w:rPr>
                <w:rFonts w:ascii="Times New Roman" w:hAnsi="Times New Roman" w:cs="Times New Roman"/>
                <w:szCs w:val="18"/>
              </w:rPr>
            </w:pPr>
            <w:r w:rsidRPr="0066324A">
              <w:rPr>
                <w:rFonts w:ascii="Times New Roman" w:hAnsi="Times New Roman"/>
                <w:szCs w:val="18"/>
              </w:rPr>
              <w:t>541380</w:t>
            </w:r>
          </w:p>
        </w:tc>
        <w:tc>
          <w:tcPr>
            <w:tcW w:w="1132" w:type="dxa"/>
            <w:vAlign w:val="center"/>
          </w:tcPr>
          <w:p w:rsidR="001B01EB" w:rsidRPr="0066324A" w:rsidP="00CB1C05" w14:paraId="51909EEE" w14:textId="77777777">
            <w:pPr>
              <w:pStyle w:val="LTableTextAbt"/>
              <w:jc w:val="right"/>
              <w:rPr>
                <w:rFonts w:ascii="Times New Roman" w:hAnsi="Times New Roman" w:cs="Times New Roman"/>
                <w:szCs w:val="18"/>
              </w:rPr>
            </w:pPr>
            <w:r w:rsidRPr="0066324A">
              <w:rPr>
                <w:rFonts w:ascii="Times New Roman" w:hAnsi="Times New Roman"/>
                <w:szCs w:val="18"/>
              </w:rPr>
              <w:t>26</w:t>
            </w:r>
          </w:p>
        </w:tc>
        <w:tc>
          <w:tcPr>
            <w:tcW w:w="938" w:type="dxa"/>
            <w:vAlign w:val="center"/>
          </w:tcPr>
          <w:p w:rsidR="001B01EB" w:rsidRPr="00CD48B1" w:rsidP="00CB1C05" w14:paraId="342DE043" w14:textId="77777777">
            <w:pPr>
              <w:pStyle w:val="LTableTextAbt"/>
              <w:jc w:val="right"/>
              <w:rPr>
                <w:rFonts w:asciiTheme="majorBidi" w:hAnsiTheme="majorBidi" w:cstheme="majorBidi"/>
                <w:szCs w:val="18"/>
              </w:rPr>
            </w:pPr>
            <w:r w:rsidRPr="00CD48B1">
              <w:rPr>
                <w:rFonts w:asciiTheme="majorBidi" w:hAnsiTheme="majorBidi" w:cstheme="majorBidi"/>
              </w:rPr>
              <w:t>92%</w:t>
            </w:r>
          </w:p>
        </w:tc>
        <w:tc>
          <w:tcPr>
            <w:tcW w:w="1070" w:type="dxa"/>
            <w:vAlign w:val="center"/>
          </w:tcPr>
          <w:p w:rsidR="001B01EB" w:rsidRPr="0066324A" w:rsidP="00CB1C05" w14:paraId="5F012EF9" w14:textId="77777777">
            <w:pPr>
              <w:pStyle w:val="LTableTextAbt"/>
              <w:jc w:val="right"/>
              <w:rPr>
                <w:rFonts w:ascii="Times New Roman" w:hAnsi="Times New Roman" w:cs="Times New Roman"/>
                <w:szCs w:val="18"/>
              </w:rPr>
            </w:pPr>
            <w:r w:rsidRPr="0066324A">
              <w:rPr>
                <w:rFonts w:ascii="Times New Roman" w:hAnsi="Times New Roman"/>
                <w:szCs w:val="18"/>
              </w:rPr>
              <w:t>24</w:t>
            </w:r>
          </w:p>
        </w:tc>
      </w:tr>
      <w:tr w14:paraId="03C0CDF2" w14:textId="77777777" w:rsidTr="00630505">
        <w:tblPrEx>
          <w:tblW w:w="0" w:type="auto"/>
          <w:tblLook w:val="04A0"/>
        </w:tblPrEx>
        <w:tc>
          <w:tcPr>
            <w:tcW w:w="2880" w:type="dxa"/>
            <w:vAlign w:val="center"/>
          </w:tcPr>
          <w:p w:rsidR="001B01EB" w:rsidRPr="0066324A" w:rsidP="00CB1C05" w14:paraId="39A3FBEF" w14:textId="77777777">
            <w:pPr>
              <w:pStyle w:val="LTableTextAbt"/>
              <w:rPr>
                <w:rFonts w:ascii="Times New Roman" w:hAnsi="Times New Roman"/>
                <w:szCs w:val="18"/>
              </w:rPr>
            </w:pPr>
            <w:r w:rsidRPr="0066324A">
              <w:rPr>
                <w:rFonts w:ascii="Times New Roman" w:hAnsi="Times New Roman"/>
                <w:szCs w:val="18"/>
              </w:rPr>
              <w:t>Adhesives and Sealants</w:t>
            </w:r>
          </w:p>
        </w:tc>
        <w:tc>
          <w:tcPr>
            <w:tcW w:w="2970" w:type="dxa"/>
            <w:vAlign w:val="center"/>
          </w:tcPr>
          <w:p w:rsidR="001B01EB" w:rsidRPr="0066324A" w:rsidP="00CB1C05" w14:paraId="6304D71D" w14:textId="77777777">
            <w:pPr>
              <w:pStyle w:val="LTableTextAbt"/>
              <w:rPr>
                <w:rFonts w:ascii="Times New Roman" w:hAnsi="Times New Roman"/>
                <w:szCs w:val="18"/>
              </w:rPr>
            </w:pPr>
            <w:r w:rsidRPr="0066324A">
              <w:rPr>
                <w:rFonts w:ascii="Times New Roman" w:hAnsi="Times New Roman"/>
                <w:szCs w:val="18"/>
              </w:rPr>
              <w:t>325998, 326291, 326299, 332812, 332993, 336211, 336390, 336611</w:t>
            </w:r>
          </w:p>
        </w:tc>
        <w:tc>
          <w:tcPr>
            <w:tcW w:w="1132" w:type="dxa"/>
            <w:vAlign w:val="center"/>
          </w:tcPr>
          <w:p w:rsidR="001B01EB" w:rsidRPr="0066324A" w:rsidP="00CB1C05" w14:paraId="4BBD64D4" w14:textId="77777777">
            <w:pPr>
              <w:pStyle w:val="LTableTextAbt"/>
              <w:jc w:val="right"/>
              <w:rPr>
                <w:rFonts w:ascii="Times New Roman" w:hAnsi="Times New Roman"/>
                <w:szCs w:val="18"/>
              </w:rPr>
            </w:pPr>
            <w:r w:rsidRPr="0066324A">
              <w:rPr>
                <w:rFonts w:ascii="Times New Roman" w:hAnsi="Times New Roman"/>
                <w:szCs w:val="18"/>
              </w:rPr>
              <w:t>853</w:t>
            </w:r>
          </w:p>
        </w:tc>
        <w:tc>
          <w:tcPr>
            <w:tcW w:w="938" w:type="dxa"/>
            <w:vAlign w:val="center"/>
          </w:tcPr>
          <w:p w:rsidR="001B01EB" w:rsidRPr="00CD48B1" w:rsidP="00CB1C05" w14:paraId="3BD1E512" w14:textId="77777777">
            <w:pPr>
              <w:pStyle w:val="LTableTextAbt"/>
              <w:jc w:val="right"/>
              <w:rPr>
                <w:rFonts w:asciiTheme="majorBidi" w:hAnsiTheme="majorBidi" w:cstheme="majorBidi"/>
                <w:szCs w:val="18"/>
              </w:rPr>
            </w:pPr>
            <w:r w:rsidRPr="00CD48B1">
              <w:rPr>
                <w:rFonts w:asciiTheme="majorBidi" w:hAnsiTheme="majorBidi" w:cstheme="majorBidi"/>
              </w:rPr>
              <w:t>94%</w:t>
            </w:r>
          </w:p>
        </w:tc>
        <w:tc>
          <w:tcPr>
            <w:tcW w:w="1070" w:type="dxa"/>
            <w:vAlign w:val="center"/>
          </w:tcPr>
          <w:p w:rsidR="001B01EB" w:rsidRPr="0066324A" w:rsidP="00CB1C05" w14:paraId="7E4DA506" w14:textId="77777777">
            <w:pPr>
              <w:pStyle w:val="LTableTextAbt"/>
              <w:jc w:val="right"/>
              <w:rPr>
                <w:rFonts w:ascii="Times New Roman" w:hAnsi="Times New Roman"/>
                <w:szCs w:val="18"/>
              </w:rPr>
            </w:pPr>
            <w:r w:rsidRPr="0066324A">
              <w:rPr>
                <w:rFonts w:ascii="Times New Roman" w:hAnsi="Times New Roman"/>
                <w:szCs w:val="18"/>
              </w:rPr>
              <w:t>800</w:t>
            </w:r>
          </w:p>
        </w:tc>
      </w:tr>
      <w:tr w14:paraId="590AAA05" w14:textId="77777777" w:rsidTr="00630505">
        <w:tblPrEx>
          <w:tblW w:w="0" w:type="auto"/>
          <w:tblLook w:val="04A0"/>
        </w:tblPrEx>
        <w:trPr>
          <w:trHeight w:val="110"/>
        </w:trPr>
        <w:tc>
          <w:tcPr>
            <w:tcW w:w="2880" w:type="dxa"/>
            <w:vAlign w:val="center"/>
          </w:tcPr>
          <w:p w:rsidR="00997626" w:rsidRPr="0066324A" w:rsidP="00CB1C05" w14:paraId="16A96CA5" w14:textId="77777777">
            <w:pPr>
              <w:pStyle w:val="LTableTextAbt"/>
              <w:rPr>
                <w:rFonts w:ascii="Times New Roman" w:hAnsi="Times New Roman"/>
                <w:szCs w:val="18"/>
              </w:rPr>
            </w:pPr>
            <w:r w:rsidRPr="0066324A">
              <w:rPr>
                <w:rFonts w:ascii="Times New Roman" w:hAnsi="Times New Roman"/>
                <w:szCs w:val="18"/>
              </w:rPr>
              <w:t>Paint and Coatings</w:t>
            </w:r>
          </w:p>
        </w:tc>
        <w:tc>
          <w:tcPr>
            <w:tcW w:w="2970" w:type="dxa"/>
            <w:vAlign w:val="center"/>
          </w:tcPr>
          <w:p w:rsidR="00997626" w:rsidRPr="0066324A" w:rsidP="00CB1C05" w14:paraId="7CB9C476" w14:textId="77777777">
            <w:pPr>
              <w:pStyle w:val="LTableTextAbt"/>
              <w:rPr>
                <w:rFonts w:ascii="Times New Roman" w:hAnsi="Times New Roman"/>
                <w:szCs w:val="18"/>
              </w:rPr>
            </w:pPr>
            <w:r w:rsidRPr="0066324A">
              <w:rPr>
                <w:rFonts w:ascii="Times New Roman" w:hAnsi="Times New Roman"/>
                <w:szCs w:val="18"/>
              </w:rPr>
              <w:t>322220, 326199, 326291, 326299, 327110, 331492, 332812, 332813, 332993, 333996, 333999, 336211, 336214, 336411, 336413, 336415, 336611, 481111, 541715</w:t>
            </w:r>
          </w:p>
        </w:tc>
        <w:tc>
          <w:tcPr>
            <w:tcW w:w="1132" w:type="dxa"/>
            <w:vAlign w:val="center"/>
          </w:tcPr>
          <w:p w:rsidR="00997626" w:rsidRPr="0066324A" w:rsidP="00CB1C05" w14:paraId="7DB2F0DA" w14:textId="77777777">
            <w:pPr>
              <w:pStyle w:val="LTableTextAbt"/>
              <w:jc w:val="right"/>
              <w:rPr>
                <w:rFonts w:ascii="Times New Roman" w:hAnsi="Times New Roman"/>
                <w:szCs w:val="18"/>
              </w:rPr>
            </w:pPr>
            <w:r w:rsidRPr="0066324A">
              <w:rPr>
                <w:rFonts w:ascii="Times New Roman" w:hAnsi="Times New Roman"/>
                <w:szCs w:val="18"/>
              </w:rPr>
              <w:t>30</w:t>
            </w:r>
          </w:p>
        </w:tc>
        <w:tc>
          <w:tcPr>
            <w:tcW w:w="938" w:type="dxa"/>
            <w:vAlign w:val="center"/>
          </w:tcPr>
          <w:p w:rsidR="00997626" w:rsidRPr="00CD48B1" w:rsidP="00CB1C05" w14:paraId="54CEE37D" w14:textId="77777777">
            <w:pPr>
              <w:pStyle w:val="LTableTextAbt"/>
              <w:jc w:val="right"/>
              <w:rPr>
                <w:rFonts w:asciiTheme="majorBidi" w:hAnsiTheme="majorBidi" w:cstheme="majorBidi"/>
                <w:szCs w:val="18"/>
              </w:rPr>
            </w:pPr>
            <w:r w:rsidRPr="00CD48B1">
              <w:rPr>
                <w:rFonts w:asciiTheme="majorBidi" w:hAnsiTheme="majorBidi" w:cstheme="majorBidi"/>
              </w:rPr>
              <w:t>93%</w:t>
            </w:r>
          </w:p>
        </w:tc>
        <w:tc>
          <w:tcPr>
            <w:tcW w:w="1070" w:type="dxa"/>
            <w:vAlign w:val="center"/>
          </w:tcPr>
          <w:p w:rsidR="00997626" w:rsidRPr="0066324A" w:rsidP="00CB1C05" w14:paraId="1FFA1BD6" w14:textId="77777777">
            <w:pPr>
              <w:pStyle w:val="LTableTextAbt"/>
              <w:jc w:val="right"/>
              <w:rPr>
                <w:rFonts w:ascii="Times New Roman" w:hAnsi="Times New Roman"/>
                <w:szCs w:val="18"/>
              </w:rPr>
            </w:pPr>
            <w:r w:rsidRPr="0066324A">
              <w:rPr>
                <w:rFonts w:ascii="Times New Roman" w:hAnsi="Times New Roman"/>
                <w:szCs w:val="18"/>
              </w:rPr>
              <w:t>28</w:t>
            </w:r>
          </w:p>
        </w:tc>
      </w:tr>
      <w:tr w14:paraId="7FF76EBC" w14:textId="77777777" w:rsidTr="00630505">
        <w:tblPrEx>
          <w:tblW w:w="0" w:type="auto"/>
          <w:tblLook w:val="04A0"/>
        </w:tblPrEx>
        <w:trPr>
          <w:trHeight w:val="109"/>
        </w:trPr>
        <w:tc>
          <w:tcPr>
            <w:tcW w:w="2880" w:type="dxa"/>
            <w:vAlign w:val="center"/>
          </w:tcPr>
          <w:p w:rsidR="00997626" w:rsidRPr="0066324A" w:rsidP="00CB1C05" w14:paraId="09297463" w14:textId="77777777">
            <w:pPr>
              <w:pStyle w:val="LTableTextAbt"/>
              <w:rPr>
                <w:rFonts w:ascii="Times New Roman" w:hAnsi="Times New Roman"/>
                <w:szCs w:val="18"/>
              </w:rPr>
            </w:pPr>
            <w:r w:rsidRPr="0066324A">
              <w:rPr>
                <w:rFonts w:ascii="Times New Roman" w:hAnsi="Times New Roman"/>
                <w:szCs w:val="18"/>
              </w:rPr>
              <w:t>Aerosol Spray Cleaning/Degreasing</w:t>
            </w:r>
          </w:p>
        </w:tc>
        <w:tc>
          <w:tcPr>
            <w:tcW w:w="2970" w:type="dxa"/>
            <w:vMerge w:val="restart"/>
            <w:vAlign w:val="bottom"/>
          </w:tcPr>
          <w:p w:rsidR="00997626" w:rsidRPr="0066324A" w:rsidP="00CB1C05" w14:paraId="1662A307" w14:textId="77777777">
            <w:pPr>
              <w:pStyle w:val="LTableTextAbt"/>
              <w:rPr>
                <w:rFonts w:ascii="Times New Roman" w:hAnsi="Times New Roman"/>
                <w:szCs w:val="18"/>
              </w:rPr>
            </w:pPr>
            <w:r w:rsidRPr="0066324A">
              <w:rPr>
                <w:rFonts w:ascii="Times New Roman" w:hAnsi="Times New Roman"/>
                <w:szCs w:val="18"/>
              </w:rPr>
              <w:t>4411, 451110, 811111, 811112, 811113, 811118, 811121, 811122, 811191, 811198, 811211, 811212, 811213, 811219, 811310, 811411, 811490</w:t>
            </w:r>
          </w:p>
        </w:tc>
        <w:tc>
          <w:tcPr>
            <w:tcW w:w="1132" w:type="dxa"/>
            <w:vAlign w:val="center"/>
          </w:tcPr>
          <w:p w:rsidR="00997626" w:rsidRPr="0066324A" w:rsidP="00CB1C05" w14:paraId="61150BB2" w14:textId="77777777">
            <w:pPr>
              <w:pStyle w:val="LTableTextAbt"/>
              <w:jc w:val="right"/>
              <w:rPr>
                <w:rFonts w:ascii="Times New Roman" w:hAnsi="Times New Roman"/>
                <w:szCs w:val="18"/>
              </w:rPr>
            </w:pPr>
            <w:r w:rsidRPr="0066324A">
              <w:rPr>
                <w:rFonts w:ascii="Times New Roman" w:hAnsi="Times New Roman"/>
                <w:szCs w:val="18"/>
              </w:rPr>
              <w:t>148</w:t>
            </w:r>
            <w:r w:rsidR="00D32867">
              <w:rPr>
                <w:rFonts w:ascii="Times New Roman" w:hAnsi="Times New Roman"/>
                <w:szCs w:val="18"/>
              </w:rPr>
              <w:t>,</w:t>
            </w:r>
            <w:r w:rsidRPr="0066324A">
              <w:rPr>
                <w:rFonts w:ascii="Times New Roman" w:hAnsi="Times New Roman"/>
                <w:szCs w:val="18"/>
              </w:rPr>
              <w:t>296</w:t>
            </w:r>
          </w:p>
        </w:tc>
        <w:tc>
          <w:tcPr>
            <w:tcW w:w="938" w:type="dxa"/>
            <w:vAlign w:val="center"/>
          </w:tcPr>
          <w:p w:rsidR="00997626" w:rsidRPr="00CD48B1" w:rsidP="00CB1C05" w14:paraId="7F6EA8CA" w14:textId="77777777">
            <w:pPr>
              <w:pStyle w:val="LTableTextAbt"/>
              <w:jc w:val="right"/>
              <w:rPr>
                <w:rFonts w:asciiTheme="majorBidi" w:hAnsiTheme="majorBidi" w:cstheme="majorBidi"/>
                <w:szCs w:val="18"/>
              </w:rPr>
            </w:pPr>
            <w:r w:rsidRPr="00CD48B1">
              <w:rPr>
                <w:rFonts w:asciiTheme="majorBidi" w:hAnsiTheme="majorBidi" w:cstheme="majorBidi"/>
              </w:rPr>
              <w:t>18%</w:t>
            </w:r>
          </w:p>
        </w:tc>
        <w:tc>
          <w:tcPr>
            <w:tcW w:w="1070" w:type="dxa"/>
            <w:vAlign w:val="center"/>
          </w:tcPr>
          <w:p w:rsidR="00997626" w:rsidRPr="0066324A" w:rsidP="00CB1C05" w14:paraId="534E5A9F" w14:textId="77777777">
            <w:pPr>
              <w:pStyle w:val="LTableTextAbt"/>
              <w:jc w:val="right"/>
              <w:rPr>
                <w:rFonts w:ascii="Times New Roman" w:hAnsi="Times New Roman"/>
                <w:szCs w:val="18"/>
              </w:rPr>
            </w:pPr>
            <w:r w:rsidRPr="0066324A">
              <w:rPr>
                <w:rFonts w:ascii="Times New Roman" w:hAnsi="Times New Roman"/>
                <w:szCs w:val="18"/>
              </w:rPr>
              <w:t>26</w:t>
            </w:r>
            <w:r w:rsidR="00565940">
              <w:rPr>
                <w:rFonts w:ascii="Times New Roman" w:hAnsi="Times New Roman"/>
                <w:szCs w:val="18"/>
              </w:rPr>
              <w:t>,</w:t>
            </w:r>
            <w:r w:rsidRPr="0066324A">
              <w:rPr>
                <w:rFonts w:ascii="Times New Roman" w:hAnsi="Times New Roman"/>
                <w:szCs w:val="18"/>
              </w:rPr>
              <w:t>050</w:t>
            </w:r>
          </w:p>
        </w:tc>
      </w:tr>
      <w:tr w14:paraId="2A0A1D7D" w14:textId="77777777" w:rsidTr="00630505">
        <w:tblPrEx>
          <w:tblW w:w="0" w:type="auto"/>
          <w:tblLook w:val="04A0"/>
        </w:tblPrEx>
        <w:trPr>
          <w:trHeight w:val="109"/>
        </w:trPr>
        <w:tc>
          <w:tcPr>
            <w:tcW w:w="2880" w:type="dxa"/>
            <w:vAlign w:val="center"/>
          </w:tcPr>
          <w:p w:rsidR="00A5355E" w:rsidRPr="0066324A" w:rsidP="00CB1C05" w14:paraId="52600E7E" w14:textId="77777777">
            <w:pPr>
              <w:pStyle w:val="LTableTextAbt"/>
              <w:rPr>
                <w:rFonts w:ascii="Times New Roman" w:hAnsi="Times New Roman"/>
                <w:szCs w:val="18"/>
              </w:rPr>
            </w:pPr>
            <w:r w:rsidRPr="0066324A">
              <w:rPr>
                <w:rFonts w:ascii="Times New Roman" w:hAnsi="Times New Roman"/>
                <w:szCs w:val="18"/>
              </w:rPr>
              <w:t>Aerosol Spray Cleaning/Degreasing - EEC</w:t>
            </w:r>
          </w:p>
        </w:tc>
        <w:tc>
          <w:tcPr>
            <w:tcW w:w="2970" w:type="dxa"/>
            <w:vMerge/>
            <w:vAlign w:val="center"/>
          </w:tcPr>
          <w:p w:rsidR="00A5355E" w:rsidRPr="0066324A" w:rsidP="00CB1C05" w14:paraId="4A18DCB4" w14:textId="77777777">
            <w:pPr>
              <w:pStyle w:val="LTableTextAbt"/>
              <w:rPr>
                <w:rFonts w:ascii="Times New Roman" w:hAnsi="Times New Roman"/>
                <w:szCs w:val="18"/>
              </w:rPr>
            </w:pPr>
          </w:p>
        </w:tc>
        <w:tc>
          <w:tcPr>
            <w:tcW w:w="1132" w:type="dxa"/>
            <w:vAlign w:val="center"/>
          </w:tcPr>
          <w:p w:rsidR="00A5355E" w:rsidRPr="0066324A" w:rsidP="00CB1C05" w14:paraId="36D7B291" w14:textId="77777777">
            <w:pPr>
              <w:pStyle w:val="LTableTextAbt"/>
              <w:jc w:val="right"/>
              <w:rPr>
                <w:rFonts w:ascii="Times New Roman" w:hAnsi="Times New Roman"/>
                <w:szCs w:val="18"/>
              </w:rPr>
            </w:pPr>
            <w:r w:rsidRPr="0066324A">
              <w:rPr>
                <w:rFonts w:ascii="Times New Roman" w:hAnsi="Times New Roman"/>
                <w:szCs w:val="18"/>
              </w:rPr>
              <w:t>121</w:t>
            </w:r>
            <w:r w:rsidR="00D32867">
              <w:rPr>
                <w:rFonts w:ascii="Times New Roman" w:hAnsi="Times New Roman"/>
                <w:szCs w:val="18"/>
              </w:rPr>
              <w:t>,</w:t>
            </w:r>
            <w:r w:rsidRPr="0066324A">
              <w:rPr>
                <w:rFonts w:ascii="Times New Roman" w:hAnsi="Times New Roman"/>
                <w:szCs w:val="18"/>
              </w:rPr>
              <w:t>759</w:t>
            </w:r>
          </w:p>
        </w:tc>
        <w:tc>
          <w:tcPr>
            <w:tcW w:w="938" w:type="dxa"/>
            <w:vAlign w:val="center"/>
          </w:tcPr>
          <w:p w:rsidR="00A5355E" w:rsidRPr="00CD48B1" w:rsidP="00CB1C05" w14:paraId="0BEA41F7" w14:textId="77777777">
            <w:pPr>
              <w:pStyle w:val="LTableTextAbt"/>
              <w:jc w:val="right"/>
              <w:rPr>
                <w:rFonts w:asciiTheme="majorBidi" w:hAnsiTheme="majorBidi" w:cstheme="majorBidi"/>
                <w:szCs w:val="18"/>
              </w:rPr>
            </w:pPr>
            <w:r w:rsidRPr="00CD48B1">
              <w:rPr>
                <w:rFonts w:asciiTheme="majorBidi" w:hAnsiTheme="majorBidi" w:cstheme="majorBidi"/>
              </w:rPr>
              <w:t>98%</w:t>
            </w:r>
          </w:p>
        </w:tc>
        <w:tc>
          <w:tcPr>
            <w:tcW w:w="1070" w:type="dxa"/>
            <w:vAlign w:val="center"/>
          </w:tcPr>
          <w:p w:rsidR="00A5355E" w:rsidRPr="0066324A" w:rsidP="00CB1C05" w14:paraId="34F159AD" w14:textId="77777777">
            <w:pPr>
              <w:pStyle w:val="LTableTextAbt"/>
              <w:jc w:val="right"/>
              <w:rPr>
                <w:rFonts w:ascii="Times New Roman" w:hAnsi="Times New Roman"/>
                <w:szCs w:val="18"/>
              </w:rPr>
            </w:pPr>
            <w:r w:rsidRPr="0066324A">
              <w:rPr>
                <w:rFonts w:ascii="Times New Roman" w:hAnsi="Times New Roman"/>
                <w:szCs w:val="18"/>
              </w:rPr>
              <w:t>119</w:t>
            </w:r>
            <w:r w:rsidR="00565940">
              <w:rPr>
                <w:rFonts w:ascii="Times New Roman" w:hAnsi="Times New Roman"/>
                <w:szCs w:val="18"/>
              </w:rPr>
              <w:t>,</w:t>
            </w:r>
            <w:r w:rsidRPr="0066324A">
              <w:rPr>
                <w:rFonts w:ascii="Times New Roman" w:hAnsi="Times New Roman"/>
                <w:szCs w:val="18"/>
              </w:rPr>
              <w:t>523</w:t>
            </w:r>
          </w:p>
        </w:tc>
      </w:tr>
      <w:tr w14:paraId="29B3A016" w14:textId="77777777" w:rsidTr="00630505">
        <w:tblPrEx>
          <w:tblW w:w="0" w:type="auto"/>
          <w:tblLook w:val="04A0"/>
        </w:tblPrEx>
        <w:trPr>
          <w:trHeight w:val="109"/>
        </w:trPr>
        <w:tc>
          <w:tcPr>
            <w:tcW w:w="2880" w:type="dxa"/>
            <w:vAlign w:val="center"/>
          </w:tcPr>
          <w:p w:rsidR="00A5355E" w:rsidRPr="0066324A" w:rsidP="00CB1C05" w14:paraId="6119FD81" w14:textId="77777777">
            <w:pPr>
              <w:pStyle w:val="LTableTextAbt"/>
              <w:rPr>
                <w:rFonts w:ascii="Times New Roman" w:hAnsi="Times New Roman"/>
                <w:szCs w:val="18"/>
              </w:rPr>
            </w:pPr>
            <w:r w:rsidRPr="0066324A">
              <w:rPr>
                <w:rFonts w:ascii="Times New Roman" w:hAnsi="Times New Roman"/>
                <w:szCs w:val="18"/>
              </w:rPr>
              <w:t>Liquid and Spray Batch Cold Cleaning</w:t>
            </w:r>
          </w:p>
        </w:tc>
        <w:tc>
          <w:tcPr>
            <w:tcW w:w="2970" w:type="dxa"/>
            <w:vAlign w:val="center"/>
          </w:tcPr>
          <w:p w:rsidR="00A5355E" w:rsidRPr="0066324A" w:rsidP="00CB1C05" w14:paraId="3D1F2770" w14:textId="77777777">
            <w:pPr>
              <w:pStyle w:val="LTableTextAbt"/>
              <w:rPr>
                <w:rFonts w:ascii="Times New Roman" w:hAnsi="Times New Roman"/>
                <w:szCs w:val="18"/>
              </w:rPr>
            </w:pPr>
            <w:r w:rsidRPr="0066324A">
              <w:rPr>
                <w:rFonts w:ascii="Times New Roman" w:hAnsi="Times New Roman"/>
                <w:szCs w:val="18"/>
              </w:rPr>
              <w:t>332811, 336412, 333992, 3329, 339992, 333999, 33641, 333994, 332119, 332215, 332618</w:t>
            </w:r>
          </w:p>
        </w:tc>
        <w:tc>
          <w:tcPr>
            <w:tcW w:w="1132" w:type="dxa"/>
            <w:vAlign w:val="center"/>
          </w:tcPr>
          <w:p w:rsidR="00A5355E" w:rsidRPr="0066324A" w:rsidP="00CB1C05" w14:paraId="6F38CAE7" w14:textId="77777777">
            <w:pPr>
              <w:pStyle w:val="LTableTextAbt"/>
              <w:jc w:val="right"/>
              <w:rPr>
                <w:rFonts w:ascii="Times New Roman" w:hAnsi="Times New Roman"/>
                <w:szCs w:val="18"/>
              </w:rPr>
            </w:pPr>
            <w:r w:rsidRPr="0066324A">
              <w:rPr>
                <w:rFonts w:ascii="Times New Roman" w:hAnsi="Times New Roman"/>
                <w:szCs w:val="18"/>
              </w:rPr>
              <w:t>13</w:t>
            </w:r>
          </w:p>
        </w:tc>
        <w:tc>
          <w:tcPr>
            <w:tcW w:w="938" w:type="dxa"/>
            <w:vAlign w:val="center"/>
          </w:tcPr>
          <w:p w:rsidR="00A5355E" w:rsidRPr="00CD48B1" w:rsidP="00CB1C05" w14:paraId="70CCEA3D" w14:textId="77777777">
            <w:pPr>
              <w:pStyle w:val="LTableTextAbt"/>
              <w:jc w:val="right"/>
              <w:rPr>
                <w:rFonts w:asciiTheme="majorBidi" w:hAnsiTheme="majorBidi" w:cstheme="majorBidi"/>
                <w:szCs w:val="18"/>
              </w:rPr>
            </w:pPr>
            <w:r w:rsidRPr="00CD48B1">
              <w:rPr>
                <w:rFonts w:asciiTheme="majorBidi" w:hAnsiTheme="majorBidi" w:cstheme="majorBidi"/>
              </w:rPr>
              <w:t>100%</w:t>
            </w:r>
          </w:p>
        </w:tc>
        <w:tc>
          <w:tcPr>
            <w:tcW w:w="1070" w:type="dxa"/>
            <w:vAlign w:val="center"/>
          </w:tcPr>
          <w:p w:rsidR="00A5355E" w:rsidRPr="0066324A" w:rsidP="00CB1C05" w14:paraId="00431CC7" w14:textId="77777777">
            <w:pPr>
              <w:pStyle w:val="LTableTextAbt"/>
              <w:jc w:val="right"/>
              <w:rPr>
                <w:rFonts w:ascii="Times New Roman" w:hAnsi="Times New Roman"/>
                <w:szCs w:val="18"/>
              </w:rPr>
            </w:pPr>
            <w:r w:rsidRPr="0066324A">
              <w:rPr>
                <w:rFonts w:ascii="Times New Roman" w:hAnsi="Times New Roman"/>
                <w:szCs w:val="18"/>
              </w:rPr>
              <w:t>13</w:t>
            </w:r>
          </w:p>
        </w:tc>
      </w:tr>
      <w:tr w14:paraId="1AF52716" w14:textId="77777777" w:rsidTr="00630505">
        <w:tblPrEx>
          <w:tblW w:w="0" w:type="auto"/>
          <w:tblLook w:val="04A0"/>
        </w:tblPrEx>
        <w:trPr>
          <w:trHeight w:val="109"/>
        </w:trPr>
        <w:tc>
          <w:tcPr>
            <w:tcW w:w="2880" w:type="dxa"/>
            <w:vAlign w:val="center"/>
          </w:tcPr>
          <w:p w:rsidR="00A5355E" w:rsidRPr="0066324A" w:rsidP="00CB1C05" w14:paraId="6B1142C2" w14:textId="77777777">
            <w:pPr>
              <w:pStyle w:val="LTableTextAbt"/>
              <w:rPr>
                <w:rFonts w:ascii="Times New Roman" w:hAnsi="Times New Roman"/>
                <w:szCs w:val="18"/>
              </w:rPr>
            </w:pPr>
            <w:r w:rsidRPr="0066324A">
              <w:rPr>
                <w:rFonts w:ascii="Times New Roman" w:hAnsi="Times New Roman"/>
                <w:szCs w:val="18"/>
              </w:rPr>
              <w:t>Photographic Film Use</w:t>
            </w:r>
          </w:p>
        </w:tc>
        <w:tc>
          <w:tcPr>
            <w:tcW w:w="2970" w:type="dxa"/>
            <w:vAlign w:val="center"/>
          </w:tcPr>
          <w:p w:rsidR="00A5355E" w:rsidRPr="0066324A" w:rsidP="00CB1C05" w14:paraId="103B01BE" w14:textId="77777777">
            <w:pPr>
              <w:pStyle w:val="LTableTextAbt"/>
              <w:rPr>
                <w:rFonts w:ascii="Times New Roman" w:hAnsi="Times New Roman"/>
                <w:szCs w:val="18"/>
              </w:rPr>
            </w:pPr>
            <w:r w:rsidRPr="0066324A">
              <w:rPr>
                <w:rFonts w:ascii="Times New Roman" w:hAnsi="Times New Roman"/>
                <w:szCs w:val="18"/>
              </w:rPr>
              <w:t>51219</w:t>
            </w:r>
          </w:p>
        </w:tc>
        <w:tc>
          <w:tcPr>
            <w:tcW w:w="1132" w:type="dxa"/>
            <w:vAlign w:val="center"/>
          </w:tcPr>
          <w:p w:rsidR="00A5355E" w:rsidRPr="0066324A" w:rsidP="00CB1C05" w14:paraId="42BE93D7" w14:textId="77777777">
            <w:pPr>
              <w:pStyle w:val="LTableTextAbt"/>
              <w:jc w:val="right"/>
              <w:rPr>
                <w:rFonts w:ascii="Times New Roman" w:hAnsi="Times New Roman"/>
                <w:szCs w:val="18"/>
              </w:rPr>
            </w:pPr>
            <w:r w:rsidRPr="0066324A">
              <w:rPr>
                <w:rFonts w:ascii="Times New Roman" w:hAnsi="Times New Roman"/>
                <w:szCs w:val="18"/>
              </w:rPr>
              <w:t>60</w:t>
            </w:r>
          </w:p>
        </w:tc>
        <w:tc>
          <w:tcPr>
            <w:tcW w:w="938" w:type="dxa"/>
            <w:vAlign w:val="center"/>
          </w:tcPr>
          <w:p w:rsidR="00A5355E" w:rsidRPr="00CD48B1" w:rsidP="00CB1C05" w14:paraId="243A7354" w14:textId="77777777">
            <w:pPr>
              <w:pStyle w:val="LTableTextAbt"/>
              <w:jc w:val="right"/>
              <w:rPr>
                <w:rFonts w:asciiTheme="majorBidi" w:hAnsiTheme="majorBidi" w:cstheme="majorBidi"/>
                <w:szCs w:val="18"/>
              </w:rPr>
            </w:pPr>
            <w:r w:rsidRPr="00CD48B1">
              <w:rPr>
                <w:rFonts w:asciiTheme="majorBidi" w:hAnsiTheme="majorBidi" w:cstheme="majorBidi"/>
              </w:rPr>
              <w:t>100%</w:t>
            </w:r>
          </w:p>
        </w:tc>
        <w:tc>
          <w:tcPr>
            <w:tcW w:w="1070" w:type="dxa"/>
            <w:vAlign w:val="center"/>
          </w:tcPr>
          <w:p w:rsidR="00A5355E" w:rsidRPr="0066324A" w:rsidP="00CB1C05" w14:paraId="71671748" w14:textId="77777777">
            <w:pPr>
              <w:pStyle w:val="LTableTextAbt"/>
              <w:jc w:val="right"/>
              <w:rPr>
                <w:rFonts w:ascii="Times New Roman" w:hAnsi="Times New Roman"/>
                <w:szCs w:val="18"/>
              </w:rPr>
            </w:pPr>
            <w:r w:rsidRPr="0066324A">
              <w:rPr>
                <w:rFonts w:ascii="Times New Roman" w:hAnsi="Times New Roman"/>
                <w:szCs w:val="18"/>
              </w:rPr>
              <w:t>60</w:t>
            </w:r>
          </w:p>
        </w:tc>
      </w:tr>
      <w:tr w14:paraId="54943798" w14:textId="77777777" w:rsidTr="00630505">
        <w:tblPrEx>
          <w:tblW w:w="0" w:type="auto"/>
          <w:tblLook w:val="04A0"/>
        </w:tblPrEx>
        <w:trPr>
          <w:trHeight w:val="109"/>
        </w:trPr>
        <w:tc>
          <w:tcPr>
            <w:tcW w:w="2880" w:type="dxa"/>
            <w:vAlign w:val="center"/>
          </w:tcPr>
          <w:p w:rsidR="00A5355E" w:rsidRPr="0066324A" w:rsidP="00CB1C05" w14:paraId="49E92945" w14:textId="77777777">
            <w:pPr>
              <w:pStyle w:val="LTableTextAbt"/>
              <w:rPr>
                <w:rFonts w:ascii="Times New Roman" w:hAnsi="Times New Roman"/>
                <w:szCs w:val="18"/>
              </w:rPr>
            </w:pPr>
            <w:r w:rsidRPr="0066324A">
              <w:rPr>
                <w:rFonts w:ascii="Times New Roman" w:hAnsi="Times New Roman"/>
                <w:szCs w:val="18"/>
              </w:rPr>
              <w:t>Lubricants and Greases</w:t>
            </w:r>
          </w:p>
        </w:tc>
        <w:tc>
          <w:tcPr>
            <w:tcW w:w="2970" w:type="dxa"/>
            <w:vAlign w:val="center"/>
          </w:tcPr>
          <w:p w:rsidR="00A5355E" w:rsidRPr="0066324A" w:rsidP="00CB1C05" w14:paraId="10E11157" w14:textId="77777777">
            <w:pPr>
              <w:pStyle w:val="LTableTextAbt"/>
              <w:rPr>
                <w:rFonts w:ascii="Times New Roman" w:hAnsi="Times New Roman"/>
                <w:szCs w:val="18"/>
              </w:rPr>
            </w:pPr>
            <w:r w:rsidRPr="0066324A">
              <w:rPr>
                <w:rFonts w:ascii="Times New Roman" w:hAnsi="Times New Roman"/>
                <w:szCs w:val="18"/>
              </w:rPr>
              <w:t>332999, 332993</w:t>
            </w:r>
          </w:p>
        </w:tc>
        <w:tc>
          <w:tcPr>
            <w:tcW w:w="1132" w:type="dxa"/>
            <w:vAlign w:val="center"/>
          </w:tcPr>
          <w:p w:rsidR="00A5355E" w:rsidRPr="0066324A" w:rsidP="00CB1C05" w14:paraId="2562DED8" w14:textId="77777777">
            <w:pPr>
              <w:pStyle w:val="LTableTextAbt"/>
              <w:jc w:val="right"/>
              <w:rPr>
                <w:rFonts w:ascii="Times New Roman" w:hAnsi="Times New Roman"/>
                <w:szCs w:val="18"/>
              </w:rPr>
            </w:pPr>
            <w:r w:rsidRPr="0066324A">
              <w:rPr>
                <w:rFonts w:ascii="Times New Roman" w:hAnsi="Times New Roman"/>
                <w:szCs w:val="18"/>
              </w:rPr>
              <w:t>1,018</w:t>
            </w:r>
          </w:p>
        </w:tc>
        <w:tc>
          <w:tcPr>
            <w:tcW w:w="938" w:type="dxa"/>
            <w:vAlign w:val="center"/>
          </w:tcPr>
          <w:p w:rsidR="00A5355E" w:rsidRPr="00CD48B1" w:rsidP="00CB1C05" w14:paraId="5D0BCCB3" w14:textId="77777777">
            <w:pPr>
              <w:pStyle w:val="LTableTextAbt"/>
              <w:jc w:val="right"/>
              <w:rPr>
                <w:rFonts w:asciiTheme="majorBidi" w:hAnsiTheme="majorBidi" w:cstheme="majorBidi"/>
                <w:szCs w:val="18"/>
              </w:rPr>
            </w:pPr>
            <w:r w:rsidRPr="00CD48B1">
              <w:rPr>
                <w:rFonts w:asciiTheme="majorBidi" w:hAnsiTheme="majorBidi" w:cstheme="majorBidi"/>
              </w:rPr>
              <w:t>98%</w:t>
            </w:r>
          </w:p>
        </w:tc>
        <w:tc>
          <w:tcPr>
            <w:tcW w:w="1070" w:type="dxa"/>
            <w:vAlign w:val="center"/>
          </w:tcPr>
          <w:p w:rsidR="00A5355E" w:rsidRPr="0066324A" w:rsidP="00CB1C05" w14:paraId="28B8CCC4" w14:textId="77777777">
            <w:pPr>
              <w:pStyle w:val="LTableTextAbt"/>
              <w:jc w:val="right"/>
              <w:rPr>
                <w:rFonts w:ascii="Times New Roman" w:hAnsi="Times New Roman"/>
                <w:szCs w:val="18"/>
              </w:rPr>
            </w:pPr>
            <w:r w:rsidRPr="0066324A">
              <w:rPr>
                <w:rFonts w:ascii="Times New Roman" w:hAnsi="Times New Roman"/>
                <w:szCs w:val="18"/>
              </w:rPr>
              <w:t>1</w:t>
            </w:r>
            <w:r w:rsidR="00565940">
              <w:rPr>
                <w:rFonts w:ascii="Times New Roman" w:hAnsi="Times New Roman"/>
                <w:szCs w:val="18"/>
              </w:rPr>
              <w:t>,</w:t>
            </w:r>
            <w:r w:rsidRPr="0066324A">
              <w:rPr>
                <w:rFonts w:ascii="Times New Roman" w:hAnsi="Times New Roman"/>
                <w:szCs w:val="18"/>
              </w:rPr>
              <w:t>000</w:t>
            </w:r>
          </w:p>
        </w:tc>
      </w:tr>
      <w:tr w14:paraId="734A095B" w14:textId="77777777" w:rsidTr="00630505">
        <w:tblPrEx>
          <w:tblW w:w="0" w:type="auto"/>
          <w:tblLook w:val="04A0"/>
        </w:tblPrEx>
        <w:trPr>
          <w:trHeight w:val="109"/>
        </w:trPr>
        <w:tc>
          <w:tcPr>
            <w:tcW w:w="2880" w:type="dxa"/>
            <w:vAlign w:val="center"/>
          </w:tcPr>
          <w:p w:rsidR="00A5355E" w:rsidRPr="0066324A" w:rsidP="00CB1C05" w14:paraId="5525AB7E" w14:textId="77777777">
            <w:pPr>
              <w:pStyle w:val="LTableTextAbt"/>
              <w:rPr>
                <w:rFonts w:ascii="Times New Roman" w:hAnsi="Times New Roman"/>
                <w:szCs w:val="18"/>
              </w:rPr>
            </w:pPr>
            <w:r w:rsidRPr="0066324A">
              <w:rPr>
                <w:rFonts w:ascii="Times New Roman" w:hAnsi="Times New Roman"/>
                <w:szCs w:val="18"/>
              </w:rPr>
              <w:t>Wipe and Liquid Cleaning and Polishing</w:t>
            </w:r>
          </w:p>
        </w:tc>
        <w:tc>
          <w:tcPr>
            <w:tcW w:w="2970" w:type="dxa"/>
            <w:vAlign w:val="center"/>
          </w:tcPr>
          <w:p w:rsidR="00A5355E" w:rsidRPr="0066324A" w:rsidP="00CB1C05" w14:paraId="2130E27B" w14:textId="77777777">
            <w:pPr>
              <w:pStyle w:val="LTableTextAbt"/>
              <w:rPr>
                <w:rFonts w:ascii="Times New Roman" w:hAnsi="Times New Roman"/>
                <w:szCs w:val="18"/>
              </w:rPr>
            </w:pPr>
            <w:r w:rsidRPr="0066324A">
              <w:rPr>
                <w:rFonts w:ascii="Times New Roman" w:hAnsi="Times New Roman"/>
                <w:szCs w:val="18"/>
              </w:rPr>
              <w:t>4411, 451110, 811111, 811112, 811113, 811118, 811121, 811122, 811191, 811198, 811211, 811212, 811213, 811219, 811310, 811411, 811490</w:t>
            </w:r>
          </w:p>
        </w:tc>
        <w:tc>
          <w:tcPr>
            <w:tcW w:w="1132" w:type="dxa"/>
            <w:vAlign w:val="center"/>
          </w:tcPr>
          <w:p w:rsidR="00A5355E" w:rsidRPr="0066324A" w:rsidP="00CB1C05" w14:paraId="6B6D5D20" w14:textId="77777777">
            <w:pPr>
              <w:pStyle w:val="LTableTextAbt"/>
              <w:jc w:val="right"/>
              <w:rPr>
                <w:rFonts w:ascii="Times New Roman" w:hAnsi="Times New Roman"/>
                <w:szCs w:val="18"/>
              </w:rPr>
            </w:pPr>
            <w:r w:rsidRPr="0066324A">
              <w:rPr>
                <w:rFonts w:ascii="Times New Roman" w:hAnsi="Times New Roman"/>
                <w:szCs w:val="18"/>
              </w:rPr>
              <w:t>823</w:t>
            </w:r>
          </w:p>
        </w:tc>
        <w:tc>
          <w:tcPr>
            <w:tcW w:w="938" w:type="dxa"/>
            <w:vAlign w:val="center"/>
          </w:tcPr>
          <w:p w:rsidR="00A5355E" w:rsidRPr="00CD48B1" w:rsidP="00CB1C05" w14:paraId="5D9A89A9" w14:textId="77777777">
            <w:pPr>
              <w:pStyle w:val="LTableTextAbt"/>
              <w:jc w:val="right"/>
              <w:rPr>
                <w:rFonts w:asciiTheme="majorBidi" w:hAnsiTheme="majorBidi" w:cstheme="majorBidi"/>
                <w:szCs w:val="18"/>
              </w:rPr>
            </w:pPr>
            <w:r w:rsidRPr="00CD48B1">
              <w:rPr>
                <w:rFonts w:asciiTheme="majorBidi" w:hAnsiTheme="majorBidi" w:cstheme="majorBidi"/>
              </w:rPr>
              <w:t>98%</w:t>
            </w:r>
          </w:p>
        </w:tc>
        <w:tc>
          <w:tcPr>
            <w:tcW w:w="1070" w:type="dxa"/>
            <w:vAlign w:val="center"/>
          </w:tcPr>
          <w:p w:rsidR="00A5355E" w:rsidRPr="0066324A" w:rsidP="00CB1C05" w14:paraId="0CA00E1C" w14:textId="77777777">
            <w:pPr>
              <w:pStyle w:val="LTableTextAbt"/>
              <w:jc w:val="right"/>
              <w:rPr>
                <w:rFonts w:ascii="Times New Roman" w:hAnsi="Times New Roman"/>
                <w:szCs w:val="18"/>
              </w:rPr>
            </w:pPr>
            <w:r w:rsidRPr="0066324A">
              <w:rPr>
                <w:rFonts w:ascii="Times New Roman" w:hAnsi="Times New Roman"/>
                <w:szCs w:val="18"/>
              </w:rPr>
              <w:t>808</w:t>
            </w:r>
          </w:p>
        </w:tc>
      </w:tr>
      <w:tr w14:paraId="1583FF4C" w14:textId="77777777" w:rsidTr="00630505">
        <w:tblPrEx>
          <w:tblW w:w="0" w:type="auto"/>
          <w:tblLook w:val="04A0"/>
        </w:tblPrEx>
        <w:trPr>
          <w:trHeight w:val="109"/>
        </w:trPr>
        <w:tc>
          <w:tcPr>
            <w:tcW w:w="2880" w:type="dxa"/>
            <w:vAlign w:val="center"/>
          </w:tcPr>
          <w:p w:rsidR="00A5355E" w:rsidRPr="0066324A" w:rsidP="00CB1C05" w14:paraId="7A55E94F" w14:textId="77777777">
            <w:pPr>
              <w:pStyle w:val="LTableTextAbt"/>
              <w:rPr>
                <w:rFonts w:ascii="Times New Roman" w:hAnsi="Times New Roman"/>
                <w:szCs w:val="18"/>
              </w:rPr>
            </w:pPr>
            <w:r w:rsidRPr="0066324A">
              <w:rPr>
                <w:rFonts w:ascii="Times New Roman" w:hAnsi="Times New Roman"/>
                <w:szCs w:val="18"/>
              </w:rPr>
              <w:t>Inks and Ink Removal</w:t>
            </w:r>
          </w:p>
        </w:tc>
        <w:tc>
          <w:tcPr>
            <w:tcW w:w="2970" w:type="dxa"/>
            <w:vAlign w:val="center"/>
          </w:tcPr>
          <w:p w:rsidR="00A5355E" w:rsidRPr="0066324A" w:rsidP="00CB1C05" w14:paraId="4CE46247" w14:textId="77777777">
            <w:pPr>
              <w:pStyle w:val="LTableTextAbt"/>
              <w:rPr>
                <w:rFonts w:ascii="Times New Roman" w:hAnsi="Times New Roman"/>
                <w:szCs w:val="18"/>
              </w:rPr>
            </w:pPr>
            <w:r w:rsidRPr="0066324A">
              <w:rPr>
                <w:rFonts w:ascii="Times New Roman" w:hAnsi="Times New Roman"/>
                <w:szCs w:val="18"/>
              </w:rPr>
              <w:t>323113</w:t>
            </w:r>
          </w:p>
        </w:tc>
        <w:tc>
          <w:tcPr>
            <w:tcW w:w="1132" w:type="dxa"/>
            <w:vAlign w:val="center"/>
          </w:tcPr>
          <w:p w:rsidR="00A5355E" w:rsidRPr="0066324A" w:rsidP="00CB1C05" w14:paraId="709B0AE4" w14:textId="77777777">
            <w:pPr>
              <w:pStyle w:val="LTableTextAbt"/>
              <w:jc w:val="right"/>
              <w:rPr>
                <w:rFonts w:ascii="Times New Roman" w:hAnsi="Times New Roman"/>
                <w:szCs w:val="18"/>
              </w:rPr>
            </w:pPr>
            <w:r w:rsidRPr="0066324A">
              <w:rPr>
                <w:rFonts w:ascii="Times New Roman" w:hAnsi="Times New Roman"/>
                <w:szCs w:val="18"/>
              </w:rPr>
              <w:t>28</w:t>
            </w:r>
          </w:p>
        </w:tc>
        <w:tc>
          <w:tcPr>
            <w:tcW w:w="938" w:type="dxa"/>
            <w:vAlign w:val="center"/>
          </w:tcPr>
          <w:p w:rsidR="00A5355E" w:rsidRPr="00CD48B1" w:rsidP="00CB1C05" w14:paraId="06FDC983" w14:textId="77777777">
            <w:pPr>
              <w:pStyle w:val="LTableTextAbt"/>
              <w:jc w:val="right"/>
              <w:rPr>
                <w:rFonts w:asciiTheme="majorBidi" w:hAnsiTheme="majorBidi" w:cstheme="majorBidi"/>
                <w:szCs w:val="18"/>
              </w:rPr>
            </w:pPr>
            <w:r w:rsidRPr="00CD48B1">
              <w:rPr>
                <w:rFonts w:asciiTheme="majorBidi" w:hAnsiTheme="majorBidi" w:cstheme="majorBidi"/>
              </w:rPr>
              <w:t>100%</w:t>
            </w:r>
          </w:p>
        </w:tc>
        <w:tc>
          <w:tcPr>
            <w:tcW w:w="1070" w:type="dxa"/>
            <w:vAlign w:val="center"/>
          </w:tcPr>
          <w:p w:rsidR="00A5355E" w:rsidRPr="0066324A" w:rsidP="00CB1C05" w14:paraId="512863A8" w14:textId="77777777">
            <w:pPr>
              <w:pStyle w:val="LTableTextAbt"/>
              <w:jc w:val="right"/>
              <w:rPr>
                <w:rFonts w:ascii="Times New Roman" w:hAnsi="Times New Roman"/>
                <w:szCs w:val="18"/>
              </w:rPr>
            </w:pPr>
            <w:r w:rsidRPr="0066324A">
              <w:rPr>
                <w:rFonts w:ascii="Times New Roman" w:hAnsi="Times New Roman"/>
                <w:szCs w:val="18"/>
              </w:rPr>
              <w:t>28</w:t>
            </w:r>
          </w:p>
        </w:tc>
      </w:tr>
      <w:tr w14:paraId="3F6145F5" w14:textId="77777777" w:rsidTr="00630505">
        <w:tblPrEx>
          <w:tblW w:w="0" w:type="auto"/>
          <w:tblLook w:val="04A0"/>
        </w:tblPrEx>
        <w:trPr>
          <w:trHeight w:val="109"/>
        </w:trPr>
        <w:tc>
          <w:tcPr>
            <w:tcW w:w="2880" w:type="dxa"/>
            <w:vAlign w:val="center"/>
          </w:tcPr>
          <w:p w:rsidR="00A5355E" w:rsidRPr="0066324A" w:rsidP="00CB1C05" w14:paraId="03E5C33B" w14:textId="77777777">
            <w:pPr>
              <w:pStyle w:val="LTableTextAbt"/>
              <w:rPr>
                <w:rFonts w:ascii="Times New Roman" w:hAnsi="Times New Roman"/>
                <w:szCs w:val="18"/>
              </w:rPr>
            </w:pPr>
            <w:r w:rsidRPr="0066324A">
              <w:rPr>
                <w:rFonts w:ascii="Times New Roman" w:hAnsi="Times New Roman"/>
                <w:szCs w:val="18"/>
              </w:rPr>
              <w:t>Anti-Spatter Welding Aerosol</w:t>
            </w:r>
          </w:p>
        </w:tc>
        <w:tc>
          <w:tcPr>
            <w:tcW w:w="2970" w:type="dxa"/>
            <w:vAlign w:val="center"/>
          </w:tcPr>
          <w:p w:rsidR="00A5355E" w:rsidRPr="0066324A" w:rsidP="00CB1C05" w14:paraId="207F5FE3" w14:textId="77777777">
            <w:pPr>
              <w:pStyle w:val="LTableTextAbt"/>
              <w:rPr>
                <w:rFonts w:ascii="Times New Roman" w:hAnsi="Times New Roman"/>
                <w:szCs w:val="18"/>
              </w:rPr>
            </w:pPr>
            <w:r w:rsidRPr="0066324A">
              <w:rPr>
                <w:rFonts w:ascii="Times New Roman" w:hAnsi="Times New Roman"/>
                <w:szCs w:val="18"/>
              </w:rPr>
              <w:t>811113, 811118, 811121, 811310</w:t>
            </w:r>
          </w:p>
        </w:tc>
        <w:tc>
          <w:tcPr>
            <w:tcW w:w="1132" w:type="dxa"/>
            <w:vAlign w:val="center"/>
          </w:tcPr>
          <w:p w:rsidR="00A5355E" w:rsidRPr="0066324A" w:rsidP="00CB1C05" w14:paraId="518E5CCF" w14:textId="77777777">
            <w:pPr>
              <w:pStyle w:val="LTableTextAbt"/>
              <w:jc w:val="right"/>
              <w:rPr>
                <w:rFonts w:ascii="Times New Roman" w:hAnsi="Times New Roman"/>
                <w:szCs w:val="18"/>
              </w:rPr>
            </w:pPr>
            <w:r w:rsidRPr="0066324A">
              <w:rPr>
                <w:rFonts w:ascii="Times New Roman" w:hAnsi="Times New Roman"/>
                <w:szCs w:val="18"/>
              </w:rPr>
              <w:t>100</w:t>
            </w:r>
          </w:p>
        </w:tc>
        <w:tc>
          <w:tcPr>
            <w:tcW w:w="938" w:type="dxa"/>
            <w:vAlign w:val="center"/>
          </w:tcPr>
          <w:p w:rsidR="00A5355E" w:rsidRPr="00CD48B1" w:rsidP="00CB1C05" w14:paraId="5D8B46C4" w14:textId="77777777">
            <w:pPr>
              <w:pStyle w:val="LTableTextAbt"/>
              <w:jc w:val="right"/>
              <w:rPr>
                <w:rFonts w:asciiTheme="majorBidi" w:hAnsiTheme="majorBidi" w:cstheme="majorBidi"/>
                <w:szCs w:val="18"/>
              </w:rPr>
            </w:pPr>
            <w:r w:rsidRPr="00CD48B1">
              <w:rPr>
                <w:rFonts w:asciiTheme="majorBidi" w:hAnsiTheme="majorBidi" w:cstheme="majorBidi"/>
              </w:rPr>
              <w:t>98%</w:t>
            </w:r>
          </w:p>
        </w:tc>
        <w:tc>
          <w:tcPr>
            <w:tcW w:w="1070" w:type="dxa"/>
            <w:vAlign w:val="center"/>
          </w:tcPr>
          <w:p w:rsidR="00A5355E" w:rsidRPr="0066324A" w:rsidP="00CB1C05" w14:paraId="4326B7AD" w14:textId="77777777">
            <w:pPr>
              <w:pStyle w:val="LTableTextAbt"/>
              <w:jc w:val="right"/>
              <w:rPr>
                <w:rFonts w:ascii="Times New Roman" w:hAnsi="Times New Roman"/>
                <w:szCs w:val="18"/>
              </w:rPr>
            </w:pPr>
            <w:r w:rsidRPr="0066324A">
              <w:rPr>
                <w:rFonts w:ascii="Times New Roman" w:hAnsi="Times New Roman"/>
                <w:szCs w:val="18"/>
              </w:rPr>
              <w:t>98</w:t>
            </w:r>
          </w:p>
        </w:tc>
      </w:tr>
      <w:tr w14:paraId="29C03B3D" w14:textId="77777777" w:rsidTr="00630505">
        <w:tblPrEx>
          <w:tblW w:w="0" w:type="auto"/>
          <w:tblLook w:val="04A0"/>
        </w:tblPrEx>
        <w:trPr>
          <w:trHeight w:val="109"/>
        </w:trPr>
        <w:tc>
          <w:tcPr>
            <w:tcW w:w="2880" w:type="dxa"/>
            <w:vAlign w:val="center"/>
          </w:tcPr>
          <w:p w:rsidR="00A5355E" w:rsidRPr="0066324A" w:rsidP="00CB1C05" w14:paraId="11C5A73E" w14:textId="77777777">
            <w:pPr>
              <w:pStyle w:val="LTableTextAbt"/>
              <w:rPr>
                <w:rFonts w:ascii="Times New Roman" w:hAnsi="Times New Roman"/>
                <w:szCs w:val="18"/>
              </w:rPr>
            </w:pPr>
            <w:r w:rsidRPr="0066324A">
              <w:rPr>
                <w:rFonts w:ascii="Times New Roman" w:hAnsi="Times New Roman"/>
                <w:szCs w:val="18"/>
              </w:rPr>
              <w:t>Mold Cleaning, Release and Protectants</w:t>
            </w:r>
          </w:p>
        </w:tc>
        <w:tc>
          <w:tcPr>
            <w:tcW w:w="2970" w:type="dxa"/>
            <w:vAlign w:val="center"/>
          </w:tcPr>
          <w:p w:rsidR="00A5355E" w:rsidRPr="0066324A" w:rsidP="00CB1C05" w14:paraId="66ADA3D4" w14:textId="77777777">
            <w:pPr>
              <w:pStyle w:val="LTableTextAbt"/>
              <w:rPr>
                <w:rFonts w:ascii="Times New Roman" w:hAnsi="Times New Roman"/>
                <w:szCs w:val="18"/>
              </w:rPr>
            </w:pPr>
            <w:r w:rsidRPr="0066324A">
              <w:rPr>
                <w:rFonts w:ascii="Times New Roman" w:hAnsi="Times New Roman"/>
                <w:szCs w:val="18"/>
              </w:rPr>
              <w:t>3399, 321911, 325110, 325199, 325212, 326113, 326199, 326220, 326299, 541715</w:t>
            </w:r>
          </w:p>
        </w:tc>
        <w:tc>
          <w:tcPr>
            <w:tcW w:w="1132" w:type="dxa"/>
            <w:vAlign w:val="center"/>
          </w:tcPr>
          <w:p w:rsidR="00A5355E" w:rsidRPr="0066324A" w:rsidP="00CB1C05" w14:paraId="2E72DF99" w14:textId="77777777">
            <w:pPr>
              <w:pStyle w:val="LTableTextAbt"/>
              <w:jc w:val="right"/>
              <w:rPr>
                <w:rFonts w:ascii="Times New Roman" w:hAnsi="Times New Roman"/>
                <w:szCs w:val="18"/>
              </w:rPr>
            </w:pPr>
            <w:r w:rsidRPr="0066324A">
              <w:rPr>
                <w:rFonts w:ascii="Times New Roman" w:hAnsi="Times New Roman"/>
                <w:szCs w:val="18"/>
              </w:rPr>
              <w:t>100</w:t>
            </w:r>
          </w:p>
        </w:tc>
        <w:tc>
          <w:tcPr>
            <w:tcW w:w="938" w:type="dxa"/>
            <w:vAlign w:val="center"/>
          </w:tcPr>
          <w:p w:rsidR="00A5355E" w:rsidRPr="00CD48B1" w:rsidP="00CB1C05" w14:paraId="07F8B36C" w14:textId="77777777">
            <w:pPr>
              <w:pStyle w:val="LTableTextAbt"/>
              <w:jc w:val="right"/>
              <w:rPr>
                <w:rFonts w:asciiTheme="majorBidi" w:hAnsiTheme="majorBidi" w:cstheme="majorBidi"/>
                <w:szCs w:val="18"/>
              </w:rPr>
            </w:pPr>
            <w:r w:rsidRPr="00CD48B1">
              <w:rPr>
                <w:rFonts w:asciiTheme="majorBidi" w:hAnsiTheme="majorBidi" w:cstheme="majorBidi"/>
              </w:rPr>
              <w:t>96%</w:t>
            </w:r>
          </w:p>
        </w:tc>
        <w:tc>
          <w:tcPr>
            <w:tcW w:w="1070" w:type="dxa"/>
            <w:vAlign w:val="center"/>
          </w:tcPr>
          <w:p w:rsidR="00A5355E" w:rsidRPr="0066324A" w:rsidP="00CB1C05" w14:paraId="6B07EA9B" w14:textId="77777777">
            <w:pPr>
              <w:pStyle w:val="LTableTextAbt"/>
              <w:jc w:val="right"/>
              <w:rPr>
                <w:rFonts w:ascii="Times New Roman" w:hAnsi="Times New Roman"/>
                <w:szCs w:val="18"/>
              </w:rPr>
            </w:pPr>
            <w:r w:rsidRPr="0066324A">
              <w:rPr>
                <w:rFonts w:ascii="Times New Roman" w:hAnsi="Times New Roman"/>
                <w:szCs w:val="18"/>
              </w:rPr>
              <w:t>96</w:t>
            </w:r>
          </w:p>
        </w:tc>
      </w:tr>
      <w:tr w14:paraId="17876DFD" w14:textId="77777777" w:rsidTr="00BC7CDE">
        <w:tblPrEx>
          <w:tblW w:w="0" w:type="auto"/>
          <w:tblLook w:val="04A0"/>
        </w:tblPrEx>
        <w:trPr>
          <w:trHeight w:val="109"/>
        </w:trPr>
        <w:tc>
          <w:tcPr>
            <w:tcW w:w="2880" w:type="dxa"/>
            <w:vAlign w:val="center"/>
          </w:tcPr>
          <w:p w:rsidR="00A5355E" w:rsidRPr="0066324A" w:rsidP="00CB1C05" w14:paraId="4EAD619C" w14:textId="77777777">
            <w:pPr>
              <w:pStyle w:val="LTableTextAbt"/>
              <w:rPr>
                <w:szCs w:val="18"/>
              </w:rPr>
            </w:pPr>
            <w:r w:rsidRPr="0066324A">
              <w:rPr>
                <w:rFonts w:ascii="Times New Roman" w:hAnsi="Times New Roman"/>
                <w:szCs w:val="18"/>
              </w:rPr>
              <w:t>Dry Cleaning</w:t>
            </w:r>
          </w:p>
        </w:tc>
        <w:tc>
          <w:tcPr>
            <w:tcW w:w="2970" w:type="dxa"/>
            <w:vAlign w:val="center"/>
          </w:tcPr>
          <w:p w:rsidR="00A5355E" w:rsidRPr="0066324A" w:rsidP="00CB1C05" w14:paraId="6C867E54" w14:textId="77777777">
            <w:pPr>
              <w:pStyle w:val="LTableTextAbt"/>
              <w:rPr>
                <w:szCs w:val="18"/>
              </w:rPr>
            </w:pPr>
            <w:r w:rsidRPr="0066324A">
              <w:rPr>
                <w:rFonts w:ascii="Times New Roman" w:hAnsi="Times New Roman"/>
                <w:szCs w:val="18"/>
              </w:rPr>
              <w:t>812320, 812332</w:t>
            </w:r>
          </w:p>
        </w:tc>
        <w:tc>
          <w:tcPr>
            <w:tcW w:w="1132" w:type="dxa"/>
            <w:vAlign w:val="center"/>
          </w:tcPr>
          <w:p w:rsidR="00A5355E" w:rsidRPr="0066324A" w:rsidP="00CB1C05" w14:paraId="7EA9427D" w14:textId="77777777">
            <w:pPr>
              <w:pStyle w:val="LTableTextAbt"/>
              <w:jc w:val="right"/>
              <w:rPr>
                <w:szCs w:val="18"/>
              </w:rPr>
            </w:pPr>
            <w:r w:rsidRPr="0066324A">
              <w:rPr>
                <w:rFonts w:ascii="Times New Roman" w:hAnsi="Times New Roman"/>
                <w:szCs w:val="18"/>
              </w:rPr>
              <w:t>6,000</w:t>
            </w:r>
          </w:p>
        </w:tc>
        <w:tc>
          <w:tcPr>
            <w:tcW w:w="938" w:type="dxa"/>
            <w:vAlign w:val="center"/>
          </w:tcPr>
          <w:p w:rsidR="00A5355E" w:rsidRPr="00CD48B1" w:rsidP="00CB1C05" w14:paraId="3E68BDDB" w14:textId="77777777">
            <w:pPr>
              <w:pStyle w:val="LTableTextAbt"/>
              <w:jc w:val="right"/>
              <w:rPr>
                <w:rFonts w:asciiTheme="majorBidi" w:hAnsiTheme="majorBidi" w:cstheme="majorBidi"/>
                <w:szCs w:val="18"/>
              </w:rPr>
            </w:pPr>
            <w:r w:rsidRPr="00CD48B1">
              <w:rPr>
                <w:rFonts w:asciiTheme="majorBidi" w:hAnsiTheme="majorBidi" w:cstheme="majorBidi"/>
              </w:rPr>
              <w:t>99%</w:t>
            </w:r>
          </w:p>
        </w:tc>
        <w:tc>
          <w:tcPr>
            <w:tcW w:w="1070" w:type="dxa"/>
            <w:vAlign w:val="center"/>
          </w:tcPr>
          <w:p w:rsidR="00A5355E" w:rsidRPr="0066324A" w:rsidP="00CB1C05" w14:paraId="53484B8E" w14:textId="77777777">
            <w:pPr>
              <w:pStyle w:val="LTableTextAbt"/>
              <w:jc w:val="right"/>
              <w:rPr>
                <w:szCs w:val="18"/>
              </w:rPr>
            </w:pPr>
            <w:r w:rsidRPr="0066324A">
              <w:rPr>
                <w:rFonts w:ascii="Times New Roman" w:hAnsi="Times New Roman"/>
                <w:szCs w:val="18"/>
              </w:rPr>
              <w:t>5,949</w:t>
            </w:r>
          </w:p>
        </w:tc>
      </w:tr>
    </w:tbl>
    <w:p w:rsidR="004D286E" w:rsidRPr="00D33E60" w:rsidP="00CB1C05" w14:paraId="41934FDD" w14:textId="77777777">
      <w:pPr>
        <w:pStyle w:val="BodyText"/>
      </w:pPr>
    </w:p>
    <w:p w:rsidR="00454192" w:rsidRPr="00D33E60" w:rsidP="00CB1C05" w14:paraId="4B6B99AA" w14:textId="77777777">
      <w:pPr>
        <w:pStyle w:val="Heading3"/>
      </w:pPr>
      <w:bookmarkStart w:id="1489" w:name="_Ref105410321"/>
      <w:bookmarkStart w:id="1490" w:name="_Toc111035672"/>
      <w:bookmarkStart w:id="1491" w:name="_Toc114062052"/>
      <w:r w:rsidRPr="00D33E60">
        <w:t>Estimated Costs and Small Business Impacts</w:t>
      </w:r>
      <w:bookmarkEnd w:id="1489"/>
      <w:bookmarkEnd w:id="1490"/>
      <w:bookmarkEnd w:id="1491"/>
    </w:p>
    <w:p w:rsidR="00137665" w:rsidP="00CB1C05" w14:paraId="79F2FA6D" w14:textId="77777777">
      <w:pPr>
        <w:pStyle w:val="BodyText"/>
      </w:pPr>
      <w:r w:rsidRPr="00D33E60">
        <w:t xml:space="preserve">Below the costs and impacts are </w:t>
      </w:r>
      <w:r w:rsidRPr="00D33E60" w:rsidR="00F7429E">
        <w:t>described</w:t>
      </w:r>
      <w:r w:rsidRPr="00D33E60">
        <w:t xml:space="preserve"> for</w:t>
      </w:r>
      <w:r w:rsidRPr="00D33E60" w:rsidR="00F7429E">
        <w:t xml:space="preserve"> </w:t>
      </w:r>
      <w:r w:rsidRPr="00D33E60">
        <w:t>the use categories</w:t>
      </w:r>
      <w:r w:rsidRPr="00D33E60" w:rsidR="00F7429E">
        <w:t xml:space="preserve"> </w:t>
      </w:r>
      <w:r w:rsidRPr="00D33E60">
        <w:t xml:space="preserve">complying with </w:t>
      </w:r>
      <w:r w:rsidR="00A572D9">
        <w:t xml:space="preserve">the preferred options of </w:t>
      </w:r>
      <w:r w:rsidRPr="00D33E60">
        <w:t xml:space="preserve">dermal protection and </w:t>
      </w:r>
      <w:r w:rsidR="00595A41">
        <w:t>WCPP</w:t>
      </w:r>
      <w:r w:rsidRPr="00D33E60">
        <w:t xml:space="preserve"> requirements, reformulating their products, </w:t>
      </w:r>
      <w:r w:rsidRPr="00D33E60" w:rsidR="00C7790C">
        <w:t xml:space="preserve">and </w:t>
      </w:r>
      <w:r w:rsidRPr="00D33E60" w:rsidR="005163B8">
        <w:t xml:space="preserve">switching to a production process that uses alternatives to </w:t>
      </w:r>
      <w:r w:rsidR="00384BD6">
        <w:t>PCE</w:t>
      </w:r>
      <w:r w:rsidRPr="00D33E60" w:rsidR="005163B8">
        <w:t>.</w:t>
      </w:r>
      <w:r w:rsidR="00A572D9">
        <w:t xml:space="preserve"> </w:t>
      </w:r>
      <w:r w:rsidR="003252BA">
        <w:t xml:space="preserve">Note that the </w:t>
      </w:r>
      <w:r w:rsidR="00D94007">
        <w:t xml:space="preserve">final rule requires </w:t>
      </w:r>
      <w:r w:rsidR="003252BA">
        <w:t xml:space="preserve">a fume hood and dermal protection </w:t>
      </w:r>
      <w:r w:rsidR="00D94007">
        <w:t>for laboratory chemicals</w:t>
      </w:r>
      <w:r w:rsidR="00B52C45">
        <w:t xml:space="preserve">, but it is assumed </w:t>
      </w:r>
      <w:r w:rsidR="007A5653">
        <w:t>that laboratories are already in compliance with these requirements</w:t>
      </w:r>
      <w:r w:rsidR="003252BA">
        <w:t>.</w:t>
      </w:r>
    </w:p>
    <w:tbl>
      <w:tblPr>
        <w:tblStyle w:val="TableGrid"/>
        <w:tblW w:w="9293" w:type="dxa"/>
        <w:tblInd w:w="-113" w:type="dxa"/>
        <w:tblLook w:val="04A0"/>
      </w:tblPr>
      <w:tblGrid>
        <w:gridCol w:w="2925"/>
        <w:gridCol w:w="1458"/>
        <w:gridCol w:w="1490"/>
        <w:gridCol w:w="3420"/>
      </w:tblGrid>
      <w:tr w14:paraId="77E393FA" w14:textId="77777777" w:rsidTr="00B52C45">
        <w:tblPrEx>
          <w:tblW w:w="9293" w:type="dxa"/>
          <w:tblInd w:w="-113" w:type="dxa"/>
          <w:tblLook w:val="04A0"/>
        </w:tblPrEx>
        <w:tc>
          <w:tcPr>
            <w:tcW w:w="9293" w:type="dxa"/>
            <w:gridSpan w:val="4"/>
            <w:tcBorders>
              <w:top w:val="nil"/>
              <w:left w:val="nil"/>
              <w:bottom w:val="nil"/>
              <w:right w:val="nil"/>
            </w:tcBorders>
            <w:shd w:val="clear" w:color="auto" w:fill="auto"/>
            <w:vAlign w:val="center"/>
          </w:tcPr>
          <w:p w:rsidR="00137665" w:rsidRPr="004D286E" w:rsidP="00CB1C05" w14:paraId="797E2879" w14:textId="77777777">
            <w:pPr>
              <w:pStyle w:val="TableTitleA"/>
            </w:pPr>
            <w:bookmarkStart w:id="1492" w:name="_Toc165379749"/>
            <w:r>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w:t>
            </w:r>
            <w:r w:rsidR="00BC4B5D">
              <w:rPr>
                <w:noProof/>
              </w:rPr>
              <w:fldChar w:fldCharType="end"/>
            </w:r>
            <w:r>
              <w:t>:</w:t>
            </w:r>
            <w:r w:rsidR="00BA630E">
              <w:t xml:space="preserve"> Per Firm Cost Impacts for Small Businesses</w:t>
            </w:r>
            <w:bookmarkEnd w:id="1492"/>
            <w:r w:rsidR="00BA630E">
              <w:t xml:space="preserve"> </w:t>
            </w:r>
          </w:p>
        </w:tc>
      </w:tr>
      <w:tr w14:paraId="5EEACE1E" w14:textId="77777777" w:rsidTr="0036010B">
        <w:tblPrEx>
          <w:tblW w:w="9293" w:type="dxa"/>
          <w:tblInd w:w="-113" w:type="dxa"/>
          <w:tblLook w:val="04A0"/>
        </w:tblPrEx>
        <w:tc>
          <w:tcPr>
            <w:tcW w:w="2925" w:type="dxa"/>
            <w:tcBorders>
              <w:top w:val="nil"/>
            </w:tcBorders>
            <w:shd w:val="clear" w:color="auto" w:fill="48A9C5" w:themeFill="accent1"/>
            <w:vAlign w:val="center"/>
          </w:tcPr>
          <w:p w:rsidR="004D286E" w:rsidRPr="004D286E" w:rsidP="00CB1C05" w14:paraId="70B0DEEB" w14:textId="77777777">
            <w:pPr>
              <w:pStyle w:val="TableSubtitle"/>
              <w:rPr>
                <w:rFonts w:eastAsia="Times New Roman"/>
                <w:szCs w:val="20"/>
              </w:rPr>
            </w:pPr>
            <w:r w:rsidRPr="004D286E">
              <w:rPr>
                <w:rFonts w:eastAsia="Times New Roman"/>
                <w:szCs w:val="20"/>
              </w:rPr>
              <w:t>Use Category</w:t>
            </w:r>
          </w:p>
        </w:tc>
        <w:tc>
          <w:tcPr>
            <w:tcW w:w="1458" w:type="dxa"/>
            <w:tcBorders>
              <w:top w:val="nil"/>
            </w:tcBorders>
            <w:shd w:val="clear" w:color="auto" w:fill="48A9C5" w:themeFill="accent1"/>
            <w:vAlign w:val="center"/>
          </w:tcPr>
          <w:p w:rsidR="004D286E" w:rsidRPr="004D286E" w:rsidP="00CB1C05" w14:paraId="4C64DC60" w14:textId="77777777">
            <w:pPr>
              <w:pStyle w:val="TableSubtitle"/>
              <w:rPr>
                <w:rFonts w:eastAsia="Times New Roman"/>
                <w:szCs w:val="20"/>
              </w:rPr>
            </w:pPr>
            <w:r w:rsidRPr="004D286E">
              <w:rPr>
                <w:rFonts w:eastAsia="Times New Roman"/>
                <w:szCs w:val="20"/>
              </w:rPr>
              <w:t>Estimated per Facility Costs (2022$ 7 percent Annualized Costs)</w:t>
            </w:r>
          </w:p>
        </w:tc>
        <w:tc>
          <w:tcPr>
            <w:tcW w:w="1490" w:type="dxa"/>
            <w:tcBorders>
              <w:top w:val="nil"/>
            </w:tcBorders>
            <w:shd w:val="clear" w:color="auto" w:fill="48A9C5" w:themeFill="accent1"/>
            <w:vAlign w:val="center"/>
          </w:tcPr>
          <w:p w:rsidR="004D286E" w:rsidRPr="004D286E" w:rsidP="00CB1C05" w14:paraId="54672438" w14:textId="77777777">
            <w:pPr>
              <w:pStyle w:val="TableSubtitle"/>
              <w:rPr>
                <w:rFonts w:eastAsia="Times New Roman"/>
                <w:szCs w:val="20"/>
              </w:rPr>
            </w:pPr>
            <w:r w:rsidRPr="004D286E">
              <w:rPr>
                <w:rFonts w:eastAsia="Times New Roman"/>
                <w:szCs w:val="20"/>
              </w:rPr>
              <w:t xml:space="preserve">Range for </w:t>
            </w:r>
            <w:r w:rsidR="002E18B4">
              <w:rPr>
                <w:rFonts w:eastAsia="Times New Roman"/>
                <w:szCs w:val="20"/>
              </w:rPr>
              <w:t>E</w:t>
            </w:r>
            <w:r w:rsidRPr="004D286E">
              <w:rPr>
                <w:rFonts w:eastAsia="Times New Roman"/>
                <w:szCs w:val="20"/>
              </w:rPr>
              <w:t xml:space="preserve">stimated </w:t>
            </w:r>
            <w:r w:rsidR="002E18B4">
              <w:rPr>
                <w:rFonts w:eastAsia="Times New Roman"/>
                <w:szCs w:val="20"/>
              </w:rPr>
              <w:t>S</w:t>
            </w:r>
            <w:r w:rsidRPr="004D286E">
              <w:rPr>
                <w:rFonts w:eastAsia="Times New Roman"/>
                <w:szCs w:val="20"/>
              </w:rPr>
              <w:t xml:space="preserve">mall </w:t>
            </w:r>
            <w:r w:rsidR="002E18B4">
              <w:rPr>
                <w:rFonts w:eastAsia="Times New Roman"/>
                <w:szCs w:val="20"/>
              </w:rPr>
              <w:t>B</w:t>
            </w:r>
            <w:r w:rsidRPr="004D286E">
              <w:rPr>
                <w:rFonts w:eastAsia="Times New Roman"/>
                <w:szCs w:val="20"/>
              </w:rPr>
              <w:t xml:space="preserve">usiness </w:t>
            </w:r>
            <w:r w:rsidR="002E18B4">
              <w:rPr>
                <w:rFonts w:eastAsia="Times New Roman"/>
                <w:szCs w:val="20"/>
              </w:rPr>
              <w:t>R</w:t>
            </w:r>
            <w:r w:rsidRPr="004D286E">
              <w:rPr>
                <w:rFonts w:eastAsia="Times New Roman"/>
                <w:szCs w:val="20"/>
              </w:rPr>
              <w:t>evenues (thousands, 2022$)</w:t>
            </w:r>
          </w:p>
        </w:tc>
        <w:tc>
          <w:tcPr>
            <w:tcW w:w="3420" w:type="dxa"/>
            <w:tcBorders>
              <w:top w:val="nil"/>
            </w:tcBorders>
            <w:shd w:val="clear" w:color="auto" w:fill="48A9C5" w:themeFill="accent1"/>
            <w:vAlign w:val="center"/>
          </w:tcPr>
          <w:p w:rsidR="004D286E" w:rsidRPr="004D286E" w:rsidP="00CB1C05" w14:paraId="13E54DEA" w14:textId="77777777">
            <w:pPr>
              <w:pStyle w:val="TableSubtitle"/>
              <w:rPr>
                <w:rFonts w:eastAsia="Times New Roman"/>
                <w:szCs w:val="20"/>
              </w:rPr>
            </w:pPr>
            <w:r w:rsidRPr="004D286E">
              <w:rPr>
                <w:rFonts w:eastAsia="Times New Roman"/>
                <w:szCs w:val="20"/>
              </w:rPr>
              <w:t>Notes</w:t>
            </w:r>
          </w:p>
        </w:tc>
      </w:tr>
      <w:tr w14:paraId="1D10E013" w14:textId="77777777" w:rsidTr="00CD48B1">
        <w:tblPrEx>
          <w:tblW w:w="9293" w:type="dxa"/>
          <w:tblInd w:w="-113" w:type="dxa"/>
          <w:tblLook w:val="04A0"/>
        </w:tblPrEx>
        <w:tc>
          <w:tcPr>
            <w:tcW w:w="2925" w:type="dxa"/>
            <w:vAlign w:val="center"/>
          </w:tcPr>
          <w:p w:rsidR="008D64A3" w:rsidRPr="00B52C45" w:rsidP="008D64A3" w14:paraId="70F23301" w14:textId="77777777">
            <w:pPr>
              <w:pStyle w:val="LTableTextAbt"/>
              <w:rPr>
                <w:rFonts w:ascii="Times New Roman" w:hAnsi="Times New Roman" w:cs="Times New Roman"/>
                <w:szCs w:val="18"/>
              </w:rPr>
            </w:pPr>
            <w:r w:rsidRPr="00B52C45">
              <w:rPr>
                <w:rFonts w:ascii="Times New Roman" w:hAnsi="Times New Roman" w:cs="Times New Roman"/>
                <w:szCs w:val="18"/>
              </w:rPr>
              <w:t>Manufacturing</w:t>
            </w:r>
          </w:p>
        </w:tc>
        <w:tc>
          <w:tcPr>
            <w:tcW w:w="1458" w:type="dxa"/>
            <w:vAlign w:val="center"/>
          </w:tcPr>
          <w:p w:rsidR="008D64A3" w:rsidRPr="00A90589" w:rsidP="008D64A3" w14:paraId="169BB2F7" w14:textId="36BDD2DD">
            <w:pPr>
              <w:pStyle w:val="LTableTextAbt"/>
              <w:jc w:val="center"/>
              <w:rPr>
                <w:rFonts w:ascii="Times New Roman" w:hAnsi="Times New Roman" w:cs="Times New Roman"/>
                <w:szCs w:val="18"/>
              </w:rPr>
            </w:pPr>
            <w:r w:rsidRPr="00A90589">
              <w:rPr>
                <w:szCs w:val="18"/>
              </w:rPr>
              <w:t>$58,986</w:t>
            </w:r>
          </w:p>
        </w:tc>
        <w:tc>
          <w:tcPr>
            <w:tcW w:w="1490" w:type="dxa"/>
            <w:vAlign w:val="center"/>
          </w:tcPr>
          <w:p w:rsidR="008D64A3" w:rsidRPr="00CD48B1" w:rsidP="008D64A3" w14:paraId="6E2D5C1C" w14:textId="77777777">
            <w:pPr>
              <w:pStyle w:val="LTableTextAbt"/>
              <w:jc w:val="center"/>
              <w:rPr>
                <w:rFonts w:asciiTheme="majorBidi" w:hAnsiTheme="majorBidi" w:cstheme="majorBidi"/>
                <w:szCs w:val="18"/>
              </w:rPr>
            </w:pPr>
            <w:r w:rsidRPr="00CD48B1">
              <w:rPr>
                <w:rFonts w:asciiTheme="majorBidi" w:hAnsiTheme="majorBidi" w:cstheme="majorBidi"/>
                <w:szCs w:val="18"/>
              </w:rPr>
              <w:t>$9,435</w:t>
            </w:r>
          </w:p>
        </w:tc>
        <w:tc>
          <w:tcPr>
            <w:tcW w:w="3420" w:type="dxa"/>
            <w:vAlign w:val="center"/>
          </w:tcPr>
          <w:p w:rsidR="008D64A3" w:rsidRPr="00B52C45" w:rsidP="008D64A3" w14:paraId="5D3388B8" w14:textId="77777777">
            <w:pPr>
              <w:pStyle w:val="LTableTextAbt"/>
              <w:rPr>
                <w:rFonts w:ascii="Times New Roman" w:hAnsi="Times New Roman" w:cs="Times New Roman"/>
                <w:szCs w:val="18"/>
              </w:rPr>
            </w:pPr>
            <w:r w:rsidRPr="00B52C45">
              <w:rPr>
                <w:rFonts w:ascii="Times New Roman" w:hAnsi="Times New Roman" w:cs="Times New Roman"/>
                <w:szCs w:val="18"/>
              </w:rPr>
              <w:t>Costs of compliance with WCPP requirements</w:t>
            </w:r>
          </w:p>
        </w:tc>
      </w:tr>
      <w:tr w14:paraId="1CCB18CD" w14:textId="77777777" w:rsidTr="00CD48B1">
        <w:tblPrEx>
          <w:tblW w:w="9293" w:type="dxa"/>
          <w:tblInd w:w="-113" w:type="dxa"/>
          <w:tblLook w:val="04A0"/>
        </w:tblPrEx>
        <w:tc>
          <w:tcPr>
            <w:tcW w:w="2925" w:type="dxa"/>
            <w:vAlign w:val="center"/>
          </w:tcPr>
          <w:p w:rsidR="008D64A3" w:rsidRPr="00B52C45" w:rsidP="008D64A3" w14:paraId="2B70FB97" w14:textId="77777777">
            <w:pPr>
              <w:pStyle w:val="LTableTextAbt"/>
              <w:rPr>
                <w:rFonts w:ascii="Times New Roman" w:hAnsi="Times New Roman" w:cs="Times New Roman"/>
                <w:szCs w:val="18"/>
              </w:rPr>
            </w:pPr>
            <w:r w:rsidRPr="00B52C45">
              <w:rPr>
                <w:rFonts w:ascii="Times New Roman" w:hAnsi="Times New Roman" w:cs="Times New Roman"/>
                <w:szCs w:val="18"/>
              </w:rPr>
              <w:t>Import/Repackage</w:t>
            </w:r>
          </w:p>
        </w:tc>
        <w:tc>
          <w:tcPr>
            <w:tcW w:w="1458" w:type="dxa"/>
            <w:vAlign w:val="center"/>
          </w:tcPr>
          <w:p w:rsidR="008D64A3" w:rsidRPr="00A90589" w:rsidP="008D64A3" w14:paraId="28709CA9" w14:textId="2B4F2ECB">
            <w:pPr>
              <w:pStyle w:val="LTableTextAbt"/>
              <w:jc w:val="center"/>
              <w:rPr>
                <w:rFonts w:ascii="Times New Roman" w:hAnsi="Times New Roman" w:cs="Times New Roman"/>
                <w:szCs w:val="18"/>
              </w:rPr>
            </w:pPr>
            <w:r w:rsidRPr="00A90589">
              <w:rPr>
                <w:szCs w:val="18"/>
              </w:rPr>
              <w:t>$12,703</w:t>
            </w:r>
          </w:p>
        </w:tc>
        <w:tc>
          <w:tcPr>
            <w:tcW w:w="1490" w:type="dxa"/>
            <w:vAlign w:val="center"/>
          </w:tcPr>
          <w:p w:rsidR="008D64A3" w:rsidRPr="00CD48B1" w:rsidP="008D64A3" w14:paraId="0336B9D8" w14:textId="77777777">
            <w:pPr>
              <w:pStyle w:val="LTableTextAbt"/>
              <w:jc w:val="center"/>
              <w:rPr>
                <w:rFonts w:asciiTheme="majorBidi" w:hAnsiTheme="majorBidi" w:cstheme="majorBidi"/>
                <w:szCs w:val="18"/>
              </w:rPr>
            </w:pPr>
            <w:r w:rsidRPr="00CD48B1">
              <w:rPr>
                <w:rFonts w:asciiTheme="majorBidi" w:hAnsiTheme="majorBidi" w:cstheme="majorBidi"/>
                <w:szCs w:val="18"/>
              </w:rPr>
              <w:t>$670 - $44,410</w:t>
            </w:r>
          </w:p>
        </w:tc>
        <w:tc>
          <w:tcPr>
            <w:tcW w:w="3420" w:type="dxa"/>
            <w:vAlign w:val="center"/>
          </w:tcPr>
          <w:p w:rsidR="008D64A3" w:rsidRPr="00B52C45" w:rsidP="008D64A3" w14:paraId="65843AA7" w14:textId="77777777">
            <w:pPr>
              <w:pStyle w:val="LTableTextAbt"/>
              <w:rPr>
                <w:rFonts w:ascii="Times New Roman" w:hAnsi="Times New Roman" w:cs="Times New Roman"/>
                <w:szCs w:val="18"/>
              </w:rPr>
            </w:pPr>
            <w:r w:rsidRPr="00B52C45">
              <w:rPr>
                <w:rFonts w:ascii="Times New Roman" w:hAnsi="Times New Roman" w:cs="Times New Roman"/>
                <w:szCs w:val="18"/>
              </w:rPr>
              <w:t>Costs of compliance with WCPP requirements</w:t>
            </w:r>
          </w:p>
        </w:tc>
      </w:tr>
      <w:tr w14:paraId="5CB3C2D4" w14:textId="77777777" w:rsidTr="00CD48B1">
        <w:tblPrEx>
          <w:tblW w:w="9293" w:type="dxa"/>
          <w:tblInd w:w="-113" w:type="dxa"/>
          <w:tblLook w:val="04A0"/>
        </w:tblPrEx>
        <w:tc>
          <w:tcPr>
            <w:tcW w:w="2925" w:type="dxa"/>
            <w:vAlign w:val="center"/>
          </w:tcPr>
          <w:p w:rsidR="00B30761" w:rsidRPr="00B52C45" w:rsidP="00CB1C05" w14:paraId="36832BD1" w14:textId="77777777">
            <w:pPr>
              <w:pStyle w:val="LTableTextAbt"/>
              <w:rPr>
                <w:rFonts w:ascii="Times New Roman" w:hAnsi="Times New Roman" w:cs="Times New Roman"/>
                <w:szCs w:val="18"/>
              </w:rPr>
            </w:pPr>
            <w:r w:rsidRPr="00B52C45">
              <w:rPr>
                <w:rFonts w:ascii="Times New Roman" w:hAnsi="Times New Roman" w:cs="Times New Roman"/>
                <w:szCs w:val="18"/>
              </w:rPr>
              <w:t xml:space="preserve">Processing as a </w:t>
            </w:r>
            <w:r>
              <w:rPr>
                <w:rFonts w:ascii="Times New Roman" w:hAnsi="Times New Roman" w:cs="Times New Roman"/>
                <w:szCs w:val="18"/>
              </w:rPr>
              <w:t>R</w:t>
            </w:r>
            <w:r w:rsidRPr="00B52C45">
              <w:rPr>
                <w:rFonts w:ascii="Times New Roman" w:hAnsi="Times New Roman" w:cs="Times New Roman"/>
                <w:szCs w:val="18"/>
              </w:rPr>
              <w:t>eactant</w:t>
            </w:r>
          </w:p>
        </w:tc>
        <w:tc>
          <w:tcPr>
            <w:tcW w:w="1458" w:type="dxa"/>
            <w:vAlign w:val="center"/>
          </w:tcPr>
          <w:p w:rsidR="00B30761" w:rsidRPr="00A90589" w:rsidP="00CB1C05" w14:paraId="6134C55E" w14:textId="77777777">
            <w:pPr>
              <w:pStyle w:val="LTableTextAbt"/>
              <w:jc w:val="center"/>
              <w:rPr>
                <w:rFonts w:ascii="Times New Roman" w:hAnsi="Times New Roman" w:cs="Times New Roman"/>
                <w:szCs w:val="18"/>
              </w:rPr>
            </w:pPr>
            <w:r w:rsidRPr="00A90589">
              <w:rPr>
                <w:rFonts w:ascii="Times New Roman" w:hAnsi="Times New Roman" w:cs="Times New Roman"/>
                <w:szCs w:val="18"/>
              </w:rPr>
              <w:t>-</w:t>
            </w:r>
          </w:p>
        </w:tc>
        <w:tc>
          <w:tcPr>
            <w:tcW w:w="1490" w:type="dxa"/>
            <w:vAlign w:val="center"/>
          </w:tcPr>
          <w:p w:rsidR="00B30761" w:rsidRPr="00CD48B1" w:rsidP="00CB1C05" w14:paraId="40849C30" w14:textId="77777777">
            <w:pPr>
              <w:pStyle w:val="LTableTextAbt"/>
              <w:jc w:val="center"/>
              <w:rPr>
                <w:rFonts w:asciiTheme="majorBidi" w:hAnsiTheme="majorBidi" w:cstheme="majorBidi"/>
                <w:szCs w:val="18"/>
              </w:rPr>
            </w:pPr>
            <w:r w:rsidRPr="00CD48B1">
              <w:rPr>
                <w:rFonts w:asciiTheme="majorBidi" w:hAnsiTheme="majorBidi" w:cstheme="majorBidi"/>
                <w:szCs w:val="18"/>
              </w:rPr>
              <w:t>-</w:t>
            </w:r>
          </w:p>
        </w:tc>
        <w:tc>
          <w:tcPr>
            <w:tcW w:w="3420" w:type="dxa"/>
            <w:vAlign w:val="center"/>
          </w:tcPr>
          <w:p w:rsidR="00B30761" w:rsidRPr="00B52C45" w:rsidP="00CB1C05" w14:paraId="3A68ACA3" w14:textId="77777777">
            <w:pPr>
              <w:pStyle w:val="LTableTextAbt"/>
              <w:rPr>
                <w:rFonts w:ascii="Times New Roman" w:hAnsi="Times New Roman" w:cs="Times New Roman"/>
                <w:szCs w:val="18"/>
              </w:rPr>
            </w:pPr>
            <w:r w:rsidRPr="00B52C45">
              <w:rPr>
                <w:rFonts w:ascii="Times New Roman" w:hAnsi="Times New Roman" w:cs="Times New Roman"/>
                <w:szCs w:val="18"/>
              </w:rPr>
              <w:t>No small entities affected</w:t>
            </w:r>
          </w:p>
        </w:tc>
      </w:tr>
      <w:tr w14:paraId="57E3DC2D" w14:textId="77777777" w:rsidTr="00CD48B1">
        <w:tblPrEx>
          <w:tblW w:w="9293" w:type="dxa"/>
          <w:tblInd w:w="-113" w:type="dxa"/>
          <w:tblLook w:val="04A0"/>
        </w:tblPrEx>
        <w:tc>
          <w:tcPr>
            <w:tcW w:w="2925" w:type="dxa"/>
            <w:vAlign w:val="center"/>
          </w:tcPr>
          <w:p w:rsidR="00B30761" w:rsidRPr="00B52C45" w:rsidP="00CB1C05" w14:paraId="77462225" w14:textId="77777777">
            <w:pPr>
              <w:pStyle w:val="LTableTextAbt"/>
              <w:rPr>
                <w:rFonts w:ascii="Times New Roman" w:hAnsi="Times New Roman" w:cs="Times New Roman"/>
                <w:szCs w:val="18"/>
              </w:rPr>
            </w:pPr>
            <w:r w:rsidRPr="00B52C45">
              <w:rPr>
                <w:rFonts w:ascii="Times New Roman" w:hAnsi="Times New Roman" w:cs="Times New Roman"/>
                <w:szCs w:val="18"/>
              </w:rPr>
              <w:t>Processing Aid in Petrochemical Manufacturing</w:t>
            </w:r>
          </w:p>
        </w:tc>
        <w:tc>
          <w:tcPr>
            <w:tcW w:w="1458" w:type="dxa"/>
            <w:vAlign w:val="center"/>
          </w:tcPr>
          <w:p w:rsidR="00B30761" w:rsidRPr="00A90589" w:rsidP="004B1B92" w14:paraId="5898CB31" w14:textId="17C2F8AA">
            <w:pPr>
              <w:pStyle w:val="LTableTextAbt"/>
              <w:jc w:val="center"/>
              <w:rPr>
                <w:rFonts w:ascii="Times New Roman" w:hAnsi="Times New Roman" w:cs="Times New Roman"/>
                <w:szCs w:val="18"/>
              </w:rPr>
            </w:pPr>
            <w:r w:rsidRPr="00A90589">
              <w:rPr>
                <w:szCs w:val="18"/>
              </w:rPr>
              <w:t>$6,850 - $16,199</w:t>
            </w:r>
          </w:p>
        </w:tc>
        <w:tc>
          <w:tcPr>
            <w:tcW w:w="1490" w:type="dxa"/>
            <w:vAlign w:val="center"/>
          </w:tcPr>
          <w:p w:rsidR="00B30761" w:rsidRPr="00CD48B1" w:rsidP="00CB1C05" w14:paraId="78B80A69" w14:textId="77777777">
            <w:pPr>
              <w:pStyle w:val="LTableTextAbt"/>
              <w:jc w:val="center"/>
              <w:rPr>
                <w:rFonts w:asciiTheme="majorBidi" w:hAnsiTheme="majorBidi" w:cstheme="majorBidi"/>
                <w:szCs w:val="18"/>
              </w:rPr>
            </w:pPr>
            <w:r w:rsidRPr="00CD48B1">
              <w:rPr>
                <w:rFonts w:asciiTheme="majorBidi" w:hAnsiTheme="majorBidi" w:cstheme="majorBidi"/>
                <w:szCs w:val="18"/>
              </w:rPr>
              <w:t>$3,163 - $56,412</w:t>
            </w:r>
          </w:p>
        </w:tc>
        <w:tc>
          <w:tcPr>
            <w:tcW w:w="3420" w:type="dxa"/>
            <w:vAlign w:val="center"/>
          </w:tcPr>
          <w:p w:rsidR="00B30761" w:rsidRPr="00B52C45" w:rsidP="00CB1C05" w14:paraId="477468C3" w14:textId="77777777">
            <w:pPr>
              <w:pStyle w:val="LTableTextAbt"/>
              <w:rPr>
                <w:rFonts w:ascii="Times New Roman" w:hAnsi="Times New Roman" w:cs="Times New Roman"/>
                <w:szCs w:val="18"/>
              </w:rPr>
            </w:pPr>
            <w:r w:rsidRPr="00B52C45">
              <w:rPr>
                <w:rFonts w:ascii="Times New Roman" w:hAnsi="Times New Roman" w:cs="Times New Roman"/>
                <w:szCs w:val="18"/>
              </w:rPr>
              <w:t>Costs of compliance with WCPP requirements</w:t>
            </w:r>
          </w:p>
        </w:tc>
      </w:tr>
      <w:tr w14:paraId="08266A39" w14:textId="77777777" w:rsidTr="00CD48B1">
        <w:tblPrEx>
          <w:tblW w:w="9293" w:type="dxa"/>
          <w:tblInd w:w="-113" w:type="dxa"/>
          <w:tblLook w:val="04A0"/>
        </w:tblPrEx>
        <w:tc>
          <w:tcPr>
            <w:tcW w:w="2925" w:type="dxa"/>
            <w:vAlign w:val="center"/>
          </w:tcPr>
          <w:p w:rsidR="00B30761" w:rsidRPr="00B52C45" w:rsidP="00CB1C05" w14:paraId="5B82944B" w14:textId="77777777">
            <w:pPr>
              <w:pStyle w:val="LTableTextAbt"/>
              <w:rPr>
                <w:rFonts w:ascii="Times New Roman" w:hAnsi="Times New Roman" w:cs="Times New Roman"/>
                <w:szCs w:val="18"/>
              </w:rPr>
            </w:pPr>
            <w:r w:rsidRPr="00B52C45">
              <w:rPr>
                <w:rFonts w:ascii="Times New Roman" w:hAnsi="Times New Roman" w:cs="Times New Roman"/>
                <w:szCs w:val="18"/>
              </w:rPr>
              <w:t xml:space="preserve">Production of </w:t>
            </w:r>
            <w:r>
              <w:rPr>
                <w:rFonts w:ascii="Times New Roman" w:hAnsi="Times New Roman" w:cs="Times New Roman"/>
                <w:szCs w:val="18"/>
              </w:rPr>
              <w:t>M</w:t>
            </w:r>
            <w:r w:rsidRPr="00B52C45">
              <w:rPr>
                <w:rFonts w:ascii="Times New Roman" w:hAnsi="Times New Roman" w:cs="Times New Roman"/>
                <w:szCs w:val="18"/>
              </w:rPr>
              <w:t xml:space="preserve">askant for </w:t>
            </w:r>
            <w:r>
              <w:rPr>
                <w:rFonts w:ascii="Times New Roman" w:hAnsi="Times New Roman" w:cs="Times New Roman"/>
                <w:szCs w:val="18"/>
              </w:rPr>
              <w:t>C</w:t>
            </w:r>
            <w:r w:rsidRPr="00B52C45">
              <w:rPr>
                <w:rFonts w:ascii="Times New Roman" w:hAnsi="Times New Roman" w:cs="Times New Roman"/>
                <w:szCs w:val="18"/>
              </w:rPr>
              <w:t xml:space="preserve">hemical </w:t>
            </w:r>
            <w:r>
              <w:rPr>
                <w:rFonts w:ascii="Times New Roman" w:hAnsi="Times New Roman" w:cs="Times New Roman"/>
                <w:szCs w:val="18"/>
              </w:rPr>
              <w:t>M</w:t>
            </w:r>
            <w:r w:rsidRPr="00B52C45">
              <w:rPr>
                <w:rFonts w:ascii="Times New Roman" w:hAnsi="Times New Roman" w:cs="Times New Roman"/>
                <w:szCs w:val="18"/>
              </w:rPr>
              <w:t>illing</w:t>
            </w:r>
          </w:p>
        </w:tc>
        <w:tc>
          <w:tcPr>
            <w:tcW w:w="1458" w:type="dxa"/>
            <w:vAlign w:val="center"/>
          </w:tcPr>
          <w:p w:rsidR="00B30761" w:rsidRPr="00CD48B1" w:rsidP="00CB1C05" w14:paraId="3B7FFB4E" w14:textId="77777777">
            <w:pPr>
              <w:pStyle w:val="LTableTextAbt"/>
              <w:jc w:val="center"/>
              <w:rPr>
                <w:rFonts w:asciiTheme="majorBidi" w:hAnsiTheme="majorBidi" w:cstheme="majorBidi"/>
                <w:szCs w:val="18"/>
              </w:rPr>
            </w:pPr>
            <w:r w:rsidRPr="00CD48B1">
              <w:rPr>
                <w:rFonts w:asciiTheme="majorBidi" w:hAnsiTheme="majorBidi" w:cstheme="majorBidi"/>
                <w:szCs w:val="18"/>
              </w:rPr>
              <w:t>-</w:t>
            </w:r>
          </w:p>
        </w:tc>
        <w:tc>
          <w:tcPr>
            <w:tcW w:w="1490" w:type="dxa"/>
            <w:vAlign w:val="center"/>
          </w:tcPr>
          <w:p w:rsidR="00B30761" w:rsidRPr="00CD48B1" w:rsidP="00CB1C05" w14:paraId="37D8B50E" w14:textId="77777777">
            <w:pPr>
              <w:pStyle w:val="LTableTextAbt"/>
              <w:jc w:val="center"/>
              <w:rPr>
                <w:rFonts w:asciiTheme="majorBidi" w:hAnsiTheme="majorBidi" w:cstheme="majorBidi"/>
                <w:szCs w:val="18"/>
              </w:rPr>
            </w:pPr>
            <w:r w:rsidRPr="00CD48B1">
              <w:rPr>
                <w:rFonts w:asciiTheme="majorBidi" w:hAnsiTheme="majorBidi" w:cstheme="majorBidi"/>
                <w:szCs w:val="18"/>
              </w:rPr>
              <w:t>-</w:t>
            </w:r>
          </w:p>
        </w:tc>
        <w:tc>
          <w:tcPr>
            <w:tcW w:w="3420" w:type="dxa"/>
            <w:vAlign w:val="center"/>
          </w:tcPr>
          <w:p w:rsidR="00B30761" w:rsidRPr="00B52C45" w:rsidP="00CB1C05" w14:paraId="0FA6AC23" w14:textId="77777777">
            <w:pPr>
              <w:pStyle w:val="LTableTextAbt"/>
              <w:rPr>
                <w:rFonts w:ascii="Times New Roman" w:hAnsi="Times New Roman" w:cs="Times New Roman"/>
                <w:szCs w:val="18"/>
              </w:rPr>
            </w:pPr>
            <w:r w:rsidRPr="00B52C45">
              <w:rPr>
                <w:rFonts w:ascii="Times New Roman" w:hAnsi="Times New Roman" w:cs="Times New Roman"/>
                <w:szCs w:val="18"/>
              </w:rPr>
              <w:t>No small entities affected</w:t>
            </w:r>
          </w:p>
        </w:tc>
      </w:tr>
      <w:tr w14:paraId="7B00FA45" w14:textId="77777777" w:rsidTr="00CD48B1">
        <w:tblPrEx>
          <w:tblW w:w="9293" w:type="dxa"/>
          <w:tblInd w:w="-113" w:type="dxa"/>
          <w:tblLook w:val="04A0"/>
        </w:tblPrEx>
        <w:tc>
          <w:tcPr>
            <w:tcW w:w="2925" w:type="dxa"/>
            <w:vAlign w:val="center"/>
          </w:tcPr>
          <w:p w:rsidR="00DA5C94" w:rsidRPr="00B52C45" w:rsidP="00DA5C94" w14:paraId="44C5C654" w14:textId="77777777">
            <w:pPr>
              <w:pStyle w:val="LTableTextAbt"/>
              <w:rPr>
                <w:rFonts w:ascii="Times New Roman" w:hAnsi="Times New Roman" w:cs="Times New Roman"/>
                <w:szCs w:val="18"/>
              </w:rPr>
            </w:pPr>
            <w:r w:rsidRPr="00B52C45">
              <w:rPr>
                <w:rFonts w:ascii="Times New Roman" w:hAnsi="Times New Roman" w:cs="Times New Roman"/>
                <w:szCs w:val="18"/>
              </w:rPr>
              <w:t xml:space="preserve">Use as </w:t>
            </w:r>
            <w:r>
              <w:rPr>
                <w:rFonts w:ascii="Times New Roman" w:hAnsi="Times New Roman" w:cs="Times New Roman"/>
                <w:szCs w:val="18"/>
              </w:rPr>
              <w:t>M</w:t>
            </w:r>
            <w:r w:rsidRPr="00B52C45">
              <w:rPr>
                <w:rFonts w:ascii="Times New Roman" w:hAnsi="Times New Roman" w:cs="Times New Roman"/>
                <w:szCs w:val="18"/>
              </w:rPr>
              <w:t xml:space="preserve">askant for </w:t>
            </w:r>
            <w:r>
              <w:rPr>
                <w:rFonts w:ascii="Times New Roman" w:hAnsi="Times New Roman" w:cs="Times New Roman"/>
                <w:szCs w:val="18"/>
              </w:rPr>
              <w:t>C</w:t>
            </w:r>
            <w:r w:rsidRPr="00B52C45">
              <w:rPr>
                <w:rFonts w:ascii="Times New Roman" w:hAnsi="Times New Roman" w:cs="Times New Roman"/>
                <w:szCs w:val="18"/>
              </w:rPr>
              <w:t xml:space="preserve">hemical </w:t>
            </w:r>
            <w:r>
              <w:rPr>
                <w:rFonts w:ascii="Times New Roman" w:hAnsi="Times New Roman" w:cs="Times New Roman"/>
                <w:szCs w:val="18"/>
              </w:rPr>
              <w:t>M</w:t>
            </w:r>
            <w:r w:rsidRPr="00B52C45">
              <w:rPr>
                <w:rFonts w:ascii="Times New Roman" w:hAnsi="Times New Roman" w:cs="Times New Roman"/>
                <w:szCs w:val="18"/>
              </w:rPr>
              <w:t>illing</w:t>
            </w:r>
          </w:p>
        </w:tc>
        <w:tc>
          <w:tcPr>
            <w:tcW w:w="1458" w:type="dxa"/>
            <w:vAlign w:val="center"/>
          </w:tcPr>
          <w:p w:rsidR="00DA5C94" w:rsidRPr="00A90589" w:rsidP="00DA5C94" w14:paraId="72565223" w14:textId="1C00D586">
            <w:pPr>
              <w:pStyle w:val="BodyText"/>
              <w:jc w:val="center"/>
              <w:rPr>
                <w:rFonts w:ascii="Times New Roman" w:hAnsi="Times New Roman" w:cs="Times New Roman"/>
                <w:sz w:val="18"/>
                <w:szCs w:val="18"/>
              </w:rPr>
            </w:pPr>
            <w:r w:rsidRPr="00A90589">
              <w:rPr>
                <w:color w:val="000000"/>
                <w:sz w:val="18"/>
                <w:szCs w:val="18"/>
              </w:rPr>
              <w:t>$20,019</w:t>
            </w:r>
          </w:p>
        </w:tc>
        <w:tc>
          <w:tcPr>
            <w:tcW w:w="1490" w:type="dxa"/>
            <w:vAlign w:val="center"/>
          </w:tcPr>
          <w:p w:rsidR="00DA5C94" w:rsidRPr="00CD48B1" w:rsidP="00DA5C94" w14:paraId="749A0FCF" w14:textId="77777777">
            <w:pPr>
              <w:pStyle w:val="BodyText"/>
              <w:jc w:val="center"/>
              <w:rPr>
                <w:rFonts w:asciiTheme="majorBidi" w:hAnsiTheme="majorBidi" w:cstheme="majorBidi"/>
                <w:sz w:val="18"/>
                <w:szCs w:val="18"/>
              </w:rPr>
            </w:pPr>
            <w:r w:rsidRPr="00CD48B1">
              <w:rPr>
                <w:rFonts w:asciiTheme="majorBidi" w:hAnsiTheme="majorBidi" w:cstheme="majorBidi"/>
                <w:color w:val="000000"/>
                <w:sz w:val="18"/>
                <w:szCs w:val="18"/>
              </w:rPr>
              <w:t>$3,086 - $118,074</w:t>
            </w:r>
          </w:p>
        </w:tc>
        <w:tc>
          <w:tcPr>
            <w:tcW w:w="3420" w:type="dxa"/>
            <w:vAlign w:val="center"/>
          </w:tcPr>
          <w:p w:rsidR="00DA5C94" w:rsidRPr="00B52C45" w:rsidP="00DA5C94" w14:paraId="555D6538" w14:textId="77777777">
            <w:pPr>
              <w:pStyle w:val="BodyText"/>
              <w:rPr>
                <w:rFonts w:ascii="Times New Roman" w:hAnsi="Times New Roman" w:cs="Times New Roman"/>
                <w:sz w:val="18"/>
                <w:szCs w:val="18"/>
              </w:rPr>
            </w:pPr>
            <w:r w:rsidRPr="00B52C45">
              <w:rPr>
                <w:rFonts w:ascii="Times New Roman" w:hAnsi="Times New Roman" w:cs="Times New Roman"/>
                <w:color w:val="000000"/>
                <w:sz w:val="18"/>
                <w:szCs w:val="18"/>
              </w:rPr>
              <w:t>Costs of compliance with WCPP requirements</w:t>
            </w:r>
          </w:p>
        </w:tc>
      </w:tr>
      <w:tr w14:paraId="3DCF9FF7" w14:textId="77777777" w:rsidTr="00CD48B1">
        <w:tblPrEx>
          <w:tblW w:w="9293" w:type="dxa"/>
          <w:tblInd w:w="-113" w:type="dxa"/>
          <w:tblLook w:val="04A0"/>
        </w:tblPrEx>
        <w:tc>
          <w:tcPr>
            <w:tcW w:w="2925" w:type="dxa"/>
            <w:vAlign w:val="center"/>
          </w:tcPr>
          <w:p w:rsidR="00DA5C94" w:rsidRPr="00B52C45" w:rsidP="00DA5C94" w14:paraId="6F8E1C9A" w14:textId="77777777">
            <w:pPr>
              <w:pStyle w:val="LTableTextAbt"/>
              <w:rPr>
                <w:rFonts w:ascii="Times New Roman" w:hAnsi="Times New Roman" w:cs="Times New Roman"/>
                <w:szCs w:val="18"/>
              </w:rPr>
            </w:pPr>
            <w:r w:rsidRPr="00B52C45">
              <w:rPr>
                <w:rFonts w:ascii="Times New Roman" w:hAnsi="Times New Roman" w:cs="Times New Roman"/>
                <w:szCs w:val="18"/>
              </w:rPr>
              <w:t>Vapor Degreasing</w:t>
            </w:r>
          </w:p>
        </w:tc>
        <w:tc>
          <w:tcPr>
            <w:tcW w:w="1458" w:type="dxa"/>
            <w:vAlign w:val="center"/>
          </w:tcPr>
          <w:p w:rsidR="00DA5C94" w:rsidRPr="00A90589" w:rsidP="00DA5C94" w14:paraId="39EC43BF" w14:textId="670C33DE">
            <w:pPr>
              <w:pStyle w:val="LTableTextAbt"/>
              <w:jc w:val="center"/>
              <w:rPr>
                <w:rFonts w:ascii="Times New Roman" w:hAnsi="Times New Roman" w:cs="Times New Roman"/>
                <w:szCs w:val="18"/>
              </w:rPr>
            </w:pPr>
            <w:r w:rsidRPr="00A90589">
              <w:rPr>
                <w:szCs w:val="18"/>
              </w:rPr>
              <w:t xml:space="preserve">$139,641 </w:t>
            </w:r>
          </w:p>
        </w:tc>
        <w:tc>
          <w:tcPr>
            <w:tcW w:w="1490" w:type="dxa"/>
            <w:vAlign w:val="center"/>
          </w:tcPr>
          <w:p w:rsidR="00DA5C94" w:rsidRPr="00CD48B1" w:rsidP="00DA5C94" w14:paraId="37EFBD58" w14:textId="77777777">
            <w:pPr>
              <w:pStyle w:val="LTableTextAbt"/>
              <w:jc w:val="center"/>
              <w:rPr>
                <w:rFonts w:asciiTheme="majorBidi" w:hAnsiTheme="majorBidi" w:cstheme="majorBidi"/>
                <w:szCs w:val="18"/>
              </w:rPr>
            </w:pPr>
            <w:r w:rsidRPr="00CD48B1">
              <w:rPr>
                <w:rFonts w:asciiTheme="majorBidi" w:hAnsiTheme="majorBidi" w:cstheme="majorBidi"/>
                <w:szCs w:val="18"/>
              </w:rPr>
              <w:t>$141 - $384,941</w:t>
            </w:r>
          </w:p>
        </w:tc>
        <w:tc>
          <w:tcPr>
            <w:tcW w:w="3420" w:type="dxa"/>
            <w:vAlign w:val="center"/>
          </w:tcPr>
          <w:p w:rsidR="00DA5C94" w:rsidRPr="00B52C45" w:rsidP="00DA5C94" w14:paraId="033FB356" w14:textId="77777777">
            <w:pPr>
              <w:pStyle w:val="LTableTextAbt"/>
              <w:rPr>
                <w:rFonts w:ascii="Times New Roman" w:hAnsi="Times New Roman" w:cs="Times New Roman"/>
                <w:szCs w:val="18"/>
              </w:rPr>
            </w:pPr>
            <w:r w:rsidRPr="00B52C45">
              <w:rPr>
                <w:rFonts w:ascii="Times New Roman" w:hAnsi="Times New Roman" w:cs="Times New Roman"/>
                <w:szCs w:val="18"/>
              </w:rPr>
              <w:t> Costs of switching to an alternative</w:t>
            </w:r>
          </w:p>
        </w:tc>
      </w:tr>
      <w:tr w14:paraId="69F41DCA" w14:textId="77777777" w:rsidTr="00CD48B1">
        <w:tblPrEx>
          <w:tblW w:w="9293" w:type="dxa"/>
          <w:tblInd w:w="-113" w:type="dxa"/>
          <w:tblLook w:val="04A0"/>
        </w:tblPrEx>
        <w:tc>
          <w:tcPr>
            <w:tcW w:w="2925" w:type="dxa"/>
            <w:vAlign w:val="center"/>
          </w:tcPr>
          <w:p w:rsidR="00DA5C94" w:rsidRPr="00B52C45" w:rsidP="00DA5C94" w14:paraId="6138A9A3" w14:textId="77777777">
            <w:pPr>
              <w:pStyle w:val="LTableTextAbt"/>
              <w:rPr>
                <w:rFonts w:ascii="Times New Roman" w:hAnsi="Times New Roman" w:cs="Times New Roman"/>
                <w:szCs w:val="18"/>
              </w:rPr>
            </w:pPr>
            <w:r w:rsidRPr="00B52C45">
              <w:rPr>
                <w:rFonts w:ascii="Times New Roman" w:hAnsi="Times New Roman" w:cs="Times New Roman"/>
                <w:szCs w:val="18"/>
              </w:rPr>
              <w:t>Recycling and Disposal</w:t>
            </w:r>
          </w:p>
        </w:tc>
        <w:tc>
          <w:tcPr>
            <w:tcW w:w="1458" w:type="dxa"/>
            <w:vAlign w:val="center"/>
          </w:tcPr>
          <w:p w:rsidR="00DA5C94" w:rsidRPr="00A90589" w:rsidP="00DA5C94" w14:paraId="55D0BA10" w14:textId="5A2EC2B5">
            <w:pPr>
              <w:pStyle w:val="LTableTextAbt"/>
              <w:jc w:val="center"/>
              <w:rPr>
                <w:rFonts w:ascii="Times New Roman" w:hAnsi="Times New Roman" w:cs="Times New Roman"/>
                <w:szCs w:val="18"/>
              </w:rPr>
            </w:pPr>
            <w:r w:rsidRPr="00A90589">
              <w:rPr>
                <w:szCs w:val="18"/>
              </w:rPr>
              <w:t>$8,223</w:t>
            </w:r>
          </w:p>
        </w:tc>
        <w:tc>
          <w:tcPr>
            <w:tcW w:w="1490" w:type="dxa"/>
            <w:vAlign w:val="center"/>
          </w:tcPr>
          <w:p w:rsidR="00DA5C94" w:rsidRPr="00CD48B1" w:rsidP="00DA5C94" w14:paraId="437EEE93" w14:textId="77777777">
            <w:pPr>
              <w:pStyle w:val="LTableTextAbt"/>
              <w:jc w:val="center"/>
              <w:rPr>
                <w:rFonts w:asciiTheme="majorBidi" w:hAnsiTheme="majorBidi" w:cstheme="majorBidi"/>
                <w:szCs w:val="18"/>
              </w:rPr>
            </w:pPr>
            <w:r w:rsidRPr="00CD48B1">
              <w:rPr>
                <w:rFonts w:asciiTheme="majorBidi" w:hAnsiTheme="majorBidi" w:cstheme="majorBidi"/>
                <w:szCs w:val="18"/>
              </w:rPr>
              <w:t>$2,778 - $47,000</w:t>
            </w:r>
          </w:p>
        </w:tc>
        <w:tc>
          <w:tcPr>
            <w:tcW w:w="3420" w:type="dxa"/>
            <w:vAlign w:val="center"/>
          </w:tcPr>
          <w:p w:rsidR="00DA5C94" w:rsidRPr="00B52C45" w:rsidP="00DA5C94" w14:paraId="7793536B" w14:textId="77777777">
            <w:pPr>
              <w:pStyle w:val="LTableTextAbt"/>
              <w:rPr>
                <w:rFonts w:ascii="Times New Roman" w:hAnsi="Times New Roman" w:cs="Times New Roman"/>
                <w:szCs w:val="18"/>
              </w:rPr>
            </w:pPr>
            <w:r w:rsidRPr="00B52C45">
              <w:rPr>
                <w:rFonts w:ascii="Times New Roman" w:hAnsi="Times New Roman" w:cs="Times New Roman"/>
                <w:szCs w:val="18"/>
              </w:rPr>
              <w:t> Costs of compliance with WCPP requirements</w:t>
            </w:r>
          </w:p>
        </w:tc>
      </w:tr>
      <w:tr w14:paraId="4CD05CBD" w14:textId="77777777" w:rsidTr="00CD48B1">
        <w:tblPrEx>
          <w:tblW w:w="9293" w:type="dxa"/>
          <w:tblInd w:w="-113" w:type="dxa"/>
          <w:tblLook w:val="04A0"/>
        </w:tblPrEx>
        <w:tc>
          <w:tcPr>
            <w:tcW w:w="2925" w:type="dxa"/>
            <w:vAlign w:val="center"/>
          </w:tcPr>
          <w:p w:rsidR="00DA5C94" w:rsidRPr="00B52C45" w:rsidP="00DA5C94" w14:paraId="5527BA34" w14:textId="77777777">
            <w:pPr>
              <w:pStyle w:val="LTableTextAbt"/>
              <w:rPr>
                <w:rFonts w:ascii="Times New Roman" w:hAnsi="Times New Roman" w:cs="Times New Roman"/>
                <w:szCs w:val="18"/>
              </w:rPr>
            </w:pPr>
            <w:r w:rsidRPr="00B52C45">
              <w:rPr>
                <w:rFonts w:ascii="Times New Roman" w:hAnsi="Times New Roman" w:cs="Times New Roman"/>
                <w:szCs w:val="18"/>
              </w:rPr>
              <w:t>Incorporation into other formulation, mixture, and reaction products</w:t>
            </w:r>
          </w:p>
        </w:tc>
        <w:tc>
          <w:tcPr>
            <w:tcW w:w="1458" w:type="dxa"/>
            <w:vAlign w:val="center"/>
          </w:tcPr>
          <w:p w:rsidR="00DA5C94" w:rsidRPr="00A90589" w:rsidP="00DA5C94" w14:paraId="701F4557" w14:textId="4EF08BA5">
            <w:pPr>
              <w:pStyle w:val="LTableTextAbt"/>
              <w:jc w:val="center"/>
              <w:rPr>
                <w:rFonts w:ascii="Times New Roman" w:hAnsi="Times New Roman" w:cs="Times New Roman"/>
                <w:szCs w:val="18"/>
              </w:rPr>
            </w:pPr>
            <w:r w:rsidRPr="00A90589">
              <w:rPr>
                <w:szCs w:val="18"/>
              </w:rPr>
              <w:t>$4,035 - $60,479</w:t>
            </w:r>
          </w:p>
        </w:tc>
        <w:tc>
          <w:tcPr>
            <w:tcW w:w="1490" w:type="dxa"/>
            <w:vAlign w:val="center"/>
          </w:tcPr>
          <w:p w:rsidR="00DA5C94" w:rsidRPr="00CD48B1" w:rsidP="00DA5C94" w14:paraId="7AB3FC62" w14:textId="77777777">
            <w:pPr>
              <w:pStyle w:val="LTableTextAbt"/>
              <w:jc w:val="center"/>
              <w:rPr>
                <w:rFonts w:asciiTheme="majorBidi" w:hAnsiTheme="majorBidi" w:cstheme="majorBidi"/>
                <w:szCs w:val="18"/>
              </w:rPr>
            </w:pPr>
            <w:r w:rsidRPr="00CD48B1">
              <w:rPr>
                <w:rFonts w:asciiTheme="majorBidi" w:hAnsiTheme="majorBidi" w:cstheme="majorBidi"/>
                <w:szCs w:val="18"/>
              </w:rPr>
              <w:t>$174 - $815,689</w:t>
            </w:r>
          </w:p>
        </w:tc>
        <w:tc>
          <w:tcPr>
            <w:tcW w:w="3420" w:type="dxa"/>
            <w:vAlign w:val="center"/>
          </w:tcPr>
          <w:p w:rsidR="00DA5C94" w:rsidRPr="00B52C45" w:rsidP="00DA5C94" w14:paraId="65E63D73" w14:textId="77777777">
            <w:pPr>
              <w:pStyle w:val="LTableTextAbt"/>
              <w:rPr>
                <w:rFonts w:ascii="Times New Roman" w:hAnsi="Times New Roman" w:cs="Times New Roman"/>
                <w:szCs w:val="18"/>
              </w:rPr>
            </w:pPr>
            <w:r w:rsidRPr="00B52C45">
              <w:rPr>
                <w:rFonts w:ascii="Times New Roman" w:hAnsi="Times New Roman" w:cs="Times New Roman"/>
                <w:szCs w:val="18"/>
              </w:rPr>
              <w:t>Cost of reformulation</w:t>
            </w:r>
          </w:p>
        </w:tc>
      </w:tr>
      <w:tr w14:paraId="34616F8F" w14:textId="77777777" w:rsidTr="00CD48B1">
        <w:tblPrEx>
          <w:tblW w:w="9293" w:type="dxa"/>
          <w:tblInd w:w="-113" w:type="dxa"/>
          <w:tblLook w:val="04A0"/>
        </w:tblPrEx>
        <w:tc>
          <w:tcPr>
            <w:tcW w:w="2925" w:type="dxa"/>
            <w:vAlign w:val="center"/>
          </w:tcPr>
          <w:p w:rsidR="00DA5C94" w:rsidRPr="00B52C45" w:rsidP="00DA5C94" w14:paraId="70829114" w14:textId="77777777">
            <w:pPr>
              <w:pStyle w:val="LTableTextAbt"/>
              <w:rPr>
                <w:rFonts w:ascii="Times New Roman" w:hAnsi="Times New Roman" w:cs="Times New Roman"/>
                <w:szCs w:val="18"/>
              </w:rPr>
            </w:pPr>
            <w:r w:rsidRPr="00B52C45">
              <w:rPr>
                <w:rFonts w:ascii="Times New Roman" w:hAnsi="Times New Roman" w:cs="Times New Roman"/>
                <w:szCs w:val="18"/>
              </w:rPr>
              <w:t>Laboratory Chemicals</w:t>
            </w:r>
          </w:p>
        </w:tc>
        <w:tc>
          <w:tcPr>
            <w:tcW w:w="1458" w:type="dxa"/>
            <w:vAlign w:val="center"/>
          </w:tcPr>
          <w:p w:rsidR="00DA5C94" w:rsidRPr="00A90589" w:rsidP="00DA5C94" w14:paraId="5C04A4F9" w14:textId="7D2A1660">
            <w:pPr>
              <w:pStyle w:val="LTableTextAbt"/>
              <w:jc w:val="center"/>
              <w:rPr>
                <w:rFonts w:ascii="Times New Roman" w:hAnsi="Times New Roman" w:cs="Times New Roman"/>
                <w:szCs w:val="18"/>
              </w:rPr>
            </w:pPr>
            <w:r w:rsidRPr="00A90589">
              <w:rPr>
                <w:szCs w:val="18"/>
              </w:rPr>
              <w:t>$18</w:t>
            </w:r>
          </w:p>
        </w:tc>
        <w:tc>
          <w:tcPr>
            <w:tcW w:w="1490" w:type="dxa"/>
            <w:vAlign w:val="center"/>
          </w:tcPr>
          <w:p w:rsidR="00DA5C94" w:rsidRPr="00CD48B1" w:rsidP="00DA5C94" w14:paraId="3939D646" w14:textId="77777777">
            <w:pPr>
              <w:pStyle w:val="LTableTextAbt"/>
              <w:jc w:val="center"/>
              <w:rPr>
                <w:rFonts w:asciiTheme="majorBidi" w:hAnsiTheme="majorBidi" w:cstheme="majorBidi"/>
                <w:szCs w:val="18"/>
              </w:rPr>
            </w:pPr>
            <w:r w:rsidRPr="00CD48B1">
              <w:rPr>
                <w:rFonts w:asciiTheme="majorBidi" w:hAnsiTheme="majorBidi" w:cstheme="majorBidi"/>
                <w:szCs w:val="18"/>
              </w:rPr>
              <w:t>$104 - $19,000</w:t>
            </w:r>
          </w:p>
        </w:tc>
        <w:tc>
          <w:tcPr>
            <w:tcW w:w="3420" w:type="dxa"/>
            <w:vAlign w:val="center"/>
          </w:tcPr>
          <w:p w:rsidR="00DA5C94" w:rsidRPr="00B52C45" w:rsidP="00DA5C94" w14:paraId="7ADE11E5"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r>
              <w:rPr>
                <w:rFonts w:ascii="Times New Roman" w:hAnsi="Times New Roman" w:cs="Times New Roman"/>
                <w:szCs w:val="18"/>
              </w:rPr>
              <w:t xml:space="preserve"> (baseline compliance with fume hood and dermal protection is assumed)</w:t>
            </w:r>
          </w:p>
        </w:tc>
      </w:tr>
      <w:tr w14:paraId="09A21C47" w14:textId="77777777" w:rsidTr="00CD48B1">
        <w:tblPrEx>
          <w:tblW w:w="9293" w:type="dxa"/>
          <w:tblInd w:w="-113" w:type="dxa"/>
          <w:tblLook w:val="04A0"/>
        </w:tblPrEx>
        <w:tc>
          <w:tcPr>
            <w:tcW w:w="2925" w:type="dxa"/>
            <w:vAlign w:val="center"/>
          </w:tcPr>
          <w:p w:rsidR="00DA5C94" w:rsidRPr="00B52C45" w:rsidP="00DA5C94" w14:paraId="1901940C" w14:textId="77777777">
            <w:pPr>
              <w:pStyle w:val="LTableTextAbt"/>
              <w:rPr>
                <w:rFonts w:ascii="Times New Roman" w:hAnsi="Times New Roman" w:cs="Times New Roman"/>
                <w:szCs w:val="18"/>
              </w:rPr>
            </w:pPr>
            <w:r w:rsidRPr="00B52C45">
              <w:rPr>
                <w:rFonts w:ascii="Times New Roman" w:hAnsi="Times New Roman" w:cs="Times New Roman"/>
                <w:szCs w:val="18"/>
              </w:rPr>
              <w:t>Processing Aid, except petrochemical</w:t>
            </w:r>
          </w:p>
        </w:tc>
        <w:tc>
          <w:tcPr>
            <w:tcW w:w="1458" w:type="dxa"/>
            <w:vAlign w:val="center"/>
          </w:tcPr>
          <w:p w:rsidR="00DA5C94" w:rsidRPr="00A90589" w:rsidP="00DA5C94" w14:paraId="6C9954B1" w14:textId="52A94E1F">
            <w:pPr>
              <w:pStyle w:val="LTableTextAbt"/>
              <w:jc w:val="center"/>
              <w:rPr>
                <w:rFonts w:ascii="Times New Roman" w:hAnsi="Times New Roman" w:cs="Times New Roman"/>
                <w:szCs w:val="18"/>
              </w:rPr>
            </w:pPr>
            <w:r w:rsidRPr="00A90589">
              <w:rPr>
                <w:szCs w:val="18"/>
              </w:rPr>
              <w:t>-</w:t>
            </w:r>
          </w:p>
        </w:tc>
        <w:tc>
          <w:tcPr>
            <w:tcW w:w="1490" w:type="dxa"/>
            <w:vAlign w:val="center"/>
          </w:tcPr>
          <w:p w:rsidR="00DA5C94" w:rsidRPr="00CD48B1" w:rsidP="00DA5C94" w14:paraId="5152FD51" w14:textId="77777777">
            <w:pPr>
              <w:pStyle w:val="LTableTextAbt"/>
              <w:jc w:val="center"/>
              <w:rPr>
                <w:rFonts w:asciiTheme="majorBidi" w:hAnsiTheme="majorBidi" w:cstheme="majorBidi"/>
                <w:szCs w:val="18"/>
              </w:rPr>
            </w:pPr>
            <w:r w:rsidRPr="00CD48B1">
              <w:rPr>
                <w:rFonts w:asciiTheme="majorBidi" w:hAnsiTheme="majorBidi" w:cstheme="majorBidi"/>
                <w:szCs w:val="18"/>
              </w:rPr>
              <w:t>-</w:t>
            </w:r>
          </w:p>
        </w:tc>
        <w:tc>
          <w:tcPr>
            <w:tcW w:w="3420" w:type="dxa"/>
            <w:vAlign w:val="center"/>
          </w:tcPr>
          <w:p w:rsidR="00DA5C94" w:rsidRPr="00B52C45" w:rsidP="00DA5C94" w14:paraId="77CCDF5E" w14:textId="77777777">
            <w:pPr>
              <w:pStyle w:val="LTableTextAbt"/>
              <w:rPr>
                <w:rFonts w:ascii="Times New Roman" w:hAnsi="Times New Roman" w:cs="Times New Roman"/>
                <w:szCs w:val="18"/>
              </w:rPr>
            </w:pPr>
            <w:r w:rsidRPr="00B52C45">
              <w:rPr>
                <w:rFonts w:ascii="Times New Roman" w:hAnsi="Times New Roman" w:cs="Times New Roman"/>
                <w:szCs w:val="18"/>
              </w:rPr>
              <w:t>No small entities affected</w:t>
            </w:r>
          </w:p>
        </w:tc>
      </w:tr>
      <w:tr w14:paraId="7D0D6569" w14:textId="77777777" w:rsidTr="00CD48B1">
        <w:tblPrEx>
          <w:tblW w:w="9293" w:type="dxa"/>
          <w:tblInd w:w="-113" w:type="dxa"/>
          <w:tblLook w:val="04A0"/>
        </w:tblPrEx>
        <w:tc>
          <w:tcPr>
            <w:tcW w:w="2925" w:type="dxa"/>
            <w:vAlign w:val="center"/>
          </w:tcPr>
          <w:p w:rsidR="00DA5C94" w:rsidRPr="00B52C45" w:rsidP="00DA5C94" w14:paraId="2B237E7A" w14:textId="77777777">
            <w:pPr>
              <w:pStyle w:val="LTableTextAbt"/>
              <w:rPr>
                <w:rFonts w:ascii="Times New Roman" w:hAnsi="Times New Roman" w:cs="Times New Roman"/>
                <w:szCs w:val="18"/>
              </w:rPr>
            </w:pPr>
            <w:r w:rsidRPr="00B52C45">
              <w:rPr>
                <w:rFonts w:ascii="Times New Roman" w:hAnsi="Times New Roman" w:cs="Times New Roman"/>
                <w:szCs w:val="18"/>
              </w:rPr>
              <w:t>Adhesives and Sealants</w:t>
            </w:r>
          </w:p>
        </w:tc>
        <w:tc>
          <w:tcPr>
            <w:tcW w:w="1458" w:type="dxa"/>
            <w:vAlign w:val="center"/>
          </w:tcPr>
          <w:p w:rsidR="00DA5C94" w:rsidRPr="00A90589" w:rsidP="00DA5C94" w14:paraId="0BB7C805" w14:textId="4426CECF">
            <w:pPr>
              <w:pStyle w:val="LTableTextAbt"/>
              <w:jc w:val="center"/>
              <w:rPr>
                <w:rFonts w:ascii="Times New Roman" w:hAnsi="Times New Roman" w:cs="Times New Roman"/>
                <w:szCs w:val="18"/>
              </w:rPr>
            </w:pPr>
            <w:r w:rsidRPr="00A90589">
              <w:rPr>
                <w:szCs w:val="18"/>
              </w:rPr>
              <w:t>$291</w:t>
            </w:r>
          </w:p>
        </w:tc>
        <w:tc>
          <w:tcPr>
            <w:tcW w:w="1490" w:type="dxa"/>
            <w:vAlign w:val="center"/>
          </w:tcPr>
          <w:p w:rsidR="00DA5C94" w:rsidRPr="00CD48B1" w:rsidP="00DA5C94" w14:paraId="2481160D" w14:textId="77777777">
            <w:pPr>
              <w:pStyle w:val="LTableTextAbt"/>
              <w:jc w:val="center"/>
              <w:rPr>
                <w:rFonts w:asciiTheme="majorBidi" w:hAnsiTheme="majorBidi" w:cstheme="majorBidi"/>
                <w:szCs w:val="18"/>
              </w:rPr>
            </w:pPr>
            <w:r w:rsidRPr="00CD48B1">
              <w:rPr>
                <w:rFonts w:asciiTheme="majorBidi" w:hAnsiTheme="majorBidi" w:cstheme="majorBidi"/>
                <w:szCs w:val="18"/>
              </w:rPr>
              <w:t>$83 - $118,074</w:t>
            </w:r>
          </w:p>
        </w:tc>
        <w:tc>
          <w:tcPr>
            <w:tcW w:w="3420" w:type="dxa"/>
            <w:vAlign w:val="center"/>
          </w:tcPr>
          <w:p w:rsidR="00DA5C94" w:rsidRPr="00B52C45" w:rsidP="00DA5C94" w14:paraId="0737A6F9" w14:textId="77777777">
            <w:pPr>
              <w:pStyle w:val="LTableTextAbt"/>
              <w:rPr>
                <w:rFonts w:ascii="Times New Roman" w:hAnsi="Times New Roman" w:cs="Times New Roman"/>
                <w:szCs w:val="18"/>
              </w:rPr>
            </w:pPr>
            <w:r w:rsidRPr="00B52C45">
              <w:rPr>
                <w:rFonts w:ascii="Times New Roman" w:hAnsi="Times New Roman" w:cs="Times New Roman"/>
                <w:szCs w:val="18"/>
              </w:rPr>
              <w:t>Cost of reformulation</w:t>
            </w:r>
          </w:p>
        </w:tc>
      </w:tr>
      <w:tr w14:paraId="58C2E758" w14:textId="77777777" w:rsidTr="00CD48B1">
        <w:tblPrEx>
          <w:tblW w:w="9293" w:type="dxa"/>
          <w:tblInd w:w="-113" w:type="dxa"/>
          <w:tblLook w:val="04A0"/>
        </w:tblPrEx>
        <w:tc>
          <w:tcPr>
            <w:tcW w:w="2925" w:type="dxa"/>
            <w:vAlign w:val="center"/>
          </w:tcPr>
          <w:p w:rsidR="00DA5C94" w:rsidRPr="00B52C45" w:rsidP="00DA5C94" w14:paraId="05F86DE0" w14:textId="77777777">
            <w:pPr>
              <w:pStyle w:val="LTableTextAbt"/>
              <w:rPr>
                <w:rFonts w:ascii="Times New Roman" w:hAnsi="Times New Roman" w:cs="Times New Roman"/>
                <w:szCs w:val="18"/>
              </w:rPr>
            </w:pPr>
            <w:r w:rsidRPr="00B52C45">
              <w:rPr>
                <w:rFonts w:ascii="Times New Roman" w:hAnsi="Times New Roman" w:cs="Times New Roman"/>
                <w:szCs w:val="18"/>
              </w:rPr>
              <w:t>Paint and Coatings</w:t>
            </w:r>
          </w:p>
        </w:tc>
        <w:tc>
          <w:tcPr>
            <w:tcW w:w="1458" w:type="dxa"/>
            <w:vAlign w:val="center"/>
          </w:tcPr>
          <w:p w:rsidR="00DA5C94" w:rsidRPr="00A90589" w:rsidP="00DA5C94" w14:paraId="269BE040" w14:textId="1FD8A2FC">
            <w:pPr>
              <w:pStyle w:val="LTableTextAbt"/>
              <w:jc w:val="center"/>
              <w:rPr>
                <w:rFonts w:ascii="Times New Roman" w:hAnsi="Times New Roman" w:cs="Times New Roman"/>
                <w:szCs w:val="18"/>
              </w:rPr>
            </w:pPr>
            <w:r w:rsidRPr="00A90589">
              <w:rPr>
                <w:szCs w:val="18"/>
              </w:rPr>
              <w:t>$8</w:t>
            </w:r>
          </w:p>
        </w:tc>
        <w:tc>
          <w:tcPr>
            <w:tcW w:w="1490" w:type="dxa"/>
            <w:vAlign w:val="center"/>
          </w:tcPr>
          <w:p w:rsidR="00DA5C94" w:rsidRPr="00CD48B1" w:rsidP="00DA5C94" w14:paraId="44F6C1BB" w14:textId="77777777">
            <w:pPr>
              <w:pStyle w:val="LTableTextAbt"/>
              <w:jc w:val="center"/>
              <w:rPr>
                <w:rFonts w:asciiTheme="majorBidi" w:hAnsiTheme="majorBidi" w:cstheme="majorBidi"/>
                <w:szCs w:val="18"/>
              </w:rPr>
            </w:pPr>
            <w:r w:rsidRPr="00CD48B1">
              <w:rPr>
                <w:rFonts w:asciiTheme="majorBidi" w:hAnsiTheme="majorBidi" w:cstheme="majorBidi"/>
                <w:szCs w:val="18"/>
              </w:rPr>
              <w:t>$83 - $118,074</w:t>
            </w:r>
          </w:p>
        </w:tc>
        <w:tc>
          <w:tcPr>
            <w:tcW w:w="3420" w:type="dxa"/>
            <w:vAlign w:val="center"/>
          </w:tcPr>
          <w:p w:rsidR="00DA5C94" w:rsidRPr="00B52C45" w:rsidP="00DA5C94" w14:paraId="4972EB8A"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4BA7F40E" w14:textId="77777777" w:rsidTr="00CD48B1">
        <w:tblPrEx>
          <w:tblW w:w="9293" w:type="dxa"/>
          <w:tblInd w:w="-113" w:type="dxa"/>
          <w:tblLook w:val="04A0"/>
        </w:tblPrEx>
        <w:tc>
          <w:tcPr>
            <w:tcW w:w="2925" w:type="dxa"/>
            <w:vAlign w:val="center"/>
          </w:tcPr>
          <w:p w:rsidR="00DA5C94" w:rsidRPr="00B52C45" w:rsidP="00DA5C94" w14:paraId="48320F7B" w14:textId="77777777">
            <w:pPr>
              <w:pStyle w:val="LTableTextAbt"/>
              <w:rPr>
                <w:rFonts w:ascii="Times New Roman" w:hAnsi="Times New Roman" w:cs="Times New Roman"/>
                <w:szCs w:val="18"/>
              </w:rPr>
            </w:pPr>
            <w:r w:rsidRPr="00B52C45">
              <w:rPr>
                <w:rFonts w:ascii="Times New Roman" w:hAnsi="Times New Roman" w:cs="Times New Roman"/>
                <w:szCs w:val="18"/>
              </w:rPr>
              <w:t>Aerosol Spray Cleaning/Degreasing</w:t>
            </w:r>
          </w:p>
        </w:tc>
        <w:tc>
          <w:tcPr>
            <w:tcW w:w="1458" w:type="dxa"/>
            <w:vAlign w:val="center"/>
          </w:tcPr>
          <w:p w:rsidR="00DA5C94" w:rsidRPr="00A90589" w:rsidP="00DA5C94" w14:paraId="4388CCD5" w14:textId="54F15179">
            <w:pPr>
              <w:pStyle w:val="LTableTextAbt"/>
              <w:jc w:val="center"/>
              <w:rPr>
                <w:rFonts w:ascii="Times New Roman" w:hAnsi="Times New Roman" w:cs="Times New Roman"/>
                <w:szCs w:val="18"/>
              </w:rPr>
            </w:pPr>
            <w:r w:rsidRPr="00A90589">
              <w:rPr>
                <w:szCs w:val="18"/>
              </w:rPr>
              <w:t>$50</w:t>
            </w:r>
          </w:p>
        </w:tc>
        <w:tc>
          <w:tcPr>
            <w:tcW w:w="1490" w:type="dxa"/>
            <w:vAlign w:val="center"/>
          </w:tcPr>
          <w:p w:rsidR="00DA5C94" w:rsidRPr="00CD48B1" w:rsidP="00DA5C94" w14:paraId="7226D779" w14:textId="77777777">
            <w:pPr>
              <w:pStyle w:val="LTableTextAbt"/>
              <w:jc w:val="center"/>
              <w:rPr>
                <w:rFonts w:asciiTheme="majorBidi" w:hAnsiTheme="majorBidi" w:cstheme="majorBidi"/>
                <w:szCs w:val="18"/>
              </w:rPr>
            </w:pPr>
            <w:r w:rsidRPr="00CD48B1">
              <w:rPr>
                <w:rFonts w:asciiTheme="majorBidi" w:hAnsiTheme="majorBidi" w:cstheme="majorBidi"/>
                <w:szCs w:val="18"/>
              </w:rPr>
              <w:t>$57 - $118,074</w:t>
            </w:r>
          </w:p>
        </w:tc>
        <w:tc>
          <w:tcPr>
            <w:tcW w:w="3420" w:type="dxa"/>
            <w:vAlign w:val="center"/>
          </w:tcPr>
          <w:p w:rsidR="00DA5C94" w:rsidRPr="00B52C45" w:rsidP="00DA5C94" w14:paraId="572543D4" w14:textId="77777777">
            <w:pPr>
              <w:pStyle w:val="LTableTextAbt"/>
              <w:rPr>
                <w:rFonts w:ascii="Times New Roman" w:hAnsi="Times New Roman" w:cs="Times New Roman"/>
                <w:szCs w:val="18"/>
              </w:rPr>
            </w:pPr>
            <w:r w:rsidRPr="00B52C45">
              <w:rPr>
                <w:rFonts w:ascii="Times New Roman" w:hAnsi="Times New Roman" w:cs="Times New Roman"/>
                <w:szCs w:val="18"/>
              </w:rPr>
              <w:t>Cost of reformulation</w:t>
            </w:r>
          </w:p>
        </w:tc>
      </w:tr>
      <w:tr w14:paraId="2CAB1EFF" w14:textId="77777777" w:rsidTr="00CD48B1">
        <w:tblPrEx>
          <w:tblW w:w="9293" w:type="dxa"/>
          <w:tblInd w:w="-113" w:type="dxa"/>
          <w:tblLook w:val="04A0"/>
        </w:tblPrEx>
        <w:tc>
          <w:tcPr>
            <w:tcW w:w="2925" w:type="dxa"/>
            <w:vAlign w:val="center"/>
          </w:tcPr>
          <w:p w:rsidR="00DA5C94" w:rsidRPr="00600201" w:rsidP="00DA5C94" w14:paraId="054AA757" w14:textId="77777777">
            <w:pPr>
              <w:pStyle w:val="LTableTextAbt"/>
              <w:jc w:val="center"/>
              <w:rPr>
                <w:rFonts w:ascii="Times New Roman" w:hAnsi="Times New Roman" w:cs="Times New Roman"/>
                <w:szCs w:val="18"/>
              </w:rPr>
            </w:pPr>
            <w:r w:rsidRPr="00600201">
              <w:rPr>
                <w:rFonts w:ascii="Times New Roman" w:hAnsi="Times New Roman" w:cs="Times New Roman"/>
                <w:szCs w:val="18"/>
              </w:rPr>
              <w:t>Aerosol Spray Cleaning/Degreasing - EEC</w:t>
            </w:r>
          </w:p>
        </w:tc>
        <w:tc>
          <w:tcPr>
            <w:tcW w:w="1458" w:type="dxa"/>
            <w:vAlign w:val="center"/>
          </w:tcPr>
          <w:p w:rsidR="00DA5C94" w:rsidRPr="00A90589" w:rsidP="00DA5C94" w14:paraId="1C025773" w14:textId="48CF6413">
            <w:pPr>
              <w:pStyle w:val="LTableTextAbt"/>
              <w:jc w:val="center"/>
              <w:rPr>
                <w:rFonts w:ascii="Times New Roman" w:hAnsi="Times New Roman" w:cs="Times New Roman"/>
                <w:szCs w:val="18"/>
              </w:rPr>
            </w:pPr>
            <w:r w:rsidRPr="00A90589">
              <w:rPr>
                <w:szCs w:val="18"/>
              </w:rPr>
              <w:t>$176</w:t>
            </w:r>
          </w:p>
        </w:tc>
        <w:tc>
          <w:tcPr>
            <w:tcW w:w="1490" w:type="dxa"/>
            <w:vAlign w:val="center"/>
          </w:tcPr>
          <w:p w:rsidR="00DA5C94" w:rsidRPr="00CD48B1" w:rsidP="00DA5C94" w14:paraId="20E19C03" w14:textId="77777777">
            <w:pPr>
              <w:pStyle w:val="LTableTextAbt"/>
              <w:jc w:val="center"/>
              <w:rPr>
                <w:rFonts w:asciiTheme="majorBidi" w:hAnsiTheme="majorBidi" w:cstheme="majorBidi"/>
                <w:szCs w:val="18"/>
              </w:rPr>
            </w:pPr>
            <w:r w:rsidRPr="00CD48B1">
              <w:rPr>
                <w:rFonts w:asciiTheme="majorBidi" w:hAnsiTheme="majorBidi" w:cstheme="majorBidi"/>
                <w:szCs w:val="18"/>
              </w:rPr>
              <w:t>$57 - $118,074</w:t>
            </w:r>
          </w:p>
        </w:tc>
        <w:tc>
          <w:tcPr>
            <w:tcW w:w="3420" w:type="dxa"/>
          </w:tcPr>
          <w:p w:rsidR="00DA5C94" w:rsidRPr="00600201" w:rsidP="00DA5C94" w14:paraId="0A2AF2A3" w14:textId="77777777">
            <w:pPr>
              <w:pStyle w:val="LTableTextAbt"/>
              <w:rPr>
                <w:rFonts w:ascii="Times New Roman" w:hAnsi="Times New Roman" w:cs="Times New Roman"/>
                <w:szCs w:val="18"/>
              </w:rPr>
            </w:pPr>
            <w:r w:rsidRPr="00600201">
              <w:rPr>
                <w:rFonts w:ascii="Times New Roman" w:hAnsi="Times New Roman" w:cs="Times New Roman"/>
                <w:szCs w:val="18"/>
              </w:rPr>
              <w:t>Cost of Compliance with PC requirements (Labels, respirator (APF 50) in confined/enclosed space, dermal PPE, self-certification)</w:t>
            </w:r>
          </w:p>
        </w:tc>
      </w:tr>
      <w:tr w14:paraId="2D1DAAAA" w14:textId="77777777" w:rsidTr="00CD48B1">
        <w:tblPrEx>
          <w:tblW w:w="9293" w:type="dxa"/>
          <w:tblInd w:w="-113" w:type="dxa"/>
          <w:tblLook w:val="04A0"/>
        </w:tblPrEx>
        <w:tc>
          <w:tcPr>
            <w:tcW w:w="2925" w:type="dxa"/>
            <w:vAlign w:val="center"/>
          </w:tcPr>
          <w:p w:rsidR="00B30761" w:rsidRPr="00B52C45" w:rsidP="00CB1C05" w14:paraId="3BD0F6ED" w14:textId="77777777">
            <w:pPr>
              <w:pStyle w:val="LTableTextAbt"/>
              <w:rPr>
                <w:rFonts w:ascii="Times New Roman" w:hAnsi="Times New Roman" w:cs="Times New Roman"/>
                <w:szCs w:val="18"/>
              </w:rPr>
            </w:pPr>
            <w:r w:rsidRPr="00B52C45">
              <w:rPr>
                <w:rFonts w:ascii="Times New Roman" w:hAnsi="Times New Roman" w:cs="Times New Roman"/>
                <w:szCs w:val="18"/>
              </w:rPr>
              <w:t>Liquid and Spray Batch Cold Cleaning</w:t>
            </w:r>
          </w:p>
        </w:tc>
        <w:tc>
          <w:tcPr>
            <w:tcW w:w="1458" w:type="dxa"/>
            <w:vAlign w:val="center"/>
          </w:tcPr>
          <w:p w:rsidR="00B30761" w:rsidRPr="00CD48B1" w:rsidP="00CB1C05" w14:paraId="5A9DB737"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6F8AA001" w14:textId="77777777">
            <w:pPr>
              <w:pStyle w:val="LTableTextAbt"/>
              <w:jc w:val="center"/>
              <w:rPr>
                <w:rFonts w:asciiTheme="majorBidi" w:hAnsiTheme="majorBidi" w:cstheme="majorBidi"/>
                <w:szCs w:val="18"/>
              </w:rPr>
            </w:pPr>
            <w:r w:rsidRPr="00CD48B1">
              <w:rPr>
                <w:rFonts w:asciiTheme="majorBidi" w:hAnsiTheme="majorBidi" w:cstheme="majorBidi"/>
                <w:szCs w:val="18"/>
              </w:rPr>
              <w:t>$83 - $118,074</w:t>
            </w:r>
          </w:p>
        </w:tc>
        <w:tc>
          <w:tcPr>
            <w:tcW w:w="3420" w:type="dxa"/>
            <w:vAlign w:val="center"/>
          </w:tcPr>
          <w:p w:rsidR="00B30761" w:rsidRPr="00B52C45" w:rsidP="00CB1C05" w14:paraId="34293D33"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7A306EE9" w14:textId="77777777" w:rsidTr="00CD48B1">
        <w:tblPrEx>
          <w:tblW w:w="9293" w:type="dxa"/>
          <w:tblInd w:w="-113" w:type="dxa"/>
          <w:tblLook w:val="04A0"/>
        </w:tblPrEx>
        <w:tc>
          <w:tcPr>
            <w:tcW w:w="2925" w:type="dxa"/>
            <w:vAlign w:val="center"/>
          </w:tcPr>
          <w:p w:rsidR="00B30761" w:rsidRPr="00B52C45" w:rsidP="00CB1C05" w14:paraId="66290D21" w14:textId="77777777">
            <w:pPr>
              <w:pStyle w:val="LTableTextAbt"/>
              <w:rPr>
                <w:rFonts w:ascii="Times New Roman" w:hAnsi="Times New Roman" w:cs="Times New Roman"/>
                <w:szCs w:val="18"/>
              </w:rPr>
            </w:pPr>
            <w:r w:rsidRPr="00B52C45">
              <w:rPr>
                <w:rFonts w:ascii="Times New Roman" w:hAnsi="Times New Roman" w:cs="Times New Roman"/>
                <w:szCs w:val="18"/>
              </w:rPr>
              <w:t>Photographic Film Use</w:t>
            </w:r>
          </w:p>
        </w:tc>
        <w:tc>
          <w:tcPr>
            <w:tcW w:w="1458" w:type="dxa"/>
            <w:vAlign w:val="center"/>
          </w:tcPr>
          <w:p w:rsidR="00B30761" w:rsidRPr="00CD48B1" w:rsidP="00CB1C05" w14:paraId="4FE98EDE"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4E1AB95B" w14:textId="77777777">
            <w:pPr>
              <w:pStyle w:val="LTableTextAbt"/>
              <w:jc w:val="center"/>
              <w:rPr>
                <w:rFonts w:asciiTheme="majorBidi" w:hAnsiTheme="majorBidi" w:cstheme="majorBidi"/>
                <w:szCs w:val="18"/>
              </w:rPr>
            </w:pPr>
            <w:r w:rsidRPr="00CD48B1">
              <w:rPr>
                <w:rFonts w:asciiTheme="majorBidi" w:hAnsiTheme="majorBidi" w:cstheme="majorBidi"/>
                <w:szCs w:val="18"/>
              </w:rPr>
              <w:t>$104 - $39,000</w:t>
            </w:r>
          </w:p>
        </w:tc>
        <w:tc>
          <w:tcPr>
            <w:tcW w:w="3420" w:type="dxa"/>
            <w:vAlign w:val="center"/>
          </w:tcPr>
          <w:p w:rsidR="00B30761" w:rsidRPr="00B52C45" w:rsidP="00CB1C05" w14:paraId="7245C8AC"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62DC75AD" w14:textId="77777777" w:rsidTr="00CD48B1">
        <w:tblPrEx>
          <w:tblW w:w="9293" w:type="dxa"/>
          <w:tblInd w:w="-113" w:type="dxa"/>
          <w:tblLook w:val="04A0"/>
        </w:tblPrEx>
        <w:tc>
          <w:tcPr>
            <w:tcW w:w="2925" w:type="dxa"/>
            <w:vAlign w:val="center"/>
          </w:tcPr>
          <w:p w:rsidR="00B30761" w:rsidRPr="00B52C45" w:rsidP="00CB1C05" w14:paraId="2F1BC75F" w14:textId="77777777">
            <w:pPr>
              <w:pStyle w:val="LTableTextAbt"/>
              <w:rPr>
                <w:rFonts w:ascii="Times New Roman" w:hAnsi="Times New Roman" w:cs="Times New Roman"/>
                <w:szCs w:val="18"/>
              </w:rPr>
            </w:pPr>
            <w:r w:rsidRPr="00B52C45">
              <w:rPr>
                <w:rFonts w:ascii="Times New Roman" w:hAnsi="Times New Roman" w:cs="Times New Roman"/>
                <w:szCs w:val="18"/>
              </w:rPr>
              <w:t>Lubricants and Greases</w:t>
            </w:r>
          </w:p>
        </w:tc>
        <w:tc>
          <w:tcPr>
            <w:tcW w:w="1458" w:type="dxa"/>
            <w:vAlign w:val="center"/>
          </w:tcPr>
          <w:p w:rsidR="00B30761" w:rsidRPr="00CD48B1" w:rsidP="00CB1C05" w14:paraId="57BC628C"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711D894C" w14:textId="77777777">
            <w:pPr>
              <w:pStyle w:val="LTableTextAbt"/>
              <w:jc w:val="center"/>
              <w:rPr>
                <w:rFonts w:asciiTheme="majorBidi" w:hAnsiTheme="majorBidi" w:cstheme="majorBidi"/>
                <w:szCs w:val="18"/>
              </w:rPr>
            </w:pPr>
            <w:r w:rsidRPr="00CD48B1">
              <w:rPr>
                <w:rFonts w:asciiTheme="majorBidi" w:hAnsiTheme="majorBidi" w:cstheme="majorBidi"/>
                <w:szCs w:val="18"/>
              </w:rPr>
              <w:t>$83 - $118,074</w:t>
            </w:r>
          </w:p>
        </w:tc>
        <w:tc>
          <w:tcPr>
            <w:tcW w:w="3420" w:type="dxa"/>
            <w:vAlign w:val="center"/>
          </w:tcPr>
          <w:p w:rsidR="00B30761" w:rsidRPr="00B52C45" w:rsidP="00CB1C05" w14:paraId="15290CCB"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1A268DB3" w14:textId="77777777" w:rsidTr="00CD48B1">
        <w:tblPrEx>
          <w:tblW w:w="9293" w:type="dxa"/>
          <w:tblInd w:w="-113" w:type="dxa"/>
          <w:tblLook w:val="04A0"/>
        </w:tblPrEx>
        <w:tc>
          <w:tcPr>
            <w:tcW w:w="2925" w:type="dxa"/>
            <w:vAlign w:val="center"/>
          </w:tcPr>
          <w:p w:rsidR="00B30761" w:rsidRPr="00B52C45" w:rsidP="00CB1C05" w14:paraId="3E9B54F3" w14:textId="77777777">
            <w:pPr>
              <w:pStyle w:val="LTableTextAbt"/>
              <w:rPr>
                <w:rFonts w:ascii="Times New Roman" w:hAnsi="Times New Roman" w:cs="Times New Roman"/>
                <w:szCs w:val="18"/>
              </w:rPr>
            </w:pPr>
            <w:r w:rsidRPr="00B52C45">
              <w:rPr>
                <w:rFonts w:ascii="Times New Roman" w:hAnsi="Times New Roman" w:cs="Times New Roman"/>
                <w:szCs w:val="18"/>
              </w:rPr>
              <w:t>Wipe and Liquid Cleaning and Polishing</w:t>
            </w:r>
          </w:p>
        </w:tc>
        <w:tc>
          <w:tcPr>
            <w:tcW w:w="1458" w:type="dxa"/>
            <w:vAlign w:val="center"/>
          </w:tcPr>
          <w:p w:rsidR="00B30761" w:rsidRPr="00CD48B1" w:rsidP="00CB1C05" w14:paraId="6816C5B7"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4CABFCB5" w14:textId="77777777">
            <w:pPr>
              <w:pStyle w:val="LTableTextAbt"/>
              <w:jc w:val="center"/>
              <w:rPr>
                <w:rFonts w:asciiTheme="majorBidi" w:hAnsiTheme="majorBidi" w:cstheme="majorBidi"/>
                <w:szCs w:val="18"/>
              </w:rPr>
            </w:pPr>
            <w:r w:rsidRPr="00CD48B1">
              <w:rPr>
                <w:rFonts w:asciiTheme="majorBidi" w:hAnsiTheme="majorBidi" w:cstheme="majorBidi"/>
                <w:szCs w:val="18"/>
              </w:rPr>
              <w:t>$57 - $118,074</w:t>
            </w:r>
          </w:p>
        </w:tc>
        <w:tc>
          <w:tcPr>
            <w:tcW w:w="3420" w:type="dxa"/>
            <w:vAlign w:val="center"/>
          </w:tcPr>
          <w:p w:rsidR="00B30761" w:rsidRPr="00B52C45" w:rsidP="00CB1C05" w14:paraId="7D0A95ED"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460935C3" w14:textId="77777777" w:rsidTr="00CD48B1">
        <w:tblPrEx>
          <w:tblW w:w="9293" w:type="dxa"/>
          <w:tblInd w:w="-113" w:type="dxa"/>
          <w:tblLook w:val="04A0"/>
        </w:tblPrEx>
        <w:tc>
          <w:tcPr>
            <w:tcW w:w="2925" w:type="dxa"/>
            <w:vAlign w:val="center"/>
          </w:tcPr>
          <w:p w:rsidR="00B30761" w:rsidRPr="00B52C45" w:rsidP="00CB1C05" w14:paraId="5416D562" w14:textId="77777777">
            <w:pPr>
              <w:pStyle w:val="LTableTextAbt"/>
              <w:rPr>
                <w:rFonts w:ascii="Times New Roman" w:hAnsi="Times New Roman" w:cs="Times New Roman"/>
                <w:szCs w:val="18"/>
              </w:rPr>
            </w:pPr>
            <w:r w:rsidRPr="00B52C45">
              <w:rPr>
                <w:rFonts w:ascii="Times New Roman" w:hAnsi="Times New Roman" w:cs="Times New Roman"/>
                <w:szCs w:val="18"/>
              </w:rPr>
              <w:t>Inks and Ink Removal</w:t>
            </w:r>
          </w:p>
        </w:tc>
        <w:tc>
          <w:tcPr>
            <w:tcW w:w="1458" w:type="dxa"/>
            <w:vAlign w:val="center"/>
          </w:tcPr>
          <w:p w:rsidR="00B30761" w:rsidRPr="00CD48B1" w:rsidP="00CB1C05" w14:paraId="0B04E3C7"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55A2EE3B" w14:textId="77777777">
            <w:pPr>
              <w:pStyle w:val="LTableTextAbt"/>
              <w:jc w:val="center"/>
              <w:rPr>
                <w:rFonts w:asciiTheme="majorBidi" w:hAnsiTheme="majorBidi" w:cstheme="majorBidi"/>
                <w:szCs w:val="18"/>
              </w:rPr>
            </w:pPr>
            <w:r w:rsidRPr="00CD48B1">
              <w:rPr>
                <w:rFonts w:asciiTheme="majorBidi" w:hAnsiTheme="majorBidi" w:cstheme="majorBidi"/>
                <w:szCs w:val="18"/>
              </w:rPr>
              <w:t>$83 - $118,074</w:t>
            </w:r>
          </w:p>
        </w:tc>
        <w:tc>
          <w:tcPr>
            <w:tcW w:w="3420" w:type="dxa"/>
            <w:vAlign w:val="center"/>
          </w:tcPr>
          <w:p w:rsidR="00B30761" w:rsidRPr="00B52C45" w:rsidP="00CB1C05" w14:paraId="669A3C53"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39EEA97C" w14:textId="77777777" w:rsidTr="00CD48B1">
        <w:tblPrEx>
          <w:tblW w:w="9293" w:type="dxa"/>
          <w:tblInd w:w="-113" w:type="dxa"/>
          <w:tblLook w:val="04A0"/>
        </w:tblPrEx>
        <w:tc>
          <w:tcPr>
            <w:tcW w:w="2925" w:type="dxa"/>
            <w:vAlign w:val="center"/>
          </w:tcPr>
          <w:p w:rsidR="00B30761" w:rsidRPr="00B52C45" w:rsidP="00CB1C05" w14:paraId="6A604C1C" w14:textId="77777777">
            <w:pPr>
              <w:pStyle w:val="LTableTextAbt"/>
              <w:rPr>
                <w:rFonts w:ascii="Times New Roman" w:hAnsi="Times New Roman" w:cs="Times New Roman"/>
                <w:szCs w:val="18"/>
              </w:rPr>
            </w:pPr>
            <w:r w:rsidRPr="00B52C45">
              <w:rPr>
                <w:rFonts w:ascii="Times New Roman" w:hAnsi="Times New Roman" w:cs="Times New Roman"/>
                <w:szCs w:val="18"/>
              </w:rPr>
              <w:t>Anti-Spatter Welding Aerosol</w:t>
            </w:r>
          </w:p>
        </w:tc>
        <w:tc>
          <w:tcPr>
            <w:tcW w:w="1458" w:type="dxa"/>
            <w:vAlign w:val="center"/>
          </w:tcPr>
          <w:p w:rsidR="00B30761" w:rsidRPr="00CD48B1" w:rsidP="00CB1C05" w14:paraId="0B54B8F3"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4C47EF89" w14:textId="77777777">
            <w:pPr>
              <w:pStyle w:val="LTableTextAbt"/>
              <w:jc w:val="center"/>
              <w:rPr>
                <w:rFonts w:asciiTheme="majorBidi" w:hAnsiTheme="majorBidi" w:cstheme="majorBidi"/>
                <w:szCs w:val="18"/>
              </w:rPr>
            </w:pPr>
            <w:r w:rsidRPr="00CD48B1">
              <w:rPr>
                <w:rFonts w:asciiTheme="majorBidi" w:hAnsiTheme="majorBidi" w:cstheme="majorBidi"/>
                <w:szCs w:val="18"/>
              </w:rPr>
              <w:t>$104 - $12,500</w:t>
            </w:r>
          </w:p>
        </w:tc>
        <w:tc>
          <w:tcPr>
            <w:tcW w:w="3420" w:type="dxa"/>
            <w:vAlign w:val="center"/>
          </w:tcPr>
          <w:p w:rsidR="00B30761" w:rsidRPr="00B52C45" w:rsidP="00CB1C05" w14:paraId="7EBD2984"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515A835C" w14:textId="77777777" w:rsidTr="00CD48B1">
        <w:tblPrEx>
          <w:tblW w:w="9293" w:type="dxa"/>
          <w:tblInd w:w="-113" w:type="dxa"/>
          <w:tblLook w:val="04A0"/>
        </w:tblPrEx>
        <w:tc>
          <w:tcPr>
            <w:tcW w:w="2925" w:type="dxa"/>
            <w:vAlign w:val="center"/>
          </w:tcPr>
          <w:p w:rsidR="00B30761" w:rsidRPr="00B52C45" w:rsidP="00CB1C05" w14:paraId="13E8CFB1" w14:textId="77777777">
            <w:pPr>
              <w:pStyle w:val="LTableTextAbt"/>
              <w:rPr>
                <w:rFonts w:ascii="Times New Roman" w:hAnsi="Times New Roman" w:cs="Times New Roman"/>
                <w:szCs w:val="18"/>
              </w:rPr>
            </w:pPr>
            <w:r w:rsidRPr="00B52C45">
              <w:rPr>
                <w:rFonts w:ascii="Times New Roman" w:hAnsi="Times New Roman" w:cs="Times New Roman"/>
                <w:szCs w:val="18"/>
              </w:rPr>
              <w:t>Mold Cleaning, Release and Protectants</w:t>
            </w:r>
          </w:p>
        </w:tc>
        <w:tc>
          <w:tcPr>
            <w:tcW w:w="1458" w:type="dxa"/>
            <w:vAlign w:val="center"/>
          </w:tcPr>
          <w:p w:rsidR="00B30761" w:rsidRPr="00CD48B1" w:rsidP="00CB1C05" w14:paraId="65748461"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4207573A" w14:textId="77777777">
            <w:pPr>
              <w:pStyle w:val="LTableTextAbt"/>
              <w:jc w:val="center"/>
              <w:rPr>
                <w:rFonts w:asciiTheme="majorBidi" w:hAnsiTheme="majorBidi" w:cstheme="majorBidi"/>
                <w:szCs w:val="18"/>
              </w:rPr>
            </w:pPr>
            <w:r w:rsidRPr="00CD48B1">
              <w:rPr>
                <w:rFonts w:asciiTheme="majorBidi" w:hAnsiTheme="majorBidi" w:cstheme="majorBidi"/>
                <w:szCs w:val="18"/>
              </w:rPr>
              <w:t>$83 - $118,074</w:t>
            </w:r>
          </w:p>
        </w:tc>
        <w:tc>
          <w:tcPr>
            <w:tcW w:w="3420" w:type="dxa"/>
            <w:vAlign w:val="center"/>
          </w:tcPr>
          <w:p w:rsidR="00B30761" w:rsidRPr="00B52C45" w:rsidP="00CB1C05" w14:paraId="2EAA2BAE"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r w14:paraId="5C88D7E4" w14:textId="77777777" w:rsidTr="00CD48B1">
        <w:tblPrEx>
          <w:tblW w:w="9293" w:type="dxa"/>
          <w:tblInd w:w="-113" w:type="dxa"/>
          <w:tblLook w:val="04A0"/>
        </w:tblPrEx>
        <w:tc>
          <w:tcPr>
            <w:tcW w:w="2925" w:type="dxa"/>
            <w:vAlign w:val="center"/>
          </w:tcPr>
          <w:p w:rsidR="00B30761" w:rsidRPr="00B52C45" w:rsidP="00CB1C05" w14:paraId="186E2F66" w14:textId="77777777">
            <w:pPr>
              <w:pStyle w:val="LTableTextAbt"/>
              <w:rPr>
                <w:rFonts w:ascii="Times New Roman" w:hAnsi="Times New Roman" w:cs="Times New Roman"/>
                <w:szCs w:val="18"/>
              </w:rPr>
            </w:pPr>
            <w:r w:rsidRPr="00B52C45">
              <w:rPr>
                <w:rFonts w:ascii="Times New Roman" w:hAnsi="Times New Roman" w:cs="Times New Roman"/>
                <w:szCs w:val="18"/>
              </w:rPr>
              <w:t xml:space="preserve">Dry Cleaning </w:t>
            </w:r>
          </w:p>
        </w:tc>
        <w:tc>
          <w:tcPr>
            <w:tcW w:w="1458" w:type="dxa"/>
            <w:vAlign w:val="center"/>
          </w:tcPr>
          <w:p w:rsidR="00B30761" w:rsidRPr="00CD48B1" w:rsidP="00CB1C05" w14:paraId="561D20C3" w14:textId="77777777">
            <w:pPr>
              <w:pStyle w:val="LTableTextAbt"/>
              <w:jc w:val="center"/>
              <w:rPr>
                <w:rFonts w:asciiTheme="majorBidi" w:hAnsiTheme="majorBidi" w:cstheme="majorBidi"/>
                <w:szCs w:val="18"/>
              </w:rPr>
            </w:pPr>
            <w:r w:rsidRPr="00CD48B1">
              <w:rPr>
                <w:rFonts w:asciiTheme="majorBidi" w:hAnsiTheme="majorBidi" w:cstheme="majorBidi"/>
                <w:szCs w:val="18"/>
              </w:rPr>
              <w:t>$8</w:t>
            </w:r>
          </w:p>
        </w:tc>
        <w:tc>
          <w:tcPr>
            <w:tcW w:w="1490" w:type="dxa"/>
            <w:vAlign w:val="center"/>
          </w:tcPr>
          <w:p w:rsidR="00B30761" w:rsidRPr="00CD48B1" w:rsidP="00CB1C05" w14:paraId="367EC856" w14:textId="77777777">
            <w:pPr>
              <w:pStyle w:val="LTableTextAbt"/>
              <w:rPr>
                <w:rFonts w:asciiTheme="majorBidi" w:hAnsiTheme="majorBidi" w:cstheme="majorBidi"/>
                <w:szCs w:val="18"/>
              </w:rPr>
            </w:pPr>
            <w:r w:rsidRPr="00CD48B1">
              <w:rPr>
                <w:rFonts w:asciiTheme="majorBidi" w:hAnsiTheme="majorBidi" w:cstheme="majorBidi"/>
                <w:szCs w:val="18"/>
              </w:rPr>
              <w:t>$104 - $47,000</w:t>
            </w:r>
          </w:p>
        </w:tc>
        <w:tc>
          <w:tcPr>
            <w:tcW w:w="3420" w:type="dxa"/>
            <w:vAlign w:val="center"/>
          </w:tcPr>
          <w:p w:rsidR="00B30761" w:rsidRPr="00B52C45" w:rsidP="00CB1C05" w14:paraId="38D84982" w14:textId="77777777">
            <w:pPr>
              <w:pStyle w:val="LTableTextAbt"/>
              <w:rPr>
                <w:rFonts w:ascii="Times New Roman" w:hAnsi="Times New Roman" w:cs="Times New Roman"/>
                <w:szCs w:val="18"/>
              </w:rPr>
            </w:pPr>
            <w:r w:rsidRPr="00B52C45">
              <w:rPr>
                <w:rFonts w:ascii="Times New Roman" w:hAnsi="Times New Roman" w:cs="Times New Roman"/>
                <w:szCs w:val="18"/>
              </w:rPr>
              <w:t>Rule Familiarization Costs</w:t>
            </w:r>
          </w:p>
        </w:tc>
      </w:tr>
    </w:tbl>
    <w:p w:rsidR="00BA768E" w:rsidRPr="00D33E60" w:rsidP="00CB1C05" w14:paraId="08CF339A" w14:textId="77777777">
      <w:pPr>
        <w:pStyle w:val="BodyText"/>
      </w:pPr>
    </w:p>
    <w:p w:rsidR="003E78C6" w:rsidRPr="00D33E60" w:rsidP="00CB1C05" w14:paraId="0FFB5265" w14:textId="77777777">
      <w:pPr>
        <w:pStyle w:val="Heading3"/>
      </w:pPr>
      <w:bookmarkStart w:id="1493" w:name="_Toc111035673"/>
      <w:bookmarkStart w:id="1494" w:name="_Toc114062053"/>
      <w:r w:rsidRPr="00D33E60">
        <w:t>Summary of Estimated Small Business Impacts</w:t>
      </w:r>
      <w:bookmarkEnd w:id="1493"/>
      <w:bookmarkEnd w:id="1494"/>
    </w:p>
    <w:p w:rsidR="00BD3830" w:rsidP="00CB1C05" w14:paraId="3794B00E" w14:textId="77777777">
      <w:pPr>
        <w:pStyle w:val="BodyText"/>
      </w:pPr>
      <w:r>
        <w:fldChar w:fldCharType="begin" w:fldLock="1"/>
      </w:r>
      <w:r>
        <w:instrText xml:space="preserve"> REF _Ref158635095 \h </w:instrText>
      </w:r>
      <w:r>
        <w:fldChar w:fldCharType="separate"/>
      </w:r>
      <w:r w:rsidR="0092222B">
        <w:t xml:space="preserve">Table </w:t>
      </w:r>
      <w:r w:rsidR="0092222B">
        <w:rPr>
          <w:noProof/>
        </w:rPr>
        <w:t>10</w:t>
      </w:r>
      <w:r w:rsidR="0092222B">
        <w:noBreakHyphen/>
      </w:r>
      <w:r w:rsidR="0092222B">
        <w:rPr>
          <w:noProof/>
        </w:rPr>
        <w:t>4</w:t>
      </w:r>
      <w:r>
        <w:fldChar w:fldCharType="end"/>
      </w:r>
      <w:r w:rsidRPr="00D33E60" w:rsidR="004F366B">
        <w:t xml:space="preserve"> presents a summary of the small business impacts </w:t>
      </w:r>
      <w:r w:rsidRPr="00D33E60" w:rsidR="001976BB">
        <w:t>overall and for each of the use categories where small business impacts were estimated.</w:t>
      </w:r>
      <w:r>
        <w:t xml:space="preserve"> Affected vapor degreasing firms have the highest costs and therefore the largest proportion of small firms with impacts above 1 and 3 percent of revenues. Costs for reformulating products are large enough to exceed 1 and 3 percent of revenues for three and one firm, respectively. WCPP costs for Import/Repackage firms exceed 1 percent of revenues for 2 small firms.</w:t>
      </w:r>
    </w:p>
    <w:p w:rsidR="00996BCB" w:rsidP="00CB1C05" w14:paraId="5E32C7E0" w14:textId="77777777">
      <w:pPr>
        <w:pStyle w:val="BodyText"/>
        <w:sectPr w:rsidSect="00CB1C05">
          <w:type w:val="nextColumn"/>
          <w:pgSz w:w="12240" w:h="15840" w:code="1"/>
          <w:pgMar w:top="1440" w:right="1440" w:bottom="1440" w:left="1800" w:header="720" w:footer="720" w:gutter="0"/>
          <w:lnNumType w:countBy="1" w:restart="continuous"/>
          <w:pgNumType w:chapStyle="1"/>
          <w:cols w:space="720"/>
          <w:titlePg/>
        </w:sectPr>
      </w:pPr>
      <w:r w:rsidRPr="0016164A">
        <w:t xml:space="preserve">Except for </w:t>
      </w:r>
      <w:r>
        <w:t xml:space="preserve">liquid and batch spray cold cleaning and </w:t>
      </w:r>
      <w:r w:rsidRPr="0016164A">
        <w:t>dry cleaning machines, no cost impacts are estimated for users of products that contain PCE who will need to switch to alternative products that do not contain PCE (e.g., PCE aerosol spray cleaners and degreasers). As noted in Chapter</w:t>
      </w:r>
      <w:r>
        <w:t xml:space="preserve"> </w:t>
      </w:r>
      <w:r>
        <w:fldChar w:fldCharType="begin" w:fldLock="1"/>
      </w:r>
      <w:r>
        <w:instrText xml:space="preserve"> REF _Ref106195190 \r \h </w:instrText>
      </w:r>
      <w:r>
        <w:fldChar w:fldCharType="separate"/>
      </w:r>
      <w:r w:rsidR="0092222B">
        <w:t>5</w:t>
      </w:r>
      <w:r>
        <w:fldChar w:fldCharType="end"/>
      </w:r>
      <w:r w:rsidRPr="0016164A">
        <w:t>, alternative products with similar costs and efficacy are generally available.</w:t>
      </w:r>
      <w:r w:rsidRPr="00D33E60">
        <w:t xml:space="preserve"> </w:t>
      </w:r>
      <w:r>
        <w:t xml:space="preserve"> </w:t>
      </w:r>
      <w:r w:rsidRPr="00D26249">
        <w:t>However, in some cases some effort might be required by firms using PCE products to identify suitable alternatives, test them for their desired applications, learn how to use them safely and effectively, and implement new processes for using the alternative products. The information to estimate how often these costs might be incurred or what the specific costs would be per-user or per-firm when they are incurred is not available. Therefore, EPA is unable to consider these costs quantitatively in the Economic Analysis</w:t>
      </w:r>
      <w:r>
        <w:t>.</w:t>
      </w:r>
    </w:p>
    <w:p w:rsidR="00EF1242" w:rsidP="00CB1C05" w14:paraId="5D2ABE74" w14:textId="77777777">
      <w:pPr>
        <w:pStyle w:val="TableTitleA"/>
      </w:pPr>
    </w:p>
    <w:tbl>
      <w:tblPr>
        <w:tblW w:w="5000" w:type="pct"/>
        <w:tblLayout w:type="fixed"/>
        <w:tblLook w:val="04A0"/>
      </w:tblPr>
      <w:tblGrid>
        <w:gridCol w:w="3148"/>
        <w:gridCol w:w="1082"/>
        <w:gridCol w:w="1350"/>
        <w:gridCol w:w="1438"/>
        <w:gridCol w:w="1170"/>
        <w:gridCol w:w="1172"/>
      </w:tblGrid>
      <w:tr w14:paraId="6D2EB907" w14:textId="77777777" w:rsidTr="0076779F">
        <w:tblPrEx>
          <w:tblW w:w="5000" w:type="pct"/>
          <w:tblLayout w:type="fixed"/>
          <w:tblLook w:val="04A0"/>
        </w:tblPrEx>
        <w:trPr>
          <w:tblHeader/>
        </w:trPr>
        <w:tc>
          <w:tcPr>
            <w:tcW w:w="5000" w:type="pct"/>
            <w:gridSpan w:val="6"/>
            <w:tcBorders>
              <w:bottom w:val="single" w:sz="4" w:space="0" w:color="auto"/>
            </w:tcBorders>
            <w:shd w:val="clear" w:color="auto" w:fill="auto"/>
            <w:vAlign w:val="center"/>
          </w:tcPr>
          <w:p w:rsidR="0076779F" w:rsidRPr="00D33E60" w:rsidP="00CB1C05" w14:paraId="4BD95F6D" w14:textId="3E97EFB1">
            <w:pPr>
              <w:pStyle w:val="TableTitleA"/>
            </w:pPr>
            <w:bookmarkStart w:id="1495" w:name="_Ref158635095"/>
            <w:bookmarkStart w:id="1496" w:name="_Toc165379750"/>
            <w:r>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noBreakHyphen/>
            </w:r>
            <w:r w:rsidR="00BC4B5D">
              <w:fldChar w:fldCharType="begin" w:fldLock="1"/>
            </w:r>
            <w:r w:rsidR="00BC4B5D">
              <w:instrText xml:space="preserve"> SEQ Table \* ARABIC \s 1 </w:instrText>
            </w:r>
            <w:r w:rsidR="00BC4B5D">
              <w:fldChar w:fldCharType="separate"/>
            </w:r>
            <w:r w:rsidR="0092222B">
              <w:rPr>
                <w:noProof/>
              </w:rPr>
              <w:t>4</w:t>
            </w:r>
            <w:r w:rsidR="00BC4B5D">
              <w:rPr>
                <w:noProof/>
              </w:rPr>
              <w:fldChar w:fldCharType="end"/>
            </w:r>
            <w:bookmarkEnd w:id="1495"/>
            <w:r>
              <w:t xml:space="preserve">: </w:t>
            </w:r>
            <w:r w:rsidRPr="00D33E60">
              <w:t>Summary of Small Business Impacts</w:t>
            </w:r>
            <w:bookmarkEnd w:id="1496"/>
            <w:r w:rsidR="00A454D6">
              <w:t xml:space="preserve"> using 20-Year Annualized Costs</w:t>
            </w:r>
          </w:p>
        </w:tc>
      </w:tr>
      <w:tr w14:paraId="5E8106DD" w14:textId="77777777" w:rsidTr="00F620B5">
        <w:tblPrEx>
          <w:tblW w:w="5000" w:type="pct"/>
          <w:tblLayout w:type="fixed"/>
          <w:tblLook w:val="04A0"/>
        </w:tblPrEx>
        <w:trPr>
          <w:tblHeader/>
        </w:trPr>
        <w:tc>
          <w:tcPr>
            <w:tcW w:w="1682" w:type="pct"/>
            <w:vMerge w:val="restart"/>
            <w:tcBorders>
              <w:top w:val="single" w:sz="4" w:space="0" w:color="auto"/>
              <w:left w:val="single" w:sz="4" w:space="0" w:color="auto"/>
              <w:right w:val="single" w:sz="4" w:space="0" w:color="auto"/>
            </w:tcBorders>
            <w:shd w:val="clear" w:color="auto" w:fill="48A9C5"/>
            <w:vAlign w:val="center"/>
          </w:tcPr>
          <w:p w:rsidR="00A9037D" w:rsidRPr="00D33E60" w:rsidP="00CB1C05" w14:paraId="347D38FB" w14:textId="77777777">
            <w:pPr>
              <w:pStyle w:val="TableSubtitle"/>
            </w:pPr>
            <w:r w:rsidRPr="00D33E60">
              <w:t>Use Category</w:t>
            </w:r>
          </w:p>
        </w:tc>
        <w:tc>
          <w:tcPr>
            <w:tcW w:w="578" w:type="pct"/>
            <w:vMerge w:val="restart"/>
            <w:tcBorders>
              <w:top w:val="single" w:sz="4" w:space="0" w:color="auto"/>
              <w:left w:val="single" w:sz="4" w:space="0" w:color="auto"/>
              <w:right w:val="single" w:sz="4" w:space="0" w:color="auto"/>
            </w:tcBorders>
            <w:shd w:val="clear" w:color="auto" w:fill="48A9C5"/>
            <w:vAlign w:val="center"/>
          </w:tcPr>
          <w:p w:rsidR="00A9037D" w:rsidRPr="00D33E60" w:rsidP="00CB1C05" w14:paraId="42FFBD57" w14:textId="77777777">
            <w:pPr>
              <w:pStyle w:val="TableSubtitle"/>
            </w:pPr>
            <w:r w:rsidRPr="00D33E60">
              <w:t>Number of Small Firms</w:t>
            </w:r>
            <w:r w:rsidRPr="00A65A16">
              <w:t xml:space="preserve"> </w:t>
            </w:r>
          </w:p>
        </w:tc>
        <w:tc>
          <w:tcPr>
            <w:tcW w:w="721" w:type="pct"/>
            <w:vMerge w:val="restart"/>
            <w:tcBorders>
              <w:top w:val="single" w:sz="4" w:space="0" w:color="auto"/>
              <w:left w:val="single" w:sz="4" w:space="0" w:color="auto"/>
              <w:right w:val="single" w:sz="4" w:space="0" w:color="auto"/>
            </w:tcBorders>
            <w:shd w:val="clear" w:color="auto" w:fill="48A9C5"/>
            <w:vAlign w:val="center"/>
          </w:tcPr>
          <w:p w:rsidR="00A9037D" w:rsidRPr="00D33E60" w:rsidP="00CB1C05" w14:paraId="680F895F" w14:textId="4DDA71DB">
            <w:pPr>
              <w:pStyle w:val="TableSubtitle"/>
            </w:pPr>
            <w:r w:rsidRPr="00A65A16">
              <w:t>Average Cost (</w:t>
            </w:r>
            <w:r w:rsidR="00802B16">
              <w:t>2022$</w:t>
            </w:r>
            <w:r w:rsidRPr="00A65A16">
              <w:t xml:space="preserve">, </w:t>
            </w:r>
            <w:r w:rsidR="00FF79AD">
              <w:t xml:space="preserve">20-Year </w:t>
            </w:r>
            <w:r w:rsidRPr="00A65A16">
              <w:t>Annualized, 7% Discount Rate)</w:t>
            </w:r>
          </w:p>
        </w:tc>
        <w:tc>
          <w:tcPr>
            <w:tcW w:w="2019" w:type="pct"/>
            <w:gridSpan w:val="3"/>
            <w:tcBorders>
              <w:top w:val="single" w:sz="4" w:space="0" w:color="auto"/>
              <w:left w:val="single" w:sz="4" w:space="0" w:color="auto"/>
              <w:bottom w:val="single" w:sz="4" w:space="0" w:color="auto"/>
              <w:right w:val="single" w:sz="4" w:space="0" w:color="auto"/>
            </w:tcBorders>
            <w:shd w:val="clear" w:color="auto" w:fill="48A9C5"/>
            <w:vAlign w:val="center"/>
          </w:tcPr>
          <w:p w:rsidR="00A9037D" w:rsidRPr="00D33E60" w:rsidP="00CB1C05" w14:paraId="3715E864" w14:textId="77777777">
            <w:pPr>
              <w:pStyle w:val="TableSubtitle"/>
            </w:pPr>
            <w:r w:rsidRPr="00D33E60">
              <w:t>Number and Percent of Firms by Cost-Revenue Impact Threshold</w:t>
            </w:r>
          </w:p>
        </w:tc>
      </w:tr>
      <w:tr w14:paraId="3B4BD8D9" w14:textId="77777777" w:rsidTr="00F620B5">
        <w:tblPrEx>
          <w:tblW w:w="5000" w:type="pct"/>
          <w:tblLayout w:type="fixed"/>
          <w:tblLook w:val="04A0"/>
        </w:tblPrEx>
        <w:trPr>
          <w:tblHeader/>
        </w:trPr>
        <w:tc>
          <w:tcPr>
            <w:tcW w:w="1682" w:type="pct"/>
            <w:vMerge/>
            <w:tcBorders>
              <w:left w:val="single" w:sz="4" w:space="0" w:color="auto"/>
              <w:bottom w:val="single" w:sz="4" w:space="0" w:color="auto"/>
              <w:right w:val="single" w:sz="4" w:space="0" w:color="auto"/>
            </w:tcBorders>
            <w:shd w:val="clear" w:color="auto" w:fill="48A9C5"/>
          </w:tcPr>
          <w:p w:rsidR="00A9037D" w:rsidRPr="00D33E60" w:rsidP="00CB1C05" w14:paraId="16F13184" w14:textId="77777777">
            <w:pPr>
              <w:pStyle w:val="TableSubtitle"/>
            </w:pPr>
          </w:p>
        </w:tc>
        <w:tc>
          <w:tcPr>
            <w:tcW w:w="578" w:type="pct"/>
            <w:vMerge/>
            <w:tcBorders>
              <w:left w:val="single" w:sz="4" w:space="0" w:color="auto"/>
              <w:bottom w:val="single" w:sz="4" w:space="0" w:color="auto"/>
              <w:right w:val="single" w:sz="4" w:space="0" w:color="auto"/>
            </w:tcBorders>
            <w:shd w:val="clear" w:color="auto" w:fill="48A9C5"/>
          </w:tcPr>
          <w:p w:rsidR="00A9037D" w:rsidRPr="00D33E60" w:rsidP="00CB1C05" w14:paraId="3E0557A4" w14:textId="77777777">
            <w:pPr>
              <w:pStyle w:val="TableSubtitle"/>
            </w:pPr>
          </w:p>
        </w:tc>
        <w:tc>
          <w:tcPr>
            <w:tcW w:w="721" w:type="pct"/>
            <w:vMerge/>
            <w:tcBorders>
              <w:left w:val="single" w:sz="4" w:space="0" w:color="auto"/>
              <w:bottom w:val="single" w:sz="4" w:space="0" w:color="auto"/>
              <w:right w:val="single" w:sz="4" w:space="0" w:color="auto"/>
            </w:tcBorders>
            <w:shd w:val="clear" w:color="auto" w:fill="48A9C5"/>
          </w:tcPr>
          <w:p w:rsidR="00A9037D" w:rsidRPr="00D33E60" w:rsidP="00CB1C05" w14:paraId="6DFFFB61" w14:textId="77777777">
            <w:pPr>
              <w:pStyle w:val="TableSubtitle"/>
            </w:pPr>
          </w:p>
        </w:tc>
        <w:tc>
          <w:tcPr>
            <w:tcW w:w="768" w:type="pct"/>
            <w:tcBorders>
              <w:top w:val="single" w:sz="4" w:space="0" w:color="auto"/>
              <w:left w:val="single" w:sz="4" w:space="0" w:color="auto"/>
              <w:bottom w:val="single" w:sz="4" w:space="0" w:color="auto"/>
              <w:right w:val="single" w:sz="4" w:space="0" w:color="auto"/>
            </w:tcBorders>
            <w:shd w:val="clear" w:color="auto" w:fill="48A9C5"/>
            <w:vAlign w:val="center"/>
          </w:tcPr>
          <w:p w:rsidR="00A9037D" w:rsidRPr="00D33E60" w:rsidP="00CB1C05" w14:paraId="105B990D" w14:textId="77777777">
            <w:pPr>
              <w:pStyle w:val="TableSubtitle"/>
            </w:pPr>
            <w:r w:rsidRPr="00D33E60">
              <w:t>&lt;1%</w:t>
            </w:r>
          </w:p>
        </w:tc>
        <w:tc>
          <w:tcPr>
            <w:tcW w:w="625" w:type="pct"/>
            <w:tcBorders>
              <w:top w:val="single" w:sz="4" w:space="0" w:color="auto"/>
              <w:left w:val="single" w:sz="4" w:space="0" w:color="auto"/>
              <w:bottom w:val="single" w:sz="4" w:space="0" w:color="auto"/>
              <w:right w:val="single" w:sz="4" w:space="0" w:color="auto"/>
            </w:tcBorders>
            <w:shd w:val="clear" w:color="auto" w:fill="48A9C5"/>
            <w:vAlign w:val="center"/>
          </w:tcPr>
          <w:p w:rsidR="00A9037D" w:rsidRPr="00D33E60" w:rsidP="00CB1C05" w14:paraId="250B2EEA" w14:textId="77777777">
            <w:pPr>
              <w:pStyle w:val="TableSubtitle"/>
            </w:pPr>
            <w:r w:rsidRPr="00D33E60">
              <w:t>1</w:t>
            </w:r>
            <w:r>
              <w:t>–</w:t>
            </w:r>
            <w:r w:rsidRPr="00D33E60">
              <w:t>3%</w:t>
            </w:r>
          </w:p>
        </w:tc>
        <w:tc>
          <w:tcPr>
            <w:tcW w:w="626" w:type="pct"/>
            <w:tcBorders>
              <w:top w:val="single" w:sz="4" w:space="0" w:color="auto"/>
              <w:left w:val="single" w:sz="4" w:space="0" w:color="auto"/>
              <w:bottom w:val="single" w:sz="4" w:space="0" w:color="auto"/>
              <w:right w:val="single" w:sz="4" w:space="0" w:color="auto"/>
            </w:tcBorders>
            <w:shd w:val="clear" w:color="auto" w:fill="48A9C5"/>
            <w:vAlign w:val="center"/>
          </w:tcPr>
          <w:p w:rsidR="00A9037D" w:rsidRPr="00D33E60" w:rsidP="00CB1C05" w14:paraId="39137A69" w14:textId="77777777">
            <w:pPr>
              <w:pStyle w:val="TableSubtitle"/>
            </w:pPr>
            <w:r w:rsidRPr="00D33E60">
              <w:t>&gt;3%</w:t>
            </w:r>
          </w:p>
        </w:tc>
      </w:tr>
      <w:tr w14:paraId="4A00E6C2"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67CADA57" w14:textId="77777777">
            <w:pPr>
              <w:pStyle w:val="RTableTextAbt"/>
              <w:jc w:val="left"/>
              <w:rPr>
                <w:szCs w:val="18"/>
              </w:rPr>
            </w:pPr>
            <w:r w:rsidRPr="001B59D2">
              <w:rPr>
                <w:szCs w:val="18"/>
              </w:rPr>
              <w:t>Manufactur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C272FD1" w14:textId="77777777">
            <w:pPr>
              <w:pStyle w:val="RTableTextAbt"/>
              <w:rPr>
                <w:szCs w:val="18"/>
              </w:rPr>
            </w:pPr>
            <w:r>
              <w:rPr>
                <w:szCs w:val="18"/>
              </w:rPr>
              <w:t xml:space="preserve">1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36625A90" w14:textId="573F13ED">
            <w:pPr>
              <w:pStyle w:val="RTableTextAbt"/>
              <w:rPr>
                <w:szCs w:val="18"/>
              </w:rPr>
            </w:pPr>
            <w:r>
              <w:rPr>
                <w:szCs w:val="18"/>
              </w:rPr>
              <w:t>$58,986</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639270B" w14:textId="29EC61F0">
            <w:pPr>
              <w:pStyle w:val="RTableTextAbt"/>
              <w:rPr>
                <w:szCs w:val="18"/>
              </w:rPr>
            </w:pPr>
            <w:r>
              <w:rPr>
                <w:szCs w:val="18"/>
              </w:rPr>
              <w:t>1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99BBDF2" w14:textId="6C75EACF">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6D2A496" w14:textId="02BDF101">
            <w:pPr>
              <w:pStyle w:val="RTableTextAbt"/>
              <w:rPr>
                <w:szCs w:val="18"/>
              </w:rPr>
            </w:pPr>
            <w:r>
              <w:rPr>
                <w:szCs w:val="18"/>
              </w:rPr>
              <w:t>-</w:t>
            </w:r>
          </w:p>
        </w:tc>
      </w:tr>
      <w:tr w14:paraId="52EC47FE"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1FA17945" w14:textId="77777777">
            <w:pPr>
              <w:pStyle w:val="RTableTextAbt"/>
              <w:jc w:val="left"/>
              <w:rPr>
                <w:szCs w:val="18"/>
              </w:rPr>
            </w:pPr>
            <w:r w:rsidRPr="001B59D2">
              <w:rPr>
                <w:szCs w:val="18"/>
              </w:rPr>
              <w:t>Import/Repackage</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0B608E9" w14:textId="77777777">
            <w:pPr>
              <w:pStyle w:val="RTableTextAbt"/>
              <w:rPr>
                <w:szCs w:val="18"/>
              </w:rPr>
            </w:pPr>
            <w:r>
              <w:rPr>
                <w:szCs w:val="18"/>
              </w:rPr>
              <w:t xml:space="preserve">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32809901" w14:textId="4BD352C2">
            <w:pPr>
              <w:pStyle w:val="RTableTextAbt"/>
              <w:rPr>
                <w:szCs w:val="18"/>
              </w:rPr>
            </w:pPr>
            <w:r>
              <w:rPr>
                <w:szCs w:val="18"/>
              </w:rPr>
              <w:t>$12,703</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A7A8459" w14:textId="051ABA71">
            <w:pPr>
              <w:pStyle w:val="RTableTextAbt"/>
              <w:rPr>
                <w:szCs w:val="18"/>
              </w:rPr>
            </w:pPr>
            <w:r>
              <w:rPr>
                <w:szCs w:val="18"/>
              </w:rPr>
              <w:t>6 (75%)</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933FAAA" w14:textId="6D6F42FC">
            <w:pPr>
              <w:pStyle w:val="RTableTextAbt"/>
              <w:rPr>
                <w:szCs w:val="18"/>
              </w:rPr>
            </w:pPr>
            <w:r>
              <w:rPr>
                <w:szCs w:val="18"/>
              </w:rPr>
              <w:t>2 (25%)</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A24054D" w14:textId="6069B7C1">
            <w:pPr>
              <w:pStyle w:val="RTableTextAbt"/>
              <w:rPr>
                <w:szCs w:val="18"/>
              </w:rPr>
            </w:pPr>
            <w:r>
              <w:rPr>
                <w:szCs w:val="18"/>
              </w:rPr>
              <w:t>-</w:t>
            </w:r>
          </w:p>
        </w:tc>
      </w:tr>
      <w:tr w14:paraId="506A3F59"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4D92C034" w14:textId="77777777">
            <w:pPr>
              <w:pStyle w:val="RTableTextAbt"/>
              <w:jc w:val="left"/>
              <w:rPr>
                <w:szCs w:val="18"/>
              </w:rPr>
            </w:pPr>
            <w:r w:rsidRPr="001B59D2">
              <w:rPr>
                <w:szCs w:val="18"/>
              </w:rPr>
              <w:t>Processing Aid in Petrochemical Manufactur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1E45812" w14:textId="77777777">
            <w:pPr>
              <w:pStyle w:val="RTableTextAbt"/>
              <w:rPr>
                <w:szCs w:val="18"/>
              </w:rPr>
            </w:pPr>
            <w:r>
              <w:rPr>
                <w:szCs w:val="18"/>
              </w:rPr>
              <w:t xml:space="preserve">6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00136177" w14:textId="52BB4AD8">
            <w:pPr>
              <w:pStyle w:val="RTableTextAbt"/>
              <w:rPr>
                <w:szCs w:val="18"/>
              </w:rPr>
            </w:pPr>
            <w:r>
              <w:rPr>
                <w:szCs w:val="18"/>
              </w:rPr>
              <w:t>$13,69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28ECB2E" w14:textId="7633113D">
            <w:pPr>
              <w:pStyle w:val="RTableTextAbt"/>
              <w:rPr>
                <w:szCs w:val="18"/>
              </w:rPr>
            </w:pPr>
            <w:r>
              <w:rPr>
                <w:szCs w:val="18"/>
              </w:rPr>
              <w:t>6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B1558FD" w14:textId="20294A06">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D03A8A9" w14:textId="6B097B34">
            <w:pPr>
              <w:pStyle w:val="RTableTextAbt"/>
              <w:rPr>
                <w:szCs w:val="18"/>
              </w:rPr>
            </w:pPr>
            <w:r>
              <w:rPr>
                <w:szCs w:val="18"/>
              </w:rPr>
              <w:t>-</w:t>
            </w:r>
          </w:p>
        </w:tc>
      </w:tr>
      <w:tr w14:paraId="0BA49027"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170D1F03" w14:textId="77777777">
            <w:pPr>
              <w:pStyle w:val="RTableTextAbt"/>
              <w:jc w:val="left"/>
              <w:rPr>
                <w:szCs w:val="18"/>
              </w:rPr>
            </w:pPr>
            <w:r w:rsidRPr="001B59D2">
              <w:rPr>
                <w:szCs w:val="18"/>
              </w:rPr>
              <w:t xml:space="preserve">Use as </w:t>
            </w:r>
            <w:r>
              <w:rPr>
                <w:szCs w:val="18"/>
              </w:rPr>
              <w:t>M</w:t>
            </w:r>
            <w:r w:rsidRPr="001B59D2">
              <w:rPr>
                <w:szCs w:val="18"/>
              </w:rPr>
              <w:t xml:space="preserve">askant for </w:t>
            </w:r>
            <w:r>
              <w:rPr>
                <w:szCs w:val="18"/>
              </w:rPr>
              <w:t>C</w:t>
            </w:r>
            <w:r w:rsidRPr="001B59D2">
              <w:rPr>
                <w:szCs w:val="18"/>
              </w:rPr>
              <w:t xml:space="preserve">hemical </w:t>
            </w:r>
            <w:r>
              <w:rPr>
                <w:szCs w:val="18"/>
              </w:rPr>
              <w:t>M</w:t>
            </w:r>
            <w:r w:rsidRPr="001B59D2">
              <w:rPr>
                <w:szCs w:val="18"/>
              </w:rPr>
              <w:t>ill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D6B7C38" w14:textId="77777777">
            <w:pPr>
              <w:pStyle w:val="RTableTextAbt"/>
              <w:rPr>
                <w:szCs w:val="18"/>
              </w:rPr>
            </w:pPr>
            <w:r>
              <w:rPr>
                <w:szCs w:val="18"/>
              </w:rPr>
              <w:t xml:space="preserve">69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4F897125" w14:textId="350DCEA4">
            <w:pPr>
              <w:pStyle w:val="RTableTextAbt"/>
              <w:rPr>
                <w:szCs w:val="18"/>
              </w:rPr>
            </w:pPr>
            <w:r>
              <w:rPr>
                <w:szCs w:val="18"/>
              </w:rPr>
              <w:t>$20,019</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6C67B92" w14:textId="6DBD3E18">
            <w:pPr>
              <w:pStyle w:val="RTableTextAbt"/>
              <w:rPr>
                <w:szCs w:val="18"/>
              </w:rPr>
            </w:pPr>
            <w:r>
              <w:rPr>
                <w:szCs w:val="18"/>
              </w:rPr>
              <w:t>69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77F75CA" w14:textId="10041ABA">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FD6B9D9" w14:textId="08821CBA">
            <w:pPr>
              <w:pStyle w:val="RTableTextAbt"/>
              <w:rPr>
                <w:szCs w:val="18"/>
              </w:rPr>
            </w:pPr>
            <w:r>
              <w:rPr>
                <w:szCs w:val="18"/>
              </w:rPr>
              <w:t>-</w:t>
            </w:r>
          </w:p>
        </w:tc>
      </w:tr>
      <w:tr w14:paraId="32219F21"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433AE53C" w14:textId="77777777">
            <w:pPr>
              <w:pStyle w:val="RTableTextAbt"/>
              <w:jc w:val="left"/>
              <w:rPr>
                <w:szCs w:val="18"/>
              </w:rPr>
            </w:pPr>
            <w:r w:rsidRPr="001B59D2">
              <w:rPr>
                <w:szCs w:val="18"/>
              </w:rPr>
              <w:t>Vapor Degreas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5790A0F" w14:textId="77777777">
            <w:pPr>
              <w:pStyle w:val="RTableTextAbt"/>
              <w:rPr>
                <w:szCs w:val="18"/>
              </w:rPr>
            </w:pPr>
            <w:r>
              <w:rPr>
                <w:szCs w:val="18"/>
              </w:rPr>
              <w:t xml:space="preserve">1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4F83C46E" w14:textId="0294C62B">
            <w:pPr>
              <w:pStyle w:val="RTableTextAbt"/>
              <w:rPr>
                <w:szCs w:val="18"/>
                <w:highlight w:val="yellow"/>
              </w:rPr>
            </w:pPr>
            <w:r>
              <w:rPr>
                <w:szCs w:val="18"/>
              </w:rPr>
              <w:t>$139,641</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D1387C8" w14:textId="208314BF">
            <w:pPr>
              <w:pStyle w:val="RTableTextAbt"/>
              <w:rPr>
                <w:szCs w:val="18"/>
              </w:rPr>
            </w:pPr>
            <w:r>
              <w:rPr>
                <w:szCs w:val="18"/>
              </w:rPr>
              <w:t>4 (4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14CB2A3" w14:textId="5FBFB4E9">
            <w:pPr>
              <w:pStyle w:val="RTableTextAbt"/>
              <w:rPr>
                <w:szCs w:val="18"/>
              </w:rPr>
            </w:pPr>
            <w:r>
              <w:rPr>
                <w:szCs w:val="18"/>
              </w:rPr>
              <w:t>3 (30%)</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66DECC9" w14:textId="588C3119">
            <w:pPr>
              <w:pStyle w:val="RTableTextAbt"/>
              <w:rPr>
                <w:szCs w:val="18"/>
              </w:rPr>
            </w:pPr>
            <w:r>
              <w:rPr>
                <w:szCs w:val="18"/>
              </w:rPr>
              <w:t>3 (30%)</w:t>
            </w:r>
          </w:p>
        </w:tc>
      </w:tr>
      <w:tr w14:paraId="7FC203C0"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4EE29319" w14:textId="77777777">
            <w:pPr>
              <w:pStyle w:val="RTableTextAbt"/>
              <w:jc w:val="left"/>
              <w:rPr>
                <w:szCs w:val="18"/>
              </w:rPr>
            </w:pPr>
            <w:r w:rsidRPr="001B59D2">
              <w:rPr>
                <w:szCs w:val="18"/>
              </w:rPr>
              <w:t>Recycling and Disposa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5320550" w14:textId="77777777">
            <w:pPr>
              <w:pStyle w:val="RTableTextAbt"/>
              <w:rPr>
                <w:szCs w:val="18"/>
              </w:rPr>
            </w:pPr>
            <w:r>
              <w:rPr>
                <w:szCs w:val="18"/>
              </w:rPr>
              <w:t xml:space="preserve">87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4B02C918" w14:textId="15447FD9">
            <w:pPr>
              <w:pStyle w:val="RTableTextAbt"/>
              <w:rPr>
                <w:szCs w:val="18"/>
                <w:highlight w:val="yellow"/>
              </w:rPr>
            </w:pPr>
            <w:r>
              <w:rPr>
                <w:szCs w:val="18"/>
              </w:rPr>
              <w:t>$8,223</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4E9814C" w14:textId="7FE973A8">
            <w:pPr>
              <w:pStyle w:val="RTableTextAbt"/>
              <w:rPr>
                <w:szCs w:val="18"/>
              </w:rPr>
            </w:pPr>
            <w:r>
              <w:rPr>
                <w:szCs w:val="18"/>
              </w:rPr>
              <w:t>87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D1229CF" w14:textId="3A06ED57">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CDAC4F0" w14:textId="36CBFF71">
            <w:pPr>
              <w:pStyle w:val="RTableTextAbt"/>
              <w:rPr>
                <w:szCs w:val="18"/>
              </w:rPr>
            </w:pPr>
            <w:r>
              <w:rPr>
                <w:szCs w:val="18"/>
              </w:rPr>
              <w:t>-</w:t>
            </w:r>
          </w:p>
        </w:tc>
      </w:tr>
      <w:tr w14:paraId="23438732" w14:textId="77777777" w:rsidTr="00CD48B1">
        <w:tblPrEx>
          <w:tblW w:w="5000" w:type="pct"/>
          <w:tblLayout w:type="fixed"/>
          <w:tblLook w:val="04A0"/>
        </w:tblPrEx>
        <w:trPr>
          <w:trHeight w:val="710"/>
        </w:trPr>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5116D16A" w14:textId="77777777">
            <w:pPr>
              <w:pStyle w:val="RTableTextAbt"/>
              <w:jc w:val="left"/>
              <w:rPr>
                <w:szCs w:val="18"/>
              </w:rPr>
            </w:pPr>
            <w:r w:rsidRPr="001B59D2">
              <w:rPr>
                <w:szCs w:val="18"/>
              </w:rPr>
              <w:t>Incorporation into other formulation, mixture, and reaction produc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36CA24D" w14:textId="77777777">
            <w:pPr>
              <w:pStyle w:val="RTableTextAbt"/>
              <w:rPr>
                <w:szCs w:val="18"/>
              </w:rPr>
            </w:pPr>
            <w:r>
              <w:rPr>
                <w:szCs w:val="18"/>
              </w:rPr>
              <w:t xml:space="preserve">25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299B592A" w14:textId="4B136DEA">
            <w:pPr>
              <w:pStyle w:val="RTableTextAbt"/>
              <w:rPr>
                <w:szCs w:val="18"/>
              </w:rPr>
            </w:pPr>
            <w:r>
              <w:rPr>
                <w:szCs w:val="18"/>
              </w:rPr>
              <w:t>$37,676</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7B85708" w14:textId="436C7802">
            <w:pPr>
              <w:pStyle w:val="RTableTextAbt"/>
              <w:rPr>
                <w:szCs w:val="18"/>
              </w:rPr>
            </w:pPr>
            <w:r>
              <w:rPr>
                <w:szCs w:val="18"/>
              </w:rPr>
              <w:t>20 (8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5EF9F48" w14:textId="3344C1F0">
            <w:pPr>
              <w:pStyle w:val="RTableTextAbt"/>
              <w:rPr>
                <w:szCs w:val="18"/>
              </w:rPr>
            </w:pPr>
            <w:r>
              <w:rPr>
                <w:szCs w:val="18"/>
              </w:rPr>
              <w:t>3 (12%)</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4BE4AAC" w14:textId="6FD0EC86">
            <w:pPr>
              <w:pStyle w:val="RTableTextAbt"/>
              <w:rPr>
                <w:szCs w:val="18"/>
              </w:rPr>
            </w:pPr>
            <w:r>
              <w:rPr>
                <w:szCs w:val="18"/>
              </w:rPr>
              <w:t>2 (8%)</w:t>
            </w:r>
          </w:p>
        </w:tc>
      </w:tr>
      <w:tr w14:paraId="2470F1E7"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70A6536A" w14:textId="77777777">
            <w:pPr>
              <w:pStyle w:val="RTableTextAbt"/>
              <w:jc w:val="left"/>
              <w:rPr>
                <w:szCs w:val="18"/>
              </w:rPr>
            </w:pPr>
            <w:r w:rsidRPr="001B59D2">
              <w:rPr>
                <w:szCs w:val="18"/>
              </w:rPr>
              <w:t>Laboratory Chemical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7DB09F0" w14:textId="77777777">
            <w:pPr>
              <w:pStyle w:val="RTableTextAbt"/>
              <w:rPr>
                <w:szCs w:val="18"/>
              </w:rPr>
            </w:pPr>
            <w:r>
              <w:rPr>
                <w:szCs w:val="18"/>
              </w:rPr>
              <w:t xml:space="preserve">24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6918FC8C" w14:textId="3D0ED6CD">
            <w:pPr>
              <w:pStyle w:val="RTableTextAbt"/>
              <w:rPr>
                <w:szCs w:val="18"/>
              </w:rPr>
            </w:pPr>
            <w:r>
              <w:rPr>
                <w:szCs w:val="18"/>
              </w:rPr>
              <w:t>$1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E9D882F" w14:textId="7D5355B4">
            <w:pPr>
              <w:pStyle w:val="RTableTextAbt"/>
              <w:rPr>
                <w:szCs w:val="18"/>
              </w:rPr>
            </w:pPr>
            <w:r>
              <w:rPr>
                <w:szCs w:val="18"/>
              </w:rPr>
              <w:t>24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C7E608B" w14:textId="010BD56D">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74A9CE0" w14:textId="3E0773F7">
            <w:pPr>
              <w:pStyle w:val="RTableTextAbt"/>
              <w:rPr>
                <w:szCs w:val="18"/>
              </w:rPr>
            </w:pPr>
            <w:r>
              <w:rPr>
                <w:szCs w:val="18"/>
              </w:rPr>
              <w:t>-</w:t>
            </w:r>
          </w:p>
        </w:tc>
      </w:tr>
      <w:tr w14:paraId="2362AA37"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1BFCEB0F" w14:textId="77777777">
            <w:pPr>
              <w:pStyle w:val="RTableTextAbt"/>
              <w:jc w:val="left"/>
              <w:rPr>
                <w:b/>
                <w:szCs w:val="18"/>
              </w:rPr>
            </w:pPr>
            <w:r w:rsidRPr="001B59D2">
              <w:rPr>
                <w:szCs w:val="18"/>
              </w:rPr>
              <w:t>Adhesives and Sealan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0D26482" w14:textId="77777777">
            <w:pPr>
              <w:pStyle w:val="RTableTextAbt"/>
              <w:rPr>
                <w:b/>
                <w:szCs w:val="18"/>
              </w:rPr>
            </w:pPr>
            <w:r>
              <w:rPr>
                <w:szCs w:val="18"/>
              </w:rPr>
              <w:t xml:space="preserve">80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3266A2B3" w14:textId="3EF89B81">
            <w:pPr>
              <w:pStyle w:val="RTableTextAbt"/>
              <w:rPr>
                <w:szCs w:val="18"/>
              </w:rPr>
            </w:pPr>
            <w:r>
              <w:rPr>
                <w:szCs w:val="18"/>
              </w:rPr>
              <w:t>$291</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267C6DD8" w14:textId="627281D2">
            <w:pPr>
              <w:pStyle w:val="RTableTextAbt"/>
              <w:rPr>
                <w:szCs w:val="18"/>
              </w:rPr>
            </w:pPr>
            <w:r>
              <w:rPr>
                <w:szCs w:val="18"/>
              </w:rPr>
              <w:t>80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E8EAF85" w14:textId="5DEB4CF3">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2F02FB3" w14:textId="26F3E331">
            <w:pPr>
              <w:pStyle w:val="RTableTextAbt"/>
              <w:rPr>
                <w:szCs w:val="18"/>
              </w:rPr>
            </w:pPr>
            <w:r>
              <w:rPr>
                <w:szCs w:val="18"/>
              </w:rPr>
              <w:t>-</w:t>
            </w:r>
          </w:p>
        </w:tc>
      </w:tr>
      <w:tr w14:paraId="571CE97E"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1B28BEB3" w14:textId="77777777">
            <w:pPr>
              <w:pStyle w:val="RTableTextAbt"/>
              <w:jc w:val="left"/>
              <w:rPr>
                <w:b/>
                <w:szCs w:val="18"/>
              </w:rPr>
            </w:pPr>
            <w:r w:rsidRPr="001B59D2">
              <w:rPr>
                <w:szCs w:val="18"/>
              </w:rPr>
              <w:t>Paint and Coating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5288DC8" w14:textId="77777777">
            <w:pPr>
              <w:pStyle w:val="RTableTextAbt"/>
              <w:rPr>
                <w:b/>
                <w:szCs w:val="18"/>
              </w:rPr>
            </w:pPr>
            <w:r>
              <w:rPr>
                <w:szCs w:val="18"/>
              </w:rPr>
              <w:t xml:space="preserve">2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7FD3E055" w14:textId="755F8B44">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E52234C" w14:textId="6D6E9FF1">
            <w:pPr>
              <w:pStyle w:val="RTableTextAbt"/>
              <w:rPr>
                <w:b/>
                <w:bCs w:val="0"/>
                <w:szCs w:val="18"/>
              </w:rPr>
            </w:pPr>
            <w:r>
              <w:rPr>
                <w:szCs w:val="18"/>
              </w:rPr>
              <w:t>2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02115B8" w14:textId="47FAE4A6">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04AF81C" w14:textId="7F229722">
            <w:pPr>
              <w:pStyle w:val="RTableTextAbt"/>
              <w:rPr>
                <w:b/>
                <w:bCs w:val="0"/>
                <w:szCs w:val="18"/>
              </w:rPr>
            </w:pPr>
            <w:r>
              <w:rPr>
                <w:szCs w:val="18"/>
              </w:rPr>
              <w:t>-</w:t>
            </w:r>
          </w:p>
        </w:tc>
      </w:tr>
      <w:tr w14:paraId="47D0AFBF"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0B365DC5" w14:textId="77777777">
            <w:pPr>
              <w:pStyle w:val="RTableTextAbt"/>
              <w:jc w:val="left"/>
              <w:rPr>
                <w:b/>
                <w:szCs w:val="18"/>
              </w:rPr>
            </w:pPr>
            <w:r w:rsidRPr="001B59D2">
              <w:rPr>
                <w:szCs w:val="18"/>
              </w:rPr>
              <w:t>Aerosol Spray Cleaning/Degreas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FB80C02" w14:textId="77777777">
            <w:pPr>
              <w:pStyle w:val="RTableTextAbt"/>
              <w:rPr>
                <w:b/>
                <w:szCs w:val="18"/>
              </w:rPr>
            </w:pPr>
            <w:r>
              <w:rPr>
                <w:szCs w:val="18"/>
              </w:rPr>
              <w:t xml:space="preserve">26,05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12B18078" w14:textId="6D0CE397">
            <w:pPr>
              <w:pStyle w:val="RTableTextAbt"/>
              <w:rPr>
                <w:szCs w:val="18"/>
              </w:rPr>
            </w:pPr>
            <w:r>
              <w:rPr>
                <w:szCs w:val="18"/>
              </w:rPr>
              <w:t>$50</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E9A49F8" w14:textId="22841BF5">
            <w:pPr>
              <w:pStyle w:val="RTableTextAbt"/>
              <w:rPr>
                <w:b/>
                <w:bCs w:val="0"/>
                <w:szCs w:val="18"/>
              </w:rPr>
            </w:pPr>
            <w:r>
              <w:rPr>
                <w:szCs w:val="18"/>
              </w:rPr>
              <w:t>26,05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01488C9" w14:textId="41314279">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ED04AC1" w14:textId="19CFE5D7">
            <w:pPr>
              <w:pStyle w:val="RTableTextAbt"/>
              <w:rPr>
                <w:b/>
                <w:bCs w:val="0"/>
                <w:szCs w:val="18"/>
              </w:rPr>
            </w:pPr>
            <w:r>
              <w:rPr>
                <w:szCs w:val="18"/>
              </w:rPr>
              <w:t>-</w:t>
            </w:r>
          </w:p>
        </w:tc>
      </w:tr>
      <w:tr w14:paraId="29554095"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tcPr>
          <w:p w:rsidR="00805EE0" w:rsidRPr="001B59D2" w:rsidP="00805EE0" w14:paraId="2BF2FFF0" w14:textId="77777777">
            <w:pPr>
              <w:pStyle w:val="RTableTextAbt"/>
              <w:jc w:val="left"/>
              <w:rPr>
                <w:szCs w:val="18"/>
              </w:rPr>
            </w:pPr>
            <w:r w:rsidRPr="008A177B">
              <w:rPr>
                <w:szCs w:val="18"/>
              </w:rPr>
              <w:t>Aerosol Spray Cleaning/Degreasing - EEC</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A177B" w:rsidP="00805EE0" w14:paraId="245173F4" w14:textId="77777777">
            <w:pPr>
              <w:pStyle w:val="RTableTextAbt"/>
              <w:rPr>
                <w:szCs w:val="18"/>
              </w:rPr>
            </w:pPr>
            <w:r>
              <w:rPr>
                <w:szCs w:val="18"/>
              </w:rPr>
              <w:t xml:space="preserve">119,523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63DA2258" w14:textId="57B12054">
            <w:pPr>
              <w:pStyle w:val="RTableTextAbt"/>
              <w:rPr>
                <w:szCs w:val="18"/>
              </w:rPr>
            </w:pPr>
            <w:r>
              <w:rPr>
                <w:szCs w:val="18"/>
              </w:rPr>
              <w:t>$176</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A177B" w:rsidP="00805EE0" w14:paraId="4264677B" w14:textId="41320B56">
            <w:pPr>
              <w:pStyle w:val="RTableTextAbt"/>
              <w:rPr>
                <w:szCs w:val="18"/>
              </w:rPr>
            </w:pPr>
            <w:r>
              <w:rPr>
                <w:szCs w:val="18"/>
              </w:rPr>
              <w:t>119,523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A177B" w:rsidP="00805EE0" w14:paraId="20E2A789" w14:textId="37E9AD65">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A177B" w:rsidP="00805EE0" w14:paraId="3242020B" w14:textId="1AADDCA7">
            <w:pPr>
              <w:pStyle w:val="RTableTextAbt"/>
              <w:rPr>
                <w:szCs w:val="18"/>
              </w:rPr>
            </w:pPr>
            <w:r>
              <w:rPr>
                <w:szCs w:val="18"/>
              </w:rPr>
              <w:t>-</w:t>
            </w:r>
          </w:p>
        </w:tc>
      </w:tr>
      <w:tr w14:paraId="1F49C10B"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469B4CC6" w14:textId="77777777">
            <w:pPr>
              <w:pStyle w:val="RTableTextAbt"/>
              <w:jc w:val="left"/>
              <w:rPr>
                <w:b/>
                <w:szCs w:val="18"/>
              </w:rPr>
            </w:pPr>
            <w:r w:rsidRPr="001B59D2">
              <w:rPr>
                <w:szCs w:val="18"/>
              </w:rPr>
              <w:t>Liquid and Spray Batch Cold Clean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EDD2E0E" w14:textId="77777777">
            <w:pPr>
              <w:pStyle w:val="RTableTextAbt"/>
              <w:rPr>
                <w:b/>
                <w:szCs w:val="18"/>
              </w:rPr>
            </w:pPr>
            <w:r>
              <w:rPr>
                <w:szCs w:val="18"/>
              </w:rPr>
              <w:t xml:space="preserve">13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163CBF08" w14:textId="1AF6A7CB">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379579F" w14:textId="038FE846">
            <w:pPr>
              <w:pStyle w:val="RTableTextAbt"/>
              <w:rPr>
                <w:b/>
                <w:bCs w:val="0"/>
                <w:szCs w:val="18"/>
              </w:rPr>
            </w:pPr>
            <w:r>
              <w:rPr>
                <w:szCs w:val="18"/>
              </w:rPr>
              <w:t>13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1232DB3" w14:textId="42CE6A85">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D9D1C0B" w14:textId="03D946CA">
            <w:pPr>
              <w:pStyle w:val="RTableTextAbt"/>
              <w:rPr>
                <w:b/>
                <w:bCs w:val="0"/>
                <w:szCs w:val="18"/>
              </w:rPr>
            </w:pPr>
            <w:r>
              <w:rPr>
                <w:szCs w:val="18"/>
              </w:rPr>
              <w:t>-</w:t>
            </w:r>
          </w:p>
        </w:tc>
      </w:tr>
      <w:tr w14:paraId="52567933"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6B7F7DD0" w14:textId="77777777">
            <w:pPr>
              <w:pStyle w:val="RTableTextAbt"/>
              <w:jc w:val="left"/>
              <w:rPr>
                <w:b/>
                <w:szCs w:val="18"/>
              </w:rPr>
            </w:pPr>
            <w:r w:rsidRPr="001B59D2">
              <w:rPr>
                <w:szCs w:val="18"/>
              </w:rPr>
              <w:t>Photographic Film Use</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50A84F5" w14:textId="77777777">
            <w:pPr>
              <w:pStyle w:val="RTableTextAbt"/>
              <w:rPr>
                <w:b/>
                <w:szCs w:val="18"/>
              </w:rPr>
            </w:pPr>
            <w:r>
              <w:rPr>
                <w:szCs w:val="18"/>
              </w:rPr>
              <w:t xml:space="preserve">6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4F9B7029" w14:textId="417D5806">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92AC7D6" w14:textId="00A6B134">
            <w:pPr>
              <w:pStyle w:val="RTableTextAbt"/>
              <w:rPr>
                <w:b/>
                <w:bCs w:val="0"/>
                <w:szCs w:val="18"/>
              </w:rPr>
            </w:pPr>
            <w:r>
              <w:rPr>
                <w:szCs w:val="18"/>
              </w:rPr>
              <w:t>6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94128A6" w14:textId="15E8D543">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3C11BDA" w14:textId="204A15C1">
            <w:pPr>
              <w:pStyle w:val="RTableTextAbt"/>
              <w:rPr>
                <w:b/>
                <w:bCs w:val="0"/>
                <w:szCs w:val="18"/>
              </w:rPr>
            </w:pPr>
            <w:r>
              <w:rPr>
                <w:szCs w:val="18"/>
              </w:rPr>
              <w:t>-</w:t>
            </w:r>
          </w:p>
        </w:tc>
      </w:tr>
      <w:tr w14:paraId="1DE7A329"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5A746EDF" w14:textId="77777777">
            <w:pPr>
              <w:pStyle w:val="RTableTextAbt"/>
              <w:jc w:val="left"/>
              <w:rPr>
                <w:b/>
                <w:szCs w:val="18"/>
              </w:rPr>
            </w:pPr>
            <w:r w:rsidRPr="001B59D2">
              <w:rPr>
                <w:szCs w:val="18"/>
              </w:rPr>
              <w:t>Lubricants and Grease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FCE3695" w14:textId="77777777">
            <w:pPr>
              <w:pStyle w:val="RTableTextAbt"/>
              <w:rPr>
                <w:b/>
                <w:szCs w:val="18"/>
              </w:rPr>
            </w:pPr>
            <w:r>
              <w:rPr>
                <w:szCs w:val="18"/>
              </w:rPr>
              <w:t xml:space="preserve">1,00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6510B63D" w14:textId="553144BF">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D2C2045" w14:textId="5E273B59">
            <w:pPr>
              <w:pStyle w:val="RTableTextAbt"/>
              <w:rPr>
                <w:b/>
                <w:bCs w:val="0"/>
                <w:szCs w:val="18"/>
              </w:rPr>
            </w:pPr>
            <w:r>
              <w:rPr>
                <w:szCs w:val="18"/>
              </w:rPr>
              <w:t>1,00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0DED64D" w14:textId="221CB354">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FD01CA4" w14:textId="421869DE">
            <w:pPr>
              <w:pStyle w:val="RTableTextAbt"/>
              <w:rPr>
                <w:b/>
                <w:bCs w:val="0"/>
                <w:szCs w:val="18"/>
              </w:rPr>
            </w:pPr>
            <w:r>
              <w:rPr>
                <w:szCs w:val="18"/>
              </w:rPr>
              <w:t>-</w:t>
            </w:r>
          </w:p>
        </w:tc>
      </w:tr>
      <w:tr w14:paraId="145F2C20"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5A6B1ECE" w14:textId="77777777">
            <w:pPr>
              <w:pStyle w:val="RTableTextAbt"/>
              <w:jc w:val="left"/>
              <w:rPr>
                <w:b/>
                <w:szCs w:val="18"/>
              </w:rPr>
            </w:pPr>
            <w:r w:rsidRPr="001B59D2">
              <w:rPr>
                <w:szCs w:val="18"/>
              </w:rPr>
              <w:t>Wipe and Liquid Cleaning and Polish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A89A68B" w14:textId="77777777">
            <w:pPr>
              <w:pStyle w:val="RTableTextAbt"/>
              <w:rPr>
                <w:b/>
                <w:szCs w:val="18"/>
              </w:rPr>
            </w:pPr>
            <w:r>
              <w:rPr>
                <w:szCs w:val="18"/>
              </w:rPr>
              <w:t xml:space="preserve">80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6DC6F6F0" w14:textId="3DA24702">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4FC4A3B" w14:textId="158AFE02">
            <w:pPr>
              <w:pStyle w:val="RTableTextAbt"/>
              <w:rPr>
                <w:b/>
                <w:bCs w:val="0"/>
                <w:szCs w:val="18"/>
              </w:rPr>
            </w:pPr>
            <w:r>
              <w:rPr>
                <w:szCs w:val="18"/>
              </w:rPr>
              <w:t>80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DB8626B" w14:textId="103F43E2">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05A48A6D" w14:textId="661BEE92">
            <w:pPr>
              <w:pStyle w:val="RTableTextAbt"/>
              <w:rPr>
                <w:b/>
                <w:bCs w:val="0"/>
                <w:szCs w:val="18"/>
              </w:rPr>
            </w:pPr>
            <w:r>
              <w:rPr>
                <w:szCs w:val="18"/>
              </w:rPr>
              <w:t>-</w:t>
            </w:r>
          </w:p>
        </w:tc>
      </w:tr>
      <w:tr w14:paraId="136507E4"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222C87C4" w14:textId="77777777">
            <w:pPr>
              <w:pStyle w:val="RTableTextAbt"/>
              <w:jc w:val="left"/>
              <w:rPr>
                <w:b/>
                <w:szCs w:val="18"/>
              </w:rPr>
            </w:pPr>
            <w:r w:rsidRPr="001B59D2">
              <w:rPr>
                <w:szCs w:val="18"/>
              </w:rPr>
              <w:t>Inks and Ink Remova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21613043" w14:textId="77777777">
            <w:pPr>
              <w:pStyle w:val="RTableTextAbt"/>
              <w:rPr>
                <w:b/>
                <w:szCs w:val="18"/>
              </w:rPr>
            </w:pPr>
            <w:r>
              <w:rPr>
                <w:szCs w:val="18"/>
              </w:rPr>
              <w:t xml:space="preserve">2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28854DD0" w14:textId="589C3D17">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D06E561" w14:textId="7CE08454">
            <w:pPr>
              <w:pStyle w:val="RTableTextAbt"/>
              <w:rPr>
                <w:b/>
                <w:bCs w:val="0"/>
                <w:szCs w:val="18"/>
              </w:rPr>
            </w:pPr>
            <w:r>
              <w:rPr>
                <w:szCs w:val="18"/>
              </w:rPr>
              <w:t>2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2C9A7249" w14:textId="4C4176B6">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C1F2F44" w14:textId="0674090D">
            <w:pPr>
              <w:pStyle w:val="RTableTextAbt"/>
              <w:rPr>
                <w:b/>
                <w:bCs w:val="0"/>
                <w:szCs w:val="18"/>
              </w:rPr>
            </w:pPr>
            <w:r>
              <w:rPr>
                <w:szCs w:val="18"/>
              </w:rPr>
              <w:t>-</w:t>
            </w:r>
          </w:p>
        </w:tc>
      </w:tr>
      <w:tr w14:paraId="7473983B"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25EC748C" w14:textId="77777777">
            <w:pPr>
              <w:pStyle w:val="RTableTextAbt"/>
              <w:jc w:val="left"/>
              <w:rPr>
                <w:b/>
                <w:szCs w:val="18"/>
              </w:rPr>
            </w:pPr>
            <w:r w:rsidRPr="001B59D2">
              <w:rPr>
                <w:szCs w:val="18"/>
              </w:rPr>
              <w:t>Anti-Spatter Welding Aeroso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7B3FD39B" w14:textId="77777777">
            <w:pPr>
              <w:pStyle w:val="RTableTextAbt"/>
              <w:rPr>
                <w:b/>
                <w:szCs w:val="18"/>
              </w:rPr>
            </w:pPr>
            <w:r>
              <w:rPr>
                <w:szCs w:val="18"/>
              </w:rPr>
              <w:t xml:space="preserve">9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5AA5DCB7" w14:textId="2C8BDE89">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2811389E" w14:textId="0CE50B0F">
            <w:pPr>
              <w:pStyle w:val="RTableTextAbt"/>
              <w:rPr>
                <w:b/>
                <w:bCs w:val="0"/>
                <w:szCs w:val="18"/>
              </w:rPr>
            </w:pPr>
            <w:r>
              <w:rPr>
                <w:szCs w:val="18"/>
              </w:rPr>
              <w:t>9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7B5BA99" w14:textId="49E5F765">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1C45812" w14:textId="1650B955">
            <w:pPr>
              <w:pStyle w:val="RTableTextAbt"/>
              <w:rPr>
                <w:b/>
                <w:bCs w:val="0"/>
                <w:szCs w:val="18"/>
              </w:rPr>
            </w:pPr>
            <w:r>
              <w:rPr>
                <w:szCs w:val="18"/>
              </w:rPr>
              <w:t>-</w:t>
            </w:r>
          </w:p>
        </w:tc>
      </w:tr>
      <w:tr w14:paraId="30AAA5C9"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11A40CA4" w14:textId="77777777">
            <w:pPr>
              <w:pStyle w:val="RTableTextAbt"/>
              <w:jc w:val="left"/>
              <w:rPr>
                <w:b/>
                <w:szCs w:val="18"/>
              </w:rPr>
            </w:pPr>
            <w:r w:rsidRPr="001B59D2">
              <w:rPr>
                <w:szCs w:val="18"/>
              </w:rPr>
              <w:t>Mold Cleaning, Release and Protectan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D85B722" w14:textId="77777777">
            <w:pPr>
              <w:pStyle w:val="RTableTextAbt"/>
              <w:rPr>
                <w:b/>
                <w:szCs w:val="18"/>
              </w:rPr>
            </w:pPr>
            <w:r>
              <w:rPr>
                <w:szCs w:val="18"/>
              </w:rPr>
              <w:t xml:space="preserve">96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6DCF7F19" w14:textId="31E2AAFA">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4C4BC390" w14:textId="5FC5FC08">
            <w:pPr>
              <w:pStyle w:val="RTableTextAbt"/>
              <w:rPr>
                <w:b/>
                <w:bCs w:val="0"/>
                <w:szCs w:val="18"/>
              </w:rPr>
            </w:pPr>
            <w:r>
              <w:rPr>
                <w:szCs w:val="18"/>
              </w:rPr>
              <w:t>96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119A514B" w14:textId="4962961F">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682D65E3" w14:textId="66260D95">
            <w:pPr>
              <w:pStyle w:val="RTableTextAbt"/>
              <w:rPr>
                <w:b/>
                <w:bCs w:val="0"/>
                <w:szCs w:val="18"/>
              </w:rPr>
            </w:pPr>
            <w:r>
              <w:rPr>
                <w:szCs w:val="18"/>
              </w:rPr>
              <w:t>-</w:t>
            </w:r>
          </w:p>
        </w:tc>
      </w:tr>
      <w:tr w14:paraId="1585A5BD" w14:textId="77777777" w:rsidTr="00CD48B1">
        <w:tblPrEx>
          <w:tblW w:w="5000" w:type="pct"/>
          <w:tblLayout w:type="fixed"/>
          <w:tblLook w:val="04A0"/>
        </w:tblPrEx>
        <w:trPr>
          <w:trHeight w:val="134"/>
        </w:trPr>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1DA6CE36" w14:textId="77777777">
            <w:pPr>
              <w:pStyle w:val="RTableTextAbt"/>
              <w:jc w:val="left"/>
              <w:rPr>
                <w:b/>
                <w:szCs w:val="18"/>
              </w:rPr>
            </w:pPr>
            <w:r w:rsidRPr="001B59D2">
              <w:rPr>
                <w:szCs w:val="18"/>
              </w:rPr>
              <w:t xml:space="preserve">Dry Cleaning </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2341BE51" w14:textId="77777777">
            <w:pPr>
              <w:pStyle w:val="RTableTextAbt"/>
              <w:rPr>
                <w:b/>
                <w:szCs w:val="18"/>
              </w:rPr>
            </w:pPr>
            <w:r>
              <w:rPr>
                <w:szCs w:val="18"/>
              </w:rPr>
              <w:t xml:space="preserve">5,949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705E8" w:rsidP="00805EE0" w14:paraId="2C2EF4F4" w14:textId="5CE403AA">
            <w:pPr>
              <w:pStyle w:val="RTableTextAbt"/>
              <w:rPr>
                <w:szCs w:val="18"/>
              </w:rPr>
            </w:pPr>
            <w:r>
              <w:rPr>
                <w:szCs w:val="18"/>
              </w:rPr>
              <w:t>$8</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20781214" w14:textId="326D783C">
            <w:pPr>
              <w:pStyle w:val="RTableTextAbt"/>
              <w:rPr>
                <w:b/>
                <w:bCs w:val="0"/>
                <w:szCs w:val="18"/>
              </w:rPr>
            </w:pPr>
            <w:r>
              <w:rPr>
                <w:szCs w:val="18"/>
              </w:rPr>
              <w:t>5,949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395A5026" w14:textId="2CAA69B8">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BF0676" w:rsidP="00805EE0" w14:paraId="58C19533" w14:textId="20A67C1B">
            <w:pPr>
              <w:pStyle w:val="RTableTextAbt"/>
              <w:rPr>
                <w:b/>
                <w:bCs w:val="0"/>
                <w:szCs w:val="18"/>
              </w:rPr>
            </w:pPr>
            <w:r>
              <w:rPr>
                <w:szCs w:val="18"/>
              </w:rPr>
              <w:t>-</w:t>
            </w:r>
          </w:p>
        </w:tc>
      </w:tr>
      <w:tr w14:paraId="0501E8BC" w14:textId="77777777" w:rsidTr="00CD48B1">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05EE0" w:rsidRPr="001B59D2" w:rsidP="00805EE0" w14:paraId="4333FFD4" w14:textId="77777777">
            <w:pPr>
              <w:pStyle w:val="RTableTextAbt"/>
              <w:jc w:val="left"/>
              <w:rPr>
                <w:b/>
                <w:szCs w:val="18"/>
              </w:rPr>
            </w:pPr>
            <w:r w:rsidRPr="001B59D2">
              <w:rPr>
                <w:b/>
                <w:bCs w:val="0"/>
                <w:szCs w:val="18"/>
              </w:rPr>
              <w:t>All Use Categorie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7E11B0" w:rsidP="00805EE0" w14:paraId="3CEA3C63" w14:textId="77777777">
            <w:pPr>
              <w:pStyle w:val="RTableTextAbt"/>
              <w:rPr>
                <w:b/>
                <w:szCs w:val="18"/>
              </w:rPr>
            </w:pPr>
            <w:r w:rsidRPr="00CD48B1">
              <w:rPr>
                <w:b/>
                <w:bCs w:val="0"/>
                <w:szCs w:val="18"/>
              </w:rPr>
              <w:t xml:space="preserve">154,683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05EE0" w:rsidP="00805EE0" w14:paraId="011B69AD" w14:textId="2CA1919F">
            <w:pPr>
              <w:pStyle w:val="RTableTextAbt"/>
              <w:rPr>
                <w:b/>
                <w:bCs w:val="0"/>
                <w:szCs w:val="18"/>
              </w:rPr>
            </w:pPr>
            <w:r w:rsidRPr="00A90589">
              <w:rPr>
                <w:b/>
                <w:bCs w:val="0"/>
                <w:szCs w:val="18"/>
              </w:rPr>
              <w:t>$177</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05EE0" w:rsidP="00805EE0" w14:paraId="13B1BECF" w14:textId="5B6C97FB">
            <w:pPr>
              <w:pStyle w:val="RTableTextAbt"/>
              <w:rPr>
                <w:b/>
                <w:bCs w:val="0"/>
                <w:szCs w:val="18"/>
              </w:rPr>
            </w:pPr>
            <w:r w:rsidRPr="00A90589">
              <w:rPr>
                <w:b/>
                <w:bCs w:val="0"/>
                <w:szCs w:val="18"/>
              </w:rPr>
              <w:t>154,670 (99.99%)</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05EE0" w:rsidP="00805EE0" w14:paraId="24F1BE14" w14:textId="700F6594">
            <w:pPr>
              <w:pStyle w:val="RTableTextAbt"/>
              <w:rPr>
                <w:b/>
                <w:bCs w:val="0"/>
                <w:szCs w:val="18"/>
              </w:rPr>
            </w:pPr>
            <w:r w:rsidRPr="00A90589">
              <w:rPr>
                <w:b/>
                <w:bCs w:val="0"/>
                <w:szCs w:val="18"/>
              </w:rPr>
              <w:t>8 (0.01%)</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05EE0" w:rsidRPr="00805EE0" w:rsidP="00805EE0" w14:paraId="6915D10E" w14:textId="19B8C01A">
            <w:pPr>
              <w:pStyle w:val="RTableTextAbt"/>
              <w:rPr>
                <w:b/>
                <w:bCs w:val="0"/>
                <w:szCs w:val="18"/>
              </w:rPr>
            </w:pPr>
            <w:r w:rsidRPr="00A90589">
              <w:rPr>
                <w:b/>
                <w:bCs w:val="0"/>
                <w:szCs w:val="18"/>
              </w:rPr>
              <w:t>5 (0.003%)</w:t>
            </w:r>
          </w:p>
        </w:tc>
      </w:tr>
    </w:tbl>
    <w:p w:rsidR="00E37A70" w:rsidRPr="00D33E60" w:rsidP="00CB1C05" w14:paraId="354A199D" w14:textId="77777777">
      <w:pPr>
        <w:pStyle w:val="BodyText"/>
      </w:pPr>
    </w:p>
    <w:p w:rsidR="00594B6E" w:rsidP="00CB1C05" w14:paraId="13DE6B83" w14:textId="16A397D4">
      <w:pPr>
        <w:pStyle w:val="BodyText"/>
      </w:pPr>
      <w:r>
        <w:t xml:space="preserve">As a sensitivity analysis, </w:t>
      </w:r>
      <w:r w:rsidR="00FF79AD">
        <w:t xml:space="preserve">EPA also estimated average costs and </w:t>
      </w:r>
      <w:r w:rsidR="008A19EA">
        <w:t>the cost</w:t>
      </w:r>
      <w:r w:rsidR="00F37CD7">
        <w:t xml:space="preserve"> to </w:t>
      </w:r>
      <w:r w:rsidR="008A19EA">
        <w:t>revenue impact</w:t>
      </w:r>
      <w:r w:rsidR="00F37CD7">
        <w:t xml:space="preserve"> ratios</w:t>
      </w:r>
      <w:r w:rsidR="008A19EA">
        <w:t xml:space="preserve"> </w:t>
      </w:r>
      <w:r w:rsidR="002A4365">
        <w:t xml:space="preserve">by annualizing costs over 10 years, which is a shorter timeframe than </w:t>
      </w:r>
      <w:r w:rsidR="006C7164">
        <w:t xml:space="preserve">used throughout the economic analysis. The estimated </w:t>
      </w:r>
      <w:r w:rsidR="00FC7178">
        <w:t xml:space="preserve">average costs and </w:t>
      </w:r>
      <w:r w:rsidR="006C7164">
        <w:t>cost</w:t>
      </w:r>
      <w:r w:rsidR="00F37CD7">
        <w:t xml:space="preserve"> to </w:t>
      </w:r>
      <w:r w:rsidR="006C7164">
        <w:t xml:space="preserve">revenue </w:t>
      </w:r>
      <w:r w:rsidR="00F37CD7">
        <w:t>impact ratios</w:t>
      </w:r>
      <w:r w:rsidR="006C7164">
        <w:t xml:space="preserve"> using this shorter time</w:t>
      </w:r>
      <w:r w:rsidR="008103F7">
        <w:t>frame</w:t>
      </w:r>
      <w:r w:rsidR="006C7164">
        <w:t xml:space="preserve"> are presented in </w:t>
      </w:r>
      <w:r>
        <w:fldChar w:fldCharType="begin"/>
      </w:r>
      <w:r>
        <w:instrText xml:space="preserve"> REF _Ref170909143 \h </w:instrText>
      </w:r>
      <w:r>
        <w:fldChar w:fldCharType="separate"/>
      </w:r>
      <w:r w:rsidR="00AE023D">
        <w:t xml:space="preserve">Table </w:t>
      </w:r>
      <w:r w:rsidR="00AE023D">
        <w:rPr>
          <w:noProof/>
        </w:rPr>
        <w:t>10</w:t>
      </w:r>
      <w:r w:rsidR="00AE023D">
        <w:noBreakHyphen/>
      </w:r>
      <w:r w:rsidR="00AE023D">
        <w:rPr>
          <w:noProof/>
        </w:rPr>
        <w:t>5</w:t>
      </w:r>
      <w:r>
        <w:fldChar w:fldCharType="end"/>
      </w:r>
      <w:r w:rsidR="006C7164">
        <w:t>.</w:t>
      </w:r>
      <w:r w:rsidR="00951977">
        <w:t xml:space="preserve"> Using the </w:t>
      </w:r>
      <w:r w:rsidR="00437F93">
        <w:t>shorter timeframe</w:t>
      </w:r>
      <w:r w:rsidR="008103F7">
        <w:t>,</w:t>
      </w:r>
      <w:r w:rsidR="00437F93">
        <w:t xml:space="preserve"> one additional firm </w:t>
      </w:r>
      <w:r w:rsidR="008103F7">
        <w:t>has</w:t>
      </w:r>
      <w:r w:rsidR="00437F93">
        <w:t xml:space="preserve"> a cost impact between 1 and 3 percent of their revenue and </w:t>
      </w:r>
      <w:r w:rsidR="00F37CD7">
        <w:t xml:space="preserve">one additional firm </w:t>
      </w:r>
      <w:r w:rsidR="008103F7">
        <w:t>has</w:t>
      </w:r>
      <w:r w:rsidR="00F37CD7">
        <w:t xml:space="preserve"> a cost impact that exceeds 3% of their revenue.</w:t>
      </w:r>
    </w:p>
    <w:p w:rsidR="00FE6842" w:rsidP="00CB1C05" w14:paraId="42911740" w14:textId="77777777">
      <w:pPr>
        <w:pStyle w:val="BodyText"/>
      </w:pPr>
    </w:p>
    <w:tbl>
      <w:tblPr>
        <w:tblW w:w="5000" w:type="pct"/>
        <w:tblLayout w:type="fixed"/>
        <w:tblLook w:val="04A0"/>
      </w:tblPr>
      <w:tblGrid>
        <w:gridCol w:w="3148"/>
        <w:gridCol w:w="1082"/>
        <w:gridCol w:w="1350"/>
        <w:gridCol w:w="1438"/>
        <w:gridCol w:w="1170"/>
        <w:gridCol w:w="1172"/>
      </w:tblGrid>
      <w:tr w14:paraId="50D9AD99" w14:textId="77777777">
        <w:tblPrEx>
          <w:tblW w:w="5000" w:type="pct"/>
          <w:tblLayout w:type="fixed"/>
          <w:tblLook w:val="04A0"/>
        </w:tblPrEx>
        <w:trPr>
          <w:tblHeader/>
        </w:trPr>
        <w:tc>
          <w:tcPr>
            <w:tcW w:w="5000" w:type="pct"/>
            <w:gridSpan w:val="6"/>
            <w:tcBorders>
              <w:bottom w:val="single" w:sz="4" w:space="0" w:color="auto"/>
            </w:tcBorders>
            <w:shd w:val="clear" w:color="auto" w:fill="auto"/>
            <w:vAlign w:val="center"/>
          </w:tcPr>
          <w:p w:rsidR="005D7884" w:rsidRPr="00D33E60" w14:paraId="549AC739" w14:textId="594D6725">
            <w:pPr>
              <w:pStyle w:val="TableTitleA"/>
            </w:pPr>
            <w:bookmarkStart w:id="1497" w:name="_Ref170909143"/>
            <w:r>
              <w:t xml:space="preserve">Table </w:t>
            </w:r>
            <w:r>
              <w:fldChar w:fldCharType="begin" w:fldLock="1"/>
            </w:r>
            <w:r>
              <w:instrText xml:space="preserve"> STYLEREF 1 \s </w:instrText>
            </w:r>
            <w:r>
              <w:fldChar w:fldCharType="separate"/>
            </w:r>
            <w:r>
              <w:rPr>
                <w:noProof/>
              </w:rPr>
              <w:t>10</w:t>
            </w:r>
            <w:r>
              <w:rPr>
                <w:noProof/>
              </w:rPr>
              <w:fldChar w:fldCharType="end"/>
            </w:r>
            <w:r>
              <w:noBreakHyphen/>
            </w:r>
            <w:r>
              <w:fldChar w:fldCharType="begin" w:fldLock="1"/>
            </w:r>
            <w:r>
              <w:instrText xml:space="preserve"> SEQ Table \* ARABIC \s 1 </w:instrText>
            </w:r>
            <w:r>
              <w:fldChar w:fldCharType="separate"/>
            </w:r>
            <w:r w:rsidR="00594B6E">
              <w:rPr>
                <w:noProof/>
              </w:rPr>
              <w:t>5</w:t>
            </w:r>
            <w:r>
              <w:rPr>
                <w:noProof/>
              </w:rPr>
              <w:fldChar w:fldCharType="end"/>
            </w:r>
            <w:bookmarkEnd w:id="1497"/>
            <w:r>
              <w:t xml:space="preserve">: </w:t>
            </w:r>
            <w:r w:rsidRPr="00D33E60">
              <w:t>Summary of Small Business Impacts</w:t>
            </w:r>
            <w:r w:rsidR="00A454D6">
              <w:t xml:space="preserve"> using 10-Year Annualized Costs</w:t>
            </w:r>
          </w:p>
        </w:tc>
      </w:tr>
      <w:tr w14:paraId="16937E0D" w14:textId="77777777">
        <w:tblPrEx>
          <w:tblW w:w="5000" w:type="pct"/>
          <w:tblLayout w:type="fixed"/>
          <w:tblLook w:val="04A0"/>
        </w:tblPrEx>
        <w:trPr>
          <w:tblHeader/>
        </w:trPr>
        <w:tc>
          <w:tcPr>
            <w:tcW w:w="1682" w:type="pct"/>
            <w:vMerge w:val="restart"/>
            <w:tcBorders>
              <w:top w:val="single" w:sz="4" w:space="0" w:color="auto"/>
              <w:left w:val="single" w:sz="4" w:space="0" w:color="auto"/>
              <w:right w:val="single" w:sz="4" w:space="0" w:color="auto"/>
            </w:tcBorders>
            <w:shd w:val="clear" w:color="auto" w:fill="48A9C5"/>
            <w:vAlign w:val="center"/>
          </w:tcPr>
          <w:p w:rsidR="005D7884" w:rsidRPr="00D33E60" w14:paraId="49E5A2E5" w14:textId="77777777">
            <w:pPr>
              <w:pStyle w:val="TableSubtitle"/>
            </w:pPr>
            <w:r w:rsidRPr="00D33E60">
              <w:t>Use Category</w:t>
            </w:r>
          </w:p>
        </w:tc>
        <w:tc>
          <w:tcPr>
            <w:tcW w:w="578" w:type="pct"/>
            <w:vMerge w:val="restart"/>
            <w:tcBorders>
              <w:top w:val="single" w:sz="4" w:space="0" w:color="auto"/>
              <w:left w:val="single" w:sz="4" w:space="0" w:color="auto"/>
              <w:right w:val="single" w:sz="4" w:space="0" w:color="auto"/>
            </w:tcBorders>
            <w:shd w:val="clear" w:color="auto" w:fill="48A9C5"/>
            <w:vAlign w:val="center"/>
          </w:tcPr>
          <w:p w:rsidR="005D7884" w:rsidRPr="00D33E60" w14:paraId="09A6FCA4" w14:textId="77777777">
            <w:pPr>
              <w:pStyle w:val="TableSubtitle"/>
            </w:pPr>
            <w:r w:rsidRPr="00D33E60">
              <w:t>Number of Small Firms</w:t>
            </w:r>
            <w:r w:rsidRPr="00A65A16">
              <w:t xml:space="preserve"> </w:t>
            </w:r>
          </w:p>
        </w:tc>
        <w:tc>
          <w:tcPr>
            <w:tcW w:w="721" w:type="pct"/>
            <w:vMerge w:val="restart"/>
            <w:tcBorders>
              <w:top w:val="single" w:sz="4" w:space="0" w:color="auto"/>
              <w:left w:val="single" w:sz="4" w:space="0" w:color="auto"/>
              <w:right w:val="single" w:sz="4" w:space="0" w:color="auto"/>
            </w:tcBorders>
            <w:shd w:val="clear" w:color="auto" w:fill="48A9C5"/>
            <w:vAlign w:val="center"/>
          </w:tcPr>
          <w:p w:rsidR="005D7884" w:rsidRPr="00D33E60" w14:paraId="6636E410" w14:textId="5E868499">
            <w:pPr>
              <w:pStyle w:val="TableSubtitle"/>
            </w:pPr>
            <w:r w:rsidRPr="00A65A16">
              <w:t>Average Cost (</w:t>
            </w:r>
            <w:r>
              <w:t>2022$</w:t>
            </w:r>
            <w:r w:rsidRPr="00A65A16">
              <w:t xml:space="preserve">, </w:t>
            </w:r>
            <w:r w:rsidR="00FF79AD">
              <w:t xml:space="preserve">10-Year </w:t>
            </w:r>
            <w:r w:rsidRPr="00A65A16">
              <w:t>Annualized, 7% Discount Rate)</w:t>
            </w:r>
          </w:p>
        </w:tc>
        <w:tc>
          <w:tcPr>
            <w:tcW w:w="2019" w:type="pct"/>
            <w:gridSpan w:val="3"/>
            <w:tcBorders>
              <w:top w:val="single" w:sz="4" w:space="0" w:color="auto"/>
              <w:left w:val="single" w:sz="4" w:space="0" w:color="auto"/>
              <w:bottom w:val="single" w:sz="4" w:space="0" w:color="auto"/>
              <w:right w:val="single" w:sz="4" w:space="0" w:color="auto"/>
            </w:tcBorders>
            <w:shd w:val="clear" w:color="auto" w:fill="48A9C5"/>
            <w:vAlign w:val="center"/>
          </w:tcPr>
          <w:p w:rsidR="005D7884" w:rsidRPr="00D33E60" w14:paraId="62D81466" w14:textId="77777777">
            <w:pPr>
              <w:pStyle w:val="TableSubtitle"/>
            </w:pPr>
            <w:r w:rsidRPr="00D33E60">
              <w:t>Number and Percent of Firms by Cost-Revenue Impact Threshold</w:t>
            </w:r>
          </w:p>
        </w:tc>
      </w:tr>
      <w:tr w14:paraId="6A340294" w14:textId="77777777">
        <w:tblPrEx>
          <w:tblW w:w="5000" w:type="pct"/>
          <w:tblLayout w:type="fixed"/>
          <w:tblLook w:val="04A0"/>
        </w:tblPrEx>
        <w:trPr>
          <w:tblHeader/>
        </w:trPr>
        <w:tc>
          <w:tcPr>
            <w:tcW w:w="1682" w:type="pct"/>
            <w:vMerge/>
            <w:tcBorders>
              <w:left w:val="single" w:sz="4" w:space="0" w:color="auto"/>
              <w:bottom w:val="single" w:sz="4" w:space="0" w:color="auto"/>
              <w:right w:val="single" w:sz="4" w:space="0" w:color="auto"/>
            </w:tcBorders>
            <w:shd w:val="clear" w:color="auto" w:fill="48A9C5"/>
          </w:tcPr>
          <w:p w:rsidR="005D7884" w:rsidRPr="00D33E60" w14:paraId="335768E7" w14:textId="77777777">
            <w:pPr>
              <w:pStyle w:val="TableSubtitle"/>
            </w:pPr>
          </w:p>
        </w:tc>
        <w:tc>
          <w:tcPr>
            <w:tcW w:w="578" w:type="pct"/>
            <w:vMerge/>
            <w:tcBorders>
              <w:left w:val="single" w:sz="4" w:space="0" w:color="auto"/>
              <w:bottom w:val="single" w:sz="4" w:space="0" w:color="auto"/>
              <w:right w:val="single" w:sz="4" w:space="0" w:color="auto"/>
            </w:tcBorders>
            <w:shd w:val="clear" w:color="auto" w:fill="48A9C5"/>
          </w:tcPr>
          <w:p w:rsidR="005D7884" w:rsidRPr="00D33E60" w14:paraId="3B6037E4" w14:textId="77777777">
            <w:pPr>
              <w:pStyle w:val="TableSubtitle"/>
            </w:pPr>
          </w:p>
        </w:tc>
        <w:tc>
          <w:tcPr>
            <w:tcW w:w="721" w:type="pct"/>
            <w:vMerge/>
            <w:tcBorders>
              <w:left w:val="single" w:sz="4" w:space="0" w:color="auto"/>
              <w:bottom w:val="single" w:sz="4" w:space="0" w:color="auto"/>
              <w:right w:val="single" w:sz="4" w:space="0" w:color="auto"/>
            </w:tcBorders>
            <w:shd w:val="clear" w:color="auto" w:fill="48A9C5"/>
          </w:tcPr>
          <w:p w:rsidR="005D7884" w:rsidRPr="00D33E60" w14:paraId="754CF4BA" w14:textId="77777777">
            <w:pPr>
              <w:pStyle w:val="TableSubtitle"/>
            </w:pPr>
          </w:p>
        </w:tc>
        <w:tc>
          <w:tcPr>
            <w:tcW w:w="768" w:type="pct"/>
            <w:tcBorders>
              <w:top w:val="single" w:sz="4" w:space="0" w:color="auto"/>
              <w:left w:val="single" w:sz="4" w:space="0" w:color="auto"/>
              <w:bottom w:val="single" w:sz="4" w:space="0" w:color="auto"/>
              <w:right w:val="single" w:sz="4" w:space="0" w:color="auto"/>
            </w:tcBorders>
            <w:shd w:val="clear" w:color="auto" w:fill="48A9C5"/>
            <w:vAlign w:val="center"/>
          </w:tcPr>
          <w:p w:rsidR="005D7884" w:rsidRPr="00D33E60" w14:paraId="245567AD" w14:textId="77777777">
            <w:pPr>
              <w:pStyle w:val="TableSubtitle"/>
            </w:pPr>
            <w:r w:rsidRPr="00D33E60">
              <w:t>&lt;1%</w:t>
            </w:r>
          </w:p>
        </w:tc>
        <w:tc>
          <w:tcPr>
            <w:tcW w:w="625" w:type="pct"/>
            <w:tcBorders>
              <w:top w:val="single" w:sz="4" w:space="0" w:color="auto"/>
              <w:left w:val="single" w:sz="4" w:space="0" w:color="auto"/>
              <w:bottom w:val="single" w:sz="4" w:space="0" w:color="auto"/>
              <w:right w:val="single" w:sz="4" w:space="0" w:color="auto"/>
            </w:tcBorders>
            <w:shd w:val="clear" w:color="auto" w:fill="48A9C5"/>
            <w:vAlign w:val="center"/>
          </w:tcPr>
          <w:p w:rsidR="005D7884" w:rsidRPr="00D33E60" w14:paraId="7B772518" w14:textId="77777777">
            <w:pPr>
              <w:pStyle w:val="TableSubtitle"/>
            </w:pPr>
            <w:r w:rsidRPr="00D33E60">
              <w:t>1</w:t>
            </w:r>
            <w:r>
              <w:t>–</w:t>
            </w:r>
            <w:r w:rsidRPr="00D33E60">
              <w:t>3%</w:t>
            </w:r>
          </w:p>
        </w:tc>
        <w:tc>
          <w:tcPr>
            <w:tcW w:w="626" w:type="pct"/>
            <w:tcBorders>
              <w:top w:val="single" w:sz="4" w:space="0" w:color="auto"/>
              <w:left w:val="single" w:sz="4" w:space="0" w:color="auto"/>
              <w:bottom w:val="single" w:sz="4" w:space="0" w:color="auto"/>
              <w:right w:val="single" w:sz="4" w:space="0" w:color="auto"/>
            </w:tcBorders>
            <w:shd w:val="clear" w:color="auto" w:fill="48A9C5"/>
            <w:vAlign w:val="center"/>
          </w:tcPr>
          <w:p w:rsidR="005D7884" w:rsidRPr="00D33E60" w14:paraId="24D71457" w14:textId="77777777">
            <w:pPr>
              <w:pStyle w:val="TableSubtitle"/>
            </w:pPr>
            <w:r w:rsidRPr="00D33E60">
              <w:t>&gt;3%</w:t>
            </w:r>
          </w:p>
        </w:tc>
      </w:tr>
      <w:tr w14:paraId="61490155"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6853D1B6" w14:textId="77777777">
            <w:pPr>
              <w:pStyle w:val="RTableTextAbt"/>
              <w:jc w:val="left"/>
              <w:rPr>
                <w:szCs w:val="18"/>
              </w:rPr>
            </w:pPr>
            <w:r w:rsidRPr="001B59D2">
              <w:rPr>
                <w:szCs w:val="18"/>
              </w:rPr>
              <w:t>Manufactur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72A12D2C" w14:textId="77777777">
            <w:pPr>
              <w:pStyle w:val="RTableTextAbt"/>
              <w:rPr>
                <w:szCs w:val="18"/>
              </w:rPr>
            </w:pPr>
            <w:r>
              <w:rPr>
                <w:szCs w:val="18"/>
              </w:rPr>
              <w:t xml:space="preserve">1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C1015A" w14:paraId="2C4EED11" w14:textId="3E512A83">
            <w:pPr>
              <w:pStyle w:val="RTableTextAbt"/>
              <w:rPr>
                <w:szCs w:val="18"/>
              </w:rPr>
            </w:pPr>
            <w:r>
              <w:rPr>
                <w:szCs w:val="18"/>
              </w:rPr>
              <w:t>$</w:t>
            </w:r>
            <w:r w:rsidR="007446FB">
              <w:rPr>
                <w:szCs w:val="18"/>
              </w:rPr>
              <w:t>58</w:t>
            </w:r>
            <w:r>
              <w:rPr>
                <w:szCs w:val="18"/>
              </w:rPr>
              <w:t>,</w:t>
            </w:r>
            <w:r w:rsidR="007446FB">
              <w:rPr>
                <w:szCs w:val="18"/>
              </w:rPr>
              <w:t>255</w:t>
            </w:r>
            <w:r w:rsidR="00594B6E">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AE97738" w14:textId="078BDB24">
            <w:pPr>
              <w:pStyle w:val="RTableTextAbt"/>
              <w:rPr>
                <w:szCs w:val="18"/>
              </w:rPr>
            </w:pPr>
            <w:r>
              <w:rPr>
                <w:szCs w:val="18"/>
              </w:rPr>
              <w:t>1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98F9B94" w14:textId="3280A73C">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5503689" w14:textId="68303CB5">
            <w:pPr>
              <w:pStyle w:val="RTableTextAbt"/>
              <w:rPr>
                <w:szCs w:val="18"/>
              </w:rPr>
            </w:pPr>
            <w:r>
              <w:rPr>
                <w:szCs w:val="18"/>
              </w:rPr>
              <w:t>-</w:t>
            </w:r>
          </w:p>
        </w:tc>
      </w:tr>
      <w:tr w14:paraId="6436D26F"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48C4F25E" w14:textId="77777777">
            <w:pPr>
              <w:pStyle w:val="RTableTextAbt"/>
              <w:jc w:val="left"/>
              <w:rPr>
                <w:szCs w:val="18"/>
              </w:rPr>
            </w:pPr>
            <w:r w:rsidRPr="001B59D2">
              <w:rPr>
                <w:szCs w:val="18"/>
              </w:rPr>
              <w:t>Import/Repackage</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4692EDD8" w14:textId="77777777">
            <w:pPr>
              <w:pStyle w:val="RTableTextAbt"/>
              <w:rPr>
                <w:szCs w:val="18"/>
              </w:rPr>
            </w:pPr>
            <w:r>
              <w:rPr>
                <w:szCs w:val="18"/>
              </w:rPr>
              <w:t xml:space="preserve">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C1015A" w14:paraId="0DBB4E50" w14:textId="7569D357">
            <w:pPr>
              <w:pStyle w:val="RTableTextAbt"/>
              <w:rPr>
                <w:szCs w:val="18"/>
              </w:rPr>
            </w:pPr>
            <w:r>
              <w:rPr>
                <w:szCs w:val="18"/>
              </w:rPr>
              <w:t>$</w:t>
            </w:r>
            <w:r w:rsidR="007446FB">
              <w:rPr>
                <w:szCs w:val="18"/>
              </w:rPr>
              <w:t>12</w:t>
            </w:r>
            <w:r>
              <w:rPr>
                <w:szCs w:val="18"/>
              </w:rPr>
              <w:t>,</w:t>
            </w:r>
            <w:r w:rsidR="007446FB">
              <w:rPr>
                <w:szCs w:val="18"/>
              </w:rPr>
              <w:t>616</w:t>
            </w:r>
            <w:r w:rsidR="00594B6E">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5B81A8B" w14:textId="515434D2">
            <w:pPr>
              <w:pStyle w:val="RTableTextAbt"/>
              <w:rPr>
                <w:szCs w:val="18"/>
              </w:rPr>
            </w:pPr>
            <w:r>
              <w:rPr>
                <w:szCs w:val="18"/>
              </w:rPr>
              <w:t>6 (75%)</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2DF2B46" w14:textId="63A11613">
            <w:pPr>
              <w:pStyle w:val="RTableTextAbt"/>
              <w:rPr>
                <w:szCs w:val="18"/>
              </w:rPr>
            </w:pPr>
            <w:r>
              <w:rPr>
                <w:szCs w:val="18"/>
              </w:rPr>
              <w:t>2 (25%)</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268C0209" w14:textId="5987A693">
            <w:pPr>
              <w:pStyle w:val="RTableTextAbt"/>
              <w:rPr>
                <w:szCs w:val="18"/>
              </w:rPr>
            </w:pPr>
            <w:r>
              <w:rPr>
                <w:szCs w:val="18"/>
              </w:rPr>
              <w:t>-</w:t>
            </w:r>
          </w:p>
        </w:tc>
      </w:tr>
      <w:tr w14:paraId="2DD0CC14"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2633CAE3" w14:textId="77777777">
            <w:pPr>
              <w:pStyle w:val="RTableTextAbt"/>
              <w:jc w:val="left"/>
              <w:rPr>
                <w:szCs w:val="18"/>
              </w:rPr>
            </w:pPr>
            <w:r w:rsidRPr="001B59D2">
              <w:rPr>
                <w:szCs w:val="18"/>
              </w:rPr>
              <w:t>Processing Aid in Petrochemical Manufactur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2BFB22C9" w14:textId="77777777">
            <w:pPr>
              <w:pStyle w:val="RTableTextAbt"/>
              <w:rPr>
                <w:szCs w:val="18"/>
              </w:rPr>
            </w:pPr>
            <w:r>
              <w:rPr>
                <w:szCs w:val="18"/>
              </w:rPr>
              <w:t xml:space="preserve">6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C1015A" w14:paraId="5C7234F6" w14:textId="0DE351D0">
            <w:pPr>
              <w:pStyle w:val="RTableTextAbt"/>
              <w:rPr>
                <w:szCs w:val="18"/>
              </w:rPr>
            </w:pPr>
            <w:r>
              <w:rPr>
                <w:szCs w:val="18"/>
              </w:rPr>
              <w:t>$</w:t>
            </w:r>
            <w:r w:rsidR="007446FB">
              <w:rPr>
                <w:szCs w:val="18"/>
              </w:rPr>
              <w:t>13</w:t>
            </w:r>
            <w:r>
              <w:rPr>
                <w:szCs w:val="18"/>
              </w:rPr>
              <w:t>,</w:t>
            </w:r>
            <w:r w:rsidR="007446FB">
              <w:rPr>
                <w:szCs w:val="18"/>
              </w:rPr>
              <w:t>619</w:t>
            </w:r>
            <w:r w:rsidR="00594B6E">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2466A732" w14:textId="30E2705A">
            <w:pPr>
              <w:pStyle w:val="RTableTextAbt"/>
              <w:rPr>
                <w:szCs w:val="18"/>
              </w:rPr>
            </w:pPr>
            <w:r>
              <w:rPr>
                <w:szCs w:val="18"/>
              </w:rPr>
              <w:t>6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128FD3D" w14:textId="767E3AA7">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C87B8FE" w14:textId="1A1E13CD">
            <w:pPr>
              <w:pStyle w:val="RTableTextAbt"/>
              <w:rPr>
                <w:szCs w:val="18"/>
              </w:rPr>
            </w:pPr>
            <w:r>
              <w:rPr>
                <w:szCs w:val="18"/>
              </w:rPr>
              <w:t>-</w:t>
            </w:r>
          </w:p>
        </w:tc>
      </w:tr>
      <w:tr w14:paraId="3A9BEF0F"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3E31F302" w14:textId="77777777">
            <w:pPr>
              <w:pStyle w:val="RTableTextAbt"/>
              <w:jc w:val="left"/>
              <w:rPr>
                <w:szCs w:val="18"/>
              </w:rPr>
            </w:pPr>
            <w:r w:rsidRPr="001B59D2">
              <w:rPr>
                <w:szCs w:val="18"/>
              </w:rPr>
              <w:t xml:space="preserve">Use as </w:t>
            </w:r>
            <w:r>
              <w:rPr>
                <w:szCs w:val="18"/>
              </w:rPr>
              <w:t>M</w:t>
            </w:r>
            <w:r w:rsidRPr="001B59D2">
              <w:rPr>
                <w:szCs w:val="18"/>
              </w:rPr>
              <w:t xml:space="preserve">askant for </w:t>
            </w:r>
            <w:r>
              <w:rPr>
                <w:szCs w:val="18"/>
              </w:rPr>
              <w:t>C</w:t>
            </w:r>
            <w:r w:rsidRPr="001B59D2">
              <w:rPr>
                <w:szCs w:val="18"/>
              </w:rPr>
              <w:t xml:space="preserve">hemical </w:t>
            </w:r>
            <w:r>
              <w:rPr>
                <w:szCs w:val="18"/>
              </w:rPr>
              <w:t>M</w:t>
            </w:r>
            <w:r w:rsidRPr="001B59D2">
              <w:rPr>
                <w:szCs w:val="18"/>
              </w:rPr>
              <w:t>ill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1D44621B" w14:textId="77777777">
            <w:pPr>
              <w:pStyle w:val="RTableTextAbt"/>
              <w:rPr>
                <w:szCs w:val="18"/>
              </w:rPr>
            </w:pPr>
            <w:r>
              <w:rPr>
                <w:szCs w:val="18"/>
              </w:rPr>
              <w:t xml:space="preserve">69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C1015A" w14:paraId="63745922" w14:textId="277F6060">
            <w:pPr>
              <w:pStyle w:val="RTableTextAbt"/>
              <w:rPr>
                <w:szCs w:val="18"/>
              </w:rPr>
            </w:pPr>
            <w:r>
              <w:rPr>
                <w:szCs w:val="18"/>
              </w:rPr>
              <w:t>$1</w:t>
            </w:r>
            <w:r w:rsidR="007446FB">
              <w:rPr>
                <w:szCs w:val="18"/>
              </w:rPr>
              <w:t>9</w:t>
            </w:r>
            <w:r>
              <w:rPr>
                <w:szCs w:val="18"/>
              </w:rPr>
              <w:t>,</w:t>
            </w:r>
            <w:r w:rsidR="007446FB">
              <w:rPr>
                <w:szCs w:val="18"/>
              </w:rPr>
              <w:t>887</w:t>
            </w:r>
            <w:r w:rsidR="00594B6E">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018C5774" w14:textId="6E4F89EF">
            <w:pPr>
              <w:pStyle w:val="RTableTextAbt"/>
              <w:rPr>
                <w:szCs w:val="18"/>
              </w:rPr>
            </w:pPr>
            <w:r>
              <w:rPr>
                <w:szCs w:val="18"/>
              </w:rPr>
              <w:t>69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0003B86A" w14:textId="41B5D259">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29C661A0" w14:textId="58EFF6BE">
            <w:pPr>
              <w:pStyle w:val="RTableTextAbt"/>
              <w:rPr>
                <w:szCs w:val="18"/>
              </w:rPr>
            </w:pPr>
            <w:r>
              <w:rPr>
                <w:szCs w:val="18"/>
              </w:rPr>
              <w:t>-</w:t>
            </w:r>
          </w:p>
        </w:tc>
      </w:tr>
      <w:tr w14:paraId="7A6FEF69"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0B2EDB48" w14:textId="77777777">
            <w:pPr>
              <w:pStyle w:val="RTableTextAbt"/>
              <w:jc w:val="left"/>
              <w:rPr>
                <w:szCs w:val="18"/>
              </w:rPr>
            </w:pPr>
            <w:r w:rsidRPr="001B59D2">
              <w:rPr>
                <w:szCs w:val="18"/>
              </w:rPr>
              <w:t>Vapor Degreas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1F9F21EA" w14:textId="77777777">
            <w:pPr>
              <w:pStyle w:val="RTableTextAbt"/>
              <w:rPr>
                <w:szCs w:val="18"/>
              </w:rPr>
            </w:pPr>
            <w:r>
              <w:rPr>
                <w:szCs w:val="18"/>
              </w:rPr>
              <w:t xml:space="preserve">1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36E4CFCC" w14:textId="5CA0FFCA">
            <w:pPr>
              <w:pStyle w:val="RTableTextAbt"/>
              <w:rPr>
                <w:szCs w:val="18"/>
                <w:highlight w:val="yellow"/>
              </w:rPr>
            </w:pPr>
            <w:r>
              <w:rPr>
                <w:szCs w:val="18"/>
              </w:rPr>
              <w:t>$1</w:t>
            </w:r>
            <w:r w:rsidR="007446FB">
              <w:rPr>
                <w:szCs w:val="18"/>
              </w:rPr>
              <w:t>70,825</w:t>
            </w:r>
            <w:r>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03048B06" w14:textId="18724E30">
            <w:pPr>
              <w:pStyle w:val="RTableTextAbt"/>
              <w:rPr>
                <w:szCs w:val="18"/>
              </w:rPr>
            </w:pPr>
            <w:r>
              <w:rPr>
                <w:szCs w:val="18"/>
              </w:rPr>
              <w:t>3 (30</w:t>
            </w:r>
            <w:r>
              <w:rPr>
                <w:szCs w:val="18"/>
              </w:rPr>
              <w:t>%)</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0560459" w14:textId="2CD07218">
            <w:pPr>
              <w:pStyle w:val="RTableTextAbt"/>
              <w:rPr>
                <w:szCs w:val="18"/>
              </w:rPr>
            </w:pPr>
            <w:r>
              <w:rPr>
                <w:szCs w:val="18"/>
              </w:rPr>
              <w:t>4 (40</w:t>
            </w: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5EF1B9C0" w14:textId="01F535F9">
            <w:pPr>
              <w:pStyle w:val="RTableTextAbt"/>
              <w:rPr>
                <w:szCs w:val="18"/>
              </w:rPr>
            </w:pPr>
            <w:r>
              <w:rPr>
                <w:szCs w:val="18"/>
              </w:rPr>
              <w:t>3 (30%)</w:t>
            </w:r>
          </w:p>
        </w:tc>
      </w:tr>
      <w:tr w14:paraId="5BDAD57A"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3340883B" w14:textId="77777777">
            <w:pPr>
              <w:pStyle w:val="RTableTextAbt"/>
              <w:jc w:val="left"/>
              <w:rPr>
                <w:szCs w:val="18"/>
              </w:rPr>
            </w:pPr>
            <w:r w:rsidRPr="001B59D2">
              <w:rPr>
                <w:szCs w:val="18"/>
              </w:rPr>
              <w:t>Recycling and Disposa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4DB7074A" w14:textId="77777777">
            <w:pPr>
              <w:pStyle w:val="RTableTextAbt"/>
              <w:rPr>
                <w:szCs w:val="18"/>
              </w:rPr>
            </w:pPr>
            <w:r>
              <w:rPr>
                <w:szCs w:val="18"/>
              </w:rPr>
              <w:t xml:space="preserve">87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019F8325" w14:textId="3BE489C3">
            <w:pPr>
              <w:pStyle w:val="RTableTextAbt"/>
              <w:rPr>
                <w:szCs w:val="18"/>
                <w:highlight w:val="yellow"/>
              </w:rPr>
            </w:pPr>
            <w:r>
              <w:rPr>
                <w:szCs w:val="18"/>
              </w:rPr>
              <w:t>$</w:t>
            </w:r>
            <w:r w:rsidR="007446FB">
              <w:rPr>
                <w:szCs w:val="18"/>
              </w:rPr>
              <w:t>8</w:t>
            </w:r>
            <w:r>
              <w:rPr>
                <w:szCs w:val="18"/>
              </w:rPr>
              <w:t>,</w:t>
            </w:r>
            <w:r w:rsidR="00594B6E">
              <w:rPr>
                <w:szCs w:val="18"/>
              </w:rPr>
              <w:t>2</w:t>
            </w:r>
            <w:r w:rsidR="007446FB">
              <w:rPr>
                <w:szCs w:val="18"/>
              </w:rPr>
              <w:t>74</w:t>
            </w:r>
            <w:r w:rsidR="00594B6E">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5F76CD13" w14:textId="087C02D7">
            <w:pPr>
              <w:pStyle w:val="RTableTextAbt"/>
              <w:rPr>
                <w:szCs w:val="18"/>
              </w:rPr>
            </w:pPr>
            <w:r>
              <w:rPr>
                <w:szCs w:val="18"/>
              </w:rPr>
              <w:t>87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BA6394D" w14:textId="57C132BC">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2F13DC0" w14:textId="679133B6">
            <w:pPr>
              <w:pStyle w:val="RTableTextAbt"/>
              <w:rPr>
                <w:szCs w:val="18"/>
              </w:rPr>
            </w:pPr>
            <w:r>
              <w:rPr>
                <w:szCs w:val="18"/>
              </w:rPr>
              <w:t>-</w:t>
            </w:r>
          </w:p>
        </w:tc>
      </w:tr>
      <w:tr w14:paraId="567240EF" w14:textId="77777777" w:rsidTr="00A90589">
        <w:tblPrEx>
          <w:tblW w:w="5000" w:type="pct"/>
          <w:tblLayout w:type="fixed"/>
          <w:tblLook w:val="04A0"/>
        </w:tblPrEx>
        <w:trPr>
          <w:trHeight w:val="710"/>
        </w:trPr>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753C8448" w14:textId="77777777">
            <w:pPr>
              <w:pStyle w:val="RTableTextAbt"/>
              <w:jc w:val="left"/>
              <w:rPr>
                <w:szCs w:val="18"/>
              </w:rPr>
            </w:pPr>
            <w:r w:rsidRPr="001B59D2">
              <w:rPr>
                <w:szCs w:val="18"/>
              </w:rPr>
              <w:t>Incorporation into other formulation, mixture, and reaction produc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2DABABA1" w14:textId="77777777">
            <w:pPr>
              <w:pStyle w:val="RTableTextAbt"/>
              <w:rPr>
                <w:szCs w:val="18"/>
              </w:rPr>
            </w:pPr>
            <w:r>
              <w:rPr>
                <w:szCs w:val="18"/>
              </w:rPr>
              <w:t xml:space="preserve">25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C1015A" w14:paraId="2DE40180" w14:textId="2E45A4AB">
            <w:pPr>
              <w:pStyle w:val="RTableTextAbt"/>
              <w:rPr>
                <w:szCs w:val="18"/>
              </w:rPr>
            </w:pPr>
            <w:r>
              <w:rPr>
                <w:szCs w:val="18"/>
              </w:rPr>
              <w:t>$</w:t>
            </w:r>
            <w:r w:rsidR="007446FB">
              <w:rPr>
                <w:szCs w:val="18"/>
              </w:rPr>
              <w:t>54</w:t>
            </w:r>
            <w:r>
              <w:rPr>
                <w:szCs w:val="18"/>
              </w:rPr>
              <w:t>,44</w:t>
            </w:r>
            <w:r w:rsidR="007446FB">
              <w:rPr>
                <w:szCs w:val="18"/>
              </w:rPr>
              <w:t>1</w:t>
            </w:r>
            <w:r>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F1A6651" w14:textId="2B38C64E">
            <w:pPr>
              <w:pStyle w:val="RTableTextAbt"/>
              <w:rPr>
                <w:szCs w:val="18"/>
              </w:rPr>
            </w:pPr>
            <w:r>
              <w:rPr>
                <w:szCs w:val="18"/>
              </w:rPr>
              <w:t>20 (8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52D3EA98" w14:textId="119FF03E">
            <w:pPr>
              <w:pStyle w:val="RTableTextAbt"/>
              <w:rPr>
                <w:szCs w:val="18"/>
              </w:rPr>
            </w:pPr>
            <w:r>
              <w:rPr>
                <w:szCs w:val="18"/>
              </w:rPr>
              <w:t>3 (12%)</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26DBB9C3" w14:textId="315BFDD8">
            <w:pPr>
              <w:pStyle w:val="RTableTextAbt"/>
              <w:rPr>
                <w:szCs w:val="18"/>
              </w:rPr>
            </w:pPr>
            <w:r>
              <w:rPr>
                <w:szCs w:val="18"/>
              </w:rPr>
              <w:t>2 (8</w:t>
            </w:r>
            <w:r>
              <w:rPr>
                <w:szCs w:val="18"/>
              </w:rPr>
              <w:t>%)</w:t>
            </w:r>
          </w:p>
        </w:tc>
      </w:tr>
      <w:tr w14:paraId="0D8FACD8"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7831FB85" w14:textId="77777777">
            <w:pPr>
              <w:pStyle w:val="RTableTextAbt"/>
              <w:jc w:val="left"/>
              <w:rPr>
                <w:szCs w:val="18"/>
              </w:rPr>
            </w:pPr>
            <w:r w:rsidRPr="001B59D2">
              <w:rPr>
                <w:szCs w:val="18"/>
              </w:rPr>
              <w:t>Laboratory Chemical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308B1055" w14:textId="77777777">
            <w:pPr>
              <w:pStyle w:val="RTableTextAbt"/>
              <w:rPr>
                <w:szCs w:val="18"/>
              </w:rPr>
            </w:pPr>
            <w:r>
              <w:rPr>
                <w:szCs w:val="18"/>
              </w:rPr>
              <w:t xml:space="preserve">24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C1015A" w14:paraId="61FE5FD3" w14:textId="1DD5F103">
            <w:pPr>
              <w:pStyle w:val="RTableTextAbt"/>
              <w:rPr>
                <w:szCs w:val="18"/>
              </w:rPr>
            </w:pPr>
            <w:r>
              <w:rPr>
                <w:szCs w:val="18"/>
              </w:rPr>
              <w:t>$</w:t>
            </w:r>
            <w:r w:rsidR="00594B6E">
              <w:rPr>
                <w:szCs w:val="18"/>
              </w:rPr>
              <w:t xml:space="preserve">27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76AEFE69" w14:textId="153A67E6">
            <w:pPr>
              <w:pStyle w:val="RTableTextAbt"/>
              <w:rPr>
                <w:szCs w:val="18"/>
              </w:rPr>
            </w:pPr>
            <w:r>
              <w:rPr>
                <w:szCs w:val="18"/>
              </w:rPr>
              <w:t>24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262FD67" w14:textId="1CDD4990">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AA02A9E" w14:textId="11557ECF">
            <w:pPr>
              <w:pStyle w:val="RTableTextAbt"/>
              <w:rPr>
                <w:szCs w:val="18"/>
              </w:rPr>
            </w:pPr>
            <w:r>
              <w:rPr>
                <w:szCs w:val="18"/>
              </w:rPr>
              <w:t>-</w:t>
            </w:r>
          </w:p>
        </w:tc>
      </w:tr>
      <w:tr w14:paraId="1920808E"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5BE68BD8" w14:textId="77777777">
            <w:pPr>
              <w:pStyle w:val="RTableTextAbt"/>
              <w:jc w:val="left"/>
              <w:rPr>
                <w:b/>
                <w:szCs w:val="18"/>
              </w:rPr>
            </w:pPr>
            <w:r w:rsidRPr="001B59D2">
              <w:rPr>
                <w:szCs w:val="18"/>
              </w:rPr>
              <w:t>Adhesives and Sealan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368FD235" w14:textId="77777777">
            <w:pPr>
              <w:pStyle w:val="RTableTextAbt"/>
              <w:rPr>
                <w:b/>
                <w:szCs w:val="18"/>
              </w:rPr>
            </w:pPr>
            <w:r>
              <w:rPr>
                <w:szCs w:val="18"/>
              </w:rPr>
              <w:t xml:space="preserve">80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468014F1" w14:textId="36E85D35">
            <w:pPr>
              <w:pStyle w:val="RTableTextAbt"/>
              <w:rPr>
                <w:szCs w:val="18"/>
              </w:rPr>
            </w:pPr>
            <w:r>
              <w:rPr>
                <w:szCs w:val="18"/>
              </w:rPr>
              <w:t xml:space="preserve">$420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AB04BA6" w14:textId="10031AA0">
            <w:pPr>
              <w:pStyle w:val="RTableTextAbt"/>
              <w:rPr>
                <w:szCs w:val="18"/>
              </w:rPr>
            </w:pPr>
            <w:r>
              <w:rPr>
                <w:szCs w:val="18"/>
              </w:rPr>
              <w:t>80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85300F0" w14:textId="2A33BAB9">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4357C4AA" w14:textId="17B54D39">
            <w:pPr>
              <w:pStyle w:val="RTableTextAbt"/>
              <w:rPr>
                <w:szCs w:val="18"/>
              </w:rPr>
            </w:pPr>
            <w:r>
              <w:rPr>
                <w:szCs w:val="18"/>
              </w:rPr>
              <w:t>-</w:t>
            </w:r>
          </w:p>
        </w:tc>
      </w:tr>
      <w:tr w14:paraId="1F786F14"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0EF0966A" w14:textId="77777777">
            <w:pPr>
              <w:pStyle w:val="RTableTextAbt"/>
              <w:jc w:val="left"/>
              <w:rPr>
                <w:b/>
                <w:szCs w:val="18"/>
              </w:rPr>
            </w:pPr>
            <w:r w:rsidRPr="001B59D2">
              <w:rPr>
                <w:szCs w:val="18"/>
              </w:rPr>
              <w:t>Paint and Coating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3EC71748" w14:textId="77777777">
            <w:pPr>
              <w:pStyle w:val="RTableTextAbt"/>
              <w:rPr>
                <w:b/>
                <w:szCs w:val="18"/>
              </w:rPr>
            </w:pPr>
            <w:r>
              <w:rPr>
                <w:szCs w:val="18"/>
              </w:rPr>
              <w:t xml:space="preserve">2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76D4F686" w14:textId="05FAB7AD">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3027CEC" w14:textId="09D5B9CF">
            <w:pPr>
              <w:pStyle w:val="RTableTextAbt"/>
              <w:rPr>
                <w:b/>
                <w:bCs w:val="0"/>
                <w:szCs w:val="18"/>
              </w:rPr>
            </w:pPr>
            <w:r>
              <w:rPr>
                <w:szCs w:val="18"/>
              </w:rPr>
              <w:t>2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717F4884" w14:textId="7FF8604F">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B0DE78A" w14:textId="1D8BBA45">
            <w:pPr>
              <w:pStyle w:val="RTableTextAbt"/>
              <w:rPr>
                <w:b/>
                <w:bCs w:val="0"/>
                <w:szCs w:val="18"/>
              </w:rPr>
            </w:pPr>
            <w:r>
              <w:rPr>
                <w:szCs w:val="18"/>
              </w:rPr>
              <w:t>-</w:t>
            </w:r>
          </w:p>
        </w:tc>
      </w:tr>
      <w:tr w14:paraId="389D52D5"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6A4A12DA" w14:textId="77777777">
            <w:pPr>
              <w:pStyle w:val="RTableTextAbt"/>
              <w:jc w:val="left"/>
              <w:rPr>
                <w:b/>
                <w:szCs w:val="18"/>
              </w:rPr>
            </w:pPr>
            <w:r w:rsidRPr="001B59D2">
              <w:rPr>
                <w:szCs w:val="18"/>
              </w:rPr>
              <w:t>Aerosol Spray Cleaning/Degreas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36C22510" w14:textId="77777777">
            <w:pPr>
              <w:pStyle w:val="RTableTextAbt"/>
              <w:rPr>
                <w:b/>
                <w:szCs w:val="18"/>
              </w:rPr>
            </w:pPr>
            <w:r>
              <w:rPr>
                <w:szCs w:val="18"/>
              </w:rPr>
              <w:t xml:space="preserve">26,05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5114B7EB" w14:textId="7F598E49">
            <w:pPr>
              <w:pStyle w:val="RTableTextAbt"/>
              <w:rPr>
                <w:szCs w:val="18"/>
              </w:rPr>
            </w:pPr>
            <w:r>
              <w:rPr>
                <w:szCs w:val="18"/>
              </w:rPr>
              <w:t>$</w:t>
            </w:r>
            <w:r w:rsidR="00594B6E">
              <w:rPr>
                <w:szCs w:val="18"/>
              </w:rPr>
              <w:t xml:space="preserve">73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22E09BCC" w14:textId="0C48487A">
            <w:pPr>
              <w:pStyle w:val="RTableTextAbt"/>
              <w:rPr>
                <w:b/>
                <w:bCs w:val="0"/>
                <w:szCs w:val="18"/>
              </w:rPr>
            </w:pPr>
            <w:r>
              <w:rPr>
                <w:szCs w:val="18"/>
              </w:rPr>
              <w:t>26,05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DC5AA64" w14:textId="48F036C6">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43268A88" w14:textId="2DDC04DF">
            <w:pPr>
              <w:pStyle w:val="RTableTextAbt"/>
              <w:rPr>
                <w:b/>
                <w:bCs w:val="0"/>
                <w:szCs w:val="18"/>
              </w:rPr>
            </w:pPr>
            <w:r>
              <w:rPr>
                <w:szCs w:val="18"/>
              </w:rPr>
              <w:t>-</w:t>
            </w:r>
          </w:p>
        </w:tc>
      </w:tr>
      <w:tr w14:paraId="039C6044"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tcPr>
          <w:p w:rsidR="005D7884" w:rsidRPr="001B59D2" w14:paraId="067F7D8A" w14:textId="77777777">
            <w:pPr>
              <w:pStyle w:val="RTableTextAbt"/>
              <w:jc w:val="left"/>
              <w:rPr>
                <w:szCs w:val="18"/>
              </w:rPr>
            </w:pPr>
            <w:r w:rsidRPr="008A177B">
              <w:rPr>
                <w:szCs w:val="18"/>
              </w:rPr>
              <w:t>Aerosol Spray Cleaning/Degreasing - EEC</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8A177B" w14:paraId="63FFC789" w14:textId="77777777">
            <w:pPr>
              <w:pStyle w:val="RTableTextAbt"/>
              <w:rPr>
                <w:szCs w:val="18"/>
              </w:rPr>
            </w:pPr>
            <w:r>
              <w:rPr>
                <w:szCs w:val="18"/>
              </w:rPr>
              <w:t xml:space="preserve">119,523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8A177B" w14:paraId="6696B9A5" w14:textId="48ACCA7F">
            <w:pPr>
              <w:pStyle w:val="RTableTextAbt"/>
              <w:rPr>
                <w:szCs w:val="18"/>
              </w:rPr>
            </w:pPr>
            <w:r>
              <w:rPr>
                <w:szCs w:val="18"/>
              </w:rPr>
              <w:t>$1</w:t>
            </w:r>
            <w:r w:rsidR="007446FB">
              <w:rPr>
                <w:szCs w:val="18"/>
              </w:rPr>
              <w:t>90</w:t>
            </w:r>
            <w:r>
              <w:rPr>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8A177B" w14:paraId="3F5CD7D7" w14:textId="0A4CE1A1">
            <w:pPr>
              <w:pStyle w:val="RTableTextAbt"/>
              <w:rPr>
                <w:szCs w:val="18"/>
              </w:rPr>
            </w:pPr>
            <w:r>
              <w:rPr>
                <w:szCs w:val="18"/>
              </w:rPr>
              <w:t>119,523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8A177B" w14:paraId="67D13855" w14:textId="296C023A">
            <w:pPr>
              <w:pStyle w:val="RTableTextAbt"/>
              <w:rPr>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8A177B" w14:paraId="606AFDED" w14:textId="64733F93">
            <w:pPr>
              <w:pStyle w:val="RTableTextAbt"/>
              <w:rPr>
                <w:szCs w:val="18"/>
              </w:rPr>
            </w:pPr>
            <w:r>
              <w:rPr>
                <w:szCs w:val="18"/>
              </w:rPr>
              <w:t>-</w:t>
            </w:r>
          </w:p>
        </w:tc>
      </w:tr>
      <w:tr w14:paraId="62585F1A"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2125CB26" w14:textId="77777777">
            <w:pPr>
              <w:pStyle w:val="RTableTextAbt"/>
              <w:jc w:val="left"/>
              <w:rPr>
                <w:b/>
                <w:szCs w:val="18"/>
              </w:rPr>
            </w:pPr>
            <w:r w:rsidRPr="001B59D2">
              <w:rPr>
                <w:szCs w:val="18"/>
              </w:rPr>
              <w:t>Liquid and Spray Batch Cold Clean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41EF3E5B" w14:textId="77777777">
            <w:pPr>
              <w:pStyle w:val="RTableTextAbt"/>
              <w:rPr>
                <w:b/>
                <w:szCs w:val="18"/>
              </w:rPr>
            </w:pPr>
            <w:r>
              <w:rPr>
                <w:szCs w:val="18"/>
              </w:rPr>
              <w:t xml:space="preserve">13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123802D3" w14:textId="1CF8A43A">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09D1235C" w14:textId="4DB805C0">
            <w:pPr>
              <w:pStyle w:val="RTableTextAbt"/>
              <w:rPr>
                <w:b/>
                <w:bCs w:val="0"/>
                <w:szCs w:val="18"/>
              </w:rPr>
            </w:pPr>
            <w:r>
              <w:rPr>
                <w:szCs w:val="18"/>
              </w:rPr>
              <w:t>13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7463792" w14:textId="45760698">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BCEA9E4" w14:textId="65C31258">
            <w:pPr>
              <w:pStyle w:val="RTableTextAbt"/>
              <w:rPr>
                <w:b/>
                <w:bCs w:val="0"/>
                <w:szCs w:val="18"/>
              </w:rPr>
            </w:pPr>
            <w:r>
              <w:rPr>
                <w:szCs w:val="18"/>
              </w:rPr>
              <w:t>-</w:t>
            </w:r>
          </w:p>
        </w:tc>
      </w:tr>
      <w:tr w14:paraId="14AA5F47"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73454906" w14:textId="77777777">
            <w:pPr>
              <w:pStyle w:val="RTableTextAbt"/>
              <w:jc w:val="left"/>
              <w:rPr>
                <w:b/>
                <w:szCs w:val="18"/>
              </w:rPr>
            </w:pPr>
            <w:r w:rsidRPr="001B59D2">
              <w:rPr>
                <w:szCs w:val="18"/>
              </w:rPr>
              <w:t>Photographic Film Use</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440F708D" w14:textId="77777777">
            <w:pPr>
              <w:pStyle w:val="RTableTextAbt"/>
              <w:rPr>
                <w:b/>
                <w:szCs w:val="18"/>
              </w:rPr>
            </w:pPr>
            <w:r>
              <w:rPr>
                <w:szCs w:val="18"/>
              </w:rPr>
              <w:t xml:space="preserve">6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1F5DB75A" w14:textId="2E0A8897">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694FC146" w14:textId="1E46EA2F">
            <w:pPr>
              <w:pStyle w:val="RTableTextAbt"/>
              <w:rPr>
                <w:b/>
                <w:bCs w:val="0"/>
                <w:szCs w:val="18"/>
              </w:rPr>
            </w:pPr>
            <w:r>
              <w:rPr>
                <w:szCs w:val="18"/>
              </w:rPr>
              <w:t>6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3B68282" w14:textId="1A9D7D19">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7BB9742A" w14:textId="50B27AB4">
            <w:pPr>
              <w:pStyle w:val="RTableTextAbt"/>
              <w:rPr>
                <w:b/>
                <w:bCs w:val="0"/>
                <w:szCs w:val="18"/>
              </w:rPr>
            </w:pPr>
            <w:r>
              <w:rPr>
                <w:szCs w:val="18"/>
              </w:rPr>
              <w:t>-</w:t>
            </w:r>
          </w:p>
        </w:tc>
      </w:tr>
      <w:tr w14:paraId="6B2B94D9"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6715EF8C" w14:textId="77777777">
            <w:pPr>
              <w:pStyle w:val="RTableTextAbt"/>
              <w:jc w:val="left"/>
              <w:rPr>
                <w:b/>
                <w:szCs w:val="18"/>
              </w:rPr>
            </w:pPr>
            <w:r w:rsidRPr="001B59D2">
              <w:rPr>
                <w:szCs w:val="18"/>
              </w:rPr>
              <w:t>Lubricants and Grease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4F93B602" w14:textId="77777777">
            <w:pPr>
              <w:pStyle w:val="RTableTextAbt"/>
              <w:rPr>
                <w:b/>
                <w:szCs w:val="18"/>
              </w:rPr>
            </w:pPr>
            <w:r>
              <w:rPr>
                <w:szCs w:val="18"/>
              </w:rPr>
              <w:t xml:space="preserve">1,000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70BA56FF" w14:textId="0AA27C9F">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7A86089" w14:textId="395E7BFC">
            <w:pPr>
              <w:pStyle w:val="RTableTextAbt"/>
              <w:rPr>
                <w:b/>
                <w:bCs w:val="0"/>
                <w:szCs w:val="18"/>
              </w:rPr>
            </w:pPr>
            <w:r>
              <w:rPr>
                <w:szCs w:val="18"/>
              </w:rPr>
              <w:t>1,000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518C30D3" w14:textId="0F15574C">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0A39EC51" w14:textId="0A0E3275">
            <w:pPr>
              <w:pStyle w:val="RTableTextAbt"/>
              <w:rPr>
                <w:b/>
                <w:bCs w:val="0"/>
                <w:szCs w:val="18"/>
              </w:rPr>
            </w:pPr>
            <w:r>
              <w:rPr>
                <w:szCs w:val="18"/>
              </w:rPr>
              <w:t>-</w:t>
            </w:r>
          </w:p>
        </w:tc>
      </w:tr>
      <w:tr w14:paraId="20C091E3"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01FA363B" w14:textId="77777777">
            <w:pPr>
              <w:pStyle w:val="RTableTextAbt"/>
              <w:jc w:val="left"/>
              <w:rPr>
                <w:b/>
                <w:szCs w:val="18"/>
              </w:rPr>
            </w:pPr>
            <w:r w:rsidRPr="001B59D2">
              <w:rPr>
                <w:szCs w:val="18"/>
              </w:rPr>
              <w:t>Wipe and Liquid Cleaning and Polishing</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76FF3066" w14:textId="77777777">
            <w:pPr>
              <w:pStyle w:val="RTableTextAbt"/>
              <w:rPr>
                <w:b/>
                <w:szCs w:val="18"/>
              </w:rPr>
            </w:pPr>
            <w:r>
              <w:rPr>
                <w:szCs w:val="18"/>
              </w:rPr>
              <w:t xml:space="preserve">80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36F0B763" w14:textId="22214749">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4BB824F6" w14:textId="4ED9D807">
            <w:pPr>
              <w:pStyle w:val="RTableTextAbt"/>
              <w:rPr>
                <w:b/>
                <w:bCs w:val="0"/>
                <w:szCs w:val="18"/>
              </w:rPr>
            </w:pPr>
            <w:r>
              <w:rPr>
                <w:szCs w:val="18"/>
              </w:rPr>
              <w:t>80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726EBC98" w14:textId="65EE1A57">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D45FB26" w14:textId="03C5F7CB">
            <w:pPr>
              <w:pStyle w:val="RTableTextAbt"/>
              <w:rPr>
                <w:b/>
                <w:bCs w:val="0"/>
                <w:szCs w:val="18"/>
              </w:rPr>
            </w:pPr>
            <w:r>
              <w:rPr>
                <w:szCs w:val="18"/>
              </w:rPr>
              <w:t>-</w:t>
            </w:r>
          </w:p>
        </w:tc>
      </w:tr>
      <w:tr w14:paraId="418EB184"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16A963F8" w14:textId="77777777">
            <w:pPr>
              <w:pStyle w:val="RTableTextAbt"/>
              <w:jc w:val="left"/>
              <w:rPr>
                <w:b/>
                <w:szCs w:val="18"/>
              </w:rPr>
            </w:pPr>
            <w:r w:rsidRPr="001B59D2">
              <w:rPr>
                <w:szCs w:val="18"/>
              </w:rPr>
              <w:t>Inks and Ink Remova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7B6CE4E7" w14:textId="77777777">
            <w:pPr>
              <w:pStyle w:val="RTableTextAbt"/>
              <w:rPr>
                <w:b/>
                <w:szCs w:val="18"/>
              </w:rPr>
            </w:pPr>
            <w:r>
              <w:rPr>
                <w:szCs w:val="18"/>
              </w:rPr>
              <w:t xml:space="preserve">2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1B965A85" w14:textId="49BE7060">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721B69AB" w14:textId="0E8CB5C2">
            <w:pPr>
              <w:pStyle w:val="RTableTextAbt"/>
              <w:rPr>
                <w:b/>
                <w:bCs w:val="0"/>
                <w:szCs w:val="18"/>
              </w:rPr>
            </w:pPr>
            <w:r>
              <w:rPr>
                <w:szCs w:val="18"/>
              </w:rPr>
              <w:t>2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20B1BEA8" w14:textId="07A57A12">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5DEBFE7C" w14:textId="6DB9613D">
            <w:pPr>
              <w:pStyle w:val="RTableTextAbt"/>
              <w:rPr>
                <w:b/>
                <w:bCs w:val="0"/>
                <w:szCs w:val="18"/>
              </w:rPr>
            </w:pPr>
            <w:r>
              <w:rPr>
                <w:szCs w:val="18"/>
              </w:rPr>
              <w:t>-</w:t>
            </w:r>
          </w:p>
        </w:tc>
      </w:tr>
      <w:tr w14:paraId="5F35AB7C"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1A3CDFF5" w14:textId="77777777">
            <w:pPr>
              <w:pStyle w:val="RTableTextAbt"/>
              <w:jc w:val="left"/>
              <w:rPr>
                <w:b/>
                <w:szCs w:val="18"/>
              </w:rPr>
            </w:pPr>
            <w:r w:rsidRPr="001B59D2">
              <w:rPr>
                <w:szCs w:val="18"/>
              </w:rPr>
              <w:t>Anti-Spatter Welding Aerosol</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2C688D07" w14:textId="77777777">
            <w:pPr>
              <w:pStyle w:val="RTableTextAbt"/>
              <w:rPr>
                <w:b/>
                <w:szCs w:val="18"/>
              </w:rPr>
            </w:pPr>
            <w:r>
              <w:rPr>
                <w:szCs w:val="18"/>
              </w:rPr>
              <w:t xml:space="preserve">98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41F702E9" w14:textId="1CC208E1">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C37756B" w14:textId="2F7B03F5">
            <w:pPr>
              <w:pStyle w:val="RTableTextAbt"/>
              <w:rPr>
                <w:b/>
                <w:bCs w:val="0"/>
                <w:szCs w:val="18"/>
              </w:rPr>
            </w:pPr>
            <w:r>
              <w:rPr>
                <w:szCs w:val="18"/>
              </w:rPr>
              <w:t>98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6A05C5E" w14:textId="2CA8A329">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41045B77" w14:textId="6E7CD63F">
            <w:pPr>
              <w:pStyle w:val="RTableTextAbt"/>
              <w:rPr>
                <w:b/>
                <w:bCs w:val="0"/>
                <w:szCs w:val="18"/>
              </w:rPr>
            </w:pPr>
            <w:r>
              <w:rPr>
                <w:szCs w:val="18"/>
              </w:rPr>
              <w:t>-</w:t>
            </w:r>
          </w:p>
        </w:tc>
      </w:tr>
      <w:tr w14:paraId="611737D7"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2900AA49" w14:textId="77777777">
            <w:pPr>
              <w:pStyle w:val="RTableTextAbt"/>
              <w:jc w:val="left"/>
              <w:rPr>
                <w:b/>
                <w:szCs w:val="18"/>
              </w:rPr>
            </w:pPr>
            <w:r w:rsidRPr="001B59D2">
              <w:rPr>
                <w:szCs w:val="18"/>
              </w:rPr>
              <w:t>Mold Cleaning, Release and Protectant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19917E20" w14:textId="77777777">
            <w:pPr>
              <w:pStyle w:val="RTableTextAbt"/>
              <w:rPr>
                <w:b/>
                <w:szCs w:val="18"/>
              </w:rPr>
            </w:pPr>
            <w:r>
              <w:rPr>
                <w:szCs w:val="18"/>
              </w:rPr>
              <w:t xml:space="preserve">96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7DA04FAA" w14:textId="571CC3D9">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0A1D15E3" w14:textId="571322C8">
            <w:pPr>
              <w:pStyle w:val="RTableTextAbt"/>
              <w:rPr>
                <w:b/>
                <w:bCs w:val="0"/>
                <w:szCs w:val="18"/>
              </w:rPr>
            </w:pPr>
            <w:r>
              <w:rPr>
                <w:szCs w:val="18"/>
              </w:rPr>
              <w:t>96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8DD52F3" w14:textId="334CDB0A">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7DC3F191" w14:textId="79252C0D">
            <w:pPr>
              <w:pStyle w:val="RTableTextAbt"/>
              <w:rPr>
                <w:b/>
                <w:bCs w:val="0"/>
                <w:szCs w:val="18"/>
              </w:rPr>
            </w:pPr>
            <w:r>
              <w:rPr>
                <w:szCs w:val="18"/>
              </w:rPr>
              <w:t>-</w:t>
            </w:r>
          </w:p>
        </w:tc>
      </w:tr>
      <w:tr w14:paraId="3581B479" w14:textId="77777777" w:rsidTr="00A90589">
        <w:tblPrEx>
          <w:tblW w:w="5000" w:type="pct"/>
          <w:tblLayout w:type="fixed"/>
          <w:tblLook w:val="04A0"/>
        </w:tblPrEx>
        <w:trPr>
          <w:trHeight w:val="134"/>
        </w:trPr>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52C63029" w14:textId="77777777">
            <w:pPr>
              <w:pStyle w:val="RTableTextAbt"/>
              <w:jc w:val="left"/>
              <w:rPr>
                <w:b/>
                <w:szCs w:val="18"/>
              </w:rPr>
            </w:pPr>
            <w:r w:rsidRPr="001B59D2">
              <w:rPr>
                <w:szCs w:val="18"/>
              </w:rPr>
              <w:t xml:space="preserve">Dry Cleaning </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BF0676" w14:paraId="183274CE" w14:textId="77777777">
            <w:pPr>
              <w:pStyle w:val="RTableTextAbt"/>
              <w:rPr>
                <w:b/>
                <w:szCs w:val="18"/>
              </w:rPr>
            </w:pPr>
            <w:r>
              <w:rPr>
                <w:szCs w:val="18"/>
              </w:rPr>
              <w:t xml:space="preserve">5,949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F65C52" w14:paraId="62B7C97E" w14:textId="0916845E">
            <w:pPr>
              <w:pStyle w:val="RTableTextAbt"/>
              <w:rPr>
                <w:szCs w:val="18"/>
              </w:rPr>
            </w:pPr>
            <w:r>
              <w:rPr>
                <w:szCs w:val="18"/>
              </w:rPr>
              <w:t>$</w:t>
            </w:r>
            <w:r w:rsidR="00594B6E">
              <w:rPr>
                <w:szCs w:val="18"/>
              </w:rPr>
              <w:t xml:space="preserve">12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3FB9CBA1" w14:textId="29DAABB0">
            <w:pPr>
              <w:pStyle w:val="RTableTextAbt"/>
              <w:rPr>
                <w:b/>
                <w:bCs w:val="0"/>
                <w:szCs w:val="18"/>
              </w:rPr>
            </w:pPr>
            <w:r>
              <w:rPr>
                <w:szCs w:val="18"/>
              </w:rPr>
              <w:t>5,949 (100%)</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55C5A5B2" w14:textId="2CD27BD6">
            <w:pPr>
              <w:pStyle w:val="RTableTextAbt"/>
              <w:rPr>
                <w:b/>
                <w:bCs w:val="0"/>
                <w:szCs w:val="18"/>
              </w:rPr>
            </w:pPr>
            <w:r>
              <w:rPr>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BF0676" w14:paraId="1A727F13" w14:textId="7FB8BFB0">
            <w:pPr>
              <w:pStyle w:val="RTableTextAbt"/>
              <w:rPr>
                <w:b/>
                <w:bCs w:val="0"/>
                <w:szCs w:val="18"/>
              </w:rPr>
            </w:pPr>
            <w:r>
              <w:rPr>
                <w:szCs w:val="18"/>
              </w:rPr>
              <w:t>-</w:t>
            </w:r>
          </w:p>
        </w:tc>
      </w:tr>
      <w:tr w14:paraId="6C622DDF" w14:textId="77777777" w:rsidTr="00A90589">
        <w:tblPrEx>
          <w:tblW w:w="5000" w:type="pct"/>
          <w:tblLayout w:type="fixed"/>
          <w:tblLook w:val="04A0"/>
        </w:tblPrEx>
        <w:tc>
          <w:tcPr>
            <w:tcW w:w="1682"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1B59D2" w14:paraId="4BF5651E" w14:textId="77777777">
            <w:pPr>
              <w:pStyle w:val="RTableTextAbt"/>
              <w:jc w:val="left"/>
              <w:rPr>
                <w:b/>
                <w:szCs w:val="18"/>
              </w:rPr>
            </w:pPr>
            <w:r w:rsidRPr="001B59D2">
              <w:rPr>
                <w:b/>
                <w:bCs w:val="0"/>
                <w:szCs w:val="18"/>
              </w:rPr>
              <w:t>All Use Categories</w:t>
            </w:r>
          </w:p>
        </w:tc>
        <w:tc>
          <w:tcPr>
            <w:tcW w:w="578" w:type="pct"/>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5D7884" w:rsidRPr="007E11B0" w14:paraId="2034FD9A" w14:textId="77777777">
            <w:pPr>
              <w:pStyle w:val="RTableTextAbt"/>
              <w:rPr>
                <w:b/>
                <w:szCs w:val="18"/>
              </w:rPr>
            </w:pPr>
            <w:r w:rsidRPr="00CD48B1">
              <w:rPr>
                <w:b/>
                <w:bCs w:val="0"/>
                <w:szCs w:val="18"/>
              </w:rPr>
              <w:t xml:space="preserve">154,683 </w:t>
            </w:r>
          </w:p>
        </w:tc>
        <w:tc>
          <w:tcPr>
            <w:tcW w:w="721"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7E11B0" w14:paraId="2BF1BE49" w14:textId="27E1451A">
            <w:pPr>
              <w:pStyle w:val="RTableTextAbt"/>
              <w:rPr>
                <w:b/>
                <w:szCs w:val="18"/>
              </w:rPr>
            </w:pPr>
            <w:r>
              <w:rPr>
                <w:b/>
                <w:bCs w:val="0"/>
                <w:szCs w:val="18"/>
              </w:rPr>
              <w:t>$1</w:t>
            </w:r>
            <w:r w:rsidR="007446FB">
              <w:rPr>
                <w:b/>
                <w:bCs w:val="0"/>
                <w:szCs w:val="18"/>
              </w:rPr>
              <w:t>96</w:t>
            </w:r>
            <w:r>
              <w:rPr>
                <w:b/>
                <w:bCs w:val="0"/>
                <w:szCs w:val="18"/>
              </w:rPr>
              <w:t xml:space="preserve"> </w:t>
            </w:r>
          </w:p>
        </w:tc>
        <w:tc>
          <w:tcPr>
            <w:tcW w:w="768"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7E11B0" w14:paraId="741DB8FA" w14:textId="317BD49A">
            <w:pPr>
              <w:pStyle w:val="RTableTextAbt"/>
              <w:rPr>
                <w:b/>
                <w:szCs w:val="18"/>
              </w:rPr>
            </w:pPr>
            <w:r w:rsidRPr="00CD48B1">
              <w:rPr>
                <w:b/>
                <w:bCs w:val="0"/>
                <w:szCs w:val="18"/>
              </w:rPr>
              <w:t>154,</w:t>
            </w:r>
            <w:r w:rsidR="00594B6E">
              <w:rPr>
                <w:b/>
                <w:bCs w:val="0"/>
                <w:szCs w:val="18"/>
              </w:rPr>
              <w:t>669</w:t>
            </w:r>
            <w:r w:rsidRPr="00CD48B1">
              <w:rPr>
                <w:b/>
                <w:bCs w:val="0"/>
                <w:szCs w:val="18"/>
              </w:rPr>
              <w:t xml:space="preserve"> (</w:t>
            </w:r>
            <w:r>
              <w:rPr>
                <w:b/>
                <w:bCs w:val="0"/>
                <w:szCs w:val="18"/>
              </w:rPr>
              <w:t>99.99</w:t>
            </w:r>
            <w:r w:rsidRPr="00CD48B1">
              <w:rPr>
                <w:b/>
                <w:bCs w:val="0"/>
                <w:szCs w:val="18"/>
              </w:rPr>
              <w:t>%)</w:t>
            </w:r>
          </w:p>
        </w:tc>
        <w:tc>
          <w:tcPr>
            <w:tcW w:w="625"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7E11B0" w14:paraId="334E5372" w14:textId="72220FD6">
            <w:pPr>
              <w:pStyle w:val="RTableTextAbt"/>
              <w:rPr>
                <w:b/>
                <w:szCs w:val="18"/>
              </w:rPr>
            </w:pPr>
            <w:r>
              <w:rPr>
                <w:b/>
                <w:bCs w:val="0"/>
                <w:szCs w:val="18"/>
              </w:rPr>
              <w:t>9</w:t>
            </w:r>
            <w:r w:rsidRPr="00CD48B1">
              <w:rPr>
                <w:b/>
                <w:bCs w:val="0"/>
                <w:szCs w:val="18"/>
              </w:rPr>
              <w:t xml:space="preserve"> (</w:t>
            </w:r>
            <w:r>
              <w:rPr>
                <w:b/>
                <w:bCs w:val="0"/>
                <w:szCs w:val="18"/>
              </w:rPr>
              <w:t>0.01</w:t>
            </w:r>
            <w:r w:rsidRPr="00CD48B1">
              <w:rPr>
                <w:b/>
                <w:bCs w:val="0"/>
                <w:szCs w:val="18"/>
              </w:rPr>
              <w:t>%)</w:t>
            </w:r>
          </w:p>
        </w:tc>
        <w:tc>
          <w:tcPr>
            <w:tcW w:w="626" w:type="pct"/>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5D7884" w:rsidRPr="007E11B0" w14:paraId="5EE4035F" w14:textId="08452CA5">
            <w:pPr>
              <w:pStyle w:val="RTableTextAbt"/>
              <w:rPr>
                <w:b/>
                <w:szCs w:val="18"/>
              </w:rPr>
            </w:pPr>
            <w:r>
              <w:rPr>
                <w:b/>
                <w:bCs w:val="0"/>
                <w:szCs w:val="18"/>
              </w:rPr>
              <w:t>5</w:t>
            </w:r>
            <w:r w:rsidRPr="00CD48B1">
              <w:rPr>
                <w:b/>
                <w:bCs w:val="0"/>
                <w:szCs w:val="18"/>
              </w:rPr>
              <w:t xml:space="preserve"> (</w:t>
            </w:r>
            <w:r>
              <w:rPr>
                <w:b/>
                <w:bCs w:val="0"/>
                <w:szCs w:val="18"/>
              </w:rPr>
              <w:t>0.003</w:t>
            </w:r>
            <w:r w:rsidRPr="00CD48B1">
              <w:rPr>
                <w:b/>
                <w:bCs w:val="0"/>
                <w:szCs w:val="18"/>
              </w:rPr>
              <w:t>%)</w:t>
            </w:r>
          </w:p>
        </w:tc>
      </w:tr>
    </w:tbl>
    <w:p w:rsidR="005D7884" w:rsidRPr="00D33E60" w:rsidP="00CB1C05" w14:paraId="34B36696" w14:textId="77777777">
      <w:pPr>
        <w:pStyle w:val="BodyText"/>
      </w:pPr>
    </w:p>
    <w:p w:rsidR="009E04B7" w:rsidRPr="00E67AA6" w:rsidP="00CB1C05" w14:paraId="76C5610B" w14:textId="77777777">
      <w:pPr>
        <w:pStyle w:val="Heading2"/>
      </w:pPr>
      <w:bookmarkStart w:id="1498" w:name="_Ref106033531"/>
      <w:bookmarkStart w:id="1499" w:name="_Toc111035674"/>
      <w:bookmarkStart w:id="1500" w:name="_Toc111037099"/>
      <w:bookmarkStart w:id="1501" w:name="_Toc114062054"/>
      <w:bookmarkStart w:id="1502" w:name="_Toc165378773"/>
      <w:r w:rsidRPr="00E67AA6">
        <w:t>Employment Effects</w:t>
      </w:r>
      <w:bookmarkEnd w:id="1498"/>
      <w:bookmarkEnd w:id="1499"/>
      <w:bookmarkEnd w:id="1500"/>
      <w:bookmarkEnd w:id="1501"/>
      <w:bookmarkEnd w:id="1502"/>
    </w:p>
    <w:p w:rsidR="00E87613" w:rsidRPr="001437E2" w:rsidP="00CB1C05" w14:paraId="0D28C801" w14:textId="77777777">
      <w:pPr>
        <w:pStyle w:val="BodyText"/>
      </w:pPr>
      <w:bookmarkStart w:id="1503" w:name="_Hlk120535752"/>
      <w:r>
        <w:t xml:space="preserve">Employment impacts of environmental regulations include a mix of potential declines and gains in different sectors of the economy over time. Impacts on employment can vary according to labor market conditions and may differ across occupations, industries, and regions. Isolating employment impacts of regulation is difficult as such impacts are a challenge to disentangle from effects on employment caused by a wide variety of ongoing </w:t>
      </w:r>
      <w:r w:rsidRPr="0003056B">
        <w:rPr>
          <w:color w:val="000000" w:themeColor="text1"/>
        </w:rPr>
        <w:t>concurrent economic changes</w:t>
      </w:r>
      <w:r>
        <w:rPr>
          <w:color w:val="000000" w:themeColor="text1"/>
        </w:rPr>
        <w:t>.</w:t>
      </w:r>
    </w:p>
    <w:p w:rsidR="00E87613" w:rsidRPr="001437E2" w:rsidP="00CB1C05" w14:paraId="708D7C24" w14:textId="77777777">
      <w:pPr>
        <w:pStyle w:val="BodyText"/>
      </w:pPr>
      <w:r w:rsidRPr="001437E2">
        <w:t>In the long run, environmental regulation is expected to cause a shift of employment among employers rather than affect the general employment level (</w:t>
      </w:r>
      <w:hyperlink w:anchor="_ENREF_5" w:tooltip="Arrow, 1996 #97" w:history="1">
        <w:r w:rsidR="00414172">
          <w:fldChar w:fldCharType="begin" w:fldLock="1"/>
        </w:r>
        <w:r w:rsidR="00414172">
          <w:instrText xml:space="preserve"> ADDIN EN.CITE &lt;EndNote&gt;&lt;Cite&gt;&lt;Author&gt;Arrow&lt;/Author&gt;&lt;Year&gt;1996&lt;/Year&gt;&lt;RecNum&gt;97&lt;/RecNum&gt;&lt;DisplayText&gt;Arrow, Cropper et al. 1996&lt;/DisplayText&gt;&lt;record&gt;&lt;rec-number&gt;97&lt;/rec-number&gt;&lt;foreign-keys&gt;&lt;key app="EN" db-id="52wf2wf0o0rv01e9dzo52td80t0590tp2fwd" timestamp="1714499636"&gt;97&lt;/key&gt;&lt;/foreign-keys&gt;&lt;ref-type name="Journal Article"&gt;17&lt;/ref-type&gt;&lt;contributors&gt;&lt;authors&gt;&lt;author&gt;Arrow, K.J.&lt;/author&gt;&lt;author&gt;Cropper, M.L.&lt;/author&gt;&lt;author&gt;Eads, G.C.&lt;/author&gt;&lt;author&gt;Hahn, R.W.&lt;/author&gt;&lt;author&gt;Lave, L.B.&lt;/author&gt;&lt;author&gt;Noll, R.G.&lt;/author&gt;&lt;author&gt;Portney, P.R.&lt;/author&gt;&lt;author&gt;Russell, M.&lt;/author&gt;&lt;author&gt;Schmalensee, R.&lt;/author&gt;&lt;author&gt;Smith, V.K.&lt;/author&gt;&lt;author&gt;Stavins, R.N.&lt;/author&gt;&lt;/authors&gt;&lt;/contributors&gt;&lt;titles&gt;&lt;title&gt;Benefit-Cost Analysis in Environmental, Health, and Safety Regulation: A Statement of Principles&lt;/title&gt;&lt;secondary-title&gt;Science&lt;/secondary-title&gt;&lt;/titles&gt;&lt;periodical&gt;&lt;full-title&gt;Science&lt;/full-title&gt;&lt;/periodical&gt;&lt;dates&gt;&lt;year&gt;1996&lt;/year&gt;&lt;/dates&gt;&lt;urls&gt;&lt;/urls&gt;&lt;/record&gt;&lt;/Cite&gt;&lt;/EndNote&gt;</w:instrText>
        </w:r>
        <w:r w:rsidR="00414172">
          <w:fldChar w:fldCharType="separate"/>
        </w:r>
        <w:r w:rsidR="00414172">
          <w:rPr>
            <w:noProof/>
          </w:rPr>
          <w:t>Arrow, Cropper et al. 1996</w:t>
        </w:r>
        <w:r w:rsidR="00414172">
          <w:fldChar w:fldCharType="end"/>
        </w:r>
      </w:hyperlink>
      <w:r w:rsidRPr="001437E2">
        <w:t>). Even if they are mitigated by long-run market adjustments to full employment, many regulatory actions have transitional effects in the short run (</w:t>
      </w:r>
      <w:hyperlink w:anchor="_ENREF_99" w:tooltip="U.S. Office of Management and Budget (OMB), 2015 #98" w:history="1">
        <w:r w:rsidR="00414172">
          <w:fldChar w:fldCharType="begin" w:fldLock="1"/>
        </w:r>
        <w:r w:rsidR="00414172">
          <w:instrText xml:space="preserve"> ADDIN EN.CITE &lt;EndNote&gt;&lt;Cite ExcludeAuth="1"&gt;&lt;Author&gt;U.S. Office of Management and Budget (OMB)&lt;/Author&gt;&lt;Year&gt;2015&lt;/Year&gt;&lt;RecNum&gt;98&lt;/RecNum&gt;&lt;Prefix&gt;OMB &lt;/Prefix&gt;&lt;DisplayText&gt;OMB 2015&lt;/DisplayText&gt;&lt;record&gt;&lt;rec-number&gt;98&lt;/rec-number&gt;&lt;foreign-keys&gt;&lt;key app="EN" db-id="52wf2wf0o0rv01e9dzo52td80t0590tp2fwd" timestamp="1714499636"&gt;98&lt;/key&gt;&lt;/foreign-keys&gt;&lt;ref-type name="Generic"&gt;13&lt;/ref-type&gt;&lt;contributors&gt;&lt;authors&gt;&lt;author&gt;U.S. Office of Management and Budget (OMB),&lt;/author&gt;&lt;/authors&gt;&lt;/contributors&gt;&lt;titles&gt;&lt;title&gt;2015 Report to Congress on the Benefits and Costs of Federal Regulations and Agency Compliance with the Unfunded Mandates Reform Act&lt;/title&gt;&lt;/titles&gt;&lt;dates&gt;&lt;year&gt;2015&lt;/year&gt;&lt;/dates&gt;&lt;urls&gt;&lt;/urls&gt;&lt;/record&gt;&lt;/Cite&gt;&lt;/EndNote&gt;</w:instrText>
        </w:r>
        <w:r w:rsidR="00414172">
          <w:fldChar w:fldCharType="separate"/>
        </w:r>
        <w:r w:rsidR="00414172">
          <w:rPr>
            <w:noProof/>
          </w:rPr>
          <w:t>OMB 2015</w:t>
        </w:r>
        <w:r w:rsidR="00414172">
          <w:fldChar w:fldCharType="end"/>
        </w:r>
      </w:hyperlink>
      <w:r w:rsidRPr="001437E2">
        <w:t>). These movements of workers in and out of jobs in response to environmental regulation are potentially important distributional impacts of interest to policy makers. Of particular concern are transitional job losses experienced by workers operating in declining industries, exhibiting low migration rates, or living in communities or regions where unemployment rates are high. </w:t>
      </w:r>
    </w:p>
    <w:p w:rsidR="00E87613" w:rsidP="00CB1C05" w14:paraId="7EE0709A" w14:textId="77777777">
      <w:pPr>
        <w:pStyle w:val="BodyText"/>
      </w:pPr>
      <w:r w:rsidRPr="001437E2">
        <w:t xml:space="preserve">Compliance with environmental regulation can result in increased demand for the inputs or factors (including labor) used in the production of environmental protection. However, the regulated sector generally relies on revenues generated by their other market outputs to cover the costs of supplying increased environmental quality. This can lead to reduced demand for labor and other factors of production used to produce the market output. Employment impacts, both positive and negative, in sectors upstream and downstream from the regulated sector, or in sectors producing substitute or complimentary products, may also occur. </w:t>
      </w:r>
    </w:p>
    <w:p w:rsidR="00F402B0" w:rsidRPr="00F402B0" w:rsidP="00CB1C05" w14:paraId="034CCA25" w14:textId="77777777">
      <w:pPr>
        <w:keepNext/>
        <w:numPr>
          <w:ilvl w:val="2"/>
          <w:numId w:val="29"/>
        </w:numPr>
        <w:tabs>
          <w:tab w:val="num" w:pos="720"/>
        </w:tabs>
        <w:spacing w:after="0"/>
        <w:ind w:left="576" w:hanging="576"/>
        <w:outlineLvl w:val="2"/>
        <w:rPr>
          <w:rFonts w:ascii="Arial Narrow" w:hAnsi="Arial Narrow" w:eastAsiaTheme="minorHAnsi"/>
          <w:b/>
          <w:szCs w:val="22"/>
        </w:rPr>
      </w:pPr>
      <w:bookmarkStart w:id="1504" w:name="_Ref121235428"/>
      <w:r w:rsidRPr="00F402B0">
        <w:rPr>
          <w:rFonts w:ascii="Arial Narrow" w:hAnsi="Arial Narrow" w:eastAsiaTheme="minorHAnsi"/>
          <w:b/>
          <w:szCs w:val="22"/>
        </w:rPr>
        <w:t>Baseline Employment</w:t>
      </w:r>
      <w:bookmarkEnd w:id="1504"/>
    </w:p>
    <w:p w:rsidR="00F402B0" w:rsidRPr="00F402B0" w:rsidP="00CB1C05" w14:paraId="33F3AD35" w14:textId="77777777">
      <w:pPr>
        <w:rPr>
          <w:lang w:val="en"/>
        </w:rPr>
      </w:pPr>
      <w:r w:rsidRPr="00F402B0">
        <w:rPr>
          <w:lang w:val="en"/>
        </w:rPr>
        <w:t xml:space="preserve">Facilities using consumer/commercial products containing </w:t>
      </w:r>
      <w:r w:rsidR="0088314F">
        <w:rPr>
          <w:lang w:val="en"/>
        </w:rPr>
        <w:t>P</w:t>
      </w:r>
      <w:r w:rsidRPr="00F402B0">
        <w:rPr>
          <w:lang w:val="en"/>
        </w:rPr>
        <w:t xml:space="preserve">CE are not expected to experience any cost impacts associated with switching to </w:t>
      </w:r>
      <w:r w:rsidR="00C612F0">
        <w:rPr>
          <w:lang w:val="en"/>
        </w:rPr>
        <w:t>P</w:t>
      </w:r>
      <w:r w:rsidRPr="00F402B0">
        <w:rPr>
          <w:lang w:val="en"/>
        </w:rPr>
        <w:t>CE-free alternatives, since alternative products with similar efficacy and cost are already available (see Chapter</w:t>
      </w:r>
      <w:r w:rsidR="005E40F2">
        <w:rPr>
          <w:lang w:val="en"/>
        </w:rPr>
        <w:t xml:space="preserve"> </w:t>
      </w:r>
      <w:r w:rsidR="005E40F2">
        <w:rPr>
          <w:lang w:val="en"/>
        </w:rPr>
        <w:fldChar w:fldCharType="begin" w:fldLock="1"/>
      </w:r>
      <w:r w:rsidR="005E40F2">
        <w:rPr>
          <w:lang w:val="en"/>
        </w:rPr>
        <w:instrText xml:space="preserve"> REF _Ref106195190 \r \h </w:instrText>
      </w:r>
      <w:r w:rsidR="005E40F2">
        <w:rPr>
          <w:lang w:val="en"/>
        </w:rPr>
        <w:fldChar w:fldCharType="separate"/>
      </w:r>
      <w:r w:rsidR="0092222B">
        <w:rPr>
          <w:lang w:val="en"/>
        </w:rPr>
        <w:t>5</w:t>
      </w:r>
      <w:r w:rsidR="005E40F2">
        <w:rPr>
          <w:lang w:val="en"/>
        </w:rPr>
        <w:fldChar w:fldCharType="end"/>
      </w:r>
      <w:r w:rsidRPr="00F402B0">
        <w:rPr>
          <w:lang w:val="en"/>
        </w:rPr>
        <w:t xml:space="preserve">). </w:t>
      </w:r>
    </w:p>
    <w:p w:rsidR="00F402B0" w:rsidRPr="00F402B0" w:rsidP="00CB1C05" w14:paraId="264893D6" w14:textId="77777777">
      <w:pPr>
        <w:rPr>
          <w:lang w:val="en"/>
        </w:rPr>
      </w:pPr>
      <w:r w:rsidRPr="00F402B0">
        <w:rPr>
          <w:lang w:val="en"/>
        </w:rPr>
        <w:t xml:space="preserve">There are potential employment impacts for other uses of </w:t>
      </w:r>
      <w:r w:rsidR="00C612F0">
        <w:rPr>
          <w:lang w:val="en"/>
        </w:rPr>
        <w:t>P</w:t>
      </w:r>
      <w:r w:rsidRPr="00F402B0">
        <w:rPr>
          <w:lang w:val="en"/>
        </w:rPr>
        <w:t xml:space="preserve">CE, described below in section </w:t>
      </w:r>
      <w:r w:rsidRPr="00F402B0">
        <w:rPr>
          <w:lang w:val="en"/>
        </w:rPr>
        <w:fldChar w:fldCharType="begin" w:fldLock="1"/>
      </w:r>
      <w:r w:rsidRPr="00F402B0">
        <w:rPr>
          <w:lang w:val="en"/>
        </w:rPr>
        <w:instrText xml:space="preserve"> REF _Ref121235131 \r \h </w:instrText>
      </w:r>
      <w:r w:rsidRPr="00F402B0">
        <w:rPr>
          <w:lang w:val="en"/>
        </w:rPr>
        <w:fldChar w:fldCharType="separate"/>
      </w:r>
      <w:r w:rsidR="0092222B">
        <w:rPr>
          <w:lang w:val="en"/>
        </w:rPr>
        <w:t>10.3.2</w:t>
      </w:r>
      <w:r w:rsidRPr="00F402B0">
        <w:rPr>
          <w:lang w:val="en"/>
        </w:rPr>
        <w:fldChar w:fldCharType="end"/>
      </w:r>
      <w:r w:rsidRPr="00F402B0">
        <w:rPr>
          <w:lang w:val="en"/>
        </w:rPr>
        <w:t>.</w:t>
      </w:r>
      <w:r w:rsidRPr="00CD48B1">
        <w:rPr>
          <w:rFonts w:asciiTheme="majorBidi" w:hAnsiTheme="majorBidi" w:cstheme="majorBidi"/>
          <w:lang w:val="en"/>
        </w:rPr>
        <w:t xml:space="preserve"> </w:t>
      </w:r>
      <w:r w:rsidRPr="00CD48B1" w:rsidR="00F71ABB">
        <w:rPr>
          <w:rFonts w:asciiTheme="majorBidi" w:hAnsiTheme="majorBidi" w:cstheme="majorBidi"/>
          <w:lang w:val="en"/>
        </w:rPr>
        <w:fldChar w:fldCharType="begin" w:fldLock="1"/>
      </w:r>
      <w:r w:rsidRPr="00CD48B1" w:rsidR="00F71ABB">
        <w:rPr>
          <w:rFonts w:asciiTheme="majorBidi" w:hAnsiTheme="majorBidi" w:cstheme="majorBidi"/>
          <w:lang w:val="en"/>
        </w:rPr>
        <w:instrText xml:space="preserve"> REF _Ref164780434 \h  \* MERGEFORMAT </w:instrText>
      </w:r>
      <w:r w:rsidRPr="00CD48B1" w:rsidR="00F71ABB">
        <w:rPr>
          <w:rFonts w:asciiTheme="majorBidi" w:hAnsiTheme="majorBidi" w:cstheme="majorBidi"/>
          <w:lang w:val="en"/>
        </w:rPr>
        <w:fldChar w:fldCharType="separate"/>
      </w:r>
      <w:r w:rsidRPr="0092222B" w:rsidR="0092222B">
        <w:rPr>
          <w:rFonts w:asciiTheme="majorBidi" w:hAnsiTheme="majorBidi" w:cstheme="majorBidi"/>
          <w:kern w:val="2"/>
          <w:sz w:val="20"/>
          <w:szCs w:val="24"/>
          <w14:ligatures w14:val="standardContextual"/>
        </w:rPr>
        <w:t xml:space="preserve">Table </w:t>
      </w:r>
      <w:r w:rsidRPr="0092222B" w:rsidR="0092222B">
        <w:rPr>
          <w:rFonts w:asciiTheme="majorBidi" w:hAnsiTheme="majorBidi" w:cstheme="majorBidi"/>
          <w:noProof/>
          <w:kern w:val="2"/>
          <w:sz w:val="20"/>
          <w:szCs w:val="24"/>
          <w14:ligatures w14:val="standardContextual"/>
        </w:rPr>
        <w:t>10</w:t>
      </w:r>
      <w:r w:rsidRPr="0092222B" w:rsidR="0092222B">
        <w:rPr>
          <w:rFonts w:asciiTheme="majorBidi" w:hAnsiTheme="majorBidi" w:cstheme="majorBidi"/>
          <w:noProof/>
          <w:kern w:val="2"/>
          <w:sz w:val="20"/>
          <w:szCs w:val="24"/>
          <w14:ligatures w14:val="standardContextual"/>
        </w:rPr>
        <w:noBreakHyphen/>
        <w:t>5</w:t>
      </w:r>
      <w:r w:rsidRPr="00CD48B1" w:rsidR="00F71ABB">
        <w:rPr>
          <w:rFonts w:asciiTheme="majorBidi" w:hAnsiTheme="majorBidi" w:cstheme="majorBidi"/>
          <w:lang w:val="en"/>
        </w:rPr>
        <w:fldChar w:fldCharType="end"/>
      </w:r>
      <w:r w:rsidR="00F71ABB">
        <w:rPr>
          <w:lang w:val="en"/>
        </w:rPr>
        <w:t xml:space="preserve"> </w:t>
      </w:r>
      <w:r w:rsidRPr="00F402B0">
        <w:rPr>
          <w:lang w:val="en"/>
        </w:rPr>
        <w:t xml:space="preserve">presents a summary of the affected sites and industry statistics for the affected sectors. </w:t>
      </w:r>
    </w:p>
    <w:p w:rsidR="003E2249" w:rsidP="00CB1C05" w14:paraId="495C5175" w14:textId="77777777">
      <w:pPr>
        <w:keepNext/>
        <w:spacing w:after="20" w:line="256" w:lineRule="auto"/>
        <w:rPr>
          <w:rFonts w:ascii="Arial Bold" w:hAnsi="Arial Bold"/>
          <w:kern w:val="2"/>
          <w:sz w:val="20"/>
          <w:szCs w:val="24"/>
          <w14:ligatures w14:val="standardContextual"/>
        </w:rPr>
        <w:sectPr w:rsidSect="00CB1C05">
          <w:type w:val="nextColumn"/>
          <w:pgSz w:w="12240" w:h="15840" w:code="1"/>
          <w:pgMar w:top="1440" w:right="1440" w:bottom="1440" w:left="1440" w:header="1080" w:footer="720" w:gutter="0"/>
          <w:lnNumType w:countBy="1" w:restart="continuous"/>
          <w:pgNumType w:chapStyle="1"/>
          <w:cols w:space="720"/>
          <w:docGrid w:linePitch="360"/>
        </w:sectPr>
      </w:pPr>
      <w:bookmarkStart w:id="1505" w:name="_Ref121298467"/>
      <w:bookmarkStart w:id="1506" w:name="_Toc164441019"/>
    </w:p>
    <w:tbl>
      <w:tblPr>
        <w:tblW w:w="13140" w:type="dxa"/>
        <w:tblLayout w:type="fixed"/>
        <w:tblLook w:val="04A0"/>
      </w:tblPr>
      <w:tblGrid>
        <w:gridCol w:w="3510"/>
        <w:gridCol w:w="900"/>
        <w:gridCol w:w="1080"/>
        <w:gridCol w:w="990"/>
        <w:gridCol w:w="990"/>
        <w:gridCol w:w="900"/>
        <w:gridCol w:w="1260"/>
        <w:gridCol w:w="1350"/>
        <w:gridCol w:w="990"/>
        <w:gridCol w:w="1170"/>
      </w:tblGrid>
      <w:tr w14:paraId="28543081" w14:textId="77777777">
        <w:tblPrEx>
          <w:tblW w:w="13140" w:type="dxa"/>
          <w:tblLayout w:type="fixed"/>
          <w:tblLook w:val="04A0"/>
        </w:tblPrEx>
        <w:trPr>
          <w:trHeight w:val="315"/>
          <w:tblHeader/>
        </w:trPr>
        <w:tc>
          <w:tcPr>
            <w:tcW w:w="13140" w:type="dxa"/>
            <w:gridSpan w:val="10"/>
            <w:tcBorders>
              <w:top w:val="nil"/>
              <w:left w:val="nil"/>
              <w:bottom w:val="single" w:sz="4" w:space="0" w:color="auto"/>
              <w:right w:val="nil"/>
            </w:tcBorders>
            <w:vAlign w:val="center"/>
            <w:hideMark/>
          </w:tcPr>
          <w:p w:rsidR="00EA7303" w:rsidRPr="00EA7303" w:rsidP="00CB1C05" w14:paraId="75ADD1BD" w14:textId="77777777">
            <w:pPr>
              <w:pStyle w:val="TableTitleA"/>
            </w:pPr>
            <w:bookmarkStart w:id="1507" w:name="_Ref164780434"/>
            <w:bookmarkStart w:id="1508" w:name="_Toc165379751"/>
            <w:r w:rsidRPr="00EA7303">
              <w:t xml:space="preserve">Table </w:t>
            </w:r>
            <w:r w:rsidRPr="00EA7303">
              <w:fldChar w:fldCharType="begin" w:fldLock="1"/>
            </w:r>
            <w:r w:rsidRPr="00EA7303">
              <w:instrText>STYLEREF 1 \s</w:instrText>
            </w:r>
            <w:r w:rsidRPr="00EA7303">
              <w:fldChar w:fldCharType="separate"/>
            </w:r>
            <w:r w:rsidR="0092222B">
              <w:rPr>
                <w:noProof/>
              </w:rPr>
              <w:t>10</w:t>
            </w:r>
            <w:r w:rsidRPr="00EA7303">
              <w:fldChar w:fldCharType="end"/>
            </w:r>
            <w:r w:rsidRPr="00EA7303">
              <w:noBreakHyphen/>
            </w:r>
            <w:r w:rsidR="00BC4B5D">
              <w:fldChar w:fldCharType="begin" w:fldLock="1"/>
            </w:r>
            <w:r w:rsidR="00BC4B5D">
              <w:instrText xml:space="preserve"> SEQ Table \* ARABIC \s 1 </w:instrText>
            </w:r>
            <w:r w:rsidR="00BC4B5D">
              <w:fldChar w:fldCharType="separate"/>
            </w:r>
            <w:r w:rsidR="0092222B">
              <w:rPr>
                <w:noProof/>
              </w:rPr>
              <w:t>5</w:t>
            </w:r>
            <w:r w:rsidR="00BC4B5D">
              <w:rPr>
                <w:noProof/>
              </w:rPr>
              <w:fldChar w:fldCharType="end"/>
            </w:r>
            <w:bookmarkEnd w:id="1505"/>
            <w:bookmarkEnd w:id="1507"/>
            <w:r w:rsidRPr="00EA7303">
              <w:t>: Industry Statistics for Sectors Affected by WCPP Requirements and Summary of Employment at Affected Facilities</w:t>
            </w:r>
            <w:bookmarkEnd w:id="1506"/>
            <w:bookmarkEnd w:id="1508"/>
          </w:p>
        </w:tc>
      </w:tr>
      <w:tr w14:paraId="4CBA86E2" w14:textId="77777777">
        <w:tblPrEx>
          <w:tblW w:w="13140" w:type="dxa"/>
          <w:tblLayout w:type="fixed"/>
          <w:tblLook w:val="04A0"/>
        </w:tblPrEx>
        <w:trPr>
          <w:trHeight w:val="315"/>
          <w:tblHeader/>
        </w:trPr>
        <w:tc>
          <w:tcPr>
            <w:tcW w:w="351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40D58D9E"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Use Category</w:t>
            </w:r>
          </w:p>
        </w:tc>
        <w:tc>
          <w:tcPr>
            <w:tcW w:w="7470" w:type="dxa"/>
            <w:gridSpan w:val="7"/>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5BA6CE8C"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Industry Statistics</w:t>
            </w:r>
            <w:r w:rsidRPr="00EA7303">
              <w:rPr>
                <w:rFonts w:ascii="Arial" w:hAnsi="Arial" w:cs="Arial"/>
                <w:b/>
                <w:bCs/>
                <w:color w:val="FFFFFF" w:themeColor="background1"/>
                <w:kern w:val="2"/>
                <w:sz w:val="18"/>
                <w:szCs w:val="18"/>
                <w:vertAlign w:val="superscript"/>
                <w14:ligatures w14:val="standardContextual"/>
              </w:rPr>
              <w:t>1</w:t>
            </w:r>
          </w:p>
        </w:tc>
        <w:tc>
          <w:tcPr>
            <w:tcW w:w="2160" w:type="dxa"/>
            <w:gridSpan w:val="2"/>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294EBD22"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Affected Facilities</w:t>
            </w:r>
            <w:r w:rsidRPr="00EA7303">
              <w:rPr>
                <w:rFonts w:ascii="Arial" w:hAnsi="Arial" w:cs="Arial"/>
                <w:b/>
                <w:bCs/>
                <w:color w:val="FFFFFF" w:themeColor="background1"/>
                <w:kern w:val="2"/>
                <w:sz w:val="18"/>
                <w:szCs w:val="18"/>
                <w:vertAlign w:val="superscript"/>
                <w14:ligatures w14:val="standardContextual"/>
              </w:rPr>
              <w:t>2</w:t>
            </w:r>
          </w:p>
        </w:tc>
      </w:tr>
      <w:tr w14:paraId="77DB0EF7" w14:textId="77777777">
        <w:tblPrEx>
          <w:tblW w:w="13140" w:type="dxa"/>
          <w:tblLayout w:type="fixed"/>
          <w:tblLook w:val="04A0"/>
        </w:tblPrEx>
        <w:trPr>
          <w:trHeight w:val="315"/>
          <w:tblHeader/>
        </w:trPr>
        <w:tc>
          <w:tcPr>
            <w:tcW w:w="351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2AD57B86" w14:textId="77777777">
            <w:pPr>
              <w:spacing w:after="0" w:line="256" w:lineRule="auto"/>
              <w:rPr>
                <w:rFonts w:ascii="Arial" w:hAnsi="Arial" w:cs="Arial"/>
                <w:b/>
                <w:bCs/>
                <w:color w:val="FFFFFF" w:themeColor="background1"/>
                <w:kern w:val="2"/>
                <w:sz w:val="18"/>
                <w:szCs w:val="18"/>
                <w14:ligatures w14:val="standardContextual"/>
              </w:rPr>
            </w:pPr>
          </w:p>
        </w:tc>
        <w:tc>
          <w:tcPr>
            <w:tcW w:w="90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5AF07AFA"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Number of Firms</w:t>
            </w:r>
            <w:r w:rsidRPr="00EA7303">
              <w:rPr>
                <w:rFonts w:ascii="Arial" w:hAnsi="Arial" w:cs="Arial"/>
                <w:b/>
                <w:bCs/>
                <w:color w:val="000000"/>
                <w:kern w:val="2"/>
                <w:sz w:val="16"/>
                <w:szCs w:val="16"/>
                <w14:ligatures w14:val="standardContextual"/>
              </w:rPr>
              <w:t> </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56AAA49B"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Number of Establish-ments</w:t>
            </w:r>
          </w:p>
        </w:tc>
        <w:tc>
          <w:tcPr>
            <w:tcW w:w="2880" w:type="dxa"/>
            <w:gridSpan w:val="3"/>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6B79BBB4"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Employment</w:t>
            </w:r>
          </w:p>
        </w:tc>
        <w:tc>
          <w:tcPr>
            <w:tcW w:w="126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3822C9B9"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Annual Payroll Per Employee (thousands 2022$)</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29A19640"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Preliminary Receipts (thousands, 2022$)</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370DD923"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Facilities</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294FDCEC"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Employees at Affected Facilities</w:t>
            </w:r>
          </w:p>
        </w:tc>
      </w:tr>
      <w:tr w14:paraId="1A413A32" w14:textId="77777777">
        <w:tblPrEx>
          <w:tblW w:w="13140" w:type="dxa"/>
          <w:tblLayout w:type="fixed"/>
          <w:tblLook w:val="04A0"/>
        </w:tblPrEx>
        <w:trPr>
          <w:trHeight w:val="780"/>
        </w:trPr>
        <w:tc>
          <w:tcPr>
            <w:tcW w:w="351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29DA13A4" w14:textId="77777777">
            <w:pPr>
              <w:spacing w:after="0" w:line="256" w:lineRule="auto"/>
              <w:rPr>
                <w:rFonts w:ascii="Arial" w:hAnsi="Arial" w:cs="Arial"/>
                <w:b/>
                <w:bCs/>
                <w:color w:val="FFFFFF" w:themeColor="background1"/>
                <w:kern w:val="2"/>
                <w:sz w:val="18"/>
                <w:szCs w:val="18"/>
                <w14:ligatures w14:val="standardContextual"/>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2E304270" w14:textId="77777777">
            <w:pPr>
              <w:spacing w:after="0" w:line="256" w:lineRule="auto"/>
              <w:rPr>
                <w:rFonts w:ascii="Arial" w:hAnsi="Arial" w:cs="Arial"/>
                <w:b/>
                <w:bCs/>
                <w:color w:val="FFFFFF" w:themeColor="background1"/>
                <w:kern w:val="2"/>
                <w:sz w:val="18"/>
                <w:szCs w:val="18"/>
                <w14:ligatures w14:val="standardContextual"/>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0C717D96" w14:textId="77777777">
            <w:pPr>
              <w:spacing w:after="0" w:line="256" w:lineRule="auto"/>
              <w:rPr>
                <w:rFonts w:ascii="Arial" w:hAnsi="Arial" w:cs="Arial"/>
                <w:b/>
                <w:bCs/>
                <w:color w:val="FFFFFF" w:themeColor="background1"/>
                <w:kern w:val="2"/>
                <w:sz w:val="18"/>
                <w:szCs w:val="18"/>
                <w14:ligatures w14:val="standardContextual"/>
              </w:rPr>
            </w:pP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78EB8E20"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Total</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7FB84906"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Per Estab-lishment</w:t>
            </w:r>
          </w:p>
        </w:tc>
        <w:tc>
          <w:tcPr>
            <w:tcW w:w="90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A7303" w:rsidRPr="00EA7303" w:rsidP="00CB1C05" w14:paraId="5BD65E7E" w14:textId="77777777">
            <w:pPr>
              <w:keepNext/>
              <w:keepLines/>
              <w:autoSpaceDE w:val="0"/>
              <w:autoSpaceDN w:val="0"/>
              <w:adjustRightInd w:val="0"/>
              <w:spacing w:after="0" w:line="256" w:lineRule="auto"/>
              <w:jc w:val="center"/>
              <w:rPr>
                <w:rFonts w:ascii="Arial" w:hAnsi="Arial" w:cs="Arial"/>
                <w:b/>
                <w:bCs/>
                <w:color w:val="FFFFFF" w:themeColor="background1"/>
                <w:kern w:val="2"/>
                <w:sz w:val="18"/>
                <w:szCs w:val="18"/>
                <w14:ligatures w14:val="standardContextual"/>
              </w:rPr>
            </w:pPr>
            <w:r w:rsidRPr="00EA7303">
              <w:rPr>
                <w:rFonts w:ascii="Arial" w:hAnsi="Arial" w:cs="Arial"/>
                <w:b/>
                <w:bCs/>
                <w:color w:val="FFFFFF" w:themeColor="background1"/>
                <w:kern w:val="2"/>
                <w:sz w:val="18"/>
                <w:szCs w:val="18"/>
                <w14:ligatures w14:val="standardContextual"/>
              </w:rPr>
              <w:t>10-Year Percent Change</w:t>
            </w:r>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49F3F698" w14:textId="77777777">
            <w:pPr>
              <w:spacing w:after="0" w:line="256" w:lineRule="auto"/>
              <w:rPr>
                <w:rFonts w:ascii="Arial" w:hAnsi="Arial" w:cs="Arial"/>
                <w:b/>
                <w:bCs/>
                <w:color w:val="FFFFFF" w:themeColor="background1"/>
                <w:kern w:val="2"/>
                <w:sz w:val="18"/>
                <w:szCs w:val="18"/>
                <w14:ligatures w14:val="standardContextual"/>
              </w:rPr>
            </w:pPr>
          </w:p>
        </w:tc>
        <w:tc>
          <w:tcPr>
            <w:tcW w:w="135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2F47F17F" w14:textId="77777777">
            <w:pPr>
              <w:spacing w:after="0" w:line="256" w:lineRule="auto"/>
              <w:rPr>
                <w:rFonts w:ascii="Arial" w:hAnsi="Arial" w:cs="Arial"/>
                <w:b/>
                <w:bCs/>
                <w:color w:val="FFFFFF" w:themeColor="background1"/>
                <w:kern w:val="2"/>
                <w:sz w:val="18"/>
                <w:szCs w:val="18"/>
                <w14:ligatures w14:val="standardContextual"/>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76086B87" w14:textId="77777777">
            <w:pPr>
              <w:spacing w:after="0" w:line="256" w:lineRule="auto"/>
              <w:rPr>
                <w:rFonts w:ascii="Arial" w:hAnsi="Arial" w:cs="Arial"/>
                <w:b/>
                <w:bCs/>
                <w:color w:val="FFFFFF" w:themeColor="background1"/>
                <w:kern w:val="2"/>
                <w:sz w:val="18"/>
                <w:szCs w:val="18"/>
                <w14:ligatures w14:val="standardContextual"/>
              </w:rPr>
            </w:pPr>
          </w:p>
        </w:tc>
        <w:tc>
          <w:tcPr>
            <w:tcW w:w="1170" w:type="dxa"/>
            <w:vMerge/>
            <w:tcBorders>
              <w:top w:val="single" w:sz="4" w:space="0" w:color="auto"/>
              <w:left w:val="single" w:sz="4" w:space="0" w:color="auto"/>
              <w:bottom w:val="single" w:sz="4" w:space="0" w:color="auto"/>
              <w:right w:val="single" w:sz="4" w:space="0" w:color="auto"/>
            </w:tcBorders>
            <w:vAlign w:val="center"/>
            <w:hideMark/>
          </w:tcPr>
          <w:p w:rsidR="00EA7303" w:rsidRPr="00EA7303" w:rsidP="00CB1C05" w14:paraId="3C120471" w14:textId="77777777">
            <w:pPr>
              <w:spacing w:after="0" w:line="256" w:lineRule="auto"/>
              <w:rPr>
                <w:rFonts w:ascii="Arial" w:hAnsi="Arial" w:cs="Arial"/>
                <w:b/>
                <w:bCs/>
                <w:color w:val="FFFFFF" w:themeColor="background1"/>
                <w:kern w:val="2"/>
                <w:sz w:val="18"/>
                <w:szCs w:val="18"/>
                <w14:ligatures w14:val="standardContextual"/>
              </w:rPr>
            </w:pPr>
          </w:p>
        </w:tc>
      </w:tr>
      <w:tr w14:paraId="2DFEDCE2" w14:textId="77777777" w:rsidTr="00CD48B1">
        <w:tblPrEx>
          <w:tblW w:w="13140" w:type="dxa"/>
          <w:tblLayout w:type="fixed"/>
          <w:tblLook w:val="04A0"/>
        </w:tblPrEx>
        <w:trPr>
          <w:trHeight w:val="54"/>
        </w:trPr>
        <w:tc>
          <w:tcPr>
            <w:tcW w:w="3510" w:type="dxa"/>
            <w:tcBorders>
              <w:top w:val="nil"/>
              <w:left w:val="single" w:sz="4" w:space="0" w:color="auto"/>
              <w:bottom w:val="single" w:sz="4" w:space="0" w:color="auto"/>
              <w:right w:val="single" w:sz="4" w:space="0" w:color="auto"/>
            </w:tcBorders>
          </w:tcPr>
          <w:p w:rsidR="00F63F69" w:rsidRPr="00CD48B1" w:rsidP="00CB1C05" w14:paraId="53624D28" w14:textId="77777777">
            <w:pPr>
              <w:spacing w:after="0" w:line="256" w:lineRule="auto"/>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Manufacturing</w:t>
            </w:r>
          </w:p>
        </w:tc>
        <w:tc>
          <w:tcPr>
            <w:tcW w:w="900" w:type="dxa"/>
            <w:tcBorders>
              <w:top w:val="single" w:sz="4" w:space="0" w:color="auto"/>
              <w:left w:val="nil"/>
              <w:bottom w:val="single" w:sz="4" w:space="0" w:color="auto"/>
              <w:right w:val="single" w:sz="4" w:space="0" w:color="auto"/>
            </w:tcBorders>
            <w:shd w:val="clear" w:color="auto" w:fill="FFFFFF"/>
          </w:tcPr>
          <w:p w:rsidR="00F63F69" w:rsidRPr="00CD48B1" w:rsidP="00CB1C05" w14:paraId="7D36CBD2"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2,919 </w:t>
            </w:r>
          </w:p>
        </w:tc>
        <w:tc>
          <w:tcPr>
            <w:tcW w:w="1080" w:type="dxa"/>
            <w:tcBorders>
              <w:top w:val="single" w:sz="4" w:space="0" w:color="auto"/>
              <w:left w:val="nil"/>
              <w:bottom w:val="single" w:sz="4" w:space="0" w:color="auto"/>
              <w:right w:val="single" w:sz="4" w:space="0" w:color="auto"/>
            </w:tcBorders>
            <w:shd w:val="clear" w:color="auto" w:fill="FFFFFF"/>
            <w:noWrap/>
          </w:tcPr>
          <w:p w:rsidR="00F63F69" w:rsidRPr="00CD48B1" w:rsidP="00CB1C05" w14:paraId="3A3644C1"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7,895 </w:t>
            </w:r>
          </w:p>
        </w:tc>
        <w:tc>
          <w:tcPr>
            <w:tcW w:w="990" w:type="dxa"/>
            <w:tcBorders>
              <w:top w:val="single" w:sz="4" w:space="0" w:color="auto"/>
              <w:left w:val="nil"/>
              <w:bottom w:val="single" w:sz="4" w:space="0" w:color="auto"/>
              <w:right w:val="single" w:sz="4" w:space="0" w:color="auto"/>
            </w:tcBorders>
          </w:tcPr>
          <w:p w:rsidR="00F63F69" w:rsidRPr="00CD48B1" w:rsidP="00CB1C05" w14:paraId="4EF8778E"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534,997 </w:t>
            </w:r>
          </w:p>
        </w:tc>
        <w:tc>
          <w:tcPr>
            <w:tcW w:w="990" w:type="dxa"/>
            <w:tcBorders>
              <w:top w:val="single" w:sz="4" w:space="0" w:color="auto"/>
              <w:left w:val="nil"/>
              <w:bottom w:val="single" w:sz="4" w:space="0" w:color="auto"/>
              <w:right w:val="single" w:sz="4" w:space="0" w:color="auto"/>
            </w:tcBorders>
          </w:tcPr>
          <w:p w:rsidR="00F63F69" w:rsidRPr="00CD48B1" w:rsidP="00CB1C05" w14:paraId="2D0F5B74"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9 </w:t>
            </w:r>
          </w:p>
        </w:tc>
        <w:tc>
          <w:tcPr>
            <w:tcW w:w="900" w:type="dxa"/>
            <w:tcBorders>
              <w:top w:val="single" w:sz="4" w:space="0" w:color="auto"/>
              <w:left w:val="nil"/>
              <w:bottom w:val="single" w:sz="4" w:space="0" w:color="auto"/>
              <w:right w:val="single" w:sz="4" w:space="0" w:color="auto"/>
            </w:tcBorders>
          </w:tcPr>
          <w:p w:rsidR="00F63F69" w:rsidRPr="00CD48B1" w:rsidP="00CB1C05" w14:paraId="413434F3"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6%</w:t>
            </w:r>
          </w:p>
        </w:tc>
        <w:tc>
          <w:tcPr>
            <w:tcW w:w="1260" w:type="dxa"/>
            <w:tcBorders>
              <w:top w:val="single" w:sz="4" w:space="0" w:color="auto"/>
              <w:left w:val="nil"/>
              <w:bottom w:val="single" w:sz="4" w:space="0" w:color="auto"/>
              <w:right w:val="single" w:sz="4" w:space="0" w:color="auto"/>
            </w:tcBorders>
          </w:tcPr>
          <w:p w:rsidR="00F63F69" w:rsidRPr="00CD48B1" w:rsidP="00CB1C05" w14:paraId="0AE036E1"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114,559 </w:t>
            </w:r>
          </w:p>
        </w:tc>
        <w:tc>
          <w:tcPr>
            <w:tcW w:w="1350" w:type="dxa"/>
            <w:tcBorders>
              <w:top w:val="single" w:sz="4" w:space="0" w:color="auto"/>
              <w:left w:val="nil"/>
              <w:bottom w:val="single" w:sz="4" w:space="0" w:color="auto"/>
              <w:right w:val="single" w:sz="4" w:space="0" w:color="auto"/>
            </w:tcBorders>
          </w:tcPr>
          <w:p w:rsidR="00F63F69" w:rsidRPr="00CD48B1" w:rsidP="00CB1C05" w14:paraId="56A61F18"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646,183,023 </w:t>
            </w:r>
          </w:p>
        </w:tc>
        <w:tc>
          <w:tcPr>
            <w:tcW w:w="990" w:type="dxa"/>
            <w:tcBorders>
              <w:top w:val="single" w:sz="4" w:space="0" w:color="auto"/>
              <w:left w:val="nil"/>
              <w:bottom w:val="single" w:sz="4" w:space="0" w:color="auto"/>
              <w:right w:val="single" w:sz="4" w:space="0" w:color="auto"/>
            </w:tcBorders>
          </w:tcPr>
          <w:p w:rsidR="00F63F69" w:rsidRPr="00CD48B1" w:rsidP="00CB1C05" w14:paraId="3E03AEE4" w14:textId="77777777">
            <w:pPr>
              <w:spacing w:after="0" w:line="256" w:lineRule="auto"/>
              <w:ind w:right="2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13</w:t>
            </w:r>
          </w:p>
        </w:tc>
        <w:tc>
          <w:tcPr>
            <w:tcW w:w="1170" w:type="dxa"/>
            <w:tcBorders>
              <w:top w:val="single" w:sz="4" w:space="0" w:color="auto"/>
              <w:left w:val="nil"/>
              <w:bottom w:val="single" w:sz="4" w:space="0" w:color="auto"/>
              <w:right w:val="single" w:sz="4" w:space="0" w:color="auto"/>
            </w:tcBorders>
          </w:tcPr>
          <w:p w:rsidR="00F63F69" w:rsidRPr="00CD48B1" w:rsidP="00CB1C05" w14:paraId="2E592C22" w14:textId="77777777">
            <w:pPr>
              <w:spacing w:after="0" w:line="256" w:lineRule="auto"/>
              <w:ind w:right="1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535 </w:t>
            </w:r>
          </w:p>
        </w:tc>
      </w:tr>
      <w:tr w14:paraId="7DB42B83" w14:textId="77777777" w:rsidTr="00CD48B1">
        <w:tblPrEx>
          <w:tblW w:w="13140" w:type="dxa"/>
          <w:tblLayout w:type="fixed"/>
          <w:tblLook w:val="04A0"/>
        </w:tblPrEx>
        <w:trPr>
          <w:trHeight w:val="54"/>
        </w:trPr>
        <w:tc>
          <w:tcPr>
            <w:tcW w:w="3510" w:type="dxa"/>
            <w:tcBorders>
              <w:top w:val="nil"/>
              <w:left w:val="single" w:sz="4" w:space="0" w:color="auto"/>
              <w:bottom w:val="single" w:sz="4" w:space="0" w:color="auto"/>
              <w:right w:val="single" w:sz="4" w:space="0" w:color="auto"/>
            </w:tcBorders>
          </w:tcPr>
          <w:p w:rsidR="00F63F69" w:rsidRPr="00CD48B1" w:rsidP="00CB1C05" w14:paraId="256C9D59" w14:textId="77777777">
            <w:pPr>
              <w:spacing w:after="0" w:line="256" w:lineRule="auto"/>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Import/Repackage</w:t>
            </w:r>
          </w:p>
        </w:tc>
        <w:tc>
          <w:tcPr>
            <w:tcW w:w="900" w:type="dxa"/>
            <w:tcBorders>
              <w:top w:val="single" w:sz="4" w:space="0" w:color="auto"/>
              <w:left w:val="nil"/>
              <w:bottom w:val="single" w:sz="4" w:space="0" w:color="auto"/>
              <w:right w:val="single" w:sz="4" w:space="0" w:color="auto"/>
            </w:tcBorders>
            <w:shd w:val="clear" w:color="auto" w:fill="FFFFFF"/>
          </w:tcPr>
          <w:p w:rsidR="00F63F69" w:rsidRPr="00CD48B1" w:rsidP="00CB1C05" w14:paraId="52DD319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69,230 </w:t>
            </w:r>
          </w:p>
        </w:tc>
        <w:tc>
          <w:tcPr>
            <w:tcW w:w="1080" w:type="dxa"/>
            <w:tcBorders>
              <w:top w:val="single" w:sz="4" w:space="0" w:color="auto"/>
              <w:left w:val="nil"/>
              <w:bottom w:val="single" w:sz="4" w:space="0" w:color="auto"/>
              <w:right w:val="single" w:sz="4" w:space="0" w:color="auto"/>
            </w:tcBorders>
            <w:shd w:val="clear" w:color="auto" w:fill="FFFFFF"/>
            <w:noWrap/>
          </w:tcPr>
          <w:p w:rsidR="00F63F69" w:rsidRPr="00CD48B1" w:rsidP="00CB1C05" w14:paraId="0AC4CBB9"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09,316 </w:t>
            </w:r>
          </w:p>
        </w:tc>
        <w:tc>
          <w:tcPr>
            <w:tcW w:w="990" w:type="dxa"/>
            <w:tcBorders>
              <w:top w:val="single" w:sz="4" w:space="0" w:color="auto"/>
              <w:left w:val="nil"/>
              <w:bottom w:val="single" w:sz="4" w:space="0" w:color="auto"/>
              <w:right w:val="single" w:sz="4" w:space="0" w:color="auto"/>
            </w:tcBorders>
          </w:tcPr>
          <w:p w:rsidR="00F63F69" w:rsidRPr="00CD48B1" w:rsidP="00CB1C05" w14:paraId="3AC82577"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204,506 </w:t>
            </w:r>
          </w:p>
        </w:tc>
        <w:tc>
          <w:tcPr>
            <w:tcW w:w="990" w:type="dxa"/>
            <w:tcBorders>
              <w:top w:val="single" w:sz="4" w:space="0" w:color="auto"/>
              <w:left w:val="nil"/>
              <w:bottom w:val="single" w:sz="4" w:space="0" w:color="auto"/>
              <w:right w:val="single" w:sz="4" w:space="0" w:color="auto"/>
            </w:tcBorders>
          </w:tcPr>
          <w:p w:rsidR="00F63F69" w:rsidRPr="00CD48B1" w:rsidP="00CB1C05" w14:paraId="2B5214FB"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1 </w:t>
            </w:r>
          </w:p>
        </w:tc>
        <w:tc>
          <w:tcPr>
            <w:tcW w:w="900" w:type="dxa"/>
            <w:tcBorders>
              <w:top w:val="single" w:sz="4" w:space="0" w:color="auto"/>
              <w:left w:val="nil"/>
              <w:bottom w:val="single" w:sz="4" w:space="0" w:color="auto"/>
              <w:right w:val="single" w:sz="4" w:space="0" w:color="auto"/>
            </w:tcBorders>
          </w:tcPr>
          <w:p w:rsidR="00F63F69" w:rsidRPr="00CD48B1" w:rsidP="00CB1C05" w14:paraId="06FBB75B"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14%</w:t>
            </w:r>
          </w:p>
        </w:tc>
        <w:tc>
          <w:tcPr>
            <w:tcW w:w="1260" w:type="dxa"/>
            <w:tcBorders>
              <w:top w:val="single" w:sz="4" w:space="0" w:color="auto"/>
              <w:left w:val="nil"/>
              <w:bottom w:val="single" w:sz="4" w:space="0" w:color="auto"/>
              <w:right w:val="single" w:sz="4" w:space="0" w:color="auto"/>
            </w:tcBorders>
          </w:tcPr>
          <w:p w:rsidR="00F63F69" w:rsidRPr="00CD48B1" w:rsidP="00CB1C05" w14:paraId="01B5CD31"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84,953 </w:t>
            </w:r>
          </w:p>
        </w:tc>
        <w:tc>
          <w:tcPr>
            <w:tcW w:w="1350" w:type="dxa"/>
            <w:tcBorders>
              <w:top w:val="single" w:sz="4" w:space="0" w:color="auto"/>
              <w:left w:val="nil"/>
              <w:bottom w:val="single" w:sz="4" w:space="0" w:color="auto"/>
              <w:right w:val="single" w:sz="4" w:space="0" w:color="auto"/>
            </w:tcBorders>
          </w:tcPr>
          <w:p w:rsidR="00F63F69" w:rsidRPr="00CD48B1" w:rsidP="00CB1C05" w14:paraId="368D8DF1"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817,510,843 </w:t>
            </w:r>
          </w:p>
        </w:tc>
        <w:tc>
          <w:tcPr>
            <w:tcW w:w="990" w:type="dxa"/>
            <w:tcBorders>
              <w:top w:val="single" w:sz="4" w:space="0" w:color="auto"/>
              <w:left w:val="nil"/>
              <w:bottom w:val="single" w:sz="4" w:space="0" w:color="auto"/>
              <w:right w:val="single" w:sz="4" w:space="0" w:color="auto"/>
            </w:tcBorders>
          </w:tcPr>
          <w:p w:rsidR="00F63F69" w:rsidRPr="00CD48B1" w:rsidP="00CB1C05" w14:paraId="6F8B38C8" w14:textId="77777777">
            <w:pPr>
              <w:spacing w:after="0" w:line="256" w:lineRule="auto"/>
              <w:ind w:right="2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16</w:t>
            </w:r>
          </w:p>
        </w:tc>
        <w:tc>
          <w:tcPr>
            <w:tcW w:w="1170" w:type="dxa"/>
            <w:tcBorders>
              <w:top w:val="single" w:sz="4" w:space="0" w:color="auto"/>
              <w:left w:val="nil"/>
              <w:bottom w:val="single" w:sz="4" w:space="0" w:color="auto"/>
              <w:right w:val="single" w:sz="4" w:space="0" w:color="auto"/>
            </w:tcBorders>
          </w:tcPr>
          <w:p w:rsidR="00F63F69" w:rsidRPr="00CD48B1" w:rsidP="00CB1C05" w14:paraId="4B0E4685" w14:textId="77777777">
            <w:pPr>
              <w:spacing w:after="0" w:line="256" w:lineRule="auto"/>
              <w:ind w:right="1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76 </w:t>
            </w:r>
          </w:p>
        </w:tc>
      </w:tr>
      <w:tr w14:paraId="5C128414" w14:textId="77777777" w:rsidTr="00CD48B1">
        <w:tblPrEx>
          <w:tblW w:w="13140" w:type="dxa"/>
          <w:tblLayout w:type="fixed"/>
          <w:tblLook w:val="04A0"/>
        </w:tblPrEx>
        <w:trPr>
          <w:trHeight w:val="64"/>
        </w:trPr>
        <w:tc>
          <w:tcPr>
            <w:tcW w:w="3510" w:type="dxa"/>
            <w:tcBorders>
              <w:top w:val="nil"/>
              <w:left w:val="single" w:sz="4" w:space="0" w:color="auto"/>
              <w:bottom w:val="single" w:sz="4" w:space="0" w:color="auto"/>
              <w:right w:val="single" w:sz="4" w:space="0" w:color="auto"/>
            </w:tcBorders>
          </w:tcPr>
          <w:p w:rsidR="00F63F69" w:rsidRPr="00CD48B1" w:rsidP="00CB1C05" w14:paraId="03F64092" w14:textId="77777777">
            <w:pPr>
              <w:spacing w:after="0" w:line="256" w:lineRule="auto"/>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Reactant/Intermediate</w:t>
            </w:r>
          </w:p>
        </w:tc>
        <w:tc>
          <w:tcPr>
            <w:tcW w:w="900" w:type="dxa"/>
            <w:tcBorders>
              <w:top w:val="single" w:sz="4" w:space="0" w:color="auto"/>
              <w:left w:val="nil"/>
              <w:bottom w:val="single" w:sz="4" w:space="0" w:color="auto"/>
              <w:right w:val="single" w:sz="4" w:space="0" w:color="auto"/>
            </w:tcBorders>
            <w:shd w:val="clear" w:color="auto" w:fill="FFFFFF"/>
          </w:tcPr>
          <w:p w:rsidR="00F63F69" w:rsidRPr="00CD48B1" w:rsidP="00CB1C05" w14:paraId="1917DDCF"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5,420 </w:t>
            </w:r>
          </w:p>
        </w:tc>
        <w:tc>
          <w:tcPr>
            <w:tcW w:w="1080" w:type="dxa"/>
            <w:tcBorders>
              <w:top w:val="single" w:sz="4" w:space="0" w:color="auto"/>
              <w:left w:val="nil"/>
              <w:bottom w:val="single" w:sz="4" w:space="0" w:color="auto"/>
              <w:right w:val="single" w:sz="4" w:space="0" w:color="auto"/>
            </w:tcBorders>
            <w:shd w:val="clear" w:color="auto" w:fill="FFFFFF"/>
            <w:noWrap/>
          </w:tcPr>
          <w:p w:rsidR="00F63F69" w:rsidRPr="00CD48B1" w:rsidP="00CB1C05" w14:paraId="43A50D97"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6,411 </w:t>
            </w:r>
          </w:p>
        </w:tc>
        <w:tc>
          <w:tcPr>
            <w:tcW w:w="990" w:type="dxa"/>
            <w:tcBorders>
              <w:top w:val="single" w:sz="4" w:space="0" w:color="auto"/>
              <w:left w:val="nil"/>
              <w:bottom w:val="single" w:sz="4" w:space="0" w:color="auto"/>
              <w:right w:val="single" w:sz="4" w:space="0" w:color="auto"/>
            </w:tcBorders>
          </w:tcPr>
          <w:p w:rsidR="00F63F69" w:rsidRPr="00CD48B1" w:rsidP="00CB1C05" w14:paraId="2E0726F5"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47,756 </w:t>
            </w:r>
          </w:p>
        </w:tc>
        <w:tc>
          <w:tcPr>
            <w:tcW w:w="990" w:type="dxa"/>
            <w:tcBorders>
              <w:top w:val="single" w:sz="4" w:space="0" w:color="auto"/>
              <w:left w:val="nil"/>
              <w:bottom w:val="single" w:sz="4" w:space="0" w:color="auto"/>
              <w:right w:val="single" w:sz="4" w:space="0" w:color="auto"/>
            </w:tcBorders>
          </w:tcPr>
          <w:p w:rsidR="00F63F69" w:rsidRPr="00CD48B1" w:rsidP="00CB1C05" w14:paraId="636E5B52"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39 </w:t>
            </w:r>
          </w:p>
        </w:tc>
        <w:tc>
          <w:tcPr>
            <w:tcW w:w="900" w:type="dxa"/>
            <w:tcBorders>
              <w:top w:val="single" w:sz="4" w:space="0" w:color="auto"/>
              <w:left w:val="nil"/>
              <w:bottom w:val="single" w:sz="4" w:space="0" w:color="auto"/>
              <w:right w:val="single" w:sz="4" w:space="0" w:color="auto"/>
            </w:tcBorders>
          </w:tcPr>
          <w:p w:rsidR="00F63F69" w:rsidRPr="00CD48B1" w:rsidP="00CB1C05" w14:paraId="1BB23C39"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6%</w:t>
            </w:r>
          </w:p>
        </w:tc>
        <w:tc>
          <w:tcPr>
            <w:tcW w:w="1260" w:type="dxa"/>
            <w:tcBorders>
              <w:top w:val="single" w:sz="4" w:space="0" w:color="auto"/>
              <w:left w:val="nil"/>
              <w:bottom w:val="single" w:sz="4" w:space="0" w:color="auto"/>
              <w:right w:val="single" w:sz="4" w:space="0" w:color="auto"/>
            </w:tcBorders>
          </w:tcPr>
          <w:p w:rsidR="00F63F69" w:rsidRPr="00CD48B1" w:rsidP="00CB1C05" w14:paraId="1FBD0B9C"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114,018 </w:t>
            </w:r>
          </w:p>
        </w:tc>
        <w:tc>
          <w:tcPr>
            <w:tcW w:w="1350" w:type="dxa"/>
            <w:tcBorders>
              <w:top w:val="single" w:sz="4" w:space="0" w:color="auto"/>
              <w:left w:val="nil"/>
              <w:bottom w:val="single" w:sz="4" w:space="0" w:color="auto"/>
              <w:right w:val="single" w:sz="4" w:space="0" w:color="auto"/>
            </w:tcBorders>
          </w:tcPr>
          <w:p w:rsidR="00F63F69" w:rsidRPr="00CD48B1" w:rsidP="00CB1C05" w14:paraId="32731C4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269,291,462 </w:t>
            </w:r>
          </w:p>
        </w:tc>
        <w:tc>
          <w:tcPr>
            <w:tcW w:w="990" w:type="dxa"/>
            <w:tcBorders>
              <w:top w:val="single" w:sz="4" w:space="0" w:color="auto"/>
              <w:left w:val="nil"/>
              <w:bottom w:val="single" w:sz="4" w:space="0" w:color="auto"/>
              <w:right w:val="single" w:sz="4" w:space="0" w:color="auto"/>
            </w:tcBorders>
          </w:tcPr>
          <w:p w:rsidR="00F63F69" w:rsidRPr="00CD48B1" w:rsidP="00CB1C05" w14:paraId="05111AB4" w14:textId="77777777">
            <w:pPr>
              <w:spacing w:after="0" w:line="256" w:lineRule="auto"/>
              <w:ind w:right="2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8</w:t>
            </w:r>
          </w:p>
        </w:tc>
        <w:tc>
          <w:tcPr>
            <w:tcW w:w="1170" w:type="dxa"/>
            <w:tcBorders>
              <w:top w:val="single" w:sz="4" w:space="0" w:color="auto"/>
              <w:left w:val="nil"/>
              <w:bottom w:val="single" w:sz="4" w:space="0" w:color="auto"/>
              <w:right w:val="single" w:sz="4" w:space="0" w:color="auto"/>
            </w:tcBorders>
          </w:tcPr>
          <w:p w:rsidR="00F63F69" w:rsidRPr="00CD48B1" w:rsidP="00CB1C05" w14:paraId="7C3A1A5E" w14:textId="77777777">
            <w:pPr>
              <w:spacing w:after="0" w:line="256" w:lineRule="auto"/>
              <w:ind w:right="1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480 </w:t>
            </w:r>
          </w:p>
        </w:tc>
      </w:tr>
      <w:tr w14:paraId="0EAC3A7E" w14:textId="77777777" w:rsidTr="00CD48B1">
        <w:tblPrEx>
          <w:tblW w:w="13140" w:type="dxa"/>
          <w:tblLayout w:type="fixed"/>
          <w:tblLook w:val="04A0"/>
        </w:tblPrEx>
        <w:trPr>
          <w:trHeight w:val="64"/>
        </w:trPr>
        <w:tc>
          <w:tcPr>
            <w:tcW w:w="3510" w:type="dxa"/>
            <w:tcBorders>
              <w:top w:val="nil"/>
              <w:left w:val="single" w:sz="4" w:space="0" w:color="auto"/>
              <w:bottom w:val="single" w:sz="4" w:space="0" w:color="auto"/>
              <w:right w:val="single" w:sz="4" w:space="0" w:color="auto"/>
            </w:tcBorders>
          </w:tcPr>
          <w:p w:rsidR="00F63F69" w:rsidRPr="00CD48B1" w:rsidP="00CB1C05" w14:paraId="4D61DDE3" w14:textId="77777777">
            <w:pPr>
              <w:spacing w:after="0" w:line="256" w:lineRule="auto"/>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Processing Aid in Petrochemical Manufacturing</w:t>
            </w:r>
          </w:p>
        </w:tc>
        <w:tc>
          <w:tcPr>
            <w:tcW w:w="900" w:type="dxa"/>
            <w:tcBorders>
              <w:top w:val="single" w:sz="4" w:space="0" w:color="auto"/>
              <w:left w:val="nil"/>
              <w:bottom w:val="single" w:sz="4" w:space="0" w:color="auto"/>
              <w:right w:val="single" w:sz="4" w:space="0" w:color="auto"/>
            </w:tcBorders>
            <w:shd w:val="clear" w:color="auto" w:fill="FFFFFF"/>
            <w:vAlign w:val="center"/>
          </w:tcPr>
          <w:p w:rsidR="00F63F69" w:rsidRPr="00CD48B1" w:rsidP="00CB1C05" w14:paraId="3E8A3983"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94,159 </w:t>
            </w:r>
          </w:p>
        </w:tc>
        <w:tc>
          <w:tcPr>
            <w:tcW w:w="1080" w:type="dxa"/>
            <w:tcBorders>
              <w:top w:val="single" w:sz="4" w:space="0" w:color="auto"/>
              <w:left w:val="nil"/>
              <w:bottom w:val="single" w:sz="4" w:space="0" w:color="auto"/>
              <w:right w:val="single" w:sz="4" w:space="0" w:color="auto"/>
            </w:tcBorders>
            <w:shd w:val="clear" w:color="auto" w:fill="FFFFFF"/>
            <w:noWrap/>
            <w:vAlign w:val="center"/>
          </w:tcPr>
          <w:p w:rsidR="00F63F69" w:rsidRPr="00CD48B1" w:rsidP="00CB1C05" w14:paraId="57CD2D95"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05,787 </w:t>
            </w:r>
          </w:p>
        </w:tc>
        <w:tc>
          <w:tcPr>
            <w:tcW w:w="990" w:type="dxa"/>
            <w:tcBorders>
              <w:top w:val="single" w:sz="4" w:space="0" w:color="auto"/>
              <w:left w:val="nil"/>
              <w:bottom w:val="single" w:sz="4" w:space="0" w:color="auto"/>
              <w:right w:val="single" w:sz="4" w:space="0" w:color="auto"/>
            </w:tcBorders>
            <w:vAlign w:val="center"/>
          </w:tcPr>
          <w:p w:rsidR="00F63F69" w:rsidRPr="00CD48B1" w:rsidP="00CB1C05" w14:paraId="755A828B"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234,389 </w:t>
            </w:r>
          </w:p>
        </w:tc>
        <w:tc>
          <w:tcPr>
            <w:tcW w:w="990" w:type="dxa"/>
            <w:tcBorders>
              <w:top w:val="single" w:sz="4" w:space="0" w:color="auto"/>
              <w:left w:val="nil"/>
              <w:bottom w:val="single" w:sz="4" w:space="0" w:color="auto"/>
              <w:right w:val="single" w:sz="4" w:space="0" w:color="auto"/>
            </w:tcBorders>
            <w:vAlign w:val="center"/>
          </w:tcPr>
          <w:p w:rsidR="00F63F69" w:rsidRPr="00CD48B1" w:rsidP="00CB1C05" w14:paraId="2C4F1166"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1 </w:t>
            </w:r>
          </w:p>
        </w:tc>
        <w:tc>
          <w:tcPr>
            <w:tcW w:w="900" w:type="dxa"/>
            <w:tcBorders>
              <w:top w:val="single" w:sz="4" w:space="0" w:color="auto"/>
              <w:left w:val="nil"/>
              <w:bottom w:val="single" w:sz="4" w:space="0" w:color="auto"/>
              <w:right w:val="single" w:sz="4" w:space="0" w:color="auto"/>
            </w:tcBorders>
            <w:vAlign w:val="center"/>
          </w:tcPr>
          <w:p w:rsidR="00F63F69" w:rsidRPr="00CD48B1" w:rsidP="00CB1C05" w14:paraId="705B361E"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13%</w:t>
            </w:r>
          </w:p>
        </w:tc>
        <w:tc>
          <w:tcPr>
            <w:tcW w:w="1260" w:type="dxa"/>
            <w:tcBorders>
              <w:top w:val="single" w:sz="4" w:space="0" w:color="auto"/>
              <w:left w:val="nil"/>
              <w:bottom w:val="single" w:sz="4" w:space="0" w:color="auto"/>
              <w:right w:val="single" w:sz="4" w:space="0" w:color="auto"/>
            </w:tcBorders>
            <w:vAlign w:val="center"/>
          </w:tcPr>
          <w:p w:rsidR="00F63F69" w:rsidRPr="00CD48B1" w:rsidP="00CB1C05" w14:paraId="76380259"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89,136 </w:t>
            </w:r>
          </w:p>
        </w:tc>
        <w:tc>
          <w:tcPr>
            <w:tcW w:w="1350" w:type="dxa"/>
            <w:tcBorders>
              <w:top w:val="single" w:sz="4" w:space="0" w:color="auto"/>
              <w:left w:val="nil"/>
              <w:bottom w:val="single" w:sz="4" w:space="0" w:color="auto"/>
              <w:right w:val="single" w:sz="4" w:space="0" w:color="auto"/>
            </w:tcBorders>
            <w:vAlign w:val="center"/>
          </w:tcPr>
          <w:p w:rsidR="00F63F69" w:rsidRPr="00CD48B1" w:rsidP="00CB1C05" w14:paraId="5DBF0E6F"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2,107,790,444 </w:t>
            </w:r>
          </w:p>
        </w:tc>
        <w:tc>
          <w:tcPr>
            <w:tcW w:w="990" w:type="dxa"/>
            <w:tcBorders>
              <w:top w:val="single" w:sz="4" w:space="0" w:color="auto"/>
              <w:left w:val="nil"/>
              <w:bottom w:val="single" w:sz="4" w:space="0" w:color="auto"/>
              <w:right w:val="single" w:sz="4" w:space="0" w:color="auto"/>
            </w:tcBorders>
            <w:vAlign w:val="center"/>
          </w:tcPr>
          <w:p w:rsidR="00F63F69" w:rsidRPr="00CD48B1" w:rsidP="00CB1C05" w14:paraId="0599AD24" w14:textId="77777777">
            <w:pPr>
              <w:spacing w:after="0" w:line="256" w:lineRule="auto"/>
              <w:ind w:right="2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64</w:t>
            </w:r>
          </w:p>
        </w:tc>
        <w:tc>
          <w:tcPr>
            <w:tcW w:w="1170" w:type="dxa"/>
            <w:tcBorders>
              <w:top w:val="single" w:sz="4" w:space="0" w:color="auto"/>
              <w:left w:val="nil"/>
              <w:bottom w:val="single" w:sz="4" w:space="0" w:color="auto"/>
              <w:right w:val="single" w:sz="4" w:space="0" w:color="auto"/>
            </w:tcBorders>
            <w:vAlign w:val="center"/>
          </w:tcPr>
          <w:p w:rsidR="00F63F69" w:rsidRPr="00CD48B1" w:rsidP="00CB1C05" w14:paraId="7393F85F" w14:textId="77777777">
            <w:pPr>
              <w:spacing w:after="0" w:line="256" w:lineRule="auto"/>
              <w:ind w:right="1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152 </w:t>
            </w:r>
          </w:p>
        </w:tc>
      </w:tr>
      <w:tr w14:paraId="18637C67" w14:textId="77777777" w:rsidTr="00CD48B1">
        <w:tblPrEx>
          <w:tblW w:w="13140" w:type="dxa"/>
          <w:tblLayout w:type="fixed"/>
          <w:tblLook w:val="04A0"/>
        </w:tblPrEx>
        <w:trPr>
          <w:trHeight w:val="64"/>
        </w:trPr>
        <w:tc>
          <w:tcPr>
            <w:tcW w:w="3510" w:type="dxa"/>
            <w:tcBorders>
              <w:top w:val="nil"/>
              <w:left w:val="single" w:sz="4" w:space="0" w:color="auto"/>
              <w:bottom w:val="single" w:sz="4" w:space="0" w:color="auto"/>
              <w:right w:val="single" w:sz="4" w:space="0" w:color="auto"/>
            </w:tcBorders>
          </w:tcPr>
          <w:p w:rsidR="00F63F69" w:rsidRPr="00CD48B1" w:rsidP="00CB1C05" w14:paraId="004CAF7F" w14:textId="77777777">
            <w:pPr>
              <w:spacing w:after="0" w:line="256" w:lineRule="auto"/>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Production of maskant for chemical milling</w:t>
            </w:r>
          </w:p>
        </w:tc>
        <w:tc>
          <w:tcPr>
            <w:tcW w:w="900" w:type="dxa"/>
            <w:tcBorders>
              <w:top w:val="single" w:sz="4" w:space="0" w:color="auto"/>
              <w:left w:val="nil"/>
              <w:bottom w:val="single" w:sz="4" w:space="0" w:color="auto"/>
              <w:right w:val="single" w:sz="4" w:space="0" w:color="auto"/>
            </w:tcBorders>
            <w:shd w:val="clear" w:color="auto" w:fill="FFFFFF"/>
          </w:tcPr>
          <w:p w:rsidR="00F63F69" w:rsidRPr="00CD48B1" w:rsidP="00CB1C05" w14:paraId="18F545B3"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064 </w:t>
            </w:r>
          </w:p>
        </w:tc>
        <w:tc>
          <w:tcPr>
            <w:tcW w:w="1080" w:type="dxa"/>
            <w:tcBorders>
              <w:top w:val="single" w:sz="4" w:space="0" w:color="auto"/>
              <w:left w:val="nil"/>
              <w:bottom w:val="single" w:sz="4" w:space="0" w:color="auto"/>
              <w:right w:val="single" w:sz="4" w:space="0" w:color="auto"/>
            </w:tcBorders>
            <w:shd w:val="clear" w:color="auto" w:fill="FFFFFF"/>
            <w:noWrap/>
          </w:tcPr>
          <w:p w:rsidR="00F63F69" w:rsidRPr="00CD48B1" w:rsidP="00CB1C05" w14:paraId="147F9E1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230 </w:t>
            </w:r>
          </w:p>
        </w:tc>
        <w:tc>
          <w:tcPr>
            <w:tcW w:w="990" w:type="dxa"/>
            <w:tcBorders>
              <w:top w:val="single" w:sz="4" w:space="0" w:color="auto"/>
              <w:left w:val="nil"/>
              <w:bottom w:val="single" w:sz="4" w:space="0" w:color="auto"/>
              <w:right w:val="single" w:sz="4" w:space="0" w:color="auto"/>
            </w:tcBorders>
          </w:tcPr>
          <w:p w:rsidR="00F63F69" w:rsidRPr="00CD48B1" w:rsidP="00CB1C05" w14:paraId="7EE10485"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36,900 </w:t>
            </w:r>
          </w:p>
        </w:tc>
        <w:tc>
          <w:tcPr>
            <w:tcW w:w="990" w:type="dxa"/>
            <w:tcBorders>
              <w:top w:val="single" w:sz="4" w:space="0" w:color="auto"/>
              <w:left w:val="nil"/>
              <w:bottom w:val="single" w:sz="4" w:space="0" w:color="auto"/>
              <w:right w:val="single" w:sz="4" w:space="0" w:color="auto"/>
            </w:tcBorders>
          </w:tcPr>
          <w:p w:rsidR="00F63F69" w:rsidRPr="00CD48B1" w:rsidP="00CB1C05" w14:paraId="197753BE"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30 </w:t>
            </w:r>
          </w:p>
        </w:tc>
        <w:tc>
          <w:tcPr>
            <w:tcW w:w="900" w:type="dxa"/>
            <w:tcBorders>
              <w:top w:val="single" w:sz="4" w:space="0" w:color="auto"/>
              <w:left w:val="nil"/>
              <w:bottom w:val="single" w:sz="4" w:space="0" w:color="auto"/>
              <w:right w:val="single" w:sz="4" w:space="0" w:color="auto"/>
            </w:tcBorders>
          </w:tcPr>
          <w:p w:rsidR="00F63F69" w:rsidRPr="00CD48B1" w:rsidP="00CB1C05" w14:paraId="11D45B98"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12%</w:t>
            </w:r>
          </w:p>
        </w:tc>
        <w:tc>
          <w:tcPr>
            <w:tcW w:w="1260" w:type="dxa"/>
            <w:tcBorders>
              <w:top w:val="single" w:sz="4" w:space="0" w:color="auto"/>
              <w:left w:val="nil"/>
              <w:bottom w:val="single" w:sz="4" w:space="0" w:color="auto"/>
              <w:right w:val="single" w:sz="4" w:space="0" w:color="auto"/>
            </w:tcBorders>
          </w:tcPr>
          <w:p w:rsidR="00F63F69" w:rsidRPr="00CD48B1" w:rsidP="00CB1C05" w14:paraId="1ACA9935"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90,244 </w:t>
            </w:r>
          </w:p>
        </w:tc>
        <w:tc>
          <w:tcPr>
            <w:tcW w:w="1350" w:type="dxa"/>
            <w:tcBorders>
              <w:top w:val="single" w:sz="4" w:space="0" w:color="auto"/>
              <w:left w:val="nil"/>
              <w:bottom w:val="single" w:sz="4" w:space="0" w:color="auto"/>
              <w:right w:val="single" w:sz="4" w:space="0" w:color="auto"/>
            </w:tcBorders>
          </w:tcPr>
          <w:p w:rsidR="00F63F69" w:rsidRPr="00CD48B1" w:rsidP="00CB1C05" w14:paraId="69644890"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25,778,668 </w:t>
            </w:r>
          </w:p>
        </w:tc>
        <w:tc>
          <w:tcPr>
            <w:tcW w:w="990" w:type="dxa"/>
            <w:tcBorders>
              <w:top w:val="single" w:sz="4" w:space="0" w:color="auto"/>
              <w:left w:val="nil"/>
              <w:bottom w:val="single" w:sz="4" w:space="0" w:color="auto"/>
              <w:right w:val="single" w:sz="4" w:space="0" w:color="auto"/>
            </w:tcBorders>
          </w:tcPr>
          <w:p w:rsidR="00F63F69" w:rsidRPr="00CD48B1" w:rsidP="00CB1C05" w14:paraId="4740B300" w14:textId="77777777">
            <w:pPr>
              <w:spacing w:after="0" w:line="256" w:lineRule="auto"/>
              <w:ind w:right="2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1</w:t>
            </w:r>
          </w:p>
        </w:tc>
        <w:tc>
          <w:tcPr>
            <w:tcW w:w="1170" w:type="dxa"/>
            <w:tcBorders>
              <w:top w:val="single" w:sz="4" w:space="0" w:color="auto"/>
              <w:left w:val="nil"/>
              <w:bottom w:val="single" w:sz="4" w:space="0" w:color="auto"/>
              <w:right w:val="single" w:sz="4" w:space="0" w:color="auto"/>
            </w:tcBorders>
          </w:tcPr>
          <w:p w:rsidR="00F63F69" w:rsidRPr="00CD48B1" w:rsidP="00CB1C05" w14:paraId="181FD60D" w14:textId="77777777">
            <w:pPr>
              <w:spacing w:after="0" w:line="256" w:lineRule="auto"/>
              <w:ind w:right="1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75 </w:t>
            </w:r>
          </w:p>
        </w:tc>
      </w:tr>
      <w:tr w14:paraId="359614FB" w14:textId="77777777" w:rsidTr="00CD48B1">
        <w:tblPrEx>
          <w:tblW w:w="13140" w:type="dxa"/>
          <w:tblLayout w:type="fixed"/>
          <w:tblLook w:val="04A0"/>
        </w:tblPrEx>
        <w:trPr>
          <w:trHeight w:val="64"/>
        </w:trPr>
        <w:tc>
          <w:tcPr>
            <w:tcW w:w="3510" w:type="dxa"/>
            <w:tcBorders>
              <w:top w:val="nil"/>
              <w:left w:val="single" w:sz="4" w:space="0" w:color="auto"/>
              <w:bottom w:val="single" w:sz="4" w:space="0" w:color="auto"/>
              <w:right w:val="single" w:sz="4" w:space="0" w:color="auto"/>
            </w:tcBorders>
          </w:tcPr>
          <w:p w:rsidR="00F63F69" w:rsidRPr="00CD48B1" w:rsidP="00CB1C05" w14:paraId="3BA8406D" w14:textId="77777777">
            <w:pPr>
              <w:spacing w:after="0" w:line="256" w:lineRule="auto"/>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Use as Maskant for Chemical Milling</w:t>
            </w:r>
          </w:p>
        </w:tc>
        <w:tc>
          <w:tcPr>
            <w:tcW w:w="900" w:type="dxa"/>
            <w:tcBorders>
              <w:top w:val="single" w:sz="4" w:space="0" w:color="auto"/>
              <w:left w:val="nil"/>
              <w:bottom w:val="single" w:sz="4" w:space="0" w:color="auto"/>
              <w:right w:val="single" w:sz="4" w:space="0" w:color="auto"/>
            </w:tcBorders>
            <w:shd w:val="clear" w:color="auto" w:fill="FFFFFF"/>
          </w:tcPr>
          <w:p w:rsidR="00F63F69" w:rsidRPr="00CD48B1" w:rsidP="00CB1C05" w14:paraId="40BC7A9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69,836 </w:t>
            </w:r>
          </w:p>
        </w:tc>
        <w:tc>
          <w:tcPr>
            <w:tcW w:w="1080" w:type="dxa"/>
            <w:tcBorders>
              <w:top w:val="single" w:sz="4" w:space="0" w:color="auto"/>
              <w:left w:val="nil"/>
              <w:bottom w:val="single" w:sz="4" w:space="0" w:color="auto"/>
              <w:right w:val="single" w:sz="4" w:space="0" w:color="auto"/>
            </w:tcBorders>
            <w:shd w:val="clear" w:color="auto" w:fill="FFFFFF"/>
            <w:noWrap/>
          </w:tcPr>
          <w:p w:rsidR="00F63F69" w:rsidRPr="00CD48B1" w:rsidP="00CB1C05" w14:paraId="19B83A18"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89,094 </w:t>
            </w:r>
          </w:p>
        </w:tc>
        <w:tc>
          <w:tcPr>
            <w:tcW w:w="990" w:type="dxa"/>
            <w:tcBorders>
              <w:top w:val="single" w:sz="4" w:space="0" w:color="auto"/>
              <w:left w:val="nil"/>
              <w:bottom w:val="single" w:sz="4" w:space="0" w:color="auto"/>
              <w:right w:val="single" w:sz="4" w:space="0" w:color="auto"/>
            </w:tcBorders>
          </w:tcPr>
          <w:p w:rsidR="00F63F69" w:rsidRPr="00CD48B1" w:rsidP="00CB1C05" w14:paraId="4B995D85"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728,691 </w:t>
            </w:r>
          </w:p>
        </w:tc>
        <w:tc>
          <w:tcPr>
            <w:tcW w:w="990" w:type="dxa"/>
            <w:tcBorders>
              <w:top w:val="single" w:sz="4" w:space="0" w:color="auto"/>
              <w:left w:val="nil"/>
              <w:bottom w:val="single" w:sz="4" w:space="0" w:color="auto"/>
              <w:right w:val="single" w:sz="4" w:space="0" w:color="auto"/>
            </w:tcBorders>
          </w:tcPr>
          <w:p w:rsidR="00F63F69" w:rsidRPr="00CD48B1" w:rsidP="00CB1C05" w14:paraId="55A59700"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19 </w:t>
            </w:r>
          </w:p>
        </w:tc>
        <w:tc>
          <w:tcPr>
            <w:tcW w:w="900" w:type="dxa"/>
            <w:tcBorders>
              <w:top w:val="single" w:sz="4" w:space="0" w:color="auto"/>
              <w:left w:val="nil"/>
              <w:bottom w:val="single" w:sz="4" w:space="0" w:color="auto"/>
              <w:right w:val="single" w:sz="4" w:space="0" w:color="auto"/>
            </w:tcBorders>
          </w:tcPr>
          <w:p w:rsidR="00F63F69" w:rsidRPr="00CD48B1" w:rsidP="00CB1C05" w14:paraId="4C9EB31D"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11%</w:t>
            </w:r>
          </w:p>
        </w:tc>
        <w:tc>
          <w:tcPr>
            <w:tcW w:w="1260" w:type="dxa"/>
            <w:tcBorders>
              <w:top w:val="single" w:sz="4" w:space="0" w:color="auto"/>
              <w:left w:val="nil"/>
              <w:bottom w:val="single" w:sz="4" w:space="0" w:color="auto"/>
              <w:right w:val="single" w:sz="4" w:space="0" w:color="auto"/>
            </w:tcBorders>
          </w:tcPr>
          <w:p w:rsidR="00F63F69" w:rsidRPr="00CD48B1" w:rsidP="00CB1C05" w14:paraId="7F4A50C0"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78,389 </w:t>
            </w:r>
          </w:p>
        </w:tc>
        <w:tc>
          <w:tcPr>
            <w:tcW w:w="1350" w:type="dxa"/>
            <w:tcBorders>
              <w:top w:val="single" w:sz="4" w:space="0" w:color="auto"/>
              <w:left w:val="nil"/>
              <w:bottom w:val="single" w:sz="4" w:space="0" w:color="auto"/>
              <w:right w:val="single" w:sz="4" w:space="0" w:color="auto"/>
            </w:tcBorders>
          </w:tcPr>
          <w:p w:rsidR="00F63F69" w:rsidRPr="00CD48B1" w:rsidP="00CB1C05" w14:paraId="6108C132"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1,762,813,491 </w:t>
            </w:r>
          </w:p>
        </w:tc>
        <w:tc>
          <w:tcPr>
            <w:tcW w:w="990" w:type="dxa"/>
            <w:tcBorders>
              <w:top w:val="single" w:sz="4" w:space="0" w:color="auto"/>
              <w:left w:val="nil"/>
              <w:bottom w:val="single" w:sz="4" w:space="0" w:color="auto"/>
              <w:right w:val="single" w:sz="4" w:space="0" w:color="auto"/>
            </w:tcBorders>
          </w:tcPr>
          <w:p w:rsidR="00F63F69" w:rsidRPr="00CD48B1" w:rsidP="00CB1C05" w14:paraId="27E8874A" w14:textId="77777777">
            <w:pPr>
              <w:spacing w:after="0" w:line="256" w:lineRule="auto"/>
              <w:ind w:right="2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71</w:t>
            </w:r>
          </w:p>
        </w:tc>
        <w:tc>
          <w:tcPr>
            <w:tcW w:w="1170" w:type="dxa"/>
            <w:tcBorders>
              <w:top w:val="single" w:sz="4" w:space="0" w:color="auto"/>
              <w:left w:val="nil"/>
              <w:bottom w:val="single" w:sz="4" w:space="0" w:color="auto"/>
              <w:right w:val="single" w:sz="4" w:space="0" w:color="auto"/>
            </w:tcBorders>
          </w:tcPr>
          <w:p w:rsidR="00F63F69" w:rsidRPr="00CD48B1" w:rsidP="00CB1C05" w14:paraId="1E9AD97B" w14:textId="77777777">
            <w:pPr>
              <w:spacing w:after="0" w:line="256" w:lineRule="auto"/>
              <w:ind w:right="1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627 </w:t>
            </w:r>
          </w:p>
        </w:tc>
      </w:tr>
      <w:tr w14:paraId="1106F38D" w14:textId="77777777" w:rsidTr="00CD48B1">
        <w:tblPrEx>
          <w:tblW w:w="13140" w:type="dxa"/>
          <w:tblLayout w:type="fixed"/>
          <w:tblLook w:val="04A0"/>
        </w:tblPrEx>
        <w:trPr>
          <w:trHeight w:val="64"/>
        </w:trPr>
        <w:tc>
          <w:tcPr>
            <w:tcW w:w="3510" w:type="dxa"/>
            <w:tcBorders>
              <w:top w:val="nil"/>
              <w:left w:val="single" w:sz="4" w:space="0" w:color="auto"/>
              <w:bottom w:val="single" w:sz="4" w:space="0" w:color="auto"/>
              <w:right w:val="single" w:sz="4" w:space="0" w:color="auto"/>
            </w:tcBorders>
          </w:tcPr>
          <w:p w:rsidR="00F63F69" w:rsidRPr="00CD48B1" w:rsidP="00CB1C05" w14:paraId="59AFBE18" w14:textId="77777777">
            <w:pPr>
              <w:spacing w:after="0" w:line="256" w:lineRule="auto"/>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Vapor Degreasing</w:t>
            </w:r>
          </w:p>
        </w:tc>
        <w:tc>
          <w:tcPr>
            <w:tcW w:w="900" w:type="dxa"/>
            <w:tcBorders>
              <w:top w:val="single" w:sz="4" w:space="0" w:color="auto"/>
              <w:left w:val="nil"/>
              <w:bottom w:val="single" w:sz="4" w:space="0" w:color="auto"/>
              <w:right w:val="single" w:sz="4" w:space="0" w:color="auto"/>
            </w:tcBorders>
            <w:shd w:val="clear" w:color="auto" w:fill="FFFFFF"/>
          </w:tcPr>
          <w:p w:rsidR="00F63F69" w:rsidRPr="00CD48B1" w:rsidP="00CB1C05" w14:paraId="461C818D"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1,859 </w:t>
            </w:r>
          </w:p>
        </w:tc>
        <w:tc>
          <w:tcPr>
            <w:tcW w:w="1080" w:type="dxa"/>
            <w:tcBorders>
              <w:top w:val="single" w:sz="4" w:space="0" w:color="auto"/>
              <w:left w:val="nil"/>
              <w:bottom w:val="single" w:sz="4" w:space="0" w:color="auto"/>
              <w:right w:val="single" w:sz="4" w:space="0" w:color="auto"/>
            </w:tcBorders>
            <w:shd w:val="clear" w:color="auto" w:fill="FFFFFF"/>
            <w:noWrap/>
          </w:tcPr>
          <w:p w:rsidR="00F63F69" w:rsidRPr="00CD48B1" w:rsidP="00CB1C05" w14:paraId="4EA2C81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23,407 </w:t>
            </w:r>
          </w:p>
        </w:tc>
        <w:tc>
          <w:tcPr>
            <w:tcW w:w="990" w:type="dxa"/>
            <w:tcBorders>
              <w:top w:val="single" w:sz="4" w:space="0" w:color="auto"/>
              <w:left w:val="nil"/>
              <w:bottom w:val="single" w:sz="4" w:space="0" w:color="auto"/>
              <w:right w:val="single" w:sz="4" w:space="0" w:color="auto"/>
            </w:tcBorders>
          </w:tcPr>
          <w:p w:rsidR="00F63F69" w:rsidRPr="00CD48B1" w:rsidP="00CB1C05" w14:paraId="55E36B08"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843,378 </w:t>
            </w:r>
          </w:p>
        </w:tc>
        <w:tc>
          <w:tcPr>
            <w:tcW w:w="990" w:type="dxa"/>
            <w:tcBorders>
              <w:top w:val="single" w:sz="4" w:space="0" w:color="auto"/>
              <w:left w:val="nil"/>
              <w:bottom w:val="single" w:sz="4" w:space="0" w:color="auto"/>
              <w:right w:val="single" w:sz="4" w:space="0" w:color="auto"/>
            </w:tcBorders>
          </w:tcPr>
          <w:p w:rsidR="00F63F69" w:rsidRPr="00CD48B1" w:rsidP="00CB1C05" w14:paraId="108DE6B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36 </w:t>
            </w:r>
          </w:p>
        </w:tc>
        <w:tc>
          <w:tcPr>
            <w:tcW w:w="900" w:type="dxa"/>
            <w:tcBorders>
              <w:top w:val="single" w:sz="4" w:space="0" w:color="auto"/>
              <w:left w:val="nil"/>
              <w:bottom w:val="single" w:sz="4" w:space="0" w:color="auto"/>
              <w:right w:val="single" w:sz="4" w:space="0" w:color="auto"/>
            </w:tcBorders>
          </w:tcPr>
          <w:p w:rsidR="00F63F69" w:rsidRPr="00CD48B1" w:rsidP="00CB1C05" w14:paraId="2ED938B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2%</w:t>
            </w:r>
          </w:p>
        </w:tc>
        <w:tc>
          <w:tcPr>
            <w:tcW w:w="1260" w:type="dxa"/>
            <w:tcBorders>
              <w:top w:val="single" w:sz="4" w:space="0" w:color="auto"/>
              <w:left w:val="nil"/>
              <w:bottom w:val="single" w:sz="4" w:space="0" w:color="auto"/>
              <w:right w:val="single" w:sz="4" w:space="0" w:color="auto"/>
            </w:tcBorders>
          </w:tcPr>
          <w:p w:rsidR="00F63F69" w:rsidRPr="00CD48B1" w:rsidP="00CB1C05" w14:paraId="5E61F22A"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86,156 </w:t>
            </w:r>
          </w:p>
        </w:tc>
        <w:tc>
          <w:tcPr>
            <w:tcW w:w="1350" w:type="dxa"/>
            <w:tcBorders>
              <w:top w:val="single" w:sz="4" w:space="0" w:color="auto"/>
              <w:left w:val="nil"/>
              <w:bottom w:val="single" w:sz="4" w:space="0" w:color="auto"/>
              <w:right w:val="single" w:sz="4" w:space="0" w:color="auto"/>
            </w:tcBorders>
          </w:tcPr>
          <w:p w:rsidR="00F63F69" w:rsidRPr="00CD48B1" w:rsidP="00CB1C05" w14:paraId="6E9410BE" w14:textId="77777777">
            <w:pPr>
              <w:spacing w:after="0" w:line="256" w:lineRule="auto"/>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525,400,999 </w:t>
            </w:r>
          </w:p>
        </w:tc>
        <w:tc>
          <w:tcPr>
            <w:tcW w:w="990" w:type="dxa"/>
            <w:tcBorders>
              <w:top w:val="single" w:sz="4" w:space="0" w:color="auto"/>
              <w:left w:val="nil"/>
              <w:bottom w:val="single" w:sz="4" w:space="0" w:color="auto"/>
              <w:right w:val="single" w:sz="4" w:space="0" w:color="auto"/>
            </w:tcBorders>
          </w:tcPr>
          <w:p w:rsidR="00F63F69" w:rsidRPr="00CD48B1" w:rsidP="00CB1C05" w14:paraId="415340E9" w14:textId="77777777">
            <w:pPr>
              <w:spacing w:after="0" w:line="256" w:lineRule="auto"/>
              <w:ind w:right="2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85</w:t>
            </w:r>
          </w:p>
        </w:tc>
        <w:tc>
          <w:tcPr>
            <w:tcW w:w="1170" w:type="dxa"/>
            <w:tcBorders>
              <w:top w:val="single" w:sz="4" w:space="0" w:color="auto"/>
              <w:left w:val="nil"/>
              <w:bottom w:val="single" w:sz="4" w:space="0" w:color="auto"/>
              <w:right w:val="single" w:sz="4" w:space="0" w:color="auto"/>
            </w:tcBorders>
          </w:tcPr>
          <w:p w:rsidR="00F63F69" w:rsidRPr="00CD48B1" w:rsidP="00CB1C05" w14:paraId="31EDF619" w14:textId="77777777">
            <w:pPr>
              <w:spacing w:after="0" w:line="256" w:lineRule="auto"/>
              <w:ind w:right="158"/>
              <w:jc w:val="right"/>
              <w:rPr>
                <w:rFonts w:asciiTheme="majorBidi" w:eastAsiaTheme="minorHAnsi" w:hAnsiTheme="majorBidi" w:cstheme="majorBidi"/>
                <w:bCs/>
                <w:kern w:val="2"/>
                <w:sz w:val="18"/>
                <w:szCs w:val="18"/>
                <w14:ligatures w14:val="standardContextual"/>
              </w:rPr>
            </w:pPr>
            <w:r w:rsidRPr="00CD48B1">
              <w:rPr>
                <w:rFonts w:asciiTheme="majorBidi" w:hAnsiTheme="majorBidi" w:cstheme="majorBidi"/>
                <w:sz w:val="18"/>
                <w:szCs w:val="18"/>
              </w:rPr>
              <w:t xml:space="preserve"> 3,063 </w:t>
            </w:r>
          </w:p>
        </w:tc>
      </w:tr>
      <w:tr w14:paraId="1C525516" w14:textId="77777777">
        <w:tblPrEx>
          <w:tblW w:w="13140" w:type="dxa"/>
          <w:tblLayout w:type="fixed"/>
          <w:tblLook w:val="04A0"/>
        </w:tblPrEx>
        <w:trPr>
          <w:trHeight w:val="64"/>
        </w:trPr>
        <w:tc>
          <w:tcPr>
            <w:tcW w:w="13140" w:type="dxa"/>
            <w:gridSpan w:val="10"/>
            <w:tcBorders>
              <w:top w:val="single" w:sz="4" w:space="0" w:color="auto"/>
              <w:left w:val="single" w:sz="4" w:space="0" w:color="auto"/>
              <w:bottom w:val="single" w:sz="4" w:space="0" w:color="auto"/>
              <w:right w:val="single" w:sz="4" w:space="0" w:color="auto"/>
            </w:tcBorders>
            <w:vAlign w:val="center"/>
            <w:hideMark/>
          </w:tcPr>
          <w:p w:rsidR="00EA7303" w:rsidRPr="00247CDB" w:rsidP="00CB1C05" w14:paraId="52BA333A" w14:textId="77777777">
            <w:pPr>
              <w:spacing w:after="0" w:line="256" w:lineRule="auto"/>
              <w:rPr>
                <w:rFonts w:eastAsiaTheme="minorHAnsi"/>
                <w:bCs/>
                <w:color w:val="000000"/>
                <w:kern w:val="2"/>
                <w:sz w:val="18"/>
                <w14:ligatures w14:val="standardContextual"/>
              </w:rPr>
            </w:pPr>
            <w:r w:rsidRPr="00EA7303">
              <w:rPr>
                <w:rFonts w:eastAsiaTheme="minorHAnsi"/>
                <w:bCs/>
                <w:color w:val="000000"/>
                <w:kern w:val="2"/>
                <w:sz w:val="18"/>
                <w:vertAlign w:val="superscript"/>
                <w14:ligatures w14:val="standardContextual"/>
              </w:rPr>
              <w:t>1</w:t>
            </w:r>
            <w:r w:rsidRPr="00EA7303">
              <w:rPr>
                <w:rFonts w:eastAsiaTheme="minorHAnsi"/>
                <w:bCs/>
                <w:color w:val="000000"/>
                <w:kern w:val="2"/>
                <w:sz w:val="18"/>
                <w14:ligatures w14:val="standardContextual"/>
              </w:rPr>
              <w:t xml:space="preserve">Industry Statistics are </w:t>
            </w:r>
            <w:r w:rsidRPr="00247CDB">
              <w:rPr>
                <w:rFonts w:eastAsiaTheme="minorHAnsi"/>
                <w:bCs/>
                <w:color w:val="000000"/>
                <w:kern w:val="2"/>
                <w:sz w:val="18"/>
                <w14:ligatures w14:val="standardContextual"/>
              </w:rPr>
              <w:t xml:space="preserve">from </w:t>
            </w:r>
            <w:r w:rsidRPr="00CD3CDF" w:rsidR="00247CDB">
              <w:rPr>
                <w:rFonts w:eastAsiaTheme="minorHAnsi"/>
                <w:bCs/>
                <w:color w:val="000000"/>
                <w:kern w:val="2"/>
                <w:sz w:val="18"/>
                <w:szCs w:val="18"/>
                <w14:ligatures w14:val="standardContextual"/>
              </w:rPr>
              <w:fldChar w:fldCharType="begin" w:fldLock="1"/>
            </w:r>
            <w:r w:rsidRPr="00CD3CDF" w:rsidR="00247CDB">
              <w:rPr>
                <w:rFonts w:eastAsiaTheme="minorHAnsi"/>
                <w:bCs/>
                <w:color w:val="000000"/>
                <w:kern w:val="2"/>
                <w:sz w:val="18"/>
                <w:szCs w:val="18"/>
                <w14:ligatures w14:val="standardContextual"/>
              </w:rPr>
              <w:instrText xml:space="preserve"> REF _Ref110864745 \h </w:instrText>
            </w:r>
            <w:r w:rsidR="00347894">
              <w:rPr>
                <w:rFonts w:eastAsiaTheme="minorHAnsi"/>
                <w:bCs/>
                <w:color w:val="000000"/>
                <w:kern w:val="2"/>
                <w:sz w:val="18"/>
                <w:szCs w:val="18"/>
                <w14:ligatures w14:val="standardContextual"/>
              </w:rPr>
              <w:instrText xml:space="preserve"> \* MERGEFORMAT </w:instrText>
            </w:r>
            <w:r w:rsidRPr="00CD3CDF" w:rsidR="00247CDB">
              <w:rPr>
                <w:rFonts w:eastAsiaTheme="minorHAnsi"/>
                <w:bCs/>
                <w:color w:val="000000"/>
                <w:kern w:val="2"/>
                <w:sz w:val="18"/>
                <w:szCs w:val="18"/>
                <w14:ligatures w14:val="standardContextual"/>
              </w:rPr>
              <w:fldChar w:fldCharType="separate"/>
            </w:r>
            <w:r w:rsidRPr="0092222B" w:rsidR="0092222B">
              <w:rPr>
                <w:sz w:val="18"/>
                <w:szCs w:val="18"/>
              </w:rPr>
              <w:t xml:space="preserve">Table </w:t>
            </w:r>
            <w:r w:rsidRPr="0092222B" w:rsidR="0092222B">
              <w:rPr>
                <w:noProof/>
                <w:sz w:val="18"/>
                <w:szCs w:val="18"/>
              </w:rPr>
              <w:t>3</w:t>
            </w:r>
            <w:r w:rsidRPr="0092222B" w:rsidR="0092222B">
              <w:rPr>
                <w:noProof/>
                <w:sz w:val="18"/>
                <w:szCs w:val="18"/>
              </w:rPr>
              <w:noBreakHyphen/>
              <w:t>1</w:t>
            </w:r>
            <w:r w:rsidRPr="00CD3CDF" w:rsidR="00247CDB">
              <w:rPr>
                <w:rFonts w:eastAsiaTheme="minorHAnsi"/>
                <w:bCs/>
                <w:color w:val="000000"/>
                <w:kern w:val="2"/>
                <w:sz w:val="18"/>
                <w:szCs w:val="18"/>
                <w14:ligatures w14:val="standardContextual"/>
              </w:rPr>
              <w:fldChar w:fldCharType="end"/>
            </w:r>
            <w:r w:rsidR="00347894">
              <w:rPr>
                <w:rFonts w:eastAsiaTheme="minorHAnsi"/>
                <w:bCs/>
                <w:color w:val="000000"/>
                <w:kern w:val="2"/>
                <w:sz w:val="18"/>
                <w:szCs w:val="18"/>
                <w14:ligatures w14:val="standardContextual"/>
              </w:rPr>
              <w:t xml:space="preserve"> </w:t>
            </w:r>
            <w:r w:rsidRPr="00CD3CDF">
              <w:rPr>
                <w:rFonts w:eastAsiaTheme="minorHAnsi"/>
                <w:bCs/>
                <w:color w:val="000000"/>
                <w:kern w:val="2"/>
                <w:sz w:val="18"/>
                <w:szCs w:val="18"/>
                <w14:ligatures w14:val="standardContextual"/>
              </w:rPr>
              <w:t>a</w:t>
            </w:r>
            <w:r w:rsidRPr="00247CDB">
              <w:rPr>
                <w:rFonts w:eastAsiaTheme="minorHAnsi"/>
                <w:bCs/>
                <w:color w:val="000000"/>
                <w:kern w:val="2"/>
                <w:sz w:val="18"/>
                <w14:ligatures w14:val="standardContextual"/>
              </w:rPr>
              <w:t xml:space="preserve">nd 2009 U.S. Statistics of U.S. </w:t>
            </w:r>
            <w:r w:rsidRPr="00CD48B1">
              <w:rPr>
                <w:rFonts w:eastAsiaTheme="minorHAnsi"/>
                <w:bCs/>
                <w:color w:val="000000" w:themeColor="text1"/>
                <w:kern w:val="2"/>
                <w:sz w:val="18"/>
                <w14:ligatures w14:val="standardContextual"/>
              </w:rPr>
              <w:t>Business data (</w:t>
            </w:r>
            <w:hyperlink w:anchor="_ENREF_63" w:tooltip="U.S. Census Bureau, 2012 #99" w:history="1">
              <w:r w:rsidRPr="00CD48B1" w:rsidR="00414172">
                <w:rPr>
                  <w:rFonts w:eastAsiaTheme="minorHAnsi"/>
                  <w:bCs/>
                  <w:color w:val="000000" w:themeColor="text1"/>
                  <w:sz w:val="18"/>
                </w:rPr>
                <w:fldChar w:fldCharType="begin" w:fldLock="1"/>
              </w:r>
              <w:r w:rsidR="00414172">
                <w:rPr>
                  <w:rFonts w:eastAsiaTheme="minorHAnsi"/>
                  <w:bCs/>
                  <w:color w:val="000000" w:themeColor="text1"/>
                  <w:sz w:val="18"/>
                </w:rPr>
                <w:instrText xml:space="preserve"> ADDIN EN.CITE &lt;EndNote&gt;&lt;Cite&gt;&lt;Author&gt;U.S. Census Bureau&lt;/Author&gt;&lt;Year&gt;2012&lt;/Year&gt;&lt;RecNum&gt;99&lt;/RecNum&gt;&lt;DisplayText&gt;U.S. Census Bureau 2012&lt;/DisplayText&gt;&lt;record&gt;&lt;rec-number&gt;99&lt;/rec-number&gt;&lt;foreign-keys&gt;&lt;key app="EN" db-id="52wf2wf0o0rv01e9dzo52td80t0590tp2fwd" timestamp="1714499636"&gt;99&lt;/key&gt;&lt;/foreign-keys&gt;&lt;ref-type name="Generic"&gt;13&lt;/ref-type&gt;&lt;contributors&gt;&lt;authors&gt;&lt;author&gt;U.S. Census Bureau,&lt;/author&gt;&lt;/authors&gt;&lt;/contributors&gt;&lt;titles&gt;&lt;title&gt;The Number of Firms and Establishments, Employment, and Annual Payroll by State, Industry, and Enterprise Employment Size: 2010&lt;/title&gt;&lt;/titles&gt;&lt;dates&gt;&lt;year&gt;2012&lt;/year&gt;&lt;/dates&gt;&lt;urls&gt;&lt;related-urls&gt;&lt;url&gt;https://www2.census.gov/programs-surveys/susb/tables/2009/us_6digitnaics_2009.xls&lt;/url&gt;&lt;/related-urls&gt;&lt;/urls&gt;&lt;/record&gt;&lt;/Cite&gt;&lt;/EndNote&gt;</w:instrText>
              </w:r>
              <w:r w:rsidRPr="00CD48B1" w:rsidR="00414172">
                <w:rPr>
                  <w:rFonts w:eastAsiaTheme="minorHAnsi"/>
                  <w:bCs/>
                  <w:color w:val="000000" w:themeColor="text1"/>
                  <w:sz w:val="18"/>
                </w:rPr>
                <w:fldChar w:fldCharType="separate"/>
              </w:r>
              <w:r w:rsidRPr="00CD48B1" w:rsidR="00414172">
                <w:rPr>
                  <w:rFonts w:eastAsiaTheme="minorHAnsi"/>
                  <w:bCs/>
                  <w:noProof/>
                  <w:color w:val="000000" w:themeColor="text1"/>
                  <w:sz w:val="18"/>
                </w:rPr>
                <w:t>U.S. Census Bureau 2012</w:t>
              </w:r>
              <w:r w:rsidRPr="00CD48B1" w:rsidR="00414172">
                <w:rPr>
                  <w:rFonts w:eastAsiaTheme="minorHAnsi"/>
                  <w:bCs/>
                  <w:color w:val="000000" w:themeColor="text1"/>
                  <w:sz w:val="18"/>
                </w:rPr>
                <w:fldChar w:fldCharType="end"/>
              </w:r>
            </w:hyperlink>
            <w:r w:rsidRPr="00CD48B1">
              <w:rPr>
                <w:rFonts w:eastAsiaTheme="minorHAnsi"/>
                <w:bCs/>
                <w:color w:val="000000" w:themeColor="text1"/>
                <w:kern w:val="2"/>
                <w:sz w:val="18"/>
                <w14:ligatures w14:val="standardContextual"/>
              </w:rPr>
              <w:t xml:space="preserve">), aggregated </w:t>
            </w:r>
            <w:r w:rsidRPr="00247CDB">
              <w:rPr>
                <w:rFonts w:eastAsiaTheme="minorHAnsi"/>
                <w:bCs/>
                <w:color w:val="000000"/>
                <w:kern w:val="2"/>
                <w:sz w:val="18"/>
                <w14:ligatures w14:val="standardContextual"/>
              </w:rPr>
              <w:t>according to use category.</w:t>
            </w:r>
          </w:p>
          <w:p w:rsidR="00EA7303" w:rsidRPr="00EA7303" w:rsidP="00CB1C05" w14:paraId="4C4C0B17" w14:textId="77777777">
            <w:pPr>
              <w:spacing w:after="0" w:line="256" w:lineRule="auto"/>
              <w:rPr>
                <w:rFonts w:eastAsiaTheme="minorHAnsi"/>
                <w:bCs/>
                <w:color w:val="000000"/>
                <w:kern w:val="2"/>
                <w:sz w:val="18"/>
                <w14:ligatures w14:val="standardContextual"/>
              </w:rPr>
            </w:pPr>
            <w:r w:rsidRPr="00247CDB">
              <w:rPr>
                <w:rFonts w:eastAsiaTheme="minorHAnsi"/>
                <w:bCs/>
                <w:color w:val="000000"/>
                <w:kern w:val="2"/>
                <w:sz w:val="18"/>
                <w:vertAlign w:val="superscript"/>
                <w14:ligatures w14:val="standardContextual"/>
              </w:rPr>
              <w:t>2</w:t>
            </w:r>
            <w:r w:rsidRPr="00247CDB">
              <w:rPr>
                <w:rFonts w:eastAsiaTheme="minorHAnsi"/>
                <w:bCs/>
                <w:color w:val="000000"/>
                <w:kern w:val="2"/>
                <w:sz w:val="18"/>
                <w14:ligatures w14:val="standardContextual"/>
              </w:rPr>
              <w:t>Employees at affected sites are estimated as either the number of facilities multiplied by the average employment per establishment (</w:t>
            </w:r>
            <w:r w:rsidRPr="00CD3CDF" w:rsidR="00347894">
              <w:rPr>
                <w:rFonts w:eastAsiaTheme="minorHAnsi"/>
                <w:bCs/>
                <w:color w:val="000000"/>
                <w:kern w:val="2"/>
                <w:sz w:val="18"/>
                <w:szCs w:val="18"/>
                <w14:ligatures w14:val="standardContextual"/>
              </w:rPr>
              <w:fldChar w:fldCharType="begin" w:fldLock="1"/>
            </w:r>
            <w:r w:rsidRPr="00CD3CDF" w:rsidR="00347894">
              <w:rPr>
                <w:rFonts w:eastAsiaTheme="minorHAnsi"/>
                <w:bCs/>
                <w:color w:val="000000"/>
                <w:kern w:val="2"/>
                <w:sz w:val="18"/>
                <w:szCs w:val="18"/>
                <w14:ligatures w14:val="standardContextual"/>
              </w:rPr>
              <w:instrText xml:space="preserve"> REF _Ref110864745 \h </w:instrText>
            </w:r>
            <w:r w:rsidR="00347894">
              <w:rPr>
                <w:rFonts w:eastAsiaTheme="minorHAnsi"/>
                <w:bCs/>
                <w:color w:val="000000"/>
                <w:kern w:val="2"/>
                <w:sz w:val="18"/>
                <w:szCs w:val="18"/>
                <w14:ligatures w14:val="standardContextual"/>
              </w:rPr>
              <w:instrText xml:space="preserve"> \* MERGEFORMAT </w:instrText>
            </w:r>
            <w:r w:rsidRPr="00CD3CDF" w:rsidR="00347894">
              <w:rPr>
                <w:rFonts w:eastAsiaTheme="minorHAnsi"/>
                <w:bCs/>
                <w:color w:val="000000"/>
                <w:kern w:val="2"/>
                <w:sz w:val="18"/>
                <w:szCs w:val="18"/>
                <w14:ligatures w14:val="standardContextual"/>
              </w:rPr>
              <w:fldChar w:fldCharType="separate"/>
            </w:r>
            <w:r w:rsidRPr="0092222B" w:rsidR="0092222B">
              <w:rPr>
                <w:sz w:val="18"/>
                <w:szCs w:val="18"/>
              </w:rPr>
              <w:t xml:space="preserve">Table </w:t>
            </w:r>
            <w:r w:rsidRPr="0092222B" w:rsidR="0092222B">
              <w:rPr>
                <w:noProof/>
                <w:sz w:val="18"/>
                <w:szCs w:val="18"/>
              </w:rPr>
              <w:t>3</w:t>
            </w:r>
            <w:r w:rsidRPr="0092222B" w:rsidR="0092222B">
              <w:rPr>
                <w:noProof/>
                <w:sz w:val="18"/>
                <w:szCs w:val="18"/>
              </w:rPr>
              <w:noBreakHyphen/>
              <w:t>1</w:t>
            </w:r>
            <w:r w:rsidRPr="00CD3CDF" w:rsidR="00347894">
              <w:rPr>
                <w:rFonts w:eastAsiaTheme="minorHAnsi"/>
                <w:bCs/>
                <w:color w:val="000000"/>
                <w:kern w:val="2"/>
                <w:sz w:val="18"/>
                <w:szCs w:val="18"/>
                <w14:ligatures w14:val="standardContextual"/>
              </w:rPr>
              <w:fldChar w:fldCharType="end"/>
            </w:r>
            <w:r w:rsidRPr="00CD3CDF">
              <w:rPr>
                <w:rFonts w:eastAsiaTheme="minorHAnsi"/>
                <w:bCs/>
                <w:color w:val="000000"/>
                <w:kern w:val="2"/>
                <w:sz w:val="18"/>
                <w:szCs w:val="18"/>
                <w14:ligatures w14:val="standardContextual"/>
              </w:rPr>
              <w:t>)</w:t>
            </w:r>
            <w:r w:rsidRPr="00247CDB">
              <w:rPr>
                <w:rFonts w:eastAsiaTheme="minorHAnsi"/>
                <w:bCs/>
                <w:color w:val="000000"/>
                <w:kern w:val="2"/>
                <w:sz w:val="18"/>
                <w14:ligatures w14:val="standardContextual"/>
              </w:rPr>
              <w:t xml:space="preserve"> or the estimated number of workers and ONUs from</w:t>
            </w:r>
            <w:r w:rsidR="006577BE">
              <w:rPr>
                <w:rFonts w:eastAsiaTheme="minorHAnsi"/>
                <w:bCs/>
                <w:color w:val="000000"/>
                <w:kern w:val="2"/>
                <w:sz w:val="18"/>
                <w14:ligatures w14:val="standardContextual"/>
              </w:rPr>
              <w:t xml:space="preserve"> </w:t>
            </w:r>
            <w:r w:rsidRPr="00CD3CDF" w:rsidR="006577BE">
              <w:rPr>
                <w:rFonts w:eastAsiaTheme="minorHAnsi"/>
                <w:bCs/>
                <w:color w:val="000000"/>
                <w:kern w:val="2"/>
                <w:sz w:val="18"/>
                <w:szCs w:val="18"/>
                <w14:ligatures w14:val="standardContextual"/>
              </w:rPr>
              <w:fldChar w:fldCharType="begin" w:fldLock="1"/>
            </w:r>
            <w:r w:rsidRPr="00CD3CDF" w:rsidR="006577BE">
              <w:rPr>
                <w:rFonts w:eastAsiaTheme="minorHAnsi"/>
                <w:bCs/>
                <w:color w:val="000000"/>
                <w:kern w:val="2"/>
                <w:sz w:val="18"/>
                <w:szCs w:val="18"/>
                <w14:ligatures w14:val="standardContextual"/>
              </w:rPr>
              <w:instrText xml:space="preserve"> REF _Ref109991042 \h  \* MERGEFORMAT </w:instrText>
            </w:r>
            <w:r w:rsidRPr="00CD3CDF" w:rsidR="006577BE">
              <w:rPr>
                <w:rFonts w:eastAsiaTheme="minorHAnsi"/>
                <w:bCs/>
                <w:color w:val="000000"/>
                <w:kern w:val="2"/>
                <w:sz w:val="18"/>
                <w:szCs w:val="18"/>
                <w14:ligatures w14:val="standardContextual"/>
              </w:rPr>
              <w:fldChar w:fldCharType="separate"/>
            </w:r>
            <w:r w:rsidRPr="0092222B" w:rsidR="0092222B">
              <w:rPr>
                <w:sz w:val="18"/>
                <w:szCs w:val="18"/>
              </w:rPr>
              <w:t xml:space="preserve">Table </w:t>
            </w:r>
            <w:r w:rsidRPr="0092222B" w:rsidR="0092222B">
              <w:rPr>
                <w:noProof/>
                <w:sz w:val="18"/>
                <w:szCs w:val="18"/>
              </w:rPr>
              <w:t>6</w:t>
            </w:r>
            <w:r w:rsidRPr="0092222B" w:rsidR="0092222B">
              <w:rPr>
                <w:noProof/>
                <w:sz w:val="18"/>
                <w:szCs w:val="18"/>
              </w:rPr>
              <w:noBreakHyphen/>
              <w:t>11</w:t>
            </w:r>
            <w:r w:rsidRPr="00CD3CDF" w:rsidR="006577BE">
              <w:rPr>
                <w:rFonts w:eastAsiaTheme="minorHAnsi"/>
                <w:bCs/>
                <w:color w:val="000000"/>
                <w:kern w:val="2"/>
                <w:sz w:val="18"/>
                <w:szCs w:val="18"/>
                <w14:ligatures w14:val="standardContextual"/>
              </w:rPr>
              <w:fldChar w:fldCharType="end"/>
            </w:r>
            <w:r w:rsidRPr="00CD3CDF">
              <w:rPr>
                <w:rFonts w:eastAsiaTheme="minorHAnsi"/>
                <w:bCs/>
                <w:color w:val="000000"/>
                <w:kern w:val="2"/>
                <w:sz w:val="18"/>
                <w:szCs w:val="18"/>
                <w14:ligatures w14:val="standardContextual"/>
              </w:rPr>
              <w:t>, whichever</w:t>
            </w:r>
            <w:r w:rsidRPr="00EA7303">
              <w:rPr>
                <w:rFonts w:eastAsiaTheme="minorHAnsi"/>
                <w:bCs/>
                <w:color w:val="000000"/>
                <w:kern w:val="2"/>
                <w:sz w:val="18"/>
                <w14:ligatures w14:val="standardContextual"/>
              </w:rPr>
              <w:t xml:space="preserve"> is greater.</w:t>
            </w:r>
          </w:p>
        </w:tc>
      </w:tr>
    </w:tbl>
    <w:p w:rsidR="003E2249" w:rsidP="00CB1C05" w14:paraId="1D96FDC4" w14:textId="77777777">
      <w:pPr>
        <w:pStyle w:val="BodyText"/>
        <w:sectPr w:rsidSect="00CB1C05">
          <w:type w:val="nextColumn"/>
          <w:pgSz w:w="15840" w:h="12240" w:orient="landscape" w:code="1"/>
          <w:pgMar w:top="1440" w:right="1440" w:bottom="1440" w:left="1440" w:header="1080" w:footer="720" w:gutter="0"/>
          <w:lnNumType w:countBy="1" w:restart="continuous"/>
          <w:pgNumType w:chapStyle="1"/>
          <w:cols w:space="720"/>
          <w:docGrid w:linePitch="360"/>
        </w:sectPr>
      </w:pPr>
    </w:p>
    <w:p w:rsidR="00F402B0" w:rsidP="00CB1C05" w14:paraId="44921AB3" w14:textId="77777777">
      <w:pPr>
        <w:pStyle w:val="BodyText"/>
      </w:pPr>
    </w:p>
    <w:p w:rsidR="00D418F8" w:rsidRPr="00D418F8" w:rsidP="00CB1C05" w14:paraId="34171E58" w14:textId="77777777">
      <w:pPr>
        <w:pStyle w:val="Heading3"/>
      </w:pPr>
      <w:bookmarkStart w:id="1509" w:name="_Ref121235131"/>
      <w:r w:rsidRPr="00D418F8">
        <w:t>Potential Employment Impacts of the Rule</w:t>
      </w:r>
      <w:bookmarkEnd w:id="1509"/>
    </w:p>
    <w:p w:rsidR="00D418F8" w:rsidRPr="00D418F8" w:rsidP="00CB1C05" w14:paraId="75F3DD39" w14:textId="77777777">
      <w:pPr>
        <w:rPr>
          <w:lang w:val="en"/>
        </w:rPr>
      </w:pPr>
      <w:r w:rsidRPr="00D418F8">
        <w:rPr>
          <w:lang w:val="en"/>
        </w:rPr>
        <w:t xml:space="preserve">As noted above, facilities using consumer/commercial products containing </w:t>
      </w:r>
      <w:r w:rsidR="00722EE5">
        <w:rPr>
          <w:lang w:val="en"/>
        </w:rPr>
        <w:t>P</w:t>
      </w:r>
      <w:r w:rsidRPr="00D418F8">
        <w:rPr>
          <w:lang w:val="en"/>
        </w:rPr>
        <w:t xml:space="preserve">CE are not expected to experience any cost impacts associated with switching to </w:t>
      </w:r>
      <w:r w:rsidR="00722EE5">
        <w:rPr>
          <w:lang w:val="en"/>
        </w:rPr>
        <w:t>P</w:t>
      </w:r>
      <w:r w:rsidRPr="00D418F8">
        <w:rPr>
          <w:lang w:val="en"/>
        </w:rPr>
        <w:t xml:space="preserve">CE-free alternatives, since alternative products with similar efficacy and cost are already available (see Chapter </w:t>
      </w:r>
      <w:r w:rsidRPr="00D418F8">
        <w:rPr>
          <w:lang w:val="en"/>
        </w:rPr>
        <w:fldChar w:fldCharType="begin" w:fldLock="1"/>
      </w:r>
      <w:r w:rsidRPr="00D418F8">
        <w:rPr>
          <w:lang w:val="en"/>
        </w:rPr>
        <w:instrText xml:space="preserve"> REF _Ref106195190 \r \h </w:instrText>
      </w:r>
      <w:r w:rsidRPr="00D418F8">
        <w:rPr>
          <w:lang w:val="en"/>
        </w:rPr>
        <w:fldChar w:fldCharType="separate"/>
      </w:r>
      <w:r w:rsidR="0092222B">
        <w:rPr>
          <w:lang w:val="en"/>
        </w:rPr>
        <w:t>5</w:t>
      </w:r>
      <w:r w:rsidRPr="00D418F8">
        <w:rPr>
          <w:lang w:val="en"/>
        </w:rPr>
        <w:fldChar w:fldCharType="end"/>
      </w:r>
      <w:r w:rsidRPr="00D418F8">
        <w:rPr>
          <w:lang w:val="en"/>
        </w:rPr>
        <w:t xml:space="preserve">). Similarly, EPA believes that the producers of these products will reformulate them using </w:t>
      </w:r>
      <w:r w:rsidR="00722EE5">
        <w:rPr>
          <w:lang w:val="en"/>
        </w:rPr>
        <w:t>P</w:t>
      </w:r>
      <w:r w:rsidRPr="00D418F8">
        <w:rPr>
          <w:lang w:val="en"/>
        </w:rPr>
        <w:t xml:space="preserve">CE-free alternatives and importers and repackagers of these products will import or repackage </w:t>
      </w:r>
      <w:r w:rsidR="00722EE5">
        <w:rPr>
          <w:lang w:val="en"/>
        </w:rPr>
        <w:t>P</w:t>
      </w:r>
      <w:r w:rsidRPr="00D418F8">
        <w:rPr>
          <w:lang w:val="en"/>
        </w:rPr>
        <w:t xml:space="preserve">CE-free alternatives. Thus, EPA expects minimal employment impacts from eliminating </w:t>
      </w:r>
      <w:r w:rsidR="00722EE5">
        <w:rPr>
          <w:lang w:val="en"/>
        </w:rPr>
        <w:t>P</w:t>
      </w:r>
      <w:r w:rsidRPr="00D418F8">
        <w:rPr>
          <w:lang w:val="en"/>
        </w:rPr>
        <w:t xml:space="preserve">CE from consumer/commercial products because there are adequate substitutes and little to no changes in equipment or processes necessary.  Many current suppliers of </w:t>
      </w:r>
      <w:r w:rsidR="00552733">
        <w:rPr>
          <w:lang w:val="en"/>
        </w:rPr>
        <w:t>P</w:t>
      </w:r>
      <w:r w:rsidRPr="00D418F8">
        <w:rPr>
          <w:lang w:val="en"/>
        </w:rPr>
        <w:t xml:space="preserve">CE products also provide </w:t>
      </w:r>
      <w:r w:rsidR="00552733">
        <w:rPr>
          <w:lang w:val="en"/>
        </w:rPr>
        <w:t>P</w:t>
      </w:r>
      <w:r w:rsidRPr="00D418F8">
        <w:rPr>
          <w:lang w:val="en"/>
        </w:rPr>
        <w:t xml:space="preserve">CE-free alternatives and therefore the effect on their businesses will likely be limited.  </w:t>
      </w:r>
    </w:p>
    <w:p w:rsidR="00D418F8" w:rsidRPr="00D418F8" w:rsidP="00CB1C05" w14:paraId="277AC9F2" w14:textId="68406B9D">
      <w:pPr>
        <w:rPr>
          <w:lang w:val="en"/>
        </w:rPr>
      </w:pPr>
      <w:r w:rsidRPr="00CD48B1">
        <w:rPr>
          <w:rFonts w:asciiTheme="majorBidi" w:hAnsiTheme="majorBidi" w:cstheme="majorBidi"/>
          <w:highlight w:val="yellow"/>
          <w:lang w:val="en"/>
        </w:rPr>
        <w:fldChar w:fldCharType="begin" w:fldLock="1"/>
      </w:r>
      <w:r w:rsidRPr="00CD48B1">
        <w:rPr>
          <w:rFonts w:asciiTheme="majorBidi" w:hAnsiTheme="majorBidi" w:cstheme="majorBidi"/>
          <w:highlight w:val="yellow"/>
          <w:lang w:val="en"/>
        </w:rPr>
        <w:instrText xml:space="preserve"> REF _Ref164780434 \h </w:instrText>
      </w:r>
      <w:r>
        <w:rPr>
          <w:rFonts w:asciiTheme="majorBidi" w:hAnsiTheme="majorBidi" w:cstheme="majorBidi"/>
          <w:highlight w:val="yellow"/>
          <w:lang w:val="en"/>
        </w:rPr>
        <w:instrText xml:space="preserve"> \* MERGEFORMAT </w:instrText>
      </w:r>
      <w:r w:rsidRPr="00CD48B1">
        <w:rPr>
          <w:rFonts w:asciiTheme="majorBidi" w:hAnsiTheme="majorBidi" w:cstheme="majorBidi"/>
          <w:highlight w:val="yellow"/>
          <w:lang w:val="en"/>
        </w:rPr>
        <w:fldChar w:fldCharType="separate"/>
      </w:r>
      <w:r w:rsidRPr="0092222B" w:rsidR="0092222B">
        <w:rPr>
          <w:rFonts w:asciiTheme="majorBidi" w:hAnsiTheme="majorBidi" w:cstheme="majorBidi"/>
          <w:kern w:val="2"/>
          <w:sz w:val="20"/>
          <w:szCs w:val="24"/>
          <w14:ligatures w14:val="standardContextual"/>
        </w:rPr>
        <w:t xml:space="preserve">Table </w:t>
      </w:r>
      <w:r w:rsidRPr="0092222B" w:rsidR="0092222B">
        <w:rPr>
          <w:rFonts w:asciiTheme="majorBidi" w:hAnsiTheme="majorBidi" w:cstheme="majorBidi"/>
          <w:noProof/>
          <w:kern w:val="2"/>
          <w:sz w:val="20"/>
          <w:szCs w:val="24"/>
          <w14:ligatures w14:val="standardContextual"/>
        </w:rPr>
        <w:t>10</w:t>
      </w:r>
      <w:r w:rsidRPr="0092222B" w:rsidR="0092222B">
        <w:rPr>
          <w:rFonts w:asciiTheme="majorBidi" w:hAnsiTheme="majorBidi" w:cstheme="majorBidi"/>
          <w:noProof/>
          <w:kern w:val="2"/>
          <w:sz w:val="20"/>
          <w:szCs w:val="24"/>
          <w14:ligatures w14:val="standardContextual"/>
        </w:rPr>
        <w:noBreakHyphen/>
        <w:t>5</w:t>
      </w:r>
      <w:r w:rsidRPr="00CD48B1">
        <w:rPr>
          <w:rFonts w:asciiTheme="majorBidi" w:hAnsiTheme="majorBidi" w:cstheme="majorBidi"/>
          <w:highlight w:val="yellow"/>
          <w:lang w:val="en"/>
        </w:rPr>
        <w:fldChar w:fldCharType="end"/>
      </w:r>
      <w:r w:rsidRPr="00D418F8">
        <w:rPr>
          <w:lang w:val="en"/>
        </w:rPr>
        <w:t>, above, also summarizes the number of potentially affected employees at facilities where there are potential employment impacts</w:t>
      </w:r>
      <w:r w:rsidR="001670DC">
        <w:rPr>
          <w:lang w:val="en"/>
        </w:rPr>
        <w:t>.</w:t>
      </w:r>
      <w:r w:rsidRPr="00D418F8">
        <w:rPr>
          <w:lang w:val="en"/>
        </w:rPr>
        <w:t xml:space="preserve"> The costs of WCPP compliance can be substantial and the estimated annualized costs range from about $</w:t>
      </w:r>
      <w:r w:rsidR="007C47B6">
        <w:rPr>
          <w:lang w:val="en"/>
        </w:rPr>
        <w:t>23</w:t>
      </w:r>
      <w:r w:rsidRPr="00D418F8">
        <w:rPr>
          <w:lang w:val="en"/>
        </w:rPr>
        <w:t>,000 to $</w:t>
      </w:r>
      <w:r w:rsidR="007C47B6">
        <w:rPr>
          <w:lang w:val="en"/>
        </w:rPr>
        <w:t>1</w:t>
      </w:r>
      <w:r w:rsidR="00E94369">
        <w:rPr>
          <w:lang w:val="en"/>
        </w:rPr>
        <w:t>3</w:t>
      </w:r>
      <w:r w:rsidR="00AB1EB0">
        <w:rPr>
          <w:lang w:val="en"/>
        </w:rPr>
        <w:t>.</w:t>
      </w:r>
      <w:r w:rsidR="00E94369">
        <w:rPr>
          <w:lang w:val="en"/>
        </w:rPr>
        <w:t>2</w:t>
      </w:r>
      <w:r w:rsidRPr="00D418F8">
        <w:rPr>
          <w:lang w:val="en"/>
        </w:rPr>
        <w:t xml:space="preserve"> million at these facilities. Given these costs, affected facilities may opt to comply with the proposed rule by closing or shifting operations abroad where </w:t>
      </w:r>
      <w:r w:rsidR="002E0385">
        <w:rPr>
          <w:lang w:val="en"/>
        </w:rPr>
        <w:t>P</w:t>
      </w:r>
      <w:r w:rsidRPr="00D418F8">
        <w:rPr>
          <w:lang w:val="en"/>
        </w:rPr>
        <w:t>CE use is not regulated or reduce their capacity.</w:t>
      </w:r>
      <w:r>
        <w:rPr>
          <w:vertAlign w:val="superscript"/>
          <w:lang w:val="en"/>
        </w:rPr>
        <w:footnoteReference w:id="32"/>
      </w:r>
      <w:r w:rsidRPr="00D418F8">
        <w:rPr>
          <w:lang w:val="en"/>
        </w:rPr>
        <w:t xml:space="preserve"> While EPA believes these facilities will likely be able to comply with the WCPP, some unknown number of facilities may close or move operations abroad.  In the event that some facilities choose not to switch or are unable to switch to an alternative to </w:t>
      </w:r>
      <w:r w:rsidR="002E0385">
        <w:rPr>
          <w:lang w:val="en"/>
        </w:rPr>
        <w:t>P</w:t>
      </w:r>
      <w:r w:rsidRPr="00D418F8">
        <w:rPr>
          <w:lang w:val="en"/>
        </w:rPr>
        <w:t xml:space="preserve">CE, they may close and workers may experience job loss, at least temporarily. While it may not be an option for small businesses, larger employers may shift workers to other facilities. Finding alternative work may be more challenging for older workers or workers with specialized skills that are not in demand elsewhere, or workers in communities with limited job opportunities. Dislocated employees as a result of any capacity reductions or closures may find new jobs, temporarily enter unemployment, or leave the labor force. Employment declines in the local communities where these plants are located, if the capacity reductions or closures are permanent, may result in negative spillovers to the local economy. While the literature is evolving, a recent update and review of published estimates of such ‘local multipliers’ in the economics literature suggests that an additional 0.5 jobs may be eliminated in the metropolitan region per direct job lost </w:t>
      </w:r>
      <w:r w:rsidR="00671B29">
        <w:t>(</w:t>
      </w:r>
      <w:hyperlink w:anchor="_ENREF_38" w:tooltip="Osman, 2021 #100" w:history="1">
        <w:r w:rsidR="00414172">
          <w:fldChar w:fldCharType="begin" w:fldLock="1"/>
        </w:r>
        <w:r w:rsidR="00414172">
          <w:instrText xml:space="preserve"> ADDIN EN.CITE &lt;EndNote&gt;&lt;Cite&gt;&lt;Author&gt;Osman&lt;/Author&gt;&lt;Year&gt;2021&lt;/Year&gt;&lt;RecNum&gt;100&lt;/RecNum&gt;&lt;DisplayText&gt;Osman and Kemeny 2021&lt;/DisplayText&gt;&lt;record&gt;&lt;rec-number&gt;100&lt;/rec-number&gt;&lt;foreign-keys&gt;&lt;key app="EN" db-id="52wf2wf0o0rv01e9dzo52td80t0590tp2fwd" timestamp="1714499636"&gt;100&lt;/key&gt;&lt;/foreign-keys&gt;&lt;ref-type name="Journal Article"&gt;17&lt;/ref-type&gt;&lt;contributors&gt;&lt;authors&gt;&lt;author&gt;Osman, Taner&lt;/author&gt;&lt;author&gt;Kemeny, Tom&lt;/author&gt;&lt;/authors&gt;&lt;/contributors&gt;&lt;titles&gt;&lt;title&gt;Local job multipliers revisited&lt;/title&gt;&lt;secondary-title&gt;Journal of Regional Science &lt;/secondary-title&gt;&lt;/titles&gt;&lt;pages&gt;150-170&lt;/pages&gt;&lt;volume&gt;62&lt;/volume&gt;&lt;number&gt;1&lt;/number&gt;&lt;dates&gt;&lt;year&gt;2021&lt;/year&gt;&lt;/dates&gt;&lt;isbn&gt;0022-4146&lt;/isbn&gt;&lt;urls&gt;&lt;/urls&gt;&lt;/record&gt;&lt;/Cite&gt;&lt;/EndNote&gt;</w:instrText>
        </w:r>
        <w:r w:rsidR="00414172">
          <w:fldChar w:fldCharType="separate"/>
        </w:r>
        <w:r w:rsidR="00414172">
          <w:rPr>
            <w:noProof/>
          </w:rPr>
          <w:t>Osman and Kemeny 2021</w:t>
        </w:r>
        <w:r w:rsidR="00414172">
          <w:fldChar w:fldCharType="end"/>
        </w:r>
      </w:hyperlink>
      <w:r w:rsidR="00671B29">
        <w:t>)</w:t>
      </w:r>
      <w:r w:rsidRPr="00D418F8">
        <w:rPr>
          <w:lang w:val="en"/>
        </w:rPr>
        <w:t>.</w:t>
      </w:r>
    </w:p>
    <w:p w:rsidR="00D418F8" w:rsidRPr="00D418F8" w:rsidP="00CB1C05" w14:paraId="2CA214AB" w14:textId="77777777">
      <w:pPr>
        <w:rPr>
          <w:highlight w:val="yellow"/>
          <w:lang w:val="en"/>
        </w:rPr>
      </w:pPr>
      <w:r w:rsidRPr="00D418F8">
        <w:rPr>
          <w:lang w:val="en"/>
        </w:rPr>
        <w:t xml:space="preserve">Upstream impacts on facilities that use </w:t>
      </w:r>
      <w:r w:rsidR="005216D1">
        <w:rPr>
          <w:lang w:val="en"/>
        </w:rPr>
        <w:t>P</w:t>
      </w:r>
      <w:r w:rsidRPr="00D418F8">
        <w:rPr>
          <w:lang w:val="en"/>
        </w:rPr>
        <w:t xml:space="preserve">CE might include impacts on workers at firms that may be developing alternatives or substitutes to </w:t>
      </w:r>
      <w:r w:rsidR="00AE1DA6">
        <w:rPr>
          <w:lang w:val="en"/>
        </w:rPr>
        <w:t>P</w:t>
      </w:r>
      <w:r w:rsidRPr="00D418F8">
        <w:rPr>
          <w:lang w:val="en"/>
        </w:rPr>
        <w:t xml:space="preserve">CE. For example, there may be increased temporary employment associated </w:t>
      </w:r>
      <w:r w:rsidRPr="005016DA">
        <w:rPr>
          <w:lang w:val="en"/>
        </w:rPr>
        <w:t xml:space="preserve">with reformulating </w:t>
      </w:r>
      <w:r w:rsidRPr="005016DA" w:rsidR="00AE1DA6">
        <w:rPr>
          <w:lang w:val="en"/>
        </w:rPr>
        <w:t>P</w:t>
      </w:r>
      <w:r w:rsidRPr="005016DA">
        <w:rPr>
          <w:lang w:val="en"/>
        </w:rPr>
        <w:t xml:space="preserve">CE-free alternatives and converting production processes to use </w:t>
      </w:r>
      <w:r w:rsidRPr="005016DA" w:rsidR="00AE1DA6">
        <w:rPr>
          <w:lang w:val="en"/>
        </w:rPr>
        <w:t>P</w:t>
      </w:r>
      <w:r w:rsidRPr="005016DA">
        <w:rPr>
          <w:lang w:val="en"/>
        </w:rPr>
        <w:t>CE substitute technologies</w:t>
      </w:r>
      <w:r w:rsidRPr="00CD48B1" w:rsidR="005016DA">
        <w:rPr>
          <w:lang w:val="en"/>
        </w:rPr>
        <w:t>.</w:t>
      </w:r>
    </w:p>
    <w:p w:rsidR="00D418F8" w:rsidRPr="00D418F8" w:rsidP="00CB1C05" w14:paraId="60FFB019" w14:textId="77777777">
      <w:pPr>
        <w:rPr>
          <w:lang w:val="en"/>
        </w:rPr>
      </w:pPr>
      <w:r w:rsidRPr="00D418F8">
        <w:rPr>
          <w:lang w:val="en"/>
        </w:rPr>
        <w:t xml:space="preserve">There are multiple regulated uses with the potential for downstream impacts.  These include laboratory use, manufacturing, HFC manufacturing, intermediate in HCl production, fluoroelastomer manufacture, vapor degreasing, and cold cleaning. Facility closure, shifting production abroad, or downtime while converting to </w:t>
      </w:r>
      <w:r w:rsidR="00DA286C">
        <w:rPr>
          <w:lang w:val="en"/>
        </w:rPr>
        <w:t>P</w:t>
      </w:r>
      <w:r w:rsidRPr="00D418F8">
        <w:rPr>
          <w:lang w:val="en"/>
        </w:rPr>
        <w:t>CE-free alternative processes could all result in downstream impacts from supply chain disruptions, including potential employment impacts.</w:t>
      </w:r>
    </w:p>
    <w:p w:rsidR="00D418F8" w:rsidRPr="00D418F8" w:rsidP="00CB1C05" w14:paraId="4C138FF7" w14:textId="77777777">
      <w:pPr>
        <w:rPr>
          <w:lang w:val="en"/>
        </w:rPr>
      </w:pPr>
      <w:r w:rsidRPr="00D418F8">
        <w:rPr>
          <w:lang w:val="en"/>
        </w:rPr>
        <w:t xml:space="preserve">Dislocated employees as a result of any capacity reductions or closures may find new jobs, temporarily enter unemployment, or leave the labor force. Employment declines in the local communities where these plants are located, if the capacity reductions or closures are permanent, may result in negative spillovers to the local economy. While the literature is evolving, a recent update and review of </w:t>
      </w:r>
      <w:r w:rsidRPr="00671B29">
        <w:rPr>
          <w:lang w:val="en"/>
        </w:rPr>
        <w:t xml:space="preserve">published estimates of such ‘local multipliers’ in the economics literature suggests that an additional 0.5 jobs may be eliminated in the metropolitan region per direct job lost </w:t>
      </w:r>
      <w:r w:rsidRPr="00671B29" w:rsidR="00671B29">
        <w:t>(</w:t>
      </w:r>
      <w:hyperlink w:anchor="_ENREF_38" w:tooltip="Osman, 2021 #100" w:history="1">
        <w:r w:rsidRPr="00671B29" w:rsidR="00414172">
          <w:fldChar w:fldCharType="begin" w:fldLock="1"/>
        </w:r>
        <w:r w:rsidR="00414172">
          <w:instrText xml:space="preserve"> ADDIN EN.CITE &lt;EndNote&gt;&lt;Cite&gt;&lt;Author&gt;Osman&lt;/Author&gt;&lt;Year&gt;2021&lt;/Year&gt;&lt;RecNum&gt;100&lt;/RecNum&gt;&lt;DisplayText&gt;Osman and Kemeny 2021&lt;/DisplayText&gt;&lt;record&gt;&lt;rec-number&gt;100&lt;/rec-number&gt;&lt;foreign-keys&gt;&lt;key app="EN" db-id="52wf2wf0o0rv01e9dzo52td80t0590tp2fwd" timestamp="1714499636"&gt;100&lt;/key&gt;&lt;/foreign-keys&gt;&lt;ref-type name="Journal Article"&gt;17&lt;/ref-type&gt;&lt;contributors&gt;&lt;authors&gt;&lt;author&gt;Osman, Taner&lt;/author&gt;&lt;author&gt;Kemeny, Tom&lt;/author&gt;&lt;/authors&gt;&lt;/contributors&gt;&lt;titles&gt;&lt;title&gt;Local job multipliers revisited&lt;/title&gt;&lt;secondary-title&gt;Journal of Regional Science &lt;/secondary-title&gt;&lt;/titles&gt;&lt;pages&gt;150-170&lt;/pages&gt;&lt;volume&gt;62&lt;/volume&gt;&lt;number&gt;1&lt;/number&gt;&lt;dates&gt;&lt;year&gt;2021&lt;/year&gt;&lt;/dates&gt;&lt;isbn&gt;0022-4146&lt;/isbn&gt;&lt;urls&gt;&lt;/urls&gt;&lt;/record&gt;&lt;/Cite&gt;&lt;/EndNote&gt;</w:instrText>
        </w:r>
        <w:r w:rsidRPr="00671B29" w:rsidR="00414172">
          <w:fldChar w:fldCharType="separate"/>
        </w:r>
        <w:r w:rsidRPr="00671B29" w:rsidR="00414172">
          <w:rPr>
            <w:noProof/>
          </w:rPr>
          <w:t>Osman and Kemeny 2021</w:t>
        </w:r>
        <w:r w:rsidRPr="00671B29" w:rsidR="00414172">
          <w:fldChar w:fldCharType="end"/>
        </w:r>
      </w:hyperlink>
      <w:r w:rsidRPr="00671B29" w:rsidR="00671B29">
        <w:t>)</w:t>
      </w:r>
      <w:r w:rsidRPr="00671B29">
        <w:rPr>
          <w:lang w:val="en"/>
        </w:rPr>
        <w:t>.</w:t>
      </w:r>
    </w:p>
    <w:p w:rsidR="00D418F8" w:rsidRPr="00D418F8" w:rsidP="00CB1C05" w14:paraId="2586CB40" w14:textId="77777777">
      <w:pPr>
        <w:spacing w:after="240"/>
      </w:pPr>
      <w:bookmarkStart w:id="1510" w:name="_Hlk148340189"/>
      <w:r w:rsidRPr="00D418F8">
        <w:t xml:space="preserve">Turning to a nationwide perspective, job impacts (both positive and negative) in the local labor market do not tell the full story. In the long run environmental regulation is expected to cause a shift of employment among employers and not affect the general employment level. In general, in periods of low unemployment, workers experiencing job loss are more easily able to transition to other jobs and industries. The transitional impacts described above are nonetheless important for the employees and communities in which they are felt. </w:t>
      </w:r>
    </w:p>
    <w:bookmarkEnd w:id="1510"/>
    <w:p w:rsidR="00D418F8" w:rsidRPr="00D418F8" w:rsidP="00CB1C05" w14:paraId="3F302BE5" w14:textId="77777777">
      <w:pPr>
        <w:spacing w:after="240"/>
        <w:rPr>
          <w:color w:val="000000"/>
        </w:rPr>
      </w:pPr>
      <w:r w:rsidRPr="00D418F8">
        <w:t>Finally, EPA acknowledges that employment impacts, both positive and negative, are possible in indirectly affected sectors upstream and downstream from the regulated sector, or in sectors producing substitute or complimentary products. This might include gains at upstream facilities that manufacture the equipment necessary for conversions to an alternative technology.</w:t>
      </w:r>
    </w:p>
    <w:p w:rsidR="00D418F8" w:rsidRPr="0089014A" w:rsidP="00CB1C05" w14:paraId="3610BB45" w14:textId="77777777">
      <w:r w:rsidRPr="00D418F8">
        <w:rPr>
          <w:lang w:val="en"/>
        </w:rPr>
        <w:t xml:space="preserve">In conclusion, while EPA does not have data to quantify employment impacts of the final rule, large employment impacts are not expected. Instead, workers currently using </w:t>
      </w:r>
      <w:r w:rsidR="00B62E3F">
        <w:rPr>
          <w:lang w:val="en"/>
        </w:rPr>
        <w:t>P</w:t>
      </w:r>
      <w:r w:rsidRPr="00D418F8">
        <w:rPr>
          <w:lang w:val="en"/>
        </w:rPr>
        <w:t xml:space="preserve">CE are expected to continue employment while shifting away from </w:t>
      </w:r>
      <w:r w:rsidR="009F0865">
        <w:rPr>
          <w:lang w:val="en"/>
        </w:rPr>
        <w:t>P</w:t>
      </w:r>
      <w:r w:rsidRPr="00D418F8">
        <w:rPr>
          <w:lang w:val="en"/>
        </w:rPr>
        <w:t xml:space="preserve">CE use and towards alternatives. However, EPA acknowledges that transitional employment impacts may be experienced by some workers at facilities that opt to close or shift operations abroad instead of complying with requirements at the facilities currently using </w:t>
      </w:r>
      <w:r w:rsidR="0089014A">
        <w:rPr>
          <w:lang w:val="en"/>
        </w:rPr>
        <w:t>PCE.</w:t>
      </w:r>
    </w:p>
    <w:p w:rsidR="002441DC" w:rsidRPr="0065459D" w:rsidP="00CB1C05" w14:paraId="3AED200E" w14:textId="77777777">
      <w:pPr>
        <w:pStyle w:val="BodyText"/>
        <w:rPr>
          <w:highlight w:val="yellow"/>
        </w:rPr>
      </w:pPr>
      <w:r w:rsidRPr="001403C9">
        <w:t xml:space="preserve"> </w:t>
      </w:r>
    </w:p>
    <w:p w:rsidR="009E04B7" w:rsidRPr="007F44F7" w:rsidP="00CB1C05" w14:paraId="35F398B2" w14:textId="77777777">
      <w:pPr>
        <w:pStyle w:val="Heading2"/>
      </w:pPr>
      <w:bookmarkStart w:id="1511" w:name="_Ref106033538"/>
      <w:bookmarkStart w:id="1512" w:name="_Toc111035675"/>
      <w:bookmarkStart w:id="1513" w:name="_Toc111037100"/>
      <w:bookmarkStart w:id="1514" w:name="_Toc114062055"/>
      <w:bookmarkStart w:id="1515" w:name="_Toc165378774"/>
      <w:bookmarkEnd w:id="1503"/>
      <w:r w:rsidRPr="007F44F7">
        <w:t>Paperwork Burden Analysis</w:t>
      </w:r>
      <w:bookmarkEnd w:id="1511"/>
      <w:bookmarkEnd w:id="1512"/>
      <w:bookmarkEnd w:id="1513"/>
      <w:bookmarkEnd w:id="1514"/>
      <w:bookmarkEnd w:id="1515"/>
    </w:p>
    <w:p w:rsidR="007D2D82" w:rsidRPr="0098597E" w:rsidP="00CB1C05" w14:paraId="5D35B5CF" w14:textId="77777777">
      <w:pPr>
        <w:pStyle w:val="BodyText"/>
      </w:pPr>
      <w:r w:rsidRPr="0098597E">
        <w:t xml:space="preserve">This section presents a summary of the burden and associated costs for the respondents associated with the recordkeeping and reporting requirements of the final action. The detailed paperwork burden analysis is presented in the information collection request (ICR) supporting statement for this rulemaking. It provides the average annual burden and cost estimates for the next </w:t>
      </w:r>
      <w:r w:rsidR="00DD19FE">
        <w:t>3</w:t>
      </w:r>
      <w:r w:rsidRPr="0098597E" w:rsidR="00DD19FE">
        <w:t xml:space="preserve"> </w:t>
      </w:r>
      <w:r w:rsidRPr="0098597E">
        <w:t xml:space="preserve">years of the program. </w:t>
      </w:r>
    </w:p>
    <w:p w:rsidR="007D2D82" w:rsidRPr="0098597E" w:rsidP="00CB1C05" w14:paraId="708CBB89" w14:textId="77777777">
      <w:pPr>
        <w:pStyle w:val="BodyText"/>
      </w:pPr>
      <w:r w:rsidRPr="0098597E">
        <w:t>The paperwork burden and associated costs include the activity types listed below. Note that not all entities would incur burden or costs from these activities because they may already be meeting the requirements as part of their usual business practices.</w:t>
      </w:r>
    </w:p>
    <w:p w:rsidR="0089269F" w:rsidP="00CB1C05" w14:paraId="620361D7" w14:textId="77777777">
      <w:pPr>
        <w:pStyle w:val="BodyText"/>
        <w:numPr>
          <w:ilvl w:val="0"/>
          <w:numId w:val="35"/>
        </w:numPr>
      </w:pPr>
      <w:r>
        <w:t xml:space="preserve">Rule </w:t>
      </w:r>
      <w:r w:rsidR="0001707A">
        <w:t>F</w:t>
      </w:r>
      <w:r>
        <w:t>amiliarization</w:t>
      </w:r>
    </w:p>
    <w:p w:rsidR="00C75FFF" w:rsidP="00CB1C05" w14:paraId="36CD64AD" w14:textId="77777777">
      <w:pPr>
        <w:pStyle w:val="BodyText"/>
        <w:numPr>
          <w:ilvl w:val="1"/>
          <w:numId w:val="35"/>
        </w:numPr>
      </w:pPr>
      <w:r>
        <w:t xml:space="preserve">The </w:t>
      </w:r>
      <w:r w:rsidR="001A7426">
        <w:t>122,185</w:t>
      </w:r>
      <w:r>
        <w:t xml:space="preserve"> f</w:t>
      </w:r>
      <w:r w:rsidR="006D3DED">
        <w:t xml:space="preserve">acilities </w:t>
      </w:r>
      <w:r w:rsidR="009505F8">
        <w:t xml:space="preserve">complying with WCPP or PC requirements </w:t>
      </w:r>
      <w:r w:rsidR="006D3DED">
        <w:t xml:space="preserve">are assumed to incur an initial </w:t>
      </w:r>
      <w:r w:rsidR="001A6F58">
        <w:t xml:space="preserve">cost of </w:t>
      </w:r>
      <w:r w:rsidR="00D62F75">
        <w:t>$</w:t>
      </w:r>
      <w:r w:rsidR="007640F6">
        <w:t>2</w:t>
      </w:r>
      <w:r w:rsidR="00796F88">
        <w:t>14</w:t>
      </w:r>
      <w:r w:rsidR="00D62F75">
        <w:t xml:space="preserve"> </w:t>
      </w:r>
      <w:r w:rsidR="00347021">
        <w:t xml:space="preserve">for a </w:t>
      </w:r>
      <w:r w:rsidR="006D3DED">
        <w:t>3</w:t>
      </w:r>
      <w:r w:rsidR="00D51146">
        <w:t>-</w:t>
      </w:r>
      <w:r w:rsidR="006D3DED">
        <w:t>hour burden associated with rule familiarizatio</w:t>
      </w:r>
      <w:r>
        <w:t>n</w:t>
      </w:r>
      <w:r w:rsidR="00E95768">
        <w:t xml:space="preserve">. </w:t>
      </w:r>
    </w:p>
    <w:p w:rsidR="00F94029" w:rsidP="00CB1C05" w14:paraId="009C0616" w14:textId="77777777">
      <w:pPr>
        <w:pStyle w:val="BodyText"/>
        <w:numPr>
          <w:ilvl w:val="0"/>
          <w:numId w:val="35"/>
        </w:numPr>
      </w:pPr>
      <w:r>
        <w:t xml:space="preserve">Downstream </w:t>
      </w:r>
      <w:r w:rsidR="0001707A">
        <w:t>N</w:t>
      </w:r>
      <w:r>
        <w:t>otification</w:t>
      </w:r>
    </w:p>
    <w:p w:rsidR="00F94029" w:rsidP="00CB1C05" w14:paraId="7CA2272C" w14:textId="77777777">
      <w:pPr>
        <w:pStyle w:val="BodyText"/>
        <w:numPr>
          <w:ilvl w:val="1"/>
          <w:numId w:val="35"/>
        </w:numPr>
      </w:pPr>
      <w:r>
        <w:t xml:space="preserve">Each person who </w:t>
      </w:r>
      <w:r w:rsidRPr="001F5892">
        <w:t xml:space="preserve">processes or distributes in commerce </w:t>
      </w:r>
      <w:r>
        <w:t>PCE</w:t>
      </w:r>
      <w:r w:rsidRPr="001F5892">
        <w:t xml:space="preserve"> or </w:t>
      </w:r>
      <w:r>
        <w:t>PCE</w:t>
      </w:r>
      <w:r w:rsidRPr="001F5892">
        <w:t xml:space="preserve">-containing products for any use must, prior to or concurrent with the shipment, notify companies to whom </w:t>
      </w:r>
      <w:r>
        <w:t>PCE</w:t>
      </w:r>
      <w:r w:rsidRPr="001F5892">
        <w:t xml:space="preserve"> is shipped, in writing, of the restrictions</w:t>
      </w:r>
      <w:r>
        <w:t xml:space="preserve"> on its use. It is assumed that </w:t>
      </w:r>
      <w:r w:rsidR="000C42EC">
        <w:t>29</w:t>
      </w:r>
      <w:r>
        <w:t xml:space="preserve"> respondents (manufacturers, importers, and repackagers) accomplish this by modifying the SDS to </w:t>
      </w:r>
      <w:r w:rsidR="00EB560C">
        <w:t>update</w:t>
      </w:r>
      <w:r w:rsidR="008C2147">
        <w:t xml:space="preserve"> </w:t>
      </w:r>
      <w:r>
        <w:t>the restrictions</w:t>
      </w:r>
      <w:r w:rsidR="008C2147">
        <w:t>.</w:t>
      </w:r>
      <w:r>
        <w:t xml:space="preserve"> </w:t>
      </w:r>
      <w:r w:rsidR="008C2147">
        <w:t>T</w:t>
      </w:r>
      <w:r>
        <w:t xml:space="preserve">he burden associated with the downstream notification </w:t>
      </w:r>
      <w:r w:rsidR="00FA799D">
        <w:t>requirements</w:t>
      </w:r>
      <w:r>
        <w:t xml:space="preserve">, including the related recordkeeping, is </w:t>
      </w:r>
      <w:r w:rsidR="007640F6">
        <w:t>2</w:t>
      </w:r>
      <w:r>
        <w:t xml:space="preserve"> hours, with an associated labor cost of $</w:t>
      </w:r>
      <w:r w:rsidR="00CE0872">
        <w:t>18</w:t>
      </w:r>
      <w:r w:rsidR="00285516">
        <w:t>9</w:t>
      </w:r>
      <w:r>
        <w:t>.</w:t>
      </w:r>
    </w:p>
    <w:p w:rsidR="0090202F" w:rsidP="00CB1C05" w14:paraId="73C5B121" w14:textId="77777777">
      <w:pPr>
        <w:pStyle w:val="BodyText"/>
        <w:numPr>
          <w:ilvl w:val="0"/>
          <w:numId w:val="35"/>
        </w:numPr>
      </w:pPr>
      <w:r>
        <w:t>Self</w:t>
      </w:r>
      <w:r w:rsidR="0001707A">
        <w:t>-</w:t>
      </w:r>
      <w:r>
        <w:t>Certification</w:t>
      </w:r>
    </w:p>
    <w:p w:rsidR="0090202F" w:rsidP="00CB1C05" w14:paraId="022924D2" w14:textId="77777777">
      <w:pPr>
        <w:pStyle w:val="BodyText"/>
        <w:numPr>
          <w:ilvl w:val="1"/>
          <w:numId w:val="35"/>
        </w:numPr>
      </w:pPr>
      <w:r w:rsidRPr="00FD61C8">
        <w:t xml:space="preserve">EPA </w:t>
      </w:r>
      <w:r w:rsidR="004A01E7">
        <w:t xml:space="preserve">estimates an initial cost of </w:t>
      </w:r>
      <w:r w:rsidRPr="00FD61C8">
        <w:t>$143 per facility cost for self-certification</w:t>
      </w:r>
      <w:r w:rsidR="004A01E7">
        <w:t xml:space="preserve"> by users of aerosol energized electrical cleaners</w:t>
      </w:r>
      <w:r w:rsidRPr="00FD61C8">
        <w:t xml:space="preserve">, </w:t>
      </w:r>
      <w:r w:rsidR="004A01E7">
        <w:t xml:space="preserve">which is </w:t>
      </w:r>
      <w:r w:rsidRPr="00FD61C8">
        <w:t>calculated as 2 hours of labor with the fully loaded certified industrial hygienist wage rate</w:t>
      </w:r>
      <w:r w:rsidR="0001707A">
        <w:t>.</w:t>
      </w:r>
    </w:p>
    <w:p w:rsidR="00703052" w:rsidP="00CB1C05" w14:paraId="7F763A11" w14:textId="77777777">
      <w:pPr>
        <w:pStyle w:val="BodyText"/>
        <w:numPr>
          <w:ilvl w:val="0"/>
          <w:numId w:val="35"/>
        </w:numPr>
      </w:pPr>
      <w:r>
        <w:t>Product Labeling</w:t>
      </w:r>
    </w:p>
    <w:p w:rsidR="00703052" w:rsidRPr="0098597E" w:rsidP="00CB1C05" w14:paraId="759E9DB4" w14:textId="77777777">
      <w:pPr>
        <w:pStyle w:val="BodyText"/>
        <w:numPr>
          <w:ilvl w:val="1"/>
          <w:numId w:val="35"/>
        </w:numPr>
      </w:pPr>
      <w:r>
        <w:t xml:space="preserve">Producers of energized electrical cleaning products </w:t>
      </w:r>
      <w:r w:rsidR="00285EF4">
        <w:t xml:space="preserve">will need to comply with labeling requirements under option </w:t>
      </w:r>
      <w:r w:rsidR="00354F04">
        <w:t>1 of the final rule.</w:t>
      </w:r>
      <w:r w:rsidR="00EC0D1F">
        <w:t xml:space="preserve"> </w:t>
      </w:r>
      <w:r w:rsidR="00C23D67">
        <w:t>The</w:t>
      </w:r>
      <w:r w:rsidR="008A0B67">
        <w:t xml:space="preserve"> </w:t>
      </w:r>
      <w:r w:rsidR="008778B7">
        <w:t>init</w:t>
      </w:r>
      <w:r w:rsidR="00794CC5">
        <w:t xml:space="preserve">ial </w:t>
      </w:r>
      <w:r w:rsidR="008A0B67">
        <w:t xml:space="preserve">per product </w:t>
      </w:r>
      <w:r w:rsidR="00C23D67">
        <w:t xml:space="preserve">burden </w:t>
      </w:r>
      <w:r w:rsidR="00833820">
        <w:t xml:space="preserve">associated with </w:t>
      </w:r>
      <w:r w:rsidR="00322B4D">
        <w:t xml:space="preserve">product labeling is </w:t>
      </w:r>
      <w:r w:rsidR="00734F6C">
        <w:t>3</w:t>
      </w:r>
      <w:r w:rsidR="00703BAF">
        <w:t>.</w:t>
      </w:r>
      <w:r w:rsidR="00734F6C">
        <w:t>5</w:t>
      </w:r>
      <w:r w:rsidR="00703BAF">
        <w:t xml:space="preserve"> hours </w:t>
      </w:r>
      <w:r w:rsidR="000A7B92">
        <w:t xml:space="preserve">resulting in </w:t>
      </w:r>
      <w:r w:rsidR="00244513">
        <w:t xml:space="preserve">an </w:t>
      </w:r>
      <w:r w:rsidR="00794CC5">
        <w:t xml:space="preserve">initial </w:t>
      </w:r>
      <w:r w:rsidR="000249E1">
        <w:t xml:space="preserve">labor </w:t>
      </w:r>
      <w:r w:rsidR="002A564E">
        <w:t xml:space="preserve">cost of </w:t>
      </w:r>
      <w:r w:rsidR="008D016D">
        <w:t>$330</w:t>
      </w:r>
      <w:r w:rsidR="002C0CB3">
        <w:t>. There is also a</w:t>
      </w:r>
      <w:r w:rsidR="009201C0">
        <w:t>n initial</w:t>
      </w:r>
      <w:r w:rsidR="002C0CB3">
        <w:t xml:space="preserve"> per-product non-labor cost </w:t>
      </w:r>
      <w:r w:rsidR="009201C0">
        <w:t xml:space="preserve">of </w:t>
      </w:r>
      <w:r w:rsidR="00CF21F4">
        <w:t>$</w:t>
      </w:r>
      <w:r w:rsidR="00241A2D">
        <w:t>659</w:t>
      </w:r>
      <w:r w:rsidR="008751C1">
        <w:t>.</w:t>
      </w:r>
    </w:p>
    <w:p w:rsidR="00127D06" w:rsidRPr="0098597E" w:rsidP="00CB1C05" w14:paraId="6114F926" w14:textId="77777777">
      <w:pPr>
        <w:pStyle w:val="BodyText"/>
        <w:numPr>
          <w:ilvl w:val="0"/>
          <w:numId w:val="35"/>
        </w:numPr>
      </w:pPr>
      <w:r w:rsidRPr="0098597E">
        <w:t>Dermal Protection</w:t>
      </w:r>
    </w:p>
    <w:p w:rsidR="003518C7" w:rsidRPr="003518C7" w:rsidP="00CB1C05" w14:paraId="7CA72342" w14:textId="77777777">
      <w:pPr>
        <w:pStyle w:val="BodyText"/>
        <w:numPr>
          <w:ilvl w:val="1"/>
          <w:numId w:val="35"/>
        </w:numPr>
        <w:rPr>
          <w:b/>
        </w:rPr>
      </w:pPr>
      <w:r w:rsidRPr="0098597E">
        <w:t xml:space="preserve">Under the </w:t>
      </w:r>
      <w:r w:rsidR="000421C4">
        <w:t>final rule</w:t>
      </w:r>
      <w:r w:rsidRPr="0098597E">
        <w:t xml:space="preserve">, </w:t>
      </w:r>
      <w:r w:rsidRPr="0098597E" w:rsidR="00127D06">
        <w:t xml:space="preserve">facilities </w:t>
      </w:r>
      <w:r w:rsidR="00771F29">
        <w:t xml:space="preserve">required to comply with </w:t>
      </w:r>
      <w:r w:rsidR="006D484B">
        <w:t xml:space="preserve">dermal controls include </w:t>
      </w:r>
      <w:r w:rsidR="00380557">
        <w:t xml:space="preserve">those </w:t>
      </w:r>
      <w:r w:rsidR="0035594E">
        <w:t xml:space="preserve">involved in </w:t>
      </w:r>
      <w:r w:rsidR="0053169E">
        <w:t xml:space="preserve">the </w:t>
      </w:r>
      <w:r w:rsidR="0035594E">
        <w:t>recycling and disposal</w:t>
      </w:r>
      <w:r w:rsidR="0075395C">
        <w:t xml:space="preserve"> of </w:t>
      </w:r>
      <w:r w:rsidR="00421F7F">
        <w:t>PCE</w:t>
      </w:r>
      <w:r w:rsidR="0035594E">
        <w:t xml:space="preserve">, </w:t>
      </w:r>
      <w:r w:rsidR="0053169E">
        <w:t xml:space="preserve">those </w:t>
      </w:r>
      <w:r w:rsidR="0075395C">
        <w:t xml:space="preserve">using </w:t>
      </w:r>
      <w:r w:rsidR="00421F7F">
        <w:t xml:space="preserve">PCE </w:t>
      </w:r>
      <w:r w:rsidR="0075395C">
        <w:t xml:space="preserve">as a laboratory chemical, and facilities </w:t>
      </w:r>
      <w:r w:rsidRPr="0098597E" w:rsidR="00127D06">
        <w:t xml:space="preserve">complying with the rule </w:t>
      </w:r>
      <w:r w:rsidRPr="0098597E" w:rsidR="00B84664">
        <w:t>through a</w:t>
      </w:r>
      <w:r w:rsidR="00E53BFB">
        <w:t xml:space="preserve"> WCPP</w:t>
      </w:r>
      <w:r w:rsidR="0075395C">
        <w:t xml:space="preserve">. These </w:t>
      </w:r>
      <w:r w:rsidR="00257C7E">
        <w:t xml:space="preserve">facilities </w:t>
      </w:r>
      <w:r w:rsidRPr="0098597E" w:rsidR="00B84664">
        <w:t>would be required to</w:t>
      </w:r>
      <w:r w:rsidR="00257C7E">
        <w:t>:</w:t>
      </w:r>
    </w:p>
    <w:p w:rsidR="009E312C" w:rsidRPr="009E312C" w:rsidP="00CB1C05" w14:paraId="33008FDE" w14:textId="77777777">
      <w:pPr>
        <w:pStyle w:val="BodyText"/>
        <w:numPr>
          <w:ilvl w:val="2"/>
          <w:numId w:val="35"/>
        </w:numPr>
        <w:rPr>
          <w:b/>
        </w:rPr>
      </w:pPr>
      <w:r>
        <w:t>D</w:t>
      </w:r>
      <w:r w:rsidRPr="0098597E" w:rsidR="00B84664">
        <w:t>evelop a dermal protection control plan</w:t>
      </w:r>
      <w:r>
        <w:t xml:space="preserve"> (</w:t>
      </w:r>
      <w:r w:rsidR="00032E6D">
        <w:t xml:space="preserve">estimated </w:t>
      </w:r>
      <w:r>
        <w:t xml:space="preserve">37 </w:t>
      </w:r>
      <w:r w:rsidR="004673DE">
        <w:t xml:space="preserve">initial </w:t>
      </w:r>
      <w:r>
        <w:t>hours per facility)</w:t>
      </w:r>
    </w:p>
    <w:p w:rsidR="009E312C" w:rsidRPr="00032E6D" w:rsidP="00CB1C05" w14:paraId="379BF8E9" w14:textId="77777777">
      <w:pPr>
        <w:pStyle w:val="BodyText"/>
        <w:numPr>
          <w:ilvl w:val="2"/>
          <w:numId w:val="35"/>
        </w:numPr>
        <w:rPr>
          <w:b/>
        </w:rPr>
      </w:pPr>
      <w:r>
        <w:t xml:space="preserve">Conduct </w:t>
      </w:r>
      <w:r w:rsidR="00944E72">
        <w:t>d</w:t>
      </w:r>
      <w:r>
        <w:t xml:space="preserve">ermal </w:t>
      </w:r>
      <w:r w:rsidR="00944E72">
        <w:t>i</w:t>
      </w:r>
      <w:r>
        <w:t>nspections (</w:t>
      </w:r>
      <w:r w:rsidR="00032E6D">
        <w:t>estimated 4 hours per facility</w:t>
      </w:r>
      <w:r w:rsidR="00681AD2">
        <w:t xml:space="preserve"> annually</w:t>
      </w:r>
      <w:r>
        <w:t>)</w:t>
      </w:r>
    </w:p>
    <w:p w:rsidR="00032E6D" w:rsidP="00CB1C05" w14:paraId="75A8E47F" w14:textId="77777777">
      <w:pPr>
        <w:pStyle w:val="BodyText"/>
        <w:numPr>
          <w:ilvl w:val="2"/>
          <w:numId w:val="35"/>
        </w:numPr>
        <w:rPr>
          <w:bCs/>
        </w:rPr>
      </w:pPr>
      <w:r w:rsidRPr="00944E72">
        <w:rPr>
          <w:bCs/>
        </w:rPr>
        <w:t xml:space="preserve">Document </w:t>
      </w:r>
      <w:r>
        <w:rPr>
          <w:bCs/>
        </w:rPr>
        <w:t>dermal protection control plan compliance (</w:t>
      </w:r>
      <w:r w:rsidR="00420B82">
        <w:rPr>
          <w:bCs/>
        </w:rPr>
        <w:t>10 minutes per affected worker</w:t>
      </w:r>
      <w:r w:rsidR="00681AD2">
        <w:rPr>
          <w:bCs/>
        </w:rPr>
        <w:t xml:space="preserve"> annually</w:t>
      </w:r>
      <w:r>
        <w:rPr>
          <w:bCs/>
        </w:rPr>
        <w:t>)</w:t>
      </w:r>
    </w:p>
    <w:p w:rsidR="00420B82" w:rsidRPr="00944E72" w:rsidP="00CB1C05" w14:paraId="6B52E4E1" w14:textId="77777777">
      <w:pPr>
        <w:pStyle w:val="BodyText"/>
        <w:numPr>
          <w:ilvl w:val="2"/>
          <w:numId w:val="35"/>
        </w:numPr>
        <w:rPr>
          <w:bCs/>
        </w:rPr>
      </w:pPr>
      <w:r>
        <w:rPr>
          <w:bCs/>
        </w:rPr>
        <w:t>Recordkeeping associated with dermal protection compliance (1</w:t>
      </w:r>
      <w:r w:rsidR="0097251D">
        <w:rPr>
          <w:bCs/>
        </w:rPr>
        <w:t>5</w:t>
      </w:r>
      <w:r>
        <w:rPr>
          <w:bCs/>
        </w:rPr>
        <w:t xml:space="preserve"> minutes per affected worker</w:t>
      </w:r>
      <w:r w:rsidR="00BF6BE9">
        <w:rPr>
          <w:bCs/>
        </w:rPr>
        <w:t xml:space="preserve"> </w:t>
      </w:r>
      <w:r w:rsidR="00D05301">
        <w:rPr>
          <w:bCs/>
        </w:rPr>
        <w:t xml:space="preserve">plus </w:t>
      </w:r>
      <w:r w:rsidR="0097251D">
        <w:rPr>
          <w:bCs/>
        </w:rPr>
        <w:t xml:space="preserve">10 minutes for 5 </w:t>
      </w:r>
      <w:r w:rsidR="0053169E">
        <w:rPr>
          <w:bCs/>
        </w:rPr>
        <w:t>percent</w:t>
      </w:r>
      <w:r w:rsidR="0097251D">
        <w:rPr>
          <w:bCs/>
        </w:rPr>
        <w:t xml:space="preserve"> of workers </w:t>
      </w:r>
      <w:r w:rsidR="00334A6B">
        <w:rPr>
          <w:bCs/>
        </w:rPr>
        <w:t>for records of dermal exposures</w:t>
      </w:r>
      <w:r w:rsidR="00681AD2">
        <w:rPr>
          <w:bCs/>
        </w:rPr>
        <w:t xml:space="preserve"> annually</w:t>
      </w:r>
      <w:r>
        <w:rPr>
          <w:bCs/>
        </w:rPr>
        <w:t>)</w:t>
      </w:r>
      <w:r w:rsidR="0053169E">
        <w:rPr>
          <w:bCs/>
        </w:rPr>
        <w:t>.</w:t>
      </w:r>
    </w:p>
    <w:p w:rsidR="007D2D82" w:rsidRPr="0098597E" w:rsidP="00CB1C05" w14:paraId="6623789B" w14:textId="77777777">
      <w:pPr>
        <w:pStyle w:val="BodyText"/>
        <w:numPr>
          <w:ilvl w:val="1"/>
          <w:numId w:val="35"/>
        </w:numPr>
        <w:rPr>
          <w:b/>
        </w:rPr>
      </w:pPr>
      <w:r w:rsidRPr="0098597E">
        <w:t xml:space="preserve">EPA estimates that </w:t>
      </w:r>
      <w:r w:rsidR="00C65989">
        <w:t>426</w:t>
      </w:r>
      <w:r w:rsidR="001A084C">
        <w:t xml:space="preserve"> </w:t>
      </w:r>
      <w:r w:rsidRPr="0098597E">
        <w:t>respondents</w:t>
      </w:r>
      <w:r w:rsidR="006B4AF8">
        <w:t xml:space="preserve"> </w:t>
      </w:r>
      <w:r w:rsidRPr="0098597E">
        <w:t>will incur a</w:t>
      </w:r>
      <w:r w:rsidR="00685C02">
        <w:t xml:space="preserve"> total </w:t>
      </w:r>
      <w:r w:rsidR="00CC0A14">
        <w:t xml:space="preserve">cost </w:t>
      </w:r>
      <w:r w:rsidRPr="0098597E">
        <w:t>of $</w:t>
      </w:r>
      <w:r w:rsidR="003E1508">
        <w:t>2.5 million</w:t>
      </w:r>
      <w:r w:rsidRPr="0098597E">
        <w:t xml:space="preserve"> </w:t>
      </w:r>
      <w:r w:rsidR="00DA6F0B">
        <w:t xml:space="preserve">for dermal protection </w:t>
      </w:r>
      <w:r w:rsidRPr="0098597E">
        <w:t xml:space="preserve">over the first </w:t>
      </w:r>
      <w:r w:rsidR="0053169E">
        <w:t>3</w:t>
      </w:r>
      <w:r w:rsidRPr="0098597E" w:rsidR="0053169E">
        <w:t xml:space="preserve"> </w:t>
      </w:r>
      <w:r w:rsidRPr="0098597E">
        <w:t xml:space="preserve">years of the rule from a </w:t>
      </w:r>
      <w:r w:rsidR="0053169E">
        <w:t>3</w:t>
      </w:r>
      <w:r w:rsidR="00A90252">
        <w:t>-</w:t>
      </w:r>
      <w:r w:rsidR="00CD1A26">
        <w:t>year total</w:t>
      </w:r>
      <w:r w:rsidRPr="0098597E">
        <w:t xml:space="preserve"> time burden of </w:t>
      </w:r>
      <w:r w:rsidR="0027624B">
        <w:t>35</w:t>
      </w:r>
      <w:r w:rsidR="001D78AF">
        <w:t>,</w:t>
      </w:r>
      <w:r w:rsidR="0027624B">
        <w:t>604</w:t>
      </w:r>
      <w:r w:rsidRPr="0098597E">
        <w:t xml:space="preserve"> hours.</w:t>
      </w:r>
    </w:p>
    <w:p w:rsidR="00C1456C" w:rsidRPr="0098597E" w:rsidP="00CB1C05" w14:paraId="79D6CFA9" w14:textId="77777777">
      <w:pPr>
        <w:pStyle w:val="BodyText"/>
        <w:numPr>
          <w:ilvl w:val="0"/>
          <w:numId w:val="35"/>
        </w:numPr>
      </w:pPr>
      <w:r>
        <w:t>Respiratory Protection</w:t>
      </w:r>
    </w:p>
    <w:p w:rsidR="000C1F90" w:rsidRPr="008E198B" w:rsidP="00CB1C05" w14:paraId="40E9822D" w14:textId="77777777">
      <w:pPr>
        <w:pStyle w:val="BodyText"/>
        <w:numPr>
          <w:ilvl w:val="1"/>
          <w:numId w:val="35"/>
        </w:numPr>
      </w:pPr>
      <w:r w:rsidRPr="0098597E">
        <w:t xml:space="preserve">Under the </w:t>
      </w:r>
      <w:r w:rsidR="000421C4">
        <w:t>final rule</w:t>
      </w:r>
      <w:r w:rsidRPr="0098597E">
        <w:t xml:space="preserve">, </w:t>
      </w:r>
      <w:r>
        <w:t xml:space="preserve">the </w:t>
      </w:r>
      <w:r w:rsidR="00260341">
        <w:t>275</w:t>
      </w:r>
      <w:r>
        <w:t xml:space="preserve"> </w:t>
      </w:r>
      <w:r w:rsidRPr="0098597E">
        <w:t xml:space="preserve">facilities complying with the rule </w:t>
      </w:r>
      <w:r w:rsidR="009505F8">
        <w:t xml:space="preserve">respiratory protection requirements </w:t>
      </w:r>
      <w:r w:rsidRPr="0098597E">
        <w:t xml:space="preserve">through a </w:t>
      </w:r>
      <w:r>
        <w:t>WCPP</w:t>
      </w:r>
      <w:r w:rsidRPr="0098597E">
        <w:t xml:space="preserve"> would be required to </w:t>
      </w:r>
      <w:r>
        <w:t>develop exposure control plans</w:t>
      </w:r>
      <w:r w:rsidR="00A41BA7">
        <w:t>;</w:t>
      </w:r>
      <w:r>
        <w:t xml:space="preserve"> </w:t>
      </w:r>
      <w:r w:rsidRPr="0098597E">
        <w:t>monitor exposure levels</w:t>
      </w:r>
      <w:r>
        <w:t xml:space="preserve"> </w:t>
      </w:r>
      <w:r w:rsidR="00A41BA7">
        <w:t>and</w:t>
      </w:r>
      <w:r>
        <w:t xml:space="preserve"> </w:t>
      </w:r>
      <w:r w:rsidRPr="0098597E">
        <w:t>maintain records of this monitoring</w:t>
      </w:r>
      <w:r w:rsidR="00A41BA7">
        <w:t>;</w:t>
      </w:r>
      <w:r w:rsidR="00A9568F">
        <w:t xml:space="preserve"> </w:t>
      </w:r>
      <w:r>
        <w:t xml:space="preserve">provide employees with information about how they can </w:t>
      </w:r>
      <w:r w:rsidRPr="00515FBA">
        <w:t>access the exposure control plans, exposure monitoring records, PPE program implementation</w:t>
      </w:r>
      <w:r>
        <w:t xml:space="preserve"> documentation</w:t>
      </w:r>
      <w:r w:rsidRPr="00515FBA">
        <w:t xml:space="preserve">, and respirator program </w:t>
      </w:r>
      <w:r>
        <w:t>documentation</w:t>
      </w:r>
      <w:r w:rsidR="00246F22">
        <w:t>;</w:t>
      </w:r>
      <w:r>
        <w:t xml:space="preserve"> and obtain an acknowledgment from </w:t>
      </w:r>
      <w:r w:rsidR="00246F22">
        <w:t>employees</w:t>
      </w:r>
      <w:r>
        <w:t xml:space="preserve"> that they have received the information</w:t>
      </w:r>
      <w:r w:rsidRPr="0098597E">
        <w:t xml:space="preserve">. </w:t>
      </w:r>
      <w:r>
        <w:t>The esti</w:t>
      </w:r>
      <w:r w:rsidRPr="008E198B">
        <w:t>mated costs and burdens are as follows:</w:t>
      </w:r>
    </w:p>
    <w:p w:rsidR="000C1F90" w:rsidP="00CB1C05" w14:paraId="5933D4E2" w14:textId="77777777">
      <w:pPr>
        <w:pStyle w:val="BodyText"/>
        <w:numPr>
          <w:ilvl w:val="2"/>
          <w:numId w:val="35"/>
        </w:numPr>
      </w:pPr>
      <w:r>
        <w:t xml:space="preserve">The estimated burden and costs for the respiratory exposure monitoring plan and conducting exposure monitoring (generating the exposure monitoring results) are presented in </w:t>
      </w:r>
      <w:r w:rsidR="00222F2E">
        <w:fldChar w:fldCharType="begin" w:fldLock="1"/>
      </w:r>
      <w:r w:rsidR="00222F2E">
        <w:instrText xml:space="preserve"> REF _Ref136521135 \h </w:instrText>
      </w:r>
      <w:r w:rsidR="00222F2E">
        <w:fldChar w:fldCharType="separate"/>
      </w:r>
      <w:r w:rsidRPr="009A67DE" w:rsidR="0092222B">
        <w:t xml:space="preserve">Table </w:t>
      </w:r>
      <w:r w:rsidR="0092222B">
        <w:rPr>
          <w:noProof/>
        </w:rPr>
        <w:t>10</w:t>
      </w:r>
      <w:r w:rsidR="0092222B">
        <w:noBreakHyphen/>
      </w:r>
      <w:r w:rsidR="0092222B">
        <w:rPr>
          <w:noProof/>
        </w:rPr>
        <w:t>7</w:t>
      </w:r>
      <w:r w:rsidR="00222F2E">
        <w:fldChar w:fldCharType="end"/>
      </w:r>
      <w:r w:rsidR="001C4BE8">
        <w:t xml:space="preserve"> </w:t>
      </w:r>
      <w:r>
        <w:t xml:space="preserve">(labor costs) and </w:t>
      </w:r>
      <w:r w:rsidR="001C4BE8">
        <w:fldChar w:fldCharType="begin" w:fldLock="1"/>
      </w:r>
      <w:r w:rsidR="001C4BE8">
        <w:instrText xml:space="preserve"> REF _Ref136521140 \h </w:instrText>
      </w:r>
      <w:r w:rsidR="001C4BE8">
        <w:fldChar w:fldCharType="separate"/>
      </w:r>
      <w:r w:rsidRPr="009A67DE" w:rsidR="0092222B">
        <w:t xml:space="preserve">Table </w:t>
      </w:r>
      <w:r w:rsidR="0092222B">
        <w:rPr>
          <w:noProof/>
        </w:rPr>
        <w:t>10</w:t>
      </w:r>
      <w:r w:rsidR="0092222B">
        <w:noBreakHyphen/>
      </w:r>
      <w:r w:rsidR="0092222B">
        <w:rPr>
          <w:noProof/>
        </w:rPr>
        <w:t>10</w:t>
      </w:r>
      <w:r w:rsidR="001C4BE8">
        <w:fldChar w:fldCharType="end"/>
      </w:r>
      <w:r>
        <w:t xml:space="preserve"> (non-labor costs).</w:t>
      </w:r>
    </w:p>
    <w:p w:rsidR="000C1F90" w:rsidP="00CB1C05" w14:paraId="347AC874" w14:textId="77777777">
      <w:pPr>
        <w:pStyle w:val="BodyText"/>
        <w:numPr>
          <w:ilvl w:val="2"/>
          <w:numId w:val="35"/>
        </w:numPr>
      </w:pPr>
      <w:r>
        <w:t>The estimated burden and costs for</w:t>
      </w:r>
      <w:r w:rsidRPr="008E198B">
        <w:t xml:space="preserve"> </w:t>
      </w:r>
      <w:r>
        <w:t>recordkeeping related to respiratory exposure monitoring</w:t>
      </w:r>
      <w:r w:rsidRPr="00277C08">
        <w:t xml:space="preserve"> </w:t>
      </w:r>
      <w:r>
        <w:t>are presented in</w:t>
      </w:r>
      <w:r w:rsidR="00E10F2A">
        <w:t xml:space="preserve"> </w:t>
      </w:r>
      <w:r w:rsidR="00E10F2A">
        <w:fldChar w:fldCharType="begin" w:fldLock="1"/>
      </w:r>
      <w:r w:rsidR="00E10F2A">
        <w:instrText xml:space="preserve"> REF _Ref136521137 \h </w:instrText>
      </w:r>
      <w:r w:rsidR="00E10F2A">
        <w:fldChar w:fldCharType="separate"/>
      </w:r>
      <w:r w:rsidRPr="009A67DE" w:rsidR="0092222B">
        <w:t xml:space="preserve">Table </w:t>
      </w:r>
      <w:r w:rsidR="0092222B">
        <w:rPr>
          <w:noProof/>
        </w:rPr>
        <w:t>10</w:t>
      </w:r>
      <w:r w:rsidR="0092222B">
        <w:noBreakHyphen/>
      </w:r>
      <w:r w:rsidR="0092222B">
        <w:rPr>
          <w:noProof/>
        </w:rPr>
        <w:t>8</w:t>
      </w:r>
      <w:r w:rsidR="00E10F2A">
        <w:fldChar w:fldCharType="end"/>
      </w:r>
      <w:r>
        <w:t>.</w:t>
      </w:r>
    </w:p>
    <w:p w:rsidR="000C1F90" w:rsidP="00CB1C05" w14:paraId="6568E8A0" w14:textId="77777777">
      <w:pPr>
        <w:pStyle w:val="BodyText"/>
        <w:numPr>
          <w:ilvl w:val="2"/>
          <w:numId w:val="35"/>
        </w:numPr>
      </w:pPr>
      <w:r>
        <w:t>The estimated burden and costs for</w:t>
      </w:r>
      <w:r w:rsidRPr="008E198B">
        <w:t xml:space="preserve"> </w:t>
      </w:r>
      <w:r>
        <w:t xml:space="preserve">notifications related to exposure monitoring (notifying potentially exposed workers; providing them with access to </w:t>
      </w:r>
      <w:r w:rsidRPr="003613C2">
        <w:t>exposure control plans, exposure monitoring records, PPE program implementation documentation, and respirator program documentation</w:t>
      </w:r>
      <w:r>
        <w:t>; obtaining an acknowledgment that they have received this information) are presented in</w:t>
      </w:r>
      <w:r w:rsidR="00E10F2A">
        <w:t xml:space="preserve"> </w:t>
      </w:r>
      <w:r w:rsidR="00E10F2A">
        <w:fldChar w:fldCharType="begin" w:fldLock="1"/>
      </w:r>
      <w:r w:rsidR="00E10F2A">
        <w:instrText xml:space="preserve"> REF _Ref136521138 \h </w:instrText>
      </w:r>
      <w:r w:rsidR="00E10F2A">
        <w:fldChar w:fldCharType="separate"/>
      </w:r>
      <w:r w:rsidRPr="009A67DE" w:rsidR="0092222B">
        <w:t xml:space="preserve">Table </w:t>
      </w:r>
      <w:r w:rsidR="0092222B">
        <w:rPr>
          <w:noProof/>
        </w:rPr>
        <w:t>10</w:t>
      </w:r>
      <w:r w:rsidR="0092222B">
        <w:noBreakHyphen/>
      </w:r>
      <w:r w:rsidR="0092222B">
        <w:rPr>
          <w:noProof/>
        </w:rPr>
        <w:t>9</w:t>
      </w:r>
      <w:r w:rsidR="00E10F2A">
        <w:fldChar w:fldCharType="end"/>
      </w:r>
      <w:r>
        <w:t>.</w:t>
      </w:r>
    </w:p>
    <w:p w:rsidR="00036AEC" w:rsidRPr="0098597E" w:rsidP="00CB1C05" w14:paraId="04B11DD7" w14:textId="77777777">
      <w:pPr>
        <w:pStyle w:val="BodyText"/>
        <w:numPr>
          <w:ilvl w:val="1"/>
          <w:numId w:val="35"/>
        </w:numPr>
        <w:rPr>
          <w:b/>
        </w:rPr>
      </w:pPr>
      <w:r w:rsidRPr="0098597E">
        <w:t xml:space="preserve">EPA estimates that </w:t>
      </w:r>
      <w:r w:rsidR="00260341">
        <w:t>275</w:t>
      </w:r>
      <w:r>
        <w:t xml:space="preserve"> </w:t>
      </w:r>
      <w:r w:rsidRPr="0098597E">
        <w:t>respondents</w:t>
      </w:r>
      <w:r>
        <w:t xml:space="preserve"> </w:t>
      </w:r>
      <w:r w:rsidRPr="0098597E">
        <w:t>will incur a</w:t>
      </w:r>
      <w:r>
        <w:t xml:space="preserve"> total cost </w:t>
      </w:r>
      <w:r w:rsidRPr="0098597E">
        <w:t>of $</w:t>
      </w:r>
      <w:r w:rsidR="007F1BB1">
        <w:t>25.8</w:t>
      </w:r>
      <w:r w:rsidR="00D16AAA">
        <w:t xml:space="preserve"> million</w:t>
      </w:r>
      <w:r w:rsidRPr="0098597E">
        <w:t xml:space="preserve"> </w:t>
      </w:r>
      <w:r>
        <w:t xml:space="preserve">for </w:t>
      </w:r>
      <w:r w:rsidR="005B685E">
        <w:t xml:space="preserve">respiratory </w:t>
      </w:r>
      <w:r>
        <w:t xml:space="preserve">protection </w:t>
      </w:r>
      <w:r w:rsidRPr="0098597E">
        <w:t xml:space="preserve">over the first </w:t>
      </w:r>
      <w:r w:rsidR="00246F22">
        <w:t>3</w:t>
      </w:r>
      <w:r w:rsidRPr="0098597E" w:rsidR="00246F22">
        <w:t xml:space="preserve"> </w:t>
      </w:r>
      <w:r w:rsidRPr="0098597E">
        <w:t xml:space="preserve">years of the rule from a </w:t>
      </w:r>
      <w:r w:rsidR="00246F22">
        <w:t>3</w:t>
      </w:r>
      <w:r w:rsidR="00553BC3">
        <w:t>-</w:t>
      </w:r>
      <w:r>
        <w:t>year total</w:t>
      </w:r>
      <w:r w:rsidRPr="0098597E">
        <w:t xml:space="preserve"> time burden of </w:t>
      </w:r>
      <w:r w:rsidR="00D977E2">
        <w:t>128</w:t>
      </w:r>
      <w:r w:rsidR="009505F8">
        <w:t>,</w:t>
      </w:r>
      <w:r w:rsidR="00D977E2">
        <w:t>598</w:t>
      </w:r>
      <w:r w:rsidRPr="0098597E">
        <w:t xml:space="preserve"> hours</w:t>
      </w:r>
      <w:r w:rsidR="00484D11">
        <w:t xml:space="preserve"> </w:t>
      </w:r>
      <w:r w:rsidR="00FA28BA">
        <w:t>(</w:t>
      </w:r>
      <w:r w:rsidR="00D977E2">
        <w:t>468</w:t>
      </w:r>
      <w:r w:rsidR="00FA28BA">
        <w:t xml:space="preserve"> hours and </w:t>
      </w:r>
      <w:r w:rsidR="003860D0">
        <w:t>$</w:t>
      </w:r>
      <w:r w:rsidR="00D977E2">
        <w:t>6</w:t>
      </w:r>
      <w:r w:rsidR="00CD6AB1">
        <w:t>1</w:t>
      </w:r>
      <w:r w:rsidR="009505F8">
        <w:t>,</w:t>
      </w:r>
      <w:r w:rsidR="004A1355">
        <w:t>585</w:t>
      </w:r>
      <w:r w:rsidR="003860D0">
        <w:t xml:space="preserve"> per respondent)</w:t>
      </w:r>
      <w:r w:rsidR="000A7FD7">
        <w:t xml:space="preserve"> and $8</w:t>
      </w:r>
      <w:r w:rsidR="00F7672F">
        <w:t>.8</w:t>
      </w:r>
      <w:r w:rsidR="000A7FD7">
        <w:t xml:space="preserve"> million </w:t>
      </w:r>
      <w:r w:rsidR="00F7672F">
        <w:t xml:space="preserve">in </w:t>
      </w:r>
      <w:r w:rsidR="00533E84">
        <w:t>non-labor costs</w:t>
      </w:r>
      <w:r w:rsidRPr="0098597E">
        <w:t>.</w:t>
      </w:r>
    </w:p>
    <w:p w:rsidR="007D2D82" w:rsidRPr="00575FE0" w:rsidP="00CB1C05" w14:paraId="19D2812C" w14:textId="77777777">
      <w:pPr>
        <w:pStyle w:val="BodyText"/>
      </w:pPr>
      <w:r>
        <w:fldChar w:fldCharType="begin" w:fldLock="1"/>
      </w:r>
      <w:r>
        <w:instrText xml:space="preserve"> REF _Ref136521262 \h </w:instrText>
      </w:r>
      <w:r>
        <w:fldChar w:fldCharType="separate"/>
      </w:r>
      <w:r w:rsidRPr="00575FE0" w:rsidR="0092222B">
        <w:t xml:space="preserve">Table </w:t>
      </w:r>
      <w:r w:rsidR="0092222B">
        <w:rPr>
          <w:noProof/>
        </w:rPr>
        <w:t>10</w:t>
      </w:r>
      <w:r w:rsidR="0092222B">
        <w:noBreakHyphen/>
      </w:r>
      <w:r w:rsidR="0092222B">
        <w:rPr>
          <w:noProof/>
        </w:rPr>
        <w:t>11</w:t>
      </w:r>
      <w:r>
        <w:fldChar w:fldCharType="end"/>
      </w:r>
      <w:r>
        <w:t xml:space="preserve"> </w:t>
      </w:r>
      <w:r w:rsidRPr="00575FE0" w:rsidR="004F366B">
        <w:t>present</w:t>
      </w:r>
      <w:r w:rsidRPr="00575FE0" w:rsidR="00413004">
        <w:t>s</w:t>
      </w:r>
      <w:r w:rsidRPr="00575FE0" w:rsidR="004F366B">
        <w:t xml:space="preserve"> the summary of the average annual burden hours and costs </w:t>
      </w:r>
      <w:r w:rsidRPr="00575FE0" w:rsidR="00B71EF1">
        <w:t xml:space="preserve">per facility </w:t>
      </w:r>
      <w:r w:rsidRPr="00575FE0" w:rsidR="004F366B">
        <w:t xml:space="preserve">over the first three years, as well as the three-year total burden hours and costs associated with the primary option. See Chapter </w:t>
      </w:r>
      <w:r w:rsidRPr="00575FE0" w:rsidR="00B71EF1">
        <w:fldChar w:fldCharType="begin" w:fldLock="1"/>
      </w:r>
      <w:r w:rsidRPr="00575FE0" w:rsidR="00B71EF1">
        <w:instrText xml:space="preserve"> REF _Ref30142408 \r \h </w:instrText>
      </w:r>
      <w:r w:rsidRPr="00575FE0" w:rsidR="0065459D">
        <w:instrText xml:space="preserve"> \* MERGEFORMAT </w:instrText>
      </w:r>
      <w:r w:rsidRPr="00575FE0" w:rsidR="00B71EF1">
        <w:fldChar w:fldCharType="separate"/>
      </w:r>
      <w:r w:rsidR="0092222B">
        <w:t>7</w:t>
      </w:r>
      <w:r w:rsidRPr="00575FE0" w:rsidR="00B71EF1">
        <w:fldChar w:fldCharType="end"/>
      </w:r>
      <w:r w:rsidRPr="00575FE0" w:rsidR="004F366B">
        <w:t xml:space="preserve"> for a more detailed description of how the time burden and wage rates were estimated. The burden and cost estimates provided reflect the figures provided in the accompanying Information Collection Request (ICR) for the rule.</w:t>
      </w:r>
    </w:p>
    <w:p w:rsidR="00F916E7" w:rsidP="00CB1C05" w14:paraId="3BB23413" w14:textId="77777777"/>
    <w:tbl>
      <w:tblPr>
        <w:tblW w:w="9725" w:type="dxa"/>
        <w:tblInd w:w="-5" w:type="dxa"/>
        <w:tblLayout w:type="fixed"/>
        <w:tblLook w:val="04A0"/>
      </w:tblPr>
      <w:tblGrid>
        <w:gridCol w:w="2435"/>
        <w:gridCol w:w="1278"/>
        <w:gridCol w:w="2004"/>
        <w:gridCol w:w="2004"/>
        <w:gridCol w:w="2004"/>
      </w:tblGrid>
      <w:tr w14:paraId="7F418C92" w14:textId="77777777" w:rsidTr="005B7D9B">
        <w:tblPrEx>
          <w:tblW w:w="9725" w:type="dxa"/>
          <w:tblInd w:w="-5" w:type="dxa"/>
          <w:tblLayout w:type="fixed"/>
          <w:tblLook w:val="04A0"/>
        </w:tblPrEx>
        <w:trPr>
          <w:tblHeader/>
        </w:trPr>
        <w:tc>
          <w:tcPr>
            <w:tcW w:w="9725" w:type="dxa"/>
            <w:gridSpan w:val="5"/>
            <w:tcBorders>
              <w:bottom w:val="single" w:sz="4" w:space="0" w:color="auto"/>
            </w:tcBorders>
            <w:shd w:val="clear" w:color="auto" w:fill="auto"/>
            <w:vAlign w:val="center"/>
          </w:tcPr>
          <w:p w:rsidR="009505F8" w:rsidRPr="005208F7" w:rsidP="00CB1C05" w14:paraId="3E84947E" w14:textId="77777777">
            <w:pPr>
              <w:pStyle w:val="TableTitleA"/>
            </w:pPr>
            <w:bookmarkStart w:id="1516" w:name="_Toc165379752"/>
            <w:r w:rsidRPr="009A67DE">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6</w:t>
            </w:r>
            <w:r w:rsidR="00BC4B5D">
              <w:rPr>
                <w:noProof/>
              </w:rPr>
              <w:fldChar w:fldCharType="end"/>
            </w:r>
            <w:r w:rsidRPr="009A67DE">
              <w:t xml:space="preserve">: </w:t>
            </w:r>
            <w:r>
              <w:t xml:space="preserve">Paperwork Burden and Cost Associated with Rule Familiarization, Downstream Notification, </w:t>
            </w:r>
            <w:r w:rsidR="003B2E80">
              <w:t>Self-Certification</w:t>
            </w:r>
            <w:r w:rsidR="003B56D8">
              <w:t>, Product Labeling</w:t>
            </w:r>
            <w:r>
              <w:t xml:space="preserve"> and Dermal Exposure Control</w:t>
            </w:r>
            <w:bookmarkEnd w:id="1516"/>
          </w:p>
        </w:tc>
      </w:tr>
      <w:tr w14:paraId="6D1FC0AA" w14:textId="77777777" w:rsidTr="005B7D9B">
        <w:tblPrEx>
          <w:tblW w:w="9725" w:type="dxa"/>
          <w:tblInd w:w="-5" w:type="dxa"/>
          <w:tblLayout w:type="fixed"/>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9A67DE" w:rsidP="00CB1C05" w14:paraId="10BAC556" w14:textId="77777777">
            <w:pPr>
              <w:pStyle w:val="TableSubtitle"/>
            </w:pPr>
            <w:r w:rsidRPr="005208F7">
              <w:t>Activity</w:t>
            </w:r>
          </w:p>
        </w:tc>
        <w:tc>
          <w:tcPr>
            <w:tcW w:w="1278"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9A67DE" w:rsidP="00CB1C05" w14:paraId="6831374D" w14:textId="77777777">
            <w:pPr>
              <w:pStyle w:val="TableSubtitle"/>
            </w:pPr>
            <w:r w:rsidRPr="005208F7">
              <w:t>Number of Respondents</w:t>
            </w:r>
          </w:p>
        </w:tc>
        <w:tc>
          <w:tcPr>
            <w:tcW w:w="2004"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9A67DE" w:rsidP="00CB1C05" w14:paraId="4323749E" w14:textId="77777777">
            <w:pPr>
              <w:pStyle w:val="TableSubtitle"/>
            </w:pPr>
            <w:r w:rsidRPr="005208F7">
              <w:t>Average Annual Burden Per Respondent</w:t>
            </w:r>
          </w:p>
        </w:tc>
        <w:tc>
          <w:tcPr>
            <w:tcW w:w="2004"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9A67DE" w:rsidP="00CB1C05" w14:paraId="423D9D9A" w14:textId="77777777">
            <w:pPr>
              <w:pStyle w:val="TableSubtitle"/>
            </w:pPr>
            <w:r w:rsidRPr="005208F7">
              <w:t>Average Annual Total Burden</w:t>
            </w:r>
          </w:p>
        </w:tc>
        <w:tc>
          <w:tcPr>
            <w:tcW w:w="2004"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E406CA" w:rsidP="00CB1C05" w14:paraId="50D3EC5E" w14:textId="77777777">
            <w:pPr>
              <w:pStyle w:val="TableSubtitle"/>
            </w:pPr>
            <w:r w:rsidRPr="005208F7">
              <w:t>Average Annual Total Cost</w:t>
            </w:r>
          </w:p>
        </w:tc>
      </w:tr>
      <w:tr w14:paraId="49068D86"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762F36E3" w14:textId="77777777">
            <w:pPr>
              <w:pStyle w:val="LTableTextAbt"/>
            </w:pPr>
            <w:r w:rsidRPr="00085359">
              <w:t>Rule Familiarization</w:t>
            </w:r>
            <w:r>
              <w:t xml:space="preserve"> (WCPP and PC)</w:t>
            </w:r>
            <w:r w:rsidRPr="00085359">
              <w:rPr>
                <w:vertAlign w:val="superscript"/>
              </w:rPr>
              <w:t>1</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0C59897F" w14:textId="77777777">
            <w:pPr>
              <w:pStyle w:val="RTableTextAbt"/>
              <w:ind w:right="315"/>
              <w:rPr>
                <w:szCs w:val="18"/>
              </w:rPr>
            </w:pPr>
            <w:r w:rsidRPr="001447FB">
              <w:t>122</w:t>
            </w:r>
            <w:r>
              <w:t>,</w:t>
            </w:r>
            <w:r w:rsidRPr="001447FB">
              <w:t>185</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61FC7752" w14:textId="77777777">
            <w:pPr>
              <w:pStyle w:val="RTableTextAbt"/>
              <w:ind w:right="315"/>
              <w:rPr>
                <w:szCs w:val="18"/>
              </w:rPr>
            </w:pPr>
            <w:r w:rsidRPr="00832312">
              <w:t>1</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2D7A68BF" w14:textId="77777777">
            <w:pPr>
              <w:pStyle w:val="RTableTextAbt"/>
              <w:ind w:right="315"/>
              <w:rPr>
                <w:szCs w:val="18"/>
              </w:rPr>
            </w:pPr>
            <w:r w:rsidRPr="001447FB">
              <w:t>122,185</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4C1126B3" w14:textId="77777777">
            <w:pPr>
              <w:pStyle w:val="RTableTextAbt"/>
              <w:ind w:right="315"/>
              <w:rPr>
                <w:szCs w:val="18"/>
              </w:rPr>
            </w:pPr>
            <w:r w:rsidRPr="001447FB">
              <w:t xml:space="preserve">$8,714,234 </w:t>
            </w:r>
          </w:p>
        </w:tc>
      </w:tr>
      <w:tr w14:paraId="05CE4E64"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1B70281F" w14:textId="77777777">
            <w:pPr>
              <w:pStyle w:val="LTableTextAbt"/>
            </w:pPr>
            <w:r w:rsidRPr="00085359">
              <w:t>Rule Familiarization</w:t>
            </w:r>
            <w:r>
              <w:t xml:space="preserve"> (Firms discontinuing PCE use)</w:t>
            </w:r>
            <w:r>
              <w:rPr>
                <w:vertAlign w:val="superscript"/>
              </w:rPr>
              <w:t>2</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38BFE9F4" w14:textId="77777777">
            <w:pPr>
              <w:pStyle w:val="RTableTextAbt"/>
              <w:ind w:right="315"/>
              <w:rPr>
                <w:szCs w:val="18"/>
              </w:rPr>
            </w:pPr>
            <w:r w:rsidRPr="006C36E1">
              <w:t xml:space="preserve">35,575 </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357F146D" w14:textId="77777777">
            <w:pPr>
              <w:pStyle w:val="RTableTextAbt"/>
              <w:ind w:right="315"/>
              <w:rPr>
                <w:szCs w:val="18"/>
              </w:rPr>
            </w:pPr>
            <w:r w:rsidRPr="00832312">
              <w:t>0.33</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673F6AD1" w14:textId="77777777">
            <w:pPr>
              <w:pStyle w:val="RTableTextAbt"/>
              <w:ind w:right="315"/>
              <w:rPr>
                <w:szCs w:val="18"/>
              </w:rPr>
            </w:pPr>
            <w:r w:rsidRPr="006C36E1">
              <w:t>11,740</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06F1D03C" w14:textId="77777777">
            <w:pPr>
              <w:pStyle w:val="RTableTextAbt"/>
              <w:ind w:right="315"/>
              <w:rPr>
                <w:szCs w:val="18"/>
              </w:rPr>
            </w:pPr>
            <w:r w:rsidRPr="006C36E1">
              <w:t xml:space="preserve">$1,916,576 </w:t>
            </w:r>
          </w:p>
        </w:tc>
      </w:tr>
      <w:tr w14:paraId="269362DB"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56A1F578" w14:textId="77777777">
            <w:pPr>
              <w:pStyle w:val="LTableTextAbt"/>
            </w:pPr>
            <w:r w:rsidRPr="00085359">
              <w:t>Downstream Notification (SDS)</w:t>
            </w:r>
            <w:r>
              <w:rPr>
                <w:vertAlign w:val="superscript"/>
              </w:rPr>
              <w:t>2</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1E52DDB4" w14:textId="77777777">
            <w:pPr>
              <w:pStyle w:val="RTableTextAbt"/>
              <w:ind w:right="315"/>
              <w:rPr>
                <w:szCs w:val="18"/>
              </w:rPr>
            </w:pPr>
            <w:r w:rsidRPr="00832312">
              <w:t xml:space="preserve">29 </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6C100573" w14:textId="77777777">
            <w:pPr>
              <w:pStyle w:val="RTableTextAbt"/>
              <w:ind w:right="315"/>
              <w:rPr>
                <w:szCs w:val="18"/>
              </w:rPr>
            </w:pPr>
            <w:r w:rsidRPr="00832312">
              <w:t>0.67</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3DADFC6C" w14:textId="77777777">
            <w:pPr>
              <w:pStyle w:val="RTableTextAbt"/>
              <w:ind w:right="315"/>
              <w:rPr>
                <w:szCs w:val="18"/>
              </w:rPr>
            </w:pPr>
            <w:r w:rsidRPr="00832312">
              <w:t>19</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56B98796" w14:textId="77777777">
            <w:pPr>
              <w:pStyle w:val="RTableTextAbt"/>
              <w:ind w:right="315"/>
              <w:rPr>
                <w:szCs w:val="18"/>
              </w:rPr>
            </w:pPr>
            <w:r w:rsidRPr="00832312">
              <w:t xml:space="preserve">$2,747 </w:t>
            </w:r>
          </w:p>
        </w:tc>
      </w:tr>
      <w:tr w14:paraId="77EB18B2"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9100F" w:rsidRPr="00D06200" w:rsidP="00CB1C05" w14:paraId="7F442B78" w14:textId="77777777">
            <w:pPr>
              <w:pStyle w:val="LTableTextAbt"/>
              <w:rPr>
                <w:vertAlign w:val="superscript"/>
              </w:rPr>
            </w:pPr>
            <w:r w:rsidRPr="002E1C3C">
              <w:t>Self-Certification</w:t>
            </w:r>
            <w:r w:rsidR="00D06200">
              <w:rPr>
                <w:vertAlign w:val="superscript"/>
              </w:rPr>
              <w:t>1</w:t>
            </w:r>
          </w:p>
        </w:tc>
        <w:tc>
          <w:tcPr>
            <w:tcW w:w="1278" w:type="dxa"/>
            <w:tcBorders>
              <w:top w:val="single" w:sz="4" w:space="0" w:color="auto"/>
              <w:left w:val="single" w:sz="4" w:space="0" w:color="auto"/>
              <w:bottom w:val="single" w:sz="4" w:space="0" w:color="auto"/>
              <w:right w:val="single" w:sz="4" w:space="0" w:color="auto"/>
            </w:tcBorders>
            <w:vAlign w:val="center"/>
          </w:tcPr>
          <w:p w:rsidR="00C9100F" w:rsidRPr="00832312" w:rsidP="00CB1C05" w14:paraId="75449878" w14:textId="77777777">
            <w:pPr>
              <w:pStyle w:val="RTableTextAbt"/>
              <w:ind w:right="315"/>
            </w:pPr>
            <w:r w:rsidRPr="002E1C3C">
              <w:t xml:space="preserve">121,759 </w:t>
            </w:r>
          </w:p>
        </w:tc>
        <w:tc>
          <w:tcPr>
            <w:tcW w:w="2004" w:type="dxa"/>
            <w:tcBorders>
              <w:top w:val="single" w:sz="4" w:space="0" w:color="auto"/>
              <w:left w:val="single" w:sz="4" w:space="0" w:color="auto"/>
              <w:bottom w:val="single" w:sz="4" w:space="0" w:color="auto"/>
              <w:right w:val="single" w:sz="4" w:space="0" w:color="auto"/>
            </w:tcBorders>
            <w:vAlign w:val="center"/>
          </w:tcPr>
          <w:p w:rsidR="00C9100F" w:rsidRPr="00832312" w:rsidP="00CB1C05" w14:paraId="639A39CA" w14:textId="77777777">
            <w:pPr>
              <w:pStyle w:val="RTableTextAbt"/>
              <w:ind w:right="315"/>
            </w:pPr>
            <w:r w:rsidRPr="002E1C3C">
              <w:t>2</w:t>
            </w:r>
          </w:p>
        </w:tc>
        <w:tc>
          <w:tcPr>
            <w:tcW w:w="2004" w:type="dxa"/>
            <w:tcBorders>
              <w:top w:val="single" w:sz="4" w:space="0" w:color="auto"/>
              <w:left w:val="single" w:sz="4" w:space="0" w:color="auto"/>
              <w:bottom w:val="single" w:sz="4" w:space="0" w:color="auto"/>
              <w:right w:val="single" w:sz="4" w:space="0" w:color="auto"/>
            </w:tcBorders>
            <w:vAlign w:val="center"/>
          </w:tcPr>
          <w:p w:rsidR="00C9100F" w:rsidRPr="00832312" w:rsidP="00CB1C05" w14:paraId="2EA7E083" w14:textId="77777777">
            <w:pPr>
              <w:pStyle w:val="RTableTextAbt"/>
              <w:ind w:right="315"/>
            </w:pPr>
            <w:r w:rsidRPr="002E1C3C">
              <w:t>243,518</w:t>
            </w:r>
          </w:p>
        </w:tc>
        <w:tc>
          <w:tcPr>
            <w:tcW w:w="2004" w:type="dxa"/>
            <w:tcBorders>
              <w:top w:val="single" w:sz="4" w:space="0" w:color="auto"/>
              <w:left w:val="single" w:sz="4" w:space="0" w:color="auto"/>
              <w:bottom w:val="single" w:sz="4" w:space="0" w:color="auto"/>
              <w:right w:val="single" w:sz="4" w:space="0" w:color="auto"/>
            </w:tcBorders>
            <w:vAlign w:val="center"/>
          </w:tcPr>
          <w:p w:rsidR="00C9100F" w:rsidRPr="00832312" w:rsidP="00CB1C05" w14:paraId="795CCB2B" w14:textId="77777777">
            <w:pPr>
              <w:pStyle w:val="RTableTextAbt"/>
              <w:ind w:right="315"/>
            </w:pPr>
            <w:r w:rsidRPr="002E1C3C">
              <w:t xml:space="preserve">$17,367,704 </w:t>
            </w:r>
          </w:p>
        </w:tc>
      </w:tr>
      <w:tr w14:paraId="7A02A563"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984D9E" w:rsidRPr="00085359" w:rsidP="00CB1C05" w14:paraId="111F4A0C" w14:textId="77777777">
            <w:pPr>
              <w:pStyle w:val="LTableTextAbt"/>
            </w:pPr>
            <w:r>
              <w:rPr>
                <w:szCs w:val="18"/>
              </w:rPr>
              <w:t>Product Labeling</w:t>
            </w:r>
            <w:r>
              <w:rPr>
                <w:szCs w:val="18"/>
                <w:vertAlign w:val="superscript"/>
              </w:rPr>
              <w:t>2</w:t>
            </w:r>
            <w:r>
              <w:rPr>
                <w:szCs w:val="18"/>
              </w:rPr>
              <w:t xml:space="preserve"> </w:t>
            </w:r>
          </w:p>
        </w:tc>
        <w:tc>
          <w:tcPr>
            <w:tcW w:w="1278" w:type="dxa"/>
            <w:tcBorders>
              <w:top w:val="single" w:sz="4" w:space="0" w:color="auto"/>
              <w:left w:val="single" w:sz="4" w:space="0" w:color="auto"/>
              <w:bottom w:val="single" w:sz="4" w:space="0" w:color="auto"/>
              <w:right w:val="single" w:sz="4" w:space="0" w:color="auto"/>
            </w:tcBorders>
            <w:vAlign w:val="center"/>
          </w:tcPr>
          <w:p w:rsidR="00984D9E" w:rsidRPr="00832312" w:rsidP="00CB1C05" w14:paraId="786858B1" w14:textId="77777777">
            <w:pPr>
              <w:pStyle w:val="RTableTextAbt"/>
              <w:ind w:right="315"/>
            </w:pPr>
            <w:r>
              <w:rPr>
                <w:szCs w:val="18"/>
              </w:rPr>
              <w:t xml:space="preserve">6 </w:t>
            </w:r>
          </w:p>
        </w:tc>
        <w:tc>
          <w:tcPr>
            <w:tcW w:w="2004" w:type="dxa"/>
            <w:tcBorders>
              <w:top w:val="single" w:sz="4" w:space="0" w:color="auto"/>
              <w:left w:val="single" w:sz="4" w:space="0" w:color="auto"/>
              <w:bottom w:val="single" w:sz="4" w:space="0" w:color="auto"/>
              <w:right w:val="single" w:sz="4" w:space="0" w:color="auto"/>
            </w:tcBorders>
            <w:vAlign w:val="center"/>
          </w:tcPr>
          <w:p w:rsidR="00984D9E" w:rsidRPr="00832312" w:rsidP="00CB1C05" w14:paraId="561F7031" w14:textId="77777777">
            <w:pPr>
              <w:pStyle w:val="RTableTextAbt"/>
              <w:ind w:right="315"/>
            </w:pPr>
            <w:r>
              <w:rPr>
                <w:szCs w:val="18"/>
              </w:rPr>
              <w:t>1.16</w:t>
            </w:r>
          </w:p>
        </w:tc>
        <w:tc>
          <w:tcPr>
            <w:tcW w:w="2004" w:type="dxa"/>
            <w:tcBorders>
              <w:top w:val="single" w:sz="4" w:space="0" w:color="auto"/>
              <w:left w:val="single" w:sz="4" w:space="0" w:color="auto"/>
              <w:bottom w:val="single" w:sz="4" w:space="0" w:color="auto"/>
              <w:right w:val="single" w:sz="4" w:space="0" w:color="auto"/>
            </w:tcBorders>
            <w:vAlign w:val="center"/>
          </w:tcPr>
          <w:p w:rsidR="00984D9E" w:rsidRPr="00832312" w:rsidP="00CB1C05" w14:paraId="0F1FE53D" w14:textId="77777777">
            <w:pPr>
              <w:pStyle w:val="RTableTextAbt"/>
              <w:ind w:right="315"/>
            </w:pPr>
            <w:r>
              <w:rPr>
                <w:szCs w:val="18"/>
              </w:rPr>
              <w:t>7</w:t>
            </w:r>
          </w:p>
        </w:tc>
        <w:tc>
          <w:tcPr>
            <w:tcW w:w="2004" w:type="dxa"/>
            <w:tcBorders>
              <w:top w:val="single" w:sz="4" w:space="0" w:color="auto"/>
              <w:left w:val="single" w:sz="4" w:space="0" w:color="auto"/>
              <w:bottom w:val="single" w:sz="4" w:space="0" w:color="auto"/>
              <w:right w:val="single" w:sz="4" w:space="0" w:color="auto"/>
            </w:tcBorders>
            <w:vAlign w:val="center"/>
          </w:tcPr>
          <w:p w:rsidR="00984D9E" w:rsidRPr="00832312" w:rsidP="00CB1C05" w14:paraId="55AA1C0B" w14:textId="77777777">
            <w:pPr>
              <w:pStyle w:val="RTableTextAbt"/>
              <w:ind w:right="315"/>
            </w:pPr>
            <w:r>
              <w:rPr>
                <w:szCs w:val="18"/>
              </w:rPr>
              <w:t xml:space="preserve">$659 </w:t>
            </w:r>
          </w:p>
        </w:tc>
      </w:tr>
      <w:tr w14:paraId="1375F6A5"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528FCD89" w14:textId="77777777">
            <w:pPr>
              <w:pStyle w:val="LTableTextAbt"/>
            </w:pPr>
            <w:r w:rsidRPr="00085359">
              <w:t>Develop</w:t>
            </w:r>
            <w:r w:rsidR="00F43862">
              <w:t xml:space="preserve"> Dermal</w:t>
            </w:r>
            <w:r w:rsidRPr="00085359">
              <w:t xml:space="preserve"> Exposure Control Plan</w:t>
            </w:r>
            <w:r>
              <w:rPr>
                <w:vertAlign w:val="superscript"/>
              </w:rPr>
              <w:t>1</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71CCE34C" w14:textId="77777777">
            <w:pPr>
              <w:pStyle w:val="RTableTextAbt"/>
              <w:ind w:right="315"/>
              <w:rPr>
                <w:szCs w:val="18"/>
              </w:rPr>
            </w:pPr>
            <w:r w:rsidRPr="00832312">
              <w:t xml:space="preserve">426 </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5C38D557" w14:textId="77777777">
            <w:pPr>
              <w:pStyle w:val="RTableTextAbt"/>
              <w:ind w:right="315"/>
              <w:rPr>
                <w:szCs w:val="18"/>
              </w:rPr>
            </w:pPr>
            <w:r w:rsidRPr="00832312">
              <w:t>12.33</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0B5D58D4" w14:textId="77777777">
            <w:pPr>
              <w:pStyle w:val="RTableTextAbt"/>
              <w:ind w:right="315"/>
              <w:rPr>
                <w:szCs w:val="18"/>
              </w:rPr>
            </w:pPr>
            <w:r w:rsidRPr="00832312">
              <w:t>5,253</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172577E9" w14:textId="77777777">
            <w:pPr>
              <w:pStyle w:val="RTableTextAbt"/>
              <w:ind w:right="315"/>
              <w:rPr>
                <w:szCs w:val="18"/>
              </w:rPr>
            </w:pPr>
            <w:r w:rsidRPr="00832312">
              <w:t xml:space="preserve">$374,614 </w:t>
            </w:r>
          </w:p>
        </w:tc>
      </w:tr>
      <w:tr w14:paraId="1E55FCEA"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2F83D8FB" w14:textId="77777777">
            <w:pPr>
              <w:pStyle w:val="LTableTextAbt"/>
            </w:pPr>
            <w:r w:rsidRPr="00085359">
              <w:t>Conduct Regular Inspections</w:t>
            </w:r>
            <w:r>
              <w:rPr>
                <w:vertAlign w:val="superscript"/>
              </w:rPr>
              <w:t>1</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7027E222" w14:textId="77777777">
            <w:pPr>
              <w:pStyle w:val="RTableTextAbt"/>
              <w:ind w:right="315"/>
              <w:rPr>
                <w:szCs w:val="18"/>
              </w:rPr>
            </w:pPr>
            <w:r w:rsidRPr="00832312">
              <w:t xml:space="preserve">426 </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451B2118" w14:textId="77777777">
            <w:pPr>
              <w:pStyle w:val="RTableTextAbt"/>
              <w:ind w:right="315"/>
              <w:rPr>
                <w:szCs w:val="18"/>
              </w:rPr>
            </w:pPr>
            <w:r w:rsidRPr="00832312">
              <w:t>4</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3CD1818B" w14:textId="77777777">
            <w:pPr>
              <w:pStyle w:val="RTableTextAbt"/>
              <w:ind w:right="315"/>
              <w:rPr>
                <w:szCs w:val="18"/>
              </w:rPr>
            </w:pPr>
            <w:r w:rsidRPr="00832312">
              <w:t>1,704</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4C637395" w14:textId="77777777">
            <w:pPr>
              <w:pStyle w:val="RTableTextAbt"/>
              <w:ind w:right="315"/>
              <w:rPr>
                <w:szCs w:val="18"/>
              </w:rPr>
            </w:pPr>
            <w:r w:rsidRPr="00832312">
              <w:t xml:space="preserve">$121,529 </w:t>
            </w:r>
          </w:p>
        </w:tc>
      </w:tr>
      <w:tr w14:paraId="54B3E4B5"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63D4520E" w14:textId="77777777">
            <w:pPr>
              <w:pStyle w:val="LTableTextAbt"/>
            </w:pPr>
            <w:r w:rsidRPr="00085359">
              <w:t>PPE Program Plan Documentation</w:t>
            </w:r>
            <w:r>
              <w:rPr>
                <w:vertAlign w:val="superscript"/>
              </w:rPr>
              <w:t>1</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635CD400" w14:textId="77777777">
            <w:pPr>
              <w:pStyle w:val="RTableTextAbt"/>
              <w:ind w:right="315"/>
              <w:rPr>
                <w:szCs w:val="18"/>
              </w:rPr>
            </w:pPr>
            <w:r w:rsidRPr="00832312">
              <w:t xml:space="preserve">426 </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7B3DF9EF" w14:textId="77777777">
            <w:pPr>
              <w:pStyle w:val="RTableTextAbt"/>
              <w:ind w:right="315"/>
              <w:rPr>
                <w:szCs w:val="18"/>
              </w:rPr>
            </w:pPr>
            <w:r w:rsidRPr="00832312">
              <w:t>4.52</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13AA4248" w14:textId="77777777">
            <w:pPr>
              <w:pStyle w:val="RTableTextAbt"/>
              <w:ind w:right="315"/>
              <w:rPr>
                <w:szCs w:val="18"/>
              </w:rPr>
            </w:pPr>
            <w:r w:rsidRPr="00832312">
              <w:t>1,926</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05BD92C3" w14:textId="77777777">
            <w:pPr>
              <w:pStyle w:val="RTableTextAbt"/>
              <w:ind w:right="315"/>
              <w:rPr>
                <w:szCs w:val="18"/>
              </w:rPr>
            </w:pPr>
            <w:r w:rsidRPr="00832312">
              <w:t xml:space="preserve">$137,328 </w:t>
            </w:r>
          </w:p>
        </w:tc>
      </w:tr>
      <w:tr w14:paraId="319081DC"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1459D17E" w14:textId="77777777">
            <w:pPr>
              <w:pStyle w:val="LTableTextAbt"/>
            </w:pPr>
            <w:r w:rsidRPr="00085359">
              <w:t>Records Documenting Plan Implementation</w:t>
            </w:r>
            <w:r>
              <w:rPr>
                <w:vertAlign w:val="superscript"/>
              </w:rPr>
              <w:t>1</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54C68B2A" w14:textId="77777777">
            <w:pPr>
              <w:pStyle w:val="RTableTextAbt"/>
              <w:ind w:right="315"/>
              <w:rPr>
                <w:szCs w:val="18"/>
              </w:rPr>
            </w:pPr>
            <w:r w:rsidRPr="00832312">
              <w:t xml:space="preserve">426 </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5FD5B388" w14:textId="77777777">
            <w:pPr>
              <w:pStyle w:val="RTableTextAbt"/>
              <w:ind w:right="315"/>
              <w:rPr>
                <w:szCs w:val="18"/>
              </w:rPr>
            </w:pPr>
            <w:r w:rsidRPr="00832312">
              <w:t>6.78</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24554A1D" w14:textId="77777777">
            <w:pPr>
              <w:pStyle w:val="RTableTextAbt"/>
              <w:ind w:right="315"/>
              <w:rPr>
                <w:szCs w:val="18"/>
              </w:rPr>
            </w:pPr>
            <w:r w:rsidRPr="00832312">
              <w:t>2,888</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77090EFA" w14:textId="77777777">
            <w:pPr>
              <w:pStyle w:val="RTableTextAbt"/>
              <w:ind w:right="315"/>
              <w:rPr>
                <w:szCs w:val="18"/>
              </w:rPr>
            </w:pPr>
            <w:r w:rsidRPr="00832312">
              <w:t xml:space="preserve">$205,992 </w:t>
            </w:r>
          </w:p>
        </w:tc>
      </w:tr>
      <w:tr w14:paraId="6F5C5CA1" w14:textId="77777777" w:rsidTr="00CD48B1">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7503F8" w:rsidRPr="00085359" w:rsidP="00CB1C05" w14:paraId="0FD2A446" w14:textId="77777777">
            <w:pPr>
              <w:pStyle w:val="LTableTextAbt"/>
            </w:pPr>
            <w:r w:rsidRPr="00085359">
              <w:t>Records of Dermal Exposure</w:t>
            </w:r>
            <w:r>
              <w:rPr>
                <w:vertAlign w:val="superscript"/>
              </w:rPr>
              <w:t>1</w:t>
            </w:r>
          </w:p>
        </w:tc>
        <w:tc>
          <w:tcPr>
            <w:tcW w:w="1278"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1EF4D29F" w14:textId="77777777">
            <w:pPr>
              <w:pStyle w:val="RTableTextAbt"/>
              <w:ind w:right="315"/>
              <w:rPr>
                <w:szCs w:val="18"/>
              </w:rPr>
            </w:pPr>
            <w:r w:rsidRPr="00832312">
              <w:t xml:space="preserve">426 </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3140D24A" w14:textId="77777777">
            <w:pPr>
              <w:pStyle w:val="RTableTextAbt"/>
              <w:ind w:right="315"/>
              <w:rPr>
                <w:szCs w:val="18"/>
              </w:rPr>
            </w:pPr>
            <w:r w:rsidRPr="00832312">
              <w:t>0.23</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1ED02106" w14:textId="77777777">
            <w:pPr>
              <w:pStyle w:val="RTableTextAbt"/>
              <w:ind w:right="315"/>
              <w:rPr>
                <w:szCs w:val="18"/>
              </w:rPr>
            </w:pPr>
            <w:r w:rsidRPr="00832312">
              <w:t>98</w:t>
            </w:r>
          </w:p>
        </w:tc>
        <w:tc>
          <w:tcPr>
            <w:tcW w:w="2004" w:type="dxa"/>
            <w:tcBorders>
              <w:top w:val="single" w:sz="4" w:space="0" w:color="auto"/>
              <w:left w:val="single" w:sz="4" w:space="0" w:color="auto"/>
              <w:bottom w:val="single" w:sz="4" w:space="0" w:color="auto"/>
              <w:right w:val="single" w:sz="4" w:space="0" w:color="auto"/>
            </w:tcBorders>
            <w:vAlign w:val="center"/>
          </w:tcPr>
          <w:p w:rsidR="007503F8" w:rsidRPr="006B6BA8" w:rsidP="00CB1C05" w14:paraId="318FA93D" w14:textId="77777777">
            <w:pPr>
              <w:pStyle w:val="RTableTextAbt"/>
              <w:ind w:right="315"/>
              <w:rPr>
                <w:szCs w:val="18"/>
              </w:rPr>
            </w:pPr>
            <w:r w:rsidRPr="00832312">
              <w:t xml:space="preserve">$6,988 </w:t>
            </w:r>
          </w:p>
        </w:tc>
      </w:tr>
      <w:tr w14:paraId="30FF693D" w14:textId="77777777" w:rsidTr="005B7D9B">
        <w:tblPrEx>
          <w:tblW w:w="9725" w:type="dxa"/>
          <w:tblInd w:w="-5" w:type="dxa"/>
          <w:tblLayout w:type="fixed"/>
          <w:tblLook w:val="04A0"/>
        </w:tblPrEx>
        <w:tc>
          <w:tcPr>
            <w:tcW w:w="9725" w:type="dxa"/>
            <w:gridSpan w:val="5"/>
            <w:tcBorders>
              <w:top w:val="single" w:sz="4" w:space="0" w:color="auto"/>
              <w:left w:val="single" w:sz="4" w:space="0" w:color="auto"/>
              <w:bottom w:val="single" w:sz="4" w:space="0" w:color="auto"/>
              <w:right w:val="single" w:sz="4" w:space="0" w:color="auto"/>
            </w:tcBorders>
            <w:vAlign w:val="bottom"/>
          </w:tcPr>
          <w:p w:rsidR="009505F8" w:rsidP="00CB1C05" w14:paraId="455A73AA" w14:textId="77777777">
            <w:pPr>
              <w:pStyle w:val="TableNotesAbt"/>
              <w:rPr>
                <w:szCs w:val="18"/>
              </w:rPr>
            </w:pPr>
            <w:r w:rsidRPr="00085359">
              <w:rPr>
                <w:vertAlign w:val="superscript"/>
              </w:rPr>
              <w:t>1</w:t>
            </w:r>
            <w:r>
              <w:t xml:space="preserve">A wage of </w:t>
            </w:r>
            <w:r w:rsidRPr="007873DC">
              <w:rPr>
                <w:szCs w:val="18"/>
              </w:rPr>
              <w:t>$</w:t>
            </w:r>
            <w:r w:rsidR="00D27775">
              <w:rPr>
                <w:szCs w:val="18"/>
              </w:rPr>
              <w:t>71</w:t>
            </w:r>
            <w:r w:rsidR="00BB7749">
              <w:rPr>
                <w:szCs w:val="18"/>
              </w:rPr>
              <w:t>.32</w:t>
            </w:r>
            <w:r>
              <w:rPr>
                <w:szCs w:val="18"/>
              </w:rPr>
              <w:t xml:space="preserve">was used to calculate the labor cost (see </w:t>
            </w:r>
            <w:r w:rsidRPr="00085359">
              <w:rPr>
                <w:szCs w:val="18"/>
              </w:rPr>
              <w:t xml:space="preserve">Certified Industrial Hygienist </w:t>
            </w:r>
            <w:r>
              <w:rPr>
                <w:szCs w:val="18"/>
              </w:rPr>
              <w:t>wage in</w:t>
            </w:r>
            <w:r w:rsidRPr="00085359">
              <w:rPr>
                <w:szCs w:val="18"/>
              </w:rPr>
              <w:t xml:space="preserve"> </w:t>
            </w:r>
            <w:r w:rsidRPr="00085359">
              <w:rPr>
                <w:szCs w:val="18"/>
              </w:rPr>
              <w:fldChar w:fldCharType="begin" w:fldLock="1"/>
            </w:r>
            <w:r w:rsidRPr="00085359">
              <w:rPr>
                <w:szCs w:val="18"/>
              </w:rPr>
              <w:instrText xml:space="preserve"> REF _Ref85700498 \h </w:instrText>
            </w:r>
            <w:r>
              <w:rPr>
                <w:szCs w:val="18"/>
              </w:rPr>
              <w:instrText xml:space="preserve"> \* MERGEFORMAT </w:instrText>
            </w:r>
            <w:r w:rsidRPr="00085359">
              <w:rPr>
                <w:szCs w:val="18"/>
              </w:rPr>
              <w:fldChar w:fldCharType="separate"/>
            </w:r>
            <w:r w:rsidRPr="0092222B" w:rsidR="0092222B">
              <w:rPr>
                <w:szCs w:val="18"/>
              </w:rPr>
              <w:t>Table 7</w:t>
            </w:r>
            <w:r w:rsidRPr="0092222B" w:rsidR="0092222B">
              <w:rPr>
                <w:szCs w:val="18"/>
              </w:rPr>
              <w:noBreakHyphen/>
              <w:t>3</w:t>
            </w:r>
            <w:r w:rsidRPr="00085359">
              <w:rPr>
                <w:szCs w:val="18"/>
              </w:rPr>
              <w:fldChar w:fldCharType="end"/>
            </w:r>
            <w:r>
              <w:rPr>
                <w:szCs w:val="18"/>
              </w:rPr>
              <w:t>).</w:t>
            </w:r>
          </w:p>
          <w:p w:rsidR="009505F8" w:rsidP="00CB1C05" w14:paraId="3A141F3E" w14:textId="77777777">
            <w:pPr>
              <w:pStyle w:val="TableNotesAbt"/>
            </w:pPr>
            <w:r w:rsidRPr="00085359">
              <w:rPr>
                <w:vertAlign w:val="superscript"/>
              </w:rPr>
              <w:t>2</w:t>
            </w:r>
            <w:r>
              <w:t xml:space="preserve">A wage of </w:t>
            </w:r>
            <w:r w:rsidRPr="007873DC">
              <w:rPr>
                <w:szCs w:val="18"/>
              </w:rPr>
              <w:t>$9</w:t>
            </w:r>
            <w:r w:rsidR="00E42891">
              <w:rPr>
                <w:szCs w:val="18"/>
              </w:rPr>
              <w:t>4.74</w:t>
            </w:r>
            <w:r>
              <w:rPr>
                <w:szCs w:val="18"/>
              </w:rPr>
              <w:t xml:space="preserve">was used to calculate the labor cost (see Manufacturing/Managerial wage in </w:t>
            </w:r>
            <w:r w:rsidRPr="00F34914">
              <w:rPr>
                <w:szCs w:val="18"/>
              </w:rPr>
              <w:fldChar w:fldCharType="begin" w:fldLock="1"/>
            </w:r>
            <w:r w:rsidRPr="00F34914">
              <w:rPr>
                <w:szCs w:val="18"/>
              </w:rPr>
              <w:instrText xml:space="preserve"> REF _Ref85700498 \h  \* MERGEFORMAT </w:instrText>
            </w:r>
            <w:r w:rsidRPr="00F34914">
              <w:rPr>
                <w:szCs w:val="18"/>
              </w:rPr>
              <w:fldChar w:fldCharType="separate"/>
            </w:r>
            <w:r w:rsidRPr="0092222B" w:rsidR="0092222B">
              <w:rPr>
                <w:szCs w:val="18"/>
              </w:rPr>
              <w:t>Table 7</w:t>
            </w:r>
            <w:r w:rsidRPr="0092222B" w:rsidR="0092222B">
              <w:rPr>
                <w:szCs w:val="18"/>
              </w:rPr>
              <w:noBreakHyphen/>
              <w:t>3</w:t>
            </w:r>
            <w:r w:rsidRPr="00F34914">
              <w:rPr>
                <w:szCs w:val="18"/>
              </w:rPr>
              <w:fldChar w:fldCharType="end"/>
            </w:r>
            <w:r>
              <w:rPr>
                <w:szCs w:val="18"/>
              </w:rPr>
              <w:t>)</w:t>
            </w:r>
          </w:p>
        </w:tc>
      </w:tr>
    </w:tbl>
    <w:p w:rsidR="009505F8" w:rsidP="00CB1C05" w14:paraId="51750939" w14:textId="77777777">
      <w:pPr>
        <w:pStyle w:val="BodyText"/>
      </w:pPr>
    </w:p>
    <w:tbl>
      <w:tblPr>
        <w:tblW w:w="9725" w:type="dxa"/>
        <w:tblInd w:w="-5" w:type="dxa"/>
        <w:tblLayout w:type="fixed"/>
        <w:tblCellMar>
          <w:left w:w="29" w:type="dxa"/>
          <w:right w:w="29" w:type="dxa"/>
        </w:tblCellMar>
        <w:tblLook w:val="04A0"/>
      </w:tblPr>
      <w:tblGrid>
        <w:gridCol w:w="2435"/>
        <w:gridCol w:w="1215"/>
        <w:gridCol w:w="1215"/>
        <w:gridCol w:w="1215"/>
        <w:gridCol w:w="1215"/>
        <w:gridCol w:w="1215"/>
        <w:gridCol w:w="1215"/>
      </w:tblGrid>
      <w:tr w14:paraId="3405BD7D" w14:textId="77777777" w:rsidTr="005B7D9B">
        <w:tblPrEx>
          <w:tblW w:w="9725" w:type="dxa"/>
          <w:tblInd w:w="-5" w:type="dxa"/>
          <w:tblLayout w:type="fixed"/>
          <w:tblCellMar>
            <w:left w:w="29" w:type="dxa"/>
            <w:right w:w="29" w:type="dxa"/>
          </w:tblCellMar>
          <w:tblLook w:val="04A0"/>
        </w:tblPrEx>
        <w:trPr>
          <w:tblHeader/>
        </w:trPr>
        <w:tc>
          <w:tcPr>
            <w:tcW w:w="9725" w:type="dxa"/>
            <w:gridSpan w:val="7"/>
            <w:tcBorders>
              <w:bottom w:val="single" w:sz="4" w:space="0" w:color="auto"/>
            </w:tcBorders>
            <w:shd w:val="clear" w:color="auto" w:fill="auto"/>
            <w:vAlign w:val="center"/>
          </w:tcPr>
          <w:p w:rsidR="009505F8" w:rsidRPr="005208F7" w:rsidP="00CB1C05" w14:paraId="11EFB52A" w14:textId="77777777">
            <w:pPr>
              <w:pStyle w:val="TableTitleA"/>
            </w:pPr>
            <w:bookmarkStart w:id="1517" w:name="_Ref136521135"/>
            <w:bookmarkStart w:id="1518" w:name="_Toc165379753"/>
            <w:r w:rsidRPr="009A67DE">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7</w:t>
            </w:r>
            <w:r w:rsidR="00BC4B5D">
              <w:rPr>
                <w:noProof/>
              </w:rPr>
              <w:fldChar w:fldCharType="end"/>
            </w:r>
            <w:bookmarkEnd w:id="1517"/>
            <w:r w:rsidRPr="009A67DE">
              <w:t xml:space="preserve">: </w:t>
            </w:r>
            <w:r>
              <w:t>Paperwork Burden and Labor Cost Associated with Respiratory Monitoring</w:t>
            </w:r>
            <w:bookmarkEnd w:id="1518"/>
          </w:p>
        </w:tc>
      </w:tr>
      <w:tr w14:paraId="10E80BE0" w14:textId="77777777" w:rsidTr="005B7D9B">
        <w:tblPrEx>
          <w:tblW w:w="9725" w:type="dxa"/>
          <w:tblInd w:w="-5" w:type="dxa"/>
          <w:tblLayout w:type="fixed"/>
          <w:tblCellMar>
            <w:left w:w="29" w:type="dxa"/>
            <w:right w:w="29" w:type="dxa"/>
          </w:tblCellMar>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5B4324D9" w14:textId="77777777">
            <w:pPr>
              <w:pStyle w:val="TableSubtitle"/>
            </w:pPr>
            <w:r w:rsidRPr="00B5145E">
              <w:t>Threshold</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39E97AC4" w14:textId="77777777">
            <w:pPr>
              <w:pStyle w:val="TableSubtitle"/>
            </w:pPr>
            <w:r w:rsidRPr="00B5145E">
              <w:t>Number of Respondent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4D177430" w14:textId="77777777">
            <w:pPr>
              <w:pStyle w:val="TableSubtitle"/>
            </w:pPr>
            <w:r w:rsidRPr="00B5145E">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17D13E1D" w14:textId="77777777">
            <w:pPr>
              <w:pStyle w:val="TableSubtitle"/>
            </w:pPr>
            <w:r w:rsidRPr="00B5145E">
              <w:t>Annual Per Respondent Burden (excludes burden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5148AEDC" w14:textId="77777777">
            <w:pPr>
              <w:pStyle w:val="TableSubtitle"/>
            </w:pPr>
            <w:r w:rsidRPr="00B5145E">
              <w:t>Annual Per-Worker Labor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6C68FCF8" w14:textId="77777777">
            <w:pPr>
              <w:pStyle w:val="TableSubtitle"/>
            </w:pPr>
            <w:r w:rsidRPr="00B5145E">
              <w:t>Average Annual Total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12BDA823" w14:textId="77777777">
            <w:pPr>
              <w:pStyle w:val="TableSubtitle"/>
            </w:pPr>
            <w:r w:rsidRPr="00B5145E">
              <w:t>Average Annual Total Cost</w:t>
            </w:r>
          </w:p>
        </w:tc>
      </w:tr>
      <w:tr w14:paraId="0F0CEE2C"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311C5CF4" w14:textId="77777777">
            <w:pPr>
              <w:pStyle w:val="LTableTextAbt"/>
              <w:rPr>
                <w:szCs w:val="18"/>
              </w:rPr>
            </w:pPr>
            <w:r>
              <w:rPr>
                <w:szCs w:val="18"/>
              </w:rPr>
              <w:t>&lt;Action Level</w:t>
            </w:r>
          </w:p>
          <w:p w:rsidR="00DB4AE1" w:rsidRPr="003C2933" w:rsidP="00CB1C05" w14:paraId="2826C88B" w14:textId="77777777">
            <w:pPr>
              <w:pStyle w:val="LTableTextAbt"/>
            </w:pPr>
            <w:r>
              <w:rPr>
                <w:szCs w:val="18"/>
              </w:rPr>
              <w:t>(1 event in first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2E85668" w14:textId="77777777">
            <w:pPr>
              <w:pStyle w:val="RTableTextAbt"/>
            </w:pPr>
            <w:r w:rsidRPr="00323C67">
              <w:t xml:space="preserve">68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5647D2C9" w14:textId="77777777">
            <w:pPr>
              <w:pStyle w:val="RTableTextAbt"/>
            </w:pPr>
            <w:r w:rsidRPr="00323C67">
              <w:t xml:space="preserve">2,919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1C6E3E5E" w14:textId="77777777">
            <w:pPr>
              <w:pStyle w:val="RTableTextAbt"/>
            </w:pPr>
            <w:r w:rsidRPr="00323C67">
              <w:t>2.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4C5B4B5A" w14:textId="77777777">
            <w:pPr>
              <w:pStyle w:val="RTableTextAbt"/>
            </w:pPr>
            <w:r w:rsidRPr="00323C67">
              <w:t>0.6</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6566A62B" w14:textId="77777777">
            <w:pPr>
              <w:pStyle w:val="RTableTextAbt"/>
            </w:pPr>
            <w:r w:rsidRPr="00323C67">
              <w:t xml:space="preserve">1,888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E019DBC" w14:textId="77777777">
            <w:pPr>
              <w:pStyle w:val="RTableTextAbt"/>
            </w:pPr>
            <w:r w:rsidRPr="00323C67">
              <w:t xml:space="preserve">$107,653 </w:t>
            </w:r>
          </w:p>
        </w:tc>
      </w:tr>
      <w:tr w14:paraId="6D8CAF9C"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7E19BC49" w14:textId="77777777">
            <w:pPr>
              <w:pStyle w:val="LTableTextAbt"/>
              <w:rPr>
                <w:szCs w:val="18"/>
              </w:rPr>
            </w:pPr>
            <w:r>
              <w:rPr>
                <w:szCs w:val="18"/>
              </w:rPr>
              <w:t>Between Action Level and ECEL</w:t>
            </w:r>
          </w:p>
          <w:p w:rsidR="00DB4AE1" w:rsidP="00CB1C05" w14:paraId="3C594677" w14:textId="77777777">
            <w:pPr>
              <w:pStyle w:val="LTableTextAbt"/>
              <w:rPr>
                <w:szCs w:val="18"/>
              </w:rPr>
            </w:pPr>
            <w:r>
              <w:rPr>
                <w:szCs w:val="18"/>
              </w:rPr>
              <w:t>(2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47F10624" w14:textId="77777777">
            <w:pPr>
              <w:pStyle w:val="RTableTextAbt"/>
            </w:pPr>
            <w:r w:rsidRPr="00323C67">
              <w:t xml:space="preserve">11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048574CA" w14:textId="77777777">
            <w:pPr>
              <w:pStyle w:val="RTableTextAbt"/>
            </w:pPr>
            <w:r w:rsidRPr="00323C67">
              <w:t xml:space="preserve">224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0EDE1778" w14:textId="77777777">
            <w:pPr>
              <w:pStyle w:val="RTableTextAbt"/>
            </w:pPr>
            <w:r w:rsidRPr="00323C67">
              <w:t>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936FEE7" w14:textId="77777777">
            <w:pPr>
              <w:pStyle w:val="RTableTextAbt"/>
            </w:pPr>
            <w:r w:rsidRPr="00323C67">
              <w:t>3.6</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4DDDD97B" w14:textId="77777777">
            <w:pPr>
              <w:pStyle w:val="RTableTextAbt"/>
            </w:pPr>
            <w:r w:rsidRPr="00323C67">
              <w:t xml:space="preserve">870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52ED1D5F" w14:textId="77777777">
            <w:pPr>
              <w:pStyle w:val="RTableTextAbt"/>
            </w:pPr>
            <w:r w:rsidRPr="00323C67">
              <w:t xml:space="preserve">$49,607 </w:t>
            </w:r>
          </w:p>
        </w:tc>
      </w:tr>
      <w:tr w14:paraId="41295373"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4939D54E" w14:textId="77777777">
            <w:pPr>
              <w:pStyle w:val="LTableTextAbt"/>
              <w:rPr>
                <w:szCs w:val="18"/>
              </w:rPr>
            </w:pPr>
            <w:r>
              <w:rPr>
                <w:szCs w:val="18"/>
              </w:rPr>
              <w:t>1 to &lt;10 times the ECEL</w:t>
            </w:r>
          </w:p>
          <w:p w:rsidR="00DB4AE1" w:rsidP="00CB1C05" w14:paraId="4AB8DEE3"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14B843B" w14:textId="77777777">
            <w:pPr>
              <w:pStyle w:val="RTableTextAbt"/>
            </w:pPr>
            <w:r w:rsidRPr="00323C67">
              <w:t xml:space="preserve">9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91C9623" w14:textId="77777777">
            <w:pPr>
              <w:pStyle w:val="RTableTextAbt"/>
            </w:pPr>
            <w:r w:rsidRPr="00323C67">
              <w:t xml:space="preserve">2,788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18B89A3A" w14:textId="77777777">
            <w:pPr>
              <w:pStyle w:val="RTableTextAbt"/>
            </w:pPr>
            <w:r w:rsidRPr="00323C67">
              <w:t>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D0170EB" w14:textId="77777777">
            <w:pPr>
              <w:pStyle w:val="RTableTextAbt"/>
            </w:pPr>
            <w:r w:rsidRPr="00323C67">
              <w:t>7.2</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B55DD02" w14:textId="77777777">
            <w:pPr>
              <w:pStyle w:val="RTableTextAbt"/>
            </w:pPr>
            <w:r w:rsidRPr="00323C67">
              <w:t xml:space="preserve">20,641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680C7675" w14:textId="77777777">
            <w:pPr>
              <w:pStyle w:val="RTableTextAbt"/>
            </w:pPr>
            <w:r w:rsidRPr="00323C67">
              <w:t xml:space="preserve">$1,173,429 </w:t>
            </w:r>
          </w:p>
        </w:tc>
      </w:tr>
      <w:tr w14:paraId="567BFD27"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697340A9" w14:textId="77777777">
            <w:pPr>
              <w:pStyle w:val="LTableTextAbt"/>
              <w:rPr>
                <w:szCs w:val="18"/>
              </w:rPr>
            </w:pPr>
            <w:r>
              <w:rPr>
                <w:szCs w:val="18"/>
              </w:rPr>
              <w:t>10 to &lt;25 times the ECEL</w:t>
            </w:r>
          </w:p>
          <w:p w:rsidR="00DB4AE1" w:rsidP="00CB1C05" w14:paraId="05848417"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47CC2106" w14:textId="77777777">
            <w:pPr>
              <w:pStyle w:val="RTableTextAbt"/>
            </w:pPr>
            <w:r w:rsidRPr="00323C67">
              <w:t xml:space="preserve">3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D1BC5A2" w14:textId="77777777">
            <w:pPr>
              <w:pStyle w:val="RTableTextAbt"/>
            </w:pPr>
            <w:r w:rsidRPr="00323C67">
              <w:t xml:space="preserve">911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D79CB9E" w14:textId="77777777">
            <w:pPr>
              <w:pStyle w:val="RTableTextAbt"/>
            </w:pPr>
            <w:r w:rsidRPr="00323C67">
              <w:t>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485384D" w14:textId="77777777">
            <w:pPr>
              <w:pStyle w:val="RTableTextAbt"/>
            </w:pPr>
            <w:r w:rsidRPr="00323C67">
              <w:t>7.2</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5CDBBE2" w14:textId="77777777">
            <w:pPr>
              <w:pStyle w:val="RTableTextAbt"/>
            </w:pPr>
            <w:r w:rsidRPr="00323C67">
              <w:t xml:space="preserve">6,76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0ADCC1A" w14:textId="77777777">
            <w:pPr>
              <w:pStyle w:val="RTableTextAbt"/>
            </w:pPr>
            <w:r w:rsidRPr="00323C67">
              <w:t xml:space="preserve">$384,649 </w:t>
            </w:r>
          </w:p>
        </w:tc>
      </w:tr>
      <w:tr w14:paraId="3DB06F38"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6DAB96CF" w14:textId="77777777">
            <w:pPr>
              <w:pStyle w:val="LTableTextAbt"/>
              <w:rPr>
                <w:szCs w:val="18"/>
              </w:rPr>
            </w:pPr>
            <w:r>
              <w:rPr>
                <w:szCs w:val="18"/>
              </w:rPr>
              <w:t>25 to &lt;50 times the ECEL</w:t>
            </w:r>
          </w:p>
          <w:p w:rsidR="00DB4AE1" w:rsidRPr="003C2933" w:rsidP="00CB1C05" w14:paraId="6AC574A3" w14:textId="77777777">
            <w:pPr>
              <w:pStyle w:val="LTableTextAbt"/>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41891B8" w14:textId="77777777">
            <w:pPr>
              <w:pStyle w:val="RTableTextAbt"/>
            </w:pPr>
            <w:r w:rsidRPr="00323C67">
              <w:t xml:space="preserve">22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D9B071A" w14:textId="77777777">
            <w:pPr>
              <w:pStyle w:val="RTableTextAbt"/>
            </w:pPr>
            <w:r w:rsidRPr="00323C67">
              <w:t xml:space="preserve">207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F6C4052" w14:textId="77777777">
            <w:pPr>
              <w:pStyle w:val="RTableTextAbt"/>
            </w:pPr>
            <w:r w:rsidRPr="00323C67">
              <w:t>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66EC5564" w14:textId="77777777">
            <w:pPr>
              <w:pStyle w:val="RTableTextAbt"/>
            </w:pPr>
            <w:r w:rsidRPr="00323C67">
              <w:t>7.2</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1394C1BC" w14:textId="77777777">
            <w:pPr>
              <w:pStyle w:val="RTableTextAbt"/>
            </w:pPr>
            <w:r w:rsidRPr="00323C67">
              <w:t xml:space="preserve">1,62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4CD90C0F" w14:textId="77777777">
            <w:pPr>
              <w:pStyle w:val="RTableTextAbt"/>
            </w:pPr>
            <w:r w:rsidRPr="00323C67">
              <w:t xml:space="preserve">$92,690 </w:t>
            </w:r>
          </w:p>
        </w:tc>
      </w:tr>
      <w:tr w14:paraId="434F860A"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34A79408" w14:textId="77777777">
            <w:pPr>
              <w:pStyle w:val="LTableTextAbt"/>
              <w:rPr>
                <w:szCs w:val="18"/>
              </w:rPr>
            </w:pPr>
            <w:r>
              <w:rPr>
                <w:szCs w:val="18"/>
              </w:rPr>
              <w:t>50 to &lt;1,000 times the ECEL</w:t>
            </w:r>
          </w:p>
          <w:p w:rsidR="00DB4AE1" w:rsidP="00CB1C05" w14:paraId="1BE6C4D6"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F19F59E" w14:textId="77777777">
            <w:pPr>
              <w:pStyle w:val="RTableTextAbt"/>
            </w:pPr>
            <w:r w:rsidRPr="00323C67">
              <w:t xml:space="preserve">42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1F0B13A" w14:textId="77777777">
            <w:pPr>
              <w:pStyle w:val="RTableTextAbt"/>
            </w:pPr>
            <w:r w:rsidRPr="00323C67">
              <w:t xml:space="preserve">364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9CBB73E" w14:textId="77777777">
            <w:pPr>
              <w:pStyle w:val="RTableTextAbt"/>
            </w:pPr>
            <w:r w:rsidRPr="00323C67">
              <w:t>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07418FB5" w14:textId="77777777">
            <w:pPr>
              <w:pStyle w:val="RTableTextAbt"/>
            </w:pPr>
            <w:r w:rsidRPr="00323C67">
              <w:t>7.2</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932BF7C" w14:textId="77777777">
            <w:pPr>
              <w:pStyle w:val="RTableTextAbt"/>
            </w:pPr>
            <w:r w:rsidRPr="00323C67">
              <w:t xml:space="preserve">2,87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AE8E2BF" w14:textId="77777777">
            <w:pPr>
              <w:pStyle w:val="RTableTextAbt"/>
            </w:pPr>
            <w:r w:rsidRPr="00323C67">
              <w:t xml:space="preserve">$164,050 </w:t>
            </w:r>
          </w:p>
        </w:tc>
      </w:tr>
      <w:tr w14:paraId="53E37478"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5CD60081" w14:textId="77777777">
            <w:pPr>
              <w:pStyle w:val="LTableTextAbt"/>
              <w:rPr>
                <w:szCs w:val="18"/>
                <w:vertAlign w:val="superscript"/>
              </w:rPr>
            </w:pPr>
            <w:r>
              <w:rPr>
                <w:szCs w:val="18"/>
              </w:rPr>
              <w:t>1,000 to &lt;10,000 times the ECEL</w:t>
            </w:r>
          </w:p>
          <w:p w:rsidR="00DB4AE1" w:rsidP="00CB1C05" w14:paraId="18DE2AA9"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1E17480C" w14:textId="77777777">
            <w:pPr>
              <w:pStyle w:val="RTableTextAbt"/>
            </w:pPr>
            <w:r w:rsidRPr="00323C67">
              <w:t xml:space="preserve">2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E33C61A" w14:textId="77777777">
            <w:pPr>
              <w:pStyle w:val="RTableTextAbt"/>
            </w:pPr>
            <w:r w:rsidRPr="00323C67">
              <w:t xml:space="preserve">17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2343DA2B" w14:textId="77777777">
            <w:pPr>
              <w:pStyle w:val="RTableTextAbt"/>
            </w:pPr>
            <w:r w:rsidRPr="00323C67">
              <w:t>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D156DDF" w14:textId="77777777">
            <w:pPr>
              <w:pStyle w:val="RTableTextAbt"/>
            </w:pPr>
            <w:r w:rsidRPr="00323C67">
              <w:t>7.2</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A250471" w14:textId="77777777">
            <w:pPr>
              <w:pStyle w:val="RTableTextAbt"/>
            </w:pPr>
            <w:r w:rsidRPr="00323C67">
              <w:t xml:space="preserve">136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928236A" w14:textId="77777777">
            <w:pPr>
              <w:pStyle w:val="RTableTextAbt"/>
            </w:pPr>
            <w:r w:rsidRPr="00323C67">
              <w:t xml:space="preserve">$7,783 </w:t>
            </w:r>
          </w:p>
        </w:tc>
      </w:tr>
      <w:tr w14:paraId="56124841" w14:textId="77777777" w:rsidTr="00A6575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57F80D10" w14:textId="77777777">
            <w:pPr>
              <w:pStyle w:val="LTableTextAbt"/>
              <w:rPr>
                <w:szCs w:val="18"/>
              </w:rPr>
            </w:pPr>
            <w:r>
              <w:rPr>
                <w:b/>
                <w:bCs w:val="0"/>
                <w:szCs w:val="18"/>
              </w:rPr>
              <w:t>All Respondents</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621A071C" w14:textId="77777777">
            <w:pPr>
              <w:pStyle w:val="RTableTextAbt"/>
              <w:rPr>
                <w:b/>
                <w:bCs w:val="0"/>
              </w:rPr>
            </w:pPr>
            <w:r w:rsidRPr="000312E9">
              <w:rPr>
                <w:b/>
              </w:rPr>
              <w:t xml:space="preserve">27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1B8FB762" w14:textId="77777777">
            <w:pPr>
              <w:pStyle w:val="RTableTextAbt"/>
              <w:rPr>
                <w:b/>
                <w:bCs w:val="0"/>
              </w:rPr>
            </w:pPr>
            <w:r w:rsidRPr="000312E9">
              <w:rPr>
                <w:b/>
              </w:rPr>
              <w:t xml:space="preserve">7,430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737AE7E4" w14:textId="77777777">
            <w:pPr>
              <w:pStyle w:val="RTableTextAbt"/>
              <w:rPr>
                <w:b/>
                <w:bCs w:val="0"/>
              </w:rPr>
            </w:pPr>
            <w:r w:rsidRPr="000312E9">
              <w:rPr>
                <w:b/>
              </w:rPr>
              <w:t>-</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4D1F05FF" w14:textId="77777777">
            <w:pPr>
              <w:pStyle w:val="RTableTextAbt"/>
              <w:rPr>
                <w:b/>
                <w:bCs w:val="0"/>
              </w:rPr>
            </w:pPr>
            <w:r w:rsidRPr="000312E9">
              <w:rPr>
                <w:b/>
              </w:rPr>
              <w:t>-</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A35DE54" w14:textId="77777777">
            <w:pPr>
              <w:pStyle w:val="RTableTextAbt"/>
              <w:rPr>
                <w:b/>
                <w:bCs w:val="0"/>
              </w:rPr>
            </w:pPr>
            <w:r w:rsidRPr="000312E9">
              <w:rPr>
                <w:b/>
              </w:rPr>
              <w:t xml:space="preserve">34,800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4255D1" w:rsidP="00CB1C05" w14:paraId="3F9F1C6D" w14:textId="77777777">
            <w:pPr>
              <w:pStyle w:val="RTableTextAbt"/>
              <w:rPr>
                <w:b/>
                <w:bCs w:val="0"/>
              </w:rPr>
            </w:pPr>
            <w:r w:rsidRPr="000312E9">
              <w:rPr>
                <w:b/>
              </w:rPr>
              <w:t xml:space="preserve">$1,979,860 </w:t>
            </w:r>
          </w:p>
        </w:tc>
      </w:tr>
      <w:tr w14:paraId="19E623CE" w14:textId="77777777" w:rsidTr="005B7D9B">
        <w:tblPrEx>
          <w:tblW w:w="9725" w:type="dxa"/>
          <w:tblInd w:w="-5" w:type="dxa"/>
          <w:tblLayout w:type="fixed"/>
          <w:tblCellMar>
            <w:left w:w="29" w:type="dxa"/>
            <w:right w:w="29"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vAlign w:val="center"/>
          </w:tcPr>
          <w:p w:rsidR="009505F8" w:rsidRPr="004255D1" w:rsidP="00CB1C05" w14:paraId="166ACA78" w14:textId="77777777">
            <w:pPr>
              <w:pStyle w:val="TableNotesAbt"/>
              <w:rPr>
                <w:b/>
                <w:bCs/>
              </w:rPr>
            </w:pPr>
            <w:r>
              <w:rPr>
                <w:szCs w:val="18"/>
              </w:rPr>
              <w:t xml:space="preserve">A blended wage for a </w:t>
            </w:r>
            <w:r w:rsidRPr="00EF2B0F">
              <w:rPr>
                <w:szCs w:val="18"/>
              </w:rPr>
              <w:t>Certified Industrial Hygienist</w:t>
            </w:r>
            <w:r>
              <w:rPr>
                <w:szCs w:val="18"/>
              </w:rPr>
              <w:t xml:space="preserve"> and </w:t>
            </w:r>
            <w:r w:rsidRPr="00EF2B0F">
              <w:rPr>
                <w:szCs w:val="18"/>
              </w:rPr>
              <w:t>Technical Specialist</w:t>
            </w:r>
            <w:r>
              <w:rPr>
                <w:szCs w:val="18"/>
              </w:rPr>
              <w:t xml:space="preserve"> was used to calculate the labor cost (see wage rates in  </w:t>
            </w:r>
            <w:r w:rsidRPr="00085359">
              <w:rPr>
                <w:szCs w:val="18"/>
              </w:rPr>
              <w:fldChar w:fldCharType="begin" w:fldLock="1"/>
            </w:r>
            <w:r w:rsidRPr="00085359">
              <w:rPr>
                <w:szCs w:val="18"/>
              </w:rPr>
              <w:instrText xml:space="preserve"> REF _Ref85700498 \h </w:instrText>
            </w:r>
            <w:r>
              <w:rPr>
                <w:szCs w:val="18"/>
              </w:rPr>
              <w:instrText xml:space="preserve"> \* MERGEFORMAT </w:instrText>
            </w:r>
            <w:r w:rsidRPr="00085359">
              <w:rPr>
                <w:szCs w:val="18"/>
              </w:rPr>
              <w:fldChar w:fldCharType="separate"/>
            </w:r>
            <w:r w:rsidRPr="0092222B" w:rsidR="0092222B">
              <w:rPr>
                <w:szCs w:val="18"/>
              </w:rPr>
              <w:t>Table 7</w:t>
            </w:r>
            <w:r w:rsidRPr="0092222B" w:rsidR="0092222B">
              <w:rPr>
                <w:szCs w:val="18"/>
              </w:rPr>
              <w:noBreakHyphen/>
              <w:t>3</w:t>
            </w:r>
            <w:r w:rsidRPr="00085359">
              <w:rPr>
                <w:szCs w:val="18"/>
              </w:rPr>
              <w:fldChar w:fldCharType="end"/>
            </w:r>
            <w:r>
              <w:rPr>
                <w:szCs w:val="18"/>
              </w:rPr>
              <w:t>). The wages were weighted according to the labor mix presented in</w:t>
            </w:r>
            <w:r w:rsidRPr="008546FF">
              <w:rPr>
                <w:szCs w:val="18"/>
              </w:rPr>
              <w:t xml:space="preserve"> </w:t>
            </w:r>
            <w:r w:rsidRPr="008546FF">
              <w:rPr>
                <w:szCs w:val="18"/>
              </w:rPr>
              <w:fldChar w:fldCharType="begin" w:fldLock="1"/>
            </w:r>
            <w:r w:rsidRPr="008546FF">
              <w:rPr>
                <w:szCs w:val="18"/>
              </w:rPr>
              <w:instrText xml:space="preserve"> REF _Ref110952717 \h </w:instrText>
            </w:r>
            <w:r>
              <w:rPr>
                <w:szCs w:val="18"/>
              </w:rPr>
              <w:instrText xml:space="preserve"> \* MERGEFORMAT </w:instrText>
            </w:r>
            <w:r w:rsidRPr="008546FF">
              <w:rPr>
                <w:szCs w:val="18"/>
              </w:rPr>
              <w:fldChar w:fldCharType="separate"/>
            </w:r>
            <w:r w:rsidRPr="0092222B" w:rsidR="0092222B">
              <w:rPr>
                <w:szCs w:val="18"/>
              </w:rPr>
              <w:t>Table 7</w:t>
            </w:r>
            <w:r w:rsidRPr="0092222B" w:rsidR="0092222B">
              <w:rPr>
                <w:szCs w:val="18"/>
              </w:rPr>
              <w:noBreakHyphen/>
              <w:t>59</w:t>
            </w:r>
            <w:r w:rsidRPr="008546FF">
              <w:rPr>
                <w:szCs w:val="18"/>
              </w:rPr>
              <w:fldChar w:fldCharType="end"/>
            </w:r>
            <w:r>
              <w:rPr>
                <w:szCs w:val="18"/>
              </w:rPr>
              <w:t>.</w:t>
            </w:r>
          </w:p>
        </w:tc>
      </w:tr>
    </w:tbl>
    <w:p w:rsidR="009505F8" w:rsidP="00CB1C05" w14:paraId="2CF850E2" w14:textId="77777777">
      <w:pPr>
        <w:pStyle w:val="BodyText"/>
      </w:pPr>
      <w:r>
        <w:t xml:space="preserve"> </w:t>
      </w:r>
    </w:p>
    <w:tbl>
      <w:tblPr>
        <w:tblW w:w="9725" w:type="dxa"/>
        <w:tblInd w:w="-5" w:type="dxa"/>
        <w:tblLayout w:type="fixed"/>
        <w:tblCellMar>
          <w:left w:w="29" w:type="dxa"/>
          <w:right w:w="29" w:type="dxa"/>
        </w:tblCellMar>
        <w:tblLook w:val="04A0"/>
      </w:tblPr>
      <w:tblGrid>
        <w:gridCol w:w="2435"/>
        <w:gridCol w:w="1215"/>
        <w:gridCol w:w="1215"/>
        <w:gridCol w:w="1215"/>
        <w:gridCol w:w="1215"/>
        <w:gridCol w:w="1215"/>
        <w:gridCol w:w="1215"/>
      </w:tblGrid>
      <w:tr w14:paraId="375DF3A5" w14:textId="77777777" w:rsidTr="005B7D9B">
        <w:tblPrEx>
          <w:tblW w:w="9725" w:type="dxa"/>
          <w:tblInd w:w="-5" w:type="dxa"/>
          <w:tblLayout w:type="fixed"/>
          <w:tblCellMar>
            <w:left w:w="29" w:type="dxa"/>
            <w:right w:w="29" w:type="dxa"/>
          </w:tblCellMar>
          <w:tblLook w:val="04A0"/>
        </w:tblPrEx>
        <w:trPr>
          <w:tblHeader/>
        </w:trPr>
        <w:tc>
          <w:tcPr>
            <w:tcW w:w="9725" w:type="dxa"/>
            <w:gridSpan w:val="7"/>
            <w:tcBorders>
              <w:bottom w:val="single" w:sz="4" w:space="0" w:color="auto"/>
            </w:tcBorders>
            <w:shd w:val="clear" w:color="auto" w:fill="auto"/>
            <w:vAlign w:val="center"/>
          </w:tcPr>
          <w:p w:rsidR="009505F8" w:rsidRPr="005208F7" w:rsidP="00CB1C05" w14:paraId="4D43A6AC" w14:textId="77777777">
            <w:pPr>
              <w:pStyle w:val="TableTitleA"/>
            </w:pPr>
            <w:bookmarkStart w:id="1519" w:name="_Ref136521137"/>
            <w:bookmarkStart w:id="1520" w:name="_Toc165379754"/>
            <w:r w:rsidRPr="009A67DE">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8</w:t>
            </w:r>
            <w:r w:rsidR="00BC4B5D">
              <w:rPr>
                <w:noProof/>
              </w:rPr>
              <w:fldChar w:fldCharType="end"/>
            </w:r>
            <w:bookmarkEnd w:id="1519"/>
            <w:r w:rsidRPr="009A67DE">
              <w:t xml:space="preserve">: </w:t>
            </w:r>
            <w:r>
              <w:t>Paperwork Burden and Labor Cost Associated with Respiratory Recordkeeping</w:t>
            </w:r>
            <w:bookmarkEnd w:id="1520"/>
          </w:p>
        </w:tc>
      </w:tr>
      <w:tr w14:paraId="2AD26A59" w14:textId="77777777" w:rsidTr="005B7D9B">
        <w:tblPrEx>
          <w:tblW w:w="9725" w:type="dxa"/>
          <w:tblInd w:w="-5" w:type="dxa"/>
          <w:tblLayout w:type="fixed"/>
          <w:tblCellMar>
            <w:left w:w="29" w:type="dxa"/>
            <w:right w:w="29" w:type="dxa"/>
          </w:tblCellMar>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2A58CEA5" w14:textId="77777777">
            <w:pPr>
              <w:pStyle w:val="TableSubtitle"/>
            </w:pPr>
            <w:r w:rsidRPr="00B5145E">
              <w:t>Threshold</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2BFC5148" w14:textId="77777777">
            <w:pPr>
              <w:pStyle w:val="TableSubtitle"/>
            </w:pPr>
            <w:r w:rsidRPr="00B5145E">
              <w:t>Number of Respondent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09C6F99F" w14:textId="77777777">
            <w:pPr>
              <w:pStyle w:val="TableSubtitle"/>
            </w:pPr>
            <w:r w:rsidRPr="00B5145E">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316300A9" w14:textId="77777777">
            <w:pPr>
              <w:pStyle w:val="TableSubtitle"/>
            </w:pPr>
            <w:r w:rsidRPr="00B5145E">
              <w:t>Annual Per Respondent Burden (excludes burden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3E1D1A34" w14:textId="77777777">
            <w:pPr>
              <w:pStyle w:val="TableSubtitle"/>
            </w:pPr>
            <w:r w:rsidRPr="00B5145E">
              <w:t>Annual Per-Worker Labor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7D830950" w14:textId="77777777">
            <w:pPr>
              <w:pStyle w:val="TableSubtitle"/>
            </w:pPr>
            <w:r w:rsidRPr="00B5145E">
              <w:t>Average Annual Total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27094CC2" w14:textId="77777777">
            <w:pPr>
              <w:pStyle w:val="TableSubtitle"/>
            </w:pPr>
            <w:r w:rsidRPr="00B5145E">
              <w:t>Average Annual Total Cost</w:t>
            </w:r>
          </w:p>
        </w:tc>
      </w:tr>
      <w:tr w14:paraId="31A67E10"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654690D3" w14:textId="77777777">
            <w:pPr>
              <w:pStyle w:val="LTableTextAbt"/>
              <w:rPr>
                <w:szCs w:val="18"/>
              </w:rPr>
            </w:pPr>
            <w:r>
              <w:rPr>
                <w:szCs w:val="18"/>
              </w:rPr>
              <w:t>&lt;Action Level</w:t>
            </w:r>
          </w:p>
          <w:p w:rsidR="00DB4AE1" w:rsidRPr="003C2933" w:rsidP="00CB1C05" w14:paraId="5F2EED34" w14:textId="77777777">
            <w:pPr>
              <w:pStyle w:val="LTableTextAbt"/>
            </w:pPr>
            <w:r>
              <w:rPr>
                <w:szCs w:val="18"/>
              </w:rPr>
              <w:t>(1 event in first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64EDC14" w14:textId="77777777">
            <w:pPr>
              <w:pStyle w:val="RTableTextAbt"/>
              <w:ind w:right="106"/>
            </w:pPr>
            <w:r w:rsidRPr="00FB39E6">
              <w:t xml:space="preserve">68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3A5DAC3B" w14:textId="77777777">
            <w:pPr>
              <w:pStyle w:val="RTableTextAbt"/>
              <w:ind w:right="106"/>
            </w:pPr>
            <w:r w:rsidRPr="00FB39E6">
              <w:t xml:space="preserve">2,919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36A5196B" w14:textId="77777777">
            <w:pPr>
              <w:pStyle w:val="RTableTextAbt"/>
              <w:ind w:right="106"/>
            </w:pPr>
            <w:r w:rsidRPr="00FB39E6">
              <w:t>2.7</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76CCEA5F" w14:textId="77777777">
            <w:pPr>
              <w:pStyle w:val="RTableTextAbt"/>
              <w:ind w:right="106"/>
            </w:pPr>
            <w:r w:rsidRPr="00FB39E6">
              <w:t>0.06</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E4829CF" w14:textId="77777777">
            <w:pPr>
              <w:pStyle w:val="RTableTextAbt"/>
              <w:ind w:right="106"/>
            </w:pPr>
            <w:r w:rsidRPr="00FB39E6">
              <w:t xml:space="preserve">357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178C83D" w14:textId="77777777">
            <w:pPr>
              <w:pStyle w:val="RTableTextAbt"/>
              <w:ind w:right="106"/>
            </w:pPr>
            <w:r w:rsidRPr="00FB39E6">
              <w:t xml:space="preserve">$33,822 </w:t>
            </w:r>
          </w:p>
        </w:tc>
      </w:tr>
      <w:tr w14:paraId="65AE5805"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5B3F049A" w14:textId="77777777">
            <w:pPr>
              <w:pStyle w:val="LTableTextAbt"/>
              <w:rPr>
                <w:szCs w:val="18"/>
              </w:rPr>
            </w:pPr>
            <w:r>
              <w:rPr>
                <w:szCs w:val="18"/>
              </w:rPr>
              <w:t>Between Action Level and ECEL</w:t>
            </w:r>
          </w:p>
          <w:p w:rsidR="00DB4AE1" w:rsidP="00CB1C05" w14:paraId="1BA06B27" w14:textId="77777777">
            <w:pPr>
              <w:pStyle w:val="LTableTextAbt"/>
              <w:rPr>
                <w:szCs w:val="18"/>
              </w:rPr>
            </w:pPr>
            <w:r>
              <w:rPr>
                <w:szCs w:val="18"/>
              </w:rPr>
              <w:t>(2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743B7D86" w14:textId="77777777">
            <w:pPr>
              <w:pStyle w:val="RTableTextAbt"/>
              <w:ind w:right="106"/>
            </w:pPr>
            <w:r w:rsidRPr="00FB39E6">
              <w:t xml:space="preserve">11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94B6D06" w14:textId="77777777">
            <w:pPr>
              <w:pStyle w:val="RTableTextAbt"/>
              <w:ind w:right="106"/>
            </w:pPr>
            <w:r w:rsidRPr="00FB39E6">
              <w:t xml:space="preserve">224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DA25605" w14:textId="77777777">
            <w:pPr>
              <w:pStyle w:val="RTableTextAbt"/>
              <w:ind w:right="106"/>
            </w:pPr>
            <w:r w:rsidRPr="00FB39E6">
              <w:t>8.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7CAEBA9" w14:textId="77777777">
            <w:pPr>
              <w:pStyle w:val="RTableTextAbt"/>
              <w:ind w:right="106"/>
            </w:pPr>
            <w:r w:rsidRPr="00FB39E6">
              <w:t>0.33</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EBF972C" w14:textId="77777777">
            <w:pPr>
              <w:pStyle w:val="RTableTextAbt"/>
              <w:ind w:right="106"/>
            </w:pPr>
            <w:r w:rsidRPr="00FB39E6">
              <w:t xml:space="preserve">160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7175896" w14:textId="77777777">
            <w:pPr>
              <w:pStyle w:val="RTableTextAbt"/>
              <w:ind w:right="106"/>
            </w:pPr>
            <w:r w:rsidRPr="00FB39E6">
              <w:t xml:space="preserve">$15,158 </w:t>
            </w:r>
          </w:p>
        </w:tc>
      </w:tr>
      <w:tr w14:paraId="21B73500"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6C739660" w14:textId="77777777">
            <w:pPr>
              <w:pStyle w:val="LTableTextAbt"/>
              <w:rPr>
                <w:szCs w:val="18"/>
              </w:rPr>
            </w:pPr>
            <w:r>
              <w:rPr>
                <w:szCs w:val="18"/>
              </w:rPr>
              <w:t>1 to &lt;10 times the ECEL</w:t>
            </w:r>
          </w:p>
          <w:p w:rsidR="00DB4AE1" w:rsidP="00CB1C05" w14:paraId="295CC38F"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6C700F7" w14:textId="77777777">
            <w:pPr>
              <w:pStyle w:val="RTableTextAbt"/>
              <w:ind w:right="106"/>
            </w:pPr>
            <w:r w:rsidRPr="00FB39E6">
              <w:t xml:space="preserve">9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7B7CF086" w14:textId="77777777">
            <w:pPr>
              <w:pStyle w:val="RTableTextAbt"/>
              <w:ind w:right="106"/>
            </w:pPr>
            <w:r w:rsidRPr="00FB39E6">
              <w:t xml:space="preserve">2,788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03243AFF" w14:textId="77777777">
            <w:pPr>
              <w:pStyle w:val="RTableTextAbt"/>
              <w:ind w:right="106"/>
            </w:pPr>
            <w:r w:rsidRPr="00FB39E6">
              <w:t>1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1FF7F4EC" w14:textId="77777777">
            <w:pPr>
              <w:pStyle w:val="RTableTextAbt"/>
              <w:ind w:right="106"/>
            </w:pPr>
            <w:r w:rsidRPr="00FB39E6">
              <w:t>0.67</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067BC2A1" w14:textId="77777777">
            <w:pPr>
              <w:pStyle w:val="RTableTextAbt"/>
              <w:ind w:right="106"/>
            </w:pPr>
            <w:r w:rsidRPr="00FB39E6">
              <w:t xml:space="preserve">3,386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54E64A24" w14:textId="77777777">
            <w:pPr>
              <w:pStyle w:val="RTableTextAbt"/>
              <w:ind w:right="106"/>
            </w:pPr>
            <w:r w:rsidRPr="00FB39E6">
              <w:t xml:space="preserve">$320,790 </w:t>
            </w:r>
          </w:p>
        </w:tc>
      </w:tr>
      <w:tr w14:paraId="5787FED5"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0C790663" w14:textId="77777777">
            <w:pPr>
              <w:pStyle w:val="LTableTextAbt"/>
              <w:rPr>
                <w:szCs w:val="18"/>
              </w:rPr>
            </w:pPr>
            <w:r>
              <w:rPr>
                <w:szCs w:val="18"/>
              </w:rPr>
              <w:t>10 to &lt;25 times the ECEL</w:t>
            </w:r>
          </w:p>
          <w:p w:rsidR="00DB4AE1" w:rsidP="00CB1C05" w14:paraId="19F6BF16"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A0D6E88" w14:textId="77777777">
            <w:pPr>
              <w:pStyle w:val="RTableTextAbt"/>
              <w:ind w:right="106"/>
            </w:pPr>
            <w:r w:rsidRPr="00FB39E6">
              <w:t xml:space="preserve">3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0563271" w14:textId="77777777">
            <w:pPr>
              <w:pStyle w:val="RTableTextAbt"/>
              <w:ind w:right="106"/>
            </w:pPr>
            <w:r w:rsidRPr="00FB39E6">
              <w:t xml:space="preserve">911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5DA0D7D" w14:textId="77777777">
            <w:pPr>
              <w:pStyle w:val="RTableTextAbt"/>
              <w:ind w:right="106"/>
            </w:pPr>
            <w:r w:rsidRPr="00FB39E6">
              <w:t>1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79445896" w14:textId="77777777">
            <w:pPr>
              <w:pStyle w:val="RTableTextAbt"/>
              <w:ind w:right="106"/>
            </w:pPr>
            <w:r w:rsidRPr="00FB39E6">
              <w:t>0.67</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E076D13" w14:textId="77777777">
            <w:pPr>
              <w:pStyle w:val="RTableTextAbt"/>
              <w:ind w:right="106"/>
            </w:pPr>
            <w:r w:rsidRPr="00FB39E6">
              <w:t xml:space="preserve">1,164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0DF0520A" w14:textId="77777777">
            <w:pPr>
              <w:pStyle w:val="RTableTextAbt"/>
              <w:ind w:right="106"/>
            </w:pPr>
            <w:r w:rsidRPr="00FB39E6">
              <w:t xml:space="preserve">$110,277 </w:t>
            </w:r>
          </w:p>
        </w:tc>
      </w:tr>
      <w:tr w14:paraId="53C0EA48"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174809DF" w14:textId="77777777">
            <w:pPr>
              <w:pStyle w:val="LTableTextAbt"/>
              <w:rPr>
                <w:szCs w:val="18"/>
              </w:rPr>
            </w:pPr>
            <w:r>
              <w:rPr>
                <w:szCs w:val="18"/>
              </w:rPr>
              <w:t>25 to &lt;50 times the ECEL</w:t>
            </w:r>
          </w:p>
          <w:p w:rsidR="00DB4AE1" w:rsidRPr="003C2933" w:rsidP="00CB1C05" w14:paraId="41AF7758" w14:textId="77777777">
            <w:pPr>
              <w:pStyle w:val="LTableTextAbt"/>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038241D1" w14:textId="77777777">
            <w:pPr>
              <w:pStyle w:val="RTableTextAbt"/>
              <w:ind w:right="106"/>
            </w:pPr>
            <w:r w:rsidRPr="00FB39E6">
              <w:t xml:space="preserve">22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3723900C" w14:textId="77777777">
            <w:pPr>
              <w:pStyle w:val="RTableTextAbt"/>
              <w:ind w:right="106"/>
            </w:pPr>
            <w:r w:rsidRPr="00FB39E6">
              <w:t xml:space="preserve">207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A59DAC6" w14:textId="77777777">
            <w:pPr>
              <w:pStyle w:val="RTableTextAbt"/>
              <w:ind w:right="106"/>
            </w:pPr>
            <w:r w:rsidRPr="00FB39E6">
              <w:t>1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142AC389" w14:textId="77777777">
            <w:pPr>
              <w:pStyle w:val="RTableTextAbt"/>
              <w:ind w:right="106"/>
            </w:pPr>
            <w:r w:rsidRPr="00FB39E6">
              <w:t>0.67</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79C1DEF" w14:textId="77777777">
            <w:pPr>
              <w:pStyle w:val="RTableTextAbt"/>
              <w:ind w:right="106"/>
            </w:pPr>
            <w:r w:rsidRPr="00FB39E6">
              <w:t xml:space="preserve">494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B353862" w14:textId="77777777">
            <w:pPr>
              <w:pStyle w:val="RTableTextAbt"/>
              <w:ind w:right="106"/>
            </w:pPr>
            <w:r w:rsidRPr="00FB39E6">
              <w:t xml:space="preserve">$46,802 </w:t>
            </w:r>
          </w:p>
        </w:tc>
      </w:tr>
      <w:tr w14:paraId="0E1880B2"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2AE8AE77" w14:textId="77777777">
            <w:pPr>
              <w:pStyle w:val="LTableTextAbt"/>
              <w:rPr>
                <w:szCs w:val="18"/>
              </w:rPr>
            </w:pPr>
            <w:r>
              <w:rPr>
                <w:szCs w:val="18"/>
              </w:rPr>
              <w:t>50 to &lt;1,000 times the ECEL</w:t>
            </w:r>
          </w:p>
          <w:p w:rsidR="00DB4AE1" w:rsidP="00CB1C05" w14:paraId="3B79CAB2"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A61E2BC" w14:textId="77777777">
            <w:pPr>
              <w:pStyle w:val="RTableTextAbt"/>
              <w:ind w:right="106"/>
            </w:pPr>
            <w:r w:rsidRPr="00FB39E6">
              <w:t xml:space="preserve">42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844187F" w14:textId="77777777">
            <w:pPr>
              <w:pStyle w:val="RTableTextAbt"/>
              <w:ind w:right="106"/>
            </w:pPr>
            <w:r w:rsidRPr="00FB39E6">
              <w:t xml:space="preserve">364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576C7D94" w14:textId="77777777">
            <w:pPr>
              <w:pStyle w:val="RTableTextAbt"/>
              <w:ind w:right="106"/>
            </w:pPr>
            <w:r w:rsidRPr="00FB39E6">
              <w:t>1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781A6E81" w14:textId="77777777">
            <w:pPr>
              <w:pStyle w:val="RTableTextAbt"/>
              <w:ind w:right="106"/>
            </w:pPr>
            <w:r w:rsidRPr="00FB39E6">
              <w:t>0.67</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90E3F9A" w14:textId="77777777">
            <w:pPr>
              <w:pStyle w:val="RTableTextAbt"/>
              <w:ind w:right="106"/>
            </w:pPr>
            <w:r w:rsidRPr="00FB39E6">
              <w:t xml:space="preserve">914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22AAD0C9" w14:textId="77777777">
            <w:pPr>
              <w:pStyle w:val="RTableTextAbt"/>
              <w:ind w:right="106"/>
            </w:pPr>
            <w:r w:rsidRPr="00FB39E6">
              <w:t xml:space="preserve">$86,592 </w:t>
            </w:r>
          </w:p>
        </w:tc>
      </w:tr>
      <w:tr w14:paraId="0AD08635"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5D0DDFB0" w14:textId="77777777">
            <w:pPr>
              <w:pStyle w:val="LTableTextAbt"/>
              <w:rPr>
                <w:szCs w:val="18"/>
                <w:vertAlign w:val="superscript"/>
              </w:rPr>
            </w:pPr>
            <w:r>
              <w:rPr>
                <w:szCs w:val="18"/>
              </w:rPr>
              <w:t>1,000 to &lt;10,000 times the ECEL</w:t>
            </w:r>
          </w:p>
          <w:p w:rsidR="00DB4AE1" w:rsidP="00CB1C05" w14:paraId="784B5786"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7D69A1CB" w14:textId="77777777">
            <w:pPr>
              <w:pStyle w:val="RTableTextAbt"/>
              <w:ind w:right="106"/>
            </w:pPr>
            <w:r w:rsidRPr="00FB39E6">
              <w:t xml:space="preserve">2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5870DB29" w14:textId="77777777">
            <w:pPr>
              <w:pStyle w:val="RTableTextAbt"/>
              <w:ind w:right="106"/>
            </w:pPr>
            <w:r w:rsidRPr="00FB39E6">
              <w:t xml:space="preserve">17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7C949BD1" w14:textId="77777777">
            <w:pPr>
              <w:pStyle w:val="RTableTextAbt"/>
              <w:ind w:right="106"/>
            </w:pPr>
            <w:r w:rsidRPr="00FB39E6">
              <w:t>16.0</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C2A9EA7" w14:textId="77777777">
            <w:pPr>
              <w:pStyle w:val="RTableTextAbt"/>
              <w:ind w:right="106"/>
            </w:pPr>
            <w:r w:rsidRPr="00FB39E6">
              <w:t>0.67</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3A156514" w14:textId="77777777">
            <w:pPr>
              <w:pStyle w:val="RTableTextAbt"/>
              <w:ind w:right="106"/>
            </w:pPr>
            <w:r w:rsidRPr="00FB39E6">
              <w:t xml:space="preserve">50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1D38635" w14:textId="77777777">
            <w:pPr>
              <w:pStyle w:val="RTableTextAbt"/>
              <w:ind w:right="106"/>
            </w:pPr>
            <w:r w:rsidRPr="00FB39E6">
              <w:t xml:space="preserve">$4,737 </w:t>
            </w:r>
          </w:p>
        </w:tc>
      </w:tr>
      <w:tr w14:paraId="50CD1A82" w14:textId="77777777" w:rsidTr="000312E9">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4AE1" w:rsidP="00CB1C05" w14:paraId="7CB968C1" w14:textId="77777777">
            <w:pPr>
              <w:pStyle w:val="LTableTextAbt"/>
              <w:rPr>
                <w:szCs w:val="18"/>
              </w:rPr>
            </w:pPr>
            <w:r>
              <w:rPr>
                <w:b/>
                <w:bCs w:val="0"/>
                <w:szCs w:val="18"/>
              </w:rPr>
              <w:t>All Respondents</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6FF4BB95" w14:textId="77777777">
            <w:pPr>
              <w:pStyle w:val="RTableTextAbt"/>
              <w:ind w:right="106"/>
              <w:rPr>
                <w:b/>
                <w:bCs w:val="0"/>
              </w:rPr>
            </w:pPr>
            <w:r w:rsidRPr="000312E9">
              <w:rPr>
                <w:b/>
              </w:rPr>
              <w:t xml:space="preserve">27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1ACD2C8E" w14:textId="77777777">
            <w:pPr>
              <w:pStyle w:val="RTableTextAbt"/>
              <w:ind w:right="106"/>
              <w:rPr>
                <w:b/>
                <w:bCs w:val="0"/>
              </w:rPr>
            </w:pPr>
            <w:r w:rsidRPr="000312E9">
              <w:rPr>
                <w:b/>
              </w:rPr>
              <w:t xml:space="preserve">7,430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C330CF1" w14:textId="77777777">
            <w:pPr>
              <w:pStyle w:val="RTableTextAbt"/>
              <w:ind w:right="106"/>
              <w:rPr>
                <w:b/>
                <w:bCs w:val="0"/>
              </w:rPr>
            </w:pPr>
            <w:r w:rsidRPr="000312E9">
              <w:rPr>
                <w:b/>
              </w:rPr>
              <w:t>-</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5D844CB8" w14:textId="77777777">
            <w:pPr>
              <w:pStyle w:val="RTableTextAbt"/>
              <w:ind w:right="106"/>
              <w:rPr>
                <w:b/>
                <w:bCs w:val="0"/>
              </w:rPr>
            </w:pPr>
            <w:r w:rsidRPr="000312E9">
              <w:rPr>
                <w:b/>
              </w:rPr>
              <w:t>-</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37802083" w14:textId="77777777">
            <w:pPr>
              <w:pStyle w:val="RTableTextAbt"/>
              <w:ind w:right="106"/>
              <w:rPr>
                <w:b/>
                <w:bCs w:val="0"/>
              </w:rPr>
            </w:pPr>
            <w:r w:rsidRPr="000312E9">
              <w:rPr>
                <w:b/>
              </w:rPr>
              <w:t xml:space="preserve">6,525 </w:t>
            </w:r>
          </w:p>
        </w:tc>
        <w:tc>
          <w:tcPr>
            <w:tcW w:w="1215" w:type="dxa"/>
            <w:tcBorders>
              <w:top w:val="single" w:sz="4" w:space="0" w:color="auto"/>
              <w:left w:val="single" w:sz="4" w:space="0" w:color="auto"/>
              <w:bottom w:val="single" w:sz="4" w:space="0" w:color="auto"/>
              <w:right w:val="single" w:sz="4" w:space="0" w:color="auto"/>
            </w:tcBorders>
            <w:vAlign w:val="center"/>
          </w:tcPr>
          <w:p w:rsidR="00DB4AE1" w:rsidRPr="00AF135C" w:rsidP="00CB1C05" w14:paraId="496C0A1F" w14:textId="77777777">
            <w:pPr>
              <w:pStyle w:val="RTableTextAbt"/>
              <w:ind w:right="106"/>
              <w:rPr>
                <w:b/>
                <w:bCs w:val="0"/>
              </w:rPr>
            </w:pPr>
            <w:r w:rsidRPr="000312E9">
              <w:rPr>
                <w:b/>
              </w:rPr>
              <w:t xml:space="preserve">$618,179 </w:t>
            </w:r>
          </w:p>
        </w:tc>
      </w:tr>
      <w:tr w14:paraId="048555EA" w14:textId="77777777" w:rsidTr="005B7D9B">
        <w:tblPrEx>
          <w:tblW w:w="9725" w:type="dxa"/>
          <w:tblInd w:w="-5" w:type="dxa"/>
          <w:tblLayout w:type="fixed"/>
          <w:tblCellMar>
            <w:left w:w="29" w:type="dxa"/>
            <w:right w:w="29"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vAlign w:val="center"/>
          </w:tcPr>
          <w:p w:rsidR="009505F8" w:rsidRPr="00AF135C" w:rsidP="00CB1C05" w14:paraId="677EBF7F" w14:textId="77777777">
            <w:pPr>
              <w:pStyle w:val="RTableTextAbt"/>
              <w:jc w:val="left"/>
              <w:rPr>
                <w:b/>
                <w:bCs w:val="0"/>
              </w:rPr>
            </w:pPr>
            <w:r>
              <w:t xml:space="preserve">A wage of </w:t>
            </w:r>
            <w:r w:rsidRPr="007873DC">
              <w:rPr>
                <w:szCs w:val="18"/>
              </w:rPr>
              <w:t>$9</w:t>
            </w:r>
            <w:r w:rsidR="00BC1C89">
              <w:rPr>
                <w:szCs w:val="18"/>
              </w:rPr>
              <w:t>4</w:t>
            </w:r>
            <w:r w:rsidRPr="007873DC">
              <w:rPr>
                <w:szCs w:val="18"/>
              </w:rPr>
              <w:t>.</w:t>
            </w:r>
            <w:r w:rsidR="00BC1C89">
              <w:rPr>
                <w:szCs w:val="18"/>
              </w:rPr>
              <w:t>74</w:t>
            </w:r>
            <w:r w:rsidRPr="007873DC">
              <w:rPr>
                <w:szCs w:val="18"/>
              </w:rPr>
              <w:t xml:space="preserve"> </w:t>
            </w:r>
            <w:r>
              <w:rPr>
                <w:szCs w:val="18"/>
              </w:rPr>
              <w:t xml:space="preserve">was used to calculate the labor cost (see Manufacturing/Managerial wage in </w:t>
            </w:r>
            <w:r>
              <w:fldChar w:fldCharType="begin" w:fldLock="1"/>
            </w:r>
            <w:r>
              <w:instrText xml:space="preserve"> REF _Ref85700498 \h  \* MERGEFORMAT </w:instrText>
            </w:r>
            <w:r>
              <w:fldChar w:fldCharType="separate"/>
            </w:r>
            <w:r w:rsidRPr="0092222B" w:rsidR="0092222B">
              <w:t>Table 7</w:t>
            </w:r>
            <w:r w:rsidRPr="0092222B" w:rsidR="0092222B">
              <w:noBreakHyphen/>
              <w:t>3</w:t>
            </w:r>
            <w:r>
              <w:fldChar w:fldCharType="end"/>
            </w:r>
            <w:r>
              <w:rPr>
                <w:szCs w:val="18"/>
              </w:rPr>
              <w:t>).</w:t>
            </w:r>
          </w:p>
        </w:tc>
      </w:tr>
    </w:tbl>
    <w:p w:rsidR="009505F8" w:rsidRPr="000312E9" w:rsidP="00CB1C05" w14:paraId="0A3D9F45" w14:textId="77777777">
      <w:pPr>
        <w:pStyle w:val="BodyText"/>
        <w:rPr>
          <w:lang w:val="en-US"/>
        </w:rPr>
      </w:pPr>
    </w:p>
    <w:tbl>
      <w:tblPr>
        <w:tblW w:w="9725" w:type="dxa"/>
        <w:tblInd w:w="-5" w:type="dxa"/>
        <w:tblLayout w:type="fixed"/>
        <w:tblCellMar>
          <w:left w:w="29" w:type="dxa"/>
          <w:right w:w="29" w:type="dxa"/>
        </w:tblCellMar>
        <w:tblLook w:val="04A0"/>
      </w:tblPr>
      <w:tblGrid>
        <w:gridCol w:w="2435"/>
        <w:gridCol w:w="1215"/>
        <w:gridCol w:w="1215"/>
        <w:gridCol w:w="1215"/>
        <w:gridCol w:w="1215"/>
        <w:gridCol w:w="1080"/>
        <w:gridCol w:w="1350"/>
      </w:tblGrid>
      <w:tr w14:paraId="0617B250" w14:textId="77777777" w:rsidTr="005B7D9B">
        <w:tblPrEx>
          <w:tblW w:w="9725" w:type="dxa"/>
          <w:tblInd w:w="-5" w:type="dxa"/>
          <w:tblLayout w:type="fixed"/>
          <w:tblCellMar>
            <w:left w:w="29" w:type="dxa"/>
            <w:right w:w="29" w:type="dxa"/>
          </w:tblCellMar>
          <w:tblLook w:val="04A0"/>
        </w:tblPrEx>
        <w:trPr>
          <w:tblHeader/>
        </w:trPr>
        <w:tc>
          <w:tcPr>
            <w:tcW w:w="9725" w:type="dxa"/>
            <w:gridSpan w:val="7"/>
            <w:tcBorders>
              <w:bottom w:val="single" w:sz="4" w:space="0" w:color="auto"/>
            </w:tcBorders>
            <w:shd w:val="clear" w:color="auto" w:fill="auto"/>
            <w:vAlign w:val="center"/>
          </w:tcPr>
          <w:p w:rsidR="009505F8" w:rsidRPr="005208F7" w:rsidP="00CB1C05" w14:paraId="7913C273" w14:textId="77777777">
            <w:pPr>
              <w:pStyle w:val="TableTitleA"/>
            </w:pPr>
            <w:bookmarkStart w:id="1521" w:name="_Ref136521138"/>
            <w:bookmarkStart w:id="1522" w:name="_Toc165379755"/>
            <w:r w:rsidRPr="009A67DE">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9</w:t>
            </w:r>
            <w:r w:rsidR="00BC4B5D">
              <w:rPr>
                <w:noProof/>
              </w:rPr>
              <w:fldChar w:fldCharType="end"/>
            </w:r>
            <w:bookmarkEnd w:id="1521"/>
            <w:r w:rsidRPr="009A67DE">
              <w:t xml:space="preserve">: </w:t>
            </w:r>
            <w:r>
              <w:t>Paperwork Burden and Labor Cost Associated with Respiratory Notification</w:t>
            </w:r>
            <w:bookmarkEnd w:id="1522"/>
          </w:p>
        </w:tc>
      </w:tr>
      <w:tr w14:paraId="5A1A5D08" w14:textId="77777777" w:rsidTr="005B7D9B">
        <w:tblPrEx>
          <w:tblW w:w="9725" w:type="dxa"/>
          <w:tblInd w:w="-5" w:type="dxa"/>
          <w:tblLayout w:type="fixed"/>
          <w:tblCellMar>
            <w:left w:w="29" w:type="dxa"/>
            <w:right w:w="29" w:type="dxa"/>
          </w:tblCellMar>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56205657" w14:textId="77777777">
            <w:pPr>
              <w:pStyle w:val="TableSubtitle"/>
            </w:pPr>
            <w:r w:rsidRPr="00B5145E">
              <w:t>Threshold</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319D390C" w14:textId="77777777">
            <w:pPr>
              <w:pStyle w:val="TableSubtitle"/>
            </w:pPr>
            <w:r w:rsidRPr="00B5145E">
              <w:t>Number of Respondent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77A25B58" w14:textId="77777777">
            <w:pPr>
              <w:pStyle w:val="TableSubtitle"/>
            </w:pPr>
            <w:r w:rsidRPr="00B5145E">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2A9744F1" w14:textId="77777777">
            <w:pPr>
              <w:pStyle w:val="TableSubtitle"/>
            </w:pPr>
            <w:r w:rsidRPr="00B5145E">
              <w:t>Annual Per Respondent Burden (excludes burden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083CA2B4" w14:textId="77777777">
            <w:pPr>
              <w:pStyle w:val="TableSubtitle"/>
            </w:pPr>
            <w:r w:rsidRPr="00B5145E">
              <w:t>Annual Per-Worker Labor Burden</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193A7C01" w14:textId="77777777">
            <w:pPr>
              <w:pStyle w:val="TableSubtitle"/>
            </w:pPr>
            <w:r w:rsidRPr="00B5145E">
              <w:t>Average Annual Total Burden</w:t>
            </w:r>
          </w:p>
        </w:tc>
        <w:tc>
          <w:tcPr>
            <w:tcW w:w="1350"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73B3F712" w14:textId="77777777">
            <w:pPr>
              <w:pStyle w:val="TableSubtitle"/>
            </w:pPr>
            <w:r w:rsidRPr="00B5145E">
              <w:t>Average Annual Total Cost</w:t>
            </w:r>
          </w:p>
        </w:tc>
      </w:tr>
      <w:tr w14:paraId="66F45686"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406FE089" w14:textId="77777777">
            <w:pPr>
              <w:pStyle w:val="LTableTextAbt"/>
              <w:rPr>
                <w:szCs w:val="18"/>
              </w:rPr>
            </w:pPr>
            <w:r>
              <w:rPr>
                <w:szCs w:val="18"/>
              </w:rPr>
              <w:t>&lt;Action Level</w:t>
            </w:r>
          </w:p>
          <w:p w:rsidR="00CA4D69" w:rsidRPr="003C2933" w:rsidP="00CB1C05" w14:paraId="1F05BF70" w14:textId="77777777">
            <w:pPr>
              <w:pStyle w:val="LTableTextAbt"/>
            </w:pPr>
            <w:r>
              <w:rPr>
                <w:szCs w:val="18"/>
              </w:rPr>
              <w:t>(1 event in first year)</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3A8DF318" w14:textId="77777777">
            <w:pPr>
              <w:pStyle w:val="RTableTextAbt"/>
              <w:ind w:right="286"/>
              <w:rPr>
                <w:sz w:val="20"/>
              </w:rPr>
            </w:pPr>
            <w:r w:rsidRPr="00B02702">
              <w:t xml:space="preserve">68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72B3BD87" w14:textId="77777777">
            <w:pPr>
              <w:pStyle w:val="RTableTextAbt"/>
              <w:ind w:right="286"/>
              <w:rPr>
                <w:sz w:val="20"/>
              </w:rPr>
            </w:pPr>
            <w:r w:rsidRPr="00B02702">
              <w:t xml:space="preserve">2,919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747ACDC4" w14:textId="77777777">
            <w:pPr>
              <w:pStyle w:val="RTableTextAbt"/>
              <w:ind w:right="286"/>
              <w:rPr>
                <w:sz w:val="2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2634BD6F" w14:textId="77777777">
            <w:pPr>
              <w:pStyle w:val="RTableTextAbt"/>
              <w:ind w:right="286"/>
              <w:rPr>
                <w:sz w:val="20"/>
              </w:rPr>
            </w:pPr>
            <w:r w:rsidRPr="00B02702">
              <w:t>0.03</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0540E16" w14:textId="77777777">
            <w:pPr>
              <w:pStyle w:val="RTableTextAbt"/>
              <w:ind w:right="150"/>
              <w:rPr>
                <w:sz w:val="20"/>
              </w:rPr>
            </w:pPr>
            <w:r w:rsidRPr="00B02702">
              <w:t xml:space="preserve">88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43AD35C3" w14:textId="77777777">
            <w:pPr>
              <w:pStyle w:val="RTableTextAbt"/>
              <w:ind w:right="286"/>
              <w:rPr>
                <w:sz w:val="20"/>
              </w:rPr>
            </w:pPr>
            <w:r w:rsidRPr="00B02702">
              <w:t xml:space="preserve">$8,337 </w:t>
            </w:r>
          </w:p>
        </w:tc>
      </w:tr>
      <w:tr w14:paraId="70B4DAB3"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46A846F8" w14:textId="77777777">
            <w:pPr>
              <w:pStyle w:val="LTableTextAbt"/>
              <w:rPr>
                <w:szCs w:val="18"/>
              </w:rPr>
            </w:pPr>
            <w:r>
              <w:rPr>
                <w:szCs w:val="18"/>
              </w:rPr>
              <w:t>Between Action Level and ECEL</w:t>
            </w:r>
          </w:p>
          <w:p w:rsidR="00CA4D69" w:rsidP="00CB1C05" w14:paraId="40B76E56" w14:textId="77777777">
            <w:pPr>
              <w:pStyle w:val="LTableTextAbt"/>
              <w:rPr>
                <w:szCs w:val="18"/>
              </w:rPr>
            </w:pPr>
            <w:r>
              <w:rPr>
                <w:szCs w:val="18"/>
              </w:rPr>
              <w:t>(2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810B5B4" w14:textId="77777777">
            <w:pPr>
              <w:pStyle w:val="RTableTextAbt"/>
              <w:ind w:right="286"/>
              <w:rPr>
                <w:sz w:val="20"/>
              </w:rPr>
            </w:pPr>
            <w:r w:rsidRPr="00B02702">
              <w:t xml:space="preserve">11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141799C7" w14:textId="77777777">
            <w:pPr>
              <w:pStyle w:val="RTableTextAbt"/>
              <w:ind w:right="286"/>
              <w:rPr>
                <w:sz w:val="20"/>
              </w:rPr>
            </w:pPr>
            <w:r w:rsidRPr="00B02702">
              <w:t xml:space="preserve">224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68732388" w14:textId="77777777">
            <w:pPr>
              <w:pStyle w:val="RTableTextAbt"/>
              <w:ind w:right="286"/>
              <w:rPr>
                <w:sz w:val="2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24271A1C" w14:textId="77777777">
            <w:pPr>
              <w:pStyle w:val="RTableTextAbt"/>
              <w:ind w:right="286"/>
              <w:rPr>
                <w:sz w:val="20"/>
              </w:rPr>
            </w:pPr>
            <w:r w:rsidRPr="00B02702">
              <w:t>0.17</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0B2167C3" w14:textId="77777777">
            <w:pPr>
              <w:pStyle w:val="RTableTextAbt"/>
              <w:ind w:right="150"/>
              <w:rPr>
                <w:sz w:val="20"/>
              </w:rPr>
            </w:pPr>
            <w:r w:rsidRPr="00B02702">
              <w:t xml:space="preserve">38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1B96512D" w14:textId="77777777">
            <w:pPr>
              <w:pStyle w:val="RTableTextAbt"/>
              <w:ind w:right="286"/>
              <w:rPr>
                <w:sz w:val="20"/>
              </w:rPr>
            </w:pPr>
            <w:r w:rsidRPr="00B02702">
              <w:t xml:space="preserve">$3,600 </w:t>
            </w:r>
          </w:p>
        </w:tc>
      </w:tr>
      <w:tr w14:paraId="5DE4287A"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6536FD6F" w14:textId="77777777">
            <w:pPr>
              <w:pStyle w:val="LTableTextAbt"/>
              <w:rPr>
                <w:szCs w:val="18"/>
              </w:rPr>
            </w:pPr>
            <w:r>
              <w:rPr>
                <w:szCs w:val="18"/>
              </w:rPr>
              <w:t>1 to &lt;10 times the ECEL</w:t>
            </w:r>
          </w:p>
          <w:p w:rsidR="00CA4D69" w:rsidP="00CB1C05" w14:paraId="09A587A2"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2E511271" w14:textId="77777777">
            <w:pPr>
              <w:pStyle w:val="RTableTextAbt"/>
              <w:ind w:right="286"/>
              <w:rPr>
                <w:sz w:val="20"/>
              </w:rPr>
            </w:pPr>
            <w:r w:rsidRPr="00B02702">
              <w:t xml:space="preserve">95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773D428D" w14:textId="77777777">
            <w:pPr>
              <w:pStyle w:val="RTableTextAbt"/>
              <w:ind w:right="286"/>
              <w:rPr>
                <w:sz w:val="20"/>
              </w:rPr>
            </w:pPr>
            <w:r w:rsidRPr="00B02702">
              <w:t xml:space="preserve">2,788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042F22B2" w14:textId="77777777">
            <w:pPr>
              <w:pStyle w:val="RTableTextAbt"/>
              <w:ind w:right="286"/>
              <w:rPr>
                <w:sz w:val="2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1F52C9BA" w14:textId="77777777">
            <w:pPr>
              <w:pStyle w:val="RTableTextAbt"/>
              <w:ind w:right="286"/>
              <w:rPr>
                <w:sz w:val="20"/>
              </w:rPr>
            </w:pPr>
            <w:r w:rsidRPr="00B02702">
              <w:t>0.33</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4611ADDA" w14:textId="77777777">
            <w:pPr>
              <w:pStyle w:val="RTableTextAbt"/>
              <w:ind w:right="150"/>
              <w:rPr>
                <w:sz w:val="20"/>
              </w:rPr>
            </w:pPr>
            <w:r w:rsidRPr="00B02702">
              <w:t xml:space="preserve">920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2F475066" w14:textId="77777777">
            <w:pPr>
              <w:pStyle w:val="RTableTextAbt"/>
              <w:ind w:right="286"/>
              <w:rPr>
                <w:sz w:val="20"/>
              </w:rPr>
            </w:pPr>
            <w:r w:rsidRPr="00B02702">
              <w:t xml:space="preserve">$87,161 </w:t>
            </w:r>
          </w:p>
        </w:tc>
      </w:tr>
      <w:tr w14:paraId="65022069"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14F1BED8" w14:textId="77777777">
            <w:pPr>
              <w:pStyle w:val="LTableTextAbt"/>
              <w:rPr>
                <w:szCs w:val="18"/>
              </w:rPr>
            </w:pPr>
            <w:r>
              <w:rPr>
                <w:szCs w:val="18"/>
              </w:rPr>
              <w:t>10 to &lt;25 times the ECEL</w:t>
            </w:r>
          </w:p>
          <w:p w:rsidR="00CA4D69" w:rsidP="00CB1C05" w14:paraId="193314E0"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7B495E3" w14:textId="77777777">
            <w:pPr>
              <w:pStyle w:val="RTableTextAbt"/>
              <w:ind w:right="286"/>
              <w:rPr>
                <w:sz w:val="20"/>
              </w:rPr>
            </w:pPr>
            <w:r w:rsidRPr="00B02702">
              <w:t xml:space="preserve">35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45E70E5D" w14:textId="77777777">
            <w:pPr>
              <w:pStyle w:val="RTableTextAbt"/>
              <w:ind w:right="286"/>
              <w:rPr>
                <w:sz w:val="20"/>
              </w:rPr>
            </w:pPr>
            <w:r w:rsidRPr="00B02702">
              <w:t xml:space="preserve">911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4C1EEB03" w14:textId="77777777">
            <w:pPr>
              <w:pStyle w:val="RTableTextAbt"/>
              <w:ind w:right="286"/>
              <w:rPr>
                <w:sz w:val="2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92ABB23" w14:textId="77777777">
            <w:pPr>
              <w:pStyle w:val="RTableTextAbt"/>
              <w:ind w:right="286"/>
              <w:rPr>
                <w:sz w:val="20"/>
              </w:rPr>
            </w:pPr>
            <w:r w:rsidRPr="00B02702">
              <w:t>0.33</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75A20E1" w14:textId="77777777">
            <w:pPr>
              <w:pStyle w:val="RTableTextAbt"/>
              <w:ind w:right="150"/>
              <w:rPr>
                <w:sz w:val="20"/>
              </w:rPr>
            </w:pPr>
            <w:r w:rsidRPr="00B02702">
              <w:t xml:space="preserve">301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37AC388C" w14:textId="77777777">
            <w:pPr>
              <w:pStyle w:val="RTableTextAbt"/>
              <w:ind w:right="286"/>
              <w:rPr>
                <w:sz w:val="20"/>
              </w:rPr>
            </w:pPr>
            <w:r w:rsidRPr="00B02702">
              <w:t xml:space="preserve">$28,517 </w:t>
            </w:r>
          </w:p>
        </w:tc>
      </w:tr>
      <w:tr w14:paraId="13B97C69"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1DA235E9" w14:textId="77777777">
            <w:pPr>
              <w:pStyle w:val="LTableTextAbt"/>
              <w:rPr>
                <w:szCs w:val="18"/>
              </w:rPr>
            </w:pPr>
            <w:r>
              <w:rPr>
                <w:szCs w:val="18"/>
              </w:rPr>
              <w:t>25 to &lt;50 times the ECEL</w:t>
            </w:r>
          </w:p>
          <w:p w:rsidR="00CA4D69" w:rsidRPr="003C2933" w:rsidP="00CB1C05" w14:paraId="72FAF658" w14:textId="77777777">
            <w:pPr>
              <w:pStyle w:val="LTableTextAbt"/>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20C991D8" w14:textId="77777777">
            <w:pPr>
              <w:pStyle w:val="RTableTextAbt"/>
              <w:ind w:right="286"/>
              <w:rPr>
                <w:sz w:val="20"/>
              </w:rPr>
            </w:pPr>
            <w:r w:rsidRPr="00B02702">
              <w:t xml:space="preserve">22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6FECD951" w14:textId="77777777">
            <w:pPr>
              <w:pStyle w:val="RTableTextAbt"/>
              <w:ind w:right="286"/>
              <w:rPr>
                <w:sz w:val="20"/>
              </w:rPr>
            </w:pPr>
            <w:r w:rsidRPr="00B02702">
              <w:t xml:space="preserve">207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6C59EE10" w14:textId="77777777">
            <w:pPr>
              <w:pStyle w:val="RTableTextAbt"/>
              <w:ind w:right="286"/>
              <w:rPr>
                <w:sz w:val="2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10EBC8B" w14:textId="77777777">
            <w:pPr>
              <w:pStyle w:val="RTableTextAbt"/>
              <w:ind w:right="286"/>
              <w:rPr>
                <w:sz w:val="20"/>
              </w:rPr>
            </w:pPr>
            <w:r w:rsidRPr="00B02702">
              <w:t>0.33</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3D640D84" w14:textId="77777777">
            <w:pPr>
              <w:pStyle w:val="RTableTextAbt"/>
              <w:ind w:right="150"/>
              <w:rPr>
                <w:sz w:val="20"/>
              </w:rPr>
            </w:pPr>
            <w:r w:rsidRPr="00B02702">
              <w:t xml:space="preserve">68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426765CF" w14:textId="77777777">
            <w:pPr>
              <w:pStyle w:val="RTableTextAbt"/>
              <w:ind w:right="286"/>
              <w:rPr>
                <w:sz w:val="20"/>
              </w:rPr>
            </w:pPr>
            <w:r w:rsidRPr="00B02702">
              <w:t xml:space="preserve">$6,442 </w:t>
            </w:r>
          </w:p>
        </w:tc>
      </w:tr>
      <w:tr w14:paraId="2D9FA113"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4DE68330" w14:textId="77777777">
            <w:pPr>
              <w:pStyle w:val="LTableTextAbt"/>
              <w:rPr>
                <w:szCs w:val="18"/>
              </w:rPr>
            </w:pPr>
            <w:r>
              <w:rPr>
                <w:szCs w:val="18"/>
              </w:rPr>
              <w:t>50 to &lt;1,000 times the ECEL</w:t>
            </w:r>
          </w:p>
          <w:p w:rsidR="00CA4D69" w:rsidP="00CB1C05" w14:paraId="1F43A760"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0178C6AD" w14:textId="77777777">
            <w:pPr>
              <w:pStyle w:val="RTableTextAbt"/>
              <w:ind w:right="286"/>
              <w:rPr>
                <w:sz w:val="20"/>
              </w:rPr>
            </w:pPr>
            <w:r w:rsidRPr="00B02702">
              <w:t xml:space="preserve">42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116A8230" w14:textId="77777777">
            <w:pPr>
              <w:pStyle w:val="RTableTextAbt"/>
              <w:ind w:right="286"/>
              <w:rPr>
                <w:sz w:val="20"/>
              </w:rPr>
            </w:pPr>
            <w:r w:rsidRPr="00B02702">
              <w:t xml:space="preserve">364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3E112CC7" w14:textId="77777777">
            <w:pPr>
              <w:pStyle w:val="RTableTextAbt"/>
              <w:ind w:right="286"/>
              <w:rPr>
                <w:sz w:val="2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33EF9C42" w14:textId="77777777">
            <w:pPr>
              <w:pStyle w:val="RTableTextAbt"/>
              <w:ind w:right="286"/>
              <w:rPr>
                <w:sz w:val="20"/>
              </w:rPr>
            </w:pPr>
            <w:r w:rsidRPr="00B02702">
              <w:t>0.33</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0A4A5690" w14:textId="77777777">
            <w:pPr>
              <w:pStyle w:val="RTableTextAbt"/>
              <w:ind w:right="150"/>
              <w:rPr>
                <w:sz w:val="20"/>
              </w:rPr>
            </w:pPr>
            <w:r w:rsidRPr="00B02702">
              <w:t xml:space="preserve">120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60E789D5" w14:textId="77777777">
            <w:pPr>
              <w:pStyle w:val="RTableTextAbt"/>
              <w:ind w:right="286"/>
              <w:rPr>
                <w:sz w:val="20"/>
              </w:rPr>
            </w:pPr>
            <w:r w:rsidRPr="00B02702">
              <w:t xml:space="preserve">$11,369 </w:t>
            </w:r>
          </w:p>
        </w:tc>
      </w:tr>
      <w:tr w14:paraId="7A5CAF04"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5FF31092" w14:textId="77777777">
            <w:pPr>
              <w:pStyle w:val="LTableTextAbt"/>
              <w:rPr>
                <w:szCs w:val="18"/>
                <w:vertAlign w:val="superscript"/>
              </w:rPr>
            </w:pPr>
            <w:r>
              <w:rPr>
                <w:szCs w:val="18"/>
              </w:rPr>
              <w:t>1,000 to &lt;10,000 times the ECEL</w:t>
            </w:r>
          </w:p>
          <w:p w:rsidR="00CA4D69" w:rsidP="00CB1C05" w14:paraId="0ACF9380"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85A3C89" w14:textId="77777777">
            <w:pPr>
              <w:pStyle w:val="RTableTextAbt"/>
              <w:ind w:right="286"/>
              <w:rPr>
                <w:sz w:val="20"/>
              </w:rPr>
            </w:pPr>
            <w:r w:rsidRPr="00B02702">
              <w:t xml:space="preserve">2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18D145F7" w14:textId="77777777">
            <w:pPr>
              <w:pStyle w:val="RTableTextAbt"/>
              <w:ind w:right="286"/>
              <w:rPr>
                <w:sz w:val="20"/>
              </w:rPr>
            </w:pPr>
            <w:r w:rsidRPr="00B02702">
              <w:t xml:space="preserve">17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2F75C150" w14:textId="77777777">
            <w:pPr>
              <w:pStyle w:val="RTableTextAbt"/>
              <w:ind w:right="286"/>
              <w:rPr>
                <w:sz w:val="2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385F6D3" w14:textId="77777777">
            <w:pPr>
              <w:pStyle w:val="RTableTextAbt"/>
              <w:ind w:right="286"/>
              <w:rPr>
                <w:sz w:val="20"/>
              </w:rPr>
            </w:pPr>
            <w:r w:rsidRPr="00B02702">
              <w:t>0.33</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555AD18C" w14:textId="77777777">
            <w:pPr>
              <w:pStyle w:val="RTableTextAbt"/>
              <w:ind w:right="150"/>
              <w:rPr>
                <w:sz w:val="20"/>
              </w:rPr>
            </w:pPr>
            <w:r w:rsidRPr="00B02702">
              <w:t xml:space="preserve">6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27D04" w:rsidP="00CB1C05" w14:paraId="1825B9FC" w14:textId="77777777">
            <w:pPr>
              <w:pStyle w:val="RTableTextAbt"/>
              <w:ind w:right="286"/>
              <w:rPr>
                <w:sz w:val="20"/>
              </w:rPr>
            </w:pPr>
            <w:r w:rsidRPr="00B02702">
              <w:t xml:space="preserve">$568 </w:t>
            </w:r>
          </w:p>
        </w:tc>
      </w:tr>
      <w:tr w14:paraId="603E4C4A" w14:textId="77777777" w:rsidTr="003E0D2A">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CA4D69" w:rsidP="00CB1C05" w14:paraId="50B32EAE" w14:textId="77777777">
            <w:pPr>
              <w:pStyle w:val="LTableTextAbt"/>
              <w:rPr>
                <w:szCs w:val="18"/>
              </w:rPr>
            </w:pPr>
            <w:r>
              <w:rPr>
                <w:b/>
                <w:bCs w:val="0"/>
                <w:szCs w:val="18"/>
              </w:rPr>
              <w:t>All Respondents</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B5E5C" w:rsidP="00CB1C05" w14:paraId="0512975D" w14:textId="77777777">
            <w:pPr>
              <w:pStyle w:val="RTableTextAbt"/>
              <w:ind w:right="286"/>
              <w:rPr>
                <w:b/>
                <w:bCs w:val="0"/>
                <w:sz w:val="20"/>
              </w:rPr>
            </w:pPr>
            <w:r w:rsidRPr="00993284">
              <w:rPr>
                <w:b/>
                <w:bCs w:val="0"/>
              </w:rPr>
              <w:t xml:space="preserve">275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B5E5C" w:rsidP="00CB1C05" w14:paraId="35458F92" w14:textId="77777777">
            <w:pPr>
              <w:pStyle w:val="RTableTextAbt"/>
              <w:ind w:right="286"/>
              <w:rPr>
                <w:b/>
                <w:bCs w:val="0"/>
                <w:sz w:val="20"/>
              </w:rPr>
            </w:pPr>
            <w:r w:rsidRPr="00993284">
              <w:rPr>
                <w:b/>
                <w:bCs w:val="0"/>
              </w:rPr>
              <w:t xml:space="preserve">7,430 </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B5E5C" w:rsidP="00CB1C05" w14:paraId="48A1A423" w14:textId="77777777">
            <w:pPr>
              <w:pStyle w:val="RTableTextAbt"/>
              <w:ind w:right="286"/>
              <w:rPr>
                <w:b/>
                <w:bCs w:val="0"/>
                <w:sz w:val="20"/>
              </w:rPr>
            </w:pPr>
            <w:r w:rsidRPr="00DB5E5C">
              <w:rPr>
                <w:b/>
                <w:bCs w:val="0"/>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CA4D69" w:rsidRPr="00DB5E5C" w:rsidP="00CB1C05" w14:paraId="7C22B338" w14:textId="77777777">
            <w:pPr>
              <w:pStyle w:val="RTableTextAbt"/>
              <w:ind w:right="286"/>
              <w:rPr>
                <w:b/>
                <w:bCs w:val="0"/>
                <w:sz w:val="20"/>
              </w:rPr>
            </w:pPr>
            <w:r w:rsidRPr="00993284">
              <w:rPr>
                <w:b/>
                <w:bCs w:val="0"/>
              </w:rPr>
              <w:t>-</w:t>
            </w:r>
          </w:p>
        </w:tc>
        <w:tc>
          <w:tcPr>
            <w:tcW w:w="1080" w:type="dxa"/>
            <w:tcBorders>
              <w:top w:val="single" w:sz="4" w:space="0" w:color="auto"/>
              <w:left w:val="single" w:sz="4" w:space="0" w:color="auto"/>
              <w:bottom w:val="single" w:sz="4" w:space="0" w:color="auto"/>
              <w:right w:val="single" w:sz="4" w:space="0" w:color="auto"/>
            </w:tcBorders>
            <w:vAlign w:val="center"/>
          </w:tcPr>
          <w:p w:rsidR="00CA4D69" w:rsidRPr="00DB5E5C" w:rsidP="00CB1C05" w14:paraId="5A4269BF" w14:textId="77777777">
            <w:pPr>
              <w:pStyle w:val="RTableTextAbt"/>
              <w:ind w:right="150"/>
              <w:rPr>
                <w:b/>
                <w:bCs w:val="0"/>
                <w:sz w:val="20"/>
              </w:rPr>
            </w:pPr>
            <w:r w:rsidRPr="00993284">
              <w:rPr>
                <w:b/>
                <w:bCs w:val="0"/>
              </w:rPr>
              <w:t xml:space="preserve">1,541 </w:t>
            </w:r>
          </w:p>
        </w:tc>
        <w:tc>
          <w:tcPr>
            <w:tcW w:w="1350" w:type="dxa"/>
            <w:tcBorders>
              <w:top w:val="single" w:sz="4" w:space="0" w:color="auto"/>
              <w:left w:val="single" w:sz="4" w:space="0" w:color="auto"/>
              <w:bottom w:val="single" w:sz="4" w:space="0" w:color="auto"/>
              <w:right w:val="single" w:sz="4" w:space="0" w:color="auto"/>
            </w:tcBorders>
            <w:vAlign w:val="center"/>
          </w:tcPr>
          <w:p w:rsidR="00CA4D69" w:rsidRPr="00DB5E5C" w:rsidP="00CB1C05" w14:paraId="40DFAEB6" w14:textId="77777777">
            <w:pPr>
              <w:pStyle w:val="RTableTextAbt"/>
              <w:ind w:right="286"/>
              <w:rPr>
                <w:b/>
                <w:bCs w:val="0"/>
                <w:sz w:val="20"/>
              </w:rPr>
            </w:pPr>
            <w:r w:rsidRPr="00993284">
              <w:rPr>
                <w:b/>
                <w:bCs w:val="0"/>
              </w:rPr>
              <w:t xml:space="preserve">$145,994 </w:t>
            </w:r>
          </w:p>
        </w:tc>
      </w:tr>
      <w:tr w14:paraId="458B8F57" w14:textId="77777777" w:rsidTr="005B7D9B">
        <w:tblPrEx>
          <w:tblW w:w="9725" w:type="dxa"/>
          <w:tblInd w:w="-5" w:type="dxa"/>
          <w:tblLayout w:type="fixed"/>
          <w:tblCellMar>
            <w:left w:w="29" w:type="dxa"/>
            <w:right w:w="29"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vAlign w:val="center"/>
          </w:tcPr>
          <w:p w:rsidR="009505F8" w:rsidRPr="00DA3AF2" w:rsidP="00CB1C05" w14:paraId="51019A5C" w14:textId="77777777">
            <w:pPr>
              <w:pStyle w:val="RTableTextAbt"/>
              <w:jc w:val="left"/>
              <w:rPr>
                <w:b/>
                <w:bCs w:val="0"/>
              </w:rPr>
            </w:pPr>
            <w:r>
              <w:t xml:space="preserve">A wage of </w:t>
            </w:r>
            <w:r w:rsidRPr="007873DC">
              <w:rPr>
                <w:szCs w:val="18"/>
              </w:rPr>
              <w:t>$9</w:t>
            </w:r>
            <w:r w:rsidR="003C1B40">
              <w:rPr>
                <w:szCs w:val="18"/>
              </w:rPr>
              <w:t>4</w:t>
            </w:r>
            <w:r w:rsidRPr="007873DC">
              <w:rPr>
                <w:szCs w:val="18"/>
              </w:rPr>
              <w:t>.</w:t>
            </w:r>
            <w:r w:rsidR="003C1B40">
              <w:rPr>
                <w:szCs w:val="18"/>
              </w:rPr>
              <w:t>74</w:t>
            </w:r>
            <w:r w:rsidRPr="007873DC">
              <w:rPr>
                <w:szCs w:val="18"/>
              </w:rPr>
              <w:t xml:space="preserve"> </w:t>
            </w:r>
            <w:r>
              <w:rPr>
                <w:szCs w:val="18"/>
              </w:rPr>
              <w:t xml:space="preserve">was used to calculate the labor cost (see Manufacturing/Managerial wage in </w:t>
            </w:r>
            <w:r>
              <w:fldChar w:fldCharType="begin" w:fldLock="1"/>
            </w:r>
            <w:r>
              <w:instrText xml:space="preserve"> REF _Ref85700498 \h  \* MERGEFORMAT </w:instrText>
            </w:r>
            <w:r>
              <w:fldChar w:fldCharType="separate"/>
            </w:r>
            <w:r w:rsidRPr="0092222B" w:rsidR="0092222B">
              <w:t>Table 7</w:t>
            </w:r>
            <w:r w:rsidRPr="0092222B" w:rsidR="0092222B">
              <w:noBreakHyphen/>
              <w:t>3</w:t>
            </w:r>
            <w:r>
              <w:fldChar w:fldCharType="end"/>
            </w:r>
            <w:r>
              <w:rPr>
                <w:szCs w:val="18"/>
              </w:rPr>
              <w:t>).</w:t>
            </w:r>
          </w:p>
        </w:tc>
      </w:tr>
    </w:tbl>
    <w:p w:rsidR="009505F8" w:rsidRPr="000312E9" w:rsidP="00CB1C05" w14:paraId="1606E73B" w14:textId="77777777">
      <w:pPr>
        <w:pStyle w:val="BodyText"/>
        <w:rPr>
          <w:lang w:val="en-US"/>
        </w:rPr>
      </w:pPr>
    </w:p>
    <w:tbl>
      <w:tblPr>
        <w:tblW w:w="9725" w:type="dxa"/>
        <w:tblInd w:w="-5" w:type="dxa"/>
        <w:tblLayout w:type="fixed"/>
        <w:tblCellMar>
          <w:left w:w="29" w:type="dxa"/>
          <w:right w:w="29" w:type="dxa"/>
        </w:tblCellMar>
        <w:tblLook w:val="04A0"/>
      </w:tblPr>
      <w:tblGrid>
        <w:gridCol w:w="2435"/>
        <w:gridCol w:w="1215"/>
        <w:gridCol w:w="1215"/>
        <w:gridCol w:w="1215"/>
        <w:gridCol w:w="1215"/>
        <w:gridCol w:w="1215"/>
        <w:gridCol w:w="1215"/>
      </w:tblGrid>
      <w:tr w14:paraId="642FBDE3" w14:textId="77777777" w:rsidTr="005B7D9B">
        <w:tblPrEx>
          <w:tblW w:w="9725" w:type="dxa"/>
          <w:tblInd w:w="-5" w:type="dxa"/>
          <w:tblLayout w:type="fixed"/>
          <w:tblCellMar>
            <w:left w:w="29" w:type="dxa"/>
            <w:right w:w="29" w:type="dxa"/>
          </w:tblCellMar>
          <w:tblLook w:val="04A0"/>
        </w:tblPrEx>
        <w:trPr>
          <w:tblHeader/>
        </w:trPr>
        <w:tc>
          <w:tcPr>
            <w:tcW w:w="9725" w:type="dxa"/>
            <w:gridSpan w:val="7"/>
            <w:tcBorders>
              <w:bottom w:val="single" w:sz="4" w:space="0" w:color="auto"/>
            </w:tcBorders>
            <w:shd w:val="clear" w:color="auto" w:fill="auto"/>
            <w:vAlign w:val="center"/>
          </w:tcPr>
          <w:p w:rsidR="009505F8" w:rsidRPr="005208F7" w:rsidP="00CB1C05" w14:paraId="21E1881E" w14:textId="77777777">
            <w:pPr>
              <w:pStyle w:val="TableTitleA"/>
            </w:pPr>
            <w:bookmarkStart w:id="1523" w:name="_Ref136521140"/>
            <w:bookmarkStart w:id="1524" w:name="_Toc165379756"/>
            <w:r w:rsidRPr="009A67DE">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0</w:t>
            </w:r>
            <w:r w:rsidR="00BC4B5D">
              <w:rPr>
                <w:noProof/>
              </w:rPr>
              <w:fldChar w:fldCharType="end"/>
            </w:r>
            <w:bookmarkEnd w:id="1523"/>
            <w:r w:rsidRPr="009A67DE">
              <w:t xml:space="preserve">: </w:t>
            </w:r>
            <w:r>
              <w:t>Paperwork Non-Labor Cost Associated with Respiratory Monitoring</w:t>
            </w:r>
            <w:r w:rsidR="00674EC3">
              <w:t xml:space="preserve"> and </w:t>
            </w:r>
            <w:r w:rsidR="004743A3">
              <w:t>Product Labeling</w:t>
            </w:r>
            <w:bookmarkEnd w:id="1524"/>
          </w:p>
        </w:tc>
      </w:tr>
      <w:tr w14:paraId="01A036D8" w14:textId="77777777" w:rsidTr="005B7D9B">
        <w:tblPrEx>
          <w:tblW w:w="9725" w:type="dxa"/>
          <w:tblInd w:w="-5" w:type="dxa"/>
          <w:tblLayout w:type="fixed"/>
          <w:tblCellMar>
            <w:left w:w="29" w:type="dxa"/>
            <w:right w:w="29" w:type="dxa"/>
          </w:tblCellMar>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1694A940" w14:textId="77777777">
            <w:pPr>
              <w:pStyle w:val="TableSubtitle"/>
            </w:pPr>
            <w:r w:rsidRPr="005208F7">
              <w:t>Activity</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602DB26C" w14:textId="77777777">
            <w:pPr>
              <w:pStyle w:val="TableSubtitle"/>
            </w:pPr>
            <w:r w:rsidRPr="00B5145E">
              <w:t>Number of Respondent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B5145E" w:rsidP="00CB1C05" w14:paraId="5422BF96" w14:textId="77777777">
            <w:pPr>
              <w:pStyle w:val="TableSubtitle"/>
            </w:pPr>
            <w:r w:rsidRPr="00B5145E">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2479B2" w:rsidP="00CB1C05" w14:paraId="541CBBFA" w14:textId="77777777">
            <w:pPr>
              <w:pStyle w:val="TableSubtitle"/>
            </w:pPr>
            <w:r w:rsidRPr="002479B2">
              <w:t>Annual Per Respondent Non-Labor Costs (excludes costs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2479B2" w:rsidP="00CB1C05" w14:paraId="6D644188" w14:textId="77777777">
            <w:pPr>
              <w:pStyle w:val="TableSubtitle"/>
            </w:pPr>
            <w:r w:rsidRPr="002479B2">
              <w:t>Annual Per-Worker Non-Labor Cost</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2479B2" w:rsidP="00CB1C05" w14:paraId="3A32E4D5" w14:textId="77777777">
            <w:pPr>
              <w:pStyle w:val="TableSubtitle"/>
            </w:pPr>
            <w:r w:rsidRPr="002479B2">
              <w:t>Average Annual Per-Respondent Cost</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2479B2" w:rsidP="00CB1C05" w14:paraId="4D81A4E8" w14:textId="77777777">
            <w:pPr>
              <w:pStyle w:val="TableSubtitle"/>
            </w:pPr>
            <w:r w:rsidRPr="002479B2">
              <w:t>Average Annual Total Cost</w:t>
            </w:r>
          </w:p>
        </w:tc>
      </w:tr>
      <w:tr w14:paraId="1A412B04"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1C3AF0" w:rsidP="00CB1C05" w14:paraId="7A64B8C8" w14:textId="77777777">
            <w:pPr>
              <w:pStyle w:val="LTableTextAbt"/>
              <w:rPr>
                <w:szCs w:val="18"/>
              </w:rPr>
            </w:pPr>
            <w:r>
              <w:rPr>
                <w:szCs w:val="18"/>
              </w:rPr>
              <w:t>Respiratory Monitoring: &lt;Action Level</w:t>
            </w:r>
          </w:p>
          <w:p w:rsidR="001C3AF0" w:rsidRPr="007F3609" w:rsidP="00CB1C05" w14:paraId="0511D955" w14:textId="77777777">
            <w:pPr>
              <w:pStyle w:val="LTableTextAbt"/>
              <w:rPr>
                <w:vertAlign w:val="superscript"/>
              </w:rPr>
            </w:pPr>
            <w:r>
              <w:rPr>
                <w:szCs w:val="18"/>
              </w:rPr>
              <w:t>(1 event in first year)</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E44562" w:rsidP="00CB1C05" w14:paraId="18CB3686" w14:textId="77777777">
            <w:pPr>
              <w:pStyle w:val="RTableTextAbt"/>
              <w:ind w:right="106"/>
            </w:pPr>
            <w:r>
              <w:rPr>
                <w:szCs w:val="18"/>
              </w:rPr>
              <w:t xml:space="preserve">68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46F75F56" w14:textId="77777777">
            <w:pPr>
              <w:pStyle w:val="RTableTextAbt"/>
              <w:ind w:right="106"/>
              <w:rPr>
                <w:szCs w:val="18"/>
              </w:rPr>
            </w:pPr>
            <w:r>
              <w:rPr>
                <w:szCs w:val="18"/>
              </w:rPr>
              <w:t>2,</w:t>
            </w:r>
            <w:r w:rsidR="00110B1D">
              <w:rPr>
                <w:szCs w:val="18"/>
              </w:rPr>
              <w:t>919</w:t>
            </w:r>
            <w:r>
              <w:rPr>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1B1149F9" w14:textId="77777777">
            <w:pPr>
              <w:pStyle w:val="RTableTextAbt"/>
              <w:ind w:right="106"/>
              <w:rPr>
                <w:szCs w:val="18"/>
              </w:rPr>
            </w:pPr>
            <w:r>
              <w:rPr>
                <w:szCs w:val="18"/>
              </w:rPr>
              <w:t>$</w:t>
            </w:r>
            <w:r w:rsidR="00707C9B">
              <w:rPr>
                <w:szCs w:val="18"/>
              </w:rPr>
              <w:t>80</w:t>
            </w:r>
            <w:r>
              <w:rPr>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014FA63C" w14:textId="77777777">
            <w:pPr>
              <w:pStyle w:val="RTableTextAbt"/>
              <w:ind w:right="106"/>
              <w:rPr>
                <w:szCs w:val="18"/>
              </w:rPr>
            </w:pPr>
            <w:r>
              <w:rPr>
                <w:szCs w:val="18"/>
              </w:rPr>
              <w:t xml:space="preserve">$139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67A8F7ED" w14:textId="77777777">
            <w:pPr>
              <w:pStyle w:val="RTableTextAbt"/>
              <w:ind w:right="106"/>
              <w:rPr>
                <w:szCs w:val="18"/>
              </w:rPr>
            </w:pPr>
            <w:r>
              <w:rPr>
                <w:szCs w:val="18"/>
              </w:rPr>
              <w:t>$6,</w:t>
            </w:r>
            <w:r w:rsidR="00707C9B">
              <w:rPr>
                <w:szCs w:val="18"/>
              </w:rPr>
              <w:t>025</w:t>
            </w:r>
            <w:r>
              <w:rPr>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83C3EC7" w14:textId="77777777">
            <w:pPr>
              <w:pStyle w:val="RTableTextAbt"/>
              <w:ind w:right="106"/>
              <w:rPr>
                <w:szCs w:val="18"/>
              </w:rPr>
            </w:pPr>
            <w:r>
              <w:rPr>
                <w:szCs w:val="18"/>
              </w:rPr>
              <w:t xml:space="preserve">$411,269 </w:t>
            </w:r>
          </w:p>
        </w:tc>
      </w:tr>
      <w:tr w14:paraId="3A1D1E1D"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1C3AF0" w:rsidP="00CB1C05" w14:paraId="511C004F" w14:textId="77777777">
            <w:pPr>
              <w:pStyle w:val="LTableTextAbt"/>
              <w:rPr>
                <w:szCs w:val="18"/>
              </w:rPr>
            </w:pPr>
            <w:r>
              <w:rPr>
                <w:szCs w:val="18"/>
              </w:rPr>
              <w:t>Respiratory Monitoring: Between Action Level and ECEL</w:t>
            </w:r>
          </w:p>
          <w:p w:rsidR="001C3AF0" w:rsidRPr="00E64C61" w:rsidP="00CB1C05" w14:paraId="3A44B7F5" w14:textId="77777777">
            <w:pPr>
              <w:pStyle w:val="LTableTextAbt"/>
              <w:rPr>
                <w:szCs w:val="18"/>
                <w:vertAlign w:val="superscript"/>
              </w:rPr>
            </w:pPr>
            <w:r>
              <w:rPr>
                <w:szCs w:val="18"/>
              </w:rPr>
              <w:t>(2 events per year)</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79520300" w14:textId="77777777">
            <w:pPr>
              <w:pStyle w:val="RTableTextAbt"/>
              <w:ind w:right="106"/>
              <w:rPr>
                <w:szCs w:val="18"/>
              </w:rPr>
            </w:pPr>
            <w:r>
              <w:rPr>
                <w:szCs w:val="18"/>
              </w:rPr>
              <w:t xml:space="preserve">11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A49FE66" w14:textId="77777777">
            <w:pPr>
              <w:pStyle w:val="RTableTextAbt"/>
              <w:ind w:right="106"/>
              <w:rPr>
                <w:szCs w:val="18"/>
              </w:rPr>
            </w:pPr>
            <w:r>
              <w:rPr>
                <w:szCs w:val="18"/>
              </w:rPr>
              <w:t xml:space="preserve">224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63B1825E" w14:textId="77777777">
            <w:pPr>
              <w:pStyle w:val="RTableTextAbt"/>
              <w:ind w:right="106"/>
              <w:rPr>
                <w:szCs w:val="18"/>
              </w:rPr>
            </w:pPr>
            <w:r>
              <w:rPr>
                <w:szCs w:val="18"/>
              </w:rPr>
              <w:t xml:space="preserve">$160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2BE33EE5" w14:textId="77777777">
            <w:pPr>
              <w:pStyle w:val="RTableTextAbt"/>
              <w:ind w:right="106"/>
              <w:rPr>
                <w:szCs w:val="18"/>
              </w:rPr>
            </w:pPr>
            <w:r>
              <w:rPr>
                <w:szCs w:val="18"/>
              </w:rPr>
              <w:t xml:space="preserve">$278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47F09C80" w14:textId="77777777">
            <w:pPr>
              <w:pStyle w:val="RTableTextAbt"/>
              <w:ind w:right="106"/>
              <w:rPr>
                <w:szCs w:val="18"/>
              </w:rPr>
            </w:pPr>
            <w:r>
              <w:rPr>
                <w:szCs w:val="18"/>
              </w:rPr>
              <w:t xml:space="preserve">$5,917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74B0B503" w14:textId="77777777">
            <w:pPr>
              <w:pStyle w:val="RTableTextAbt"/>
              <w:ind w:right="106"/>
              <w:rPr>
                <w:szCs w:val="18"/>
              </w:rPr>
            </w:pPr>
            <w:r>
              <w:rPr>
                <w:szCs w:val="18"/>
              </w:rPr>
              <w:t xml:space="preserve">$63,905 </w:t>
            </w:r>
          </w:p>
        </w:tc>
      </w:tr>
      <w:tr w14:paraId="7DF79993"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1C3AF0" w:rsidP="00CB1C05" w14:paraId="0A191947" w14:textId="77777777">
            <w:pPr>
              <w:pStyle w:val="LTableTextAbt"/>
              <w:rPr>
                <w:szCs w:val="18"/>
              </w:rPr>
            </w:pPr>
            <w:r>
              <w:rPr>
                <w:szCs w:val="18"/>
              </w:rPr>
              <w:t>Respiratory Monitoring: 1 to &lt;10 times the ECEL</w:t>
            </w:r>
          </w:p>
          <w:p w:rsidR="001C3AF0" w:rsidRPr="00E64C61" w:rsidP="00CB1C05" w14:paraId="7FEB6AFE" w14:textId="77777777">
            <w:pPr>
              <w:pStyle w:val="LTableTextAbt"/>
              <w:rPr>
                <w:szCs w:val="18"/>
                <w:vertAlign w:val="superscript"/>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057486F1" w14:textId="77777777">
            <w:pPr>
              <w:pStyle w:val="RTableTextAbt"/>
              <w:ind w:right="106"/>
              <w:rPr>
                <w:szCs w:val="18"/>
              </w:rPr>
            </w:pPr>
            <w:r>
              <w:rPr>
                <w:szCs w:val="18"/>
              </w:rPr>
              <w:t xml:space="preserve">95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626977FB" w14:textId="77777777">
            <w:pPr>
              <w:pStyle w:val="RTableTextAbt"/>
              <w:ind w:right="106"/>
              <w:rPr>
                <w:szCs w:val="18"/>
              </w:rPr>
            </w:pPr>
            <w:r>
              <w:rPr>
                <w:szCs w:val="18"/>
              </w:rPr>
              <w:t xml:space="preserve">2,788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032CCD60" w14:textId="77777777">
            <w:pPr>
              <w:pStyle w:val="RTableTextAbt"/>
              <w:ind w:right="106"/>
              <w:rPr>
                <w:szCs w:val="18"/>
              </w:rPr>
            </w:pPr>
            <w:r>
              <w:rPr>
                <w:szCs w:val="18"/>
              </w:rPr>
              <w:t xml:space="preserve">$320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68CF92A5" w14:textId="77777777">
            <w:pPr>
              <w:pStyle w:val="RTableTextAbt"/>
              <w:ind w:right="106"/>
              <w:rPr>
                <w:szCs w:val="18"/>
              </w:rPr>
            </w:pPr>
            <w:r>
              <w:rPr>
                <w:szCs w:val="18"/>
              </w:rPr>
              <w:t xml:space="preserve">$556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7E39BBAD" w14:textId="77777777">
            <w:pPr>
              <w:pStyle w:val="RTableTextAbt"/>
              <w:ind w:right="106"/>
              <w:rPr>
                <w:szCs w:val="18"/>
              </w:rPr>
            </w:pPr>
            <w:r>
              <w:rPr>
                <w:szCs w:val="18"/>
              </w:rPr>
              <w:t xml:space="preserve">$16,658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07E1D6BC" w14:textId="77777777">
            <w:pPr>
              <w:pStyle w:val="RTableTextAbt"/>
              <w:ind w:right="106"/>
              <w:rPr>
                <w:szCs w:val="18"/>
              </w:rPr>
            </w:pPr>
            <w:r>
              <w:rPr>
                <w:szCs w:val="18"/>
              </w:rPr>
              <w:t xml:space="preserve">$1,580,320 </w:t>
            </w:r>
          </w:p>
        </w:tc>
      </w:tr>
      <w:tr w14:paraId="18A2D3DD"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1C3AF0" w:rsidP="00CB1C05" w14:paraId="1ECB8DD9" w14:textId="77777777">
            <w:pPr>
              <w:pStyle w:val="LTableTextAbt"/>
              <w:rPr>
                <w:szCs w:val="18"/>
              </w:rPr>
            </w:pPr>
            <w:r>
              <w:rPr>
                <w:szCs w:val="18"/>
              </w:rPr>
              <w:t>Respiratory Monitoring: 10 to &lt;25 times the ECEL</w:t>
            </w:r>
          </w:p>
          <w:p w:rsidR="001C3AF0" w:rsidRPr="00E64C61" w:rsidP="00CB1C05" w14:paraId="020D719D" w14:textId="77777777">
            <w:pPr>
              <w:pStyle w:val="LTableTextAbt"/>
              <w:rPr>
                <w:szCs w:val="18"/>
                <w:vertAlign w:val="superscript"/>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8CC34DA" w14:textId="77777777">
            <w:pPr>
              <w:pStyle w:val="RTableTextAbt"/>
              <w:ind w:right="106"/>
              <w:rPr>
                <w:szCs w:val="18"/>
              </w:rPr>
            </w:pPr>
            <w:r>
              <w:rPr>
                <w:szCs w:val="18"/>
              </w:rPr>
              <w:t xml:space="preserve">35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2D147E78" w14:textId="77777777">
            <w:pPr>
              <w:pStyle w:val="RTableTextAbt"/>
              <w:ind w:right="106"/>
              <w:rPr>
                <w:szCs w:val="18"/>
              </w:rPr>
            </w:pPr>
            <w:r>
              <w:rPr>
                <w:szCs w:val="18"/>
              </w:rPr>
              <w:t xml:space="preserve">911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064481F6" w14:textId="77777777">
            <w:pPr>
              <w:pStyle w:val="RTableTextAbt"/>
              <w:ind w:right="106"/>
              <w:rPr>
                <w:szCs w:val="18"/>
              </w:rPr>
            </w:pPr>
            <w:r>
              <w:rPr>
                <w:szCs w:val="18"/>
              </w:rPr>
              <w:t xml:space="preserve">$320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0D3A6EF8" w14:textId="77777777">
            <w:pPr>
              <w:pStyle w:val="RTableTextAbt"/>
              <w:ind w:right="106"/>
              <w:rPr>
                <w:szCs w:val="18"/>
              </w:rPr>
            </w:pPr>
            <w:r>
              <w:rPr>
                <w:szCs w:val="18"/>
              </w:rPr>
              <w:t xml:space="preserve">$556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15BFE734" w14:textId="77777777">
            <w:pPr>
              <w:pStyle w:val="RTableTextAbt"/>
              <w:ind w:right="106"/>
              <w:rPr>
                <w:szCs w:val="18"/>
              </w:rPr>
            </w:pPr>
            <w:r>
              <w:rPr>
                <w:szCs w:val="18"/>
              </w:rPr>
              <w:t xml:space="preserve">$14,954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7E1577D3" w14:textId="77777777">
            <w:pPr>
              <w:pStyle w:val="RTableTextAbt"/>
              <w:ind w:right="106"/>
              <w:rPr>
                <w:szCs w:val="18"/>
              </w:rPr>
            </w:pPr>
            <w:r>
              <w:rPr>
                <w:szCs w:val="18"/>
              </w:rPr>
              <w:t xml:space="preserve">$517,421 </w:t>
            </w:r>
          </w:p>
        </w:tc>
      </w:tr>
      <w:tr w14:paraId="4E52BC60"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1C3AF0" w:rsidP="00CB1C05" w14:paraId="39A682A7" w14:textId="77777777">
            <w:pPr>
              <w:pStyle w:val="LTableTextAbt"/>
              <w:rPr>
                <w:szCs w:val="18"/>
              </w:rPr>
            </w:pPr>
            <w:r>
              <w:rPr>
                <w:szCs w:val="18"/>
              </w:rPr>
              <w:t>Respiratory Monitoring: 25 to &lt;50 times the ECEL</w:t>
            </w:r>
          </w:p>
          <w:p w:rsidR="001C3AF0" w:rsidRPr="00E64C61" w:rsidP="00CB1C05" w14:paraId="43EF1171" w14:textId="77777777">
            <w:pPr>
              <w:pStyle w:val="LTableTextAbt"/>
              <w:rPr>
                <w:vertAlign w:val="superscript"/>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457CEE8C" w14:textId="77777777">
            <w:pPr>
              <w:pStyle w:val="RTableTextAbt"/>
              <w:ind w:right="106"/>
              <w:rPr>
                <w:szCs w:val="18"/>
              </w:rPr>
            </w:pPr>
            <w:r>
              <w:rPr>
                <w:szCs w:val="18"/>
              </w:rPr>
              <w:t xml:space="preserve">22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64D84A2C" w14:textId="77777777">
            <w:pPr>
              <w:pStyle w:val="RTableTextAbt"/>
              <w:ind w:right="106"/>
              <w:rPr>
                <w:szCs w:val="18"/>
              </w:rPr>
            </w:pPr>
            <w:r>
              <w:rPr>
                <w:szCs w:val="18"/>
              </w:rPr>
              <w:t xml:space="preserve">207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8A2679A" w14:textId="77777777">
            <w:pPr>
              <w:pStyle w:val="RTableTextAbt"/>
              <w:ind w:right="106"/>
              <w:rPr>
                <w:szCs w:val="18"/>
              </w:rPr>
            </w:pPr>
            <w:r>
              <w:rPr>
                <w:szCs w:val="18"/>
              </w:rPr>
              <w:t xml:space="preserve">$320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696D752E" w14:textId="77777777">
            <w:pPr>
              <w:pStyle w:val="RTableTextAbt"/>
              <w:ind w:right="106"/>
              <w:rPr>
                <w:szCs w:val="18"/>
              </w:rPr>
            </w:pPr>
            <w:r>
              <w:rPr>
                <w:szCs w:val="18"/>
              </w:rPr>
              <w:t xml:space="preserve">$556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273557AE" w14:textId="77777777">
            <w:pPr>
              <w:pStyle w:val="RTableTextAbt"/>
              <w:ind w:right="106"/>
              <w:rPr>
                <w:szCs w:val="18"/>
              </w:rPr>
            </w:pPr>
            <w:r>
              <w:rPr>
                <w:szCs w:val="18"/>
              </w:rPr>
              <w:t xml:space="preserve">$5,511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44716C40" w14:textId="77777777">
            <w:pPr>
              <w:pStyle w:val="RTableTextAbt"/>
              <w:ind w:right="106"/>
              <w:rPr>
                <w:szCs w:val="18"/>
              </w:rPr>
            </w:pPr>
            <w:r>
              <w:rPr>
                <w:szCs w:val="18"/>
              </w:rPr>
              <w:t xml:space="preserve">$122,287 </w:t>
            </w:r>
          </w:p>
        </w:tc>
      </w:tr>
      <w:tr w14:paraId="7D3F124B"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1C3AF0" w:rsidP="00CB1C05" w14:paraId="571182A5" w14:textId="77777777">
            <w:pPr>
              <w:pStyle w:val="LTableTextAbt"/>
              <w:rPr>
                <w:szCs w:val="18"/>
              </w:rPr>
            </w:pPr>
            <w:r>
              <w:rPr>
                <w:szCs w:val="18"/>
              </w:rPr>
              <w:t>Respiratory Monitoring: 50 to &lt;1,000 times the ECEL</w:t>
            </w:r>
          </w:p>
          <w:p w:rsidR="001C3AF0" w:rsidRPr="00E64C61" w:rsidP="00CB1C05" w14:paraId="55CDD0A0" w14:textId="77777777">
            <w:pPr>
              <w:pStyle w:val="LTableTextAbt"/>
              <w:rPr>
                <w:szCs w:val="18"/>
                <w:vertAlign w:val="superscript"/>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3C97E6A" w14:textId="77777777">
            <w:pPr>
              <w:pStyle w:val="RTableTextAbt"/>
              <w:ind w:right="106"/>
              <w:rPr>
                <w:szCs w:val="18"/>
              </w:rPr>
            </w:pPr>
            <w:r>
              <w:rPr>
                <w:szCs w:val="18"/>
              </w:rPr>
              <w:t xml:space="preserve">42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74037EBF" w14:textId="77777777">
            <w:pPr>
              <w:pStyle w:val="RTableTextAbt"/>
              <w:ind w:right="106"/>
              <w:rPr>
                <w:szCs w:val="18"/>
              </w:rPr>
            </w:pPr>
            <w:r>
              <w:rPr>
                <w:szCs w:val="18"/>
              </w:rPr>
              <w:t xml:space="preserve">364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45226836" w14:textId="77777777">
            <w:pPr>
              <w:pStyle w:val="RTableTextAbt"/>
              <w:ind w:right="106"/>
              <w:rPr>
                <w:szCs w:val="18"/>
              </w:rPr>
            </w:pPr>
            <w:r>
              <w:rPr>
                <w:szCs w:val="18"/>
              </w:rPr>
              <w:t xml:space="preserve">$320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404BF26" w14:textId="77777777">
            <w:pPr>
              <w:pStyle w:val="RTableTextAbt"/>
              <w:ind w:right="106"/>
              <w:rPr>
                <w:szCs w:val="18"/>
              </w:rPr>
            </w:pPr>
            <w:r>
              <w:rPr>
                <w:szCs w:val="18"/>
              </w:rPr>
              <w:t xml:space="preserve">$556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5260559" w14:textId="77777777">
            <w:pPr>
              <w:pStyle w:val="RTableTextAbt"/>
              <w:ind w:right="106"/>
              <w:rPr>
                <w:szCs w:val="18"/>
              </w:rPr>
            </w:pPr>
            <w:r>
              <w:rPr>
                <w:szCs w:val="18"/>
              </w:rPr>
              <w:t xml:space="preserve">$5,161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2EA7FA6E" w14:textId="77777777">
            <w:pPr>
              <w:pStyle w:val="RTableTextAbt"/>
              <w:ind w:right="106"/>
              <w:rPr>
                <w:szCs w:val="18"/>
              </w:rPr>
            </w:pPr>
            <w:r>
              <w:rPr>
                <w:szCs w:val="18"/>
              </w:rPr>
              <w:t xml:space="preserve">$215,987 </w:t>
            </w:r>
          </w:p>
        </w:tc>
      </w:tr>
      <w:tr w14:paraId="1CDFAC69"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1C3AF0" w:rsidP="00CB1C05" w14:paraId="77ADBA42" w14:textId="77777777">
            <w:pPr>
              <w:pStyle w:val="LTableTextAbt"/>
              <w:rPr>
                <w:szCs w:val="18"/>
                <w:vertAlign w:val="superscript"/>
              </w:rPr>
            </w:pPr>
            <w:r>
              <w:rPr>
                <w:szCs w:val="18"/>
              </w:rPr>
              <w:t>Respiratory Monitoring: 1,000 to &lt;10,000 times the ECEL</w:t>
            </w:r>
          </w:p>
          <w:p w:rsidR="001C3AF0" w:rsidRPr="00E64C61" w:rsidP="00CB1C05" w14:paraId="5ECF6F49" w14:textId="77777777">
            <w:pPr>
              <w:pStyle w:val="LTableTextAbt"/>
              <w:rPr>
                <w:szCs w:val="18"/>
                <w:vertAlign w:val="superscript"/>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56ED205B" w14:textId="77777777">
            <w:pPr>
              <w:pStyle w:val="RTableTextAbt"/>
              <w:ind w:right="106"/>
              <w:rPr>
                <w:szCs w:val="18"/>
              </w:rPr>
            </w:pPr>
            <w:r>
              <w:rPr>
                <w:szCs w:val="18"/>
              </w:rPr>
              <w:t xml:space="preserve">2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61FF1EEB" w14:textId="77777777">
            <w:pPr>
              <w:pStyle w:val="RTableTextAbt"/>
              <w:ind w:right="106"/>
              <w:rPr>
                <w:szCs w:val="18"/>
              </w:rPr>
            </w:pPr>
            <w:r>
              <w:rPr>
                <w:szCs w:val="18"/>
              </w:rPr>
              <w:t xml:space="preserve">17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135211BD" w14:textId="77777777">
            <w:pPr>
              <w:pStyle w:val="RTableTextAbt"/>
              <w:ind w:right="106"/>
              <w:rPr>
                <w:szCs w:val="18"/>
              </w:rPr>
            </w:pPr>
            <w:r>
              <w:rPr>
                <w:szCs w:val="18"/>
              </w:rPr>
              <w:t xml:space="preserve">$320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4E7F3682" w14:textId="77777777">
            <w:pPr>
              <w:pStyle w:val="RTableTextAbt"/>
              <w:ind w:right="106"/>
              <w:rPr>
                <w:szCs w:val="18"/>
              </w:rPr>
            </w:pPr>
            <w:r>
              <w:rPr>
                <w:szCs w:val="18"/>
              </w:rPr>
              <w:t xml:space="preserve">$556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015AF192" w14:textId="77777777">
            <w:pPr>
              <w:pStyle w:val="RTableTextAbt"/>
              <w:ind w:right="106"/>
              <w:rPr>
                <w:szCs w:val="18"/>
              </w:rPr>
            </w:pPr>
            <w:r>
              <w:rPr>
                <w:szCs w:val="18"/>
              </w:rPr>
              <w:t xml:space="preserve">$4,221 </w:t>
            </w:r>
          </w:p>
        </w:tc>
        <w:tc>
          <w:tcPr>
            <w:tcW w:w="1215" w:type="dxa"/>
            <w:tcBorders>
              <w:top w:val="single" w:sz="4" w:space="0" w:color="auto"/>
              <w:left w:val="single" w:sz="4" w:space="0" w:color="auto"/>
              <w:bottom w:val="single" w:sz="4" w:space="0" w:color="auto"/>
              <w:right w:val="single" w:sz="4" w:space="0" w:color="auto"/>
            </w:tcBorders>
            <w:vAlign w:val="bottom"/>
          </w:tcPr>
          <w:p w:rsidR="001C3AF0" w:rsidRPr="00705878" w:rsidP="00CB1C05" w14:paraId="18F22770" w14:textId="77777777">
            <w:pPr>
              <w:pStyle w:val="RTableTextAbt"/>
              <w:ind w:right="106"/>
              <w:rPr>
                <w:szCs w:val="18"/>
              </w:rPr>
            </w:pPr>
            <w:r>
              <w:rPr>
                <w:szCs w:val="18"/>
              </w:rPr>
              <w:t xml:space="preserve">$10,173 </w:t>
            </w:r>
          </w:p>
        </w:tc>
      </w:tr>
      <w:tr w14:paraId="0ED87CD7"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2C3F6F" w:rsidRPr="00993284" w:rsidP="00CB1C05" w14:paraId="4BE60A61" w14:textId="77777777">
            <w:pPr>
              <w:pStyle w:val="LTableTextAbt"/>
              <w:rPr>
                <w:szCs w:val="18"/>
              </w:rPr>
            </w:pPr>
            <w:r w:rsidRPr="00993284">
              <w:rPr>
                <w:szCs w:val="18"/>
              </w:rPr>
              <w:t>Product Labeling</w:t>
            </w:r>
          </w:p>
        </w:tc>
        <w:tc>
          <w:tcPr>
            <w:tcW w:w="1215" w:type="dxa"/>
            <w:tcBorders>
              <w:top w:val="single" w:sz="4" w:space="0" w:color="auto"/>
              <w:left w:val="single" w:sz="4" w:space="0" w:color="auto"/>
              <w:bottom w:val="single" w:sz="4" w:space="0" w:color="auto"/>
              <w:right w:val="single" w:sz="4" w:space="0" w:color="auto"/>
            </w:tcBorders>
            <w:vAlign w:val="bottom"/>
          </w:tcPr>
          <w:p w:rsidR="002C3F6F" w:rsidP="00CB1C05" w14:paraId="5328FF58" w14:textId="77777777">
            <w:pPr>
              <w:pStyle w:val="RTableTextAbt"/>
              <w:ind w:right="106"/>
              <w:rPr>
                <w:b/>
                <w:bCs w:val="0"/>
                <w:szCs w:val="18"/>
              </w:rPr>
            </w:pPr>
            <w:r>
              <w:rPr>
                <w:szCs w:val="18"/>
              </w:rPr>
              <w:t>6</w:t>
            </w:r>
            <w:r w:rsidR="00707C9B">
              <w:rPr>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2C3F6F" w:rsidP="00CB1C05" w14:paraId="66D8BBDE" w14:textId="77777777">
            <w:pPr>
              <w:pStyle w:val="RTableTextAbt"/>
              <w:ind w:right="106"/>
              <w:rPr>
                <w:b/>
                <w:szCs w:val="18"/>
              </w:rPr>
            </w:pPr>
            <w:r>
              <w:rPr>
                <w:szCs w:val="18"/>
              </w:rPr>
              <w:t>-</w:t>
            </w:r>
            <w:r w:rsidR="00707C9B">
              <w:rPr>
                <w:szCs w:val="18"/>
              </w:rPr>
              <w:t> </w:t>
            </w:r>
          </w:p>
        </w:tc>
        <w:tc>
          <w:tcPr>
            <w:tcW w:w="1215" w:type="dxa"/>
            <w:tcBorders>
              <w:top w:val="single" w:sz="4" w:space="0" w:color="auto"/>
              <w:left w:val="single" w:sz="4" w:space="0" w:color="auto"/>
              <w:bottom w:val="single" w:sz="4" w:space="0" w:color="auto"/>
              <w:right w:val="single" w:sz="4" w:space="0" w:color="auto"/>
            </w:tcBorders>
            <w:vAlign w:val="bottom"/>
          </w:tcPr>
          <w:p w:rsidR="002C3F6F" w:rsidP="00CB1C05" w14:paraId="23AC18E1" w14:textId="77777777">
            <w:pPr>
              <w:pStyle w:val="RTableTextAbt"/>
              <w:ind w:right="106"/>
              <w:rPr>
                <w:sz w:val="22"/>
                <w:szCs w:val="22"/>
              </w:rPr>
            </w:pPr>
            <w:r>
              <w:rPr>
                <w:szCs w:val="18"/>
              </w:rPr>
              <w:t xml:space="preserve">$659 </w:t>
            </w:r>
          </w:p>
        </w:tc>
        <w:tc>
          <w:tcPr>
            <w:tcW w:w="1215" w:type="dxa"/>
            <w:tcBorders>
              <w:top w:val="single" w:sz="4" w:space="0" w:color="auto"/>
              <w:left w:val="single" w:sz="4" w:space="0" w:color="auto"/>
              <w:bottom w:val="single" w:sz="4" w:space="0" w:color="auto"/>
              <w:right w:val="single" w:sz="4" w:space="0" w:color="auto"/>
            </w:tcBorders>
            <w:vAlign w:val="bottom"/>
          </w:tcPr>
          <w:p w:rsidR="002C3F6F" w:rsidP="00CB1C05" w14:paraId="1C43326D" w14:textId="77777777">
            <w:pPr>
              <w:pStyle w:val="RTableTextAbt"/>
              <w:ind w:right="106"/>
              <w:rPr>
                <w:sz w:val="22"/>
                <w:szCs w:val="22"/>
              </w:rPr>
            </w:pPr>
            <w:r>
              <w:rPr>
                <w:szCs w:val="18"/>
              </w:rPr>
              <w:t>-</w:t>
            </w:r>
            <w:r w:rsidR="00707C9B">
              <w:rPr>
                <w:szCs w:val="18"/>
              </w:rPr>
              <w:t> </w:t>
            </w:r>
          </w:p>
        </w:tc>
        <w:tc>
          <w:tcPr>
            <w:tcW w:w="1215" w:type="dxa"/>
            <w:tcBorders>
              <w:top w:val="single" w:sz="4" w:space="0" w:color="auto"/>
              <w:left w:val="single" w:sz="4" w:space="0" w:color="auto"/>
              <w:bottom w:val="single" w:sz="4" w:space="0" w:color="auto"/>
              <w:right w:val="single" w:sz="4" w:space="0" w:color="auto"/>
            </w:tcBorders>
            <w:vAlign w:val="bottom"/>
          </w:tcPr>
          <w:p w:rsidR="002C3F6F" w:rsidRPr="00110B1D" w:rsidP="00CB1C05" w14:paraId="58F24C66" w14:textId="77777777">
            <w:pPr>
              <w:pStyle w:val="RTableTextAbt"/>
              <w:ind w:right="106"/>
              <w:rPr>
                <w:b/>
                <w:szCs w:val="18"/>
              </w:rPr>
            </w:pPr>
            <w:r>
              <w:rPr>
                <w:szCs w:val="18"/>
              </w:rPr>
              <w:t>$</w:t>
            </w:r>
            <w:r w:rsidR="001112CC">
              <w:rPr>
                <w:szCs w:val="18"/>
              </w:rPr>
              <w:t>220</w:t>
            </w:r>
            <w:r>
              <w:rPr>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2C3F6F" w:rsidP="00CB1C05" w14:paraId="6269C5DC" w14:textId="77777777">
            <w:pPr>
              <w:pStyle w:val="RTableTextAbt"/>
              <w:ind w:right="106"/>
              <w:rPr>
                <w:b/>
                <w:bCs w:val="0"/>
                <w:szCs w:val="18"/>
              </w:rPr>
            </w:pPr>
            <w:r>
              <w:rPr>
                <w:szCs w:val="18"/>
              </w:rPr>
              <w:t>$</w:t>
            </w:r>
            <w:r w:rsidR="001112CC">
              <w:rPr>
                <w:szCs w:val="18"/>
              </w:rPr>
              <w:t>1,318</w:t>
            </w:r>
            <w:r>
              <w:rPr>
                <w:szCs w:val="18"/>
              </w:rPr>
              <w:t xml:space="preserve"> </w:t>
            </w:r>
          </w:p>
        </w:tc>
      </w:tr>
      <w:tr w14:paraId="6888CAB4" w14:textId="77777777">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DB5E5C" w:rsidP="00CB1C05" w14:paraId="2239F782" w14:textId="77777777">
            <w:pPr>
              <w:pStyle w:val="LTableTextAbt"/>
              <w:rPr>
                <w:szCs w:val="18"/>
              </w:rPr>
            </w:pPr>
            <w:r>
              <w:rPr>
                <w:b/>
                <w:bCs w:val="0"/>
                <w:szCs w:val="18"/>
              </w:rPr>
              <w:t>All Respondents</w:t>
            </w:r>
          </w:p>
        </w:tc>
        <w:tc>
          <w:tcPr>
            <w:tcW w:w="1215" w:type="dxa"/>
            <w:tcBorders>
              <w:top w:val="single" w:sz="4" w:space="0" w:color="auto"/>
              <w:left w:val="single" w:sz="4" w:space="0" w:color="auto"/>
              <w:bottom w:val="single" w:sz="4" w:space="0" w:color="auto"/>
              <w:right w:val="single" w:sz="4" w:space="0" w:color="auto"/>
            </w:tcBorders>
            <w:vAlign w:val="bottom"/>
          </w:tcPr>
          <w:p w:rsidR="00DB5E5C" w:rsidRPr="00705878" w:rsidP="00CB1C05" w14:paraId="24D900EF" w14:textId="77777777">
            <w:pPr>
              <w:pStyle w:val="RTableTextAbt"/>
              <w:ind w:right="106"/>
              <w:rPr>
                <w:b/>
                <w:bCs w:val="0"/>
                <w:szCs w:val="18"/>
              </w:rPr>
            </w:pPr>
            <w:r>
              <w:rPr>
                <w:b/>
                <w:bCs w:val="0"/>
                <w:szCs w:val="18"/>
              </w:rPr>
              <w:t>281</w:t>
            </w:r>
            <w:r>
              <w:rPr>
                <w:b/>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DB5E5C" w:rsidRPr="00705878" w:rsidP="00CB1C05" w14:paraId="340587F9" w14:textId="77777777">
            <w:pPr>
              <w:pStyle w:val="RTableTextAbt"/>
              <w:ind w:right="106"/>
              <w:rPr>
                <w:b/>
                <w:bCs w:val="0"/>
                <w:szCs w:val="18"/>
              </w:rPr>
            </w:pPr>
            <w:r>
              <w:rPr>
                <w:b/>
                <w:szCs w:val="18"/>
              </w:rPr>
              <w:t>7,</w:t>
            </w:r>
            <w:r>
              <w:rPr>
                <w:b/>
                <w:bCs w:val="0"/>
                <w:szCs w:val="18"/>
              </w:rPr>
              <w:t>430</w:t>
            </w:r>
            <w:r>
              <w:rPr>
                <w:b/>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DB5E5C" w:rsidRPr="00705878" w:rsidP="00CB1C05" w14:paraId="533E294F" w14:textId="77777777">
            <w:pPr>
              <w:pStyle w:val="RTableTextAbt"/>
              <w:ind w:right="106"/>
              <w:rPr>
                <w:b/>
                <w:bCs w:val="0"/>
                <w:szCs w:val="18"/>
              </w:rPr>
            </w:pPr>
            <w:r>
              <w:rPr>
                <w:sz w:val="22"/>
                <w:szCs w:val="22"/>
              </w:rPr>
              <w:t>-</w:t>
            </w:r>
          </w:p>
        </w:tc>
        <w:tc>
          <w:tcPr>
            <w:tcW w:w="1215" w:type="dxa"/>
            <w:tcBorders>
              <w:top w:val="single" w:sz="4" w:space="0" w:color="auto"/>
              <w:left w:val="single" w:sz="4" w:space="0" w:color="auto"/>
              <w:bottom w:val="single" w:sz="4" w:space="0" w:color="auto"/>
              <w:right w:val="single" w:sz="4" w:space="0" w:color="auto"/>
            </w:tcBorders>
            <w:vAlign w:val="bottom"/>
          </w:tcPr>
          <w:p w:rsidR="00DB5E5C" w:rsidRPr="00705878" w:rsidP="00CB1C05" w14:paraId="12C38AFA" w14:textId="77777777">
            <w:pPr>
              <w:pStyle w:val="RTableTextAbt"/>
              <w:ind w:right="106"/>
              <w:rPr>
                <w:b/>
                <w:bCs w:val="0"/>
                <w:szCs w:val="18"/>
              </w:rPr>
            </w:pPr>
            <w:r>
              <w:rPr>
                <w:sz w:val="22"/>
                <w:szCs w:val="22"/>
              </w:rPr>
              <w:t>-</w:t>
            </w:r>
          </w:p>
        </w:tc>
        <w:tc>
          <w:tcPr>
            <w:tcW w:w="1215" w:type="dxa"/>
            <w:tcBorders>
              <w:top w:val="single" w:sz="4" w:space="0" w:color="auto"/>
              <w:left w:val="single" w:sz="4" w:space="0" w:color="auto"/>
              <w:bottom w:val="single" w:sz="4" w:space="0" w:color="auto"/>
              <w:right w:val="single" w:sz="4" w:space="0" w:color="auto"/>
            </w:tcBorders>
            <w:vAlign w:val="bottom"/>
          </w:tcPr>
          <w:p w:rsidR="00DB5E5C" w:rsidRPr="00F67CE0" w:rsidP="00CB1C05" w14:paraId="72B75309" w14:textId="77777777">
            <w:pPr>
              <w:pStyle w:val="RTableTextAbt"/>
              <w:ind w:right="106"/>
              <w:rPr>
                <w:b/>
                <w:bCs w:val="0"/>
                <w:szCs w:val="18"/>
              </w:rPr>
            </w:pPr>
            <w:r w:rsidRPr="001A50AB">
              <w:rPr>
                <w:b/>
                <w:szCs w:val="18"/>
              </w:rPr>
              <w:t>$10,</w:t>
            </w:r>
            <w:r w:rsidRPr="001A50AB" w:rsidR="00707C9B">
              <w:rPr>
                <w:b/>
                <w:szCs w:val="18"/>
              </w:rPr>
              <w:t>4</w:t>
            </w:r>
            <w:r w:rsidR="001112CC">
              <w:rPr>
                <w:b/>
                <w:szCs w:val="18"/>
              </w:rPr>
              <w:t>02</w:t>
            </w:r>
            <w:r w:rsidRPr="001A50AB">
              <w:rPr>
                <w:b/>
                <w:szCs w:val="18"/>
              </w:rPr>
              <w:t xml:space="preserve"> </w:t>
            </w:r>
          </w:p>
        </w:tc>
        <w:tc>
          <w:tcPr>
            <w:tcW w:w="1215" w:type="dxa"/>
            <w:tcBorders>
              <w:top w:val="single" w:sz="4" w:space="0" w:color="auto"/>
              <w:left w:val="single" w:sz="4" w:space="0" w:color="auto"/>
              <w:bottom w:val="single" w:sz="4" w:space="0" w:color="auto"/>
              <w:right w:val="single" w:sz="4" w:space="0" w:color="auto"/>
            </w:tcBorders>
            <w:vAlign w:val="bottom"/>
          </w:tcPr>
          <w:p w:rsidR="00DB5E5C" w:rsidRPr="00705878" w:rsidP="00CB1C05" w14:paraId="7DF985A3" w14:textId="77777777">
            <w:pPr>
              <w:pStyle w:val="RTableTextAbt"/>
              <w:ind w:right="106"/>
              <w:rPr>
                <w:b/>
                <w:bCs w:val="0"/>
                <w:szCs w:val="18"/>
              </w:rPr>
            </w:pPr>
            <w:r>
              <w:rPr>
                <w:b/>
                <w:bCs w:val="0"/>
                <w:szCs w:val="18"/>
              </w:rPr>
              <w:t>$2,</w:t>
            </w:r>
            <w:r w:rsidR="00707C9B">
              <w:rPr>
                <w:b/>
                <w:bCs w:val="0"/>
                <w:szCs w:val="18"/>
              </w:rPr>
              <w:t>92</w:t>
            </w:r>
            <w:r w:rsidR="001112CC">
              <w:rPr>
                <w:b/>
                <w:bCs w:val="0"/>
                <w:szCs w:val="18"/>
              </w:rPr>
              <w:t>2</w:t>
            </w:r>
            <w:r w:rsidR="00707C9B">
              <w:rPr>
                <w:b/>
                <w:bCs w:val="0"/>
                <w:szCs w:val="18"/>
              </w:rPr>
              <w:t>,</w:t>
            </w:r>
            <w:r w:rsidR="001112CC">
              <w:rPr>
                <w:b/>
                <w:bCs w:val="0"/>
                <w:szCs w:val="18"/>
              </w:rPr>
              <w:t>680</w:t>
            </w:r>
            <w:r>
              <w:rPr>
                <w:b/>
                <w:bCs w:val="0"/>
                <w:szCs w:val="18"/>
              </w:rPr>
              <w:t xml:space="preserve"> </w:t>
            </w:r>
          </w:p>
        </w:tc>
      </w:tr>
      <w:tr w14:paraId="2BBAC3D4" w14:textId="77777777" w:rsidTr="005B7D9B">
        <w:tblPrEx>
          <w:tblW w:w="9725" w:type="dxa"/>
          <w:tblInd w:w="-5" w:type="dxa"/>
          <w:tblLayout w:type="fixed"/>
          <w:tblCellMar>
            <w:left w:w="29" w:type="dxa"/>
            <w:right w:w="29"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vAlign w:val="center"/>
          </w:tcPr>
          <w:p w:rsidR="009505F8" w:rsidRPr="00D6459F" w:rsidP="00CB1C05" w14:paraId="62D54B68" w14:textId="77777777">
            <w:pPr>
              <w:pStyle w:val="RTableTextAbt"/>
              <w:jc w:val="left"/>
            </w:pPr>
            <w:r>
              <w:rPr>
                <w:szCs w:val="18"/>
              </w:rPr>
              <w:t xml:space="preserve">See </w:t>
            </w:r>
            <w:r w:rsidRPr="008546FF">
              <w:rPr>
                <w:szCs w:val="18"/>
              </w:rPr>
              <w:fldChar w:fldCharType="begin" w:fldLock="1"/>
            </w:r>
            <w:r w:rsidRPr="008546FF">
              <w:rPr>
                <w:szCs w:val="18"/>
              </w:rPr>
              <w:instrText xml:space="preserve"> REF _Ref110952717 \h </w:instrText>
            </w:r>
            <w:r>
              <w:rPr>
                <w:szCs w:val="18"/>
              </w:rPr>
              <w:instrText xml:space="preserve"> \* MERGEFORMAT </w:instrText>
            </w:r>
            <w:r w:rsidRPr="008546FF">
              <w:rPr>
                <w:szCs w:val="18"/>
              </w:rPr>
              <w:fldChar w:fldCharType="separate"/>
            </w:r>
            <w:r w:rsidRPr="0092222B" w:rsidR="0092222B">
              <w:rPr>
                <w:szCs w:val="18"/>
              </w:rPr>
              <w:t>Table 7</w:t>
            </w:r>
            <w:r w:rsidRPr="0092222B" w:rsidR="0092222B">
              <w:rPr>
                <w:szCs w:val="18"/>
              </w:rPr>
              <w:noBreakHyphen/>
              <w:t>59</w:t>
            </w:r>
            <w:r w:rsidRPr="008546FF">
              <w:rPr>
                <w:szCs w:val="18"/>
              </w:rPr>
              <w:fldChar w:fldCharType="end"/>
            </w:r>
            <w:r>
              <w:t>.</w:t>
            </w:r>
          </w:p>
        </w:tc>
      </w:tr>
    </w:tbl>
    <w:p w:rsidR="009505F8" w:rsidP="00CB1C05" w14:paraId="36F756D6" w14:textId="77777777">
      <w:pPr>
        <w:pStyle w:val="BodyText"/>
      </w:pPr>
    </w:p>
    <w:tbl>
      <w:tblPr>
        <w:tblW w:w="9000" w:type="dxa"/>
        <w:tblLayout w:type="fixed"/>
        <w:tblCellMar>
          <w:left w:w="29" w:type="dxa"/>
          <w:right w:w="29" w:type="dxa"/>
        </w:tblCellMar>
        <w:tblLook w:val="04A0"/>
      </w:tblPr>
      <w:tblGrid>
        <w:gridCol w:w="1800"/>
        <w:gridCol w:w="1170"/>
        <w:gridCol w:w="1080"/>
        <w:gridCol w:w="1080"/>
        <w:gridCol w:w="990"/>
        <w:gridCol w:w="990"/>
        <w:gridCol w:w="900"/>
        <w:gridCol w:w="990"/>
      </w:tblGrid>
      <w:tr w14:paraId="0FA88617" w14:textId="77777777" w:rsidTr="005B7D9B">
        <w:tblPrEx>
          <w:tblW w:w="9000" w:type="dxa"/>
          <w:tblLayout w:type="fixed"/>
          <w:tblCellMar>
            <w:left w:w="29" w:type="dxa"/>
            <w:right w:w="29" w:type="dxa"/>
          </w:tblCellMar>
          <w:tblLook w:val="04A0"/>
        </w:tblPrEx>
        <w:trPr>
          <w:tblHeader/>
        </w:trPr>
        <w:tc>
          <w:tcPr>
            <w:tcW w:w="9000" w:type="dxa"/>
            <w:gridSpan w:val="8"/>
            <w:tcBorders>
              <w:top w:val="nil"/>
              <w:left w:val="nil"/>
              <w:bottom w:val="single" w:sz="4" w:space="0" w:color="auto"/>
              <w:right w:val="nil"/>
            </w:tcBorders>
          </w:tcPr>
          <w:p w:rsidR="009505F8" w:rsidRPr="00575FE0" w:rsidP="00CB1C05" w14:paraId="49CB19C5" w14:textId="77777777">
            <w:pPr>
              <w:pStyle w:val="TableTitleA"/>
            </w:pPr>
            <w:bookmarkStart w:id="1525" w:name="_Ref136521262"/>
            <w:bookmarkStart w:id="1526" w:name="_Toc165379757"/>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1</w:t>
            </w:r>
            <w:r w:rsidR="00BC4B5D">
              <w:rPr>
                <w:noProof/>
              </w:rPr>
              <w:fldChar w:fldCharType="end"/>
            </w:r>
            <w:bookmarkEnd w:id="1525"/>
            <w:r w:rsidRPr="00575FE0">
              <w:t>: Summary of Three</w:t>
            </w:r>
            <w:r>
              <w:t>-</w:t>
            </w:r>
            <w:r w:rsidRPr="00575FE0">
              <w:t>Year Average Incremental Burden Hours and Costs for Primary Option</w:t>
            </w:r>
            <w:bookmarkEnd w:id="1526"/>
          </w:p>
        </w:tc>
      </w:tr>
      <w:tr w14:paraId="5D956BA7" w14:textId="77777777" w:rsidTr="00B30B82">
        <w:tblPrEx>
          <w:tblW w:w="9000" w:type="dxa"/>
          <w:tblLayout w:type="fixed"/>
          <w:tblCellMar>
            <w:left w:w="29" w:type="dxa"/>
            <w:right w:w="29" w:type="dxa"/>
          </w:tblCellMar>
          <w:tblLook w:val="04A0"/>
        </w:tblPrEx>
        <w:trPr>
          <w:tblHeader/>
        </w:trPr>
        <w:tc>
          <w:tcPr>
            <w:tcW w:w="1800" w:type="dxa"/>
            <w:tcBorders>
              <w:left w:val="single" w:sz="4" w:space="0" w:color="auto"/>
              <w:bottom w:val="single" w:sz="4" w:space="0" w:color="auto"/>
              <w:right w:val="single" w:sz="4" w:space="0" w:color="auto"/>
            </w:tcBorders>
            <w:shd w:val="clear" w:color="auto" w:fill="48A9C5"/>
            <w:vAlign w:val="center"/>
          </w:tcPr>
          <w:p w:rsidR="009505F8" w:rsidRPr="00575FE0" w:rsidP="00CB1C05" w14:paraId="4F2CECEE" w14:textId="77777777">
            <w:pPr>
              <w:pStyle w:val="TableSubtitle"/>
            </w:pPr>
            <w:r w:rsidRPr="00575FE0">
              <w:t>Activity</w:t>
            </w:r>
          </w:p>
        </w:tc>
        <w:tc>
          <w:tcPr>
            <w:tcW w:w="1170" w:type="dxa"/>
            <w:tcBorders>
              <w:left w:val="single" w:sz="4" w:space="0" w:color="auto"/>
              <w:bottom w:val="single" w:sz="4" w:space="0" w:color="auto"/>
              <w:right w:val="single" w:sz="4" w:space="0" w:color="auto"/>
            </w:tcBorders>
            <w:shd w:val="clear" w:color="auto" w:fill="48A9C5"/>
            <w:vAlign w:val="center"/>
          </w:tcPr>
          <w:p w:rsidR="009505F8" w:rsidRPr="00575FE0" w:rsidP="00CB1C05" w14:paraId="098A58BB" w14:textId="77777777">
            <w:pPr>
              <w:pStyle w:val="TableSubtitle"/>
            </w:pPr>
            <w:r w:rsidRPr="00575FE0">
              <w:t>Number of Respondents</w:t>
            </w:r>
          </w:p>
        </w:tc>
        <w:tc>
          <w:tcPr>
            <w:tcW w:w="1080" w:type="dxa"/>
            <w:tcBorders>
              <w:left w:val="single" w:sz="4" w:space="0" w:color="auto"/>
              <w:bottom w:val="single" w:sz="4" w:space="0" w:color="auto"/>
              <w:right w:val="single" w:sz="4" w:space="0" w:color="auto"/>
            </w:tcBorders>
            <w:shd w:val="clear" w:color="auto" w:fill="48A9C5"/>
            <w:vAlign w:val="center"/>
          </w:tcPr>
          <w:p w:rsidR="009505F8" w:rsidRPr="00575FE0" w:rsidP="00CB1C05" w14:paraId="1B7AB17D" w14:textId="77777777">
            <w:pPr>
              <w:pStyle w:val="TableSubtitle"/>
            </w:pPr>
            <w:r w:rsidRPr="00157AAB">
              <w:t>Average Annual Responses Per Respondent</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575FE0" w:rsidP="00CB1C05" w14:paraId="4CF7BAB0" w14:textId="77777777">
            <w:pPr>
              <w:pStyle w:val="TableSubtitle"/>
            </w:pPr>
            <w:r w:rsidRPr="00575FE0">
              <w:t xml:space="preserve">Average </w:t>
            </w:r>
            <w:r w:rsidRPr="00157AAB">
              <w:t>Annual Burden</w:t>
            </w:r>
            <w:r w:rsidRPr="00575FE0">
              <w:t xml:space="preserve"> Per </w:t>
            </w:r>
            <w:r w:rsidRPr="00157AAB">
              <w:t>Respondent</w:t>
            </w:r>
            <w:r>
              <w:t xml:space="preserve"> (</w:t>
            </w:r>
            <w:r w:rsidR="00405A5B">
              <w:t>hours</w:t>
            </w:r>
            <w:r>
              <w:t>)</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575FE0" w:rsidP="00CB1C05" w14:paraId="56C1C734" w14:textId="77777777">
            <w:pPr>
              <w:pStyle w:val="TableSubtitle"/>
            </w:pPr>
            <w:r w:rsidRPr="00157AAB">
              <w:t xml:space="preserve">Average Annual </w:t>
            </w:r>
            <w:r w:rsidRPr="00575FE0">
              <w:t xml:space="preserve">Total </w:t>
            </w:r>
            <w:r w:rsidRPr="00157AAB">
              <w:t>Labor</w:t>
            </w:r>
            <w:r w:rsidRPr="00575FE0">
              <w:t xml:space="preserve"> Burden</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575FE0" w:rsidP="00CB1C05" w14:paraId="63040ADA" w14:textId="77777777">
            <w:pPr>
              <w:pStyle w:val="TableSubtitle"/>
            </w:pPr>
            <w:r w:rsidRPr="00157AAB">
              <w:t>Average Annual Total Labor Costs</w:t>
            </w:r>
            <w:r>
              <w:t xml:space="preserve"> (</w:t>
            </w:r>
            <w:r w:rsidR="00802B16">
              <w:t>2022$</w:t>
            </w:r>
            <w:r>
              <w:t>)</w:t>
            </w:r>
          </w:p>
        </w:tc>
        <w:tc>
          <w:tcPr>
            <w:tcW w:w="900"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312B12" w:rsidP="00CB1C05" w14:paraId="2D213BCA" w14:textId="77777777">
            <w:pPr>
              <w:pStyle w:val="TableSubtitle"/>
            </w:pPr>
            <w:r w:rsidRPr="00157AAB">
              <w:t>Average Annual Total Non-Labor Costs</w:t>
            </w:r>
            <w:r>
              <w:t xml:space="preserve"> (</w:t>
            </w:r>
            <w:r w:rsidR="00802B16">
              <w:t>2022$</w:t>
            </w:r>
            <w:r>
              <w:t>)</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tcPr>
          <w:p w:rsidR="009505F8" w:rsidRPr="00575FE0" w:rsidP="00CB1C05" w14:paraId="6EFF921E" w14:textId="77777777">
            <w:pPr>
              <w:pStyle w:val="TableSubtitle"/>
            </w:pPr>
            <w:r w:rsidRPr="00312B12">
              <w:t>Average Annual</w:t>
            </w:r>
            <w:r w:rsidRPr="00575FE0">
              <w:t xml:space="preserve"> </w:t>
            </w:r>
            <w:r w:rsidRPr="00157AAB">
              <w:t>Total Costs</w:t>
            </w:r>
            <w:r w:rsidRPr="00575FE0">
              <w:t xml:space="preserve"> </w:t>
            </w:r>
            <w:r>
              <w:t>(</w:t>
            </w:r>
            <w:r w:rsidR="00802B16">
              <w:t>2022$</w:t>
            </w:r>
            <w:r>
              <w:t>)</w:t>
            </w:r>
          </w:p>
        </w:tc>
      </w:tr>
      <w:tr w14:paraId="43F8C961"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bottom"/>
          </w:tcPr>
          <w:p w:rsidR="009505F8" w:rsidRPr="00D3291C" w:rsidP="00CB1C05" w14:paraId="484FCF18" w14:textId="77777777">
            <w:pPr>
              <w:pStyle w:val="LTableTextAbt"/>
              <w:rPr>
                <w:szCs w:val="18"/>
              </w:rPr>
            </w:pPr>
            <w:r w:rsidRPr="00D3291C">
              <w:rPr>
                <w:szCs w:val="18"/>
              </w:rPr>
              <w:t>Agency Burden</w:t>
            </w:r>
          </w:p>
        </w:tc>
        <w:tc>
          <w:tcPr>
            <w:tcW w:w="1170" w:type="dxa"/>
            <w:tcBorders>
              <w:top w:val="single" w:sz="4" w:space="0" w:color="auto"/>
              <w:left w:val="single" w:sz="4" w:space="0" w:color="auto"/>
              <w:bottom w:val="single" w:sz="4" w:space="0" w:color="auto"/>
              <w:right w:val="single" w:sz="4" w:space="0" w:color="auto"/>
            </w:tcBorders>
            <w:vAlign w:val="center"/>
          </w:tcPr>
          <w:p w:rsidR="009505F8" w:rsidRPr="00D3291C" w:rsidP="00CB1C05" w14:paraId="38C89500" w14:textId="77777777">
            <w:pPr>
              <w:pStyle w:val="RTableTextAbt"/>
              <w:rPr>
                <w:szCs w:val="18"/>
              </w:rPr>
            </w:pPr>
            <w:r w:rsidRPr="00D3291C">
              <w:rPr>
                <w:szCs w:val="18"/>
              </w:rPr>
              <w:t>-</w:t>
            </w:r>
          </w:p>
        </w:tc>
        <w:tc>
          <w:tcPr>
            <w:tcW w:w="1080" w:type="dxa"/>
            <w:tcBorders>
              <w:top w:val="single" w:sz="4" w:space="0" w:color="auto"/>
              <w:left w:val="single" w:sz="4" w:space="0" w:color="auto"/>
              <w:bottom w:val="single" w:sz="4" w:space="0" w:color="auto"/>
              <w:right w:val="single" w:sz="4" w:space="0" w:color="auto"/>
            </w:tcBorders>
            <w:vAlign w:val="center"/>
          </w:tcPr>
          <w:p w:rsidR="009505F8" w:rsidRPr="00D3291C" w:rsidP="00CB1C05" w14:paraId="0208ED35" w14:textId="77777777">
            <w:pPr>
              <w:pStyle w:val="RTableTextAbt"/>
              <w:rPr>
                <w:szCs w:val="18"/>
              </w:rPr>
            </w:pPr>
            <w:r w:rsidRPr="00D3291C">
              <w:rPr>
                <w:szCs w:val="18"/>
              </w:rPr>
              <w:t>-</w:t>
            </w:r>
          </w:p>
        </w:tc>
        <w:tc>
          <w:tcPr>
            <w:tcW w:w="1080" w:type="dxa"/>
            <w:tcBorders>
              <w:top w:val="single" w:sz="4" w:space="0" w:color="auto"/>
              <w:left w:val="single" w:sz="4" w:space="0" w:color="auto"/>
              <w:bottom w:val="single" w:sz="4" w:space="0" w:color="auto"/>
              <w:right w:val="single" w:sz="4" w:space="0" w:color="auto"/>
            </w:tcBorders>
            <w:vAlign w:val="center"/>
          </w:tcPr>
          <w:p w:rsidR="009505F8" w:rsidRPr="00D3291C" w:rsidP="00CB1C05" w14:paraId="2B80B351" w14:textId="77777777">
            <w:pPr>
              <w:pStyle w:val="RTableTextAbt"/>
              <w:rPr>
                <w:szCs w:val="18"/>
              </w:rPr>
            </w:pPr>
            <w:r w:rsidRPr="00D3291C">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505F8" w:rsidRPr="00D3291C" w:rsidP="00CB1C05" w14:paraId="036BF297" w14:textId="77777777">
            <w:pPr>
              <w:pStyle w:val="RTableTextAbt"/>
              <w:rPr>
                <w:szCs w:val="18"/>
              </w:rPr>
            </w:pPr>
            <w:r w:rsidRPr="00D3291C">
              <w:rPr>
                <w:szCs w:val="18"/>
              </w:rPr>
              <w:t xml:space="preserve"> - </w:t>
            </w:r>
          </w:p>
        </w:tc>
        <w:tc>
          <w:tcPr>
            <w:tcW w:w="990" w:type="dxa"/>
            <w:tcBorders>
              <w:top w:val="single" w:sz="4" w:space="0" w:color="auto"/>
              <w:left w:val="single" w:sz="4" w:space="0" w:color="auto"/>
              <w:bottom w:val="single" w:sz="4" w:space="0" w:color="auto"/>
              <w:right w:val="single" w:sz="4" w:space="0" w:color="auto"/>
            </w:tcBorders>
            <w:vAlign w:val="center"/>
          </w:tcPr>
          <w:p w:rsidR="009505F8" w:rsidRPr="00D3291C" w:rsidP="00CB1C05" w14:paraId="5F462BE6" w14:textId="77777777">
            <w:pPr>
              <w:pStyle w:val="RTableTextAbt"/>
              <w:rPr>
                <w:szCs w:val="18"/>
              </w:rPr>
            </w:pPr>
            <w:r w:rsidRPr="00D3291C">
              <w:rPr>
                <w:szCs w:val="18"/>
              </w:rPr>
              <w:t xml:space="preserve"> - </w:t>
            </w:r>
          </w:p>
        </w:tc>
        <w:tc>
          <w:tcPr>
            <w:tcW w:w="900" w:type="dxa"/>
            <w:tcBorders>
              <w:top w:val="single" w:sz="4" w:space="0" w:color="auto"/>
              <w:left w:val="single" w:sz="4" w:space="0" w:color="auto"/>
              <w:bottom w:val="single" w:sz="4" w:space="0" w:color="auto"/>
              <w:right w:val="single" w:sz="4" w:space="0" w:color="auto"/>
            </w:tcBorders>
            <w:vAlign w:val="center"/>
          </w:tcPr>
          <w:p w:rsidR="009505F8" w:rsidRPr="00D3291C" w:rsidP="00CB1C05" w14:paraId="220EF45E" w14:textId="77777777">
            <w:pPr>
              <w:pStyle w:val="RTableTextAbt"/>
              <w:ind w:right="46"/>
              <w:rPr>
                <w:szCs w:val="18"/>
              </w:rPr>
            </w:pPr>
            <w:r w:rsidRPr="00D3291C">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505F8" w:rsidRPr="00D3291C" w:rsidP="00CB1C05" w14:paraId="32C17D83" w14:textId="77777777">
            <w:pPr>
              <w:pStyle w:val="RTableTextAbt"/>
              <w:rPr>
                <w:szCs w:val="18"/>
              </w:rPr>
            </w:pPr>
            <w:r w:rsidRPr="00D3291C">
              <w:rPr>
                <w:szCs w:val="18"/>
              </w:rPr>
              <w:t>-</w:t>
            </w:r>
          </w:p>
        </w:tc>
      </w:tr>
      <w:tr w14:paraId="39DA26F8"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bottom"/>
          </w:tcPr>
          <w:p w:rsidR="00523B03" w:rsidRPr="00D3291C" w:rsidP="00CB1C05" w14:paraId="3A527052" w14:textId="77777777">
            <w:pPr>
              <w:pStyle w:val="LTableTextAbt"/>
              <w:rPr>
                <w:szCs w:val="18"/>
              </w:rPr>
            </w:pPr>
            <w:r w:rsidRPr="00D3291C">
              <w:rPr>
                <w:szCs w:val="18"/>
              </w:rPr>
              <w:t>Rule Familiarization (WCPP or PC)</w:t>
            </w:r>
          </w:p>
        </w:tc>
        <w:tc>
          <w:tcPr>
            <w:tcW w:w="117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07ABCAB7" w14:textId="77777777">
            <w:pPr>
              <w:pStyle w:val="RTableTextAbt"/>
              <w:rPr>
                <w:szCs w:val="18"/>
              </w:rPr>
            </w:pPr>
            <w:r w:rsidRPr="00D3291C">
              <w:rPr>
                <w:szCs w:val="18"/>
              </w:rPr>
              <w:t>122,185</w:t>
            </w:r>
          </w:p>
        </w:tc>
        <w:tc>
          <w:tcPr>
            <w:tcW w:w="108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648C888C" w14:textId="77777777">
            <w:pPr>
              <w:pStyle w:val="RTableTextAbt"/>
              <w:rPr>
                <w:szCs w:val="18"/>
              </w:rPr>
            </w:pPr>
            <w:r w:rsidRPr="00D3291C">
              <w:rPr>
                <w:szCs w:val="18"/>
              </w:rPr>
              <w:t>0.33</w:t>
            </w:r>
          </w:p>
        </w:tc>
        <w:tc>
          <w:tcPr>
            <w:tcW w:w="108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7E5F5A4B" w14:textId="77777777">
            <w:pPr>
              <w:pStyle w:val="RTableTextAbt"/>
              <w:rPr>
                <w:szCs w:val="18"/>
              </w:rPr>
            </w:pPr>
            <w:r w:rsidRPr="00D3291C">
              <w:rPr>
                <w:szCs w:val="18"/>
              </w:rPr>
              <w:t>1</w:t>
            </w:r>
          </w:p>
        </w:tc>
        <w:tc>
          <w:tcPr>
            <w:tcW w:w="99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2B17DD9E" w14:textId="77777777">
            <w:pPr>
              <w:pStyle w:val="RTableTextAbt"/>
              <w:rPr>
                <w:szCs w:val="18"/>
              </w:rPr>
            </w:pPr>
            <w:r w:rsidRPr="00D3291C">
              <w:rPr>
                <w:szCs w:val="18"/>
              </w:rPr>
              <w:t>122,185</w:t>
            </w:r>
          </w:p>
        </w:tc>
        <w:tc>
          <w:tcPr>
            <w:tcW w:w="99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4D9DBF4E" w14:textId="77777777">
            <w:pPr>
              <w:pStyle w:val="RTableTextAbt"/>
              <w:rPr>
                <w:szCs w:val="18"/>
              </w:rPr>
            </w:pPr>
            <w:r>
              <w:rPr>
                <w:szCs w:val="18"/>
              </w:rPr>
              <w:t>$</w:t>
            </w:r>
            <w:r w:rsidRPr="00D3291C" w:rsidR="00C51ACC">
              <w:rPr>
                <w:szCs w:val="18"/>
              </w:rPr>
              <w:t>8,714,234</w:t>
            </w:r>
          </w:p>
        </w:tc>
        <w:tc>
          <w:tcPr>
            <w:tcW w:w="90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37C0E30F" w14:textId="77777777">
            <w:pPr>
              <w:pStyle w:val="RTableTextAbt"/>
              <w:ind w:right="23"/>
              <w:rPr>
                <w:szCs w:val="18"/>
              </w:rPr>
            </w:pPr>
            <w:r w:rsidRPr="00D3291C">
              <w:rPr>
                <w:szCs w:val="18"/>
              </w:rPr>
              <w:t>-</w:t>
            </w:r>
            <w:r w:rsidRPr="00D3291C" w:rsidR="00EC68BB">
              <w:rPr>
                <w:szCs w:val="18"/>
              </w:rPr>
              <w:t> </w:t>
            </w:r>
          </w:p>
        </w:tc>
        <w:tc>
          <w:tcPr>
            <w:tcW w:w="99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7DD39A7A" w14:textId="77777777">
            <w:pPr>
              <w:pStyle w:val="RTableTextAbt"/>
              <w:rPr>
                <w:szCs w:val="18"/>
                <w:u w:val="single"/>
              </w:rPr>
            </w:pPr>
            <w:r w:rsidRPr="00D3291C">
              <w:rPr>
                <w:szCs w:val="18"/>
              </w:rPr>
              <w:t xml:space="preserve">$8,714,234 </w:t>
            </w:r>
          </w:p>
        </w:tc>
      </w:tr>
      <w:tr w14:paraId="2C0F9FD3"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bottom"/>
          </w:tcPr>
          <w:p w:rsidR="00523B03" w:rsidRPr="00D3291C" w:rsidP="00CB1C05" w14:paraId="0115BA42" w14:textId="77777777">
            <w:pPr>
              <w:pStyle w:val="LTableTextAbt"/>
              <w:rPr>
                <w:szCs w:val="18"/>
              </w:rPr>
            </w:pPr>
            <w:r w:rsidRPr="00D3291C">
              <w:rPr>
                <w:szCs w:val="18"/>
              </w:rPr>
              <w:t>Rule Familiarization (Firms discontinuing PCE use)</w:t>
            </w:r>
          </w:p>
        </w:tc>
        <w:tc>
          <w:tcPr>
            <w:tcW w:w="117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3997385D" w14:textId="77777777">
            <w:pPr>
              <w:pStyle w:val="RTableTextAbt"/>
              <w:rPr>
                <w:szCs w:val="18"/>
              </w:rPr>
            </w:pPr>
            <w:r w:rsidRPr="00D3291C">
              <w:rPr>
                <w:szCs w:val="18"/>
              </w:rPr>
              <w:t>35,575</w:t>
            </w:r>
          </w:p>
        </w:tc>
        <w:tc>
          <w:tcPr>
            <w:tcW w:w="108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795A1F13" w14:textId="77777777">
            <w:pPr>
              <w:pStyle w:val="RTableTextAbt"/>
              <w:rPr>
                <w:szCs w:val="18"/>
              </w:rPr>
            </w:pPr>
            <w:r w:rsidRPr="00D3291C">
              <w:rPr>
                <w:szCs w:val="18"/>
              </w:rPr>
              <w:t>0.33</w:t>
            </w:r>
          </w:p>
        </w:tc>
        <w:tc>
          <w:tcPr>
            <w:tcW w:w="108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116718A9" w14:textId="77777777">
            <w:pPr>
              <w:pStyle w:val="RTableTextAbt"/>
              <w:rPr>
                <w:szCs w:val="18"/>
              </w:rPr>
            </w:pPr>
            <w:r w:rsidRPr="00D3291C">
              <w:rPr>
                <w:szCs w:val="18"/>
              </w:rPr>
              <w:t>0.33</w:t>
            </w:r>
          </w:p>
        </w:tc>
        <w:tc>
          <w:tcPr>
            <w:tcW w:w="99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3B29CF81" w14:textId="77777777">
            <w:pPr>
              <w:pStyle w:val="RTableTextAbt"/>
              <w:rPr>
                <w:szCs w:val="18"/>
              </w:rPr>
            </w:pPr>
            <w:r w:rsidRPr="00D3291C">
              <w:rPr>
                <w:szCs w:val="18"/>
              </w:rPr>
              <w:t>11,740</w:t>
            </w:r>
          </w:p>
        </w:tc>
        <w:tc>
          <w:tcPr>
            <w:tcW w:w="99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4E0A65F9" w14:textId="77777777">
            <w:pPr>
              <w:pStyle w:val="RTableTextAbt"/>
              <w:rPr>
                <w:szCs w:val="18"/>
              </w:rPr>
            </w:pPr>
            <w:r>
              <w:rPr>
                <w:szCs w:val="18"/>
              </w:rPr>
              <w:t>$</w:t>
            </w:r>
            <w:r w:rsidRPr="00D3291C" w:rsidR="00C51ACC">
              <w:rPr>
                <w:szCs w:val="18"/>
              </w:rPr>
              <w:t>1,916,576</w:t>
            </w:r>
          </w:p>
        </w:tc>
        <w:tc>
          <w:tcPr>
            <w:tcW w:w="90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7FF6E0B0" w14:textId="77777777">
            <w:pPr>
              <w:pStyle w:val="RTableTextAbt"/>
              <w:ind w:right="23"/>
              <w:rPr>
                <w:szCs w:val="18"/>
                <w:u w:val="single"/>
              </w:rPr>
            </w:pPr>
            <w:r w:rsidRPr="00D3291C">
              <w:rPr>
                <w:szCs w:val="18"/>
              </w:rPr>
              <w:t>-</w:t>
            </w:r>
            <w:r w:rsidRPr="00D3291C" w:rsidR="00EC68BB">
              <w:rPr>
                <w:szCs w:val="18"/>
              </w:rPr>
              <w:t> </w:t>
            </w:r>
          </w:p>
        </w:tc>
        <w:tc>
          <w:tcPr>
            <w:tcW w:w="990" w:type="dxa"/>
            <w:tcBorders>
              <w:top w:val="single" w:sz="4" w:space="0" w:color="auto"/>
              <w:left w:val="single" w:sz="4" w:space="0" w:color="auto"/>
              <w:bottom w:val="single" w:sz="4" w:space="0" w:color="auto"/>
              <w:right w:val="single" w:sz="4" w:space="0" w:color="auto"/>
            </w:tcBorders>
            <w:vAlign w:val="center"/>
          </w:tcPr>
          <w:p w:rsidR="00523B03" w:rsidRPr="00D3291C" w:rsidP="00CB1C05" w14:paraId="3D16BAF8" w14:textId="77777777">
            <w:pPr>
              <w:pStyle w:val="RTableTextAbt"/>
              <w:rPr>
                <w:szCs w:val="18"/>
              </w:rPr>
            </w:pPr>
            <w:r w:rsidRPr="00D3291C">
              <w:rPr>
                <w:szCs w:val="18"/>
              </w:rPr>
              <w:t xml:space="preserve">$1,916,576 </w:t>
            </w:r>
          </w:p>
        </w:tc>
      </w:tr>
      <w:tr w14:paraId="633F54EF"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E73326C" w14:textId="77777777">
            <w:pPr>
              <w:pStyle w:val="LTableTextAbt"/>
              <w:rPr>
                <w:szCs w:val="18"/>
              </w:rPr>
            </w:pPr>
            <w:r w:rsidRPr="00D3291C">
              <w:rPr>
                <w:szCs w:val="18"/>
              </w:rPr>
              <w:t>Downstream Notification (SDS)</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4625218" w14:textId="77777777">
            <w:pPr>
              <w:pStyle w:val="RTableTextAbt"/>
              <w:rPr>
                <w:szCs w:val="18"/>
              </w:rPr>
            </w:pPr>
            <w:r w:rsidRPr="00D3291C">
              <w:rPr>
                <w:szCs w:val="18"/>
              </w:rPr>
              <w:t>29</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AF43C1B" w14:textId="77777777">
            <w:pPr>
              <w:pStyle w:val="RTableTextAbt"/>
              <w:rPr>
                <w:szCs w:val="18"/>
              </w:rPr>
            </w:pPr>
            <w:r w:rsidRPr="00D3291C">
              <w:rPr>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6B2CC65" w14:textId="77777777">
            <w:pPr>
              <w:pStyle w:val="RTableTextAbt"/>
              <w:rPr>
                <w:szCs w:val="18"/>
              </w:rPr>
            </w:pPr>
            <w:r w:rsidRPr="00D3291C">
              <w:rPr>
                <w:szCs w:val="18"/>
              </w:rPr>
              <w:t>0.67</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45830CE" w14:textId="77777777">
            <w:pPr>
              <w:pStyle w:val="RTableTextAbt"/>
              <w:rPr>
                <w:szCs w:val="18"/>
              </w:rPr>
            </w:pPr>
            <w:r w:rsidRPr="00D3291C">
              <w:rPr>
                <w:szCs w:val="18"/>
              </w:rPr>
              <w:t>19</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655412C" w14:textId="77777777">
            <w:pPr>
              <w:pStyle w:val="RTableTextAbt"/>
              <w:rPr>
                <w:szCs w:val="18"/>
                <w:u w:val="single"/>
              </w:rPr>
            </w:pPr>
            <w:r>
              <w:rPr>
                <w:szCs w:val="18"/>
              </w:rPr>
              <w:t>$</w:t>
            </w:r>
            <w:r w:rsidRPr="00D3291C" w:rsidR="00C51ACC">
              <w:rPr>
                <w:szCs w:val="18"/>
              </w:rPr>
              <w:t>2,747</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3FB23C61" w14:textId="77777777">
            <w:pPr>
              <w:pStyle w:val="RTableTextAbt"/>
              <w:ind w:right="23"/>
              <w:rPr>
                <w:szCs w:val="18"/>
                <w:u w:val="single"/>
              </w:rPr>
            </w:pPr>
            <w:r w:rsidRPr="00D3291C">
              <w:rPr>
                <w:szCs w:val="18"/>
              </w:rPr>
              <w:t>-</w:t>
            </w:r>
            <w:r w:rsidRPr="00D3291C" w:rsidR="00EC68BB">
              <w:rPr>
                <w:szCs w:val="18"/>
              </w:rPr>
              <w:t>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33C337C5" w14:textId="77777777">
            <w:pPr>
              <w:pStyle w:val="RTableTextAbt"/>
              <w:rPr>
                <w:szCs w:val="18"/>
                <w:u w:val="single"/>
              </w:rPr>
            </w:pPr>
            <w:r w:rsidRPr="00D3291C">
              <w:rPr>
                <w:szCs w:val="18"/>
              </w:rPr>
              <w:t xml:space="preserve">$2,747 </w:t>
            </w:r>
          </w:p>
        </w:tc>
      </w:tr>
      <w:tr w14:paraId="36E19DEA"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0FAA42E6" w14:textId="77777777">
            <w:pPr>
              <w:pStyle w:val="LTableTextAbt"/>
              <w:rPr>
                <w:szCs w:val="18"/>
              </w:rPr>
            </w:pPr>
            <w:r w:rsidRPr="00D3291C">
              <w:rPr>
                <w:szCs w:val="18"/>
              </w:rPr>
              <w:t>Self-Certification</w:t>
            </w:r>
          </w:p>
        </w:tc>
        <w:tc>
          <w:tcPr>
            <w:tcW w:w="117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11D51E84" w14:textId="77777777">
            <w:pPr>
              <w:pStyle w:val="RTableTextAbt"/>
              <w:rPr>
                <w:szCs w:val="18"/>
              </w:rPr>
            </w:pPr>
            <w:r w:rsidRPr="00D3291C">
              <w:rPr>
                <w:szCs w:val="18"/>
              </w:rPr>
              <w:t>121,759</w:t>
            </w:r>
          </w:p>
        </w:tc>
        <w:tc>
          <w:tcPr>
            <w:tcW w:w="108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380060D5" w14:textId="77777777">
            <w:pPr>
              <w:pStyle w:val="RTableTextAbt"/>
              <w:rPr>
                <w:szCs w:val="18"/>
              </w:rPr>
            </w:pPr>
            <w:r w:rsidRPr="00D3291C">
              <w:rPr>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018F8BAC" w14:textId="77777777">
            <w:pPr>
              <w:pStyle w:val="RTableTextAbt"/>
              <w:rPr>
                <w:szCs w:val="18"/>
              </w:rPr>
            </w:pPr>
            <w:r w:rsidRPr="00D3291C">
              <w:rPr>
                <w:szCs w:val="18"/>
              </w:rPr>
              <w:t>2</w:t>
            </w:r>
          </w:p>
        </w:tc>
        <w:tc>
          <w:tcPr>
            <w:tcW w:w="99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7AEDF31D" w14:textId="77777777">
            <w:pPr>
              <w:pStyle w:val="RTableTextAbt"/>
              <w:rPr>
                <w:szCs w:val="18"/>
              </w:rPr>
            </w:pPr>
            <w:r w:rsidRPr="00D3291C">
              <w:rPr>
                <w:szCs w:val="18"/>
              </w:rPr>
              <w:t>243,518</w:t>
            </w:r>
          </w:p>
        </w:tc>
        <w:tc>
          <w:tcPr>
            <w:tcW w:w="99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15949121" w14:textId="77777777">
            <w:pPr>
              <w:pStyle w:val="RTableTextAbt"/>
              <w:rPr>
                <w:szCs w:val="18"/>
              </w:rPr>
            </w:pPr>
            <w:r>
              <w:rPr>
                <w:szCs w:val="18"/>
              </w:rPr>
              <w:t>$</w:t>
            </w:r>
            <w:r w:rsidRPr="00D3291C" w:rsidR="00C51ACC">
              <w:rPr>
                <w:szCs w:val="18"/>
              </w:rPr>
              <w:t>17,367,704</w:t>
            </w:r>
          </w:p>
        </w:tc>
        <w:tc>
          <w:tcPr>
            <w:tcW w:w="90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7F906C16" w14:textId="77777777">
            <w:pPr>
              <w:pStyle w:val="RTableTextAbt"/>
              <w:ind w:right="23"/>
              <w:rPr>
                <w:szCs w:val="18"/>
              </w:rPr>
            </w:pPr>
            <w:r w:rsidRPr="00D3291C">
              <w:rPr>
                <w:szCs w:val="18"/>
              </w:rPr>
              <w:t>-</w:t>
            </w:r>
            <w:r w:rsidRPr="00D3291C" w:rsidR="00EC68BB">
              <w:rPr>
                <w:szCs w:val="18"/>
              </w:rPr>
              <w:t> </w:t>
            </w:r>
          </w:p>
        </w:tc>
        <w:tc>
          <w:tcPr>
            <w:tcW w:w="990" w:type="dxa"/>
            <w:tcBorders>
              <w:top w:val="single" w:sz="4" w:space="0" w:color="auto"/>
              <w:left w:val="single" w:sz="4" w:space="0" w:color="auto"/>
              <w:bottom w:val="single" w:sz="4" w:space="0" w:color="auto"/>
              <w:right w:val="single" w:sz="4" w:space="0" w:color="auto"/>
            </w:tcBorders>
            <w:vAlign w:val="center"/>
          </w:tcPr>
          <w:p w:rsidR="00BB2E46" w:rsidRPr="00D3291C" w:rsidP="00CB1C05" w14:paraId="628F84AC" w14:textId="77777777">
            <w:pPr>
              <w:pStyle w:val="RTableTextAbt"/>
              <w:rPr>
                <w:szCs w:val="18"/>
              </w:rPr>
            </w:pPr>
            <w:r w:rsidRPr="00D3291C">
              <w:rPr>
                <w:szCs w:val="18"/>
              </w:rPr>
              <w:t xml:space="preserve">$17,367,704 </w:t>
            </w:r>
          </w:p>
        </w:tc>
      </w:tr>
      <w:tr w14:paraId="693FD784"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tcPr>
          <w:p w:rsidR="00592144" w:rsidRPr="00D3291C" w:rsidP="00CB1C05" w14:paraId="0873F546" w14:textId="77777777">
            <w:pPr>
              <w:pStyle w:val="LTableTextAbt"/>
              <w:rPr>
                <w:szCs w:val="18"/>
              </w:rPr>
            </w:pPr>
            <w:r w:rsidRPr="00320A07">
              <w:t>Product Labeling</w:t>
            </w:r>
          </w:p>
        </w:tc>
        <w:tc>
          <w:tcPr>
            <w:tcW w:w="1170" w:type="dxa"/>
            <w:tcBorders>
              <w:top w:val="single" w:sz="4" w:space="0" w:color="auto"/>
              <w:left w:val="single" w:sz="4" w:space="0" w:color="auto"/>
              <w:bottom w:val="single" w:sz="4" w:space="0" w:color="auto"/>
              <w:right w:val="single" w:sz="4" w:space="0" w:color="auto"/>
            </w:tcBorders>
            <w:vAlign w:val="center"/>
          </w:tcPr>
          <w:p w:rsidR="00592144" w:rsidRPr="00D3291C" w:rsidP="00CB1C05" w14:paraId="63953B0B" w14:textId="77777777">
            <w:pPr>
              <w:pStyle w:val="RTableTextAbt"/>
              <w:rPr>
                <w:szCs w:val="18"/>
              </w:rPr>
            </w:pPr>
            <w:r w:rsidRPr="00320A07">
              <w:t>6</w:t>
            </w:r>
          </w:p>
        </w:tc>
        <w:tc>
          <w:tcPr>
            <w:tcW w:w="1080" w:type="dxa"/>
            <w:tcBorders>
              <w:top w:val="single" w:sz="4" w:space="0" w:color="auto"/>
              <w:left w:val="single" w:sz="4" w:space="0" w:color="auto"/>
              <w:bottom w:val="single" w:sz="4" w:space="0" w:color="auto"/>
              <w:right w:val="single" w:sz="4" w:space="0" w:color="auto"/>
            </w:tcBorders>
            <w:vAlign w:val="center"/>
          </w:tcPr>
          <w:p w:rsidR="00592144" w:rsidRPr="00D3291C" w:rsidP="00CB1C05" w14:paraId="6F07132C" w14:textId="77777777">
            <w:pPr>
              <w:pStyle w:val="RTableTextAbt"/>
              <w:rPr>
                <w:szCs w:val="18"/>
              </w:rPr>
            </w:pPr>
            <w:r w:rsidRPr="00320A07">
              <w:t>1</w:t>
            </w:r>
          </w:p>
        </w:tc>
        <w:tc>
          <w:tcPr>
            <w:tcW w:w="1080" w:type="dxa"/>
            <w:tcBorders>
              <w:top w:val="single" w:sz="4" w:space="0" w:color="auto"/>
              <w:left w:val="single" w:sz="4" w:space="0" w:color="auto"/>
              <w:bottom w:val="single" w:sz="4" w:space="0" w:color="auto"/>
              <w:right w:val="single" w:sz="4" w:space="0" w:color="auto"/>
            </w:tcBorders>
            <w:vAlign w:val="center"/>
          </w:tcPr>
          <w:p w:rsidR="00592144" w:rsidRPr="00D3291C" w:rsidP="00CB1C05" w14:paraId="7D777AB0" w14:textId="77777777">
            <w:pPr>
              <w:pStyle w:val="RTableTextAbt"/>
              <w:rPr>
                <w:szCs w:val="18"/>
              </w:rPr>
            </w:pPr>
            <w:r w:rsidRPr="00320A07">
              <w:t xml:space="preserve"> 1.16 </w:t>
            </w:r>
          </w:p>
        </w:tc>
        <w:tc>
          <w:tcPr>
            <w:tcW w:w="990" w:type="dxa"/>
            <w:tcBorders>
              <w:top w:val="single" w:sz="4" w:space="0" w:color="auto"/>
              <w:left w:val="single" w:sz="4" w:space="0" w:color="auto"/>
              <w:bottom w:val="single" w:sz="4" w:space="0" w:color="auto"/>
              <w:right w:val="single" w:sz="4" w:space="0" w:color="auto"/>
            </w:tcBorders>
            <w:vAlign w:val="center"/>
          </w:tcPr>
          <w:p w:rsidR="00592144" w:rsidRPr="00D3291C" w:rsidP="00CB1C05" w14:paraId="6BAAADF1" w14:textId="77777777">
            <w:pPr>
              <w:pStyle w:val="RTableTextAbt"/>
              <w:rPr>
                <w:szCs w:val="18"/>
              </w:rPr>
            </w:pPr>
            <w:r w:rsidRPr="00320A07">
              <w:t xml:space="preserve"> 7 </w:t>
            </w:r>
          </w:p>
        </w:tc>
        <w:tc>
          <w:tcPr>
            <w:tcW w:w="990" w:type="dxa"/>
            <w:tcBorders>
              <w:top w:val="single" w:sz="4" w:space="0" w:color="auto"/>
              <w:left w:val="single" w:sz="4" w:space="0" w:color="auto"/>
              <w:bottom w:val="single" w:sz="4" w:space="0" w:color="auto"/>
              <w:right w:val="single" w:sz="4" w:space="0" w:color="auto"/>
            </w:tcBorders>
            <w:vAlign w:val="center"/>
          </w:tcPr>
          <w:p w:rsidR="00592144" w:rsidRPr="00D3291C" w:rsidP="00CB1C05" w14:paraId="0DDFE812" w14:textId="77777777">
            <w:pPr>
              <w:pStyle w:val="RTableTextAbt"/>
              <w:rPr>
                <w:szCs w:val="18"/>
              </w:rPr>
            </w:pPr>
            <w:r>
              <w:rPr>
                <w:szCs w:val="18"/>
              </w:rPr>
              <w:t>$</w:t>
            </w:r>
            <w:r w:rsidRPr="00320A07">
              <w:t xml:space="preserve">659 </w:t>
            </w:r>
          </w:p>
        </w:tc>
        <w:tc>
          <w:tcPr>
            <w:tcW w:w="900" w:type="dxa"/>
            <w:tcBorders>
              <w:top w:val="single" w:sz="4" w:space="0" w:color="auto"/>
              <w:left w:val="single" w:sz="4" w:space="0" w:color="auto"/>
              <w:bottom w:val="single" w:sz="4" w:space="0" w:color="auto"/>
              <w:right w:val="single" w:sz="4" w:space="0" w:color="auto"/>
            </w:tcBorders>
            <w:vAlign w:val="center"/>
          </w:tcPr>
          <w:p w:rsidR="00592144" w:rsidRPr="00D3291C" w:rsidP="00CB1C05" w14:paraId="61D6B535" w14:textId="77777777">
            <w:pPr>
              <w:pStyle w:val="RTableTextAbt"/>
              <w:ind w:right="23"/>
              <w:rPr>
                <w:szCs w:val="18"/>
              </w:rPr>
            </w:pPr>
            <w:r>
              <w:t>$</w:t>
            </w:r>
            <w:r w:rsidR="001112CC">
              <w:t>1,318</w:t>
            </w:r>
          </w:p>
        </w:tc>
        <w:tc>
          <w:tcPr>
            <w:tcW w:w="990" w:type="dxa"/>
            <w:tcBorders>
              <w:top w:val="single" w:sz="4" w:space="0" w:color="auto"/>
              <w:left w:val="single" w:sz="4" w:space="0" w:color="auto"/>
              <w:bottom w:val="single" w:sz="4" w:space="0" w:color="auto"/>
              <w:right w:val="single" w:sz="4" w:space="0" w:color="auto"/>
            </w:tcBorders>
            <w:vAlign w:val="center"/>
          </w:tcPr>
          <w:p w:rsidR="00592144" w:rsidRPr="00D3291C" w:rsidP="00CB1C05" w14:paraId="04F294B7" w14:textId="77777777">
            <w:pPr>
              <w:pStyle w:val="RTableTextAbt"/>
              <w:rPr>
                <w:szCs w:val="18"/>
              </w:rPr>
            </w:pPr>
            <w:r w:rsidRPr="00320A07">
              <w:t>$</w:t>
            </w:r>
            <w:r w:rsidR="001112CC">
              <w:t>1,977</w:t>
            </w:r>
            <w:r w:rsidRPr="00320A07">
              <w:t xml:space="preserve"> </w:t>
            </w:r>
          </w:p>
        </w:tc>
      </w:tr>
      <w:tr w14:paraId="107D7418"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13BD525" w14:textId="77777777">
            <w:pPr>
              <w:pStyle w:val="LTableTextAbt"/>
              <w:rPr>
                <w:szCs w:val="18"/>
              </w:rPr>
            </w:pPr>
            <w:r w:rsidRPr="00D3291C">
              <w:rPr>
                <w:szCs w:val="18"/>
              </w:rPr>
              <w:t>Develop Exposure Control Plan</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F6CBF62" w14:textId="77777777">
            <w:pPr>
              <w:pStyle w:val="RTableTextAbt"/>
              <w:rPr>
                <w:szCs w:val="18"/>
              </w:rPr>
            </w:pPr>
            <w:r w:rsidRPr="00831E76">
              <w:t xml:space="preserve"> </w:t>
            </w:r>
            <w:r w:rsidRPr="00831E76" w:rsidR="00C51ACC">
              <w:t>426</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9F715BB" w14:textId="77777777">
            <w:pPr>
              <w:pStyle w:val="RTableTextAbt"/>
              <w:rPr>
                <w:szCs w:val="18"/>
              </w:rPr>
            </w:pPr>
            <w:r w:rsidRPr="00831E76">
              <w:t>1</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709559D" w14:textId="77777777">
            <w:pPr>
              <w:pStyle w:val="RTableTextAbt"/>
              <w:rPr>
                <w:szCs w:val="18"/>
              </w:rPr>
            </w:pPr>
            <w:r w:rsidRPr="00831E76">
              <w:t xml:space="preserve"> </w:t>
            </w:r>
            <w:r w:rsidRPr="00831E76" w:rsidR="00C51ACC">
              <w:t>12.33</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C264817" w14:textId="77777777">
            <w:pPr>
              <w:pStyle w:val="RTableTextAbt"/>
              <w:rPr>
                <w:szCs w:val="18"/>
              </w:rPr>
            </w:pPr>
            <w:r w:rsidRPr="00831E76">
              <w:t xml:space="preserve"> </w:t>
            </w:r>
            <w:r w:rsidRPr="00831E76" w:rsidR="00C51ACC">
              <w:t>5,253</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3A89551" w14:textId="77777777">
            <w:pPr>
              <w:pStyle w:val="RTableTextAbt"/>
              <w:rPr>
                <w:szCs w:val="18"/>
              </w:rPr>
            </w:pPr>
            <w:r w:rsidRPr="00831E76">
              <w:t xml:space="preserve"> </w:t>
            </w:r>
            <w:r w:rsidR="00405A5B">
              <w:rPr>
                <w:szCs w:val="18"/>
              </w:rPr>
              <w:t>$</w:t>
            </w:r>
            <w:r w:rsidRPr="00831E76" w:rsidR="00C51ACC">
              <w:t>374,614</w:t>
            </w:r>
            <w:r w:rsidRPr="00831E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4574FAC0" w14:textId="77777777">
            <w:pPr>
              <w:pStyle w:val="RTableTextAbt"/>
              <w:ind w:right="23"/>
              <w:rPr>
                <w:szCs w:val="18"/>
              </w:rPr>
            </w:pPr>
            <w:r>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33C465AD" w14:textId="77777777">
            <w:pPr>
              <w:pStyle w:val="RTableTextAbt"/>
              <w:rPr>
                <w:szCs w:val="18"/>
                <w:u w:val="single"/>
              </w:rPr>
            </w:pPr>
            <w:r w:rsidRPr="00831E76">
              <w:t xml:space="preserve">$374,614 </w:t>
            </w:r>
          </w:p>
        </w:tc>
      </w:tr>
      <w:tr w14:paraId="206CC62A"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37DB72D1" w14:textId="77777777">
            <w:pPr>
              <w:pStyle w:val="LTableTextAbt"/>
              <w:rPr>
                <w:szCs w:val="18"/>
              </w:rPr>
            </w:pPr>
            <w:r w:rsidRPr="00D3291C">
              <w:rPr>
                <w:szCs w:val="18"/>
              </w:rPr>
              <w:t>Conduct Regular Inspections</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8D09B4E" w14:textId="77777777">
            <w:pPr>
              <w:pStyle w:val="RTableTextAbt"/>
              <w:rPr>
                <w:szCs w:val="18"/>
              </w:rPr>
            </w:pPr>
            <w:r w:rsidRPr="00831E76">
              <w:t xml:space="preserve"> </w:t>
            </w:r>
            <w:r w:rsidRPr="00831E76" w:rsidR="00C51ACC">
              <w:t>426</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5E3084D" w14:textId="77777777">
            <w:pPr>
              <w:pStyle w:val="RTableTextAbt"/>
              <w:rPr>
                <w:szCs w:val="18"/>
              </w:rPr>
            </w:pPr>
            <w:r w:rsidRPr="00831E76">
              <w:t>1</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1C273AD" w14:textId="77777777">
            <w:pPr>
              <w:pStyle w:val="RTableTextAbt"/>
              <w:rPr>
                <w:szCs w:val="18"/>
              </w:rPr>
            </w:pPr>
            <w:r w:rsidRPr="00831E76">
              <w:t xml:space="preserve"> 4.00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3BDC7782" w14:textId="77777777">
            <w:pPr>
              <w:pStyle w:val="RTableTextAbt"/>
              <w:rPr>
                <w:szCs w:val="18"/>
              </w:rPr>
            </w:pPr>
            <w:r w:rsidRPr="00831E76">
              <w:t xml:space="preserve"> </w:t>
            </w:r>
            <w:r w:rsidRPr="00831E76" w:rsidR="00C51ACC">
              <w:t>1,704</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3E190E5" w14:textId="77777777">
            <w:pPr>
              <w:pStyle w:val="RTableTextAbt"/>
              <w:rPr>
                <w:szCs w:val="18"/>
              </w:rPr>
            </w:pPr>
            <w:r w:rsidRPr="00831E76">
              <w:t xml:space="preserve"> </w:t>
            </w:r>
            <w:r w:rsidR="00405A5B">
              <w:rPr>
                <w:szCs w:val="18"/>
              </w:rPr>
              <w:t>$</w:t>
            </w:r>
            <w:r w:rsidRPr="00831E76" w:rsidR="00C51ACC">
              <w:t>121,529</w:t>
            </w:r>
            <w:r w:rsidRPr="00831E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4F804C6D" w14:textId="77777777">
            <w:pPr>
              <w:pStyle w:val="RTableTextAbt"/>
              <w:ind w:right="23"/>
              <w:rPr>
                <w:szCs w:val="18"/>
              </w:rPr>
            </w:pPr>
            <w:r>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800C406" w14:textId="77777777">
            <w:pPr>
              <w:pStyle w:val="RTableTextAbt"/>
              <w:rPr>
                <w:szCs w:val="18"/>
                <w:u w:val="single"/>
              </w:rPr>
            </w:pPr>
            <w:r w:rsidRPr="00831E76">
              <w:t xml:space="preserve">$121,529 </w:t>
            </w:r>
          </w:p>
        </w:tc>
      </w:tr>
      <w:tr w14:paraId="05FD0A10"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7FB04A4" w14:textId="77777777">
            <w:pPr>
              <w:pStyle w:val="LTableTextAbt"/>
              <w:rPr>
                <w:szCs w:val="18"/>
              </w:rPr>
            </w:pPr>
            <w:r w:rsidRPr="00D3291C">
              <w:rPr>
                <w:szCs w:val="18"/>
              </w:rPr>
              <w:t>PPE Program Plan Documentation</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43EDB0B7" w14:textId="77777777">
            <w:pPr>
              <w:pStyle w:val="RTableTextAbt"/>
              <w:rPr>
                <w:szCs w:val="18"/>
              </w:rPr>
            </w:pPr>
            <w:r w:rsidRPr="00831E76">
              <w:t xml:space="preserve"> </w:t>
            </w:r>
            <w:r w:rsidRPr="00831E76" w:rsidR="00C51ACC">
              <w:t>426</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0A12B9C" w14:textId="77777777">
            <w:pPr>
              <w:pStyle w:val="RTableTextAbt"/>
              <w:rPr>
                <w:szCs w:val="18"/>
              </w:rPr>
            </w:pPr>
            <w:r w:rsidRPr="00831E76">
              <w:t>1</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212ABF5" w14:textId="77777777">
            <w:pPr>
              <w:pStyle w:val="RTableTextAbt"/>
              <w:rPr>
                <w:szCs w:val="18"/>
              </w:rPr>
            </w:pPr>
            <w:r w:rsidRPr="00831E76">
              <w:t xml:space="preserve"> </w:t>
            </w:r>
            <w:r w:rsidRPr="00831E76" w:rsidR="00C51ACC">
              <w:t>4.52</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15B96E4" w14:textId="77777777">
            <w:pPr>
              <w:pStyle w:val="RTableTextAbt"/>
              <w:rPr>
                <w:szCs w:val="18"/>
              </w:rPr>
            </w:pPr>
            <w:r w:rsidRPr="00831E76">
              <w:t xml:space="preserve"> </w:t>
            </w:r>
            <w:r w:rsidRPr="00831E76" w:rsidR="00C51ACC">
              <w:t>1,926</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1B88E34" w14:textId="77777777">
            <w:pPr>
              <w:pStyle w:val="RTableTextAbt"/>
              <w:rPr>
                <w:szCs w:val="18"/>
              </w:rPr>
            </w:pPr>
            <w:r w:rsidRPr="00831E76">
              <w:t xml:space="preserve"> </w:t>
            </w:r>
            <w:r w:rsidR="00405A5B">
              <w:rPr>
                <w:szCs w:val="18"/>
              </w:rPr>
              <w:t>$</w:t>
            </w:r>
            <w:r w:rsidRPr="00831E76" w:rsidR="00C51ACC">
              <w:t>137,328</w:t>
            </w:r>
            <w:r w:rsidRPr="00831E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03457F5" w14:textId="77777777">
            <w:pPr>
              <w:pStyle w:val="RTableTextAbt"/>
              <w:ind w:right="23"/>
              <w:rPr>
                <w:szCs w:val="18"/>
              </w:rPr>
            </w:pPr>
            <w:r>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31EF72A" w14:textId="77777777">
            <w:pPr>
              <w:pStyle w:val="RTableTextAbt"/>
              <w:rPr>
                <w:szCs w:val="18"/>
                <w:u w:val="single"/>
              </w:rPr>
            </w:pPr>
            <w:r w:rsidRPr="00831E76">
              <w:t xml:space="preserve">$137,328 </w:t>
            </w:r>
          </w:p>
        </w:tc>
      </w:tr>
      <w:tr w14:paraId="53522218"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777B6CB" w14:textId="77777777">
            <w:pPr>
              <w:pStyle w:val="LTableTextAbt"/>
              <w:rPr>
                <w:szCs w:val="18"/>
              </w:rPr>
            </w:pPr>
            <w:r w:rsidRPr="00D3291C">
              <w:rPr>
                <w:szCs w:val="18"/>
              </w:rPr>
              <w:t>Records Documenting Plan Implementation</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6AC5F51" w14:textId="77777777">
            <w:pPr>
              <w:pStyle w:val="RTableTextAbt"/>
              <w:rPr>
                <w:szCs w:val="18"/>
              </w:rPr>
            </w:pPr>
            <w:r w:rsidRPr="00831E76">
              <w:t xml:space="preserve"> </w:t>
            </w:r>
            <w:r w:rsidRPr="00831E76" w:rsidR="00C51ACC">
              <w:t>426</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3DD16A89" w14:textId="77777777">
            <w:pPr>
              <w:pStyle w:val="RTableTextAbt"/>
              <w:rPr>
                <w:szCs w:val="18"/>
              </w:rPr>
            </w:pPr>
            <w:r w:rsidRPr="00831E76">
              <w:t>1</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5F0E7E2" w14:textId="77777777">
            <w:pPr>
              <w:pStyle w:val="RTableTextAbt"/>
              <w:rPr>
                <w:szCs w:val="18"/>
              </w:rPr>
            </w:pPr>
            <w:r w:rsidRPr="00831E76">
              <w:t xml:space="preserve"> </w:t>
            </w:r>
            <w:r w:rsidRPr="00831E76" w:rsidR="00C51ACC">
              <w:t>6.78</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5FC81F9" w14:textId="77777777">
            <w:pPr>
              <w:pStyle w:val="RTableTextAbt"/>
              <w:rPr>
                <w:szCs w:val="18"/>
              </w:rPr>
            </w:pPr>
            <w:r w:rsidRPr="00831E76">
              <w:t xml:space="preserve"> </w:t>
            </w:r>
            <w:r w:rsidRPr="00831E76" w:rsidR="00C51ACC">
              <w:t>2,888</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3130220" w14:textId="77777777">
            <w:pPr>
              <w:pStyle w:val="RTableTextAbt"/>
              <w:rPr>
                <w:szCs w:val="18"/>
              </w:rPr>
            </w:pPr>
            <w:r w:rsidRPr="00831E76">
              <w:t xml:space="preserve"> </w:t>
            </w:r>
            <w:r w:rsidR="00405A5B">
              <w:rPr>
                <w:szCs w:val="18"/>
              </w:rPr>
              <w:t>$</w:t>
            </w:r>
            <w:r w:rsidRPr="00831E76" w:rsidR="00C51ACC">
              <w:t>205,992</w:t>
            </w:r>
            <w:r w:rsidRPr="00831E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B456934" w14:textId="77777777">
            <w:pPr>
              <w:pStyle w:val="RTableTextAbt"/>
              <w:ind w:right="23"/>
              <w:rPr>
                <w:szCs w:val="18"/>
              </w:rPr>
            </w:pPr>
            <w:r>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0E1D917" w14:textId="77777777">
            <w:pPr>
              <w:pStyle w:val="RTableTextAbt"/>
              <w:rPr>
                <w:szCs w:val="18"/>
                <w:u w:val="single"/>
              </w:rPr>
            </w:pPr>
            <w:r w:rsidRPr="00831E76">
              <w:t xml:space="preserve">$205,992 </w:t>
            </w:r>
          </w:p>
        </w:tc>
      </w:tr>
      <w:tr w14:paraId="3C156142"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0F2CB4A" w14:textId="77777777">
            <w:pPr>
              <w:pStyle w:val="LTableTextAbt"/>
              <w:rPr>
                <w:szCs w:val="18"/>
              </w:rPr>
            </w:pPr>
            <w:r w:rsidRPr="00D3291C">
              <w:rPr>
                <w:szCs w:val="18"/>
              </w:rPr>
              <w:t>Records of Dermal Exposure</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4D6D7DD2" w14:textId="77777777">
            <w:pPr>
              <w:pStyle w:val="RTableTextAbt"/>
              <w:rPr>
                <w:szCs w:val="18"/>
              </w:rPr>
            </w:pPr>
            <w:r w:rsidRPr="00831E76">
              <w:t xml:space="preserve"> </w:t>
            </w:r>
            <w:r w:rsidRPr="00831E76" w:rsidR="00C51ACC">
              <w:t>426</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C80B402" w14:textId="77777777">
            <w:pPr>
              <w:pStyle w:val="RTableTextAbt"/>
              <w:rPr>
                <w:szCs w:val="18"/>
              </w:rPr>
            </w:pPr>
            <w:r w:rsidRPr="00831E76">
              <w:t>1</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0869EF2" w14:textId="77777777">
            <w:pPr>
              <w:pStyle w:val="RTableTextAbt"/>
              <w:rPr>
                <w:szCs w:val="18"/>
              </w:rPr>
            </w:pPr>
            <w:r w:rsidRPr="00831E76">
              <w:t xml:space="preserve"> </w:t>
            </w:r>
            <w:r w:rsidRPr="00831E76" w:rsidR="00C51ACC">
              <w:t>0.23</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78C8B3E" w14:textId="77777777">
            <w:pPr>
              <w:pStyle w:val="RTableTextAbt"/>
              <w:rPr>
                <w:szCs w:val="18"/>
              </w:rPr>
            </w:pPr>
            <w:r w:rsidRPr="00831E76">
              <w:t xml:space="preserve"> </w:t>
            </w:r>
            <w:r w:rsidRPr="00831E76" w:rsidR="00C51ACC">
              <w:t>98</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5C6C7ED" w14:textId="77777777">
            <w:pPr>
              <w:pStyle w:val="RTableTextAbt"/>
              <w:rPr>
                <w:szCs w:val="18"/>
              </w:rPr>
            </w:pPr>
            <w:r>
              <w:rPr>
                <w:szCs w:val="18"/>
              </w:rPr>
              <w:t>$</w:t>
            </w:r>
            <w:r w:rsidRPr="00831E76" w:rsidR="00703F76">
              <w:t xml:space="preserve"> </w:t>
            </w:r>
            <w:r w:rsidRPr="00831E76" w:rsidR="00C51ACC">
              <w:t>6,988</w:t>
            </w:r>
            <w:r w:rsidRPr="00831E76" w:rsidR="00703F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5F0B96C" w14:textId="77777777">
            <w:pPr>
              <w:pStyle w:val="RTableTextAbt"/>
              <w:ind w:right="23"/>
              <w:rPr>
                <w:szCs w:val="18"/>
              </w:rPr>
            </w:pPr>
            <w:r>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4F063468" w14:textId="77777777">
            <w:pPr>
              <w:pStyle w:val="RTableTextAbt"/>
              <w:rPr>
                <w:szCs w:val="18"/>
                <w:u w:val="single"/>
              </w:rPr>
            </w:pPr>
            <w:r w:rsidRPr="00831E76">
              <w:t xml:space="preserve">$6,988 </w:t>
            </w:r>
          </w:p>
        </w:tc>
      </w:tr>
      <w:tr w14:paraId="6286EFD6"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B40F4E6" w14:textId="77777777">
            <w:pPr>
              <w:pStyle w:val="LTableTextAbt"/>
              <w:rPr>
                <w:szCs w:val="18"/>
              </w:rPr>
            </w:pPr>
            <w:r w:rsidRPr="00D3291C">
              <w:rPr>
                <w:szCs w:val="18"/>
              </w:rPr>
              <w:t>Respiratory Monitoring</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5FFDFD1" w14:textId="77777777">
            <w:pPr>
              <w:pStyle w:val="RTableTextAbt"/>
              <w:rPr>
                <w:szCs w:val="18"/>
              </w:rPr>
            </w:pPr>
            <w:r w:rsidRPr="00831E76">
              <w:t xml:space="preserve"> </w:t>
            </w:r>
            <w:r w:rsidRPr="00831E76" w:rsidR="0039236D">
              <w:t>275</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43A1A9B" w14:textId="77777777">
            <w:pPr>
              <w:pStyle w:val="RTableTextAbt"/>
              <w:rPr>
                <w:szCs w:val="18"/>
              </w:rPr>
            </w:pPr>
            <w:r w:rsidRPr="00831E76">
              <w:t xml:space="preserve"> </w:t>
            </w:r>
            <w:r w:rsidRPr="00831E76" w:rsidR="00C51ACC">
              <w:t>3.01</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41BA9AA" w14:textId="77777777">
            <w:pPr>
              <w:pStyle w:val="RTableTextAbt"/>
              <w:rPr>
                <w:szCs w:val="18"/>
              </w:rPr>
            </w:pPr>
            <w:r w:rsidRPr="00831E76">
              <w:t xml:space="preserve"> </w:t>
            </w:r>
            <w:r w:rsidRPr="00831E76" w:rsidR="00C51ACC">
              <w:t>126.55</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448B42D" w14:textId="77777777">
            <w:pPr>
              <w:pStyle w:val="RTableTextAbt"/>
              <w:rPr>
                <w:szCs w:val="18"/>
              </w:rPr>
            </w:pPr>
            <w:r w:rsidRPr="00831E76">
              <w:t xml:space="preserve"> </w:t>
            </w:r>
            <w:r w:rsidRPr="00831E76" w:rsidR="00C51ACC">
              <w:t>34,800</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434FEE3" w14:textId="77777777">
            <w:pPr>
              <w:pStyle w:val="RTableTextAbt"/>
              <w:rPr>
                <w:szCs w:val="18"/>
              </w:rPr>
            </w:pPr>
            <w:r w:rsidRPr="00831E76">
              <w:t xml:space="preserve"> </w:t>
            </w:r>
            <w:r w:rsidR="00405A5B">
              <w:rPr>
                <w:szCs w:val="18"/>
              </w:rPr>
              <w:t>$</w:t>
            </w:r>
            <w:r w:rsidRPr="00831E76" w:rsidR="00C51ACC">
              <w:t>1,979,860</w:t>
            </w:r>
            <w:r w:rsidRPr="00831E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0230A75" w14:textId="77777777">
            <w:pPr>
              <w:pStyle w:val="RTableTextAbt"/>
              <w:ind w:right="23"/>
              <w:rPr>
                <w:szCs w:val="18"/>
              </w:rPr>
            </w:pPr>
            <w:r w:rsidRPr="00831E76">
              <w:t xml:space="preserve">$2,921,363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B54E2A0" w14:textId="77777777">
            <w:pPr>
              <w:pStyle w:val="RTableTextAbt"/>
              <w:rPr>
                <w:szCs w:val="18"/>
                <w:u w:val="single"/>
              </w:rPr>
            </w:pPr>
            <w:r w:rsidRPr="00831E76">
              <w:t xml:space="preserve">$4,901,223 </w:t>
            </w:r>
          </w:p>
        </w:tc>
      </w:tr>
      <w:tr w14:paraId="1DDB4291"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DABD98E" w14:textId="77777777">
            <w:pPr>
              <w:pStyle w:val="LTableTextAbt"/>
              <w:rPr>
                <w:szCs w:val="18"/>
              </w:rPr>
            </w:pPr>
            <w:r w:rsidRPr="00D3291C">
              <w:rPr>
                <w:szCs w:val="18"/>
              </w:rPr>
              <w:t>Respiratory Recordkeeping</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4C5FD3E" w14:textId="77777777">
            <w:pPr>
              <w:pStyle w:val="RTableTextAbt"/>
              <w:rPr>
                <w:szCs w:val="18"/>
              </w:rPr>
            </w:pPr>
            <w:r w:rsidRPr="00831E76">
              <w:t>275</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A9119A6" w14:textId="77777777">
            <w:pPr>
              <w:pStyle w:val="RTableTextAbt"/>
              <w:rPr>
                <w:szCs w:val="18"/>
              </w:rPr>
            </w:pPr>
            <w:r w:rsidRPr="00831E76">
              <w:t xml:space="preserve"> </w:t>
            </w:r>
            <w:r w:rsidRPr="00831E76" w:rsidR="0039236D">
              <w:t>3.01</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B91E552" w14:textId="77777777">
            <w:pPr>
              <w:pStyle w:val="RTableTextAbt"/>
              <w:rPr>
                <w:szCs w:val="18"/>
              </w:rPr>
            </w:pPr>
            <w:r w:rsidRPr="00831E76">
              <w:t xml:space="preserve"> </w:t>
            </w:r>
            <w:r w:rsidRPr="00831E76" w:rsidR="00C51ACC">
              <w:t>23.73</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71769D6" w14:textId="77777777">
            <w:pPr>
              <w:pStyle w:val="RTableTextAbt"/>
              <w:rPr>
                <w:szCs w:val="18"/>
              </w:rPr>
            </w:pPr>
            <w:r w:rsidRPr="00831E76">
              <w:t xml:space="preserve"> </w:t>
            </w:r>
            <w:r w:rsidRPr="00831E76" w:rsidR="00C51ACC">
              <w:t>6,525</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843F190" w14:textId="77777777">
            <w:pPr>
              <w:pStyle w:val="RTableTextAbt"/>
              <w:rPr>
                <w:szCs w:val="18"/>
              </w:rPr>
            </w:pPr>
            <w:r w:rsidRPr="00831E76">
              <w:t xml:space="preserve"> </w:t>
            </w:r>
            <w:r w:rsidR="00405A5B">
              <w:rPr>
                <w:szCs w:val="18"/>
              </w:rPr>
              <w:t>$</w:t>
            </w:r>
            <w:r w:rsidRPr="00831E76" w:rsidR="00C51ACC">
              <w:t>618,179</w:t>
            </w:r>
            <w:r w:rsidRPr="00831E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196EB57" w14:textId="77777777">
            <w:pPr>
              <w:pStyle w:val="RTableTextAbt"/>
              <w:ind w:right="23"/>
              <w:rPr>
                <w:szCs w:val="18"/>
              </w:rPr>
            </w:pPr>
            <w:r>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5CF5421" w14:textId="77777777">
            <w:pPr>
              <w:pStyle w:val="RTableTextAbt"/>
              <w:rPr>
                <w:szCs w:val="18"/>
                <w:u w:val="single"/>
              </w:rPr>
            </w:pPr>
            <w:r w:rsidRPr="00831E76">
              <w:t xml:space="preserve">$618,179 </w:t>
            </w:r>
          </w:p>
        </w:tc>
      </w:tr>
      <w:tr w14:paraId="330A1F53" w14:textId="77777777" w:rsidTr="000F3AD0">
        <w:tblPrEx>
          <w:tblW w:w="9000" w:type="dxa"/>
          <w:tblLayout w:type="fixed"/>
          <w:tblCellMar>
            <w:left w:w="29" w:type="dxa"/>
            <w:right w:w="29" w:type="dxa"/>
          </w:tblCellMar>
          <w:tblLook w:val="04A0"/>
        </w:tblPrEx>
        <w:trPr>
          <w:trHeight w:val="96"/>
        </w:trPr>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F958093" w14:textId="77777777">
            <w:pPr>
              <w:pStyle w:val="LTableTextAbt"/>
              <w:rPr>
                <w:b/>
                <w:bCs w:val="0"/>
                <w:szCs w:val="18"/>
              </w:rPr>
            </w:pPr>
            <w:r w:rsidRPr="00D3291C">
              <w:rPr>
                <w:szCs w:val="18"/>
              </w:rPr>
              <w:t>Respiratory Notifications</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57287AE" w14:textId="77777777">
            <w:pPr>
              <w:pStyle w:val="RTableTextAbt"/>
              <w:rPr>
                <w:szCs w:val="18"/>
              </w:rPr>
            </w:pPr>
            <w:r w:rsidRPr="00831E76">
              <w:t>275</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35CBF6DA" w14:textId="77777777">
            <w:pPr>
              <w:pStyle w:val="RTableTextAbt"/>
              <w:rPr>
                <w:szCs w:val="18"/>
              </w:rPr>
            </w:pPr>
            <w:r w:rsidRPr="00831E76">
              <w:t xml:space="preserve"> </w:t>
            </w:r>
            <w:r w:rsidRPr="00831E76" w:rsidR="0039236D">
              <w:t>3.01</w:t>
            </w:r>
            <w:r w:rsidRPr="00831E76">
              <w:t xml:space="preserve"> </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CC9DE76" w14:textId="77777777">
            <w:pPr>
              <w:pStyle w:val="RTableTextAbt"/>
              <w:rPr>
                <w:szCs w:val="18"/>
              </w:rPr>
            </w:pPr>
            <w:r w:rsidRPr="00831E76">
              <w:t xml:space="preserve"> </w:t>
            </w:r>
            <w:r w:rsidRPr="00831E76" w:rsidR="00C51ACC">
              <w:t>5.</w:t>
            </w:r>
            <w:r w:rsidRPr="00831E76">
              <w:t xml:space="preserve">60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76849D5" w14:textId="77777777">
            <w:pPr>
              <w:pStyle w:val="RTableTextAbt"/>
              <w:rPr>
                <w:szCs w:val="18"/>
              </w:rPr>
            </w:pPr>
            <w:r w:rsidRPr="00831E76">
              <w:t xml:space="preserve"> </w:t>
            </w:r>
            <w:r w:rsidRPr="00831E76" w:rsidR="00C51ACC">
              <w:t>1,541</w:t>
            </w:r>
            <w:r w:rsidRPr="00831E76">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16E538B0" w14:textId="77777777">
            <w:pPr>
              <w:pStyle w:val="RTableTextAbt"/>
              <w:rPr>
                <w:szCs w:val="18"/>
              </w:rPr>
            </w:pPr>
            <w:r>
              <w:rPr>
                <w:szCs w:val="18"/>
              </w:rPr>
              <w:t>$</w:t>
            </w:r>
            <w:r w:rsidRPr="00831E76" w:rsidR="00C51ACC">
              <w:t>145,994</w:t>
            </w:r>
            <w:r w:rsidRPr="00831E76" w:rsidR="00703F76">
              <w:t xml:space="preserve"> </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2BC7646" w14:textId="77777777">
            <w:pPr>
              <w:pStyle w:val="RTableTextAbt"/>
              <w:ind w:right="23"/>
              <w:rPr>
                <w:szCs w:val="18"/>
              </w:rPr>
            </w:pPr>
            <w:r>
              <w:rPr>
                <w:szCs w:val="18"/>
              </w:rPr>
              <w:t>-</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4312606D" w14:textId="77777777">
            <w:pPr>
              <w:pStyle w:val="RTableTextAbt"/>
              <w:rPr>
                <w:szCs w:val="18"/>
              </w:rPr>
            </w:pPr>
            <w:r w:rsidRPr="00831E76">
              <w:t xml:space="preserve">$145,994 </w:t>
            </w:r>
          </w:p>
        </w:tc>
      </w:tr>
      <w:tr w14:paraId="79A053A1" w14:textId="77777777" w:rsidTr="000F3AD0">
        <w:tblPrEx>
          <w:tblW w:w="9000" w:type="dxa"/>
          <w:tblLayout w:type="fixed"/>
          <w:tblCellMar>
            <w:left w:w="29" w:type="dxa"/>
            <w:right w:w="29" w:type="dxa"/>
          </w:tblCellMar>
          <w:tblLook w:val="04A0"/>
        </w:tblPrEx>
        <w:tc>
          <w:tcPr>
            <w:tcW w:w="18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266071F2" w14:textId="77777777">
            <w:pPr>
              <w:pStyle w:val="LTableTextAbt"/>
              <w:rPr>
                <w:b/>
                <w:bCs w:val="0"/>
                <w:szCs w:val="18"/>
              </w:rPr>
            </w:pPr>
            <w:r w:rsidRPr="00D3291C">
              <w:rPr>
                <w:b/>
                <w:bCs w:val="0"/>
                <w:szCs w:val="18"/>
              </w:rPr>
              <w:t>All Activities</w:t>
            </w:r>
          </w:p>
        </w:tc>
        <w:tc>
          <w:tcPr>
            <w:tcW w:w="117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5D000CA1" w14:textId="77777777">
            <w:pPr>
              <w:pStyle w:val="RTableTextAbt"/>
              <w:rPr>
                <w:b/>
                <w:szCs w:val="18"/>
              </w:rPr>
            </w:pPr>
            <w:r w:rsidRPr="00F07967">
              <w:rPr>
                <w:b/>
              </w:rPr>
              <w:t>157,760</w:t>
            </w: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5F173C6" w14:textId="77777777">
            <w:pPr>
              <w:pStyle w:val="RTableTextAbt"/>
              <w:rPr>
                <w:b/>
                <w:szCs w:val="18"/>
              </w:rPr>
            </w:pPr>
          </w:p>
        </w:tc>
        <w:tc>
          <w:tcPr>
            <w:tcW w:w="108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AF3535C" w14:textId="77777777">
            <w:pPr>
              <w:pStyle w:val="RTableTextAbt"/>
              <w:rPr>
                <w:b/>
                <w:szCs w:val="18"/>
              </w:rPr>
            </w:pPr>
            <w:r w:rsidRPr="00F07967">
              <w:rPr>
                <w:b/>
              </w:rPr>
              <w:t xml:space="preserve"> </w:t>
            </w:r>
            <w:r w:rsidRPr="00F07967" w:rsidR="00C51ACC">
              <w:rPr>
                <w:b/>
              </w:rPr>
              <w:t>2.74</w:t>
            </w:r>
            <w:r w:rsidRPr="00F07967">
              <w:rPr>
                <w:b/>
              </w:rPr>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63D1E7DB" w14:textId="77777777">
            <w:pPr>
              <w:pStyle w:val="RTableTextAbt"/>
              <w:rPr>
                <w:b/>
                <w:szCs w:val="18"/>
              </w:rPr>
            </w:pPr>
            <w:r w:rsidRPr="00F07967">
              <w:rPr>
                <w:b/>
              </w:rPr>
              <w:t xml:space="preserve"> </w:t>
            </w:r>
            <w:r w:rsidRPr="00F07967" w:rsidR="00C51ACC">
              <w:rPr>
                <w:b/>
              </w:rPr>
              <w:t>432,</w:t>
            </w:r>
            <w:r w:rsidRPr="00F07967" w:rsidR="001F4660">
              <w:rPr>
                <w:b/>
              </w:rPr>
              <w:t>203</w:t>
            </w:r>
            <w:r w:rsidRPr="00F07967">
              <w:rPr>
                <w:b/>
              </w:rPr>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06B8AB15" w14:textId="77777777">
            <w:pPr>
              <w:pStyle w:val="RTableTextAbt"/>
              <w:rPr>
                <w:b/>
                <w:szCs w:val="18"/>
              </w:rPr>
            </w:pPr>
            <w:r>
              <w:rPr>
                <w:szCs w:val="18"/>
              </w:rPr>
              <w:t>$</w:t>
            </w:r>
            <w:r w:rsidRPr="00F07967" w:rsidR="00C51ACC">
              <w:rPr>
                <w:b/>
              </w:rPr>
              <w:t>31,59</w:t>
            </w:r>
            <w:r w:rsidRPr="00F07967" w:rsidR="001F4660">
              <w:rPr>
                <w:b/>
              </w:rPr>
              <w:t>2</w:t>
            </w:r>
            <w:r w:rsidRPr="00F07967" w:rsidR="00C51ACC">
              <w:rPr>
                <w:b/>
              </w:rPr>
              <w:t>,4</w:t>
            </w:r>
            <w:r w:rsidRPr="00F07967" w:rsidR="001F4660">
              <w:rPr>
                <w:b/>
              </w:rPr>
              <w:t>05</w:t>
            </w:r>
          </w:p>
        </w:tc>
        <w:tc>
          <w:tcPr>
            <w:tcW w:w="90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587F508" w14:textId="77777777">
            <w:pPr>
              <w:pStyle w:val="RTableTextAbt"/>
              <w:rPr>
                <w:b/>
                <w:szCs w:val="18"/>
              </w:rPr>
            </w:pPr>
            <w:r w:rsidRPr="00F07967">
              <w:rPr>
                <w:b/>
              </w:rPr>
              <w:t>$2,</w:t>
            </w:r>
            <w:r w:rsidRPr="00F07967" w:rsidR="00703F76">
              <w:rPr>
                <w:b/>
              </w:rPr>
              <w:t>92</w:t>
            </w:r>
            <w:r w:rsidR="001112CC">
              <w:rPr>
                <w:b/>
              </w:rPr>
              <w:t>2,680</w:t>
            </w:r>
            <w:r w:rsidRPr="00F07967">
              <w:rPr>
                <w:b/>
              </w:rPr>
              <w:t xml:space="preserve"> </w:t>
            </w:r>
          </w:p>
        </w:tc>
        <w:tc>
          <w:tcPr>
            <w:tcW w:w="990" w:type="dxa"/>
            <w:tcBorders>
              <w:top w:val="single" w:sz="4" w:space="0" w:color="auto"/>
              <w:left w:val="single" w:sz="4" w:space="0" w:color="auto"/>
              <w:bottom w:val="single" w:sz="4" w:space="0" w:color="auto"/>
              <w:right w:val="single" w:sz="4" w:space="0" w:color="auto"/>
            </w:tcBorders>
            <w:vAlign w:val="center"/>
          </w:tcPr>
          <w:p w:rsidR="0099084F" w:rsidRPr="00D3291C" w:rsidP="00CB1C05" w14:paraId="7BD01AC8" w14:textId="77777777">
            <w:pPr>
              <w:pStyle w:val="RTableTextAbt"/>
              <w:rPr>
                <w:b/>
                <w:szCs w:val="18"/>
                <w:u w:val="single"/>
              </w:rPr>
            </w:pPr>
            <w:r w:rsidRPr="00F07967">
              <w:rPr>
                <w:b/>
              </w:rPr>
              <w:t>$34,</w:t>
            </w:r>
            <w:r w:rsidRPr="00F07967" w:rsidR="00703F76">
              <w:rPr>
                <w:b/>
              </w:rPr>
              <w:t>51</w:t>
            </w:r>
            <w:r w:rsidR="001112CC">
              <w:rPr>
                <w:b/>
              </w:rPr>
              <w:t>5,086</w:t>
            </w:r>
            <w:r w:rsidRPr="00F07967">
              <w:rPr>
                <w:b/>
              </w:rPr>
              <w:t xml:space="preserve"> </w:t>
            </w:r>
          </w:p>
        </w:tc>
      </w:tr>
    </w:tbl>
    <w:p w:rsidR="009505F8" w:rsidRPr="0065459D" w:rsidP="00CB1C05" w14:paraId="16B533C3" w14:textId="77777777">
      <w:pPr>
        <w:pStyle w:val="BodyText"/>
        <w:rPr>
          <w:highlight w:val="yellow"/>
        </w:rPr>
      </w:pPr>
    </w:p>
    <w:p w:rsidR="009E04B7" w:rsidRPr="00395FCB" w:rsidP="00CB1C05" w14:paraId="408F8573" w14:textId="77777777">
      <w:pPr>
        <w:pStyle w:val="Heading2"/>
      </w:pPr>
      <w:bookmarkStart w:id="1527" w:name="_Ref106033547"/>
      <w:bookmarkStart w:id="1528" w:name="_Toc111035676"/>
      <w:bookmarkStart w:id="1529" w:name="_Toc111037101"/>
      <w:bookmarkStart w:id="1530" w:name="_Toc114062056"/>
      <w:bookmarkStart w:id="1531" w:name="_Toc165378775"/>
      <w:r w:rsidRPr="00395FCB">
        <w:t>Unfunded Mandates Reform Act (UMRA)</w:t>
      </w:r>
      <w:bookmarkEnd w:id="1527"/>
      <w:bookmarkEnd w:id="1528"/>
      <w:bookmarkEnd w:id="1529"/>
      <w:bookmarkEnd w:id="1530"/>
      <w:bookmarkEnd w:id="1531"/>
    </w:p>
    <w:p w:rsidR="00316A7F" w:rsidRPr="00395FCB" w:rsidP="00CB1C05" w14:paraId="5CFF5CCD" w14:textId="77777777">
      <w:pPr>
        <w:pStyle w:val="BodyText"/>
      </w:pPr>
      <w:r w:rsidRPr="00395FCB">
        <w:t xml:space="preserve">Title II of the Unfunded Mandates Reform Act of 1995, Pub. L. 104-4, establishes requirements for </w:t>
      </w:r>
      <w:r w:rsidR="00F74BBF">
        <w:t>f</w:t>
      </w:r>
      <w:r w:rsidRPr="00395FCB">
        <w:t xml:space="preserve">ederal agencies to assess the effects of their regulatory actions on </w:t>
      </w:r>
      <w:r w:rsidR="00F74BBF">
        <w:t>s</w:t>
      </w:r>
      <w:r w:rsidRPr="00395FCB">
        <w:t xml:space="preserve">tate, local, and </w:t>
      </w:r>
      <w:r w:rsidR="00F74BBF">
        <w:t>t</w:t>
      </w:r>
      <w:r w:rsidRPr="00395FCB">
        <w:t>ribal governments, and the private sector. Under section 202 of the UMRA, EPA generally must prepare a written statement, including a cost-benefit analysis, for proposed and final rules with “</w:t>
      </w:r>
      <w:r w:rsidR="00B931C3">
        <w:t>f</w:t>
      </w:r>
      <w:r w:rsidRPr="00395FCB">
        <w:t xml:space="preserve">ederal mandates” that might result in expenditures by </w:t>
      </w:r>
      <w:r w:rsidR="00B931C3">
        <w:t>s</w:t>
      </w:r>
      <w:r w:rsidRPr="00395FCB">
        <w:t xml:space="preserve">tate, local, and </w:t>
      </w:r>
      <w:r w:rsidR="00B931C3">
        <w:t>t</w:t>
      </w:r>
      <w:r w:rsidRPr="00395FCB">
        <w:t>ribal governments, in the aggregate, or by the private sector</w:t>
      </w:r>
      <w:r w:rsidR="00150024">
        <w:t xml:space="preserve"> of</w:t>
      </w:r>
      <w:r w:rsidRPr="00150024" w:rsidR="00150024">
        <w:rPr>
          <w:rStyle w:val="Heading7Char"/>
        </w:rPr>
        <w:t xml:space="preserve"> </w:t>
      </w:r>
      <w:r w:rsidRPr="00A806FC" w:rsidR="00150024">
        <w:t>$1</w:t>
      </w:r>
      <w:r w:rsidR="00150024">
        <w:t>83</w:t>
      </w:r>
      <w:r w:rsidRPr="00A806FC" w:rsidR="00150024">
        <w:t xml:space="preserve"> million</w:t>
      </w:r>
      <w:r w:rsidR="00150024">
        <w:t xml:space="preserve"> in 2023$</w:t>
      </w:r>
      <w:r w:rsidRPr="00A806FC" w:rsidR="00150024">
        <w:t xml:space="preserve"> (</w:t>
      </w:r>
      <w:r w:rsidR="00150024">
        <w:t xml:space="preserve">$100 million in 1995$ </w:t>
      </w:r>
      <w:r w:rsidRPr="00A806FC" w:rsidR="00150024">
        <w:t>adjusted for inflation</w:t>
      </w:r>
      <w:r w:rsidR="00150024">
        <w:t xml:space="preserve"> using the GDP implicit price deflator</w:t>
      </w:r>
      <w:r w:rsidRPr="00A806FC" w:rsidR="00150024">
        <w:t>)</w:t>
      </w:r>
      <w:r w:rsidR="00150024">
        <w:t xml:space="preserve"> or more in any one year</w:t>
      </w:r>
      <w:r w:rsidRPr="00395FCB">
        <w:t xml:space="preserve">. The </w:t>
      </w:r>
      <w:r w:rsidR="000421C4">
        <w:t>final</w:t>
      </w:r>
      <w:r w:rsidRPr="00395FCB">
        <w:t xml:space="preserve"> rule </w:t>
      </w:r>
      <w:r w:rsidR="00B931C3">
        <w:t>“Regulation of Perchloroethylene Under</w:t>
      </w:r>
      <w:r w:rsidRPr="00911CB5" w:rsidR="00B931C3">
        <w:t xml:space="preserve"> TSCA Section 6(a),” </w:t>
      </w:r>
      <w:r w:rsidRPr="00395FCB">
        <w:t xml:space="preserve">is not expected to affect state, local, or </w:t>
      </w:r>
      <w:r w:rsidR="00B931C3">
        <w:t>t</w:t>
      </w:r>
      <w:r w:rsidRPr="00395FCB">
        <w:t>ribal governments because the rule affects entities that use PCE</w:t>
      </w:r>
      <w:r w:rsidR="00A455A6">
        <w:t>s</w:t>
      </w:r>
      <w:r w:rsidRPr="00395FCB">
        <w:t xml:space="preserve"> and the use of PCE by government entities is minimal. In addition, the cost of the rule to the private sector does not exceed the inflation-adjusted UMRA threshold of $1</w:t>
      </w:r>
      <w:r w:rsidR="00150024">
        <w:t>83</w:t>
      </w:r>
      <w:r w:rsidRPr="00395FCB">
        <w:t xml:space="preserve"> million.</w:t>
      </w:r>
    </w:p>
    <w:p w:rsidR="009E04B7" w:rsidP="00CB1C05" w14:paraId="4B97FE03" w14:textId="77777777">
      <w:pPr>
        <w:pStyle w:val="Heading2"/>
      </w:pPr>
      <w:bookmarkStart w:id="1532" w:name="_Ref106033558"/>
      <w:bookmarkStart w:id="1533" w:name="_Toc111035677"/>
      <w:bookmarkStart w:id="1534" w:name="_Toc111037102"/>
      <w:bookmarkStart w:id="1535" w:name="_Toc114062057"/>
      <w:bookmarkStart w:id="1536" w:name="_Ref121300020"/>
      <w:bookmarkStart w:id="1537" w:name="_Toc165378776"/>
      <w:r w:rsidRPr="00395FCB">
        <w:t>Executive Order 12898 – Environmental Justice Impacts</w:t>
      </w:r>
      <w:bookmarkEnd w:id="1532"/>
      <w:bookmarkEnd w:id="1533"/>
      <w:bookmarkEnd w:id="1534"/>
      <w:bookmarkEnd w:id="1535"/>
      <w:bookmarkEnd w:id="1536"/>
      <w:bookmarkEnd w:id="1537"/>
    </w:p>
    <w:p w:rsidR="009F60B1" w:rsidRPr="001D59A0" w:rsidP="00CB1C05" w14:paraId="20F89541" w14:textId="77777777">
      <w:pPr>
        <w:pStyle w:val="BodyText"/>
      </w:pPr>
      <w:r w:rsidRPr="001D59A0">
        <w:t>EPA’s “Technical Guidance for Assessing Environmental Justice in Regulatory Analysis</w:t>
      </w:r>
      <w:r>
        <w:rPr>
          <w:rStyle w:val="FootnoteReference"/>
        </w:rPr>
        <w:footnoteReference w:id="33"/>
      </w:r>
      <w:r w:rsidRPr="001D59A0">
        <w:t xml:space="preserve">” provides recommendations that encourage analysts to conduct the highest quality analysis feasible, recognizing that data limitations, time and resource constraints, and analytic challenges will vary by media and circumstance </w:t>
      </w:r>
      <w:r w:rsidR="005B4F1F">
        <w:t>(</w:t>
      </w:r>
      <w:hyperlink w:anchor="_ENREF_75" w:tooltip="U.S. Environmental Protection Agency (EPA), 2016 #4" w:history="1">
        <w:r w:rsidR="00414172">
          <w:fldChar w:fldCharType="begin" w:fldLock="1"/>
        </w:r>
        <w:r w:rsidR="00414172">
          <w:instrText xml:space="preserve"> ADDIN EN.CITE &lt;EndNote&gt;&lt;Cite ExcludeAuth="1"&gt;&lt;Author&gt;U.S. Environmental Protection Agency (EPA)&lt;/Author&gt;&lt;Year&gt;2016&lt;/Year&gt;&lt;RecNum&gt;4&lt;/RecNum&gt;&lt;Prefix&gt;EPA &lt;/Prefix&gt;&lt;DisplayText&gt;EPA 2016b&lt;/DisplayText&gt;&lt;record&gt;&lt;rec-number&gt;4&lt;/rec-number&gt;&lt;foreign-keys&gt;&lt;key app="EN" db-id="52wf2wf0o0rv01e9dzo52td80t0590tp2fwd" timestamp="1714499636"&gt;4&lt;/key&gt;&lt;/foreign-keys&gt;&lt;ref-type name="Government Document"&gt;46&lt;/ref-type&gt;&lt;contributors&gt;&lt;authors&gt;&lt;author&gt;U.S. Environmental Protection Agency (EPA),&lt;/author&gt;&lt;/authors&gt;&lt;/contributors&gt;&lt;titles&gt;&lt;title&gt;Technical Guidance for Assessing Environmental Justice in Regulatory Analysis&lt;/title&gt;&lt;/titles&gt;&lt;dates&gt;&lt;year&gt;2016&lt;/year&gt;&lt;/dates&gt;&lt;urls&gt;&lt;related-urls&gt;&lt;url&gt;https://www.epa.gov/sites/default/files/2016-06/documents/ejtg_5_6_16_v5.1.pdf&lt;/url&gt;&lt;/related-urls&gt;&lt;/urls&gt;&lt;/record&gt;&lt;/Cite&gt;&lt;/EndNote&gt;</w:instrText>
        </w:r>
        <w:r w:rsidR="00414172">
          <w:fldChar w:fldCharType="separate"/>
        </w:r>
        <w:r w:rsidR="00414172">
          <w:rPr>
            <w:noProof/>
          </w:rPr>
          <w:t>EPA 2016b</w:t>
        </w:r>
        <w:r w:rsidR="00414172">
          <w:fldChar w:fldCharType="end"/>
        </w:r>
      </w:hyperlink>
      <w:r w:rsidR="005B4F1F">
        <w:t>).</w:t>
      </w:r>
      <w:r w:rsidRPr="001D59A0">
        <w:t xml:space="preserve"> This analysis presents information about the facilities, workforce, and communities potentially affected by the regulatory options under current conditions before the </w:t>
      </w:r>
      <w:r w:rsidR="000421C4">
        <w:t>final</w:t>
      </w:r>
      <w:r w:rsidRPr="001D59A0">
        <w:t xml:space="preserve"> rule goes into effect. It draws on publicly available data provided by EPA, U.S. Census, and CDC, including the Toxics Release Inventory (TRI), EPA Enforcement and Compliance History Online (ECHO), National Air Toxics Assessment (NATA), the American Community Survey, and the Behavioral Risk Factor Surveillance System.  </w:t>
      </w:r>
    </w:p>
    <w:p w:rsidR="009F60B1" w:rsidP="00CB1C05" w14:paraId="7B82A21F" w14:textId="77777777">
      <w:pPr>
        <w:pStyle w:val="BodyText"/>
      </w:pPr>
      <w:r w:rsidRPr="00CD7C54">
        <w:t>This analysis is to characterize the baseline conditions faced by communities and workers affected by the regulation to identify the potential for disproportionate impacts on minority and low-income populations. The EJ analysis first characterizes the average demographic characteristics of communities near all PCE facilities compared to national and rural averages. The baseline characterization across all facilities establishes typical demographics near these facilities and provides a useful point of departure for examining specific subsets of facilities of special interest. The analysis then delves into the characteristics of communities near facilities associated with</w:t>
      </w:r>
      <w:r>
        <w:t xml:space="preserve"> highlighted COUs.</w:t>
      </w:r>
    </w:p>
    <w:p w:rsidR="009F60B1" w:rsidP="00CB1C05" w14:paraId="5D92725A" w14:textId="77777777">
      <w:pPr>
        <w:pStyle w:val="BodyText"/>
      </w:pPr>
      <w:r>
        <w:t xml:space="preserve">In choosing COUs, </w:t>
      </w:r>
      <w:r w:rsidR="00EA0528">
        <w:t>EPA used</w:t>
      </w:r>
      <w:r>
        <w:t xml:space="preserve"> TRI to highlight categories of point sources that might have significant fenceline exposure from air emissions. No point sources were found to have significant fenceline exposure from water emissions.  Eight occupational exposure scenarios (OESs) had fenceline exposure from air emissions:</w:t>
      </w:r>
    </w:p>
    <w:p w:rsidR="009F60B1" w:rsidP="00CB1C05" w14:paraId="5639C089" w14:textId="77777777">
      <w:pPr>
        <w:pStyle w:val="ListParagraph"/>
        <w:numPr>
          <w:ilvl w:val="0"/>
          <w:numId w:val="44"/>
        </w:numPr>
        <w:spacing w:after="160" w:line="259" w:lineRule="auto"/>
      </w:pPr>
      <w:r>
        <w:t>Maskant for chemical milling</w:t>
      </w:r>
    </w:p>
    <w:p w:rsidR="009F60B1" w:rsidP="00CB1C05" w14:paraId="009C1972" w14:textId="77777777">
      <w:pPr>
        <w:pStyle w:val="ListParagraph"/>
        <w:numPr>
          <w:ilvl w:val="0"/>
          <w:numId w:val="44"/>
        </w:numPr>
        <w:spacing w:after="160" w:line="259" w:lineRule="auto"/>
      </w:pPr>
      <w:r>
        <w:t>Incorporation into formulation, mixture, or reaction product</w:t>
      </w:r>
    </w:p>
    <w:p w:rsidR="009F60B1" w:rsidP="00CB1C05" w14:paraId="7F88DD70" w14:textId="77777777">
      <w:pPr>
        <w:pStyle w:val="ListParagraph"/>
        <w:numPr>
          <w:ilvl w:val="0"/>
          <w:numId w:val="44"/>
        </w:numPr>
        <w:spacing w:after="160" w:line="259" w:lineRule="auto"/>
      </w:pPr>
      <w:r>
        <w:t>Industrial processing aid (mostly catalyst regeneration for petrochemical manufacturing)</w:t>
      </w:r>
    </w:p>
    <w:p w:rsidR="009F60B1" w:rsidP="00CB1C05" w14:paraId="40A40647" w14:textId="77777777">
      <w:pPr>
        <w:pStyle w:val="ListParagraph"/>
        <w:numPr>
          <w:ilvl w:val="0"/>
          <w:numId w:val="44"/>
        </w:numPr>
        <w:spacing w:after="160" w:line="259" w:lineRule="auto"/>
      </w:pPr>
      <w:r>
        <w:t>Metalworking fluids</w:t>
      </w:r>
    </w:p>
    <w:p w:rsidR="009F60B1" w:rsidP="00CB1C05" w14:paraId="6F91A915" w14:textId="77777777">
      <w:pPr>
        <w:pStyle w:val="ListParagraph"/>
        <w:numPr>
          <w:ilvl w:val="0"/>
          <w:numId w:val="44"/>
        </w:numPr>
        <w:spacing w:after="160" w:line="259" w:lineRule="auto"/>
      </w:pPr>
      <w:r>
        <w:t>Other industrial uses – textile processing</w:t>
      </w:r>
    </w:p>
    <w:p w:rsidR="009F60B1" w:rsidP="00CB1C05" w14:paraId="42107BEC" w14:textId="77777777">
      <w:pPr>
        <w:pStyle w:val="ListParagraph"/>
        <w:numPr>
          <w:ilvl w:val="0"/>
          <w:numId w:val="44"/>
        </w:numPr>
        <w:spacing w:after="160" w:line="259" w:lineRule="auto"/>
      </w:pPr>
      <w:r>
        <w:t>Degreasing (batch open-top degreasing, batch closed-loop degreasing, web vapor degreasing, and cold cleaning)</w:t>
      </w:r>
    </w:p>
    <w:p w:rsidR="009F60B1" w:rsidP="00CB1C05" w14:paraId="0D6ED8CA" w14:textId="77777777">
      <w:pPr>
        <w:pStyle w:val="ListParagraph"/>
        <w:numPr>
          <w:ilvl w:val="0"/>
          <w:numId w:val="44"/>
        </w:numPr>
        <w:spacing w:after="160" w:line="259" w:lineRule="auto"/>
      </w:pPr>
      <w:r>
        <w:t>Manufacturing (PCE)</w:t>
      </w:r>
    </w:p>
    <w:p w:rsidR="009F60B1" w:rsidP="00CB1C05" w14:paraId="707F7EDE" w14:textId="77777777">
      <w:pPr>
        <w:pStyle w:val="ListParagraph"/>
        <w:numPr>
          <w:ilvl w:val="0"/>
          <w:numId w:val="44"/>
        </w:numPr>
        <w:spacing w:after="160" w:line="259" w:lineRule="auto"/>
      </w:pPr>
      <w:r>
        <w:t>Processing as a reactant (mostly refrigerant manufacture)</w:t>
      </w:r>
      <w:r w:rsidR="0023505F">
        <w:t>.</w:t>
      </w:r>
    </w:p>
    <w:p w:rsidR="009F60B1" w:rsidP="00CB1C05" w14:paraId="66330168" w14:textId="77777777">
      <w:pPr>
        <w:pStyle w:val="BodyText"/>
      </w:pPr>
      <w:r>
        <w:t xml:space="preserve">EPA excluded metalworking fluids and other industrial uses – textile processing from this EJ analysis.  </w:t>
      </w:r>
      <w:r w:rsidR="00B41E4C">
        <w:t xml:space="preserve">Use of PCE in metalworking fluids only presented unreasonable risk for dermal exposure in the risk evaluation, so it was not included in the EJ analysis.  </w:t>
      </w:r>
      <w:r>
        <w:t xml:space="preserve">Other industrial uses – textile manufacturing only had one site present unreasonable risk (Phifer Inc. Tuscaloosa, AL) and </w:t>
      </w:r>
      <w:r w:rsidR="0023505F">
        <w:t>this entity’s</w:t>
      </w:r>
      <w:r>
        <w:t xml:space="preserve"> use may be atypical for their NAICS code, so it was not included in the EJ analysis.</w:t>
      </w:r>
      <w:r>
        <w:rPr>
          <w:rStyle w:val="FootnoteReference"/>
        </w:rPr>
        <w:footnoteReference w:id="34"/>
      </w:r>
    </w:p>
    <w:p w:rsidR="009F60B1" w:rsidP="00CB1C05" w14:paraId="4DC9EF3D" w14:textId="77777777">
      <w:pPr>
        <w:pStyle w:val="BodyText"/>
      </w:pPr>
      <w:r>
        <w:t>For all six of the</w:t>
      </w:r>
      <w:r w:rsidR="0023505F">
        <w:t xml:space="preserve"> remaining</w:t>
      </w:r>
      <w:r>
        <w:t xml:space="preserve"> OESs</w:t>
      </w:r>
      <w:r w:rsidR="00821A9D">
        <w:t>, EPA is</w:t>
      </w:r>
      <w:r>
        <w:t xml:space="preserve"> presenting a more granular assessment of facilities and communities with possible fenceline exposure.  </w:t>
      </w:r>
      <w:r w:rsidR="00821A9D">
        <w:t>This analysis</w:t>
      </w:r>
      <w:r>
        <w:t xml:space="preserve"> also present</w:t>
      </w:r>
      <w:r w:rsidR="00821A9D">
        <w:t>s</w:t>
      </w:r>
      <w:r>
        <w:t xml:space="preserve"> an assessment of worker demographics for five of these OESs (all but degreasing).  </w:t>
      </w:r>
      <w:r w:rsidR="00821A9D">
        <w:t>The analysis</w:t>
      </w:r>
      <w:r>
        <w:t xml:space="preserve"> exclude</w:t>
      </w:r>
      <w:r w:rsidR="00821A9D">
        <w:t>s</w:t>
      </w:r>
      <w:r>
        <w:t xml:space="preserve"> degreasing because degreasing could take place in a wide variety of NAICS.</w:t>
      </w:r>
    </w:p>
    <w:p w:rsidR="00647E16" w:rsidP="00CB1C05" w14:paraId="56EBC5AF" w14:textId="77777777">
      <w:pPr>
        <w:pStyle w:val="BodyText"/>
      </w:pPr>
      <w:r>
        <w:t xml:space="preserve">EPA also assessed worker demographics for dry cleaning.  A large number of dry cleaning workers would be affected by this regulation and the effects of this regulation on such workers would depend on the phaseout period of the final regulation (the final and alternate options include 10-year and 15-year phaseouts, respectively).  </w:t>
      </w:r>
    </w:p>
    <w:p w:rsidR="009F60B1" w:rsidRPr="001D1396" w:rsidP="00CB1C05" w14:paraId="2E0BB234" w14:textId="77777777">
      <w:pPr>
        <w:pStyle w:val="BodyText"/>
      </w:pPr>
      <w:r>
        <w:t xml:space="preserve">PCE regulation will affect many other workers, but </w:t>
      </w:r>
      <w:r w:rsidR="00821A9D">
        <w:t xml:space="preserve">this </w:t>
      </w:r>
      <w:r>
        <w:t xml:space="preserve">assessment </w:t>
      </w:r>
      <w:r w:rsidR="00821A9D">
        <w:t xml:space="preserve">is limited </w:t>
      </w:r>
      <w:r>
        <w:t xml:space="preserve">to the workers </w:t>
      </w:r>
      <w:r w:rsidR="00821A9D">
        <w:t xml:space="preserve">noted </w:t>
      </w:r>
      <w:r>
        <w:t xml:space="preserve">above because most other uses will be prohibited under all </w:t>
      </w:r>
      <w:r w:rsidR="000421C4">
        <w:t>regulatory</w:t>
      </w:r>
      <w:r>
        <w:t xml:space="preserve"> </w:t>
      </w:r>
      <w:r w:rsidR="00821A9D">
        <w:t>options</w:t>
      </w:r>
      <w:r>
        <w:t>.</w:t>
      </w:r>
    </w:p>
    <w:p w:rsidR="009F60B1" w:rsidP="00CB1C05" w14:paraId="11C03063" w14:textId="008BBFE0">
      <w:pPr>
        <w:pStyle w:val="BodyText"/>
      </w:pPr>
      <w:r>
        <w:t>This</w:t>
      </w:r>
      <w:r w:rsidRPr="00DF40AB">
        <w:t xml:space="preserve"> analysis also presents sociodemographic characteristics for</w:t>
      </w:r>
      <w:r w:rsidRPr="00DF40AB">
        <w:rPr>
          <w:color w:val="FF0000"/>
        </w:rPr>
        <w:t xml:space="preserve"> </w:t>
      </w:r>
      <w:r>
        <w:t>14</w:t>
      </w:r>
      <w:r w:rsidRPr="0034736B">
        <w:t xml:space="preserve"> </w:t>
      </w:r>
      <w:r w:rsidRPr="00DF40AB">
        <w:t xml:space="preserve">communities near </w:t>
      </w:r>
      <w:r>
        <w:t xml:space="preserve">individual facilities.  These facilities were chosen for industries with a few facilities or for facilities that had a large number of nearby facilities reporting to TRI.  </w:t>
      </w:r>
      <w:r w:rsidR="00821A9D">
        <w:t>This analysis</w:t>
      </w:r>
      <w:r>
        <w:t xml:space="preserve"> chose facilities with fenceline risk, which was defined </w:t>
      </w:r>
      <w:r w:rsidRPr="00DF40AB">
        <w:t xml:space="preserve">as inhalation risk above at least one benchmark </w:t>
      </w:r>
      <w:r w:rsidR="00821A9D">
        <w:t xml:space="preserve">at a distance of </w:t>
      </w:r>
      <w:r>
        <w:t>5</w:t>
      </w:r>
      <w:r w:rsidRPr="00DF40AB">
        <w:t xml:space="preserve"> meters </w:t>
      </w:r>
      <w:r w:rsidR="00821A9D">
        <w:t xml:space="preserve">or more </w:t>
      </w:r>
      <w:r w:rsidRPr="00DF40AB">
        <w:t xml:space="preserve">from the site.  </w:t>
      </w:r>
      <w:r>
        <w:t>B</w:t>
      </w:r>
      <w:r w:rsidRPr="00DF40AB">
        <w:t xml:space="preserve">enchmark risks </w:t>
      </w:r>
      <w:r>
        <w:t xml:space="preserve">for PCE are </w:t>
      </w:r>
      <w:r w:rsidRPr="00DF40AB">
        <w:t xml:space="preserve">defined </w:t>
      </w:r>
      <w:r>
        <w:t xml:space="preserve">in </w:t>
      </w:r>
      <w:r>
        <w:fldChar w:fldCharType="begin" w:fldLock="1"/>
      </w:r>
      <w:r>
        <w:instrText xml:space="preserve"> REF _Ref125450242 \h </w:instrText>
      </w:r>
      <w:r>
        <w:fldChar w:fldCharType="separate"/>
      </w:r>
      <w:r w:rsidRPr="00575FE0" w:rsidR="0092222B">
        <w:t xml:space="preserve">Table </w:t>
      </w:r>
      <w:r w:rsidR="0092222B">
        <w:rPr>
          <w:noProof/>
        </w:rPr>
        <w:t>10</w:t>
      </w:r>
      <w:r w:rsidR="0092222B">
        <w:noBreakHyphen/>
      </w:r>
      <w:r w:rsidR="0092222B">
        <w:rPr>
          <w:noProof/>
        </w:rPr>
        <w:t>12</w:t>
      </w:r>
      <w:r>
        <w:fldChar w:fldCharType="end"/>
      </w:r>
      <w:r w:rsidR="00B738A6">
        <w:t xml:space="preserve"> </w:t>
      </w:r>
      <w:r w:rsidR="00A34C16">
        <w:t>{</w:t>
      </w:r>
      <w:r w:rsidR="00B738A6">
        <w:t>EPA 2022</w:t>
      </w:r>
      <w:r w:rsidR="00A34C16">
        <w:t>}</w:t>
      </w:r>
      <w:r>
        <w:t>.</w:t>
      </w:r>
    </w:p>
    <w:tbl>
      <w:tblPr>
        <w:tblStyle w:val="TableGrid"/>
        <w:tblW w:w="0" w:type="auto"/>
        <w:tblLook w:val="04A0"/>
      </w:tblPr>
      <w:tblGrid>
        <w:gridCol w:w="1800"/>
        <w:gridCol w:w="1890"/>
        <w:gridCol w:w="3781"/>
        <w:gridCol w:w="1889"/>
      </w:tblGrid>
      <w:tr w14:paraId="2F11E6FB" w14:textId="77777777" w:rsidTr="00F4296C">
        <w:tblPrEx>
          <w:tblW w:w="0" w:type="auto"/>
          <w:tblLook w:val="04A0"/>
        </w:tblPrEx>
        <w:trPr>
          <w:trHeight w:val="300"/>
        </w:trPr>
        <w:tc>
          <w:tcPr>
            <w:tcW w:w="9360" w:type="dxa"/>
            <w:gridSpan w:val="4"/>
            <w:tcBorders>
              <w:top w:val="nil"/>
              <w:left w:val="nil"/>
              <w:bottom w:val="single" w:sz="4" w:space="0" w:color="auto"/>
              <w:right w:val="nil"/>
            </w:tcBorders>
            <w:shd w:val="clear" w:color="auto" w:fill="auto"/>
            <w:noWrap/>
          </w:tcPr>
          <w:p w:rsidR="003A62A6" w:rsidRPr="000103AA" w:rsidP="00CB1C05" w14:paraId="150D01FC" w14:textId="77777777">
            <w:pPr>
              <w:pStyle w:val="TableTitleA"/>
            </w:pPr>
            <w:bookmarkStart w:id="1538" w:name="_Ref125450242"/>
            <w:bookmarkStart w:id="1539" w:name="_Toc121142732"/>
            <w:bookmarkStart w:id="1540" w:name="_Toc165379758"/>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2</w:t>
            </w:r>
            <w:r w:rsidR="00BC4B5D">
              <w:rPr>
                <w:noProof/>
              </w:rPr>
              <w:fldChar w:fldCharType="end"/>
            </w:r>
            <w:bookmarkEnd w:id="1538"/>
            <w:r w:rsidRPr="00575FE0">
              <w:t xml:space="preserve">: </w:t>
            </w:r>
            <w:r>
              <w:t>Inhalation Hazard Values Used in Risk Estimation for Perchloroethylene (Fenceline and Multi-Year Analyses)</w:t>
            </w:r>
            <w:bookmarkEnd w:id="1539"/>
            <w:bookmarkEnd w:id="1540"/>
          </w:p>
        </w:tc>
      </w:tr>
      <w:tr w14:paraId="5E525171" w14:textId="77777777" w:rsidTr="00BF6677">
        <w:tblPrEx>
          <w:tblW w:w="0" w:type="auto"/>
          <w:tblLook w:val="04A0"/>
        </w:tblPrEx>
        <w:trPr>
          <w:trHeight w:val="300"/>
        </w:trPr>
        <w:tc>
          <w:tcPr>
            <w:tcW w:w="1800" w:type="dxa"/>
            <w:tcBorders>
              <w:top w:val="single" w:sz="4" w:space="0" w:color="auto"/>
            </w:tcBorders>
            <w:shd w:val="clear" w:color="auto" w:fill="48A9C5"/>
            <w:noWrap/>
            <w:hideMark/>
          </w:tcPr>
          <w:p w:rsidR="00F4296C" w:rsidRPr="000103AA" w:rsidP="00CB1C05" w14:paraId="5CD6FB21" w14:textId="77777777">
            <w:pPr>
              <w:pStyle w:val="TableSubtitle"/>
            </w:pPr>
            <w:r>
              <w:t xml:space="preserve">Multi-Year Analyses </w:t>
            </w:r>
            <w:r>
              <w:rPr>
                <w:szCs w:val="20"/>
              </w:rPr>
              <w:t xml:space="preserve">Scenario </w:t>
            </w:r>
          </w:p>
        </w:tc>
        <w:tc>
          <w:tcPr>
            <w:tcW w:w="1890" w:type="dxa"/>
            <w:tcBorders>
              <w:top w:val="single" w:sz="4" w:space="0" w:color="auto"/>
            </w:tcBorders>
            <w:shd w:val="clear" w:color="auto" w:fill="48A9C5"/>
            <w:noWrap/>
            <w:hideMark/>
          </w:tcPr>
          <w:p w:rsidR="00F4296C" w:rsidRPr="000103AA" w:rsidP="00CB1C05" w14:paraId="3E6D19EC" w14:textId="77777777">
            <w:pPr>
              <w:pStyle w:val="TableSubtitle"/>
            </w:pPr>
            <w:r>
              <w:rPr>
                <w:szCs w:val="20"/>
              </w:rPr>
              <w:t xml:space="preserve">Endpoint </w:t>
            </w:r>
          </w:p>
        </w:tc>
        <w:tc>
          <w:tcPr>
            <w:tcW w:w="3781" w:type="dxa"/>
            <w:tcBorders>
              <w:top w:val="single" w:sz="4" w:space="0" w:color="auto"/>
            </w:tcBorders>
            <w:shd w:val="clear" w:color="auto" w:fill="48A9C5"/>
            <w:noWrap/>
            <w:hideMark/>
          </w:tcPr>
          <w:p w:rsidR="00F4296C" w:rsidP="00CB1C05" w14:paraId="7A885304" w14:textId="77777777">
            <w:pPr>
              <w:pStyle w:val="TableSubtitle"/>
              <w:rPr>
                <w:szCs w:val="20"/>
              </w:rPr>
            </w:pPr>
            <w:r>
              <w:rPr>
                <w:szCs w:val="20"/>
              </w:rPr>
              <w:t xml:space="preserve">Inhalation </w:t>
            </w:r>
          </w:p>
          <w:p w:rsidR="00F4296C" w:rsidP="00CB1C05" w14:paraId="5AE5A9F3" w14:textId="77777777">
            <w:pPr>
              <w:pStyle w:val="TableSubtitle"/>
              <w:rPr>
                <w:szCs w:val="20"/>
              </w:rPr>
            </w:pPr>
            <w:r>
              <w:rPr>
                <w:szCs w:val="20"/>
              </w:rPr>
              <w:t xml:space="preserve">Hazard Value </w:t>
            </w:r>
          </w:p>
          <w:p w:rsidR="00F4296C" w:rsidRPr="000103AA" w:rsidP="00CB1C05" w14:paraId="37B5C5E4" w14:textId="77777777">
            <w:pPr>
              <w:pStyle w:val="TableSubtitle"/>
            </w:pPr>
            <w:r>
              <w:rPr>
                <w:szCs w:val="20"/>
              </w:rPr>
              <w:t xml:space="preserve">(Exposure Durations) </w:t>
            </w:r>
          </w:p>
        </w:tc>
        <w:tc>
          <w:tcPr>
            <w:tcW w:w="1889" w:type="dxa"/>
            <w:tcBorders>
              <w:top w:val="single" w:sz="4" w:space="0" w:color="auto"/>
            </w:tcBorders>
            <w:shd w:val="clear" w:color="auto" w:fill="48A9C5"/>
            <w:noWrap/>
            <w:hideMark/>
          </w:tcPr>
          <w:p w:rsidR="00F4296C" w:rsidRPr="000103AA" w:rsidP="00CB1C05" w14:paraId="537583E9" w14:textId="77777777">
            <w:pPr>
              <w:pStyle w:val="TableSubtitle"/>
            </w:pPr>
            <w:r>
              <w:rPr>
                <w:szCs w:val="20"/>
              </w:rPr>
              <w:t xml:space="preserve">Benchmark </w:t>
            </w:r>
          </w:p>
        </w:tc>
      </w:tr>
      <w:tr w14:paraId="36C239A9" w14:textId="77777777" w:rsidTr="00BF6677">
        <w:tblPrEx>
          <w:tblW w:w="0" w:type="auto"/>
          <w:tblLook w:val="04A0"/>
        </w:tblPrEx>
        <w:trPr>
          <w:trHeight w:val="300"/>
        </w:trPr>
        <w:tc>
          <w:tcPr>
            <w:tcW w:w="1800" w:type="dxa"/>
            <w:noWrap/>
          </w:tcPr>
          <w:p w:rsidR="00F4296C" w:rsidRPr="00317713" w:rsidP="00CB1C05" w14:paraId="170B470D" w14:textId="77777777">
            <w:pPr>
              <w:pStyle w:val="LTableTextAbt"/>
              <w:rPr>
                <w:rFonts w:ascii="Times New Roman" w:hAnsi="Times New Roman" w:cs="Times New Roman"/>
                <w:b/>
              </w:rPr>
            </w:pPr>
            <w:r w:rsidRPr="00317713">
              <w:rPr>
                <w:rFonts w:ascii="Times New Roman" w:hAnsi="Times New Roman" w:cs="Times New Roman"/>
              </w:rPr>
              <w:t xml:space="preserve">Acute </w:t>
            </w:r>
          </w:p>
        </w:tc>
        <w:tc>
          <w:tcPr>
            <w:tcW w:w="1890" w:type="dxa"/>
            <w:noWrap/>
          </w:tcPr>
          <w:p w:rsidR="00F4296C" w:rsidRPr="00317713" w:rsidP="00CB1C05" w14:paraId="26B17FE3" w14:textId="77777777">
            <w:pPr>
              <w:pStyle w:val="LTableTextAbt"/>
              <w:rPr>
                <w:rFonts w:ascii="Times New Roman" w:hAnsi="Times New Roman" w:cs="Times New Roman"/>
              </w:rPr>
            </w:pPr>
            <w:r w:rsidRPr="00317713">
              <w:rPr>
                <w:rFonts w:ascii="Times New Roman" w:hAnsi="Times New Roman" w:cs="Times New Roman"/>
              </w:rPr>
              <w:t xml:space="preserve">Neurological: </w:t>
            </w:r>
          </w:p>
          <w:p w:rsidR="00F4296C" w:rsidRPr="00317713" w:rsidP="00CB1C05" w14:paraId="0283E9DB" w14:textId="77777777">
            <w:pPr>
              <w:pStyle w:val="LTableTextAbt"/>
              <w:rPr>
                <w:rFonts w:ascii="Times New Roman" w:hAnsi="Times New Roman" w:cs="Times New Roman"/>
              </w:rPr>
            </w:pPr>
            <w:r w:rsidRPr="00317713">
              <w:rPr>
                <w:rFonts w:ascii="Times New Roman" w:hAnsi="Times New Roman" w:cs="Times New Roman"/>
              </w:rPr>
              <w:t xml:space="preserve">Increased latency in visual signaling </w:t>
            </w:r>
          </w:p>
        </w:tc>
        <w:tc>
          <w:tcPr>
            <w:tcW w:w="3781" w:type="dxa"/>
            <w:noWrap/>
          </w:tcPr>
          <w:p w:rsidR="00F4296C" w:rsidRPr="00317713" w:rsidP="00CB1C05" w14:paraId="19AF277D" w14:textId="77777777">
            <w:pPr>
              <w:pStyle w:val="LTableTextAbt"/>
              <w:rPr>
                <w:rFonts w:ascii="Times New Roman" w:hAnsi="Times New Roman" w:cs="Times New Roman"/>
              </w:rPr>
            </w:pPr>
            <w:r w:rsidRPr="00317713">
              <w:rPr>
                <w:rFonts w:ascii="Times New Roman" w:hAnsi="Times New Roman" w:cs="Times New Roman"/>
              </w:rPr>
              <w:t xml:space="preserve">1.7 ppm (24-hr exposure/day) </w:t>
            </w:r>
          </w:p>
        </w:tc>
        <w:tc>
          <w:tcPr>
            <w:tcW w:w="1889" w:type="dxa"/>
            <w:noWrap/>
          </w:tcPr>
          <w:p w:rsidR="00F4296C" w:rsidRPr="000862E6" w:rsidP="00CB1C05" w14:paraId="6F8AB157" w14:textId="77777777">
            <w:pPr>
              <w:pStyle w:val="CTableTextAbt"/>
              <w:rPr>
                <w:rFonts w:ascii="Times New Roman" w:hAnsi="Times New Roman" w:cs="Times New Roman"/>
                <w:b/>
                <w:bCs w:val="0"/>
              </w:rPr>
            </w:pPr>
            <w:r w:rsidRPr="000862E6">
              <w:rPr>
                <w:rFonts w:ascii="Times New Roman" w:hAnsi="Times New Roman" w:cs="Times New Roman"/>
                <w:b/>
                <w:bCs w:val="0"/>
              </w:rPr>
              <w:t>10</w:t>
            </w:r>
          </w:p>
        </w:tc>
      </w:tr>
      <w:tr w14:paraId="03253C32" w14:textId="77777777" w:rsidTr="00BF6677">
        <w:tblPrEx>
          <w:tblW w:w="0" w:type="auto"/>
          <w:tblLook w:val="04A0"/>
        </w:tblPrEx>
        <w:trPr>
          <w:trHeight w:val="300"/>
        </w:trPr>
        <w:tc>
          <w:tcPr>
            <w:tcW w:w="1800" w:type="dxa"/>
            <w:noWrap/>
          </w:tcPr>
          <w:p w:rsidR="00F4296C" w:rsidRPr="00317713" w:rsidP="00CB1C05" w14:paraId="542AE754" w14:textId="77777777">
            <w:pPr>
              <w:pStyle w:val="LTableTextAbt"/>
              <w:rPr>
                <w:rFonts w:ascii="Times New Roman" w:hAnsi="Times New Roman" w:cs="Times New Roman"/>
                <w:b/>
              </w:rPr>
            </w:pPr>
            <w:r w:rsidRPr="00317713">
              <w:rPr>
                <w:rFonts w:ascii="Times New Roman" w:hAnsi="Times New Roman" w:cs="Times New Roman"/>
              </w:rPr>
              <w:t xml:space="preserve">Chronic </w:t>
            </w:r>
          </w:p>
        </w:tc>
        <w:tc>
          <w:tcPr>
            <w:tcW w:w="1890" w:type="dxa"/>
            <w:noWrap/>
          </w:tcPr>
          <w:p w:rsidR="00F4296C" w:rsidRPr="00317713" w:rsidP="00CB1C05" w14:paraId="0CF960AE" w14:textId="77777777">
            <w:pPr>
              <w:pStyle w:val="LTableTextAbt"/>
              <w:rPr>
                <w:rFonts w:ascii="Times New Roman" w:hAnsi="Times New Roman" w:cs="Times New Roman"/>
              </w:rPr>
            </w:pPr>
            <w:r w:rsidRPr="00317713">
              <w:rPr>
                <w:rFonts w:ascii="Times New Roman" w:hAnsi="Times New Roman" w:cs="Times New Roman"/>
              </w:rPr>
              <w:t xml:space="preserve">Neurological: </w:t>
            </w:r>
          </w:p>
          <w:p w:rsidR="00F4296C" w:rsidRPr="00317713" w:rsidP="00CB1C05" w14:paraId="55FE9A8C" w14:textId="77777777">
            <w:pPr>
              <w:pStyle w:val="LTableTextAbt"/>
              <w:rPr>
                <w:rFonts w:ascii="Times New Roman" w:hAnsi="Times New Roman" w:cs="Times New Roman"/>
              </w:rPr>
            </w:pPr>
            <w:r w:rsidRPr="00317713">
              <w:rPr>
                <w:rFonts w:ascii="Times New Roman" w:hAnsi="Times New Roman" w:cs="Times New Roman"/>
              </w:rPr>
              <w:t xml:space="preserve">Visual and cognitive effects </w:t>
            </w:r>
          </w:p>
        </w:tc>
        <w:tc>
          <w:tcPr>
            <w:tcW w:w="3781" w:type="dxa"/>
            <w:noWrap/>
          </w:tcPr>
          <w:p w:rsidR="00F4296C" w:rsidRPr="00317713" w:rsidP="00CB1C05" w14:paraId="237BD490" w14:textId="77777777">
            <w:pPr>
              <w:pStyle w:val="LTableTextAbt"/>
              <w:rPr>
                <w:rFonts w:ascii="Times New Roman" w:hAnsi="Times New Roman" w:cs="Times New Roman"/>
              </w:rPr>
            </w:pPr>
            <w:r w:rsidRPr="00317713">
              <w:rPr>
                <w:rFonts w:ascii="Times New Roman" w:hAnsi="Times New Roman" w:cs="Times New Roman"/>
              </w:rPr>
              <w:t xml:space="preserve">5.2 ppm (24-hr exposure/day over 365 days/year) </w:t>
            </w:r>
          </w:p>
        </w:tc>
        <w:tc>
          <w:tcPr>
            <w:tcW w:w="1889" w:type="dxa"/>
            <w:noWrap/>
          </w:tcPr>
          <w:p w:rsidR="00F4296C" w:rsidRPr="000862E6" w:rsidP="00CB1C05" w14:paraId="60965AC6" w14:textId="77777777">
            <w:pPr>
              <w:pStyle w:val="CTableTextAbt"/>
              <w:rPr>
                <w:rFonts w:ascii="Times New Roman" w:hAnsi="Times New Roman" w:cs="Times New Roman"/>
                <w:b/>
                <w:bCs w:val="0"/>
              </w:rPr>
            </w:pPr>
            <w:r w:rsidRPr="000862E6">
              <w:rPr>
                <w:rFonts w:ascii="Times New Roman" w:hAnsi="Times New Roman" w:cs="Times New Roman"/>
                <w:b/>
                <w:bCs w:val="0"/>
              </w:rPr>
              <w:t>100</w:t>
            </w:r>
          </w:p>
        </w:tc>
      </w:tr>
      <w:tr w14:paraId="7F6DE1B7" w14:textId="77777777" w:rsidTr="00BF6677">
        <w:tblPrEx>
          <w:tblW w:w="0" w:type="auto"/>
          <w:tblLook w:val="04A0"/>
        </w:tblPrEx>
        <w:trPr>
          <w:trHeight w:val="300"/>
        </w:trPr>
        <w:tc>
          <w:tcPr>
            <w:tcW w:w="1800" w:type="dxa"/>
            <w:noWrap/>
          </w:tcPr>
          <w:p w:rsidR="00F4296C" w:rsidRPr="00317713" w:rsidP="00CB1C05" w14:paraId="4682EA9C" w14:textId="77777777">
            <w:pPr>
              <w:pStyle w:val="LTableTextAbt"/>
              <w:rPr>
                <w:rFonts w:ascii="Times New Roman" w:hAnsi="Times New Roman" w:cs="Times New Roman"/>
                <w:b/>
              </w:rPr>
            </w:pPr>
            <w:r w:rsidRPr="00317713">
              <w:rPr>
                <w:rFonts w:ascii="Times New Roman" w:hAnsi="Times New Roman" w:cs="Times New Roman"/>
              </w:rPr>
              <w:t xml:space="preserve">Cancer </w:t>
            </w:r>
          </w:p>
        </w:tc>
        <w:tc>
          <w:tcPr>
            <w:tcW w:w="1890" w:type="dxa"/>
            <w:noWrap/>
          </w:tcPr>
          <w:p w:rsidR="00F4296C" w:rsidRPr="00317713" w:rsidP="00CB1C05" w14:paraId="276F2F1A" w14:textId="77777777">
            <w:pPr>
              <w:pStyle w:val="LTableTextAbt"/>
              <w:rPr>
                <w:rFonts w:ascii="Times New Roman" w:hAnsi="Times New Roman" w:cs="Times New Roman"/>
              </w:rPr>
            </w:pPr>
            <w:r w:rsidRPr="00317713">
              <w:rPr>
                <w:rFonts w:ascii="Times New Roman" w:hAnsi="Times New Roman" w:cs="Times New Roman"/>
              </w:rPr>
              <w:t xml:space="preserve">Hepatocellular tumors </w:t>
            </w:r>
          </w:p>
        </w:tc>
        <w:tc>
          <w:tcPr>
            <w:tcW w:w="3781" w:type="dxa"/>
            <w:noWrap/>
          </w:tcPr>
          <w:p w:rsidR="00F4296C" w:rsidRPr="00317713" w:rsidP="00CB1C05" w14:paraId="6F6ECD69" w14:textId="77777777">
            <w:pPr>
              <w:pStyle w:val="LTableTextAbt"/>
              <w:rPr>
                <w:rFonts w:ascii="Times New Roman" w:hAnsi="Times New Roman" w:cs="Times New Roman"/>
              </w:rPr>
            </w:pPr>
            <w:r w:rsidRPr="00317713">
              <w:rPr>
                <w:rFonts w:ascii="Times New Roman" w:hAnsi="Times New Roman" w:cs="Times New Roman"/>
              </w:rPr>
              <w:t>2E</w:t>
            </w:r>
            <w:r w:rsidRPr="00317713">
              <w:rPr>
                <w:rFonts w:ascii="Times New Roman" w:hAnsi="Times New Roman" w:cs="Times New Roman"/>
                <w:szCs w:val="18"/>
              </w:rPr>
              <w:t>−</w:t>
            </w:r>
            <w:r w:rsidRPr="00317713">
              <w:rPr>
                <w:rFonts w:ascii="Times New Roman" w:hAnsi="Times New Roman" w:cs="Times New Roman"/>
              </w:rPr>
              <w:t xml:space="preserve">03 per ppm (24-hr exposure/day over 365 days/year for 33 years) </w:t>
            </w:r>
          </w:p>
        </w:tc>
        <w:tc>
          <w:tcPr>
            <w:tcW w:w="1889" w:type="dxa"/>
            <w:noWrap/>
          </w:tcPr>
          <w:p w:rsidR="00F4296C" w:rsidRPr="000862E6" w:rsidP="00CB1C05" w14:paraId="08CB349A" w14:textId="77777777">
            <w:pPr>
              <w:pStyle w:val="CTableTextAbt"/>
              <w:rPr>
                <w:rFonts w:ascii="Times New Roman" w:hAnsi="Times New Roman" w:cs="Times New Roman"/>
                <w:b/>
                <w:bCs w:val="0"/>
              </w:rPr>
            </w:pPr>
            <w:r w:rsidRPr="000862E6">
              <w:rPr>
                <w:rFonts w:ascii="Times New Roman" w:hAnsi="Times New Roman" w:cs="Times New Roman"/>
                <w:b/>
                <w:bCs w:val="0"/>
              </w:rPr>
              <w:t>1E−6</w:t>
            </w:r>
          </w:p>
          <w:p w:rsidR="00F4296C" w:rsidRPr="000862E6" w:rsidP="00CB1C05" w14:paraId="76ADAA5E" w14:textId="77777777">
            <w:pPr>
              <w:pStyle w:val="CTableTextAbt"/>
              <w:rPr>
                <w:rFonts w:ascii="Times New Roman" w:hAnsi="Times New Roman" w:cs="Times New Roman"/>
              </w:rPr>
            </w:pPr>
            <w:r w:rsidRPr="000862E6">
              <w:rPr>
                <w:rFonts w:ascii="Times New Roman" w:hAnsi="Times New Roman" w:cs="Times New Roman"/>
              </w:rPr>
              <w:t>(Gen. Pop.)</w:t>
            </w:r>
          </w:p>
        </w:tc>
      </w:tr>
      <w:tr w14:paraId="4ACCCE93" w14:textId="77777777" w:rsidTr="008103F7">
        <w:tblPrEx>
          <w:tblW w:w="0" w:type="auto"/>
          <w:tblLook w:val="04A0"/>
        </w:tblPrEx>
        <w:trPr>
          <w:trHeight w:val="1277"/>
        </w:trPr>
        <w:tc>
          <w:tcPr>
            <w:tcW w:w="9360" w:type="dxa"/>
            <w:gridSpan w:val="4"/>
            <w:noWrap/>
          </w:tcPr>
          <w:p w:rsidR="00F4296C" w:rsidRPr="00317713" w:rsidP="00CB1C05" w14:paraId="35791634" w14:textId="77777777">
            <w:pPr>
              <w:pStyle w:val="TableNotesAbt"/>
              <w:rPr>
                <w:rFonts w:ascii="Times New Roman" w:hAnsi="Times New Roman" w:cs="Times New Roman"/>
                <w:szCs w:val="18"/>
              </w:rPr>
            </w:pPr>
            <w:r w:rsidRPr="00317713">
              <w:rPr>
                <w:rFonts w:ascii="Times New Roman" w:hAnsi="Times New Roman" w:cs="Times New Roman"/>
              </w:rPr>
              <w:t>Gen. Pop. (General population): The total of individuals inhabiting an area or making up a whole group (as defined in the 2011 Exposure Factors Handbook</w:t>
            </w:r>
            <w:r w:rsidRPr="00317713">
              <w:rPr>
                <w:rFonts w:ascii="Times New Roman" w:hAnsi="Times New Roman" w:cs="Times New Roman"/>
                <w:szCs w:val="18"/>
              </w:rPr>
              <w:t xml:space="preserve">). </w:t>
            </w:r>
          </w:p>
          <w:p w:rsidR="00F4296C" w:rsidRPr="000103AA" w:rsidP="00CB1C05" w14:paraId="015591F3" w14:textId="77777777">
            <w:pPr>
              <w:pStyle w:val="TableNotesAbt"/>
            </w:pPr>
            <w:r w:rsidRPr="00317713">
              <w:rPr>
                <w:rFonts w:ascii="Times New Roman" w:hAnsi="Times New Roman" w:cs="Times New Roman"/>
              </w:rPr>
              <w:t>For purposes of the fenceline and multi-year analyses, the general population includes, but is not limited to, residents living and individuals employed at a facility that is not the releasing facility within an area where calculated risk estimates are greater than the benchmark for cancer or less than the benchmark Margin of Exposure (MOE) for non-cancer.</w:t>
            </w:r>
          </w:p>
        </w:tc>
      </w:tr>
    </w:tbl>
    <w:p w:rsidR="009F60B1" w:rsidRPr="00DF40AB" w:rsidP="00CB1C05" w14:paraId="2E1DB931" w14:textId="77777777">
      <w:pPr>
        <w:pStyle w:val="TableTitleA"/>
      </w:pPr>
    </w:p>
    <w:p w:rsidR="009F60B1" w:rsidP="00CB1C05" w14:paraId="45565F4C" w14:textId="77777777">
      <w:pPr>
        <w:pStyle w:val="BodyText"/>
      </w:pPr>
      <w:r w:rsidRPr="00D01CFD">
        <w:t xml:space="preserve">The </w:t>
      </w:r>
      <w:r w:rsidR="00F0663E">
        <w:t>B</w:t>
      </w:r>
      <w:r w:rsidRPr="00D01CFD">
        <w:t xml:space="preserve">enefits </w:t>
      </w:r>
      <w:r w:rsidR="00F0663E">
        <w:t>Analysis</w:t>
      </w:r>
      <w:r w:rsidRPr="00D01CFD">
        <w:t xml:space="preserve"> chapter does not discuss the sociodemographic characteristics of the affected workers and non-workers. While EPA lacks information on the characteristics of the workers in the specific regulated facilities, this analysis provides sociodemographic information on workers in the affected industries and locations as a proxy for the likely characteristics of affected workers. </w:t>
      </w:r>
      <w:r w:rsidR="00E10688">
        <w:t>This analysis</w:t>
      </w:r>
      <w:r w:rsidRPr="00D01CFD">
        <w:t xml:space="preserve"> also provides information on the sociodemographic characteristics of nearby communities and non-workers.</w:t>
      </w:r>
      <w:r>
        <w:t xml:space="preserve"> </w:t>
      </w:r>
    </w:p>
    <w:p w:rsidR="009F60B1" w:rsidRPr="00DF40AB" w:rsidP="00CB1C05" w14:paraId="1D92BFED" w14:textId="77777777">
      <w:pPr>
        <w:pStyle w:val="BodyText"/>
      </w:pPr>
      <w:r w:rsidRPr="00DF40AB">
        <w:t xml:space="preserve">This analysis characterizes baseline conditions, so it does not provide information about the relative merits of the alternative regulatory options. </w:t>
      </w:r>
      <w:r>
        <w:t xml:space="preserve">The PCE Final Risk Evaluation found unreasonable risk for all conditions of use except for distribution in commerce.  The </w:t>
      </w:r>
      <w:r w:rsidR="00941291">
        <w:t>final rule</w:t>
      </w:r>
      <w:r>
        <w:t xml:space="preserve"> prohibit</w:t>
      </w:r>
      <w:r w:rsidR="00941291">
        <w:t>s</w:t>
      </w:r>
      <w:r>
        <w:t xml:space="preserve"> most uses of PCE.  Several options would be controlled either in primary or alternative options with a WCPP.  The uses assessed here would all be controlled by a WCPP, except dry cleaning</w:t>
      </w:r>
      <w:r w:rsidR="0019588C">
        <w:t>,</w:t>
      </w:r>
      <w:r>
        <w:t xml:space="preserve"> which is regulated via a </w:t>
      </w:r>
      <w:r w:rsidRPr="003D6B39">
        <w:t xml:space="preserve">phaseout of </w:t>
      </w:r>
      <w:r w:rsidRPr="003D6B39" w:rsidR="00C93334">
        <w:t>10</w:t>
      </w:r>
      <w:r w:rsidRPr="003D6B39" w:rsidR="003D6B39">
        <w:t xml:space="preserve"> </w:t>
      </w:r>
      <w:r w:rsidRPr="003D6B39">
        <w:t>years.</w:t>
      </w:r>
    </w:p>
    <w:p w:rsidR="009F60B1" w:rsidP="00CB1C05" w14:paraId="21D9AE5B" w14:textId="77777777">
      <w:pPr>
        <w:pStyle w:val="BodyText"/>
      </w:pPr>
      <w:r w:rsidRPr="004C0634">
        <w:t xml:space="preserve">The risk evaluation did not evaluate potential unreasonable risk beyond the fenceline for PCE. To briefly summarize the findings of this analysis, this baseline characterization </w:t>
      </w:r>
      <w:r w:rsidRPr="008C54BD">
        <w:t xml:space="preserve">suggests that workers in affected industries and regions, as well as residents of nearby communities, are more likely to be people of color than the general population in affected states, although this varied by use assessed. </w:t>
      </w:r>
    </w:p>
    <w:p w:rsidR="009F60B1" w:rsidP="00CB1C05" w14:paraId="3702A8EF" w14:textId="77777777">
      <w:pPr>
        <w:pStyle w:val="BodyText"/>
      </w:pPr>
      <w:r>
        <w:t xml:space="preserve">Overall, </w:t>
      </w:r>
      <w:r w:rsidR="001A7924">
        <w:t>EPA</w:t>
      </w:r>
      <w:r w:rsidR="002C078E">
        <w:t xml:space="preserve"> did not find evidence that a higher proportion of Black or Hispanic</w:t>
      </w:r>
      <w:r>
        <w:t xml:space="preserve"> population</w:t>
      </w:r>
      <w:r w:rsidR="002C078E">
        <w:t>s</w:t>
      </w:r>
      <w:r>
        <w:t xml:space="preserve"> </w:t>
      </w:r>
      <w:r w:rsidR="002C078E">
        <w:t>live</w:t>
      </w:r>
      <w:r>
        <w:t xml:space="preserve"> near plants using PCE for chemical milling</w:t>
      </w:r>
      <w:r w:rsidR="002C078E">
        <w:t xml:space="preserve"> compared to the national average</w:t>
      </w:r>
      <w:r>
        <w:t xml:space="preserve">.  However, there is a higher </w:t>
      </w:r>
      <w:r w:rsidR="002C078E">
        <w:t xml:space="preserve">percent </w:t>
      </w:r>
      <w:r w:rsidR="002D2165">
        <w:t xml:space="preserve">Black, Asian, and Hispanic </w:t>
      </w:r>
      <w:r>
        <w:t xml:space="preserve">population than the national average within </w:t>
      </w:r>
      <w:r w:rsidR="00FB318D">
        <w:t xml:space="preserve">1 </w:t>
      </w:r>
      <w:r>
        <w:t>mile of the Spirit Aerosystems plant in Wichita, KS</w:t>
      </w:r>
      <w:r w:rsidR="00874734">
        <w:t>,</w:t>
      </w:r>
      <w:r>
        <w:t xml:space="preserve"> and has by far the largest PCE emissions on any plant using PCE in chemical milling.</w:t>
      </w:r>
    </w:p>
    <w:p w:rsidR="009F60B1" w:rsidP="00CB1C05" w14:paraId="7C17A46C" w14:textId="77777777">
      <w:pPr>
        <w:pStyle w:val="BodyText"/>
      </w:pPr>
      <w:r>
        <w:t xml:space="preserve">There are </w:t>
      </w:r>
      <w:r w:rsidR="002C078E">
        <w:t xml:space="preserve">higher than average percent </w:t>
      </w:r>
      <w:r>
        <w:t>Black and Hispanic populations near plants that manufacture PCE.  Most of these plants are in Texas and Louisiana</w:t>
      </w:r>
      <w:r w:rsidR="00130466">
        <w:t>,</w:t>
      </w:r>
      <w:r>
        <w:t xml:space="preserve"> and there are many other TRI emitters within </w:t>
      </w:r>
      <w:r w:rsidR="009D6578">
        <w:t>1</w:t>
      </w:r>
      <w:r>
        <w:t xml:space="preserve">, </w:t>
      </w:r>
      <w:r w:rsidR="009D6578">
        <w:t>3</w:t>
      </w:r>
      <w:r>
        <w:t xml:space="preserve">, and </w:t>
      </w:r>
      <w:r w:rsidR="009D6578">
        <w:t xml:space="preserve">5 </w:t>
      </w:r>
      <w:r>
        <w:t xml:space="preserve">miles of PCE manufacturing facilities.  Plants that use PCE as a reactant to make other chemicals have </w:t>
      </w:r>
      <w:r w:rsidR="002C078E">
        <w:t xml:space="preserve">higher percent </w:t>
      </w:r>
      <w:r>
        <w:t>Black populations living near the plants</w:t>
      </w:r>
      <w:r w:rsidR="00F42187">
        <w:t xml:space="preserve"> compared to the national average</w:t>
      </w:r>
      <w:r>
        <w:t>, although there are very few people (around one thousand) living within one mile of those facilities.  Chemical manufacturing workers are mostly white.</w:t>
      </w:r>
    </w:p>
    <w:p w:rsidR="009F60B1" w:rsidP="00CB1C05" w14:paraId="320BCE01" w14:textId="77777777">
      <w:pPr>
        <w:pStyle w:val="BodyText"/>
      </w:pPr>
      <w:r>
        <w:t xml:space="preserve">Plants that use PCE for degreasing have a </w:t>
      </w:r>
      <w:r w:rsidR="00F42187">
        <w:t>higher percent</w:t>
      </w:r>
      <w:r>
        <w:t xml:space="preserve"> Black and Hispanic </w:t>
      </w:r>
      <w:r w:rsidR="00C80AD1">
        <w:t xml:space="preserve">population </w:t>
      </w:r>
      <w:r>
        <w:t>living nearby</w:t>
      </w:r>
      <w:r w:rsidR="00F42187">
        <w:t xml:space="preserve"> compared to the national average</w:t>
      </w:r>
      <w:r>
        <w:t xml:space="preserve">. </w:t>
      </w:r>
      <w:r w:rsidR="002F0E13">
        <w:t>These plants</w:t>
      </w:r>
      <w:r>
        <w:t xml:space="preserve"> are also close to many other TRI-emitting facilities. Plants that use PCE as a proceeding aid (mostly in catalyst regeneration and petrochemical manufacturing) and in incorporation into formulation, mixture, or reaction products have a </w:t>
      </w:r>
      <w:r w:rsidR="00F42187">
        <w:t xml:space="preserve">higher percent </w:t>
      </w:r>
      <w:r>
        <w:t>Hispanic population near their plants</w:t>
      </w:r>
      <w:r w:rsidR="00F42187">
        <w:t xml:space="preserve"> compared to the national average</w:t>
      </w:r>
      <w:r>
        <w:t xml:space="preserve">. Dry cleaning workers are overwhelmingly minority, with significant </w:t>
      </w:r>
      <w:r w:rsidR="007F3499">
        <w:t>percent</w:t>
      </w:r>
      <w:r>
        <w:t xml:space="preserve"> Black, Hispanic, and Asian populations</w:t>
      </w:r>
      <w:r w:rsidR="00964FBD">
        <w:t>.</w:t>
      </w:r>
    </w:p>
    <w:p w:rsidR="009F60B1" w:rsidRPr="00CF60A0" w:rsidP="00CB1C05" w14:paraId="09EABF21" w14:textId="77777777">
      <w:pPr>
        <w:pStyle w:val="BodyText"/>
      </w:pPr>
      <w:r w:rsidRPr="00CF60A0">
        <w:t>Data limitations prevent EPA from conducting a more comprehensive EJ analysis that would identify the incremental impacts of the regulatory options and assess the extent to which they mitigate or exacerbate any disproportionate impacts in communities with environmental justice concerns. Uncertainties include the sociodemographic characteristics of individuals affected by the COUs and the substitute technologies and practices that would be adopted at regulated entities in response to the rule. While the regulatory options are anticipated to eliminate unreasonable risks from exposure to PCE, EPA is not able to quantify the distribution of the change in risk across affected workers, communities, or demographic groups. EPA is also unable to quantify the changes in risks to workers, communities, and demographic groups from non-PCE-using technologies or practices that firms may adopt in response to the regulation to determine whether any such changes could pose environmental justice concerns.</w:t>
      </w:r>
      <w:r w:rsidR="00F53A30">
        <w:t xml:space="preserve">  However, this regulation will likely result in reducing disproportionate impacts to dry cleaning workers because a disproportion</w:t>
      </w:r>
      <w:r w:rsidR="001D4957">
        <w:t>ate</w:t>
      </w:r>
      <w:r w:rsidR="00F53A30">
        <w:t xml:space="preserve"> percentage of dry cleaning workers are Black or Hispanic.</w:t>
      </w:r>
    </w:p>
    <w:p w:rsidR="009F60B1" w:rsidP="00CB1C05" w14:paraId="0DB30266" w14:textId="77777777">
      <w:pPr>
        <w:pStyle w:val="Heading3"/>
      </w:pPr>
      <w:r>
        <w:t>Overview</w:t>
      </w:r>
      <w:r w:rsidR="00964FBD">
        <w:t xml:space="preserve"> of Environmental Justice Analysis</w:t>
      </w:r>
    </w:p>
    <w:p w:rsidR="009F60B1" w:rsidRPr="009576BA" w:rsidP="00CB1C05" w14:paraId="276FB961" w14:textId="77777777">
      <w:pPr>
        <w:pStyle w:val="BodyText"/>
      </w:pPr>
      <w:r>
        <w:fldChar w:fldCharType="begin" w:fldLock="1"/>
      </w:r>
      <w:r>
        <w:instrText xml:space="preserve"> REF _Ref118378478 \h </w:instrText>
      </w:r>
      <w:r>
        <w:fldChar w:fldCharType="separate"/>
      </w:r>
      <w:r w:rsidRPr="00575FE0" w:rsidR="0092222B">
        <w:t xml:space="preserve">Table </w:t>
      </w:r>
      <w:r w:rsidR="0092222B">
        <w:rPr>
          <w:noProof/>
        </w:rPr>
        <w:t>10</w:t>
      </w:r>
      <w:r w:rsidR="0092222B">
        <w:noBreakHyphen/>
      </w:r>
      <w:r w:rsidR="0092222B">
        <w:rPr>
          <w:noProof/>
        </w:rPr>
        <w:t>13</w:t>
      </w:r>
      <w:r>
        <w:fldChar w:fldCharType="end"/>
      </w:r>
      <w:r w:rsidRPr="00E64528">
        <w:t xml:space="preserve"> presents average information on communities surrounding </w:t>
      </w:r>
      <w:r>
        <w:t>all existing</w:t>
      </w:r>
      <w:r w:rsidRPr="00E64528">
        <w:t xml:space="preserve"> facilities</w:t>
      </w:r>
      <w:r>
        <w:t xml:space="preserve"> – as identified in EPA’s 2019 Toxics Release Inventory (TRI) –</w:t>
      </w:r>
      <w:r w:rsidRPr="00E64528">
        <w:t xml:space="preserve"> likely to be affected by the regulation compared to both the overall national average and the national average for rural areas. 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The table presents rural in addition to overall national statistics for comparison because </w:t>
      </w:r>
      <w:r>
        <w:t>53</w:t>
      </w:r>
      <w:r w:rsidRPr="00E64528">
        <w:t xml:space="preserve"> of the</w:t>
      </w:r>
      <w:r>
        <w:t xml:space="preserve"> 210</w:t>
      </w:r>
      <w:r w:rsidRPr="00E64528">
        <w:t xml:space="preserve"> facilities are located in rural communities. For the purposes of this analysis, EPA considers a facility to be in a rural community if 50 percent or more of the population estimated to live within 3 miles of the facility is not located in an urban block group.</w:t>
      </w:r>
    </w:p>
    <w:p w:rsidR="009F60B1" w:rsidRPr="000103AA" w:rsidP="00CB1C05" w14:paraId="04278C2B" w14:textId="77777777"/>
    <w:tbl>
      <w:tblPr>
        <w:tblStyle w:val="TableGrid"/>
        <w:tblW w:w="0" w:type="auto"/>
        <w:tblLook w:val="04A0"/>
      </w:tblPr>
      <w:tblGrid>
        <w:gridCol w:w="2027"/>
        <w:gridCol w:w="1063"/>
        <w:gridCol w:w="807"/>
        <w:gridCol w:w="1932"/>
        <w:gridCol w:w="1932"/>
        <w:gridCol w:w="1599"/>
      </w:tblGrid>
      <w:tr w14:paraId="3161F3F6" w14:textId="77777777" w:rsidTr="00F5675A">
        <w:tblPrEx>
          <w:tblW w:w="0" w:type="auto"/>
          <w:tblLook w:val="04A0"/>
        </w:tblPrEx>
        <w:trPr>
          <w:trHeight w:val="300"/>
        </w:trPr>
        <w:tc>
          <w:tcPr>
            <w:tcW w:w="9360" w:type="dxa"/>
            <w:gridSpan w:val="6"/>
            <w:tcBorders>
              <w:top w:val="nil"/>
              <w:left w:val="nil"/>
              <w:bottom w:val="single" w:sz="4" w:space="0" w:color="auto"/>
              <w:right w:val="nil"/>
            </w:tcBorders>
            <w:shd w:val="clear" w:color="auto" w:fill="auto"/>
            <w:noWrap/>
          </w:tcPr>
          <w:p w:rsidR="00964FBD" w:rsidRPr="000103AA" w:rsidP="00CB1C05" w14:paraId="7C38FD7F" w14:textId="77777777">
            <w:pPr>
              <w:pStyle w:val="TableTitleA"/>
            </w:pPr>
            <w:bookmarkStart w:id="1541" w:name="_Ref118378478"/>
            <w:bookmarkStart w:id="1542" w:name="_Toc121142733"/>
            <w:bookmarkStart w:id="1543" w:name="_Toc165379759"/>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3</w:t>
            </w:r>
            <w:r w:rsidR="00BC4B5D">
              <w:rPr>
                <w:noProof/>
              </w:rPr>
              <w:fldChar w:fldCharType="end"/>
            </w:r>
            <w:bookmarkEnd w:id="1541"/>
            <w:r w:rsidRPr="00575FE0">
              <w:t xml:space="preserve">: </w:t>
            </w:r>
            <w:r>
              <w:t>Demographics of communities within 1-, 3-, and 5-mile radii of PCE Facilities across all conditions of use, population weighted average</w:t>
            </w:r>
            <w:r w:rsidR="006071C5">
              <w:t>s</w:t>
            </w:r>
            <w:bookmarkEnd w:id="1542"/>
            <w:bookmarkEnd w:id="1543"/>
          </w:p>
        </w:tc>
      </w:tr>
      <w:tr w14:paraId="7440F728" w14:textId="77777777" w:rsidTr="004D43DD">
        <w:tblPrEx>
          <w:tblW w:w="0" w:type="auto"/>
          <w:tblLook w:val="04A0"/>
        </w:tblPrEx>
        <w:trPr>
          <w:trHeight w:val="300"/>
        </w:trPr>
        <w:tc>
          <w:tcPr>
            <w:tcW w:w="2027" w:type="dxa"/>
            <w:tcBorders>
              <w:top w:val="single" w:sz="4" w:space="0" w:color="auto"/>
            </w:tcBorders>
            <w:shd w:val="clear" w:color="auto" w:fill="48A9C5"/>
            <w:noWrap/>
            <w:hideMark/>
          </w:tcPr>
          <w:p w:rsidR="00C41E98" w:rsidRPr="000103AA" w:rsidP="00CB1C05" w14:paraId="15D903E7" w14:textId="77777777">
            <w:pPr>
              <w:pStyle w:val="TableSubtitle"/>
            </w:pPr>
            <w:r w:rsidRPr="000103AA">
              <w:t>Demographic</w:t>
            </w:r>
          </w:p>
        </w:tc>
        <w:tc>
          <w:tcPr>
            <w:tcW w:w="1063" w:type="dxa"/>
            <w:tcBorders>
              <w:top w:val="single" w:sz="4" w:space="0" w:color="auto"/>
            </w:tcBorders>
            <w:shd w:val="clear" w:color="auto" w:fill="48A9C5"/>
            <w:noWrap/>
            <w:hideMark/>
          </w:tcPr>
          <w:p w:rsidR="00C41E98" w:rsidRPr="000103AA" w:rsidP="00CB1C05" w14:paraId="41777F19" w14:textId="77777777">
            <w:pPr>
              <w:pStyle w:val="TableSubtitle"/>
            </w:pPr>
            <w:r w:rsidRPr="000103AA">
              <w:t>National</w:t>
            </w:r>
          </w:p>
        </w:tc>
        <w:tc>
          <w:tcPr>
            <w:tcW w:w="807" w:type="dxa"/>
            <w:tcBorders>
              <w:top w:val="single" w:sz="4" w:space="0" w:color="auto"/>
            </w:tcBorders>
            <w:shd w:val="clear" w:color="auto" w:fill="48A9C5"/>
            <w:noWrap/>
            <w:hideMark/>
          </w:tcPr>
          <w:p w:rsidR="00C41E98" w:rsidRPr="000103AA" w:rsidP="00CB1C05" w14:paraId="2053B52E" w14:textId="77777777">
            <w:pPr>
              <w:pStyle w:val="TableSubtitle"/>
            </w:pPr>
            <w:r w:rsidRPr="000103AA">
              <w:t>Rural</w:t>
            </w:r>
          </w:p>
        </w:tc>
        <w:tc>
          <w:tcPr>
            <w:tcW w:w="1932" w:type="dxa"/>
            <w:tcBorders>
              <w:top w:val="single" w:sz="4" w:space="0" w:color="auto"/>
            </w:tcBorders>
            <w:shd w:val="clear" w:color="auto" w:fill="48A9C5"/>
            <w:noWrap/>
            <w:hideMark/>
          </w:tcPr>
          <w:p w:rsidR="00C41E98" w:rsidRPr="000103AA" w:rsidP="00CB1C05" w14:paraId="465A6A0C" w14:textId="77777777">
            <w:pPr>
              <w:pStyle w:val="TableSubtitle"/>
            </w:pPr>
            <w:r w:rsidRPr="00A25C50">
              <w:t xml:space="preserve"> 1</w:t>
            </w:r>
            <w:r>
              <w:t>-</w:t>
            </w:r>
            <w:r w:rsidRPr="00A25C50">
              <w:t>Mile Average</w:t>
            </w:r>
          </w:p>
        </w:tc>
        <w:tc>
          <w:tcPr>
            <w:tcW w:w="1932" w:type="dxa"/>
            <w:tcBorders>
              <w:top w:val="single" w:sz="4" w:space="0" w:color="auto"/>
            </w:tcBorders>
            <w:shd w:val="clear" w:color="auto" w:fill="48A9C5"/>
            <w:noWrap/>
            <w:hideMark/>
          </w:tcPr>
          <w:p w:rsidR="00C41E98" w:rsidRPr="000103AA" w:rsidP="00CB1C05" w14:paraId="15A31B04" w14:textId="77777777">
            <w:pPr>
              <w:pStyle w:val="TableSubtitle"/>
            </w:pPr>
            <w:r w:rsidRPr="00A25C50">
              <w:t>3</w:t>
            </w:r>
            <w:r>
              <w:t>-</w:t>
            </w:r>
            <w:r w:rsidRPr="00A25C50">
              <w:t>Mile Average</w:t>
            </w:r>
          </w:p>
        </w:tc>
        <w:tc>
          <w:tcPr>
            <w:tcW w:w="1599" w:type="dxa"/>
            <w:tcBorders>
              <w:top w:val="single" w:sz="4" w:space="0" w:color="auto"/>
            </w:tcBorders>
            <w:shd w:val="clear" w:color="auto" w:fill="48A9C5"/>
            <w:noWrap/>
            <w:hideMark/>
          </w:tcPr>
          <w:p w:rsidR="00C41E98" w:rsidRPr="000103AA" w:rsidP="00CB1C05" w14:paraId="2D5014F6" w14:textId="77777777">
            <w:pPr>
              <w:pStyle w:val="TableSubtitle"/>
            </w:pPr>
            <w:r w:rsidRPr="00A25C50">
              <w:t>5</w:t>
            </w:r>
            <w:r>
              <w:t>-</w:t>
            </w:r>
            <w:r w:rsidRPr="00A25C50">
              <w:t>Mile Average</w:t>
            </w:r>
          </w:p>
        </w:tc>
      </w:tr>
      <w:tr w14:paraId="399C8147" w14:textId="77777777" w:rsidTr="004D43DD">
        <w:tblPrEx>
          <w:tblW w:w="0" w:type="auto"/>
          <w:tblLook w:val="04A0"/>
        </w:tblPrEx>
        <w:trPr>
          <w:trHeight w:val="300"/>
        </w:trPr>
        <w:tc>
          <w:tcPr>
            <w:tcW w:w="2027" w:type="dxa"/>
            <w:noWrap/>
            <w:hideMark/>
          </w:tcPr>
          <w:p w:rsidR="009F60B1" w:rsidRPr="00482501" w:rsidP="00CB1C05" w14:paraId="7B56B8E8" w14:textId="77777777">
            <w:pPr>
              <w:pStyle w:val="LTableTextAbt"/>
              <w:rPr>
                <w:rFonts w:ascii="Times New Roman" w:hAnsi="Times New Roman" w:cs="Times New Roman"/>
                <w:b/>
                <w:bCs w:val="0"/>
              </w:rPr>
            </w:pPr>
            <w:r w:rsidRPr="00482501">
              <w:rPr>
                <w:rFonts w:ascii="Times New Roman" w:hAnsi="Times New Roman" w:cs="Times New Roman"/>
                <w:b/>
                <w:bCs w:val="0"/>
              </w:rPr>
              <w:t>Median Income</w:t>
            </w:r>
          </w:p>
        </w:tc>
        <w:tc>
          <w:tcPr>
            <w:tcW w:w="1063" w:type="dxa"/>
            <w:noWrap/>
            <w:hideMark/>
          </w:tcPr>
          <w:p w:rsidR="009F60B1" w:rsidRPr="00482501" w:rsidP="00CB1C05" w14:paraId="49009464" w14:textId="77777777">
            <w:pPr>
              <w:pStyle w:val="RTableTextAbt"/>
              <w:rPr>
                <w:rFonts w:ascii="Times New Roman" w:hAnsi="Times New Roman" w:cs="Times New Roman"/>
              </w:rPr>
            </w:pPr>
            <w:r w:rsidRPr="00482501">
              <w:rPr>
                <w:rFonts w:ascii="Times New Roman" w:hAnsi="Times New Roman" w:cs="Times New Roman"/>
              </w:rPr>
              <w:t>$64,994</w:t>
            </w:r>
          </w:p>
        </w:tc>
        <w:tc>
          <w:tcPr>
            <w:tcW w:w="807" w:type="dxa"/>
            <w:noWrap/>
            <w:hideMark/>
          </w:tcPr>
          <w:p w:rsidR="009F60B1" w:rsidRPr="00482501" w:rsidP="00CB1C05" w14:paraId="3649A0C3" w14:textId="77777777">
            <w:pPr>
              <w:pStyle w:val="RTableTextAbt"/>
              <w:rPr>
                <w:rFonts w:ascii="Times New Roman" w:hAnsi="Times New Roman" w:cs="Times New Roman"/>
              </w:rPr>
            </w:pPr>
            <w:r w:rsidRPr="00482501">
              <w:rPr>
                <w:rFonts w:ascii="Times New Roman" w:hAnsi="Times New Roman" w:cs="Times New Roman"/>
              </w:rPr>
              <w:t>$51,878</w:t>
            </w:r>
          </w:p>
        </w:tc>
        <w:tc>
          <w:tcPr>
            <w:tcW w:w="1932" w:type="dxa"/>
            <w:noWrap/>
            <w:hideMark/>
          </w:tcPr>
          <w:p w:rsidR="009F60B1" w:rsidRPr="00482501" w:rsidP="00CB1C05" w14:paraId="41A929EA" w14:textId="77777777">
            <w:pPr>
              <w:pStyle w:val="RTableTextAbt"/>
              <w:rPr>
                <w:rFonts w:ascii="Times New Roman" w:hAnsi="Times New Roman" w:cs="Times New Roman"/>
              </w:rPr>
            </w:pPr>
            <w:r w:rsidRPr="00482501">
              <w:rPr>
                <w:rFonts w:ascii="Times New Roman" w:hAnsi="Times New Roman" w:cs="Times New Roman"/>
              </w:rPr>
              <w:t>$62,193</w:t>
            </w:r>
          </w:p>
        </w:tc>
        <w:tc>
          <w:tcPr>
            <w:tcW w:w="1932" w:type="dxa"/>
            <w:noWrap/>
            <w:hideMark/>
          </w:tcPr>
          <w:p w:rsidR="009F60B1" w:rsidRPr="00482501" w:rsidP="00CB1C05" w14:paraId="11B9BE04" w14:textId="77777777">
            <w:pPr>
              <w:pStyle w:val="RTableTextAbt"/>
              <w:rPr>
                <w:rFonts w:ascii="Times New Roman" w:hAnsi="Times New Roman" w:cs="Times New Roman"/>
              </w:rPr>
            </w:pPr>
            <w:r w:rsidRPr="00482501">
              <w:rPr>
                <w:rFonts w:ascii="Times New Roman" w:hAnsi="Times New Roman" w:cs="Times New Roman"/>
              </w:rPr>
              <w:t>$67,540</w:t>
            </w:r>
          </w:p>
        </w:tc>
        <w:tc>
          <w:tcPr>
            <w:tcW w:w="1599" w:type="dxa"/>
            <w:noWrap/>
            <w:hideMark/>
          </w:tcPr>
          <w:p w:rsidR="009F60B1" w:rsidRPr="00482501" w:rsidP="00CB1C05" w14:paraId="1DBB6849" w14:textId="77777777">
            <w:pPr>
              <w:pStyle w:val="RTableTextAbt"/>
              <w:rPr>
                <w:rFonts w:ascii="Times New Roman" w:hAnsi="Times New Roman" w:cs="Times New Roman"/>
              </w:rPr>
            </w:pPr>
            <w:r w:rsidRPr="00482501">
              <w:rPr>
                <w:rFonts w:ascii="Times New Roman" w:hAnsi="Times New Roman" w:cs="Times New Roman"/>
              </w:rPr>
              <w:t>$70,802</w:t>
            </w:r>
          </w:p>
        </w:tc>
      </w:tr>
      <w:tr w14:paraId="74FC907B" w14:textId="77777777" w:rsidTr="004D43DD">
        <w:tblPrEx>
          <w:tblW w:w="0" w:type="auto"/>
          <w:tblLook w:val="04A0"/>
        </w:tblPrEx>
        <w:trPr>
          <w:trHeight w:val="300"/>
        </w:trPr>
        <w:tc>
          <w:tcPr>
            <w:tcW w:w="2027" w:type="dxa"/>
            <w:noWrap/>
            <w:hideMark/>
          </w:tcPr>
          <w:p w:rsidR="009F60B1" w:rsidRPr="00482501" w:rsidP="00CB1C05" w14:paraId="44184295" w14:textId="77777777">
            <w:pPr>
              <w:pStyle w:val="LTableTextAbt"/>
              <w:rPr>
                <w:rFonts w:ascii="Times New Roman" w:hAnsi="Times New Roman" w:cs="Times New Roman"/>
                <w:b/>
                <w:bCs w:val="0"/>
              </w:rPr>
            </w:pPr>
            <w:r w:rsidRPr="00482501">
              <w:rPr>
                <w:rFonts w:ascii="Times New Roman" w:hAnsi="Times New Roman" w:cs="Times New Roman"/>
                <w:b/>
                <w:bCs w:val="0"/>
              </w:rPr>
              <w:t>White</w:t>
            </w:r>
          </w:p>
        </w:tc>
        <w:tc>
          <w:tcPr>
            <w:tcW w:w="1063" w:type="dxa"/>
            <w:noWrap/>
            <w:hideMark/>
          </w:tcPr>
          <w:p w:rsidR="009F60B1" w:rsidRPr="00482501" w:rsidP="00CB1C05" w14:paraId="71BF1409" w14:textId="77777777">
            <w:pPr>
              <w:pStyle w:val="RTableTextAbt"/>
              <w:rPr>
                <w:rFonts w:ascii="Times New Roman" w:hAnsi="Times New Roman" w:cs="Times New Roman"/>
              </w:rPr>
            </w:pPr>
            <w:r w:rsidRPr="00482501">
              <w:rPr>
                <w:rFonts w:ascii="Times New Roman" w:hAnsi="Times New Roman" w:cs="Times New Roman"/>
              </w:rPr>
              <w:t>70.4%</w:t>
            </w:r>
          </w:p>
        </w:tc>
        <w:tc>
          <w:tcPr>
            <w:tcW w:w="807" w:type="dxa"/>
            <w:noWrap/>
            <w:hideMark/>
          </w:tcPr>
          <w:p w:rsidR="009F60B1" w:rsidRPr="00482501" w:rsidP="00CB1C05" w14:paraId="4A70892A" w14:textId="77777777">
            <w:pPr>
              <w:pStyle w:val="RTableTextAbt"/>
              <w:rPr>
                <w:rFonts w:ascii="Times New Roman" w:hAnsi="Times New Roman" w:cs="Times New Roman"/>
              </w:rPr>
            </w:pPr>
            <w:r w:rsidRPr="00482501">
              <w:rPr>
                <w:rFonts w:ascii="Times New Roman" w:hAnsi="Times New Roman" w:cs="Times New Roman"/>
              </w:rPr>
              <w:t>87.6%</w:t>
            </w:r>
          </w:p>
        </w:tc>
        <w:tc>
          <w:tcPr>
            <w:tcW w:w="1932" w:type="dxa"/>
            <w:noWrap/>
            <w:hideMark/>
          </w:tcPr>
          <w:p w:rsidR="009F60B1" w:rsidRPr="00482501" w:rsidP="00CB1C05" w14:paraId="5A4AFFAD" w14:textId="77777777">
            <w:pPr>
              <w:pStyle w:val="RTableTextAbt"/>
              <w:rPr>
                <w:rFonts w:ascii="Times New Roman" w:hAnsi="Times New Roman" w:cs="Times New Roman"/>
              </w:rPr>
            </w:pPr>
            <w:r w:rsidRPr="00482501">
              <w:rPr>
                <w:rFonts w:ascii="Times New Roman" w:hAnsi="Times New Roman" w:cs="Times New Roman"/>
              </w:rPr>
              <w:t>62.2%</w:t>
            </w:r>
          </w:p>
        </w:tc>
        <w:tc>
          <w:tcPr>
            <w:tcW w:w="1932" w:type="dxa"/>
            <w:noWrap/>
            <w:hideMark/>
          </w:tcPr>
          <w:p w:rsidR="009F60B1" w:rsidRPr="00482501" w:rsidP="00CB1C05" w14:paraId="0A3F6D83" w14:textId="77777777">
            <w:pPr>
              <w:pStyle w:val="RTableTextAbt"/>
              <w:rPr>
                <w:rFonts w:ascii="Times New Roman" w:hAnsi="Times New Roman" w:cs="Times New Roman"/>
              </w:rPr>
            </w:pPr>
            <w:r w:rsidRPr="00482501">
              <w:rPr>
                <w:rFonts w:ascii="Times New Roman" w:hAnsi="Times New Roman" w:cs="Times New Roman"/>
              </w:rPr>
              <w:t>59.4%</w:t>
            </w:r>
          </w:p>
        </w:tc>
        <w:tc>
          <w:tcPr>
            <w:tcW w:w="1599" w:type="dxa"/>
            <w:noWrap/>
            <w:hideMark/>
          </w:tcPr>
          <w:p w:rsidR="009F60B1" w:rsidRPr="00482501" w:rsidP="00CB1C05" w14:paraId="3E58F004" w14:textId="77777777">
            <w:pPr>
              <w:pStyle w:val="RTableTextAbt"/>
              <w:rPr>
                <w:rFonts w:ascii="Times New Roman" w:hAnsi="Times New Roman" w:cs="Times New Roman"/>
              </w:rPr>
            </w:pPr>
            <w:r w:rsidRPr="00482501">
              <w:rPr>
                <w:rFonts w:ascii="Times New Roman" w:hAnsi="Times New Roman" w:cs="Times New Roman"/>
              </w:rPr>
              <w:t>59.1%</w:t>
            </w:r>
          </w:p>
        </w:tc>
      </w:tr>
      <w:tr w14:paraId="41956EC4" w14:textId="77777777" w:rsidTr="004D43DD">
        <w:tblPrEx>
          <w:tblW w:w="0" w:type="auto"/>
          <w:tblLook w:val="04A0"/>
        </w:tblPrEx>
        <w:trPr>
          <w:trHeight w:val="300"/>
        </w:trPr>
        <w:tc>
          <w:tcPr>
            <w:tcW w:w="2027" w:type="dxa"/>
            <w:noWrap/>
            <w:hideMark/>
          </w:tcPr>
          <w:p w:rsidR="009F60B1" w:rsidRPr="00482501" w:rsidP="00CB1C05" w14:paraId="183FC662" w14:textId="77777777">
            <w:pPr>
              <w:pStyle w:val="LTableTextAbt"/>
              <w:rPr>
                <w:rFonts w:ascii="Times New Roman" w:hAnsi="Times New Roman" w:cs="Times New Roman"/>
                <w:b/>
                <w:bCs w:val="0"/>
              </w:rPr>
            </w:pPr>
            <w:r w:rsidRPr="00482501">
              <w:rPr>
                <w:rFonts w:ascii="Times New Roman" w:hAnsi="Times New Roman" w:cs="Times New Roman"/>
                <w:b/>
                <w:bCs w:val="0"/>
              </w:rPr>
              <w:t>Black</w:t>
            </w:r>
          </w:p>
        </w:tc>
        <w:tc>
          <w:tcPr>
            <w:tcW w:w="1063" w:type="dxa"/>
            <w:noWrap/>
            <w:hideMark/>
          </w:tcPr>
          <w:p w:rsidR="009F60B1" w:rsidRPr="00482501" w:rsidP="00CB1C05" w14:paraId="61AA4F47" w14:textId="77777777">
            <w:pPr>
              <w:pStyle w:val="RTableTextAbt"/>
              <w:rPr>
                <w:rFonts w:ascii="Times New Roman" w:hAnsi="Times New Roman" w:cs="Times New Roman"/>
              </w:rPr>
            </w:pPr>
            <w:r w:rsidRPr="00482501">
              <w:rPr>
                <w:rFonts w:ascii="Times New Roman" w:hAnsi="Times New Roman" w:cs="Times New Roman"/>
              </w:rPr>
              <w:t>12.6%</w:t>
            </w:r>
          </w:p>
        </w:tc>
        <w:tc>
          <w:tcPr>
            <w:tcW w:w="807" w:type="dxa"/>
            <w:noWrap/>
            <w:hideMark/>
          </w:tcPr>
          <w:p w:rsidR="009F60B1" w:rsidRPr="00482501" w:rsidP="00CB1C05" w14:paraId="5DB0410A" w14:textId="77777777">
            <w:pPr>
              <w:pStyle w:val="RTableTextAbt"/>
              <w:rPr>
                <w:rFonts w:ascii="Times New Roman" w:hAnsi="Times New Roman" w:cs="Times New Roman"/>
              </w:rPr>
            </w:pPr>
            <w:r w:rsidRPr="00482501">
              <w:rPr>
                <w:rFonts w:ascii="Times New Roman" w:hAnsi="Times New Roman" w:cs="Times New Roman"/>
              </w:rPr>
              <w:t>5.8%</w:t>
            </w:r>
          </w:p>
        </w:tc>
        <w:tc>
          <w:tcPr>
            <w:tcW w:w="1932" w:type="dxa"/>
            <w:noWrap/>
            <w:hideMark/>
          </w:tcPr>
          <w:p w:rsidR="009F60B1" w:rsidRPr="00482501" w:rsidP="00CB1C05" w14:paraId="4DBC0C33" w14:textId="77777777">
            <w:pPr>
              <w:pStyle w:val="RTableTextAbt"/>
              <w:rPr>
                <w:rFonts w:ascii="Times New Roman" w:hAnsi="Times New Roman" w:cs="Times New Roman"/>
              </w:rPr>
            </w:pPr>
            <w:r w:rsidRPr="00482501">
              <w:rPr>
                <w:rFonts w:ascii="Times New Roman" w:hAnsi="Times New Roman" w:cs="Times New Roman"/>
              </w:rPr>
              <w:t>15.9%</w:t>
            </w:r>
          </w:p>
        </w:tc>
        <w:tc>
          <w:tcPr>
            <w:tcW w:w="1932" w:type="dxa"/>
            <w:noWrap/>
            <w:hideMark/>
          </w:tcPr>
          <w:p w:rsidR="009F60B1" w:rsidRPr="00482501" w:rsidP="00CB1C05" w14:paraId="422CEC20" w14:textId="77777777">
            <w:pPr>
              <w:pStyle w:val="RTableTextAbt"/>
              <w:rPr>
                <w:rFonts w:ascii="Times New Roman" w:hAnsi="Times New Roman" w:cs="Times New Roman"/>
              </w:rPr>
            </w:pPr>
            <w:r w:rsidRPr="00482501">
              <w:rPr>
                <w:rFonts w:ascii="Times New Roman" w:hAnsi="Times New Roman" w:cs="Times New Roman"/>
              </w:rPr>
              <w:t>17.1%</w:t>
            </w:r>
          </w:p>
        </w:tc>
        <w:tc>
          <w:tcPr>
            <w:tcW w:w="1599" w:type="dxa"/>
            <w:noWrap/>
            <w:hideMark/>
          </w:tcPr>
          <w:p w:rsidR="009F60B1" w:rsidRPr="00482501" w:rsidP="00CB1C05" w14:paraId="506B5B2B" w14:textId="77777777">
            <w:pPr>
              <w:pStyle w:val="RTableTextAbt"/>
              <w:rPr>
                <w:rFonts w:ascii="Times New Roman" w:hAnsi="Times New Roman" w:cs="Times New Roman"/>
              </w:rPr>
            </w:pPr>
            <w:r w:rsidRPr="00482501">
              <w:rPr>
                <w:rFonts w:ascii="Times New Roman" w:hAnsi="Times New Roman" w:cs="Times New Roman"/>
              </w:rPr>
              <w:t>17.1%</w:t>
            </w:r>
          </w:p>
        </w:tc>
      </w:tr>
      <w:tr w14:paraId="68B3113F" w14:textId="77777777" w:rsidTr="004D43DD">
        <w:tblPrEx>
          <w:tblW w:w="0" w:type="auto"/>
          <w:tblLook w:val="04A0"/>
        </w:tblPrEx>
        <w:trPr>
          <w:trHeight w:val="300"/>
        </w:trPr>
        <w:tc>
          <w:tcPr>
            <w:tcW w:w="2027" w:type="dxa"/>
            <w:noWrap/>
            <w:hideMark/>
          </w:tcPr>
          <w:p w:rsidR="009F60B1" w:rsidRPr="00482501" w:rsidP="00CB1C05" w14:paraId="1CC72F7F" w14:textId="77777777">
            <w:pPr>
              <w:pStyle w:val="LTableTextAbt"/>
              <w:rPr>
                <w:rFonts w:ascii="Times New Roman" w:hAnsi="Times New Roman" w:cs="Times New Roman"/>
                <w:b/>
                <w:bCs w:val="0"/>
              </w:rPr>
            </w:pPr>
            <w:r w:rsidRPr="00482501">
              <w:rPr>
                <w:rFonts w:ascii="Times New Roman" w:hAnsi="Times New Roman" w:cs="Times New Roman"/>
                <w:b/>
                <w:bCs w:val="0"/>
              </w:rPr>
              <w:t xml:space="preserve">American Indian </w:t>
            </w:r>
          </w:p>
        </w:tc>
        <w:tc>
          <w:tcPr>
            <w:tcW w:w="1063" w:type="dxa"/>
            <w:noWrap/>
            <w:hideMark/>
          </w:tcPr>
          <w:p w:rsidR="009F60B1" w:rsidRPr="00482501" w:rsidP="00CB1C05" w14:paraId="2075C9E5" w14:textId="77777777">
            <w:pPr>
              <w:pStyle w:val="RTableTextAbt"/>
              <w:rPr>
                <w:rFonts w:ascii="Times New Roman" w:hAnsi="Times New Roman" w:cs="Times New Roman"/>
              </w:rPr>
            </w:pPr>
            <w:r w:rsidRPr="00482501">
              <w:rPr>
                <w:rFonts w:ascii="Times New Roman" w:hAnsi="Times New Roman" w:cs="Times New Roman"/>
              </w:rPr>
              <w:t>0.8%</w:t>
            </w:r>
          </w:p>
        </w:tc>
        <w:tc>
          <w:tcPr>
            <w:tcW w:w="807" w:type="dxa"/>
            <w:noWrap/>
            <w:hideMark/>
          </w:tcPr>
          <w:p w:rsidR="009F60B1" w:rsidRPr="00482501" w:rsidP="00CB1C05" w14:paraId="61CF16DA" w14:textId="77777777">
            <w:pPr>
              <w:pStyle w:val="RTableTextAbt"/>
              <w:rPr>
                <w:rFonts w:ascii="Times New Roman" w:hAnsi="Times New Roman" w:cs="Times New Roman"/>
              </w:rPr>
            </w:pPr>
            <w:r w:rsidRPr="00482501">
              <w:rPr>
                <w:rFonts w:ascii="Times New Roman" w:hAnsi="Times New Roman" w:cs="Times New Roman"/>
              </w:rPr>
              <w:t>1.7%</w:t>
            </w:r>
          </w:p>
        </w:tc>
        <w:tc>
          <w:tcPr>
            <w:tcW w:w="1932" w:type="dxa"/>
            <w:noWrap/>
            <w:hideMark/>
          </w:tcPr>
          <w:p w:rsidR="009F60B1" w:rsidRPr="00482501" w:rsidP="00CB1C05" w14:paraId="60ACA008" w14:textId="77777777">
            <w:pPr>
              <w:pStyle w:val="RTableTextAbt"/>
              <w:rPr>
                <w:rFonts w:ascii="Times New Roman" w:hAnsi="Times New Roman" w:cs="Times New Roman"/>
              </w:rPr>
            </w:pPr>
            <w:r w:rsidRPr="00482501">
              <w:rPr>
                <w:rFonts w:ascii="Times New Roman" w:hAnsi="Times New Roman" w:cs="Times New Roman"/>
              </w:rPr>
              <w:t>0.7%</w:t>
            </w:r>
          </w:p>
        </w:tc>
        <w:tc>
          <w:tcPr>
            <w:tcW w:w="1932" w:type="dxa"/>
            <w:noWrap/>
            <w:hideMark/>
          </w:tcPr>
          <w:p w:rsidR="009F60B1" w:rsidRPr="00482501" w:rsidP="00CB1C05" w14:paraId="59842FE4" w14:textId="77777777">
            <w:pPr>
              <w:pStyle w:val="RTableTextAbt"/>
              <w:rPr>
                <w:rFonts w:ascii="Times New Roman" w:hAnsi="Times New Roman" w:cs="Times New Roman"/>
              </w:rPr>
            </w:pPr>
            <w:r w:rsidRPr="00482501">
              <w:rPr>
                <w:rFonts w:ascii="Times New Roman" w:hAnsi="Times New Roman" w:cs="Times New Roman"/>
              </w:rPr>
              <w:t>0.7%</w:t>
            </w:r>
          </w:p>
        </w:tc>
        <w:tc>
          <w:tcPr>
            <w:tcW w:w="1599" w:type="dxa"/>
            <w:noWrap/>
            <w:hideMark/>
          </w:tcPr>
          <w:p w:rsidR="009F60B1" w:rsidRPr="00482501" w:rsidP="00CB1C05" w14:paraId="3F2E27A1" w14:textId="77777777">
            <w:pPr>
              <w:pStyle w:val="RTableTextAbt"/>
              <w:rPr>
                <w:rFonts w:ascii="Times New Roman" w:hAnsi="Times New Roman" w:cs="Times New Roman"/>
              </w:rPr>
            </w:pPr>
            <w:r w:rsidRPr="00482501">
              <w:rPr>
                <w:rFonts w:ascii="Times New Roman" w:hAnsi="Times New Roman" w:cs="Times New Roman"/>
              </w:rPr>
              <w:t>0.6%</w:t>
            </w:r>
          </w:p>
        </w:tc>
      </w:tr>
      <w:tr w14:paraId="42C3E1A5" w14:textId="77777777" w:rsidTr="004D43DD">
        <w:tblPrEx>
          <w:tblW w:w="0" w:type="auto"/>
          <w:tblLook w:val="04A0"/>
        </w:tblPrEx>
        <w:trPr>
          <w:trHeight w:val="300"/>
        </w:trPr>
        <w:tc>
          <w:tcPr>
            <w:tcW w:w="2027" w:type="dxa"/>
            <w:noWrap/>
            <w:hideMark/>
          </w:tcPr>
          <w:p w:rsidR="009F60B1" w:rsidRPr="00482501" w:rsidP="00CB1C05" w14:paraId="38A97BD9" w14:textId="77777777">
            <w:pPr>
              <w:pStyle w:val="LTableTextAbt"/>
              <w:rPr>
                <w:rFonts w:ascii="Times New Roman" w:hAnsi="Times New Roman" w:cs="Times New Roman"/>
                <w:b/>
                <w:bCs w:val="0"/>
              </w:rPr>
            </w:pPr>
            <w:r w:rsidRPr="00482501">
              <w:rPr>
                <w:rFonts w:ascii="Times New Roman" w:hAnsi="Times New Roman" w:cs="Times New Roman"/>
                <w:b/>
                <w:bCs w:val="0"/>
              </w:rPr>
              <w:t>Asian</w:t>
            </w:r>
          </w:p>
        </w:tc>
        <w:tc>
          <w:tcPr>
            <w:tcW w:w="1063" w:type="dxa"/>
            <w:noWrap/>
            <w:hideMark/>
          </w:tcPr>
          <w:p w:rsidR="009F60B1" w:rsidRPr="00482501" w:rsidP="00CB1C05" w14:paraId="59010521" w14:textId="77777777">
            <w:pPr>
              <w:pStyle w:val="RTableTextAbt"/>
              <w:rPr>
                <w:rFonts w:ascii="Times New Roman" w:hAnsi="Times New Roman" w:cs="Times New Roman"/>
              </w:rPr>
            </w:pPr>
            <w:r w:rsidRPr="00482501">
              <w:rPr>
                <w:rFonts w:ascii="Times New Roman" w:hAnsi="Times New Roman" w:cs="Times New Roman"/>
              </w:rPr>
              <w:t>5.6%</w:t>
            </w:r>
          </w:p>
        </w:tc>
        <w:tc>
          <w:tcPr>
            <w:tcW w:w="807" w:type="dxa"/>
            <w:noWrap/>
            <w:hideMark/>
          </w:tcPr>
          <w:p w:rsidR="009F60B1" w:rsidRPr="00482501" w:rsidP="00CB1C05" w14:paraId="172E9FE7" w14:textId="77777777">
            <w:pPr>
              <w:pStyle w:val="RTableTextAbt"/>
              <w:rPr>
                <w:rFonts w:ascii="Times New Roman" w:hAnsi="Times New Roman" w:cs="Times New Roman"/>
              </w:rPr>
            </w:pPr>
            <w:r w:rsidRPr="00482501">
              <w:rPr>
                <w:rFonts w:ascii="Times New Roman" w:hAnsi="Times New Roman" w:cs="Times New Roman"/>
              </w:rPr>
              <w:t>1.2%</w:t>
            </w:r>
          </w:p>
        </w:tc>
        <w:tc>
          <w:tcPr>
            <w:tcW w:w="1932" w:type="dxa"/>
            <w:noWrap/>
            <w:hideMark/>
          </w:tcPr>
          <w:p w:rsidR="009F60B1" w:rsidRPr="00482501" w:rsidP="00CB1C05" w14:paraId="72B91D62" w14:textId="77777777">
            <w:pPr>
              <w:pStyle w:val="RTableTextAbt"/>
              <w:rPr>
                <w:rFonts w:ascii="Times New Roman" w:hAnsi="Times New Roman" w:cs="Times New Roman"/>
              </w:rPr>
            </w:pPr>
            <w:r w:rsidRPr="00482501">
              <w:rPr>
                <w:rFonts w:ascii="Times New Roman" w:hAnsi="Times New Roman" w:cs="Times New Roman"/>
              </w:rPr>
              <w:t>6.8%</w:t>
            </w:r>
          </w:p>
        </w:tc>
        <w:tc>
          <w:tcPr>
            <w:tcW w:w="1932" w:type="dxa"/>
            <w:noWrap/>
            <w:hideMark/>
          </w:tcPr>
          <w:p w:rsidR="009F60B1" w:rsidRPr="00482501" w:rsidP="00CB1C05" w14:paraId="42A928D8" w14:textId="77777777">
            <w:pPr>
              <w:pStyle w:val="RTableTextAbt"/>
              <w:rPr>
                <w:rFonts w:ascii="Times New Roman" w:hAnsi="Times New Roman" w:cs="Times New Roman"/>
              </w:rPr>
            </w:pPr>
            <w:r w:rsidRPr="00482501">
              <w:rPr>
                <w:rFonts w:ascii="Times New Roman" w:hAnsi="Times New Roman" w:cs="Times New Roman"/>
              </w:rPr>
              <w:t>8.0%</w:t>
            </w:r>
          </w:p>
        </w:tc>
        <w:tc>
          <w:tcPr>
            <w:tcW w:w="1599" w:type="dxa"/>
            <w:noWrap/>
            <w:hideMark/>
          </w:tcPr>
          <w:p w:rsidR="009F60B1" w:rsidRPr="00482501" w:rsidP="00CB1C05" w14:paraId="6E90C434" w14:textId="77777777">
            <w:pPr>
              <w:pStyle w:val="RTableTextAbt"/>
              <w:rPr>
                <w:rFonts w:ascii="Times New Roman" w:hAnsi="Times New Roman" w:cs="Times New Roman"/>
              </w:rPr>
            </w:pPr>
            <w:r w:rsidRPr="00482501">
              <w:rPr>
                <w:rFonts w:ascii="Times New Roman" w:hAnsi="Times New Roman" w:cs="Times New Roman"/>
              </w:rPr>
              <w:t>8.1%</w:t>
            </w:r>
          </w:p>
        </w:tc>
      </w:tr>
      <w:tr w14:paraId="6DA9F4BC" w14:textId="77777777" w:rsidTr="004D43DD">
        <w:tblPrEx>
          <w:tblW w:w="0" w:type="auto"/>
          <w:tblLook w:val="04A0"/>
        </w:tblPrEx>
        <w:trPr>
          <w:trHeight w:val="300"/>
        </w:trPr>
        <w:tc>
          <w:tcPr>
            <w:tcW w:w="2027" w:type="dxa"/>
            <w:noWrap/>
            <w:hideMark/>
          </w:tcPr>
          <w:p w:rsidR="009F60B1" w:rsidRPr="00482501" w:rsidP="00CB1C05" w14:paraId="6FB4605D" w14:textId="77777777">
            <w:pPr>
              <w:pStyle w:val="LTableTextAbt"/>
              <w:rPr>
                <w:rFonts w:ascii="Times New Roman" w:hAnsi="Times New Roman" w:cs="Times New Roman"/>
                <w:b/>
                <w:bCs w:val="0"/>
              </w:rPr>
            </w:pPr>
            <w:r w:rsidRPr="00482501">
              <w:rPr>
                <w:rFonts w:ascii="Times New Roman" w:hAnsi="Times New Roman" w:cs="Times New Roman"/>
                <w:b/>
                <w:bCs w:val="0"/>
              </w:rPr>
              <w:t>Pacific Islander</w:t>
            </w:r>
          </w:p>
        </w:tc>
        <w:tc>
          <w:tcPr>
            <w:tcW w:w="1063" w:type="dxa"/>
            <w:noWrap/>
            <w:hideMark/>
          </w:tcPr>
          <w:p w:rsidR="009F60B1" w:rsidRPr="00482501" w:rsidP="00CB1C05" w14:paraId="75E1BF6D" w14:textId="77777777">
            <w:pPr>
              <w:pStyle w:val="RTableTextAbt"/>
              <w:rPr>
                <w:rFonts w:ascii="Times New Roman" w:hAnsi="Times New Roman" w:cs="Times New Roman"/>
              </w:rPr>
            </w:pPr>
            <w:r w:rsidRPr="00482501">
              <w:rPr>
                <w:rFonts w:ascii="Times New Roman" w:hAnsi="Times New Roman" w:cs="Times New Roman"/>
              </w:rPr>
              <w:t>0.2%</w:t>
            </w:r>
          </w:p>
        </w:tc>
        <w:tc>
          <w:tcPr>
            <w:tcW w:w="807" w:type="dxa"/>
            <w:noWrap/>
            <w:hideMark/>
          </w:tcPr>
          <w:p w:rsidR="009F60B1" w:rsidRPr="00482501" w:rsidP="00CB1C05" w14:paraId="7079AB4F" w14:textId="77777777">
            <w:pPr>
              <w:pStyle w:val="RTableTextAbt"/>
              <w:rPr>
                <w:rFonts w:ascii="Times New Roman" w:hAnsi="Times New Roman" w:cs="Times New Roman"/>
              </w:rPr>
            </w:pPr>
            <w:r w:rsidRPr="00482501">
              <w:rPr>
                <w:rFonts w:ascii="Times New Roman" w:hAnsi="Times New Roman" w:cs="Times New Roman"/>
              </w:rPr>
              <w:t>0.1%</w:t>
            </w:r>
          </w:p>
        </w:tc>
        <w:tc>
          <w:tcPr>
            <w:tcW w:w="1932" w:type="dxa"/>
            <w:noWrap/>
            <w:hideMark/>
          </w:tcPr>
          <w:p w:rsidR="009F60B1" w:rsidRPr="00482501" w:rsidP="00CB1C05" w14:paraId="06ADF980" w14:textId="77777777">
            <w:pPr>
              <w:pStyle w:val="RTableTextAbt"/>
              <w:rPr>
                <w:rFonts w:ascii="Times New Roman" w:hAnsi="Times New Roman" w:cs="Times New Roman"/>
              </w:rPr>
            </w:pPr>
            <w:r w:rsidRPr="00482501">
              <w:rPr>
                <w:rFonts w:ascii="Times New Roman" w:hAnsi="Times New Roman" w:cs="Times New Roman"/>
              </w:rPr>
              <w:t>0.1%</w:t>
            </w:r>
          </w:p>
        </w:tc>
        <w:tc>
          <w:tcPr>
            <w:tcW w:w="1932" w:type="dxa"/>
            <w:noWrap/>
            <w:hideMark/>
          </w:tcPr>
          <w:p w:rsidR="009F60B1" w:rsidRPr="00482501" w:rsidP="00CB1C05" w14:paraId="5B496A75" w14:textId="77777777">
            <w:pPr>
              <w:pStyle w:val="RTableTextAbt"/>
              <w:rPr>
                <w:rFonts w:ascii="Times New Roman" w:hAnsi="Times New Roman" w:cs="Times New Roman"/>
              </w:rPr>
            </w:pPr>
            <w:r w:rsidRPr="00482501">
              <w:rPr>
                <w:rFonts w:ascii="Times New Roman" w:hAnsi="Times New Roman" w:cs="Times New Roman"/>
              </w:rPr>
              <w:t>0.2%</w:t>
            </w:r>
          </w:p>
        </w:tc>
        <w:tc>
          <w:tcPr>
            <w:tcW w:w="1599" w:type="dxa"/>
            <w:noWrap/>
            <w:hideMark/>
          </w:tcPr>
          <w:p w:rsidR="009F60B1" w:rsidRPr="00482501" w:rsidP="00CB1C05" w14:paraId="2A85E4DE" w14:textId="77777777">
            <w:pPr>
              <w:pStyle w:val="RTableTextAbt"/>
              <w:rPr>
                <w:rFonts w:ascii="Times New Roman" w:hAnsi="Times New Roman" w:cs="Times New Roman"/>
              </w:rPr>
            </w:pPr>
            <w:r w:rsidRPr="00482501">
              <w:rPr>
                <w:rFonts w:ascii="Times New Roman" w:hAnsi="Times New Roman" w:cs="Times New Roman"/>
              </w:rPr>
              <w:t>0.2%</w:t>
            </w:r>
          </w:p>
        </w:tc>
      </w:tr>
      <w:tr w14:paraId="5A0BE85A" w14:textId="77777777" w:rsidTr="004D43DD">
        <w:tblPrEx>
          <w:tblW w:w="0" w:type="auto"/>
          <w:tblLook w:val="04A0"/>
        </w:tblPrEx>
        <w:trPr>
          <w:trHeight w:val="300"/>
        </w:trPr>
        <w:tc>
          <w:tcPr>
            <w:tcW w:w="2027" w:type="dxa"/>
            <w:noWrap/>
            <w:hideMark/>
          </w:tcPr>
          <w:p w:rsidR="009F60B1" w:rsidRPr="00482501" w:rsidP="00CB1C05" w14:paraId="2C1EB334" w14:textId="77777777">
            <w:pPr>
              <w:pStyle w:val="LTableTextAbt"/>
              <w:rPr>
                <w:rFonts w:ascii="Times New Roman" w:hAnsi="Times New Roman" w:cs="Times New Roman"/>
                <w:b/>
                <w:bCs w:val="0"/>
              </w:rPr>
            </w:pPr>
            <w:r w:rsidRPr="00482501">
              <w:rPr>
                <w:rFonts w:ascii="Times New Roman" w:hAnsi="Times New Roman" w:cs="Times New Roman"/>
                <w:b/>
                <w:bCs w:val="0"/>
              </w:rPr>
              <w:t>Other</w:t>
            </w:r>
          </w:p>
        </w:tc>
        <w:tc>
          <w:tcPr>
            <w:tcW w:w="1063" w:type="dxa"/>
            <w:noWrap/>
            <w:hideMark/>
          </w:tcPr>
          <w:p w:rsidR="009F60B1" w:rsidRPr="00482501" w:rsidP="00CB1C05" w14:paraId="30CDA2BD" w14:textId="77777777">
            <w:pPr>
              <w:pStyle w:val="RTableTextAbt"/>
              <w:rPr>
                <w:rFonts w:ascii="Times New Roman" w:hAnsi="Times New Roman" w:cs="Times New Roman"/>
              </w:rPr>
            </w:pPr>
            <w:r w:rsidRPr="00482501">
              <w:rPr>
                <w:rFonts w:ascii="Times New Roman" w:hAnsi="Times New Roman" w:cs="Times New Roman"/>
              </w:rPr>
              <w:t>10.3%</w:t>
            </w:r>
          </w:p>
        </w:tc>
        <w:tc>
          <w:tcPr>
            <w:tcW w:w="807" w:type="dxa"/>
            <w:noWrap/>
            <w:hideMark/>
          </w:tcPr>
          <w:p w:rsidR="009F60B1" w:rsidRPr="00482501" w:rsidP="00CB1C05" w14:paraId="5BE90620" w14:textId="77777777">
            <w:pPr>
              <w:pStyle w:val="RTableTextAbt"/>
              <w:rPr>
                <w:rFonts w:ascii="Times New Roman" w:hAnsi="Times New Roman" w:cs="Times New Roman"/>
              </w:rPr>
            </w:pPr>
            <w:r w:rsidRPr="00482501">
              <w:rPr>
                <w:rFonts w:ascii="Times New Roman" w:hAnsi="Times New Roman" w:cs="Times New Roman"/>
              </w:rPr>
              <w:t>3.6%</w:t>
            </w:r>
          </w:p>
        </w:tc>
        <w:tc>
          <w:tcPr>
            <w:tcW w:w="1932" w:type="dxa"/>
            <w:noWrap/>
            <w:hideMark/>
          </w:tcPr>
          <w:p w:rsidR="009F60B1" w:rsidRPr="00482501" w:rsidP="00CB1C05" w14:paraId="159CCED2" w14:textId="77777777">
            <w:pPr>
              <w:pStyle w:val="RTableTextAbt"/>
              <w:rPr>
                <w:rFonts w:ascii="Times New Roman" w:hAnsi="Times New Roman" w:cs="Times New Roman"/>
              </w:rPr>
            </w:pPr>
            <w:r w:rsidRPr="00482501">
              <w:rPr>
                <w:rFonts w:ascii="Times New Roman" w:hAnsi="Times New Roman" w:cs="Times New Roman"/>
              </w:rPr>
              <w:t>14.2%</w:t>
            </w:r>
          </w:p>
        </w:tc>
        <w:tc>
          <w:tcPr>
            <w:tcW w:w="1932" w:type="dxa"/>
            <w:noWrap/>
            <w:hideMark/>
          </w:tcPr>
          <w:p w:rsidR="009F60B1" w:rsidRPr="00482501" w:rsidP="00CB1C05" w14:paraId="3BB715EC" w14:textId="77777777">
            <w:pPr>
              <w:pStyle w:val="RTableTextAbt"/>
              <w:rPr>
                <w:rFonts w:ascii="Times New Roman" w:hAnsi="Times New Roman" w:cs="Times New Roman"/>
              </w:rPr>
            </w:pPr>
            <w:r w:rsidRPr="00482501">
              <w:rPr>
                <w:rFonts w:ascii="Times New Roman" w:hAnsi="Times New Roman" w:cs="Times New Roman"/>
              </w:rPr>
              <w:t>14.6%</w:t>
            </w:r>
          </w:p>
        </w:tc>
        <w:tc>
          <w:tcPr>
            <w:tcW w:w="1599" w:type="dxa"/>
            <w:noWrap/>
            <w:hideMark/>
          </w:tcPr>
          <w:p w:rsidR="009F60B1" w:rsidRPr="00482501" w:rsidP="00CB1C05" w14:paraId="79D0CB15" w14:textId="77777777">
            <w:pPr>
              <w:pStyle w:val="RTableTextAbt"/>
              <w:rPr>
                <w:rFonts w:ascii="Times New Roman" w:hAnsi="Times New Roman" w:cs="Times New Roman"/>
              </w:rPr>
            </w:pPr>
            <w:r w:rsidRPr="00482501">
              <w:rPr>
                <w:rFonts w:ascii="Times New Roman" w:hAnsi="Times New Roman" w:cs="Times New Roman"/>
              </w:rPr>
              <w:t>14.9%</w:t>
            </w:r>
          </w:p>
        </w:tc>
      </w:tr>
      <w:tr w14:paraId="1FA4A7AB" w14:textId="77777777" w:rsidTr="004D43DD">
        <w:tblPrEx>
          <w:tblW w:w="0" w:type="auto"/>
          <w:tblLook w:val="04A0"/>
        </w:tblPrEx>
        <w:trPr>
          <w:trHeight w:val="300"/>
        </w:trPr>
        <w:tc>
          <w:tcPr>
            <w:tcW w:w="2027" w:type="dxa"/>
            <w:noWrap/>
            <w:hideMark/>
          </w:tcPr>
          <w:p w:rsidR="009F60B1" w:rsidRPr="00482501" w:rsidP="00CB1C05" w14:paraId="15DDAB20" w14:textId="77777777">
            <w:pPr>
              <w:pStyle w:val="LTableTextAbt"/>
              <w:rPr>
                <w:rFonts w:ascii="Times New Roman" w:hAnsi="Times New Roman" w:cs="Times New Roman"/>
                <w:b/>
                <w:bCs w:val="0"/>
              </w:rPr>
            </w:pPr>
            <w:r w:rsidRPr="00482501">
              <w:rPr>
                <w:rFonts w:ascii="Times New Roman" w:hAnsi="Times New Roman" w:cs="Times New Roman"/>
                <w:b/>
                <w:bCs w:val="0"/>
              </w:rPr>
              <w:t>Hispanic</w:t>
            </w:r>
          </w:p>
        </w:tc>
        <w:tc>
          <w:tcPr>
            <w:tcW w:w="1063" w:type="dxa"/>
            <w:noWrap/>
            <w:hideMark/>
          </w:tcPr>
          <w:p w:rsidR="009F60B1" w:rsidRPr="00482501" w:rsidP="00CB1C05" w14:paraId="73FAA9B6" w14:textId="77777777">
            <w:pPr>
              <w:pStyle w:val="RTableTextAbt"/>
              <w:rPr>
                <w:rFonts w:ascii="Times New Roman" w:hAnsi="Times New Roman" w:cs="Times New Roman"/>
              </w:rPr>
            </w:pPr>
            <w:r w:rsidRPr="00482501">
              <w:rPr>
                <w:rFonts w:ascii="Times New Roman" w:hAnsi="Times New Roman" w:cs="Times New Roman"/>
              </w:rPr>
              <w:t>18.2%</w:t>
            </w:r>
          </w:p>
        </w:tc>
        <w:tc>
          <w:tcPr>
            <w:tcW w:w="807" w:type="dxa"/>
            <w:noWrap/>
            <w:hideMark/>
          </w:tcPr>
          <w:p w:rsidR="009F60B1" w:rsidRPr="00482501" w:rsidP="00CB1C05" w14:paraId="724DA912" w14:textId="77777777">
            <w:pPr>
              <w:pStyle w:val="RTableTextAbt"/>
              <w:rPr>
                <w:rFonts w:ascii="Times New Roman" w:hAnsi="Times New Roman" w:cs="Times New Roman"/>
              </w:rPr>
            </w:pPr>
            <w:r w:rsidRPr="00482501">
              <w:rPr>
                <w:rFonts w:ascii="Times New Roman" w:hAnsi="Times New Roman" w:cs="Times New Roman"/>
              </w:rPr>
              <w:t>2.4%</w:t>
            </w:r>
          </w:p>
        </w:tc>
        <w:tc>
          <w:tcPr>
            <w:tcW w:w="1932" w:type="dxa"/>
            <w:noWrap/>
            <w:hideMark/>
          </w:tcPr>
          <w:p w:rsidR="009F60B1" w:rsidRPr="00482501" w:rsidP="00CB1C05" w14:paraId="285BFE6B" w14:textId="77777777">
            <w:pPr>
              <w:pStyle w:val="RTableTextAbt"/>
              <w:rPr>
                <w:rFonts w:ascii="Times New Roman" w:hAnsi="Times New Roman" w:cs="Times New Roman"/>
              </w:rPr>
            </w:pPr>
            <w:r w:rsidRPr="00482501">
              <w:rPr>
                <w:rFonts w:ascii="Times New Roman" w:hAnsi="Times New Roman" w:cs="Times New Roman"/>
              </w:rPr>
              <w:t>25.0%</w:t>
            </w:r>
          </w:p>
        </w:tc>
        <w:tc>
          <w:tcPr>
            <w:tcW w:w="1932" w:type="dxa"/>
            <w:noWrap/>
            <w:hideMark/>
          </w:tcPr>
          <w:p w:rsidR="009F60B1" w:rsidRPr="00482501" w:rsidP="00CB1C05" w14:paraId="6C3C117B" w14:textId="77777777">
            <w:pPr>
              <w:pStyle w:val="RTableTextAbt"/>
              <w:rPr>
                <w:rFonts w:ascii="Times New Roman" w:hAnsi="Times New Roman" w:cs="Times New Roman"/>
              </w:rPr>
            </w:pPr>
            <w:r w:rsidRPr="00482501">
              <w:rPr>
                <w:rFonts w:ascii="Times New Roman" w:hAnsi="Times New Roman" w:cs="Times New Roman"/>
              </w:rPr>
              <w:t>28.6%</w:t>
            </w:r>
          </w:p>
        </w:tc>
        <w:tc>
          <w:tcPr>
            <w:tcW w:w="1599" w:type="dxa"/>
            <w:noWrap/>
            <w:hideMark/>
          </w:tcPr>
          <w:p w:rsidR="009F60B1" w:rsidRPr="00482501" w:rsidP="00CB1C05" w14:paraId="577787E1" w14:textId="77777777">
            <w:pPr>
              <w:pStyle w:val="RTableTextAbt"/>
              <w:rPr>
                <w:rFonts w:ascii="Times New Roman" w:hAnsi="Times New Roman" w:cs="Times New Roman"/>
              </w:rPr>
            </w:pPr>
            <w:r w:rsidRPr="00482501">
              <w:rPr>
                <w:rFonts w:ascii="Times New Roman" w:hAnsi="Times New Roman" w:cs="Times New Roman"/>
              </w:rPr>
              <w:t>28.3%</w:t>
            </w:r>
          </w:p>
        </w:tc>
      </w:tr>
      <w:tr w14:paraId="1019140F" w14:textId="77777777" w:rsidTr="004D43DD">
        <w:tblPrEx>
          <w:tblW w:w="0" w:type="auto"/>
          <w:tblLook w:val="04A0"/>
        </w:tblPrEx>
        <w:trPr>
          <w:trHeight w:val="300"/>
        </w:trPr>
        <w:tc>
          <w:tcPr>
            <w:tcW w:w="2027" w:type="dxa"/>
            <w:noWrap/>
            <w:hideMark/>
          </w:tcPr>
          <w:p w:rsidR="009F60B1" w:rsidRPr="00482501" w:rsidP="00CB1C05" w14:paraId="0AC1184D" w14:textId="77777777">
            <w:pPr>
              <w:pStyle w:val="LTableTextAbt"/>
              <w:rPr>
                <w:rFonts w:ascii="Times New Roman" w:hAnsi="Times New Roman" w:cs="Times New Roman"/>
                <w:b/>
                <w:bCs w:val="0"/>
              </w:rPr>
            </w:pPr>
            <w:r w:rsidRPr="00482501">
              <w:rPr>
                <w:rFonts w:ascii="Times New Roman" w:hAnsi="Times New Roman" w:cs="Times New Roman"/>
                <w:b/>
                <w:bCs w:val="0"/>
              </w:rPr>
              <w:t>2x Poverty Line</w:t>
            </w:r>
          </w:p>
        </w:tc>
        <w:tc>
          <w:tcPr>
            <w:tcW w:w="1063" w:type="dxa"/>
            <w:noWrap/>
            <w:hideMark/>
          </w:tcPr>
          <w:p w:rsidR="009F60B1" w:rsidRPr="00482501" w:rsidP="00CB1C05" w14:paraId="2CCDF8E6" w14:textId="77777777">
            <w:pPr>
              <w:pStyle w:val="RTableTextAbt"/>
              <w:rPr>
                <w:rFonts w:ascii="Times New Roman" w:hAnsi="Times New Roman" w:cs="Times New Roman"/>
              </w:rPr>
            </w:pPr>
            <w:r w:rsidRPr="00482501">
              <w:rPr>
                <w:rFonts w:ascii="Times New Roman" w:hAnsi="Times New Roman" w:cs="Times New Roman"/>
              </w:rPr>
              <w:t>29.8%</w:t>
            </w:r>
          </w:p>
        </w:tc>
        <w:tc>
          <w:tcPr>
            <w:tcW w:w="807" w:type="dxa"/>
            <w:noWrap/>
            <w:hideMark/>
          </w:tcPr>
          <w:p w:rsidR="009F60B1" w:rsidRPr="00482501" w:rsidP="00CB1C05" w14:paraId="74D2487F" w14:textId="77777777">
            <w:pPr>
              <w:pStyle w:val="RTableTextAbt"/>
              <w:rPr>
                <w:rFonts w:ascii="Times New Roman" w:hAnsi="Times New Roman" w:cs="Times New Roman"/>
              </w:rPr>
            </w:pPr>
            <w:r w:rsidRPr="00482501">
              <w:rPr>
                <w:rFonts w:ascii="Times New Roman" w:hAnsi="Times New Roman" w:cs="Times New Roman"/>
              </w:rPr>
              <w:t>26.0%</w:t>
            </w:r>
          </w:p>
        </w:tc>
        <w:tc>
          <w:tcPr>
            <w:tcW w:w="1932" w:type="dxa"/>
            <w:noWrap/>
            <w:hideMark/>
          </w:tcPr>
          <w:p w:rsidR="009F60B1" w:rsidRPr="00482501" w:rsidP="00CB1C05" w14:paraId="42343223" w14:textId="77777777">
            <w:pPr>
              <w:pStyle w:val="RTableTextAbt"/>
              <w:rPr>
                <w:rFonts w:ascii="Times New Roman" w:hAnsi="Times New Roman" w:cs="Times New Roman"/>
              </w:rPr>
            </w:pPr>
            <w:r w:rsidRPr="00482501">
              <w:rPr>
                <w:rFonts w:ascii="Times New Roman" w:hAnsi="Times New Roman" w:cs="Times New Roman"/>
              </w:rPr>
              <w:t>36.7%</w:t>
            </w:r>
          </w:p>
        </w:tc>
        <w:tc>
          <w:tcPr>
            <w:tcW w:w="1932" w:type="dxa"/>
            <w:noWrap/>
            <w:hideMark/>
          </w:tcPr>
          <w:p w:rsidR="009F60B1" w:rsidRPr="00482501" w:rsidP="00CB1C05" w14:paraId="6774483F" w14:textId="77777777">
            <w:pPr>
              <w:pStyle w:val="RTableTextAbt"/>
              <w:rPr>
                <w:rFonts w:ascii="Times New Roman" w:hAnsi="Times New Roman" w:cs="Times New Roman"/>
              </w:rPr>
            </w:pPr>
            <w:r w:rsidRPr="00482501">
              <w:rPr>
                <w:rFonts w:ascii="Times New Roman" w:hAnsi="Times New Roman" w:cs="Times New Roman"/>
              </w:rPr>
              <w:t>35.6%</w:t>
            </w:r>
          </w:p>
        </w:tc>
        <w:tc>
          <w:tcPr>
            <w:tcW w:w="1599" w:type="dxa"/>
            <w:noWrap/>
            <w:hideMark/>
          </w:tcPr>
          <w:p w:rsidR="009F60B1" w:rsidRPr="00482501" w:rsidP="00CB1C05" w14:paraId="7304896D" w14:textId="77777777">
            <w:pPr>
              <w:pStyle w:val="RTableTextAbt"/>
              <w:rPr>
                <w:rFonts w:ascii="Times New Roman" w:hAnsi="Times New Roman" w:cs="Times New Roman"/>
              </w:rPr>
            </w:pPr>
            <w:r w:rsidRPr="00482501">
              <w:rPr>
                <w:rFonts w:ascii="Times New Roman" w:hAnsi="Times New Roman" w:cs="Times New Roman"/>
              </w:rPr>
              <w:t>34.0%</w:t>
            </w:r>
          </w:p>
        </w:tc>
      </w:tr>
      <w:tr w14:paraId="3E56984C" w14:textId="77777777" w:rsidTr="004D43DD">
        <w:tblPrEx>
          <w:tblW w:w="0" w:type="auto"/>
          <w:tblLook w:val="04A0"/>
        </w:tblPrEx>
        <w:trPr>
          <w:trHeight w:val="300"/>
        </w:trPr>
        <w:tc>
          <w:tcPr>
            <w:tcW w:w="2027" w:type="dxa"/>
            <w:noWrap/>
            <w:hideMark/>
          </w:tcPr>
          <w:p w:rsidR="009F60B1" w:rsidRPr="00482501" w:rsidP="00CB1C05" w14:paraId="2D2347DC" w14:textId="77777777">
            <w:pPr>
              <w:pStyle w:val="LTableTextAbt"/>
              <w:rPr>
                <w:rFonts w:ascii="Times New Roman" w:hAnsi="Times New Roman" w:cs="Times New Roman"/>
                <w:b/>
                <w:bCs w:val="0"/>
              </w:rPr>
            </w:pPr>
            <w:r w:rsidRPr="00482501">
              <w:rPr>
                <w:rFonts w:ascii="Times New Roman" w:hAnsi="Times New Roman" w:cs="Times New Roman"/>
                <w:b/>
                <w:bCs w:val="0"/>
              </w:rPr>
              <w:t>Below Poverty Line</w:t>
            </w:r>
          </w:p>
        </w:tc>
        <w:tc>
          <w:tcPr>
            <w:tcW w:w="1063" w:type="dxa"/>
            <w:noWrap/>
            <w:hideMark/>
          </w:tcPr>
          <w:p w:rsidR="009F60B1" w:rsidRPr="00482501" w:rsidP="00CB1C05" w14:paraId="3D88968B" w14:textId="77777777">
            <w:pPr>
              <w:pStyle w:val="RTableTextAbt"/>
              <w:rPr>
                <w:rFonts w:ascii="Times New Roman" w:hAnsi="Times New Roman" w:cs="Times New Roman"/>
              </w:rPr>
            </w:pPr>
            <w:r w:rsidRPr="00482501">
              <w:rPr>
                <w:rFonts w:ascii="Times New Roman" w:hAnsi="Times New Roman" w:cs="Times New Roman"/>
              </w:rPr>
              <w:t>12.8%</w:t>
            </w:r>
          </w:p>
        </w:tc>
        <w:tc>
          <w:tcPr>
            <w:tcW w:w="807" w:type="dxa"/>
            <w:noWrap/>
            <w:hideMark/>
          </w:tcPr>
          <w:p w:rsidR="009F60B1" w:rsidRPr="00482501" w:rsidP="00CB1C05" w14:paraId="3C04213F" w14:textId="77777777">
            <w:pPr>
              <w:pStyle w:val="RTableTextAbt"/>
              <w:rPr>
                <w:rFonts w:ascii="Times New Roman" w:hAnsi="Times New Roman" w:cs="Times New Roman"/>
              </w:rPr>
            </w:pPr>
            <w:r w:rsidRPr="00482501">
              <w:rPr>
                <w:rFonts w:ascii="Times New Roman" w:hAnsi="Times New Roman" w:cs="Times New Roman"/>
              </w:rPr>
              <w:t>9.6%</w:t>
            </w:r>
          </w:p>
        </w:tc>
        <w:tc>
          <w:tcPr>
            <w:tcW w:w="1932" w:type="dxa"/>
            <w:noWrap/>
            <w:hideMark/>
          </w:tcPr>
          <w:p w:rsidR="009F60B1" w:rsidRPr="00482501" w:rsidP="00CB1C05" w14:paraId="057C440F" w14:textId="77777777">
            <w:pPr>
              <w:pStyle w:val="RTableTextAbt"/>
              <w:rPr>
                <w:rFonts w:ascii="Times New Roman" w:hAnsi="Times New Roman" w:cs="Times New Roman"/>
              </w:rPr>
            </w:pPr>
            <w:r w:rsidRPr="00482501">
              <w:rPr>
                <w:rFonts w:ascii="Times New Roman" w:hAnsi="Times New Roman" w:cs="Times New Roman"/>
              </w:rPr>
              <w:t>16.3%</w:t>
            </w:r>
          </w:p>
        </w:tc>
        <w:tc>
          <w:tcPr>
            <w:tcW w:w="1932" w:type="dxa"/>
            <w:noWrap/>
            <w:hideMark/>
          </w:tcPr>
          <w:p w:rsidR="009F60B1" w:rsidRPr="00482501" w:rsidP="00CB1C05" w14:paraId="0B4BA295" w14:textId="77777777">
            <w:pPr>
              <w:pStyle w:val="RTableTextAbt"/>
              <w:rPr>
                <w:rFonts w:ascii="Times New Roman" w:hAnsi="Times New Roman" w:cs="Times New Roman"/>
              </w:rPr>
            </w:pPr>
            <w:r w:rsidRPr="00482501">
              <w:rPr>
                <w:rFonts w:ascii="Times New Roman" w:hAnsi="Times New Roman" w:cs="Times New Roman"/>
              </w:rPr>
              <w:t>16.1%</w:t>
            </w:r>
          </w:p>
        </w:tc>
        <w:tc>
          <w:tcPr>
            <w:tcW w:w="1599" w:type="dxa"/>
            <w:noWrap/>
            <w:hideMark/>
          </w:tcPr>
          <w:p w:rsidR="009F60B1" w:rsidRPr="00482501" w:rsidP="00CB1C05" w14:paraId="6FA8EB45" w14:textId="77777777">
            <w:pPr>
              <w:pStyle w:val="RTableTextAbt"/>
              <w:rPr>
                <w:rFonts w:ascii="Times New Roman" w:hAnsi="Times New Roman" w:cs="Times New Roman"/>
              </w:rPr>
            </w:pPr>
            <w:r w:rsidRPr="00482501">
              <w:rPr>
                <w:rFonts w:ascii="Times New Roman" w:hAnsi="Times New Roman" w:cs="Times New Roman"/>
              </w:rPr>
              <w:t>15.5%</w:t>
            </w:r>
          </w:p>
        </w:tc>
      </w:tr>
      <w:tr w14:paraId="1B65DADA" w14:textId="77777777" w:rsidTr="004D43DD">
        <w:tblPrEx>
          <w:tblW w:w="0" w:type="auto"/>
          <w:tblLook w:val="04A0"/>
        </w:tblPrEx>
        <w:trPr>
          <w:trHeight w:val="300"/>
        </w:trPr>
        <w:tc>
          <w:tcPr>
            <w:tcW w:w="2027" w:type="dxa"/>
            <w:noWrap/>
            <w:hideMark/>
          </w:tcPr>
          <w:p w:rsidR="009F60B1" w:rsidRPr="00482501" w:rsidP="00CB1C05" w14:paraId="1B1D7A8C" w14:textId="77777777">
            <w:pPr>
              <w:pStyle w:val="LTableTextAbt"/>
              <w:rPr>
                <w:rFonts w:ascii="Times New Roman" w:hAnsi="Times New Roman" w:cs="Times New Roman"/>
                <w:b/>
                <w:bCs w:val="0"/>
              </w:rPr>
            </w:pPr>
            <w:r w:rsidRPr="00482501">
              <w:rPr>
                <w:rFonts w:ascii="Times New Roman" w:hAnsi="Times New Roman" w:cs="Times New Roman"/>
                <w:b/>
                <w:bCs w:val="0"/>
              </w:rPr>
              <w:t xml:space="preserve">Total Population </w:t>
            </w:r>
          </w:p>
        </w:tc>
        <w:tc>
          <w:tcPr>
            <w:tcW w:w="1063" w:type="dxa"/>
            <w:noWrap/>
            <w:hideMark/>
          </w:tcPr>
          <w:p w:rsidR="009F60B1" w:rsidRPr="00482501" w:rsidP="00CB1C05" w14:paraId="54F305A7" w14:textId="77777777">
            <w:pPr>
              <w:pStyle w:val="RTableTextAbt"/>
              <w:rPr>
                <w:rFonts w:ascii="Times New Roman" w:hAnsi="Times New Roman" w:cs="Times New Roman"/>
              </w:rPr>
            </w:pPr>
          </w:p>
        </w:tc>
        <w:tc>
          <w:tcPr>
            <w:tcW w:w="807" w:type="dxa"/>
            <w:noWrap/>
            <w:hideMark/>
          </w:tcPr>
          <w:p w:rsidR="009F60B1" w:rsidRPr="00482501" w:rsidP="00CB1C05" w14:paraId="0A2CCBBC" w14:textId="77777777">
            <w:pPr>
              <w:pStyle w:val="RTableTextAbt"/>
              <w:rPr>
                <w:rFonts w:ascii="Times New Roman" w:hAnsi="Times New Roman" w:cs="Times New Roman"/>
              </w:rPr>
            </w:pPr>
          </w:p>
        </w:tc>
        <w:tc>
          <w:tcPr>
            <w:tcW w:w="1932" w:type="dxa"/>
            <w:noWrap/>
            <w:hideMark/>
          </w:tcPr>
          <w:p w:rsidR="009F60B1" w:rsidRPr="00482501" w:rsidP="00CB1C05" w14:paraId="7390ACA2" w14:textId="77777777">
            <w:pPr>
              <w:pStyle w:val="RTableTextAbt"/>
              <w:rPr>
                <w:rFonts w:ascii="Times New Roman" w:hAnsi="Times New Roman" w:cs="Times New Roman"/>
              </w:rPr>
            </w:pPr>
            <w:r w:rsidRPr="00482501">
              <w:rPr>
                <w:rFonts w:ascii="Times New Roman" w:hAnsi="Times New Roman" w:cs="Times New Roman"/>
              </w:rPr>
              <w:t>742,767</w:t>
            </w:r>
          </w:p>
        </w:tc>
        <w:tc>
          <w:tcPr>
            <w:tcW w:w="1932" w:type="dxa"/>
            <w:noWrap/>
            <w:hideMark/>
          </w:tcPr>
          <w:p w:rsidR="009F60B1" w:rsidRPr="00482501" w:rsidP="00CB1C05" w14:paraId="103BABAE" w14:textId="77777777">
            <w:pPr>
              <w:pStyle w:val="RTableTextAbt"/>
              <w:rPr>
                <w:rFonts w:ascii="Times New Roman" w:hAnsi="Times New Roman" w:cs="Times New Roman"/>
              </w:rPr>
            </w:pPr>
            <w:r w:rsidRPr="00482501">
              <w:rPr>
                <w:rFonts w:ascii="Times New Roman" w:hAnsi="Times New Roman" w:cs="Times New Roman"/>
              </w:rPr>
              <w:t>9,153,103</w:t>
            </w:r>
          </w:p>
        </w:tc>
        <w:tc>
          <w:tcPr>
            <w:tcW w:w="1599" w:type="dxa"/>
            <w:noWrap/>
            <w:hideMark/>
          </w:tcPr>
          <w:p w:rsidR="009F60B1" w:rsidRPr="00482501" w:rsidP="00CB1C05" w14:paraId="5C35EA2E" w14:textId="77777777">
            <w:pPr>
              <w:pStyle w:val="RTableTextAbt"/>
              <w:rPr>
                <w:rFonts w:ascii="Times New Roman" w:hAnsi="Times New Roman" w:cs="Times New Roman"/>
              </w:rPr>
            </w:pPr>
            <w:r w:rsidRPr="00482501">
              <w:rPr>
                <w:rFonts w:ascii="Times New Roman" w:hAnsi="Times New Roman" w:cs="Times New Roman"/>
              </w:rPr>
              <w:t>24,741,152</w:t>
            </w:r>
          </w:p>
        </w:tc>
      </w:tr>
      <w:tr w14:paraId="45B293FB" w14:textId="77777777" w:rsidTr="004D43DD">
        <w:tblPrEx>
          <w:tblW w:w="0" w:type="auto"/>
          <w:tblLook w:val="04A0"/>
        </w:tblPrEx>
        <w:trPr>
          <w:trHeight w:val="300"/>
        </w:trPr>
        <w:tc>
          <w:tcPr>
            <w:tcW w:w="2027" w:type="dxa"/>
            <w:noWrap/>
            <w:hideMark/>
          </w:tcPr>
          <w:p w:rsidR="009F60B1" w:rsidRPr="00482501" w:rsidP="00CB1C05" w14:paraId="2D89A581" w14:textId="77777777">
            <w:pPr>
              <w:pStyle w:val="LTableTextAbt"/>
              <w:rPr>
                <w:rFonts w:ascii="Times New Roman" w:hAnsi="Times New Roman" w:cs="Times New Roman"/>
                <w:b/>
                <w:bCs w:val="0"/>
              </w:rPr>
            </w:pPr>
            <w:r w:rsidRPr="00482501">
              <w:rPr>
                <w:rFonts w:ascii="Times New Roman" w:hAnsi="Times New Roman" w:cs="Times New Roman"/>
                <w:b/>
                <w:bCs w:val="0"/>
              </w:rPr>
              <w:t>NATA Cancer Risk</w:t>
            </w:r>
          </w:p>
        </w:tc>
        <w:tc>
          <w:tcPr>
            <w:tcW w:w="1063" w:type="dxa"/>
            <w:noWrap/>
            <w:hideMark/>
          </w:tcPr>
          <w:p w:rsidR="009F60B1" w:rsidRPr="00482501" w:rsidP="00CB1C05" w14:paraId="149F0435" w14:textId="77777777">
            <w:pPr>
              <w:pStyle w:val="RTableTextAbt"/>
              <w:rPr>
                <w:rFonts w:ascii="Times New Roman" w:hAnsi="Times New Roman" w:cs="Times New Roman"/>
              </w:rPr>
            </w:pPr>
            <w:r>
              <w:rPr>
                <w:rFonts w:ascii="Times New Roman" w:hAnsi="Times New Roman" w:cs="Times New Roman"/>
              </w:rPr>
              <w:t>30</w:t>
            </w:r>
          </w:p>
        </w:tc>
        <w:tc>
          <w:tcPr>
            <w:tcW w:w="807" w:type="dxa"/>
            <w:noWrap/>
            <w:hideMark/>
          </w:tcPr>
          <w:p w:rsidR="009F60B1" w:rsidRPr="00482501" w:rsidP="00CB1C05" w14:paraId="33711D87" w14:textId="77777777">
            <w:pPr>
              <w:pStyle w:val="RTableTextAbt"/>
              <w:rPr>
                <w:rFonts w:ascii="Times New Roman" w:hAnsi="Times New Roman" w:cs="Times New Roman"/>
              </w:rPr>
            </w:pPr>
          </w:p>
        </w:tc>
        <w:tc>
          <w:tcPr>
            <w:tcW w:w="1932" w:type="dxa"/>
            <w:noWrap/>
            <w:hideMark/>
          </w:tcPr>
          <w:p w:rsidR="009F60B1" w:rsidRPr="00482501" w:rsidP="00CB1C05" w14:paraId="15868755" w14:textId="77777777">
            <w:pPr>
              <w:pStyle w:val="RTableTextAbt"/>
              <w:rPr>
                <w:rFonts w:ascii="Times New Roman" w:hAnsi="Times New Roman" w:cs="Times New Roman"/>
              </w:rPr>
            </w:pPr>
            <w:r w:rsidRPr="00482501">
              <w:rPr>
                <w:rFonts w:ascii="Times New Roman" w:hAnsi="Times New Roman" w:cs="Times New Roman"/>
              </w:rPr>
              <w:t>37</w:t>
            </w:r>
          </w:p>
        </w:tc>
        <w:tc>
          <w:tcPr>
            <w:tcW w:w="1932" w:type="dxa"/>
            <w:noWrap/>
            <w:hideMark/>
          </w:tcPr>
          <w:p w:rsidR="009F60B1" w:rsidRPr="00482501" w:rsidP="00CB1C05" w14:paraId="65027FB3" w14:textId="77777777">
            <w:pPr>
              <w:pStyle w:val="RTableTextAbt"/>
              <w:rPr>
                <w:rFonts w:ascii="Times New Roman" w:hAnsi="Times New Roman" w:cs="Times New Roman"/>
              </w:rPr>
            </w:pPr>
            <w:r w:rsidRPr="00482501">
              <w:rPr>
                <w:rFonts w:ascii="Times New Roman" w:hAnsi="Times New Roman" w:cs="Times New Roman"/>
              </w:rPr>
              <w:t>35</w:t>
            </w:r>
          </w:p>
        </w:tc>
        <w:tc>
          <w:tcPr>
            <w:tcW w:w="1599" w:type="dxa"/>
            <w:noWrap/>
            <w:hideMark/>
          </w:tcPr>
          <w:p w:rsidR="009F60B1" w:rsidRPr="00482501" w:rsidP="00CB1C05" w14:paraId="2BE9DC3B" w14:textId="77777777">
            <w:pPr>
              <w:pStyle w:val="RTableTextAbt"/>
              <w:rPr>
                <w:rFonts w:ascii="Times New Roman" w:hAnsi="Times New Roman" w:cs="Times New Roman"/>
              </w:rPr>
            </w:pPr>
            <w:r w:rsidRPr="00482501">
              <w:rPr>
                <w:rFonts w:ascii="Times New Roman" w:hAnsi="Times New Roman" w:cs="Times New Roman"/>
              </w:rPr>
              <w:t>34</w:t>
            </w:r>
          </w:p>
        </w:tc>
      </w:tr>
      <w:tr w14:paraId="3428C30E" w14:textId="77777777" w:rsidTr="004D43DD">
        <w:tblPrEx>
          <w:tblW w:w="0" w:type="auto"/>
          <w:tblLook w:val="04A0"/>
        </w:tblPrEx>
        <w:trPr>
          <w:trHeight w:val="300"/>
        </w:trPr>
        <w:tc>
          <w:tcPr>
            <w:tcW w:w="2027" w:type="dxa"/>
            <w:noWrap/>
          </w:tcPr>
          <w:p w:rsidR="00F5675A" w:rsidRPr="00482501" w:rsidP="00CB1C05" w14:paraId="6EE3E823" w14:textId="77777777">
            <w:pPr>
              <w:pStyle w:val="LTableTextAbt"/>
              <w:rPr>
                <w:b/>
                <w:bCs w:val="0"/>
              </w:rPr>
            </w:pPr>
            <w:r w:rsidRPr="00482501">
              <w:rPr>
                <w:rFonts w:ascii="Times New Roman" w:hAnsi="Times New Roman" w:cs="Times New Roman"/>
                <w:b/>
                <w:bCs w:val="0"/>
              </w:rPr>
              <w:t>NATA Respiratory Hazard Score</w:t>
            </w:r>
          </w:p>
        </w:tc>
        <w:tc>
          <w:tcPr>
            <w:tcW w:w="1063" w:type="dxa"/>
            <w:noWrap/>
          </w:tcPr>
          <w:p w:rsidR="00F5675A" w:rsidP="00CB1C05" w14:paraId="384D6C65" w14:textId="77777777">
            <w:pPr>
              <w:pStyle w:val="RTableTextAbt"/>
            </w:pPr>
            <w:r w:rsidRPr="00D41EB0">
              <w:rPr>
                <w:rFonts w:ascii="Times New Roman" w:hAnsi="Times New Roman" w:cs="Times New Roman"/>
              </w:rPr>
              <w:t>0.44</w:t>
            </w:r>
          </w:p>
        </w:tc>
        <w:tc>
          <w:tcPr>
            <w:tcW w:w="807" w:type="dxa"/>
            <w:noWrap/>
          </w:tcPr>
          <w:p w:rsidR="00F5675A" w:rsidRPr="00482501" w:rsidP="00CB1C05" w14:paraId="0D4424E7" w14:textId="77777777">
            <w:pPr>
              <w:pStyle w:val="RTableTextAbt"/>
            </w:pPr>
          </w:p>
        </w:tc>
        <w:tc>
          <w:tcPr>
            <w:tcW w:w="1932" w:type="dxa"/>
            <w:noWrap/>
          </w:tcPr>
          <w:p w:rsidR="00F5675A" w:rsidRPr="00482501" w:rsidP="00CB1C05" w14:paraId="0A486CF7" w14:textId="77777777">
            <w:pPr>
              <w:pStyle w:val="RTableTextAbt"/>
            </w:pPr>
            <w:r w:rsidRPr="00482501">
              <w:rPr>
                <w:rFonts w:ascii="Times New Roman" w:hAnsi="Times New Roman" w:cs="Times New Roman"/>
              </w:rPr>
              <w:t>0.41</w:t>
            </w:r>
          </w:p>
        </w:tc>
        <w:tc>
          <w:tcPr>
            <w:tcW w:w="1932" w:type="dxa"/>
            <w:noWrap/>
          </w:tcPr>
          <w:p w:rsidR="00F5675A" w:rsidRPr="00482501" w:rsidP="00CB1C05" w14:paraId="1788F84E" w14:textId="77777777">
            <w:pPr>
              <w:pStyle w:val="RTableTextAbt"/>
            </w:pPr>
            <w:r w:rsidRPr="00482501">
              <w:rPr>
                <w:rFonts w:ascii="Times New Roman" w:hAnsi="Times New Roman" w:cs="Times New Roman"/>
              </w:rPr>
              <w:t>0.42</w:t>
            </w:r>
          </w:p>
        </w:tc>
        <w:tc>
          <w:tcPr>
            <w:tcW w:w="1599" w:type="dxa"/>
            <w:noWrap/>
          </w:tcPr>
          <w:p w:rsidR="00F5675A" w:rsidRPr="00482501" w:rsidP="00CB1C05" w14:paraId="7CAA8121" w14:textId="77777777">
            <w:pPr>
              <w:pStyle w:val="RTableTextAbt"/>
            </w:pPr>
            <w:r w:rsidRPr="00482501">
              <w:rPr>
                <w:rFonts w:ascii="Times New Roman" w:hAnsi="Times New Roman" w:cs="Times New Roman"/>
              </w:rPr>
              <w:t>0.43</w:t>
            </w:r>
          </w:p>
        </w:tc>
      </w:tr>
    </w:tbl>
    <w:p w:rsidR="009F60B1" w:rsidP="00CB1C05" w14:paraId="1ACFB180" w14:textId="77777777">
      <w:pPr>
        <w:rPr>
          <w:b/>
          <w:bCs/>
        </w:rPr>
      </w:pPr>
    </w:p>
    <w:p w:rsidR="009F60B1" w:rsidRPr="000103AA" w:rsidP="00CB1C05" w14:paraId="2CD944EE" w14:textId="77777777">
      <w:pPr>
        <w:pStyle w:val="BodyText"/>
      </w:pPr>
      <w:r>
        <w:fldChar w:fldCharType="begin" w:fldLock="1"/>
      </w:r>
      <w:r>
        <w:instrText xml:space="preserve"> REF _Ref118378478 \h </w:instrText>
      </w:r>
      <w:r>
        <w:fldChar w:fldCharType="separate"/>
      </w:r>
      <w:r w:rsidRPr="00575FE0" w:rsidR="0092222B">
        <w:t xml:space="preserve">Table </w:t>
      </w:r>
      <w:r w:rsidR="0092222B">
        <w:rPr>
          <w:noProof/>
        </w:rPr>
        <w:t>10</w:t>
      </w:r>
      <w:r w:rsidR="0092222B">
        <w:noBreakHyphen/>
      </w:r>
      <w:r w:rsidR="0092222B">
        <w:rPr>
          <w:noProof/>
        </w:rPr>
        <w:t>13</w:t>
      </w:r>
      <w:r>
        <w:fldChar w:fldCharType="end"/>
      </w:r>
      <w:r w:rsidR="001C52B5">
        <w:t xml:space="preserve"> </w:t>
      </w:r>
      <w:r>
        <w:t>indicates that in general, communities within 1, 3 and 5 miles of PCE facilities have a higher proportion of Black or African Americans, Hispanic Americans, Asian Americans, and Americans identifying as a race other than those listed in the table, than national or rural averages. Median incomes in such communities are not significantly different from national averages, but poverty rates tend to be higher.</w:t>
      </w:r>
      <w:r w:rsidR="00230E79">
        <w:t xml:space="preserve">  NATA cancer risks near PCE facilities are slightly higher than national averages</w:t>
      </w:r>
      <w:r>
        <w:t>,</w:t>
      </w:r>
      <w:r w:rsidR="00230E79">
        <w:t xml:space="preserve"> while NATA respiratory risks are slightly lower than national averages.</w:t>
      </w:r>
    </w:p>
    <w:p w:rsidR="009F60B1" w:rsidP="00CB1C05" w14:paraId="2636389A" w14:textId="77777777">
      <w:pPr>
        <w:pStyle w:val="Heading3"/>
      </w:pPr>
      <w:r>
        <w:t>Masking and Chemical Milling</w:t>
      </w:r>
    </w:p>
    <w:p w:rsidR="009F60B1" w:rsidRPr="0089314B" w:rsidP="00CB1C05" w14:paraId="09263322" w14:textId="77777777">
      <w:pPr>
        <w:pStyle w:val="BodyText"/>
      </w:pPr>
      <w:r>
        <w:fldChar w:fldCharType="begin" w:fldLock="1"/>
      </w:r>
      <w:r>
        <w:instrText xml:space="preserve"> REF _Ref118378535 \h </w:instrText>
      </w:r>
      <w:r>
        <w:fldChar w:fldCharType="separate"/>
      </w:r>
      <w:r w:rsidRPr="00575FE0" w:rsidR="0092222B">
        <w:t xml:space="preserve">Table </w:t>
      </w:r>
      <w:r w:rsidR="0092222B">
        <w:rPr>
          <w:noProof/>
        </w:rPr>
        <w:t>10</w:t>
      </w:r>
      <w:r w:rsidR="0092222B">
        <w:noBreakHyphen/>
      </w:r>
      <w:r w:rsidR="0092222B">
        <w:rPr>
          <w:noProof/>
        </w:rPr>
        <w:t>14</w:t>
      </w:r>
      <w:r>
        <w:fldChar w:fldCharType="end"/>
      </w:r>
      <w:r>
        <w:t xml:space="preserve"> </w:t>
      </w:r>
      <w:r w:rsidRPr="00E64528">
        <w:t>presents average information on communities surrounding the</w:t>
      </w:r>
      <w:r>
        <w:t xml:space="preserve"> seven facilities using perchloroethylene as a maskant </w:t>
      </w:r>
      <w:r w:rsidRPr="00E64528">
        <w:t>likely to be affected by the regulation compared to</w:t>
      </w:r>
      <w:r>
        <w:t xml:space="preserve"> </w:t>
      </w:r>
      <w:r w:rsidRPr="00E64528">
        <w:t>the overall national average.</w:t>
      </w:r>
      <w:r>
        <w:t xml:space="preserve"> </w:t>
      </w:r>
      <w:r w:rsidRPr="00E64528">
        <w:t>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w:t>
      </w:r>
      <w:r>
        <w:t xml:space="preserve">None of the facilities are in rural areas. </w:t>
      </w:r>
    </w:p>
    <w:p w:rsidR="009F60B1" w:rsidP="00CB1C05" w14:paraId="198441E5" w14:textId="77777777">
      <w:pPr>
        <w:rPr>
          <w:b/>
          <w:bCs/>
        </w:rPr>
      </w:pPr>
    </w:p>
    <w:tbl>
      <w:tblPr>
        <w:tblStyle w:val="TableGrid"/>
        <w:tblW w:w="0" w:type="auto"/>
        <w:tblLook w:val="04A0"/>
      </w:tblPr>
      <w:tblGrid>
        <w:gridCol w:w="2070"/>
        <w:gridCol w:w="1065"/>
        <w:gridCol w:w="1972"/>
        <w:gridCol w:w="1972"/>
        <w:gridCol w:w="1561"/>
      </w:tblGrid>
      <w:tr w14:paraId="01D5ABEC" w14:textId="77777777" w:rsidTr="004D43DD">
        <w:tblPrEx>
          <w:tblW w:w="0" w:type="auto"/>
          <w:tblLook w:val="04A0"/>
        </w:tblPrEx>
        <w:trPr>
          <w:trHeight w:val="300"/>
        </w:trPr>
        <w:tc>
          <w:tcPr>
            <w:tcW w:w="8640" w:type="dxa"/>
            <w:gridSpan w:val="5"/>
            <w:tcBorders>
              <w:top w:val="nil"/>
              <w:left w:val="nil"/>
              <w:bottom w:val="single" w:sz="4" w:space="0" w:color="auto"/>
              <w:right w:val="nil"/>
            </w:tcBorders>
            <w:shd w:val="clear" w:color="auto" w:fill="auto"/>
            <w:noWrap/>
          </w:tcPr>
          <w:p w:rsidR="00BC0ED9" w:rsidP="00CB1C05" w14:paraId="01E0BDEB" w14:textId="77777777">
            <w:pPr>
              <w:pStyle w:val="TableTitleA"/>
              <w:rPr>
                <w:b/>
                <w:bCs/>
              </w:rPr>
            </w:pPr>
            <w:bookmarkStart w:id="1544" w:name="_Ref118378535"/>
            <w:bookmarkStart w:id="1545" w:name="_Toc121142734"/>
            <w:bookmarkStart w:id="1546" w:name="_Toc165379760"/>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4</w:t>
            </w:r>
            <w:r w:rsidR="00BC4B5D">
              <w:rPr>
                <w:noProof/>
              </w:rPr>
              <w:fldChar w:fldCharType="end"/>
            </w:r>
            <w:bookmarkEnd w:id="1544"/>
            <w:r w:rsidRPr="00575FE0">
              <w:t xml:space="preserve">: </w:t>
            </w:r>
            <w:r>
              <w:t>Demographics of communities within 1-, 3-, and 5-mile radii of PCE chemical milling Facilities across all conditions of use, population weighted average</w:t>
            </w:r>
            <w:bookmarkEnd w:id="1545"/>
            <w:bookmarkEnd w:id="1546"/>
          </w:p>
          <w:p w:rsidR="00964FBD" w:rsidRPr="001F39E3" w:rsidP="00CB1C05" w14:paraId="25E29E0A" w14:textId="77777777">
            <w:pPr>
              <w:pStyle w:val="TableTitleA"/>
            </w:pPr>
          </w:p>
        </w:tc>
      </w:tr>
      <w:tr w14:paraId="36208D47" w14:textId="77777777" w:rsidTr="004D43DD">
        <w:tblPrEx>
          <w:tblW w:w="0" w:type="auto"/>
          <w:tblLook w:val="04A0"/>
        </w:tblPrEx>
        <w:trPr>
          <w:trHeight w:val="300"/>
        </w:trPr>
        <w:tc>
          <w:tcPr>
            <w:tcW w:w="2070" w:type="dxa"/>
            <w:tcBorders>
              <w:top w:val="single" w:sz="4" w:space="0" w:color="auto"/>
            </w:tcBorders>
            <w:shd w:val="clear" w:color="auto" w:fill="48A9C5"/>
            <w:noWrap/>
            <w:hideMark/>
          </w:tcPr>
          <w:p w:rsidR="00D00A46" w:rsidRPr="001F39E3" w:rsidP="00CB1C05" w14:paraId="7D312F62" w14:textId="77777777">
            <w:pPr>
              <w:pStyle w:val="TableSubtitle"/>
            </w:pPr>
            <w:r w:rsidRPr="001F39E3">
              <w:t>Demographic</w:t>
            </w:r>
          </w:p>
        </w:tc>
        <w:tc>
          <w:tcPr>
            <w:tcW w:w="1065" w:type="dxa"/>
            <w:tcBorders>
              <w:top w:val="single" w:sz="4" w:space="0" w:color="auto"/>
            </w:tcBorders>
            <w:shd w:val="clear" w:color="auto" w:fill="48A9C5"/>
            <w:noWrap/>
            <w:hideMark/>
          </w:tcPr>
          <w:p w:rsidR="00D00A46" w:rsidRPr="001F39E3" w:rsidP="00CB1C05" w14:paraId="62F3BAB6" w14:textId="77777777">
            <w:pPr>
              <w:pStyle w:val="TableSubtitle"/>
            </w:pPr>
            <w:r w:rsidRPr="001F39E3">
              <w:t>National</w:t>
            </w:r>
          </w:p>
        </w:tc>
        <w:tc>
          <w:tcPr>
            <w:tcW w:w="1972" w:type="dxa"/>
            <w:tcBorders>
              <w:top w:val="single" w:sz="4" w:space="0" w:color="auto"/>
            </w:tcBorders>
            <w:shd w:val="clear" w:color="auto" w:fill="48A9C5"/>
            <w:noWrap/>
            <w:hideMark/>
          </w:tcPr>
          <w:p w:rsidR="00D00A46" w:rsidRPr="001F39E3" w:rsidP="00CB1C05" w14:paraId="3B4ECF7B"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D00A46" w:rsidRPr="001F39E3" w:rsidP="00CB1C05" w14:paraId="597A62B8" w14:textId="77777777">
            <w:pPr>
              <w:pStyle w:val="TableSubtitle"/>
            </w:pPr>
            <w:r w:rsidRPr="00A25C50">
              <w:t>3</w:t>
            </w:r>
            <w:r>
              <w:t>-</w:t>
            </w:r>
            <w:r w:rsidRPr="00A25C50">
              <w:t>Mile Average</w:t>
            </w:r>
          </w:p>
        </w:tc>
        <w:tc>
          <w:tcPr>
            <w:tcW w:w="1561" w:type="dxa"/>
            <w:tcBorders>
              <w:top w:val="single" w:sz="4" w:space="0" w:color="auto"/>
            </w:tcBorders>
            <w:shd w:val="clear" w:color="auto" w:fill="48A9C5"/>
            <w:noWrap/>
            <w:hideMark/>
          </w:tcPr>
          <w:p w:rsidR="00D00A46" w:rsidRPr="001F39E3" w:rsidP="00CB1C05" w14:paraId="472A2029" w14:textId="77777777">
            <w:pPr>
              <w:pStyle w:val="TableSubtitle"/>
            </w:pPr>
            <w:r w:rsidRPr="00A25C50">
              <w:t>5</w:t>
            </w:r>
            <w:r>
              <w:t>-</w:t>
            </w:r>
            <w:r w:rsidRPr="00A25C50">
              <w:t>Mile Average</w:t>
            </w:r>
          </w:p>
        </w:tc>
      </w:tr>
      <w:tr w14:paraId="37C4649E" w14:textId="77777777" w:rsidTr="004D43DD">
        <w:tblPrEx>
          <w:tblW w:w="0" w:type="auto"/>
          <w:tblLook w:val="04A0"/>
        </w:tblPrEx>
        <w:trPr>
          <w:trHeight w:val="300"/>
        </w:trPr>
        <w:tc>
          <w:tcPr>
            <w:tcW w:w="2070" w:type="dxa"/>
            <w:noWrap/>
            <w:hideMark/>
          </w:tcPr>
          <w:p w:rsidR="009F60B1" w:rsidRPr="007D3B4F" w:rsidP="00CB1C05" w14:paraId="19D8A21B" w14:textId="77777777">
            <w:pPr>
              <w:pStyle w:val="LTableTextAbt"/>
              <w:rPr>
                <w:rFonts w:ascii="Times New Roman" w:hAnsi="Times New Roman" w:cs="Times New Roman"/>
                <w:b/>
                <w:bCs w:val="0"/>
              </w:rPr>
            </w:pPr>
            <w:r w:rsidRPr="007D3B4F">
              <w:rPr>
                <w:rFonts w:ascii="Times New Roman" w:hAnsi="Times New Roman" w:cs="Times New Roman"/>
                <w:b/>
                <w:bCs w:val="0"/>
              </w:rPr>
              <w:t>Median Income</w:t>
            </w:r>
          </w:p>
        </w:tc>
        <w:tc>
          <w:tcPr>
            <w:tcW w:w="1065" w:type="dxa"/>
            <w:noWrap/>
            <w:hideMark/>
          </w:tcPr>
          <w:p w:rsidR="009F60B1" w:rsidRPr="007D3B4F" w:rsidP="00CB1C05" w14:paraId="26CF99F6" w14:textId="77777777">
            <w:pPr>
              <w:pStyle w:val="RTableTextAbt"/>
              <w:rPr>
                <w:rFonts w:ascii="Times New Roman" w:hAnsi="Times New Roman" w:cs="Times New Roman"/>
              </w:rPr>
            </w:pPr>
            <w:r w:rsidRPr="007D3B4F">
              <w:rPr>
                <w:rFonts w:ascii="Times New Roman" w:hAnsi="Times New Roman" w:cs="Times New Roman"/>
              </w:rPr>
              <w:t>$64,994</w:t>
            </w:r>
          </w:p>
        </w:tc>
        <w:tc>
          <w:tcPr>
            <w:tcW w:w="1972" w:type="dxa"/>
            <w:noWrap/>
            <w:hideMark/>
          </w:tcPr>
          <w:p w:rsidR="009F60B1" w:rsidRPr="007D3B4F" w:rsidP="00CB1C05" w14:paraId="05523608" w14:textId="77777777">
            <w:pPr>
              <w:pStyle w:val="RTableTextAbt"/>
              <w:rPr>
                <w:rFonts w:ascii="Times New Roman" w:hAnsi="Times New Roman" w:cs="Times New Roman"/>
              </w:rPr>
            </w:pPr>
            <w:r w:rsidRPr="007D3B4F">
              <w:rPr>
                <w:rFonts w:ascii="Times New Roman" w:hAnsi="Times New Roman" w:cs="Times New Roman"/>
              </w:rPr>
              <w:t>$66,003</w:t>
            </w:r>
          </w:p>
        </w:tc>
        <w:tc>
          <w:tcPr>
            <w:tcW w:w="1972" w:type="dxa"/>
            <w:noWrap/>
            <w:hideMark/>
          </w:tcPr>
          <w:p w:rsidR="009F60B1" w:rsidRPr="007D3B4F" w:rsidP="00CB1C05" w14:paraId="3DEF8535" w14:textId="77777777">
            <w:pPr>
              <w:pStyle w:val="RTableTextAbt"/>
              <w:rPr>
                <w:rFonts w:ascii="Times New Roman" w:hAnsi="Times New Roman" w:cs="Times New Roman"/>
              </w:rPr>
            </w:pPr>
            <w:r w:rsidRPr="007D3B4F">
              <w:rPr>
                <w:rFonts w:ascii="Times New Roman" w:hAnsi="Times New Roman" w:cs="Times New Roman"/>
              </w:rPr>
              <w:t>$78,095</w:t>
            </w:r>
          </w:p>
        </w:tc>
        <w:tc>
          <w:tcPr>
            <w:tcW w:w="1561" w:type="dxa"/>
            <w:noWrap/>
            <w:hideMark/>
          </w:tcPr>
          <w:p w:rsidR="009F60B1" w:rsidRPr="007D3B4F" w:rsidP="00CB1C05" w14:paraId="28D613DA" w14:textId="77777777">
            <w:pPr>
              <w:pStyle w:val="RTableTextAbt"/>
              <w:rPr>
                <w:rFonts w:ascii="Times New Roman" w:hAnsi="Times New Roman" w:cs="Times New Roman"/>
              </w:rPr>
            </w:pPr>
            <w:r w:rsidRPr="007D3B4F">
              <w:rPr>
                <w:rFonts w:ascii="Times New Roman" w:hAnsi="Times New Roman" w:cs="Times New Roman"/>
              </w:rPr>
              <w:t>$81,549</w:t>
            </w:r>
          </w:p>
        </w:tc>
      </w:tr>
      <w:tr w14:paraId="696F95E8" w14:textId="77777777" w:rsidTr="004D43DD">
        <w:tblPrEx>
          <w:tblW w:w="0" w:type="auto"/>
          <w:tblLook w:val="04A0"/>
        </w:tblPrEx>
        <w:trPr>
          <w:trHeight w:val="300"/>
        </w:trPr>
        <w:tc>
          <w:tcPr>
            <w:tcW w:w="2070" w:type="dxa"/>
            <w:noWrap/>
            <w:hideMark/>
          </w:tcPr>
          <w:p w:rsidR="009F60B1" w:rsidRPr="007D3B4F" w:rsidP="00CB1C05" w14:paraId="0454D3C0" w14:textId="77777777">
            <w:pPr>
              <w:pStyle w:val="LTableTextAbt"/>
              <w:rPr>
                <w:rFonts w:ascii="Times New Roman" w:hAnsi="Times New Roman" w:cs="Times New Roman"/>
                <w:b/>
                <w:bCs w:val="0"/>
              </w:rPr>
            </w:pPr>
            <w:r w:rsidRPr="007D3B4F">
              <w:rPr>
                <w:rFonts w:ascii="Times New Roman" w:hAnsi="Times New Roman" w:cs="Times New Roman"/>
                <w:b/>
                <w:bCs w:val="0"/>
              </w:rPr>
              <w:t>White</w:t>
            </w:r>
          </w:p>
        </w:tc>
        <w:tc>
          <w:tcPr>
            <w:tcW w:w="1065" w:type="dxa"/>
            <w:noWrap/>
            <w:hideMark/>
          </w:tcPr>
          <w:p w:rsidR="009F60B1" w:rsidRPr="007D3B4F" w:rsidP="00CB1C05" w14:paraId="454C11C4" w14:textId="77777777">
            <w:pPr>
              <w:pStyle w:val="RTableTextAbt"/>
              <w:rPr>
                <w:rFonts w:ascii="Times New Roman" w:hAnsi="Times New Roman" w:cs="Times New Roman"/>
              </w:rPr>
            </w:pPr>
            <w:r w:rsidRPr="007D3B4F">
              <w:rPr>
                <w:rFonts w:ascii="Times New Roman" w:hAnsi="Times New Roman" w:cs="Times New Roman"/>
              </w:rPr>
              <w:t>70.4%</w:t>
            </w:r>
          </w:p>
        </w:tc>
        <w:tc>
          <w:tcPr>
            <w:tcW w:w="1972" w:type="dxa"/>
            <w:noWrap/>
            <w:hideMark/>
          </w:tcPr>
          <w:p w:rsidR="009F60B1" w:rsidRPr="007D3B4F" w:rsidP="00CB1C05" w14:paraId="12525BB5" w14:textId="77777777">
            <w:pPr>
              <w:pStyle w:val="RTableTextAbt"/>
              <w:rPr>
                <w:rFonts w:ascii="Times New Roman" w:hAnsi="Times New Roman" w:cs="Times New Roman"/>
              </w:rPr>
            </w:pPr>
            <w:r w:rsidRPr="007D3B4F">
              <w:rPr>
                <w:rFonts w:ascii="Times New Roman" w:hAnsi="Times New Roman" w:cs="Times New Roman"/>
              </w:rPr>
              <w:t>74.0%</w:t>
            </w:r>
          </w:p>
        </w:tc>
        <w:tc>
          <w:tcPr>
            <w:tcW w:w="1972" w:type="dxa"/>
            <w:noWrap/>
            <w:hideMark/>
          </w:tcPr>
          <w:p w:rsidR="009F60B1" w:rsidRPr="007D3B4F" w:rsidP="00CB1C05" w14:paraId="7C94D783" w14:textId="77777777">
            <w:pPr>
              <w:pStyle w:val="RTableTextAbt"/>
              <w:rPr>
                <w:rFonts w:ascii="Times New Roman" w:hAnsi="Times New Roman" w:cs="Times New Roman"/>
              </w:rPr>
            </w:pPr>
            <w:r w:rsidRPr="007D3B4F">
              <w:rPr>
                <w:rFonts w:ascii="Times New Roman" w:hAnsi="Times New Roman" w:cs="Times New Roman"/>
              </w:rPr>
              <w:t>72.3%</w:t>
            </w:r>
          </w:p>
        </w:tc>
        <w:tc>
          <w:tcPr>
            <w:tcW w:w="1561" w:type="dxa"/>
            <w:noWrap/>
            <w:hideMark/>
          </w:tcPr>
          <w:p w:rsidR="009F60B1" w:rsidRPr="007D3B4F" w:rsidP="00CB1C05" w14:paraId="751CB599" w14:textId="77777777">
            <w:pPr>
              <w:pStyle w:val="RTableTextAbt"/>
              <w:rPr>
                <w:rFonts w:ascii="Times New Roman" w:hAnsi="Times New Roman" w:cs="Times New Roman"/>
              </w:rPr>
            </w:pPr>
            <w:r w:rsidRPr="007D3B4F">
              <w:rPr>
                <w:rFonts w:ascii="Times New Roman" w:hAnsi="Times New Roman" w:cs="Times New Roman"/>
              </w:rPr>
              <w:t>70.8%</w:t>
            </w:r>
          </w:p>
        </w:tc>
      </w:tr>
      <w:tr w14:paraId="604119E8" w14:textId="77777777" w:rsidTr="004D43DD">
        <w:tblPrEx>
          <w:tblW w:w="0" w:type="auto"/>
          <w:tblLook w:val="04A0"/>
        </w:tblPrEx>
        <w:trPr>
          <w:trHeight w:val="300"/>
        </w:trPr>
        <w:tc>
          <w:tcPr>
            <w:tcW w:w="2070" w:type="dxa"/>
            <w:noWrap/>
            <w:hideMark/>
          </w:tcPr>
          <w:p w:rsidR="009F60B1" w:rsidRPr="007D3B4F" w:rsidP="00CB1C05" w14:paraId="78D6D1B3" w14:textId="77777777">
            <w:pPr>
              <w:pStyle w:val="LTableTextAbt"/>
              <w:rPr>
                <w:rFonts w:ascii="Times New Roman" w:hAnsi="Times New Roman" w:cs="Times New Roman"/>
                <w:b/>
                <w:bCs w:val="0"/>
              </w:rPr>
            </w:pPr>
            <w:r w:rsidRPr="007D3B4F">
              <w:rPr>
                <w:rFonts w:ascii="Times New Roman" w:hAnsi="Times New Roman" w:cs="Times New Roman"/>
                <w:b/>
                <w:bCs w:val="0"/>
              </w:rPr>
              <w:t>Black</w:t>
            </w:r>
          </w:p>
        </w:tc>
        <w:tc>
          <w:tcPr>
            <w:tcW w:w="1065" w:type="dxa"/>
            <w:noWrap/>
            <w:hideMark/>
          </w:tcPr>
          <w:p w:rsidR="009F60B1" w:rsidRPr="007D3B4F" w:rsidP="00CB1C05" w14:paraId="6437B9DC" w14:textId="77777777">
            <w:pPr>
              <w:pStyle w:val="RTableTextAbt"/>
              <w:rPr>
                <w:rFonts w:ascii="Times New Roman" w:hAnsi="Times New Roman" w:cs="Times New Roman"/>
              </w:rPr>
            </w:pPr>
            <w:r w:rsidRPr="007D3B4F">
              <w:rPr>
                <w:rFonts w:ascii="Times New Roman" w:hAnsi="Times New Roman" w:cs="Times New Roman"/>
              </w:rPr>
              <w:t>12.6%</w:t>
            </w:r>
          </w:p>
        </w:tc>
        <w:tc>
          <w:tcPr>
            <w:tcW w:w="1972" w:type="dxa"/>
            <w:noWrap/>
            <w:hideMark/>
          </w:tcPr>
          <w:p w:rsidR="009F60B1" w:rsidRPr="007D3B4F" w:rsidP="00CB1C05" w14:paraId="48E2143F" w14:textId="77777777">
            <w:pPr>
              <w:pStyle w:val="RTableTextAbt"/>
              <w:rPr>
                <w:rFonts w:ascii="Times New Roman" w:hAnsi="Times New Roman" w:cs="Times New Roman"/>
              </w:rPr>
            </w:pPr>
            <w:r w:rsidRPr="007D3B4F">
              <w:rPr>
                <w:rFonts w:ascii="Times New Roman" w:hAnsi="Times New Roman" w:cs="Times New Roman"/>
              </w:rPr>
              <w:t>9.2%</w:t>
            </w:r>
          </w:p>
        </w:tc>
        <w:tc>
          <w:tcPr>
            <w:tcW w:w="1972" w:type="dxa"/>
            <w:noWrap/>
            <w:hideMark/>
          </w:tcPr>
          <w:p w:rsidR="009F60B1" w:rsidRPr="007D3B4F" w:rsidP="00CB1C05" w14:paraId="242FA13C" w14:textId="77777777">
            <w:pPr>
              <w:pStyle w:val="RTableTextAbt"/>
              <w:rPr>
                <w:rFonts w:ascii="Times New Roman" w:hAnsi="Times New Roman" w:cs="Times New Roman"/>
              </w:rPr>
            </w:pPr>
            <w:r w:rsidRPr="007D3B4F">
              <w:rPr>
                <w:rFonts w:ascii="Times New Roman" w:hAnsi="Times New Roman" w:cs="Times New Roman"/>
              </w:rPr>
              <w:t>5.9%</w:t>
            </w:r>
          </w:p>
        </w:tc>
        <w:tc>
          <w:tcPr>
            <w:tcW w:w="1561" w:type="dxa"/>
            <w:noWrap/>
            <w:hideMark/>
          </w:tcPr>
          <w:p w:rsidR="009F60B1" w:rsidRPr="007D3B4F" w:rsidP="00CB1C05" w14:paraId="5249474C" w14:textId="77777777">
            <w:pPr>
              <w:pStyle w:val="RTableTextAbt"/>
              <w:rPr>
                <w:rFonts w:ascii="Times New Roman" w:hAnsi="Times New Roman" w:cs="Times New Roman"/>
              </w:rPr>
            </w:pPr>
            <w:r w:rsidRPr="007D3B4F">
              <w:rPr>
                <w:rFonts w:ascii="Times New Roman" w:hAnsi="Times New Roman" w:cs="Times New Roman"/>
              </w:rPr>
              <w:t>5.1%</w:t>
            </w:r>
          </w:p>
        </w:tc>
      </w:tr>
      <w:tr w14:paraId="76AC2F89" w14:textId="77777777" w:rsidTr="004D43DD">
        <w:tblPrEx>
          <w:tblW w:w="0" w:type="auto"/>
          <w:tblLook w:val="04A0"/>
        </w:tblPrEx>
        <w:trPr>
          <w:trHeight w:val="300"/>
        </w:trPr>
        <w:tc>
          <w:tcPr>
            <w:tcW w:w="2070" w:type="dxa"/>
            <w:noWrap/>
            <w:hideMark/>
          </w:tcPr>
          <w:p w:rsidR="009F60B1" w:rsidRPr="007D3B4F" w:rsidP="00CB1C05" w14:paraId="3C8BB751" w14:textId="77777777">
            <w:pPr>
              <w:pStyle w:val="LTableTextAbt"/>
              <w:rPr>
                <w:rFonts w:ascii="Times New Roman" w:hAnsi="Times New Roman" w:cs="Times New Roman"/>
                <w:b/>
                <w:bCs w:val="0"/>
              </w:rPr>
            </w:pPr>
            <w:r w:rsidRPr="007D3B4F">
              <w:rPr>
                <w:rFonts w:ascii="Times New Roman" w:hAnsi="Times New Roman" w:cs="Times New Roman"/>
                <w:b/>
                <w:bCs w:val="0"/>
              </w:rPr>
              <w:t xml:space="preserve">American Indian </w:t>
            </w:r>
          </w:p>
        </w:tc>
        <w:tc>
          <w:tcPr>
            <w:tcW w:w="1065" w:type="dxa"/>
            <w:noWrap/>
            <w:hideMark/>
          </w:tcPr>
          <w:p w:rsidR="009F60B1" w:rsidRPr="007D3B4F" w:rsidP="00CB1C05" w14:paraId="570476B1" w14:textId="77777777">
            <w:pPr>
              <w:pStyle w:val="RTableTextAbt"/>
              <w:rPr>
                <w:rFonts w:ascii="Times New Roman" w:hAnsi="Times New Roman" w:cs="Times New Roman"/>
              </w:rPr>
            </w:pPr>
            <w:r w:rsidRPr="007D3B4F">
              <w:rPr>
                <w:rFonts w:ascii="Times New Roman" w:hAnsi="Times New Roman" w:cs="Times New Roman"/>
              </w:rPr>
              <w:t>0.8%</w:t>
            </w:r>
          </w:p>
        </w:tc>
        <w:tc>
          <w:tcPr>
            <w:tcW w:w="1972" w:type="dxa"/>
            <w:noWrap/>
            <w:hideMark/>
          </w:tcPr>
          <w:p w:rsidR="009F60B1" w:rsidRPr="007D3B4F" w:rsidP="00CB1C05" w14:paraId="614A3D17" w14:textId="77777777">
            <w:pPr>
              <w:pStyle w:val="RTableTextAbt"/>
              <w:rPr>
                <w:rFonts w:ascii="Times New Roman" w:hAnsi="Times New Roman" w:cs="Times New Roman"/>
              </w:rPr>
            </w:pPr>
            <w:r w:rsidRPr="007D3B4F">
              <w:rPr>
                <w:rFonts w:ascii="Times New Roman" w:hAnsi="Times New Roman" w:cs="Times New Roman"/>
              </w:rPr>
              <w:t>1.1%</w:t>
            </w:r>
          </w:p>
        </w:tc>
        <w:tc>
          <w:tcPr>
            <w:tcW w:w="1972" w:type="dxa"/>
            <w:noWrap/>
            <w:hideMark/>
          </w:tcPr>
          <w:p w:rsidR="009F60B1" w:rsidRPr="007D3B4F" w:rsidP="00CB1C05" w14:paraId="78167E8F" w14:textId="77777777">
            <w:pPr>
              <w:pStyle w:val="RTableTextAbt"/>
              <w:rPr>
                <w:rFonts w:ascii="Times New Roman" w:hAnsi="Times New Roman" w:cs="Times New Roman"/>
              </w:rPr>
            </w:pPr>
            <w:r w:rsidRPr="007D3B4F">
              <w:rPr>
                <w:rFonts w:ascii="Times New Roman" w:hAnsi="Times New Roman" w:cs="Times New Roman"/>
              </w:rPr>
              <w:t>0.7%</w:t>
            </w:r>
          </w:p>
        </w:tc>
        <w:tc>
          <w:tcPr>
            <w:tcW w:w="1561" w:type="dxa"/>
            <w:noWrap/>
            <w:hideMark/>
          </w:tcPr>
          <w:p w:rsidR="009F60B1" w:rsidRPr="007D3B4F" w:rsidP="00CB1C05" w14:paraId="120220AC" w14:textId="77777777">
            <w:pPr>
              <w:pStyle w:val="RTableTextAbt"/>
              <w:rPr>
                <w:rFonts w:ascii="Times New Roman" w:hAnsi="Times New Roman" w:cs="Times New Roman"/>
              </w:rPr>
            </w:pPr>
            <w:r w:rsidRPr="007D3B4F">
              <w:rPr>
                <w:rFonts w:ascii="Times New Roman" w:hAnsi="Times New Roman" w:cs="Times New Roman"/>
              </w:rPr>
              <w:t>0.7%</w:t>
            </w:r>
          </w:p>
        </w:tc>
      </w:tr>
      <w:tr w14:paraId="21214C7E" w14:textId="77777777" w:rsidTr="004D43DD">
        <w:tblPrEx>
          <w:tblW w:w="0" w:type="auto"/>
          <w:tblLook w:val="04A0"/>
        </w:tblPrEx>
        <w:trPr>
          <w:trHeight w:val="300"/>
        </w:trPr>
        <w:tc>
          <w:tcPr>
            <w:tcW w:w="2070" w:type="dxa"/>
            <w:noWrap/>
            <w:hideMark/>
          </w:tcPr>
          <w:p w:rsidR="009F60B1" w:rsidRPr="007D3B4F" w:rsidP="00CB1C05" w14:paraId="46A89ECB" w14:textId="77777777">
            <w:pPr>
              <w:pStyle w:val="LTableTextAbt"/>
              <w:rPr>
                <w:rFonts w:ascii="Times New Roman" w:hAnsi="Times New Roman" w:cs="Times New Roman"/>
                <w:b/>
                <w:bCs w:val="0"/>
              </w:rPr>
            </w:pPr>
            <w:r w:rsidRPr="007D3B4F">
              <w:rPr>
                <w:rFonts w:ascii="Times New Roman" w:hAnsi="Times New Roman" w:cs="Times New Roman"/>
                <w:b/>
                <w:bCs w:val="0"/>
              </w:rPr>
              <w:t>Asian</w:t>
            </w:r>
          </w:p>
        </w:tc>
        <w:tc>
          <w:tcPr>
            <w:tcW w:w="1065" w:type="dxa"/>
            <w:noWrap/>
            <w:hideMark/>
          </w:tcPr>
          <w:p w:rsidR="009F60B1" w:rsidRPr="007D3B4F" w:rsidP="00CB1C05" w14:paraId="4DE0ADAF" w14:textId="77777777">
            <w:pPr>
              <w:pStyle w:val="RTableTextAbt"/>
              <w:rPr>
                <w:rFonts w:ascii="Times New Roman" w:hAnsi="Times New Roman" w:cs="Times New Roman"/>
              </w:rPr>
            </w:pPr>
            <w:r w:rsidRPr="007D3B4F">
              <w:rPr>
                <w:rFonts w:ascii="Times New Roman" w:hAnsi="Times New Roman" w:cs="Times New Roman"/>
              </w:rPr>
              <w:t>5.6%</w:t>
            </w:r>
          </w:p>
        </w:tc>
        <w:tc>
          <w:tcPr>
            <w:tcW w:w="1972" w:type="dxa"/>
            <w:noWrap/>
            <w:hideMark/>
          </w:tcPr>
          <w:p w:rsidR="009F60B1" w:rsidRPr="007D3B4F" w:rsidP="00CB1C05" w14:paraId="3F73E78B" w14:textId="77777777">
            <w:pPr>
              <w:pStyle w:val="RTableTextAbt"/>
              <w:rPr>
                <w:rFonts w:ascii="Times New Roman" w:hAnsi="Times New Roman" w:cs="Times New Roman"/>
              </w:rPr>
            </w:pPr>
            <w:r w:rsidRPr="007D3B4F">
              <w:rPr>
                <w:rFonts w:ascii="Times New Roman" w:hAnsi="Times New Roman" w:cs="Times New Roman"/>
              </w:rPr>
              <w:t>5.4%</w:t>
            </w:r>
          </w:p>
        </w:tc>
        <w:tc>
          <w:tcPr>
            <w:tcW w:w="1972" w:type="dxa"/>
            <w:noWrap/>
            <w:hideMark/>
          </w:tcPr>
          <w:p w:rsidR="009F60B1" w:rsidRPr="007D3B4F" w:rsidP="00CB1C05" w14:paraId="5C869896" w14:textId="77777777">
            <w:pPr>
              <w:pStyle w:val="RTableTextAbt"/>
              <w:rPr>
                <w:rFonts w:ascii="Times New Roman" w:hAnsi="Times New Roman" w:cs="Times New Roman"/>
              </w:rPr>
            </w:pPr>
            <w:r w:rsidRPr="007D3B4F">
              <w:rPr>
                <w:rFonts w:ascii="Times New Roman" w:hAnsi="Times New Roman" w:cs="Times New Roman"/>
              </w:rPr>
              <w:t>8.5%</w:t>
            </w:r>
          </w:p>
        </w:tc>
        <w:tc>
          <w:tcPr>
            <w:tcW w:w="1561" w:type="dxa"/>
            <w:noWrap/>
            <w:hideMark/>
          </w:tcPr>
          <w:p w:rsidR="009F60B1" w:rsidRPr="007D3B4F" w:rsidP="00CB1C05" w14:paraId="32988B35" w14:textId="77777777">
            <w:pPr>
              <w:pStyle w:val="RTableTextAbt"/>
              <w:rPr>
                <w:rFonts w:ascii="Times New Roman" w:hAnsi="Times New Roman" w:cs="Times New Roman"/>
              </w:rPr>
            </w:pPr>
            <w:r w:rsidRPr="007D3B4F">
              <w:rPr>
                <w:rFonts w:ascii="Times New Roman" w:hAnsi="Times New Roman" w:cs="Times New Roman"/>
              </w:rPr>
              <w:t>9.4%</w:t>
            </w:r>
          </w:p>
        </w:tc>
      </w:tr>
      <w:tr w14:paraId="7556C9AE" w14:textId="77777777" w:rsidTr="004D43DD">
        <w:tblPrEx>
          <w:tblW w:w="0" w:type="auto"/>
          <w:tblLook w:val="04A0"/>
        </w:tblPrEx>
        <w:trPr>
          <w:trHeight w:val="300"/>
        </w:trPr>
        <w:tc>
          <w:tcPr>
            <w:tcW w:w="2070" w:type="dxa"/>
            <w:noWrap/>
            <w:hideMark/>
          </w:tcPr>
          <w:p w:rsidR="009F60B1" w:rsidRPr="007D3B4F" w:rsidP="00CB1C05" w14:paraId="15804841" w14:textId="77777777">
            <w:pPr>
              <w:pStyle w:val="LTableTextAbt"/>
              <w:rPr>
                <w:rFonts w:ascii="Times New Roman" w:hAnsi="Times New Roman" w:cs="Times New Roman"/>
                <w:b/>
                <w:bCs w:val="0"/>
              </w:rPr>
            </w:pPr>
            <w:r w:rsidRPr="007D3B4F">
              <w:rPr>
                <w:rFonts w:ascii="Times New Roman" w:hAnsi="Times New Roman" w:cs="Times New Roman"/>
                <w:b/>
                <w:bCs w:val="0"/>
              </w:rPr>
              <w:t>Pacific Islander</w:t>
            </w:r>
          </w:p>
        </w:tc>
        <w:tc>
          <w:tcPr>
            <w:tcW w:w="1065" w:type="dxa"/>
            <w:noWrap/>
            <w:hideMark/>
          </w:tcPr>
          <w:p w:rsidR="009F60B1" w:rsidRPr="007D3B4F" w:rsidP="00CB1C05" w14:paraId="7560AE37" w14:textId="77777777">
            <w:pPr>
              <w:pStyle w:val="RTableTextAbt"/>
              <w:rPr>
                <w:rFonts w:ascii="Times New Roman" w:hAnsi="Times New Roman" w:cs="Times New Roman"/>
              </w:rPr>
            </w:pPr>
            <w:r w:rsidRPr="007D3B4F">
              <w:rPr>
                <w:rFonts w:ascii="Times New Roman" w:hAnsi="Times New Roman" w:cs="Times New Roman"/>
              </w:rPr>
              <w:t>0.2%</w:t>
            </w:r>
          </w:p>
        </w:tc>
        <w:tc>
          <w:tcPr>
            <w:tcW w:w="1972" w:type="dxa"/>
            <w:noWrap/>
            <w:hideMark/>
          </w:tcPr>
          <w:p w:rsidR="009F60B1" w:rsidRPr="007D3B4F" w:rsidP="00CB1C05" w14:paraId="1908748F" w14:textId="77777777">
            <w:pPr>
              <w:pStyle w:val="RTableTextAbt"/>
              <w:rPr>
                <w:rFonts w:ascii="Times New Roman" w:hAnsi="Times New Roman" w:cs="Times New Roman"/>
              </w:rPr>
            </w:pPr>
            <w:r w:rsidRPr="007D3B4F">
              <w:rPr>
                <w:rFonts w:ascii="Times New Roman" w:hAnsi="Times New Roman" w:cs="Times New Roman"/>
              </w:rPr>
              <w:t>0.3%</w:t>
            </w:r>
          </w:p>
        </w:tc>
        <w:tc>
          <w:tcPr>
            <w:tcW w:w="1972" w:type="dxa"/>
            <w:noWrap/>
            <w:hideMark/>
          </w:tcPr>
          <w:p w:rsidR="009F60B1" w:rsidRPr="007D3B4F" w:rsidP="00CB1C05" w14:paraId="746C6019" w14:textId="77777777">
            <w:pPr>
              <w:pStyle w:val="RTableTextAbt"/>
              <w:rPr>
                <w:rFonts w:ascii="Times New Roman" w:hAnsi="Times New Roman" w:cs="Times New Roman"/>
              </w:rPr>
            </w:pPr>
            <w:r w:rsidRPr="007D3B4F">
              <w:rPr>
                <w:rFonts w:ascii="Times New Roman" w:hAnsi="Times New Roman" w:cs="Times New Roman"/>
              </w:rPr>
              <w:t>0.4%</w:t>
            </w:r>
          </w:p>
        </w:tc>
        <w:tc>
          <w:tcPr>
            <w:tcW w:w="1561" w:type="dxa"/>
            <w:noWrap/>
            <w:hideMark/>
          </w:tcPr>
          <w:p w:rsidR="009F60B1" w:rsidRPr="007D3B4F" w:rsidP="00CB1C05" w14:paraId="7CAF8A3A" w14:textId="77777777">
            <w:pPr>
              <w:pStyle w:val="RTableTextAbt"/>
              <w:rPr>
                <w:rFonts w:ascii="Times New Roman" w:hAnsi="Times New Roman" w:cs="Times New Roman"/>
              </w:rPr>
            </w:pPr>
            <w:r w:rsidRPr="007D3B4F">
              <w:rPr>
                <w:rFonts w:ascii="Times New Roman" w:hAnsi="Times New Roman" w:cs="Times New Roman"/>
              </w:rPr>
              <w:t>0.3%</w:t>
            </w:r>
          </w:p>
        </w:tc>
      </w:tr>
      <w:tr w14:paraId="5988645E" w14:textId="77777777" w:rsidTr="004D43DD">
        <w:tblPrEx>
          <w:tblW w:w="0" w:type="auto"/>
          <w:tblLook w:val="04A0"/>
        </w:tblPrEx>
        <w:trPr>
          <w:trHeight w:val="300"/>
        </w:trPr>
        <w:tc>
          <w:tcPr>
            <w:tcW w:w="2070" w:type="dxa"/>
            <w:noWrap/>
            <w:hideMark/>
          </w:tcPr>
          <w:p w:rsidR="009F60B1" w:rsidRPr="007D3B4F" w:rsidP="00CB1C05" w14:paraId="1D8406BC" w14:textId="77777777">
            <w:pPr>
              <w:pStyle w:val="LTableTextAbt"/>
              <w:rPr>
                <w:rFonts w:ascii="Times New Roman" w:hAnsi="Times New Roman" w:cs="Times New Roman"/>
                <w:b/>
                <w:bCs w:val="0"/>
              </w:rPr>
            </w:pPr>
            <w:r w:rsidRPr="007D3B4F">
              <w:rPr>
                <w:rFonts w:ascii="Times New Roman" w:hAnsi="Times New Roman" w:cs="Times New Roman"/>
                <w:b/>
                <w:bCs w:val="0"/>
              </w:rPr>
              <w:t>Other</w:t>
            </w:r>
          </w:p>
        </w:tc>
        <w:tc>
          <w:tcPr>
            <w:tcW w:w="1065" w:type="dxa"/>
            <w:noWrap/>
            <w:hideMark/>
          </w:tcPr>
          <w:p w:rsidR="009F60B1" w:rsidRPr="007D3B4F" w:rsidP="00CB1C05" w14:paraId="6D030AC6" w14:textId="77777777">
            <w:pPr>
              <w:pStyle w:val="RTableTextAbt"/>
              <w:rPr>
                <w:rFonts w:ascii="Times New Roman" w:hAnsi="Times New Roman" w:cs="Times New Roman"/>
              </w:rPr>
            </w:pPr>
            <w:r w:rsidRPr="007D3B4F">
              <w:rPr>
                <w:rFonts w:ascii="Times New Roman" w:hAnsi="Times New Roman" w:cs="Times New Roman"/>
              </w:rPr>
              <w:t>10.3%</w:t>
            </w:r>
          </w:p>
        </w:tc>
        <w:tc>
          <w:tcPr>
            <w:tcW w:w="1972" w:type="dxa"/>
            <w:noWrap/>
            <w:hideMark/>
          </w:tcPr>
          <w:p w:rsidR="009F60B1" w:rsidRPr="007D3B4F" w:rsidP="00CB1C05" w14:paraId="28C13BC7" w14:textId="77777777">
            <w:pPr>
              <w:pStyle w:val="RTableTextAbt"/>
              <w:rPr>
                <w:rFonts w:ascii="Times New Roman" w:hAnsi="Times New Roman" w:cs="Times New Roman"/>
              </w:rPr>
            </w:pPr>
            <w:r w:rsidRPr="007D3B4F">
              <w:rPr>
                <w:rFonts w:ascii="Times New Roman" w:hAnsi="Times New Roman" w:cs="Times New Roman"/>
              </w:rPr>
              <w:t>10.0%</w:t>
            </w:r>
          </w:p>
        </w:tc>
        <w:tc>
          <w:tcPr>
            <w:tcW w:w="1972" w:type="dxa"/>
            <w:noWrap/>
            <w:hideMark/>
          </w:tcPr>
          <w:p w:rsidR="009F60B1" w:rsidRPr="007D3B4F" w:rsidP="00CB1C05" w14:paraId="181EFFDC" w14:textId="77777777">
            <w:pPr>
              <w:pStyle w:val="RTableTextAbt"/>
              <w:rPr>
                <w:rFonts w:ascii="Times New Roman" w:hAnsi="Times New Roman" w:cs="Times New Roman"/>
              </w:rPr>
            </w:pPr>
            <w:r w:rsidRPr="007D3B4F">
              <w:rPr>
                <w:rFonts w:ascii="Times New Roman" w:hAnsi="Times New Roman" w:cs="Times New Roman"/>
              </w:rPr>
              <w:t>12.2%</w:t>
            </w:r>
          </w:p>
        </w:tc>
        <w:tc>
          <w:tcPr>
            <w:tcW w:w="1561" w:type="dxa"/>
            <w:noWrap/>
            <w:hideMark/>
          </w:tcPr>
          <w:p w:rsidR="009F60B1" w:rsidRPr="007D3B4F" w:rsidP="00CB1C05" w14:paraId="784A6818" w14:textId="77777777">
            <w:pPr>
              <w:pStyle w:val="RTableTextAbt"/>
              <w:rPr>
                <w:rFonts w:ascii="Times New Roman" w:hAnsi="Times New Roman" w:cs="Times New Roman"/>
              </w:rPr>
            </w:pPr>
            <w:r w:rsidRPr="007D3B4F">
              <w:rPr>
                <w:rFonts w:ascii="Times New Roman" w:hAnsi="Times New Roman" w:cs="Times New Roman"/>
              </w:rPr>
              <w:t>13.7%</w:t>
            </w:r>
          </w:p>
        </w:tc>
      </w:tr>
      <w:tr w14:paraId="09A10962" w14:textId="77777777" w:rsidTr="004D43DD">
        <w:tblPrEx>
          <w:tblW w:w="0" w:type="auto"/>
          <w:tblLook w:val="04A0"/>
        </w:tblPrEx>
        <w:trPr>
          <w:trHeight w:val="300"/>
        </w:trPr>
        <w:tc>
          <w:tcPr>
            <w:tcW w:w="2070" w:type="dxa"/>
            <w:noWrap/>
            <w:hideMark/>
          </w:tcPr>
          <w:p w:rsidR="009F60B1" w:rsidRPr="007D3B4F" w:rsidP="00CB1C05" w14:paraId="607F4988" w14:textId="77777777">
            <w:pPr>
              <w:pStyle w:val="LTableTextAbt"/>
              <w:rPr>
                <w:rFonts w:ascii="Times New Roman" w:hAnsi="Times New Roman" w:cs="Times New Roman"/>
                <w:b/>
                <w:bCs w:val="0"/>
              </w:rPr>
            </w:pPr>
            <w:r w:rsidRPr="007D3B4F">
              <w:rPr>
                <w:rFonts w:ascii="Times New Roman" w:hAnsi="Times New Roman" w:cs="Times New Roman"/>
                <w:b/>
                <w:bCs w:val="0"/>
              </w:rPr>
              <w:t>Hispanic</w:t>
            </w:r>
          </w:p>
        </w:tc>
        <w:tc>
          <w:tcPr>
            <w:tcW w:w="1065" w:type="dxa"/>
            <w:noWrap/>
            <w:hideMark/>
          </w:tcPr>
          <w:p w:rsidR="009F60B1" w:rsidRPr="007D3B4F" w:rsidP="00CB1C05" w14:paraId="0E34C904" w14:textId="77777777">
            <w:pPr>
              <w:pStyle w:val="RTableTextAbt"/>
              <w:rPr>
                <w:rFonts w:ascii="Times New Roman" w:hAnsi="Times New Roman" w:cs="Times New Roman"/>
              </w:rPr>
            </w:pPr>
            <w:r w:rsidRPr="007D3B4F">
              <w:rPr>
                <w:rFonts w:ascii="Times New Roman" w:hAnsi="Times New Roman" w:cs="Times New Roman"/>
              </w:rPr>
              <w:t>18.2%</w:t>
            </w:r>
          </w:p>
        </w:tc>
        <w:tc>
          <w:tcPr>
            <w:tcW w:w="1972" w:type="dxa"/>
            <w:noWrap/>
            <w:hideMark/>
          </w:tcPr>
          <w:p w:rsidR="009F60B1" w:rsidRPr="007D3B4F" w:rsidP="00CB1C05" w14:paraId="1A10536E" w14:textId="77777777">
            <w:pPr>
              <w:pStyle w:val="RTableTextAbt"/>
              <w:rPr>
                <w:rFonts w:ascii="Times New Roman" w:hAnsi="Times New Roman" w:cs="Times New Roman"/>
              </w:rPr>
            </w:pPr>
            <w:r w:rsidRPr="007D3B4F">
              <w:rPr>
                <w:rFonts w:ascii="Times New Roman" w:hAnsi="Times New Roman" w:cs="Times New Roman"/>
              </w:rPr>
              <w:t>20.7%</w:t>
            </w:r>
          </w:p>
        </w:tc>
        <w:tc>
          <w:tcPr>
            <w:tcW w:w="1972" w:type="dxa"/>
            <w:noWrap/>
            <w:hideMark/>
          </w:tcPr>
          <w:p w:rsidR="009F60B1" w:rsidRPr="007D3B4F" w:rsidP="00CB1C05" w14:paraId="7F5D668B" w14:textId="77777777">
            <w:pPr>
              <w:pStyle w:val="RTableTextAbt"/>
              <w:rPr>
                <w:rFonts w:ascii="Times New Roman" w:hAnsi="Times New Roman" w:cs="Times New Roman"/>
              </w:rPr>
            </w:pPr>
            <w:r w:rsidRPr="007D3B4F">
              <w:rPr>
                <w:rFonts w:ascii="Times New Roman" w:hAnsi="Times New Roman" w:cs="Times New Roman"/>
              </w:rPr>
              <w:t>27.4%</w:t>
            </w:r>
          </w:p>
        </w:tc>
        <w:tc>
          <w:tcPr>
            <w:tcW w:w="1561" w:type="dxa"/>
            <w:noWrap/>
            <w:hideMark/>
          </w:tcPr>
          <w:p w:rsidR="009F60B1" w:rsidRPr="007D3B4F" w:rsidP="00CB1C05" w14:paraId="3D33DC8E" w14:textId="77777777">
            <w:pPr>
              <w:pStyle w:val="RTableTextAbt"/>
              <w:rPr>
                <w:rFonts w:ascii="Times New Roman" w:hAnsi="Times New Roman" w:cs="Times New Roman"/>
              </w:rPr>
            </w:pPr>
            <w:r w:rsidRPr="007D3B4F">
              <w:rPr>
                <w:rFonts w:ascii="Times New Roman" w:hAnsi="Times New Roman" w:cs="Times New Roman"/>
              </w:rPr>
              <w:t>27.3%</w:t>
            </w:r>
          </w:p>
        </w:tc>
      </w:tr>
      <w:tr w14:paraId="15275C10" w14:textId="77777777" w:rsidTr="004D43DD">
        <w:tblPrEx>
          <w:tblW w:w="0" w:type="auto"/>
          <w:tblLook w:val="04A0"/>
        </w:tblPrEx>
        <w:trPr>
          <w:trHeight w:val="300"/>
        </w:trPr>
        <w:tc>
          <w:tcPr>
            <w:tcW w:w="2070" w:type="dxa"/>
            <w:noWrap/>
            <w:hideMark/>
          </w:tcPr>
          <w:p w:rsidR="009F60B1" w:rsidRPr="007D3B4F" w:rsidP="00CB1C05" w14:paraId="01F1A742" w14:textId="77777777">
            <w:pPr>
              <w:pStyle w:val="LTableTextAbt"/>
              <w:rPr>
                <w:rFonts w:ascii="Times New Roman" w:hAnsi="Times New Roman" w:cs="Times New Roman"/>
                <w:b/>
                <w:bCs w:val="0"/>
              </w:rPr>
            </w:pPr>
            <w:r w:rsidRPr="007D3B4F">
              <w:rPr>
                <w:rFonts w:ascii="Times New Roman" w:hAnsi="Times New Roman" w:cs="Times New Roman"/>
                <w:b/>
                <w:bCs w:val="0"/>
              </w:rPr>
              <w:t>2x Poverty Line</w:t>
            </w:r>
          </w:p>
        </w:tc>
        <w:tc>
          <w:tcPr>
            <w:tcW w:w="1065" w:type="dxa"/>
            <w:noWrap/>
            <w:hideMark/>
          </w:tcPr>
          <w:p w:rsidR="009F60B1" w:rsidRPr="007D3B4F" w:rsidP="00CB1C05" w14:paraId="2EAA3A5D" w14:textId="77777777">
            <w:pPr>
              <w:pStyle w:val="RTableTextAbt"/>
              <w:rPr>
                <w:rFonts w:ascii="Times New Roman" w:hAnsi="Times New Roman" w:cs="Times New Roman"/>
              </w:rPr>
            </w:pPr>
            <w:r w:rsidRPr="007D3B4F">
              <w:rPr>
                <w:rFonts w:ascii="Times New Roman" w:hAnsi="Times New Roman" w:cs="Times New Roman"/>
              </w:rPr>
              <w:t>29.8%</w:t>
            </w:r>
          </w:p>
        </w:tc>
        <w:tc>
          <w:tcPr>
            <w:tcW w:w="1972" w:type="dxa"/>
            <w:noWrap/>
            <w:hideMark/>
          </w:tcPr>
          <w:p w:rsidR="009F60B1" w:rsidRPr="007D3B4F" w:rsidP="00CB1C05" w14:paraId="538DBBC8" w14:textId="77777777">
            <w:pPr>
              <w:pStyle w:val="RTableTextAbt"/>
              <w:rPr>
                <w:rFonts w:ascii="Times New Roman" w:hAnsi="Times New Roman" w:cs="Times New Roman"/>
              </w:rPr>
            </w:pPr>
            <w:r w:rsidRPr="007D3B4F">
              <w:rPr>
                <w:rFonts w:ascii="Times New Roman" w:hAnsi="Times New Roman" w:cs="Times New Roman"/>
              </w:rPr>
              <w:t>33.6%</w:t>
            </w:r>
          </w:p>
        </w:tc>
        <w:tc>
          <w:tcPr>
            <w:tcW w:w="1972" w:type="dxa"/>
            <w:noWrap/>
            <w:hideMark/>
          </w:tcPr>
          <w:p w:rsidR="009F60B1" w:rsidRPr="007D3B4F" w:rsidP="00CB1C05" w14:paraId="7F69C8C3" w14:textId="77777777">
            <w:pPr>
              <w:pStyle w:val="RTableTextAbt"/>
              <w:rPr>
                <w:rFonts w:ascii="Times New Roman" w:hAnsi="Times New Roman" w:cs="Times New Roman"/>
              </w:rPr>
            </w:pPr>
            <w:r w:rsidRPr="007D3B4F">
              <w:rPr>
                <w:rFonts w:ascii="Times New Roman" w:hAnsi="Times New Roman" w:cs="Times New Roman"/>
              </w:rPr>
              <w:t>31.6%</w:t>
            </w:r>
          </w:p>
        </w:tc>
        <w:tc>
          <w:tcPr>
            <w:tcW w:w="1561" w:type="dxa"/>
            <w:noWrap/>
            <w:hideMark/>
          </w:tcPr>
          <w:p w:rsidR="009F60B1" w:rsidRPr="007D3B4F" w:rsidP="00CB1C05" w14:paraId="1847CA44" w14:textId="77777777">
            <w:pPr>
              <w:pStyle w:val="RTableTextAbt"/>
              <w:rPr>
                <w:rFonts w:ascii="Times New Roman" w:hAnsi="Times New Roman" w:cs="Times New Roman"/>
              </w:rPr>
            </w:pPr>
            <w:r w:rsidRPr="007D3B4F">
              <w:rPr>
                <w:rFonts w:ascii="Times New Roman" w:hAnsi="Times New Roman" w:cs="Times New Roman"/>
              </w:rPr>
              <w:t>29.9%</w:t>
            </w:r>
          </w:p>
        </w:tc>
      </w:tr>
      <w:tr w14:paraId="273F6FFE" w14:textId="77777777" w:rsidTr="004D43DD">
        <w:tblPrEx>
          <w:tblW w:w="0" w:type="auto"/>
          <w:tblLook w:val="04A0"/>
        </w:tblPrEx>
        <w:trPr>
          <w:trHeight w:val="300"/>
        </w:trPr>
        <w:tc>
          <w:tcPr>
            <w:tcW w:w="2070" w:type="dxa"/>
            <w:noWrap/>
            <w:hideMark/>
          </w:tcPr>
          <w:p w:rsidR="009F60B1" w:rsidRPr="007D3B4F" w:rsidP="00CB1C05" w14:paraId="22037E9F" w14:textId="77777777">
            <w:pPr>
              <w:pStyle w:val="LTableTextAbt"/>
              <w:rPr>
                <w:rFonts w:ascii="Times New Roman" w:hAnsi="Times New Roman" w:cs="Times New Roman"/>
                <w:b/>
                <w:bCs w:val="0"/>
              </w:rPr>
            </w:pPr>
            <w:r w:rsidRPr="007D3B4F">
              <w:rPr>
                <w:rFonts w:ascii="Times New Roman" w:hAnsi="Times New Roman" w:cs="Times New Roman"/>
                <w:b/>
                <w:bCs w:val="0"/>
              </w:rPr>
              <w:t>Below Poverty Line</w:t>
            </w:r>
          </w:p>
        </w:tc>
        <w:tc>
          <w:tcPr>
            <w:tcW w:w="1065" w:type="dxa"/>
            <w:noWrap/>
            <w:hideMark/>
          </w:tcPr>
          <w:p w:rsidR="009F60B1" w:rsidRPr="007D3B4F" w:rsidP="00CB1C05" w14:paraId="7B1D6510" w14:textId="77777777">
            <w:pPr>
              <w:pStyle w:val="RTableTextAbt"/>
              <w:rPr>
                <w:rFonts w:ascii="Times New Roman" w:hAnsi="Times New Roman" w:cs="Times New Roman"/>
              </w:rPr>
            </w:pPr>
            <w:r w:rsidRPr="007D3B4F">
              <w:rPr>
                <w:rFonts w:ascii="Times New Roman" w:hAnsi="Times New Roman" w:cs="Times New Roman"/>
              </w:rPr>
              <w:t>12.8%</w:t>
            </w:r>
          </w:p>
        </w:tc>
        <w:tc>
          <w:tcPr>
            <w:tcW w:w="1972" w:type="dxa"/>
            <w:noWrap/>
            <w:hideMark/>
          </w:tcPr>
          <w:p w:rsidR="009F60B1" w:rsidRPr="007D3B4F" w:rsidP="00CB1C05" w14:paraId="31BB05B5" w14:textId="77777777">
            <w:pPr>
              <w:pStyle w:val="RTableTextAbt"/>
              <w:rPr>
                <w:rFonts w:ascii="Times New Roman" w:hAnsi="Times New Roman" w:cs="Times New Roman"/>
              </w:rPr>
            </w:pPr>
            <w:r w:rsidRPr="007D3B4F">
              <w:rPr>
                <w:rFonts w:ascii="Times New Roman" w:hAnsi="Times New Roman" w:cs="Times New Roman"/>
              </w:rPr>
              <w:t>12.8%</w:t>
            </w:r>
          </w:p>
        </w:tc>
        <w:tc>
          <w:tcPr>
            <w:tcW w:w="1972" w:type="dxa"/>
            <w:noWrap/>
            <w:hideMark/>
          </w:tcPr>
          <w:p w:rsidR="009F60B1" w:rsidRPr="007D3B4F" w:rsidP="00CB1C05" w14:paraId="6ED6C3FF" w14:textId="77777777">
            <w:pPr>
              <w:pStyle w:val="RTableTextAbt"/>
              <w:rPr>
                <w:rFonts w:ascii="Times New Roman" w:hAnsi="Times New Roman" w:cs="Times New Roman"/>
              </w:rPr>
            </w:pPr>
            <w:r w:rsidRPr="007D3B4F">
              <w:rPr>
                <w:rFonts w:ascii="Times New Roman" w:hAnsi="Times New Roman" w:cs="Times New Roman"/>
              </w:rPr>
              <w:t>13.5%</w:t>
            </w:r>
          </w:p>
        </w:tc>
        <w:tc>
          <w:tcPr>
            <w:tcW w:w="1561" w:type="dxa"/>
            <w:noWrap/>
            <w:hideMark/>
          </w:tcPr>
          <w:p w:rsidR="009F60B1" w:rsidRPr="007D3B4F" w:rsidP="00CB1C05" w14:paraId="402A0646" w14:textId="77777777">
            <w:pPr>
              <w:pStyle w:val="RTableTextAbt"/>
              <w:rPr>
                <w:rFonts w:ascii="Times New Roman" w:hAnsi="Times New Roman" w:cs="Times New Roman"/>
              </w:rPr>
            </w:pPr>
            <w:r w:rsidRPr="007D3B4F">
              <w:rPr>
                <w:rFonts w:ascii="Times New Roman" w:hAnsi="Times New Roman" w:cs="Times New Roman"/>
              </w:rPr>
              <w:t>12.8%</w:t>
            </w:r>
          </w:p>
        </w:tc>
      </w:tr>
      <w:tr w14:paraId="4B22F01E" w14:textId="77777777" w:rsidTr="004D43DD">
        <w:tblPrEx>
          <w:tblW w:w="0" w:type="auto"/>
          <w:tblLook w:val="04A0"/>
        </w:tblPrEx>
        <w:trPr>
          <w:trHeight w:val="300"/>
        </w:trPr>
        <w:tc>
          <w:tcPr>
            <w:tcW w:w="2070" w:type="dxa"/>
            <w:noWrap/>
            <w:hideMark/>
          </w:tcPr>
          <w:p w:rsidR="009F60B1" w:rsidRPr="007D3B4F" w:rsidP="00CB1C05" w14:paraId="47B81E77" w14:textId="77777777">
            <w:pPr>
              <w:pStyle w:val="LTableTextAbt"/>
              <w:rPr>
                <w:rFonts w:ascii="Times New Roman" w:hAnsi="Times New Roman" w:cs="Times New Roman"/>
                <w:b/>
                <w:bCs w:val="0"/>
              </w:rPr>
            </w:pPr>
            <w:r w:rsidRPr="007D3B4F">
              <w:rPr>
                <w:rFonts w:ascii="Times New Roman" w:hAnsi="Times New Roman" w:cs="Times New Roman"/>
                <w:b/>
                <w:bCs w:val="0"/>
              </w:rPr>
              <w:t xml:space="preserve">Total Population </w:t>
            </w:r>
          </w:p>
        </w:tc>
        <w:tc>
          <w:tcPr>
            <w:tcW w:w="1065" w:type="dxa"/>
            <w:noWrap/>
            <w:hideMark/>
          </w:tcPr>
          <w:p w:rsidR="009F60B1" w:rsidRPr="007D3B4F" w:rsidP="00CB1C05" w14:paraId="7D75A819" w14:textId="77777777">
            <w:pPr>
              <w:pStyle w:val="RTableTextAbt"/>
              <w:rPr>
                <w:rFonts w:ascii="Times New Roman" w:hAnsi="Times New Roman" w:cs="Times New Roman"/>
              </w:rPr>
            </w:pPr>
          </w:p>
        </w:tc>
        <w:tc>
          <w:tcPr>
            <w:tcW w:w="1972" w:type="dxa"/>
            <w:noWrap/>
            <w:hideMark/>
          </w:tcPr>
          <w:p w:rsidR="009F60B1" w:rsidRPr="007D3B4F" w:rsidP="00CB1C05" w14:paraId="25BEC45D" w14:textId="77777777">
            <w:pPr>
              <w:pStyle w:val="RTableTextAbt"/>
              <w:rPr>
                <w:rFonts w:ascii="Times New Roman" w:hAnsi="Times New Roman" w:cs="Times New Roman"/>
              </w:rPr>
            </w:pPr>
            <w:r w:rsidRPr="007D3B4F">
              <w:rPr>
                <w:rFonts w:ascii="Times New Roman" w:hAnsi="Times New Roman" w:cs="Times New Roman"/>
              </w:rPr>
              <w:t>40,040</w:t>
            </w:r>
          </w:p>
        </w:tc>
        <w:tc>
          <w:tcPr>
            <w:tcW w:w="1972" w:type="dxa"/>
            <w:noWrap/>
            <w:hideMark/>
          </w:tcPr>
          <w:p w:rsidR="009F60B1" w:rsidRPr="007D3B4F" w:rsidP="00CB1C05" w14:paraId="227FF23D" w14:textId="77777777">
            <w:pPr>
              <w:pStyle w:val="RTableTextAbt"/>
              <w:rPr>
                <w:rFonts w:ascii="Times New Roman" w:hAnsi="Times New Roman" w:cs="Times New Roman"/>
              </w:rPr>
            </w:pPr>
            <w:r w:rsidRPr="007D3B4F">
              <w:rPr>
                <w:rFonts w:ascii="Times New Roman" w:hAnsi="Times New Roman" w:cs="Times New Roman"/>
              </w:rPr>
              <w:t>492,466</w:t>
            </w:r>
          </w:p>
        </w:tc>
        <w:tc>
          <w:tcPr>
            <w:tcW w:w="1561" w:type="dxa"/>
            <w:noWrap/>
            <w:hideMark/>
          </w:tcPr>
          <w:p w:rsidR="009F60B1" w:rsidRPr="007D3B4F" w:rsidP="00CB1C05" w14:paraId="217CC875" w14:textId="77777777">
            <w:pPr>
              <w:pStyle w:val="RTableTextAbt"/>
              <w:rPr>
                <w:rFonts w:ascii="Times New Roman" w:hAnsi="Times New Roman" w:cs="Times New Roman"/>
              </w:rPr>
            </w:pPr>
            <w:r w:rsidRPr="007D3B4F">
              <w:rPr>
                <w:rFonts w:ascii="Times New Roman" w:hAnsi="Times New Roman" w:cs="Times New Roman"/>
              </w:rPr>
              <w:t>1,427,589</w:t>
            </w:r>
          </w:p>
        </w:tc>
      </w:tr>
      <w:tr w14:paraId="33FFD4C8" w14:textId="77777777" w:rsidTr="004D43DD">
        <w:tblPrEx>
          <w:tblW w:w="0" w:type="auto"/>
          <w:tblLook w:val="04A0"/>
        </w:tblPrEx>
        <w:trPr>
          <w:trHeight w:val="300"/>
        </w:trPr>
        <w:tc>
          <w:tcPr>
            <w:tcW w:w="2070" w:type="dxa"/>
            <w:noWrap/>
            <w:hideMark/>
          </w:tcPr>
          <w:p w:rsidR="009F60B1" w:rsidRPr="007D3B4F" w:rsidP="00CB1C05" w14:paraId="166290E8" w14:textId="77777777">
            <w:pPr>
              <w:pStyle w:val="LTableTextAbt"/>
              <w:rPr>
                <w:rFonts w:ascii="Times New Roman" w:hAnsi="Times New Roman" w:cs="Times New Roman"/>
                <w:b/>
                <w:bCs w:val="0"/>
              </w:rPr>
            </w:pPr>
            <w:r w:rsidRPr="007D3B4F">
              <w:rPr>
                <w:rFonts w:ascii="Times New Roman" w:hAnsi="Times New Roman" w:cs="Times New Roman"/>
                <w:b/>
                <w:bCs w:val="0"/>
              </w:rPr>
              <w:t>NATA Cancer Risk</w:t>
            </w:r>
          </w:p>
        </w:tc>
        <w:tc>
          <w:tcPr>
            <w:tcW w:w="1065" w:type="dxa"/>
            <w:noWrap/>
            <w:hideMark/>
          </w:tcPr>
          <w:p w:rsidR="009F60B1" w:rsidRPr="004D43DD" w:rsidP="00CB1C05" w14:paraId="5E5DDE3C" w14:textId="77777777">
            <w:pPr>
              <w:pStyle w:val="RTableTextAbt"/>
              <w:rPr>
                <w:rFonts w:ascii="Times New Roman" w:hAnsi="Times New Roman" w:cs="Times New Roman"/>
                <w:bCs w:val="0"/>
              </w:rPr>
            </w:pPr>
            <w:r w:rsidRPr="004D43DD">
              <w:rPr>
                <w:bCs w:val="0"/>
              </w:rPr>
              <w:t>30</w:t>
            </w:r>
          </w:p>
        </w:tc>
        <w:tc>
          <w:tcPr>
            <w:tcW w:w="1972" w:type="dxa"/>
            <w:noWrap/>
            <w:hideMark/>
          </w:tcPr>
          <w:p w:rsidR="009F60B1" w:rsidRPr="007D3B4F" w:rsidP="00CB1C05" w14:paraId="5223885A" w14:textId="77777777">
            <w:pPr>
              <w:pStyle w:val="RTableTextAbt"/>
              <w:rPr>
                <w:rFonts w:ascii="Times New Roman" w:hAnsi="Times New Roman" w:cs="Times New Roman"/>
              </w:rPr>
            </w:pPr>
            <w:r w:rsidRPr="007D3B4F">
              <w:rPr>
                <w:rFonts w:ascii="Times New Roman" w:hAnsi="Times New Roman" w:cs="Times New Roman"/>
              </w:rPr>
              <w:t>48</w:t>
            </w:r>
          </w:p>
        </w:tc>
        <w:tc>
          <w:tcPr>
            <w:tcW w:w="1972" w:type="dxa"/>
            <w:noWrap/>
            <w:hideMark/>
          </w:tcPr>
          <w:p w:rsidR="009F60B1" w:rsidRPr="007D3B4F" w:rsidP="00CB1C05" w14:paraId="3832B565" w14:textId="77777777">
            <w:pPr>
              <w:pStyle w:val="RTableTextAbt"/>
              <w:rPr>
                <w:rFonts w:ascii="Times New Roman" w:hAnsi="Times New Roman" w:cs="Times New Roman"/>
              </w:rPr>
            </w:pPr>
            <w:r w:rsidRPr="007D3B4F">
              <w:rPr>
                <w:rFonts w:ascii="Times New Roman" w:hAnsi="Times New Roman" w:cs="Times New Roman"/>
              </w:rPr>
              <w:t>41</w:t>
            </w:r>
          </w:p>
        </w:tc>
        <w:tc>
          <w:tcPr>
            <w:tcW w:w="1561" w:type="dxa"/>
            <w:noWrap/>
            <w:hideMark/>
          </w:tcPr>
          <w:p w:rsidR="009F60B1" w:rsidRPr="007D3B4F" w:rsidP="00CB1C05" w14:paraId="0C65AF39" w14:textId="77777777">
            <w:pPr>
              <w:pStyle w:val="RTableTextAbt"/>
              <w:rPr>
                <w:rFonts w:ascii="Times New Roman" w:hAnsi="Times New Roman" w:cs="Times New Roman"/>
              </w:rPr>
            </w:pPr>
            <w:r w:rsidRPr="007D3B4F">
              <w:rPr>
                <w:rFonts w:ascii="Times New Roman" w:hAnsi="Times New Roman" w:cs="Times New Roman"/>
              </w:rPr>
              <w:t>39</w:t>
            </w:r>
          </w:p>
        </w:tc>
      </w:tr>
      <w:tr w14:paraId="525FFD74" w14:textId="77777777" w:rsidTr="004D43DD">
        <w:tblPrEx>
          <w:tblW w:w="0" w:type="auto"/>
          <w:tblLook w:val="04A0"/>
        </w:tblPrEx>
        <w:trPr>
          <w:trHeight w:val="300"/>
        </w:trPr>
        <w:tc>
          <w:tcPr>
            <w:tcW w:w="2070" w:type="dxa"/>
            <w:noWrap/>
          </w:tcPr>
          <w:p w:rsidR="00F5675A" w:rsidRPr="007D3B4F" w:rsidP="00CB1C05" w14:paraId="7892C389" w14:textId="77777777">
            <w:pPr>
              <w:pStyle w:val="LTableTextAbt"/>
              <w:rPr>
                <w:b/>
                <w:bCs w:val="0"/>
              </w:rPr>
            </w:pPr>
            <w:r w:rsidRPr="007D3B4F">
              <w:rPr>
                <w:rFonts w:ascii="Times New Roman" w:hAnsi="Times New Roman" w:cs="Times New Roman"/>
                <w:b/>
                <w:bCs w:val="0"/>
              </w:rPr>
              <w:t>NATA Respiratory Hazard Score</w:t>
            </w:r>
          </w:p>
        </w:tc>
        <w:tc>
          <w:tcPr>
            <w:tcW w:w="1065" w:type="dxa"/>
            <w:noWrap/>
          </w:tcPr>
          <w:p w:rsidR="00F5675A" w:rsidP="00CB1C05" w14:paraId="31645887" w14:textId="77777777">
            <w:pPr>
              <w:pStyle w:val="RTableTextAbt"/>
              <w:rPr>
                <w:b/>
              </w:rPr>
            </w:pPr>
            <w:r w:rsidRPr="00D41EB0">
              <w:rPr>
                <w:rFonts w:ascii="Times New Roman" w:hAnsi="Times New Roman" w:cs="Times New Roman"/>
              </w:rPr>
              <w:t>0.44</w:t>
            </w:r>
          </w:p>
        </w:tc>
        <w:tc>
          <w:tcPr>
            <w:tcW w:w="1972" w:type="dxa"/>
            <w:noWrap/>
          </w:tcPr>
          <w:p w:rsidR="00F5675A" w:rsidRPr="007D3B4F" w:rsidP="00CB1C05" w14:paraId="71A51353" w14:textId="77777777">
            <w:pPr>
              <w:pStyle w:val="RTableTextAbt"/>
            </w:pPr>
            <w:r w:rsidRPr="007D3B4F">
              <w:rPr>
                <w:rFonts w:ascii="Times New Roman" w:hAnsi="Times New Roman" w:cs="Times New Roman"/>
              </w:rPr>
              <w:t>0.42</w:t>
            </w:r>
          </w:p>
        </w:tc>
        <w:tc>
          <w:tcPr>
            <w:tcW w:w="1972" w:type="dxa"/>
            <w:noWrap/>
          </w:tcPr>
          <w:p w:rsidR="00F5675A" w:rsidRPr="007D3B4F" w:rsidP="00CB1C05" w14:paraId="64E340A6" w14:textId="77777777">
            <w:pPr>
              <w:pStyle w:val="RTableTextAbt"/>
            </w:pPr>
            <w:r w:rsidRPr="007D3B4F">
              <w:rPr>
                <w:rFonts w:ascii="Times New Roman" w:hAnsi="Times New Roman" w:cs="Times New Roman"/>
              </w:rPr>
              <w:t>0.42</w:t>
            </w:r>
          </w:p>
        </w:tc>
        <w:tc>
          <w:tcPr>
            <w:tcW w:w="1561" w:type="dxa"/>
            <w:noWrap/>
          </w:tcPr>
          <w:p w:rsidR="00F5675A" w:rsidRPr="007D3B4F" w:rsidP="00CB1C05" w14:paraId="7D3416EA" w14:textId="77777777">
            <w:pPr>
              <w:pStyle w:val="RTableTextAbt"/>
            </w:pPr>
            <w:r w:rsidRPr="007D3B4F">
              <w:rPr>
                <w:rFonts w:ascii="Times New Roman" w:hAnsi="Times New Roman" w:cs="Times New Roman"/>
              </w:rPr>
              <w:t>0.42</w:t>
            </w:r>
          </w:p>
        </w:tc>
      </w:tr>
    </w:tbl>
    <w:p w:rsidR="009F60B1" w:rsidP="00CB1C05" w14:paraId="478B1B17" w14:textId="77777777">
      <w:pPr>
        <w:rPr>
          <w:b/>
          <w:bCs/>
        </w:rPr>
      </w:pPr>
    </w:p>
    <w:p w:rsidR="009F60B1" w:rsidP="00CB1C05" w14:paraId="3E9B13ED" w14:textId="77777777">
      <w:pPr>
        <w:pStyle w:val="BodyText"/>
      </w:pPr>
      <w:r>
        <w:fldChar w:fldCharType="begin" w:fldLock="1"/>
      </w:r>
      <w:r>
        <w:instrText xml:space="preserve"> REF _Ref118378535 \h </w:instrText>
      </w:r>
      <w:r>
        <w:fldChar w:fldCharType="separate"/>
      </w:r>
      <w:r w:rsidRPr="00575FE0" w:rsidR="0092222B">
        <w:t xml:space="preserve">Table </w:t>
      </w:r>
      <w:r w:rsidR="0092222B">
        <w:rPr>
          <w:noProof/>
        </w:rPr>
        <w:t>10</w:t>
      </w:r>
      <w:r w:rsidR="0092222B">
        <w:noBreakHyphen/>
      </w:r>
      <w:r w:rsidR="0092222B">
        <w:rPr>
          <w:noProof/>
        </w:rPr>
        <w:t>14</w:t>
      </w:r>
      <w:r>
        <w:fldChar w:fldCharType="end"/>
      </w:r>
      <w:r w:rsidR="00D73686">
        <w:t xml:space="preserve"> </w:t>
      </w:r>
      <w:r>
        <w:t xml:space="preserve">indicates that communities within 1, 3, and 5 miles of facilities using perchloroethylene as a maskant had a slightly higher proportion of Hispanic individuals than national averages. Median incomes within these communities were at or above national averages, and poverty rates </w:t>
      </w:r>
      <w:r w:rsidR="00195D96">
        <w:t xml:space="preserve">and other demographic characteristics </w:t>
      </w:r>
      <w:r>
        <w:t xml:space="preserve">were similar to </w:t>
      </w:r>
      <w:r w:rsidR="00195D96">
        <w:t xml:space="preserve">or below the </w:t>
      </w:r>
      <w:r>
        <w:t xml:space="preserve">national averages. </w:t>
      </w:r>
      <w:r w:rsidR="00230E79">
        <w:t xml:space="preserve">Communities near </w:t>
      </w:r>
      <w:r w:rsidR="00ED0C4B">
        <w:t>PCE chemical milling facilities tend to have higher NATA cancer risks and similar NATA respiratory hazard scores to national averages.</w:t>
      </w:r>
    </w:p>
    <w:p w:rsidR="009F60B1" w:rsidRPr="0089314B" w:rsidP="00CB1C05" w14:paraId="5E584B61" w14:textId="77777777">
      <w:pPr>
        <w:pStyle w:val="BodyText"/>
      </w:pPr>
      <w:r>
        <w:fldChar w:fldCharType="begin" w:fldLock="1"/>
      </w:r>
      <w:r>
        <w:instrText xml:space="preserve"> REF _Ref125452750 \h </w:instrText>
      </w:r>
      <w:r>
        <w:fldChar w:fldCharType="separate"/>
      </w:r>
      <w:r w:rsidRPr="00575FE0" w:rsidR="0092222B">
        <w:t xml:space="preserve">Table </w:t>
      </w:r>
      <w:r w:rsidR="0092222B">
        <w:rPr>
          <w:noProof/>
        </w:rPr>
        <w:t>10</w:t>
      </w:r>
      <w:r w:rsidR="0092222B">
        <w:noBreakHyphen/>
      </w:r>
      <w:r w:rsidR="0092222B">
        <w:rPr>
          <w:noProof/>
        </w:rPr>
        <w:t>15</w:t>
      </w:r>
      <w:r>
        <w:fldChar w:fldCharType="end"/>
      </w:r>
      <w:r>
        <w:t xml:space="preserve"> through </w:t>
      </w:r>
      <w:r>
        <w:fldChar w:fldCharType="begin" w:fldLock="1"/>
      </w:r>
      <w:r>
        <w:instrText xml:space="preserve"> REF _Ref125452765 \h </w:instrText>
      </w:r>
      <w:r>
        <w:fldChar w:fldCharType="separate"/>
      </w:r>
      <w:r w:rsidRPr="00575FE0" w:rsidR="0092222B">
        <w:t xml:space="preserve">Table </w:t>
      </w:r>
      <w:r w:rsidR="0092222B">
        <w:rPr>
          <w:noProof/>
        </w:rPr>
        <w:t>10</w:t>
      </w:r>
      <w:r w:rsidR="0092222B">
        <w:noBreakHyphen/>
      </w:r>
      <w:r w:rsidR="0092222B">
        <w:rPr>
          <w:noProof/>
        </w:rPr>
        <w:t>21</w:t>
      </w:r>
      <w:r>
        <w:fldChar w:fldCharType="end"/>
      </w:r>
      <w:r w:rsidR="005A1DD2">
        <w:t xml:space="preserve"> </w:t>
      </w:r>
      <w:r w:rsidRPr="00860ABA">
        <w:t>provide profile</w:t>
      </w:r>
      <w:r>
        <w:t>s of</w:t>
      </w:r>
      <w:r w:rsidRPr="00860ABA">
        <w:t xml:space="preserve"> communities surrounding each facility individually, again focusing on populations located within </w:t>
      </w:r>
      <w:r>
        <w:t>1,</w:t>
      </w:r>
      <w:r w:rsidRPr="00860ABA">
        <w:t xml:space="preserve"> 3</w:t>
      </w:r>
      <w:r>
        <w:t xml:space="preserve"> and 5</w:t>
      </w:r>
      <w:r w:rsidRPr="00860ABA">
        <w:t xml:space="preserve"> miles. For comparison, the tables provide the national </w:t>
      </w:r>
      <w:r>
        <w:t>averages</w:t>
      </w:r>
      <w:r w:rsidRPr="00860ABA">
        <w:t>,</w:t>
      </w:r>
      <w:r>
        <w:t xml:space="preserve"> as all facilities are located in urban areas</w:t>
      </w:r>
      <w:r w:rsidR="00ED0C4B">
        <w:t>.</w:t>
      </w:r>
      <w:r>
        <w:t xml:space="preserve"> </w:t>
      </w:r>
    </w:p>
    <w:p w:rsidR="009F60B1" w:rsidP="00CB1C05" w14:paraId="7C50B1BC" w14:textId="77777777"/>
    <w:tbl>
      <w:tblPr>
        <w:tblStyle w:val="TableGrid"/>
        <w:tblW w:w="0" w:type="auto"/>
        <w:tblLook w:val="04A0"/>
      </w:tblPr>
      <w:tblGrid>
        <w:gridCol w:w="2070"/>
        <w:gridCol w:w="885"/>
        <w:gridCol w:w="820"/>
        <w:gridCol w:w="1972"/>
        <w:gridCol w:w="1972"/>
        <w:gridCol w:w="1631"/>
      </w:tblGrid>
      <w:tr w14:paraId="513505CD"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8D1FE0" w:rsidP="00CB1C05" w14:paraId="3EBF6FE9" w14:textId="77777777">
            <w:pPr>
              <w:pStyle w:val="TableTitleA"/>
            </w:pPr>
            <w:bookmarkStart w:id="1547" w:name="_Ref125452750"/>
            <w:bookmarkStart w:id="1548" w:name="_Toc121142735"/>
            <w:bookmarkStart w:id="1549" w:name="_Toc165379761"/>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5</w:t>
            </w:r>
            <w:r w:rsidR="00BC4B5D">
              <w:rPr>
                <w:noProof/>
              </w:rPr>
              <w:fldChar w:fldCharType="end"/>
            </w:r>
            <w:bookmarkEnd w:id="1547"/>
            <w:r w:rsidRPr="00575FE0">
              <w:t xml:space="preserve">: </w:t>
            </w:r>
            <w:r>
              <w:t>Spirit Aerosystems, Wichita, KS</w:t>
            </w:r>
            <w:bookmarkEnd w:id="1548"/>
            <w:bookmarkEnd w:id="1549"/>
          </w:p>
        </w:tc>
      </w:tr>
      <w:tr w14:paraId="53BAABF7" w14:textId="77777777" w:rsidTr="0008329A">
        <w:tblPrEx>
          <w:tblW w:w="0" w:type="auto"/>
          <w:tblLook w:val="04A0"/>
        </w:tblPrEx>
        <w:trPr>
          <w:trHeight w:val="300"/>
        </w:trPr>
        <w:tc>
          <w:tcPr>
            <w:tcW w:w="2070" w:type="dxa"/>
            <w:tcBorders>
              <w:top w:val="single" w:sz="4" w:space="0" w:color="auto"/>
            </w:tcBorders>
            <w:shd w:val="clear" w:color="auto" w:fill="48A9C5"/>
            <w:noWrap/>
            <w:hideMark/>
          </w:tcPr>
          <w:p w:rsidR="00C41E98" w:rsidRPr="008D1FE0" w:rsidP="00CB1C05" w14:paraId="7A2C603D" w14:textId="77777777">
            <w:pPr>
              <w:pStyle w:val="TableSubtitle"/>
            </w:pPr>
            <w:r w:rsidRPr="008D1FE0">
              <w:t>Demographic</w:t>
            </w:r>
          </w:p>
        </w:tc>
        <w:tc>
          <w:tcPr>
            <w:tcW w:w="885" w:type="dxa"/>
            <w:tcBorders>
              <w:top w:val="single" w:sz="4" w:space="0" w:color="auto"/>
            </w:tcBorders>
            <w:shd w:val="clear" w:color="auto" w:fill="48A9C5"/>
            <w:noWrap/>
            <w:hideMark/>
          </w:tcPr>
          <w:p w:rsidR="00C41E98" w:rsidRPr="008D1FE0" w:rsidP="00CB1C05" w14:paraId="1374EB0A" w14:textId="77777777">
            <w:pPr>
              <w:pStyle w:val="TableSubtitle"/>
            </w:pPr>
            <w:r w:rsidRPr="008D1FE0">
              <w:t>National</w:t>
            </w:r>
          </w:p>
        </w:tc>
        <w:tc>
          <w:tcPr>
            <w:tcW w:w="820" w:type="dxa"/>
            <w:tcBorders>
              <w:top w:val="single" w:sz="4" w:space="0" w:color="auto"/>
            </w:tcBorders>
            <w:shd w:val="clear" w:color="auto" w:fill="48A9C5"/>
            <w:noWrap/>
            <w:hideMark/>
          </w:tcPr>
          <w:p w:rsidR="00C41E98" w:rsidRPr="008D1FE0" w:rsidP="00CB1C05" w14:paraId="0769A13F" w14:textId="77777777">
            <w:pPr>
              <w:pStyle w:val="TableSubtitle"/>
            </w:pPr>
            <w:r w:rsidRPr="008D1FE0">
              <w:t>Rural</w:t>
            </w:r>
          </w:p>
        </w:tc>
        <w:tc>
          <w:tcPr>
            <w:tcW w:w="1972" w:type="dxa"/>
            <w:tcBorders>
              <w:top w:val="single" w:sz="4" w:space="0" w:color="auto"/>
            </w:tcBorders>
            <w:shd w:val="clear" w:color="auto" w:fill="48A9C5"/>
            <w:noWrap/>
            <w:hideMark/>
          </w:tcPr>
          <w:p w:rsidR="00C41E98" w:rsidRPr="008D1FE0" w:rsidP="00CB1C05" w14:paraId="7A5BB3B7"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C41E98" w:rsidRPr="008D1FE0" w:rsidP="00CB1C05" w14:paraId="2B0A7EC6"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C41E98" w:rsidRPr="008D1FE0" w:rsidP="00CB1C05" w14:paraId="4CAE3F2E" w14:textId="77777777">
            <w:pPr>
              <w:pStyle w:val="TableSubtitle"/>
            </w:pPr>
            <w:r w:rsidRPr="00A25C50">
              <w:t>5</w:t>
            </w:r>
            <w:r>
              <w:t>-</w:t>
            </w:r>
            <w:r w:rsidRPr="00A25C50">
              <w:t>Mile Average</w:t>
            </w:r>
          </w:p>
        </w:tc>
      </w:tr>
      <w:tr w14:paraId="6D1CD548" w14:textId="77777777" w:rsidTr="00964FBD">
        <w:tblPrEx>
          <w:tblW w:w="0" w:type="auto"/>
          <w:tblLook w:val="04A0"/>
        </w:tblPrEx>
        <w:trPr>
          <w:trHeight w:val="300"/>
        </w:trPr>
        <w:tc>
          <w:tcPr>
            <w:tcW w:w="2070" w:type="dxa"/>
            <w:noWrap/>
            <w:hideMark/>
          </w:tcPr>
          <w:p w:rsidR="009F60B1" w:rsidRPr="000D6A32" w:rsidP="00CB1C05" w14:paraId="3B63FDEB" w14:textId="77777777">
            <w:pPr>
              <w:pStyle w:val="LTableTextAbt"/>
              <w:rPr>
                <w:rFonts w:ascii="Times New Roman" w:hAnsi="Times New Roman" w:cs="Times New Roman"/>
                <w:b/>
                <w:bCs w:val="0"/>
              </w:rPr>
            </w:pPr>
            <w:r w:rsidRPr="000D6A32">
              <w:rPr>
                <w:rFonts w:ascii="Times New Roman" w:hAnsi="Times New Roman" w:cs="Times New Roman"/>
                <w:b/>
                <w:bCs w:val="0"/>
              </w:rPr>
              <w:t>Median Income</w:t>
            </w:r>
          </w:p>
        </w:tc>
        <w:tc>
          <w:tcPr>
            <w:tcW w:w="885" w:type="dxa"/>
            <w:noWrap/>
            <w:hideMark/>
          </w:tcPr>
          <w:p w:rsidR="009F60B1" w:rsidRPr="000D6A32" w:rsidP="00CB1C05" w14:paraId="0610FC63" w14:textId="77777777">
            <w:pPr>
              <w:pStyle w:val="RTableTextAbt"/>
              <w:rPr>
                <w:rFonts w:ascii="Times New Roman" w:hAnsi="Times New Roman" w:cs="Times New Roman"/>
              </w:rPr>
            </w:pPr>
            <w:r w:rsidRPr="000D6A32">
              <w:rPr>
                <w:rFonts w:ascii="Times New Roman" w:hAnsi="Times New Roman" w:cs="Times New Roman"/>
              </w:rPr>
              <w:t>$64,994</w:t>
            </w:r>
          </w:p>
        </w:tc>
        <w:tc>
          <w:tcPr>
            <w:tcW w:w="820" w:type="dxa"/>
            <w:noWrap/>
            <w:hideMark/>
          </w:tcPr>
          <w:p w:rsidR="009F60B1" w:rsidRPr="000D6A32" w:rsidP="00CB1C05" w14:paraId="54AF178A" w14:textId="77777777">
            <w:pPr>
              <w:pStyle w:val="RTableTextAbt"/>
              <w:rPr>
                <w:rFonts w:ascii="Times New Roman" w:hAnsi="Times New Roman" w:cs="Times New Roman"/>
              </w:rPr>
            </w:pPr>
            <w:r w:rsidRPr="000D6A32">
              <w:rPr>
                <w:rFonts w:ascii="Times New Roman" w:hAnsi="Times New Roman" w:cs="Times New Roman"/>
              </w:rPr>
              <w:t>$51,878</w:t>
            </w:r>
          </w:p>
        </w:tc>
        <w:tc>
          <w:tcPr>
            <w:tcW w:w="1972" w:type="dxa"/>
            <w:noWrap/>
            <w:hideMark/>
          </w:tcPr>
          <w:p w:rsidR="009F60B1" w:rsidRPr="000D6A32" w:rsidP="00CB1C05" w14:paraId="5C26DE1A" w14:textId="77777777">
            <w:pPr>
              <w:pStyle w:val="RTableTextAbt"/>
              <w:rPr>
                <w:rFonts w:ascii="Times New Roman" w:hAnsi="Times New Roman" w:cs="Times New Roman"/>
              </w:rPr>
            </w:pPr>
            <w:r w:rsidRPr="000D6A32">
              <w:rPr>
                <w:rFonts w:ascii="Times New Roman" w:hAnsi="Times New Roman" w:cs="Times New Roman"/>
              </w:rPr>
              <w:t>$40,250</w:t>
            </w:r>
          </w:p>
        </w:tc>
        <w:tc>
          <w:tcPr>
            <w:tcW w:w="1972" w:type="dxa"/>
            <w:noWrap/>
            <w:hideMark/>
          </w:tcPr>
          <w:p w:rsidR="009F60B1" w:rsidRPr="000D6A32" w:rsidP="00CB1C05" w14:paraId="5A236489" w14:textId="77777777">
            <w:pPr>
              <w:pStyle w:val="RTableTextAbt"/>
              <w:rPr>
                <w:rFonts w:ascii="Times New Roman" w:hAnsi="Times New Roman" w:cs="Times New Roman"/>
              </w:rPr>
            </w:pPr>
            <w:r w:rsidRPr="000D6A32">
              <w:rPr>
                <w:rFonts w:ascii="Times New Roman" w:hAnsi="Times New Roman" w:cs="Times New Roman"/>
              </w:rPr>
              <w:t>$44,748</w:t>
            </w:r>
          </w:p>
        </w:tc>
        <w:tc>
          <w:tcPr>
            <w:tcW w:w="1631" w:type="dxa"/>
            <w:noWrap/>
            <w:hideMark/>
          </w:tcPr>
          <w:p w:rsidR="009F60B1" w:rsidRPr="000D6A32" w:rsidP="00CB1C05" w14:paraId="1AD4B47D" w14:textId="77777777">
            <w:pPr>
              <w:pStyle w:val="RTableTextAbt"/>
              <w:rPr>
                <w:rFonts w:ascii="Times New Roman" w:hAnsi="Times New Roman" w:cs="Times New Roman"/>
              </w:rPr>
            </w:pPr>
            <w:r w:rsidRPr="000D6A32">
              <w:rPr>
                <w:rFonts w:ascii="Times New Roman" w:hAnsi="Times New Roman" w:cs="Times New Roman"/>
              </w:rPr>
              <w:t>$51,206</w:t>
            </w:r>
          </w:p>
        </w:tc>
      </w:tr>
      <w:tr w14:paraId="71A3AA60" w14:textId="77777777" w:rsidTr="00964FBD">
        <w:tblPrEx>
          <w:tblW w:w="0" w:type="auto"/>
          <w:tblLook w:val="04A0"/>
        </w:tblPrEx>
        <w:trPr>
          <w:trHeight w:val="300"/>
        </w:trPr>
        <w:tc>
          <w:tcPr>
            <w:tcW w:w="2070" w:type="dxa"/>
            <w:noWrap/>
            <w:hideMark/>
          </w:tcPr>
          <w:p w:rsidR="009F60B1" w:rsidRPr="000D6A32" w:rsidP="00CB1C05" w14:paraId="062F1C01" w14:textId="77777777">
            <w:pPr>
              <w:pStyle w:val="LTableTextAbt"/>
              <w:rPr>
                <w:rFonts w:ascii="Times New Roman" w:hAnsi="Times New Roman" w:cs="Times New Roman"/>
                <w:b/>
                <w:bCs w:val="0"/>
              </w:rPr>
            </w:pPr>
            <w:r w:rsidRPr="000D6A32">
              <w:rPr>
                <w:rFonts w:ascii="Times New Roman" w:hAnsi="Times New Roman" w:cs="Times New Roman"/>
                <w:b/>
                <w:bCs w:val="0"/>
              </w:rPr>
              <w:t>White</w:t>
            </w:r>
          </w:p>
        </w:tc>
        <w:tc>
          <w:tcPr>
            <w:tcW w:w="885" w:type="dxa"/>
            <w:noWrap/>
            <w:hideMark/>
          </w:tcPr>
          <w:p w:rsidR="009F60B1" w:rsidRPr="000D6A32" w:rsidP="00CB1C05" w14:paraId="5851F4C1" w14:textId="77777777">
            <w:pPr>
              <w:pStyle w:val="RTableTextAbt"/>
              <w:rPr>
                <w:rFonts w:ascii="Times New Roman" w:hAnsi="Times New Roman" w:cs="Times New Roman"/>
              </w:rPr>
            </w:pPr>
            <w:r w:rsidRPr="000D6A32">
              <w:rPr>
                <w:rFonts w:ascii="Times New Roman" w:hAnsi="Times New Roman" w:cs="Times New Roman"/>
              </w:rPr>
              <w:t>70.4%</w:t>
            </w:r>
          </w:p>
        </w:tc>
        <w:tc>
          <w:tcPr>
            <w:tcW w:w="820" w:type="dxa"/>
            <w:noWrap/>
            <w:hideMark/>
          </w:tcPr>
          <w:p w:rsidR="009F60B1" w:rsidRPr="000D6A32" w:rsidP="00CB1C05" w14:paraId="5B277843" w14:textId="77777777">
            <w:pPr>
              <w:pStyle w:val="RTableTextAbt"/>
              <w:rPr>
                <w:rFonts w:ascii="Times New Roman" w:hAnsi="Times New Roman" w:cs="Times New Roman"/>
              </w:rPr>
            </w:pPr>
            <w:r w:rsidRPr="000D6A32">
              <w:rPr>
                <w:rFonts w:ascii="Times New Roman" w:hAnsi="Times New Roman" w:cs="Times New Roman"/>
              </w:rPr>
              <w:t>87.6%</w:t>
            </w:r>
          </w:p>
        </w:tc>
        <w:tc>
          <w:tcPr>
            <w:tcW w:w="1972" w:type="dxa"/>
            <w:noWrap/>
            <w:hideMark/>
          </w:tcPr>
          <w:p w:rsidR="009F60B1" w:rsidRPr="000D6A32" w:rsidP="00CB1C05" w14:paraId="143D8E9D" w14:textId="77777777">
            <w:pPr>
              <w:pStyle w:val="RTableTextAbt"/>
              <w:rPr>
                <w:rFonts w:ascii="Times New Roman" w:hAnsi="Times New Roman" w:cs="Times New Roman"/>
              </w:rPr>
            </w:pPr>
            <w:r w:rsidRPr="000D6A32">
              <w:rPr>
                <w:rFonts w:ascii="Times New Roman" w:hAnsi="Times New Roman" w:cs="Times New Roman"/>
              </w:rPr>
              <w:t>59.6%</w:t>
            </w:r>
          </w:p>
        </w:tc>
        <w:tc>
          <w:tcPr>
            <w:tcW w:w="1972" w:type="dxa"/>
            <w:noWrap/>
            <w:hideMark/>
          </w:tcPr>
          <w:p w:rsidR="009F60B1" w:rsidRPr="000D6A32" w:rsidP="00CB1C05" w14:paraId="1894E292" w14:textId="77777777">
            <w:pPr>
              <w:pStyle w:val="RTableTextAbt"/>
              <w:rPr>
                <w:rFonts w:ascii="Times New Roman" w:hAnsi="Times New Roman" w:cs="Times New Roman"/>
              </w:rPr>
            </w:pPr>
            <w:r w:rsidRPr="000D6A32">
              <w:rPr>
                <w:rFonts w:ascii="Times New Roman" w:hAnsi="Times New Roman" w:cs="Times New Roman"/>
              </w:rPr>
              <w:t>63.9%</w:t>
            </w:r>
          </w:p>
        </w:tc>
        <w:tc>
          <w:tcPr>
            <w:tcW w:w="1631" w:type="dxa"/>
            <w:noWrap/>
            <w:hideMark/>
          </w:tcPr>
          <w:p w:rsidR="009F60B1" w:rsidRPr="000D6A32" w:rsidP="00CB1C05" w14:paraId="22C4C419" w14:textId="77777777">
            <w:pPr>
              <w:pStyle w:val="RTableTextAbt"/>
              <w:rPr>
                <w:rFonts w:ascii="Times New Roman" w:hAnsi="Times New Roman" w:cs="Times New Roman"/>
              </w:rPr>
            </w:pPr>
            <w:r w:rsidRPr="000D6A32">
              <w:rPr>
                <w:rFonts w:ascii="Times New Roman" w:hAnsi="Times New Roman" w:cs="Times New Roman"/>
              </w:rPr>
              <w:t>69.8%</w:t>
            </w:r>
          </w:p>
        </w:tc>
      </w:tr>
      <w:tr w14:paraId="17C8B9A0" w14:textId="77777777" w:rsidTr="00964FBD">
        <w:tblPrEx>
          <w:tblW w:w="0" w:type="auto"/>
          <w:tblLook w:val="04A0"/>
        </w:tblPrEx>
        <w:trPr>
          <w:trHeight w:val="300"/>
        </w:trPr>
        <w:tc>
          <w:tcPr>
            <w:tcW w:w="2070" w:type="dxa"/>
            <w:noWrap/>
            <w:hideMark/>
          </w:tcPr>
          <w:p w:rsidR="009F60B1" w:rsidRPr="000D6A32" w:rsidP="00CB1C05" w14:paraId="2ECC2707" w14:textId="77777777">
            <w:pPr>
              <w:pStyle w:val="LTableTextAbt"/>
              <w:rPr>
                <w:rFonts w:ascii="Times New Roman" w:hAnsi="Times New Roman" w:cs="Times New Roman"/>
                <w:b/>
                <w:bCs w:val="0"/>
              </w:rPr>
            </w:pPr>
            <w:r w:rsidRPr="000D6A32">
              <w:rPr>
                <w:rFonts w:ascii="Times New Roman" w:hAnsi="Times New Roman" w:cs="Times New Roman"/>
                <w:b/>
                <w:bCs w:val="0"/>
              </w:rPr>
              <w:t>Black</w:t>
            </w:r>
          </w:p>
        </w:tc>
        <w:tc>
          <w:tcPr>
            <w:tcW w:w="885" w:type="dxa"/>
            <w:noWrap/>
            <w:hideMark/>
          </w:tcPr>
          <w:p w:rsidR="009F60B1" w:rsidRPr="000D6A32" w:rsidP="00CB1C05" w14:paraId="6901FEA6" w14:textId="77777777">
            <w:pPr>
              <w:pStyle w:val="RTableTextAbt"/>
              <w:rPr>
                <w:rFonts w:ascii="Times New Roman" w:hAnsi="Times New Roman" w:cs="Times New Roman"/>
              </w:rPr>
            </w:pPr>
            <w:r w:rsidRPr="000D6A32">
              <w:rPr>
                <w:rFonts w:ascii="Times New Roman" w:hAnsi="Times New Roman" w:cs="Times New Roman"/>
              </w:rPr>
              <w:t>12.6%</w:t>
            </w:r>
          </w:p>
        </w:tc>
        <w:tc>
          <w:tcPr>
            <w:tcW w:w="820" w:type="dxa"/>
            <w:noWrap/>
            <w:hideMark/>
          </w:tcPr>
          <w:p w:rsidR="009F60B1" w:rsidRPr="000D6A32" w:rsidP="00CB1C05" w14:paraId="0C930E9C" w14:textId="77777777">
            <w:pPr>
              <w:pStyle w:val="RTableTextAbt"/>
              <w:rPr>
                <w:rFonts w:ascii="Times New Roman" w:hAnsi="Times New Roman" w:cs="Times New Roman"/>
              </w:rPr>
            </w:pPr>
            <w:r w:rsidRPr="000D6A32">
              <w:rPr>
                <w:rFonts w:ascii="Times New Roman" w:hAnsi="Times New Roman" w:cs="Times New Roman"/>
              </w:rPr>
              <w:t>5.8%</w:t>
            </w:r>
          </w:p>
        </w:tc>
        <w:tc>
          <w:tcPr>
            <w:tcW w:w="1972" w:type="dxa"/>
            <w:noWrap/>
            <w:hideMark/>
          </w:tcPr>
          <w:p w:rsidR="009F60B1" w:rsidRPr="000D6A32" w:rsidP="00CB1C05" w14:paraId="00A42428" w14:textId="77777777">
            <w:pPr>
              <w:pStyle w:val="RTableTextAbt"/>
              <w:rPr>
                <w:rFonts w:ascii="Times New Roman" w:hAnsi="Times New Roman" w:cs="Times New Roman"/>
              </w:rPr>
            </w:pPr>
            <w:r w:rsidRPr="000D6A32">
              <w:rPr>
                <w:rFonts w:ascii="Times New Roman" w:hAnsi="Times New Roman" w:cs="Times New Roman"/>
              </w:rPr>
              <w:t>13.1%</w:t>
            </w:r>
          </w:p>
        </w:tc>
        <w:tc>
          <w:tcPr>
            <w:tcW w:w="1972" w:type="dxa"/>
            <w:noWrap/>
            <w:hideMark/>
          </w:tcPr>
          <w:p w:rsidR="009F60B1" w:rsidRPr="000D6A32" w:rsidP="00CB1C05" w14:paraId="340BCFD3" w14:textId="77777777">
            <w:pPr>
              <w:pStyle w:val="RTableTextAbt"/>
              <w:rPr>
                <w:rFonts w:ascii="Times New Roman" w:hAnsi="Times New Roman" w:cs="Times New Roman"/>
              </w:rPr>
            </w:pPr>
            <w:r w:rsidRPr="000D6A32">
              <w:rPr>
                <w:rFonts w:ascii="Times New Roman" w:hAnsi="Times New Roman" w:cs="Times New Roman"/>
              </w:rPr>
              <w:t>11.0%</w:t>
            </w:r>
          </w:p>
        </w:tc>
        <w:tc>
          <w:tcPr>
            <w:tcW w:w="1631" w:type="dxa"/>
            <w:noWrap/>
            <w:hideMark/>
          </w:tcPr>
          <w:p w:rsidR="009F60B1" w:rsidRPr="000D6A32" w:rsidP="00CB1C05" w14:paraId="44309B75" w14:textId="77777777">
            <w:pPr>
              <w:pStyle w:val="RTableTextAbt"/>
              <w:rPr>
                <w:rFonts w:ascii="Times New Roman" w:hAnsi="Times New Roman" w:cs="Times New Roman"/>
              </w:rPr>
            </w:pPr>
            <w:r w:rsidRPr="000D6A32">
              <w:rPr>
                <w:rFonts w:ascii="Times New Roman" w:hAnsi="Times New Roman" w:cs="Times New Roman"/>
              </w:rPr>
              <w:t>9.8%</w:t>
            </w:r>
          </w:p>
        </w:tc>
      </w:tr>
      <w:tr w14:paraId="68E0654A" w14:textId="77777777" w:rsidTr="00964FBD">
        <w:tblPrEx>
          <w:tblW w:w="0" w:type="auto"/>
          <w:tblLook w:val="04A0"/>
        </w:tblPrEx>
        <w:trPr>
          <w:trHeight w:val="300"/>
        </w:trPr>
        <w:tc>
          <w:tcPr>
            <w:tcW w:w="2070" w:type="dxa"/>
            <w:noWrap/>
            <w:hideMark/>
          </w:tcPr>
          <w:p w:rsidR="009F60B1" w:rsidRPr="000D6A32" w:rsidP="00CB1C05" w14:paraId="0A85F051" w14:textId="77777777">
            <w:pPr>
              <w:pStyle w:val="LTableTextAbt"/>
              <w:rPr>
                <w:rFonts w:ascii="Times New Roman" w:hAnsi="Times New Roman" w:cs="Times New Roman"/>
                <w:b/>
                <w:bCs w:val="0"/>
              </w:rPr>
            </w:pPr>
            <w:r w:rsidRPr="000D6A32">
              <w:rPr>
                <w:rFonts w:ascii="Times New Roman" w:hAnsi="Times New Roman" w:cs="Times New Roman"/>
                <w:b/>
                <w:bCs w:val="0"/>
              </w:rPr>
              <w:t xml:space="preserve">American Indian </w:t>
            </w:r>
          </w:p>
        </w:tc>
        <w:tc>
          <w:tcPr>
            <w:tcW w:w="885" w:type="dxa"/>
            <w:noWrap/>
            <w:hideMark/>
          </w:tcPr>
          <w:p w:rsidR="009F60B1" w:rsidRPr="000D6A32" w:rsidP="00CB1C05" w14:paraId="4F6107F3" w14:textId="77777777">
            <w:pPr>
              <w:pStyle w:val="RTableTextAbt"/>
              <w:rPr>
                <w:rFonts w:ascii="Times New Roman" w:hAnsi="Times New Roman" w:cs="Times New Roman"/>
              </w:rPr>
            </w:pPr>
            <w:r w:rsidRPr="000D6A32">
              <w:rPr>
                <w:rFonts w:ascii="Times New Roman" w:hAnsi="Times New Roman" w:cs="Times New Roman"/>
              </w:rPr>
              <w:t>0.8%</w:t>
            </w:r>
          </w:p>
        </w:tc>
        <w:tc>
          <w:tcPr>
            <w:tcW w:w="820" w:type="dxa"/>
            <w:noWrap/>
            <w:hideMark/>
          </w:tcPr>
          <w:p w:rsidR="009F60B1" w:rsidRPr="000D6A32" w:rsidP="00CB1C05" w14:paraId="587ADBC7" w14:textId="77777777">
            <w:pPr>
              <w:pStyle w:val="RTableTextAbt"/>
              <w:rPr>
                <w:rFonts w:ascii="Times New Roman" w:hAnsi="Times New Roman" w:cs="Times New Roman"/>
              </w:rPr>
            </w:pPr>
            <w:r w:rsidRPr="000D6A32">
              <w:rPr>
                <w:rFonts w:ascii="Times New Roman" w:hAnsi="Times New Roman" w:cs="Times New Roman"/>
              </w:rPr>
              <w:t>1.7%</w:t>
            </w:r>
          </w:p>
        </w:tc>
        <w:tc>
          <w:tcPr>
            <w:tcW w:w="1972" w:type="dxa"/>
            <w:noWrap/>
            <w:hideMark/>
          </w:tcPr>
          <w:p w:rsidR="009F60B1" w:rsidRPr="000D6A32" w:rsidP="00CB1C05" w14:paraId="7C4E4DB6" w14:textId="77777777">
            <w:pPr>
              <w:pStyle w:val="RTableTextAbt"/>
              <w:rPr>
                <w:rFonts w:ascii="Times New Roman" w:hAnsi="Times New Roman" w:cs="Times New Roman"/>
              </w:rPr>
            </w:pPr>
            <w:r w:rsidRPr="000D6A32">
              <w:rPr>
                <w:rFonts w:ascii="Times New Roman" w:hAnsi="Times New Roman" w:cs="Times New Roman"/>
              </w:rPr>
              <w:t>1.4%</w:t>
            </w:r>
          </w:p>
        </w:tc>
        <w:tc>
          <w:tcPr>
            <w:tcW w:w="1972" w:type="dxa"/>
            <w:noWrap/>
            <w:hideMark/>
          </w:tcPr>
          <w:p w:rsidR="009F60B1" w:rsidRPr="000D6A32" w:rsidP="00CB1C05" w14:paraId="630838F3" w14:textId="77777777">
            <w:pPr>
              <w:pStyle w:val="RTableTextAbt"/>
              <w:rPr>
                <w:rFonts w:ascii="Times New Roman" w:hAnsi="Times New Roman" w:cs="Times New Roman"/>
              </w:rPr>
            </w:pPr>
            <w:r w:rsidRPr="000D6A32">
              <w:rPr>
                <w:rFonts w:ascii="Times New Roman" w:hAnsi="Times New Roman" w:cs="Times New Roman"/>
              </w:rPr>
              <w:t>1.0%</w:t>
            </w:r>
          </w:p>
        </w:tc>
        <w:tc>
          <w:tcPr>
            <w:tcW w:w="1631" w:type="dxa"/>
            <w:noWrap/>
            <w:hideMark/>
          </w:tcPr>
          <w:p w:rsidR="009F60B1" w:rsidRPr="000D6A32" w:rsidP="00CB1C05" w14:paraId="4D7DA99A" w14:textId="77777777">
            <w:pPr>
              <w:pStyle w:val="RTableTextAbt"/>
              <w:rPr>
                <w:rFonts w:ascii="Times New Roman" w:hAnsi="Times New Roman" w:cs="Times New Roman"/>
              </w:rPr>
            </w:pPr>
            <w:r w:rsidRPr="000D6A32">
              <w:rPr>
                <w:rFonts w:ascii="Times New Roman" w:hAnsi="Times New Roman" w:cs="Times New Roman"/>
              </w:rPr>
              <w:t>1.1%</w:t>
            </w:r>
          </w:p>
        </w:tc>
      </w:tr>
      <w:tr w14:paraId="0C128A8E" w14:textId="77777777" w:rsidTr="00964FBD">
        <w:tblPrEx>
          <w:tblW w:w="0" w:type="auto"/>
          <w:tblLook w:val="04A0"/>
        </w:tblPrEx>
        <w:trPr>
          <w:trHeight w:val="300"/>
        </w:trPr>
        <w:tc>
          <w:tcPr>
            <w:tcW w:w="2070" w:type="dxa"/>
            <w:noWrap/>
            <w:hideMark/>
          </w:tcPr>
          <w:p w:rsidR="009F60B1" w:rsidRPr="000D6A32" w:rsidP="00CB1C05" w14:paraId="039ABAC0" w14:textId="77777777">
            <w:pPr>
              <w:pStyle w:val="LTableTextAbt"/>
              <w:rPr>
                <w:rFonts w:ascii="Times New Roman" w:hAnsi="Times New Roman" w:cs="Times New Roman"/>
                <w:b/>
                <w:bCs w:val="0"/>
              </w:rPr>
            </w:pPr>
            <w:r w:rsidRPr="000D6A32">
              <w:rPr>
                <w:rFonts w:ascii="Times New Roman" w:hAnsi="Times New Roman" w:cs="Times New Roman"/>
                <w:b/>
                <w:bCs w:val="0"/>
              </w:rPr>
              <w:t>Asian</w:t>
            </w:r>
          </w:p>
        </w:tc>
        <w:tc>
          <w:tcPr>
            <w:tcW w:w="885" w:type="dxa"/>
            <w:noWrap/>
            <w:hideMark/>
          </w:tcPr>
          <w:p w:rsidR="009F60B1" w:rsidRPr="000D6A32" w:rsidP="00CB1C05" w14:paraId="61FB1CAF" w14:textId="77777777">
            <w:pPr>
              <w:pStyle w:val="RTableTextAbt"/>
              <w:rPr>
                <w:rFonts w:ascii="Times New Roman" w:hAnsi="Times New Roman" w:cs="Times New Roman"/>
              </w:rPr>
            </w:pPr>
            <w:r w:rsidRPr="000D6A32">
              <w:rPr>
                <w:rFonts w:ascii="Times New Roman" w:hAnsi="Times New Roman" w:cs="Times New Roman"/>
              </w:rPr>
              <w:t>5.6%</w:t>
            </w:r>
          </w:p>
        </w:tc>
        <w:tc>
          <w:tcPr>
            <w:tcW w:w="820" w:type="dxa"/>
            <w:noWrap/>
            <w:hideMark/>
          </w:tcPr>
          <w:p w:rsidR="009F60B1" w:rsidRPr="000D6A32" w:rsidP="00CB1C05" w14:paraId="7988439B" w14:textId="77777777">
            <w:pPr>
              <w:pStyle w:val="RTableTextAbt"/>
              <w:rPr>
                <w:rFonts w:ascii="Times New Roman" w:hAnsi="Times New Roman" w:cs="Times New Roman"/>
              </w:rPr>
            </w:pPr>
            <w:r w:rsidRPr="000D6A32">
              <w:rPr>
                <w:rFonts w:ascii="Times New Roman" w:hAnsi="Times New Roman" w:cs="Times New Roman"/>
              </w:rPr>
              <w:t>1.2%</w:t>
            </w:r>
          </w:p>
        </w:tc>
        <w:tc>
          <w:tcPr>
            <w:tcW w:w="1972" w:type="dxa"/>
            <w:noWrap/>
            <w:hideMark/>
          </w:tcPr>
          <w:p w:rsidR="009F60B1" w:rsidRPr="000D6A32" w:rsidP="00CB1C05" w14:paraId="7B968FEF" w14:textId="77777777">
            <w:pPr>
              <w:pStyle w:val="RTableTextAbt"/>
              <w:rPr>
                <w:rFonts w:ascii="Times New Roman" w:hAnsi="Times New Roman" w:cs="Times New Roman"/>
              </w:rPr>
            </w:pPr>
            <w:r w:rsidRPr="000D6A32">
              <w:rPr>
                <w:rFonts w:ascii="Times New Roman" w:hAnsi="Times New Roman" w:cs="Times New Roman"/>
              </w:rPr>
              <w:t>9.1%</w:t>
            </w:r>
          </w:p>
        </w:tc>
        <w:tc>
          <w:tcPr>
            <w:tcW w:w="1972" w:type="dxa"/>
            <w:noWrap/>
            <w:hideMark/>
          </w:tcPr>
          <w:p w:rsidR="009F60B1" w:rsidRPr="000D6A32" w:rsidP="00CB1C05" w14:paraId="5A1CC320" w14:textId="77777777">
            <w:pPr>
              <w:pStyle w:val="RTableTextAbt"/>
              <w:rPr>
                <w:rFonts w:ascii="Times New Roman" w:hAnsi="Times New Roman" w:cs="Times New Roman"/>
              </w:rPr>
            </w:pPr>
            <w:r w:rsidRPr="000D6A32">
              <w:rPr>
                <w:rFonts w:ascii="Times New Roman" w:hAnsi="Times New Roman" w:cs="Times New Roman"/>
              </w:rPr>
              <w:t>7.1%</w:t>
            </w:r>
          </w:p>
        </w:tc>
        <w:tc>
          <w:tcPr>
            <w:tcW w:w="1631" w:type="dxa"/>
            <w:noWrap/>
            <w:hideMark/>
          </w:tcPr>
          <w:p w:rsidR="009F60B1" w:rsidRPr="000D6A32" w:rsidP="00CB1C05" w14:paraId="1C7693D8" w14:textId="77777777">
            <w:pPr>
              <w:pStyle w:val="RTableTextAbt"/>
              <w:rPr>
                <w:rFonts w:ascii="Times New Roman" w:hAnsi="Times New Roman" w:cs="Times New Roman"/>
              </w:rPr>
            </w:pPr>
            <w:r w:rsidRPr="000D6A32">
              <w:rPr>
                <w:rFonts w:ascii="Times New Roman" w:hAnsi="Times New Roman" w:cs="Times New Roman"/>
              </w:rPr>
              <w:t>5.0%</w:t>
            </w:r>
          </w:p>
        </w:tc>
      </w:tr>
      <w:tr w14:paraId="2D2A8430" w14:textId="77777777" w:rsidTr="00964FBD">
        <w:tblPrEx>
          <w:tblW w:w="0" w:type="auto"/>
          <w:tblLook w:val="04A0"/>
        </w:tblPrEx>
        <w:trPr>
          <w:trHeight w:val="300"/>
        </w:trPr>
        <w:tc>
          <w:tcPr>
            <w:tcW w:w="2070" w:type="dxa"/>
            <w:noWrap/>
            <w:hideMark/>
          </w:tcPr>
          <w:p w:rsidR="009F60B1" w:rsidRPr="000D6A32" w:rsidP="00CB1C05" w14:paraId="3E5A2F32" w14:textId="77777777">
            <w:pPr>
              <w:pStyle w:val="LTableTextAbt"/>
              <w:rPr>
                <w:rFonts w:ascii="Times New Roman" w:hAnsi="Times New Roman" w:cs="Times New Roman"/>
                <w:b/>
                <w:bCs w:val="0"/>
              </w:rPr>
            </w:pPr>
            <w:r w:rsidRPr="000D6A32">
              <w:rPr>
                <w:rFonts w:ascii="Times New Roman" w:hAnsi="Times New Roman" w:cs="Times New Roman"/>
                <w:b/>
                <w:bCs w:val="0"/>
              </w:rPr>
              <w:t>Pacific Islander</w:t>
            </w:r>
          </w:p>
        </w:tc>
        <w:tc>
          <w:tcPr>
            <w:tcW w:w="885" w:type="dxa"/>
            <w:noWrap/>
            <w:hideMark/>
          </w:tcPr>
          <w:p w:rsidR="009F60B1" w:rsidRPr="000D6A32" w:rsidP="00CB1C05" w14:paraId="24D16131" w14:textId="77777777">
            <w:pPr>
              <w:pStyle w:val="RTableTextAbt"/>
              <w:rPr>
                <w:rFonts w:ascii="Times New Roman" w:hAnsi="Times New Roman" w:cs="Times New Roman"/>
              </w:rPr>
            </w:pPr>
            <w:r w:rsidRPr="000D6A32">
              <w:rPr>
                <w:rFonts w:ascii="Times New Roman" w:hAnsi="Times New Roman" w:cs="Times New Roman"/>
              </w:rPr>
              <w:t>0.2%</w:t>
            </w:r>
          </w:p>
        </w:tc>
        <w:tc>
          <w:tcPr>
            <w:tcW w:w="820" w:type="dxa"/>
            <w:noWrap/>
            <w:hideMark/>
          </w:tcPr>
          <w:p w:rsidR="009F60B1" w:rsidRPr="000D6A32" w:rsidP="00CB1C05" w14:paraId="0F8A47FB" w14:textId="77777777">
            <w:pPr>
              <w:pStyle w:val="RTableTextAbt"/>
              <w:rPr>
                <w:rFonts w:ascii="Times New Roman" w:hAnsi="Times New Roman" w:cs="Times New Roman"/>
              </w:rPr>
            </w:pPr>
            <w:r w:rsidRPr="000D6A32">
              <w:rPr>
                <w:rFonts w:ascii="Times New Roman" w:hAnsi="Times New Roman" w:cs="Times New Roman"/>
              </w:rPr>
              <w:t>0.1%</w:t>
            </w:r>
          </w:p>
        </w:tc>
        <w:tc>
          <w:tcPr>
            <w:tcW w:w="1972" w:type="dxa"/>
            <w:noWrap/>
            <w:hideMark/>
          </w:tcPr>
          <w:p w:rsidR="009F60B1" w:rsidRPr="000D6A32" w:rsidP="00CB1C05" w14:paraId="46F81DFB" w14:textId="77777777">
            <w:pPr>
              <w:pStyle w:val="RTableTextAbt"/>
              <w:rPr>
                <w:rFonts w:ascii="Times New Roman" w:hAnsi="Times New Roman" w:cs="Times New Roman"/>
              </w:rPr>
            </w:pPr>
            <w:r w:rsidRPr="000D6A32">
              <w:rPr>
                <w:rFonts w:ascii="Times New Roman" w:hAnsi="Times New Roman" w:cs="Times New Roman"/>
              </w:rPr>
              <w:t>0.0%</w:t>
            </w:r>
          </w:p>
        </w:tc>
        <w:tc>
          <w:tcPr>
            <w:tcW w:w="1972" w:type="dxa"/>
            <w:noWrap/>
            <w:hideMark/>
          </w:tcPr>
          <w:p w:rsidR="009F60B1" w:rsidRPr="000D6A32" w:rsidP="00CB1C05" w14:paraId="37A3100F" w14:textId="77777777">
            <w:pPr>
              <w:pStyle w:val="RTableTextAbt"/>
              <w:rPr>
                <w:rFonts w:ascii="Times New Roman" w:hAnsi="Times New Roman" w:cs="Times New Roman"/>
              </w:rPr>
            </w:pPr>
            <w:r w:rsidRPr="000D6A32">
              <w:rPr>
                <w:rFonts w:ascii="Times New Roman" w:hAnsi="Times New Roman" w:cs="Times New Roman"/>
              </w:rPr>
              <w:t>0.0%</w:t>
            </w:r>
          </w:p>
        </w:tc>
        <w:tc>
          <w:tcPr>
            <w:tcW w:w="1631" w:type="dxa"/>
            <w:noWrap/>
            <w:hideMark/>
          </w:tcPr>
          <w:p w:rsidR="009F60B1" w:rsidRPr="000D6A32" w:rsidP="00CB1C05" w14:paraId="05ABDC2E" w14:textId="77777777">
            <w:pPr>
              <w:pStyle w:val="RTableTextAbt"/>
              <w:rPr>
                <w:rFonts w:ascii="Times New Roman" w:hAnsi="Times New Roman" w:cs="Times New Roman"/>
              </w:rPr>
            </w:pPr>
            <w:r w:rsidRPr="000D6A32">
              <w:rPr>
                <w:rFonts w:ascii="Times New Roman" w:hAnsi="Times New Roman" w:cs="Times New Roman"/>
              </w:rPr>
              <w:t>0.1%</w:t>
            </w:r>
          </w:p>
        </w:tc>
      </w:tr>
      <w:tr w14:paraId="7537D56A" w14:textId="77777777" w:rsidTr="00964FBD">
        <w:tblPrEx>
          <w:tblW w:w="0" w:type="auto"/>
          <w:tblLook w:val="04A0"/>
        </w:tblPrEx>
        <w:trPr>
          <w:trHeight w:val="300"/>
        </w:trPr>
        <w:tc>
          <w:tcPr>
            <w:tcW w:w="2070" w:type="dxa"/>
            <w:noWrap/>
            <w:hideMark/>
          </w:tcPr>
          <w:p w:rsidR="009F60B1" w:rsidRPr="000D6A32" w:rsidP="00CB1C05" w14:paraId="531DF71C" w14:textId="77777777">
            <w:pPr>
              <w:pStyle w:val="LTableTextAbt"/>
              <w:rPr>
                <w:rFonts w:ascii="Times New Roman" w:hAnsi="Times New Roman" w:cs="Times New Roman"/>
                <w:b/>
                <w:bCs w:val="0"/>
              </w:rPr>
            </w:pPr>
            <w:r w:rsidRPr="000D6A32">
              <w:rPr>
                <w:rFonts w:ascii="Times New Roman" w:hAnsi="Times New Roman" w:cs="Times New Roman"/>
                <w:b/>
                <w:bCs w:val="0"/>
              </w:rPr>
              <w:t>Other</w:t>
            </w:r>
          </w:p>
        </w:tc>
        <w:tc>
          <w:tcPr>
            <w:tcW w:w="885" w:type="dxa"/>
            <w:noWrap/>
            <w:hideMark/>
          </w:tcPr>
          <w:p w:rsidR="009F60B1" w:rsidRPr="000D6A32" w:rsidP="00CB1C05" w14:paraId="3F9DC690" w14:textId="77777777">
            <w:pPr>
              <w:pStyle w:val="RTableTextAbt"/>
              <w:rPr>
                <w:rFonts w:ascii="Times New Roman" w:hAnsi="Times New Roman" w:cs="Times New Roman"/>
              </w:rPr>
            </w:pPr>
            <w:r w:rsidRPr="000D6A32">
              <w:rPr>
                <w:rFonts w:ascii="Times New Roman" w:hAnsi="Times New Roman" w:cs="Times New Roman"/>
              </w:rPr>
              <w:t>10.3%</w:t>
            </w:r>
          </w:p>
        </w:tc>
        <w:tc>
          <w:tcPr>
            <w:tcW w:w="820" w:type="dxa"/>
            <w:noWrap/>
            <w:hideMark/>
          </w:tcPr>
          <w:p w:rsidR="009F60B1" w:rsidRPr="000D6A32" w:rsidP="00CB1C05" w14:paraId="22D7508A" w14:textId="77777777">
            <w:pPr>
              <w:pStyle w:val="RTableTextAbt"/>
              <w:rPr>
                <w:rFonts w:ascii="Times New Roman" w:hAnsi="Times New Roman" w:cs="Times New Roman"/>
              </w:rPr>
            </w:pPr>
            <w:r w:rsidRPr="000D6A32">
              <w:rPr>
                <w:rFonts w:ascii="Times New Roman" w:hAnsi="Times New Roman" w:cs="Times New Roman"/>
              </w:rPr>
              <w:t>3.6%</w:t>
            </w:r>
          </w:p>
        </w:tc>
        <w:tc>
          <w:tcPr>
            <w:tcW w:w="1972" w:type="dxa"/>
            <w:noWrap/>
            <w:hideMark/>
          </w:tcPr>
          <w:p w:rsidR="009F60B1" w:rsidRPr="000D6A32" w:rsidP="00CB1C05" w14:paraId="393989E3" w14:textId="77777777">
            <w:pPr>
              <w:pStyle w:val="RTableTextAbt"/>
              <w:rPr>
                <w:rFonts w:ascii="Times New Roman" w:hAnsi="Times New Roman" w:cs="Times New Roman"/>
              </w:rPr>
            </w:pPr>
            <w:r w:rsidRPr="000D6A32">
              <w:rPr>
                <w:rFonts w:ascii="Times New Roman" w:hAnsi="Times New Roman" w:cs="Times New Roman"/>
              </w:rPr>
              <w:t>16.7%</w:t>
            </w:r>
          </w:p>
        </w:tc>
        <w:tc>
          <w:tcPr>
            <w:tcW w:w="1972" w:type="dxa"/>
            <w:noWrap/>
            <w:hideMark/>
          </w:tcPr>
          <w:p w:rsidR="009F60B1" w:rsidRPr="000D6A32" w:rsidP="00CB1C05" w14:paraId="6F6B9571" w14:textId="77777777">
            <w:pPr>
              <w:pStyle w:val="RTableTextAbt"/>
              <w:rPr>
                <w:rFonts w:ascii="Times New Roman" w:hAnsi="Times New Roman" w:cs="Times New Roman"/>
              </w:rPr>
            </w:pPr>
            <w:r w:rsidRPr="000D6A32">
              <w:rPr>
                <w:rFonts w:ascii="Times New Roman" w:hAnsi="Times New Roman" w:cs="Times New Roman"/>
              </w:rPr>
              <w:t>17.0%</w:t>
            </w:r>
          </w:p>
        </w:tc>
        <w:tc>
          <w:tcPr>
            <w:tcW w:w="1631" w:type="dxa"/>
            <w:noWrap/>
            <w:hideMark/>
          </w:tcPr>
          <w:p w:rsidR="009F60B1" w:rsidRPr="000D6A32" w:rsidP="00CB1C05" w14:paraId="0D50F0F0" w14:textId="77777777">
            <w:pPr>
              <w:pStyle w:val="RTableTextAbt"/>
              <w:rPr>
                <w:rFonts w:ascii="Times New Roman" w:hAnsi="Times New Roman" w:cs="Times New Roman"/>
              </w:rPr>
            </w:pPr>
            <w:r w:rsidRPr="000D6A32">
              <w:rPr>
                <w:rFonts w:ascii="Times New Roman" w:hAnsi="Times New Roman" w:cs="Times New Roman"/>
              </w:rPr>
              <w:t>14.2%</w:t>
            </w:r>
          </w:p>
        </w:tc>
      </w:tr>
      <w:tr w14:paraId="4357221A" w14:textId="77777777" w:rsidTr="00964FBD">
        <w:tblPrEx>
          <w:tblW w:w="0" w:type="auto"/>
          <w:tblLook w:val="04A0"/>
        </w:tblPrEx>
        <w:trPr>
          <w:trHeight w:val="300"/>
        </w:trPr>
        <w:tc>
          <w:tcPr>
            <w:tcW w:w="2070" w:type="dxa"/>
            <w:noWrap/>
            <w:hideMark/>
          </w:tcPr>
          <w:p w:rsidR="009F60B1" w:rsidRPr="000D6A32" w:rsidP="00CB1C05" w14:paraId="7A03467B" w14:textId="77777777">
            <w:pPr>
              <w:pStyle w:val="LTableTextAbt"/>
              <w:rPr>
                <w:rFonts w:ascii="Times New Roman" w:hAnsi="Times New Roman" w:cs="Times New Roman"/>
                <w:b/>
                <w:bCs w:val="0"/>
              </w:rPr>
            </w:pPr>
            <w:r w:rsidRPr="000D6A32">
              <w:rPr>
                <w:rFonts w:ascii="Times New Roman" w:hAnsi="Times New Roman" w:cs="Times New Roman"/>
                <w:b/>
                <w:bCs w:val="0"/>
              </w:rPr>
              <w:t>Hispanic</w:t>
            </w:r>
          </w:p>
        </w:tc>
        <w:tc>
          <w:tcPr>
            <w:tcW w:w="885" w:type="dxa"/>
            <w:noWrap/>
            <w:hideMark/>
          </w:tcPr>
          <w:p w:rsidR="009F60B1" w:rsidRPr="000D6A32" w:rsidP="00CB1C05" w14:paraId="6AB3CA00" w14:textId="77777777">
            <w:pPr>
              <w:pStyle w:val="RTableTextAbt"/>
              <w:rPr>
                <w:rFonts w:ascii="Times New Roman" w:hAnsi="Times New Roman" w:cs="Times New Roman"/>
              </w:rPr>
            </w:pPr>
            <w:r w:rsidRPr="000D6A32">
              <w:rPr>
                <w:rFonts w:ascii="Times New Roman" w:hAnsi="Times New Roman" w:cs="Times New Roman"/>
              </w:rPr>
              <w:t>18.2%</w:t>
            </w:r>
          </w:p>
        </w:tc>
        <w:tc>
          <w:tcPr>
            <w:tcW w:w="820" w:type="dxa"/>
            <w:noWrap/>
            <w:hideMark/>
          </w:tcPr>
          <w:p w:rsidR="009F60B1" w:rsidRPr="000D6A32" w:rsidP="00CB1C05" w14:paraId="0E5962CE" w14:textId="77777777">
            <w:pPr>
              <w:pStyle w:val="RTableTextAbt"/>
              <w:rPr>
                <w:rFonts w:ascii="Times New Roman" w:hAnsi="Times New Roman" w:cs="Times New Roman"/>
              </w:rPr>
            </w:pPr>
            <w:r w:rsidRPr="000D6A32">
              <w:rPr>
                <w:rFonts w:ascii="Times New Roman" w:hAnsi="Times New Roman" w:cs="Times New Roman"/>
              </w:rPr>
              <w:t>2.4%</w:t>
            </w:r>
          </w:p>
        </w:tc>
        <w:tc>
          <w:tcPr>
            <w:tcW w:w="1972" w:type="dxa"/>
            <w:noWrap/>
            <w:hideMark/>
          </w:tcPr>
          <w:p w:rsidR="009F60B1" w:rsidRPr="000D6A32" w:rsidP="00CB1C05" w14:paraId="16303588" w14:textId="77777777">
            <w:pPr>
              <w:pStyle w:val="RTableTextAbt"/>
              <w:rPr>
                <w:rFonts w:ascii="Times New Roman" w:hAnsi="Times New Roman" w:cs="Times New Roman"/>
              </w:rPr>
            </w:pPr>
            <w:r w:rsidRPr="000D6A32">
              <w:rPr>
                <w:rFonts w:ascii="Times New Roman" w:hAnsi="Times New Roman" w:cs="Times New Roman"/>
              </w:rPr>
              <w:t>16.6%</w:t>
            </w:r>
          </w:p>
        </w:tc>
        <w:tc>
          <w:tcPr>
            <w:tcW w:w="1972" w:type="dxa"/>
            <w:noWrap/>
            <w:hideMark/>
          </w:tcPr>
          <w:p w:rsidR="009F60B1" w:rsidRPr="000D6A32" w:rsidP="00CB1C05" w14:paraId="52825AD4" w14:textId="77777777">
            <w:pPr>
              <w:pStyle w:val="RTableTextAbt"/>
              <w:rPr>
                <w:rFonts w:ascii="Times New Roman" w:hAnsi="Times New Roman" w:cs="Times New Roman"/>
              </w:rPr>
            </w:pPr>
            <w:r w:rsidRPr="000D6A32">
              <w:rPr>
                <w:rFonts w:ascii="Times New Roman" w:hAnsi="Times New Roman" w:cs="Times New Roman"/>
              </w:rPr>
              <w:t>24.4%</w:t>
            </w:r>
          </w:p>
        </w:tc>
        <w:tc>
          <w:tcPr>
            <w:tcW w:w="1631" w:type="dxa"/>
            <w:noWrap/>
            <w:hideMark/>
          </w:tcPr>
          <w:p w:rsidR="009F60B1" w:rsidRPr="000D6A32" w:rsidP="00CB1C05" w14:paraId="6DE3483C" w14:textId="77777777">
            <w:pPr>
              <w:pStyle w:val="RTableTextAbt"/>
              <w:rPr>
                <w:rFonts w:ascii="Times New Roman" w:hAnsi="Times New Roman" w:cs="Times New Roman"/>
              </w:rPr>
            </w:pPr>
            <w:r w:rsidRPr="000D6A32">
              <w:rPr>
                <w:rFonts w:ascii="Times New Roman" w:hAnsi="Times New Roman" w:cs="Times New Roman"/>
              </w:rPr>
              <w:t>19.5%</w:t>
            </w:r>
          </w:p>
        </w:tc>
      </w:tr>
      <w:tr w14:paraId="0E310DCF" w14:textId="77777777" w:rsidTr="00964FBD">
        <w:tblPrEx>
          <w:tblW w:w="0" w:type="auto"/>
          <w:tblLook w:val="04A0"/>
        </w:tblPrEx>
        <w:trPr>
          <w:trHeight w:val="300"/>
        </w:trPr>
        <w:tc>
          <w:tcPr>
            <w:tcW w:w="2070" w:type="dxa"/>
            <w:noWrap/>
            <w:hideMark/>
          </w:tcPr>
          <w:p w:rsidR="009F60B1" w:rsidRPr="000D6A32" w:rsidP="00CB1C05" w14:paraId="00C4267A" w14:textId="77777777">
            <w:pPr>
              <w:pStyle w:val="LTableTextAbt"/>
              <w:rPr>
                <w:rFonts w:ascii="Times New Roman" w:hAnsi="Times New Roman" w:cs="Times New Roman"/>
                <w:b/>
                <w:bCs w:val="0"/>
              </w:rPr>
            </w:pPr>
            <w:r w:rsidRPr="000D6A32">
              <w:rPr>
                <w:rFonts w:ascii="Times New Roman" w:hAnsi="Times New Roman" w:cs="Times New Roman"/>
                <w:b/>
                <w:bCs w:val="0"/>
              </w:rPr>
              <w:t>2x Poverty Line</w:t>
            </w:r>
          </w:p>
        </w:tc>
        <w:tc>
          <w:tcPr>
            <w:tcW w:w="885" w:type="dxa"/>
            <w:noWrap/>
            <w:hideMark/>
          </w:tcPr>
          <w:p w:rsidR="009F60B1" w:rsidRPr="000D6A32" w:rsidP="00CB1C05" w14:paraId="0004C06F" w14:textId="77777777">
            <w:pPr>
              <w:pStyle w:val="RTableTextAbt"/>
              <w:rPr>
                <w:rFonts w:ascii="Times New Roman" w:hAnsi="Times New Roman" w:cs="Times New Roman"/>
              </w:rPr>
            </w:pPr>
            <w:r w:rsidRPr="000D6A32">
              <w:rPr>
                <w:rFonts w:ascii="Times New Roman" w:hAnsi="Times New Roman" w:cs="Times New Roman"/>
              </w:rPr>
              <w:t>29.8%</w:t>
            </w:r>
          </w:p>
        </w:tc>
        <w:tc>
          <w:tcPr>
            <w:tcW w:w="820" w:type="dxa"/>
            <w:noWrap/>
            <w:hideMark/>
          </w:tcPr>
          <w:p w:rsidR="009F60B1" w:rsidRPr="000D6A32" w:rsidP="00CB1C05" w14:paraId="515718F3" w14:textId="77777777">
            <w:pPr>
              <w:pStyle w:val="RTableTextAbt"/>
              <w:rPr>
                <w:rFonts w:ascii="Times New Roman" w:hAnsi="Times New Roman" w:cs="Times New Roman"/>
              </w:rPr>
            </w:pPr>
            <w:r w:rsidRPr="000D6A32">
              <w:rPr>
                <w:rFonts w:ascii="Times New Roman" w:hAnsi="Times New Roman" w:cs="Times New Roman"/>
              </w:rPr>
              <w:t>26.0%</w:t>
            </w:r>
          </w:p>
        </w:tc>
        <w:tc>
          <w:tcPr>
            <w:tcW w:w="1972" w:type="dxa"/>
            <w:noWrap/>
            <w:hideMark/>
          </w:tcPr>
          <w:p w:rsidR="009F60B1" w:rsidRPr="000D6A32" w:rsidP="00CB1C05" w14:paraId="1564F137" w14:textId="77777777">
            <w:pPr>
              <w:pStyle w:val="RTableTextAbt"/>
              <w:rPr>
                <w:rFonts w:ascii="Times New Roman" w:hAnsi="Times New Roman" w:cs="Times New Roman"/>
              </w:rPr>
            </w:pPr>
            <w:r w:rsidRPr="000D6A32">
              <w:rPr>
                <w:rFonts w:ascii="Times New Roman" w:hAnsi="Times New Roman" w:cs="Times New Roman"/>
              </w:rPr>
              <w:t>60.5%</w:t>
            </w:r>
          </w:p>
        </w:tc>
        <w:tc>
          <w:tcPr>
            <w:tcW w:w="1972" w:type="dxa"/>
            <w:noWrap/>
            <w:hideMark/>
          </w:tcPr>
          <w:p w:rsidR="009F60B1" w:rsidRPr="000D6A32" w:rsidP="00CB1C05" w14:paraId="5C868ABE" w14:textId="77777777">
            <w:pPr>
              <w:pStyle w:val="RTableTextAbt"/>
              <w:rPr>
                <w:rFonts w:ascii="Times New Roman" w:hAnsi="Times New Roman" w:cs="Times New Roman"/>
              </w:rPr>
            </w:pPr>
            <w:r w:rsidRPr="000D6A32">
              <w:rPr>
                <w:rFonts w:ascii="Times New Roman" w:hAnsi="Times New Roman" w:cs="Times New Roman"/>
              </w:rPr>
              <w:t>49.4%</w:t>
            </w:r>
          </w:p>
        </w:tc>
        <w:tc>
          <w:tcPr>
            <w:tcW w:w="1631" w:type="dxa"/>
            <w:noWrap/>
            <w:hideMark/>
          </w:tcPr>
          <w:p w:rsidR="009F60B1" w:rsidRPr="000D6A32" w:rsidP="00CB1C05" w14:paraId="30858AF8" w14:textId="77777777">
            <w:pPr>
              <w:pStyle w:val="RTableTextAbt"/>
              <w:rPr>
                <w:rFonts w:ascii="Times New Roman" w:hAnsi="Times New Roman" w:cs="Times New Roman"/>
              </w:rPr>
            </w:pPr>
            <w:r w:rsidRPr="000D6A32">
              <w:rPr>
                <w:rFonts w:ascii="Times New Roman" w:hAnsi="Times New Roman" w:cs="Times New Roman"/>
              </w:rPr>
              <w:t>41.9%</w:t>
            </w:r>
          </w:p>
        </w:tc>
      </w:tr>
      <w:tr w14:paraId="037589DA" w14:textId="77777777" w:rsidTr="00964FBD">
        <w:tblPrEx>
          <w:tblW w:w="0" w:type="auto"/>
          <w:tblLook w:val="04A0"/>
        </w:tblPrEx>
        <w:trPr>
          <w:trHeight w:val="300"/>
        </w:trPr>
        <w:tc>
          <w:tcPr>
            <w:tcW w:w="2070" w:type="dxa"/>
            <w:noWrap/>
            <w:hideMark/>
          </w:tcPr>
          <w:p w:rsidR="009F60B1" w:rsidRPr="000D6A32" w:rsidP="00CB1C05" w14:paraId="0AEB7D24" w14:textId="77777777">
            <w:pPr>
              <w:pStyle w:val="LTableTextAbt"/>
              <w:rPr>
                <w:rFonts w:ascii="Times New Roman" w:hAnsi="Times New Roman" w:cs="Times New Roman"/>
                <w:b/>
                <w:bCs w:val="0"/>
              </w:rPr>
            </w:pPr>
            <w:r w:rsidRPr="000D6A32">
              <w:rPr>
                <w:rFonts w:ascii="Times New Roman" w:hAnsi="Times New Roman" w:cs="Times New Roman"/>
                <w:b/>
                <w:bCs w:val="0"/>
              </w:rPr>
              <w:t>Below Poverty Line</w:t>
            </w:r>
          </w:p>
        </w:tc>
        <w:tc>
          <w:tcPr>
            <w:tcW w:w="885" w:type="dxa"/>
            <w:noWrap/>
            <w:hideMark/>
          </w:tcPr>
          <w:p w:rsidR="009F60B1" w:rsidRPr="000D6A32" w:rsidP="00CB1C05" w14:paraId="072C97BD" w14:textId="77777777">
            <w:pPr>
              <w:pStyle w:val="RTableTextAbt"/>
              <w:rPr>
                <w:rFonts w:ascii="Times New Roman" w:hAnsi="Times New Roman" w:cs="Times New Roman"/>
              </w:rPr>
            </w:pPr>
            <w:r w:rsidRPr="000D6A32">
              <w:rPr>
                <w:rFonts w:ascii="Times New Roman" w:hAnsi="Times New Roman" w:cs="Times New Roman"/>
              </w:rPr>
              <w:t>12.8%</w:t>
            </w:r>
          </w:p>
        </w:tc>
        <w:tc>
          <w:tcPr>
            <w:tcW w:w="820" w:type="dxa"/>
            <w:noWrap/>
            <w:hideMark/>
          </w:tcPr>
          <w:p w:rsidR="009F60B1" w:rsidRPr="000D6A32" w:rsidP="00CB1C05" w14:paraId="54C5CFFA" w14:textId="77777777">
            <w:pPr>
              <w:pStyle w:val="RTableTextAbt"/>
              <w:rPr>
                <w:rFonts w:ascii="Times New Roman" w:hAnsi="Times New Roman" w:cs="Times New Roman"/>
              </w:rPr>
            </w:pPr>
            <w:r w:rsidRPr="000D6A32">
              <w:rPr>
                <w:rFonts w:ascii="Times New Roman" w:hAnsi="Times New Roman" w:cs="Times New Roman"/>
              </w:rPr>
              <w:t>9.6%</w:t>
            </w:r>
          </w:p>
        </w:tc>
        <w:tc>
          <w:tcPr>
            <w:tcW w:w="1972" w:type="dxa"/>
            <w:noWrap/>
            <w:hideMark/>
          </w:tcPr>
          <w:p w:rsidR="009F60B1" w:rsidRPr="000D6A32" w:rsidP="00CB1C05" w14:paraId="43C88B01" w14:textId="77777777">
            <w:pPr>
              <w:pStyle w:val="RTableTextAbt"/>
              <w:rPr>
                <w:rFonts w:ascii="Times New Roman" w:hAnsi="Times New Roman" w:cs="Times New Roman"/>
              </w:rPr>
            </w:pPr>
            <w:r w:rsidRPr="000D6A32">
              <w:rPr>
                <w:rFonts w:ascii="Times New Roman" w:hAnsi="Times New Roman" w:cs="Times New Roman"/>
              </w:rPr>
              <w:t>23.6%</w:t>
            </w:r>
          </w:p>
        </w:tc>
        <w:tc>
          <w:tcPr>
            <w:tcW w:w="1972" w:type="dxa"/>
            <w:noWrap/>
            <w:hideMark/>
          </w:tcPr>
          <w:p w:rsidR="009F60B1" w:rsidRPr="000D6A32" w:rsidP="00CB1C05" w14:paraId="7F896F64" w14:textId="77777777">
            <w:pPr>
              <w:pStyle w:val="RTableTextAbt"/>
              <w:rPr>
                <w:rFonts w:ascii="Times New Roman" w:hAnsi="Times New Roman" w:cs="Times New Roman"/>
              </w:rPr>
            </w:pPr>
            <w:r w:rsidRPr="000D6A32">
              <w:rPr>
                <w:rFonts w:ascii="Times New Roman" w:hAnsi="Times New Roman" w:cs="Times New Roman"/>
              </w:rPr>
              <w:t>23.2%</w:t>
            </w:r>
          </w:p>
        </w:tc>
        <w:tc>
          <w:tcPr>
            <w:tcW w:w="1631" w:type="dxa"/>
            <w:noWrap/>
            <w:hideMark/>
          </w:tcPr>
          <w:p w:rsidR="009F60B1" w:rsidRPr="000D6A32" w:rsidP="00CB1C05" w14:paraId="56833AD9" w14:textId="77777777">
            <w:pPr>
              <w:pStyle w:val="RTableTextAbt"/>
              <w:rPr>
                <w:rFonts w:ascii="Times New Roman" w:hAnsi="Times New Roman" w:cs="Times New Roman"/>
              </w:rPr>
            </w:pPr>
            <w:r w:rsidRPr="000D6A32">
              <w:rPr>
                <w:rFonts w:ascii="Times New Roman" w:hAnsi="Times New Roman" w:cs="Times New Roman"/>
              </w:rPr>
              <w:t>19.6%</w:t>
            </w:r>
          </w:p>
        </w:tc>
      </w:tr>
      <w:tr w14:paraId="46F0356B" w14:textId="77777777" w:rsidTr="00964FBD">
        <w:tblPrEx>
          <w:tblW w:w="0" w:type="auto"/>
          <w:tblLook w:val="04A0"/>
        </w:tblPrEx>
        <w:trPr>
          <w:trHeight w:val="300"/>
        </w:trPr>
        <w:tc>
          <w:tcPr>
            <w:tcW w:w="2070" w:type="dxa"/>
            <w:noWrap/>
            <w:hideMark/>
          </w:tcPr>
          <w:p w:rsidR="009F60B1" w:rsidRPr="000D6A32" w:rsidP="00CB1C05" w14:paraId="4F361CB4" w14:textId="77777777">
            <w:pPr>
              <w:pStyle w:val="LTableTextAbt"/>
              <w:rPr>
                <w:rFonts w:ascii="Times New Roman" w:hAnsi="Times New Roman" w:cs="Times New Roman"/>
                <w:b/>
                <w:bCs w:val="0"/>
              </w:rPr>
            </w:pPr>
            <w:r w:rsidRPr="000D6A32">
              <w:rPr>
                <w:rFonts w:ascii="Times New Roman" w:hAnsi="Times New Roman" w:cs="Times New Roman"/>
                <w:b/>
                <w:bCs w:val="0"/>
              </w:rPr>
              <w:t xml:space="preserve">Total Population </w:t>
            </w:r>
          </w:p>
        </w:tc>
        <w:tc>
          <w:tcPr>
            <w:tcW w:w="885" w:type="dxa"/>
            <w:noWrap/>
            <w:hideMark/>
          </w:tcPr>
          <w:p w:rsidR="009F60B1" w:rsidRPr="000D6A32" w:rsidP="00CB1C05" w14:paraId="69F7FB2E" w14:textId="77777777">
            <w:pPr>
              <w:pStyle w:val="RTableTextAbt"/>
              <w:rPr>
                <w:rFonts w:ascii="Times New Roman" w:hAnsi="Times New Roman" w:cs="Times New Roman"/>
              </w:rPr>
            </w:pPr>
          </w:p>
        </w:tc>
        <w:tc>
          <w:tcPr>
            <w:tcW w:w="820" w:type="dxa"/>
            <w:noWrap/>
            <w:hideMark/>
          </w:tcPr>
          <w:p w:rsidR="009F60B1" w:rsidRPr="000D6A32" w:rsidP="00CB1C05" w14:paraId="696C1316" w14:textId="77777777">
            <w:pPr>
              <w:pStyle w:val="RTableTextAbt"/>
              <w:rPr>
                <w:rFonts w:ascii="Times New Roman" w:hAnsi="Times New Roman" w:cs="Times New Roman"/>
              </w:rPr>
            </w:pPr>
          </w:p>
        </w:tc>
        <w:tc>
          <w:tcPr>
            <w:tcW w:w="1972" w:type="dxa"/>
            <w:noWrap/>
            <w:hideMark/>
          </w:tcPr>
          <w:p w:rsidR="009F60B1" w:rsidRPr="000D6A32" w:rsidP="00CB1C05" w14:paraId="72252B19" w14:textId="77777777">
            <w:pPr>
              <w:pStyle w:val="RTableTextAbt"/>
              <w:rPr>
                <w:rFonts w:ascii="Times New Roman" w:hAnsi="Times New Roman" w:cs="Times New Roman"/>
              </w:rPr>
            </w:pPr>
            <w:r w:rsidRPr="000D6A32">
              <w:rPr>
                <w:rFonts w:ascii="Times New Roman" w:hAnsi="Times New Roman" w:cs="Times New Roman"/>
              </w:rPr>
              <w:t>1,022</w:t>
            </w:r>
          </w:p>
        </w:tc>
        <w:tc>
          <w:tcPr>
            <w:tcW w:w="1972" w:type="dxa"/>
            <w:noWrap/>
            <w:hideMark/>
          </w:tcPr>
          <w:p w:rsidR="009F60B1" w:rsidRPr="000D6A32" w:rsidP="00CB1C05" w14:paraId="16F364CE" w14:textId="77777777">
            <w:pPr>
              <w:pStyle w:val="RTableTextAbt"/>
              <w:rPr>
                <w:rFonts w:ascii="Times New Roman" w:hAnsi="Times New Roman" w:cs="Times New Roman"/>
              </w:rPr>
            </w:pPr>
            <w:r w:rsidRPr="000D6A32">
              <w:rPr>
                <w:rFonts w:ascii="Times New Roman" w:hAnsi="Times New Roman" w:cs="Times New Roman"/>
              </w:rPr>
              <w:t>40,523</w:t>
            </w:r>
          </w:p>
        </w:tc>
        <w:tc>
          <w:tcPr>
            <w:tcW w:w="1631" w:type="dxa"/>
            <w:noWrap/>
            <w:hideMark/>
          </w:tcPr>
          <w:p w:rsidR="009F60B1" w:rsidRPr="000D6A32" w:rsidP="00CB1C05" w14:paraId="126EFD18" w14:textId="77777777">
            <w:pPr>
              <w:pStyle w:val="RTableTextAbt"/>
              <w:rPr>
                <w:rFonts w:ascii="Times New Roman" w:hAnsi="Times New Roman" w:cs="Times New Roman"/>
              </w:rPr>
            </w:pPr>
            <w:r w:rsidRPr="000D6A32">
              <w:rPr>
                <w:rFonts w:ascii="Times New Roman" w:hAnsi="Times New Roman" w:cs="Times New Roman"/>
              </w:rPr>
              <w:t>153,303</w:t>
            </w:r>
          </w:p>
        </w:tc>
      </w:tr>
      <w:tr w14:paraId="483DFF47" w14:textId="77777777" w:rsidTr="00964FBD">
        <w:tblPrEx>
          <w:tblW w:w="0" w:type="auto"/>
          <w:tblLook w:val="04A0"/>
        </w:tblPrEx>
        <w:trPr>
          <w:trHeight w:val="300"/>
        </w:trPr>
        <w:tc>
          <w:tcPr>
            <w:tcW w:w="2070" w:type="dxa"/>
            <w:noWrap/>
            <w:hideMark/>
          </w:tcPr>
          <w:p w:rsidR="009F60B1" w:rsidRPr="000D6A32" w:rsidP="00CB1C05" w14:paraId="083E3074" w14:textId="77777777">
            <w:pPr>
              <w:pStyle w:val="LTableTextAbt"/>
              <w:rPr>
                <w:rFonts w:ascii="Times New Roman" w:hAnsi="Times New Roman" w:cs="Times New Roman"/>
                <w:b/>
                <w:bCs w:val="0"/>
              </w:rPr>
            </w:pPr>
            <w:r w:rsidRPr="000D6A32">
              <w:rPr>
                <w:rFonts w:ascii="Times New Roman" w:hAnsi="Times New Roman" w:cs="Times New Roman"/>
                <w:b/>
                <w:bCs w:val="0"/>
              </w:rPr>
              <w:t>NATA Cancer Risk</w:t>
            </w:r>
          </w:p>
        </w:tc>
        <w:tc>
          <w:tcPr>
            <w:tcW w:w="885" w:type="dxa"/>
            <w:noWrap/>
            <w:hideMark/>
          </w:tcPr>
          <w:p w:rsidR="009F60B1" w:rsidRPr="000D6A32" w:rsidP="00CB1C05" w14:paraId="54D578CD"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0D6A32" w:rsidP="00CB1C05" w14:paraId="1C884630" w14:textId="77777777">
            <w:pPr>
              <w:pStyle w:val="RTableTextAbt"/>
              <w:rPr>
                <w:rFonts w:ascii="Times New Roman" w:hAnsi="Times New Roman" w:cs="Times New Roman"/>
              </w:rPr>
            </w:pPr>
          </w:p>
        </w:tc>
        <w:tc>
          <w:tcPr>
            <w:tcW w:w="1972" w:type="dxa"/>
            <w:noWrap/>
            <w:hideMark/>
          </w:tcPr>
          <w:p w:rsidR="009F60B1" w:rsidRPr="000D6A32" w:rsidP="00CB1C05" w14:paraId="32F960A0" w14:textId="77777777">
            <w:pPr>
              <w:pStyle w:val="RTableTextAbt"/>
              <w:rPr>
                <w:rFonts w:ascii="Times New Roman" w:hAnsi="Times New Roman" w:cs="Times New Roman"/>
              </w:rPr>
            </w:pPr>
            <w:r w:rsidRPr="000D6A32">
              <w:rPr>
                <w:rFonts w:ascii="Times New Roman" w:hAnsi="Times New Roman" w:cs="Times New Roman"/>
              </w:rPr>
              <w:t>30</w:t>
            </w:r>
          </w:p>
        </w:tc>
        <w:tc>
          <w:tcPr>
            <w:tcW w:w="1972" w:type="dxa"/>
            <w:noWrap/>
            <w:hideMark/>
          </w:tcPr>
          <w:p w:rsidR="009F60B1" w:rsidRPr="000D6A32" w:rsidP="00CB1C05" w14:paraId="23FCB504" w14:textId="77777777">
            <w:pPr>
              <w:pStyle w:val="RTableTextAbt"/>
              <w:rPr>
                <w:rFonts w:ascii="Times New Roman" w:hAnsi="Times New Roman" w:cs="Times New Roman"/>
              </w:rPr>
            </w:pPr>
            <w:r w:rsidRPr="000D6A32">
              <w:rPr>
                <w:rFonts w:ascii="Times New Roman" w:hAnsi="Times New Roman" w:cs="Times New Roman"/>
              </w:rPr>
              <w:t>30</w:t>
            </w:r>
          </w:p>
        </w:tc>
        <w:tc>
          <w:tcPr>
            <w:tcW w:w="1631" w:type="dxa"/>
            <w:noWrap/>
            <w:hideMark/>
          </w:tcPr>
          <w:p w:rsidR="009F60B1" w:rsidRPr="000D6A32" w:rsidP="00CB1C05" w14:paraId="30B91A98" w14:textId="77777777">
            <w:pPr>
              <w:pStyle w:val="RTableTextAbt"/>
              <w:rPr>
                <w:rFonts w:ascii="Times New Roman" w:hAnsi="Times New Roman" w:cs="Times New Roman"/>
              </w:rPr>
            </w:pPr>
            <w:r w:rsidRPr="000D6A32">
              <w:rPr>
                <w:rFonts w:ascii="Times New Roman" w:hAnsi="Times New Roman" w:cs="Times New Roman"/>
              </w:rPr>
              <w:t>29</w:t>
            </w:r>
          </w:p>
        </w:tc>
      </w:tr>
      <w:tr w14:paraId="753F0B02" w14:textId="77777777" w:rsidTr="00964FBD">
        <w:tblPrEx>
          <w:tblW w:w="0" w:type="auto"/>
          <w:tblLook w:val="04A0"/>
        </w:tblPrEx>
        <w:trPr>
          <w:trHeight w:val="300"/>
        </w:trPr>
        <w:tc>
          <w:tcPr>
            <w:tcW w:w="2070" w:type="dxa"/>
            <w:noWrap/>
          </w:tcPr>
          <w:p w:rsidR="009942E3" w:rsidRPr="000D6A32" w:rsidP="00CB1C05" w14:paraId="0D771A44" w14:textId="77777777">
            <w:pPr>
              <w:pStyle w:val="LTableTextAbt"/>
              <w:rPr>
                <w:b/>
                <w:bCs w:val="0"/>
              </w:rPr>
            </w:pPr>
            <w:r w:rsidRPr="000D6A32">
              <w:rPr>
                <w:rFonts w:ascii="Times New Roman" w:hAnsi="Times New Roman" w:cs="Times New Roman"/>
                <w:b/>
                <w:bCs w:val="0"/>
              </w:rPr>
              <w:t>NATA Respiratory Hazard Score</w:t>
            </w:r>
          </w:p>
        </w:tc>
        <w:tc>
          <w:tcPr>
            <w:tcW w:w="885" w:type="dxa"/>
            <w:noWrap/>
          </w:tcPr>
          <w:p w:rsidR="009942E3" w:rsidP="00CB1C05" w14:paraId="2D376384" w14:textId="77777777">
            <w:pPr>
              <w:pStyle w:val="RTableTextAbt"/>
            </w:pPr>
            <w:r w:rsidRPr="00D41EB0">
              <w:rPr>
                <w:rFonts w:ascii="Times New Roman" w:hAnsi="Times New Roman" w:cs="Times New Roman"/>
              </w:rPr>
              <w:t>0.44</w:t>
            </w:r>
          </w:p>
        </w:tc>
        <w:tc>
          <w:tcPr>
            <w:tcW w:w="820" w:type="dxa"/>
            <w:noWrap/>
          </w:tcPr>
          <w:p w:rsidR="009942E3" w:rsidRPr="000D6A32" w:rsidP="00CB1C05" w14:paraId="40F19D5D" w14:textId="77777777">
            <w:pPr>
              <w:pStyle w:val="RTableTextAbt"/>
            </w:pPr>
          </w:p>
        </w:tc>
        <w:tc>
          <w:tcPr>
            <w:tcW w:w="1972" w:type="dxa"/>
            <w:noWrap/>
          </w:tcPr>
          <w:p w:rsidR="009942E3" w:rsidRPr="000D6A32" w:rsidP="00CB1C05" w14:paraId="102ECD88" w14:textId="77777777">
            <w:pPr>
              <w:pStyle w:val="RTableTextAbt"/>
            </w:pPr>
            <w:r w:rsidRPr="000D6A32">
              <w:rPr>
                <w:rFonts w:ascii="Times New Roman" w:hAnsi="Times New Roman" w:cs="Times New Roman"/>
              </w:rPr>
              <w:t>0.41</w:t>
            </w:r>
          </w:p>
        </w:tc>
        <w:tc>
          <w:tcPr>
            <w:tcW w:w="1972" w:type="dxa"/>
            <w:noWrap/>
          </w:tcPr>
          <w:p w:rsidR="009942E3" w:rsidRPr="000D6A32" w:rsidP="00CB1C05" w14:paraId="6E8F9E97" w14:textId="77777777">
            <w:pPr>
              <w:pStyle w:val="RTableTextAbt"/>
            </w:pPr>
            <w:r w:rsidRPr="000D6A32">
              <w:rPr>
                <w:rFonts w:ascii="Times New Roman" w:hAnsi="Times New Roman" w:cs="Times New Roman"/>
              </w:rPr>
              <w:t>0.45</w:t>
            </w:r>
          </w:p>
        </w:tc>
        <w:tc>
          <w:tcPr>
            <w:tcW w:w="1631" w:type="dxa"/>
            <w:noWrap/>
          </w:tcPr>
          <w:p w:rsidR="009942E3" w:rsidRPr="000D6A32" w:rsidP="00CB1C05" w14:paraId="16C3EBF0" w14:textId="77777777">
            <w:pPr>
              <w:pStyle w:val="RTableTextAbt"/>
            </w:pPr>
            <w:r w:rsidRPr="000D6A32">
              <w:rPr>
                <w:rFonts w:ascii="Times New Roman" w:hAnsi="Times New Roman" w:cs="Times New Roman"/>
              </w:rPr>
              <w:t>0.43</w:t>
            </w:r>
          </w:p>
        </w:tc>
      </w:tr>
    </w:tbl>
    <w:p w:rsidR="009F60B1" w:rsidP="00CB1C05" w14:paraId="0E964E1B" w14:textId="77777777"/>
    <w:tbl>
      <w:tblPr>
        <w:tblStyle w:val="TableGrid"/>
        <w:tblW w:w="0" w:type="auto"/>
        <w:tblLook w:val="04A0"/>
      </w:tblPr>
      <w:tblGrid>
        <w:gridCol w:w="2025"/>
        <w:gridCol w:w="958"/>
        <w:gridCol w:w="922"/>
        <w:gridCol w:w="1929"/>
        <w:gridCol w:w="1929"/>
        <w:gridCol w:w="1597"/>
      </w:tblGrid>
      <w:tr w14:paraId="0A70DF93" w14:textId="77777777" w:rsidTr="003222EC">
        <w:tblPrEx>
          <w:tblW w:w="0" w:type="auto"/>
          <w:tblLook w:val="04A0"/>
        </w:tblPrEx>
        <w:trPr>
          <w:trHeight w:val="300"/>
        </w:trPr>
        <w:tc>
          <w:tcPr>
            <w:tcW w:w="9360" w:type="dxa"/>
            <w:gridSpan w:val="6"/>
            <w:tcBorders>
              <w:top w:val="nil"/>
              <w:left w:val="nil"/>
              <w:bottom w:val="single" w:sz="4" w:space="0" w:color="auto"/>
              <w:right w:val="nil"/>
            </w:tcBorders>
            <w:shd w:val="clear" w:color="auto" w:fill="auto"/>
            <w:noWrap/>
          </w:tcPr>
          <w:p w:rsidR="00964FBD" w:rsidRPr="008D1FE0" w:rsidP="00CB1C05" w14:paraId="373F1762" w14:textId="77777777">
            <w:pPr>
              <w:pStyle w:val="TableTitleA"/>
            </w:pPr>
            <w:bookmarkStart w:id="1550" w:name="_Toc121142736"/>
            <w:bookmarkStart w:id="1551" w:name="_Toc165379762"/>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6</w:t>
            </w:r>
            <w:r w:rsidR="00BC4B5D">
              <w:rPr>
                <w:noProof/>
              </w:rPr>
              <w:fldChar w:fldCharType="end"/>
            </w:r>
            <w:r w:rsidRPr="00575FE0">
              <w:t xml:space="preserve">: </w:t>
            </w:r>
            <w:r>
              <w:t>Boeing Co of Portland, Portland, OR</w:t>
            </w:r>
            <w:bookmarkEnd w:id="1550"/>
            <w:bookmarkEnd w:id="1551"/>
          </w:p>
        </w:tc>
      </w:tr>
      <w:tr w14:paraId="2AC3B575" w14:textId="77777777" w:rsidTr="000F02D2">
        <w:tblPrEx>
          <w:tblW w:w="0" w:type="auto"/>
          <w:tblLook w:val="04A0"/>
        </w:tblPrEx>
        <w:trPr>
          <w:trHeight w:val="300"/>
        </w:trPr>
        <w:tc>
          <w:tcPr>
            <w:tcW w:w="2025" w:type="dxa"/>
            <w:tcBorders>
              <w:top w:val="single" w:sz="4" w:space="0" w:color="auto"/>
            </w:tcBorders>
            <w:shd w:val="clear" w:color="auto" w:fill="48A9C5"/>
            <w:noWrap/>
            <w:hideMark/>
          </w:tcPr>
          <w:p w:rsidR="00C41E98" w:rsidRPr="008D1FE0" w:rsidP="00CB1C05" w14:paraId="273DBD21" w14:textId="77777777">
            <w:pPr>
              <w:pStyle w:val="TableSubtitle"/>
            </w:pPr>
            <w:r w:rsidRPr="008D1FE0">
              <w:t>Demographic</w:t>
            </w:r>
          </w:p>
        </w:tc>
        <w:tc>
          <w:tcPr>
            <w:tcW w:w="958" w:type="dxa"/>
            <w:tcBorders>
              <w:top w:val="single" w:sz="4" w:space="0" w:color="auto"/>
            </w:tcBorders>
            <w:shd w:val="clear" w:color="auto" w:fill="48A9C5"/>
            <w:noWrap/>
            <w:hideMark/>
          </w:tcPr>
          <w:p w:rsidR="00C41E98" w:rsidRPr="008D1FE0" w:rsidP="00CB1C05" w14:paraId="068D73B5" w14:textId="77777777">
            <w:pPr>
              <w:pStyle w:val="TableSubtitle"/>
            </w:pPr>
            <w:r w:rsidRPr="008D1FE0">
              <w:t>National</w:t>
            </w:r>
          </w:p>
        </w:tc>
        <w:tc>
          <w:tcPr>
            <w:tcW w:w="922" w:type="dxa"/>
            <w:tcBorders>
              <w:top w:val="single" w:sz="4" w:space="0" w:color="auto"/>
            </w:tcBorders>
            <w:shd w:val="clear" w:color="auto" w:fill="48A9C5"/>
            <w:noWrap/>
            <w:hideMark/>
          </w:tcPr>
          <w:p w:rsidR="00C41E98" w:rsidRPr="008D1FE0" w:rsidP="00CB1C05" w14:paraId="7B9C9CA0" w14:textId="77777777">
            <w:pPr>
              <w:pStyle w:val="TableSubtitle"/>
            </w:pPr>
            <w:r w:rsidRPr="008D1FE0">
              <w:t>Rural</w:t>
            </w:r>
          </w:p>
        </w:tc>
        <w:tc>
          <w:tcPr>
            <w:tcW w:w="1929" w:type="dxa"/>
            <w:tcBorders>
              <w:top w:val="single" w:sz="4" w:space="0" w:color="auto"/>
            </w:tcBorders>
            <w:shd w:val="clear" w:color="auto" w:fill="48A9C5"/>
            <w:noWrap/>
            <w:hideMark/>
          </w:tcPr>
          <w:p w:rsidR="00C41E98" w:rsidRPr="008D1FE0" w:rsidP="00CB1C05" w14:paraId="423196F8" w14:textId="77777777">
            <w:pPr>
              <w:pStyle w:val="TableSubtitle"/>
            </w:pPr>
            <w:r w:rsidRPr="00A25C50">
              <w:t xml:space="preserve"> 1</w:t>
            </w:r>
            <w:r>
              <w:t>-</w:t>
            </w:r>
            <w:r w:rsidRPr="00A25C50">
              <w:t>Mile Average</w:t>
            </w:r>
          </w:p>
        </w:tc>
        <w:tc>
          <w:tcPr>
            <w:tcW w:w="1929" w:type="dxa"/>
            <w:tcBorders>
              <w:top w:val="single" w:sz="4" w:space="0" w:color="auto"/>
            </w:tcBorders>
            <w:shd w:val="clear" w:color="auto" w:fill="48A9C5"/>
            <w:noWrap/>
            <w:hideMark/>
          </w:tcPr>
          <w:p w:rsidR="00C41E98" w:rsidRPr="008D1FE0" w:rsidP="00CB1C05" w14:paraId="037970DA" w14:textId="77777777">
            <w:pPr>
              <w:pStyle w:val="TableSubtitle"/>
            </w:pPr>
            <w:r w:rsidRPr="00A25C50">
              <w:t>3</w:t>
            </w:r>
            <w:r>
              <w:t>-</w:t>
            </w:r>
            <w:r w:rsidRPr="00A25C50">
              <w:t>Mile Average</w:t>
            </w:r>
          </w:p>
        </w:tc>
        <w:tc>
          <w:tcPr>
            <w:tcW w:w="1597" w:type="dxa"/>
            <w:tcBorders>
              <w:top w:val="single" w:sz="4" w:space="0" w:color="auto"/>
            </w:tcBorders>
            <w:shd w:val="clear" w:color="auto" w:fill="48A9C5"/>
            <w:noWrap/>
            <w:hideMark/>
          </w:tcPr>
          <w:p w:rsidR="00C41E98" w:rsidRPr="008D1FE0" w:rsidP="00CB1C05" w14:paraId="64EB1CFB" w14:textId="77777777">
            <w:pPr>
              <w:pStyle w:val="TableSubtitle"/>
            </w:pPr>
            <w:r w:rsidRPr="00A25C50">
              <w:t>5</w:t>
            </w:r>
            <w:r>
              <w:t>-</w:t>
            </w:r>
            <w:r w:rsidRPr="00A25C50">
              <w:t>Mile Average</w:t>
            </w:r>
          </w:p>
        </w:tc>
      </w:tr>
      <w:tr w14:paraId="555B91FB" w14:textId="77777777" w:rsidTr="003222EC">
        <w:tblPrEx>
          <w:tblW w:w="0" w:type="auto"/>
          <w:tblLook w:val="04A0"/>
        </w:tblPrEx>
        <w:trPr>
          <w:trHeight w:val="300"/>
        </w:trPr>
        <w:tc>
          <w:tcPr>
            <w:tcW w:w="2025" w:type="dxa"/>
            <w:noWrap/>
            <w:hideMark/>
          </w:tcPr>
          <w:p w:rsidR="009F60B1" w:rsidRPr="000D6A32" w:rsidP="00CB1C05" w14:paraId="31150F0A" w14:textId="77777777">
            <w:pPr>
              <w:pStyle w:val="LTableTextAbt"/>
              <w:rPr>
                <w:rFonts w:ascii="Times New Roman" w:hAnsi="Times New Roman" w:cs="Times New Roman"/>
                <w:b/>
                <w:bCs w:val="0"/>
              </w:rPr>
            </w:pPr>
            <w:r w:rsidRPr="000D6A32">
              <w:rPr>
                <w:rFonts w:ascii="Times New Roman" w:hAnsi="Times New Roman" w:cs="Times New Roman"/>
                <w:b/>
                <w:bCs w:val="0"/>
              </w:rPr>
              <w:t>Median Income</w:t>
            </w:r>
          </w:p>
        </w:tc>
        <w:tc>
          <w:tcPr>
            <w:tcW w:w="958" w:type="dxa"/>
            <w:noWrap/>
            <w:hideMark/>
          </w:tcPr>
          <w:p w:rsidR="009F60B1" w:rsidRPr="000D6A32" w:rsidP="00CB1C05" w14:paraId="0FEEBBB1" w14:textId="77777777">
            <w:pPr>
              <w:pStyle w:val="RTableTextAbt"/>
              <w:rPr>
                <w:rFonts w:ascii="Times New Roman" w:hAnsi="Times New Roman" w:cs="Times New Roman"/>
              </w:rPr>
            </w:pPr>
            <w:r w:rsidRPr="000D6A32">
              <w:rPr>
                <w:rFonts w:ascii="Times New Roman" w:hAnsi="Times New Roman" w:cs="Times New Roman"/>
              </w:rPr>
              <w:t>$64,994</w:t>
            </w:r>
          </w:p>
        </w:tc>
        <w:tc>
          <w:tcPr>
            <w:tcW w:w="922" w:type="dxa"/>
            <w:noWrap/>
            <w:hideMark/>
          </w:tcPr>
          <w:p w:rsidR="009F60B1" w:rsidRPr="000D6A32" w:rsidP="00CB1C05" w14:paraId="54A32C99" w14:textId="77777777">
            <w:pPr>
              <w:pStyle w:val="RTableTextAbt"/>
              <w:rPr>
                <w:rFonts w:ascii="Times New Roman" w:hAnsi="Times New Roman" w:cs="Times New Roman"/>
              </w:rPr>
            </w:pPr>
            <w:r w:rsidRPr="000D6A32">
              <w:rPr>
                <w:rFonts w:ascii="Times New Roman" w:hAnsi="Times New Roman" w:cs="Times New Roman"/>
              </w:rPr>
              <w:t>$51,878</w:t>
            </w:r>
          </w:p>
        </w:tc>
        <w:tc>
          <w:tcPr>
            <w:tcW w:w="1929" w:type="dxa"/>
            <w:noWrap/>
            <w:hideMark/>
          </w:tcPr>
          <w:p w:rsidR="009F60B1" w:rsidRPr="000D6A32" w:rsidP="00CB1C05" w14:paraId="12F2C55F" w14:textId="77777777">
            <w:pPr>
              <w:pStyle w:val="RTableTextAbt"/>
              <w:rPr>
                <w:rFonts w:ascii="Times New Roman" w:hAnsi="Times New Roman" w:cs="Times New Roman"/>
              </w:rPr>
            </w:pPr>
            <w:r w:rsidRPr="000D6A32">
              <w:rPr>
                <w:rFonts w:ascii="Times New Roman" w:hAnsi="Times New Roman" w:cs="Times New Roman"/>
              </w:rPr>
              <w:t>$61,784</w:t>
            </w:r>
          </w:p>
        </w:tc>
        <w:tc>
          <w:tcPr>
            <w:tcW w:w="1929" w:type="dxa"/>
            <w:noWrap/>
            <w:hideMark/>
          </w:tcPr>
          <w:p w:rsidR="009F60B1" w:rsidRPr="000D6A32" w:rsidP="00CB1C05" w14:paraId="068A948C" w14:textId="77777777">
            <w:pPr>
              <w:pStyle w:val="RTableTextAbt"/>
              <w:rPr>
                <w:rFonts w:ascii="Times New Roman" w:hAnsi="Times New Roman" w:cs="Times New Roman"/>
              </w:rPr>
            </w:pPr>
            <w:r w:rsidRPr="000D6A32">
              <w:rPr>
                <w:rFonts w:ascii="Times New Roman" w:hAnsi="Times New Roman" w:cs="Times New Roman"/>
              </w:rPr>
              <w:t>$61,619</w:t>
            </w:r>
          </w:p>
        </w:tc>
        <w:tc>
          <w:tcPr>
            <w:tcW w:w="1597" w:type="dxa"/>
            <w:noWrap/>
            <w:hideMark/>
          </w:tcPr>
          <w:p w:rsidR="009F60B1" w:rsidRPr="000D6A32" w:rsidP="00CB1C05" w14:paraId="0D7179D5" w14:textId="77777777">
            <w:pPr>
              <w:pStyle w:val="RTableTextAbt"/>
              <w:rPr>
                <w:rFonts w:ascii="Times New Roman" w:hAnsi="Times New Roman" w:cs="Times New Roman"/>
              </w:rPr>
            </w:pPr>
            <w:r w:rsidRPr="000D6A32">
              <w:rPr>
                <w:rFonts w:ascii="Times New Roman" w:hAnsi="Times New Roman" w:cs="Times New Roman"/>
              </w:rPr>
              <w:t>$67,842</w:t>
            </w:r>
          </w:p>
        </w:tc>
      </w:tr>
      <w:tr w14:paraId="490EE02A" w14:textId="77777777" w:rsidTr="003222EC">
        <w:tblPrEx>
          <w:tblW w:w="0" w:type="auto"/>
          <w:tblLook w:val="04A0"/>
        </w:tblPrEx>
        <w:trPr>
          <w:trHeight w:val="300"/>
        </w:trPr>
        <w:tc>
          <w:tcPr>
            <w:tcW w:w="2025" w:type="dxa"/>
            <w:noWrap/>
            <w:hideMark/>
          </w:tcPr>
          <w:p w:rsidR="009F60B1" w:rsidRPr="000D6A32" w:rsidP="00CB1C05" w14:paraId="34FC2D77" w14:textId="77777777">
            <w:pPr>
              <w:pStyle w:val="LTableTextAbt"/>
              <w:rPr>
                <w:rFonts w:ascii="Times New Roman" w:hAnsi="Times New Roman" w:cs="Times New Roman"/>
                <w:b/>
                <w:bCs w:val="0"/>
              </w:rPr>
            </w:pPr>
            <w:r w:rsidRPr="000D6A32">
              <w:rPr>
                <w:rFonts w:ascii="Times New Roman" w:hAnsi="Times New Roman" w:cs="Times New Roman"/>
                <w:b/>
                <w:bCs w:val="0"/>
              </w:rPr>
              <w:t>White</w:t>
            </w:r>
          </w:p>
        </w:tc>
        <w:tc>
          <w:tcPr>
            <w:tcW w:w="958" w:type="dxa"/>
            <w:noWrap/>
            <w:hideMark/>
          </w:tcPr>
          <w:p w:rsidR="009F60B1" w:rsidRPr="000D6A32" w:rsidP="00CB1C05" w14:paraId="4968FB8E" w14:textId="77777777">
            <w:pPr>
              <w:pStyle w:val="RTableTextAbt"/>
              <w:rPr>
                <w:rFonts w:ascii="Times New Roman" w:hAnsi="Times New Roman" w:cs="Times New Roman"/>
              </w:rPr>
            </w:pPr>
            <w:r w:rsidRPr="000D6A32">
              <w:rPr>
                <w:rFonts w:ascii="Times New Roman" w:hAnsi="Times New Roman" w:cs="Times New Roman"/>
              </w:rPr>
              <w:t>70.4%</w:t>
            </w:r>
          </w:p>
        </w:tc>
        <w:tc>
          <w:tcPr>
            <w:tcW w:w="922" w:type="dxa"/>
            <w:noWrap/>
            <w:hideMark/>
          </w:tcPr>
          <w:p w:rsidR="009F60B1" w:rsidRPr="000D6A32" w:rsidP="00CB1C05" w14:paraId="5B8761CF" w14:textId="77777777">
            <w:pPr>
              <w:pStyle w:val="RTableTextAbt"/>
              <w:rPr>
                <w:rFonts w:ascii="Times New Roman" w:hAnsi="Times New Roman" w:cs="Times New Roman"/>
              </w:rPr>
            </w:pPr>
            <w:r w:rsidRPr="000D6A32">
              <w:rPr>
                <w:rFonts w:ascii="Times New Roman" w:hAnsi="Times New Roman" w:cs="Times New Roman"/>
              </w:rPr>
              <w:t>87.6%</w:t>
            </w:r>
          </w:p>
        </w:tc>
        <w:tc>
          <w:tcPr>
            <w:tcW w:w="1929" w:type="dxa"/>
            <w:noWrap/>
            <w:hideMark/>
          </w:tcPr>
          <w:p w:rsidR="009F60B1" w:rsidRPr="000D6A32" w:rsidP="00CB1C05" w14:paraId="73C01943" w14:textId="77777777">
            <w:pPr>
              <w:pStyle w:val="RTableTextAbt"/>
              <w:rPr>
                <w:rFonts w:ascii="Times New Roman" w:hAnsi="Times New Roman" w:cs="Times New Roman"/>
              </w:rPr>
            </w:pPr>
            <w:r w:rsidRPr="000D6A32">
              <w:rPr>
                <w:rFonts w:ascii="Times New Roman" w:hAnsi="Times New Roman" w:cs="Times New Roman"/>
              </w:rPr>
              <w:t>72.8%</w:t>
            </w:r>
          </w:p>
        </w:tc>
        <w:tc>
          <w:tcPr>
            <w:tcW w:w="1929" w:type="dxa"/>
            <w:noWrap/>
            <w:hideMark/>
          </w:tcPr>
          <w:p w:rsidR="009F60B1" w:rsidRPr="000D6A32" w:rsidP="00CB1C05" w14:paraId="2B962217" w14:textId="77777777">
            <w:pPr>
              <w:pStyle w:val="RTableTextAbt"/>
              <w:rPr>
                <w:rFonts w:ascii="Times New Roman" w:hAnsi="Times New Roman" w:cs="Times New Roman"/>
              </w:rPr>
            </w:pPr>
            <w:r w:rsidRPr="000D6A32">
              <w:rPr>
                <w:rFonts w:ascii="Times New Roman" w:hAnsi="Times New Roman" w:cs="Times New Roman"/>
              </w:rPr>
              <w:t>71.6%</w:t>
            </w:r>
          </w:p>
        </w:tc>
        <w:tc>
          <w:tcPr>
            <w:tcW w:w="1597" w:type="dxa"/>
            <w:noWrap/>
            <w:hideMark/>
          </w:tcPr>
          <w:p w:rsidR="009F60B1" w:rsidRPr="000D6A32" w:rsidP="00CB1C05" w14:paraId="39A6A4D9" w14:textId="77777777">
            <w:pPr>
              <w:pStyle w:val="RTableTextAbt"/>
              <w:rPr>
                <w:rFonts w:ascii="Times New Roman" w:hAnsi="Times New Roman" w:cs="Times New Roman"/>
              </w:rPr>
            </w:pPr>
            <w:r w:rsidRPr="000D6A32">
              <w:rPr>
                <w:rFonts w:ascii="Times New Roman" w:hAnsi="Times New Roman" w:cs="Times New Roman"/>
              </w:rPr>
              <w:t>72.9%</w:t>
            </w:r>
          </w:p>
        </w:tc>
      </w:tr>
      <w:tr w14:paraId="6AED5182" w14:textId="77777777" w:rsidTr="003222EC">
        <w:tblPrEx>
          <w:tblW w:w="0" w:type="auto"/>
          <w:tblLook w:val="04A0"/>
        </w:tblPrEx>
        <w:trPr>
          <w:trHeight w:val="300"/>
        </w:trPr>
        <w:tc>
          <w:tcPr>
            <w:tcW w:w="2025" w:type="dxa"/>
            <w:noWrap/>
            <w:hideMark/>
          </w:tcPr>
          <w:p w:rsidR="009F60B1" w:rsidRPr="000D6A32" w:rsidP="00CB1C05" w14:paraId="5ABA8219" w14:textId="77777777">
            <w:pPr>
              <w:pStyle w:val="LTableTextAbt"/>
              <w:rPr>
                <w:rFonts w:ascii="Times New Roman" w:hAnsi="Times New Roman" w:cs="Times New Roman"/>
                <w:b/>
                <w:bCs w:val="0"/>
              </w:rPr>
            </w:pPr>
            <w:r w:rsidRPr="000D6A32">
              <w:rPr>
                <w:rFonts w:ascii="Times New Roman" w:hAnsi="Times New Roman" w:cs="Times New Roman"/>
                <w:b/>
                <w:bCs w:val="0"/>
              </w:rPr>
              <w:t>Black</w:t>
            </w:r>
          </w:p>
        </w:tc>
        <w:tc>
          <w:tcPr>
            <w:tcW w:w="958" w:type="dxa"/>
            <w:noWrap/>
            <w:hideMark/>
          </w:tcPr>
          <w:p w:rsidR="009F60B1" w:rsidRPr="000D6A32" w:rsidP="00CB1C05" w14:paraId="401DE6ED" w14:textId="77777777">
            <w:pPr>
              <w:pStyle w:val="RTableTextAbt"/>
              <w:rPr>
                <w:rFonts w:ascii="Times New Roman" w:hAnsi="Times New Roman" w:cs="Times New Roman"/>
              </w:rPr>
            </w:pPr>
            <w:r w:rsidRPr="000D6A32">
              <w:rPr>
                <w:rFonts w:ascii="Times New Roman" w:hAnsi="Times New Roman" w:cs="Times New Roman"/>
              </w:rPr>
              <w:t>12.6%</w:t>
            </w:r>
          </w:p>
        </w:tc>
        <w:tc>
          <w:tcPr>
            <w:tcW w:w="922" w:type="dxa"/>
            <w:noWrap/>
            <w:hideMark/>
          </w:tcPr>
          <w:p w:rsidR="009F60B1" w:rsidRPr="000D6A32" w:rsidP="00CB1C05" w14:paraId="5630F6E0" w14:textId="77777777">
            <w:pPr>
              <w:pStyle w:val="RTableTextAbt"/>
              <w:rPr>
                <w:rFonts w:ascii="Times New Roman" w:hAnsi="Times New Roman" w:cs="Times New Roman"/>
              </w:rPr>
            </w:pPr>
            <w:r w:rsidRPr="000D6A32">
              <w:rPr>
                <w:rFonts w:ascii="Times New Roman" w:hAnsi="Times New Roman" w:cs="Times New Roman"/>
              </w:rPr>
              <w:t>5.8%</w:t>
            </w:r>
          </w:p>
        </w:tc>
        <w:tc>
          <w:tcPr>
            <w:tcW w:w="1929" w:type="dxa"/>
            <w:noWrap/>
            <w:hideMark/>
          </w:tcPr>
          <w:p w:rsidR="009F60B1" w:rsidRPr="000D6A32" w:rsidP="00CB1C05" w14:paraId="2F7BD4FB" w14:textId="77777777">
            <w:pPr>
              <w:pStyle w:val="RTableTextAbt"/>
              <w:rPr>
                <w:rFonts w:ascii="Times New Roman" w:hAnsi="Times New Roman" w:cs="Times New Roman"/>
              </w:rPr>
            </w:pPr>
            <w:r w:rsidRPr="000D6A32">
              <w:rPr>
                <w:rFonts w:ascii="Times New Roman" w:hAnsi="Times New Roman" w:cs="Times New Roman"/>
              </w:rPr>
              <w:t>6.9%</w:t>
            </w:r>
          </w:p>
        </w:tc>
        <w:tc>
          <w:tcPr>
            <w:tcW w:w="1929" w:type="dxa"/>
            <w:noWrap/>
            <w:hideMark/>
          </w:tcPr>
          <w:p w:rsidR="009F60B1" w:rsidRPr="000D6A32" w:rsidP="00CB1C05" w14:paraId="3CA66059" w14:textId="77777777">
            <w:pPr>
              <w:pStyle w:val="RTableTextAbt"/>
              <w:rPr>
                <w:rFonts w:ascii="Times New Roman" w:hAnsi="Times New Roman" w:cs="Times New Roman"/>
              </w:rPr>
            </w:pPr>
            <w:r w:rsidRPr="000D6A32">
              <w:rPr>
                <w:rFonts w:ascii="Times New Roman" w:hAnsi="Times New Roman" w:cs="Times New Roman"/>
              </w:rPr>
              <w:t>6.7%</w:t>
            </w:r>
          </w:p>
        </w:tc>
        <w:tc>
          <w:tcPr>
            <w:tcW w:w="1597" w:type="dxa"/>
            <w:noWrap/>
            <w:hideMark/>
          </w:tcPr>
          <w:p w:rsidR="009F60B1" w:rsidRPr="000D6A32" w:rsidP="00CB1C05" w14:paraId="55CB14E4" w14:textId="77777777">
            <w:pPr>
              <w:pStyle w:val="RTableTextAbt"/>
              <w:rPr>
                <w:rFonts w:ascii="Times New Roman" w:hAnsi="Times New Roman" w:cs="Times New Roman"/>
              </w:rPr>
            </w:pPr>
            <w:r w:rsidRPr="000D6A32">
              <w:rPr>
                <w:rFonts w:ascii="Times New Roman" w:hAnsi="Times New Roman" w:cs="Times New Roman"/>
              </w:rPr>
              <w:t>5.4%</w:t>
            </w:r>
          </w:p>
        </w:tc>
      </w:tr>
      <w:tr w14:paraId="2A8D9D5C" w14:textId="77777777" w:rsidTr="003222EC">
        <w:tblPrEx>
          <w:tblW w:w="0" w:type="auto"/>
          <w:tblLook w:val="04A0"/>
        </w:tblPrEx>
        <w:trPr>
          <w:trHeight w:val="300"/>
        </w:trPr>
        <w:tc>
          <w:tcPr>
            <w:tcW w:w="2025" w:type="dxa"/>
            <w:noWrap/>
            <w:hideMark/>
          </w:tcPr>
          <w:p w:rsidR="009F60B1" w:rsidRPr="000D6A32" w:rsidP="00CB1C05" w14:paraId="2D5CCA89" w14:textId="77777777">
            <w:pPr>
              <w:pStyle w:val="LTableTextAbt"/>
              <w:rPr>
                <w:rFonts w:ascii="Times New Roman" w:hAnsi="Times New Roman" w:cs="Times New Roman"/>
                <w:b/>
                <w:bCs w:val="0"/>
              </w:rPr>
            </w:pPr>
            <w:r w:rsidRPr="000D6A32">
              <w:rPr>
                <w:rFonts w:ascii="Times New Roman" w:hAnsi="Times New Roman" w:cs="Times New Roman"/>
                <w:b/>
                <w:bCs w:val="0"/>
              </w:rPr>
              <w:t xml:space="preserve">American Indian </w:t>
            </w:r>
          </w:p>
        </w:tc>
        <w:tc>
          <w:tcPr>
            <w:tcW w:w="958" w:type="dxa"/>
            <w:noWrap/>
            <w:hideMark/>
          </w:tcPr>
          <w:p w:rsidR="009F60B1" w:rsidRPr="000D6A32" w:rsidP="00CB1C05" w14:paraId="5BD2A93C" w14:textId="77777777">
            <w:pPr>
              <w:pStyle w:val="RTableTextAbt"/>
              <w:rPr>
                <w:rFonts w:ascii="Times New Roman" w:hAnsi="Times New Roman" w:cs="Times New Roman"/>
              </w:rPr>
            </w:pPr>
            <w:r w:rsidRPr="000D6A32">
              <w:rPr>
                <w:rFonts w:ascii="Times New Roman" w:hAnsi="Times New Roman" w:cs="Times New Roman"/>
              </w:rPr>
              <w:t>0.8%</w:t>
            </w:r>
          </w:p>
        </w:tc>
        <w:tc>
          <w:tcPr>
            <w:tcW w:w="922" w:type="dxa"/>
            <w:noWrap/>
            <w:hideMark/>
          </w:tcPr>
          <w:p w:rsidR="009F60B1" w:rsidRPr="000D6A32" w:rsidP="00CB1C05" w14:paraId="3BB336DE" w14:textId="77777777">
            <w:pPr>
              <w:pStyle w:val="RTableTextAbt"/>
              <w:rPr>
                <w:rFonts w:ascii="Times New Roman" w:hAnsi="Times New Roman" w:cs="Times New Roman"/>
              </w:rPr>
            </w:pPr>
            <w:r w:rsidRPr="000D6A32">
              <w:rPr>
                <w:rFonts w:ascii="Times New Roman" w:hAnsi="Times New Roman" w:cs="Times New Roman"/>
              </w:rPr>
              <w:t>1.7%</w:t>
            </w:r>
          </w:p>
        </w:tc>
        <w:tc>
          <w:tcPr>
            <w:tcW w:w="1929" w:type="dxa"/>
            <w:noWrap/>
            <w:hideMark/>
          </w:tcPr>
          <w:p w:rsidR="009F60B1" w:rsidRPr="000D6A32" w:rsidP="00CB1C05" w14:paraId="654CB4D8" w14:textId="77777777">
            <w:pPr>
              <w:pStyle w:val="RTableTextAbt"/>
              <w:rPr>
                <w:rFonts w:ascii="Times New Roman" w:hAnsi="Times New Roman" w:cs="Times New Roman"/>
              </w:rPr>
            </w:pPr>
            <w:r w:rsidRPr="000D6A32">
              <w:rPr>
                <w:rFonts w:ascii="Times New Roman" w:hAnsi="Times New Roman" w:cs="Times New Roman"/>
              </w:rPr>
              <w:t>1.0%</w:t>
            </w:r>
          </w:p>
        </w:tc>
        <w:tc>
          <w:tcPr>
            <w:tcW w:w="1929" w:type="dxa"/>
            <w:noWrap/>
            <w:hideMark/>
          </w:tcPr>
          <w:p w:rsidR="009F60B1" w:rsidRPr="000D6A32" w:rsidP="00CB1C05" w14:paraId="4AC2A646" w14:textId="77777777">
            <w:pPr>
              <w:pStyle w:val="RTableTextAbt"/>
              <w:rPr>
                <w:rFonts w:ascii="Times New Roman" w:hAnsi="Times New Roman" w:cs="Times New Roman"/>
              </w:rPr>
            </w:pPr>
            <w:r w:rsidRPr="000D6A32">
              <w:rPr>
                <w:rFonts w:ascii="Times New Roman" w:hAnsi="Times New Roman" w:cs="Times New Roman"/>
              </w:rPr>
              <w:t>1.2%</w:t>
            </w:r>
          </w:p>
        </w:tc>
        <w:tc>
          <w:tcPr>
            <w:tcW w:w="1597" w:type="dxa"/>
            <w:noWrap/>
            <w:hideMark/>
          </w:tcPr>
          <w:p w:rsidR="009F60B1" w:rsidRPr="000D6A32" w:rsidP="00CB1C05" w14:paraId="2871A32C" w14:textId="77777777">
            <w:pPr>
              <w:pStyle w:val="RTableTextAbt"/>
              <w:rPr>
                <w:rFonts w:ascii="Times New Roman" w:hAnsi="Times New Roman" w:cs="Times New Roman"/>
              </w:rPr>
            </w:pPr>
            <w:r w:rsidRPr="000D6A32">
              <w:rPr>
                <w:rFonts w:ascii="Times New Roman" w:hAnsi="Times New Roman" w:cs="Times New Roman"/>
              </w:rPr>
              <w:t>1.2%</w:t>
            </w:r>
          </w:p>
        </w:tc>
      </w:tr>
      <w:tr w14:paraId="4EDF13C0" w14:textId="77777777" w:rsidTr="003222EC">
        <w:tblPrEx>
          <w:tblW w:w="0" w:type="auto"/>
          <w:tblLook w:val="04A0"/>
        </w:tblPrEx>
        <w:trPr>
          <w:trHeight w:val="300"/>
        </w:trPr>
        <w:tc>
          <w:tcPr>
            <w:tcW w:w="2025" w:type="dxa"/>
            <w:noWrap/>
            <w:hideMark/>
          </w:tcPr>
          <w:p w:rsidR="009F60B1" w:rsidRPr="000D6A32" w:rsidP="00CB1C05" w14:paraId="15DAAC1D" w14:textId="77777777">
            <w:pPr>
              <w:pStyle w:val="LTableTextAbt"/>
              <w:rPr>
                <w:rFonts w:ascii="Times New Roman" w:hAnsi="Times New Roman" w:cs="Times New Roman"/>
                <w:b/>
                <w:bCs w:val="0"/>
              </w:rPr>
            </w:pPr>
            <w:r w:rsidRPr="000D6A32">
              <w:rPr>
                <w:rFonts w:ascii="Times New Roman" w:hAnsi="Times New Roman" w:cs="Times New Roman"/>
                <w:b/>
                <w:bCs w:val="0"/>
              </w:rPr>
              <w:t>Asian</w:t>
            </w:r>
          </w:p>
        </w:tc>
        <w:tc>
          <w:tcPr>
            <w:tcW w:w="958" w:type="dxa"/>
            <w:noWrap/>
            <w:hideMark/>
          </w:tcPr>
          <w:p w:rsidR="009F60B1" w:rsidRPr="000D6A32" w:rsidP="00CB1C05" w14:paraId="01099846" w14:textId="77777777">
            <w:pPr>
              <w:pStyle w:val="RTableTextAbt"/>
              <w:rPr>
                <w:rFonts w:ascii="Times New Roman" w:hAnsi="Times New Roman" w:cs="Times New Roman"/>
              </w:rPr>
            </w:pPr>
            <w:r w:rsidRPr="000D6A32">
              <w:rPr>
                <w:rFonts w:ascii="Times New Roman" w:hAnsi="Times New Roman" w:cs="Times New Roman"/>
              </w:rPr>
              <w:t>5.6%</w:t>
            </w:r>
          </w:p>
        </w:tc>
        <w:tc>
          <w:tcPr>
            <w:tcW w:w="922" w:type="dxa"/>
            <w:noWrap/>
            <w:hideMark/>
          </w:tcPr>
          <w:p w:rsidR="009F60B1" w:rsidRPr="000D6A32" w:rsidP="00CB1C05" w14:paraId="682370B2" w14:textId="77777777">
            <w:pPr>
              <w:pStyle w:val="RTableTextAbt"/>
              <w:rPr>
                <w:rFonts w:ascii="Times New Roman" w:hAnsi="Times New Roman" w:cs="Times New Roman"/>
              </w:rPr>
            </w:pPr>
            <w:r w:rsidRPr="000D6A32">
              <w:rPr>
                <w:rFonts w:ascii="Times New Roman" w:hAnsi="Times New Roman" w:cs="Times New Roman"/>
              </w:rPr>
              <w:t>1.2%</w:t>
            </w:r>
          </w:p>
        </w:tc>
        <w:tc>
          <w:tcPr>
            <w:tcW w:w="1929" w:type="dxa"/>
            <w:noWrap/>
            <w:hideMark/>
          </w:tcPr>
          <w:p w:rsidR="009F60B1" w:rsidRPr="000D6A32" w:rsidP="00CB1C05" w14:paraId="32A75081" w14:textId="77777777">
            <w:pPr>
              <w:pStyle w:val="RTableTextAbt"/>
              <w:rPr>
                <w:rFonts w:ascii="Times New Roman" w:hAnsi="Times New Roman" w:cs="Times New Roman"/>
              </w:rPr>
            </w:pPr>
            <w:r w:rsidRPr="000D6A32">
              <w:rPr>
                <w:rFonts w:ascii="Times New Roman" w:hAnsi="Times New Roman" w:cs="Times New Roman"/>
              </w:rPr>
              <w:t>5.3%</w:t>
            </w:r>
          </w:p>
        </w:tc>
        <w:tc>
          <w:tcPr>
            <w:tcW w:w="1929" w:type="dxa"/>
            <w:noWrap/>
            <w:hideMark/>
          </w:tcPr>
          <w:p w:rsidR="009F60B1" w:rsidRPr="000D6A32" w:rsidP="00CB1C05" w14:paraId="57C8431F" w14:textId="77777777">
            <w:pPr>
              <w:pStyle w:val="RTableTextAbt"/>
              <w:rPr>
                <w:rFonts w:ascii="Times New Roman" w:hAnsi="Times New Roman" w:cs="Times New Roman"/>
              </w:rPr>
            </w:pPr>
            <w:r w:rsidRPr="000D6A32">
              <w:rPr>
                <w:rFonts w:ascii="Times New Roman" w:hAnsi="Times New Roman" w:cs="Times New Roman"/>
              </w:rPr>
              <w:t>7.7%</w:t>
            </w:r>
          </w:p>
        </w:tc>
        <w:tc>
          <w:tcPr>
            <w:tcW w:w="1597" w:type="dxa"/>
            <w:noWrap/>
            <w:hideMark/>
          </w:tcPr>
          <w:p w:rsidR="009F60B1" w:rsidRPr="000D6A32" w:rsidP="00CB1C05" w14:paraId="38C3E96F" w14:textId="77777777">
            <w:pPr>
              <w:pStyle w:val="RTableTextAbt"/>
              <w:rPr>
                <w:rFonts w:ascii="Times New Roman" w:hAnsi="Times New Roman" w:cs="Times New Roman"/>
              </w:rPr>
            </w:pPr>
            <w:r w:rsidRPr="000D6A32">
              <w:rPr>
                <w:rFonts w:ascii="Times New Roman" w:hAnsi="Times New Roman" w:cs="Times New Roman"/>
              </w:rPr>
              <w:t>9.0%</w:t>
            </w:r>
          </w:p>
        </w:tc>
      </w:tr>
      <w:tr w14:paraId="03D042D3" w14:textId="77777777" w:rsidTr="003222EC">
        <w:tblPrEx>
          <w:tblW w:w="0" w:type="auto"/>
          <w:tblLook w:val="04A0"/>
        </w:tblPrEx>
        <w:trPr>
          <w:trHeight w:val="300"/>
        </w:trPr>
        <w:tc>
          <w:tcPr>
            <w:tcW w:w="2025" w:type="dxa"/>
            <w:noWrap/>
            <w:hideMark/>
          </w:tcPr>
          <w:p w:rsidR="009F60B1" w:rsidRPr="000D6A32" w:rsidP="00CB1C05" w14:paraId="5F059114" w14:textId="77777777">
            <w:pPr>
              <w:pStyle w:val="LTableTextAbt"/>
              <w:rPr>
                <w:rFonts w:ascii="Times New Roman" w:hAnsi="Times New Roman" w:cs="Times New Roman"/>
                <w:b/>
                <w:bCs w:val="0"/>
              </w:rPr>
            </w:pPr>
            <w:r w:rsidRPr="000D6A32">
              <w:rPr>
                <w:rFonts w:ascii="Times New Roman" w:hAnsi="Times New Roman" w:cs="Times New Roman"/>
                <w:b/>
                <w:bCs w:val="0"/>
              </w:rPr>
              <w:t>Pacific Islander</w:t>
            </w:r>
          </w:p>
        </w:tc>
        <w:tc>
          <w:tcPr>
            <w:tcW w:w="958" w:type="dxa"/>
            <w:noWrap/>
            <w:hideMark/>
          </w:tcPr>
          <w:p w:rsidR="009F60B1" w:rsidRPr="000D6A32" w:rsidP="00CB1C05" w14:paraId="739B8E6B" w14:textId="77777777">
            <w:pPr>
              <w:pStyle w:val="RTableTextAbt"/>
              <w:rPr>
                <w:rFonts w:ascii="Times New Roman" w:hAnsi="Times New Roman" w:cs="Times New Roman"/>
              </w:rPr>
            </w:pPr>
            <w:r w:rsidRPr="000D6A32">
              <w:rPr>
                <w:rFonts w:ascii="Times New Roman" w:hAnsi="Times New Roman" w:cs="Times New Roman"/>
              </w:rPr>
              <w:t>0.2%</w:t>
            </w:r>
          </w:p>
        </w:tc>
        <w:tc>
          <w:tcPr>
            <w:tcW w:w="922" w:type="dxa"/>
            <w:noWrap/>
            <w:hideMark/>
          </w:tcPr>
          <w:p w:rsidR="009F60B1" w:rsidRPr="000D6A32" w:rsidP="00CB1C05" w14:paraId="31B39D20" w14:textId="77777777">
            <w:pPr>
              <w:pStyle w:val="RTableTextAbt"/>
              <w:rPr>
                <w:rFonts w:ascii="Times New Roman" w:hAnsi="Times New Roman" w:cs="Times New Roman"/>
              </w:rPr>
            </w:pPr>
            <w:r w:rsidRPr="000D6A32">
              <w:rPr>
                <w:rFonts w:ascii="Times New Roman" w:hAnsi="Times New Roman" w:cs="Times New Roman"/>
              </w:rPr>
              <w:t>0.1%</w:t>
            </w:r>
          </w:p>
        </w:tc>
        <w:tc>
          <w:tcPr>
            <w:tcW w:w="1929" w:type="dxa"/>
            <w:noWrap/>
            <w:hideMark/>
          </w:tcPr>
          <w:p w:rsidR="009F60B1" w:rsidRPr="000D6A32" w:rsidP="00CB1C05" w14:paraId="529FB103" w14:textId="77777777">
            <w:pPr>
              <w:pStyle w:val="RTableTextAbt"/>
              <w:rPr>
                <w:rFonts w:ascii="Times New Roman" w:hAnsi="Times New Roman" w:cs="Times New Roman"/>
              </w:rPr>
            </w:pPr>
            <w:r w:rsidRPr="000D6A32">
              <w:rPr>
                <w:rFonts w:ascii="Times New Roman" w:hAnsi="Times New Roman" w:cs="Times New Roman"/>
              </w:rPr>
              <w:t>1.6%</w:t>
            </w:r>
          </w:p>
        </w:tc>
        <w:tc>
          <w:tcPr>
            <w:tcW w:w="1929" w:type="dxa"/>
            <w:noWrap/>
            <w:hideMark/>
          </w:tcPr>
          <w:p w:rsidR="009F60B1" w:rsidRPr="000D6A32" w:rsidP="00CB1C05" w14:paraId="53569881" w14:textId="77777777">
            <w:pPr>
              <w:pStyle w:val="RTableTextAbt"/>
              <w:rPr>
                <w:rFonts w:ascii="Times New Roman" w:hAnsi="Times New Roman" w:cs="Times New Roman"/>
              </w:rPr>
            </w:pPr>
            <w:r w:rsidRPr="000D6A32">
              <w:rPr>
                <w:rFonts w:ascii="Times New Roman" w:hAnsi="Times New Roman" w:cs="Times New Roman"/>
              </w:rPr>
              <w:t>1.1%</w:t>
            </w:r>
          </w:p>
        </w:tc>
        <w:tc>
          <w:tcPr>
            <w:tcW w:w="1597" w:type="dxa"/>
            <w:noWrap/>
            <w:hideMark/>
          </w:tcPr>
          <w:p w:rsidR="009F60B1" w:rsidRPr="000D6A32" w:rsidP="00CB1C05" w14:paraId="3C257397" w14:textId="77777777">
            <w:pPr>
              <w:pStyle w:val="RTableTextAbt"/>
              <w:rPr>
                <w:rFonts w:ascii="Times New Roman" w:hAnsi="Times New Roman" w:cs="Times New Roman"/>
              </w:rPr>
            </w:pPr>
            <w:r w:rsidRPr="000D6A32">
              <w:rPr>
                <w:rFonts w:ascii="Times New Roman" w:hAnsi="Times New Roman" w:cs="Times New Roman"/>
              </w:rPr>
              <w:t>1.2%</w:t>
            </w:r>
          </w:p>
        </w:tc>
      </w:tr>
      <w:tr w14:paraId="2F36A0DB" w14:textId="77777777" w:rsidTr="003222EC">
        <w:tblPrEx>
          <w:tblW w:w="0" w:type="auto"/>
          <w:tblLook w:val="04A0"/>
        </w:tblPrEx>
        <w:trPr>
          <w:trHeight w:val="300"/>
        </w:trPr>
        <w:tc>
          <w:tcPr>
            <w:tcW w:w="2025" w:type="dxa"/>
            <w:noWrap/>
            <w:hideMark/>
          </w:tcPr>
          <w:p w:rsidR="009F60B1" w:rsidRPr="000D6A32" w:rsidP="00CB1C05" w14:paraId="67A03965" w14:textId="77777777">
            <w:pPr>
              <w:pStyle w:val="LTableTextAbt"/>
              <w:rPr>
                <w:rFonts w:ascii="Times New Roman" w:hAnsi="Times New Roman" w:cs="Times New Roman"/>
                <w:b/>
                <w:bCs w:val="0"/>
              </w:rPr>
            </w:pPr>
            <w:r w:rsidRPr="000D6A32">
              <w:rPr>
                <w:rFonts w:ascii="Times New Roman" w:hAnsi="Times New Roman" w:cs="Times New Roman"/>
                <w:b/>
                <w:bCs w:val="0"/>
              </w:rPr>
              <w:t>Other</w:t>
            </w:r>
          </w:p>
        </w:tc>
        <w:tc>
          <w:tcPr>
            <w:tcW w:w="958" w:type="dxa"/>
            <w:noWrap/>
            <w:hideMark/>
          </w:tcPr>
          <w:p w:rsidR="009F60B1" w:rsidRPr="000D6A32" w:rsidP="00CB1C05" w14:paraId="08C6BFFF" w14:textId="77777777">
            <w:pPr>
              <w:pStyle w:val="RTableTextAbt"/>
              <w:rPr>
                <w:rFonts w:ascii="Times New Roman" w:hAnsi="Times New Roman" w:cs="Times New Roman"/>
              </w:rPr>
            </w:pPr>
            <w:r w:rsidRPr="000D6A32">
              <w:rPr>
                <w:rFonts w:ascii="Times New Roman" w:hAnsi="Times New Roman" w:cs="Times New Roman"/>
              </w:rPr>
              <w:t>10.3%</w:t>
            </w:r>
          </w:p>
        </w:tc>
        <w:tc>
          <w:tcPr>
            <w:tcW w:w="922" w:type="dxa"/>
            <w:noWrap/>
            <w:hideMark/>
          </w:tcPr>
          <w:p w:rsidR="009F60B1" w:rsidRPr="000D6A32" w:rsidP="00CB1C05" w14:paraId="4BC0471E" w14:textId="77777777">
            <w:pPr>
              <w:pStyle w:val="RTableTextAbt"/>
              <w:rPr>
                <w:rFonts w:ascii="Times New Roman" w:hAnsi="Times New Roman" w:cs="Times New Roman"/>
              </w:rPr>
            </w:pPr>
            <w:r w:rsidRPr="000D6A32">
              <w:rPr>
                <w:rFonts w:ascii="Times New Roman" w:hAnsi="Times New Roman" w:cs="Times New Roman"/>
              </w:rPr>
              <w:t>3.6%</w:t>
            </w:r>
          </w:p>
        </w:tc>
        <w:tc>
          <w:tcPr>
            <w:tcW w:w="1929" w:type="dxa"/>
            <w:noWrap/>
            <w:hideMark/>
          </w:tcPr>
          <w:p w:rsidR="009F60B1" w:rsidRPr="000D6A32" w:rsidP="00CB1C05" w14:paraId="2A752D8E" w14:textId="77777777">
            <w:pPr>
              <w:pStyle w:val="RTableTextAbt"/>
              <w:rPr>
                <w:rFonts w:ascii="Times New Roman" w:hAnsi="Times New Roman" w:cs="Times New Roman"/>
              </w:rPr>
            </w:pPr>
            <w:r w:rsidRPr="000D6A32">
              <w:rPr>
                <w:rFonts w:ascii="Times New Roman" w:hAnsi="Times New Roman" w:cs="Times New Roman"/>
              </w:rPr>
              <w:t>12.5%</w:t>
            </w:r>
          </w:p>
        </w:tc>
        <w:tc>
          <w:tcPr>
            <w:tcW w:w="1929" w:type="dxa"/>
            <w:noWrap/>
            <w:hideMark/>
          </w:tcPr>
          <w:p w:rsidR="009F60B1" w:rsidRPr="000D6A32" w:rsidP="00CB1C05" w14:paraId="6C616A63" w14:textId="77777777">
            <w:pPr>
              <w:pStyle w:val="RTableTextAbt"/>
              <w:rPr>
                <w:rFonts w:ascii="Times New Roman" w:hAnsi="Times New Roman" w:cs="Times New Roman"/>
              </w:rPr>
            </w:pPr>
            <w:r w:rsidRPr="000D6A32">
              <w:rPr>
                <w:rFonts w:ascii="Times New Roman" w:hAnsi="Times New Roman" w:cs="Times New Roman"/>
              </w:rPr>
              <w:t>11.7%</w:t>
            </w:r>
          </w:p>
        </w:tc>
        <w:tc>
          <w:tcPr>
            <w:tcW w:w="1597" w:type="dxa"/>
            <w:noWrap/>
            <w:hideMark/>
          </w:tcPr>
          <w:p w:rsidR="009F60B1" w:rsidRPr="000D6A32" w:rsidP="00CB1C05" w14:paraId="703B54F1" w14:textId="77777777">
            <w:pPr>
              <w:pStyle w:val="RTableTextAbt"/>
              <w:rPr>
                <w:rFonts w:ascii="Times New Roman" w:hAnsi="Times New Roman" w:cs="Times New Roman"/>
              </w:rPr>
            </w:pPr>
            <w:r w:rsidRPr="000D6A32">
              <w:rPr>
                <w:rFonts w:ascii="Times New Roman" w:hAnsi="Times New Roman" w:cs="Times New Roman"/>
              </w:rPr>
              <w:t>10.4%</w:t>
            </w:r>
          </w:p>
        </w:tc>
      </w:tr>
      <w:tr w14:paraId="552EA650" w14:textId="77777777" w:rsidTr="003222EC">
        <w:tblPrEx>
          <w:tblW w:w="0" w:type="auto"/>
          <w:tblLook w:val="04A0"/>
        </w:tblPrEx>
        <w:trPr>
          <w:trHeight w:val="300"/>
        </w:trPr>
        <w:tc>
          <w:tcPr>
            <w:tcW w:w="2025" w:type="dxa"/>
            <w:noWrap/>
            <w:hideMark/>
          </w:tcPr>
          <w:p w:rsidR="009F60B1" w:rsidRPr="000D6A32" w:rsidP="00CB1C05" w14:paraId="5DC5BC69" w14:textId="77777777">
            <w:pPr>
              <w:pStyle w:val="LTableTextAbt"/>
              <w:rPr>
                <w:rFonts w:ascii="Times New Roman" w:hAnsi="Times New Roman" w:cs="Times New Roman"/>
                <w:b/>
                <w:bCs w:val="0"/>
              </w:rPr>
            </w:pPr>
            <w:r w:rsidRPr="000D6A32">
              <w:rPr>
                <w:rFonts w:ascii="Times New Roman" w:hAnsi="Times New Roman" w:cs="Times New Roman"/>
                <w:b/>
                <w:bCs w:val="0"/>
              </w:rPr>
              <w:t>Hispanic</w:t>
            </w:r>
          </w:p>
        </w:tc>
        <w:tc>
          <w:tcPr>
            <w:tcW w:w="958" w:type="dxa"/>
            <w:noWrap/>
            <w:hideMark/>
          </w:tcPr>
          <w:p w:rsidR="009F60B1" w:rsidRPr="000D6A32" w:rsidP="00CB1C05" w14:paraId="05D9F398" w14:textId="77777777">
            <w:pPr>
              <w:pStyle w:val="RTableTextAbt"/>
              <w:rPr>
                <w:rFonts w:ascii="Times New Roman" w:hAnsi="Times New Roman" w:cs="Times New Roman"/>
              </w:rPr>
            </w:pPr>
            <w:r w:rsidRPr="000D6A32">
              <w:rPr>
                <w:rFonts w:ascii="Times New Roman" w:hAnsi="Times New Roman" w:cs="Times New Roman"/>
              </w:rPr>
              <w:t>18.2%</w:t>
            </w:r>
          </w:p>
        </w:tc>
        <w:tc>
          <w:tcPr>
            <w:tcW w:w="922" w:type="dxa"/>
            <w:noWrap/>
            <w:hideMark/>
          </w:tcPr>
          <w:p w:rsidR="009F60B1" w:rsidRPr="000D6A32" w:rsidP="00CB1C05" w14:paraId="1562D3D4" w14:textId="77777777">
            <w:pPr>
              <w:pStyle w:val="RTableTextAbt"/>
              <w:rPr>
                <w:rFonts w:ascii="Times New Roman" w:hAnsi="Times New Roman" w:cs="Times New Roman"/>
              </w:rPr>
            </w:pPr>
            <w:r w:rsidRPr="000D6A32">
              <w:rPr>
                <w:rFonts w:ascii="Times New Roman" w:hAnsi="Times New Roman" w:cs="Times New Roman"/>
              </w:rPr>
              <w:t>2.4%</w:t>
            </w:r>
          </w:p>
        </w:tc>
        <w:tc>
          <w:tcPr>
            <w:tcW w:w="1929" w:type="dxa"/>
            <w:noWrap/>
            <w:hideMark/>
          </w:tcPr>
          <w:p w:rsidR="009F60B1" w:rsidRPr="000D6A32" w:rsidP="00CB1C05" w14:paraId="0B653C0B" w14:textId="77777777">
            <w:pPr>
              <w:pStyle w:val="RTableTextAbt"/>
              <w:rPr>
                <w:rFonts w:ascii="Times New Roman" w:hAnsi="Times New Roman" w:cs="Times New Roman"/>
              </w:rPr>
            </w:pPr>
            <w:r w:rsidRPr="000D6A32">
              <w:rPr>
                <w:rFonts w:ascii="Times New Roman" w:hAnsi="Times New Roman" w:cs="Times New Roman"/>
              </w:rPr>
              <w:t>27.8%</w:t>
            </w:r>
          </w:p>
        </w:tc>
        <w:tc>
          <w:tcPr>
            <w:tcW w:w="1929" w:type="dxa"/>
            <w:noWrap/>
            <w:hideMark/>
          </w:tcPr>
          <w:p w:rsidR="009F60B1" w:rsidRPr="000D6A32" w:rsidP="00CB1C05" w14:paraId="45BD252C" w14:textId="77777777">
            <w:pPr>
              <w:pStyle w:val="RTableTextAbt"/>
              <w:rPr>
                <w:rFonts w:ascii="Times New Roman" w:hAnsi="Times New Roman" w:cs="Times New Roman"/>
              </w:rPr>
            </w:pPr>
            <w:r w:rsidRPr="000D6A32">
              <w:rPr>
                <w:rFonts w:ascii="Times New Roman" w:hAnsi="Times New Roman" w:cs="Times New Roman"/>
              </w:rPr>
              <w:t>20.7%</w:t>
            </w:r>
          </w:p>
        </w:tc>
        <w:tc>
          <w:tcPr>
            <w:tcW w:w="1597" w:type="dxa"/>
            <w:noWrap/>
            <w:hideMark/>
          </w:tcPr>
          <w:p w:rsidR="009F60B1" w:rsidRPr="000D6A32" w:rsidP="00CB1C05" w14:paraId="0447E526" w14:textId="77777777">
            <w:pPr>
              <w:pStyle w:val="RTableTextAbt"/>
              <w:rPr>
                <w:rFonts w:ascii="Times New Roman" w:hAnsi="Times New Roman" w:cs="Times New Roman"/>
              </w:rPr>
            </w:pPr>
            <w:r w:rsidRPr="000D6A32">
              <w:rPr>
                <w:rFonts w:ascii="Times New Roman" w:hAnsi="Times New Roman" w:cs="Times New Roman"/>
              </w:rPr>
              <w:t>16.9%</w:t>
            </w:r>
          </w:p>
        </w:tc>
      </w:tr>
      <w:tr w14:paraId="28DE1E3A" w14:textId="77777777" w:rsidTr="003222EC">
        <w:tblPrEx>
          <w:tblW w:w="0" w:type="auto"/>
          <w:tblLook w:val="04A0"/>
        </w:tblPrEx>
        <w:trPr>
          <w:trHeight w:val="300"/>
        </w:trPr>
        <w:tc>
          <w:tcPr>
            <w:tcW w:w="2025" w:type="dxa"/>
            <w:noWrap/>
            <w:hideMark/>
          </w:tcPr>
          <w:p w:rsidR="009F60B1" w:rsidRPr="000D6A32" w:rsidP="00CB1C05" w14:paraId="79AF3E26" w14:textId="77777777">
            <w:pPr>
              <w:pStyle w:val="LTableTextAbt"/>
              <w:rPr>
                <w:rFonts w:ascii="Times New Roman" w:hAnsi="Times New Roman" w:cs="Times New Roman"/>
                <w:b/>
                <w:bCs w:val="0"/>
              </w:rPr>
            </w:pPr>
            <w:r w:rsidRPr="000D6A32">
              <w:rPr>
                <w:rFonts w:ascii="Times New Roman" w:hAnsi="Times New Roman" w:cs="Times New Roman"/>
                <w:b/>
                <w:bCs w:val="0"/>
              </w:rPr>
              <w:t>2x Poverty Line</w:t>
            </w:r>
          </w:p>
        </w:tc>
        <w:tc>
          <w:tcPr>
            <w:tcW w:w="958" w:type="dxa"/>
            <w:noWrap/>
            <w:hideMark/>
          </w:tcPr>
          <w:p w:rsidR="009F60B1" w:rsidRPr="000D6A32" w:rsidP="00CB1C05" w14:paraId="52F03802" w14:textId="77777777">
            <w:pPr>
              <w:pStyle w:val="RTableTextAbt"/>
              <w:rPr>
                <w:rFonts w:ascii="Times New Roman" w:hAnsi="Times New Roman" w:cs="Times New Roman"/>
              </w:rPr>
            </w:pPr>
            <w:r w:rsidRPr="000D6A32">
              <w:rPr>
                <w:rFonts w:ascii="Times New Roman" w:hAnsi="Times New Roman" w:cs="Times New Roman"/>
              </w:rPr>
              <w:t>29.8%</w:t>
            </w:r>
          </w:p>
        </w:tc>
        <w:tc>
          <w:tcPr>
            <w:tcW w:w="922" w:type="dxa"/>
            <w:noWrap/>
            <w:hideMark/>
          </w:tcPr>
          <w:p w:rsidR="009F60B1" w:rsidRPr="000D6A32" w:rsidP="00CB1C05" w14:paraId="64A17679" w14:textId="77777777">
            <w:pPr>
              <w:pStyle w:val="RTableTextAbt"/>
              <w:rPr>
                <w:rFonts w:ascii="Times New Roman" w:hAnsi="Times New Roman" w:cs="Times New Roman"/>
              </w:rPr>
            </w:pPr>
            <w:r w:rsidRPr="000D6A32">
              <w:rPr>
                <w:rFonts w:ascii="Times New Roman" w:hAnsi="Times New Roman" w:cs="Times New Roman"/>
              </w:rPr>
              <w:t>26.0%</w:t>
            </w:r>
          </w:p>
        </w:tc>
        <w:tc>
          <w:tcPr>
            <w:tcW w:w="1929" w:type="dxa"/>
            <w:noWrap/>
            <w:hideMark/>
          </w:tcPr>
          <w:p w:rsidR="009F60B1" w:rsidRPr="000D6A32" w:rsidP="00CB1C05" w14:paraId="214AE051" w14:textId="77777777">
            <w:pPr>
              <w:pStyle w:val="RTableTextAbt"/>
              <w:rPr>
                <w:rFonts w:ascii="Times New Roman" w:hAnsi="Times New Roman" w:cs="Times New Roman"/>
              </w:rPr>
            </w:pPr>
            <w:r w:rsidRPr="000D6A32">
              <w:rPr>
                <w:rFonts w:ascii="Times New Roman" w:hAnsi="Times New Roman" w:cs="Times New Roman"/>
              </w:rPr>
              <w:t>32.2%</w:t>
            </w:r>
          </w:p>
        </w:tc>
        <w:tc>
          <w:tcPr>
            <w:tcW w:w="1929" w:type="dxa"/>
            <w:noWrap/>
            <w:hideMark/>
          </w:tcPr>
          <w:p w:rsidR="009F60B1" w:rsidRPr="000D6A32" w:rsidP="00CB1C05" w14:paraId="508C4D87" w14:textId="77777777">
            <w:pPr>
              <w:pStyle w:val="RTableTextAbt"/>
              <w:rPr>
                <w:rFonts w:ascii="Times New Roman" w:hAnsi="Times New Roman" w:cs="Times New Roman"/>
              </w:rPr>
            </w:pPr>
            <w:r w:rsidRPr="000D6A32">
              <w:rPr>
                <w:rFonts w:ascii="Times New Roman" w:hAnsi="Times New Roman" w:cs="Times New Roman"/>
              </w:rPr>
              <w:t>37.6%</w:t>
            </w:r>
          </w:p>
        </w:tc>
        <w:tc>
          <w:tcPr>
            <w:tcW w:w="1597" w:type="dxa"/>
            <w:noWrap/>
            <w:hideMark/>
          </w:tcPr>
          <w:p w:rsidR="009F60B1" w:rsidRPr="000D6A32" w:rsidP="00CB1C05" w14:paraId="31872689" w14:textId="77777777">
            <w:pPr>
              <w:pStyle w:val="RTableTextAbt"/>
              <w:rPr>
                <w:rFonts w:ascii="Times New Roman" w:hAnsi="Times New Roman" w:cs="Times New Roman"/>
              </w:rPr>
            </w:pPr>
            <w:r w:rsidRPr="000D6A32">
              <w:rPr>
                <w:rFonts w:ascii="Times New Roman" w:hAnsi="Times New Roman" w:cs="Times New Roman"/>
              </w:rPr>
              <w:t>33.7%</w:t>
            </w:r>
          </w:p>
        </w:tc>
      </w:tr>
      <w:tr w14:paraId="0F475A6A" w14:textId="77777777" w:rsidTr="003222EC">
        <w:tblPrEx>
          <w:tblW w:w="0" w:type="auto"/>
          <w:tblLook w:val="04A0"/>
        </w:tblPrEx>
        <w:trPr>
          <w:trHeight w:val="300"/>
        </w:trPr>
        <w:tc>
          <w:tcPr>
            <w:tcW w:w="2025" w:type="dxa"/>
            <w:noWrap/>
            <w:hideMark/>
          </w:tcPr>
          <w:p w:rsidR="009F60B1" w:rsidRPr="000D6A32" w:rsidP="00CB1C05" w14:paraId="6C3A6358" w14:textId="77777777">
            <w:pPr>
              <w:pStyle w:val="LTableTextAbt"/>
              <w:rPr>
                <w:rFonts w:ascii="Times New Roman" w:hAnsi="Times New Roman" w:cs="Times New Roman"/>
                <w:b/>
                <w:bCs w:val="0"/>
              </w:rPr>
            </w:pPr>
            <w:r w:rsidRPr="000D6A32">
              <w:rPr>
                <w:rFonts w:ascii="Times New Roman" w:hAnsi="Times New Roman" w:cs="Times New Roman"/>
                <w:b/>
                <w:bCs w:val="0"/>
              </w:rPr>
              <w:t>Below Poverty Line</w:t>
            </w:r>
          </w:p>
        </w:tc>
        <w:tc>
          <w:tcPr>
            <w:tcW w:w="958" w:type="dxa"/>
            <w:noWrap/>
            <w:hideMark/>
          </w:tcPr>
          <w:p w:rsidR="009F60B1" w:rsidRPr="000D6A32" w:rsidP="00CB1C05" w14:paraId="170223BA" w14:textId="77777777">
            <w:pPr>
              <w:pStyle w:val="RTableTextAbt"/>
              <w:rPr>
                <w:rFonts w:ascii="Times New Roman" w:hAnsi="Times New Roman" w:cs="Times New Roman"/>
              </w:rPr>
            </w:pPr>
            <w:r w:rsidRPr="000D6A32">
              <w:rPr>
                <w:rFonts w:ascii="Times New Roman" w:hAnsi="Times New Roman" w:cs="Times New Roman"/>
              </w:rPr>
              <w:t>12.8%</w:t>
            </w:r>
          </w:p>
        </w:tc>
        <w:tc>
          <w:tcPr>
            <w:tcW w:w="922" w:type="dxa"/>
            <w:noWrap/>
            <w:hideMark/>
          </w:tcPr>
          <w:p w:rsidR="009F60B1" w:rsidRPr="000D6A32" w:rsidP="00CB1C05" w14:paraId="48215AAE" w14:textId="77777777">
            <w:pPr>
              <w:pStyle w:val="RTableTextAbt"/>
              <w:rPr>
                <w:rFonts w:ascii="Times New Roman" w:hAnsi="Times New Roman" w:cs="Times New Roman"/>
              </w:rPr>
            </w:pPr>
            <w:r w:rsidRPr="000D6A32">
              <w:rPr>
                <w:rFonts w:ascii="Times New Roman" w:hAnsi="Times New Roman" w:cs="Times New Roman"/>
              </w:rPr>
              <w:t>9.6%</w:t>
            </w:r>
          </w:p>
        </w:tc>
        <w:tc>
          <w:tcPr>
            <w:tcW w:w="1929" w:type="dxa"/>
            <w:noWrap/>
            <w:hideMark/>
          </w:tcPr>
          <w:p w:rsidR="009F60B1" w:rsidRPr="000D6A32" w:rsidP="00CB1C05" w14:paraId="42A0A352" w14:textId="77777777">
            <w:pPr>
              <w:pStyle w:val="RTableTextAbt"/>
              <w:rPr>
                <w:rFonts w:ascii="Times New Roman" w:hAnsi="Times New Roman" w:cs="Times New Roman"/>
              </w:rPr>
            </w:pPr>
            <w:r w:rsidRPr="000D6A32">
              <w:rPr>
                <w:rFonts w:ascii="Times New Roman" w:hAnsi="Times New Roman" w:cs="Times New Roman"/>
              </w:rPr>
              <w:t>8.8%</w:t>
            </w:r>
          </w:p>
        </w:tc>
        <w:tc>
          <w:tcPr>
            <w:tcW w:w="1929" w:type="dxa"/>
            <w:noWrap/>
            <w:hideMark/>
          </w:tcPr>
          <w:p w:rsidR="009F60B1" w:rsidRPr="000D6A32" w:rsidP="00CB1C05" w14:paraId="27A66006" w14:textId="77777777">
            <w:pPr>
              <w:pStyle w:val="RTableTextAbt"/>
              <w:rPr>
                <w:rFonts w:ascii="Times New Roman" w:hAnsi="Times New Roman" w:cs="Times New Roman"/>
              </w:rPr>
            </w:pPr>
            <w:r w:rsidRPr="000D6A32">
              <w:rPr>
                <w:rFonts w:ascii="Times New Roman" w:hAnsi="Times New Roman" w:cs="Times New Roman"/>
              </w:rPr>
              <w:t>15.3%</w:t>
            </w:r>
          </w:p>
        </w:tc>
        <w:tc>
          <w:tcPr>
            <w:tcW w:w="1597" w:type="dxa"/>
            <w:noWrap/>
            <w:hideMark/>
          </w:tcPr>
          <w:p w:rsidR="009F60B1" w:rsidRPr="000D6A32" w:rsidP="00CB1C05" w14:paraId="34BE9ADA" w14:textId="77777777">
            <w:pPr>
              <w:pStyle w:val="RTableTextAbt"/>
              <w:rPr>
                <w:rFonts w:ascii="Times New Roman" w:hAnsi="Times New Roman" w:cs="Times New Roman"/>
              </w:rPr>
            </w:pPr>
            <w:r w:rsidRPr="000D6A32">
              <w:rPr>
                <w:rFonts w:ascii="Times New Roman" w:hAnsi="Times New Roman" w:cs="Times New Roman"/>
              </w:rPr>
              <w:t>14.4%</w:t>
            </w:r>
          </w:p>
        </w:tc>
      </w:tr>
      <w:tr w14:paraId="1CA4AF85" w14:textId="77777777" w:rsidTr="003222EC">
        <w:tblPrEx>
          <w:tblW w:w="0" w:type="auto"/>
          <w:tblLook w:val="04A0"/>
        </w:tblPrEx>
        <w:trPr>
          <w:trHeight w:val="300"/>
        </w:trPr>
        <w:tc>
          <w:tcPr>
            <w:tcW w:w="2025" w:type="dxa"/>
            <w:noWrap/>
            <w:hideMark/>
          </w:tcPr>
          <w:p w:rsidR="009F60B1" w:rsidRPr="000D6A32" w:rsidP="00CB1C05" w14:paraId="3F645758" w14:textId="77777777">
            <w:pPr>
              <w:pStyle w:val="LTableTextAbt"/>
              <w:rPr>
                <w:rFonts w:ascii="Times New Roman" w:hAnsi="Times New Roman" w:cs="Times New Roman"/>
                <w:b/>
                <w:bCs w:val="0"/>
              </w:rPr>
            </w:pPr>
            <w:r w:rsidRPr="000D6A32">
              <w:rPr>
                <w:rFonts w:ascii="Times New Roman" w:hAnsi="Times New Roman" w:cs="Times New Roman"/>
                <w:b/>
                <w:bCs w:val="0"/>
              </w:rPr>
              <w:t xml:space="preserve">Total Population </w:t>
            </w:r>
          </w:p>
        </w:tc>
        <w:tc>
          <w:tcPr>
            <w:tcW w:w="958" w:type="dxa"/>
            <w:noWrap/>
            <w:hideMark/>
          </w:tcPr>
          <w:p w:rsidR="009F60B1" w:rsidRPr="000D6A32" w:rsidP="00CB1C05" w14:paraId="0777A5B6" w14:textId="77777777">
            <w:pPr>
              <w:pStyle w:val="RTableTextAbt"/>
              <w:rPr>
                <w:rFonts w:ascii="Times New Roman" w:hAnsi="Times New Roman" w:cs="Times New Roman"/>
              </w:rPr>
            </w:pPr>
          </w:p>
        </w:tc>
        <w:tc>
          <w:tcPr>
            <w:tcW w:w="922" w:type="dxa"/>
            <w:noWrap/>
            <w:hideMark/>
          </w:tcPr>
          <w:p w:rsidR="009F60B1" w:rsidRPr="000D6A32" w:rsidP="00CB1C05" w14:paraId="141CE952" w14:textId="77777777">
            <w:pPr>
              <w:pStyle w:val="RTableTextAbt"/>
              <w:rPr>
                <w:rFonts w:ascii="Times New Roman" w:hAnsi="Times New Roman" w:cs="Times New Roman"/>
              </w:rPr>
            </w:pPr>
          </w:p>
        </w:tc>
        <w:tc>
          <w:tcPr>
            <w:tcW w:w="1929" w:type="dxa"/>
            <w:noWrap/>
            <w:hideMark/>
          </w:tcPr>
          <w:p w:rsidR="009F60B1" w:rsidRPr="000D6A32" w:rsidP="00CB1C05" w14:paraId="342FBD17" w14:textId="77777777">
            <w:pPr>
              <w:pStyle w:val="RTableTextAbt"/>
              <w:rPr>
                <w:rFonts w:ascii="Times New Roman" w:hAnsi="Times New Roman" w:cs="Times New Roman"/>
              </w:rPr>
            </w:pPr>
            <w:r w:rsidRPr="000D6A32">
              <w:rPr>
                <w:rFonts w:ascii="Times New Roman" w:hAnsi="Times New Roman" w:cs="Times New Roman"/>
              </w:rPr>
              <w:t>6,296</w:t>
            </w:r>
          </w:p>
        </w:tc>
        <w:tc>
          <w:tcPr>
            <w:tcW w:w="1929" w:type="dxa"/>
            <w:noWrap/>
            <w:hideMark/>
          </w:tcPr>
          <w:p w:rsidR="009F60B1" w:rsidRPr="000D6A32" w:rsidP="00CB1C05" w14:paraId="2675EE14" w14:textId="77777777">
            <w:pPr>
              <w:pStyle w:val="RTableTextAbt"/>
              <w:rPr>
                <w:rFonts w:ascii="Times New Roman" w:hAnsi="Times New Roman" w:cs="Times New Roman"/>
              </w:rPr>
            </w:pPr>
            <w:r w:rsidRPr="000D6A32">
              <w:rPr>
                <w:rFonts w:ascii="Times New Roman" w:hAnsi="Times New Roman" w:cs="Times New Roman"/>
              </w:rPr>
              <w:t>88,741</w:t>
            </w:r>
          </w:p>
        </w:tc>
        <w:tc>
          <w:tcPr>
            <w:tcW w:w="1597" w:type="dxa"/>
            <w:noWrap/>
            <w:hideMark/>
          </w:tcPr>
          <w:p w:rsidR="009F60B1" w:rsidRPr="000D6A32" w:rsidP="00CB1C05" w14:paraId="153B3D20" w14:textId="77777777">
            <w:pPr>
              <w:pStyle w:val="RTableTextAbt"/>
              <w:rPr>
                <w:rFonts w:ascii="Times New Roman" w:hAnsi="Times New Roman" w:cs="Times New Roman"/>
              </w:rPr>
            </w:pPr>
            <w:r w:rsidRPr="000D6A32">
              <w:rPr>
                <w:rFonts w:ascii="Times New Roman" w:hAnsi="Times New Roman" w:cs="Times New Roman"/>
              </w:rPr>
              <w:t>274,093</w:t>
            </w:r>
          </w:p>
        </w:tc>
      </w:tr>
      <w:tr w14:paraId="44AE2D21" w14:textId="77777777" w:rsidTr="003222EC">
        <w:tblPrEx>
          <w:tblW w:w="0" w:type="auto"/>
          <w:tblLook w:val="04A0"/>
        </w:tblPrEx>
        <w:trPr>
          <w:trHeight w:val="300"/>
        </w:trPr>
        <w:tc>
          <w:tcPr>
            <w:tcW w:w="2025" w:type="dxa"/>
            <w:noWrap/>
            <w:hideMark/>
          </w:tcPr>
          <w:p w:rsidR="009F60B1" w:rsidRPr="000D6A32" w:rsidP="00CB1C05" w14:paraId="74EE5250" w14:textId="77777777">
            <w:pPr>
              <w:pStyle w:val="LTableTextAbt"/>
              <w:rPr>
                <w:rFonts w:ascii="Times New Roman" w:hAnsi="Times New Roman" w:cs="Times New Roman"/>
                <w:b/>
                <w:bCs w:val="0"/>
              </w:rPr>
            </w:pPr>
            <w:r w:rsidRPr="000D6A32">
              <w:rPr>
                <w:rFonts w:ascii="Times New Roman" w:hAnsi="Times New Roman" w:cs="Times New Roman"/>
                <w:b/>
                <w:bCs w:val="0"/>
              </w:rPr>
              <w:t>NATA Cancer Risk</w:t>
            </w:r>
          </w:p>
        </w:tc>
        <w:tc>
          <w:tcPr>
            <w:tcW w:w="958" w:type="dxa"/>
            <w:noWrap/>
            <w:hideMark/>
          </w:tcPr>
          <w:p w:rsidR="009F60B1" w:rsidRPr="000D6A32" w:rsidP="00CB1C05" w14:paraId="75D8AE76" w14:textId="77777777">
            <w:pPr>
              <w:pStyle w:val="RTableTextAbt"/>
              <w:rPr>
                <w:rFonts w:ascii="Times New Roman" w:hAnsi="Times New Roman" w:cs="Times New Roman"/>
              </w:rPr>
            </w:pPr>
            <w:r>
              <w:rPr>
                <w:rFonts w:ascii="Times New Roman" w:hAnsi="Times New Roman" w:cs="Times New Roman"/>
              </w:rPr>
              <w:t>30</w:t>
            </w:r>
          </w:p>
        </w:tc>
        <w:tc>
          <w:tcPr>
            <w:tcW w:w="922" w:type="dxa"/>
            <w:noWrap/>
            <w:hideMark/>
          </w:tcPr>
          <w:p w:rsidR="009F60B1" w:rsidRPr="000D6A32" w:rsidP="00CB1C05" w14:paraId="14A9D82F" w14:textId="77777777">
            <w:pPr>
              <w:pStyle w:val="RTableTextAbt"/>
              <w:rPr>
                <w:rFonts w:ascii="Times New Roman" w:hAnsi="Times New Roman" w:cs="Times New Roman"/>
              </w:rPr>
            </w:pPr>
          </w:p>
        </w:tc>
        <w:tc>
          <w:tcPr>
            <w:tcW w:w="1929" w:type="dxa"/>
            <w:noWrap/>
            <w:hideMark/>
          </w:tcPr>
          <w:p w:rsidR="009F60B1" w:rsidRPr="000D6A32" w:rsidP="00CB1C05" w14:paraId="52D74B87" w14:textId="77777777">
            <w:pPr>
              <w:pStyle w:val="RTableTextAbt"/>
              <w:rPr>
                <w:rFonts w:ascii="Times New Roman" w:hAnsi="Times New Roman" w:cs="Times New Roman"/>
              </w:rPr>
            </w:pPr>
            <w:r w:rsidRPr="000D6A32">
              <w:rPr>
                <w:rFonts w:ascii="Times New Roman" w:hAnsi="Times New Roman" w:cs="Times New Roman"/>
              </w:rPr>
              <w:t>69</w:t>
            </w:r>
          </w:p>
        </w:tc>
        <w:tc>
          <w:tcPr>
            <w:tcW w:w="1929" w:type="dxa"/>
            <w:noWrap/>
            <w:hideMark/>
          </w:tcPr>
          <w:p w:rsidR="009F60B1" w:rsidRPr="000D6A32" w:rsidP="00CB1C05" w14:paraId="28796CAF" w14:textId="77777777">
            <w:pPr>
              <w:pStyle w:val="RTableTextAbt"/>
              <w:rPr>
                <w:rFonts w:ascii="Times New Roman" w:hAnsi="Times New Roman" w:cs="Times New Roman"/>
              </w:rPr>
            </w:pPr>
            <w:r w:rsidRPr="000D6A32">
              <w:rPr>
                <w:rFonts w:ascii="Times New Roman" w:hAnsi="Times New Roman" w:cs="Times New Roman"/>
              </w:rPr>
              <w:t>50</w:t>
            </w:r>
          </w:p>
        </w:tc>
        <w:tc>
          <w:tcPr>
            <w:tcW w:w="1597" w:type="dxa"/>
            <w:noWrap/>
            <w:hideMark/>
          </w:tcPr>
          <w:p w:rsidR="009F60B1" w:rsidRPr="000D6A32" w:rsidP="00CB1C05" w14:paraId="554B4BF7" w14:textId="77777777">
            <w:pPr>
              <w:pStyle w:val="RTableTextAbt"/>
              <w:rPr>
                <w:rFonts w:ascii="Times New Roman" w:hAnsi="Times New Roman" w:cs="Times New Roman"/>
              </w:rPr>
            </w:pPr>
            <w:r w:rsidRPr="000D6A32">
              <w:rPr>
                <w:rFonts w:ascii="Times New Roman" w:hAnsi="Times New Roman" w:cs="Times New Roman"/>
              </w:rPr>
              <w:t>44</w:t>
            </w:r>
          </w:p>
        </w:tc>
      </w:tr>
      <w:tr w14:paraId="2E91DB64" w14:textId="77777777" w:rsidTr="003222EC">
        <w:tblPrEx>
          <w:tblW w:w="0" w:type="auto"/>
          <w:tblLook w:val="04A0"/>
        </w:tblPrEx>
        <w:trPr>
          <w:trHeight w:val="300"/>
        </w:trPr>
        <w:tc>
          <w:tcPr>
            <w:tcW w:w="2025" w:type="dxa"/>
            <w:noWrap/>
          </w:tcPr>
          <w:p w:rsidR="009942E3" w:rsidRPr="000D6A32" w:rsidP="00CB1C05" w14:paraId="69062221" w14:textId="77777777">
            <w:pPr>
              <w:pStyle w:val="LTableTextAbt"/>
              <w:rPr>
                <w:b/>
                <w:bCs w:val="0"/>
              </w:rPr>
            </w:pPr>
            <w:r w:rsidRPr="000D6A32">
              <w:rPr>
                <w:rFonts w:ascii="Times New Roman" w:hAnsi="Times New Roman" w:cs="Times New Roman"/>
                <w:b/>
                <w:bCs w:val="0"/>
              </w:rPr>
              <w:t>NATA Respiratory Hazard Score</w:t>
            </w:r>
          </w:p>
        </w:tc>
        <w:tc>
          <w:tcPr>
            <w:tcW w:w="958" w:type="dxa"/>
            <w:noWrap/>
          </w:tcPr>
          <w:p w:rsidR="009942E3" w:rsidP="00CB1C05" w14:paraId="2B582F58" w14:textId="77777777">
            <w:pPr>
              <w:pStyle w:val="RTableTextAbt"/>
            </w:pPr>
            <w:r w:rsidRPr="00D41EB0">
              <w:rPr>
                <w:rFonts w:ascii="Times New Roman" w:hAnsi="Times New Roman" w:cs="Times New Roman"/>
              </w:rPr>
              <w:t>0.44</w:t>
            </w:r>
          </w:p>
        </w:tc>
        <w:tc>
          <w:tcPr>
            <w:tcW w:w="922" w:type="dxa"/>
            <w:noWrap/>
          </w:tcPr>
          <w:p w:rsidR="009942E3" w:rsidRPr="000D6A32" w:rsidP="00CB1C05" w14:paraId="711D1743" w14:textId="77777777">
            <w:pPr>
              <w:pStyle w:val="RTableTextAbt"/>
            </w:pPr>
          </w:p>
        </w:tc>
        <w:tc>
          <w:tcPr>
            <w:tcW w:w="1929" w:type="dxa"/>
            <w:noWrap/>
          </w:tcPr>
          <w:p w:rsidR="009942E3" w:rsidRPr="000D6A32" w:rsidP="00CB1C05" w14:paraId="04124C72" w14:textId="77777777">
            <w:pPr>
              <w:pStyle w:val="RTableTextAbt"/>
            </w:pPr>
            <w:r w:rsidRPr="000D6A32">
              <w:rPr>
                <w:rFonts w:ascii="Times New Roman" w:hAnsi="Times New Roman" w:cs="Times New Roman"/>
              </w:rPr>
              <w:t>0.58</w:t>
            </w:r>
          </w:p>
        </w:tc>
        <w:tc>
          <w:tcPr>
            <w:tcW w:w="1929" w:type="dxa"/>
            <w:noWrap/>
          </w:tcPr>
          <w:p w:rsidR="009942E3" w:rsidRPr="000D6A32" w:rsidP="00CB1C05" w14:paraId="4D0B627E" w14:textId="77777777">
            <w:pPr>
              <w:pStyle w:val="RTableTextAbt"/>
            </w:pPr>
            <w:r w:rsidRPr="000D6A32">
              <w:rPr>
                <w:rFonts w:ascii="Times New Roman" w:hAnsi="Times New Roman" w:cs="Times New Roman"/>
              </w:rPr>
              <w:t>0.57</w:t>
            </w:r>
          </w:p>
        </w:tc>
        <w:tc>
          <w:tcPr>
            <w:tcW w:w="1597" w:type="dxa"/>
            <w:noWrap/>
          </w:tcPr>
          <w:p w:rsidR="009942E3" w:rsidRPr="000D6A32" w:rsidP="00CB1C05" w14:paraId="48CE54A3" w14:textId="77777777">
            <w:pPr>
              <w:pStyle w:val="RTableTextAbt"/>
            </w:pPr>
            <w:r w:rsidRPr="000D6A32">
              <w:rPr>
                <w:rFonts w:ascii="Times New Roman" w:hAnsi="Times New Roman" w:cs="Times New Roman"/>
              </w:rPr>
              <w:t>0.56</w:t>
            </w:r>
          </w:p>
        </w:tc>
      </w:tr>
    </w:tbl>
    <w:p w:rsidR="009F60B1" w:rsidP="00CB1C05" w14:paraId="2C9A4D91" w14:textId="77777777"/>
    <w:tbl>
      <w:tblPr>
        <w:tblStyle w:val="TableGrid"/>
        <w:tblW w:w="0" w:type="auto"/>
        <w:tblLook w:val="04A0"/>
      </w:tblPr>
      <w:tblGrid>
        <w:gridCol w:w="2025"/>
        <w:gridCol w:w="958"/>
        <w:gridCol w:w="922"/>
        <w:gridCol w:w="1929"/>
        <w:gridCol w:w="1929"/>
        <w:gridCol w:w="1597"/>
      </w:tblGrid>
      <w:tr w14:paraId="792F6F13" w14:textId="77777777" w:rsidTr="003222EC">
        <w:tblPrEx>
          <w:tblW w:w="0" w:type="auto"/>
          <w:tblLook w:val="04A0"/>
        </w:tblPrEx>
        <w:trPr>
          <w:trHeight w:val="300"/>
        </w:trPr>
        <w:tc>
          <w:tcPr>
            <w:tcW w:w="9360" w:type="dxa"/>
            <w:gridSpan w:val="6"/>
            <w:tcBorders>
              <w:top w:val="nil"/>
              <w:left w:val="nil"/>
              <w:bottom w:val="single" w:sz="4" w:space="0" w:color="auto"/>
              <w:right w:val="nil"/>
            </w:tcBorders>
            <w:shd w:val="clear" w:color="auto" w:fill="auto"/>
            <w:noWrap/>
          </w:tcPr>
          <w:p w:rsidR="00964FBD" w:rsidRPr="000565D2" w:rsidP="00CB1C05" w14:paraId="369E7D08" w14:textId="77777777">
            <w:pPr>
              <w:pStyle w:val="TableTitleA"/>
              <w:rPr>
                <w:lang w:val="fr-FR"/>
              </w:rPr>
            </w:pPr>
            <w:bookmarkStart w:id="1552" w:name="_Toc121142737"/>
            <w:bookmarkStart w:id="1553" w:name="_Toc165379763"/>
            <w:r w:rsidRPr="000565D2">
              <w:rPr>
                <w:lang w:val="fr-FR"/>
              </w:rPr>
              <w:t xml:space="preserve">Table </w:t>
            </w:r>
            <w:r w:rsidR="00C41987">
              <w:rPr>
                <w:lang w:val="fr-FR"/>
              </w:rPr>
              <w:fldChar w:fldCharType="begin" w:fldLock="1"/>
            </w:r>
            <w:r w:rsidR="00C41987">
              <w:rPr>
                <w:lang w:val="fr-FR"/>
              </w:rPr>
              <w:instrText xml:space="preserve"> STYLEREF 1 \s </w:instrText>
            </w:r>
            <w:r w:rsidR="00C41987">
              <w:rPr>
                <w:lang w:val="fr-FR"/>
              </w:rPr>
              <w:fldChar w:fldCharType="separate"/>
            </w:r>
            <w:r w:rsidR="0092222B">
              <w:rPr>
                <w:noProof/>
                <w:lang w:val="fr-FR"/>
              </w:rPr>
              <w:t>10</w:t>
            </w:r>
            <w:r w:rsidR="00C41987">
              <w:rPr>
                <w:lang w:val="fr-FR"/>
              </w:rPr>
              <w:fldChar w:fldCharType="end"/>
            </w:r>
            <w:r w:rsidR="00C41987">
              <w:rPr>
                <w:lang w:val="fr-FR"/>
              </w:rPr>
              <w:noBreakHyphen/>
            </w:r>
            <w:r w:rsidR="00137665">
              <w:rPr>
                <w:lang w:val="fr-FR"/>
              </w:rPr>
              <w:fldChar w:fldCharType="begin" w:fldLock="1"/>
            </w:r>
            <w:r w:rsidR="00137665">
              <w:rPr>
                <w:lang w:val="fr-FR"/>
              </w:rPr>
              <w:instrText xml:space="preserve"> SEQ Table \* ARABIC \s 1 </w:instrText>
            </w:r>
            <w:r w:rsidR="00137665">
              <w:rPr>
                <w:lang w:val="fr-FR"/>
              </w:rPr>
              <w:fldChar w:fldCharType="separate"/>
            </w:r>
            <w:r w:rsidR="0092222B">
              <w:rPr>
                <w:noProof/>
                <w:lang w:val="fr-FR"/>
              </w:rPr>
              <w:t>17</w:t>
            </w:r>
            <w:r w:rsidR="00137665">
              <w:rPr>
                <w:lang w:val="fr-FR"/>
              </w:rPr>
              <w:fldChar w:fldCharType="end"/>
            </w:r>
            <w:r w:rsidRPr="000565D2">
              <w:rPr>
                <w:lang w:val="fr-FR"/>
              </w:rPr>
              <w:t>: Ducommun Aerostructures Inc, Orange, CA</w:t>
            </w:r>
            <w:bookmarkEnd w:id="1552"/>
            <w:bookmarkEnd w:id="1553"/>
          </w:p>
        </w:tc>
      </w:tr>
      <w:tr w14:paraId="169DEBD4" w14:textId="77777777" w:rsidTr="00DD48E8">
        <w:tblPrEx>
          <w:tblW w:w="0" w:type="auto"/>
          <w:tblLook w:val="04A0"/>
        </w:tblPrEx>
        <w:trPr>
          <w:trHeight w:val="300"/>
        </w:trPr>
        <w:tc>
          <w:tcPr>
            <w:tcW w:w="2025" w:type="dxa"/>
            <w:tcBorders>
              <w:top w:val="single" w:sz="4" w:space="0" w:color="auto"/>
            </w:tcBorders>
            <w:shd w:val="clear" w:color="auto" w:fill="48A9C5"/>
            <w:noWrap/>
            <w:hideMark/>
          </w:tcPr>
          <w:p w:rsidR="00C41E98" w:rsidRPr="008D1FE0" w:rsidP="00CB1C05" w14:paraId="2BC51D92" w14:textId="77777777">
            <w:pPr>
              <w:pStyle w:val="TableSubtitle"/>
            </w:pPr>
            <w:r w:rsidRPr="008D1FE0">
              <w:t>Demographic</w:t>
            </w:r>
          </w:p>
        </w:tc>
        <w:tc>
          <w:tcPr>
            <w:tcW w:w="958" w:type="dxa"/>
            <w:tcBorders>
              <w:top w:val="single" w:sz="4" w:space="0" w:color="auto"/>
            </w:tcBorders>
            <w:shd w:val="clear" w:color="auto" w:fill="48A9C5"/>
            <w:noWrap/>
            <w:hideMark/>
          </w:tcPr>
          <w:p w:rsidR="00C41E98" w:rsidRPr="008D1FE0" w:rsidP="00CB1C05" w14:paraId="440C32A5" w14:textId="77777777">
            <w:pPr>
              <w:pStyle w:val="TableSubtitle"/>
            </w:pPr>
            <w:r w:rsidRPr="008D1FE0">
              <w:t>National</w:t>
            </w:r>
          </w:p>
        </w:tc>
        <w:tc>
          <w:tcPr>
            <w:tcW w:w="922" w:type="dxa"/>
            <w:tcBorders>
              <w:top w:val="single" w:sz="4" w:space="0" w:color="auto"/>
            </w:tcBorders>
            <w:shd w:val="clear" w:color="auto" w:fill="48A9C5"/>
            <w:noWrap/>
            <w:hideMark/>
          </w:tcPr>
          <w:p w:rsidR="00C41E98" w:rsidRPr="008D1FE0" w:rsidP="00CB1C05" w14:paraId="22FFBE28" w14:textId="77777777">
            <w:pPr>
              <w:pStyle w:val="TableSubtitle"/>
            </w:pPr>
            <w:r w:rsidRPr="008D1FE0">
              <w:t>Rural</w:t>
            </w:r>
          </w:p>
        </w:tc>
        <w:tc>
          <w:tcPr>
            <w:tcW w:w="1929" w:type="dxa"/>
            <w:tcBorders>
              <w:top w:val="single" w:sz="4" w:space="0" w:color="auto"/>
            </w:tcBorders>
            <w:shd w:val="clear" w:color="auto" w:fill="48A9C5"/>
            <w:noWrap/>
            <w:hideMark/>
          </w:tcPr>
          <w:p w:rsidR="00C41E98" w:rsidRPr="008D1FE0" w:rsidP="00CB1C05" w14:paraId="482ED2AE" w14:textId="77777777">
            <w:pPr>
              <w:pStyle w:val="TableSubtitle"/>
            </w:pPr>
            <w:r w:rsidRPr="00A25C50">
              <w:t xml:space="preserve"> 1</w:t>
            </w:r>
            <w:r>
              <w:t>-</w:t>
            </w:r>
            <w:r w:rsidRPr="00A25C50">
              <w:t>Mile Average</w:t>
            </w:r>
          </w:p>
        </w:tc>
        <w:tc>
          <w:tcPr>
            <w:tcW w:w="1929" w:type="dxa"/>
            <w:tcBorders>
              <w:top w:val="single" w:sz="4" w:space="0" w:color="auto"/>
            </w:tcBorders>
            <w:shd w:val="clear" w:color="auto" w:fill="48A9C5"/>
            <w:noWrap/>
            <w:hideMark/>
          </w:tcPr>
          <w:p w:rsidR="00C41E98" w:rsidRPr="008D1FE0" w:rsidP="00CB1C05" w14:paraId="4755485C" w14:textId="77777777">
            <w:pPr>
              <w:pStyle w:val="TableSubtitle"/>
            </w:pPr>
            <w:r w:rsidRPr="00A25C50">
              <w:t>3</w:t>
            </w:r>
            <w:r>
              <w:t>-</w:t>
            </w:r>
            <w:r w:rsidRPr="00A25C50">
              <w:t>Mile Average</w:t>
            </w:r>
          </w:p>
        </w:tc>
        <w:tc>
          <w:tcPr>
            <w:tcW w:w="1597" w:type="dxa"/>
            <w:tcBorders>
              <w:top w:val="single" w:sz="4" w:space="0" w:color="auto"/>
            </w:tcBorders>
            <w:shd w:val="clear" w:color="auto" w:fill="48A9C5"/>
            <w:noWrap/>
            <w:hideMark/>
          </w:tcPr>
          <w:p w:rsidR="00C41E98" w:rsidRPr="008D1FE0" w:rsidP="00CB1C05" w14:paraId="2DC5C186" w14:textId="77777777">
            <w:pPr>
              <w:pStyle w:val="TableSubtitle"/>
            </w:pPr>
            <w:r w:rsidRPr="00A25C50">
              <w:t>5</w:t>
            </w:r>
            <w:r>
              <w:t>-</w:t>
            </w:r>
            <w:r w:rsidRPr="00A25C50">
              <w:t>Mile Average</w:t>
            </w:r>
          </w:p>
        </w:tc>
      </w:tr>
      <w:tr w14:paraId="030E6FD9" w14:textId="77777777" w:rsidTr="003222EC">
        <w:tblPrEx>
          <w:tblW w:w="0" w:type="auto"/>
          <w:tblLook w:val="04A0"/>
        </w:tblPrEx>
        <w:trPr>
          <w:trHeight w:val="300"/>
        </w:trPr>
        <w:tc>
          <w:tcPr>
            <w:tcW w:w="2025" w:type="dxa"/>
            <w:noWrap/>
            <w:hideMark/>
          </w:tcPr>
          <w:p w:rsidR="009F60B1" w:rsidRPr="00CC427A" w:rsidP="00CB1C05" w14:paraId="436CD5B1" w14:textId="77777777">
            <w:pPr>
              <w:pStyle w:val="LTableTextAbt"/>
              <w:rPr>
                <w:rFonts w:ascii="Times New Roman" w:hAnsi="Times New Roman" w:cs="Times New Roman"/>
                <w:b/>
                <w:bCs w:val="0"/>
              </w:rPr>
            </w:pPr>
            <w:r w:rsidRPr="00CC427A">
              <w:rPr>
                <w:rFonts w:ascii="Times New Roman" w:hAnsi="Times New Roman" w:cs="Times New Roman"/>
                <w:b/>
                <w:bCs w:val="0"/>
              </w:rPr>
              <w:t>Median Income</w:t>
            </w:r>
          </w:p>
        </w:tc>
        <w:tc>
          <w:tcPr>
            <w:tcW w:w="958" w:type="dxa"/>
            <w:noWrap/>
            <w:hideMark/>
          </w:tcPr>
          <w:p w:rsidR="009F60B1" w:rsidRPr="00CC427A" w:rsidP="00CB1C05" w14:paraId="414ED18D" w14:textId="77777777">
            <w:pPr>
              <w:pStyle w:val="RTableTextAbt"/>
              <w:rPr>
                <w:rFonts w:ascii="Times New Roman" w:hAnsi="Times New Roman" w:cs="Times New Roman"/>
              </w:rPr>
            </w:pPr>
            <w:r w:rsidRPr="00CC427A">
              <w:rPr>
                <w:rFonts w:ascii="Times New Roman" w:hAnsi="Times New Roman" w:cs="Times New Roman"/>
              </w:rPr>
              <w:t>$64,994</w:t>
            </w:r>
          </w:p>
        </w:tc>
        <w:tc>
          <w:tcPr>
            <w:tcW w:w="922" w:type="dxa"/>
            <w:noWrap/>
            <w:hideMark/>
          </w:tcPr>
          <w:p w:rsidR="009F60B1" w:rsidRPr="00CC427A" w:rsidP="00CB1C05" w14:paraId="07C9D76E" w14:textId="77777777">
            <w:pPr>
              <w:pStyle w:val="RTableTextAbt"/>
              <w:rPr>
                <w:rFonts w:ascii="Times New Roman" w:hAnsi="Times New Roman" w:cs="Times New Roman"/>
              </w:rPr>
            </w:pPr>
            <w:r w:rsidRPr="00CC427A">
              <w:rPr>
                <w:rFonts w:ascii="Times New Roman" w:hAnsi="Times New Roman" w:cs="Times New Roman"/>
              </w:rPr>
              <w:t>$51,878</w:t>
            </w:r>
          </w:p>
        </w:tc>
        <w:tc>
          <w:tcPr>
            <w:tcW w:w="1929" w:type="dxa"/>
            <w:noWrap/>
            <w:hideMark/>
          </w:tcPr>
          <w:p w:rsidR="009F60B1" w:rsidRPr="00CC427A" w:rsidP="00CB1C05" w14:paraId="655A5C31" w14:textId="77777777">
            <w:pPr>
              <w:pStyle w:val="RTableTextAbt"/>
              <w:rPr>
                <w:rFonts w:ascii="Times New Roman" w:hAnsi="Times New Roman" w:cs="Times New Roman"/>
              </w:rPr>
            </w:pPr>
            <w:r w:rsidRPr="00CC427A">
              <w:rPr>
                <w:rFonts w:ascii="Times New Roman" w:hAnsi="Times New Roman" w:cs="Times New Roman"/>
              </w:rPr>
              <w:t>$94,358</w:t>
            </w:r>
          </w:p>
        </w:tc>
        <w:tc>
          <w:tcPr>
            <w:tcW w:w="1929" w:type="dxa"/>
            <w:noWrap/>
            <w:hideMark/>
          </w:tcPr>
          <w:p w:rsidR="009F60B1" w:rsidRPr="00CC427A" w:rsidP="00CB1C05" w14:paraId="568FBDB5" w14:textId="77777777">
            <w:pPr>
              <w:pStyle w:val="RTableTextAbt"/>
              <w:rPr>
                <w:rFonts w:ascii="Times New Roman" w:hAnsi="Times New Roman" w:cs="Times New Roman"/>
              </w:rPr>
            </w:pPr>
            <w:r w:rsidRPr="00CC427A">
              <w:rPr>
                <w:rFonts w:ascii="Times New Roman" w:hAnsi="Times New Roman" w:cs="Times New Roman"/>
              </w:rPr>
              <w:t>$90,261</w:t>
            </w:r>
          </w:p>
        </w:tc>
        <w:tc>
          <w:tcPr>
            <w:tcW w:w="1597" w:type="dxa"/>
            <w:noWrap/>
            <w:hideMark/>
          </w:tcPr>
          <w:p w:rsidR="009F60B1" w:rsidRPr="00CC427A" w:rsidP="00CB1C05" w14:paraId="636DB6E6" w14:textId="77777777">
            <w:pPr>
              <w:pStyle w:val="RTableTextAbt"/>
              <w:rPr>
                <w:rFonts w:ascii="Times New Roman" w:hAnsi="Times New Roman" w:cs="Times New Roman"/>
              </w:rPr>
            </w:pPr>
            <w:r w:rsidRPr="00CC427A">
              <w:rPr>
                <w:rFonts w:ascii="Times New Roman" w:hAnsi="Times New Roman" w:cs="Times New Roman"/>
              </w:rPr>
              <w:t>$91,805</w:t>
            </w:r>
          </w:p>
        </w:tc>
      </w:tr>
      <w:tr w14:paraId="233FCF83" w14:textId="77777777" w:rsidTr="003222EC">
        <w:tblPrEx>
          <w:tblW w:w="0" w:type="auto"/>
          <w:tblLook w:val="04A0"/>
        </w:tblPrEx>
        <w:trPr>
          <w:trHeight w:val="300"/>
        </w:trPr>
        <w:tc>
          <w:tcPr>
            <w:tcW w:w="2025" w:type="dxa"/>
            <w:noWrap/>
            <w:hideMark/>
          </w:tcPr>
          <w:p w:rsidR="009F60B1" w:rsidRPr="00CC427A" w:rsidP="00CB1C05" w14:paraId="5BE58696" w14:textId="77777777">
            <w:pPr>
              <w:pStyle w:val="LTableTextAbt"/>
              <w:rPr>
                <w:rFonts w:ascii="Times New Roman" w:hAnsi="Times New Roman" w:cs="Times New Roman"/>
                <w:b/>
                <w:bCs w:val="0"/>
              </w:rPr>
            </w:pPr>
            <w:r w:rsidRPr="00CC427A">
              <w:rPr>
                <w:rFonts w:ascii="Times New Roman" w:hAnsi="Times New Roman" w:cs="Times New Roman"/>
                <w:b/>
                <w:bCs w:val="0"/>
              </w:rPr>
              <w:t>White</w:t>
            </w:r>
          </w:p>
        </w:tc>
        <w:tc>
          <w:tcPr>
            <w:tcW w:w="958" w:type="dxa"/>
            <w:noWrap/>
            <w:hideMark/>
          </w:tcPr>
          <w:p w:rsidR="009F60B1" w:rsidRPr="00CC427A" w:rsidP="00CB1C05" w14:paraId="0F690F86" w14:textId="77777777">
            <w:pPr>
              <w:pStyle w:val="RTableTextAbt"/>
              <w:rPr>
                <w:rFonts w:ascii="Times New Roman" w:hAnsi="Times New Roman" w:cs="Times New Roman"/>
              </w:rPr>
            </w:pPr>
            <w:r w:rsidRPr="00CC427A">
              <w:rPr>
                <w:rFonts w:ascii="Times New Roman" w:hAnsi="Times New Roman" w:cs="Times New Roman"/>
              </w:rPr>
              <w:t>70.4%</w:t>
            </w:r>
          </w:p>
        </w:tc>
        <w:tc>
          <w:tcPr>
            <w:tcW w:w="922" w:type="dxa"/>
            <w:noWrap/>
            <w:hideMark/>
          </w:tcPr>
          <w:p w:rsidR="009F60B1" w:rsidRPr="00CC427A" w:rsidP="00CB1C05" w14:paraId="4C8548CB" w14:textId="77777777">
            <w:pPr>
              <w:pStyle w:val="RTableTextAbt"/>
              <w:rPr>
                <w:rFonts w:ascii="Times New Roman" w:hAnsi="Times New Roman" w:cs="Times New Roman"/>
              </w:rPr>
            </w:pPr>
            <w:r w:rsidRPr="00CC427A">
              <w:rPr>
                <w:rFonts w:ascii="Times New Roman" w:hAnsi="Times New Roman" w:cs="Times New Roman"/>
              </w:rPr>
              <w:t>87.6%</w:t>
            </w:r>
          </w:p>
        </w:tc>
        <w:tc>
          <w:tcPr>
            <w:tcW w:w="1929" w:type="dxa"/>
            <w:noWrap/>
            <w:hideMark/>
          </w:tcPr>
          <w:p w:rsidR="009F60B1" w:rsidRPr="00CC427A" w:rsidP="00CB1C05" w14:paraId="304667AB" w14:textId="77777777">
            <w:pPr>
              <w:pStyle w:val="RTableTextAbt"/>
              <w:rPr>
                <w:rFonts w:ascii="Times New Roman" w:hAnsi="Times New Roman" w:cs="Times New Roman"/>
              </w:rPr>
            </w:pPr>
            <w:r w:rsidRPr="00CC427A">
              <w:rPr>
                <w:rFonts w:ascii="Times New Roman" w:hAnsi="Times New Roman" w:cs="Times New Roman"/>
              </w:rPr>
              <w:t>66.7%</w:t>
            </w:r>
          </w:p>
        </w:tc>
        <w:tc>
          <w:tcPr>
            <w:tcW w:w="1929" w:type="dxa"/>
            <w:noWrap/>
            <w:hideMark/>
          </w:tcPr>
          <w:p w:rsidR="009F60B1" w:rsidRPr="00CC427A" w:rsidP="00CB1C05" w14:paraId="1803CF62" w14:textId="77777777">
            <w:pPr>
              <w:pStyle w:val="RTableTextAbt"/>
              <w:rPr>
                <w:rFonts w:ascii="Times New Roman" w:hAnsi="Times New Roman" w:cs="Times New Roman"/>
              </w:rPr>
            </w:pPr>
            <w:r w:rsidRPr="00CC427A">
              <w:rPr>
                <w:rFonts w:ascii="Times New Roman" w:hAnsi="Times New Roman" w:cs="Times New Roman"/>
              </w:rPr>
              <w:t>66.3%</w:t>
            </w:r>
          </w:p>
        </w:tc>
        <w:tc>
          <w:tcPr>
            <w:tcW w:w="1597" w:type="dxa"/>
            <w:noWrap/>
            <w:hideMark/>
          </w:tcPr>
          <w:p w:rsidR="009F60B1" w:rsidRPr="00CC427A" w:rsidP="00CB1C05" w14:paraId="6537A848" w14:textId="77777777">
            <w:pPr>
              <w:pStyle w:val="RTableTextAbt"/>
              <w:rPr>
                <w:rFonts w:ascii="Times New Roman" w:hAnsi="Times New Roman" w:cs="Times New Roman"/>
              </w:rPr>
            </w:pPr>
            <w:r w:rsidRPr="00CC427A">
              <w:rPr>
                <w:rFonts w:ascii="Times New Roman" w:hAnsi="Times New Roman" w:cs="Times New Roman"/>
              </w:rPr>
              <w:t>61.3%</w:t>
            </w:r>
          </w:p>
        </w:tc>
      </w:tr>
      <w:tr w14:paraId="54FBA634" w14:textId="77777777" w:rsidTr="003222EC">
        <w:tblPrEx>
          <w:tblW w:w="0" w:type="auto"/>
          <w:tblLook w:val="04A0"/>
        </w:tblPrEx>
        <w:trPr>
          <w:trHeight w:val="300"/>
        </w:trPr>
        <w:tc>
          <w:tcPr>
            <w:tcW w:w="2025" w:type="dxa"/>
            <w:noWrap/>
            <w:hideMark/>
          </w:tcPr>
          <w:p w:rsidR="009F60B1" w:rsidRPr="00CC427A" w:rsidP="00CB1C05" w14:paraId="6208AA02" w14:textId="77777777">
            <w:pPr>
              <w:pStyle w:val="LTableTextAbt"/>
              <w:rPr>
                <w:rFonts w:ascii="Times New Roman" w:hAnsi="Times New Roman" w:cs="Times New Roman"/>
                <w:b/>
                <w:bCs w:val="0"/>
              </w:rPr>
            </w:pPr>
            <w:r w:rsidRPr="00CC427A">
              <w:rPr>
                <w:rFonts w:ascii="Times New Roman" w:hAnsi="Times New Roman" w:cs="Times New Roman"/>
                <w:b/>
                <w:bCs w:val="0"/>
              </w:rPr>
              <w:t>Black</w:t>
            </w:r>
          </w:p>
        </w:tc>
        <w:tc>
          <w:tcPr>
            <w:tcW w:w="958" w:type="dxa"/>
            <w:noWrap/>
            <w:hideMark/>
          </w:tcPr>
          <w:p w:rsidR="009F60B1" w:rsidRPr="00CC427A" w:rsidP="00CB1C05" w14:paraId="016EEB44" w14:textId="77777777">
            <w:pPr>
              <w:pStyle w:val="RTableTextAbt"/>
              <w:rPr>
                <w:rFonts w:ascii="Times New Roman" w:hAnsi="Times New Roman" w:cs="Times New Roman"/>
              </w:rPr>
            </w:pPr>
            <w:r w:rsidRPr="00CC427A">
              <w:rPr>
                <w:rFonts w:ascii="Times New Roman" w:hAnsi="Times New Roman" w:cs="Times New Roman"/>
              </w:rPr>
              <w:t>12.6%</w:t>
            </w:r>
          </w:p>
        </w:tc>
        <w:tc>
          <w:tcPr>
            <w:tcW w:w="922" w:type="dxa"/>
            <w:noWrap/>
            <w:hideMark/>
          </w:tcPr>
          <w:p w:rsidR="009F60B1" w:rsidRPr="00CC427A" w:rsidP="00CB1C05" w14:paraId="17444FB2" w14:textId="77777777">
            <w:pPr>
              <w:pStyle w:val="RTableTextAbt"/>
              <w:rPr>
                <w:rFonts w:ascii="Times New Roman" w:hAnsi="Times New Roman" w:cs="Times New Roman"/>
              </w:rPr>
            </w:pPr>
            <w:r w:rsidRPr="00CC427A">
              <w:rPr>
                <w:rFonts w:ascii="Times New Roman" w:hAnsi="Times New Roman" w:cs="Times New Roman"/>
              </w:rPr>
              <w:t>5.8%</w:t>
            </w:r>
          </w:p>
        </w:tc>
        <w:tc>
          <w:tcPr>
            <w:tcW w:w="1929" w:type="dxa"/>
            <w:noWrap/>
            <w:hideMark/>
          </w:tcPr>
          <w:p w:rsidR="009F60B1" w:rsidRPr="00CC427A" w:rsidP="00CB1C05" w14:paraId="32B217CA" w14:textId="77777777">
            <w:pPr>
              <w:pStyle w:val="RTableTextAbt"/>
              <w:rPr>
                <w:rFonts w:ascii="Times New Roman" w:hAnsi="Times New Roman" w:cs="Times New Roman"/>
              </w:rPr>
            </w:pPr>
            <w:r w:rsidRPr="00CC427A">
              <w:rPr>
                <w:rFonts w:ascii="Times New Roman" w:hAnsi="Times New Roman" w:cs="Times New Roman"/>
              </w:rPr>
              <w:t>1.3%</w:t>
            </w:r>
          </w:p>
        </w:tc>
        <w:tc>
          <w:tcPr>
            <w:tcW w:w="1929" w:type="dxa"/>
            <w:noWrap/>
            <w:hideMark/>
          </w:tcPr>
          <w:p w:rsidR="009F60B1" w:rsidRPr="00CC427A" w:rsidP="00CB1C05" w14:paraId="7547613B" w14:textId="77777777">
            <w:pPr>
              <w:pStyle w:val="RTableTextAbt"/>
              <w:rPr>
                <w:rFonts w:ascii="Times New Roman" w:hAnsi="Times New Roman" w:cs="Times New Roman"/>
              </w:rPr>
            </w:pPr>
            <w:r w:rsidRPr="00CC427A">
              <w:rPr>
                <w:rFonts w:ascii="Times New Roman" w:hAnsi="Times New Roman" w:cs="Times New Roman"/>
              </w:rPr>
              <w:t>1.6%</w:t>
            </w:r>
          </w:p>
        </w:tc>
        <w:tc>
          <w:tcPr>
            <w:tcW w:w="1597" w:type="dxa"/>
            <w:noWrap/>
            <w:hideMark/>
          </w:tcPr>
          <w:p w:rsidR="009F60B1" w:rsidRPr="00CC427A" w:rsidP="00CB1C05" w14:paraId="4E6A0982" w14:textId="77777777">
            <w:pPr>
              <w:pStyle w:val="RTableTextAbt"/>
              <w:rPr>
                <w:rFonts w:ascii="Times New Roman" w:hAnsi="Times New Roman" w:cs="Times New Roman"/>
              </w:rPr>
            </w:pPr>
            <w:r w:rsidRPr="00CC427A">
              <w:rPr>
                <w:rFonts w:ascii="Times New Roman" w:hAnsi="Times New Roman" w:cs="Times New Roman"/>
              </w:rPr>
              <w:t>1.9%</w:t>
            </w:r>
          </w:p>
        </w:tc>
      </w:tr>
      <w:tr w14:paraId="26D0E73C" w14:textId="77777777" w:rsidTr="003222EC">
        <w:tblPrEx>
          <w:tblW w:w="0" w:type="auto"/>
          <w:tblLook w:val="04A0"/>
        </w:tblPrEx>
        <w:trPr>
          <w:trHeight w:val="300"/>
        </w:trPr>
        <w:tc>
          <w:tcPr>
            <w:tcW w:w="2025" w:type="dxa"/>
            <w:noWrap/>
            <w:hideMark/>
          </w:tcPr>
          <w:p w:rsidR="009F60B1" w:rsidRPr="00CC427A" w:rsidP="00CB1C05" w14:paraId="5523FAE5" w14:textId="77777777">
            <w:pPr>
              <w:pStyle w:val="LTableTextAbt"/>
              <w:rPr>
                <w:rFonts w:ascii="Times New Roman" w:hAnsi="Times New Roman" w:cs="Times New Roman"/>
                <w:b/>
                <w:bCs w:val="0"/>
              </w:rPr>
            </w:pPr>
            <w:r w:rsidRPr="00CC427A">
              <w:rPr>
                <w:rFonts w:ascii="Times New Roman" w:hAnsi="Times New Roman" w:cs="Times New Roman"/>
                <w:b/>
                <w:bCs w:val="0"/>
              </w:rPr>
              <w:t xml:space="preserve">American Indian </w:t>
            </w:r>
          </w:p>
        </w:tc>
        <w:tc>
          <w:tcPr>
            <w:tcW w:w="958" w:type="dxa"/>
            <w:noWrap/>
            <w:hideMark/>
          </w:tcPr>
          <w:p w:rsidR="009F60B1" w:rsidRPr="00CC427A" w:rsidP="00CB1C05" w14:paraId="605D1382" w14:textId="77777777">
            <w:pPr>
              <w:pStyle w:val="RTableTextAbt"/>
              <w:rPr>
                <w:rFonts w:ascii="Times New Roman" w:hAnsi="Times New Roman" w:cs="Times New Roman"/>
              </w:rPr>
            </w:pPr>
            <w:r w:rsidRPr="00CC427A">
              <w:rPr>
                <w:rFonts w:ascii="Times New Roman" w:hAnsi="Times New Roman" w:cs="Times New Roman"/>
              </w:rPr>
              <w:t>0.8%</w:t>
            </w:r>
          </w:p>
        </w:tc>
        <w:tc>
          <w:tcPr>
            <w:tcW w:w="922" w:type="dxa"/>
            <w:noWrap/>
            <w:hideMark/>
          </w:tcPr>
          <w:p w:rsidR="009F60B1" w:rsidRPr="00CC427A" w:rsidP="00CB1C05" w14:paraId="6DC246C7" w14:textId="77777777">
            <w:pPr>
              <w:pStyle w:val="RTableTextAbt"/>
              <w:rPr>
                <w:rFonts w:ascii="Times New Roman" w:hAnsi="Times New Roman" w:cs="Times New Roman"/>
              </w:rPr>
            </w:pPr>
            <w:r w:rsidRPr="00CC427A">
              <w:rPr>
                <w:rFonts w:ascii="Times New Roman" w:hAnsi="Times New Roman" w:cs="Times New Roman"/>
              </w:rPr>
              <w:t>1.7%</w:t>
            </w:r>
          </w:p>
        </w:tc>
        <w:tc>
          <w:tcPr>
            <w:tcW w:w="1929" w:type="dxa"/>
            <w:noWrap/>
            <w:hideMark/>
          </w:tcPr>
          <w:p w:rsidR="009F60B1" w:rsidRPr="00CC427A" w:rsidP="00CB1C05" w14:paraId="5122375A" w14:textId="77777777">
            <w:pPr>
              <w:pStyle w:val="RTableTextAbt"/>
              <w:rPr>
                <w:rFonts w:ascii="Times New Roman" w:hAnsi="Times New Roman" w:cs="Times New Roman"/>
              </w:rPr>
            </w:pPr>
            <w:r w:rsidRPr="00CC427A">
              <w:rPr>
                <w:rFonts w:ascii="Times New Roman" w:hAnsi="Times New Roman" w:cs="Times New Roman"/>
              </w:rPr>
              <w:t>2.1%</w:t>
            </w:r>
          </w:p>
        </w:tc>
        <w:tc>
          <w:tcPr>
            <w:tcW w:w="1929" w:type="dxa"/>
            <w:noWrap/>
            <w:hideMark/>
          </w:tcPr>
          <w:p w:rsidR="009F60B1" w:rsidRPr="00CC427A" w:rsidP="00CB1C05" w14:paraId="28B269AA" w14:textId="77777777">
            <w:pPr>
              <w:pStyle w:val="RTableTextAbt"/>
              <w:rPr>
                <w:rFonts w:ascii="Times New Roman" w:hAnsi="Times New Roman" w:cs="Times New Roman"/>
              </w:rPr>
            </w:pPr>
            <w:r w:rsidRPr="00CC427A">
              <w:rPr>
                <w:rFonts w:ascii="Times New Roman" w:hAnsi="Times New Roman" w:cs="Times New Roman"/>
              </w:rPr>
              <w:t>0.8%</w:t>
            </w:r>
          </w:p>
        </w:tc>
        <w:tc>
          <w:tcPr>
            <w:tcW w:w="1597" w:type="dxa"/>
            <w:noWrap/>
            <w:hideMark/>
          </w:tcPr>
          <w:p w:rsidR="009F60B1" w:rsidRPr="00CC427A" w:rsidP="00CB1C05" w14:paraId="5F8C5CCC" w14:textId="77777777">
            <w:pPr>
              <w:pStyle w:val="RTableTextAbt"/>
              <w:rPr>
                <w:rFonts w:ascii="Times New Roman" w:hAnsi="Times New Roman" w:cs="Times New Roman"/>
              </w:rPr>
            </w:pPr>
            <w:r w:rsidRPr="00CC427A">
              <w:rPr>
                <w:rFonts w:ascii="Times New Roman" w:hAnsi="Times New Roman" w:cs="Times New Roman"/>
              </w:rPr>
              <w:t>0.6%</w:t>
            </w:r>
          </w:p>
        </w:tc>
      </w:tr>
      <w:tr w14:paraId="30B3ADA7" w14:textId="77777777" w:rsidTr="003222EC">
        <w:tblPrEx>
          <w:tblW w:w="0" w:type="auto"/>
          <w:tblLook w:val="04A0"/>
        </w:tblPrEx>
        <w:trPr>
          <w:trHeight w:val="300"/>
        </w:trPr>
        <w:tc>
          <w:tcPr>
            <w:tcW w:w="2025" w:type="dxa"/>
            <w:noWrap/>
            <w:hideMark/>
          </w:tcPr>
          <w:p w:rsidR="009F60B1" w:rsidRPr="00CC427A" w:rsidP="00CB1C05" w14:paraId="3743BC91" w14:textId="77777777">
            <w:pPr>
              <w:pStyle w:val="LTableTextAbt"/>
              <w:rPr>
                <w:rFonts w:ascii="Times New Roman" w:hAnsi="Times New Roman" w:cs="Times New Roman"/>
                <w:b/>
                <w:bCs w:val="0"/>
              </w:rPr>
            </w:pPr>
            <w:r w:rsidRPr="00CC427A">
              <w:rPr>
                <w:rFonts w:ascii="Times New Roman" w:hAnsi="Times New Roman" w:cs="Times New Roman"/>
                <w:b/>
                <w:bCs w:val="0"/>
              </w:rPr>
              <w:t>Asian</w:t>
            </w:r>
          </w:p>
        </w:tc>
        <w:tc>
          <w:tcPr>
            <w:tcW w:w="958" w:type="dxa"/>
            <w:noWrap/>
            <w:hideMark/>
          </w:tcPr>
          <w:p w:rsidR="009F60B1" w:rsidRPr="00CC427A" w:rsidP="00CB1C05" w14:paraId="3CA5E35D" w14:textId="77777777">
            <w:pPr>
              <w:pStyle w:val="RTableTextAbt"/>
              <w:rPr>
                <w:rFonts w:ascii="Times New Roman" w:hAnsi="Times New Roman" w:cs="Times New Roman"/>
              </w:rPr>
            </w:pPr>
            <w:r w:rsidRPr="00CC427A">
              <w:rPr>
                <w:rFonts w:ascii="Times New Roman" w:hAnsi="Times New Roman" w:cs="Times New Roman"/>
              </w:rPr>
              <w:t>5.6%</w:t>
            </w:r>
          </w:p>
        </w:tc>
        <w:tc>
          <w:tcPr>
            <w:tcW w:w="922" w:type="dxa"/>
            <w:noWrap/>
            <w:hideMark/>
          </w:tcPr>
          <w:p w:rsidR="009F60B1" w:rsidRPr="00CC427A" w:rsidP="00CB1C05" w14:paraId="431034B6" w14:textId="77777777">
            <w:pPr>
              <w:pStyle w:val="RTableTextAbt"/>
              <w:rPr>
                <w:rFonts w:ascii="Times New Roman" w:hAnsi="Times New Roman" w:cs="Times New Roman"/>
              </w:rPr>
            </w:pPr>
            <w:r w:rsidRPr="00CC427A">
              <w:rPr>
                <w:rFonts w:ascii="Times New Roman" w:hAnsi="Times New Roman" w:cs="Times New Roman"/>
              </w:rPr>
              <w:t>1.2%</w:t>
            </w:r>
          </w:p>
        </w:tc>
        <w:tc>
          <w:tcPr>
            <w:tcW w:w="1929" w:type="dxa"/>
            <w:noWrap/>
            <w:hideMark/>
          </w:tcPr>
          <w:p w:rsidR="009F60B1" w:rsidRPr="00CC427A" w:rsidP="00CB1C05" w14:paraId="5FC3005C" w14:textId="77777777">
            <w:pPr>
              <w:pStyle w:val="RTableTextAbt"/>
              <w:rPr>
                <w:rFonts w:ascii="Times New Roman" w:hAnsi="Times New Roman" w:cs="Times New Roman"/>
              </w:rPr>
            </w:pPr>
            <w:r w:rsidRPr="00CC427A">
              <w:rPr>
                <w:rFonts w:ascii="Times New Roman" w:hAnsi="Times New Roman" w:cs="Times New Roman"/>
              </w:rPr>
              <w:t>14.1%</w:t>
            </w:r>
          </w:p>
        </w:tc>
        <w:tc>
          <w:tcPr>
            <w:tcW w:w="1929" w:type="dxa"/>
            <w:noWrap/>
            <w:hideMark/>
          </w:tcPr>
          <w:p w:rsidR="009F60B1" w:rsidRPr="00CC427A" w:rsidP="00CB1C05" w14:paraId="56F1A5E2" w14:textId="77777777">
            <w:pPr>
              <w:pStyle w:val="RTableTextAbt"/>
              <w:rPr>
                <w:rFonts w:ascii="Times New Roman" w:hAnsi="Times New Roman" w:cs="Times New Roman"/>
              </w:rPr>
            </w:pPr>
            <w:r w:rsidRPr="00CC427A">
              <w:rPr>
                <w:rFonts w:ascii="Times New Roman" w:hAnsi="Times New Roman" w:cs="Times New Roman"/>
              </w:rPr>
              <w:t>13.1%</w:t>
            </w:r>
          </w:p>
        </w:tc>
        <w:tc>
          <w:tcPr>
            <w:tcW w:w="1597" w:type="dxa"/>
            <w:noWrap/>
            <w:hideMark/>
          </w:tcPr>
          <w:p w:rsidR="009F60B1" w:rsidRPr="00CC427A" w:rsidP="00CB1C05" w14:paraId="0F75AE7D" w14:textId="77777777">
            <w:pPr>
              <w:pStyle w:val="RTableTextAbt"/>
              <w:rPr>
                <w:rFonts w:ascii="Times New Roman" w:hAnsi="Times New Roman" w:cs="Times New Roman"/>
              </w:rPr>
            </w:pPr>
            <w:r w:rsidRPr="00CC427A">
              <w:rPr>
                <w:rFonts w:ascii="Times New Roman" w:hAnsi="Times New Roman" w:cs="Times New Roman"/>
              </w:rPr>
              <w:t>14.3%</w:t>
            </w:r>
          </w:p>
        </w:tc>
      </w:tr>
      <w:tr w14:paraId="707A77C4" w14:textId="77777777" w:rsidTr="003222EC">
        <w:tblPrEx>
          <w:tblW w:w="0" w:type="auto"/>
          <w:tblLook w:val="04A0"/>
        </w:tblPrEx>
        <w:trPr>
          <w:trHeight w:val="300"/>
        </w:trPr>
        <w:tc>
          <w:tcPr>
            <w:tcW w:w="2025" w:type="dxa"/>
            <w:noWrap/>
            <w:hideMark/>
          </w:tcPr>
          <w:p w:rsidR="009F60B1" w:rsidRPr="00CC427A" w:rsidP="00CB1C05" w14:paraId="7819BB01" w14:textId="77777777">
            <w:pPr>
              <w:pStyle w:val="LTableTextAbt"/>
              <w:rPr>
                <w:rFonts w:ascii="Times New Roman" w:hAnsi="Times New Roman" w:cs="Times New Roman"/>
                <w:b/>
                <w:bCs w:val="0"/>
              </w:rPr>
            </w:pPr>
            <w:r w:rsidRPr="00CC427A">
              <w:rPr>
                <w:rFonts w:ascii="Times New Roman" w:hAnsi="Times New Roman" w:cs="Times New Roman"/>
                <w:b/>
                <w:bCs w:val="0"/>
              </w:rPr>
              <w:t>Pacific Islander</w:t>
            </w:r>
          </w:p>
        </w:tc>
        <w:tc>
          <w:tcPr>
            <w:tcW w:w="958" w:type="dxa"/>
            <w:noWrap/>
            <w:hideMark/>
          </w:tcPr>
          <w:p w:rsidR="009F60B1" w:rsidRPr="00CC427A" w:rsidP="00CB1C05" w14:paraId="0E27FF51" w14:textId="77777777">
            <w:pPr>
              <w:pStyle w:val="RTableTextAbt"/>
              <w:rPr>
                <w:rFonts w:ascii="Times New Roman" w:hAnsi="Times New Roman" w:cs="Times New Roman"/>
              </w:rPr>
            </w:pPr>
            <w:r w:rsidRPr="00CC427A">
              <w:rPr>
                <w:rFonts w:ascii="Times New Roman" w:hAnsi="Times New Roman" w:cs="Times New Roman"/>
              </w:rPr>
              <w:t>0.2%</w:t>
            </w:r>
          </w:p>
        </w:tc>
        <w:tc>
          <w:tcPr>
            <w:tcW w:w="922" w:type="dxa"/>
            <w:noWrap/>
            <w:hideMark/>
          </w:tcPr>
          <w:p w:rsidR="009F60B1" w:rsidRPr="00CC427A" w:rsidP="00CB1C05" w14:paraId="2F7A73E9" w14:textId="77777777">
            <w:pPr>
              <w:pStyle w:val="RTableTextAbt"/>
              <w:rPr>
                <w:rFonts w:ascii="Times New Roman" w:hAnsi="Times New Roman" w:cs="Times New Roman"/>
              </w:rPr>
            </w:pPr>
            <w:r w:rsidRPr="00CC427A">
              <w:rPr>
                <w:rFonts w:ascii="Times New Roman" w:hAnsi="Times New Roman" w:cs="Times New Roman"/>
              </w:rPr>
              <w:t>0.1%</w:t>
            </w:r>
          </w:p>
        </w:tc>
        <w:tc>
          <w:tcPr>
            <w:tcW w:w="1929" w:type="dxa"/>
            <w:noWrap/>
            <w:hideMark/>
          </w:tcPr>
          <w:p w:rsidR="009F60B1" w:rsidRPr="00CC427A" w:rsidP="00CB1C05" w14:paraId="07BD6EF1" w14:textId="77777777">
            <w:pPr>
              <w:pStyle w:val="RTableTextAbt"/>
              <w:rPr>
                <w:rFonts w:ascii="Times New Roman" w:hAnsi="Times New Roman" w:cs="Times New Roman"/>
              </w:rPr>
            </w:pPr>
            <w:r w:rsidRPr="00CC427A">
              <w:rPr>
                <w:rFonts w:ascii="Times New Roman" w:hAnsi="Times New Roman" w:cs="Times New Roman"/>
              </w:rPr>
              <w:t>0.1%</w:t>
            </w:r>
          </w:p>
        </w:tc>
        <w:tc>
          <w:tcPr>
            <w:tcW w:w="1929" w:type="dxa"/>
            <w:noWrap/>
            <w:hideMark/>
          </w:tcPr>
          <w:p w:rsidR="009F60B1" w:rsidRPr="00CC427A" w:rsidP="00CB1C05" w14:paraId="0955B6FF" w14:textId="77777777">
            <w:pPr>
              <w:pStyle w:val="RTableTextAbt"/>
              <w:rPr>
                <w:rFonts w:ascii="Times New Roman" w:hAnsi="Times New Roman" w:cs="Times New Roman"/>
              </w:rPr>
            </w:pPr>
            <w:r w:rsidRPr="00CC427A">
              <w:rPr>
                <w:rFonts w:ascii="Times New Roman" w:hAnsi="Times New Roman" w:cs="Times New Roman"/>
              </w:rPr>
              <w:t>0.4%</w:t>
            </w:r>
          </w:p>
        </w:tc>
        <w:tc>
          <w:tcPr>
            <w:tcW w:w="1597" w:type="dxa"/>
            <w:noWrap/>
            <w:hideMark/>
          </w:tcPr>
          <w:p w:rsidR="009F60B1" w:rsidRPr="00CC427A" w:rsidP="00CB1C05" w14:paraId="385A04E4" w14:textId="77777777">
            <w:pPr>
              <w:pStyle w:val="RTableTextAbt"/>
              <w:rPr>
                <w:rFonts w:ascii="Times New Roman" w:hAnsi="Times New Roman" w:cs="Times New Roman"/>
              </w:rPr>
            </w:pPr>
            <w:r w:rsidRPr="00CC427A">
              <w:rPr>
                <w:rFonts w:ascii="Times New Roman" w:hAnsi="Times New Roman" w:cs="Times New Roman"/>
              </w:rPr>
              <w:t>0.2%</w:t>
            </w:r>
          </w:p>
        </w:tc>
      </w:tr>
      <w:tr w14:paraId="23C9432C" w14:textId="77777777" w:rsidTr="003222EC">
        <w:tblPrEx>
          <w:tblW w:w="0" w:type="auto"/>
          <w:tblLook w:val="04A0"/>
        </w:tblPrEx>
        <w:trPr>
          <w:trHeight w:val="300"/>
        </w:trPr>
        <w:tc>
          <w:tcPr>
            <w:tcW w:w="2025" w:type="dxa"/>
            <w:noWrap/>
            <w:hideMark/>
          </w:tcPr>
          <w:p w:rsidR="009F60B1" w:rsidRPr="00CC427A" w:rsidP="00CB1C05" w14:paraId="25518B59" w14:textId="77777777">
            <w:pPr>
              <w:pStyle w:val="LTableTextAbt"/>
              <w:rPr>
                <w:rFonts w:ascii="Times New Roman" w:hAnsi="Times New Roman" w:cs="Times New Roman"/>
                <w:b/>
                <w:bCs w:val="0"/>
              </w:rPr>
            </w:pPr>
            <w:r w:rsidRPr="00CC427A">
              <w:rPr>
                <w:rFonts w:ascii="Times New Roman" w:hAnsi="Times New Roman" w:cs="Times New Roman"/>
                <w:b/>
                <w:bCs w:val="0"/>
              </w:rPr>
              <w:t>Other</w:t>
            </w:r>
          </w:p>
        </w:tc>
        <w:tc>
          <w:tcPr>
            <w:tcW w:w="958" w:type="dxa"/>
            <w:noWrap/>
            <w:hideMark/>
          </w:tcPr>
          <w:p w:rsidR="009F60B1" w:rsidRPr="00CC427A" w:rsidP="00CB1C05" w14:paraId="445B9399" w14:textId="77777777">
            <w:pPr>
              <w:pStyle w:val="RTableTextAbt"/>
              <w:rPr>
                <w:rFonts w:ascii="Times New Roman" w:hAnsi="Times New Roman" w:cs="Times New Roman"/>
              </w:rPr>
            </w:pPr>
            <w:r w:rsidRPr="00CC427A">
              <w:rPr>
                <w:rFonts w:ascii="Times New Roman" w:hAnsi="Times New Roman" w:cs="Times New Roman"/>
              </w:rPr>
              <w:t>10.3%</w:t>
            </w:r>
          </w:p>
        </w:tc>
        <w:tc>
          <w:tcPr>
            <w:tcW w:w="922" w:type="dxa"/>
            <w:noWrap/>
            <w:hideMark/>
          </w:tcPr>
          <w:p w:rsidR="009F60B1" w:rsidRPr="00CC427A" w:rsidP="00CB1C05" w14:paraId="083A2C40" w14:textId="77777777">
            <w:pPr>
              <w:pStyle w:val="RTableTextAbt"/>
              <w:rPr>
                <w:rFonts w:ascii="Times New Roman" w:hAnsi="Times New Roman" w:cs="Times New Roman"/>
              </w:rPr>
            </w:pPr>
            <w:r w:rsidRPr="00CC427A">
              <w:rPr>
                <w:rFonts w:ascii="Times New Roman" w:hAnsi="Times New Roman" w:cs="Times New Roman"/>
              </w:rPr>
              <w:t>3.6%</w:t>
            </w:r>
          </w:p>
        </w:tc>
        <w:tc>
          <w:tcPr>
            <w:tcW w:w="1929" w:type="dxa"/>
            <w:noWrap/>
            <w:hideMark/>
          </w:tcPr>
          <w:p w:rsidR="009F60B1" w:rsidRPr="00CC427A" w:rsidP="00CB1C05" w14:paraId="3AC05AA8" w14:textId="77777777">
            <w:pPr>
              <w:pStyle w:val="RTableTextAbt"/>
              <w:rPr>
                <w:rFonts w:ascii="Times New Roman" w:hAnsi="Times New Roman" w:cs="Times New Roman"/>
              </w:rPr>
            </w:pPr>
            <w:r w:rsidRPr="00CC427A">
              <w:rPr>
                <w:rFonts w:ascii="Times New Roman" w:hAnsi="Times New Roman" w:cs="Times New Roman"/>
              </w:rPr>
              <w:t>15.6%</w:t>
            </w:r>
          </w:p>
        </w:tc>
        <w:tc>
          <w:tcPr>
            <w:tcW w:w="1929" w:type="dxa"/>
            <w:noWrap/>
            <w:hideMark/>
          </w:tcPr>
          <w:p w:rsidR="009F60B1" w:rsidRPr="00CC427A" w:rsidP="00CB1C05" w14:paraId="0062BCD8" w14:textId="77777777">
            <w:pPr>
              <w:pStyle w:val="RTableTextAbt"/>
              <w:rPr>
                <w:rFonts w:ascii="Times New Roman" w:hAnsi="Times New Roman" w:cs="Times New Roman"/>
              </w:rPr>
            </w:pPr>
            <w:r w:rsidRPr="00CC427A">
              <w:rPr>
                <w:rFonts w:ascii="Times New Roman" w:hAnsi="Times New Roman" w:cs="Times New Roman"/>
              </w:rPr>
              <w:t>17.8%</w:t>
            </w:r>
          </w:p>
        </w:tc>
        <w:tc>
          <w:tcPr>
            <w:tcW w:w="1597" w:type="dxa"/>
            <w:noWrap/>
            <w:hideMark/>
          </w:tcPr>
          <w:p w:rsidR="009F60B1" w:rsidRPr="00CC427A" w:rsidP="00CB1C05" w14:paraId="66F36DD4" w14:textId="77777777">
            <w:pPr>
              <w:pStyle w:val="RTableTextAbt"/>
              <w:rPr>
                <w:rFonts w:ascii="Times New Roman" w:hAnsi="Times New Roman" w:cs="Times New Roman"/>
              </w:rPr>
            </w:pPr>
            <w:r w:rsidRPr="00CC427A">
              <w:rPr>
                <w:rFonts w:ascii="Times New Roman" w:hAnsi="Times New Roman" w:cs="Times New Roman"/>
              </w:rPr>
              <w:t>21.6%</w:t>
            </w:r>
          </w:p>
        </w:tc>
      </w:tr>
      <w:tr w14:paraId="7B49C49E" w14:textId="77777777" w:rsidTr="003222EC">
        <w:tblPrEx>
          <w:tblW w:w="0" w:type="auto"/>
          <w:tblLook w:val="04A0"/>
        </w:tblPrEx>
        <w:trPr>
          <w:trHeight w:val="300"/>
        </w:trPr>
        <w:tc>
          <w:tcPr>
            <w:tcW w:w="2025" w:type="dxa"/>
            <w:noWrap/>
            <w:hideMark/>
          </w:tcPr>
          <w:p w:rsidR="009F60B1" w:rsidRPr="00CC427A" w:rsidP="00CB1C05" w14:paraId="7B22B916" w14:textId="77777777">
            <w:pPr>
              <w:pStyle w:val="LTableTextAbt"/>
              <w:rPr>
                <w:rFonts w:ascii="Times New Roman" w:hAnsi="Times New Roman" w:cs="Times New Roman"/>
                <w:b/>
                <w:bCs w:val="0"/>
              </w:rPr>
            </w:pPr>
            <w:r w:rsidRPr="00CC427A">
              <w:rPr>
                <w:rFonts w:ascii="Times New Roman" w:hAnsi="Times New Roman" w:cs="Times New Roman"/>
                <w:b/>
                <w:bCs w:val="0"/>
              </w:rPr>
              <w:t>Hispanic</w:t>
            </w:r>
          </w:p>
        </w:tc>
        <w:tc>
          <w:tcPr>
            <w:tcW w:w="958" w:type="dxa"/>
            <w:noWrap/>
            <w:hideMark/>
          </w:tcPr>
          <w:p w:rsidR="009F60B1" w:rsidRPr="00CC427A" w:rsidP="00CB1C05" w14:paraId="7E23737B" w14:textId="77777777">
            <w:pPr>
              <w:pStyle w:val="RTableTextAbt"/>
              <w:rPr>
                <w:rFonts w:ascii="Times New Roman" w:hAnsi="Times New Roman" w:cs="Times New Roman"/>
              </w:rPr>
            </w:pPr>
            <w:r w:rsidRPr="00CC427A">
              <w:rPr>
                <w:rFonts w:ascii="Times New Roman" w:hAnsi="Times New Roman" w:cs="Times New Roman"/>
              </w:rPr>
              <w:t>18.2%</w:t>
            </w:r>
          </w:p>
        </w:tc>
        <w:tc>
          <w:tcPr>
            <w:tcW w:w="922" w:type="dxa"/>
            <w:noWrap/>
            <w:hideMark/>
          </w:tcPr>
          <w:p w:rsidR="009F60B1" w:rsidRPr="00CC427A" w:rsidP="00CB1C05" w14:paraId="31122481" w14:textId="77777777">
            <w:pPr>
              <w:pStyle w:val="RTableTextAbt"/>
              <w:rPr>
                <w:rFonts w:ascii="Times New Roman" w:hAnsi="Times New Roman" w:cs="Times New Roman"/>
              </w:rPr>
            </w:pPr>
            <w:r w:rsidRPr="00CC427A">
              <w:rPr>
                <w:rFonts w:ascii="Times New Roman" w:hAnsi="Times New Roman" w:cs="Times New Roman"/>
              </w:rPr>
              <w:t>2.4%</w:t>
            </w:r>
          </w:p>
        </w:tc>
        <w:tc>
          <w:tcPr>
            <w:tcW w:w="1929" w:type="dxa"/>
            <w:noWrap/>
            <w:hideMark/>
          </w:tcPr>
          <w:p w:rsidR="009F60B1" w:rsidRPr="00CC427A" w:rsidP="00CB1C05" w14:paraId="200F3538" w14:textId="77777777">
            <w:pPr>
              <w:pStyle w:val="RTableTextAbt"/>
              <w:rPr>
                <w:rFonts w:ascii="Times New Roman" w:hAnsi="Times New Roman" w:cs="Times New Roman"/>
              </w:rPr>
            </w:pPr>
            <w:r w:rsidRPr="00CC427A">
              <w:rPr>
                <w:rFonts w:ascii="Times New Roman" w:hAnsi="Times New Roman" w:cs="Times New Roman"/>
              </w:rPr>
              <w:t>39.7%</w:t>
            </w:r>
          </w:p>
        </w:tc>
        <w:tc>
          <w:tcPr>
            <w:tcW w:w="1929" w:type="dxa"/>
            <w:noWrap/>
            <w:hideMark/>
          </w:tcPr>
          <w:p w:rsidR="009F60B1" w:rsidRPr="00CC427A" w:rsidP="00CB1C05" w14:paraId="02795C58" w14:textId="77777777">
            <w:pPr>
              <w:pStyle w:val="RTableTextAbt"/>
              <w:rPr>
                <w:rFonts w:ascii="Times New Roman" w:hAnsi="Times New Roman" w:cs="Times New Roman"/>
              </w:rPr>
            </w:pPr>
            <w:r w:rsidRPr="00CC427A">
              <w:rPr>
                <w:rFonts w:ascii="Times New Roman" w:hAnsi="Times New Roman" w:cs="Times New Roman"/>
              </w:rPr>
              <w:t>49.6%</w:t>
            </w:r>
          </w:p>
        </w:tc>
        <w:tc>
          <w:tcPr>
            <w:tcW w:w="1597" w:type="dxa"/>
            <w:noWrap/>
            <w:hideMark/>
          </w:tcPr>
          <w:p w:rsidR="009F60B1" w:rsidRPr="00CC427A" w:rsidP="00CB1C05" w14:paraId="04D85BE3" w14:textId="77777777">
            <w:pPr>
              <w:pStyle w:val="RTableTextAbt"/>
              <w:rPr>
                <w:rFonts w:ascii="Times New Roman" w:hAnsi="Times New Roman" w:cs="Times New Roman"/>
              </w:rPr>
            </w:pPr>
            <w:r w:rsidRPr="00CC427A">
              <w:rPr>
                <w:rFonts w:ascii="Times New Roman" w:hAnsi="Times New Roman" w:cs="Times New Roman"/>
              </w:rPr>
              <w:t>49.8%</w:t>
            </w:r>
          </w:p>
        </w:tc>
      </w:tr>
      <w:tr w14:paraId="046B3B85" w14:textId="77777777" w:rsidTr="003222EC">
        <w:tblPrEx>
          <w:tblW w:w="0" w:type="auto"/>
          <w:tblLook w:val="04A0"/>
        </w:tblPrEx>
        <w:trPr>
          <w:trHeight w:val="300"/>
        </w:trPr>
        <w:tc>
          <w:tcPr>
            <w:tcW w:w="2025" w:type="dxa"/>
            <w:noWrap/>
            <w:hideMark/>
          </w:tcPr>
          <w:p w:rsidR="009F60B1" w:rsidRPr="00CC427A" w:rsidP="00CB1C05" w14:paraId="5808D839" w14:textId="77777777">
            <w:pPr>
              <w:pStyle w:val="LTableTextAbt"/>
              <w:rPr>
                <w:rFonts w:ascii="Times New Roman" w:hAnsi="Times New Roman" w:cs="Times New Roman"/>
                <w:b/>
                <w:bCs w:val="0"/>
              </w:rPr>
            </w:pPr>
            <w:r w:rsidRPr="00CC427A">
              <w:rPr>
                <w:rFonts w:ascii="Times New Roman" w:hAnsi="Times New Roman" w:cs="Times New Roman"/>
                <w:b/>
                <w:bCs w:val="0"/>
              </w:rPr>
              <w:t>2x Poverty Line</w:t>
            </w:r>
          </w:p>
        </w:tc>
        <w:tc>
          <w:tcPr>
            <w:tcW w:w="958" w:type="dxa"/>
            <w:noWrap/>
            <w:hideMark/>
          </w:tcPr>
          <w:p w:rsidR="009F60B1" w:rsidRPr="00CC427A" w:rsidP="00CB1C05" w14:paraId="665BF6EB" w14:textId="77777777">
            <w:pPr>
              <w:pStyle w:val="RTableTextAbt"/>
              <w:rPr>
                <w:rFonts w:ascii="Times New Roman" w:hAnsi="Times New Roman" w:cs="Times New Roman"/>
              </w:rPr>
            </w:pPr>
            <w:r w:rsidRPr="00CC427A">
              <w:rPr>
                <w:rFonts w:ascii="Times New Roman" w:hAnsi="Times New Roman" w:cs="Times New Roman"/>
              </w:rPr>
              <w:t>29.8%</w:t>
            </w:r>
          </w:p>
        </w:tc>
        <w:tc>
          <w:tcPr>
            <w:tcW w:w="922" w:type="dxa"/>
            <w:noWrap/>
            <w:hideMark/>
          </w:tcPr>
          <w:p w:rsidR="009F60B1" w:rsidRPr="00CC427A" w:rsidP="00CB1C05" w14:paraId="711C8B01" w14:textId="77777777">
            <w:pPr>
              <w:pStyle w:val="RTableTextAbt"/>
              <w:rPr>
                <w:rFonts w:ascii="Times New Roman" w:hAnsi="Times New Roman" w:cs="Times New Roman"/>
              </w:rPr>
            </w:pPr>
            <w:r w:rsidRPr="00CC427A">
              <w:rPr>
                <w:rFonts w:ascii="Times New Roman" w:hAnsi="Times New Roman" w:cs="Times New Roman"/>
              </w:rPr>
              <w:t>26.0%</w:t>
            </w:r>
          </w:p>
        </w:tc>
        <w:tc>
          <w:tcPr>
            <w:tcW w:w="1929" w:type="dxa"/>
            <w:noWrap/>
            <w:hideMark/>
          </w:tcPr>
          <w:p w:rsidR="009F60B1" w:rsidRPr="00CC427A" w:rsidP="00CB1C05" w14:paraId="6F0DAC4E" w14:textId="77777777">
            <w:pPr>
              <w:pStyle w:val="RTableTextAbt"/>
              <w:rPr>
                <w:rFonts w:ascii="Times New Roman" w:hAnsi="Times New Roman" w:cs="Times New Roman"/>
              </w:rPr>
            </w:pPr>
            <w:r w:rsidRPr="00CC427A">
              <w:rPr>
                <w:rFonts w:ascii="Times New Roman" w:hAnsi="Times New Roman" w:cs="Times New Roman"/>
              </w:rPr>
              <w:t>18.7%</w:t>
            </w:r>
          </w:p>
        </w:tc>
        <w:tc>
          <w:tcPr>
            <w:tcW w:w="1929" w:type="dxa"/>
            <w:noWrap/>
            <w:hideMark/>
          </w:tcPr>
          <w:p w:rsidR="009F60B1" w:rsidRPr="00CC427A" w:rsidP="00CB1C05" w14:paraId="7A9831C8" w14:textId="77777777">
            <w:pPr>
              <w:pStyle w:val="RTableTextAbt"/>
              <w:rPr>
                <w:rFonts w:ascii="Times New Roman" w:hAnsi="Times New Roman" w:cs="Times New Roman"/>
              </w:rPr>
            </w:pPr>
            <w:r w:rsidRPr="00CC427A">
              <w:rPr>
                <w:rFonts w:ascii="Times New Roman" w:hAnsi="Times New Roman" w:cs="Times New Roman"/>
              </w:rPr>
              <w:t>29.5%</w:t>
            </w:r>
          </w:p>
        </w:tc>
        <w:tc>
          <w:tcPr>
            <w:tcW w:w="1597" w:type="dxa"/>
            <w:noWrap/>
            <w:hideMark/>
          </w:tcPr>
          <w:p w:rsidR="009F60B1" w:rsidRPr="00CC427A" w:rsidP="00CB1C05" w14:paraId="3BBAB2D4" w14:textId="77777777">
            <w:pPr>
              <w:pStyle w:val="RTableTextAbt"/>
              <w:rPr>
                <w:rFonts w:ascii="Times New Roman" w:hAnsi="Times New Roman" w:cs="Times New Roman"/>
              </w:rPr>
            </w:pPr>
            <w:r w:rsidRPr="00CC427A">
              <w:rPr>
                <w:rFonts w:ascii="Times New Roman" w:hAnsi="Times New Roman" w:cs="Times New Roman"/>
              </w:rPr>
              <w:t>29.7%</w:t>
            </w:r>
          </w:p>
        </w:tc>
      </w:tr>
      <w:tr w14:paraId="286B2077" w14:textId="77777777" w:rsidTr="003222EC">
        <w:tblPrEx>
          <w:tblW w:w="0" w:type="auto"/>
          <w:tblLook w:val="04A0"/>
        </w:tblPrEx>
        <w:trPr>
          <w:trHeight w:val="300"/>
        </w:trPr>
        <w:tc>
          <w:tcPr>
            <w:tcW w:w="2025" w:type="dxa"/>
            <w:noWrap/>
            <w:hideMark/>
          </w:tcPr>
          <w:p w:rsidR="009F60B1" w:rsidRPr="00CC427A" w:rsidP="00CB1C05" w14:paraId="20D72241" w14:textId="77777777">
            <w:pPr>
              <w:pStyle w:val="LTableTextAbt"/>
              <w:rPr>
                <w:rFonts w:ascii="Times New Roman" w:hAnsi="Times New Roman" w:cs="Times New Roman"/>
                <w:b/>
                <w:bCs w:val="0"/>
              </w:rPr>
            </w:pPr>
            <w:r w:rsidRPr="00CC427A">
              <w:rPr>
                <w:rFonts w:ascii="Times New Roman" w:hAnsi="Times New Roman" w:cs="Times New Roman"/>
                <w:b/>
                <w:bCs w:val="0"/>
              </w:rPr>
              <w:t>Below Poverty Line</w:t>
            </w:r>
          </w:p>
        </w:tc>
        <w:tc>
          <w:tcPr>
            <w:tcW w:w="958" w:type="dxa"/>
            <w:noWrap/>
            <w:hideMark/>
          </w:tcPr>
          <w:p w:rsidR="009F60B1" w:rsidRPr="00CC427A" w:rsidP="00CB1C05" w14:paraId="7849CF48" w14:textId="77777777">
            <w:pPr>
              <w:pStyle w:val="RTableTextAbt"/>
              <w:rPr>
                <w:rFonts w:ascii="Times New Roman" w:hAnsi="Times New Roman" w:cs="Times New Roman"/>
              </w:rPr>
            </w:pPr>
            <w:r w:rsidRPr="00CC427A">
              <w:rPr>
                <w:rFonts w:ascii="Times New Roman" w:hAnsi="Times New Roman" w:cs="Times New Roman"/>
              </w:rPr>
              <w:t>12.8%</w:t>
            </w:r>
          </w:p>
        </w:tc>
        <w:tc>
          <w:tcPr>
            <w:tcW w:w="922" w:type="dxa"/>
            <w:noWrap/>
            <w:hideMark/>
          </w:tcPr>
          <w:p w:rsidR="009F60B1" w:rsidRPr="00CC427A" w:rsidP="00CB1C05" w14:paraId="42A1FBC9" w14:textId="77777777">
            <w:pPr>
              <w:pStyle w:val="RTableTextAbt"/>
              <w:rPr>
                <w:rFonts w:ascii="Times New Roman" w:hAnsi="Times New Roman" w:cs="Times New Roman"/>
              </w:rPr>
            </w:pPr>
            <w:r w:rsidRPr="00CC427A">
              <w:rPr>
                <w:rFonts w:ascii="Times New Roman" w:hAnsi="Times New Roman" w:cs="Times New Roman"/>
              </w:rPr>
              <w:t>9.6%</w:t>
            </w:r>
          </w:p>
        </w:tc>
        <w:tc>
          <w:tcPr>
            <w:tcW w:w="1929" w:type="dxa"/>
            <w:noWrap/>
            <w:hideMark/>
          </w:tcPr>
          <w:p w:rsidR="009F60B1" w:rsidRPr="00CC427A" w:rsidP="00CB1C05" w14:paraId="5B4526F5" w14:textId="77777777">
            <w:pPr>
              <w:pStyle w:val="RTableTextAbt"/>
              <w:rPr>
                <w:rFonts w:ascii="Times New Roman" w:hAnsi="Times New Roman" w:cs="Times New Roman"/>
              </w:rPr>
            </w:pPr>
            <w:r w:rsidRPr="00CC427A">
              <w:rPr>
                <w:rFonts w:ascii="Times New Roman" w:hAnsi="Times New Roman" w:cs="Times New Roman"/>
              </w:rPr>
              <w:t>7.7%</w:t>
            </w:r>
          </w:p>
        </w:tc>
        <w:tc>
          <w:tcPr>
            <w:tcW w:w="1929" w:type="dxa"/>
            <w:noWrap/>
            <w:hideMark/>
          </w:tcPr>
          <w:p w:rsidR="009F60B1" w:rsidRPr="00CC427A" w:rsidP="00CB1C05" w14:paraId="06F47626" w14:textId="77777777">
            <w:pPr>
              <w:pStyle w:val="RTableTextAbt"/>
              <w:rPr>
                <w:rFonts w:ascii="Times New Roman" w:hAnsi="Times New Roman" w:cs="Times New Roman"/>
              </w:rPr>
            </w:pPr>
            <w:r w:rsidRPr="00CC427A">
              <w:rPr>
                <w:rFonts w:ascii="Times New Roman" w:hAnsi="Times New Roman" w:cs="Times New Roman"/>
              </w:rPr>
              <w:t>12.6%</w:t>
            </w:r>
          </w:p>
        </w:tc>
        <w:tc>
          <w:tcPr>
            <w:tcW w:w="1597" w:type="dxa"/>
            <w:noWrap/>
            <w:hideMark/>
          </w:tcPr>
          <w:p w:rsidR="009F60B1" w:rsidRPr="00CC427A" w:rsidP="00CB1C05" w14:paraId="6B654DEB" w14:textId="77777777">
            <w:pPr>
              <w:pStyle w:val="RTableTextAbt"/>
              <w:rPr>
                <w:rFonts w:ascii="Times New Roman" w:hAnsi="Times New Roman" w:cs="Times New Roman"/>
              </w:rPr>
            </w:pPr>
            <w:r w:rsidRPr="00CC427A">
              <w:rPr>
                <w:rFonts w:ascii="Times New Roman" w:hAnsi="Times New Roman" w:cs="Times New Roman"/>
              </w:rPr>
              <w:t>12.3%</w:t>
            </w:r>
          </w:p>
        </w:tc>
      </w:tr>
      <w:tr w14:paraId="090E4C00" w14:textId="77777777" w:rsidTr="003222EC">
        <w:tblPrEx>
          <w:tblW w:w="0" w:type="auto"/>
          <w:tblLook w:val="04A0"/>
        </w:tblPrEx>
        <w:trPr>
          <w:trHeight w:val="300"/>
        </w:trPr>
        <w:tc>
          <w:tcPr>
            <w:tcW w:w="2025" w:type="dxa"/>
            <w:noWrap/>
            <w:hideMark/>
          </w:tcPr>
          <w:p w:rsidR="009F60B1" w:rsidRPr="00CC427A" w:rsidP="00CB1C05" w14:paraId="30C944E1" w14:textId="77777777">
            <w:pPr>
              <w:pStyle w:val="LTableTextAbt"/>
              <w:rPr>
                <w:rFonts w:ascii="Times New Roman" w:hAnsi="Times New Roman" w:cs="Times New Roman"/>
                <w:b/>
                <w:bCs w:val="0"/>
              </w:rPr>
            </w:pPr>
            <w:r w:rsidRPr="00CC427A">
              <w:rPr>
                <w:rFonts w:ascii="Times New Roman" w:hAnsi="Times New Roman" w:cs="Times New Roman"/>
                <w:b/>
                <w:bCs w:val="0"/>
              </w:rPr>
              <w:t xml:space="preserve">Total Population </w:t>
            </w:r>
          </w:p>
        </w:tc>
        <w:tc>
          <w:tcPr>
            <w:tcW w:w="958" w:type="dxa"/>
            <w:noWrap/>
            <w:hideMark/>
          </w:tcPr>
          <w:p w:rsidR="009F60B1" w:rsidRPr="00CC427A" w:rsidP="00CB1C05" w14:paraId="346448CD" w14:textId="77777777">
            <w:pPr>
              <w:pStyle w:val="RTableTextAbt"/>
              <w:rPr>
                <w:rFonts w:ascii="Times New Roman" w:hAnsi="Times New Roman" w:cs="Times New Roman"/>
              </w:rPr>
            </w:pPr>
          </w:p>
        </w:tc>
        <w:tc>
          <w:tcPr>
            <w:tcW w:w="922" w:type="dxa"/>
            <w:noWrap/>
            <w:hideMark/>
          </w:tcPr>
          <w:p w:rsidR="009F60B1" w:rsidRPr="00CC427A" w:rsidP="00CB1C05" w14:paraId="0649AAE1" w14:textId="77777777">
            <w:pPr>
              <w:pStyle w:val="RTableTextAbt"/>
              <w:rPr>
                <w:rFonts w:ascii="Times New Roman" w:hAnsi="Times New Roman" w:cs="Times New Roman"/>
              </w:rPr>
            </w:pPr>
          </w:p>
        </w:tc>
        <w:tc>
          <w:tcPr>
            <w:tcW w:w="1929" w:type="dxa"/>
            <w:noWrap/>
            <w:hideMark/>
          </w:tcPr>
          <w:p w:rsidR="009F60B1" w:rsidRPr="00CC427A" w:rsidP="00CB1C05" w14:paraId="532D3B60" w14:textId="77777777">
            <w:pPr>
              <w:pStyle w:val="RTableTextAbt"/>
              <w:rPr>
                <w:rFonts w:ascii="Times New Roman" w:hAnsi="Times New Roman" w:cs="Times New Roman"/>
              </w:rPr>
            </w:pPr>
            <w:r w:rsidRPr="00CC427A">
              <w:rPr>
                <w:rFonts w:ascii="Times New Roman" w:hAnsi="Times New Roman" w:cs="Times New Roman"/>
              </w:rPr>
              <w:t>9,246</w:t>
            </w:r>
          </w:p>
        </w:tc>
        <w:tc>
          <w:tcPr>
            <w:tcW w:w="1929" w:type="dxa"/>
            <w:noWrap/>
            <w:hideMark/>
          </w:tcPr>
          <w:p w:rsidR="009F60B1" w:rsidRPr="00CC427A" w:rsidP="00CB1C05" w14:paraId="094BB037" w14:textId="77777777">
            <w:pPr>
              <w:pStyle w:val="RTableTextAbt"/>
              <w:rPr>
                <w:rFonts w:ascii="Times New Roman" w:hAnsi="Times New Roman" w:cs="Times New Roman"/>
              </w:rPr>
            </w:pPr>
            <w:r w:rsidRPr="00CC427A">
              <w:rPr>
                <w:rFonts w:ascii="Times New Roman" w:hAnsi="Times New Roman" w:cs="Times New Roman"/>
              </w:rPr>
              <w:t>194,610</w:t>
            </w:r>
          </w:p>
        </w:tc>
        <w:tc>
          <w:tcPr>
            <w:tcW w:w="1597" w:type="dxa"/>
            <w:noWrap/>
            <w:hideMark/>
          </w:tcPr>
          <w:p w:rsidR="009F60B1" w:rsidRPr="00CC427A" w:rsidP="00CB1C05" w14:paraId="37B3D565" w14:textId="77777777">
            <w:pPr>
              <w:pStyle w:val="RTableTextAbt"/>
              <w:rPr>
                <w:rFonts w:ascii="Times New Roman" w:hAnsi="Times New Roman" w:cs="Times New Roman"/>
              </w:rPr>
            </w:pPr>
            <w:r w:rsidRPr="00CC427A">
              <w:rPr>
                <w:rFonts w:ascii="Times New Roman" w:hAnsi="Times New Roman" w:cs="Times New Roman"/>
              </w:rPr>
              <w:t>590,761</w:t>
            </w:r>
          </w:p>
        </w:tc>
      </w:tr>
      <w:tr w14:paraId="76A6C18E" w14:textId="77777777" w:rsidTr="003222EC">
        <w:tblPrEx>
          <w:tblW w:w="0" w:type="auto"/>
          <w:tblLook w:val="04A0"/>
        </w:tblPrEx>
        <w:trPr>
          <w:trHeight w:val="300"/>
        </w:trPr>
        <w:tc>
          <w:tcPr>
            <w:tcW w:w="2025" w:type="dxa"/>
            <w:noWrap/>
            <w:hideMark/>
          </w:tcPr>
          <w:p w:rsidR="009F60B1" w:rsidRPr="00CC427A" w:rsidP="00CB1C05" w14:paraId="04865A58" w14:textId="77777777">
            <w:pPr>
              <w:pStyle w:val="LTableTextAbt"/>
              <w:rPr>
                <w:rFonts w:ascii="Times New Roman" w:hAnsi="Times New Roman" w:cs="Times New Roman"/>
                <w:b/>
                <w:bCs w:val="0"/>
              </w:rPr>
            </w:pPr>
            <w:r w:rsidRPr="00CC427A">
              <w:rPr>
                <w:rFonts w:ascii="Times New Roman" w:hAnsi="Times New Roman" w:cs="Times New Roman"/>
                <w:b/>
                <w:bCs w:val="0"/>
              </w:rPr>
              <w:t>NATA Cancer Risk</w:t>
            </w:r>
          </w:p>
        </w:tc>
        <w:tc>
          <w:tcPr>
            <w:tcW w:w="958" w:type="dxa"/>
            <w:noWrap/>
            <w:hideMark/>
          </w:tcPr>
          <w:p w:rsidR="009F60B1" w:rsidRPr="00CC427A" w:rsidP="00CB1C05" w14:paraId="31449A3E" w14:textId="77777777">
            <w:pPr>
              <w:pStyle w:val="RTableTextAbt"/>
              <w:rPr>
                <w:rFonts w:ascii="Times New Roman" w:hAnsi="Times New Roman" w:cs="Times New Roman"/>
              </w:rPr>
            </w:pPr>
            <w:r>
              <w:rPr>
                <w:rFonts w:ascii="Times New Roman" w:hAnsi="Times New Roman" w:cs="Times New Roman"/>
              </w:rPr>
              <w:t>30</w:t>
            </w:r>
          </w:p>
        </w:tc>
        <w:tc>
          <w:tcPr>
            <w:tcW w:w="922" w:type="dxa"/>
            <w:noWrap/>
            <w:hideMark/>
          </w:tcPr>
          <w:p w:rsidR="009F60B1" w:rsidRPr="00CC427A" w:rsidP="00CB1C05" w14:paraId="2FDDFFCF" w14:textId="77777777">
            <w:pPr>
              <w:pStyle w:val="RTableTextAbt"/>
              <w:rPr>
                <w:rFonts w:ascii="Times New Roman" w:hAnsi="Times New Roman" w:cs="Times New Roman"/>
              </w:rPr>
            </w:pPr>
          </w:p>
        </w:tc>
        <w:tc>
          <w:tcPr>
            <w:tcW w:w="1929" w:type="dxa"/>
            <w:noWrap/>
            <w:hideMark/>
          </w:tcPr>
          <w:p w:rsidR="009F60B1" w:rsidRPr="00CC427A" w:rsidP="00CB1C05" w14:paraId="72AB8662" w14:textId="77777777">
            <w:pPr>
              <w:pStyle w:val="RTableTextAbt"/>
              <w:rPr>
                <w:rFonts w:ascii="Times New Roman" w:hAnsi="Times New Roman" w:cs="Times New Roman"/>
              </w:rPr>
            </w:pPr>
            <w:r w:rsidRPr="00CC427A">
              <w:rPr>
                <w:rFonts w:ascii="Times New Roman" w:hAnsi="Times New Roman" w:cs="Times New Roman"/>
              </w:rPr>
              <w:t>34</w:t>
            </w:r>
          </w:p>
        </w:tc>
        <w:tc>
          <w:tcPr>
            <w:tcW w:w="1929" w:type="dxa"/>
            <w:noWrap/>
            <w:hideMark/>
          </w:tcPr>
          <w:p w:rsidR="009F60B1" w:rsidRPr="00CC427A" w:rsidP="00CB1C05" w14:paraId="394F43CE" w14:textId="77777777">
            <w:pPr>
              <w:pStyle w:val="RTableTextAbt"/>
              <w:rPr>
                <w:rFonts w:ascii="Times New Roman" w:hAnsi="Times New Roman" w:cs="Times New Roman"/>
              </w:rPr>
            </w:pPr>
            <w:r w:rsidRPr="00CC427A">
              <w:rPr>
                <w:rFonts w:ascii="Times New Roman" w:hAnsi="Times New Roman" w:cs="Times New Roman"/>
              </w:rPr>
              <w:t>31</w:t>
            </w:r>
          </w:p>
        </w:tc>
        <w:tc>
          <w:tcPr>
            <w:tcW w:w="1597" w:type="dxa"/>
            <w:noWrap/>
            <w:hideMark/>
          </w:tcPr>
          <w:p w:rsidR="009F60B1" w:rsidRPr="00CC427A" w:rsidP="00CB1C05" w14:paraId="30E90663" w14:textId="77777777">
            <w:pPr>
              <w:pStyle w:val="RTableTextAbt"/>
              <w:rPr>
                <w:rFonts w:ascii="Times New Roman" w:hAnsi="Times New Roman" w:cs="Times New Roman"/>
              </w:rPr>
            </w:pPr>
            <w:r w:rsidRPr="00CC427A">
              <w:rPr>
                <w:rFonts w:ascii="Times New Roman" w:hAnsi="Times New Roman" w:cs="Times New Roman"/>
              </w:rPr>
              <w:t>31</w:t>
            </w:r>
          </w:p>
        </w:tc>
      </w:tr>
      <w:tr w14:paraId="3E046392" w14:textId="77777777" w:rsidTr="003222EC">
        <w:tblPrEx>
          <w:tblW w:w="0" w:type="auto"/>
          <w:tblLook w:val="04A0"/>
        </w:tblPrEx>
        <w:trPr>
          <w:trHeight w:val="300"/>
        </w:trPr>
        <w:tc>
          <w:tcPr>
            <w:tcW w:w="2025" w:type="dxa"/>
            <w:noWrap/>
          </w:tcPr>
          <w:p w:rsidR="009942E3" w:rsidRPr="00CC427A" w:rsidP="00CB1C05" w14:paraId="765C4A43" w14:textId="77777777">
            <w:pPr>
              <w:pStyle w:val="LTableTextAbt"/>
              <w:rPr>
                <w:b/>
                <w:bCs w:val="0"/>
              </w:rPr>
            </w:pPr>
            <w:r w:rsidRPr="00CC427A">
              <w:rPr>
                <w:rFonts w:ascii="Times New Roman" w:hAnsi="Times New Roman" w:cs="Times New Roman"/>
                <w:b/>
                <w:bCs w:val="0"/>
              </w:rPr>
              <w:t>NATA Respiratory Hazard Score</w:t>
            </w:r>
          </w:p>
        </w:tc>
        <w:tc>
          <w:tcPr>
            <w:tcW w:w="958" w:type="dxa"/>
            <w:noWrap/>
          </w:tcPr>
          <w:p w:rsidR="009942E3" w:rsidP="00CB1C05" w14:paraId="4D99D8E9" w14:textId="77777777">
            <w:pPr>
              <w:pStyle w:val="RTableTextAbt"/>
            </w:pPr>
            <w:r w:rsidRPr="00D41EB0">
              <w:rPr>
                <w:rFonts w:ascii="Times New Roman" w:hAnsi="Times New Roman" w:cs="Times New Roman"/>
              </w:rPr>
              <w:t>0.44</w:t>
            </w:r>
          </w:p>
        </w:tc>
        <w:tc>
          <w:tcPr>
            <w:tcW w:w="922" w:type="dxa"/>
            <w:noWrap/>
          </w:tcPr>
          <w:p w:rsidR="009942E3" w:rsidRPr="00CC427A" w:rsidP="00CB1C05" w14:paraId="22234421" w14:textId="77777777">
            <w:pPr>
              <w:pStyle w:val="RTableTextAbt"/>
            </w:pPr>
          </w:p>
        </w:tc>
        <w:tc>
          <w:tcPr>
            <w:tcW w:w="1929" w:type="dxa"/>
            <w:noWrap/>
          </w:tcPr>
          <w:p w:rsidR="009942E3" w:rsidRPr="00CC427A" w:rsidP="00CB1C05" w14:paraId="3DF96587" w14:textId="77777777">
            <w:pPr>
              <w:pStyle w:val="RTableTextAbt"/>
            </w:pPr>
            <w:r w:rsidRPr="000D6A32">
              <w:rPr>
                <w:rFonts w:ascii="Times New Roman" w:hAnsi="Times New Roman" w:cs="Times New Roman"/>
              </w:rPr>
              <w:t>0.42</w:t>
            </w:r>
          </w:p>
        </w:tc>
        <w:tc>
          <w:tcPr>
            <w:tcW w:w="1929" w:type="dxa"/>
            <w:noWrap/>
          </w:tcPr>
          <w:p w:rsidR="009942E3" w:rsidRPr="00CC427A" w:rsidP="00CB1C05" w14:paraId="23B8C715" w14:textId="77777777">
            <w:pPr>
              <w:pStyle w:val="RTableTextAbt"/>
            </w:pPr>
            <w:r w:rsidRPr="000D6A32">
              <w:rPr>
                <w:rFonts w:ascii="Times New Roman" w:hAnsi="Times New Roman" w:cs="Times New Roman"/>
              </w:rPr>
              <w:t>0.41</w:t>
            </w:r>
          </w:p>
        </w:tc>
        <w:tc>
          <w:tcPr>
            <w:tcW w:w="1597" w:type="dxa"/>
            <w:noWrap/>
          </w:tcPr>
          <w:p w:rsidR="009942E3" w:rsidRPr="00CC427A" w:rsidP="00CB1C05" w14:paraId="02BA3EB5" w14:textId="77777777">
            <w:pPr>
              <w:pStyle w:val="RTableTextAbt"/>
            </w:pPr>
            <w:r w:rsidRPr="000D6A32">
              <w:rPr>
                <w:rFonts w:ascii="Times New Roman" w:hAnsi="Times New Roman" w:cs="Times New Roman"/>
              </w:rPr>
              <w:t>0.40</w:t>
            </w:r>
          </w:p>
        </w:tc>
      </w:tr>
    </w:tbl>
    <w:p w:rsidR="009F60B1" w:rsidP="00CB1C05" w14:paraId="496CAC43" w14:textId="77777777"/>
    <w:tbl>
      <w:tblPr>
        <w:tblStyle w:val="TableGrid"/>
        <w:tblW w:w="0" w:type="auto"/>
        <w:tblLook w:val="04A0"/>
      </w:tblPr>
      <w:tblGrid>
        <w:gridCol w:w="2025"/>
        <w:gridCol w:w="958"/>
        <w:gridCol w:w="922"/>
        <w:gridCol w:w="1929"/>
        <w:gridCol w:w="1929"/>
        <w:gridCol w:w="1597"/>
      </w:tblGrid>
      <w:tr w14:paraId="0C2FC609" w14:textId="77777777" w:rsidTr="003222EC">
        <w:tblPrEx>
          <w:tblW w:w="0" w:type="auto"/>
          <w:tblLook w:val="04A0"/>
        </w:tblPrEx>
        <w:trPr>
          <w:trHeight w:val="300"/>
        </w:trPr>
        <w:tc>
          <w:tcPr>
            <w:tcW w:w="9360" w:type="dxa"/>
            <w:gridSpan w:val="6"/>
            <w:tcBorders>
              <w:top w:val="nil"/>
              <w:left w:val="nil"/>
              <w:bottom w:val="single" w:sz="4" w:space="0" w:color="auto"/>
              <w:right w:val="nil"/>
            </w:tcBorders>
            <w:shd w:val="clear" w:color="auto" w:fill="auto"/>
            <w:noWrap/>
          </w:tcPr>
          <w:p w:rsidR="00964FBD" w:rsidRPr="008D1FE0" w:rsidP="00CB1C05" w14:paraId="6919571C" w14:textId="77777777">
            <w:pPr>
              <w:pStyle w:val="TableTitleA"/>
            </w:pPr>
            <w:bookmarkStart w:id="1554" w:name="_Toc121142738"/>
            <w:bookmarkStart w:id="1555" w:name="_Toc165379764"/>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8</w:t>
            </w:r>
            <w:r w:rsidR="00BC4B5D">
              <w:rPr>
                <w:noProof/>
              </w:rPr>
              <w:fldChar w:fldCharType="end"/>
            </w:r>
            <w:r w:rsidRPr="00575FE0">
              <w:t xml:space="preserve">: </w:t>
            </w:r>
            <w:r>
              <w:t>Fraen Machining Corp., Woburn, MA</w:t>
            </w:r>
            <w:bookmarkEnd w:id="1554"/>
            <w:bookmarkEnd w:id="1555"/>
          </w:p>
        </w:tc>
      </w:tr>
      <w:tr w14:paraId="5C82DDB5" w14:textId="77777777" w:rsidTr="00DD48E8">
        <w:tblPrEx>
          <w:tblW w:w="0" w:type="auto"/>
          <w:tblLook w:val="04A0"/>
        </w:tblPrEx>
        <w:trPr>
          <w:trHeight w:val="300"/>
        </w:trPr>
        <w:tc>
          <w:tcPr>
            <w:tcW w:w="2025" w:type="dxa"/>
            <w:tcBorders>
              <w:top w:val="single" w:sz="4" w:space="0" w:color="auto"/>
            </w:tcBorders>
            <w:shd w:val="clear" w:color="auto" w:fill="48A9C5"/>
            <w:noWrap/>
            <w:hideMark/>
          </w:tcPr>
          <w:p w:rsidR="00C41E98" w:rsidRPr="008D1FE0" w:rsidP="00CB1C05" w14:paraId="1FCCFA39" w14:textId="77777777">
            <w:pPr>
              <w:pStyle w:val="TableSubtitle"/>
            </w:pPr>
            <w:r w:rsidRPr="008D1FE0">
              <w:t>Demographic</w:t>
            </w:r>
          </w:p>
        </w:tc>
        <w:tc>
          <w:tcPr>
            <w:tcW w:w="958" w:type="dxa"/>
            <w:tcBorders>
              <w:top w:val="single" w:sz="4" w:space="0" w:color="auto"/>
            </w:tcBorders>
            <w:shd w:val="clear" w:color="auto" w:fill="48A9C5"/>
            <w:noWrap/>
            <w:hideMark/>
          </w:tcPr>
          <w:p w:rsidR="00C41E98" w:rsidRPr="008D1FE0" w:rsidP="00CB1C05" w14:paraId="15A823F7" w14:textId="77777777">
            <w:pPr>
              <w:pStyle w:val="TableSubtitle"/>
            </w:pPr>
            <w:r w:rsidRPr="008D1FE0">
              <w:t>National</w:t>
            </w:r>
          </w:p>
        </w:tc>
        <w:tc>
          <w:tcPr>
            <w:tcW w:w="922" w:type="dxa"/>
            <w:tcBorders>
              <w:top w:val="single" w:sz="4" w:space="0" w:color="auto"/>
            </w:tcBorders>
            <w:shd w:val="clear" w:color="auto" w:fill="48A9C5"/>
            <w:noWrap/>
            <w:hideMark/>
          </w:tcPr>
          <w:p w:rsidR="00C41E98" w:rsidRPr="008D1FE0" w:rsidP="00CB1C05" w14:paraId="6E788A9A" w14:textId="77777777">
            <w:pPr>
              <w:pStyle w:val="TableSubtitle"/>
            </w:pPr>
            <w:r w:rsidRPr="008D1FE0">
              <w:t>Rural</w:t>
            </w:r>
          </w:p>
        </w:tc>
        <w:tc>
          <w:tcPr>
            <w:tcW w:w="1929" w:type="dxa"/>
            <w:tcBorders>
              <w:top w:val="single" w:sz="4" w:space="0" w:color="auto"/>
            </w:tcBorders>
            <w:shd w:val="clear" w:color="auto" w:fill="48A9C5"/>
            <w:noWrap/>
            <w:hideMark/>
          </w:tcPr>
          <w:p w:rsidR="00C41E98" w:rsidRPr="008D1FE0" w:rsidP="00CB1C05" w14:paraId="216A27EA" w14:textId="77777777">
            <w:pPr>
              <w:pStyle w:val="TableSubtitle"/>
            </w:pPr>
            <w:r w:rsidRPr="00A25C50">
              <w:t xml:space="preserve"> 1</w:t>
            </w:r>
            <w:r>
              <w:t>-</w:t>
            </w:r>
            <w:r w:rsidRPr="00A25C50">
              <w:t>Mile Average</w:t>
            </w:r>
          </w:p>
        </w:tc>
        <w:tc>
          <w:tcPr>
            <w:tcW w:w="1929" w:type="dxa"/>
            <w:tcBorders>
              <w:top w:val="single" w:sz="4" w:space="0" w:color="auto"/>
            </w:tcBorders>
            <w:shd w:val="clear" w:color="auto" w:fill="48A9C5"/>
            <w:noWrap/>
            <w:hideMark/>
          </w:tcPr>
          <w:p w:rsidR="00C41E98" w:rsidRPr="008D1FE0" w:rsidP="00CB1C05" w14:paraId="0089FA21" w14:textId="77777777">
            <w:pPr>
              <w:pStyle w:val="TableSubtitle"/>
            </w:pPr>
            <w:r w:rsidRPr="00A25C50">
              <w:t>3</w:t>
            </w:r>
            <w:r>
              <w:t>-</w:t>
            </w:r>
            <w:r w:rsidRPr="00A25C50">
              <w:t>Mile Average</w:t>
            </w:r>
          </w:p>
        </w:tc>
        <w:tc>
          <w:tcPr>
            <w:tcW w:w="1597" w:type="dxa"/>
            <w:tcBorders>
              <w:top w:val="single" w:sz="4" w:space="0" w:color="auto"/>
            </w:tcBorders>
            <w:shd w:val="clear" w:color="auto" w:fill="48A9C5"/>
            <w:noWrap/>
            <w:hideMark/>
          </w:tcPr>
          <w:p w:rsidR="00C41E98" w:rsidRPr="008D1FE0" w:rsidP="00CB1C05" w14:paraId="484D675B" w14:textId="77777777">
            <w:pPr>
              <w:pStyle w:val="TableSubtitle"/>
            </w:pPr>
            <w:r w:rsidRPr="00A25C50">
              <w:t>5</w:t>
            </w:r>
            <w:r>
              <w:t>-</w:t>
            </w:r>
            <w:r w:rsidRPr="00A25C50">
              <w:t>Mile Average</w:t>
            </w:r>
          </w:p>
        </w:tc>
      </w:tr>
      <w:tr w14:paraId="4E50275D" w14:textId="77777777" w:rsidTr="003222EC">
        <w:tblPrEx>
          <w:tblW w:w="0" w:type="auto"/>
          <w:tblLook w:val="04A0"/>
        </w:tblPrEx>
        <w:trPr>
          <w:trHeight w:val="300"/>
        </w:trPr>
        <w:tc>
          <w:tcPr>
            <w:tcW w:w="2025" w:type="dxa"/>
            <w:noWrap/>
            <w:hideMark/>
          </w:tcPr>
          <w:p w:rsidR="009F60B1" w:rsidRPr="00CC427A" w:rsidP="00CB1C05" w14:paraId="23805148" w14:textId="77777777">
            <w:pPr>
              <w:pStyle w:val="LTableTextAbt"/>
              <w:rPr>
                <w:rFonts w:ascii="Times New Roman" w:hAnsi="Times New Roman" w:cs="Times New Roman"/>
                <w:b/>
                <w:bCs w:val="0"/>
              </w:rPr>
            </w:pPr>
            <w:r w:rsidRPr="00CC427A">
              <w:rPr>
                <w:rFonts w:ascii="Times New Roman" w:hAnsi="Times New Roman" w:cs="Times New Roman"/>
                <w:b/>
                <w:bCs w:val="0"/>
              </w:rPr>
              <w:t>Median Income</w:t>
            </w:r>
          </w:p>
        </w:tc>
        <w:tc>
          <w:tcPr>
            <w:tcW w:w="958" w:type="dxa"/>
            <w:noWrap/>
            <w:hideMark/>
          </w:tcPr>
          <w:p w:rsidR="009F60B1" w:rsidRPr="00CC427A" w:rsidP="00CB1C05" w14:paraId="0CBAF98C" w14:textId="77777777">
            <w:pPr>
              <w:pStyle w:val="RTableTextAbt"/>
              <w:rPr>
                <w:rFonts w:ascii="Times New Roman" w:hAnsi="Times New Roman" w:cs="Times New Roman"/>
              </w:rPr>
            </w:pPr>
            <w:r w:rsidRPr="00CC427A">
              <w:rPr>
                <w:rFonts w:ascii="Times New Roman" w:hAnsi="Times New Roman" w:cs="Times New Roman"/>
              </w:rPr>
              <w:t>$64,994</w:t>
            </w:r>
          </w:p>
        </w:tc>
        <w:tc>
          <w:tcPr>
            <w:tcW w:w="922" w:type="dxa"/>
            <w:noWrap/>
            <w:hideMark/>
          </w:tcPr>
          <w:p w:rsidR="009F60B1" w:rsidRPr="00CC427A" w:rsidP="00CB1C05" w14:paraId="7C0420C9" w14:textId="77777777">
            <w:pPr>
              <w:pStyle w:val="RTableTextAbt"/>
              <w:rPr>
                <w:rFonts w:ascii="Times New Roman" w:hAnsi="Times New Roman" w:cs="Times New Roman"/>
              </w:rPr>
            </w:pPr>
            <w:r w:rsidRPr="00CC427A">
              <w:rPr>
                <w:rFonts w:ascii="Times New Roman" w:hAnsi="Times New Roman" w:cs="Times New Roman"/>
              </w:rPr>
              <w:t>$51,878</w:t>
            </w:r>
          </w:p>
        </w:tc>
        <w:tc>
          <w:tcPr>
            <w:tcW w:w="1929" w:type="dxa"/>
            <w:noWrap/>
            <w:hideMark/>
          </w:tcPr>
          <w:p w:rsidR="009F60B1" w:rsidRPr="00CC427A" w:rsidP="00CB1C05" w14:paraId="456AB050" w14:textId="77777777">
            <w:pPr>
              <w:pStyle w:val="RTableTextAbt"/>
              <w:rPr>
                <w:rFonts w:ascii="Times New Roman" w:hAnsi="Times New Roman" w:cs="Times New Roman"/>
              </w:rPr>
            </w:pPr>
            <w:r w:rsidRPr="00CC427A">
              <w:rPr>
                <w:rFonts w:ascii="Times New Roman" w:hAnsi="Times New Roman" w:cs="Times New Roman"/>
              </w:rPr>
              <w:t>$116,044</w:t>
            </w:r>
          </w:p>
        </w:tc>
        <w:tc>
          <w:tcPr>
            <w:tcW w:w="1929" w:type="dxa"/>
            <w:noWrap/>
            <w:hideMark/>
          </w:tcPr>
          <w:p w:rsidR="009F60B1" w:rsidRPr="00CC427A" w:rsidP="00CB1C05" w14:paraId="28FAB91E" w14:textId="77777777">
            <w:pPr>
              <w:pStyle w:val="RTableTextAbt"/>
              <w:rPr>
                <w:rFonts w:ascii="Times New Roman" w:hAnsi="Times New Roman" w:cs="Times New Roman"/>
              </w:rPr>
            </w:pPr>
            <w:r w:rsidRPr="00CC427A">
              <w:rPr>
                <w:rFonts w:ascii="Times New Roman" w:hAnsi="Times New Roman" w:cs="Times New Roman"/>
              </w:rPr>
              <w:t>$118,306</w:t>
            </w:r>
          </w:p>
        </w:tc>
        <w:tc>
          <w:tcPr>
            <w:tcW w:w="1597" w:type="dxa"/>
            <w:noWrap/>
            <w:hideMark/>
          </w:tcPr>
          <w:p w:rsidR="009F60B1" w:rsidRPr="00CC427A" w:rsidP="00CB1C05" w14:paraId="359C7563" w14:textId="77777777">
            <w:pPr>
              <w:pStyle w:val="RTableTextAbt"/>
              <w:rPr>
                <w:rFonts w:ascii="Times New Roman" w:hAnsi="Times New Roman" w:cs="Times New Roman"/>
              </w:rPr>
            </w:pPr>
            <w:r w:rsidRPr="00CC427A">
              <w:rPr>
                <w:rFonts w:ascii="Times New Roman" w:hAnsi="Times New Roman" w:cs="Times New Roman"/>
              </w:rPr>
              <w:t>$120,008</w:t>
            </w:r>
          </w:p>
        </w:tc>
      </w:tr>
      <w:tr w14:paraId="7F7D7B5C" w14:textId="77777777" w:rsidTr="003222EC">
        <w:tblPrEx>
          <w:tblW w:w="0" w:type="auto"/>
          <w:tblLook w:val="04A0"/>
        </w:tblPrEx>
        <w:trPr>
          <w:trHeight w:val="300"/>
        </w:trPr>
        <w:tc>
          <w:tcPr>
            <w:tcW w:w="2025" w:type="dxa"/>
            <w:noWrap/>
            <w:hideMark/>
          </w:tcPr>
          <w:p w:rsidR="009F60B1" w:rsidRPr="00CC427A" w:rsidP="00CB1C05" w14:paraId="7402F0CD" w14:textId="77777777">
            <w:pPr>
              <w:pStyle w:val="LTableTextAbt"/>
              <w:rPr>
                <w:rFonts w:ascii="Times New Roman" w:hAnsi="Times New Roman" w:cs="Times New Roman"/>
                <w:b/>
                <w:bCs w:val="0"/>
              </w:rPr>
            </w:pPr>
            <w:r w:rsidRPr="00CC427A">
              <w:rPr>
                <w:rFonts w:ascii="Times New Roman" w:hAnsi="Times New Roman" w:cs="Times New Roman"/>
                <w:b/>
                <w:bCs w:val="0"/>
              </w:rPr>
              <w:t>White</w:t>
            </w:r>
          </w:p>
        </w:tc>
        <w:tc>
          <w:tcPr>
            <w:tcW w:w="958" w:type="dxa"/>
            <w:noWrap/>
            <w:hideMark/>
          </w:tcPr>
          <w:p w:rsidR="009F60B1" w:rsidRPr="00CC427A" w:rsidP="00CB1C05" w14:paraId="2FDCD665" w14:textId="77777777">
            <w:pPr>
              <w:pStyle w:val="RTableTextAbt"/>
              <w:rPr>
                <w:rFonts w:ascii="Times New Roman" w:hAnsi="Times New Roman" w:cs="Times New Roman"/>
              </w:rPr>
            </w:pPr>
            <w:r w:rsidRPr="00CC427A">
              <w:rPr>
                <w:rFonts w:ascii="Times New Roman" w:hAnsi="Times New Roman" w:cs="Times New Roman"/>
              </w:rPr>
              <w:t>70.4%</w:t>
            </w:r>
          </w:p>
        </w:tc>
        <w:tc>
          <w:tcPr>
            <w:tcW w:w="922" w:type="dxa"/>
            <w:noWrap/>
            <w:hideMark/>
          </w:tcPr>
          <w:p w:rsidR="009F60B1" w:rsidRPr="00CC427A" w:rsidP="00CB1C05" w14:paraId="4619A626" w14:textId="77777777">
            <w:pPr>
              <w:pStyle w:val="RTableTextAbt"/>
              <w:rPr>
                <w:rFonts w:ascii="Times New Roman" w:hAnsi="Times New Roman" w:cs="Times New Roman"/>
              </w:rPr>
            </w:pPr>
            <w:r w:rsidRPr="00CC427A">
              <w:rPr>
                <w:rFonts w:ascii="Times New Roman" w:hAnsi="Times New Roman" w:cs="Times New Roman"/>
              </w:rPr>
              <w:t>87.6%</w:t>
            </w:r>
          </w:p>
        </w:tc>
        <w:tc>
          <w:tcPr>
            <w:tcW w:w="1929" w:type="dxa"/>
            <w:noWrap/>
            <w:hideMark/>
          </w:tcPr>
          <w:p w:rsidR="009F60B1" w:rsidRPr="00CC427A" w:rsidP="00CB1C05" w14:paraId="6107E841" w14:textId="77777777">
            <w:pPr>
              <w:pStyle w:val="RTableTextAbt"/>
              <w:rPr>
                <w:rFonts w:ascii="Times New Roman" w:hAnsi="Times New Roman" w:cs="Times New Roman"/>
              </w:rPr>
            </w:pPr>
            <w:r w:rsidRPr="00CC427A">
              <w:rPr>
                <w:rFonts w:ascii="Times New Roman" w:hAnsi="Times New Roman" w:cs="Times New Roman"/>
              </w:rPr>
              <w:t>81.5%</w:t>
            </w:r>
          </w:p>
        </w:tc>
        <w:tc>
          <w:tcPr>
            <w:tcW w:w="1929" w:type="dxa"/>
            <w:noWrap/>
            <w:hideMark/>
          </w:tcPr>
          <w:p w:rsidR="009F60B1" w:rsidRPr="00CC427A" w:rsidP="00CB1C05" w14:paraId="0765E766" w14:textId="77777777">
            <w:pPr>
              <w:pStyle w:val="RTableTextAbt"/>
              <w:rPr>
                <w:rFonts w:ascii="Times New Roman" w:hAnsi="Times New Roman" w:cs="Times New Roman"/>
              </w:rPr>
            </w:pPr>
            <w:r w:rsidRPr="00CC427A">
              <w:rPr>
                <w:rFonts w:ascii="Times New Roman" w:hAnsi="Times New Roman" w:cs="Times New Roman"/>
              </w:rPr>
              <w:t>86.2%</w:t>
            </w:r>
          </w:p>
        </w:tc>
        <w:tc>
          <w:tcPr>
            <w:tcW w:w="1597" w:type="dxa"/>
            <w:noWrap/>
            <w:hideMark/>
          </w:tcPr>
          <w:p w:rsidR="009F60B1" w:rsidRPr="00CC427A" w:rsidP="00CB1C05" w14:paraId="6B6AE91A" w14:textId="77777777">
            <w:pPr>
              <w:pStyle w:val="RTableTextAbt"/>
              <w:rPr>
                <w:rFonts w:ascii="Times New Roman" w:hAnsi="Times New Roman" w:cs="Times New Roman"/>
              </w:rPr>
            </w:pPr>
            <w:r w:rsidRPr="00CC427A">
              <w:rPr>
                <w:rFonts w:ascii="Times New Roman" w:hAnsi="Times New Roman" w:cs="Times New Roman"/>
              </w:rPr>
              <w:t>86.7%</w:t>
            </w:r>
          </w:p>
        </w:tc>
      </w:tr>
      <w:tr w14:paraId="6F9B9E2C" w14:textId="77777777" w:rsidTr="003222EC">
        <w:tblPrEx>
          <w:tblW w:w="0" w:type="auto"/>
          <w:tblLook w:val="04A0"/>
        </w:tblPrEx>
        <w:trPr>
          <w:trHeight w:val="300"/>
        </w:trPr>
        <w:tc>
          <w:tcPr>
            <w:tcW w:w="2025" w:type="dxa"/>
            <w:noWrap/>
            <w:hideMark/>
          </w:tcPr>
          <w:p w:rsidR="009F60B1" w:rsidRPr="00CC427A" w:rsidP="00CB1C05" w14:paraId="0BF26E70" w14:textId="77777777">
            <w:pPr>
              <w:pStyle w:val="LTableTextAbt"/>
              <w:rPr>
                <w:rFonts w:ascii="Times New Roman" w:hAnsi="Times New Roman" w:cs="Times New Roman"/>
                <w:b/>
                <w:bCs w:val="0"/>
              </w:rPr>
            </w:pPr>
            <w:r w:rsidRPr="00CC427A">
              <w:rPr>
                <w:rFonts w:ascii="Times New Roman" w:hAnsi="Times New Roman" w:cs="Times New Roman"/>
                <w:b/>
                <w:bCs w:val="0"/>
              </w:rPr>
              <w:t>Black</w:t>
            </w:r>
          </w:p>
        </w:tc>
        <w:tc>
          <w:tcPr>
            <w:tcW w:w="958" w:type="dxa"/>
            <w:noWrap/>
            <w:hideMark/>
          </w:tcPr>
          <w:p w:rsidR="009F60B1" w:rsidRPr="00CC427A" w:rsidP="00CB1C05" w14:paraId="6E837575" w14:textId="77777777">
            <w:pPr>
              <w:pStyle w:val="RTableTextAbt"/>
              <w:rPr>
                <w:rFonts w:ascii="Times New Roman" w:hAnsi="Times New Roman" w:cs="Times New Roman"/>
              </w:rPr>
            </w:pPr>
            <w:r w:rsidRPr="00CC427A">
              <w:rPr>
                <w:rFonts w:ascii="Times New Roman" w:hAnsi="Times New Roman" w:cs="Times New Roman"/>
              </w:rPr>
              <w:t>12.6%</w:t>
            </w:r>
          </w:p>
        </w:tc>
        <w:tc>
          <w:tcPr>
            <w:tcW w:w="922" w:type="dxa"/>
            <w:noWrap/>
            <w:hideMark/>
          </w:tcPr>
          <w:p w:rsidR="009F60B1" w:rsidRPr="00CC427A" w:rsidP="00CB1C05" w14:paraId="443E013D" w14:textId="77777777">
            <w:pPr>
              <w:pStyle w:val="RTableTextAbt"/>
              <w:rPr>
                <w:rFonts w:ascii="Times New Roman" w:hAnsi="Times New Roman" w:cs="Times New Roman"/>
              </w:rPr>
            </w:pPr>
            <w:r w:rsidRPr="00CC427A">
              <w:rPr>
                <w:rFonts w:ascii="Times New Roman" w:hAnsi="Times New Roman" w:cs="Times New Roman"/>
              </w:rPr>
              <w:t>5.8%</w:t>
            </w:r>
          </w:p>
        </w:tc>
        <w:tc>
          <w:tcPr>
            <w:tcW w:w="1929" w:type="dxa"/>
            <w:noWrap/>
            <w:hideMark/>
          </w:tcPr>
          <w:p w:rsidR="009F60B1" w:rsidRPr="00CC427A" w:rsidP="00CB1C05" w14:paraId="19C26531" w14:textId="77777777">
            <w:pPr>
              <w:pStyle w:val="RTableTextAbt"/>
              <w:rPr>
                <w:rFonts w:ascii="Times New Roman" w:hAnsi="Times New Roman" w:cs="Times New Roman"/>
              </w:rPr>
            </w:pPr>
            <w:r w:rsidRPr="00CC427A">
              <w:rPr>
                <w:rFonts w:ascii="Times New Roman" w:hAnsi="Times New Roman" w:cs="Times New Roman"/>
              </w:rPr>
              <w:t>1.8%</w:t>
            </w:r>
          </w:p>
        </w:tc>
        <w:tc>
          <w:tcPr>
            <w:tcW w:w="1929" w:type="dxa"/>
            <w:noWrap/>
            <w:hideMark/>
          </w:tcPr>
          <w:p w:rsidR="009F60B1" w:rsidRPr="00CC427A" w:rsidP="00CB1C05" w14:paraId="51B0CF15" w14:textId="77777777">
            <w:pPr>
              <w:pStyle w:val="RTableTextAbt"/>
              <w:rPr>
                <w:rFonts w:ascii="Times New Roman" w:hAnsi="Times New Roman" w:cs="Times New Roman"/>
              </w:rPr>
            </w:pPr>
            <w:r w:rsidRPr="00CC427A">
              <w:rPr>
                <w:rFonts w:ascii="Times New Roman" w:hAnsi="Times New Roman" w:cs="Times New Roman"/>
              </w:rPr>
              <w:t>1.9%</w:t>
            </w:r>
          </w:p>
        </w:tc>
        <w:tc>
          <w:tcPr>
            <w:tcW w:w="1597" w:type="dxa"/>
            <w:noWrap/>
            <w:hideMark/>
          </w:tcPr>
          <w:p w:rsidR="009F60B1" w:rsidRPr="00CC427A" w:rsidP="00CB1C05" w14:paraId="07054102" w14:textId="77777777">
            <w:pPr>
              <w:pStyle w:val="RTableTextAbt"/>
              <w:rPr>
                <w:rFonts w:ascii="Times New Roman" w:hAnsi="Times New Roman" w:cs="Times New Roman"/>
              </w:rPr>
            </w:pPr>
            <w:r w:rsidRPr="00CC427A">
              <w:rPr>
                <w:rFonts w:ascii="Times New Roman" w:hAnsi="Times New Roman" w:cs="Times New Roman"/>
              </w:rPr>
              <w:t>2.2%</w:t>
            </w:r>
          </w:p>
        </w:tc>
      </w:tr>
      <w:tr w14:paraId="0D692995" w14:textId="77777777" w:rsidTr="003222EC">
        <w:tblPrEx>
          <w:tblW w:w="0" w:type="auto"/>
          <w:tblLook w:val="04A0"/>
        </w:tblPrEx>
        <w:trPr>
          <w:trHeight w:val="300"/>
        </w:trPr>
        <w:tc>
          <w:tcPr>
            <w:tcW w:w="2025" w:type="dxa"/>
            <w:noWrap/>
            <w:hideMark/>
          </w:tcPr>
          <w:p w:rsidR="009F60B1" w:rsidRPr="00CC427A" w:rsidP="00CB1C05" w14:paraId="401003E2" w14:textId="77777777">
            <w:pPr>
              <w:pStyle w:val="LTableTextAbt"/>
              <w:rPr>
                <w:rFonts w:ascii="Times New Roman" w:hAnsi="Times New Roman" w:cs="Times New Roman"/>
                <w:b/>
                <w:bCs w:val="0"/>
              </w:rPr>
            </w:pPr>
            <w:r w:rsidRPr="00CC427A">
              <w:rPr>
                <w:rFonts w:ascii="Times New Roman" w:hAnsi="Times New Roman" w:cs="Times New Roman"/>
                <w:b/>
                <w:bCs w:val="0"/>
              </w:rPr>
              <w:t xml:space="preserve">American Indian </w:t>
            </w:r>
          </w:p>
        </w:tc>
        <w:tc>
          <w:tcPr>
            <w:tcW w:w="958" w:type="dxa"/>
            <w:noWrap/>
            <w:hideMark/>
          </w:tcPr>
          <w:p w:rsidR="009F60B1" w:rsidRPr="00CC427A" w:rsidP="00CB1C05" w14:paraId="4171BF5B" w14:textId="77777777">
            <w:pPr>
              <w:pStyle w:val="RTableTextAbt"/>
              <w:rPr>
                <w:rFonts w:ascii="Times New Roman" w:hAnsi="Times New Roman" w:cs="Times New Roman"/>
              </w:rPr>
            </w:pPr>
            <w:r w:rsidRPr="00CC427A">
              <w:rPr>
                <w:rFonts w:ascii="Times New Roman" w:hAnsi="Times New Roman" w:cs="Times New Roman"/>
              </w:rPr>
              <w:t>0.8%</w:t>
            </w:r>
          </w:p>
        </w:tc>
        <w:tc>
          <w:tcPr>
            <w:tcW w:w="922" w:type="dxa"/>
            <w:noWrap/>
            <w:hideMark/>
          </w:tcPr>
          <w:p w:rsidR="009F60B1" w:rsidRPr="00CC427A" w:rsidP="00CB1C05" w14:paraId="43C6E01F" w14:textId="77777777">
            <w:pPr>
              <w:pStyle w:val="RTableTextAbt"/>
              <w:rPr>
                <w:rFonts w:ascii="Times New Roman" w:hAnsi="Times New Roman" w:cs="Times New Roman"/>
              </w:rPr>
            </w:pPr>
            <w:r w:rsidRPr="00CC427A">
              <w:rPr>
                <w:rFonts w:ascii="Times New Roman" w:hAnsi="Times New Roman" w:cs="Times New Roman"/>
              </w:rPr>
              <w:t>1.7%</w:t>
            </w:r>
          </w:p>
        </w:tc>
        <w:tc>
          <w:tcPr>
            <w:tcW w:w="1929" w:type="dxa"/>
            <w:noWrap/>
            <w:hideMark/>
          </w:tcPr>
          <w:p w:rsidR="009F60B1" w:rsidRPr="00CC427A" w:rsidP="00CB1C05" w14:paraId="3F90EBD7" w14:textId="77777777">
            <w:pPr>
              <w:pStyle w:val="RTableTextAbt"/>
              <w:rPr>
                <w:rFonts w:ascii="Times New Roman" w:hAnsi="Times New Roman" w:cs="Times New Roman"/>
              </w:rPr>
            </w:pPr>
            <w:r w:rsidRPr="00CC427A">
              <w:rPr>
                <w:rFonts w:ascii="Times New Roman" w:hAnsi="Times New Roman" w:cs="Times New Roman"/>
              </w:rPr>
              <w:t>0.1%</w:t>
            </w:r>
          </w:p>
        </w:tc>
        <w:tc>
          <w:tcPr>
            <w:tcW w:w="1929" w:type="dxa"/>
            <w:noWrap/>
            <w:hideMark/>
          </w:tcPr>
          <w:p w:rsidR="009F60B1" w:rsidRPr="00CC427A" w:rsidP="00CB1C05" w14:paraId="35B46422" w14:textId="77777777">
            <w:pPr>
              <w:pStyle w:val="RTableTextAbt"/>
              <w:rPr>
                <w:rFonts w:ascii="Times New Roman" w:hAnsi="Times New Roman" w:cs="Times New Roman"/>
              </w:rPr>
            </w:pPr>
            <w:r w:rsidRPr="00CC427A">
              <w:rPr>
                <w:rFonts w:ascii="Times New Roman" w:hAnsi="Times New Roman" w:cs="Times New Roman"/>
              </w:rPr>
              <w:t>0.0%</w:t>
            </w:r>
          </w:p>
        </w:tc>
        <w:tc>
          <w:tcPr>
            <w:tcW w:w="1597" w:type="dxa"/>
            <w:noWrap/>
            <w:hideMark/>
          </w:tcPr>
          <w:p w:rsidR="009F60B1" w:rsidRPr="00CC427A" w:rsidP="00CB1C05" w14:paraId="64723BB3" w14:textId="77777777">
            <w:pPr>
              <w:pStyle w:val="RTableTextAbt"/>
              <w:rPr>
                <w:rFonts w:ascii="Times New Roman" w:hAnsi="Times New Roman" w:cs="Times New Roman"/>
              </w:rPr>
            </w:pPr>
            <w:r w:rsidRPr="00CC427A">
              <w:rPr>
                <w:rFonts w:ascii="Times New Roman" w:hAnsi="Times New Roman" w:cs="Times New Roman"/>
              </w:rPr>
              <w:t>0.0%</w:t>
            </w:r>
          </w:p>
        </w:tc>
      </w:tr>
      <w:tr w14:paraId="79F04FA3" w14:textId="77777777" w:rsidTr="003222EC">
        <w:tblPrEx>
          <w:tblW w:w="0" w:type="auto"/>
          <w:tblLook w:val="04A0"/>
        </w:tblPrEx>
        <w:trPr>
          <w:trHeight w:val="300"/>
        </w:trPr>
        <w:tc>
          <w:tcPr>
            <w:tcW w:w="2025" w:type="dxa"/>
            <w:noWrap/>
            <w:hideMark/>
          </w:tcPr>
          <w:p w:rsidR="009F60B1" w:rsidRPr="00CC427A" w:rsidP="00CB1C05" w14:paraId="166CEDA8" w14:textId="77777777">
            <w:pPr>
              <w:pStyle w:val="LTableTextAbt"/>
              <w:rPr>
                <w:rFonts w:ascii="Times New Roman" w:hAnsi="Times New Roman" w:cs="Times New Roman"/>
                <w:b/>
                <w:bCs w:val="0"/>
              </w:rPr>
            </w:pPr>
            <w:r w:rsidRPr="00CC427A">
              <w:rPr>
                <w:rFonts w:ascii="Times New Roman" w:hAnsi="Times New Roman" w:cs="Times New Roman"/>
                <w:b/>
                <w:bCs w:val="0"/>
              </w:rPr>
              <w:t>Asian</w:t>
            </w:r>
          </w:p>
        </w:tc>
        <w:tc>
          <w:tcPr>
            <w:tcW w:w="958" w:type="dxa"/>
            <w:noWrap/>
            <w:hideMark/>
          </w:tcPr>
          <w:p w:rsidR="009F60B1" w:rsidRPr="00CC427A" w:rsidP="00CB1C05" w14:paraId="6BE6062B" w14:textId="77777777">
            <w:pPr>
              <w:pStyle w:val="RTableTextAbt"/>
              <w:rPr>
                <w:rFonts w:ascii="Times New Roman" w:hAnsi="Times New Roman" w:cs="Times New Roman"/>
              </w:rPr>
            </w:pPr>
            <w:r w:rsidRPr="00CC427A">
              <w:rPr>
                <w:rFonts w:ascii="Times New Roman" w:hAnsi="Times New Roman" w:cs="Times New Roman"/>
              </w:rPr>
              <w:t>5.6%</w:t>
            </w:r>
          </w:p>
        </w:tc>
        <w:tc>
          <w:tcPr>
            <w:tcW w:w="922" w:type="dxa"/>
            <w:noWrap/>
            <w:hideMark/>
          </w:tcPr>
          <w:p w:rsidR="009F60B1" w:rsidRPr="00CC427A" w:rsidP="00CB1C05" w14:paraId="72878C0A" w14:textId="77777777">
            <w:pPr>
              <w:pStyle w:val="RTableTextAbt"/>
              <w:rPr>
                <w:rFonts w:ascii="Times New Roman" w:hAnsi="Times New Roman" w:cs="Times New Roman"/>
              </w:rPr>
            </w:pPr>
            <w:r w:rsidRPr="00CC427A">
              <w:rPr>
                <w:rFonts w:ascii="Times New Roman" w:hAnsi="Times New Roman" w:cs="Times New Roman"/>
              </w:rPr>
              <w:t>1.2%</w:t>
            </w:r>
          </w:p>
        </w:tc>
        <w:tc>
          <w:tcPr>
            <w:tcW w:w="1929" w:type="dxa"/>
            <w:noWrap/>
            <w:hideMark/>
          </w:tcPr>
          <w:p w:rsidR="009F60B1" w:rsidRPr="00CC427A" w:rsidP="00CB1C05" w14:paraId="5514558A" w14:textId="77777777">
            <w:pPr>
              <w:pStyle w:val="RTableTextAbt"/>
              <w:rPr>
                <w:rFonts w:ascii="Times New Roman" w:hAnsi="Times New Roman" w:cs="Times New Roman"/>
              </w:rPr>
            </w:pPr>
            <w:r w:rsidRPr="00CC427A">
              <w:rPr>
                <w:rFonts w:ascii="Times New Roman" w:hAnsi="Times New Roman" w:cs="Times New Roman"/>
              </w:rPr>
              <w:t>10.8%</w:t>
            </w:r>
          </w:p>
        </w:tc>
        <w:tc>
          <w:tcPr>
            <w:tcW w:w="1929" w:type="dxa"/>
            <w:noWrap/>
            <w:hideMark/>
          </w:tcPr>
          <w:p w:rsidR="009F60B1" w:rsidRPr="00CC427A" w:rsidP="00CB1C05" w14:paraId="08227D5B" w14:textId="77777777">
            <w:pPr>
              <w:pStyle w:val="RTableTextAbt"/>
              <w:rPr>
                <w:rFonts w:ascii="Times New Roman" w:hAnsi="Times New Roman" w:cs="Times New Roman"/>
              </w:rPr>
            </w:pPr>
            <w:r w:rsidRPr="00CC427A">
              <w:rPr>
                <w:rFonts w:ascii="Times New Roman" w:hAnsi="Times New Roman" w:cs="Times New Roman"/>
              </w:rPr>
              <w:t>7.5%</w:t>
            </w:r>
          </w:p>
        </w:tc>
        <w:tc>
          <w:tcPr>
            <w:tcW w:w="1597" w:type="dxa"/>
            <w:noWrap/>
            <w:hideMark/>
          </w:tcPr>
          <w:p w:rsidR="009F60B1" w:rsidRPr="00CC427A" w:rsidP="00CB1C05" w14:paraId="2E2FC6F4" w14:textId="77777777">
            <w:pPr>
              <w:pStyle w:val="RTableTextAbt"/>
              <w:rPr>
                <w:rFonts w:ascii="Times New Roman" w:hAnsi="Times New Roman" w:cs="Times New Roman"/>
              </w:rPr>
            </w:pPr>
            <w:r w:rsidRPr="00CC427A">
              <w:rPr>
                <w:rFonts w:ascii="Times New Roman" w:hAnsi="Times New Roman" w:cs="Times New Roman"/>
              </w:rPr>
              <w:t>7.2%</w:t>
            </w:r>
          </w:p>
        </w:tc>
      </w:tr>
      <w:tr w14:paraId="5D3BAF91" w14:textId="77777777" w:rsidTr="003222EC">
        <w:tblPrEx>
          <w:tblW w:w="0" w:type="auto"/>
          <w:tblLook w:val="04A0"/>
        </w:tblPrEx>
        <w:trPr>
          <w:trHeight w:val="300"/>
        </w:trPr>
        <w:tc>
          <w:tcPr>
            <w:tcW w:w="2025" w:type="dxa"/>
            <w:noWrap/>
            <w:hideMark/>
          </w:tcPr>
          <w:p w:rsidR="009F60B1" w:rsidRPr="00CC427A" w:rsidP="00CB1C05" w14:paraId="132C079E" w14:textId="77777777">
            <w:pPr>
              <w:pStyle w:val="LTableTextAbt"/>
              <w:rPr>
                <w:rFonts w:ascii="Times New Roman" w:hAnsi="Times New Roman" w:cs="Times New Roman"/>
                <w:b/>
                <w:bCs w:val="0"/>
              </w:rPr>
            </w:pPr>
            <w:r w:rsidRPr="00CC427A">
              <w:rPr>
                <w:rFonts w:ascii="Times New Roman" w:hAnsi="Times New Roman" w:cs="Times New Roman"/>
                <w:b/>
                <w:bCs w:val="0"/>
              </w:rPr>
              <w:t>Pacific Islander</w:t>
            </w:r>
          </w:p>
        </w:tc>
        <w:tc>
          <w:tcPr>
            <w:tcW w:w="958" w:type="dxa"/>
            <w:noWrap/>
            <w:hideMark/>
          </w:tcPr>
          <w:p w:rsidR="009F60B1" w:rsidRPr="00CC427A" w:rsidP="00CB1C05" w14:paraId="1B2D055A" w14:textId="77777777">
            <w:pPr>
              <w:pStyle w:val="RTableTextAbt"/>
              <w:rPr>
                <w:rFonts w:ascii="Times New Roman" w:hAnsi="Times New Roman" w:cs="Times New Roman"/>
              </w:rPr>
            </w:pPr>
            <w:r w:rsidRPr="00CC427A">
              <w:rPr>
                <w:rFonts w:ascii="Times New Roman" w:hAnsi="Times New Roman" w:cs="Times New Roman"/>
              </w:rPr>
              <w:t>0.2%</w:t>
            </w:r>
          </w:p>
        </w:tc>
        <w:tc>
          <w:tcPr>
            <w:tcW w:w="922" w:type="dxa"/>
            <w:noWrap/>
            <w:hideMark/>
          </w:tcPr>
          <w:p w:rsidR="009F60B1" w:rsidRPr="00CC427A" w:rsidP="00CB1C05" w14:paraId="29331614" w14:textId="77777777">
            <w:pPr>
              <w:pStyle w:val="RTableTextAbt"/>
              <w:rPr>
                <w:rFonts w:ascii="Times New Roman" w:hAnsi="Times New Roman" w:cs="Times New Roman"/>
              </w:rPr>
            </w:pPr>
            <w:r w:rsidRPr="00CC427A">
              <w:rPr>
                <w:rFonts w:ascii="Times New Roman" w:hAnsi="Times New Roman" w:cs="Times New Roman"/>
              </w:rPr>
              <w:t>0.1%</w:t>
            </w:r>
          </w:p>
        </w:tc>
        <w:tc>
          <w:tcPr>
            <w:tcW w:w="1929" w:type="dxa"/>
            <w:noWrap/>
            <w:hideMark/>
          </w:tcPr>
          <w:p w:rsidR="009F60B1" w:rsidRPr="00CC427A" w:rsidP="00CB1C05" w14:paraId="27E2C293" w14:textId="77777777">
            <w:pPr>
              <w:pStyle w:val="RTableTextAbt"/>
              <w:rPr>
                <w:rFonts w:ascii="Times New Roman" w:hAnsi="Times New Roman" w:cs="Times New Roman"/>
              </w:rPr>
            </w:pPr>
            <w:r w:rsidRPr="00CC427A">
              <w:rPr>
                <w:rFonts w:ascii="Times New Roman" w:hAnsi="Times New Roman" w:cs="Times New Roman"/>
              </w:rPr>
              <w:t>0.0%</w:t>
            </w:r>
          </w:p>
        </w:tc>
        <w:tc>
          <w:tcPr>
            <w:tcW w:w="1929" w:type="dxa"/>
            <w:noWrap/>
            <w:hideMark/>
          </w:tcPr>
          <w:p w:rsidR="009F60B1" w:rsidRPr="00CC427A" w:rsidP="00CB1C05" w14:paraId="414F5BEA" w14:textId="77777777">
            <w:pPr>
              <w:pStyle w:val="RTableTextAbt"/>
              <w:rPr>
                <w:rFonts w:ascii="Times New Roman" w:hAnsi="Times New Roman" w:cs="Times New Roman"/>
              </w:rPr>
            </w:pPr>
            <w:r w:rsidRPr="00CC427A">
              <w:rPr>
                <w:rFonts w:ascii="Times New Roman" w:hAnsi="Times New Roman" w:cs="Times New Roman"/>
              </w:rPr>
              <w:t>0.1%</w:t>
            </w:r>
          </w:p>
        </w:tc>
        <w:tc>
          <w:tcPr>
            <w:tcW w:w="1597" w:type="dxa"/>
            <w:noWrap/>
            <w:hideMark/>
          </w:tcPr>
          <w:p w:rsidR="009F60B1" w:rsidRPr="00CC427A" w:rsidP="00CB1C05" w14:paraId="1C860A09" w14:textId="77777777">
            <w:pPr>
              <w:pStyle w:val="RTableTextAbt"/>
              <w:rPr>
                <w:rFonts w:ascii="Times New Roman" w:hAnsi="Times New Roman" w:cs="Times New Roman"/>
              </w:rPr>
            </w:pPr>
            <w:r w:rsidRPr="00CC427A">
              <w:rPr>
                <w:rFonts w:ascii="Times New Roman" w:hAnsi="Times New Roman" w:cs="Times New Roman"/>
              </w:rPr>
              <w:t>0.1%</w:t>
            </w:r>
          </w:p>
        </w:tc>
      </w:tr>
      <w:tr w14:paraId="1E3B326F" w14:textId="77777777" w:rsidTr="003222EC">
        <w:tblPrEx>
          <w:tblW w:w="0" w:type="auto"/>
          <w:tblLook w:val="04A0"/>
        </w:tblPrEx>
        <w:trPr>
          <w:trHeight w:val="300"/>
        </w:trPr>
        <w:tc>
          <w:tcPr>
            <w:tcW w:w="2025" w:type="dxa"/>
            <w:noWrap/>
            <w:hideMark/>
          </w:tcPr>
          <w:p w:rsidR="009F60B1" w:rsidRPr="00CC427A" w:rsidP="00CB1C05" w14:paraId="55CB45A3" w14:textId="77777777">
            <w:pPr>
              <w:pStyle w:val="LTableTextAbt"/>
              <w:rPr>
                <w:rFonts w:ascii="Times New Roman" w:hAnsi="Times New Roman" w:cs="Times New Roman"/>
                <w:b/>
                <w:bCs w:val="0"/>
              </w:rPr>
            </w:pPr>
            <w:r w:rsidRPr="00CC427A">
              <w:rPr>
                <w:rFonts w:ascii="Times New Roman" w:hAnsi="Times New Roman" w:cs="Times New Roman"/>
                <w:b/>
                <w:bCs w:val="0"/>
              </w:rPr>
              <w:t>Other</w:t>
            </w:r>
          </w:p>
        </w:tc>
        <w:tc>
          <w:tcPr>
            <w:tcW w:w="958" w:type="dxa"/>
            <w:noWrap/>
            <w:hideMark/>
          </w:tcPr>
          <w:p w:rsidR="009F60B1" w:rsidRPr="00CC427A" w:rsidP="00CB1C05" w14:paraId="723B50A2" w14:textId="77777777">
            <w:pPr>
              <w:pStyle w:val="RTableTextAbt"/>
              <w:rPr>
                <w:rFonts w:ascii="Times New Roman" w:hAnsi="Times New Roman" w:cs="Times New Roman"/>
              </w:rPr>
            </w:pPr>
            <w:r w:rsidRPr="00CC427A">
              <w:rPr>
                <w:rFonts w:ascii="Times New Roman" w:hAnsi="Times New Roman" w:cs="Times New Roman"/>
              </w:rPr>
              <w:t>10.3%</w:t>
            </w:r>
          </w:p>
        </w:tc>
        <w:tc>
          <w:tcPr>
            <w:tcW w:w="922" w:type="dxa"/>
            <w:noWrap/>
            <w:hideMark/>
          </w:tcPr>
          <w:p w:rsidR="009F60B1" w:rsidRPr="00CC427A" w:rsidP="00CB1C05" w14:paraId="68914F8F" w14:textId="77777777">
            <w:pPr>
              <w:pStyle w:val="RTableTextAbt"/>
              <w:rPr>
                <w:rFonts w:ascii="Times New Roman" w:hAnsi="Times New Roman" w:cs="Times New Roman"/>
              </w:rPr>
            </w:pPr>
            <w:r w:rsidRPr="00CC427A">
              <w:rPr>
                <w:rFonts w:ascii="Times New Roman" w:hAnsi="Times New Roman" w:cs="Times New Roman"/>
              </w:rPr>
              <w:t>3.6%</w:t>
            </w:r>
          </w:p>
        </w:tc>
        <w:tc>
          <w:tcPr>
            <w:tcW w:w="1929" w:type="dxa"/>
            <w:noWrap/>
            <w:hideMark/>
          </w:tcPr>
          <w:p w:rsidR="009F60B1" w:rsidRPr="00CC427A" w:rsidP="00CB1C05" w14:paraId="29A612C4" w14:textId="77777777">
            <w:pPr>
              <w:pStyle w:val="RTableTextAbt"/>
              <w:rPr>
                <w:rFonts w:ascii="Times New Roman" w:hAnsi="Times New Roman" w:cs="Times New Roman"/>
              </w:rPr>
            </w:pPr>
            <w:r w:rsidRPr="00CC427A">
              <w:rPr>
                <w:rFonts w:ascii="Times New Roman" w:hAnsi="Times New Roman" w:cs="Times New Roman"/>
              </w:rPr>
              <w:t>5.8%</w:t>
            </w:r>
          </w:p>
        </w:tc>
        <w:tc>
          <w:tcPr>
            <w:tcW w:w="1929" w:type="dxa"/>
            <w:noWrap/>
            <w:hideMark/>
          </w:tcPr>
          <w:p w:rsidR="009F60B1" w:rsidRPr="00CC427A" w:rsidP="00CB1C05" w14:paraId="632ABFAB" w14:textId="77777777">
            <w:pPr>
              <w:pStyle w:val="RTableTextAbt"/>
              <w:rPr>
                <w:rFonts w:ascii="Times New Roman" w:hAnsi="Times New Roman" w:cs="Times New Roman"/>
              </w:rPr>
            </w:pPr>
            <w:r w:rsidRPr="00CC427A">
              <w:rPr>
                <w:rFonts w:ascii="Times New Roman" w:hAnsi="Times New Roman" w:cs="Times New Roman"/>
              </w:rPr>
              <w:t>4.3%</w:t>
            </w:r>
          </w:p>
        </w:tc>
        <w:tc>
          <w:tcPr>
            <w:tcW w:w="1597" w:type="dxa"/>
            <w:noWrap/>
            <w:hideMark/>
          </w:tcPr>
          <w:p w:rsidR="009F60B1" w:rsidRPr="00CC427A" w:rsidP="00CB1C05" w14:paraId="7A07F47C" w14:textId="77777777">
            <w:pPr>
              <w:pStyle w:val="RTableTextAbt"/>
              <w:rPr>
                <w:rFonts w:ascii="Times New Roman" w:hAnsi="Times New Roman" w:cs="Times New Roman"/>
              </w:rPr>
            </w:pPr>
            <w:r w:rsidRPr="00CC427A">
              <w:rPr>
                <w:rFonts w:ascii="Times New Roman" w:hAnsi="Times New Roman" w:cs="Times New Roman"/>
              </w:rPr>
              <w:t>3.8%</w:t>
            </w:r>
          </w:p>
        </w:tc>
      </w:tr>
      <w:tr w14:paraId="4CE427A7" w14:textId="77777777" w:rsidTr="003222EC">
        <w:tblPrEx>
          <w:tblW w:w="0" w:type="auto"/>
          <w:tblLook w:val="04A0"/>
        </w:tblPrEx>
        <w:trPr>
          <w:trHeight w:val="300"/>
        </w:trPr>
        <w:tc>
          <w:tcPr>
            <w:tcW w:w="2025" w:type="dxa"/>
            <w:noWrap/>
            <w:hideMark/>
          </w:tcPr>
          <w:p w:rsidR="009F60B1" w:rsidRPr="00CC427A" w:rsidP="00CB1C05" w14:paraId="600A89B0" w14:textId="77777777">
            <w:pPr>
              <w:pStyle w:val="LTableTextAbt"/>
              <w:rPr>
                <w:rFonts w:ascii="Times New Roman" w:hAnsi="Times New Roman" w:cs="Times New Roman"/>
                <w:b/>
                <w:bCs w:val="0"/>
              </w:rPr>
            </w:pPr>
            <w:r w:rsidRPr="00CC427A">
              <w:rPr>
                <w:rFonts w:ascii="Times New Roman" w:hAnsi="Times New Roman" w:cs="Times New Roman"/>
                <w:b/>
                <w:bCs w:val="0"/>
              </w:rPr>
              <w:t>Hispanic</w:t>
            </w:r>
          </w:p>
        </w:tc>
        <w:tc>
          <w:tcPr>
            <w:tcW w:w="958" w:type="dxa"/>
            <w:noWrap/>
            <w:hideMark/>
          </w:tcPr>
          <w:p w:rsidR="009F60B1" w:rsidRPr="00CC427A" w:rsidP="00CB1C05" w14:paraId="0F511C14" w14:textId="77777777">
            <w:pPr>
              <w:pStyle w:val="RTableTextAbt"/>
              <w:rPr>
                <w:rFonts w:ascii="Times New Roman" w:hAnsi="Times New Roman" w:cs="Times New Roman"/>
              </w:rPr>
            </w:pPr>
            <w:r w:rsidRPr="00CC427A">
              <w:rPr>
                <w:rFonts w:ascii="Times New Roman" w:hAnsi="Times New Roman" w:cs="Times New Roman"/>
              </w:rPr>
              <w:t>18.2%</w:t>
            </w:r>
          </w:p>
        </w:tc>
        <w:tc>
          <w:tcPr>
            <w:tcW w:w="922" w:type="dxa"/>
            <w:noWrap/>
            <w:hideMark/>
          </w:tcPr>
          <w:p w:rsidR="009F60B1" w:rsidRPr="00CC427A" w:rsidP="00CB1C05" w14:paraId="35AED766" w14:textId="77777777">
            <w:pPr>
              <w:pStyle w:val="RTableTextAbt"/>
              <w:rPr>
                <w:rFonts w:ascii="Times New Roman" w:hAnsi="Times New Roman" w:cs="Times New Roman"/>
              </w:rPr>
            </w:pPr>
            <w:r w:rsidRPr="00CC427A">
              <w:rPr>
                <w:rFonts w:ascii="Times New Roman" w:hAnsi="Times New Roman" w:cs="Times New Roman"/>
              </w:rPr>
              <w:t>2.4%</w:t>
            </w:r>
          </w:p>
        </w:tc>
        <w:tc>
          <w:tcPr>
            <w:tcW w:w="1929" w:type="dxa"/>
            <w:noWrap/>
            <w:hideMark/>
          </w:tcPr>
          <w:p w:rsidR="009F60B1" w:rsidRPr="00CC427A" w:rsidP="00CB1C05" w14:paraId="0F8A3D5F" w14:textId="77777777">
            <w:pPr>
              <w:pStyle w:val="RTableTextAbt"/>
              <w:rPr>
                <w:rFonts w:ascii="Times New Roman" w:hAnsi="Times New Roman" w:cs="Times New Roman"/>
              </w:rPr>
            </w:pPr>
            <w:r w:rsidRPr="00CC427A">
              <w:rPr>
                <w:rFonts w:ascii="Times New Roman" w:hAnsi="Times New Roman" w:cs="Times New Roman"/>
              </w:rPr>
              <w:t>4.6%</w:t>
            </w:r>
          </w:p>
        </w:tc>
        <w:tc>
          <w:tcPr>
            <w:tcW w:w="1929" w:type="dxa"/>
            <w:noWrap/>
            <w:hideMark/>
          </w:tcPr>
          <w:p w:rsidR="009F60B1" w:rsidRPr="00CC427A" w:rsidP="00CB1C05" w14:paraId="45612CC5" w14:textId="77777777">
            <w:pPr>
              <w:pStyle w:val="RTableTextAbt"/>
              <w:rPr>
                <w:rFonts w:ascii="Times New Roman" w:hAnsi="Times New Roman" w:cs="Times New Roman"/>
              </w:rPr>
            </w:pPr>
            <w:r w:rsidRPr="00CC427A">
              <w:rPr>
                <w:rFonts w:ascii="Times New Roman" w:hAnsi="Times New Roman" w:cs="Times New Roman"/>
              </w:rPr>
              <w:t>3.8%</w:t>
            </w:r>
          </w:p>
        </w:tc>
        <w:tc>
          <w:tcPr>
            <w:tcW w:w="1597" w:type="dxa"/>
            <w:noWrap/>
            <w:hideMark/>
          </w:tcPr>
          <w:p w:rsidR="009F60B1" w:rsidRPr="00CC427A" w:rsidP="00CB1C05" w14:paraId="3BFF5171" w14:textId="77777777">
            <w:pPr>
              <w:pStyle w:val="RTableTextAbt"/>
              <w:rPr>
                <w:rFonts w:ascii="Times New Roman" w:hAnsi="Times New Roman" w:cs="Times New Roman"/>
              </w:rPr>
            </w:pPr>
            <w:r w:rsidRPr="00CC427A">
              <w:rPr>
                <w:rFonts w:ascii="Times New Roman" w:hAnsi="Times New Roman" w:cs="Times New Roman"/>
              </w:rPr>
              <w:t>3.3%</w:t>
            </w:r>
          </w:p>
        </w:tc>
      </w:tr>
      <w:tr w14:paraId="3DBCE6FE" w14:textId="77777777" w:rsidTr="003222EC">
        <w:tblPrEx>
          <w:tblW w:w="0" w:type="auto"/>
          <w:tblLook w:val="04A0"/>
        </w:tblPrEx>
        <w:trPr>
          <w:trHeight w:val="300"/>
        </w:trPr>
        <w:tc>
          <w:tcPr>
            <w:tcW w:w="2025" w:type="dxa"/>
            <w:noWrap/>
            <w:hideMark/>
          </w:tcPr>
          <w:p w:rsidR="009F60B1" w:rsidRPr="00CC427A" w:rsidP="00CB1C05" w14:paraId="67D21612" w14:textId="77777777">
            <w:pPr>
              <w:pStyle w:val="LTableTextAbt"/>
              <w:rPr>
                <w:rFonts w:ascii="Times New Roman" w:hAnsi="Times New Roman" w:cs="Times New Roman"/>
                <w:b/>
                <w:bCs w:val="0"/>
              </w:rPr>
            </w:pPr>
            <w:r w:rsidRPr="00CC427A">
              <w:rPr>
                <w:rFonts w:ascii="Times New Roman" w:hAnsi="Times New Roman" w:cs="Times New Roman"/>
                <w:b/>
                <w:bCs w:val="0"/>
              </w:rPr>
              <w:t>2x Poverty Line</w:t>
            </w:r>
          </w:p>
        </w:tc>
        <w:tc>
          <w:tcPr>
            <w:tcW w:w="958" w:type="dxa"/>
            <w:noWrap/>
            <w:hideMark/>
          </w:tcPr>
          <w:p w:rsidR="009F60B1" w:rsidRPr="00CC427A" w:rsidP="00CB1C05" w14:paraId="01A599AB" w14:textId="77777777">
            <w:pPr>
              <w:pStyle w:val="RTableTextAbt"/>
              <w:rPr>
                <w:rFonts w:ascii="Times New Roman" w:hAnsi="Times New Roman" w:cs="Times New Roman"/>
              </w:rPr>
            </w:pPr>
            <w:r w:rsidRPr="00CC427A">
              <w:rPr>
                <w:rFonts w:ascii="Times New Roman" w:hAnsi="Times New Roman" w:cs="Times New Roman"/>
              </w:rPr>
              <w:t>29.8%</w:t>
            </w:r>
          </w:p>
        </w:tc>
        <w:tc>
          <w:tcPr>
            <w:tcW w:w="922" w:type="dxa"/>
            <w:noWrap/>
            <w:hideMark/>
          </w:tcPr>
          <w:p w:rsidR="009F60B1" w:rsidRPr="00CC427A" w:rsidP="00CB1C05" w14:paraId="4904E287" w14:textId="77777777">
            <w:pPr>
              <w:pStyle w:val="RTableTextAbt"/>
              <w:rPr>
                <w:rFonts w:ascii="Times New Roman" w:hAnsi="Times New Roman" w:cs="Times New Roman"/>
              </w:rPr>
            </w:pPr>
            <w:r w:rsidRPr="00CC427A">
              <w:rPr>
                <w:rFonts w:ascii="Times New Roman" w:hAnsi="Times New Roman" w:cs="Times New Roman"/>
              </w:rPr>
              <w:t>26.0%</w:t>
            </w:r>
          </w:p>
        </w:tc>
        <w:tc>
          <w:tcPr>
            <w:tcW w:w="1929" w:type="dxa"/>
            <w:noWrap/>
            <w:hideMark/>
          </w:tcPr>
          <w:p w:rsidR="009F60B1" w:rsidRPr="00CC427A" w:rsidP="00CB1C05" w14:paraId="5B7331BB" w14:textId="77777777">
            <w:pPr>
              <w:pStyle w:val="RTableTextAbt"/>
              <w:rPr>
                <w:rFonts w:ascii="Times New Roman" w:hAnsi="Times New Roman" w:cs="Times New Roman"/>
              </w:rPr>
            </w:pPr>
            <w:r w:rsidRPr="00CC427A">
              <w:rPr>
                <w:rFonts w:ascii="Times New Roman" w:hAnsi="Times New Roman" w:cs="Times New Roman"/>
              </w:rPr>
              <w:t>10.3%</w:t>
            </w:r>
          </w:p>
        </w:tc>
        <w:tc>
          <w:tcPr>
            <w:tcW w:w="1929" w:type="dxa"/>
            <w:noWrap/>
            <w:hideMark/>
          </w:tcPr>
          <w:p w:rsidR="009F60B1" w:rsidRPr="00CC427A" w:rsidP="00CB1C05" w14:paraId="6D47AC52" w14:textId="77777777">
            <w:pPr>
              <w:pStyle w:val="RTableTextAbt"/>
              <w:rPr>
                <w:rFonts w:ascii="Times New Roman" w:hAnsi="Times New Roman" w:cs="Times New Roman"/>
              </w:rPr>
            </w:pPr>
            <w:r w:rsidRPr="00CC427A">
              <w:rPr>
                <w:rFonts w:ascii="Times New Roman" w:hAnsi="Times New Roman" w:cs="Times New Roman"/>
              </w:rPr>
              <w:t>10.2%</w:t>
            </w:r>
          </w:p>
        </w:tc>
        <w:tc>
          <w:tcPr>
            <w:tcW w:w="1597" w:type="dxa"/>
            <w:noWrap/>
            <w:hideMark/>
          </w:tcPr>
          <w:p w:rsidR="009F60B1" w:rsidRPr="00CC427A" w:rsidP="00CB1C05" w14:paraId="71AABA60" w14:textId="77777777">
            <w:pPr>
              <w:pStyle w:val="RTableTextAbt"/>
              <w:rPr>
                <w:rFonts w:ascii="Times New Roman" w:hAnsi="Times New Roman" w:cs="Times New Roman"/>
              </w:rPr>
            </w:pPr>
            <w:r w:rsidRPr="00CC427A">
              <w:rPr>
                <w:rFonts w:ascii="Times New Roman" w:hAnsi="Times New Roman" w:cs="Times New Roman"/>
              </w:rPr>
              <w:t>10.5%</w:t>
            </w:r>
          </w:p>
        </w:tc>
      </w:tr>
      <w:tr w14:paraId="53A336A8" w14:textId="77777777" w:rsidTr="003222EC">
        <w:tblPrEx>
          <w:tblW w:w="0" w:type="auto"/>
          <w:tblLook w:val="04A0"/>
        </w:tblPrEx>
        <w:trPr>
          <w:trHeight w:val="300"/>
        </w:trPr>
        <w:tc>
          <w:tcPr>
            <w:tcW w:w="2025" w:type="dxa"/>
            <w:noWrap/>
            <w:hideMark/>
          </w:tcPr>
          <w:p w:rsidR="009F60B1" w:rsidRPr="00CC427A" w:rsidP="00CB1C05" w14:paraId="12F66A54" w14:textId="77777777">
            <w:pPr>
              <w:pStyle w:val="LTableTextAbt"/>
              <w:rPr>
                <w:rFonts w:ascii="Times New Roman" w:hAnsi="Times New Roman" w:cs="Times New Roman"/>
                <w:b/>
                <w:bCs w:val="0"/>
              </w:rPr>
            </w:pPr>
            <w:r w:rsidRPr="00CC427A">
              <w:rPr>
                <w:rFonts w:ascii="Times New Roman" w:hAnsi="Times New Roman" w:cs="Times New Roman"/>
                <w:b/>
                <w:bCs w:val="0"/>
              </w:rPr>
              <w:t>Below Poverty Line</w:t>
            </w:r>
          </w:p>
        </w:tc>
        <w:tc>
          <w:tcPr>
            <w:tcW w:w="958" w:type="dxa"/>
            <w:noWrap/>
            <w:hideMark/>
          </w:tcPr>
          <w:p w:rsidR="009F60B1" w:rsidRPr="00CC427A" w:rsidP="00CB1C05" w14:paraId="1259DA02" w14:textId="77777777">
            <w:pPr>
              <w:pStyle w:val="RTableTextAbt"/>
              <w:rPr>
                <w:rFonts w:ascii="Times New Roman" w:hAnsi="Times New Roman" w:cs="Times New Roman"/>
              </w:rPr>
            </w:pPr>
            <w:r w:rsidRPr="00CC427A">
              <w:rPr>
                <w:rFonts w:ascii="Times New Roman" w:hAnsi="Times New Roman" w:cs="Times New Roman"/>
              </w:rPr>
              <w:t>12.8%</w:t>
            </w:r>
          </w:p>
        </w:tc>
        <w:tc>
          <w:tcPr>
            <w:tcW w:w="922" w:type="dxa"/>
            <w:noWrap/>
            <w:hideMark/>
          </w:tcPr>
          <w:p w:rsidR="009F60B1" w:rsidRPr="00CC427A" w:rsidP="00CB1C05" w14:paraId="1C0D28C4" w14:textId="77777777">
            <w:pPr>
              <w:pStyle w:val="RTableTextAbt"/>
              <w:rPr>
                <w:rFonts w:ascii="Times New Roman" w:hAnsi="Times New Roman" w:cs="Times New Roman"/>
              </w:rPr>
            </w:pPr>
            <w:r w:rsidRPr="00CC427A">
              <w:rPr>
                <w:rFonts w:ascii="Times New Roman" w:hAnsi="Times New Roman" w:cs="Times New Roman"/>
              </w:rPr>
              <w:t>9.6%</w:t>
            </w:r>
          </w:p>
        </w:tc>
        <w:tc>
          <w:tcPr>
            <w:tcW w:w="1929" w:type="dxa"/>
            <w:noWrap/>
            <w:hideMark/>
          </w:tcPr>
          <w:p w:rsidR="009F60B1" w:rsidRPr="00CC427A" w:rsidP="00CB1C05" w14:paraId="3FE196DC" w14:textId="77777777">
            <w:pPr>
              <w:pStyle w:val="RTableTextAbt"/>
              <w:rPr>
                <w:rFonts w:ascii="Times New Roman" w:hAnsi="Times New Roman" w:cs="Times New Roman"/>
              </w:rPr>
            </w:pPr>
            <w:r w:rsidRPr="00CC427A">
              <w:rPr>
                <w:rFonts w:ascii="Times New Roman" w:hAnsi="Times New Roman" w:cs="Times New Roman"/>
              </w:rPr>
              <w:t>4.6%</w:t>
            </w:r>
          </w:p>
        </w:tc>
        <w:tc>
          <w:tcPr>
            <w:tcW w:w="1929" w:type="dxa"/>
            <w:noWrap/>
            <w:hideMark/>
          </w:tcPr>
          <w:p w:rsidR="009F60B1" w:rsidRPr="00CC427A" w:rsidP="00CB1C05" w14:paraId="4C653D7A" w14:textId="77777777">
            <w:pPr>
              <w:pStyle w:val="RTableTextAbt"/>
              <w:rPr>
                <w:rFonts w:ascii="Times New Roman" w:hAnsi="Times New Roman" w:cs="Times New Roman"/>
              </w:rPr>
            </w:pPr>
            <w:r w:rsidRPr="00CC427A">
              <w:rPr>
                <w:rFonts w:ascii="Times New Roman" w:hAnsi="Times New Roman" w:cs="Times New Roman"/>
              </w:rPr>
              <w:t>3.8%</w:t>
            </w:r>
          </w:p>
        </w:tc>
        <w:tc>
          <w:tcPr>
            <w:tcW w:w="1597" w:type="dxa"/>
            <w:noWrap/>
            <w:hideMark/>
          </w:tcPr>
          <w:p w:rsidR="009F60B1" w:rsidRPr="00CC427A" w:rsidP="00CB1C05" w14:paraId="62F45D11" w14:textId="77777777">
            <w:pPr>
              <w:pStyle w:val="RTableTextAbt"/>
              <w:rPr>
                <w:rFonts w:ascii="Times New Roman" w:hAnsi="Times New Roman" w:cs="Times New Roman"/>
              </w:rPr>
            </w:pPr>
            <w:r w:rsidRPr="00CC427A">
              <w:rPr>
                <w:rFonts w:ascii="Times New Roman" w:hAnsi="Times New Roman" w:cs="Times New Roman"/>
              </w:rPr>
              <w:t>4.0%</w:t>
            </w:r>
          </w:p>
        </w:tc>
      </w:tr>
      <w:tr w14:paraId="20142AF8" w14:textId="77777777" w:rsidTr="003222EC">
        <w:tblPrEx>
          <w:tblW w:w="0" w:type="auto"/>
          <w:tblLook w:val="04A0"/>
        </w:tblPrEx>
        <w:trPr>
          <w:trHeight w:val="300"/>
        </w:trPr>
        <w:tc>
          <w:tcPr>
            <w:tcW w:w="2025" w:type="dxa"/>
            <w:noWrap/>
            <w:hideMark/>
          </w:tcPr>
          <w:p w:rsidR="009F60B1" w:rsidRPr="00CC427A" w:rsidP="00CB1C05" w14:paraId="3774B0EF" w14:textId="77777777">
            <w:pPr>
              <w:pStyle w:val="LTableTextAbt"/>
              <w:rPr>
                <w:rFonts w:ascii="Times New Roman" w:hAnsi="Times New Roman" w:cs="Times New Roman"/>
                <w:b/>
                <w:bCs w:val="0"/>
              </w:rPr>
            </w:pPr>
            <w:r w:rsidRPr="00CC427A">
              <w:rPr>
                <w:rFonts w:ascii="Times New Roman" w:hAnsi="Times New Roman" w:cs="Times New Roman"/>
                <w:b/>
                <w:bCs w:val="0"/>
              </w:rPr>
              <w:t xml:space="preserve">Total Population </w:t>
            </w:r>
          </w:p>
        </w:tc>
        <w:tc>
          <w:tcPr>
            <w:tcW w:w="958" w:type="dxa"/>
            <w:noWrap/>
            <w:hideMark/>
          </w:tcPr>
          <w:p w:rsidR="009F60B1" w:rsidRPr="00CC427A" w:rsidP="00CB1C05" w14:paraId="12B49BDD" w14:textId="77777777">
            <w:pPr>
              <w:pStyle w:val="RTableTextAbt"/>
              <w:rPr>
                <w:rFonts w:ascii="Times New Roman" w:hAnsi="Times New Roman" w:cs="Times New Roman"/>
              </w:rPr>
            </w:pPr>
          </w:p>
        </w:tc>
        <w:tc>
          <w:tcPr>
            <w:tcW w:w="922" w:type="dxa"/>
            <w:noWrap/>
            <w:hideMark/>
          </w:tcPr>
          <w:p w:rsidR="009F60B1" w:rsidRPr="00CC427A" w:rsidP="00CB1C05" w14:paraId="35CC3B5D" w14:textId="77777777">
            <w:pPr>
              <w:pStyle w:val="RTableTextAbt"/>
              <w:rPr>
                <w:rFonts w:ascii="Times New Roman" w:hAnsi="Times New Roman" w:cs="Times New Roman"/>
              </w:rPr>
            </w:pPr>
          </w:p>
        </w:tc>
        <w:tc>
          <w:tcPr>
            <w:tcW w:w="1929" w:type="dxa"/>
            <w:noWrap/>
            <w:hideMark/>
          </w:tcPr>
          <w:p w:rsidR="009F60B1" w:rsidRPr="00CC427A" w:rsidP="00CB1C05" w14:paraId="770E1C99" w14:textId="77777777">
            <w:pPr>
              <w:pStyle w:val="RTableTextAbt"/>
              <w:rPr>
                <w:rFonts w:ascii="Times New Roman" w:hAnsi="Times New Roman" w:cs="Times New Roman"/>
              </w:rPr>
            </w:pPr>
            <w:r w:rsidRPr="00CC427A">
              <w:rPr>
                <w:rFonts w:ascii="Times New Roman" w:hAnsi="Times New Roman" w:cs="Times New Roman"/>
              </w:rPr>
              <w:t>3,480</w:t>
            </w:r>
          </w:p>
        </w:tc>
        <w:tc>
          <w:tcPr>
            <w:tcW w:w="1929" w:type="dxa"/>
            <w:noWrap/>
            <w:hideMark/>
          </w:tcPr>
          <w:p w:rsidR="009F60B1" w:rsidRPr="00CC427A" w:rsidP="00CB1C05" w14:paraId="736C1429" w14:textId="77777777">
            <w:pPr>
              <w:pStyle w:val="RTableTextAbt"/>
              <w:rPr>
                <w:rFonts w:ascii="Times New Roman" w:hAnsi="Times New Roman" w:cs="Times New Roman"/>
              </w:rPr>
            </w:pPr>
            <w:r w:rsidRPr="00CC427A">
              <w:rPr>
                <w:rFonts w:ascii="Times New Roman" w:hAnsi="Times New Roman" w:cs="Times New Roman"/>
              </w:rPr>
              <w:t>73,448</w:t>
            </w:r>
          </w:p>
        </w:tc>
        <w:tc>
          <w:tcPr>
            <w:tcW w:w="1597" w:type="dxa"/>
            <w:noWrap/>
            <w:hideMark/>
          </w:tcPr>
          <w:p w:rsidR="009F60B1" w:rsidRPr="00CC427A" w:rsidP="00CB1C05" w14:paraId="144E6F65" w14:textId="77777777">
            <w:pPr>
              <w:pStyle w:val="RTableTextAbt"/>
              <w:rPr>
                <w:rFonts w:ascii="Times New Roman" w:hAnsi="Times New Roman" w:cs="Times New Roman"/>
              </w:rPr>
            </w:pPr>
            <w:r w:rsidRPr="00CC427A">
              <w:rPr>
                <w:rFonts w:ascii="Times New Roman" w:hAnsi="Times New Roman" w:cs="Times New Roman"/>
              </w:rPr>
              <w:t>190,092</w:t>
            </w:r>
          </w:p>
        </w:tc>
      </w:tr>
      <w:tr w14:paraId="248A72FB" w14:textId="77777777" w:rsidTr="003222EC">
        <w:tblPrEx>
          <w:tblW w:w="0" w:type="auto"/>
          <w:tblLook w:val="04A0"/>
        </w:tblPrEx>
        <w:trPr>
          <w:trHeight w:val="300"/>
        </w:trPr>
        <w:tc>
          <w:tcPr>
            <w:tcW w:w="2025" w:type="dxa"/>
            <w:noWrap/>
            <w:hideMark/>
          </w:tcPr>
          <w:p w:rsidR="009F60B1" w:rsidRPr="00CC427A" w:rsidP="00CB1C05" w14:paraId="40C12530" w14:textId="77777777">
            <w:pPr>
              <w:pStyle w:val="LTableTextAbt"/>
              <w:rPr>
                <w:rFonts w:ascii="Times New Roman" w:hAnsi="Times New Roman" w:cs="Times New Roman"/>
                <w:b/>
                <w:bCs w:val="0"/>
              </w:rPr>
            </w:pPr>
            <w:r w:rsidRPr="00CC427A">
              <w:rPr>
                <w:rFonts w:ascii="Times New Roman" w:hAnsi="Times New Roman" w:cs="Times New Roman"/>
                <w:b/>
                <w:bCs w:val="0"/>
              </w:rPr>
              <w:t>NATA Cancer Risk</w:t>
            </w:r>
          </w:p>
        </w:tc>
        <w:tc>
          <w:tcPr>
            <w:tcW w:w="958" w:type="dxa"/>
            <w:noWrap/>
            <w:hideMark/>
          </w:tcPr>
          <w:p w:rsidR="009F60B1" w:rsidRPr="00CC427A" w:rsidP="00CB1C05" w14:paraId="4CBC8C03" w14:textId="77777777">
            <w:pPr>
              <w:pStyle w:val="RTableTextAbt"/>
              <w:rPr>
                <w:rFonts w:ascii="Times New Roman" w:hAnsi="Times New Roman" w:cs="Times New Roman"/>
              </w:rPr>
            </w:pPr>
            <w:r>
              <w:rPr>
                <w:rFonts w:ascii="Times New Roman" w:hAnsi="Times New Roman" w:cs="Times New Roman"/>
              </w:rPr>
              <w:t>30</w:t>
            </w:r>
          </w:p>
        </w:tc>
        <w:tc>
          <w:tcPr>
            <w:tcW w:w="922" w:type="dxa"/>
            <w:noWrap/>
            <w:hideMark/>
          </w:tcPr>
          <w:p w:rsidR="009F60B1" w:rsidRPr="00CC427A" w:rsidP="00CB1C05" w14:paraId="7854264E" w14:textId="77777777">
            <w:pPr>
              <w:pStyle w:val="RTableTextAbt"/>
              <w:rPr>
                <w:rFonts w:ascii="Times New Roman" w:hAnsi="Times New Roman" w:cs="Times New Roman"/>
              </w:rPr>
            </w:pPr>
          </w:p>
        </w:tc>
        <w:tc>
          <w:tcPr>
            <w:tcW w:w="1929" w:type="dxa"/>
            <w:noWrap/>
            <w:hideMark/>
          </w:tcPr>
          <w:p w:rsidR="009F60B1" w:rsidRPr="00CC427A" w:rsidP="00CB1C05" w14:paraId="4F4E68A9" w14:textId="77777777">
            <w:pPr>
              <w:pStyle w:val="RTableTextAbt"/>
              <w:rPr>
                <w:rFonts w:ascii="Times New Roman" w:hAnsi="Times New Roman" w:cs="Times New Roman"/>
              </w:rPr>
            </w:pPr>
            <w:r w:rsidRPr="00CC427A">
              <w:rPr>
                <w:rFonts w:ascii="Times New Roman" w:hAnsi="Times New Roman" w:cs="Times New Roman"/>
              </w:rPr>
              <w:t>30</w:t>
            </w:r>
          </w:p>
        </w:tc>
        <w:tc>
          <w:tcPr>
            <w:tcW w:w="1929" w:type="dxa"/>
            <w:noWrap/>
            <w:hideMark/>
          </w:tcPr>
          <w:p w:rsidR="009F60B1" w:rsidRPr="00CC427A" w:rsidP="00CB1C05" w14:paraId="0E11EBA5" w14:textId="77777777">
            <w:pPr>
              <w:pStyle w:val="RTableTextAbt"/>
              <w:rPr>
                <w:rFonts w:ascii="Times New Roman" w:hAnsi="Times New Roman" w:cs="Times New Roman"/>
              </w:rPr>
            </w:pPr>
            <w:r w:rsidRPr="00CC427A">
              <w:rPr>
                <w:rFonts w:ascii="Times New Roman" w:hAnsi="Times New Roman" w:cs="Times New Roman"/>
              </w:rPr>
              <w:t>30</w:t>
            </w:r>
          </w:p>
        </w:tc>
        <w:tc>
          <w:tcPr>
            <w:tcW w:w="1597" w:type="dxa"/>
            <w:noWrap/>
            <w:hideMark/>
          </w:tcPr>
          <w:p w:rsidR="009F60B1" w:rsidRPr="00CC427A" w:rsidP="00CB1C05" w14:paraId="6089E105" w14:textId="77777777">
            <w:pPr>
              <w:pStyle w:val="RTableTextAbt"/>
              <w:rPr>
                <w:rFonts w:ascii="Times New Roman" w:hAnsi="Times New Roman" w:cs="Times New Roman"/>
              </w:rPr>
            </w:pPr>
            <w:r w:rsidRPr="00CC427A">
              <w:rPr>
                <w:rFonts w:ascii="Times New Roman" w:hAnsi="Times New Roman" w:cs="Times New Roman"/>
              </w:rPr>
              <w:t>30</w:t>
            </w:r>
          </w:p>
        </w:tc>
      </w:tr>
      <w:tr w14:paraId="25199DB2" w14:textId="77777777" w:rsidTr="003222EC">
        <w:tblPrEx>
          <w:tblW w:w="0" w:type="auto"/>
          <w:tblLook w:val="04A0"/>
        </w:tblPrEx>
        <w:trPr>
          <w:trHeight w:val="300"/>
        </w:trPr>
        <w:tc>
          <w:tcPr>
            <w:tcW w:w="2025" w:type="dxa"/>
            <w:noWrap/>
          </w:tcPr>
          <w:p w:rsidR="009942E3" w:rsidRPr="00CC427A" w:rsidP="00CB1C05" w14:paraId="6E69CBD1" w14:textId="77777777">
            <w:pPr>
              <w:pStyle w:val="LTableTextAbt"/>
              <w:rPr>
                <w:b/>
                <w:bCs w:val="0"/>
              </w:rPr>
            </w:pPr>
            <w:r w:rsidRPr="00CC427A">
              <w:rPr>
                <w:rFonts w:ascii="Times New Roman" w:hAnsi="Times New Roman" w:cs="Times New Roman"/>
                <w:b/>
                <w:bCs w:val="0"/>
              </w:rPr>
              <w:t>NATA Respiratory Hazard Score</w:t>
            </w:r>
          </w:p>
        </w:tc>
        <w:tc>
          <w:tcPr>
            <w:tcW w:w="958" w:type="dxa"/>
            <w:noWrap/>
          </w:tcPr>
          <w:p w:rsidR="009942E3" w:rsidP="00CB1C05" w14:paraId="6BBCF973" w14:textId="77777777">
            <w:pPr>
              <w:pStyle w:val="RTableTextAbt"/>
            </w:pPr>
            <w:r w:rsidRPr="00D41EB0">
              <w:rPr>
                <w:rFonts w:ascii="Times New Roman" w:hAnsi="Times New Roman" w:cs="Times New Roman"/>
              </w:rPr>
              <w:t>0.44</w:t>
            </w:r>
          </w:p>
        </w:tc>
        <w:tc>
          <w:tcPr>
            <w:tcW w:w="922" w:type="dxa"/>
            <w:noWrap/>
          </w:tcPr>
          <w:p w:rsidR="009942E3" w:rsidRPr="00CC427A" w:rsidP="00CB1C05" w14:paraId="4BBA999A" w14:textId="77777777">
            <w:pPr>
              <w:pStyle w:val="RTableTextAbt"/>
            </w:pPr>
          </w:p>
        </w:tc>
        <w:tc>
          <w:tcPr>
            <w:tcW w:w="1929" w:type="dxa"/>
            <w:noWrap/>
          </w:tcPr>
          <w:p w:rsidR="009942E3" w:rsidRPr="00CC427A" w:rsidP="00CB1C05" w14:paraId="50A38748" w14:textId="77777777">
            <w:pPr>
              <w:pStyle w:val="RTableTextAbt"/>
            </w:pPr>
            <w:r w:rsidRPr="00CC427A">
              <w:rPr>
                <w:rFonts w:ascii="Times New Roman" w:hAnsi="Times New Roman" w:cs="Times New Roman"/>
              </w:rPr>
              <w:t>0.30</w:t>
            </w:r>
          </w:p>
        </w:tc>
        <w:tc>
          <w:tcPr>
            <w:tcW w:w="1929" w:type="dxa"/>
            <w:noWrap/>
          </w:tcPr>
          <w:p w:rsidR="009942E3" w:rsidRPr="00CC427A" w:rsidP="00CB1C05" w14:paraId="2C89A2EF" w14:textId="77777777">
            <w:pPr>
              <w:pStyle w:val="RTableTextAbt"/>
            </w:pPr>
            <w:r w:rsidRPr="00CC427A">
              <w:rPr>
                <w:rFonts w:ascii="Times New Roman" w:hAnsi="Times New Roman" w:cs="Times New Roman"/>
              </w:rPr>
              <w:t>0.30</w:t>
            </w:r>
          </w:p>
        </w:tc>
        <w:tc>
          <w:tcPr>
            <w:tcW w:w="1597" w:type="dxa"/>
            <w:noWrap/>
          </w:tcPr>
          <w:p w:rsidR="009942E3" w:rsidRPr="00CC427A" w:rsidP="00CB1C05" w14:paraId="373C7322" w14:textId="77777777">
            <w:pPr>
              <w:pStyle w:val="RTableTextAbt"/>
            </w:pPr>
            <w:r w:rsidRPr="00CC427A">
              <w:rPr>
                <w:rFonts w:ascii="Times New Roman" w:hAnsi="Times New Roman" w:cs="Times New Roman"/>
              </w:rPr>
              <w:t>0.30</w:t>
            </w:r>
          </w:p>
        </w:tc>
      </w:tr>
    </w:tbl>
    <w:p w:rsidR="009F60B1" w:rsidP="00CB1C05" w14:paraId="62C36DEF" w14:textId="77777777"/>
    <w:p w:rsidR="009F60B1" w:rsidP="00CB1C05" w14:paraId="7E5D5378" w14:textId="77777777"/>
    <w:tbl>
      <w:tblPr>
        <w:tblStyle w:val="TableGrid"/>
        <w:tblW w:w="0" w:type="auto"/>
        <w:tblLook w:val="04A0"/>
      </w:tblPr>
      <w:tblGrid>
        <w:gridCol w:w="2070"/>
        <w:gridCol w:w="885"/>
        <w:gridCol w:w="820"/>
        <w:gridCol w:w="1972"/>
        <w:gridCol w:w="1972"/>
        <w:gridCol w:w="1631"/>
      </w:tblGrid>
      <w:tr w14:paraId="19E2765C"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8D1FE0" w:rsidP="00CB1C05" w14:paraId="5D582724" w14:textId="77777777">
            <w:pPr>
              <w:pStyle w:val="TableTitleA"/>
            </w:pPr>
            <w:bookmarkStart w:id="1556" w:name="_Toc121142739"/>
            <w:bookmarkStart w:id="1557" w:name="_Toc165379765"/>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9</w:t>
            </w:r>
            <w:r w:rsidR="00BC4B5D">
              <w:rPr>
                <w:noProof/>
              </w:rPr>
              <w:fldChar w:fldCharType="end"/>
            </w:r>
            <w:r w:rsidRPr="00575FE0">
              <w:t xml:space="preserve">: </w:t>
            </w:r>
            <w:r>
              <w:t>Tech Met Inc., Glassport, PA</w:t>
            </w:r>
            <w:bookmarkEnd w:id="1556"/>
            <w:bookmarkEnd w:id="1557"/>
          </w:p>
        </w:tc>
      </w:tr>
      <w:tr w14:paraId="23752453" w14:textId="77777777" w:rsidTr="00DD48E8">
        <w:tblPrEx>
          <w:tblW w:w="0" w:type="auto"/>
          <w:tblLook w:val="04A0"/>
        </w:tblPrEx>
        <w:trPr>
          <w:trHeight w:val="300"/>
        </w:trPr>
        <w:tc>
          <w:tcPr>
            <w:tcW w:w="2070" w:type="dxa"/>
            <w:tcBorders>
              <w:top w:val="single" w:sz="4" w:space="0" w:color="auto"/>
            </w:tcBorders>
            <w:shd w:val="clear" w:color="auto" w:fill="48A9C5"/>
            <w:noWrap/>
            <w:hideMark/>
          </w:tcPr>
          <w:p w:rsidR="00C41E98" w:rsidRPr="008D1FE0" w:rsidP="00CB1C05" w14:paraId="1FE35894" w14:textId="77777777">
            <w:pPr>
              <w:pStyle w:val="TableSubtitle"/>
            </w:pPr>
            <w:r w:rsidRPr="008D1FE0">
              <w:t>Demographic</w:t>
            </w:r>
          </w:p>
        </w:tc>
        <w:tc>
          <w:tcPr>
            <w:tcW w:w="885" w:type="dxa"/>
            <w:tcBorders>
              <w:top w:val="single" w:sz="4" w:space="0" w:color="auto"/>
            </w:tcBorders>
            <w:shd w:val="clear" w:color="auto" w:fill="48A9C5"/>
            <w:noWrap/>
            <w:hideMark/>
          </w:tcPr>
          <w:p w:rsidR="00C41E98" w:rsidRPr="008D1FE0" w:rsidP="00CB1C05" w14:paraId="6FC9DF3C" w14:textId="77777777">
            <w:pPr>
              <w:pStyle w:val="TableSubtitle"/>
            </w:pPr>
            <w:r w:rsidRPr="008D1FE0">
              <w:t>National</w:t>
            </w:r>
          </w:p>
        </w:tc>
        <w:tc>
          <w:tcPr>
            <w:tcW w:w="820" w:type="dxa"/>
            <w:tcBorders>
              <w:top w:val="single" w:sz="4" w:space="0" w:color="auto"/>
            </w:tcBorders>
            <w:shd w:val="clear" w:color="auto" w:fill="48A9C5"/>
            <w:noWrap/>
            <w:hideMark/>
          </w:tcPr>
          <w:p w:rsidR="00C41E98" w:rsidRPr="008D1FE0" w:rsidP="00CB1C05" w14:paraId="2E85E6DA" w14:textId="77777777">
            <w:pPr>
              <w:pStyle w:val="TableSubtitle"/>
            </w:pPr>
            <w:r w:rsidRPr="008D1FE0">
              <w:t>Rural</w:t>
            </w:r>
          </w:p>
        </w:tc>
        <w:tc>
          <w:tcPr>
            <w:tcW w:w="1972" w:type="dxa"/>
            <w:tcBorders>
              <w:top w:val="single" w:sz="4" w:space="0" w:color="auto"/>
            </w:tcBorders>
            <w:shd w:val="clear" w:color="auto" w:fill="48A9C5"/>
            <w:noWrap/>
            <w:hideMark/>
          </w:tcPr>
          <w:p w:rsidR="00C41E98" w:rsidRPr="008D1FE0" w:rsidP="00CB1C05" w14:paraId="61F5FBF4"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C41E98" w:rsidRPr="008D1FE0" w:rsidP="00CB1C05" w14:paraId="34CFB9C6"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C41E98" w:rsidRPr="008D1FE0" w:rsidP="00CB1C05" w14:paraId="2016BD9E" w14:textId="77777777">
            <w:pPr>
              <w:pStyle w:val="TableSubtitle"/>
            </w:pPr>
            <w:r w:rsidRPr="00A25C50">
              <w:t>5</w:t>
            </w:r>
            <w:r>
              <w:t>-</w:t>
            </w:r>
            <w:r w:rsidRPr="00A25C50">
              <w:t>Mile Average</w:t>
            </w:r>
          </w:p>
        </w:tc>
      </w:tr>
      <w:tr w14:paraId="31366E82" w14:textId="77777777" w:rsidTr="00964FBD">
        <w:tblPrEx>
          <w:tblW w:w="0" w:type="auto"/>
          <w:tblLook w:val="04A0"/>
        </w:tblPrEx>
        <w:trPr>
          <w:trHeight w:val="300"/>
        </w:trPr>
        <w:tc>
          <w:tcPr>
            <w:tcW w:w="2070" w:type="dxa"/>
            <w:noWrap/>
            <w:hideMark/>
          </w:tcPr>
          <w:p w:rsidR="009F60B1" w:rsidRPr="00D00A46" w:rsidP="00CB1C05" w14:paraId="5FFF5A65" w14:textId="77777777">
            <w:pPr>
              <w:pStyle w:val="LTableTextAbt"/>
              <w:rPr>
                <w:rFonts w:ascii="Times New Roman" w:hAnsi="Times New Roman" w:cs="Times New Roman"/>
                <w:b/>
                <w:bCs w:val="0"/>
              </w:rPr>
            </w:pPr>
            <w:r w:rsidRPr="00D00A46">
              <w:rPr>
                <w:rFonts w:ascii="Times New Roman" w:hAnsi="Times New Roman" w:cs="Times New Roman"/>
                <w:b/>
                <w:bCs w:val="0"/>
              </w:rPr>
              <w:t>Median Income</w:t>
            </w:r>
          </w:p>
        </w:tc>
        <w:tc>
          <w:tcPr>
            <w:tcW w:w="885" w:type="dxa"/>
            <w:noWrap/>
            <w:hideMark/>
          </w:tcPr>
          <w:p w:rsidR="009F60B1" w:rsidRPr="0047488E" w:rsidP="00CB1C05" w14:paraId="623BB127" w14:textId="77777777">
            <w:pPr>
              <w:pStyle w:val="L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2708048E"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79A377D3" w14:textId="77777777">
            <w:pPr>
              <w:pStyle w:val="RTableTextAbt"/>
              <w:rPr>
                <w:rFonts w:ascii="Times New Roman" w:hAnsi="Times New Roman" w:cs="Times New Roman"/>
              </w:rPr>
            </w:pPr>
            <w:r w:rsidRPr="0047488E">
              <w:rPr>
                <w:rFonts w:ascii="Times New Roman" w:hAnsi="Times New Roman" w:cs="Times New Roman"/>
              </w:rPr>
              <w:t>$56,566</w:t>
            </w:r>
          </w:p>
        </w:tc>
        <w:tc>
          <w:tcPr>
            <w:tcW w:w="1972" w:type="dxa"/>
            <w:noWrap/>
            <w:hideMark/>
          </w:tcPr>
          <w:p w:rsidR="009F60B1" w:rsidRPr="0047488E" w:rsidP="00CB1C05" w14:paraId="0F38DB5B" w14:textId="77777777">
            <w:pPr>
              <w:pStyle w:val="RTableTextAbt"/>
              <w:rPr>
                <w:rFonts w:ascii="Times New Roman" w:hAnsi="Times New Roman" w:cs="Times New Roman"/>
              </w:rPr>
            </w:pPr>
            <w:r w:rsidRPr="0047488E">
              <w:rPr>
                <w:rFonts w:ascii="Times New Roman" w:hAnsi="Times New Roman" w:cs="Times New Roman"/>
              </w:rPr>
              <w:t>$50,383</w:t>
            </w:r>
          </w:p>
        </w:tc>
        <w:tc>
          <w:tcPr>
            <w:tcW w:w="1631" w:type="dxa"/>
            <w:noWrap/>
            <w:hideMark/>
          </w:tcPr>
          <w:p w:rsidR="009F60B1" w:rsidRPr="0047488E" w:rsidP="00CB1C05" w14:paraId="1343F5B9" w14:textId="77777777">
            <w:pPr>
              <w:pStyle w:val="RTableTextAbt"/>
              <w:rPr>
                <w:rFonts w:ascii="Times New Roman" w:hAnsi="Times New Roman" w:cs="Times New Roman"/>
              </w:rPr>
            </w:pPr>
            <w:r w:rsidRPr="0047488E">
              <w:rPr>
                <w:rFonts w:ascii="Times New Roman" w:hAnsi="Times New Roman" w:cs="Times New Roman"/>
              </w:rPr>
              <w:t>$56,333</w:t>
            </w:r>
          </w:p>
        </w:tc>
      </w:tr>
      <w:tr w14:paraId="476F7BDC" w14:textId="77777777" w:rsidTr="00964FBD">
        <w:tblPrEx>
          <w:tblW w:w="0" w:type="auto"/>
          <w:tblLook w:val="04A0"/>
        </w:tblPrEx>
        <w:trPr>
          <w:trHeight w:val="300"/>
        </w:trPr>
        <w:tc>
          <w:tcPr>
            <w:tcW w:w="2070" w:type="dxa"/>
            <w:noWrap/>
            <w:hideMark/>
          </w:tcPr>
          <w:p w:rsidR="009F60B1" w:rsidRPr="00D00A46" w:rsidP="00CB1C05" w14:paraId="103A42D4" w14:textId="77777777">
            <w:pPr>
              <w:pStyle w:val="LTableTextAbt"/>
              <w:rPr>
                <w:rFonts w:ascii="Times New Roman" w:hAnsi="Times New Roman" w:cs="Times New Roman"/>
                <w:b/>
                <w:bCs w:val="0"/>
              </w:rPr>
            </w:pPr>
            <w:r w:rsidRPr="00D00A46">
              <w:rPr>
                <w:rFonts w:ascii="Times New Roman" w:hAnsi="Times New Roman" w:cs="Times New Roman"/>
                <w:b/>
                <w:bCs w:val="0"/>
              </w:rPr>
              <w:t>White</w:t>
            </w:r>
          </w:p>
        </w:tc>
        <w:tc>
          <w:tcPr>
            <w:tcW w:w="885" w:type="dxa"/>
            <w:noWrap/>
            <w:hideMark/>
          </w:tcPr>
          <w:p w:rsidR="009F60B1" w:rsidRPr="0047488E" w:rsidP="00CB1C05" w14:paraId="26226B13" w14:textId="77777777">
            <w:pPr>
              <w:pStyle w:val="L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11728A40"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722E84A0" w14:textId="77777777">
            <w:pPr>
              <w:pStyle w:val="RTableTextAbt"/>
              <w:rPr>
                <w:rFonts w:ascii="Times New Roman" w:hAnsi="Times New Roman" w:cs="Times New Roman"/>
              </w:rPr>
            </w:pPr>
            <w:r w:rsidRPr="0047488E">
              <w:rPr>
                <w:rFonts w:ascii="Times New Roman" w:hAnsi="Times New Roman" w:cs="Times New Roman"/>
              </w:rPr>
              <w:t>88.4%</w:t>
            </w:r>
          </w:p>
        </w:tc>
        <w:tc>
          <w:tcPr>
            <w:tcW w:w="1972" w:type="dxa"/>
            <w:noWrap/>
            <w:hideMark/>
          </w:tcPr>
          <w:p w:rsidR="009F60B1" w:rsidRPr="0047488E" w:rsidP="00CB1C05" w14:paraId="7DA2E3FC" w14:textId="77777777">
            <w:pPr>
              <w:pStyle w:val="RTableTextAbt"/>
              <w:rPr>
                <w:rFonts w:ascii="Times New Roman" w:hAnsi="Times New Roman" w:cs="Times New Roman"/>
              </w:rPr>
            </w:pPr>
            <w:r w:rsidRPr="0047488E">
              <w:rPr>
                <w:rFonts w:ascii="Times New Roman" w:hAnsi="Times New Roman" w:cs="Times New Roman"/>
              </w:rPr>
              <w:t>76.2%</w:t>
            </w:r>
          </w:p>
        </w:tc>
        <w:tc>
          <w:tcPr>
            <w:tcW w:w="1631" w:type="dxa"/>
            <w:noWrap/>
            <w:hideMark/>
          </w:tcPr>
          <w:p w:rsidR="009F60B1" w:rsidRPr="0047488E" w:rsidP="00CB1C05" w14:paraId="6D11301B" w14:textId="77777777">
            <w:pPr>
              <w:pStyle w:val="RTableTextAbt"/>
              <w:rPr>
                <w:rFonts w:ascii="Times New Roman" w:hAnsi="Times New Roman" w:cs="Times New Roman"/>
              </w:rPr>
            </w:pPr>
            <w:r w:rsidRPr="0047488E">
              <w:rPr>
                <w:rFonts w:ascii="Times New Roman" w:hAnsi="Times New Roman" w:cs="Times New Roman"/>
              </w:rPr>
              <w:t>78.8%</w:t>
            </w:r>
          </w:p>
        </w:tc>
      </w:tr>
      <w:tr w14:paraId="021BFD2B" w14:textId="77777777" w:rsidTr="00964FBD">
        <w:tblPrEx>
          <w:tblW w:w="0" w:type="auto"/>
          <w:tblLook w:val="04A0"/>
        </w:tblPrEx>
        <w:trPr>
          <w:trHeight w:val="300"/>
        </w:trPr>
        <w:tc>
          <w:tcPr>
            <w:tcW w:w="2070" w:type="dxa"/>
            <w:noWrap/>
            <w:hideMark/>
          </w:tcPr>
          <w:p w:rsidR="009F60B1" w:rsidRPr="00D00A46" w:rsidP="00CB1C05" w14:paraId="1AEF9119" w14:textId="77777777">
            <w:pPr>
              <w:pStyle w:val="LTableTextAbt"/>
              <w:rPr>
                <w:rFonts w:ascii="Times New Roman" w:hAnsi="Times New Roman" w:cs="Times New Roman"/>
                <w:b/>
                <w:bCs w:val="0"/>
              </w:rPr>
            </w:pPr>
            <w:r w:rsidRPr="00D00A46">
              <w:rPr>
                <w:rFonts w:ascii="Times New Roman" w:hAnsi="Times New Roman" w:cs="Times New Roman"/>
                <w:b/>
                <w:bCs w:val="0"/>
              </w:rPr>
              <w:t>Black</w:t>
            </w:r>
          </w:p>
        </w:tc>
        <w:tc>
          <w:tcPr>
            <w:tcW w:w="885" w:type="dxa"/>
            <w:noWrap/>
            <w:hideMark/>
          </w:tcPr>
          <w:p w:rsidR="009F60B1" w:rsidRPr="0047488E" w:rsidP="00CB1C05" w14:paraId="739E2E51" w14:textId="77777777">
            <w:pPr>
              <w:pStyle w:val="L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1663C926"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0D2863B1" w14:textId="77777777">
            <w:pPr>
              <w:pStyle w:val="RTableTextAbt"/>
              <w:rPr>
                <w:rFonts w:ascii="Times New Roman" w:hAnsi="Times New Roman" w:cs="Times New Roman"/>
              </w:rPr>
            </w:pPr>
            <w:r w:rsidRPr="0047488E">
              <w:rPr>
                <w:rFonts w:ascii="Times New Roman" w:hAnsi="Times New Roman" w:cs="Times New Roman"/>
              </w:rPr>
              <w:t>7.8%</w:t>
            </w:r>
          </w:p>
        </w:tc>
        <w:tc>
          <w:tcPr>
            <w:tcW w:w="1972" w:type="dxa"/>
            <w:noWrap/>
            <w:hideMark/>
          </w:tcPr>
          <w:p w:rsidR="009F60B1" w:rsidRPr="0047488E" w:rsidP="00CB1C05" w14:paraId="61852935" w14:textId="77777777">
            <w:pPr>
              <w:pStyle w:val="RTableTextAbt"/>
              <w:rPr>
                <w:rFonts w:ascii="Times New Roman" w:hAnsi="Times New Roman" w:cs="Times New Roman"/>
              </w:rPr>
            </w:pPr>
            <w:r w:rsidRPr="0047488E">
              <w:rPr>
                <w:rFonts w:ascii="Times New Roman" w:hAnsi="Times New Roman" w:cs="Times New Roman"/>
              </w:rPr>
              <w:t>19.4%</w:t>
            </w:r>
          </w:p>
        </w:tc>
        <w:tc>
          <w:tcPr>
            <w:tcW w:w="1631" w:type="dxa"/>
            <w:noWrap/>
            <w:hideMark/>
          </w:tcPr>
          <w:p w:rsidR="009F60B1" w:rsidRPr="0047488E" w:rsidP="00CB1C05" w14:paraId="4C8AC107" w14:textId="77777777">
            <w:pPr>
              <w:pStyle w:val="RTableTextAbt"/>
              <w:rPr>
                <w:rFonts w:ascii="Times New Roman" w:hAnsi="Times New Roman" w:cs="Times New Roman"/>
              </w:rPr>
            </w:pPr>
            <w:r w:rsidRPr="0047488E">
              <w:rPr>
                <w:rFonts w:ascii="Times New Roman" w:hAnsi="Times New Roman" w:cs="Times New Roman"/>
              </w:rPr>
              <w:t>15.6%</w:t>
            </w:r>
          </w:p>
        </w:tc>
      </w:tr>
      <w:tr w14:paraId="59042F1C" w14:textId="77777777" w:rsidTr="00964FBD">
        <w:tblPrEx>
          <w:tblW w:w="0" w:type="auto"/>
          <w:tblLook w:val="04A0"/>
        </w:tblPrEx>
        <w:trPr>
          <w:trHeight w:val="300"/>
        </w:trPr>
        <w:tc>
          <w:tcPr>
            <w:tcW w:w="2070" w:type="dxa"/>
            <w:noWrap/>
            <w:hideMark/>
          </w:tcPr>
          <w:p w:rsidR="009F60B1" w:rsidRPr="00D00A46" w:rsidP="00CB1C05" w14:paraId="06CC0303"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American Indian </w:t>
            </w:r>
          </w:p>
        </w:tc>
        <w:tc>
          <w:tcPr>
            <w:tcW w:w="885" w:type="dxa"/>
            <w:noWrap/>
            <w:hideMark/>
          </w:tcPr>
          <w:p w:rsidR="009F60B1" w:rsidRPr="0047488E" w:rsidP="00CB1C05" w14:paraId="5B9C39E5" w14:textId="77777777">
            <w:pPr>
              <w:pStyle w:val="L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1365F2AE"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491BC85D" w14:textId="77777777">
            <w:pPr>
              <w:pStyle w:val="RTableTextAbt"/>
              <w:rPr>
                <w:rFonts w:ascii="Times New Roman" w:hAnsi="Times New Roman" w:cs="Times New Roman"/>
              </w:rPr>
            </w:pPr>
            <w:r w:rsidRPr="0047488E">
              <w:rPr>
                <w:rFonts w:ascii="Times New Roman" w:hAnsi="Times New Roman" w:cs="Times New Roman"/>
              </w:rPr>
              <w:t>0.3%</w:t>
            </w:r>
          </w:p>
        </w:tc>
        <w:tc>
          <w:tcPr>
            <w:tcW w:w="1972" w:type="dxa"/>
            <w:noWrap/>
            <w:hideMark/>
          </w:tcPr>
          <w:p w:rsidR="009F60B1" w:rsidRPr="0047488E" w:rsidP="00CB1C05" w14:paraId="49E278BE" w14:textId="77777777">
            <w:pPr>
              <w:pStyle w:val="RTableTextAbt"/>
              <w:rPr>
                <w:rFonts w:ascii="Times New Roman" w:hAnsi="Times New Roman" w:cs="Times New Roman"/>
              </w:rPr>
            </w:pPr>
            <w:r w:rsidRPr="0047488E">
              <w:rPr>
                <w:rFonts w:ascii="Times New Roman" w:hAnsi="Times New Roman" w:cs="Times New Roman"/>
              </w:rPr>
              <w:t>0.1%</w:t>
            </w:r>
          </w:p>
        </w:tc>
        <w:tc>
          <w:tcPr>
            <w:tcW w:w="1631" w:type="dxa"/>
            <w:noWrap/>
            <w:hideMark/>
          </w:tcPr>
          <w:p w:rsidR="009F60B1" w:rsidRPr="0047488E" w:rsidP="00CB1C05" w14:paraId="103EEC84" w14:textId="77777777">
            <w:pPr>
              <w:pStyle w:val="RTableTextAbt"/>
              <w:rPr>
                <w:rFonts w:ascii="Times New Roman" w:hAnsi="Times New Roman" w:cs="Times New Roman"/>
              </w:rPr>
            </w:pPr>
            <w:r w:rsidRPr="0047488E">
              <w:rPr>
                <w:rFonts w:ascii="Times New Roman" w:hAnsi="Times New Roman" w:cs="Times New Roman"/>
              </w:rPr>
              <w:t>0.1%</w:t>
            </w:r>
          </w:p>
        </w:tc>
      </w:tr>
      <w:tr w14:paraId="3D97B0F7" w14:textId="77777777" w:rsidTr="00964FBD">
        <w:tblPrEx>
          <w:tblW w:w="0" w:type="auto"/>
          <w:tblLook w:val="04A0"/>
        </w:tblPrEx>
        <w:trPr>
          <w:trHeight w:val="300"/>
        </w:trPr>
        <w:tc>
          <w:tcPr>
            <w:tcW w:w="2070" w:type="dxa"/>
            <w:noWrap/>
            <w:hideMark/>
          </w:tcPr>
          <w:p w:rsidR="009F60B1" w:rsidRPr="00D00A46" w:rsidP="00CB1C05" w14:paraId="109036FE" w14:textId="77777777">
            <w:pPr>
              <w:pStyle w:val="LTableTextAbt"/>
              <w:rPr>
                <w:rFonts w:ascii="Times New Roman" w:hAnsi="Times New Roman" w:cs="Times New Roman"/>
                <w:b/>
                <w:bCs w:val="0"/>
              </w:rPr>
            </w:pPr>
            <w:r w:rsidRPr="00D00A46">
              <w:rPr>
                <w:rFonts w:ascii="Times New Roman" w:hAnsi="Times New Roman" w:cs="Times New Roman"/>
                <w:b/>
                <w:bCs w:val="0"/>
              </w:rPr>
              <w:t>Asian</w:t>
            </w:r>
          </w:p>
        </w:tc>
        <w:tc>
          <w:tcPr>
            <w:tcW w:w="885" w:type="dxa"/>
            <w:noWrap/>
            <w:hideMark/>
          </w:tcPr>
          <w:p w:rsidR="009F60B1" w:rsidRPr="0047488E" w:rsidP="00CB1C05" w14:paraId="079A5E62" w14:textId="77777777">
            <w:pPr>
              <w:pStyle w:val="L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48237A3E"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14156F8C" w14:textId="77777777">
            <w:pPr>
              <w:pStyle w:val="RTableTextAbt"/>
              <w:rPr>
                <w:rFonts w:ascii="Times New Roman" w:hAnsi="Times New Roman" w:cs="Times New Roman"/>
              </w:rPr>
            </w:pPr>
            <w:r w:rsidRPr="0047488E">
              <w:rPr>
                <w:rFonts w:ascii="Times New Roman" w:hAnsi="Times New Roman" w:cs="Times New Roman"/>
              </w:rPr>
              <w:t>0.6%</w:t>
            </w:r>
          </w:p>
        </w:tc>
        <w:tc>
          <w:tcPr>
            <w:tcW w:w="1972" w:type="dxa"/>
            <w:noWrap/>
            <w:hideMark/>
          </w:tcPr>
          <w:p w:rsidR="009F60B1" w:rsidRPr="0047488E" w:rsidP="00CB1C05" w14:paraId="15650B3B" w14:textId="77777777">
            <w:pPr>
              <w:pStyle w:val="RTableTextAbt"/>
              <w:rPr>
                <w:rFonts w:ascii="Times New Roman" w:hAnsi="Times New Roman" w:cs="Times New Roman"/>
              </w:rPr>
            </w:pPr>
            <w:r w:rsidRPr="0047488E">
              <w:rPr>
                <w:rFonts w:ascii="Times New Roman" w:hAnsi="Times New Roman" w:cs="Times New Roman"/>
              </w:rPr>
              <w:t>0.9%</w:t>
            </w:r>
          </w:p>
        </w:tc>
        <w:tc>
          <w:tcPr>
            <w:tcW w:w="1631" w:type="dxa"/>
            <w:noWrap/>
            <w:hideMark/>
          </w:tcPr>
          <w:p w:rsidR="009F60B1" w:rsidRPr="0047488E" w:rsidP="00CB1C05" w14:paraId="606C80D7" w14:textId="77777777">
            <w:pPr>
              <w:pStyle w:val="RTableTextAbt"/>
              <w:rPr>
                <w:rFonts w:ascii="Times New Roman" w:hAnsi="Times New Roman" w:cs="Times New Roman"/>
              </w:rPr>
            </w:pPr>
            <w:r w:rsidRPr="0047488E">
              <w:rPr>
                <w:rFonts w:ascii="Times New Roman" w:hAnsi="Times New Roman" w:cs="Times New Roman"/>
              </w:rPr>
              <w:t>1.9%</w:t>
            </w:r>
          </w:p>
        </w:tc>
      </w:tr>
      <w:tr w14:paraId="2EF02593" w14:textId="77777777" w:rsidTr="00964FBD">
        <w:tblPrEx>
          <w:tblW w:w="0" w:type="auto"/>
          <w:tblLook w:val="04A0"/>
        </w:tblPrEx>
        <w:trPr>
          <w:trHeight w:val="300"/>
        </w:trPr>
        <w:tc>
          <w:tcPr>
            <w:tcW w:w="2070" w:type="dxa"/>
            <w:noWrap/>
            <w:hideMark/>
          </w:tcPr>
          <w:p w:rsidR="009F60B1" w:rsidRPr="00D00A46" w:rsidP="00CB1C05" w14:paraId="7F6CCD0B" w14:textId="77777777">
            <w:pPr>
              <w:pStyle w:val="LTableTextAbt"/>
              <w:rPr>
                <w:rFonts w:ascii="Times New Roman" w:hAnsi="Times New Roman" w:cs="Times New Roman"/>
                <w:b/>
                <w:bCs w:val="0"/>
              </w:rPr>
            </w:pPr>
            <w:r w:rsidRPr="00D00A46">
              <w:rPr>
                <w:rFonts w:ascii="Times New Roman" w:hAnsi="Times New Roman" w:cs="Times New Roman"/>
                <w:b/>
                <w:bCs w:val="0"/>
              </w:rPr>
              <w:t>Pacific Islander</w:t>
            </w:r>
          </w:p>
        </w:tc>
        <w:tc>
          <w:tcPr>
            <w:tcW w:w="885" w:type="dxa"/>
            <w:noWrap/>
            <w:hideMark/>
          </w:tcPr>
          <w:p w:rsidR="009F60B1" w:rsidRPr="0047488E" w:rsidP="00CB1C05" w14:paraId="0C030C9F" w14:textId="77777777">
            <w:pPr>
              <w:pStyle w:val="L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6C07D958"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0429FDE8" w14:textId="77777777">
            <w:pPr>
              <w:pStyle w:val="RTableTextAbt"/>
              <w:rPr>
                <w:rFonts w:ascii="Times New Roman" w:hAnsi="Times New Roman" w:cs="Times New Roman"/>
              </w:rPr>
            </w:pPr>
            <w:r w:rsidRPr="0047488E">
              <w:rPr>
                <w:rFonts w:ascii="Times New Roman" w:hAnsi="Times New Roman" w:cs="Times New Roman"/>
              </w:rPr>
              <w:t>0.2%</w:t>
            </w:r>
          </w:p>
        </w:tc>
        <w:tc>
          <w:tcPr>
            <w:tcW w:w="1972" w:type="dxa"/>
            <w:noWrap/>
            <w:hideMark/>
          </w:tcPr>
          <w:p w:rsidR="009F60B1" w:rsidRPr="0047488E" w:rsidP="00CB1C05" w14:paraId="59FE6759"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0FCFB8C5" w14:textId="77777777">
            <w:pPr>
              <w:pStyle w:val="RTableTextAbt"/>
              <w:rPr>
                <w:rFonts w:ascii="Times New Roman" w:hAnsi="Times New Roman" w:cs="Times New Roman"/>
              </w:rPr>
            </w:pPr>
            <w:r w:rsidRPr="0047488E">
              <w:rPr>
                <w:rFonts w:ascii="Times New Roman" w:hAnsi="Times New Roman" w:cs="Times New Roman"/>
              </w:rPr>
              <w:t>0.0%</w:t>
            </w:r>
          </w:p>
        </w:tc>
      </w:tr>
      <w:tr w14:paraId="682B0D50" w14:textId="77777777" w:rsidTr="00964FBD">
        <w:tblPrEx>
          <w:tblW w:w="0" w:type="auto"/>
          <w:tblLook w:val="04A0"/>
        </w:tblPrEx>
        <w:trPr>
          <w:trHeight w:val="300"/>
        </w:trPr>
        <w:tc>
          <w:tcPr>
            <w:tcW w:w="2070" w:type="dxa"/>
            <w:noWrap/>
            <w:hideMark/>
          </w:tcPr>
          <w:p w:rsidR="009F60B1" w:rsidRPr="00D00A46" w:rsidP="00CB1C05" w14:paraId="4DDE413B" w14:textId="77777777">
            <w:pPr>
              <w:pStyle w:val="LTableTextAbt"/>
              <w:rPr>
                <w:rFonts w:ascii="Times New Roman" w:hAnsi="Times New Roman" w:cs="Times New Roman"/>
                <w:b/>
                <w:bCs w:val="0"/>
              </w:rPr>
            </w:pPr>
            <w:r w:rsidRPr="00D00A46">
              <w:rPr>
                <w:rFonts w:ascii="Times New Roman" w:hAnsi="Times New Roman" w:cs="Times New Roman"/>
                <w:b/>
                <w:bCs w:val="0"/>
              </w:rPr>
              <w:t>Other</w:t>
            </w:r>
          </w:p>
        </w:tc>
        <w:tc>
          <w:tcPr>
            <w:tcW w:w="885" w:type="dxa"/>
            <w:noWrap/>
            <w:hideMark/>
          </w:tcPr>
          <w:p w:rsidR="009F60B1" w:rsidRPr="0047488E" w:rsidP="00CB1C05" w14:paraId="6279638D" w14:textId="77777777">
            <w:pPr>
              <w:pStyle w:val="L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65ED005F"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503428C8" w14:textId="77777777">
            <w:pPr>
              <w:pStyle w:val="RTableTextAbt"/>
              <w:rPr>
                <w:rFonts w:ascii="Times New Roman" w:hAnsi="Times New Roman" w:cs="Times New Roman"/>
              </w:rPr>
            </w:pPr>
            <w:r w:rsidRPr="0047488E">
              <w:rPr>
                <w:rFonts w:ascii="Times New Roman" w:hAnsi="Times New Roman" w:cs="Times New Roman"/>
              </w:rPr>
              <w:t>2.7%</w:t>
            </w:r>
          </w:p>
        </w:tc>
        <w:tc>
          <w:tcPr>
            <w:tcW w:w="1972" w:type="dxa"/>
            <w:noWrap/>
            <w:hideMark/>
          </w:tcPr>
          <w:p w:rsidR="009F60B1" w:rsidRPr="0047488E" w:rsidP="00CB1C05" w14:paraId="7C0D6C8D" w14:textId="77777777">
            <w:pPr>
              <w:pStyle w:val="RTableTextAbt"/>
              <w:rPr>
                <w:rFonts w:ascii="Times New Roman" w:hAnsi="Times New Roman" w:cs="Times New Roman"/>
              </w:rPr>
            </w:pPr>
            <w:r w:rsidRPr="0047488E">
              <w:rPr>
                <w:rFonts w:ascii="Times New Roman" w:hAnsi="Times New Roman" w:cs="Times New Roman"/>
              </w:rPr>
              <w:t>3.4%</w:t>
            </w:r>
          </w:p>
        </w:tc>
        <w:tc>
          <w:tcPr>
            <w:tcW w:w="1631" w:type="dxa"/>
            <w:noWrap/>
            <w:hideMark/>
          </w:tcPr>
          <w:p w:rsidR="009F60B1" w:rsidRPr="0047488E" w:rsidP="00CB1C05" w14:paraId="2A0A4CA5" w14:textId="77777777">
            <w:pPr>
              <w:pStyle w:val="RTableTextAbt"/>
              <w:rPr>
                <w:rFonts w:ascii="Times New Roman" w:hAnsi="Times New Roman" w:cs="Times New Roman"/>
              </w:rPr>
            </w:pPr>
            <w:r w:rsidRPr="0047488E">
              <w:rPr>
                <w:rFonts w:ascii="Times New Roman" w:hAnsi="Times New Roman" w:cs="Times New Roman"/>
              </w:rPr>
              <w:t>3.6%</w:t>
            </w:r>
          </w:p>
        </w:tc>
      </w:tr>
      <w:tr w14:paraId="33558214" w14:textId="77777777" w:rsidTr="00964FBD">
        <w:tblPrEx>
          <w:tblW w:w="0" w:type="auto"/>
          <w:tblLook w:val="04A0"/>
        </w:tblPrEx>
        <w:trPr>
          <w:trHeight w:val="300"/>
        </w:trPr>
        <w:tc>
          <w:tcPr>
            <w:tcW w:w="2070" w:type="dxa"/>
            <w:noWrap/>
            <w:hideMark/>
          </w:tcPr>
          <w:p w:rsidR="009F60B1" w:rsidRPr="00D00A46" w:rsidP="00CB1C05" w14:paraId="56AA98D1" w14:textId="77777777">
            <w:pPr>
              <w:pStyle w:val="LTableTextAbt"/>
              <w:rPr>
                <w:rFonts w:ascii="Times New Roman" w:hAnsi="Times New Roman" w:cs="Times New Roman"/>
                <w:b/>
                <w:bCs w:val="0"/>
              </w:rPr>
            </w:pPr>
            <w:r w:rsidRPr="00D00A46">
              <w:rPr>
                <w:rFonts w:ascii="Times New Roman" w:hAnsi="Times New Roman" w:cs="Times New Roman"/>
                <w:b/>
                <w:bCs w:val="0"/>
              </w:rPr>
              <w:t>Hispanic</w:t>
            </w:r>
          </w:p>
        </w:tc>
        <w:tc>
          <w:tcPr>
            <w:tcW w:w="885" w:type="dxa"/>
            <w:noWrap/>
            <w:hideMark/>
          </w:tcPr>
          <w:p w:rsidR="009F60B1" w:rsidRPr="0047488E" w:rsidP="00CB1C05" w14:paraId="69B57333" w14:textId="77777777">
            <w:pPr>
              <w:pStyle w:val="L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71114D3B"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3FCCCB3E" w14:textId="77777777">
            <w:pPr>
              <w:pStyle w:val="RTableTextAbt"/>
              <w:rPr>
                <w:rFonts w:ascii="Times New Roman" w:hAnsi="Times New Roman" w:cs="Times New Roman"/>
              </w:rPr>
            </w:pPr>
            <w:r w:rsidRPr="0047488E">
              <w:rPr>
                <w:rFonts w:ascii="Times New Roman" w:hAnsi="Times New Roman" w:cs="Times New Roman"/>
              </w:rPr>
              <w:t>3.7%</w:t>
            </w:r>
          </w:p>
        </w:tc>
        <w:tc>
          <w:tcPr>
            <w:tcW w:w="1972" w:type="dxa"/>
            <w:noWrap/>
            <w:hideMark/>
          </w:tcPr>
          <w:p w:rsidR="009F60B1" w:rsidRPr="0047488E" w:rsidP="00CB1C05" w14:paraId="2E9DD846" w14:textId="77777777">
            <w:pPr>
              <w:pStyle w:val="RTableTextAbt"/>
              <w:rPr>
                <w:rFonts w:ascii="Times New Roman" w:hAnsi="Times New Roman" w:cs="Times New Roman"/>
              </w:rPr>
            </w:pPr>
            <w:r w:rsidRPr="0047488E">
              <w:rPr>
                <w:rFonts w:ascii="Times New Roman" w:hAnsi="Times New Roman" w:cs="Times New Roman"/>
              </w:rPr>
              <w:t>2.3%</w:t>
            </w:r>
          </w:p>
        </w:tc>
        <w:tc>
          <w:tcPr>
            <w:tcW w:w="1631" w:type="dxa"/>
            <w:noWrap/>
            <w:hideMark/>
          </w:tcPr>
          <w:p w:rsidR="009F60B1" w:rsidRPr="0047488E" w:rsidP="00CB1C05" w14:paraId="787ECB98" w14:textId="77777777">
            <w:pPr>
              <w:pStyle w:val="RTableTextAbt"/>
              <w:rPr>
                <w:rFonts w:ascii="Times New Roman" w:hAnsi="Times New Roman" w:cs="Times New Roman"/>
              </w:rPr>
            </w:pPr>
            <w:r w:rsidRPr="0047488E">
              <w:rPr>
                <w:rFonts w:ascii="Times New Roman" w:hAnsi="Times New Roman" w:cs="Times New Roman"/>
              </w:rPr>
              <w:t>2.4%</w:t>
            </w:r>
          </w:p>
        </w:tc>
      </w:tr>
      <w:tr w14:paraId="6FF71AE1" w14:textId="77777777" w:rsidTr="00964FBD">
        <w:tblPrEx>
          <w:tblW w:w="0" w:type="auto"/>
          <w:tblLook w:val="04A0"/>
        </w:tblPrEx>
        <w:trPr>
          <w:trHeight w:val="300"/>
        </w:trPr>
        <w:tc>
          <w:tcPr>
            <w:tcW w:w="2070" w:type="dxa"/>
            <w:noWrap/>
            <w:hideMark/>
          </w:tcPr>
          <w:p w:rsidR="009F60B1" w:rsidRPr="00D00A46" w:rsidP="00CB1C05" w14:paraId="726BF67B" w14:textId="77777777">
            <w:pPr>
              <w:pStyle w:val="LTableTextAbt"/>
              <w:rPr>
                <w:rFonts w:ascii="Times New Roman" w:hAnsi="Times New Roman" w:cs="Times New Roman"/>
                <w:b/>
                <w:bCs w:val="0"/>
              </w:rPr>
            </w:pPr>
            <w:r w:rsidRPr="00D00A46">
              <w:rPr>
                <w:rFonts w:ascii="Times New Roman" w:hAnsi="Times New Roman" w:cs="Times New Roman"/>
                <w:b/>
                <w:bCs w:val="0"/>
              </w:rPr>
              <w:t>2x Poverty Line</w:t>
            </w:r>
          </w:p>
        </w:tc>
        <w:tc>
          <w:tcPr>
            <w:tcW w:w="885" w:type="dxa"/>
            <w:noWrap/>
            <w:hideMark/>
          </w:tcPr>
          <w:p w:rsidR="009F60B1" w:rsidRPr="0047488E" w:rsidP="00CB1C05" w14:paraId="32DBB5E2" w14:textId="77777777">
            <w:pPr>
              <w:pStyle w:val="L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31DD79D7"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189805AC" w14:textId="77777777">
            <w:pPr>
              <w:pStyle w:val="RTableTextAbt"/>
              <w:rPr>
                <w:rFonts w:ascii="Times New Roman" w:hAnsi="Times New Roman" w:cs="Times New Roman"/>
              </w:rPr>
            </w:pPr>
            <w:r w:rsidRPr="0047488E">
              <w:rPr>
                <w:rFonts w:ascii="Times New Roman" w:hAnsi="Times New Roman" w:cs="Times New Roman"/>
              </w:rPr>
              <w:t>32.5%</w:t>
            </w:r>
          </w:p>
        </w:tc>
        <w:tc>
          <w:tcPr>
            <w:tcW w:w="1972" w:type="dxa"/>
            <w:noWrap/>
            <w:hideMark/>
          </w:tcPr>
          <w:p w:rsidR="009F60B1" w:rsidRPr="0047488E" w:rsidP="00CB1C05" w14:paraId="1B1E65C9" w14:textId="77777777">
            <w:pPr>
              <w:pStyle w:val="RTableTextAbt"/>
              <w:rPr>
                <w:rFonts w:ascii="Times New Roman" w:hAnsi="Times New Roman" w:cs="Times New Roman"/>
              </w:rPr>
            </w:pPr>
            <w:r w:rsidRPr="0047488E">
              <w:rPr>
                <w:rFonts w:ascii="Times New Roman" w:hAnsi="Times New Roman" w:cs="Times New Roman"/>
              </w:rPr>
              <w:t>39.0%</w:t>
            </w:r>
          </w:p>
        </w:tc>
        <w:tc>
          <w:tcPr>
            <w:tcW w:w="1631" w:type="dxa"/>
            <w:noWrap/>
            <w:hideMark/>
          </w:tcPr>
          <w:p w:rsidR="009F60B1" w:rsidRPr="0047488E" w:rsidP="00CB1C05" w14:paraId="7833A2BD" w14:textId="77777777">
            <w:pPr>
              <w:pStyle w:val="RTableTextAbt"/>
              <w:rPr>
                <w:rFonts w:ascii="Times New Roman" w:hAnsi="Times New Roman" w:cs="Times New Roman"/>
              </w:rPr>
            </w:pPr>
            <w:r w:rsidRPr="0047488E">
              <w:rPr>
                <w:rFonts w:ascii="Times New Roman" w:hAnsi="Times New Roman" w:cs="Times New Roman"/>
              </w:rPr>
              <w:t>33.8%</w:t>
            </w:r>
          </w:p>
        </w:tc>
      </w:tr>
      <w:tr w14:paraId="0EFBAB4B" w14:textId="77777777" w:rsidTr="00964FBD">
        <w:tblPrEx>
          <w:tblW w:w="0" w:type="auto"/>
          <w:tblLook w:val="04A0"/>
        </w:tblPrEx>
        <w:trPr>
          <w:trHeight w:val="300"/>
        </w:trPr>
        <w:tc>
          <w:tcPr>
            <w:tcW w:w="2070" w:type="dxa"/>
            <w:noWrap/>
            <w:hideMark/>
          </w:tcPr>
          <w:p w:rsidR="009F60B1" w:rsidRPr="00D00A46" w:rsidP="00CB1C05" w14:paraId="75CF0B11" w14:textId="77777777">
            <w:pPr>
              <w:pStyle w:val="LTableTextAbt"/>
              <w:rPr>
                <w:rFonts w:ascii="Times New Roman" w:hAnsi="Times New Roman" w:cs="Times New Roman"/>
                <w:b/>
                <w:bCs w:val="0"/>
              </w:rPr>
            </w:pPr>
            <w:r w:rsidRPr="00D00A46">
              <w:rPr>
                <w:rFonts w:ascii="Times New Roman" w:hAnsi="Times New Roman" w:cs="Times New Roman"/>
                <w:b/>
                <w:bCs w:val="0"/>
              </w:rPr>
              <w:t>Below Poverty Line</w:t>
            </w:r>
          </w:p>
        </w:tc>
        <w:tc>
          <w:tcPr>
            <w:tcW w:w="885" w:type="dxa"/>
            <w:noWrap/>
            <w:hideMark/>
          </w:tcPr>
          <w:p w:rsidR="009F60B1" w:rsidRPr="0047488E" w:rsidP="00CB1C05" w14:paraId="22E88995" w14:textId="77777777">
            <w:pPr>
              <w:pStyle w:val="L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4DF2DD17"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79188B87" w14:textId="77777777">
            <w:pPr>
              <w:pStyle w:val="RTableTextAbt"/>
              <w:rPr>
                <w:rFonts w:ascii="Times New Roman" w:hAnsi="Times New Roman" w:cs="Times New Roman"/>
              </w:rPr>
            </w:pPr>
            <w:r w:rsidRPr="0047488E">
              <w:rPr>
                <w:rFonts w:ascii="Times New Roman" w:hAnsi="Times New Roman" w:cs="Times New Roman"/>
              </w:rPr>
              <w:t>13.7%</w:t>
            </w:r>
          </w:p>
        </w:tc>
        <w:tc>
          <w:tcPr>
            <w:tcW w:w="1972" w:type="dxa"/>
            <w:noWrap/>
            <w:hideMark/>
          </w:tcPr>
          <w:p w:rsidR="009F60B1" w:rsidRPr="0047488E" w:rsidP="00CB1C05" w14:paraId="3DADA185" w14:textId="77777777">
            <w:pPr>
              <w:pStyle w:val="RTableTextAbt"/>
              <w:rPr>
                <w:rFonts w:ascii="Times New Roman" w:hAnsi="Times New Roman" w:cs="Times New Roman"/>
              </w:rPr>
            </w:pPr>
            <w:r w:rsidRPr="0047488E">
              <w:rPr>
                <w:rFonts w:ascii="Times New Roman" w:hAnsi="Times New Roman" w:cs="Times New Roman"/>
              </w:rPr>
              <w:t>17.9%</w:t>
            </w:r>
          </w:p>
        </w:tc>
        <w:tc>
          <w:tcPr>
            <w:tcW w:w="1631" w:type="dxa"/>
            <w:noWrap/>
            <w:hideMark/>
          </w:tcPr>
          <w:p w:rsidR="009F60B1" w:rsidRPr="0047488E" w:rsidP="00CB1C05" w14:paraId="491A3F50" w14:textId="77777777">
            <w:pPr>
              <w:pStyle w:val="RTableTextAbt"/>
              <w:rPr>
                <w:rFonts w:ascii="Times New Roman" w:hAnsi="Times New Roman" w:cs="Times New Roman"/>
              </w:rPr>
            </w:pPr>
            <w:r w:rsidRPr="0047488E">
              <w:rPr>
                <w:rFonts w:ascii="Times New Roman" w:hAnsi="Times New Roman" w:cs="Times New Roman"/>
              </w:rPr>
              <w:t>15.1%</w:t>
            </w:r>
          </w:p>
        </w:tc>
      </w:tr>
      <w:tr w14:paraId="0886DE4D" w14:textId="77777777" w:rsidTr="00964FBD">
        <w:tblPrEx>
          <w:tblW w:w="0" w:type="auto"/>
          <w:tblLook w:val="04A0"/>
        </w:tblPrEx>
        <w:trPr>
          <w:trHeight w:val="300"/>
        </w:trPr>
        <w:tc>
          <w:tcPr>
            <w:tcW w:w="2070" w:type="dxa"/>
            <w:noWrap/>
            <w:hideMark/>
          </w:tcPr>
          <w:p w:rsidR="009F60B1" w:rsidRPr="00D00A46" w:rsidP="00CB1C05" w14:paraId="67E71DCE"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Total Population </w:t>
            </w:r>
          </w:p>
        </w:tc>
        <w:tc>
          <w:tcPr>
            <w:tcW w:w="885" w:type="dxa"/>
            <w:noWrap/>
            <w:hideMark/>
          </w:tcPr>
          <w:p w:rsidR="009F60B1" w:rsidRPr="0047488E" w:rsidP="00CB1C05" w14:paraId="286F6591" w14:textId="77777777">
            <w:pPr>
              <w:pStyle w:val="LTableTextAbt"/>
              <w:rPr>
                <w:rFonts w:ascii="Times New Roman" w:hAnsi="Times New Roman" w:cs="Times New Roman"/>
              </w:rPr>
            </w:pPr>
          </w:p>
        </w:tc>
        <w:tc>
          <w:tcPr>
            <w:tcW w:w="820" w:type="dxa"/>
            <w:noWrap/>
            <w:hideMark/>
          </w:tcPr>
          <w:p w:rsidR="009F60B1" w:rsidRPr="0047488E" w:rsidP="00CB1C05" w14:paraId="54983D92" w14:textId="77777777">
            <w:pPr>
              <w:pStyle w:val="RTableTextAbt"/>
              <w:rPr>
                <w:rFonts w:ascii="Times New Roman" w:hAnsi="Times New Roman" w:cs="Times New Roman"/>
              </w:rPr>
            </w:pPr>
          </w:p>
        </w:tc>
        <w:tc>
          <w:tcPr>
            <w:tcW w:w="1972" w:type="dxa"/>
            <w:noWrap/>
            <w:hideMark/>
          </w:tcPr>
          <w:p w:rsidR="009F60B1" w:rsidRPr="0047488E" w:rsidP="00CB1C05" w14:paraId="6F7EF855" w14:textId="77777777">
            <w:pPr>
              <w:pStyle w:val="RTableTextAbt"/>
              <w:rPr>
                <w:rFonts w:ascii="Times New Roman" w:hAnsi="Times New Roman" w:cs="Times New Roman"/>
              </w:rPr>
            </w:pPr>
            <w:r w:rsidRPr="0047488E">
              <w:rPr>
                <w:rFonts w:ascii="Times New Roman" w:hAnsi="Times New Roman" w:cs="Times New Roman"/>
              </w:rPr>
              <w:t>5,191</w:t>
            </w:r>
          </w:p>
        </w:tc>
        <w:tc>
          <w:tcPr>
            <w:tcW w:w="1972" w:type="dxa"/>
            <w:noWrap/>
            <w:hideMark/>
          </w:tcPr>
          <w:p w:rsidR="009F60B1" w:rsidRPr="0047488E" w:rsidP="00CB1C05" w14:paraId="7509BD1A" w14:textId="77777777">
            <w:pPr>
              <w:pStyle w:val="RTableTextAbt"/>
              <w:rPr>
                <w:rFonts w:ascii="Times New Roman" w:hAnsi="Times New Roman" w:cs="Times New Roman"/>
              </w:rPr>
            </w:pPr>
            <w:r w:rsidRPr="0047488E">
              <w:rPr>
                <w:rFonts w:ascii="Times New Roman" w:hAnsi="Times New Roman" w:cs="Times New Roman"/>
              </w:rPr>
              <w:t>40,911</w:t>
            </w:r>
          </w:p>
        </w:tc>
        <w:tc>
          <w:tcPr>
            <w:tcW w:w="1631" w:type="dxa"/>
            <w:noWrap/>
            <w:hideMark/>
          </w:tcPr>
          <w:p w:rsidR="009F60B1" w:rsidRPr="0047488E" w:rsidP="00CB1C05" w14:paraId="11A881C3" w14:textId="77777777">
            <w:pPr>
              <w:pStyle w:val="RTableTextAbt"/>
              <w:rPr>
                <w:rFonts w:ascii="Times New Roman" w:hAnsi="Times New Roman" w:cs="Times New Roman"/>
              </w:rPr>
            </w:pPr>
            <w:r w:rsidRPr="0047488E">
              <w:rPr>
                <w:rFonts w:ascii="Times New Roman" w:hAnsi="Times New Roman" w:cs="Times New Roman"/>
              </w:rPr>
              <w:t>127,123</w:t>
            </w:r>
          </w:p>
        </w:tc>
      </w:tr>
      <w:tr w14:paraId="5FC99242" w14:textId="77777777" w:rsidTr="00964FBD">
        <w:tblPrEx>
          <w:tblW w:w="0" w:type="auto"/>
          <w:tblLook w:val="04A0"/>
        </w:tblPrEx>
        <w:trPr>
          <w:trHeight w:val="300"/>
        </w:trPr>
        <w:tc>
          <w:tcPr>
            <w:tcW w:w="2070" w:type="dxa"/>
            <w:noWrap/>
            <w:hideMark/>
          </w:tcPr>
          <w:p w:rsidR="009F60B1" w:rsidRPr="00D00A46" w:rsidP="00CB1C05" w14:paraId="390AD5E3" w14:textId="77777777">
            <w:pPr>
              <w:pStyle w:val="LTableTextAbt"/>
              <w:rPr>
                <w:rFonts w:ascii="Times New Roman" w:hAnsi="Times New Roman" w:cs="Times New Roman"/>
                <w:b/>
                <w:bCs w:val="0"/>
              </w:rPr>
            </w:pPr>
            <w:r w:rsidRPr="00D00A46">
              <w:rPr>
                <w:rFonts w:ascii="Times New Roman" w:hAnsi="Times New Roman" w:cs="Times New Roman"/>
                <w:b/>
                <w:bCs w:val="0"/>
              </w:rPr>
              <w:t>NATA Cancer Risk</w:t>
            </w:r>
          </w:p>
        </w:tc>
        <w:tc>
          <w:tcPr>
            <w:tcW w:w="885" w:type="dxa"/>
            <w:noWrap/>
            <w:hideMark/>
          </w:tcPr>
          <w:p w:rsidR="009F60B1" w:rsidRPr="0047488E" w:rsidP="00CB1C05" w14:paraId="6FBC3BDB" w14:textId="77777777">
            <w:pPr>
              <w:pStyle w:val="L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23512AF5" w14:textId="77777777">
            <w:pPr>
              <w:pStyle w:val="RTableTextAbt"/>
              <w:rPr>
                <w:rFonts w:ascii="Times New Roman" w:hAnsi="Times New Roman" w:cs="Times New Roman"/>
              </w:rPr>
            </w:pPr>
          </w:p>
        </w:tc>
        <w:tc>
          <w:tcPr>
            <w:tcW w:w="1972" w:type="dxa"/>
            <w:noWrap/>
            <w:hideMark/>
          </w:tcPr>
          <w:p w:rsidR="009F60B1" w:rsidRPr="0047488E" w:rsidP="00CB1C05" w14:paraId="7BE9D024" w14:textId="77777777">
            <w:pPr>
              <w:pStyle w:val="RTableTextAbt"/>
              <w:rPr>
                <w:rFonts w:ascii="Times New Roman" w:hAnsi="Times New Roman" w:cs="Times New Roman"/>
              </w:rPr>
            </w:pPr>
            <w:r w:rsidRPr="0047488E">
              <w:rPr>
                <w:rFonts w:ascii="Times New Roman" w:hAnsi="Times New Roman" w:cs="Times New Roman"/>
              </w:rPr>
              <w:t>97</w:t>
            </w:r>
          </w:p>
        </w:tc>
        <w:tc>
          <w:tcPr>
            <w:tcW w:w="1972" w:type="dxa"/>
            <w:noWrap/>
            <w:hideMark/>
          </w:tcPr>
          <w:p w:rsidR="009F60B1" w:rsidRPr="0047488E" w:rsidP="00CB1C05" w14:paraId="53E2FECC" w14:textId="77777777">
            <w:pPr>
              <w:pStyle w:val="RTableTextAbt"/>
              <w:rPr>
                <w:rFonts w:ascii="Times New Roman" w:hAnsi="Times New Roman" w:cs="Times New Roman"/>
              </w:rPr>
            </w:pPr>
            <w:r w:rsidRPr="0047488E">
              <w:rPr>
                <w:rFonts w:ascii="Times New Roman" w:hAnsi="Times New Roman" w:cs="Times New Roman"/>
              </w:rPr>
              <w:t>110</w:t>
            </w:r>
          </w:p>
        </w:tc>
        <w:tc>
          <w:tcPr>
            <w:tcW w:w="1631" w:type="dxa"/>
            <w:noWrap/>
            <w:hideMark/>
          </w:tcPr>
          <w:p w:rsidR="009F60B1" w:rsidRPr="0047488E" w:rsidP="00CB1C05" w14:paraId="4655AC8E" w14:textId="77777777">
            <w:pPr>
              <w:pStyle w:val="RTableTextAbt"/>
              <w:rPr>
                <w:rFonts w:ascii="Times New Roman" w:hAnsi="Times New Roman" w:cs="Times New Roman"/>
              </w:rPr>
            </w:pPr>
            <w:r w:rsidRPr="0047488E">
              <w:rPr>
                <w:rFonts w:ascii="Times New Roman" w:hAnsi="Times New Roman" w:cs="Times New Roman"/>
              </w:rPr>
              <w:t>94</w:t>
            </w:r>
          </w:p>
        </w:tc>
      </w:tr>
      <w:tr w14:paraId="686F14CD" w14:textId="77777777" w:rsidTr="00964FBD">
        <w:tblPrEx>
          <w:tblW w:w="0" w:type="auto"/>
          <w:tblLook w:val="04A0"/>
        </w:tblPrEx>
        <w:trPr>
          <w:trHeight w:val="300"/>
        </w:trPr>
        <w:tc>
          <w:tcPr>
            <w:tcW w:w="2070" w:type="dxa"/>
            <w:noWrap/>
          </w:tcPr>
          <w:p w:rsidR="009942E3" w:rsidRPr="00D00A46" w:rsidP="00CB1C05" w14:paraId="52FCE38A" w14:textId="77777777">
            <w:pPr>
              <w:pStyle w:val="LTableTextAbt"/>
              <w:rPr>
                <w:b/>
                <w:bCs w:val="0"/>
              </w:rPr>
            </w:pPr>
            <w:r w:rsidRPr="00D00A46">
              <w:rPr>
                <w:rFonts w:ascii="Times New Roman" w:hAnsi="Times New Roman" w:cs="Times New Roman"/>
                <w:b/>
                <w:bCs w:val="0"/>
              </w:rPr>
              <w:t>NATA Respiratory Hazard Score</w:t>
            </w:r>
          </w:p>
        </w:tc>
        <w:tc>
          <w:tcPr>
            <w:tcW w:w="885" w:type="dxa"/>
            <w:noWrap/>
          </w:tcPr>
          <w:p w:rsidR="009942E3" w:rsidP="00CB1C05" w14:paraId="4AB1FEBF" w14:textId="77777777">
            <w:pPr>
              <w:pStyle w:val="LTableTextAbt"/>
            </w:pPr>
            <w:r w:rsidRPr="00D41EB0">
              <w:rPr>
                <w:rFonts w:ascii="Times New Roman" w:hAnsi="Times New Roman" w:cs="Times New Roman"/>
              </w:rPr>
              <w:t>0.44</w:t>
            </w:r>
          </w:p>
        </w:tc>
        <w:tc>
          <w:tcPr>
            <w:tcW w:w="820" w:type="dxa"/>
            <w:noWrap/>
          </w:tcPr>
          <w:p w:rsidR="009942E3" w:rsidRPr="0047488E" w:rsidP="00CB1C05" w14:paraId="2986C885" w14:textId="77777777">
            <w:pPr>
              <w:pStyle w:val="RTableTextAbt"/>
            </w:pPr>
          </w:p>
        </w:tc>
        <w:tc>
          <w:tcPr>
            <w:tcW w:w="1972" w:type="dxa"/>
            <w:noWrap/>
          </w:tcPr>
          <w:p w:rsidR="009942E3" w:rsidRPr="0047488E" w:rsidP="00CB1C05" w14:paraId="32C755B5" w14:textId="77777777">
            <w:pPr>
              <w:pStyle w:val="RTableTextAbt"/>
            </w:pPr>
            <w:r w:rsidRPr="0047488E">
              <w:rPr>
                <w:rFonts w:ascii="Times New Roman" w:hAnsi="Times New Roman" w:cs="Times New Roman"/>
              </w:rPr>
              <w:t>0.33</w:t>
            </w:r>
          </w:p>
        </w:tc>
        <w:tc>
          <w:tcPr>
            <w:tcW w:w="1972" w:type="dxa"/>
            <w:noWrap/>
          </w:tcPr>
          <w:p w:rsidR="009942E3" w:rsidRPr="0047488E" w:rsidP="00CB1C05" w14:paraId="242FCDDB" w14:textId="77777777">
            <w:pPr>
              <w:pStyle w:val="RTableTextAbt"/>
            </w:pPr>
            <w:r w:rsidRPr="0047488E">
              <w:rPr>
                <w:rFonts w:ascii="Times New Roman" w:hAnsi="Times New Roman" w:cs="Times New Roman"/>
              </w:rPr>
              <w:t>0.34</w:t>
            </w:r>
          </w:p>
        </w:tc>
        <w:tc>
          <w:tcPr>
            <w:tcW w:w="1631" w:type="dxa"/>
            <w:noWrap/>
          </w:tcPr>
          <w:p w:rsidR="009942E3" w:rsidRPr="0047488E" w:rsidP="00CB1C05" w14:paraId="58F920E0" w14:textId="77777777">
            <w:pPr>
              <w:pStyle w:val="RTableTextAbt"/>
            </w:pPr>
            <w:r w:rsidRPr="0047488E">
              <w:rPr>
                <w:rFonts w:ascii="Times New Roman" w:hAnsi="Times New Roman" w:cs="Times New Roman"/>
              </w:rPr>
              <w:t>0.34</w:t>
            </w:r>
          </w:p>
        </w:tc>
      </w:tr>
    </w:tbl>
    <w:p w:rsidR="009F60B1" w:rsidP="00CB1C05" w14:paraId="087DFE1A" w14:textId="77777777"/>
    <w:tbl>
      <w:tblPr>
        <w:tblStyle w:val="TableGrid"/>
        <w:tblW w:w="0" w:type="auto"/>
        <w:tblLook w:val="04A0"/>
      </w:tblPr>
      <w:tblGrid>
        <w:gridCol w:w="2025"/>
        <w:gridCol w:w="958"/>
        <w:gridCol w:w="922"/>
        <w:gridCol w:w="1929"/>
        <w:gridCol w:w="1929"/>
        <w:gridCol w:w="1597"/>
      </w:tblGrid>
      <w:tr w14:paraId="199885A2" w14:textId="77777777" w:rsidTr="003222EC">
        <w:tblPrEx>
          <w:tblW w:w="0" w:type="auto"/>
          <w:tblLook w:val="04A0"/>
        </w:tblPrEx>
        <w:trPr>
          <w:trHeight w:val="300"/>
        </w:trPr>
        <w:tc>
          <w:tcPr>
            <w:tcW w:w="9360" w:type="dxa"/>
            <w:gridSpan w:val="6"/>
            <w:tcBorders>
              <w:top w:val="nil"/>
              <w:left w:val="nil"/>
              <w:bottom w:val="single" w:sz="4" w:space="0" w:color="auto"/>
              <w:right w:val="nil"/>
            </w:tcBorders>
            <w:shd w:val="clear" w:color="auto" w:fill="auto"/>
            <w:noWrap/>
          </w:tcPr>
          <w:p w:rsidR="00964FBD" w:rsidRPr="008D1FE0" w:rsidP="00CB1C05" w14:paraId="6489E80F" w14:textId="77777777">
            <w:pPr>
              <w:pStyle w:val="TableTitleA"/>
            </w:pPr>
            <w:bookmarkStart w:id="1558" w:name="_Toc121142740"/>
            <w:bookmarkStart w:id="1559" w:name="_Toc165379766"/>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0</w:t>
            </w:r>
            <w:r w:rsidR="00BC4B5D">
              <w:rPr>
                <w:noProof/>
              </w:rPr>
              <w:fldChar w:fldCharType="end"/>
            </w:r>
            <w:r w:rsidRPr="00575FE0">
              <w:t xml:space="preserve">: </w:t>
            </w:r>
            <w:r>
              <w:t>Radius Aerospace Inc., Hot Springs, AR</w:t>
            </w:r>
            <w:bookmarkEnd w:id="1558"/>
            <w:bookmarkEnd w:id="1559"/>
          </w:p>
        </w:tc>
      </w:tr>
      <w:tr w14:paraId="2D289A2F" w14:textId="77777777" w:rsidTr="00DD48E8">
        <w:tblPrEx>
          <w:tblW w:w="0" w:type="auto"/>
          <w:tblLook w:val="04A0"/>
        </w:tblPrEx>
        <w:trPr>
          <w:trHeight w:val="300"/>
        </w:trPr>
        <w:tc>
          <w:tcPr>
            <w:tcW w:w="2025" w:type="dxa"/>
            <w:tcBorders>
              <w:top w:val="single" w:sz="4" w:space="0" w:color="auto"/>
            </w:tcBorders>
            <w:shd w:val="clear" w:color="auto" w:fill="48A9C5"/>
            <w:noWrap/>
            <w:hideMark/>
          </w:tcPr>
          <w:p w:rsidR="00C41E98" w:rsidRPr="008D1FE0" w:rsidP="00CB1C05" w14:paraId="0B4B46D6" w14:textId="77777777">
            <w:pPr>
              <w:pStyle w:val="TableSubtitle"/>
            </w:pPr>
            <w:r w:rsidRPr="008D1FE0">
              <w:t>Demographic</w:t>
            </w:r>
          </w:p>
        </w:tc>
        <w:tc>
          <w:tcPr>
            <w:tcW w:w="958" w:type="dxa"/>
            <w:tcBorders>
              <w:top w:val="single" w:sz="4" w:space="0" w:color="auto"/>
            </w:tcBorders>
            <w:shd w:val="clear" w:color="auto" w:fill="48A9C5"/>
            <w:noWrap/>
            <w:hideMark/>
          </w:tcPr>
          <w:p w:rsidR="00C41E98" w:rsidRPr="008D1FE0" w:rsidP="00CB1C05" w14:paraId="61E92EF2" w14:textId="77777777">
            <w:pPr>
              <w:pStyle w:val="TableSubtitle"/>
            </w:pPr>
            <w:r w:rsidRPr="008D1FE0">
              <w:t>National</w:t>
            </w:r>
          </w:p>
        </w:tc>
        <w:tc>
          <w:tcPr>
            <w:tcW w:w="922" w:type="dxa"/>
            <w:tcBorders>
              <w:top w:val="single" w:sz="4" w:space="0" w:color="auto"/>
            </w:tcBorders>
            <w:shd w:val="clear" w:color="auto" w:fill="48A9C5"/>
            <w:noWrap/>
            <w:hideMark/>
          </w:tcPr>
          <w:p w:rsidR="00C41E98" w:rsidRPr="008D1FE0" w:rsidP="00CB1C05" w14:paraId="49BAE463" w14:textId="77777777">
            <w:pPr>
              <w:pStyle w:val="TableSubtitle"/>
            </w:pPr>
            <w:r w:rsidRPr="008D1FE0">
              <w:t>Rural</w:t>
            </w:r>
          </w:p>
        </w:tc>
        <w:tc>
          <w:tcPr>
            <w:tcW w:w="1929" w:type="dxa"/>
            <w:tcBorders>
              <w:top w:val="single" w:sz="4" w:space="0" w:color="auto"/>
            </w:tcBorders>
            <w:shd w:val="clear" w:color="auto" w:fill="48A9C5"/>
            <w:noWrap/>
            <w:hideMark/>
          </w:tcPr>
          <w:p w:rsidR="00C41E98" w:rsidRPr="008D1FE0" w:rsidP="00CB1C05" w14:paraId="21D88814" w14:textId="77777777">
            <w:pPr>
              <w:pStyle w:val="TableSubtitle"/>
            </w:pPr>
            <w:r w:rsidRPr="00A25C50">
              <w:t xml:space="preserve"> 1</w:t>
            </w:r>
            <w:r>
              <w:t>-</w:t>
            </w:r>
            <w:r w:rsidRPr="00A25C50">
              <w:t>Mile Average</w:t>
            </w:r>
          </w:p>
        </w:tc>
        <w:tc>
          <w:tcPr>
            <w:tcW w:w="1929" w:type="dxa"/>
            <w:tcBorders>
              <w:top w:val="single" w:sz="4" w:space="0" w:color="auto"/>
            </w:tcBorders>
            <w:shd w:val="clear" w:color="auto" w:fill="48A9C5"/>
            <w:noWrap/>
            <w:hideMark/>
          </w:tcPr>
          <w:p w:rsidR="00C41E98" w:rsidRPr="008D1FE0" w:rsidP="00CB1C05" w14:paraId="0AE92024" w14:textId="77777777">
            <w:pPr>
              <w:pStyle w:val="TableSubtitle"/>
            </w:pPr>
            <w:r w:rsidRPr="00A25C50">
              <w:t>3</w:t>
            </w:r>
            <w:r>
              <w:t>-</w:t>
            </w:r>
            <w:r w:rsidRPr="00A25C50">
              <w:t>Mile Average</w:t>
            </w:r>
          </w:p>
        </w:tc>
        <w:tc>
          <w:tcPr>
            <w:tcW w:w="1597" w:type="dxa"/>
            <w:tcBorders>
              <w:top w:val="single" w:sz="4" w:space="0" w:color="auto"/>
            </w:tcBorders>
            <w:shd w:val="clear" w:color="auto" w:fill="48A9C5"/>
            <w:noWrap/>
            <w:hideMark/>
          </w:tcPr>
          <w:p w:rsidR="00C41E98" w:rsidRPr="008D1FE0" w:rsidP="00CB1C05" w14:paraId="2C82B363" w14:textId="77777777">
            <w:pPr>
              <w:pStyle w:val="TableSubtitle"/>
            </w:pPr>
            <w:r w:rsidRPr="00A25C50">
              <w:t>5</w:t>
            </w:r>
            <w:r>
              <w:t>-</w:t>
            </w:r>
            <w:r w:rsidRPr="00A25C50">
              <w:t>Mile Average</w:t>
            </w:r>
          </w:p>
        </w:tc>
      </w:tr>
      <w:tr w14:paraId="70931F91" w14:textId="77777777" w:rsidTr="003222EC">
        <w:tblPrEx>
          <w:tblW w:w="0" w:type="auto"/>
          <w:tblLook w:val="04A0"/>
        </w:tblPrEx>
        <w:trPr>
          <w:trHeight w:val="300"/>
        </w:trPr>
        <w:tc>
          <w:tcPr>
            <w:tcW w:w="2025" w:type="dxa"/>
            <w:noWrap/>
            <w:hideMark/>
          </w:tcPr>
          <w:p w:rsidR="009F60B1" w:rsidRPr="00D00A46" w:rsidP="00CB1C05" w14:paraId="09AFBFEA" w14:textId="77777777">
            <w:pPr>
              <w:pStyle w:val="LTableTextAbt"/>
              <w:rPr>
                <w:rFonts w:ascii="Times New Roman" w:hAnsi="Times New Roman" w:cs="Times New Roman"/>
                <w:b/>
                <w:bCs w:val="0"/>
              </w:rPr>
            </w:pPr>
            <w:r w:rsidRPr="00D00A46">
              <w:rPr>
                <w:rFonts w:ascii="Times New Roman" w:hAnsi="Times New Roman" w:cs="Times New Roman"/>
                <w:b/>
                <w:bCs w:val="0"/>
              </w:rPr>
              <w:t>Median Income</w:t>
            </w:r>
          </w:p>
        </w:tc>
        <w:tc>
          <w:tcPr>
            <w:tcW w:w="958" w:type="dxa"/>
            <w:noWrap/>
            <w:hideMark/>
          </w:tcPr>
          <w:p w:rsidR="009F60B1" w:rsidRPr="0047488E" w:rsidP="00CB1C05" w14:paraId="36622862" w14:textId="77777777">
            <w:pPr>
              <w:pStyle w:val="RTableTextAbt"/>
              <w:rPr>
                <w:rFonts w:ascii="Times New Roman" w:hAnsi="Times New Roman" w:cs="Times New Roman"/>
              </w:rPr>
            </w:pPr>
            <w:r w:rsidRPr="0047488E">
              <w:rPr>
                <w:rFonts w:ascii="Times New Roman" w:hAnsi="Times New Roman" w:cs="Times New Roman"/>
              </w:rPr>
              <w:t>$64,994</w:t>
            </w:r>
          </w:p>
        </w:tc>
        <w:tc>
          <w:tcPr>
            <w:tcW w:w="922" w:type="dxa"/>
            <w:noWrap/>
            <w:hideMark/>
          </w:tcPr>
          <w:p w:rsidR="009F60B1" w:rsidRPr="0047488E" w:rsidP="00CB1C05" w14:paraId="6EB4102A" w14:textId="77777777">
            <w:pPr>
              <w:pStyle w:val="RTableTextAbt"/>
              <w:rPr>
                <w:rFonts w:ascii="Times New Roman" w:hAnsi="Times New Roman" w:cs="Times New Roman"/>
              </w:rPr>
            </w:pPr>
            <w:r w:rsidRPr="0047488E">
              <w:rPr>
                <w:rFonts w:ascii="Times New Roman" w:hAnsi="Times New Roman" w:cs="Times New Roman"/>
              </w:rPr>
              <w:t>$51,878</w:t>
            </w:r>
          </w:p>
        </w:tc>
        <w:tc>
          <w:tcPr>
            <w:tcW w:w="1929" w:type="dxa"/>
            <w:noWrap/>
            <w:hideMark/>
          </w:tcPr>
          <w:p w:rsidR="009F60B1" w:rsidRPr="0047488E" w:rsidP="00CB1C05" w14:paraId="0CDD0FED" w14:textId="77777777">
            <w:pPr>
              <w:pStyle w:val="RTableTextAbt"/>
              <w:rPr>
                <w:rFonts w:ascii="Times New Roman" w:hAnsi="Times New Roman" w:cs="Times New Roman"/>
              </w:rPr>
            </w:pPr>
            <w:r w:rsidRPr="0047488E">
              <w:rPr>
                <w:rFonts w:ascii="Times New Roman" w:hAnsi="Times New Roman" w:cs="Times New Roman"/>
              </w:rPr>
              <w:t>$34,264</w:t>
            </w:r>
          </w:p>
        </w:tc>
        <w:tc>
          <w:tcPr>
            <w:tcW w:w="1929" w:type="dxa"/>
            <w:noWrap/>
            <w:hideMark/>
          </w:tcPr>
          <w:p w:rsidR="009F60B1" w:rsidRPr="0047488E" w:rsidP="00CB1C05" w14:paraId="17B8A388" w14:textId="77777777">
            <w:pPr>
              <w:pStyle w:val="RTableTextAbt"/>
              <w:rPr>
                <w:rFonts w:ascii="Times New Roman" w:hAnsi="Times New Roman" w:cs="Times New Roman"/>
              </w:rPr>
            </w:pPr>
            <w:r w:rsidRPr="0047488E">
              <w:rPr>
                <w:rFonts w:ascii="Times New Roman" w:hAnsi="Times New Roman" w:cs="Times New Roman"/>
              </w:rPr>
              <w:t>$39,767</w:t>
            </w:r>
          </w:p>
        </w:tc>
        <w:tc>
          <w:tcPr>
            <w:tcW w:w="1597" w:type="dxa"/>
            <w:noWrap/>
            <w:hideMark/>
          </w:tcPr>
          <w:p w:rsidR="009F60B1" w:rsidRPr="0047488E" w:rsidP="00CB1C05" w14:paraId="2166673C" w14:textId="77777777">
            <w:pPr>
              <w:pStyle w:val="RTableTextAbt"/>
              <w:rPr>
                <w:rFonts w:ascii="Times New Roman" w:hAnsi="Times New Roman" w:cs="Times New Roman"/>
              </w:rPr>
            </w:pPr>
            <w:r w:rsidRPr="0047488E">
              <w:rPr>
                <w:rFonts w:ascii="Times New Roman" w:hAnsi="Times New Roman" w:cs="Times New Roman"/>
              </w:rPr>
              <w:t>$45,316</w:t>
            </w:r>
          </w:p>
        </w:tc>
      </w:tr>
      <w:tr w14:paraId="4C395794" w14:textId="77777777" w:rsidTr="003222EC">
        <w:tblPrEx>
          <w:tblW w:w="0" w:type="auto"/>
          <w:tblLook w:val="04A0"/>
        </w:tblPrEx>
        <w:trPr>
          <w:trHeight w:val="300"/>
        </w:trPr>
        <w:tc>
          <w:tcPr>
            <w:tcW w:w="2025" w:type="dxa"/>
            <w:noWrap/>
            <w:hideMark/>
          </w:tcPr>
          <w:p w:rsidR="009F60B1" w:rsidRPr="00D00A46" w:rsidP="00CB1C05" w14:paraId="572EF569" w14:textId="77777777">
            <w:pPr>
              <w:pStyle w:val="LTableTextAbt"/>
              <w:rPr>
                <w:rFonts w:ascii="Times New Roman" w:hAnsi="Times New Roman" w:cs="Times New Roman"/>
                <w:b/>
                <w:bCs w:val="0"/>
              </w:rPr>
            </w:pPr>
            <w:r w:rsidRPr="00D00A46">
              <w:rPr>
                <w:rFonts w:ascii="Times New Roman" w:hAnsi="Times New Roman" w:cs="Times New Roman"/>
                <w:b/>
                <w:bCs w:val="0"/>
              </w:rPr>
              <w:t>White</w:t>
            </w:r>
          </w:p>
        </w:tc>
        <w:tc>
          <w:tcPr>
            <w:tcW w:w="958" w:type="dxa"/>
            <w:noWrap/>
            <w:hideMark/>
          </w:tcPr>
          <w:p w:rsidR="009F60B1" w:rsidRPr="0047488E" w:rsidP="00CB1C05" w14:paraId="3F89A12D" w14:textId="77777777">
            <w:pPr>
              <w:pStyle w:val="RTableTextAbt"/>
              <w:rPr>
                <w:rFonts w:ascii="Times New Roman" w:hAnsi="Times New Roman" w:cs="Times New Roman"/>
              </w:rPr>
            </w:pPr>
            <w:r w:rsidRPr="0047488E">
              <w:rPr>
                <w:rFonts w:ascii="Times New Roman" w:hAnsi="Times New Roman" w:cs="Times New Roman"/>
              </w:rPr>
              <w:t>70.4%</w:t>
            </w:r>
          </w:p>
        </w:tc>
        <w:tc>
          <w:tcPr>
            <w:tcW w:w="922" w:type="dxa"/>
            <w:noWrap/>
            <w:hideMark/>
          </w:tcPr>
          <w:p w:rsidR="009F60B1" w:rsidRPr="0047488E" w:rsidP="00CB1C05" w14:paraId="1DF901A2" w14:textId="77777777">
            <w:pPr>
              <w:pStyle w:val="RTableTextAbt"/>
              <w:rPr>
                <w:rFonts w:ascii="Times New Roman" w:hAnsi="Times New Roman" w:cs="Times New Roman"/>
              </w:rPr>
            </w:pPr>
            <w:r w:rsidRPr="0047488E">
              <w:rPr>
                <w:rFonts w:ascii="Times New Roman" w:hAnsi="Times New Roman" w:cs="Times New Roman"/>
              </w:rPr>
              <w:t>87.6%</w:t>
            </w:r>
          </w:p>
        </w:tc>
        <w:tc>
          <w:tcPr>
            <w:tcW w:w="1929" w:type="dxa"/>
            <w:noWrap/>
            <w:hideMark/>
          </w:tcPr>
          <w:p w:rsidR="009F60B1" w:rsidRPr="0047488E" w:rsidP="00CB1C05" w14:paraId="74C065DC" w14:textId="77777777">
            <w:pPr>
              <w:pStyle w:val="RTableTextAbt"/>
              <w:rPr>
                <w:rFonts w:ascii="Times New Roman" w:hAnsi="Times New Roman" w:cs="Times New Roman"/>
              </w:rPr>
            </w:pPr>
            <w:r w:rsidRPr="0047488E">
              <w:rPr>
                <w:rFonts w:ascii="Times New Roman" w:hAnsi="Times New Roman" w:cs="Times New Roman"/>
              </w:rPr>
              <w:t>64.4%</w:t>
            </w:r>
          </w:p>
        </w:tc>
        <w:tc>
          <w:tcPr>
            <w:tcW w:w="1929" w:type="dxa"/>
            <w:noWrap/>
            <w:hideMark/>
          </w:tcPr>
          <w:p w:rsidR="009F60B1" w:rsidRPr="0047488E" w:rsidP="00CB1C05" w14:paraId="1410AA1A" w14:textId="77777777">
            <w:pPr>
              <w:pStyle w:val="RTableTextAbt"/>
              <w:rPr>
                <w:rFonts w:ascii="Times New Roman" w:hAnsi="Times New Roman" w:cs="Times New Roman"/>
              </w:rPr>
            </w:pPr>
            <w:r w:rsidRPr="0047488E">
              <w:rPr>
                <w:rFonts w:ascii="Times New Roman" w:hAnsi="Times New Roman" w:cs="Times New Roman"/>
              </w:rPr>
              <w:t>72.4%</w:t>
            </w:r>
          </w:p>
        </w:tc>
        <w:tc>
          <w:tcPr>
            <w:tcW w:w="1597" w:type="dxa"/>
            <w:noWrap/>
            <w:hideMark/>
          </w:tcPr>
          <w:p w:rsidR="009F60B1" w:rsidRPr="0047488E" w:rsidP="00CB1C05" w14:paraId="5E5A609D" w14:textId="77777777">
            <w:pPr>
              <w:pStyle w:val="RTableTextAbt"/>
              <w:rPr>
                <w:rFonts w:ascii="Times New Roman" w:hAnsi="Times New Roman" w:cs="Times New Roman"/>
              </w:rPr>
            </w:pPr>
            <w:r w:rsidRPr="0047488E">
              <w:rPr>
                <w:rFonts w:ascii="Times New Roman" w:hAnsi="Times New Roman" w:cs="Times New Roman"/>
              </w:rPr>
              <w:t>77.5%</w:t>
            </w:r>
          </w:p>
        </w:tc>
      </w:tr>
      <w:tr w14:paraId="49C21F43" w14:textId="77777777" w:rsidTr="003222EC">
        <w:tblPrEx>
          <w:tblW w:w="0" w:type="auto"/>
          <w:tblLook w:val="04A0"/>
        </w:tblPrEx>
        <w:trPr>
          <w:trHeight w:val="300"/>
        </w:trPr>
        <w:tc>
          <w:tcPr>
            <w:tcW w:w="2025" w:type="dxa"/>
            <w:noWrap/>
            <w:hideMark/>
          </w:tcPr>
          <w:p w:rsidR="009F60B1" w:rsidRPr="00D00A46" w:rsidP="00CB1C05" w14:paraId="4EE19BDC" w14:textId="77777777">
            <w:pPr>
              <w:pStyle w:val="LTableTextAbt"/>
              <w:rPr>
                <w:rFonts w:ascii="Times New Roman" w:hAnsi="Times New Roman" w:cs="Times New Roman"/>
                <w:b/>
                <w:bCs w:val="0"/>
              </w:rPr>
            </w:pPr>
            <w:r w:rsidRPr="00D00A46">
              <w:rPr>
                <w:rFonts w:ascii="Times New Roman" w:hAnsi="Times New Roman" w:cs="Times New Roman"/>
                <w:b/>
                <w:bCs w:val="0"/>
              </w:rPr>
              <w:t>Black</w:t>
            </w:r>
          </w:p>
        </w:tc>
        <w:tc>
          <w:tcPr>
            <w:tcW w:w="958" w:type="dxa"/>
            <w:noWrap/>
            <w:hideMark/>
          </w:tcPr>
          <w:p w:rsidR="009F60B1" w:rsidRPr="0047488E" w:rsidP="00CB1C05" w14:paraId="4025319F" w14:textId="77777777">
            <w:pPr>
              <w:pStyle w:val="RTableTextAbt"/>
              <w:rPr>
                <w:rFonts w:ascii="Times New Roman" w:hAnsi="Times New Roman" w:cs="Times New Roman"/>
              </w:rPr>
            </w:pPr>
            <w:r w:rsidRPr="0047488E">
              <w:rPr>
                <w:rFonts w:ascii="Times New Roman" w:hAnsi="Times New Roman" w:cs="Times New Roman"/>
              </w:rPr>
              <w:t>12.6%</w:t>
            </w:r>
          </w:p>
        </w:tc>
        <w:tc>
          <w:tcPr>
            <w:tcW w:w="922" w:type="dxa"/>
            <w:noWrap/>
            <w:hideMark/>
          </w:tcPr>
          <w:p w:rsidR="009F60B1" w:rsidRPr="0047488E" w:rsidP="00CB1C05" w14:paraId="6DED6D69" w14:textId="77777777">
            <w:pPr>
              <w:pStyle w:val="RTableTextAbt"/>
              <w:rPr>
                <w:rFonts w:ascii="Times New Roman" w:hAnsi="Times New Roman" w:cs="Times New Roman"/>
              </w:rPr>
            </w:pPr>
            <w:r w:rsidRPr="0047488E">
              <w:rPr>
                <w:rFonts w:ascii="Times New Roman" w:hAnsi="Times New Roman" w:cs="Times New Roman"/>
              </w:rPr>
              <w:t>5.8%</w:t>
            </w:r>
          </w:p>
        </w:tc>
        <w:tc>
          <w:tcPr>
            <w:tcW w:w="1929" w:type="dxa"/>
            <w:noWrap/>
            <w:hideMark/>
          </w:tcPr>
          <w:p w:rsidR="009F60B1" w:rsidRPr="0047488E" w:rsidP="00CB1C05" w14:paraId="488B4E61" w14:textId="77777777">
            <w:pPr>
              <w:pStyle w:val="RTableTextAbt"/>
              <w:rPr>
                <w:rFonts w:ascii="Times New Roman" w:hAnsi="Times New Roman" w:cs="Times New Roman"/>
              </w:rPr>
            </w:pPr>
            <w:r w:rsidRPr="0047488E">
              <w:rPr>
                <w:rFonts w:ascii="Times New Roman" w:hAnsi="Times New Roman" w:cs="Times New Roman"/>
              </w:rPr>
              <w:t>25.4%</w:t>
            </w:r>
          </w:p>
        </w:tc>
        <w:tc>
          <w:tcPr>
            <w:tcW w:w="1929" w:type="dxa"/>
            <w:noWrap/>
            <w:hideMark/>
          </w:tcPr>
          <w:p w:rsidR="009F60B1" w:rsidRPr="0047488E" w:rsidP="00CB1C05" w14:paraId="234AB52F" w14:textId="77777777">
            <w:pPr>
              <w:pStyle w:val="RTableTextAbt"/>
              <w:rPr>
                <w:rFonts w:ascii="Times New Roman" w:hAnsi="Times New Roman" w:cs="Times New Roman"/>
              </w:rPr>
            </w:pPr>
            <w:r w:rsidRPr="0047488E">
              <w:rPr>
                <w:rFonts w:ascii="Times New Roman" w:hAnsi="Times New Roman" w:cs="Times New Roman"/>
              </w:rPr>
              <w:t>18.0%</w:t>
            </w:r>
          </w:p>
        </w:tc>
        <w:tc>
          <w:tcPr>
            <w:tcW w:w="1597" w:type="dxa"/>
            <w:noWrap/>
            <w:hideMark/>
          </w:tcPr>
          <w:p w:rsidR="009F60B1" w:rsidRPr="0047488E" w:rsidP="00CB1C05" w14:paraId="04158CAB" w14:textId="77777777">
            <w:pPr>
              <w:pStyle w:val="RTableTextAbt"/>
              <w:rPr>
                <w:rFonts w:ascii="Times New Roman" w:hAnsi="Times New Roman" w:cs="Times New Roman"/>
              </w:rPr>
            </w:pPr>
            <w:r w:rsidRPr="0047488E">
              <w:rPr>
                <w:rFonts w:ascii="Times New Roman" w:hAnsi="Times New Roman" w:cs="Times New Roman"/>
              </w:rPr>
              <w:t>13.9%</w:t>
            </w:r>
          </w:p>
        </w:tc>
      </w:tr>
      <w:tr w14:paraId="35B50AB9" w14:textId="77777777" w:rsidTr="003222EC">
        <w:tblPrEx>
          <w:tblW w:w="0" w:type="auto"/>
          <w:tblLook w:val="04A0"/>
        </w:tblPrEx>
        <w:trPr>
          <w:trHeight w:val="300"/>
        </w:trPr>
        <w:tc>
          <w:tcPr>
            <w:tcW w:w="2025" w:type="dxa"/>
            <w:noWrap/>
            <w:hideMark/>
          </w:tcPr>
          <w:p w:rsidR="009F60B1" w:rsidRPr="00D00A46" w:rsidP="00CB1C05" w14:paraId="37362E73"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American Indian </w:t>
            </w:r>
          </w:p>
        </w:tc>
        <w:tc>
          <w:tcPr>
            <w:tcW w:w="958" w:type="dxa"/>
            <w:noWrap/>
            <w:hideMark/>
          </w:tcPr>
          <w:p w:rsidR="009F60B1" w:rsidRPr="0047488E" w:rsidP="00CB1C05" w14:paraId="34A0B4D7" w14:textId="77777777">
            <w:pPr>
              <w:pStyle w:val="RTableTextAbt"/>
              <w:rPr>
                <w:rFonts w:ascii="Times New Roman" w:hAnsi="Times New Roman" w:cs="Times New Roman"/>
              </w:rPr>
            </w:pPr>
            <w:r w:rsidRPr="0047488E">
              <w:rPr>
                <w:rFonts w:ascii="Times New Roman" w:hAnsi="Times New Roman" w:cs="Times New Roman"/>
              </w:rPr>
              <w:t>0.8%</w:t>
            </w:r>
          </w:p>
        </w:tc>
        <w:tc>
          <w:tcPr>
            <w:tcW w:w="922" w:type="dxa"/>
            <w:noWrap/>
            <w:hideMark/>
          </w:tcPr>
          <w:p w:rsidR="009F60B1" w:rsidRPr="0047488E" w:rsidP="00CB1C05" w14:paraId="14466563" w14:textId="77777777">
            <w:pPr>
              <w:pStyle w:val="RTableTextAbt"/>
              <w:rPr>
                <w:rFonts w:ascii="Times New Roman" w:hAnsi="Times New Roman" w:cs="Times New Roman"/>
              </w:rPr>
            </w:pPr>
            <w:r w:rsidRPr="0047488E">
              <w:rPr>
                <w:rFonts w:ascii="Times New Roman" w:hAnsi="Times New Roman" w:cs="Times New Roman"/>
              </w:rPr>
              <w:t>1.7%</w:t>
            </w:r>
          </w:p>
        </w:tc>
        <w:tc>
          <w:tcPr>
            <w:tcW w:w="1929" w:type="dxa"/>
            <w:noWrap/>
            <w:hideMark/>
          </w:tcPr>
          <w:p w:rsidR="009F60B1" w:rsidRPr="0047488E" w:rsidP="00CB1C05" w14:paraId="6BAC532A" w14:textId="77777777">
            <w:pPr>
              <w:pStyle w:val="RTableTextAbt"/>
              <w:rPr>
                <w:rFonts w:ascii="Times New Roman" w:hAnsi="Times New Roman" w:cs="Times New Roman"/>
              </w:rPr>
            </w:pPr>
            <w:r w:rsidRPr="0047488E">
              <w:rPr>
                <w:rFonts w:ascii="Times New Roman" w:hAnsi="Times New Roman" w:cs="Times New Roman"/>
              </w:rPr>
              <w:t>0.7%</w:t>
            </w:r>
          </w:p>
        </w:tc>
        <w:tc>
          <w:tcPr>
            <w:tcW w:w="1929" w:type="dxa"/>
            <w:noWrap/>
            <w:hideMark/>
          </w:tcPr>
          <w:p w:rsidR="009F60B1" w:rsidRPr="0047488E" w:rsidP="00CB1C05" w14:paraId="4CFF680B" w14:textId="77777777">
            <w:pPr>
              <w:pStyle w:val="RTableTextAbt"/>
              <w:rPr>
                <w:rFonts w:ascii="Times New Roman" w:hAnsi="Times New Roman" w:cs="Times New Roman"/>
              </w:rPr>
            </w:pPr>
            <w:r w:rsidRPr="0047488E">
              <w:rPr>
                <w:rFonts w:ascii="Times New Roman" w:hAnsi="Times New Roman" w:cs="Times New Roman"/>
              </w:rPr>
              <w:t>1.1%</w:t>
            </w:r>
          </w:p>
        </w:tc>
        <w:tc>
          <w:tcPr>
            <w:tcW w:w="1597" w:type="dxa"/>
            <w:noWrap/>
            <w:hideMark/>
          </w:tcPr>
          <w:p w:rsidR="009F60B1" w:rsidRPr="0047488E" w:rsidP="00CB1C05" w14:paraId="7D475C83" w14:textId="77777777">
            <w:pPr>
              <w:pStyle w:val="RTableTextAbt"/>
              <w:rPr>
                <w:rFonts w:ascii="Times New Roman" w:hAnsi="Times New Roman" w:cs="Times New Roman"/>
              </w:rPr>
            </w:pPr>
            <w:r w:rsidRPr="0047488E">
              <w:rPr>
                <w:rFonts w:ascii="Times New Roman" w:hAnsi="Times New Roman" w:cs="Times New Roman"/>
              </w:rPr>
              <w:t>1.2%</w:t>
            </w:r>
          </w:p>
        </w:tc>
      </w:tr>
      <w:tr w14:paraId="07775122" w14:textId="77777777" w:rsidTr="003222EC">
        <w:tblPrEx>
          <w:tblW w:w="0" w:type="auto"/>
          <w:tblLook w:val="04A0"/>
        </w:tblPrEx>
        <w:trPr>
          <w:trHeight w:val="300"/>
        </w:trPr>
        <w:tc>
          <w:tcPr>
            <w:tcW w:w="2025" w:type="dxa"/>
            <w:noWrap/>
            <w:hideMark/>
          </w:tcPr>
          <w:p w:rsidR="009F60B1" w:rsidRPr="00D00A46" w:rsidP="00CB1C05" w14:paraId="7D691BDE" w14:textId="77777777">
            <w:pPr>
              <w:pStyle w:val="LTableTextAbt"/>
              <w:rPr>
                <w:rFonts w:ascii="Times New Roman" w:hAnsi="Times New Roman" w:cs="Times New Roman"/>
                <w:b/>
                <w:bCs w:val="0"/>
              </w:rPr>
            </w:pPr>
            <w:r w:rsidRPr="00D00A46">
              <w:rPr>
                <w:rFonts w:ascii="Times New Roman" w:hAnsi="Times New Roman" w:cs="Times New Roman"/>
                <w:b/>
                <w:bCs w:val="0"/>
              </w:rPr>
              <w:t>Asian</w:t>
            </w:r>
          </w:p>
        </w:tc>
        <w:tc>
          <w:tcPr>
            <w:tcW w:w="958" w:type="dxa"/>
            <w:noWrap/>
            <w:hideMark/>
          </w:tcPr>
          <w:p w:rsidR="009F60B1" w:rsidRPr="0047488E" w:rsidP="00CB1C05" w14:paraId="445F0A7C" w14:textId="77777777">
            <w:pPr>
              <w:pStyle w:val="RTableTextAbt"/>
              <w:rPr>
                <w:rFonts w:ascii="Times New Roman" w:hAnsi="Times New Roman" w:cs="Times New Roman"/>
              </w:rPr>
            </w:pPr>
            <w:r w:rsidRPr="0047488E">
              <w:rPr>
                <w:rFonts w:ascii="Times New Roman" w:hAnsi="Times New Roman" w:cs="Times New Roman"/>
              </w:rPr>
              <w:t>5.6%</w:t>
            </w:r>
          </w:p>
        </w:tc>
        <w:tc>
          <w:tcPr>
            <w:tcW w:w="922" w:type="dxa"/>
            <w:noWrap/>
            <w:hideMark/>
          </w:tcPr>
          <w:p w:rsidR="009F60B1" w:rsidRPr="0047488E" w:rsidP="00CB1C05" w14:paraId="0D221430" w14:textId="77777777">
            <w:pPr>
              <w:pStyle w:val="RTableTextAbt"/>
              <w:rPr>
                <w:rFonts w:ascii="Times New Roman" w:hAnsi="Times New Roman" w:cs="Times New Roman"/>
              </w:rPr>
            </w:pPr>
            <w:r w:rsidRPr="0047488E">
              <w:rPr>
                <w:rFonts w:ascii="Times New Roman" w:hAnsi="Times New Roman" w:cs="Times New Roman"/>
              </w:rPr>
              <w:t>1.2%</w:t>
            </w:r>
          </w:p>
        </w:tc>
        <w:tc>
          <w:tcPr>
            <w:tcW w:w="1929" w:type="dxa"/>
            <w:noWrap/>
            <w:hideMark/>
          </w:tcPr>
          <w:p w:rsidR="009F60B1" w:rsidRPr="0047488E" w:rsidP="00CB1C05" w14:paraId="6F6D2072" w14:textId="77777777">
            <w:pPr>
              <w:pStyle w:val="RTableTextAbt"/>
              <w:rPr>
                <w:rFonts w:ascii="Times New Roman" w:hAnsi="Times New Roman" w:cs="Times New Roman"/>
              </w:rPr>
            </w:pPr>
            <w:r w:rsidRPr="0047488E">
              <w:rPr>
                <w:rFonts w:ascii="Times New Roman" w:hAnsi="Times New Roman" w:cs="Times New Roman"/>
              </w:rPr>
              <w:t>0.4%</w:t>
            </w:r>
          </w:p>
        </w:tc>
        <w:tc>
          <w:tcPr>
            <w:tcW w:w="1929" w:type="dxa"/>
            <w:noWrap/>
            <w:hideMark/>
          </w:tcPr>
          <w:p w:rsidR="009F60B1" w:rsidRPr="0047488E" w:rsidP="00CB1C05" w14:paraId="4882994B" w14:textId="77777777">
            <w:pPr>
              <w:pStyle w:val="RTableTextAbt"/>
              <w:rPr>
                <w:rFonts w:ascii="Times New Roman" w:hAnsi="Times New Roman" w:cs="Times New Roman"/>
              </w:rPr>
            </w:pPr>
            <w:r w:rsidRPr="0047488E">
              <w:rPr>
                <w:rFonts w:ascii="Times New Roman" w:hAnsi="Times New Roman" w:cs="Times New Roman"/>
              </w:rPr>
              <w:t>1.6%</w:t>
            </w:r>
          </w:p>
        </w:tc>
        <w:tc>
          <w:tcPr>
            <w:tcW w:w="1597" w:type="dxa"/>
            <w:noWrap/>
            <w:hideMark/>
          </w:tcPr>
          <w:p w:rsidR="009F60B1" w:rsidRPr="0047488E" w:rsidP="00CB1C05" w14:paraId="553FB108" w14:textId="77777777">
            <w:pPr>
              <w:pStyle w:val="RTableTextAbt"/>
              <w:rPr>
                <w:rFonts w:ascii="Times New Roman" w:hAnsi="Times New Roman" w:cs="Times New Roman"/>
              </w:rPr>
            </w:pPr>
            <w:r w:rsidRPr="0047488E">
              <w:rPr>
                <w:rFonts w:ascii="Times New Roman" w:hAnsi="Times New Roman" w:cs="Times New Roman"/>
              </w:rPr>
              <w:t>1.3%</w:t>
            </w:r>
          </w:p>
        </w:tc>
      </w:tr>
      <w:tr w14:paraId="0D2E1D20" w14:textId="77777777" w:rsidTr="003222EC">
        <w:tblPrEx>
          <w:tblW w:w="0" w:type="auto"/>
          <w:tblLook w:val="04A0"/>
        </w:tblPrEx>
        <w:trPr>
          <w:trHeight w:val="300"/>
        </w:trPr>
        <w:tc>
          <w:tcPr>
            <w:tcW w:w="2025" w:type="dxa"/>
            <w:noWrap/>
            <w:hideMark/>
          </w:tcPr>
          <w:p w:rsidR="009F60B1" w:rsidRPr="00D00A46" w:rsidP="00CB1C05" w14:paraId="077034EF" w14:textId="77777777">
            <w:pPr>
              <w:pStyle w:val="LTableTextAbt"/>
              <w:rPr>
                <w:rFonts w:ascii="Times New Roman" w:hAnsi="Times New Roman" w:cs="Times New Roman"/>
                <w:b/>
                <w:bCs w:val="0"/>
              </w:rPr>
            </w:pPr>
            <w:r w:rsidRPr="00D00A46">
              <w:rPr>
                <w:rFonts w:ascii="Times New Roman" w:hAnsi="Times New Roman" w:cs="Times New Roman"/>
                <w:b/>
                <w:bCs w:val="0"/>
              </w:rPr>
              <w:t>Pacific Islander</w:t>
            </w:r>
          </w:p>
        </w:tc>
        <w:tc>
          <w:tcPr>
            <w:tcW w:w="958" w:type="dxa"/>
            <w:noWrap/>
            <w:hideMark/>
          </w:tcPr>
          <w:p w:rsidR="009F60B1" w:rsidRPr="0047488E" w:rsidP="00CB1C05" w14:paraId="76AB7569" w14:textId="77777777">
            <w:pPr>
              <w:pStyle w:val="RTableTextAbt"/>
              <w:rPr>
                <w:rFonts w:ascii="Times New Roman" w:hAnsi="Times New Roman" w:cs="Times New Roman"/>
              </w:rPr>
            </w:pPr>
            <w:r w:rsidRPr="0047488E">
              <w:rPr>
                <w:rFonts w:ascii="Times New Roman" w:hAnsi="Times New Roman" w:cs="Times New Roman"/>
              </w:rPr>
              <w:t>0.2%</w:t>
            </w:r>
          </w:p>
        </w:tc>
        <w:tc>
          <w:tcPr>
            <w:tcW w:w="922" w:type="dxa"/>
            <w:noWrap/>
            <w:hideMark/>
          </w:tcPr>
          <w:p w:rsidR="009F60B1" w:rsidRPr="0047488E" w:rsidP="00CB1C05" w14:paraId="2AC42D04" w14:textId="77777777">
            <w:pPr>
              <w:pStyle w:val="RTableTextAbt"/>
              <w:rPr>
                <w:rFonts w:ascii="Times New Roman" w:hAnsi="Times New Roman" w:cs="Times New Roman"/>
              </w:rPr>
            </w:pPr>
            <w:r w:rsidRPr="0047488E">
              <w:rPr>
                <w:rFonts w:ascii="Times New Roman" w:hAnsi="Times New Roman" w:cs="Times New Roman"/>
              </w:rPr>
              <w:t>0.1%</w:t>
            </w:r>
          </w:p>
        </w:tc>
        <w:tc>
          <w:tcPr>
            <w:tcW w:w="1929" w:type="dxa"/>
            <w:noWrap/>
            <w:hideMark/>
          </w:tcPr>
          <w:p w:rsidR="009F60B1" w:rsidRPr="0047488E" w:rsidP="00CB1C05" w14:paraId="42FFAD46" w14:textId="77777777">
            <w:pPr>
              <w:pStyle w:val="RTableTextAbt"/>
              <w:rPr>
                <w:rFonts w:ascii="Times New Roman" w:hAnsi="Times New Roman" w:cs="Times New Roman"/>
              </w:rPr>
            </w:pPr>
            <w:r w:rsidRPr="0047488E">
              <w:rPr>
                <w:rFonts w:ascii="Times New Roman" w:hAnsi="Times New Roman" w:cs="Times New Roman"/>
              </w:rPr>
              <w:t>0.0%</w:t>
            </w:r>
          </w:p>
        </w:tc>
        <w:tc>
          <w:tcPr>
            <w:tcW w:w="1929" w:type="dxa"/>
            <w:noWrap/>
            <w:hideMark/>
          </w:tcPr>
          <w:p w:rsidR="009F60B1" w:rsidRPr="0047488E" w:rsidP="00CB1C05" w14:paraId="65A72075" w14:textId="77777777">
            <w:pPr>
              <w:pStyle w:val="RTableTextAbt"/>
              <w:rPr>
                <w:rFonts w:ascii="Times New Roman" w:hAnsi="Times New Roman" w:cs="Times New Roman"/>
              </w:rPr>
            </w:pPr>
            <w:r w:rsidRPr="0047488E">
              <w:rPr>
                <w:rFonts w:ascii="Times New Roman" w:hAnsi="Times New Roman" w:cs="Times New Roman"/>
              </w:rPr>
              <w:t>0.0%</w:t>
            </w:r>
          </w:p>
        </w:tc>
        <w:tc>
          <w:tcPr>
            <w:tcW w:w="1597" w:type="dxa"/>
            <w:noWrap/>
            <w:hideMark/>
          </w:tcPr>
          <w:p w:rsidR="009F60B1" w:rsidRPr="0047488E" w:rsidP="00CB1C05" w14:paraId="57951406" w14:textId="77777777">
            <w:pPr>
              <w:pStyle w:val="RTableTextAbt"/>
              <w:rPr>
                <w:rFonts w:ascii="Times New Roman" w:hAnsi="Times New Roman" w:cs="Times New Roman"/>
              </w:rPr>
            </w:pPr>
            <w:r w:rsidRPr="0047488E">
              <w:rPr>
                <w:rFonts w:ascii="Times New Roman" w:hAnsi="Times New Roman" w:cs="Times New Roman"/>
              </w:rPr>
              <w:t>0.0%</w:t>
            </w:r>
          </w:p>
        </w:tc>
      </w:tr>
      <w:tr w14:paraId="2AF7560F" w14:textId="77777777" w:rsidTr="003222EC">
        <w:tblPrEx>
          <w:tblW w:w="0" w:type="auto"/>
          <w:tblLook w:val="04A0"/>
        </w:tblPrEx>
        <w:trPr>
          <w:trHeight w:val="300"/>
        </w:trPr>
        <w:tc>
          <w:tcPr>
            <w:tcW w:w="2025" w:type="dxa"/>
            <w:noWrap/>
            <w:hideMark/>
          </w:tcPr>
          <w:p w:rsidR="009F60B1" w:rsidRPr="00D00A46" w:rsidP="00CB1C05" w14:paraId="3D1FFA2A" w14:textId="77777777">
            <w:pPr>
              <w:pStyle w:val="LTableTextAbt"/>
              <w:rPr>
                <w:rFonts w:ascii="Times New Roman" w:hAnsi="Times New Roman" w:cs="Times New Roman"/>
                <w:b/>
                <w:bCs w:val="0"/>
              </w:rPr>
            </w:pPr>
            <w:r w:rsidRPr="00D00A46">
              <w:rPr>
                <w:rFonts w:ascii="Times New Roman" w:hAnsi="Times New Roman" w:cs="Times New Roman"/>
                <w:b/>
                <w:bCs w:val="0"/>
              </w:rPr>
              <w:t>Other</w:t>
            </w:r>
          </w:p>
        </w:tc>
        <w:tc>
          <w:tcPr>
            <w:tcW w:w="958" w:type="dxa"/>
            <w:noWrap/>
            <w:hideMark/>
          </w:tcPr>
          <w:p w:rsidR="009F60B1" w:rsidRPr="0047488E" w:rsidP="00CB1C05" w14:paraId="0ECCF72D" w14:textId="77777777">
            <w:pPr>
              <w:pStyle w:val="RTableTextAbt"/>
              <w:rPr>
                <w:rFonts w:ascii="Times New Roman" w:hAnsi="Times New Roman" w:cs="Times New Roman"/>
              </w:rPr>
            </w:pPr>
            <w:r w:rsidRPr="0047488E">
              <w:rPr>
                <w:rFonts w:ascii="Times New Roman" w:hAnsi="Times New Roman" w:cs="Times New Roman"/>
              </w:rPr>
              <w:t>10.3%</w:t>
            </w:r>
          </w:p>
        </w:tc>
        <w:tc>
          <w:tcPr>
            <w:tcW w:w="922" w:type="dxa"/>
            <w:noWrap/>
            <w:hideMark/>
          </w:tcPr>
          <w:p w:rsidR="009F60B1" w:rsidRPr="0047488E" w:rsidP="00CB1C05" w14:paraId="68332B9F" w14:textId="77777777">
            <w:pPr>
              <w:pStyle w:val="RTableTextAbt"/>
              <w:rPr>
                <w:rFonts w:ascii="Times New Roman" w:hAnsi="Times New Roman" w:cs="Times New Roman"/>
              </w:rPr>
            </w:pPr>
            <w:r w:rsidRPr="0047488E">
              <w:rPr>
                <w:rFonts w:ascii="Times New Roman" w:hAnsi="Times New Roman" w:cs="Times New Roman"/>
              </w:rPr>
              <w:t>3.6%</w:t>
            </w:r>
          </w:p>
        </w:tc>
        <w:tc>
          <w:tcPr>
            <w:tcW w:w="1929" w:type="dxa"/>
            <w:noWrap/>
            <w:hideMark/>
          </w:tcPr>
          <w:p w:rsidR="009F60B1" w:rsidRPr="0047488E" w:rsidP="00CB1C05" w14:paraId="0E1D6E66" w14:textId="77777777">
            <w:pPr>
              <w:pStyle w:val="RTableTextAbt"/>
              <w:rPr>
                <w:rFonts w:ascii="Times New Roman" w:hAnsi="Times New Roman" w:cs="Times New Roman"/>
              </w:rPr>
            </w:pPr>
            <w:r w:rsidRPr="0047488E">
              <w:rPr>
                <w:rFonts w:ascii="Times New Roman" w:hAnsi="Times New Roman" w:cs="Times New Roman"/>
              </w:rPr>
              <w:t>9.1%</w:t>
            </w:r>
          </w:p>
        </w:tc>
        <w:tc>
          <w:tcPr>
            <w:tcW w:w="1929" w:type="dxa"/>
            <w:noWrap/>
            <w:hideMark/>
          </w:tcPr>
          <w:p w:rsidR="009F60B1" w:rsidRPr="0047488E" w:rsidP="00CB1C05" w14:paraId="1A20E74B" w14:textId="77777777">
            <w:pPr>
              <w:pStyle w:val="RTableTextAbt"/>
              <w:rPr>
                <w:rFonts w:ascii="Times New Roman" w:hAnsi="Times New Roman" w:cs="Times New Roman"/>
              </w:rPr>
            </w:pPr>
            <w:r w:rsidRPr="0047488E">
              <w:rPr>
                <w:rFonts w:ascii="Times New Roman" w:hAnsi="Times New Roman" w:cs="Times New Roman"/>
              </w:rPr>
              <w:t>6.8%</w:t>
            </w:r>
          </w:p>
        </w:tc>
        <w:tc>
          <w:tcPr>
            <w:tcW w:w="1597" w:type="dxa"/>
            <w:noWrap/>
            <w:hideMark/>
          </w:tcPr>
          <w:p w:rsidR="009F60B1" w:rsidRPr="0047488E" w:rsidP="00CB1C05" w14:paraId="7B55F079" w14:textId="77777777">
            <w:pPr>
              <w:pStyle w:val="RTableTextAbt"/>
              <w:rPr>
                <w:rFonts w:ascii="Times New Roman" w:hAnsi="Times New Roman" w:cs="Times New Roman"/>
              </w:rPr>
            </w:pPr>
            <w:r w:rsidRPr="0047488E">
              <w:rPr>
                <w:rFonts w:ascii="Times New Roman" w:hAnsi="Times New Roman" w:cs="Times New Roman"/>
              </w:rPr>
              <w:t>6.1%</w:t>
            </w:r>
          </w:p>
        </w:tc>
      </w:tr>
      <w:tr w14:paraId="1F9A20AA" w14:textId="77777777" w:rsidTr="003222EC">
        <w:tblPrEx>
          <w:tblW w:w="0" w:type="auto"/>
          <w:tblLook w:val="04A0"/>
        </w:tblPrEx>
        <w:trPr>
          <w:trHeight w:val="300"/>
        </w:trPr>
        <w:tc>
          <w:tcPr>
            <w:tcW w:w="2025" w:type="dxa"/>
            <w:noWrap/>
            <w:hideMark/>
          </w:tcPr>
          <w:p w:rsidR="009F60B1" w:rsidRPr="00D00A46" w:rsidP="00CB1C05" w14:paraId="6DAD39EA" w14:textId="77777777">
            <w:pPr>
              <w:pStyle w:val="LTableTextAbt"/>
              <w:rPr>
                <w:rFonts w:ascii="Times New Roman" w:hAnsi="Times New Roman" w:cs="Times New Roman"/>
                <w:b/>
                <w:bCs w:val="0"/>
              </w:rPr>
            </w:pPr>
            <w:r w:rsidRPr="00D00A46">
              <w:rPr>
                <w:rFonts w:ascii="Times New Roman" w:hAnsi="Times New Roman" w:cs="Times New Roman"/>
                <w:b/>
                <w:bCs w:val="0"/>
              </w:rPr>
              <w:t>Hispanic</w:t>
            </w:r>
          </w:p>
        </w:tc>
        <w:tc>
          <w:tcPr>
            <w:tcW w:w="958" w:type="dxa"/>
            <w:noWrap/>
            <w:hideMark/>
          </w:tcPr>
          <w:p w:rsidR="009F60B1" w:rsidRPr="0047488E" w:rsidP="00CB1C05" w14:paraId="2993B641" w14:textId="77777777">
            <w:pPr>
              <w:pStyle w:val="RTableTextAbt"/>
              <w:rPr>
                <w:rFonts w:ascii="Times New Roman" w:hAnsi="Times New Roman" w:cs="Times New Roman"/>
              </w:rPr>
            </w:pPr>
            <w:r w:rsidRPr="0047488E">
              <w:rPr>
                <w:rFonts w:ascii="Times New Roman" w:hAnsi="Times New Roman" w:cs="Times New Roman"/>
              </w:rPr>
              <w:t>18.2%</w:t>
            </w:r>
          </w:p>
        </w:tc>
        <w:tc>
          <w:tcPr>
            <w:tcW w:w="922" w:type="dxa"/>
            <w:noWrap/>
            <w:hideMark/>
          </w:tcPr>
          <w:p w:rsidR="009F60B1" w:rsidRPr="0047488E" w:rsidP="00CB1C05" w14:paraId="22C392FD" w14:textId="77777777">
            <w:pPr>
              <w:pStyle w:val="RTableTextAbt"/>
              <w:rPr>
                <w:rFonts w:ascii="Times New Roman" w:hAnsi="Times New Roman" w:cs="Times New Roman"/>
              </w:rPr>
            </w:pPr>
            <w:r w:rsidRPr="0047488E">
              <w:rPr>
                <w:rFonts w:ascii="Times New Roman" w:hAnsi="Times New Roman" w:cs="Times New Roman"/>
              </w:rPr>
              <w:t>2.4%</w:t>
            </w:r>
          </w:p>
        </w:tc>
        <w:tc>
          <w:tcPr>
            <w:tcW w:w="1929" w:type="dxa"/>
            <w:noWrap/>
            <w:hideMark/>
          </w:tcPr>
          <w:p w:rsidR="009F60B1" w:rsidRPr="0047488E" w:rsidP="00CB1C05" w14:paraId="43EAB04D" w14:textId="77777777">
            <w:pPr>
              <w:pStyle w:val="RTableTextAbt"/>
              <w:rPr>
                <w:rFonts w:ascii="Times New Roman" w:hAnsi="Times New Roman" w:cs="Times New Roman"/>
              </w:rPr>
            </w:pPr>
            <w:r w:rsidRPr="0047488E">
              <w:rPr>
                <w:rFonts w:ascii="Times New Roman" w:hAnsi="Times New Roman" w:cs="Times New Roman"/>
              </w:rPr>
              <w:t>13.5%</w:t>
            </w:r>
          </w:p>
        </w:tc>
        <w:tc>
          <w:tcPr>
            <w:tcW w:w="1929" w:type="dxa"/>
            <w:noWrap/>
            <w:hideMark/>
          </w:tcPr>
          <w:p w:rsidR="009F60B1" w:rsidRPr="0047488E" w:rsidP="00CB1C05" w14:paraId="1D7A6340" w14:textId="77777777">
            <w:pPr>
              <w:pStyle w:val="RTableTextAbt"/>
              <w:rPr>
                <w:rFonts w:ascii="Times New Roman" w:hAnsi="Times New Roman" w:cs="Times New Roman"/>
              </w:rPr>
            </w:pPr>
            <w:r w:rsidRPr="0047488E">
              <w:rPr>
                <w:rFonts w:ascii="Times New Roman" w:hAnsi="Times New Roman" w:cs="Times New Roman"/>
              </w:rPr>
              <w:t>9.4%</w:t>
            </w:r>
          </w:p>
        </w:tc>
        <w:tc>
          <w:tcPr>
            <w:tcW w:w="1597" w:type="dxa"/>
            <w:noWrap/>
            <w:hideMark/>
          </w:tcPr>
          <w:p w:rsidR="009F60B1" w:rsidRPr="0047488E" w:rsidP="00CB1C05" w14:paraId="7B3E4997" w14:textId="77777777">
            <w:pPr>
              <w:pStyle w:val="RTableTextAbt"/>
              <w:rPr>
                <w:rFonts w:ascii="Times New Roman" w:hAnsi="Times New Roman" w:cs="Times New Roman"/>
              </w:rPr>
            </w:pPr>
            <w:r w:rsidRPr="0047488E">
              <w:rPr>
                <w:rFonts w:ascii="Times New Roman" w:hAnsi="Times New Roman" w:cs="Times New Roman"/>
              </w:rPr>
              <w:t>7.6%</w:t>
            </w:r>
          </w:p>
        </w:tc>
      </w:tr>
      <w:tr w14:paraId="3A4E8DD9" w14:textId="77777777" w:rsidTr="003222EC">
        <w:tblPrEx>
          <w:tblW w:w="0" w:type="auto"/>
          <w:tblLook w:val="04A0"/>
        </w:tblPrEx>
        <w:trPr>
          <w:trHeight w:val="300"/>
        </w:trPr>
        <w:tc>
          <w:tcPr>
            <w:tcW w:w="2025" w:type="dxa"/>
            <w:noWrap/>
            <w:hideMark/>
          </w:tcPr>
          <w:p w:rsidR="009F60B1" w:rsidRPr="00D00A46" w:rsidP="00CB1C05" w14:paraId="76E3E881" w14:textId="77777777">
            <w:pPr>
              <w:pStyle w:val="LTableTextAbt"/>
              <w:rPr>
                <w:rFonts w:ascii="Times New Roman" w:hAnsi="Times New Roman" w:cs="Times New Roman"/>
                <w:b/>
                <w:bCs w:val="0"/>
              </w:rPr>
            </w:pPr>
            <w:r w:rsidRPr="00D00A46">
              <w:rPr>
                <w:rFonts w:ascii="Times New Roman" w:hAnsi="Times New Roman" w:cs="Times New Roman"/>
                <w:b/>
                <w:bCs w:val="0"/>
              </w:rPr>
              <w:t>2x Poverty Line</w:t>
            </w:r>
          </w:p>
        </w:tc>
        <w:tc>
          <w:tcPr>
            <w:tcW w:w="958" w:type="dxa"/>
            <w:noWrap/>
            <w:hideMark/>
          </w:tcPr>
          <w:p w:rsidR="009F60B1" w:rsidRPr="0047488E" w:rsidP="00CB1C05" w14:paraId="205B9965" w14:textId="77777777">
            <w:pPr>
              <w:pStyle w:val="RTableTextAbt"/>
              <w:rPr>
                <w:rFonts w:ascii="Times New Roman" w:hAnsi="Times New Roman" w:cs="Times New Roman"/>
              </w:rPr>
            </w:pPr>
            <w:r w:rsidRPr="0047488E">
              <w:rPr>
                <w:rFonts w:ascii="Times New Roman" w:hAnsi="Times New Roman" w:cs="Times New Roman"/>
              </w:rPr>
              <w:t>29.8%</w:t>
            </w:r>
          </w:p>
        </w:tc>
        <w:tc>
          <w:tcPr>
            <w:tcW w:w="922" w:type="dxa"/>
            <w:noWrap/>
            <w:hideMark/>
          </w:tcPr>
          <w:p w:rsidR="009F60B1" w:rsidRPr="0047488E" w:rsidP="00CB1C05" w14:paraId="75188D55" w14:textId="77777777">
            <w:pPr>
              <w:pStyle w:val="RTableTextAbt"/>
              <w:rPr>
                <w:rFonts w:ascii="Times New Roman" w:hAnsi="Times New Roman" w:cs="Times New Roman"/>
              </w:rPr>
            </w:pPr>
            <w:r w:rsidRPr="0047488E">
              <w:rPr>
                <w:rFonts w:ascii="Times New Roman" w:hAnsi="Times New Roman" w:cs="Times New Roman"/>
              </w:rPr>
              <w:t>26.0%</w:t>
            </w:r>
          </w:p>
        </w:tc>
        <w:tc>
          <w:tcPr>
            <w:tcW w:w="1929" w:type="dxa"/>
            <w:noWrap/>
            <w:hideMark/>
          </w:tcPr>
          <w:p w:rsidR="009F60B1" w:rsidRPr="0047488E" w:rsidP="00CB1C05" w14:paraId="49F2E752" w14:textId="77777777">
            <w:pPr>
              <w:pStyle w:val="RTableTextAbt"/>
              <w:rPr>
                <w:rFonts w:ascii="Times New Roman" w:hAnsi="Times New Roman" w:cs="Times New Roman"/>
              </w:rPr>
            </w:pPr>
            <w:r w:rsidRPr="0047488E">
              <w:rPr>
                <w:rFonts w:ascii="Times New Roman" w:hAnsi="Times New Roman" w:cs="Times New Roman"/>
              </w:rPr>
              <w:t>58.2%</w:t>
            </w:r>
          </w:p>
        </w:tc>
        <w:tc>
          <w:tcPr>
            <w:tcW w:w="1929" w:type="dxa"/>
            <w:noWrap/>
            <w:hideMark/>
          </w:tcPr>
          <w:p w:rsidR="009F60B1" w:rsidRPr="0047488E" w:rsidP="00CB1C05" w14:paraId="06A10EEE" w14:textId="77777777">
            <w:pPr>
              <w:pStyle w:val="RTableTextAbt"/>
              <w:rPr>
                <w:rFonts w:ascii="Times New Roman" w:hAnsi="Times New Roman" w:cs="Times New Roman"/>
              </w:rPr>
            </w:pPr>
            <w:r w:rsidRPr="0047488E">
              <w:rPr>
                <w:rFonts w:ascii="Times New Roman" w:hAnsi="Times New Roman" w:cs="Times New Roman"/>
              </w:rPr>
              <w:t>48.2%</w:t>
            </w:r>
          </w:p>
        </w:tc>
        <w:tc>
          <w:tcPr>
            <w:tcW w:w="1597" w:type="dxa"/>
            <w:noWrap/>
            <w:hideMark/>
          </w:tcPr>
          <w:p w:rsidR="009F60B1" w:rsidRPr="0047488E" w:rsidP="00CB1C05" w14:paraId="6BC687A4" w14:textId="77777777">
            <w:pPr>
              <w:pStyle w:val="RTableTextAbt"/>
              <w:rPr>
                <w:rFonts w:ascii="Times New Roman" w:hAnsi="Times New Roman" w:cs="Times New Roman"/>
              </w:rPr>
            </w:pPr>
            <w:r w:rsidRPr="0047488E">
              <w:rPr>
                <w:rFonts w:ascii="Times New Roman" w:hAnsi="Times New Roman" w:cs="Times New Roman"/>
              </w:rPr>
              <w:t>43.7%</w:t>
            </w:r>
          </w:p>
        </w:tc>
      </w:tr>
      <w:tr w14:paraId="08A11A5A" w14:textId="77777777" w:rsidTr="003222EC">
        <w:tblPrEx>
          <w:tblW w:w="0" w:type="auto"/>
          <w:tblLook w:val="04A0"/>
        </w:tblPrEx>
        <w:trPr>
          <w:trHeight w:val="300"/>
        </w:trPr>
        <w:tc>
          <w:tcPr>
            <w:tcW w:w="2025" w:type="dxa"/>
            <w:noWrap/>
            <w:hideMark/>
          </w:tcPr>
          <w:p w:rsidR="009F60B1" w:rsidRPr="00D00A46" w:rsidP="00CB1C05" w14:paraId="72A48DA1" w14:textId="77777777">
            <w:pPr>
              <w:pStyle w:val="LTableTextAbt"/>
              <w:rPr>
                <w:rFonts w:ascii="Times New Roman" w:hAnsi="Times New Roman" w:cs="Times New Roman"/>
                <w:b/>
                <w:bCs w:val="0"/>
              </w:rPr>
            </w:pPr>
            <w:r w:rsidRPr="00D00A46">
              <w:rPr>
                <w:rFonts w:ascii="Times New Roman" w:hAnsi="Times New Roman" w:cs="Times New Roman"/>
                <w:b/>
                <w:bCs w:val="0"/>
              </w:rPr>
              <w:t>Below Poverty Line</w:t>
            </w:r>
          </w:p>
        </w:tc>
        <w:tc>
          <w:tcPr>
            <w:tcW w:w="958" w:type="dxa"/>
            <w:noWrap/>
            <w:hideMark/>
          </w:tcPr>
          <w:p w:rsidR="009F60B1" w:rsidRPr="0047488E" w:rsidP="00CB1C05" w14:paraId="2DDA447D" w14:textId="77777777">
            <w:pPr>
              <w:pStyle w:val="RTableTextAbt"/>
              <w:rPr>
                <w:rFonts w:ascii="Times New Roman" w:hAnsi="Times New Roman" w:cs="Times New Roman"/>
              </w:rPr>
            </w:pPr>
            <w:r w:rsidRPr="0047488E">
              <w:rPr>
                <w:rFonts w:ascii="Times New Roman" w:hAnsi="Times New Roman" w:cs="Times New Roman"/>
              </w:rPr>
              <w:t>12.8%</w:t>
            </w:r>
          </w:p>
        </w:tc>
        <w:tc>
          <w:tcPr>
            <w:tcW w:w="922" w:type="dxa"/>
            <w:noWrap/>
            <w:hideMark/>
          </w:tcPr>
          <w:p w:rsidR="009F60B1" w:rsidRPr="0047488E" w:rsidP="00CB1C05" w14:paraId="29823193" w14:textId="77777777">
            <w:pPr>
              <w:pStyle w:val="RTableTextAbt"/>
              <w:rPr>
                <w:rFonts w:ascii="Times New Roman" w:hAnsi="Times New Roman" w:cs="Times New Roman"/>
              </w:rPr>
            </w:pPr>
            <w:r w:rsidRPr="0047488E">
              <w:rPr>
                <w:rFonts w:ascii="Times New Roman" w:hAnsi="Times New Roman" w:cs="Times New Roman"/>
              </w:rPr>
              <w:t>9.6%</w:t>
            </w:r>
          </w:p>
        </w:tc>
        <w:tc>
          <w:tcPr>
            <w:tcW w:w="1929" w:type="dxa"/>
            <w:noWrap/>
            <w:hideMark/>
          </w:tcPr>
          <w:p w:rsidR="009F60B1" w:rsidRPr="0047488E" w:rsidP="00CB1C05" w14:paraId="02B496CB" w14:textId="77777777">
            <w:pPr>
              <w:pStyle w:val="RTableTextAbt"/>
              <w:rPr>
                <w:rFonts w:ascii="Times New Roman" w:hAnsi="Times New Roman" w:cs="Times New Roman"/>
              </w:rPr>
            </w:pPr>
            <w:r w:rsidRPr="0047488E">
              <w:rPr>
                <w:rFonts w:ascii="Times New Roman" w:hAnsi="Times New Roman" w:cs="Times New Roman"/>
              </w:rPr>
              <w:t>24.9%</w:t>
            </w:r>
          </w:p>
        </w:tc>
        <w:tc>
          <w:tcPr>
            <w:tcW w:w="1929" w:type="dxa"/>
            <w:noWrap/>
            <w:hideMark/>
          </w:tcPr>
          <w:p w:rsidR="009F60B1" w:rsidRPr="0047488E" w:rsidP="00CB1C05" w14:paraId="65099AAC" w14:textId="77777777">
            <w:pPr>
              <w:pStyle w:val="RTableTextAbt"/>
              <w:rPr>
                <w:rFonts w:ascii="Times New Roman" w:hAnsi="Times New Roman" w:cs="Times New Roman"/>
              </w:rPr>
            </w:pPr>
            <w:r w:rsidRPr="0047488E">
              <w:rPr>
                <w:rFonts w:ascii="Times New Roman" w:hAnsi="Times New Roman" w:cs="Times New Roman"/>
              </w:rPr>
              <w:t>22.6%</w:t>
            </w:r>
          </w:p>
        </w:tc>
        <w:tc>
          <w:tcPr>
            <w:tcW w:w="1597" w:type="dxa"/>
            <w:noWrap/>
            <w:hideMark/>
          </w:tcPr>
          <w:p w:rsidR="009F60B1" w:rsidRPr="0047488E" w:rsidP="00CB1C05" w14:paraId="3C7FA9C7" w14:textId="77777777">
            <w:pPr>
              <w:pStyle w:val="RTableTextAbt"/>
              <w:rPr>
                <w:rFonts w:ascii="Times New Roman" w:hAnsi="Times New Roman" w:cs="Times New Roman"/>
              </w:rPr>
            </w:pPr>
            <w:r w:rsidRPr="0047488E">
              <w:rPr>
                <w:rFonts w:ascii="Times New Roman" w:hAnsi="Times New Roman" w:cs="Times New Roman"/>
              </w:rPr>
              <w:t>20.8%</w:t>
            </w:r>
          </w:p>
        </w:tc>
      </w:tr>
      <w:tr w14:paraId="5A4478F0" w14:textId="77777777" w:rsidTr="003222EC">
        <w:tblPrEx>
          <w:tblW w:w="0" w:type="auto"/>
          <w:tblLook w:val="04A0"/>
        </w:tblPrEx>
        <w:trPr>
          <w:trHeight w:val="300"/>
        </w:trPr>
        <w:tc>
          <w:tcPr>
            <w:tcW w:w="2025" w:type="dxa"/>
            <w:noWrap/>
            <w:hideMark/>
          </w:tcPr>
          <w:p w:rsidR="009F60B1" w:rsidRPr="00D00A46" w:rsidP="00CB1C05" w14:paraId="277CA71E"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Total Population </w:t>
            </w:r>
          </w:p>
        </w:tc>
        <w:tc>
          <w:tcPr>
            <w:tcW w:w="958" w:type="dxa"/>
            <w:noWrap/>
            <w:hideMark/>
          </w:tcPr>
          <w:p w:rsidR="009F60B1" w:rsidRPr="0047488E" w:rsidP="00CB1C05" w14:paraId="7423FB1E" w14:textId="77777777">
            <w:pPr>
              <w:pStyle w:val="RTableTextAbt"/>
              <w:rPr>
                <w:rFonts w:ascii="Times New Roman" w:hAnsi="Times New Roman" w:cs="Times New Roman"/>
              </w:rPr>
            </w:pPr>
          </w:p>
        </w:tc>
        <w:tc>
          <w:tcPr>
            <w:tcW w:w="922" w:type="dxa"/>
            <w:noWrap/>
            <w:hideMark/>
          </w:tcPr>
          <w:p w:rsidR="009F60B1" w:rsidRPr="0047488E" w:rsidP="00CB1C05" w14:paraId="2365AA35" w14:textId="77777777">
            <w:pPr>
              <w:pStyle w:val="RTableTextAbt"/>
              <w:rPr>
                <w:rFonts w:ascii="Times New Roman" w:hAnsi="Times New Roman" w:cs="Times New Roman"/>
              </w:rPr>
            </w:pPr>
          </w:p>
        </w:tc>
        <w:tc>
          <w:tcPr>
            <w:tcW w:w="1929" w:type="dxa"/>
            <w:noWrap/>
            <w:hideMark/>
          </w:tcPr>
          <w:p w:rsidR="009F60B1" w:rsidRPr="0047488E" w:rsidP="00CB1C05" w14:paraId="0E3F73EC" w14:textId="77777777">
            <w:pPr>
              <w:pStyle w:val="RTableTextAbt"/>
              <w:rPr>
                <w:rFonts w:ascii="Times New Roman" w:hAnsi="Times New Roman" w:cs="Times New Roman"/>
              </w:rPr>
            </w:pPr>
            <w:r w:rsidRPr="0047488E">
              <w:rPr>
                <w:rFonts w:ascii="Times New Roman" w:hAnsi="Times New Roman" w:cs="Times New Roman"/>
              </w:rPr>
              <w:t>9,282</w:t>
            </w:r>
          </w:p>
        </w:tc>
        <w:tc>
          <w:tcPr>
            <w:tcW w:w="1929" w:type="dxa"/>
            <w:noWrap/>
            <w:hideMark/>
          </w:tcPr>
          <w:p w:rsidR="009F60B1" w:rsidRPr="0047488E" w:rsidP="00CB1C05" w14:paraId="334ECED8" w14:textId="77777777">
            <w:pPr>
              <w:pStyle w:val="RTableTextAbt"/>
              <w:rPr>
                <w:rFonts w:ascii="Times New Roman" w:hAnsi="Times New Roman" w:cs="Times New Roman"/>
              </w:rPr>
            </w:pPr>
            <w:r w:rsidRPr="0047488E">
              <w:rPr>
                <w:rFonts w:ascii="Times New Roman" w:hAnsi="Times New Roman" w:cs="Times New Roman"/>
              </w:rPr>
              <w:t>30,763</w:t>
            </w:r>
          </w:p>
        </w:tc>
        <w:tc>
          <w:tcPr>
            <w:tcW w:w="1597" w:type="dxa"/>
            <w:noWrap/>
            <w:hideMark/>
          </w:tcPr>
          <w:p w:rsidR="009F60B1" w:rsidRPr="0047488E" w:rsidP="00CB1C05" w14:paraId="71621174" w14:textId="77777777">
            <w:pPr>
              <w:pStyle w:val="RTableTextAbt"/>
              <w:rPr>
                <w:rFonts w:ascii="Times New Roman" w:hAnsi="Times New Roman" w:cs="Times New Roman"/>
              </w:rPr>
            </w:pPr>
            <w:r w:rsidRPr="0047488E">
              <w:rPr>
                <w:rFonts w:ascii="Times New Roman" w:hAnsi="Times New Roman" w:cs="Times New Roman"/>
              </w:rPr>
              <w:t>51,316</w:t>
            </w:r>
          </w:p>
        </w:tc>
      </w:tr>
      <w:tr w14:paraId="027D2B29" w14:textId="77777777" w:rsidTr="003222EC">
        <w:tblPrEx>
          <w:tblW w:w="0" w:type="auto"/>
          <w:tblLook w:val="04A0"/>
        </w:tblPrEx>
        <w:trPr>
          <w:trHeight w:val="300"/>
        </w:trPr>
        <w:tc>
          <w:tcPr>
            <w:tcW w:w="2025" w:type="dxa"/>
            <w:noWrap/>
            <w:hideMark/>
          </w:tcPr>
          <w:p w:rsidR="009F60B1" w:rsidRPr="00D00A46" w:rsidP="00CB1C05" w14:paraId="0FE07B50" w14:textId="77777777">
            <w:pPr>
              <w:pStyle w:val="LTableTextAbt"/>
              <w:rPr>
                <w:rFonts w:ascii="Times New Roman" w:hAnsi="Times New Roman" w:cs="Times New Roman"/>
                <w:b/>
                <w:bCs w:val="0"/>
              </w:rPr>
            </w:pPr>
            <w:r w:rsidRPr="00D00A46">
              <w:rPr>
                <w:rFonts w:ascii="Times New Roman" w:hAnsi="Times New Roman" w:cs="Times New Roman"/>
                <w:b/>
                <w:bCs w:val="0"/>
              </w:rPr>
              <w:t>NATA Cancer Risk</w:t>
            </w:r>
          </w:p>
        </w:tc>
        <w:tc>
          <w:tcPr>
            <w:tcW w:w="958" w:type="dxa"/>
            <w:noWrap/>
            <w:hideMark/>
          </w:tcPr>
          <w:p w:rsidR="009F60B1" w:rsidRPr="0047488E" w:rsidP="00CB1C05" w14:paraId="31E763A9" w14:textId="77777777">
            <w:pPr>
              <w:pStyle w:val="RTableTextAbt"/>
              <w:rPr>
                <w:rFonts w:ascii="Times New Roman" w:hAnsi="Times New Roman" w:cs="Times New Roman"/>
              </w:rPr>
            </w:pPr>
            <w:r>
              <w:rPr>
                <w:rFonts w:ascii="Times New Roman" w:hAnsi="Times New Roman" w:cs="Times New Roman"/>
              </w:rPr>
              <w:t>30</w:t>
            </w:r>
          </w:p>
        </w:tc>
        <w:tc>
          <w:tcPr>
            <w:tcW w:w="922" w:type="dxa"/>
            <w:noWrap/>
            <w:hideMark/>
          </w:tcPr>
          <w:p w:rsidR="009F60B1" w:rsidRPr="0047488E" w:rsidP="00CB1C05" w14:paraId="14E71BB2" w14:textId="77777777">
            <w:pPr>
              <w:pStyle w:val="RTableTextAbt"/>
              <w:rPr>
                <w:rFonts w:ascii="Times New Roman" w:hAnsi="Times New Roman" w:cs="Times New Roman"/>
              </w:rPr>
            </w:pPr>
          </w:p>
        </w:tc>
        <w:tc>
          <w:tcPr>
            <w:tcW w:w="1929" w:type="dxa"/>
            <w:noWrap/>
            <w:hideMark/>
          </w:tcPr>
          <w:p w:rsidR="009F60B1" w:rsidRPr="0047488E" w:rsidP="00CB1C05" w14:paraId="011E3237" w14:textId="77777777">
            <w:pPr>
              <w:pStyle w:val="RTableTextAbt"/>
              <w:rPr>
                <w:rFonts w:ascii="Times New Roman" w:hAnsi="Times New Roman" w:cs="Times New Roman"/>
              </w:rPr>
            </w:pPr>
            <w:r w:rsidRPr="0047488E">
              <w:rPr>
                <w:rFonts w:ascii="Times New Roman" w:hAnsi="Times New Roman" w:cs="Times New Roman"/>
              </w:rPr>
              <w:t>40</w:t>
            </w:r>
          </w:p>
        </w:tc>
        <w:tc>
          <w:tcPr>
            <w:tcW w:w="1929" w:type="dxa"/>
            <w:noWrap/>
            <w:hideMark/>
          </w:tcPr>
          <w:p w:rsidR="009F60B1" w:rsidRPr="0047488E" w:rsidP="00CB1C05" w14:paraId="7E792472" w14:textId="77777777">
            <w:pPr>
              <w:pStyle w:val="RTableTextAbt"/>
              <w:rPr>
                <w:rFonts w:ascii="Times New Roman" w:hAnsi="Times New Roman" w:cs="Times New Roman"/>
              </w:rPr>
            </w:pPr>
            <w:r w:rsidRPr="0047488E">
              <w:rPr>
                <w:rFonts w:ascii="Times New Roman" w:hAnsi="Times New Roman" w:cs="Times New Roman"/>
              </w:rPr>
              <w:t>40</w:t>
            </w:r>
          </w:p>
        </w:tc>
        <w:tc>
          <w:tcPr>
            <w:tcW w:w="1597" w:type="dxa"/>
            <w:noWrap/>
            <w:hideMark/>
          </w:tcPr>
          <w:p w:rsidR="009F60B1" w:rsidRPr="0047488E" w:rsidP="00CB1C05" w14:paraId="087819A9" w14:textId="77777777">
            <w:pPr>
              <w:pStyle w:val="RTableTextAbt"/>
              <w:rPr>
                <w:rFonts w:ascii="Times New Roman" w:hAnsi="Times New Roman" w:cs="Times New Roman"/>
              </w:rPr>
            </w:pPr>
            <w:r w:rsidRPr="0047488E">
              <w:rPr>
                <w:rFonts w:ascii="Times New Roman" w:hAnsi="Times New Roman" w:cs="Times New Roman"/>
              </w:rPr>
              <w:t>40</w:t>
            </w:r>
          </w:p>
        </w:tc>
      </w:tr>
      <w:tr w14:paraId="13AD5A4C" w14:textId="77777777" w:rsidTr="003222EC">
        <w:tblPrEx>
          <w:tblW w:w="0" w:type="auto"/>
          <w:tblLook w:val="04A0"/>
        </w:tblPrEx>
        <w:trPr>
          <w:trHeight w:val="300"/>
        </w:trPr>
        <w:tc>
          <w:tcPr>
            <w:tcW w:w="2025" w:type="dxa"/>
            <w:noWrap/>
          </w:tcPr>
          <w:p w:rsidR="009942E3" w:rsidRPr="00D00A46" w:rsidP="00CB1C05" w14:paraId="16ED714E" w14:textId="77777777">
            <w:pPr>
              <w:pStyle w:val="LTableTextAbt"/>
              <w:rPr>
                <w:b/>
                <w:bCs w:val="0"/>
              </w:rPr>
            </w:pPr>
            <w:r w:rsidRPr="00D00A46">
              <w:rPr>
                <w:rFonts w:ascii="Times New Roman" w:hAnsi="Times New Roman" w:cs="Times New Roman"/>
                <w:b/>
                <w:bCs w:val="0"/>
              </w:rPr>
              <w:t>NATA Respiratory Hazard Score</w:t>
            </w:r>
          </w:p>
        </w:tc>
        <w:tc>
          <w:tcPr>
            <w:tcW w:w="958" w:type="dxa"/>
            <w:noWrap/>
          </w:tcPr>
          <w:p w:rsidR="009942E3" w:rsidP="00CB1C05" w14:paraId="2E2073AA" w14:textId="77777777">
            <w:pPr>
              <w:pStyle w:val="RTableTextAbt"/>
            </w:pPr>
            <w:r w:rsidRPr="00D41EB0">
              <w:rPr>
                <w:rFonts w:ascii="Times New Roman" w:hAnsi="Times New Roman" w:cs="Times New Roman"/>
              </w:rPr>
              <w:t>0.44</w:t>
            </w:r>
          </w:p>
        </w:tc>
        <w:tc>
          <w:tcPr>
            <w:tcW w:w="922" w:type="dxa"/>
            <w:noWrap/>
          </w:tcPr>
          <w:p w:rsidR="009942E3" w:rsidRPr="0047488E" w:rsidP="00CB1C05" w14:paraId="2E01FF53" w14:textId="77777777">
            <w:pPr>
              <w:pStyle w:val="RTableTextAbt"/>
            </w:pPr>
          </w:p>
        </w:tc>
        <w:tc>
          <w:tcPr>
            <w:tcW w:w="1929" w:type="dxa"/>
            <w:noWrap/>
          </w:tcPr>
          <w:p w:rsidR="009942E3" w:rsidRPr="0047488E" w:rsidP="00CB1C05" w14:paraId="1DACE055" w14:textId="77777777">
            <w:pPr>
              <w:pStyle w:val="RTableTextAbt"/>
            </w:pPr>
            <w:r w:rsidRPr="0047488E">
              <w:rPr>
                <w:rFonts w:ascii="Times New Roman" w:hAnsi="Times New Roman" w:cs="Times New Roman"/>
              </w:rPr>
              <w:t>0.50</w:t>
            </w:r>
          </w:p>
        </w:tc>
        <w:tc>
          <w:tcPr>
            <w:tcW w:w="1929" w:type="dxa"/>
            <w:noWrap/>
          </w:tcPr>
          <w:p w:rsidR="009942E3" w:rsidRPr="0047488E" w:rsidP="00CB1C05" w14:paraId="0C26D3CE" w14:textId="77777777">
            <w:pPr>
              <w:pStyle w:val="RTableTextAbt"/>
            </w:pPr>
            <w:r w:rsidRPr="0047488E">
              <w:rPr>
                <w:rFonts w:ascii="Times New Roman" w:hAnsi="Times New Roman" w:cs="Times New Roman"/>
              </w:rPr>
              <w:t>0.50</w:t>
            </w:r>
          </w:p>
        </w:tc>
        <w:tc>
          <w:tcPr>
            <w:tcW w:w="1597" w:type="dxa"/>
            <w:noWrap/>
          </w:tcPr>
          <w:p w:rsidR="009942E3" w:rsidRPr="0047488E" w:rsidP="00CB1C05" w14:paraId="48983EC8" w14:textId="77777777">
            <w:pPr>
              <w:pStyle w:val="RTableTextAbt"/>
            </w:pPr>
            <w:r w:rsidRPr="0047488E">
              <w:rPr>
                <w:rFonts w:ascii="Times New Roman" w:hAnsi="Times New Roman" w:cs="Times New Roman"/>
              </w:rPr>
              <w:t>0.50</w:t>
            </w:r>
          </w:p>
        </w:tc>
      </w:tr>
    </w:tbl>
    <w:p w:rsidR="009F60B1" w:rsidP="00CB1C05" w14:paraId="7C6DCEB4" w14:textId="77777777"/>
    <w:tbl>
      <w:tblPr>
        <w:tblStyle w:val="TableGrid"/>
        <w:tblW w:w="0" w:type="auto"/>
        <w:tblLook w:val="04A0"/>
      </w:tblPr>
      <w:tblGrid>
        <w:gridCol w:w="2025"/>
        <w:gridCol w:w="958"/>
        <w:gridCol w:w="922"/>
        <w:gridCol w:w="1929"/>
        <w:gridCol w:w="1929"/>
        <w:gridCol w:w="1597"/>
      </w:tblGrid>
      <w:tr w14:paraId="5987B305" w14:textId="77777777" w:rsidTr="003222EC">
        <w:tblPrEx>
          <w:tblW w:w="0" w:type="auto"/>
          <w:tblLook w:val="04A0"/>
        </w:tblPrEx>
        <w:trPr>
          <w:trHeight w:val="300"/>
        </w:trPr>
        <w:tc>
          <w:tcPr>
            <w:tcW w:w="9360" w:type="dxa"/>
            <w:gridSpan w:val="6"/>
            <w:tcBorders>
              <w:top w:val="nil"/>
              <w:left w:val="nil"/>
              <w:bottom w:val="single" w:sz="4" w:space="0" w:color="auto"/>
              <w:right w:val="nil"/>
            </w:tcBorders>
            <w:shd w:val="clear" w:color="auto" w:fill="auto"/>
            <w:noWrap/>
          </w:tcPr>
          <w:p w:rsidR="00964FBD" w:rsidRPr="008D1FE0" w:rsidP="00CB1C05" w14:paraId="1B9FB8F8" w14:textId="77777777">
            <w:pPr>
              <w:pStyle w:val="TableTitleA"/>
            </w:pPr>
            <w:bookmarkStart w:id="1560" w:name="_Ref125452765"/>
            <w:bookmarkStart w:id="1561" w:name="_Toc121142741"/>
            <w:bookmarkStart w:id="1562" w:name="_Toc165379767"/>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1</w:t>
            </w:r>
            <w:r w:rsidR="00BC4B5D">
              <w:rPr>
                <w:noProof/>
              </w:rPr>
              <w:fldChar w:fldCharType="end"/>
            </w:r>
            <w:bookmarkEnd w:id="1560"/>
            <w:r w:rsidRPr="00575FE0">
              <w:t xml:space="preserve">: </w:t>
            </w:r>
            <w:r>
              <w:t>Weatherford Aerospace LLC, Weatherford, TX</w:t>
            </w:r>
            <w:bookmarkEnd w:id="1561"/>
            <w:bookmarkEnd w:id="1562"/>
          </w:p>
        </w:tc>
      </w:tr>
      <w:tr w14:paraId="4C9DC967" w14:textId="77777777" w:rsidTr="00DD48E8">
        <w:tblPrEx>
          <w:tblW w:w="0" w:type="auto"/>
          <w:tblLook w:val="04A0"/>
        </w:tblPrEx>
        <w:trPr>
          <w:trHeight w:val="300"/>
        </w:trPr>
        <w:tc>
          <w:tcPr>
            <w:tcW w:w="2025" w:type="dxa"/>
            <w:tcBorders>
              <w:top w:val="single" w:sz="4" w:space="0" w:color="auto"/>
            </w:tcBorders>
            <w:shd w:val="clear" w:color="auto" w:fill="48A9C5"/>
            <w:noWrap/>
            <w:hideMark/>
          </w:tcPr>
          <w:p w:rsidR="00C41E98" w:rsidRPr="008D1FE0" w:rsidP="00CB1C05" w14:paraId="45EBB81C" w14:textId="77777777">
            <w:pPr>
              <w:pStyle w:val="TableSubtitle"/>
            </w:pPr>
            <w:r w:rsidRPr="008D1FE0">
              <w:t>Demographic</w:t>
            </w:r>
          </w:p>
        </w:tc>
        <w:tc>
          <w:tcPr>
            <w:tcW w:w="958" w:type="dxa"/>
            <w:tcBorders>
              <w:top w:val="single" w:sz="4" w:space="0" w:color="auto"/>
            </w:tcBorders>
            <w:shd w:val="clear" w:color="auto" w:fill="48A9C5"/>
            <w:noWrap/>
            <w:hideMark/>
          </w:tcPr>
          <w:p w:rsidR="00C41E98" w:rsidRPr="008D1FE0" w:rsidP="00CB1C05" w14:paraId="7F02D638" w14:textId="77777777">
            <w:pPr>
              <w:pStyle w:val="TableSubtitle"/>
            </w:pPr>
            <w:r w:rsidRPr="008D1FE0">
              <w:t>National</w:t>
            </w:r>
          </w:p>
        </w:tc>
        <w:tc>
          <w:tcPr>
            <w:tcW w:w="922" w:type="dxa"/>
            <w:tcBorders>
              <w:top w:val="single" w:sz="4" w:space="0" w:color="auto"/>
            </w:tcBorders>
            <w:shd w:val="clear" w:color="auto" w:fill="48A9C5"/>
            <w:noWrap/>
            <w:hideMark/>
          </w:tcPr>
          <w:p w:rsidR="00C41E98" w:rsidRPr="008D1FE0" w:rsidP="00CB1C05" w14:paraId="2AE1308F" w14:textId="77777777">
            <w:pPr>
              <w:pStyle w:val="TableSubtitle"/>
            </w:pPr>
            <w:r w:rsidRPr="008D1FE0">
              <w:t>Rural</w:t>
            </w:r>
          </w:p>
        </w:tc>
        <w:tc>
          <w:tcPr>
            <w:tcW w:w="1929" w:type="dxa"/>
            <w:tcBorders>
              <w:top w:val="single" w:sz="4" w:space="0" w:color="auto"/>
            </w:tcBorders>
            <w:shd w:val="clear" w:color="auto" w:fill="48A9C5"/>
            <w:noWrap/>
            <w:hideMark/>
          </w:tcPr>
          <w:p w:rsidR="00C41E98" w:rsidRPr="008D1FE0" w:rsidP="00CB1C05" w14:paraId="1C10AE80" w14:textId="77777777">
            <w:pPr>
              <w:pStyle w:val="TableSubtitle"/>
            </w:pPr>
            <w:r w:rsidRPr="00A25C50">
              <w:t xml:space="preserve"> 1</w:t>
            </w:r>
            <w:r>
              <w:t>-</w:t>
            </w:r>
            <w:r w:rsidRPr="00A25C50">
              <w:t>Mile Average</w:t>
            </w:r>
          </w:p>
        </w:tc>
        <w:tc>
          <w:tcPr>
            <w:tcW w:w="1929" w:type="dxa"/>
            <w:tcBorders>
              <w:top w:val="single" w:sz="4" w:space="0" w:color="auto"/>
            </w:tcBorders>
            <w:shd w:val="clear" w:color="auto" w:fill="48A9C5"/>
            <w:noWrap/>
            <w:hideMark/>
          </w:tcPr>
          <w:p w:rsidR="00C41E98" w:rsidRPr="008D1FE0" w:rsidP="00CB1C05" w14:paraId="47032217" w14:textId="77777777">
            <w:pPr>
              <w:pStyle w:val="TableSubtitle"/>
            </w:pPr>
            <w:r w:rsidRPr="00A25C50">
              <w:t>3</w:t>
            </w:r>
            <w:r>
              <w:t>-</w:t>
            </w:r>
            <w:r w:rsidRPr="00A25C50">
              <w:t>Mile Average</w:t>
            </w:r>
          </w:p>
        </w:tc>
        <w:tc>
          <w:tcPr>
            <w:tcW w:w="1597" w:type="dxa"/>
            <w:tcBorders>
              <w:top w:val="single" w:sz="4" w:space="0" w:color="auto"/>
            </w:tcBorders>
            <w:shd w:val="clear" w:color="auto" w:fill="48A9C5"/>
            <w:noWrap/>
            <w:hideMark/>
          </w:tcPr>
          <w:p w:rsidR="00C41E98" w:rsidRPr="008D1FE0" w:rsidP="00CB1C05" w14:paraId="5E3FB208" w14:textId="77777777">
            <w:pPr>
              <w:pStyle w:val="TableSubtitle"/>
            </w:pPr>
            <w:r w:rsidRPr="00A25C50">
              <w:t>5</w:t>
            </w:r>
            <w:r>
              <w:t>-</w:t>
            </w:r>
            <w:r w:rsidRPr="00A25C50">
              <w:t>Mile Average</w:t>
            </w:r>
          </w:p>
        </w:tc>
      </w:tr>
      <w:tr w14:paraId="47044DED" w14:textId="77777777" w:rsidTr="003222EC">
        <w:tblPrEx>
          <w:tblW w:w="0" w:type="auto"/>
          <w:tblLook w:val="04A0"/>
        </w:tblPrEx>
        <w:trPr>
          <w:trHeight w:val="300"/>
        </w:trPr>
        <w:tc>
          <w:tcPr>
            <w:tcW w:w="2025" w:type="dxa"/>
            <w:noWrap/>
            <w:hideMark/>
          </w:tcPr>
          <w:p w:rsidR="009F60B1" w:rsidRPr="00D00A46" w:rsidP="00CB1C05" w14:paraId="5C444EDB" w14:textId="77777777">
            <w:pPr>
              <w:pStyle w:val="LTableTextAbt"/>
              <w:rPr>
                <w:rFonts w:ascii="Times New Roman" w:hAnsi="Times New Roman" w:cs="Times New Roman"/>
                <w:b/>
                <w:bCs w:val="0"/>
              </w:rPr>
            </w:pPr>
            <w:r w:rsidRPr="00D00A46">
              <w:rPr>
                <w:rFonts w:ascii="Times New Roman" w:hAnsi="Times New Roman" w:cs="Times New Roman"/>
                <w:b/>
                <w:bCs w:val="0"/>
              </w:rPr>
              <w:t>Median Income</w:t>
            </w:r>
          </w:p>
        </w:tc>
        <w:tc>
          <w:tcPr>
            <w:tcW w:w="958" w:type="dxa"/>
            <w:noWrap/>
            <w:hideMark/>
          </w:tcPr>
          <w:p w:rsidR="009F60B1" w:rsidRPr="0047488E" w:rsidP="00CB1C05" w14:paraId="43920A9D" w14:textId="77777777">
            <w:pPr>
              <w:pStyle w:val="RTableTextAbt"/>
              <w:rPr>
                <w:rFonts w:ascii="Times New Roman" w:hAnsi="Times New Roman" w:cs="Times New Roman"/>
              </w:rPr>
            </w:pPr>
            <w:r w:rsidRPr="0047488E">
              <w:rPr>
                <w:rFonts w:ascii="Times New Roman" w:hAnsi="Times New Roman" w:cs="Times New Roman"/>
              </w:rPr>
              <w:t>$64,994</w:t>
            </w:r>
          </w:p>
        </w:tc>
        <w:tc>
          <w:tcPr>
            <w:tcW w:w="922" w:type="dxa"/>
            <w:noWrap/>
            <w:hideMark/>
          </w:tcPr>
          <w:p w:rsidR="009F60B1" w:rsidRPr="0047488E" w:rsidP="00CB1C05" w14:paraId="54AE07D2" w14:textId="77777777">
            <w:pPr>
              <w:pStyle w:val="RTableTextAbt"/>
              <w:rPr>
                <w:rFonts w:ascii="Times New Roman" w:hAnsi="Times New Roman" w:cs="Times New Roman"/>
              </w:rPr>
            </w:pPr>
            <w:r w:rsidRPr="0047488E">
              <w:rPr>
                <w:rFonts w:ascii="Times New Roman" w:hAnsi="Times New Roman" w:cs="Times New Roman"/>
              </w:rPr>
              <w:t>$51,878</w:t>
            </w:r>
          </w:p>
        </w:tc>
        <w:tc>
          <w:tcPr>
            <w:tcW w:w="1929" w:type="dxa"/>
            <w:noWrap/>
            <w:hideMark/>
          </w:tcPr>
          <w:p w:rsidR="009F60B1" w:rsidRPr="0047488E" w:rsidP="00CB1C05" w14:paraId="336ED483" w14:textId="77777777">
            <w:pPr>
              <w:pStyle w:val="RTableTextAbt"/>
              <w:rPr>
                <w:rFonts w:ascii="Times New Roman" w:hAnsi="Times New Roman" w:cs="Times New Roman"/>
              </w:rPr>
            </w:pPr>
            <w:r w:rsidRPr="0047488E">
              <w:rPr>
                <w:rFonts w:ascii="Times New Roman" w:hAnsi="Times New Roman" w:cs="Times New Roman"/>
              </w:rPr>
              <w:t>$58,786</w:t>
            </w:r>
          </w:p>
        </w:tc>
        <w:tc>
          <w:tcPr>
            <w:tcW w:w="1929" w:type="dxa"/>
            <w:noWrap/>
            <w:hideMark/>
          </w:tcPr>
          <w:p w:rsidR="009F60B1" w:rsidRPr="0047488E" w:rsidP="00CB1C05" w14:paraId="3DDB7B88" w14:textId="77777777">
            <w:pPr>
              <w:pStyle w:val="RTableTextAbt"/>
              <w:rPr>
                <w:rFonts w:ascii="Times New Roman" w:hAnsi="Times New Roman" w:cs="Times New Roman"/>
              </w:rPr>
            </w:pPr>
            <w:r w:rsidRPr="0047488E">
              <w:rPr>
                <w:rFonts w:ascii="Times New Roman" w:hAnsi="Times New Roman" w:cs="Times New Roman"/>
              </w:rPr>
              <w:t>$69,799</w:t>
            </w:r>
          </w:p>
        </w:tc>
        <w:tc>
          <w:tcPr>
            <w:tcW w:w="1597" w:type="dxa"/>
            <w:noWrap/>
            <w:hideMark/>
          </w:tcPr>
          <w:p w:rsidR="009F60B1" w:rsidRPr="0047488E" w:rsidP="00CB1C05" w14:paraId="281EF75C" w14:textId="77777777">
            <w:pPr>
              <w:pStyle w:val="RTableTextAbt"/>
              <w:rPr>
                <w:rFonts w:ascii="Times New Roman" w:hAnsi="Times New Roman" w:cs="Times New Roman"/>
              </w:rPr>
            </w:pPr>
            <w:r w:rsidRPr="0047488E">
              <w:rPr>
                <w:rFonts w:ascii="Times New Roman" w:hAnsi="Times New Roman" w:cs="Times New Roman"/>
              </w:rPr>
              <w:t>$84,084</w:t>
            </w:r>
          </w:p>
        </w:tc>
      </w:tr>
      <w:tr w14:paraId="778954AA" w14:textId="77777777" w:rsidTr="003222EC">
        <w:tblPrEx>
          <w:tblW w:w="0" w:type="auto"/>
          <w:tblLook w:val="04A0"/>
        </w:tblPrEx>
        <w:trPr>
          <w:trHeight w:val="300"/>
        </w:trPr>
        <w:tc>
          <w:tcPr>
            <w:tcW w:w="2025" w:type="dxa"/>
            <w:noWrap/>
            <w:hideMark/>
          </w:tcPr>
          <w:p w:rsidR="009F60B1" w:rsidRPr="00D00A46" w:rsidP="00CB1C05" w14:paraId="0B2E5E35" w14:textId="77777777">
            <w:pPr>
              <w:pStyle w:val="LTableTextAbt"/>
              <w:rPr>
                <w:rFonts w:ascii="Times New Roman" w:hAnsi="Times New Roman" w:cs="Times New Roman"/>
                <w:b/>
                <w:bCs w:val="0"/>
              </w:rPr>
            </w:pPr>
            <w:r w:rsidRPr="00D00A46">
              <w:rPr>
                <w:rFonts w:ascii="Times New Roman" w:hAnsi="Times New Roman" w:cs="Times New Roman"/>
                <w:b/>
                <w:bCs w:val="0"/>
              </w:rPr>
              <w:t>White</w:t>
            </w:r>
          </w:p>
        </w:tc>
        <w:tc>
          <w:tcPr>
            <w:tcW w:w="958" w:type="dxa"/>
            <w:noWrap/>
            <w:hideMark/>
          </w:tcPr>
          <w:p w:rsidR="009F60B1" w:rsidRPr="0047488E" w:rsidP="00CB1C05" w14:paraId="0CE0DA51" w14:textId="77777777">
            <w:pPr>
              <w:pStyle w:val="RTableTextAbt"/>
              <w:rPr>
                <w:rFonts w:ascii="Times New Roman" w:hAnsi="Times New Roman" w:cs="Times New Roman"/>
              </w:rPr>
            </w:pPr>
            <w:r w:rsidRPr="0047488E">
              <w:rPr>
                <w:rFonts w:ascii="Times New Roman" w:hAnsi="Times New Roman" w:cs="Times New Roman"/>
              </w:rPr>
              <w:t>70.4%</w:t>
            </w:r>
          </w:p>
        </w:tc>
        <w:tc>
          <w:tcPr>
            <w:tcW w:w="922" w:type="dxa"/>
            <w:noWrap/>
            <w:hideMark/>
          </w:tcPr>
          <w:p w:rsidR="009F60B1" w:rsidRPr="0047488E" w:rsidP="00CB1C05" w14:paraId="29241EB5" w14:textId="77777777">
            <w:pPr>
              <w:pStyle w:val="RTableTextAbt"/>
              <w:rPr>
                <w:rFonts w:ascii="Times New Roman" w:hAnsi="Times New Roman" w:cs="Times New Roman"/>
              </w:rPr>
            </w:pPr>
            <w:r w:rsidRPr="0047488E">
              <w:rPr>
                <w:rFonts w:ascii="Times New Roman" w:hAnsi="Times New Roman" w:cs="Times New Roman"/>
              </w:rPr>
              <w:t>87.6%</w:t>
            </w:r>
          </w:p>
        </w:tc>
        <w:tc>
          <w:tcPr>
            <w:tcW w:w="1929" w:type="dxa"/>
            <w:noWrap/>
            <w:hideMark/>
          </w:tcPr>
          <w:p w:rsidR="009F60B1" w:rsidRPr="0047488E" w:rsidP="00CB1C05" w14:paraId="69BAD1F4" w14:textId="77777777">
            <w:pPr>
              <w:pStyle w:val="RTableTextAbt"/>
              <w:rPr>
                <w:rFonts w:ascii="Times New Roman" w:hAnsi="Times New Roman" w:cs="Times New Roman"/>
              </w:rPr>
            </w:pPr>
            <w:r w:rsidRPr="0047488E">
              <w:rPr>
                <w:rFonts w:ascii="Times New Roman" w:hAnsi="Times New Roman" w:cs="Times New Roman"/>
              </w:rPr>
              <w:t>88.0%</w:t>
            </w:r>
          </w:p>
        </w:tc>
        <w:tc>
          <w:tcPr>
            <w:tcW w:w="1929" w:type="dxa"/>
            <w:noWrap/>
            <w:hideMark/>
          </w:tcPr>
          <w:p w:rsidR="009F60B1" w:rsidRPr="0047488E" w:rsidP="00CB1C05" w14:paraId="3F15736E" w14:textId="77777777">
            <w:pPr>
              <w:pStyle w:val="RTableTextAbt"/>
              <w:rPr>
                <w:rFonts w:ascii="Times New Roman" w:hAnsi="Times New Roman" w:cs="Times New Roman"/>
              </w:rPr>
            </w:pPr>
            <w:r w:rsidRPr="0047488E">
              <w:rPr>
                <w:rFonts w:ascii="Times New Roman" w:hAnsi="Times New Roman" w:cs="Times New Roman"/>
              </w:rPr>
              <w:t>89.8%</w:t>
            </w:r>
          </w:p>
        </w:tc>
        <w:tc>
          <w:tcPr>
            <w:tcW w:w="1597" w:type="dxa"/>
            <w:noWrap/>
            <w:hideMark/>
          </w:tcPr>
          <w:p w:rsidR="009F60B1" w:rsidRPr="0047488E" w:rsidP="00CB1C05" w14:paraId="34FA0B1E" w14:textId="77777777">
            <w:pPr>
              <w:pStyle w:val="RTableTextAbt"/>
              <w:rPr>
                <w:rFonts w:ascii="Times New Roman" w:hAnsi="Times New Roman" w:cs="Times New Roman"/>
              </w:rPr>
            </w:pPr>
            <w:r w:rsidRPr="0047488E">
              <w:rPr>
                <w:rFonts w:ascii="Times New Roman" w:hAnsi="Times New Roman" w:cs="Times New Roman"/>
              </w:rPr>
              <w:t>90.9%</w:t>
            </w:r>
          </w:p>
        </w:tc>
      </w:tr>
      <w:tr w14:paraId="70AB440B" w14:textId="77777777" w:rsidTr="003222EC">
        <w:tblPrEx>
          <w:tblW w:w="0" w:type="auto"/>
          <w:tblLook w:val="04A0"/>
        </w:tblPrEx>
        <w:trPr>
          <w:trHeight w:val="300"/>
        </w:trPr>
        <w:tc>
          <w:tcPr>
            <w:tcW w:w="2025" w:type="dxa"/>
            <w:noWrap/>
            <w:hideMark/>
          </w:tcPr>
          <w:p w:rsidR="009F60B1" w:rsidRPr="00D00A46" w:rsidP="00CB1C05" w14:paraId="6A81E4A2" w14:textId="77777777">
            <w:pPr>
              <w:pStyle w:val="LTableTextAbt"/>
              <w:rPr>
                <w:rFonts w:ascii="Times New Roman" w:hAnsi="Times New Roman" w:cs="Times New Roman"/>
                <w:b/>
                <w:bCs w:val="0"/>
              </w:rPr>
            </w:pPr>
            <w:r w:rsidRPr="00D00A46">
              <w:rPr>
                <w:rFonts w:ascii="Times New Roman" w:hAnsi="Times New Roman" w:cs="Times New Roman"/>
                <w:b/>
                <w:bCs w:val="0"/>
              </w:rPr>
              <w:t>Black</w:t>
            </w:r>
          </w:p>
        </w:tc>
        <w:tc>
          <w:tcPr>
            <w:tcW w:w="958" w:type="dxa"/>
            <w:noWrap/>
            <w:hideMark/>
          </w:tcPr>
          <w:p w:rsidR="009F60B1" w:rsidRPr="0047488E" w:rsidP="00CB1C05" w14:paraId="142D03D4" w14:textId="77777777">
            <w:pPr>
              <w:pStyle w:val="RTableTextAbt"/>
              <w:rPr>
                <w:rFonts w:ascii="Times New Roman" w:hAnsi="Times New Roman" w:cs="Times New Roman"/>
              </w:rPr>
            </w:pPr>
            <w:r w:rsidRPr="0047488E">
              <w:rPr>
                <w:rFonts w:ascii="Times New Roman" w:hAnsi="Times New Roman" w:cs="Times New Roman"/>
              </w:rPr>
              <w:t>12.6%</w:t>
            </w:r>
          </w:p>
        </w:tc>
        <w:tc>
          <w:tcPr>
            <w:tcW w:w="922" w:type="dxa"/>
            <w:noWrap/>
            <w:hideMark/>
          </w:tcPr>
          <w:p w:rsidR="009F60B1" w:rsidRPr="0047488E" w:rsidP="00CB1C05" w14:paraId="1DF8A1DA" w14:textId="77777777">
            <w:pPr>
              <w:pStyle w:val="RTableTextAbt"/>
              <w:rPr>
                <w:rFonts w:ascii="Times New Roman" w:hAnsi="Times New Roman" w:cs="Times New Roman"/>
              </w:rPr>
            </w:pPr>
            <w:r w:rsidRPr="0047488E">
              <w:rPr>
                <w:rFonts w:ascii="Times New Roman" w:hAnsi="Times New Roman" w:cs="Times New Roman"/>
              </w:rPr>
              <w:t>5.8%</w:t>
            </w:r>
          </w:p>
        </w:tc>
        <w:tc>
          <w:tcPr>
            <w:tcW w:w="1929" w:type="dxa"/>
            <w:noWrap/>
            <w:hideMark/>
          </w:tcPr>
          <w:p w:rsidR="009F60B1" w:rsidRPr="0047488E" w:rsidP="00CB1C05" w14:paraId="6665E6C2" w14:textId="77777777">
            <w:pPr>
              <w:pStyle w:val="RTableTextAbt"/>
              <w:rPr>
                <w:rFonts w:ascii="Times New Roman" w:hAnsi="Times New Roman" w:cs="Times New Roman"/>
              </w:rPr>
            </w:pPr>
            <w:r w:rsidRPr="0047488E">
              <w:rPr>
                <w:rFonts w:ascii="Times New Roman" w:hAnsi="Times New Roman" w:cs="Times New Roman"/>
              </w:rPr>
              <w:t>2.9%</w:t>
            </w:r>
          </w:p>
        </w:tc>
        <w:tc>
          <w:tcPr>
            <w:tcW w:w="1929" w:type="dxa"/>
            <w:noWrap/>
            <w:hideMark/>
          </w:tcPr>
          <w:p w:rsidR="009F60B1" w:rsidRPr="0047488E" w:rsidP="00CB1C05" w14:paraId="6E529403" w14:textId="77777777">
            <w:pPr>
              <w:pStyle w:val="RTableTextAbt"/>
              <w:rPr>
                <w:rFonts w:ascii="Times New Roman" w:hAnsi="Times New Roman" w:cs="Times New Roman"/>
              </w:rPr>
            </w:pPr>
            <w:r w:rsidRPr="0047488E">
              <w:rPr>
                <w:rFonts w:ascii="Times New Roman" w:hAnsi="Times New Roman" w:cs="Times New Roman"/>
              </w:rPr>
              <w:t>3.0%</w:t>
            </w:r>
          </w:p>
        </w:tc>
        <w:tc>
          <w:tcPr>
            <w:tcW w:w="1597" w:type="dxa"/>
            <w:noWrap/>
            <w:hideMark/>
          </w:tcPr>
          <w:p w:rsidR="009F60B1" w:rsidRPr="0047488E" w:rsidP="00CB1C05" w14:paraId="71053ABC" w14:textId="77777777">
            <w:pPr>
              <w:pStyle w:val="RTableTextAbt"/>
              <w:rPr>
                <w:rFonts w:ascii="Times New Roman" w:hAnsi="Times New Roman" w:cs="Times New Roman"/>
              </w:rPr>
            </w:pPr>
            <w:r w:rsidRPr="0047488E">
              <w:rPr>
                <w:rFonts w:ascii="Times New Roman" w:hAnsi="Times New Roman" w:cs="Times New Roman"/>
              </w:rPr>
              <w:t>2.5%</w:t>
            </w:r>
          </w:p>
        </w:tc>
      </w:tr>
      <w:tr w14:paraId="2CEC8484" w14:textId="77777777" w:rsidTr="003222EC">
        <w:tblPrEx>
          <w:tblW w:w="0" w:type="auto"/>
          <w:tblLook w:val="04A0"/>
        </w:tblPrEx>
        <w:trPr>
          <w:trHeight w:val="300"/>
        </w:trPr>
        <w:tc>
          <w:tcPr>
            <w:tcW w:w="2025" w:type="dxa"/>
            <w:noWrap/>
            <w:hideMark/>
          </w:tcPr>
          <w:p w:rsidR="009F60B1" w:rsidRPr="00D00A46" w:rsidP="00CB1C05" w14:paraId="755E3CAC"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American Indian </w:t>
            </w:r>
          </w:p>
        </w:tc>
        <w:tc>
          <w:tcPr>
            <w:tcW w:w="958" w:type="dxa"/>
            <w:noWrap/>
            <w:hideMark/>
          </w:tcPr>
          <w:p w:rsidR="009F60B1" w:rsidRPr="0047488E" w:rsidP="00CB1C05" w14:paraId="3B4A9B3B" w14:textId="77777777">
            <w:pPr>
              <w:pStyle w:val="RTableTextAbt"/>
              <w:rPr>
                <w:rFonts w:ascii="Times New Roman" w:hAnsi="Times New Roman" w:cs="Times New Roman"/>
              </w:rPr>
            </w:pPr>
            <w:r w:rsidRPr="0047488E">
              <w:rPr>
                <w:rFonts w:ascii="Times New Roman" w:hAnsi="Times New Roman" w:cs="Times New Roman"/>
              </w:rPr>
              <w:t>0.8%</w:t>
            </w:r>
          </w:p>
        </w:tc>
        <w:tc>
          <w:tcPr>
            <w:tcW w:w="922" w:type="dxa"/>
            <w:noWrap/>
            <w:hideMark/>
          </w:tcPr>
          <w:p w:rsidR="009F60B1" w:rsidRPr="0047488E" w:rsidP="00CB1C05" w14:paraId="3831ECF1" w14:textId="77777777">
            <w:pPr>
              <w:pStyle w:val="RTableTextAbt"/>
              <w:rPr>
                <w:rFonts w:ascii="Times New Roman" w:hAnsi="Times New Roman" w:cs="Times New Roman"/>
              </w:rPr>
            </w:pPr>
            <w:r w:rsidRPr="0047488E">
              <w:rPr>
                <w:rFonts w:ascii="Times New Roman" w:hAnsi="Times New Roman" w:cs="Times New Roman"/>
              </w:rPr>
              <w:t>1.7%</w:t>
            </w:r>
          </w:p>
        </w:tc>
        <w:tc>
          <w:tcPr>
            <w:tcW w:w="1929" w:type="dxa"/>
            <w:noWrap/>
            <w:hideMark/>
          </w:tcPr>
          <w:p w:rsidR="009F60B1" w:rsidRPr="0047488E" w:rsidP="00CB1C05" w14:paraId="6E5BB077" w14:textId="77777777">
            <w:pPr>
              <w:pStyle w:val="RTableTextAbt"/>
              <w:rPr>
                <w:rFonts w:ascii="Times New Roman" w:hAnsi="Times New Roman" w:cs="Times New Roman"/>
              </w:rPr>
            </w:pPr>
            <w:r w:rsidRPr="0047488E">
              <w:rPr>
                <w:rFonts w:ascii="Times New Roman" w:hAnsi="Times New Roman" w:cs="Times New Roman"/>
              </w:rPr>
              <w:t>1.2%</w:t>
            </w:r>
          </w:p>
        </w:tc>
        <w:tc>
          <w:tcPr>
            <w:tcW w:w="1929" w:type="dxa"/>
            <w:noWrap/>
            <w:hideMark/>
          </w:tcPr>
          <w:p w:rsidR="009F60B1" w:rsidRPr="0047488E" w:rsidP="00CB1C05" w14:paraId="4E8DBA0B" w14:textId="77777777">
            <w:pPr>
              <w:pStyle w:val="RTableTextAbt"/>
              <w:rPr>
                <w:rFonts w:ascii="Times New Roman" w:hAnsi="Times New Roman" w:cs="Times New Roman"/>
              </w:rPr>
            </w:pPr>
            <w:r w:rsidRPr="0047488E">
              <w:rPr>
                <w:rFonts w:ascii="Times New Roman" w:hAnsi="Times New Roman" w:cs="Times New Roman"/>
              </w:rPr>
              <w:t>0.7%</w:t>
            </w:r>
          </w:p>
        </w:tc>
        <w:tc>
          <w:tcPr>
            <w:tcW w:w="1597" w:type="dxa"/>
            <w:noWrap/>
            <w:hideMark/>
          </w:tcPr>
          <w:p w:rsidR="009F60B1" w:rsidRPr="0047488E" w:rsidP="00CB1C05" w14:paraId="2E2718BB" w14:textId="77777777">
            <w:pPr>
              <w:pStyle w:val="RTableTextAbt"/>
              <w:rPr>
                <w:rFonts w:ascii="Times New Roman" w:hAnsi="Times New Roman" w:cs="Times New Roman"/>
              </w:rPr>
            </w:pPr>
            <w:r w:rsidRPr="0047488E">
              <w:rPr>
                <w:rFonts w:ascii="Times New Roman" w:hAnsi="Times New Roman" w:cs="Times New Roman"/>
              </w:rPr>
              <w:t>0.7%</w:t>
            </w:r>
          </w:p>
        </w:tc>
      </w:tr>
      <w:tr w14:paraId="4A722169" w14:textId="77777777" w:rsidTr="003222EC">
        <w:tblPrEx>
          <w:tblW w:w="0" w:type="auto"/>
          <w:tblLook w:val="04A0"/>
        </w:tblPrEx>
        <w:trPr>
          <w:trHeight w:val="300"/>
        </w:trPr>
        <w:tc>
          <w:tcPr>
            <w:tcW w:w="2025" w:type="dxa"/>
            <w:noWrap/>
            <w:hideMark/>
          </w:tcPr>
          <w:p w:rsidR="009F60B1" w:rsidRPr="00D00A46" w:rsidP="00CB1C05" w14:paraId="08A499D8" w14:textId="77777777">
            <w:pPr>
              <w:pStyle w:val="LTableTextAbt"/>
              <w:rPr>
                <w:rFonts w:ascii="Times New Roman" w:hAnsi="Times New Roman" w:cs="Times New Roman"/>
                <w:b/>
                <w:bCs w:val="0"/>
              </w:rPr>
            </w:pPr>
            <w:r w:rsidRPr="00D00A46">
              <w:rPr>
                <w:rFonts w:ascii="Times New Roman" w:hAnsi="Times New Roman" w:cs="Times New Roman"/>
                <w:b/>
                <w:bCs w:val="0"/>
              </w:rPr>
              <w:t>Asian</w:t>
            </w:r>
          </w:p>
        </w:tc>
        <w:tc>
          <w:tcPr>
            <w:tcW w:w="958" w:type="dxa"/>
            <w:noWrap/>
            <w:hideMark/>
          </w:tcPr>
          <w:p w:rsidR="009F60B1" w:rsidRPr="0047488E" w:rsidP="00CB1C05" w14:paraId="2DAE9770" w14:textId="77777777">
            <w:pPr>
              <w:pStyle w:val="RTableTextAbt"/>
              <w:rPr>
                <w:rFonts w:ascii="Times New Roman" w:hAnsi="Times New Roman" w:cs="Times New Roman"/>
              </w:rPr>
            </w:pPr>
            <w:r w:rsidRPr="0047488E">
              <w:rPr>
                <w:rFonts w:ascii="Times New Roman" w:hAnsi="Times New Roman" w:cs="Times New Roman"/>
              </w:rPr>
              <w:t>5.6%</w:t>
            </w:r>
          </w:p>
        </w:tc>
        <w:tc>
          <w:tcPr>
            <w:tcW w:w="922" w:type="dxa"/>
            <w:noWrap/>
            <w:hideMark/>
          </w:tcPr>
          <w:p w:rsidR="009F60B1" w:rsidRPr="0047488E" w:rsidP="00CB1C05" w14:paraId="1DF45E5C" w14:textId="77777777">
            <w:pPr>
              <w:pStyle w:val="RTableTextAbt"/>
              <w:rPr>
                <w:rFonts w:ascii="Times New Roman" w:hAnsi="Times New Roman" w:cs="Times New Roman"/>
              </w:rPr>
            </w:pPr>
            <w:r w:rsidRPr="0047488E">
              <w:rPr>
                <w:rFonts w:ascii="Times New Roman" w:hAnsi="Times New Roman" w:cs="Times New Roman"/>
              </w:rPr>
              <w:t>1.2%</w:t>
            </w:r>
          </w:p>
        </w:tc>
        <w:tc>
          <w:tcPr>
            <w:tcW w:w="1929" w:type="dxa"/>
            <w:noWrap/>
            <w:hideMark/>
          </w:tcPr>
          <w:p w:rsidR="009F60B1" w:rsidRPr="0047488E" w:rsidP="00CB1C05" w14:paraId="42D4AB84" w14:textId="77777777">
            <w:pPr>
              <w:pStyle w:val="RTableTextAbt"/>
              <w:rPr>
                <w:rFonts w:ascii="Times New Roman" w:hAnsi="Times New Roman" w:cs="Times New Roman"/>
              </w:rPr>
            </w:pPr>
            <w:r w:rsidRPr="0047488E">
              <w:rPr>
                <w:rFonts w:ascii="Times New Roman" w:hAnsi="Times New Roman" w:cs="Times New Roman"/>
              </w:rPr>
              <w:t>0.1%</w:t>
            </w:r>
          </w:p>
        </w:tc>
        <w:tc>
          <w:tcPr>
            <w:tcW w:w="1929" w:type="dxa"/>
            <w:noWrap/>
            <w:hideMark/>
          </w:tcPr>
          <w:p w:rsidR="009F60B1" w:rsidRPr="0047488E" w:rsidP="00CB1C05" w14:paraId="73C4B45A" w14:textId="77777777">
            <w:pPr>
              <w:pStyle w:val="RTableTextAbt"/>
              <w:rPr>
                <w:rFonts w:ascii="Times New Roman" w:hAnsi="Times New Roman" w:cs="Times New Roman"/>
              </w:rPr>
            </w:pPr>
            <w:r w:rsidRPr="0047488E">
              <w:rPr>
                <w:rFonts w:ascii="Times New Roman" w:hAnsi="Times New Roman" w:cs="Times New Roman"/>
              </w:rPr>
              <w:t>0.5%</w:t>
            </w:r>
          </w:p>
        </w:tc>
        <w:tc>
          <w:tcPr>
            <w:tcW w:w="1597" w:type="dxa"/>
            <w:noWrap/>
            <w:hideMark/>
          </w:tcPr>
          <w:p w:rsidR="009F60B1" w:rsidRPr="0047488E" w:rsidP="00CB1C05" w14:paraId="5C47D2E2" w14:textId="77777777">
            <w:pPr>
              <w:pStyle w:val="RTableTextAbt"/>
              <w:rPr>
                <w:rFonts w:ascii="Times New Roman" w:hAnsi="Times New Roman" w:cs="Times New Roman"/>
              </w:rPr>
            </w:pPr>
            <w:r w:rsidRPr="0047488E">
              <w:rPr>
                <w:rFonts w:ascii="Times New Roman" w:hAnsi="Times New Roman" w:cs="Times New Roman"/>
              </w:rPr>
              <w:t>0.5%</w:t>
            </w:r>
          </w:p>
        </w:tc>
      </w:tr>
      <w:tr w14:paraId="5B21289E" w14:textId="77777777" w:rsidTr="003222EC">
        <w:tblPrEx>
          <w:tblW w:w="0" w:type="auto"/>
          <w:tblLook w:val="04A0"/>
        </w:tblPrEx>
        <w:trPr>
          <w:trHeight w:val="300"/>
        </w:trPr>
        <w:tc>
          <w:tcPr>
            <w:tcW w:w="2025" w:type="dxa"/>
            <w:noWrap/>
            <w:hideMark/>
          </w:tcPr>
          <w:p w:rsidR="009F60B1" w:rsidRPr="00D00A46" w:rsidP="00CB1C05" w14:paraId="177895E9" w14:textId="77777777">
            <w:pPr>
              <w:pStyle w:val="LTableTextAbt"/>
              <w:rPr>
                <w:rFonts w:ascii="Times New Roman" w:hAnsi="Times New Roman" w:cs="Times New Roman"/>
                <w:b/>
                <w:bCs w:val="0"/>
              </w:rPr>
            </w:pPr>
            <w:r w:rsidRPr="00D00A46">
              <w:rPr>
                <w:rFonts w:ascii="Times New Roman" w:hAnsi="Times New Roman" w:cs="Times New Roman"/>
                <w:b/>
                <w:bCs w:val="0"/>
              </w:rPr>
              <w:t>Pacific Islander</w:t>
            </w:r>
          </w:p>
        </w:tc>
        <w:tc>
          <w:tcPr>
            <w:tcW w:w="958" w:type="dxa"/>
            <w:noWrap/>
            <w:hideMark/>
          </w:tcPr>
          <w:p w:rsidR="009F60B1" w:rsidRPr="0047488E" w:rsidP="00CB1C05" w14:paraId="081BBA2E" w14:textId="77777777">
            <w:pPr>
              <w:pStyle w:val="RTableTextAbt"/>
              <w:rPr>
                <w:rFonts w:ascii="Times New Roman" w:hAnsi="Times New Roman" w:cs="Times New Roman"/>
              </w:rPr>
            </w:pPr>
            <w:r w:rsidRPr="0047488E">
              <w:rPr>
                <w:rFonts w:ascii="Times New Roman" w:hAnsi="Times New Roman" w:cs="Times New Roman"/>
              </w:rPr>
              <w:t>0.2%</w:t>
            </w:r>
          </w:p>
        </w:tc>
        <w:tc>
          <w:tcPr>
            <w:tcW w:w="922" w:type="dxa"/>
            <w:noWrap/>
            <w:hideMark/>
          </w:tcPr>
          <w:p w:rsidR="009F60B1" w:rsidRPr="0047488E" w:rsidP="00CB1C05" w14:paraId="2AC22278" w14:textId="77777777">
            <w:pPr>
              <w:pStyle w:val="RTableTextAbt"/>
              <w:rPr>
                <w:rFonts w:ascii="Times New Roman" w:hAnsi="Times New Roman" w:cs="Times New Roman"/>
              </w:rPr>
            </w:pPr>
            <w:r w:rsidRPr="0047488E">
              <w:rPr>
                <w:rFonts w:ascii="Times New Roman" w:hAnsi="Times New Roman" w:cs="Times New Roman"/>
              </w:rPr>
              <w:t>0.1%</w:t>
            </w:r>
          </w:p>
        </w:tc>
        <w:tc>
          <w:tcPr>
            <w:tcW w:w="1929" w:type="dxa"/>
            <w:noWrap/>
            <w:hideMark/>
          </w:tcPr>
          <w:p w:rsidR="009F60B1" w:rsidRPr="0047488E" w:rsidP="00CB1C05" w14:paraId="74B1326D" w14:textId="77777777">
            <w:pPr>
              <w:pStyle w:val="RTableTextAbt"/>
              <w:rPr>
                <w:rFonts w:ascii="Times New Roman" w:hAnsi="Times New Roman" w:cs="Times New Roman"/>
              </w:rPr>
            </w:pPr>
            <w:r w:rsidRPr="0047488E">
              <w:rPr>
                <w:rFonts w:ascii="Times New Roman" w:hAnsi="Times New Roman" w:cs="Times New Roman"/>
              </w:rPr>
              <w:t>0.0%</w:t>
            </w:r>
          </w:p>
        </w:tc>
        <w:tc>
          <w:tcPr>
            <w:tcW w:w="1929" w:type="dxa"/>
            <w:noWrap/>
            <w:hideMark/>
          </w:tcPr>
          <w:p w:rsidR="009F60B1" w:rsidRPr="0047488E" w:rsidP="00CB1C05" w14:paraId="4CE881D3" w14:textId="77777777">
            <w:pPr>
              <w:pStyle w:val="RTableTextAbt"/>
              <w:rPr>
                <w:rFonts w:ascii="Times New Roman" w:hAnsi="Times New Roman" w:cs="Times New Roman"/>
              </w:rPr>
            </w:pPr>
            <w:r w:rsidRPr="0047488E">
              <w:rPr>
                <w:rFonts w:ascii="Times New Roman" w:hAnsi="Times New Roman" w:cs="Times New Roman"/>
              </w:rPr>
              <w:t>0.0%</w:t>
            </w:r>
          </w:p>
        </w:tc>
        <w:tc>
          <w:tcPr>
            <w:tcW w:w="1597" w:type="dxa"/>
            <w:noWrap/>
            <w:hideMark/>
          </w:tcPr>
          <w:p w:rsidR="009F60B1" w:rsidRPr="0047488E" w:rsidP="00CB1C05" w14:paraId="0EC949CE" w14:textId="77777777">
            <w:pPr>
              <w:pStyle w:val="RTableTextAbt"/>
              <w:rPr>
                <w:rFonts w:ascii="Times New Roman" w:hAnsi="Times New Roman" w:cs="Times New Roman"/>
              </w:rPr>
            </w:pPr>
            <w:r w:rsidRPr="0047488E">
              <w:rPr>
                <w:rFonts w:ascii="Times New Roman" w:hAnsi="Times New Roman" w:cs="Times New Roman"/>
              </w:rPr>
              <w:t>0.0%</w:t>
            </w:r>
          </w:p>
        </w:tc>
      </w:tr>
      <w:tr w14:paraId="3CFDD035" w14:textId="77777777" w:rsidTr="003222EC">
        <w:tblPrEx>
          <w:tblW w:w="0" w:type="auto"/>
          <w:tblLook w:val="04A0"/>
        </w:tblPrEx>
        <w:trPr>
          <w:trHeight w:val="300"/>
        </w:trPr>
        <w:tc>
          <w:tcPr>
            <w:tcW w:w="2025" w:type="dxa"/>
            <w:noWrap/>
            <w:hideMark/>
          </w:tcPr>
          <w:p w:rsidR="009F60B1" w:rsidRPr="00D00A46" w:rsidP="00CB1C05" w14:paraId="22202BDD" w14:textId="77777777">
            <w:pPr>
              <w:pStyle w:val="LTableTextAbt"/>
              <w:rPr>
                <w:rFonts w:ascii="Times New Roman" w:hAnsi="Times New Roman" w:cs="Times New Roman"/>
                <w:b/>
                <w:bCs w:val="0"/>
              </w:rPr>
            </w:pPr>
            <w:r w:rsidRPr="00D00A46">
              <w:rPr>
                <w:rFonts w:ascii="Times New Roman" w:hAnsi="Times New Roman" w:cs="Times New Roman"/>
                <w:b/>
                <w:bCs w:val="0"/>
              </w:rPr>
              <w:t>Other</w:t>
            </w:r>
          </w:p>
        </w:tc>
        <w:tc>
          <w:tcPr>
            <w:tcW w:w="958" w:type="dxa"/>
            <w:noWrap/>
            <w:hideMark/>
          </w:tcPr>
          <w:p w:rsidR="009F60B1" w:rsidRPr="0047488E" w:rsidP="00CB1C05" w14:paraId="473F776E" w14:textId="77777777">
            <w:pPr>
              <w:pStyle w:val="RTableTextAbt"/>
              <w:rPr>
                <w:rFonts w:ascii="Times New Roman" w:hAnsi="Times New Roman" w:cs="Times New Roman"/>
              </w:rPr>
            </w:pPr>
            <w:r w:rsidRPr="0047488E">
              <w:rPr>
                <w:rFonts w:ascii="Times New Roman" w:hAnsi="Times New Roman" w:cs="Times New Roman"/>
              </w:rPr>
              <w:t>10.3%</w:t>
            </w:r>
          </w:p>
        </w:tc>
        <w:tc>
          <w:tcPr>
            <w:tcW w:w="922" w:type="dxa"/>
            <w:noWrap/>
            <w:hideMark/>
          </w:tcPr>
          <w:p w:rsidR="009F60B1" w:rsidRPr="0047488E" w:rsidP="00CB1C05" w14:paraId="68D58F00" w14:textId="77777777">
            <w:pPr>
              <w:pStyle w:val="RTableTextAbt"/>
              <w:rPr>
                <w:rFonts w:ascii="Times New Roman" w:hAnsi="Times New Roman" w:cs="Times New Roman"/>
              </w:rPr>
            </w:pPr>
            <w:r w:rsidRPr="0047488E">
              <w:rPr>
                <w:rFonts w:ascii="Times New Roman" w:hAnsi="Times New Roman" w:cs="Times New Roman"/>
              </w:rPr>
              <w:t>3.6%</w:t>
            </w:r>
          </w:p>
        </w:tc>
        <w:tc>
          <w:tcPr>
            <w:tcW w:w="1929" w:type="dxa"/>
            <w:noWrap/>
            <w:hideMark/>
          </w:tcPr>
          <w:p w:rsidR="009F60B1" w:rsidRPr="0047488E" w:rsidP="00CB1C05" w14:paraId="63DBDD3F" w14:textId="77777777">
            <w:pPr>
              <w:pStyle w:val="RTableTextAbt"/>
              <w:rPr>
                <w:rFonts w:ascii="Times New Roman" w:hAnsi="Times New Roman" w:cs="Times New Roman"/>
              </w:rPr>
            </w:pPr>
            <w:r w:rsidRPr="0047488E">
              <w:rPr>
                <w:rFonts w:ascii="Times New Roman" w:hAnsi="Times New Roman" w:cs="Times New Roman"/>
              </w:rPr>
              <w:t>7.9%</w:t>
            </w:r>
          </w:p>
        </w:tc>
        <w:tc>
          <w:tcPr>
            <w:tcW w:w="1929" w:type="dxa"/>
            <w:noWrap/>
            <w:hideMark/>
          </w:tcPr>
          <w:p w:rsidR="009F60B1" w:rsidRPr="0047488E" w:rsidP="00CB1C05" w14:paraId="04C3A975" w14:textId="77777777">
            <w:pPr>
              <w:pStyle w:val="RTableTextAbt"/>
              <w:rPr>
                <w:rFonts w:ascii="Times New Roman" w:hAnsi="Times New Roman" w:cs="Times New Roman"/>
              </w:rPr>
            </w:pPr>
            <w:r w:rsidRPr="0047488E">
              <w:rPr>
                <w:rFonts w:ascii="Times New Roman" w:hAnsi="Times New Roman" w:cs="Times New Roman"/>
              </w:rPr>
              <w:t>5.9%</w:t>
            </w:r>
          </w:p>
        </w:tc>
        <w:tc>
          <w:tcPr>
            <w:tcW w:w="1597" w:type="dxa"/>
            <w:noWrap/>
            <w:hideMark/>
          </w:tcPr>
          <w:p w:rsidR="009F60B1" w:rsidRPr="0047488E" w:rsidP="00CB1C05" w14:paraId="6148B2BC" w14:textId="77777777">
            <w:pPr>
              <w:pStyle w:val="RTableTextAbt"/>
              <w:rPr>
                <w:rFonts w:ascii="Times New Roman" w:hAnsi="Times New Roman" w:cs="Times New Roman"/>
              </w:rPr>
            </w:pPr>
            <w:r w:rsidRPr="0047488E">
              <w:rPr>
                <w:rFonts w:ascii="Times New Roman" w:hAnsi="Times New Roman" w:cs="Times New Roman"/>
              </w:rPr>
              <w:t>5.3%</w:t>
            </w:r>
          </w:p>
        </w:tc>
      </w:tr>
      <w:tr w14:paraId="58BCAFF0" w14:textId="77777777" w:rsidTr="003222EC">
        <w:tblPrEx>
          <w:tblW w:w="0" w:type="auto"/>
          <w:tblLook w:val="04A0"/>
        </w:tblPrEx>
        <w:trPr>
          <w:trHeight w:val="300"/>
        </w:trPr>
        <w:tc>
          <w:tcPr>
            <w:tcW w:w="2025" w:type="dxa"/>
            <w:noWrap/>
            <w:hideMark/>
          </w:tcPr>
          <w:p w:rsidR="009F60B1" w:rsidRPr="00D00A46" w:rsidP="00CB1C05" w14:paraId="70294908" w14:textId="77777777">
            <w:pPr>
              <w:pStyle w:val="LTableTextAbt"/>
              <w:rPr>
                <w:rFonts w:ascii="Times New Roman" w:hAnsi="Times New Roman" w:cs="Times New Roman"/>
                <w:b/>
                <w:bCs w:val="0"/>
              </w:rPr>
            </w:pPr>
            <w:r w:rsidRPr="00D00A46">
              <w:rPr>
                <w:rFonts w:ascii="Times New Roman" w:hAnsi="Times New Roman" w:cs="Times New Roman"/>
                <w:b/>
                <w:bCs w:val="0"/>
              </w:rPr>
              <w:t>Hispanic</w:t>
            </w:r>
          </w:p>
        </w:tc>
        <w:tc>
          <w:tcPr>
            <w:tcW w:w="958" w:type="dxa"/>
            <w:noWrap/>
            <w:hideMark/>
          </w:tcPr>
          <w:p w:rsidR="009F60B1" w:rsidRPr="0047488E" w:rsidP="00CB1C05" w14:paraId="7AE3B88E" w14:textId="77777777">
            <w:pPr>
              <w:pStyle w:val="RTableTextAbt"/>
              <w:rPr>
                <w:rFonts w:ascii="Times New Roman" w:hAnsi="Times New Roman" w:cs="Times New Roman"/>
              </w:rPr>
            </w:pPr>
            <w:r w:rsidRPr="0047488E">
              <w:rPr>
                <w:rFonts w:ascii="Times New Roman" w:hAnsi="Times New Roman" w:cs="Times New Roman"/>
              </w:rPr>
              <w:t>18.2%</w:t>
            </w:r>
          </w:p>
        </w:tc>
        <w:tc>
          <w:tcPr>
            <w:tcW w:w="922" w:type="dxa"/>
            <w:noWrap/>
            <w:hideMark/>
          </w:tcPr>
          <w:p w:rsidR="009F60B1" w:rsidRPr="0047488E" w:rsidP="00CB1C05" w14:paraId="0D2C1B25" w14:textId="77777777">
            <w:pPr>
              <w:pStyle w:val="RTableTextAbt"/>
              <w:rPr>
                <w:rFonts w:ascii="Times New Roman" w:hAnsi="Times New Roman" w:cs="Times New Roman"/>
              </w:rPr>
            </w:pPr>
            <w:r w:rsidRPr="0047488E">
              <w:rPr>
                <w:rFonts w:ascii="Times New Roman" w:hAnsi="Times New Roman" w:cs="Times New Roman"/>
              </w:rPr>
              <w:t>2.4%</w:t>
            </w:r>
          </w:p>
        </w:tc>
        <w:tc>
          <w:tcPr>
            <w:tcW w:w="1929" w:type="dxa"/>
            <w:noWrap/>
            <w:hideMark/>
          </w:tcPr>
          <w:p w:rsidR="009F60B1" w:rsidRPr="0047488E" w:rsidP="00CB1C05" w14:paraId="701A2225" w14:textId="77777777">
            <w:pPr>
              <w:pStyle w:val="RTableTextAbt"/>
              <w:rPr>
                <w:rFonts w:ascii="Times New Roman" w:hAnsi="Times New Roman" w:cs="Times New Roman"/>
              </w:rPr>
            </w:pPr>
            <w:r w:rsidRPr="0047488E">
              <w:rPr>
                <w:rFonts w:ascii="Times New Roman" w:hAnsi="Times New Roman" w:cs="Times New Roman"/>
              </w:rPr>
              <w:t>19.8%</w:t>
            </w:r>
          </w:p>
        </w:tc>
        <w:tc>
          <w:tcPr>
            <w:tcW w:w="1929" w:type="dxa"/>
            <w:noWrap/>
            <w:hideMark/>
          </w:tcPr>
          <w:p w:rsidR="009F60B1" w:rsidRPr="0047488E" w:rsidP="00CB1C05" w14:paraId="359CDF20" w14:textId="77777777">
            <w:pPr>
              <w:pStyle w:val="RTableTextAbt"/>
              <w:rPr>
                <w:rFonts w:ascii="Times New Roman" w:hAnsi="Times New Roman" w:cs="Times New Roman"/>
              </w:rPr>
            </w:pPr>
            <w:r w:rsidRPr="0047488E">
              <w:rPr>
                <w:rFonts w:ascii="Times New Roman" w:hAnsi="Times New Roman" w:cs="Times New Roman"/>
              </w:rPr>
              <w:t>14.4%</w:t>
            </w:r>
          </w:p>
        </w:tc>
        <w:tc>
          <w:tcPr>
            <w:tcW w:w="1597" w:type="dxa"/>
            <w:noWrap/>
            <w:hideMark/>
          </w:tcPr>
          <w:p w:rsidR="009F60B1" w:rsidRPr="0047488E" w:rsidP="00CB1C05" w14:paraId="5E28A7DD" w14:textId="77777777">
            <w:pPr>
              <w:pStyle w:val="RTableTextAbt"/>
              <w:rPr>
                <w:rFonts w:ascii="Times New Roman" w:hAnsi="Times New Roman" w:cs="Times New Roman"/>
              </w:rPr>
            </w:pPr>
            <w:r w:rsidRPr="0047488E">
              <w:rPr>
                <w:rFonts w:ascii="Times New Roman" w:hAnsi="Times New Roman" w:cs="Times New Roman"/>
              </w:rPr>
              <w:t>13.1%</w:t>
            </w:r>
          </w:p>
        </w:tc>
      </w:tr>
      <w:tr w14:paraId="2B38F0E2" w14:textId="77777777" w:rsidTr="003222EC">
        <w:tblPrEx>
          <w:tblW w:w="0" w:type="auto"/>
          <w:tblLook w:val="04A0"/>
        </w:tblPrEx>
        <w:trPr>
          <w:trHeight w:val="300"/>
        </w:trPr>
        <w:tc>
          <w:tcPr>
            <w:tcW w:w="2025" w:type="dxa"/>
            <w:noWrap/>
            <w:hideMark/>
          </w:tcPr>
          <w:p w:rsidR="009F60B1" w:rsidRPr="00D00A46" w:rsidP="00CB1C05" w14:paraId="59B65E2E" w14:textId="77777777">
            <w:pPr>
              <w:pStyle w:val="LTableTextAbt"/>
              <w:rPr>
                <w:rFonts w:ascii="Times New Roman" w:hAnsi="Times New Roman" w:cs="Times New Roman"/>
                <w:b/>
                <w:bCs w:val="0"/>
              </w:rPr>
            </w:pPr>
            <w:r w:rsidRPr="00D00A46">
              <w:rPr>
                <w:rFonts w:ascii="Times New Roman" w:hAnsi="Times New Roman" w:cs="Times New Roman"/>
                <w:b/>
                <w:bCs w:val="0"/>
              </w:rPr>
              <w:t>2x Poverty Line</w:t>
            </w:r>
          </w:p>
        </w:tc>
        <w:tc>
          <w:tcPr>
            <w:tcW w:w="958" w:type="dxa"/>
            <w:noWrap/>
            <w:hideMark/>
          </w:tcPr>
          <w:p w:rsidR="009F60B1" w:rsidRPr="0047488E" w:rsidP="00CB1C05" w14:paraId="4447FC4D" w14:textId="77777777">
            <w:pPr>
              <w:pStyle w:val="RTableTextAbt"/>
              <w:rPr>
                <w:rFonts w:ascii="Times New Roman" w:hAnsi="Times New Roman" w:cs="Times New Roman"/>
              </w:rPr>
            </w:pPr>
            <w:r w:rsidRPr="0047488E">
              <w:rPr>
                <w:rFonts w:ascii="Times New Roman" w:hAnsi="Times New Roman" w:cs="Times New Roman"/>
              </w:rPr>
              <w:t>29.8%</w:t>
            </w:r>
          </w:p>
        </w:tc>
        <w:tc>
          <w:tcPr>
            <w:tcW w:w="922" w:type="dxa"/>
            <w:noWrap/>
            <w:hideMark/>
          </w:tcPr>
          <w:p w:rsidR="009F60B1" w:rsidRPr="0047488E" w:rsidP="00CB1C05" w14:paraId="18A6FDE7" w14:textId="77777777">
            <w:pPr>
              <w:pStyle w:val="RTableTextAbt"/>
              <w:rPr>
                <w:rFonts w:ascii="Times New Roman" w:hAnsi="Times New Roman" w:cs="Times New Roman"/>
              </w:rPr>
            </w:pPr>
            <w:r w:rsidRPr="0047488E">
              <w:rPr>
                <w:rFonts w:ascii="Times New Roman" w:hAnsi="Times New Roman" w:cs="Times New Roman"/>
              </w:rPr>
              <w:t>26.0%</w:t>
            </w:r>
          </w:p>
        </w:tc>
        <w:tc>
          <w:tcPr>
            <w:tcW w:w="1929" w:type="dxa"/>
            <w:noWrap/>
            <w:hideMark/>
          </w:tcPr>
          <w:p w:rsidR="009F60B1" w:rsidRPr="0047488E" w:rsidP="00CB1C05" w14:paraId="596737EB" w14:textId="77777777">
            <w:pPr>
              <w:pStyle w:val="RTableTextAbt"/>
              <w:rPr>
                <w:rFonts w:ascii="Times New Roman" w:hAnsi="Times New Roman" w:cs="Times New Roman"/>
              </w:rPr>
            </w:pPr>
            <w:r w:rsidRPr="0047488E">
              <w:rPr>
                <w:rFonts w:ascii="Times New Roman" w:hAnsi="Times New Roman" w:cs="Times New Roman"/>
              </w:rPr>
              <w:t>29.7%</w:t>
            </w:r>
          </w:p>
        </w:tc>
        <w:tc>
          <w:tcPr>
            <w:tcW w:w="1929" w:type="dxa"/>
            <w:noWrap/>
            <w:hideMark/>
          </w:tcPr>
          <w:p w:rsidR="009F60B1" w:rsidRPr="0047488E" w:rsidP="00CB1C05" w14:paraId="67D92AA1" w14:textId="77777777">
            <w:pPr>
              <w:pStyle w:val="RTableTextAbt"/>
              <w:rPr>
                <w:rFonts w:ascii="Times New Roman" w:hAnsi="Times New Roman" w:cs="Times New Roman"/>
              </w:rPr>
            </w:pPr>
            <w:r w:rsidRPr="0047488E">
              <w:rPr>
                <w:rFonts w:ascii="Times New Roman" w:hAnsi="Times New Roman" w:cs="Times New Roman"/>
              </w:rPr>
              <w:t>26.9%</w:t>
            </w:r>
          </w:p>
        </w:tc>
        <w:tc>
          <w:tcPr>
            <w:tcW w:w="1597" w:type="dxa"/>
            <w:noWrap/>
            <w:hideMark/>
          </w:tcPr>
          <w:p w:rsidR="009F60B1" w:rsidRPr="0047488E" w:rsidP="00CB1C05" w14:paraId="114550C9" w14:textId="77777777">
            <w:pPr>
              <w:pStyle w:val="RTableTextAbt"/>
              <w:rPr>
                <w:rFonts w:ascii="Times New Roman" w:hAnsi="Times New Roman" w:cs="Times New Roman"/>
              </w:rPr>
            </w:pPr>
            <w:r w:rsidRPr="0047488E">
              <w:rPr>
                <w:rFonts w:ascii="Times New Roman" w:hAnsi="Times New Roman" w:cs="Times New Roman"/>
              </w:rPr>
              <w:t>23.4%</w:t>
            </w:r>
          </w:p>
        </w:tc>
      </w:tr>
      <w:tr w14:paraId="55C1A40F" w14:textId="77777777" w:rsidTr="003222EC">
        <w:tblPrEx>
          <w:tblW w:w="0" w:type="auto"/>
          <w:tblLook w:val="04A0"/>
        </w:tblPrEx>
        <w:trPr>
          <w:trHeight w:val="300"/>
        </w:trPr>
        <w:tc>
          <w:tcPr>
            <w:tcW w:w="2025" w:type="dxa"/>
            <w:noWrap/>
            <w:hideMark/>
          </w:tcPr>
          <w:p w:rsidR="009F60B1" w:rsidRPr="00D00A46" w:rsidP="00CB1C05" w14:paraId="427DDAFA" w14:textId="77777777">
            <w:pPr>
              <w:pStyle w:val="LTableTextAbt"/>
              <w:rPr>
                <w:rFonts w:ascii="Times New Roman" w:hAnsi="Times New Roman" w:cs="Times New Roman"/>
                <w:b/>
                <w:bCs w:val="0"/>
              </w:rPr>
            </w:pPr>
            <w:r w:rsidRPr="00D00A46">
              <w:rPr>
                <w:rFonts w:ascii="Times New Roman" w:hAnsi="Times New Roman" w:cs="Times New Roman"/>
                <w:b/>
                <w:bCs w:val="0"/>
              </w:rPr>
              <w:t>Below Poverty Line</w:t>
            </w:r>
          </w:p>
        </w:tc>
        <w:tc>
          <w:tcPr>
            <w:tcW w:w="958" w:type="dxa"/>
            <w:noWrap/>
            <w:hideMark/>
          </w:tcPr>
          <w:p w:rsidR="009F60B1" w:rsidRPr="0047488E" w:rsidP="00CB1C05" w14:paraId="71469098" w14:textId="77777777">
            <w:pPr>
              <w:pStyle w:val="RTableTextAbt"/>
              <w:rPr>
                <w:rFonts w:ascii="Times New Roman" w:hAnsi="Times New Roman" w:cs="Times New Roman"/>
              </w:rPr>
            </w:pPr>
            <w:r w:rsidRPr="0047488E">
              <w:rPr>
                <w:rFonts w:ascii="Times New Roman" w:hAnsi="Times New Roman" w:cs="Times New Roman"/>
              </w:rPr>
              <w:t>12.8%</w:t>
            </w:r>
          </w:p>
        </w:tc>
        <w:tc>
          <w:tcPr>
            <w:tcW w:w="922" w:type="dxa"/>
            <w:noWrap/>
            <w:hideMark/>
          </w:tcPr>
          <w:p w:rsidR="009F60B1" w:rsidRPr="0047488E" w:rsidP="00CB1C05" w14:paraId="3B260703" w14:textId="77777777">
            <w:pPr>
              <w:pStyle w:val="RTableTextAbt"/>
              <w:rPr>
                <w:rFonts w:ascii="Times New Roman" w:hAnsi="Times New Roman" w:cs="Times New Roman"/>
              </w:rPr>
            </w:pPr>
            <w:r w:rsidRPr="0047488E">
              <w:rPr>
                <w:rFonts w:ascii="Times New Roman" w:hAnsi="Times New Roman" w:cs="Times New Roman"/>
              </w:rPr>
              <w:t>9.6%</w:t>
            </w:r>
          </w:p>
        </w:tc>
        <w:tc>
          <w:tcPr>
            <w:tcW w:w="1929" w:type="dxa"/>
            <w:noWrap/>
            <w:hideMark/>
          </w:tcPr>
          <w:p w:rsidR="009F60B1" w:rsidRPr="0047488E" w:rsidP="00CB1C05" w14:paraId="3CE7D83B" w14:textId="77777777">
            <w:pPr>
              <w:pStyle w:val="RTableTextAbt"/>
              <w:rPr>
                <w:rFonts w:ascii="Times New Roman" w:hAnsi="Times New Roman" w:cs="Times New Roman"/>
              </w:rPr>
            </w:pPr>
            <w:r w:rsidRPr="0047488E">
              <w:rPr>
                <w:rFonts w:ascii="Times New Roman" w:hAnsi="Times New Roman" w:cs="Times New Roman"/>
              </w:rPr>
              <w:t>8.2%</w:t>
            </w:r>
          </w:p>
        </w:tc>
        <w:tc>
          <w:tcPr>
            <w:tcW w:w="1929" w:type="dxa"/>
            <w:noWrap/>
            <w:hideMark/>
          </w:tcPr>
          <w:p w:rsidR="009F60B1" w:rsidRPr="0047488E" w:rsidP="00CB1C05" w14:paraId="255F169E" w14:textId="77777777">
            <w:pPr>
              <w:pStyle w:val="RTableTextAbt"/>
              <w:rPr>
                <w:rFonts w:ascii="Times New Roman" w:hAnsi="Times New Roman" w:cs="Times New Roman"/>
              </w:rPr>
            </w:pPr>
            <w:r w:rsidRPr="0047488E">
              <w:rPr>
                <w:rFonts w:ascii="Times New Roman" w:hAnsi="Times New Roman" w:cs="Times New Roman"/>
              </w:rPr>
              <w:t>8.5%</w:t>
            </w:r>
          </w:p>
        </w:tc>
        <w:tc>
          <w:tcPr>
            <w:tcW w:w="1597" w:type="dxa"/>
            <w:noWrap/>
            <w:hideMark/>
          </w:tcPr>
          <w:p w:rsidR="009F60B1" w:rsidRPr="0047488E" w:rsidP="00CB1C05" w14:paraId="4BF3744E" w14:textId="77777777">
            <w:pPr>
              <w:pStyle w:val="RTableTextAbt"/>
              <w:rPr>
                <w:rFonts w:ascii="Times New Roman" w:hAnsi="Times New Roman" w:cs="Times New Roman"/>
              </w:rPr>
            </w:pPr>
            <w:r w:rsidRPr="0047488E">
              <w:rPr>
                <w:rFonts w:ascii="Times New Roman" w:hAnsi="Times New Roman" w:cs="Times New Roman"/>
              </w:rPr>
              <w:t>7.3%</w:t>
            </w:r>
          </w:p>
        </w:tc>
      </w:tr>
      <w:tr w14:paraId="566B1880" w14:textId="77777777" w:rsidTr="003222EC">
        <w:tblPrEx>
          <w:tblW w:w="0" w:type="auto"/>
          <w:tblLook w:val="04A0"/>
        </w:tblPrEx>
        <w:trPr>
          <w:trHeight w:val="300"/>
        </w:trPr>
        <w:tc>
          <w:tcPr>
            <w:tcW w:w="2025" w:type="dxa"/>
            <w:noWrap/>
            <w:hideMark/>
          </w:tcPr>
          <w:p w:rsidR="009F60B1" w:rsidRPr="00D00A46" w:rsidP="00CB1C05" w14:paraId="00BFB77C"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Total Population </w:t>
            </w:r>
          </w:p>
        </w:tc>
        <w:tc>
          <w:tcPr>
            <w:tcW w:w="958" w:type="dxa"/>
            <w:noWrap/>
            <w:hideMark/>
          </w:tcPr>
          <w:p w:rsidR="009F60B1" w:rsidRPr="0047488E" w:rsidP="00CB1C05" w14:paraId="55EEAFF7" w14:textId="77777777">
            <w:pPr>
              <w:pStyle w:val="RTableTextAbt"/>
              <w:rPr>
                <w:rFonts w:ascii="Times New Roman" w:hAnsi="Times New Roman" w:cs="Times New Roman"/>
              </w:rPr>
            </w:pPr>
          </w:p>
        </w:tc>
        <w:tc>
          <w:tcPr>
            <w:tcW w:w="922" w:type="dxa"/>
            <w:noWrap/>
            <w:hideMark/>
          </w:tcPr>
          <w:p w:rsidR="009F60B1" w:rsidRPr="0047488E" w:rsidP="00CB1C05" w14:paraId="40E17F1B" w14:textId="77777777">
            <w:pPr>
              <w:pStyle w:val="RTableTextAbt"/>
              <w:rPr>
                <w:rFonts w:ascii="Times New Roman" w:hAnsi="Times New Roman" w:cs="Times New Roman"/>
              </w:rPr>
            </w:pPr>
          </w:p>
        </w:tc>
        <w:tc>
          <w:tcPr>
            <w:tcW w:w="1929" w:type="dxa"/>
            <w:noWrap/>
            <w:hideMark/>
          </w:tcPr>
          <w:p w:rsidR="009F60B1" w:rsidRPr="0047488E" w:rsidP="00CB1C05" w14:paraId="25D61516" w14:textId="77777777">
            <w:pPr>
              <w:pStyle w:val="RTableTextAbt"/>
              <w:rPr>
                <w:rFonts w:ascii="Times New Roman" w:hAnsi="Times New Roman" w:cs="Times New Roman"/>
              </w:rPr>
            </w:pPr>
            <w:r w:rsidRPr="0047488E">
              <w:rPr>
                <w:rFonts w:ascii="Times New Roman" w:hAnsi="Times New Roman" w:cs="Times New Roman"/>
              </w:rPr>
              <w:t>5,523</w:t>
            </w:r>
          </w:p>
        </w:tc>
        <w:tc>
          <w:tcPr>
            <w:tcW w:w="1929" w:type="dxa"/>
            <w:noWrap/>
            <w:hideMark/>
          </w:tcPr>
          <w:p w:rsidR="009F60B1" w:rsidRPr="0047488E" w:rsidP="00CB1C05" w14:paraId="20F3C483" w14:textId="77777777">
            <w:pPr>
              <w:pStyle w:val="RTableTextAbt"/>
              <w:rPr>
                <w:rFonts w:ascii="Times New Roman" w:hAnsi="Times New Roman" w:cs="Times New Roman"/>
              </w:rPr>
            </w:pPr>
            <w:r w:rsidRPr="0047488E">
              <w:rPr>
                <w:rFonts w:ascii="Times New Roman" w:hAnsi="Times New Roman" w:cs="Times New Roman"/>
              </w:rPr>
              <w:t>23,470</w:t>
            </w:r>
          </w:p>
        </w:tc>
        <w:tc>
          <w:tcPr>
            <w:tcW w:w="1597" w:type="dxa"/>
            <w:noWrap/>
            <w:hideMark/>
          </w:tcPr>
          <w:p w:rsidR="009F60B1" w:rsidRPr="0047488E" w:rsidP="00CB1C05" w14:paraId="42C68F0F" w14:textId="77777777">
            <w:pPr>
              <w:pStyle w:val="RTableTextAbt"/>
              <w:rPr>
                <w:rFonts w:ascii="Times New Roman" w:hAnsi="Times New Roman" w:cs="Times New Roman"/>
              </w:rPr>
            </w:pPr>
            <w:r w:rsidRPr="0047488E">
              <w:rPr>
                <w:rFonts w:ascii="Times New Roman" w:hAnsi="Times New Roman" w:cs="Times New Roman"/>
              </w:rPr>
              <w:t>40,901</w:t>
            </w:r>
          </w:p>
        </w:tc>
      </w:tr>
      <w:tr w14:paraId="437E1FF1" w14:textId="77777777" w:rsidTr="003222EC">
        <w:tblPrEx>
          <w:tblW w:w="0" w:type="auto"/>
          <w:tblLook w:val="04A0"/>
        </w:tblPrEx>
        <w:trPr>
          <w:trHeight w:val="300"/>
        </w:trPr>
        <w:tc>
          <w:tcPr>
            <w:tcW w:w="2025" w:type="dxa"/>
            <w:noWrap/>
            <w:hideMark/>
          </w:tcPr>
          <w:p w:rsidR="009F60B1" w:rsidRPr="00D00A46" w:rsidP="00CB1C05" w14:paraId="6597CF79" w14:textId="77777777">
            <w:pPr>
              <w:pStyle w:val="LTableTextAbt"/>
              <w:rPr>
                <w:rFonts w:ascii="Times New Roman" w:hAnsi="Times New Roman" w:cs="Times New Roman"/>
                <w:b/>
                <w:bCs w:val="0"/>
              </w:rPr>
            </w:pPr>
            <w:r w:rsidRPr="00D00A46">
              <w:rPr>
                <w:rFonts w:ascii="Times New Roman" w:hAnsi="Times New Roman" w:cs="Times New Roman"/>
                <w:b/>
                <w:bCs w:val="0"/>
              </w:rPr>
              <w:t>NATA Cancer Risk</w:t>
            </w:r>
          </w:p>
        </w:tc>
        <w:tc>
          <w:tcPr>
            <w:tcW w:w="958" w:type="dxa"/>
            <w:noWrap/>
            <w:hideMark/>
          </w:tcPr>
          <w:p w:rsidR="009F60B1" w:rsidRPr="0047488E" w:rsidP="00CB1C05" w14:paraId="0BFF4128" w14:textId="77777777">
            <w:pPr>
              <w:pStyle w:val="RTableTextAbt"/>
              <w:rPr>
                <w:rFonts w:ascii="Times New Roman" w:hAnsi="Times New Roman" w:cs="Times New Roman"/>
              </w:rPr>
            </w:pPr>
            <w:r>
              <w:rPr>
                <w:rFonts w:ascii="Times New Roman" w:hAnsi="Times New Roman" w:cs="Times New Roman"/>
              </w:rPr>
              <w:t>30</w:t>
            </w:r>
          </w:p>
        </w:tc>
        <w:tc>
          <w:tcPr>
            <w:tcW w:w="922" w:type="dxa"/>
            <w:noWrap/>
            <w:hideMark/>
          </w:tcPr>
          <w:p w:rsidR="009F60B1" w:rsidRPr="0047488E" w:rsidP="00CB1C05" w14:paraId="5A735A18" w14:textId="77777777">
            <w:pPr>
              <w:pStyle w:val="RTableTextAbt"/>
              <w:rPr>
                <w:rFonts w:ascii="Times New Roman" w:hAnsi="Times New Roman" w:cs="Times New Roman"/>
              </w:rPr>
            </w:pPr>
          </w:p>
        </w:tc>
        <w:tc>
          <w:tcPr>
            <w:tcW w:w="1929" w:type="dxa"/>
            <w:noWrap/>
            <w:hideMark/>
          </w:tcPr>
          <w:p w:rsidR="009F60B1" w:rsidRPr="0047488E" w:rsidP="00CB1C05" w14:paraId="16543E43" w14:textId="77777777">
            <w:pPr>
              <w:pStyle w:val="RTableTextAbt"/>
              <w:rPr>
                <w:rFonts w:ascii="Times New Roman" w:hAnsi="Times New Roman" w:cs="Times New Roman"/>
              </w:rPr>
            </w:pPr>
            <w:r w:rsidRPr="0047488E">
              <w:rPr>
                <w:rFonts w:ascii="Times New Roman" w:hAnsi="Times New Roman" w:cs="Times New Roman"/>
              </w:rPr>
              <w:t>30</w:t>
            </w:r>
          </w:p>
        </w:tc>
        <w:tc>
          <w:tcPr>
            <w:tcW w:w="1929" w:type="dxa"/>
            <w:noWrap/>
            <w:hideMark/>
          </w:tcPr>
          <w:p w:rsidR="009F60B1" w:rsidRPr="0047488E" w:rsidP="00CB1C05" w14:paraId="38E54743" w14:textId="77777777">
            <w:pPr>
              <w:pStyle w:val="RTableTextAbt"/>
              <w:rPr>
                <w:rFonts w:ascii="Times New Roman" w:hAnsi="Times New Roman" w:cs="Times New Roman"/>
              </w:rPr>
            </w:pPr>
            <w:r w:rsidRPr="0047488E">
              <w:rPr>
                <w:rFonts w:ascii="Times New Roman" w:hAnsi="Times New Roman" w:cs="Times New Roman"/>
              </w:rPr>
              <w:t>29</w:t>
            </w:r>
          </w:p>
        </w:tc>
        <w:tc>
          <w:tcPr>
            <w:tcW w:w="1597" w:type="dxa"/>
            <w:noWrap/>
            <w:hideMark/>
          </w:tcPr>
          <w:p w:rsidR="009F60B1" w:rsidRPr="0047488E" w:rsidP="00CB1C05" w14:paraId="4EEBB4A6" w14:textId="77777777">
            <w:pPr>
              <w:pStyle w:val="RTableTextAbt"/>
              <w:rPr>
                <w:rFonts w:ascii="Times New Roman" w:hAnsi="Times New Roman" w:cs="Times New Roman"/>
              </w:rPr>
            </w:pPr>
            <w:r w:rsidRPr="0047488E">
              <w:rPr>
                <w:rFonts w:ascii="Times New Roman" w:hAnsi="Times New Roman" w:cs="Times New Roman"/>
              </w:rPr>
              <w:t>28</w:t>
            </w:r>
          </w:p>
        </w:tc>
      </w:tr>
      <w:tr w14:paraId="578E4798" w14:textId="77777777" w:rsidTr="003222EC">
        <w:tblPrEx>
          <w:tblW w:w="0" w:type="auto"/>
          <w:tblLook w:val="04A0"/>
        </w:tblPrEx>
        <w:trPr>
          <w:trHeight w:val="300"/>
        </w:trPr>
        <w:tc>
          <w:tcPr>
            <w:tcW w:w="2025" w:type="dxa"/>
            <w:noWrap/>
          </w:tcPr>
          <w:p w:rsidR="009942E3" w:rsidRPr="00D00A46" w:rsidP="00CB1C05" w14:paraId="589C4002" w14:textId="77777777">
            <w:pPr>
              <w:pStyle w:val="LTableTextAbt"/>
              <w:rPr>
                <w:b/>
                <w:bCs w:val="0"/>
              </w:rPr>
            </w:pPr>
            <w:r w:rsidRPr="00D00A46">
              <w:rPr>
                <w:rFonts w:ascii="Times New Roman" w:hAnsi="Times New Roman" w:cs="Times New Roman"/>
                <w:b/>
                <w:bCs w:val="0"/>
              </w:rPr>
              <w:t>NATA Respiratory Hazard Score</w:t>
            </w:r>
          </w:p>
        </w:tc>
        <w:tc>
          <w:tcPr>
            <w:tcW w:w="958" w:type="dxa"/>
            <w:noWrap/>
          </w:tcPr>
          <w:p w:rsidR="009942E3" w:rsidP="00CB1C05" w14:paraId="7D50764C" w14:textId="77777777">
            <w:pPr>
              <w:pStyle w:val="RTableTextAbt"/>
            </w:pPr>
            <w:r w:rsidRPr="00D41EB0">
              <w:rPr>
                <w:rFonts w:ascii="Times New Roman" w:hAnsi="Times New Roman" w:cs="Times New Roman"/>
              </w:rPr>
              <w:t>0.44</w:t>
            </w:r>
          </w:p>
        </w:tc>
        <w:tc>
          <w:tcPr>
            <w:tcW w:w="922" w:type="dxa"/>
            <w:noWrap/>
          </w:tcPr>
          <w:p w:rsidR="009942E3" w:rsidRPr="0047488E" w:rsidP="00CB1C05" w14:paraId="12D73F31" w14:textId="77777777">
            <w:pPr>
              <w:pStyle w:val="RTableTextAbt"/>
            </w:pPr>
          </w:p>
        </w:tc>
        <w:tc>
          <w:tcPr>
            <w:tcW w:w="1929" w:type="dxa"/>
            <w:noWrap/>
          </w:tcPr>
          <w:p w:rsidR="009942E3" w:rsidRPr="0047488E" w:rsidP="00CB1C05" w14:paraId="669FFEC2" w14:textId="77777777">
            <w:pPr>
              <w:pStyle w:val="RTableTextAbt"/>
            </w:pPr>
            <w:r w:rsidRPr="0047488E">
              <w:rPr>
                <w:rFonts w:ascii="Times New Roman" w:hAnsi="Times New Roman" w:cs="Times New Roman"/>
              </w:rPr>
              <w:t>0.30</w:t>
            </w:r>
          </w:p>
        </w:tc>
        <w:tc>
          <w:tcPr>
            <w:tcW w:w="1929" w:type="dxa"/>
            <w:noWrap/>
          </w:tcPr>
          <w:p w:rsidR="009942E3" w:rsidRPr="0047488E" w:rsidP="00CB1C05" w14:paraId="22FD4F04" w14:textId="77777777">
            <w:pPr>
              <w:pStyle w:val="RTableTextAbt"/>
            </w:pPr>
            <w:r w:rsidRPr="0047488E">
              <w:rPr>
                <w:rFonts w:ascii="Times New Roman" w:hAnsi="Times New Roman" w:cs="Times New Roman"/>
              </w:rPr>
              <w:t>0.31</w:t>
            </w:r>
          </w:p>
        </w:tc>
        <w:tc>
          <w:tcPr>
            <w:tcW w:w="1597" w:type="dxa"/>
            <w:noWrap/>
          </w:tcPr>
          <w:p w:rsidR="009942E3" w:rsidRPr="0047488E" w:rsidP="00CB1C05" w14:paraId="6ACD0D90" w14:textId="77777777">
            <w:pPr>
              <w:pStyle w:val="RTableTextAbt"/>
            </w:pPr>
            <w:r w:rsidRPr="0047488E">
              <w:rPr>
                <w:rFonts w:ascii="Times New Roman" w:hAnsi="Times New Roman" w:cs="Times New Roman"/>
              </w:rPr>
              <w:t>0.32</w:t>
            </w:r>
          </w:p>
        </w:tc>
      </w:tr>
    </w:tbl>
    <w:p w:rsidR="009F60B1" w:rsidP="00CB1C05" w14:paraId="085D7CD8" w14:textId="77777777"/>
    <w:p w:rsidR="009F60B1" w:rsidP="00CB1C05" w14:paraId="058B3028" w14:textId="77777777">
      <w:pPr>
        <w:pStyle w:val="BodyText"/>
      </w:pPr>
      <w:r>
        <w:t>The data in the tables above suggest that the Spirit Aerosystems facility in Wichita, KS, the Techmet Inc. facility in Glassport, PA, and the Radius Aerospace Inc. facility in Hot Springs, AR, all had median incomes well below national averages; poverty rates in communities surrounding these facilities were also higher than national averages. The Radius Aerospace Inc. facility in Hot Springs, AR</w:t>
      </w:r>
      <w:r w:rsidR="00240E70">
        <w:t>,</w:t>
      </w:r>
      <w:r>
        <w:t xml:space="preserve"> had a higher proportion of Black or African American workers than national averages, and the Spirit Aerosystems facility in Wichita, KS</w:t>
      </w:r>
      <w:r w:rsidR="00240E70">
        <w:t>,</w:t>
      </w:r>
      <w:r>
        <w:t xml:space="preserve"> had a higher proportion of individuals identifying as a race other than those listed. Communities surrounding the Fraen Machining Corp. facility in Woburn, MA, as well as the Ducommun Aerostructures Inc</w:t>
      </w:r>
      <w:r w:rsidR="00990D9B">
        <w:t>.</w:t>
      </w:r>
      <w:r>
        <w:t xml:space="preserve"> facility in Orange, CA</w:t>
      </w:r>
      <w:r w:rsidR="00240E70">
        <w:t>,</w:t>
      </w:r>
      <w:r>
        <w:t xml:space="preserve"> had higher incomes than national averages. The communities surrounding the Ducommun Aerostructures facilities had a higher proportion of Hispanic individuals than national averages. Communities surrounding the Techmet Inc</w:t>
      </w:r>
      <w:r w:rsidR="00491D1F">
        <w:t>.</w:t>
      </w:r>
      <w:r>
        <w:t xml:space="preserve"> facility in Glassport, PA</w:t>
      </w:r>
      <w:r w:rsidR="00491D1F">
        <w:t>,</w:t>
      </w:r>
      <w:r>
        <w:t xml:space="preserve"> had NATA cancer scores higher than national averages.</w:t>
      </w:r>
      <w:r w:rsidR="0049414D">
        <w:t xml:space="preserve">  NATA cancer risks were especially high in areas around the Boeing facility in Portland, OR, the Tech Met facility in Glassport, PA, and the Radius Aerospace Facility in Hot Springs, AR.</w:t>
      </w:r>
    </w:p>
    <w:p w:rsidR="009F60B1" w:rsidP="00CB1C05" w14:paraId="47C31F29" w14:textId="77777777">
      <w:pPr>
        <w:pStyle w:val="BodyText"/>
      </w:pPr>
      <w:r>
        <w:fldChar w:fldCharType="begin" w:fldLock="1"/>
      </w:r>
      <w:r>
        <w:instrText xml:space="preserve"> REF _Ref118378667 \h </w:instrText>
      </w:r>
      <w:r>
        <w:fldChar w:fldCharType="separate"/>
      </w:r>
      <w:r w:rsidRPr="00575FE0" w:rsidR="0092222B">
        <w:t xml:space="preserve">Table </w:t>
      </w:r>
      <w:r w:rsidR="0092222B">
        <w:rPr>
          <w:noProof/>
        </w:rPr>
        <w:t>10</w:t>
      </w:r>
      <w:r w:rsidR="0092222B">
        <w:noBreakHyphen/>
      </w:r>
      <w:r w:rsidR="0092222B">
        <w:rPr>
          <w:noProof/>
        </w:rPr>
        <w:t>22</w:t>
      </w:r>
      <w:r>
        <w:fldChar w:fldCharType="end"/>
      </w:r>
      <w:r>
        <w:t xml:space="preserve"> presents the density of other TRI facilities located within 1-, 3- and 5-mile distances of the seven facilities using perchloroethylene as a maskant. These facilities could contribute to aggregate environmental risks in these communities, assuming that individuals living in closer proximity are more likely to be exposed to toxic releases by these facilities. The Ducommun Aerostructures Inc facility in Orange, CA, has the greatest density of nearby facilities – eight within 1 mile, 18 within 3 miles, and 31 within 5 miles. The Fraen Machining Corp, in Woburn, MA, also had a high density of nearby facilities – ten within 1 mile, 14 within 3 miles, and 18 within 5 miles. None of the other facilities had a high density of facilities within 1, 3, or 5 miles.  Given the data above it is possible to conclude that (1) there is evidence of clustering of economic activity, and (2) to be able to assess cumulative impacts on communities it is important to understand what is being emitted</w:t>
      </w:r>
      <w:r w:rsidR="008978E8">
        <w:t xml:space="preserve"> and </w:t>
      </w:r>
      <w:r>
        <w:t>what risks these facilities pose, which may not exactly correspond with counts.</w:t>
      </w:r>
    </w:p>
    <w:p w:rsidR="009F60B1" w:rsidRPr="005A5410" w:rsidP="00CB1C05" w14:paraId="238F3D51" w14:textId="77777777"/>
    <w:tbl>
      <w:tblPr>
        <w:tblStyle w:val="TableGrid"/>
        <w:tblW w:w="0" w:type="auto"/>
        <w:tblLook w:val="04A0"/>
      </w:tblPr>
      <w:tblGrid>
        <w:gridCol w:w="5146"/>
        <w:gridCol w:w="1612"/>
        <w:gridCol w:w="864"/>
        <w:gridCol w:w="864"/>
        <w:gridCol w:w="864"/>
      </w:tblGrid>
      <w:tr w14:paraId="51E08DEF" w14:textId="77777777" w:rsidTr="00964FBD">
        <w:tblPrEx>
          <w:tblW w:w="0" w:type="auto"/>
          <w:tblLook w:val="04A0"/>
        </w:tblPrEx>
        <w:trPr>
          <w:trHeight w:val="300"/>
        </w:trPr>
        <w:tc>
          <w:tcPr>
            <w:tcW w:w="9350" w:type="dxa"/>
            <w:gridSpan w:val="5"/>
            <w:tcBorders>
              <w:top w:val="nil"/>
              <w:left w:val="nil"/>
              <w:bottom w:val="single" w:sz="4" w:space="0" w:color="auto"/>
              <w:right w:val="nil"/>
            </w:tcBorders>
            <w:shd w:val="clear" w:color="auto" w:fill="auto"/>
            <w:noWrap/>
          </w:tcPr>
          <w:p w:rsidR="00964FBD" w:rsidRPr="004D1FF1" w:rsidP="00CB1C05" w14:paraId="49300299" w14:textId="77777777">
            <w:pPr>
              <w:pStyle w:val="TableTitleA"/>
            </w:pPr>
            <w:bookmarkStart w:id="1563" w:name="_Ref118378667"/>
            <w:bookmarkStart w:id="1564" w:name="_Toc121142742"/>
            <w:bookmarkStart w:id="1565" w:name="_Toc165379768"/>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2</w:t>
            </w:r>
            <w:r w:rsidR="00BC4B5D">
              <w:rPr>
                <w:noProof/>
              </w:rPr>
              <w:fldChar w:fldCharType="end"/>
            </w:r>
            <w:bookmarkEnd w:id="1563"/>
            <w:r w:rsidRPr="00575FE0">
              <w:t xml:space="preserve">: </w:t>
            </w:r>
            <w:r w:rsidRPr="005A5410">
              <w:t xml:space="preserve">Total Number of Other TRI Facilities within 1, 3 and 5 Miles of </w:t>
            </w:r>
            <w:r>
              <w:t>Masking</w:t>
            </w:r>
            <w:r w:rsidRPr="005A5410">
              <w:t xml:space="preserve"> Facilities</w:t>
            </w:r>
            <w:bookmarkEnd w:id="1564"/>
            <w:bookmarkEnd w:id="1565"/>
          </w:p>
        </w:tc>
      </w:tr>
      <w:tr w14:paraId="19D32F7B" w14:textId="77777777" w:rsidTr="00DD48E8">
        <w:tblPrEx>
          <w:tblW w:w="0" w:type="auto"/>
          <w:tblLook w:val="04A0"/>
        </w:tblPrEx>
        <w:trPr>
          <w:trHeight w:val="300"/>
        </w:trPr>
        <w:tc>
          <w:tcPr>
            <w:tcW w:w="5146" w:type="dxa"/>
            <w:tcBorders>
              <w:top w:val="single" w:sz="4" w:space="0" w:color="auto"/>
            </w:tcBorders>
            <w:shd w:val="clear" w:color="auto" w:fill="48A9C5"/>
            <w:noWrap/>
            <w:hideMark/>
          </w:tcPr>
          <w:p w:rsidR="009F60B1" w:rsidRPr="004D1FF1" w:rsidP="00CB1C05" w14:paraId="2EB1E84F" w14:textId="77777777">
            <w:pPr>
              <w:pStyle w:val="TableSubtitle"/>
            </w:pPr>
            <w:r w:rsidRPr="004D1FF1">
              <w:t xml:space="preserve">Facility Name </w:t>
            </w:r>
          </w:p>
        </w:tc>
        <w:tc>
          <w:tcPr>
            <w:tcW w:w="1612" w:type="dxa"/>
            <w:tcBorders>
              <w:top w:val="single" w:sz="4" w:space="0" w:color="auto"/>
            </w:tcBorders>
            <w:shd w:val="clear" w:color="auto" w:fill="48A9C5"/>
            <w:noWrap/>
            <w:hideMark/>
          </w:tcPr>
          <w:p w:rsidR="009F60B1" w:rsidRPr="004D1FF1" w:rsidP="00CB1C05" w14:paraId="7A29FA69" w14:textId="77777777">
            <w:pPr>
              <w:pStyle w:val="TableSubtitle"/>
            </w:pPr>
            <w:r w:rsidRPr="004D1FF1">
              <w:t>Location</w:t>
            </w:r>
          </w:p>
        </w:tc>
        <w:tc>
          <w:tcPr>
            <w:tcW w:w="864" w:type="dxa"/>
            <w:tcBorders>
              <w:top w:val="single" w:sz="4" w:space="0" w:color="auto"/>
            </w:tcBorders>
            <w:shd w:val="clear" w:color="auto" w:fill="48A9C5"/>
            <w:noWrap/>
            <w:hideMark/>
          </w:tcPr>
          <w:p w:rsidR="009F60B1" w:rsidRPr="004D1FF1" w:rsidP="00CB1C05" w14:paraId="37787493" w14:textId="77777777">
            <w:pPr>
              <w:pStyle w:val="TableSubtitle"/>
            </w:pPr>
            <w:r w:rsidRPr="004D1FF1">
              <w:t>1-Mile</w:t>
            </w:r>
          </w:p>
        </w:tc>
        <w:tc>
          <w:tcPr>
            <w:tcW w:w="864" w:type="dxa"/>
            <w:tcBorders>
              <w:top w:val="single" w:sz="4" w:space="0" w:color="auto"/>
            </w:tcBorders>
            <w:shd w:val="clear" w:color="auto" w:fill="48A9C5"/>
            <w:noWrap/>
            <w:hideMark/>
          </w:tcPr>
          <w:p w:rsidR="009F60B1" w:rsidRPr="004D1FF1" w:rsidP="00CB1C05" w14:paraId="231CEA92" w14:textId="77777777">
            <w:pPr>
              <w:pStyle w:val="TableSubtitle"/>
            </w:pPr>
            <w:r w:rsidRPr="004D1FF1">
              <w:t>3-Mile</w:t>
            </w:r>
          </w:p>
        </w:tc>
        <w:tc>
          <w:tcPr>
            <w:tcW w:w="864" w:type="dxa"/>
            <w:tcBorders>
              <w:top w:val="single" w:sz="4" w:space="0" w:color="auto"/>
            </w:tcBorders>
            <w:shd w:val="clear" w:color="auto" w:fill="48A9C5"/>
            <w:noWrap/>
            <w:hideMark/>
          </w:tcPr>
          <w:p w:rsidR="009F60B1" w:rsidRPr="004D1FF1" w:rsidP="00CB1C05" w14:paraId="275F9B3D" w14:textId="77777777">
            <w:pPr>
              <w:pStyle w:val="TableSubtitle"/>
            </w:pPr>
            <w:r w:rsidRPr="004D1FF1">
              <w:t>5-Mile</w:t>
            </w:r>
          </w:p>
        </w:tc>
      </w:tr>
      <w:tr w14:paraId="7315D063" w14:textId="77777777" w:rsidTr="00964FBD">
        <w:tblPrEx>
          <w:tblW w:w="0" w:type="auto"/>
          <w:tblLook w:val="04A0"/>
        </w:tblPrEx>
        <w:trPr>
          <w:trHeight w:val="300"/>
        </w:trPr>
        <w:tc>
          <w:tcPr>
            <w:tcW w:w="5146" w:type="dxa"/>
            <w:noWrap/>
            <w:hideMark/>
          </w:tcPr>
          <w:p w:rsidR="009F60B1" w:rsidRPr="0047488E" w:rsidP="00CB1C05" w14:paraId="55D13DA0" w14:textId="77777777">
            <w:pPr>
              <w:pStyle w:val="LTableTextAbt"/>
              <w:rPr>
                <w:rFonts w:ascii="Times New Roman" w:hAnsi="Times New Roman" w:cs="Times New Roman"/>
              </w:rPr>
            </w:pPr>
            <w:r w:rsidRPr="0047488E">
              <w:rPr>
                <w:rFonts w:ascii="Times New Roman" w:hAnsi="Times New Roman" w:cs="Times New Roman"/>
              </w:rPr>
              <w:t>BOEING CO OF PORTLAND</w:t>
            </w:r>
          </w:p>
        </w:tc>
        <w:tc>
          <w:tcPr>
            <w:tcW w:w="1612" w:type="dxa"/>
            <w:noWrap/>
            <w:hideMark/>
          </w:tcPr>
          <w:p w:rsidR="009F60B1" w:rsidRPr="0047488E" w:rsidP="00CB1C05" w14:paraId="573608F4" w14:textId="77777777">
            <w:pPr>
              <w:pStyle w:val="LTableTextAbt"/>
            </w:pPr>
            <w:r w:rsidRPr="0047488E">
              <w:t>PORTLAND,</w:t>
            </w:r>
            <w:r w:rsidR="008B4F92">
              <w:t xml:space="preserve"> </w:t>
            </w:r>
            <w:r w:rsidRPr="0047488E">
              <w:t>OR</w:t>
            </w:r>
          </w:p>
        </w:tc>
        <w:tc>
          <w:tcPr>
            <w:tcW w:w="864" w:type="dxa"/>
            <w:noWrap/>
            <w:hideMark/>
          </w:tcPr>
          <w:p w:rsidR="009F60B1" w:rsidRPr="0047488E" w:rsidP="00CB1C05" w14:paraId="4F024CB6" w14:textId="77777777">
            <w:pPr>
              <w:pStyle w:val="RTableTextAbt"/>
              <w:rPr>
                <w:rFonts w:ascii="Times New Roman" w:hAnsi="Times New Roman" w:cs="Times New Roman"/>
              </w:rPr>
            </w:pPr>
            <w:r w:rsidRPr="0047488E">
              <w:rPr>
                <w:rFonts w:ascii="Times New Roman" w:hAnsi="Times New Roman" w:cs="Times New Roman"/>
              </w:rPr>
              <w:t>1</w:t>
            </w:r>
          </w:p>
        </w:tc>
        <w:tc>
          <w:tcPr>
            <w:tcW w:w="864" w:type="dxa"/>
            <w:noWrap/>
            <w:hideMark/>
          </w:tcPr>
          <w:p w:rsidR="009F60B1" w:rsidRPr="0047488E" w:rsidP="00CB1C05" w14:paraId="2645B451" w14:textId="77777777">
            <w:pPr>
              <w:pStyle w:val="RTableTextAbt"/>
              <w:rPr>
                <w:rFonts w:ascii="Times New Roman" w:hAnsi="Times New Roman" w:cs="Times New Roman"/>
              </w:rPr>
            </w:pPr>
            <w:r w:rsidRPr="0047488E">
              <w:rPr>
                <w:rFonts w:ascii="Times New Roman" w:hAnsi="Times New Roman" w:cs="Times New Roman"/>
              </w:rPr>
              <w:t>5</w:t>
            </w:r>
          </w:p>
        </w:tc>
        <w:tc>
          <w:tcPr>
            <w:tcW w:w="864" w:type="dxa"/>
            <w:noWrap/>
            <w:hideMark/>
          </w:tcPr>
          <w:p w:rsidR="009F60B1" w:rsidRPr="0047488E" w:rsidP="00CB1C05" w14:paraId="5B2344DE" w14:textId="77777777">
            <w:pPr>
              <w:pStyle w:val="RTableTextAbt"/>
              <w:rPr>
                <w:rFonts w:ascii="Times New Roman" w:hAnsi="Times New Roman" w:cs="Times New Roman"/>
              </w:rPr>
            </w:pPr>
            <w:r w:rsidRPr="0047488E">
              <w:rPr>
                <w:rFonts w:ascii="Times New Roman" w:hAnsi="Times New Roman" w:cs="Times New Roman"/>
              </w:rPr>
              <w:t>8</w:t>
            </w:r>
          </w:p>
        </w:tc>
      </w:tr>
      <w:tr w14:paraId="31E7D0DE" w14:textId="77777777" w:rsidTr="00964FBD">
        <w:tblPrEx>
          <w:tblW w:w="0" w:type="auto"/>
          <w:tblLook w:val="04A0"/>
        </w:tblPrEx>
        <w:trPr>
          <w:trHeight w:val="300"/>
        </w:trPr>
        <w:tc>
          <w:tcPr>
            <w:tcW w:w="5146" w:type="dxa"/>
            <w:noWrap/>
            <w:hideMark/>
          </w:tcPr>
          <w:p w:rsidR="009F60B1" w:rsidRPr="0047488E" w:rsidP="00CB1C05" w14:paraId="26E85AB4" w14:textId="77777777">
            <w:pPr>
              <w:pStyle w:val="LTableTextAbt"/>
              <w:rPr>
                <w:rFonts w:ascii="Times New Roman" w:hAnsi="Times New Roman" w:cs="Times New Roman"/>
              </w:rPr>
            </w:pPr>
            <w:r w:rsidRPr="0047488E">
              <w:rPr>
                <w:rFonts w:ascii="Times New Roman" w:hAnsi="Times New Roman" w:cs="Times New Roman"/>
              </w:rPr>
              <w:t>DUCOMMUN AEROSTRUCTURES INC ORANGE FACILITY</w:t>
            </w:r>
          </w:p>
        </w:tc>
        <w:tc>
          <w:tcPr>
            <w:tcW w:w="1612" w:type="dxa"/>
            <w:noWrap/>
            <w:hideMark/>
          </w:tcPr>
          <w:p w:rsidR="009F60B1" w:rsidRPr="0047488E" w:rsidP="00CB1C05" w14:paraId="3AEC853B" w14:textId="77777777">
            <w:pPr>
              <w:pStyle w:val="LTableTextAbt"/>
            </w:pPr>
            <w:r w:rsidRPr="0047488E">
              <w:t>ORANGE,</w:t>
            </w:r>
            <w:r w:rsidR="008B4F92">
              <w:t xml:space="preserve"> </w:t>
            </w:r>
            <w:r w:rsidRPr="0047488E">
              <w:t>CA</w:t>
            </w:r>
          </w:p>
        </w:tc>
        <w:tc>
          <w:tcPr>
            <w:tcW w:w="864" w:type="dxa"/>
            <w:noWrap/>
            <w:hideMark/>
          </w:tcPr>
          <w:p w:rsidR="009F60B1" w:rsidRPr="0047488E" w:rsidP="00CB1C05" w14:paraId="1EBFFA1C" w14:textId="77777777">
            <w:pPr>
              <w:pStyle w:val="RTableTextAbt"/>
              <w:rPr>
                <w:rFonts w:ascii="Times New Roman" w:hAnsi="Times New Roman" w:cs="Times New Roman"/>
              </w:rPr>
            </w:pPr>
            <w:r w:rsidRPr="0047488E">
              <w:rPr>
                <w:rFonts w:ascii="Times New Roman" w:hAnsi="Times New Roman" w:cs="Times New Roman"/>
              </w:rPr>
              <w:t>8</w:t>
            </w:r>
          </w:p>
        </w:tc>
        <w:tc>
          <w:tcPr>
            <w:tcW w:w="864" w:type="dxa"/>
            <w:noWrap/>
            <w:hideMark/>
          </w:tcPr>
          <w:p w:rsidR="009F60B1" w:rsidRPr="0047488E" w:rsidP="00CB1C05" w14:paraId="45EAB733" w14:textId="77777777">
            <w:pPr>
              <w:pStyle w:val="RTableTextAbt"/>
              <w:rPr>
                <w:rFonts w:ascii="Times New Roman" w:hAnsi="Times New Roman" w:cs="Times New Roman"/>
              </w:rPr>
            </w:pPr>
            <w:r w:rsidRPr="0047488E">
              <w:rPr>
                <w:rFonts w:ascii="Times New Roman" w:hAnsi="Times New Roman" w:cs="Times New Roman"/>
              </w:rPr>
              <w:t>18</w:t>
            </w:r>
          </w:p>
        </w:tc>
        <w:tc>
          <w:tcPr>
            <w:tcW w:w="864" w:type="dxa"/>
            <w:noWrap/>
            <w:hideMark/>
          </w:tcPr>
          <w:p w:rsidR="009F60B1" w:rsidRPr="0047488E" w:rsidP="00CB1C05" w14:paraId="5882EDC0" w14:textId="77777777">
            <w:pPr>
              <w:pStyle w:val="RTableTextAbt"/>
              <w:rPr>
                <w:rFonts w:ascii="Times New Roman" w:hAnsi="Times New Roman" w:cs="Times New Roman"/>
              </w:rPr>
            </w:pPr>
            <w:r w:rsidRPr="0047488E">
              <w:rPr>
                <w:rFonts w:ascii="Times New Roman" w:hAnsi="Times New Roman" w:cs="Times New Roman"/>
              </w:rPr>
              <w:t>31</w:t>
            </w:r>
          </w:p>
        </w:tc>
      </w:tr>
      <w:tr w14:paraId="5224F109" w14:textId="77777777" w:rsidTr="00964FBD">
        <w:tblPrEx>
          <w:tblW w:w="0" w:type="auto"/>
          <w:tblLook w:val="04A0"/>
        </w:tblPrEx>
        <w:trPr>
          <w:trHeight w:val="300"/>
        </w:trPr>
        <w:tc>
          <w:tcPr>
            <w:tcW w:w="5146" w:type="dxa"/>
            <w:noWrap/>
            <w:hideMark/>
          </w:tcPr>
          <w:p w:rsidR="009F60B1" w:rsidRPr="0047488E" w:rsidP="00CB1C05" w14:paraId="2544A0A1" w14:textId="77777777">
            <w:pPr>
              <w:pStyle w:val="LTableTextAbt"/>
              <w:rPr>
                <w:rFonts w:ascii="Times New Roman" w:hAnsi="Times New Roman" w:cs="Times New Roman"/>
              </w:rPr>
            </w:pPr>
            <w:r w:rsidRPr="0047488E">
              <w:rPr>
                <w:rFonts w:ascii="Times New Roman" w:hAnsi="Times New Roman" w:cs="Times New Roman"/>
              </w:rPr>
              <w:t>FRAEN MACHINING CORP</w:t>
            </w:r>
          </w:p>
        </w:tc>
        <w:tc>
          <w:tcPr>
            <w:tcW w:w="1612" w:type="dxa"/>
            <w:noWrap/>
            <w:hideMark/>
          </w:tcPr>
          <w:p w:rsidR="009F60B1" w:rsidRPr="0047488E" w:rsidP="00CB1C05" w14:paraId="54D2FB02" w14:textId="77777777">
            <w:pPr>
              <w:pStyle w:val="LTableTextAbt"/>
            </w:pPr>
            <w:r w:rsidRPr="0047488E">
              <w:t>WOBURN,</w:t>
            </w:r>
            <w:r w:rsidR="008B4F92">
              <w:t xml:space="preserve"> </w:t>
            </w:r>
            <w:r w:rsidRPr="0047488E">
              <w:t>MA</w:t>
            </w:r>
          </w:p>
        </w:tc>
        <w:tc>
          <w:tcPr>
            <w:tcW w:w="864" w:type="dxa"/>
            <w:noWrap/>
            <w:hideMark/>
          </w:tcPr>
          <w:p w:rsidR="009F60B1" w:rsidRPr="0047488E" w:rsidP="00CB1C05" w14:paraId="3CF4503F" w14:textId="77777777">
            <w:pPr>
              <w:pStyle w:val="RTableTextAbt"/>
              <w:rPr>
                <w:rFonts w:ascii="Times New Roman" w:hAnsi="Times New Roman" w:cs="Times New Roman"/>
              </w:rPr>
            </w:pPr>
            <w:r w:rsidRPr="0047488E">
              <w:rPr>
                <w:rFonts w:ascii="Times New Roman" w:hAnsi="Times New Roman" w:cs="Times New Roman"/>
              </w:rPr>
              <w:t>10</w:t>
            </w:r>
          </w:p>
        </w:tc>
        <w:tc>
          <w:tcPr>
            <w:tcW w:w="864" w:type="dxa"/>
            <w:noWrap/>
            <w:hideMark/>
          </w:tcPr>
          <w:p w:rsidR="009F60B1" w:rsidRPr="0047488E" w:rsidP="00CB1C05" w14:paraId="03B75689" w14:textId="77777777">
            <w:pPr>
              <w:pStyle w:val="RTableTextAbt"/>
              <w:rPr>
                <w:rFonts w:ascii="Times New Roman" w:hAnsi="Times New Roman" w:cs="Times New Roman"/>
              </w:rPr>
            </w:pPr>
            <w:r w:rsidRPr="0047488E">
              <w:rPr>
                <w:rFonts w:ascii="Times New Roman" w:hAnsi="Times New Roman" w:cs="Times New Roman"/>
              </w:rPr>
              <w:t>14</w:t>
            </w:r>
          </w:p>
        </w:tc>
        <w:tc>
          <w:tcPr>
            <w:tcW w:w="864" w:type="dxa"/>
            <w:noWrap/>
            <w:hideMark/>
          </w:tcPr>
          <w:p w:rsidR="009F60B1" w:rsidRPr="0047488E" w:rsidP="00CB1C05" w14:paraId="2B7F6A7C" w14:textId="77777777">
            <w:pPr>
              <w:pStyle w:val="RTableTextAbt"/>
              <w:rPr>
                <w:rFonts w:ascii="Times New Roman" w:hAnsi="Times New Roman" w:cs="Times New Roman"/>
              </w:rPr>
            </w:pPr>
            <w:r w:rsidRPr="0047488E">
              <w:rPr>
                <w:rFonts w:ascii="Times New Roman" w:hAnsi="Times New Roman" w:cs="Times New Roman"/>
              </w:rPr>
              <w:t>18</w:t>
            </w:r>
          </w:p>
        </w:tc>
      </w:tr>
      <w:tr w14:paraId="388BE5EE" w14:textId="77777777" w:rsidTr="00964FBD">
        <w:tblPrEx>
          <w:tblW w:w="0" w:type="auto"/>
          <w:tblLook w:val="04A0"/>
        </w:tblPrEx>
        <w:trPr>
          <w:trHeight w:val="300"/>
        </w:trPr>
        <w:tc>
          <w:tcPr>
            <w:tcW w:w="5146" w:type="dxa"/>
            <w:noWrap/>
            <w:hideMark/>
          </w:tcPr>
          <w:p w:rsidR="009F60B1" w:rsidRPr="0047488E" w:rsidP="00CB1C05" w14:paraId="6E3FC5E0" w14:textId="77777777">
            <w:pPr>
              <w:pStyle w:val="LTableTextAbt"/>
              <w:rPr>
                <w:rFonts w:ascii="Times New Roman" w:hAnsi="Times New Roman" w:cs="Times New Roman"/>
              </w:rPr>
            </w:pPr>
            <w:r w:rsidRPr="0047488E">
              <w:rPr>
                <w:rFonts w:ascii="Times New Roman" w:hAnsi="Times New Roman" w:cs="Times New Roman"/>
              </w:rPr>
              <w:t>WEATHERFORD AEROSPACE LLC</w:t>
            </w:r>
          </w:p>
        </w:tc>
        <w:tc>
          <w:tcPr>
            <w:tcW w:w="1612" w:type="dxa"/>
            <w:noWrap/>
            <w:hideMark/>
          </w:tcPr>
          <w:p w:rsidR="009F60B1" w:rsidRPr="0047488E" w:rsidP="00CB1C05" w14:paraId="1F9719E3" w14:textId="77777777">
            <w:pPr>
              <w:pStyle w:val="LTableTextAbt"/>
            </w:pPr>
            <w:r w:rsidRPr="0047488E">
              <w:t>WEATHERFORD,</w:t>
            </w:r>
            <w:r w:rsidR="008B4F92">
              <w:t xml:space="preserve"> </w:t>
            </w:r>
            <w:r w:rsidRPr="0047488E">
              <w:t>TX</w:t>
            </w:r>
          </w:p>
        </w:tc>
        <w:tc>
          <w:tcPr>
            <w:tcW w:w="864" w:type="dxa"/>
            <w:noWrap/>
            <w:hideMark/>
          </w:tcPr>
          <w:p w:rsidR="009F60B1" w:rsidRPr="0047488E" w:rsidP="00CB1C05" w14:paraId="02C8E885" w14:textId="77777777">
            <w:pPr>
              <w:pStyle w:val="RTableTextAbt"/>
              <w:rPr>
                <w:rFonts w:ascii="Times New Roman" w:hAnsi="Times New Roman" w:cs="Times New Roman"/>
              </w:rPr>
            </w:pPr>
            <w:r w:rsidRPr="0047488E">
              <w:rPr>
                <w:rFonts w:ascii="Times New Roman" w:hAnsi="Times New Roman" w:cs="Times New Roman"/>
              </w:rPr>
              <w:t>3</w:t>
            </w:r>
          </w:p>
        </w:tc>
        <w:tc>
          <w:tcPr>
            <w:tcW w:w="864" w:type="dxa"/>
            <w:noWrap/>
            <w:hideMark/>
          </w:tcPr>
          <w:p w:rsidR="009F60B1" w:rsidRPr="0047488E" w:rsidP="00CB1C05" w14:paraId="708CDBA1" w14:textId="77777777">
            <w:pPr>
              <w:pStyle w:val="RTableTextAbt"/>
              <w:rPr>
                <w:rFonts w:ascii="Times New Roman" w:hAnsi="Times New Roman" w:cs="Times New Roman"/>
              </w:rPr>
            </w:pPr>
            <w:r w:rsidRPr="0047488E">
              <w:rPr>
                <w:rFonts w:ascii="Times New Roman" w:hAnsi="Times New Roman" w:cs="Times New Roman"/>
              </w:rPr>
              <w:t>4</w:t>
            </w:r>
          </w:p>
        </w:tc>
        <w:tc>
          <w:tcPr>
            <w:tcW w:w="864" w:type="dxa"/>
            <w:noWrap/>
            <w:hideMark/>
          </w:tcPr>
          <w:p w:rsidR="009F60B1" w:rsidRPr="0047488E" w:rsidP="00CB1C05" w14:paraId="66D29ADC" w14:textId="77777777">
            <w:pPr>
              <w:pStyle w:val="RTableTextAbt"/>
              <w:rPr>
                <w:rFonts w:ascii="Times New Roman" w:hAnsi="Times New Roman" w:cs="Times New Roman"/>
              </w:rPr>
            </w:pPr>
            <w:r w:rsidRPr="0047488E">
              <w:rPr>
                <w:rFonts w:ascii="Times New Roman" w:hAnsi="Times New Roman" w:cs="Times New Roman"/>
              </w:rPr>
              <w:t>6</w:t>
            </w:r>
          </w:p>
        </w:tc>
      </w:tr>
      <w:tr w14:paraId="15CFBCAB" w14:textId="77777777" w:rsidTr="00964FBD">
        <w:tblPrEx>
          <w:tblW w:w="0" w:type="auto"/>
          <w:tblLook w:val="04A0"/>
        </w:tblPrEx>
        <w:trPr>
          <w:trHeight w:val="300"/>
        </w:trPr>
        <w:tc>
          <w:tcPr>
            <w:tcW w:w="5146" w:type="dxa"/>
            <w:noWrap/>
            <w:hideMark/>
          </w:tcPr>
          <w:p w:rsidR="009F60B1" w:rsidRPr="0047488E" w:rsidP="00CB1C05" w14:paraId="6A00A689" w14:textId="77777777">
            <w:pPr>
              <w:pStyle w:val="LTableTextAbt"/>
              <w:rPr>
                <w:rFonts w:ascii="Times New Roman" w:hAnsi="Times New Roman" w:cs="Times New Roman"/>
              </w:rPr>
            </w:pPr>
            <w:r w:rsidRPr="0047488E">
              <w:rPr>
                <w:rFonts w:ascii="Times New Roman" w:hAnsi="Times New Roman" w:cs="Times New Roman"/>
              </w:rPr>
              <w:t>TECH MET INC</w:t>
            </w:r>
          </w:p>
        </w:tc>
        <w:tc>
          <w:tcPr>
            <w:tcW w:w="1612" w:type="dxa"/>
            <w:noWrap/>
            <w:hideMark/>
          </w:tcPr>
          <w:p w:rsidR="009F60B1" w:rsidRPr="0047488E" w:rsidP="00CB1C05" w14:paraId="3601D61F" w14:textId="77777777">
            <w:pPr>
              <w:pStyle w:val="LTableTextAbt"/>
            </w:pPr>
            <w:r w:rsidRPr="0047488E">
              <w:t>GLASSPORT,</w:t>
            </w:r>
            <w:r w:rsidR="008B4F92">
              <w:t xml:space="preserve"> </w:t>
            </w:r>
            <w:r w:rsidRPr="0047488E">
              <w:t>PA</w:t>
            </w:r>
          </w:p>
        </w:tc>
        <w:tc>
          <w:tcPr>
            <w:tcW w:w="864" w:type="dxa"/>
            <w:noWrap/>
            <w:hideMark/>
          </w:tcPr>
          <w:p w:rsidR="009F60B1" w:rsidRPr="0047488E" w:rsidP="00CB1C05" w14:paraId="7F8042DE" w14:textId="77777777">
            <w:pPr>
              <w:pStyle w:val="RTableTextAbt"/>
              <w:rPr>
                <w:rFonts w:ascii="Times New Roman" w:hAnsi="Times New Roman" w:cs="Times New Roman"/>
              </w:rPr>
            </w:pPr>
            <w:r w:rsidRPr="0047488E">
              <w:rPr>
                <w:rFonts w:ascii="Times New Roman" w:hAnsi="Times New Roman" w:cs="Times New Roman"/>
              </w:rPr>
              <w:t>0</w:t>
            </w:r>
          </w:p>
        </w:tc>
        <w:tc>
          <w:tcPr>
            <w:tcW w:w="864" w:type="dxa"/>
            <w:noWrap/>
            <w:hideMark/>
          </w:tcPr>
          <w:p w:rsidR="009F60B1" w:rsidRPr="0047488E" w:rsidP="00CB1C05" w14:paraId="76923628" w14:textId="77777777">
            <w:pPr>
              <w:pStyle w:val="RTableTextAbt"/>
              <w:rPr>
                <w:rFonts w:ascii="Times New Roman" w:hAnsi="Times New Roman" w:cs="Times New Roman"/>
              </w:rPr>
            </w:pPr>
            <w:r w:rsidRPr="0047488E">
              <w:rPr>
                <w:rFonts w:ascii="Times New Roman" w:hAnsi="Times New Roman" w:cs="Times New Roman"/>
              </w:rPr>
              <w:t>4</w:t>
            </w:r>
          </w:p>
        </w:tc>
        <w:tc>
          <w:tcPr>
            <w:tcW w:w="864" w:type="dxa"/>
            <w:noWrap/>
            <w:hideMark/>
          </w:tcPr>
          <w:p w:rsidR="009F60B1" w:rsidRPr="0047488E" w:rsidP="00CB1C05" w14:paraId="623491F1" w14:textId="77777777">
            <w:pPr>
              <w:pStyle w:val="RTableTextAbt"/>
              <w:rPr>
                <w:rFonts w:ascii="Times New Roman" w:hAnsi="Times New Roman" w:cs="Times New Roman"/>
              </w:rPr>
            </w:pPr>
            <w:r w:rsidRPr="0047488E">
              <w:rPr>
                <w:rFonts w:ascii="Times New Roman" w:hAnsi="Times New Roman" w:cs="Times New Roman"/>
              </w:rPr>
              <w:t>10</w:t>
            </w:r>
          </w:p>
        </w:tc>
      </w:tr>
      <w:tr w14:paraId="60E28834" w14:textId="77777777" w:rsidTr="00964FBD">
        <w:tblPrEx>
          <w:tblW w:w="0" w:type="auto"/>
          <w:tblLook w:val="04A0"/>
        </w:tblPrEx>
        <w:trPr>
          <w:trHeight w:val="300"/>
        </w:trPr>
        <w:tc>
          <w:tcPr>
            <w:tcW w:w="5146" w:type="dxa"/>
            <w:noWrap/>
            <w:hideMark/>
          </w:tcPr>
          <w:p w:rsidR="009F60B1" w:rsidRPr="0047488E" w:rsidP="00CB1C05" w14:paraId="5D85B819" w14:textId="77777777">
            <w:pPr>
              <w:pStyle w:val="LTableTextAbt"/>
              <w:rPr>
                <w:rFonts w:ascii="Times New Roman" w:hAnsi="Times New Roman" w:cs="Times New Roman"/>
              </w:rPr>
            </w:pPr>
            <w:r w:rsidRPr="0047488E">
              <w:rPr>
                <w:rFonts w:ascii="Times New Roman" w:hAnsi="Times New Roman" w:cs="Times New Roman"/>
              </w:rPr>
              <w:t>SPIRIT AEROSYSTEMS INC</w:t>
            </w:r>
          </w:p>
        </w:tc>
        <w:tc>
          <w:tcPr>
            <w:tcW w:w="1612" w:type="dxa"/>
            <w:noWrap/>
            <w:hideMark/>
          </w:tcPr>
          <w:p w:rsidR="009F60B1" w:rsidRPr="0047488E" w:rsidP="00CB1C05" w14:paraId="6DF477F6" w14:textId="77777777">
            <w:pPr>
              <w:pStyle w:val="LTableTextAbt"/>
            </w:pPr>
            <w:r w:rsidRPr="0047488E">
              <w:t>WICHITA,</w:t>
            </w:r>
            <w:r w:rsidR="008B4F92">
              <w:t xml:space="preserve"> </w:t>
            </w:r>
            <w:r w:rsidRPr="0047488E">
              <w:t>KS</w:t>
            </w:r>
          </w:p>
        </w:tc>
        <w:tc>
          <w:tcPr>
            <w:tcW w:w="864" w:type="dxa"/>
            <w:noWrap/>
            <w:hideMark/>
          </w:tcPr>
          <w:p w:rsidR="009F60B1" w:rsidRPr="0047488E" w:rsidP="00CB1C05" w14:paraId="56AB1340" w14:textId="77777777">
            <w:pPr>
              <w:pStyle w:val="RTableTextAbt"/>
              <w:rPr>
                <w:rFonts w:ascii="Times New Roman" w:hAnsi="Times New Roman" w:cs="Times New Roman"/>
              </w:rPr>
            </w:pPr>
            <w:r w:rsidRPr="0047488E">
              <w:rPr>
                <w:rFonts w:ascii="Times New Roman" w:hAnsi="Times New Roman" w:cs="Times New Roman"/>
              </w:rPr>
              <w:t>0</w:t>
            </w:r>
          </w:p>
        </w:tc>
        <w:tc>
          <w:tcPr>
            <w:tcW w:w="864" w:type="dxa"/>
            <w:noWrap/>
            <w:hideMark/>
          </w:tcPr>
          <w:p w:rsidR="009F60B1" w:rsidRPr="0047488E" w:rsidP="00CB1C05" w14:paraId="7C0E53E4" w14:textId="77777777">
            <w:pPr>
              <w:pStyle w:val="RTableTextAbt"/>
              <w:rPr>
                <w:rFonts w:ascii="Times New Roman" w:hAnsi="Times New Roman" w:cs="Times New Roman"/>
              </w:rPr>
            </w:pPr>
            <w:r w:rsidRPr="0047488E">
              <w:rPr>
                <w:rFonts w:ascii="Times New Roman" w:hAnsi="Times New Roman" w:cs="Times New Roman"/>
              </w:rPr>
              <w:t>3</w:t>
            </w:r>
          </w:p>
        </w:tc>
        <w:tc>
          <w:tcPr>
            <w:tcW w:w="864" w:type="dxa"/>
            <w:noWrap/>
            <w:hideMark/>
          </w:tcPr>
          <w:p w:rsidR="009F60B1" w:rsidRPr="0047488E" w:rsidP="00CB1C05" w14:paraId="4CB54345" w14:textId="77777777">
            <w:pPr>
              <w:pStyle w:val="RTableTextAbt"/>
              <w:rPr>
                <w:rFonts w:ascii="Times New Roman" w:hAnsi="Times New Roman" w:cs="Times New Roman"/>
              </w:rPr>
            </w:pPr>
            <w:r w:rsidRPr="0047488E">
              <w:rPr>
                <w:rFonts w:ascii="Times New Roman" w:hAnsi="Times New Roman" w:cs="Times New Roman"/>
              </w:rPr>
              <w:t>4</w:t>
            </w:r>
          </w:p>
        </w:tc>
      </w:tr>
      <w:tr w14:paraId="1B861EBA" w14:textId="77777777" w:rsidTr="00964FBD">
        <w:tblPrEx>
          <w:tblW w:w="0" w:type="auto"/>
          <w:tblLook w:val="04A0"/>
        </w:tblPrEx>
        <w:trPr>
          <w:trHeight w:val="300"/>
        </w:trPr>
        <w:tc>
          <w:tcPr>
            <w:tcW w:w="5146" w:type="dxa"/>
            <w:noWrap/>
            <w:hideMark/>
          </w:tcPr>
          <w:p w:rsidR="009F60B1" w:rsidRPr="0047488E" w:rsidP="00CB1C05" w14:paraId="6D90206F" w14:textId="77777777">
            <w:pPr>
              <w:pStyle w:val="LTableTextAbt"/>
              <w:rPr>
                <w:rFonts w:ascii="Times New Roman" w:hAnsi="Times New Roman" w:cs="Times New Roman"/>
              </w:rPr>
            </w:pPr>
            <w:r w:rsidRPr="0047488E">
              <w:rPr>
                <w:rFonts w:ascii="Times New Roman" w:hAnsi="Times New Roman" w:cs="Times New Roman"/>
              </w:rPr>
              <w:t>RADIUS AEROSPACE INC DBA RADIUS AEROSPACE-HOT SPRINGS</w:t>
            </w:r>
          </w:p>
        </w:tc>
        <w:tc>
          <w:tcPr>
            <w:tcW w:w="1612" w:type="dxa"/>
            <w:noWrap/>
            <w:hideMark/>
          </w:tcPr>
          <w:p w:rsidR="009F60B1" w:rsidRPr="0047488E" w:rsidP="00CB1C05" w14:paraId="4D393198" w14:textId="77777777">
            <w:pPr>
              <w:pStyle w:val="LTableTextAbt"/>
            </w:pPr>
            <w:r w:rsidRPr="0047488E">
              <w:t>HOT SPRINGS,</w:t>
            </w:r>
            <w:r w:rsidR="008B4F92">
              <w:t xml:space="preserve"> </w:t>
            </w:r>
            <w:r w:rsidRPr="0047488E">
              <w:t>AR</w:t>
            </w:r>
          </w:p>
        </w:tc>
        <w:tc>
          <w:tcPr>
            <w:tcW w:w="864" w:type="dxa"/>
            <w:noWrap/>
            <w:hideMark/>
          </w:tcPr>
          <w:p w:rsidR="009F60B1" w:rsidRPr="0047488E" w:rsidP="00CB1C05" w14:paraId="26306405" w14:textId="77777777">
            <w:pPr>
              <w:pStyle w:val="RTableTextAbt"/>
              <w:rPr>
                <w:rFonts w:ascii="Times New Roman" w:hAnsi="Times New Roman" w:cs="Times New Roman"/>
              </w:rPr>
            </w:pPr>
            <w:r w:rsidRPr="0047488E">
              <w:rPr>
                <w:rFonts w:ascii="Times New Roman" w:hAnsi="Times New Roman" w:cs="Times New Roman"/>
              </w:rPr>
              <w:t>0</w:t>
            </w:r>
          </w:p>
        </w:tc>
        <w:tc>
          <w:tcPr>
            <w:tcW w:w="864" w:type="dxa"/>
            <w:noWrap/>
            <w:hideMark/>
          </w:tcPr>
          <w:p w:rsidR="009F60B1" w:rsidRPr="0047488E" w:rsidP="00CB1C05" w14:paraId="2979D874" w14:textId="77777777">
            <w:pPr>
              <w:pStyle w:val="RTableTextAbt"/>
              <w:rPr>
                <w:rFonts w:ascii="Times New Roman" w:hAnsi="Times New Roman" w:cs="Times New Roman"/>
              </w:rPr>
            </w:pPr>
            <w:r w:rsidRPr="0047488E">
              <w:rPr>
                <w:rFonts w:ascii="Times New Roman" w:hAnsi="Times New Roman" w:cs="Times New Roman"/>
              </w:rPr>
              <w:t>1</w:t>
            </w:r>
          </w:p>
        </w:tc>
        <w:tc>
          <w:tcPr>
            <w:tcW w:w="864" w:type="dxa"/>
            <w:noWrap/>
            <w:hideMark/>
          </w:tcPr>
          <w:p w:rsidR="009F60B1" w:rsidRPr="0047488E" w:rsidP="00CB1C05" w14:paraId="42719C4D" w14:textId="77777777">
            <w:pPr>
              <w:pStyle w:val="RTableTextAbt"/>
              <w:rPr>
                <w:rFonts w:ascii="Times New Roman" w:hAnsi="Times New Roman" w:cs="Times New Roman"/>
              </w:rPr>
            </w:pPr>
            <w:r w:rsidRPr="0047488E">
              <w:rPr>
                <w:rFonts w:ascii="Times New Roman" w:hAnsi="Times New Roman" w:cs="Times New Roman"/>
              </w:rPr>
              <w:t>2</w:t>
            </w:r>
          </w:p>
        </w:tc>
      </w:tr>
    </w:tbl>
    <w:p w:rsidR="009F60B1" w:rsidP="00CB1C05" w14:paraId="03557681" w14:textId="77777777"/>
    <w:p w:rsidR="009F60B1" w:rsidP="00CB1C05" w14:paraId="00AFD76F" w14:textId="77777777">
      <w:pPr>
        <w:pStyle w:val="BodyText"/>
      </w:pPr>
      <w:r>
        <w:fldChar w:fldCharType="begin" w:fldLock="1"/>
      </w:r>
      <w:r>
        <w:instrText xml:space="preserve"> REF _Ref118378714 \h </w:instrText>
      </w:r>
      <w:r>
        <w:fldChar w:fldCharType="separate"/>
      </w:r>
      <w:r w:rsidRPr="00575FE0" w:rsidR="0092222B">
        <w:t xml:space="preserve">Table </w:t>
      </w:r>
      <w:r w:rsidR="0092222B">
        <w:rPr>
          <w:noProof/>
        </w:rPr>
        <w:t>10</w:t>
      </w:r>
      <w:r w:rsidR="0092222B">
        <w:noBreakHyphen/>
      </w:r>
      <w:r w:rsidR="0092222B">
        <w:rPr>
          <w:noProof/>
        </w:rPr>
        <w:t>23</w:t>
      </w:r>
      <w:r>
        <w:fldChar w:fldCharType="end"/>
      </w:r>
      <w:r w:rsidR="00D54E52">
        <w:t xml:space="preserve"> </w:t>
      </w:r>
      <w:r>
        <w:t>shows the characteristics of aircraft and parts manufacturing workers and workers in the general population in locations with facilities using perchloroethylene as a maskant and nationally. The table presents simple averages across all surveyed individuals in the affected PUMA</w:t>
      </w:r>
      <w:r w:rsidR="00BA180F">
        <w:t>s;</w:t>
      </w:r>
      <w:r>
        <w:rPr>
          <w:rStyle w:val="FootnoteReference"/>
        </w:rPr>
        <w:footnoteReference w:id="35"/>
      </w:r>
      <w:r>
        <w:t xml:space="preserve"> it does not put extra weight on surveyed individuals in the two PUMAs that contain multiple facilities. The table indicates that nationally and within affected communities, workers who are Black, Hispanic, or a race other than Black or White are somewhat underrepresented in the </w:t>
      </w:r>
      <w:r w:rsidR="00A40CEF">
        <w:t>a</w:t>
      </w:r>
      <w:r>
        <w:t xml:space="preserve">ircraft and parts manufacturing industry compared to their representation in the overall workforce. Aircraft and </w:t>
      </w:r>
      <w:r w:rsidR="004267A5">
        <w:t>p</w:t>
      </w:r>
      <w:r>
        <w:t>arts manufacturing workers in communities surrounding facilities using perchloroethylene as a maskant are more likely to be White, less likely to be Black or a race other than White or Black</w:t>
      </w:r>
      <w:r w:rsidR="004267A5">
        <w:t>,</w:t>
      </w:r>
      <w:r>
        <w:t xml:space="preserve"> and have lower incomes on average than aircraft and parts workers nationally. (This table reports personal income, consistent with the focus on workers, instead of household income, as reported in the community profiles above.)  The proportion of Hispanic individuals among workers in these communities is also lower than national averages. The general population in communities with such facilities using perchloroethylene in a formulation has a lower share of Black workers and workers of a race other than White or Black, higher incomes, and lower poverty rates than the general worker population nationally. </w:t>
      </w:r>
    </w:p>
    <w:p w:rsidR="009F60B1" w:rsidRPr="005A5410" w:rsidP="00CB1C05" w14:paraId="74E86303" w14:textId="77777777"/>
    <w:tbl>
      <w:tblPr>
        <w:tblStyle w:val="TableGrid"/>
        <w:tblW w:w="0" w:type="auto"/>
        <w:tblLook w:val="04A0"/>
      </w:tblPr>
      <w:tblGrid>
        <w:gridCol w:w="2846"/>
        <w:gridCol w:w="1378"/>
        <w:gridCol w:w="1378"/>
        <w:gridCol w:w="1191"/>
        <w:gridCol w:w="1240"/>
      </w:tblGrid>
      <w:tr w14:paraId="22F3667D" w14:textId="77777777" w:rsidTr="00964FBD">
        <w:tblPrEx>
          <w:tblW w:w="0" w:type="auto"/>
          <w:tblLook w:val="04A0"/>
        </w:tblPrEx>
        <w:trPr>
          <w:trHeight w:val="315"/>
        </w:trPr>
        <w:tc>
          <w:tcPr>
            <w:tcW w:w="8033" w:type="dxa"/>
            <w:gridSpan w:val="5"/>
            <w:tcBorders>
              <w:top w:val="nil"/>
              <w:left w:val="nil"/>
              <w:bottom w:val="single" w:sz="4" w:space="0" w:color="auto"/>
              <w:right w:val="nil"/>
            </w:tcBorders>
            <w:shd w:val="clear" w:color="auto" w:fill="auto"/>
            <w:noWrap/>
          </w:tcPr>
          <w:p w:rsidR="00964FBD" w:rsidRPr="005A5410" w:rsidP="00CB1C05" w14:paraId="122B51F2" w14:textId="77777777">
            <w:pPr>
              <w:pStyle w:val="TableTitleA"/>
            </w:pPr>
            <w:bookmarkStart w:id="1566" w:name="_Ref118378714"/>
            <w:bookmarkStart w:id="1567" w:name="_Toc121142743"/>
            <w:bookmarkStart w:id="1568" w:name="_Toc165379769"/>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3</w:t>
            </w:r>
            <w:r w:rsidR="00BC4B5D">
              <w:rPr>
                <w:noProof/>
              </w:rPr>
              <w:fldChar w:fldCharType="end"/>
            </w:r>
            <w:bookmarkEnd w:id="1566"/>
            <w:r w:rsidRPr="00575FE0">
              <w:t xml:space="preserve">: </w:t>
            </w:r>
            <w:r w:rsidRPr="005A5410">
              <w:t xml:space="preserve">Characteristics of </w:t>
            </w:r>
            <w:r>
              <w:t xml:space="preserve">Aircraft </w:t>
            </w:r>
            <w:r w:rsidRPr="005A5410">
              <w:t xml:space="preserve">and </w:t>
            </w:r>
            <w:r>
              <w:t xml:space="preserve">Parts Manufacturing in </w:t>
            </w:r>
            <w:r w:rsidRPr="005A5410">
              <w:t xml:space="preserve">General Population in Areas </w:t>
            </w:r>
            <w:r w:rsidR="0018133C">
              <w:t xml:space="preserve">where </w:t>
            </w:r>
            <w:r>
              <w:t xml:space="preserve">Perchloroethylene </w:t>
            </w:r>
            <w:r w:rsidR="0018133C">
              <w:t xml:space="preserve">is Used in </w:t>
            </w:r>
            <w:r>
              <w:t>Masking Facilities</w:t>
            </w:r>
            <w:r w:rsidRPr="005A5410">
              <w:t xml:space="preserve"> and Nationally</w:t>
            </w:r>
            <w:bookmarkEnd w:id="1567"/>
            <w:bookmarkEnd w:id="1568"/>
          </w:p>
        </w:tc>
      </w:tr>
      <w:tr w14:paraId="28AE6A9E" w14:textId="77777777" w:rsidTr="000951DF">
        <w:tblPrEx>
          <w:tblW w:w="0" w:type="auto"/>
          <w:tblLook w:val="04A0"/>
        </w:tblPrEx>
        <w:trPr>
          <w:trHeight w:val="315"/>
        </w:trPr>
        <w:tc>
          <w:tcPr>
            <w:tcW w:w="2846" w:type="dxa"/>
            <w:tcBorders>
              <w:top w:val="single" w:sz="4" w:space="0" w:color="auto"/>
              <w:bottom w:val="single" w:sz="4" w:space="0" w:color="auto"/>
            </w:tcBorders>
            <w:shd w:val="clear" w:color="auto" w:fill="48A9C5"/>
            <w:noWrap/>
            <w:hideMark/>
          </w:tcPr>
          <w:p w:rsidR="009F60B1" w:rsidRPr="005A5410" w:rsidP="00CB1C05" w14:paraId="6EAF9E60" w14:textId="77777777">
            <w:pPr>
              <w:pStyle w:val="TableSubtitle"/>
            </w:pPr>
            <w:r w:rsidRPr="005A5410">
              <w:t>Demographic</w:t>
            </w:r>
          </w:p>
        </w:tc>
        <w:tc>
          <w:tcPr>
            <w:tcW w:w="1378" w:type="dxa"/>
            <w:tcBorders>
              <w:top w:val="single" w:sz="4" w:space="0" w:color="auto"/>
              <w:bottom w:val="single" w:sz="4" w:space="0" w:color="auto"/>
            </w:tcBorders>
            <w:shd w:val="clear" w:color="auto" w:fill="48A9C5"/>
            <w:noWrap/>
            <w:hideMark/>
          </w:tcPr>
          <w:p w:rsidR="009F60B1" w:rsidRPr="005A5410" w:rsidP="00CB1C05" w14:paraId="625BC854" w14:textId="77777777">
            <w:pPr>
              <w:pStyle w:val="TableSubtitle"/>
            </w:pPr>
            <w:r w:rsidRPr="005A5410">
              <w:t>Working population in affected communities + NAICS</w:t>
            </w:r>
          </w:p>
        </w:tc>
        <w:tc>
          <w:tcPr>
            <w:tcW w:w="1378" w:type="dxa"/>
            <w:tcBorders>
              <w:top w:val="single" w:sz="4" w:space="0" w:color="auto"/>
              <w:bottom w:val="single" w:sz="4" w:space="0" w:color="auto"/>
            </w:tcBorders>
            <w:shd w:val="clear" w:color="auto" w:fill="48A9C5"/>
            <w:noWrap/>
            <w:hideMark/>
          </w:tcPr>
          <w:p w:rsidR="009F60B1" w:rsidRPr="005A5410" w:rsidP="00CB1C05" w14:paraId="7621174D" w14:textId="77777777">
            <w:pPr>
              <w:pStyle w:val="TableSubtitle"/>
            </w:pPr>
            <w:r w:rsidRPr="005A5410">
              <w:t>Working population in affected communities</w:t>
            </w:r>
          </w:p>
        </w:tc>
        <w:tc>
          <w:tcPr>
            <w:tcW w:w="1191" w:type="dxa"/>
            <w:tcBorders>
              <w:top w:val="single" w:sz="4" w:space="0" w:color="auto"/>
              <w:bottom w:val="single" w:sz="4" w:space="0" w:color="auto"/>
            </w:tcBorders>
            <w:shd w:val="clear" w:color="auto" w:fill="48A9C5"/>
            <w:noWrap/>
            <w:hideMark/>
          </w:tcPr>
          <w:p w:rsidR="009F60B1" w:rsidRPr="005A5410" w:rsidP="00CB1C05" w14:paraId="6E87EE8A" w14:textId="77777777">
            <w:pPr>
              <w:pStyle w:val="TableSubtitle"/>
            </w:pPr>
            <w:r w:rsidRPr="005A5410">
              <w:t>Natl working population in NAICS</w:t>
            </w:r>
          </w:p>
        </w:tc>
        <w:tc>
          <w:tcPr>
            <w:tcW w:w="1240" w:type="dxa"/>
            <w:tcBorders>
              <w:top w:val="single" w:sz="4" w:space="0" w:color="auto"/>
              <w:bottom w:val="single" w:sz="4" w:space="0" w:color="auto"/>
            </w:tcBorders>
            <w:shd w:val="clear" w:color="auto" w:fill="48A9C5"/>
            <w:noWrap/>
            <w:hideMark/>
          </w:tcPr>
          <w:p w:rsidR="009F60B1" w:rsidRPr="005A5410" w:rsidP="00CB1C05" w14:paraId="6FD710DA" w14:textId="77777777">
            <w:pPr>
              <w:pStyle w:val="TableSubtitle"/>
            </w:pPr>
            <w:r w:rsidRPr="005A5410">
              <w:t>Natl working population</w:t>
            </w:r>
          </w:p>
        </w:tc>
      </w:tr>
      <w:tr w14:paraId="635C1596"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463CE6C5" w14:textId="77777777">
            <w:pPr>
              <w:pStyle w:val="LTableTextAbt"/>
              <w:rPr>
                <w:rFonts w:ascii="Times New Roman" w:hAnsi="Times New Roman" w:cs="Times New Roman"/>
              </w:rPr>
            </w:pPr>
            <w:r w:rsidRPr="0047488E">
              <w:rPr>
                <w:rFonts w:ascii="Times New Roman" w:hAnsi="Times New Roman" w:cs="Times New Roman"/>
              </w:rPr>
              <w:t xml:space="preserve"> White</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296DF653" w14:textId="77777777">
            <w:pPr>
              <w:pStyle w:val="RTableTextAbt"/>
              <w:rPr>
                <w:rFonts w:ascii="Times New Roman" w:hAnsi="Times New Roman" w:cs="Times New Roman"/>
              </w:rPr>
            </w:pPr>
            <w:r w:rsidRPr="0047488E">
              <w:rPr>
                <w:rFonts w:ascii="Times New Roman" w:hAnsi="Times New Roman" w:cs="Times New Roman"/>
              </w:rPr>
              <w:t>82.5%</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7A8F910F" w14:textId="77777777">
            <w:pPr>
              <w:pStyle w:val="RTableTextAbt"/>
              <w:rPr>
                <w:rFonts w:ascii="Times New Roman" w:hAnsi="Times New Roman" w:cs="Times New Roman"/>
              </w:rPr>
            </w:pPr>
            <w:r w:rsidRPr="0047488E">
              <w:rPr>
                <w:rFonts w:ascii="Times New Roman" w:hAnsi="Times New Roman" w:cs="Times New Roman"/>
              </w:rPr>
              <w:t>84.5%</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70BCF484" w14:textId="77777777">
            <w:pPr>
              <w:pStyle w:val="RTableTextAbt"/>
              <w:rPr>
                <w:rFonts w:ascii="Times New Roman" w:hAnsi="Times New Roman" w:cs="Times New Roman"/>
              </w:rPr>
            </w:pPr>
            <w:r w:rsidRPr="0047488E">
              <w:rPr>
                <w:rFonts w:ascii="Times New Roman" w:hAnsi="Times New Roman" w:cs="Times New Roman"/>
              </w:rPr>
              <w:t>79.8%</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1BFD66C3" w14:textId="77777777">
            <w:pPr>
              <w:pStyle w:val="RTableTextAbt"/>
              <w:rPr>
                <w:rFonts w:ascii="Times New Roman" w:hAnsi="Times New Roman" w:cs="Times New Roman"/>
              </w:rPr>
            </w:pPr>
            <w:r w:rsidRPr="0047488E">
              <w:rPr>
                <w:rFonts w:ascii="Times New Roman" w:hAnsi="Times New Roman" w:cs="Times New Roman"/>
              </w:rPr>
              <w:t>72.5%</w:t>
            </w:r>
          </w:p>
        </w:tc>
      </w:tr>
      <w:tr w14:paraId="34C96240"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5EB51805" w14:textId="77777777">
            <w:pPr>
              <w:pStyle w:val="LTableTextAbt"/>
              <w:rPr>
                <w:rFonts w:ascii="Times New Roman" w:hAnsi="Times New Roman" w:cs="Times New Roman"/>
              </w:rPr>
            </w:pPr>
            <w:r w:rsidRPr="0047488E">
              <w:rPr>
                <w:rFonts w:ascii="Times New Roman" w:hAnsi="Times New Roman" w:cs="Times New Roman"/>
              </w:rPr>
              <w:t xml:space="preserve"> Black or African American</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646773AC" w14:textId="77777777">
            <w:pPr>
              <w:pStyle w:val="RTableTextAbt"/>
              <w:rPr>
                <w:rFonts w:ascii="Times New Roman" w:hAnsi="Times New Roman" w:cs="Times New Roman"/>
              </w:rPr>
            </w:pPr>
            <w:r w:rsidRPr="0047488E">
              <w:rPr>
                <w:rFonts w:ascii="Times New Roman" w:hAnsi="Times New Roman" w:cs="Times New Roman"/>
              </w:rPr>
              <w:t>2.1%</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6FCD70FD" w14:textId="77777777">
            <w:pPr>
              <w:pStyle w:val="RTableTextAbt"/>
              <w:rPr>
                <w:rFonts w:ascii="Times New Roman" w:hAnsi="Times New Roman" w:cs="Times New Roman"/>
              </w:rPr>
            </w:pPr>
            <w:r w:rsidRPr="0047488E">
              <w:rPr>
                <w:rFonts w:ascii="Times New Roman" w:hAnsi="Times New Roman" w:cs="Times New Roman"/>
              </w:rPr>
              <w:t>3.8%</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37747C24" w14:textId="77777777">
            <w:pPr>
              <w:pStyle w:val="RTableTextAbt"/>
              <w:rPr>
                <w:rFonts w:ascii="Times New Roman" w:hAnsi="Times New Roman" w:cs="Times New Roman"/>
              </w:rPr>
            </w:pPr>
            <w:r w:rsidRPr="0047488E">
              <w:rPr>
                <w:rFonts w:ascii="Times New Roman" w:hAnsi="Times New Roman" w:cs="Times New Roman"/>
              </w:rPr>
              <w:t>5.1%</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0ACB5004" w14:textId="77777777">
            <w:pPr>
              <w:pStyle w:val="RTableTextAbt"/>
              <w:rPr>
                <w:rFonts w:ascii="Times New Roman" w:hAnsi="Times New Roman" w:cs="Times New Roman"/>
              </w:rPr>
            </w:pPr>
            <w:r w:rsidRPr="0047488E">
              <w:rPr>
                <w:rFonts w:ascii="Times New Roman" w:hAnsi="Times New Roman" w:cs="Times New Roman"/>
              </w:rPr>
              <w:t>12.7%</w:t>
            </w:r>
          </w:p>
        </w:tc>
      </w:tr>
      <w:tr w14:paraId="04D83EC1"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2CCAFEF4" w14:textId="77777777">
            <w:pPr>
              <w:pStyle w:val="LTableTextAbt"/>
              <w:rPr>
                <w:rFonts w:ascii="Times New Roman" w:hAnsi="Times New Roman" w:cs="Times New Roman"/>
              </w:rPr>
            </w:pPr>
            <w:r w:rsidRPr="0047488E">
              <w:rPr>
                <w:rFonts w:ascii="Times New Roman" w:hAnsi="Times New Roman" w:cs="Times New Roman"/>
              </w:rPr>
              <w:t xml:space="preserve"> Other </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02A397FB" w14:textId="77777777">
            <w:pPr>
              <w:pStyle w:val="RTableTextAbt"/>
              <w:rPr>
                <w:rFonts w:ascii="Times New Roman" w:hAnsi="Times New Roman" w:cs="Times New Roman"/>
              </w:rPr>
            </w:pPr>
            <w:r w:rsidRPr="0047488E">
              <w:rPr>
                <w:rFonts w:ascii="Times New Roman" w:hAnsi="Times New Roman" w:cs="Times New Roman"/>
              </w:rPr>
              <w:t>15.5%</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590A3AA5" w14:textId="77777777">
            <w:pPr>
              <w:pStyle w:val="RTableTextAbt"/>
              <w:rPr>
                <w:rFonts w:ascii="Times New Roman" w:hAnsi="Times New Roman" w:cs="Times New Roman"/>
              </w:rPr>
            </w:pPr>
            <w:r w:rsidRPr="0047488E">
              <w:rPr>
                <w:rFonts w:ascii="Times New Roman" w:hAnsi="Times New Roman" w:cs="Times New Roman"/>
              </w:rPr>
              <w:t>11.6%</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7878AA33" w14:textId="77777777">
            <w:pPr>
              <w:pStyle w:val="RTableTextAbt"/>
              <w:rPr>
                <w:rFonts w:ascii="Times New Roman" w:hAnsi="Times New Roman" w:cs="Times New Roman"/>
              </w:rPr>
            </w:pPr>
            <w:r w:rsidRPr="0047488E">
              <w:rPr>
                <w:rFonts w:ascii="Times New Roman" w:hAnsi="Times New Roman" w:cs="Times New Roman"/>
              </w:rPr>
              <w:t>15.0%</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48266AB3" w14:textId="77777777">
            <w:pPr>
              <w:pStyle w:val="RTableTextAbt"/>
              <w:rPr>
                <w:rFonts w:ascii="Times New Roman" w:hAnsi="Times New Roman" w:cs="Times New Roman"/>
              </w:rPr>
            </w:pPr>
            <w:r w:rsidRPr="0047488E">
              <w:rPr>
                <w:rFonts w:ascii="Times New Roman" w:hAnsi="Times New Roman" w:cs="Times New Roman"/>
              </w:rPr>
              <w:t>14.8%</w:t>
            </w:r>
          </w:p>
        </w:tc>
      </w:tr>
      <w:tr w14:paraId="7CD56CDF"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76EC30E6" w14:textId="77777777">
            <w:pPr>
              <w:pStyle w:val="LTableTextAbt"/>
              <w:rPr>
                <w:rFonts w:ascii="Times New Roman" w:hAnsi="Times New Roman" w:cs="Times New Roman"/>
              </w:rPr>
            </w:pPr>
            <w:r w:rsidRPr="0047488E">
              <w:rPr>
                <w:rFonts w:ascii="Times New Roman" w:hAnsi="Times New Roman" w:cs="Times New Roman"/>
              </w:rPr>
              <w:t xml:space="preserve"> Hispanic</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5E1CEFFF" w14:textId="77777777">
            <w:pPr>
              <w:pStyle w:val="RTableTextAbt"/>
              <w:rPr>
                <w:rFonts w:ascii="Times New Roman" w:hAnsi="Times New Roman" w:cs="Times New Roman"/>
              </w:rPr>
            </w:pPr>
            <w:r w:rsidRPr="0047488E">
              <w:rPr>
                <w:rFonts w:ascii="Times New Roman" w:hAnsi="Times New Roman" w:cs="Times New Roman"/>
              </w:rPr>
              <w:t>5.3%</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17300100" w14:textId="77777777">
            <w:pPr>
              <w:pStyle w:val="RTableTextAbt"/>
              <w:rPr>
                <w:rFonts w:ascii="Times New Roman" w:hAnsi="Times New Roman" w:cs="Times New Roman"/>
              </w:rPr>
            </w:pPr>
            <w:r w:rsidRPr="0047488E">
              <w:rPr>
                <w:rFonts w:ascii="Times New Roman" w:hAnsi="Times New Roman" w:cs="Times New Roman"/>
              </w:rPr>
              <w:t>13.2%</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27A31E0A" w14:textId="77777777">
            <w:pPr>
              <w:pStyle w:val="RTableTextAbt"/>
              <w:rPr>
                <w:rFonts w:ascii="Times New Roman" w:hAnsi="Times New Roman" w:cs="Times New Roman"/>
              </w:rPr>
            </w:pPr>
            <w:r w:rsidRPr="0047488E">
              <w:rPr>
                <w:rFonts w:ascii="Times New Roman" w:hAnsi="Times New Roman" w:cs="Times New Roman"/>
              </w:rPr>
              <w:t>11.6%</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37C43296" w14:textId="77777777">
            <w:pPr>
              <w:pStyle w:val="RTableTextAbt"/>
              <w:rPr>
                <w:rFonts w:ascii="Times New Roman" w:hAnsi="Times New Roman" w:cs="Times New Roman"/>
              </w:rPr>
            </w:pPr>
            <w:r w:rsidRPr="0047488E">
              <w:rPr>
                <w:rFonts w:ascii="Times New Roman" w:hAnsi="Times New Roman" w:cs="Times New Roman"/>
              </w:rPr>
              <w:t>18.0%</w:t>
            </w:r>
          </w:p>
        </w:tc>
      </w:tr>
      <w:tr w14:paraId="323861EE"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22BE92B0" w14:textId="77777777">
            <w:pPr>
              <w:pStyle w:val="LTableTextAbt"/>
              <w:rPr>
                <w:rFonts w:ascii="Times New Roman" w:hAnsi="Times New Roman" w:cs="Times New Roman"/>
              </w:rPr>
            </w:pPr>
            <w:r w:rsidRPr="0047488E">
              <w:rPr>
                <w:rFonts w:ascii="Times New Roman" w:hAnsi="Times New Roman" w:cs="Times New Roman"/>
              </w:rPr>
              <w:t>Average Personal Income</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040E1E2B" w14:textId="77777777">
            <w:pPr>
              <w:pStyle w:val="RTableTextAbt"/>
              <w:rPr>
                <w:rFonts w:ascii="Times New Roman" w:hAnsi="Times New Roman" w:cs="Times New Roman"/>
              </w:rPr>
            </w:pPr>
            <w:r w:rsidRPr="0047488E">
              <w:rPr>
                <w:rFonts w:ascii="Times New Roman" w:hAnsi="Times New Roman" w:cs="Times New Roman"/>
              </w:rPr>
              <w:t>$85,515</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2CA7FBE3" w14:textId="77777777">
            <w:pPr>
              <w:pStyle w:val="RTableTextAbt"/>
              <w:rPr>
                <w:rFonts w:ascii="Times New Roman" w:hAnsi="Times New Roman" w:cs="Times New Roman"/>
              </w:rPr>
            </w:pPr>
            <w:r w:rsidRPr="0047488E">
              <w:rPr>
                <w:rFonts w:ascii="Times New Roman" w:hAnsi="Times New Roman" w:cs="Times New Roman"/>
              </w:rPr>
              <w:t>$54,756</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43770A02" w14:textId="77777777">
            <w:pPr>
              <w:pStyle w:val="RTableTextAbt"/>
              <w:rPr>
                <w:rFonts w:ascii="Times New Roman" w:hAnsi="Times New Roman" w:cs="Times New Roman"/>
              </w:rPr>
            </w:pPr>
            <w:r w:rsidRPr="0047488E">
              <w:rPr>
                <w:rFonts w:ascii="Times New Roman" w:hAnsi="Times New Roman" w:cs="Times New Roman"/>
              </w:rPr>
              <w:t>$95,179</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48C7C0B3" w14:textId="77777777">
            <w:pPr>
              <w:pStyle w:val="RTableTextAbt"/>
              <w:rPr>
                <w:rFonts w:ascii="Times New Roman" w:hAnsi="Times New Roman" w:cs="Times New Roman"/>
              </w:rPr>
            </w:pPr>
            <w:r w:rsidRPr="0047488E">
              <w:rPr>
                <w:rFonts w:ascii="Times New Roman" w:hAnsi="Times New Roman" w:cs="Times New Roman"/>
              </w:rPr>
              <w:t>$41,487</w:t>
            </w:r>
          </w:p>
        </w:tc>
      </w:tr>
      <w:tr w14:paraId="314A7360"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3811A534" w14:textId="77777777">
            <w:pPr>
              <w:pStyle w:val="LTableTextAbt"/>
              <w:rPr>
                <w:rFonts w:ascii="Times New Roman" w:hAnsi="Times New Roman" w:cs="Times New Roman"/>
              </w:rPr>
            </w:pPr>
            <w:r w:rsidRPr="0047488E">
              <w:rPr>
                <w:rFonts w:ascii="Times New Roman" w:hAnsi="Times New Roman" w:cs="Times New Roman"/>
              </w:rPr>
              <w:t xml:space="preserve"> Below Poverty Line</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17FB8925" w14:textId="77777777">
            <w:pPr>
              <w:pStyle w:val="RTableTextAbt"/>
              <w:rPr>
                <w:rFonts w:ascii="Times New Roman" w:hAnsi="Times New Roman" w:cs="Times New Roman"/>
              </w:rPr>
            </w:pPr>
            <w:r w:rsidRPr="0047488E">
              <w:rPr>
                <w:rFonts w:ascii="Times New Roman" w:hAnsi="Times New Roman" w:cs="Times New Roman"/>
              </w:rPr>
              <w:t>0.8%</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27C90E55" w14:textId="77777777">
            <w:pPr>
              <w:pStyle w:val="RTableTextAbt"/>
              <w:rPr>
                <w:rFonts w:ascii="Times New Roman" w:hAnsi="Times New Roman" w:cs="Times New Roman"/>
              </w:rPr>
            </w:pPr>
            <w:r w:rsidRPr="0047488E">
              <w:rPr>
                <w:rFonts w:ascii="Times New Roman" w:hAnsi="Times New Roman" w:cs="Times New Roman"/>
              </w:rPr>
              <w:t>6.0%</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6737AE11" w14:textId="77777777">
            <w:pPr>
              <w:pStyle w:val="RTableTextAbt"/>
              <w:rPr>
                <w:rFonts w:ascii="Times New Roman" w:hAnsi="Times New Roman" w:cs="Times New Roman"/>
              </w:rPr>
            </w:pPr>
            <w:r w:rsidRPr="0047488E">
              <w:rPr>
                <w:rFonts w:ascii="Times New Roman" w:hAnsi="Times New Roman" w:cs="Times New Roman"/>
              </w:rPr>
              <w:t>1.3%</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5E1D9E30" w14:textId="77777777">
            <w:pPr>
              <w:pStyle w:val="RTableTextAbt"/>
              <w:rPr>
                <w:rFonts w:ascii="Times New Roman" w:hAnsi="Times New Roman" w:cs="Times New Roman"/>
              </w:rPr>
            </w:pPr>
            <w:r w:rsidRPr="0047488E">
              <w:rPr>
                <w:rFonts w:ascii="Times New Roman" w:hAnsi="Times New Roman" w:cs="Times New Roman"/>
              </w:rPr>
              <w:t>13.2%</w:t>
            </w:r>
          </w:p>
        </w:tc>
      </w:tr>
      <w:tr w14:paraId="5C49E395"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1038FED9" w14:textId="77777777">
            <w:pPr>
              <w:pStyle w:val="LTableTextAbt"/>
              <w:rPr>
                <w:rFonts w:ascii="Times New Roman" w:hAnsi="Times New Roman" w:cs="Times New Roman"/>
              </w:rPr>
            </w:pPr>
            <w:r w:rsidRPr="0047488E">
              <w:rPr>
                <w:rFonts w:ascii="Times New Roman" w:hAnsi="Times New Roman" w:cs="Times New Roman"/>
              </w:rPr>
              <w:t xml:space="preserve"> Below Half the Poverty Line</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75957D8E" w14:textId="77777777">
            <w:pPr>
              <w:pStyle w:val="RTableTextAbt"/>
              <w:rPr>
                <w:rFonts w:ascii="Times New Roman" w:hAnsi="Times New Roman" w:cs="Times New Roman"/>
              </w:rPr>
            </w:pPr>
            <w:r w:rsidRPr="0047488E">
              <w:rPr>
                <w:rFonts w:ascii="Times New Roman" w:hAnsi="Times New Roman" w:cs="Times New Roman"/>
              </w:rPr>
              <w:t>6.5%</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02FEAFAB" w14:textId="77777777">
            <w:pPr>
              <w:pStyle w:val="RTableTextAbt"/>
              <w:rPr>
                <w:rFonts w:ascii="Times New Roman" w:hAnsi="Times New Roman" w:cs="Times New Roman"/>
              </w:rPr>
            </w:pPr>
            <w:r w:rsidRPr="0047488E">
              <w:rPr>
                <w:rFonts w:ascii="Times New Roman" w:hAnsi="Times New Roman" w:cs="Times New Roman"/>
              </w:rPr>
              <w:t>18.1%</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7FA5E8FE" w14:textId="77777777">
            <w:pPr>
              <w:pStyle w:val="RTableTextAbt"/>
              <w:rPr>
                <w:rFonts w:ascii="Times New Roman" w:hAnsi="Times New Roman" w:cs="Times New Roman"/>
              </w:rPr>
            </w:pPr>
            <w:r w:rsidRPr="0047488E">
              <w:rPr>
                <w:rFonts w:ascii="Times New Roman" w:hAnsi="Times New Roman" w:cs="Times New Roman"/>
              </w:rPr>
              <w:t>5.4%</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1AE8491F" w14:textId="77777777">
            <w:pPr>
              <w:pStyle w:val="RTableTextAbt"/>
              <w:rPr>
                <w:rFonts w:ascii="Times New Roman" w:hAnsi="Times New Roman" w:cs="Times New Roman"/>
              </w:rPr>
            </w:pPr>
            <w:r w:rsidRPr="0047488E">
              <w:rPr>
                <w:rFonts w:ascii="Times New Roman" w:hAnsi="Times New Roman" w:cs="Times New Roman"/>
              </w:rPr>
              <w:t>30.3%</w:t>
            </w:r>
          </w:p>
        </w:tc>
      </w:tr>
      <w:tr w14:paraId="02B9ABA0" w14:textId="77777777" w:rsidTr="000951DF">
        <w:tblPrEx>
          <w:tblW w:w="0" w:type="auto"/>
          <w:tblLook w:val="04A0"/>
        </w:tblPrEx>
        <w:trPr>
          <w:trHeight w:val="315"/>
        </w:trPr>
        <w:tc>
          <w:tcPr>
            <w:tcW w:w="2846"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19ACA33F" w14:textId="77777777">
            <w:pPr>
              <w:pStyle w:val="LTableTextAbt"/>
              <w:rPr>
                <w:rFonts w:ascii="Times New Roman" w:hAnsi="Times New Roman" w:cs="Times New Roman"/>
              </w:rPr>
            </w:pPr>
            <w:r w:rsidRPr="0047488E">
              <w:rPr>
                <w:rFonts w:ascii="Times New Roman" w:hAnsi="Times New Roman" w:cs="Times New Roman"/>
              </w:rPr>
              <w:t xml:space="preserve">Number of Surveyed Individuals </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0EFF72BE" w14:textId="77777777">
            <w:pPr>
              <w:pStyle w:val="RTableTextAbt"/>
              <w:rPr>
                <w:rFonts w:ascii="Times New Roman" w:hAnsi="Times New Roman" w:cs="Times New Roman"/>
              </w:rPr>
            </w:pPr>
            <w:r w:rsidRPr="0047488E">
              <w:rPr>
                <w:rFonts w:ascii="Times New Roman" w:hAnsi="Times New Roman" w:cs="Times New Roman"/>
              </w:rPr>
              <w:t>627</w:t>
            </w:r>
          </w:p>
        </w:tc>
        <w:tc>
          <w:tcPr>
            <w:tcW w:w="1378"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78E1A81B" w14:textId="77777777">
            <w:pPr>
              <w:pStyle w:val="RTableTextAbt"/>
              <w:rPr>
                <w:rFonts w:ascii="Times New Roman" w:hAnsi="Times New Roman" w:cs="Times New Roman"/>
              </w:rPr>
            </w:pPr>
            <w:r w:rsidRPr="0047488E">
              <w:rPr>
                <w:rFonts w:ascii="Times New Roman" w:hAnsi="Times New Roman" w:cs="Times New Roman"/>
              </w:rPr>
              <w:t>16,951</w:t>
            </w:r>
          </w:p>
        </w:tc>
        <w:tc>
          <w:tcPr>
            <w:tcW w:w="1191"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03FAFFC9" w14:textId="77777777">
            <w:pPr>
              <w:pStyle w:val="RTableTextAbt"/>
              <w:rPr>
                <w:rFonts w:ascii="Times New Roman" w:hAnsi="Times New Roman" w:cs="Times New Roman"/>
              </w:rPr>
            </w:pPr>
            <w:r w:rsidRPr="0047488E">
              <w:rPr>
                <w:rFonts w:ascii="Times New Roman" w:hAnsi="Times New Roman" w:cs="Times New Roman"/>
              </w:rPr>
              <w:t>35,506</w:t>
            </w:r>
          </w:p>
        </w:tc>
        <w:tc>
          <w:tcPr>
            <w:tcW w:w="1240" w:type="dxa"/>
            <w:tcBorders>
              <w:top w:val="single" w:sz="4" w:space="0" w:color="auto"/>
              <w:left w:val="single" w:sz="4" w:space="0" w:color="auto"/>
              <w:bottom w:val="single" w:sz="4" w:space="0" w:color="auto"/>
              <w:right w:val="single" w:sz="4" w:space="0" w:color="auto"/>
            </w:tcBorders>
            <w:noWrap/>
            <w:hideMark/>
          </w:tcPr>
          <w:p w:rsidR="009F60B1" w:rsidRPr="0047488E" w:rsidP="00CB1C05" w14:paraId="4F336BC1" w14:textId="77777777">
            <w:pPr>
              <w:pStyle w:val="RTableTextAbt"/>
              <w:rPr>
                <w:rFonts w:ascii="Times New Roman" w:hAnsi="Times New Roman" w:cs="Times New Roman"/>
              </w:rPr>
            </w:pPr>
            <w:r w:rsidRPr="0047488E">
              <w:rPr>
                <w:rFonts w:ascii="Times New Roman" w:hAnsi="Times New Roman" w:cs="Times New Roman"/>
              </w:rPr>
              <w:t>7,760,637</w:t>
            </w:r>
          </w:p>
        </w:tc>
      </w:tr>
    </w:tbl>
    <w:p w:rsidR="009F60B1" w:rsidP="00CB1C05" w14:paraId="27F9CACE" w14:textId="77777777"/>
    <w:p w:rsidR="009F60B1" w:rsidP="00CB1C05" w14:paraId="34E604B9" w14:textId="77777777">
      <w:pPr>
        <w:pStyle w:val="BodyText"/>
      </w:pPr>
      <w:r>
        <w:fldChar w:fldCharType="begin" w:fldLock="1"/>
      </w:r>
      <w:r>
        <w:instrText xml:space="preserve"> REF _Ref118378750 \h </w:instrText>
      </w:r>
      <w:r>
        <w:fldChar w:fldCharType="separate"/>
      </w:r>
      <w:r w:rsidRPr="00575FE0" w:rsidR="0092222B">
        <w:t xml:space="preserve">Table </w:t>
      </w:r>
      <w:r w:rsidR="0092222B">
        <w:rPr>
          <w:noProof/>
        </w:rPr>
        <w:t>10</w:t>
      </w:r>
      <w:r w:rsidR="0092222B">
        <w:noBreakHyphen/>
      </w:r>
      <w:r w:rsidR="0092222B">
        <w:rPr>
          <w:noProof/>
        </w:rPr>
        <w:t>24</w:t>
      </w:r>
      <w:r>
        <w:fldChar w:fldCharType="end"/>
      </w:r>
      <w:r>
        <w:t xml:space="preserve"> presents characteristics of aircraft and parts manufacturing workers at the </w:t>
      </w:r>
      <w:r w:rsidR="00930D2E">
        <w:t>five</w:t>
      </w:r>
      <w:r>
        <w:t xml:space="preserve"> aircraft and parts manufacturing facilities using perchloroethylene as a maskant. Aircraft and parts manufacturing workers at the Sprit Aerosystems Inc</w:t>
      </w:r>
      <w:r w:rsidR="00FA28A5">
        <w:t>.</w:t>
      </w:r>
      <w:r>
        <w:t xml:space="preserve"> facility in Wichita, KS</w:t>
      </w:r>
      <w:r w:rsidR="00FA28A5">
        <w:t>,</w:t>
      </w:r>
      <w:r>
        <w:t xml:space="preserve"> and the Radius Aerospace Inc</w:t>
      </w:r>
      <w:r w:rsidR="00FA28A5">
        <w:t>.</w:t>
      </w:r>
      <w:r>
        <w:t xml:space="preserve"> facility in Hot Springs, AR</w:t>
      </w:r>
      <w:r w:rsidR="00FA28A5">
        <w:t>,</w:t>
      </w:r>
      <w:r>
        <w:t xml:space="preserve"> earned incomes below national industry averages. Workers at the other </w:t>
      </w:r>
      <w:r w:rsidR="00FA28A5">
        <w:t>three</w:t>
      </w:r>
      <w:r>
        <w:t xml:space="preserve"> facilities had incomes exceeding national industry averages (see </w:t>
      </w:r>
      <w:r w:rsidR="00FB37DC">
        <w:fldChar w:fldCharType="begin" w:fldLock="1"/>
      </w:r>
      <w:r w:rsidR="00FB37DC">
        <w:instrText xml:space="preserve"> REF _Ref118378714 \h </w:instrText>
      </w:r>
      <w:r w:rsidR="00FB37DC">
        <w:fldChar w:fldCharType="separate"/>
      </w:r>
      <w:r w:rsidRPr="00575FE0" w:rsidR="0092222B">
        <w:t xml:space="preserve">Table </w:t>
      </w:r>
      <w:r w:rsidR="0092222B">
        <w:rPr>
          <w:noProof/>
        </w:rPr>
        <w:t>10</w:t>
      </w:r>
      <w:r w:rsidR="0092222B">
        <w:noBreakHyphen/>
      </w:r>
      <w:r w:rsidR="0092222B">
        <w:rPr>
          <w:noProof/>
        </w:rPr>
        <w:t>23</w:t>
      </w:r>
      <w:r w:rsidR="00FB37DC">
        <w:fldChar w:fldCharType="end"/>
      </w:r>
      <w:r>
        <w:t>). Workers at the Spirit Aerosystems facility, the Radius Aerospace facility, and the Ducommun Aerostructures facility in Orange, CA</w:t>
      </w:r>
      <w:r w:rsidR="00B12416">
        <w:t>,</w:t>
      </w:r>
      <w:r>
        <w:t xml:space="preserve"> had higher representations of individuals identifying as a race other than those listed. The Ducommun Aerostructures facility also had a higher proportion of Hispanic workers than industry or national averages.  </w:t>
      </w:r>
    </w:p>
    <w:p w:rsidR="009F60B1" w:rsidP="00CB1C05" w14:paraId="77500D69" w14:textId="77777777"/>
    <w:tbl>
      <w:tblPr>
        <w:tblStyle w:val="TableGrid"/>
        <w:tblW w:w="9540" w:type="dxa"/>
        <w:tblLayout w:type="fixed"/>
        <w:tblLook w:val="04A0"/>
      </w:tblPr>
      <w:tblGrid>
        <w:gridCol w:w="1710"/>
        <w:gridCol w:w="1440"/>
        <w:gridCol w:w="900"/>
        <w:gridCol w:w="810"/>
        <w:gridCol w:w="726"/>
        <w:gridCol w:w="714"/>
        <w:gridCol w:w="900"/>
        <w:gridCol w:w="650"/>
        <w:gridCol w:w="755"/>
        <w:gridCol w:w="935"/>
      </w:tblGrid>
      <w:tr w14:paraId="34331A14" w14:textId="77777777" w:rsidTr="00D00A46">
        <w:tblPrEx>
          <w:tblW w:w="9540" w:type="dxa"/>
          <w:tblLayout w:type="fixed"/>
          <w:tblLook w:val="04A0"/>
        </w:tblPrEx>
        <w:trPr>
          <w:trHeight w:val="315"/>
        </w:trPr>
        <w:tc>
          <w:tcPr>
            <w:tcW w:w="9540" w:type="dxa"/>
            <w:gridSpan w:val="10"/>
            <w:tcBorders>
              <w:top w:val="nil"/>
              <w:left w:val="nil"/>
              <w:bottom w:val="single" w:sz="4" w:space="0" w:color="auto"/>
              <w:right w:val="nil"/>
            </w:tcBorders>
            <w:shd w:val="clear" w:color="auto" w:fill="auto"/>
            <w:noWrap/>
          </w:tcPr>
          <w:p w:rsidR="00964FBD" w:rsidRPr="004D1FF1" w:rsidP="00CB1C05" w14:paraId="551F7E0A" w14:textId="77777777">
            <w:pPr>
              <w:pStyle w:val="TableTitleA"/>
            </w:pPr>
            <w:bookmarkStart w:id="1569" w:name="_Ref118378750"/>
            <w:bookmarkStart w:id="1570" w:name="_Toc121142744"/>
            <w:bookmarkStart w:id="1571" w:name="_Toc165379770"/>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4</w:t>
            </w:r>
            <w:r w:rsidR="00BC4B5D">
              <w:rPr>
                <w:noProof/>
              </w:rPr>
              <w:fldChar w:fldCharType="end"/>
            </w:r>
            <w:bookmarkEnd w:id="1569"/>
            <w:r w:rsidRPr="00575FE0">
              <w:t xml:space="preserve">: </w:t>
            </w:r>
            <w:r w:rsidRPr="004D1FF1">
              <w:t>Demographics of Aircraft and Parts Manufacturing Workers in Areas with Perchloroethylene Using Masking Facilities</w:t>
            </w:r>
            <w:bookmarkEnd w:id="1570"/>
            <w:bookmarkEnd w:id="1571"/>
          </w:p>
        </w:tc>
      </w:tr>
      <w:tr w14:paraId="6B7616A0" w14:textId="77777777" w:rsidTr="00821A9D">
        <w:tblPrEx>
          <w:tblW w:w="9540" w:type="dxa"/>
          <w:tblLayout w:type="fixed"/>
          <w:tblLook w:val="04A0"/>
        </w:tblPrEx>
        <w:trPr>
          <w:trHeight w:val="315"/>
        </w:trPr>
        <w:tc>
          <w:tcPr>
            <w:tcW w:w="1710" w:type="dxa"/>
            <w:tcBorders>
              <w:top w:val="single" w:sz="4" w:space="0" w:color="auto"/>
            </w:tcBorders>
            <w:shd w:val="clear" w:color="auto" w:fill="48A9C5"/>
            <w:noWrap/>
            <w:tcMar>
              <w:left w:w="0" w:type="dxa"/>
              <w:right w:w="0" w:type="dxa"/>
            </w:tcMar>
            <w:hideMark/>
          </w:tcPr>
          <w:p w:rsidR="009F60B1" w:rsidRPr="004D1FF1" w:rsidP="00CB1C05" w14:paraId="277C3FF1" w14:textId="77777777">
            <w:pPr>
              <w:pStyle w:val="TableSubtitle"/>
            </w:pPr>
            <w:r w:rsidRPr="004D1FF1">
              <w:t>Facility Name</w:t>
            </w:r>
          </w:p>
        </w:tc>
        <w:tc>
          <w:tcPr>
            <w:tcW w:w="1440" w:type="dxa"/>
            <w:tcBorders>
              <w:top w:val="single" w:sz="4" w:space="0" w:color="auto"/>
            </w:tcBorders>
            <w:shd w:val="clear" w:color="auto" w:fill="48A9C5"/>
            <w:noWrap/>
            <w:tcMar>
              <w:left w:w="0" w:type="dxa"/>
              <w:right w:w="0" w:type="dxa"/>
            </w:tcMar>
            <w:hideMark/>
          </w:tcPr>
          <w:p w:rsidR="009F60B1" w:rsidRPr="004D1FF1" w:rsidP="00CB1C05" w14:paraId="64ADCFC0" w14:textId="77777777">
            <w:pPr>
              <w:pStyle w:val="TableSubtitle"/>
            </w:pPr>
            <w:r w:rsidRPr="004D1FF1">
              <w:t>Location</w:t>
            </w:r>
          </w:p>
        </w:tc>
        <w:tc>
          <w:tcPr>
            <w:tcW w:w="900" w:type="dxa"/>
            <w:tcBorders>
              <w:top w:val="single" w:sz="4" w:space="0" w:color="auto"/>
            </w:tcBorders>
            <w:shd w:val="clear" w:color="auto" w:fill="48A9C5"/>
            <w:noWrap/>
            <w:tcMar>
              <w:left w:w="0" w:type="dxa"/>
              <w:right w:w="0" w:type="dxa"/>
            </w:tcMar>
            <w:hideMark/>
          </w:tcPr>
          <w:p w:rsidR="009F60B1" w:rsidRPr="004D1FF1" w:rsidP="00CB1C05" w14:paraId="7B07D25C" w14:textId="77777777">
            <w:pPr>
              <w:pStyle w:val="TableSubtitle"/>
            </w:pPr>
            <w:r w:rsidRPr="004D1FF1">
              <w:t xml:space="preserve"> White</w:t>
            </w:r>
          </w:p>
        </w:tc>
        <w:tc>
          <w:tcPr>
            <w:tcW w:w="810" w:type="dxa"/>
            <w:tcBorders>
              <w:top w:val="single" w:sz="4" w:space="0" w:color="auto"/>
            </w:tcBorders>
            <w:shd w:val="clear" w:color="auto" w:fill="48A9C5"/>
            <w:noWrap/>
            <w:tcMar>
              <w:left w:w="0" w:type="dxa"/>
              <w:right w:w="0" w:type="dxa"/>
            </w:tcMar>
            <w:hideMark/>
          </w:tcPr>
          <w:p w:rsidR="009F60B1" w:rsidRPr="004D1FF1" w:rsidP="00CB1C05" w14:paraId="761E1CEA" w14:textId="77777777">
            <w:pPr>
              <w:pStyle w:val="TableSubtitle"/>
            </w:pPr>
            <w:r w:rsidRPr="004D1FF1">
              <w:t xml:space="preserve"> Black or African American</w:t>
            </w:r>
          </w:p>
        </w:tc>
        <w:tc>
          <w:tcPr>
            <w:tcW w:w="726" w:type="dxa"/>
            <w:tcBorders>
              <w:top w:val="single" w:sz="4" w:space="0" w:color="auto"/>
            </w:tcBorders>
            <w:shd w:val="clear" w:color="auto" w:fill="48A9C5"/>
            <w:noWrap/>
            <w:tcMar>
              <w:left w:w="0" w:type="dxa"/>
              <w:right w:w="0" w:type="dxa"/>
            </w:tcMar>
            <w:hideMark/>
          </w:tcPr>
          <w:p w:rsidR="009F60B1" w:rsidRPr="004D1FF1" w:rsidP="00CB1C05" w14:paraId="7C4822D5" w14:textId="77777777">
            <w:pPr>
              <w:pStyle w:val="TableSubtitle"/>
            </w:pPr>
            <w:r w:rsidRPr="004D1FF1">
              <w:t>Other</w:t>
            </w:r>
          </w:p>
        </w:tc>
        <w:tc>
          <w:tcPr>
            <w:tcW w:w="714" w:type="dxa"/>
            <w:tcBorders>
              <w:top w:val="single" w:sz="4" w:space="0" w:color="auto"/>
            </w:tcBorders>
            <w:shd w:val="clear" w:color="auto" w:fill="48A9C5"/>
            <w:noWrap/>
            <w:tcMar>
              <w:left w:w="0" w:type="dxa"/>
              <w:right w:w="0" w:type="dxa"/>
            </w:tcMar>
            <w:hideMark/>
          </w:tcPr>
          <w:p w:rsidR="009F60B1" w:rsidRPr="004D1FF1" w:rsidP="00CB1C05" w14:paraId="766D3FE2" w14:textId="77777777">
            <w:pPr>
              <w:pStyle w:val="TableSubtitle"/>
            </w:pPr>
            <w:r w:rsidRPr="004D1FF1">
              <w:t xml:space="preserve"> Hispanic</w:t>
            </w:r>
          </w:p>
        </w:tc>
        <w:tc>
          <w:tcPr>
            <w:tcW w:w="900" w:type="dxa"/>
            <w:tcBorders>
              <w:top w:val="single" w:sz="4" w:space="0" w:color="auto"/>
            </w:tcBorders>
            <w:shd w:val="clear" w:color="auto" w:fill="48A9C5"/>
            <w:noWrap/>
            <w:tcMar>
              <w:left w:w="0" w:type="dxa"/>
              <w:right w:w="0" w:type="dxa"/>
            </w:tcMar>
            <w:hideMark/>
          </w:tcPr>
          <w:p w:rsidR="009F60B1" w:rsidRPr="004D1FF1" w:rsidP="00CB1C05" w14:paraId="5838C0B4" w14:textId="77777777">
            <w:pPr>
              <w:pStyle w:val="TableSubtitle"/>
            </w:pPr>
            <w:r w:rsidRPr="004D1FF1">
              <w:t>Average Personal Income (2020$)</w:t>
            </w:r>
          </w:p>
        </w:tc>
        <w:tc>
          <w:tcPr>
            <w:tcW w:w="650" w:type="dxa"/>
            <w:tcBorders>
              <w:top w:val="single" w:sz="4" w:space="0" w:color="auto"/>
            </w:tcBorders>
            <w:shd w:val="clear" w:color="auto" w:fill="48A9C5"/>
            <w:noWrap/>
            <w:tcMar>
              <w:left w:w="0" w:type="dxa"/>
              <w:right w:w="0" w:type="dxa"/>
            </w:tcMar>
            <w:hideMark/>
          </w:tcPr>
          <w:p w:rsidR="009F60B1" w:rsidRPr="004D1FF1" w:rsidP="00CB1C05" w14:paraId="1445A01F" w14:textId="77777777">
            <w:pPr>
              <w:pStyle w:val="TableSubtitle"/>
            </w:pPr>
            <w:r w:rsidRPr="004D1FF1">
              <w:t xml:space="preserve"> Below Poverty Line</w:t>
            </w:r>
          </w:p>
        </w:tc>
        <w:tc>
          <w:tcPr>
            <w:tcW w:w="755" w:type="dxa"/>
            <w:tcBorders>
              <w:top w:val="single" w:sz="4" w:space="0" w:color="auto"/>
            </w:tcBorders>
            <w:shd w:val="clear" w:color="auto" w:fill="48A9C5"/>
            <w:noWrap/>
            <w:tcMar>
              <w:left w:w="0" w:type="dxa"/>
              <w:right w:w="0" w:type="dxa"/>
            </w:tcMar>
            <w:hideMark/>
          </w:tcPr>
          <w:p w:rsidR="009F60B1" w:rsidRPr="004D1FF1" w:rsidP="00CB1C05" w14:paraId="4E1C79DC" w14:textId="77777777">
            <w:pPr>
              <w:pStyle w:val="TableSubtitle"/>
            </w:pPr>
            <w:r w:rsidRPr="004D1FF1">
              <w:t xml:space="preserve"> Below</w:t>
            </w:r>
            <w:r>
              <w:t xml:space="preserve"> 2x</w:t>
            </w:r>
            <w:r w:rsidRPr="004D1FF1">
              <w:t xml:space="preserve"> Poverty Line</w:t>
            </w:r>
          </w:p>
        </w:tc>
        <w:tc>
          <w:tcPr>
            <w:tcW w:w="935" w:type="dxa"/>
            <w:tcBorders>
              <w:top w:val="single" w:sz="4" w:space="0" w:color="auto"/>
            </w:tcBorders>
            <w:shd w:val="clear" w:color="auto" w:fill="48A9C5"/>
            <w:noWrap/>
            <w:tcMar>
              <w:left w:w="0" w:type="dxa"/>
              <w:right w:w="0" w:type="dxa"/>
            </w:tcMar>
            <w:hideMark/>
          </w:tcPr>
          <w:p w:rsidR="009F60B1" w:rsidRPr="004D1FF1" w:rsidP="00CB1C05" w14:paraId="357BDA65" w14:textId="77777777">
            <w:pPr>
              <w:pStyle w:val="TableSubtitle"/>
            </w:pPr>
            <w:r w:rsidRPr="004D1FF1">
              <w:t>Number of Surveyed Individuals</w:t>
            </w:r>
          </w:p>
        </w:tc>
      </w:tr>
      <w:tr w14:paraId="64D4A102" w14:textId="77777777" w:rsidTr="00821A9D">
        <w:tblPrEx>
          <w:tblW w:w="9540" w:type="dxa"/>
          <w:tblLayout w:type="fixed"/>
          <w:tblLook w:val="04A0"/>
        </w:tblPrEx>
        <w:trPr>
          <w:trHeight w:val="300"/>
        </w:trPr>
        <w:tc>
          <w:tcPr>
            <w:tcW w:w="1710" w:type="dxa"/>
            <w:noWrap/>
            <w:hideMark/>
          </w:tcPr>
          <w:p w:rsidR="009F60B1" w:rsidRPr="0047488E" w:rsidP="00CB1C05" w14:paraId="2C4EF256" w14:textId="77777777">
            <w:pPr>
              <w:pStyle w:val="LTableTextAbt"/>
              <w:rPr>
                <w:rFonts w:ascii="Times New Roman" w:hAnsi="Times New Roman" w:cs="Times New Roman"/>
              </w:rPr>
            </w:pPr>
            <w:r w:rsidRPr="0047488E">
              <w:rPr>
                <w:rFonts w:ascii="Times New Roman" w:hAnsi="Times New Roman" w:cs="Times New Roman"/>
              </w:rPr>
              <w:t>SPIRIT AEROSYSTEMS INC</w:t>
            </w:r>
          </w:p>
        </w:tc>
        <w:tc>
          <w:tcPr>
            <w:tcW w:w="1440" w:type="dxa"/>
            <w:noWrap/>
            <w:hideMark/>
          </w:tcPr>
          <w:p w:rsidR="009F60B1" w:rsidRPr="0047488E" w:rsidP="00CB1C05" w14:paraId="6BB38A9B" w14:textId="77777777">
            <w:pPr>
              <w:pStyle w:val="LTableTextAbt"/>
              <w:rPr>
                <w:rFonts w:ascii="Times New Roman" w:hAnsi="Times New Roman" w:cs="Times New Roman"/>
              </w:rPr>
            </w:pPr>
            <w:r w:rsidRPr="0047488E">
              <w:rPr>
                <w:rFonts w:ascii="Times New Roman" w:hAnsi="Times New Roman" w:cs="Times New Roman"/>
              </w:rPr>
              <w:t>WICHITA,</w:t>
            </w:r>
            <w:r w:rsidR="00FA3FA2">
              <w:rPr>
                <w:rFonts w:ascii="Times New Roman" w:hAnsi="Times New Roman" w:cs="Times New Roman"/>
              </w:rPr>
              <w:t xml:space="preserve"> </w:t>
            </w:r>
            <w:r w:rsidRPr="0047488E">
              <w:rPr>
                <w:rFonts w:ascii="Times New Roman" w:hAnsi="Times New Roman" w:cs="Times New Roman"/>
              </w:rPr>
              <w:t>KS</w:t>
            </w:r>
          </w:p>
        </w:tc>
        <w:tc>
          <w:tcPr>
            <w:tcW w:w="900" w:type="dxa"/>
            <w:noWrap/>
            <w:hideMark/>
          </w:tcPr>
          <w:p w:rsidR="009F60B1" w:rsidRPr="0047488E" w:rsidP="00CB1C05" w14:paraId="61D95371" w14:textId="77777777">
            <w:pPr>
              <w:pStyle w:val="RTableTextAbt"/>
              <w:rPr>
                <w:rFonts w:ascii="Times New Roman" w:hAnsi="Times New Roman" w:cs="Times New Roman"/>
              </w:rPr>
            </w:pPr>
            <w:r w:rsidRPr="0047488E">
              <w:rPr>
                <w:rFonts w:ascii="Times New Roman" w:hAnsi="Times New Roman" w:cs="Times New Roman"/>
              </w:rPr>
              <w:t>78.8%</w:t>
            </w:r>
          </w:p>
        </w:tc>
        <w:tc>
          <w:tcPr>
            <w:tcW w:w="810" w:type="dxa"/>
            <w:noWrap/>
            <w:hideMark/>
          </w:tcPr>
          <w:p w:rsidR="009F60B1" w:rsidRPr="0047488E" w:rsidP="00CB1C05" w14:paraId="69630F0F" w14:textId="77777777">
            <w:pPr>
              <w:pStyle w:val="RTableTextAbt"/>
              <w:rPr>
                <w:rFonts w:ascii="Times New Roman" w:hAnsi="Times New Roman" w:cs="Times New Roman"/>
              </w:rPr>
            </w:pPr>
            <w:r w:rsidRPr="0047488E">
              <w:rPr>
                <w:rFonts w:ascii="Times New Roman" w:hAnsi="Times New Roman" w:cs="Times New Roman"/>
              </w:rPr>
              <w:t>2.8%</w:t>
            </w:r>
          </w:p>
        </w:tc>
        <w:tc>
          <w:tcPr>
            <w:tcW w:w="726" w:type="dxa"/>
            <w:noWrap/>
            <w:hideMark/>
          </w:tcPr>
          <w:p w:rsidR="009F60B1" w:rsidRPr="0047488E" w:rsidP="00CB1C05" w14:paraId="184599B4" w14:textId="77777777">
            <w:pPr>
              <w:pStyle w:val="RTableTextAbt"/>
              <w:rPr>
                <w:rFonts w:ascii="Times New Roman" w:hAnsi="Times New Roman" w:cs="Times New Roman"/>
              </w:rPr>
            </w:pPr>
            <w:r w:rsidRPr="0047488E">
              <w:rPr>
                <w:rFonts w:ascii="Times New Roman" w:hAnsi="Times New Roman" w:cs="Times New Roman"/>
              </w:rPr>
              <w:t>18.4%</w:t>
            </w:r>
          </w:p>
        </w:tc>
        <w:tc>
          <w:tcPr>
            <w:tcW w:w="714" w:type="dxa"/>
            <w:noWrap/>
            <w:hideMark/>
          </w:tcPr>
          <w:p w:rsidR="009F60B1" w:rsidRPr="0047488E" w:rsidP="00CB1C05" w14:paraId="41264D68" w14:textId="77777777">
            <w:pPr>
              <w:pStyle w:val="RTableTextAbt"/>
              <w:rPr>
                <w:rFonts w:ascii="Times New Roman" w:hAnsi="Times New Roman" w:cs="Times New Roman"/>
              </w:rPr>
            </w:pPr>
            <w:r w:rsidRPr="0047488E">
              <w:rPr>
                <w:rFonts w:ascii="Times New Roman" w:hAnsi="Times New Roman" w:cs="Times New Roman"/>
              </w:rPr>
              <w:t>4.3%</w:t>
            </w:r>
          </w:p>
        </w:tc>
        <w:tc>
          <w:tcPr>
            <w:tcW w:w="900" w:type="dxa"/>
            <w:noWrap/>
            <w:hideMark/>
          </w:tcPr>
          <w:p w:rsidR="009F60B1" w:rsidRPr="0047488E" w:rsidP="00CB1C05" w14:paraId="75745F67" w14:textId="77777777">
            <w:pPr>
              <w:pStyle w:val="RTableTextAbt"/>
              <w:rPr>
                <w:rFonts w:ascii="Times New Roman" w:hAnsi="Times New Roman" w:cs="Times New Roman"/>
              </w:rPr>
            </w:pPr>
            <w:r w:rsidRPr="0047488E">
              <w:rPr>
                <w:rFonts w:ascii="Times New Roman" w:hAnsi="Times New Roman" w:cs="Times New Roman"/>
              </w:rPr>
              <w:t>$67,134</w:t>
            </w:r>
          </w:p>
        </w:tc>
        <w:tc>
          <w:tcPr>
            <w:tcW w:w="650" w:type="dxa"/>
            <w:noWrap/>
            <w:hideMark/>
          </w:tcPr>
          <w:p w:rsidR="009F60B1" w:rsidRPr="0047488E" w:rsidP="00CB1C05" w14:paraId="0C7CDD58" w14:textId="77777777">
            <w:pPr>
              <w:pStyle w:val="RTableTextAbt"/>
              <w:rPr>
                <w:rFonts w:ascii="Times New Roman" w:hAnsi="Times New Roman" w:cs="Times New Roman"/>
              </w:rPr>
            </w:pPr>
            <w:r w:rsidRPr="0047488E">
              <w:rPr>
                <w:rFonts w:ascii="Times New Roman" w:hAnsi="Times New Roman" w:cs="Times New Roman"/>
              </w:rPr>
              <w:t>1.3%</w:t>
            </w:r>
          </w:p>
        </w:tc>
        <w:tc>
          <w:tcPr>
            <w:tcW w:w="755" w:type="dxa"/>
            <w:noWrap/>
            <w:hideMark/>
          </w:tcPr>
          <w:p w:rsidR="009F60B1" w:rsidRPr="0047488E" w:rsidP="00CB1C05" w14:paraId="2D44343D" w14:textId="77777777">
            <w:pPr>
              <w:pStyle w:val="RTableTextAbt"/>
              <w:rPr>
                <w:rFonts w:ascii="Times New Roman" w:hAnsi="Times New Roman" w:cs="Times New Roman"/>
              </w:rPr>
            </w:pPr>
            <w:r w:rsidRPr="0047488E">
              <w:rPr>
                <w:rFonts w:ascii="Times New Roman" w:hAnsi="Times New Roman" w:cs="Times New Roman"/>
              </w:rPr>
              <w:t>9.5%</w:t>
            </w:r>
          </w:p>
        </w:tc>
        <w:tc>
          <w:tcPr>
            <w:tcW w:w="935" w:type="dxa"/>
            <w:noWrap/>
            <w:hideMark/>
          </w:tcPr>
          <w:p w:rsidR="009F60B1" w:rsidRPr="0047488E" w:rsidP="00CB1C05" w14:paraId="2C94D5A3" w14:textId="77777777">
            <w:pPr>
              <w:pStyle w:val="RTableTextAbt"/>
              <w:rPr>
                <w:rFonts w:ascii="Times New Roman" w:hAnsi="Times New Roman" w:cs="Times New Roman"/>
              </w:rPr>
            </w:pPr>
            <w:r w:rsidRPr="0047488E">
              <w:rPr>
                <w:rFonts w:ascii="Times New Roman" w:hAnsi="Times New Roman" w:cs="Times New Roman"/>
              </w:rPr>
              <w:t>391</w:t>
            </w:r>
          </w:p>
        </w:tc>
      </w:tr>
      <w:tr w14:paraId="52D93550" w14:textId="77777777" w:rsidTr="00821A9D">
        <w:tblPrEx>
          <w:tblW w:w="9540" w:type="dxa"/>
          <w:tblLayout w:type="fixed"/>
          <w:tblLook w:val="04A0"/>
        </w:tblPrEx>
        <w:trPr>
          <w:trHeight w:val="300"/>
        </w:trPr>
        <w:tc>
          <w:tcPr>
            <w:tcW w:w="1710" w:type="dxa"/>
            <w:noWrap/>
            <w:hideMark/>
          </w:tcPr>
          <w:p w:rsidR="009F60B1" w:rsidRPr="0047488E" w:rsidP="00CB1C05" w14:paraId="4C31BEEA" w14:textId="77777777">
            <w:pPr>
              <w:pStyle w:val="LTableTextAbt"/>
              <w:rPr>
                <w:rFonts w:ascii="Times New Roman" w:hAnsi="Times New Roman" w:cs="Times New Roman"/>
              </w:rPr>
            </w:pPr>
            <w:r w:rsidRPr="0047488E">
              <w:rPr>
                <w:rFonts w:ascii="Times New Roman" w:hAnsi="Times New Roman" w:cs="Times New Roman"/>
              </w:rPr>
              <w:t>BOEING CO OF PORTLAND</w:t>
            </w:r>
          </w:p>
        </w:tc>
        <w:tc>
          <w:tcPr>
            <w:tcW w:w="1440" w:type="dxa"/>
            <w:noWrap/>
            <w:hideMark/>
          </w:tcPr>
          <w:p w:rsidR="009F60B1" w:rsidRPr="0047488E" w:rsidP="00CB1C05" w14:paraId="2B75F425" w14:textId="77777777">
            <w:pPr>
              <w:pStyle w:val="LTableTextAbt"/>
              <w:rPr>
                <w:rFonts w:ascii="Times New Roman" w:hAnsi="Times New Roman" w:cs="Times New Roman"/>
              </w:rPr>
            </w:pPr>
            <w:r w:rsidRPr="0047488E">
              <w:rPr>
                <w:rFonts w:ascii="Times New Roman" w:hAnsi="Times New Roman" w:cs="Times New Roman"/>
              </w:rPr>
              <w:t>PORTLAND,</w:t>
            </w:r>
            <w:r w:rsidR="00FA3FA2">
              <w:rPr>
                <w:rFonts w:ascii="Times New Roman" w:hAnsi="Times New Roman" w:cs="Times New Roman"/>
              </w:rPr>
              <w:t xml:space="preserve"> </w:t>
            </w:r>
            <w:r w:rsidRPr="0047488E">
              <w:rPr>
                <w:rFonts w:ascii="Times New Roman" w:hAnsi="Times New Roman" w:cs="Times New Roman"/>
              </w:rPr>
              <w:t>OR</w:t>
            </w:r>
          </w:p>
        </w:tc>
        <w:tc>
          <w:tcPr>
            <w:tcW w:w="900" w:type="dxa"/>
            <w:noWrap/>
            <w:hideMark/>
          </w:tcPr>
          <w:p w:rsidR="009F60B1" w:rsidRPr="0047488E" w:rsidP="00CB1C05" w14:paraId="672400D0" w14:textId="77777777">
            <w:pPr>
              <w:pStyle w:val="RTableTextAbt"/>
              <w:rPr>
                <w:rFonts w:ascii="Times New Roman" w:hAnsi="Times New Roman" w:cs="Times New Roman"/>
              </w:rPr>
            </w:pPr>
            <w:r w:rsidRPr="0047488E">
              <w:rPr>
                <w:rFonts w:ascii="Times New Roman" w:hAnsi="Times New Roman" w:cs="Times New Roman"/>
              </w:rPr>
              <w:t>93.1%</w:t>
            </w:r>
          </w:p>
        </w:tc>
        <w:tc>
          <w:tcPr>
            <w:tcW w:w="810" w:type="dxa"/>
            <w:noWrap/>
            <w:hideMark/>
          </w:tcPr>
          <w:p w:rsidR="009F60B1" w:rsidRPr="0047488E" w:rsidP="00CB1C05" w14:paraId="6B400F71" w14:textId="77777777">
            <w:pPr>
              <w:pStyle w:val="RTableTextAbt"/>
              <w:rPr>
                <w:rFonts w:ascii="Times New Roman" w:hAnsi="Times New Roman" w:cs="Times New Roman"/>
              </w:rPr>
            </w:pPr>
            <w:r w:rsidRPr="0047488E">
              <w:rPr>
                <w:rFonts w:ascii="Times New Roman" w:hAnsi="Times New Roman" w:cs="Times New Roman"/>
              </w:rPr>
              <w:t>0.0%</w:t>
            </w:r>
          </w:p>
        </w:tc>
        <w:tc>
          <w:tcPr>
            <w:tcW w:w="726" w:type="dxa"/>
            <w:noWrap/>
            <w:hideMark/>
          </w:tcPr>
          <w:p w:rsidR="009F60B1" w:rsidRPr="0047488E" w:rsidP="00CB1C05" w14:paraId="139D40C3" w14:textId="77777777">
            <w:pPr>
              <w:pStyle w:val="RTableTextAbt"/>
              <w:rPr>
                <w:rFonts w:ascii="Times New Roman" w:hAnsi="Times New Roman" w:cs="Times New Roman"/>
              </w:rPr>
            </w:pPr>
            <w:r w:rsidRPr="0047488E">
              <w:rPr>
                <w:rFonts w:ascii="Times New Roman" w:hAnsi="Times New Roman" w:cs="Times New Roman"/>
              </w:rPr>
              <w:t>6.9%</w:t>
            </w:r>
          </w:p>
        </w:tc>
        <w:tc>
          <w:tcPr>
            <w:tcW w:w="714" w:type="dxa"/>
            <w:noWrap/>
            <w:hideMark/>
          </w:tcPr>
          <w:p w:rsidR="009F60B1" w:rsidRPr="0047488E" w:rsidP="00CB1C05" w14:paraId="12CA4319" w14:textId="77777777">
            <w:pPr>
              <w:pStyle w:val="RTableTextAbt"/>
              <w:rPr>
                <w:rFonts w:ascii="Times New Roman" w:hAnsi="Times New Roman" w:cs="Times New Roman"/>
              </w:rPr>
            </w:pPr>
            <w:r w:rsidRPr="0047488E">
              <w:rPr>
                <w:rFonts w:ascii="Times New Roman" w:hAnsi="Times New Roman" w:cs="Times New Roman"/>
              </w:rPr>
              <w:t>0.0%</w:t>
            </w:r>
          </w:p>
        </w:tc>
        <w:tc>
          <w:tcPr>
            <w:tcW w:w="900" w:type="dxa"/>
            <w:noWrap/>
            <w:hideMark/>
          </w:tcPr>
          <w:p w:rsidR="009F60B1" w:rsidRPr="0047488E" w:rsidP="00CB1C05" w14:paraId="747CC9C8" w14:textId="77777777">
            <w:pPr>
              <w:pStyle w:val="RTableTextAbt"/>
              <w:rPr>
                <w:rFonts w:ascii="Times New Roman" w:hAnsi="Times New Roman" w:cs="Times New Roman"/>
              </w:rPr>
            </w:pPr>
            <w:r w:rsidRPr="0047488E">
              <w:rPr>
                <w:rFonts w:ascii="Times New Roman" w:hAnsi="Times New Roman" w:cs="Times New Roman"/>
              </w:rPr>
              <w:t>$98,143</w:t>
            </w:r>
          </w:p>
        </w:tc>
        <w:tc>
          <w:tcPr>
            <w:tcW w:w="650" w:type="dxa"/>
            <w:noWrap/>
            <w:hideMark/>
          </w:tcPr>
          <w:p w:rsidR="009F60B1" w:rsidRPr="0047488E" w:rsidP="00CB1C05" w14:paraId="7255E43B" w14:textId="77777777">
            <w:pPr>
              <w:pStyle w:val="RTableTextAbt"/>
              <w:rPr>
                <w:rFonts w:ascii="Times New Roman" w:hAnsi="Times New Roman" w:cs="Times New Roman"/>
              </w:rPr>
            </w:pPr>
            <w:r w:rsidRPr="0047488E">
              <w:rPr>
                <w:rFonts w:ascii="Times New Roman" w:hAnsi="Times New Roman" w:cs="Times New Roman"/>
              </w:rPr>
              <w:t>0.0%</w:t>
            </w:r>
          </w:p>
        </w:tc>
        <w:tc>
          <w:tcPr>
            <w:tcW w:w="755" w:type="dxa"/>
            <w:noWrap/>
            <w:hideMark/>
          </w:tcPr>
          <w:p w:rsidR="009F60B1" w:rsidRPr="0047488E" w:rsidP="00CB1C05" w14:paraId="64219EE5" w14:textId="77777777">
            <w:pPr>
              <w:pStyle w:val="RTableTextAbt"/>
              <w:rPr>
                <w:rFonts w:ascii="Times New Roman" w:hAnsi="Times New Roman" w:cs="Times New Roman"/>
              </w:rPr>
            </w:pPr>
            <w:r w:rsidRPr="0047488E">
              <w:rPr>
                <w:rFonts w:ascii="Times New Roman" w:hAnsi="Times New Roman" w:cs="Times New Roman"/>
              </w:rPr>
              <w:t>3.4%</w:t>
            </w:r>
          </w:p>
        </w:tc>
        <w:tc>
          <w:tcPr>
            <w:tcW w:w="935" w:type="dxa"/>
            <w:noWrap/>
            <w:hideMark/>
          </w:tcPr>
          <w:p w:rsidR="009F60B1" w:rsidRPr="0047488E" w:rsidP="00CB1C05" w14:paraId="78D9B3F2" w14:textId="77777777">
            <w:pPr>
              <w:pStyle w:val="RTableTextAbt"/>
              <w:rPr>
                <w:rFonts w:ascii="Times New Roman" w:hAnsi="Times New Roman" w:cs="Times New Roman"/>
              </w:rPr>
            </w:pPr>
            <w:r w:rsidRPr="0047488E">
              <w:rPr>
                <w:rFonts w:ascii="Times New Roman" w:hAnsi="Times New Roman" w:cs="Times New Roman"/>
              </w:rPr>
              <w:t>29</w:t>
            </w:r>
          </w:p>
        </w:tc>
      </w:tr>
      <w:tr w14:paraId="1CE9A79C" w14:textId="77777777" w:rsidTr="00821A9D">
        <w:tblPrEx>
          <w:tblW w:w="9540" w:type="dxa"/>
          <w:tblLayout w:type="fixed"/>
          <w:tblLook w:val="04A0"/>
        </w:tblPrEx>
        <w:trPr>
          <w:trHeight w:val="300"/>
        </w:trPr>
        <w:tc>
          <w:tcPr>
            <w:tcW w:w="1710" w:type="dxa"/>
            <w:noWrap/>
            <w:hideMark/>
          </w:tcPr>
          <w:p w:rsidR="009F60B1" w:rsidRPr="0047488E" w:rsidP="00CB1C05" w14:paraId="71DF1534" w14:textId="77777777">
            <w:pPr>
              <w:pStyle w:val="LTableTextAbt"/>
              <w:rPr>
                <w:rFonts w:ascii="Times New Roman" w:hAnsi="Times New Roman" w:cs="Times New Roman"/>
              </w:rPr>
            </w:pPr>
            <w:r w:rsidRPr="0047488E">
              <w:rPr>
                <w:rFonts w:ascii="Times New Roman" w:hAnsi="Times New Roman" w:cs="Times New Roman"/>
              </w:rPr>
              <w:t>DUCOMMUN AEROSTRUCTURES INC ORANGE FACILITY</w:t>
            </w:r>
          </w:p>
        </w:tc>
        <w:tc>
          <w:tcPr>
            <w:tcW w:w="1440" w:type="dxa"/>
            <w:noWrap/>
            <w:hideMark/>
          </w:tcPr>
          <w:p w:rsidR="009F60B1" w:rsidRPr="0047488E" w:rsidP="00CB1C05" w14:paraId="163D4F40" w14:textId="77777777">
            <w:pPr>
              <w:pStyle w:val="LTableTextAbt"/>
              <w:rPr>
                <w:rFonts w:ascii="Times New Roman" w:hAnsi="Times New Roman" w:cs="Times New Roman"/>
              </w:rPr>
            </w:pPr>
            <w:r w:rsidRPr="0047488E">
              <w:rPr>
                <w:rFonts w:ascii="Times New Roman" w:hAnsi="Times New Roman" w:cs="Times New Roman"/>
              </w:rPr>
              <w:t>ORANGE,</w:t>
            </w:r>
            <w:r w:rsidR="00FA3FA2">
              <w:rPr>
                <w:rFonts w:ascii="Times New Roman" w:hAnsi="Times New Roman" w:cs="Times New Roman"/>
              </w:rPr>
              <w:t xml:space="preserve"> </w:t>
            </w:r>
            <w:r w:rsidRPr="0047488E">
              <w:rPr>
                <w:rFonts w:ascii="Times New Roman" w:hAnsi="Times New Roman" w:cs="Times New Roman"/>
              </w:rPr>
              <w:t>CA</w:t>
            </w:r>
          </w:p>
        </w:tc>
        <w:tc>
          <w:tcPr>
            <w:tcW w:w="900" w:type="dxa"/>
            <w:noWrap/>
            <w:hideMark/>
          </w:tcPr>
          <w:p w:rsidR="009F60B1" w:rsidRPr="0047488E" w:rsidP="00CB1C05" w14:paraId="4915F855" w14:textId="77777777">
            <w:pPr>
              <w:pStyle w:val="RTableTextAbt"/>
              <w:rPr>
                <w:rFonts w:ascii="Times New Roman" w:hAnsi="Times New Roman" w:cs="Times New Roman"/>
              </w:rPr>
            </w:pPr>
            <w:r w:rsidRPr="0047488E">
              <w:rPr>
                <w:rFonts w:ascii="Times New Roman" w:hAnsi="Times New Roman" w:cs="Times New Roman"/>
              </w:rPr>
              <w:t>76.7%</w:t>
            </w:r>
          </w:p>
        </w:tc>
        <w:tc>
          <w:tcPr>
            <w:tcW w:w="810" w:type="dxa"/>
            <w:noWrap/>
            <w:hideMark/>
          </w:tcPr>
          <w:p w:rsidR="009F60B1" w:rsidRPr="0047488E" w:rsidP="00CB1C05" w14:paraId="6AE4A38D" w14:textId="77777777">
            <w:pPr>
              <w:pStyle w:val="RTableTextAbt"/>
              <w:rPr>
                <w:rFonts w:ascii="Times New Roman" w:hAnsi="Times New Roman" w:cs="Times New Roman"/>
              </w:rPr>
            </w:pPr>
            <w:r w:rsidRPr="0047488E">
              <w:rPr>
                <w:rFonts w:ascii="Times New Roman" w:hAnsi="Times New Roman" w:cs="Times New Roman"/>
              </w:rPr>
              <w:t>0.0%</w:t>
            </w:r>
          </w:p>
        </w:tc>
        <w:tc>
          <w:tcPr>
            <w:tcW w:w="726" w:type="dxa"/>
            <w:noWrap/>
            <w:hideMark/>
          </w:tcPr>
          <w:p w:rsidR="009F60B1" w:rsidRPr="0047488E" w:rsidP="00CB1C05" w14:paraId="60634DC9" w14:textId="77777777">
            <w:pPr>
              <w:pStyle w:val="RTableTextAbt"/>
              <w:rPr>
                <w:rFonts w:ascii="Times New Roman" w:hAnsi="Times New Roman" w:cs="Times New Roman"/>
              </w:rPr>
            </w:pPr>
            <w:r w:rsidRPr="0047488E">
              <w:rPr>
                <w:rFonts w:ascii="Times New Roman" w:hAnsi="Times New Roman" w:cs="Times New Roman"/>
              </w:rPr>
              <w:t>23.3%</w:t>
            </w:r>
          </w:p>
        </w:tc>
        <w:tc>
          <w:tcPr>
            <w:tcW w:w="714" w:type="dxa"/>
            <w:noWrap/>
            <w:hideMark/>
          </w:tcPr>
          <w:p w:rsidR="009F60B1" w:rsidRPr="0047488E" w:rsidP="00CB1C05" w14:paraId="5CABF1B5" w14:textId="77777777">
            <w:pPr>
              <w:pStyle w:val="RTableTextAbt"/>
              <w:rPr>
                <w:rFonts w:ascii="Times New Roman" w:hAnsi="Times New Roman" w:cs="Times New Roman"/>
              </w:rPr>
            </w:pPr>
            <w:r w:rsidRPr="0047488E">
              <w:rPr>
                <w:rFonts w:ascii="Times New Roman" w:hAnsi="Times New Roman" w:cs="Times New Roman"/>
              </w:rPr>
              <w:t>16.3%</w:t>
            </w:r>
          </w:p>
        </w:tc>
        <w:tc>
          <w:tcPr>
            <w:tcW w:w="900" w:type="dxa"/>
            <w:noWrap/>
            <w:hideMark/>
          </w:tcPr>
          <w:p w:rsidR="009F60B1" w:rsidRPr="0047488E" w:rsidP="00CB1C05" w14:paraId="4B6496DA" w14:textId="77777777">
            <w:pPr>
              <w:pStyle w:val="RTableTextAbt"/>
              <w:rPr>
                <w:rFonts w:ascii="Times New Roman" w:hAnsi="Times New Roman" w:cs="Times New Roman"/>
              </w:rPr>
            </w:pPr>
            <w:r w:rsidRPr="0047488E">
              <w:rPr>
                <w:rFonts w:ascii="Times New Roman" w:hAnsi="Times New Roman" w:cs="Times New Roman"/>
              </w:rPr>
              <w:t>$120,992</w:t>
            </w:r>
          </w:p>
        </w:tc>
        <w:tc>
          <w:tcPr>
            <w:tcW w:w="650" w:type="dxa"/>
            <w:noWrap/>
            <w:hideMark/>
          </w:tcPr>
          <w:p w:rsidR="009F60B1" w:rsidRPr="0047488E" w:rsidP="00CB1C05" w14:paraId="6CFC0AD3" w14:textId="77777777">
            <w:pPr>
              <w:pStyle w:val="RTableTextAbt"/>
              <w:rPr>
                <w:rFonts w:ascii="Times New Roman" w:hAnsi="Times New Roman" w:cs="Times New Roman"/>
              </w:rPr>
            </w:pPr>
            <w:r w:rsidRPr="0047488E">
              <w:rPr>
                <w:rFonts w:ascii="Times New Roman" w:hAnsi="Times New Roman" w:cs="Times New Roman"/>
              </w:rPr>
              <w:t>0.0%</w:t>
            </w:r>
          </w:p>
        </w:tc>
        <w:tc>
          <w:tcPr>
            <w:tcW w:w="755" w:type="dxa"/>
            <w:noWrap/>
            <w:hideMark/>
          </w:tcPr>
          <w:p w:rsidR="009F60B1" w:rsidRPr="0047488E" w:rsidP="00CB1C05" w14:paraId="1C38347E" w14:textId="77777777">
            <w:pPr>
              <w:pStyle w:val="RTableTextAbt"/>
              <w:rPr>
                <w:rFonts w:ascii="Times New Roman" w:hAnsi="Times New Roman" w:cs="Times New Roman"/>
              </w:rPr>
            </w:pPr>
            <w:r w:rsidRPr="0047488E">
              <w:rPr>
                <w:rFonts w:ascii="Times New Roman" w:hAnsi="Times New Roman" w:cs="Times New Roman"/>
              </w:rPr>
              <w:t>0.0%</w:t>
            </w:r>
          </w:p>
        </w:tc>
        <w:tc>
          <w:tcPr>
            <w:tcW w:w="935" w:type="dxa"/>
            <w:noWrap/>
            <w:hideMark/>
          </w:tcPr>
          <w:p w:rsidR="009F60B1" w:rsidRPr="0047488E" w:rsidP="00CB1C05" w14:paraId="334298B8" w14:textId="77777777">
            <w:pPr>
              <w:pStyle w:val="RTableTextAbt"/>
              <w:rPr>
                <w:rFonts w:ascii="Times New Roman" w:hAnsi="Times New Roman" w:cs="Times New Roman"/>
              </w:rPr>
            </w:pPr>
            <w:r w:rsidRPr="0047488E">
              <w:rPr>
                <w:rFonts w:ascii="Times New Roman" w:hAnsi="Times New Roman" w:cs="Times New Roman"/>
              </w:rPr>
              <w:t>43</w:t>
            </w:r>
          </w:p>
        </w:tc>
      </w:tr>
      <w:tr w14:paraId="4B9CD104" w14:textId="77777777" w:rsidTr="00821A9D">
        <w:tblPrEx>
          <w:tblW w:w="9540" w:type="dxa"/>
          <w:tblLayout w:type="fixed"/>
          <w:tblLook w:val="04A0"/>
        </w:tblPrEx>
        <w:trPr>
          <w:trHeight w:val="300"/>
        </w:trPr>
        <w:tc>
          <w:tcPr>
            <w:tcW w:w="1710" w:type="dxa"/>
            <w:noWrap/>
            <w:hideMark/>
          </w:tcPr>
          <w:p w:rsidR="009F60B1" w:rsidRPr="0047488E" w:rsidP="00CB1C05" w14:paraId="4ACFBA34" w14:textId="77777777">
            <w:pPr>
              <w:pStyle w:val="LTableTextAbt"/>
              <w:rPr>
                <w:rFonts w:ascii="Times New Roman" w:hAnsi="Times New Roman" w:cs="Times New Roman"/>
              </w:rPr>
            </w:pPr>
            <w:r w:rsidRPr="0047488E">
              <w:rPr>
                <w:rFonts w:ascii="Times New Roman" w:hAnsi="Times New Roman" w:cs="Times New Roman"/>
              </w:rPr>
              <w:t>RADIUS AEROSPACE INC DBA RADIUS AEROSPACE-HOT SPRINGS</w:t>
            </w:r>
          </w:p>
        </w:tc>
        <w:tc>
          <w:tcPr>
            <w:tcW w:w="1440" w:type="dxa"/>
            <w:noWrap/>
            <w:hideMark/>
          </w:tcPr>
          <w:p w:rsidR="009F60B1" w:rsidRPr="0047488E" w:rsidP="00CB1C05" w14:paraId="1E272F04" w14:textId="77777777">
            <w:pPr>
              <w:pStyle w:val="LTableTextAbt"/>
              <w:rPr>
                <w:rFonts w:ascii="Times New Roman" w:hAnsi="Times New Roman" w:cs="Times New Roman"/>
              </w:rPr>
            </w:pPr>
            <w:r w:rsidRPr="0047488E">
              <w:rPr>
                <w:rFonts w:ascii="Times New Roman" w:hAnsi="Times New Roman" w:cs="Times New Roman"/>
              </w:rPr>
              <w:t>HOT SPRINGS,</w:t>
            </w:r>
            <w:r w:rsidR="00FA3FA2">
              <w:rPr>
                <w:rFonts w:ascii="Times New Roman" w:hAnsi="Times New Roman" w:cs="Times New Roman"/>
              </w:rPr>
              <w:t xml:space="preserve"> </w:t>
            </w:r>
            <w:r w:rsidRPr="0047488E">
              <w:rPr>
                <w:rFonts w:ascii="Times New Roman" w:hAnsi="Times New Roman" w:cs="Times New Roman"/>
              </w:rPr>
              <w:t>AR</w:t>
            </w:r>
          </w:p>
        </w:tc>
        <w:tc>
          <w:tcPr>
            <w:tcW w:w="900" w:type="dxa"/>
            <w:noWrap/>
            <w:hideMark/>
          </w:tcPr>
          <w:p w:rsidR="009F60B1" w:rsidRPr="0047488E" w:rsidP="00CB1C05" w14:paraId="604362ED" w14:textId="77777777">
            <w:pPr>
              <w:pStyle w:val="RTableTextAbt"/>
              <w:rPr>
                <w:rFonts w:ascii="Times New Roman" w:hAnsi="Times New Roman" w:cs="Times New Roman"/>
              </w:rPr>
            </w:pPr>
            <w:r w:rsidRPr="0047488E">
              <w:rPr>
                <w:rFonts w:ascii="Times New Roman" w:hAnsi="Times New Roman" w:cs="Times New Roman"/>
              </w:rPr>
              <w:t>84.2%</w:t>
            </w:r>
          </w:p>
        </w:tc>
        <w:tc>
          <w:tcPr>
            <w:tcW w:w="810" w:type="dxa"/>
            <w:noWrap/>
            <w:hideMark/>
          </w:tcPr>
          <w:p w:rsidR="009F60B1" w:rsidRPr="0047488E" w:rsidP="00CB1C05" w14:paraId="1436F9F6" w14:textId="77777777">
            <w:pPr>
              <w:pStyle w:val="RTableTextAbt"/>
              <w:rPr>
                <w:rFonts w:ascii="Times New Roman" w:hAnsi="Times New Roman" w:cs="Times New Roman"/>
              </w:rPr>
            </w:pPr>
            <w:r w:rsidRPr="0047488E">
              <w:rPr>
                <w:rFonts w:ascii="Times New Roman" w:hAnsi="Times New Roman" w:cs="Times New Roman"/>
              </w:rPr>
              <w:t>0.0%</w:t>
            </w:r>
          </w:p>
        </w:tc>
        <w:tc>
          <w:tcPr>
            <w:tcW w:w="726" w:type="dxa"/>
            <w:noWrap/>
            <w:hideMark/>
          </w:tcPr>
          <w:p w:rsidR="009F60B1" w:rsidRPr="0047488E" w:rsidP="00CB1C05" w14:paraId="1C20205F" w14:textId="77777777">
            <w:pPr>
              <w:pStyle w:val="RTableTextAbt"/>
              <w:rPr>
                <w:rFonts w:ascii="Times New Roman" w:hAnsi="Times New Roman" w:cs="Times New Roman"/>
              </w:rPr>
            </w:pPr>
            <w:r w:rsidRPr="0047488E">
              <w:rPr>
                <w:rFonts w:ascii="Times New Roman" w:hAnsi="Times New Roman" w:cs="Times New Roman"/>
              </w:rPr>
              <w:t>15.8%</w:t>
            </w:r>
          </w:p>
        </w:tc>
        <w:tc>
          <w:tcPr>
            <w:tcW w:w="714" w:type="dxa"/>
            <w:noWrap/>
            <w:hideMark/>
          </w:tcPr>
          <w:p w:rsidR="009F60B1" w:rsidRPr="0047488E" w:rsidP="00CB1C05" w14:paraId="1786935D" w14:textId="77777777">
            <w:pPr>
              <w:pStyle w:val="RTableTextAbt"/>
              <w:rPr>
                <w:rFonts w:ascii="Times New Roman" w:hAnsi="Times New Roman" w:cs="Times New Roman"/>
              </w:rPr>
            </w:pPr>
            <w:r w:rsidRPr="0047488E">
              <w:rPr>
                <w:rFonts w:ascii="Times New Roman" w:hAnsi="Times New Roman" w:cs="Times New Roman"/>
              </w:rPr>
              <w:t>0.0%</w:t>
            </w:r>
          </w:p>
        </w:tc>
        <w:tc>
          <w:tcPr>
            <w:tcW w:w="900" w:type="dxa"/>
            <w:noWrap/>
            <w:hideMark/>
          </w:tcPr>
          <w:p w:rsidR="009F60B1" w:rsidRPr="0047488E" w:rsidP="00CB1C05" w14:paraId="20D008C4" w14:textId="77777777">
            <w:pPr>
              <w:pStyle w:val="RTableTextAbt"/>
              <w:rPr>
                <w:rFonts w:ascii="Times New Roman" w:hAnsi="Times New Roman" w:cs="Times New Roman"/>
              </w:rPr>
            </w:pPr>
            <w:r w:rsidRPr="0047488E">
              <w:rPr>
                <w:rFonts w:ascii="Times New Roman" w:hAnsi="Times New Roman" w:cs="Times New Roman"/>
              </w:rPr>
              <w:t>$73,830</w:t>
            </w:r>
          </w:p>
        </w:tc>
        <w:tc>
          <w:tcPr>
            <w:tcW w:w="650" w:type="dxa"/>
            <w:noWrap/>
            <w:hideMark/>
          </w:tcPr>
          <w:p w:rsidR="009F60B1" w:rsidRPr="0047488E" w:rsidP="00CB1C05" w14:paraId="67ED0099" w14:textId="77777777">
            <w:pPr>
              <w:pStyle w:val="RTableTextAbt"/>
              <w:rPr>
                <w:rFonts w:ascii="Times New Roman" w:hAnsi="Times New Roman" w:cs="Times New Roman"/>
              </w:rPr>
            </w:pPr>
            <w:r w:rsidRPr="0047488E">
              <w:rPr>
                <w:rFonts w:ascii="Times New Roman" w:hAnsi="Times New Roman" w:cs="Times New Roman"/>
              </w:rPr>
              <w:t>0.0%</w:t>
            </w:r>
          </w:p>
        </w:tc>
        <w:tc>
          <w:tcPr>
            <w:tcW w:w="755" w:type="dxa"/>
            <w:noWrap/>
            <w:hideMark/>
          </w:tcPr>
          <w:p w:rsidR="009F60B1" w:rsidRPr="0047488E" w:rsidP="00CB1C05" w14:paraId="0A3CCCAB" w14:textId="77777777">
            <w:pPr>
              <w:pStyle w:val="RTableTextAbt"/>
              <w:rPr>
                <w:rFonts w:ascii="Times New Roman" w:hAnsi="Times New Roman" w:cs="Times New Roman"/>
              </w:rPr>
            </w:pPr>
            <w:r w:rsidRPr="0047488E">
              <w:rPr>
                <w:rFonts w:ascii="Times New Roman" w:hAnsi="Times New Roman" w:cs="Times New Roman"/>
              </w:rPr>
              <w:t>5.3%</w:t>
            </w:r>
          </w:p>
        </w:tc>
        <w:tc>
          <w:tcPr>
            <w:tcW w:w="935" w:type="dxa"/>
            <w:noWrap/>
            <w:hideMark/>
          </w:tcPr>
          <w:p w:rsidR="009F60B1" w:rsidRPr="0047488E" w:rsidP="00CB1C05" w14:paraId="598482DA" w14:textId="77777777">
            <w:pPr>
              <w:pStyle w:val="RTableTextAbt"/>
              <w:rPr>
                <w:rFonts w:ascii="Times New Roman" w:hAnsi="Times New Roman" w:cs="Times New Roman"/>
              </w:rPr>
            </w:pPr>
            <w:r w:rsidRPr="0047488E">
              <w:rPr>
                <w:rFonts w:ascii="Times New Roman" w:hAnsi="Times New Roman" w:cs="Times New Roman"/>
              </w:rPr>
              <w:t>19</w:t>
            </w:r>
          </w:p>
        </w:tc>
      </w:tr>
      <w:tr w14:paraId="43FA9E2A" w14:textId="77777777" w:rsidTr="00821A9D">
        <w:tblPrEx>
          <w:tblW w:w="9540" w:type="dxa"/>
          <w:tblLayout w:type="fixed"/>
          <w:tblLook w:val="04A0"/>
        </w:tblPrEx>
        <w:trPr>
          <w:trHeight w:val="300"/>
        </w:trPr>
        <w:tc>
          <w:tcPr>
            <w:tcW w:w="1710" w:type="dxa"/>
            <w:noWrap/>
            <w:hideMark/>
          </w:tcPr>
          <w:p w:rsidR="009F60B1" w:rsidRPr="0047488E" w:rsidP="00CB1C05" w14:paraId="5A0B6EE7" w14:textId="77777777">
            <w:pPr>
              <w:pStyle w:val="LTableTextAbt"/>
              <w:rPr>
                <w:rFonts w:ascii="Times New Roman" w:hAnsi="Times New Roman" w:cs="Times New Roman"/>
              </w:rPr>
            </w:pPr>
            <w:r w:rsidRPr="0047488E">
              <w:rPr>
                <w:rFonts w:ascii="Times New Roman" w:hAnsi="Times New Roman" w:cs="Times New Roman"/>
              </w:rPr>
              <w:t>WEATHERFORD AEROSPACE LLC</w:t>
            </w:r>
          </w:p>
        </w:tc>
        <w:tc>
          <w:tcPr>
            <w:tcW w:w="1440" w:type="dxa"/>
            <w:noWrap/>
            <w:hideMark/>
          </w:tcPr>
          <w:p w:rsidR="009F60B1" w:rsidRPr="0047488E" w:rsidP="00CB1C05" w14:paraId="03AA75B4" w14:textId="77777777">
            <w:pPr>
              <w:pStyle w:val="LTableTextAbt"/>
              <w:rPr>
                <w:rFonts w:ascii="Times New Roman" w:hAnsi="Times New Roman" w:cs="Times New Roman"/>
              </w:rPr>
            </w:pPr>
            <w:r w:rsidRPr="0047488E">
              <w:rPr>
                <w:rFonts w:ascii="Times New Roman" w:hAnsi="Times New Roman" w:cs="Times New Roman"/>
              </w:rPr>
              <w:t>WEATHER</w:t>
            </w:r>
            <w:r w:rsidR="00FA3FA2">
              <w:rPr>
                <w:rFonts w:ascii="Times New Roman" w:hAnsi="Times New Roman" w:cs="Times New Roman"/>
              </w:rPr>
              <w:softHyphen/>
            </w:r>
            <w:r w:rsidRPr="0047488E">
              <w:rPr>
                <w:rFonts w:ascii="Times New Roman" w:hAnsi="Times New Roman" w:cs="Times New Roman"/>
              </w:rPr>
              <w:t>FORD,</w:t>
            </w:r>
            <w:r w:rsidR="00FA3FA2">
              <w:rPr>
                <w:rFonts w:ascii="Times New Roman" w:hAnsi="Times New Roman" w:cs="Times New Roman"/>
              </w:rPr>
              <w:t xml:space="preserve"> </w:t>
            </w:r>
            <w:r w:rsidRPr="0047488E">
              <w:rPr>
                <w:rFonts w:ascii="Times New Roman" w:hAnsi="Times New Roman" w:cs="Times New Roman"/>
              </w:rPr>
              <w:t>TX</w:t>
            </w:r>
          </w:p>
        </w:tc>
        <w:tc>
          <w:tcPr>
            <w:tcW w:w="900" w:type="dxa"/>
            <w:noWrap/>
            <w:hideMark/>
          </w:tcPr>
          <w:p w:rsidR="009F60B1" w:rsidRPr="0047488E" w:rsidP="00CB1C05" w14:paraId="3D722F71" w14:textId="77777777">
            <w:pPr>
              <w:pStyle w:val="RTableTextAbt"/>
              <w:rPr>
                <w:rFonts w:ascii="Times New Roman" w:hAnsi="Times New Roman" w:cs="Times New Roman"/>
              </w:rPr>
            </w:pPr>
            <w:r w:rsidRPr="0047488E">
              <w:rPr>
                <w:rFonts w:ascii="Times New Roman" w:hAnsi="Times New Roman" w:cs="Times New Roman"/>
              </w:rPr>
              <w:t>91.7%</w:t>
            </w:r>
          </w:p>
        </w:tc>
        <w:tc>
          <w:tcPr>
            <w:tcW w:w="810" w:type="dxa"/>
            <w:noWrap/>
            <w:hideMark/>
          </w:tcPr>
          <w:p w:rsidR="009F60B1" w:rsidRPr="0047488E" w:rsidP="00CB1C05" w14:paraId="6092CC9A" w14:textId="77777777">
            <w:pPr>
              <w:pStyle w:val="RTableTextAbt"/>
              <w:rPr>
                <w:rFonts w:ascii="Times New Roman" w:hAnsi="Times New Roman" w:cs="Times New Roman"/>
              </w:rPr>
            </w:pPr>
            <w:r w:rsidRPr="0047488E">
              <w:rPr>
                <w:rFonts w:ascii="Times New Roman" w:hAnsi="Times New Roman" w:cs="Times New Roman"/>
              </w:rPr>
              <w:t>1.4%</w:t>
            </w:r>
          </w:p>
        </w:tc>
        <w:tc>
          <w:tcPr>
            <w:tcW w:w="726" w:type="dxa"/>
            <w:noWrap/>
            <w:hideMark/>
          </w:tcPr>
          <w:p w:rsidR="009F60B1" w:rsidRPr="0047488E" w:rsidP="00CB1C05" w14:paraId="7AC025E1" w14:textId="77777777">
            <w:pPr>
              <w:pStyle w:val="RTableTextAbt"/>
              <w:rPr>
                <w:rFonts w:ascii="Times New Roman" w:hAnsi="Times New Roman" w:cs="Times New Roman"/>
              </w:rPr>
            </w:pPr>
            <w:r w:rsidRPr="0047488E">
              <w:rPr>
                <w:rFonts w:ascii="Times New Roman" w:hAnsi="Times New Roman" w:cs="Times New Roman"/>
              </w:rPr>
              <w:t>6.9%</w:t>
            </w:r>
          </w:p>
        </w:tc>
        <w:tc>
          <w:tcPr>
            <w:tcW w:w="714" w:type="dxa"/>
            <w:noWrap/>
            <w:hideMark/>
          </w:tcPr>
          <w:p w:rsidR="009F60B1" w:rsidRPr="0047488E" w:rsidP="00CB1C05" w14:paraId="387A2532" w14:textId="77777777">
            <w:pPr>
              <w:pStyle w:val="RTableTextAbt"/>
              <w:rPr>
                <w:rFonts w:ascii="Times New Roman" w:hAnsi="Times New Roman" w:cs="Times New Roman"/>
              </w:rPr>
            </w:pPr>
            <w:r w:rsidRPr="0047488E">
              <w:rPr>
                <w:rFonts w:ascii="Times New Roman" w:hAnsi="Times New Roman" w:cs="Times New Roman"/>
              </w:rPr>
              <w:t>6.2%</w:t>
            </w:r>
          </w:p>
        </w:tc>
        <w:tc>
          <w:tcPr>
            <w:tcW w:w="900" w:type="dxa"/>
            <w:noWrap/>
            <w:hideMark/>
          </w:tcPr>
          <w:p w:rsidR="009F60B1" w:rsidRPr="0047488E" w:rsidP="00CB1C05" w14:paraId="40F1BDC4" w14:textId="77777777">
            <w:pPr>
              <w:pStyle w:val="RTableTextAbt"/>
              <w:rPr>
                <w:rFonts w:ascii="Times New Roman" w:hAnsi="Times New Roman" w:cs="Times New Roman"/>
              </w:rPr>
            </w:pPr>
            <w:r w:rsidRPr="0047488E">
              <w:rPr>
                <w:rFonts w:ascii="Times New Roman" w:hAnsi="Times New Roman" w:cs="Times New Roman"/>
              </w:rPr>
              <w:t>$123,562</w:t>
            </w:r>
          </w:p>
        </w:tc>
        <w:tc>
          <w:tcPr>
            <w:tcW w:w="650" w:type="dxa"/>
            <w:noWrap/>
            <w:hideMark/>
          </w:tcPr>
          <w:p w:rsidR="009F60B1" w:rsidRPr="0047488E" w:rsidP="00CB1C05" w14:paraId="1509D070" w14:textId="77777777">
            <w:pPr>
              <w:pStyle w:val="RTableTextAbt"/>
              <w:rPr>
                <w:rFonts w:ascii="Times New Roman" w:hAnsi="Times New Roman" w:cs="Times New Roman"/>
              </w:rPr>
            </w:pPr>
            <w:r w:rsidRPr="0047488E">
              <w:rPr>
                <w:rFonts w:ascii="Times New Roman" w:hAnsi="Times New Roman" w:cs="Times New Roman"/>
              </w:rPr>
              <w:t>0.0%</w:t>
            </w:r>
          </w:p>
        </w:tc>
        <w:tc>
          <w:tcPr>
            <w:tcW w:w="755" w:type="dxa"/>
            <w:noWrap/>
            <w:hideMark/>
          </w:tcPr>
          <w:p w:rsidR="009F60B1" w:rsidRPr="0047488E" w:rsidP="00CB1C05" w14:paraId="348E100F" w14:textId="77777777">
            <w:pPr>
              <w:pStyle w:val="RTableTextAbt"/>
              <w:rPr>
                <w:rFonts w:ascii="Times New Roman" w:hAnsi="Times New Roman" w:cs="Times New Roman"/>
              </w:rPr>
            </w:pPr>
            <w:r w:rsidRPr="0047488E">
              <w:rPr>
                <w:rFonts w:ascii="Times New Roman" w:hAnsi="Times New Roman" w:cs="Times New Roman"/>
              </w:rPr>
              <w:t>1.4%</w:t>
            </w:r>
          </w:p>
        </w:tc>
        <w:tc>
          <w:tcPr>
            <w:tcW w:w="935" w:type="dxa"/>
            <w:noWrap/>
            <w:hideMark/>
          </w:tcPr>
          <w:p w:rsidR="009F60B1" w:rsidRPr="0047488E" w:rsidP="00CB1C05" w14:paraId="490AF234" w14:textId="77777777">
            <w:pPr>
              <w:pStyle w:val="RTableTextAbt"/>
              <w:rPr>
                <w:rFonts w:ascii="Times New Roman" w:hAnsi="Times New Roman" w:cs="Times New Roman"/>
              </w:rPr>
            </w:pPr>
            <w:r w:rsidRPr="0047488E">
              <w:rPr>
                <w:rFonts w:ascii="Times New Roman" w:hAnsi="Times New Roman" w:cs="Times New Roman"/>
              </w:rPr>
              <w:t>145</w:t>
            </w:r>
          </w:p>
        </w:tc>
      </w:tr>
    </w:tbl>
    <w:p w:rsidR="009F60B1" w:rsidRPr="004D1FF1" w:rsidP="00CB1C05" w14:paraId="009292F8" w14:textId="77777777"/>
    <w:p w:rsidR="009F60B1" w:rsidP="00CB1C05" w14:paraId="121CE22E" w14:textId="77777777">
      <w:pPr>
        <w:pStyle w:val="Heading3"/>
      </w:pPr>
      <w:r>
        <w:t>Chemical Manufacturing</w:t>
      </w:r>
    </w:p>
    <w:p w:rsidR="009F60B1" w:rsidRPr="00BC0778" w:rsidP="00CB1C05" w14:paraId="791DA705" w14:textId="77777777">
      <w:pPr>
        <w:pStyle w:val="BodyText"/>
      </w:pPr>
      <w:r>
        <w:fldChar w:fldCharType="begin" w:fldLock="1"/>
      </w:r>
      <w:r>
        <w:instrText xml:space="preserve"> REF _Ref118378793 \h </w:instrText>
      </w:r>
      <w:r>
        <w:fldChar w:fldCharType="separate"/>
      </w:r>
      <w:r w:rsidRPr="00575FE0" w:rsidR="0092222B">
        <w:t xml:space="preserve">Table </w:t>
      </w:r>
      <w:r w:rsidR="0092222B">
        <w:rPr>
          <w:noProof/>
        </w:rPr>
        <w:t>10</w:t>
      </w:r>
      <w:r w:rsidR="0092222B">
        <w:noBreakHyphen/>
      </w:r>
      <w:r w:rsidR="0092222B">
        <w:rPr>
          <w:noProof/>
        </w:rPr>
        <w:t>25</w:t>
      </w:r>
      <w:r>
        <w:fldChar w:fldCharType="end"/>
      </w:r>
      <w:r>
        <w:t xml:space="preserve"> </w:t>
      </w:r>
      <w:r w:rsidRPr="00E64528">
        <w:t xml:space="preserve">presents average information on communities surrounding the </w:t>
      </w:r>
      <w:r>
        <w:t xml:space="preserve">12 perchloroethylene manufacturing facilities </w:t>
      </w:r>
      <w:r w:rsidRPr="00E64528">
        <w:t>likely to be affected by the regulation compared to both the overall national average and the national average for rural areas.</w:t>
      </w:r>
      <w:r>
        <w:t xml:space="preserve"> </w:t>
      </w:r>
      <w:r w:rsidRPr="00E64528">
        <w:t>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rsidR="000B611E">
        <w:t>,</w:t>
      </w:r>
      <w:r>
        <w:t xml:space="preserve"> and 5</w:t>
      </w:r>
      <w:r w:rsidRPr="00E64528">
        <w:t xml:space="preserve"> miles of each facility. The table presents rural in addition to overall national statistics for comparison because </w:t>
      </w:r>
      <w:r>
        <w:t xml:space="preserve">6 </w:t>
      </w:r>
      <w:r w:rsidRPr="00E64528">
        <w:t>of the</w:t>
      </w:r>
      <w:r>
        <w:t xml:space="preserve"> 12</w:t>
      </w:r>
      <w:r w:rsidRPr="00E64528">
        <w:t xml:space="preserve"> facilities are in rural communities. For the purposes of this analysis, EPA considers a facility to be in a rural community if 50 percent or more of the population estimated to live within 3 miles of the facility is not located in an urban block group.</w:t>
      </w:r>
    </w:p>
    <w:p w:rsidR="009F60B1" w:rsidP="00CB1C05" w14:paraId="019D6BE2" w14:textId="77777777">
      <w:pPr>
        <w:rPr>
          <w:b/>
          <w:bCs/>
        </w:rPr>
      </w:pPr>
    </w:p>
    <w:tbl>
      <w:tblPr>
        <w:tblStyle w:val="TableGrid"/>
        <w:tblW w:w="0" w:type="auto"/>
        <w:tblLook w:val="04A0"/>
      </w:tblPr>
      <w:tblGrid>
        <w:gridCol w:w="2027"/>
        <w:gridCol w:w="1063"/>
        <w:gridCol w:w="807"/>
        <w:gridCol w:w="1932"/>
        <w:gridCol w:w="1932"/>
        <w:gridCol w:w="1599"/>
      </w:tblGrid>
      <w:tr w14:paraId="3859565A" w14:textId="77777777" w:rsidTr="009942E3">
        <w:tblPrEx>
          <w:tblW w:w="0" w:type="auto"/>
          <w:tblLook w:val="04A0"/>
        </w:tblPrEx>
        <w:trPr>
          <w:trHeight w:val="300"/>
        </w:trPr>
        <w:tc>
          <w:tcPr>
            <w:tcW w:w="9360" w:type="dxa"/>
            <w:gridSpan w:val="6"/>
            <w:tcBorders>
              <w:top w:val="nil"/>
              <w:left w:val="nil"/>
              <w:bottom w:val="single" w:sz="4" w:space="0" w:color="auto"/>
              <w:right w:val="nil"/>
            </w:tcBorders>
            <w:shd w:val="clear" w:color="auto" w:fill="auto"/>
            <w:noWrap/>
          </w:tcPr>
          <w:p w:rsidR="00964FBD" w:rsidRPr="001F39E3" w:rsidP="00CB1C05" w14:paraId="0F407F1E" w14:textId="77777777">
            <w:pPr>
              <w:pStyle w:val="TableTitleA"/>
            </w:pPr>
            <w:bookmarkStart w:id="1572" w:name="_Ref118378793"/>
            <w:bookmarkStart w:id="1573" w:name="_Toc121142745"/>
            <w:bookmarkStart w:id="1574" w:name="_Toc165379771"/>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5</w:t>
            </w:r>
            <w:r w:rsidR="00BC4B5D">
              <w:rPr>
                <w:noProof/>
              </w:rPr>
              <w:fldChar w:fldCharType="end"/>
            </w:r>
            <w:bookmarkEnd w:id="1572"/>
            <w:r w:rsidRPr="00575FE0">
              <w:t xml:space="preserve">: </w:t>
            </w:r>
            <w:r>
              <w:t>Demographics of communities within 1-, 3-, and 5-mile radii of Perchloroethylene Manufacturing Facilities across all conditions of use, population weighted average</w:t>
            </w:r>
            <w:bookmarkEnd w:id="1573"/>
            <w:bookmarkEnd w:id="1574"/>
          </w:p>
        </w:tc>
      </w:tr>
      <w:tr w14:paraId="5B8CEF98" w14:textId="77777777" w:rsidTr="004D43DD">
        <w:tblPrEx>
          <w:tblW w:w="0" w:type="auto"/>
          <w:tblLook w:val="04A0"/>
        </w:tblPrEx>
        <w:trPr>
          <w:trHeight w:val="300"/>
        </w:trPr>
        <w:tc>
          <w:tcPr>
            <w:tcW w:w="2027" w:type="dxa"/>
            <w:tcBorders>
              <w:top w:val="single" w:sz="4" w:space="0" w:color="auto"/>
            </w:tcBorders>
            <w:shd w:val="clear" w:color="auto" w:fill="48A9C5"/>
            <w:noWrap/>
            <w:hideMark/>
          </w:tcPr>
          <w:p w:rsidR="00D00A46" w:rsidRPr="001F39E3" w:rsidP="00CB1C05" w14:paraId="56527F5E" w14:textId="77777777">
            <w:pPr>
              <w:pStyle w:val="TableSubtitle"/>
            </w:pPr>
            <w:r w:rsidRPr="001F39E3">
              <w:t>Demographic</w:t>
            </w:r>
          </w:p>
        </w:tc>
        <w:tc>
          <w:tcPr>
            <w:tcW w:w="1063" w:type="dxa"/>
            <w:tcBorders>
              <w:top w:val="single" w:sz="4" w:space="0" w:color="auto"/>
            </w:tcBorders>
            <w:shd w:val="clear" w:color="auto" w:fill="48A9C5"/>
            <w:noWrap/>
            <w:hideMark/>
          </w:tcPr>
          <w:p w:rsidR="00D00A46" w:rsidRPr="001F39E3" w:rsidP="00CB1C05" w14:paraId="35ED1204" w14:textId="77777777">
            <w:pPr>
              <w:pStyle w:val="TableSubtitle"/>
            </w:pPr>
            <w:r w:rsidRPr="001F39E3">
              <w:t>National</w:t>
            </w:r>
          </w:p>
        </w:tc>
        <w:tc>
          <w:tcPr>
            <w:tcW w:w="807" w:type="dxa"/>
            <w:tcBorders>
              <w:top w:val="single" w:sz="4" w:space="0" w:color="auto"/>
            </w:tcBorders>
            <w:shd w:val="clear" w:color="auto" w:fill="48A9C5"/>
            <w:noWrap/>
            <w:hideMark/>
          </w:tcPr>
          <w:p w:rsidR="00D00A46" w:rsidRPr="001F39E3" w:rsidP="00CB1C05" w14:paraId="62D8E743" w14:textId="77777777">
            <w:pPr>
              <w:pStyle w:val="TableSubtitle"/>
            </w:pPr>
            <w:r w:rsidRPr="001F39E3">
              <w:t>Rural</w:t>
            </w:r>
          </w:p>
        </w:tc>
        <w:tc>
          <w:tcPr>
            <w:tcW w:w="1932" w:type="dxa"/>
            <w:tcBorders>
              <w:top w:val="single" w:sz="4" w:space="0" w:color="auto"/>
            </w:tcBorders>
            <w:shd w:val="clear" w:color="auto" w:fill="48A9C5"/>
            <w:noWrap/>
            <w:hideMark/>
          </w:tcPr>
          <w:p w:rsidR="00D00A46" w:rsidRPr="001F39E3" w:rsidP="00CB1C05" w14:paraId="362CDDF1" w14:textId="77777777">
            <w:pPr>
              <w:pStyle w:val="TableSubtitle"/>
            </w:pPr>
            <w:r w:rsidRPr="00A25C50">
              <w:t xml:space="preserve"> 1</w:t>
            </w:r>
            <w:r>
              <w:t>-</w:t>
            </w:r>
            <w:r w:rsidRPr="00A25C50">
              <w:t>Mile Average</w:t>
            </w:r>
          </w:p>
        </w:tc>
        <w:tc>
          <w:tcPr>
            <w:tcW w:w="1932" w:type="dxa"/>
            <w:tcBorders>
              <w:top w:val="single" w:sz="4" w:space="0" w:color="auto"/>
            </w:tcBorders>
            <w:shd w:val="clear" w:color="auto" w:fill="48A9C5"/>
            <w:noWrap/>
            <w:hideMark/>
          </w:tcPr>
          <w:p w:rsidR="00D00A46" w:rsidRPr="001F39E3" w:rsidP="00CB1C05" w14:paraId="724B2FE7" w14:textId="77777777">
            <w:pPr>
              <w:pStyle w:val="TableSubtitle"/>
            </w:pPr>
            <w:r w:rsidRPr="00A25C50">
              <w:t>3</w:t>
            </w:r>
            <w:r>
              <w:t>-</w:t>
            </w:r>
            <w:r w:rsidRPr="00A25C50">
              <w:t>Mile Average</w:t>
            </w:r>
          </w:p>
        </w:tc>
        <w:tc>
          <w:tcPr>
            <w:tcW w:w="1599" w:type="dxa"/>
            <w:tcBorders>
              <w:top w:val="single" w:sz="4" w:space="0" w:color="auto"/>
            </w:tcBorders>
            <w:shd w:val="clear" w:color="auto" w:fill="48A9C5"/>
            <w:noWrap/>
            <w:hideMark/>
          </w:tcPr>
          <w:p w:rsidR="00D00A46" w:rsidRPr="001F39E3" w:rsidP="00CB1C05" w14:paraId="4979AA74" w14:textId="77777777">
            <w:pPr>
              <w:pStyle w:val="TableSubtitle"/>
            </w:pPr>
            <w:r w:rsidRPr="00A25C50">
              <w:t>5</w:t>
            </w:r>
            <w:r>
              <w:t>-</w:t>
            </w:r>
            <w:r w:rsidRPr="00A25C50">
              <w:t>Mile Average</w:t>
            </w:r>
          </w:p>
        </w:tc>
      </w:tr>
      <w:tr w14:paraId="439FC6C3" w14:textId="77777777" w:rsidTr="004D43DD">
        <w:tblPrEx>
          <w:tblW w:w="0" w:type="auto"/>
          <w:tblLook w:val="04A0"/>
        </w:tblPrEx>
        <w:trPr>
          <w:trHeight w:val="300"/>
        </w:trPr>
        <w:tc>
          <w:tcPr>
            <w:tcW w:w="2027" w:type="dxa"/>
            <w:noWrap/>
            <w:hideMark/>
          </w:tcPr>
          <w:p w:rsidR="009F60B1" w:rsidRPr="00D00A46" w:rsidP="00CB1C05" w14:paraId="48D070B0" w14:textId="77777777">
            <w:pPr>
              <w:pStyle w:val="LTableTextAbt"/>
              <w:rPr>
                <w:rFonts w:ascii="Times New Roman" w:hAnsi="Times New Roman" w:cs="Times New Roman"/>
                <w:b/>
                <w:bCs w:val="0"/>
              </w:rPr>
            </w:pPr>
            <w:r w:rsidRPr="00D00A46">
              <w:rPr>
                <w:rFonts w:ascii="Times New Roman" w:hAnsi="Times New Roman" w:cs="Times New Roman"/>
                <w:b/>
                <w:bCs w:val="0"/>
              </w:rPr>
              <w:t>Median Income</w:t>
            </w:r>
          </w:p>
        </w:tc>
        <w:tc>
          <w:tcPr>
            <w:tcW w:w="1063" w:type="dxa"/>
            <w:noWrap/>
            <w:hideMark/>
          </w:tcPr>
          <w:p w:rsidR="009F60B1" w:rsidRPr="0047488E" w:rsidP="00CB1C05" w14:paraId="7F7FDAF0" w14:textId="77777777">
            <w:pPr>
              <w:pStyle w:val="RTableTextAbt"/>
              <w:rPr>
                <w:rFonts w:ascii="Times New Roman" w:hAnsi="Times New Roman" w:cs="Times New Roman"/>
              </w:rPr>
            </w:pPr>
            <w:r w:rsidRPr="0047488E">
              <w:rPr>
                <w:rFonts w:ascii="Times New Roman" w:hAnsi="Times New Roman" w:cs="Times New Roman"/>
              </w:rPr>
              <w:t>$64,994</w:t>
            </w:r>
          </w:p>
        </w:tc>
        <w:tc>
          <w:tcPr>
            <w:tcW w:w="807" w:type="dxa"/>
            <w:noWrap/>
            <w:hideMark/>
          </w:tcPr>
          <w:p w:rsidR="009F60B1" w:rsidRPr="0047488E" w:rsidP="00CB1C05" w14:paraId="66FF2292" w14:textId="77777777">
            <w:pPr>
              <w:pStyle w:val="RTableTextAbt"/>
              <w:rPr>
                <w:rFonts w:ascii="Times New Roman" w:hAnsi="Times New Roman" w:cs="Times New Roman"/>
              </w:rPr>
            </w:pPr>
            <w:r w:rsidRPr="0047488E">
              <w:rPr>
                <w:rFonts w:ascii="Times New Roman" w:hAnsi="Times New Roman" w:cs="Times New Roman"/>
              </w:rPr>
              <w:t>$51,878</w:t>
            </w:r>
          </w:p>
        </w:tc>
        <w:tc>
          <w:tcPr>
            <w:tcW w:w="1932" w:type="dxa"/>
            <w:noWrap/>
            <w:hideMark/>
          </w:tcPr>
          <w:p w:rsidR="009F60B1" w:rsidRPr="0047488E" w:rsidP="00CB1C05" w14:paraId="64DE1EC4" w14:textId="77777777">
            <w:pPr>
              <w:pStyle w:val="RTableTextAbt"/>
              <w:rPr>
                <w:rFonts w:ascii="Times New Roman" w:hAnsi="Times New Roman" w:cs="Times New Roman"/>
              </w:rPr>
            </w:pPr>
            <w:r w:rsidRPr="0047488E">
              <w:rPr>
                <w:rFonts w:ascii="Times New Roman" w:hAnsi="Times New Roman" w:cs="Times New Roman"/>
              </w:rPr>
              <w:t>$45,225</w:t>
            </w:r>
          </w:p>
        </w:tc>
        <w:tc>
          <w:tcPr>
            <w:tcW w:w="1932" w:type="dxa"/>
            <w:noWrap/>
            <w:hideMark/>
          </w:tcPr>
          <w:p w:rsidR="009F60B1" w:rsidRPr="0047488E" w:rsidP="00CB1C05" w14:paraId="384F3C57" w14:textId="77777777">
            <w:pPr>
              <w:pStyle w:val="RTableTextAbt"/>
              <w:rPr>
                <w:rFonts w:ascii="Times New Roman" w:hAnsi="Times New Roman" w:cs="Times New Roman"/>
              </w:rPr>
            </w:pPr>
            <w:r w:rsidRPr="0047488E">
              <w:rPr>
                <w:rFonts w:ascii="Times New Roman" w:hAnsi="Times New Roman" w:cs="Times New Roman"/>
              </w:rPr>
              <w:t>$53,509</w:t>
            </w:r>
          </w:p>
        </w:tc>
        <w:tc>
          <w:tcPr>
            <w:tcW w:w="1599" w:type="dxa"/>
            <w:noWrap/>
            <w:hideMark/>
          </w:tcPr>
          <w:p w:rsidR="009F60B1" w:rsidRPr="0047488E" w:rsidP="00CB1C05" w14:paraId="52CAA81A" w14:textId="77777777">
            <w:pPr>
              <w:pStyle w:val="RTableTextAbt"/>
              <w:rPr>
                <w:rFonts w:ascii="Times New Roman" w:hAnsi="Times New Roman" w:cs="Times New Roman"/>
              </w:rPr>
            </w:pPr>
            <w:r w:rsidRPr="0047488E">
              <w:rPr>
                <w:rFonts w:ascii="Times New Roman" w:hAnsi="Times New Roman" w:cs="Times New Roman"/>
              </w:rPr>
              <w:t>$62,120</w:t>
            </w:r>
          </w:p>
        </w:tc>
      </w:tr>
      <w:tr w14:paraId="7FE9A322" w14:textId="77777777" w:rsidTr="004D43DD">
        <w:tblPrEx>
          <w:tblW w:w="0" w:type="auto"/>
          <w:tblLook w:val="04A0"/>
        </w:tblPrEx>
        <w:trPr>
          <w:trHeight w:val="300"/>
        </w:trPr>
        <w:tc>
          <w:tcPr>
            <w:tcW w:w="2027" w:type="dxa"/>
            <w:noWrap/>
            <w:hideMark/>
          </w:tcPr>
          <w:p w:rsidR="009F60B1" w:rsidRPr="00D00A46" w:rsidP="00CB1C05" w14:paraId="6398EE18" w14:textId="77777777">
            <w:pPr>
              <w:pStyle w:val="LTableTextAbt"/>
              <w:rPr>
                <w:rFonts w:ascii="Times New Roman" w:hAnsi="Times New Roman" w:cs="Times New Roman"/>
                <w:b/>
                <w:bCs w:val="0"/>
              </w:rPr>
            </w:pPr>
            <w:r w:rsidRPr="00D00A46">
              <w:rPr>
                <w:rFonts w:ascii="Times New Roman" w:hAnsi="Times New Roman" w:cs="Times New Roman"/>
                <w:b/>
                <w:bCs w:val="0"/>
              </w:rPr>
              <w:t>White</w:t>
            </w:r>
          </w:p>
        </w:tc>
        <w:tc>
          <w:tcPr>
            <w:tcW w:w="1063" w:type="dxa"/>
            <w:noWrap/>
            <w:hideMark/>
          </w:tcPr>
          <w:p w:rsidR="009F60B1" w:rsidRPr="0047488E" w:rsidP="00CB1C05" w14:paraId="7CF304F4" w14:textId="77777777">
            <w:pPr>
              <w:pStyle w:val="RTableTextAbt"/>
              <w:rPr>
                <w:rFonts w:ascii="Times New Roman" w:hAnsi="Times New Roman" w:cs="Times New Roman"/>
              </w:rPr>
            </w:pPr>
            <w:r w:rsidRPr="0047488E">
              <w:rPr>
                <w:rFonts w:ascii="Times New Roman" w:hAnsi="Times New Roman" w:cs="Times New Roman"/>
              </w:rPr>
              <w:t>70.4%</w:t>
            </w:r>
          </w:p>
        </w:tc>
        <w:tc>
          <w:tcPr>
            <w:tcW w:w="807" w:type="dxa"/>
            <w:noWrap/>
            <w:hideMark/>
          </w:tcPr>
          <w:p w:rsidR="009F60B1" w:rsidRPr="0047488E" w:rsidP="00CB1C05" w14:paraId="1211F69C" w14:textId="77777777">
            <w:pPr>
              <w:pStyle w:val="RTableTextAbt"/>
              <w:rPr>
                <w:rFonts w:ascii="Times New Roman" w:hAnsi="Times New Roman" w:cs="Times New Roman"/>
              </w:rPr>
            </w:pPr>
            <w:r w:rsidRPr="0047488E">
              <w:rPr>
                <w:rFonts w:ascii="Times New Roman" w:hAnsi="Times New Roman" w:cs="Times New Roman"/>
              </w:rPr>
              <w:t>87.6%</w:t>
            </w:r>
          </w:p>
        </w:tc>
        <w:tc>
          <w:tcPr>
            <w:tcW w:w="1932" w:type="dxa"/>
            <w:noWrap/>
            <w:hideMark/>
          </w:tcPr>
          <w:p w:rsidR="009F60B1" w:rsidRPr="0047488E" w:rsidP="00CB1C05" w14:paraId="562E7CC9" w14:textId="77777777">
            <w:pPr>
              <w:pStyle w:val="RTableTextAbt"/>
              <w:rPr>
                <w:rFonts w:ascii="Times New Roman" w:hAnsi="Times New Roman" w:cs="Times New Roman"/>
              </w:rPr>
            </w:pPr>
            <w:r w:rsidRPr="0047488E">
              <w:rPr>
                <w:rFonts w:ascii="Times New Roman" w:hAnsi="Times New Roman" w:cs="Times New Roman"/>
              </w:rPr>
              <w:t>63.6%</w:t>
            </w:r>
          </w:p>
        </w:tc>
        <w:tc>
          <w:tcPr>
            <w:tcW w:w="1932" w:type="dxa"/>
            <w:noWrap/>
            <w:hideMark/>
          </w:tcPr>
          <w:p w:rsidR="009F60B1" w:rsidRPr="0047488E" w:rsidP="00CB1C05" w14:paraId="50761B1D" w14:textId="77777777">
            <w:pPr>
              <w:pStyle w:val="RTableTextAbt"/>
              <w:rPr>
                <w:rFonts w:ascii="Times New Roman" w:hAnsi="Times New Roman" w:cs="Times New Roman"/>
              </w:rPr>
            </w:pPr>
            <w:r w:rsidRPr="0047488E">
              <w:rPr>
                <w:rFonts w:ascii="Times New Roman" w:hAnsi="Times New Roman" w:cs="Times New Roman"/>
              </w:rPr>
              <w:t>50.1%</w:t>
            </w:r>
          </w:p>
        </w:tc>
        <w:tc>
          <w:tcPr>
            <w:tcW w:w="1599" w:type="dxa"/>
            <w:noWrap/>
            <w:hideMark/>
          </w:tcPr>
          <w:p w:rsidR="009F60B1" w:rsidRPr="0047488E" w:rsidP="00CB1C05" w14:paraId="5DFAF72F" w14:textId="77777777">
            <w:pPr>
              <w:pStyle w:val="RTableTextAbt"/>
              <w:rPr>
                <w:rFonts w:ascii="Times New Roman" w:hAnsi="Times New Roman" w:cs="Times New Roman"/>
              </w:rPr>
            </w:pPr>
            <w:r w:rsidRPr="0047488E">
              <w:rPr>
                <w:rFonts w:ascii="Times New Roman" w:hAnsi="Times New Roman" w:cs="Times New Roman"/>
              </w:rPr>
              <w:t>57.9%</w:t>
            </w:r>
          </w:p>
        </w:tc>
      </w:tr>
      <w:tr w14:paraId="43818FF1" w14:textId="77777777" w:rsidTr="004D43DD">
        <w:tblPrEx>
          <w:tblW w:w="0" w:type="auto"/>
          <w:tblLook w:val="04A0"/>
        </w:tblPrEx>
        <w:trPr>
          <w:trHeight w:val="300"/>
        </w:trPr>
        <w:tc>
          <w:tcPr>
            <w:tcW w:w="2027" w:type="dxa"/>
            <w:noWrap/>
            <w:hideMark/>
          </w:tcPr>
          <w:p w:rsidR="009F60B1" w:rsidRPr="00D00A46" w:rsidP="00CB1C05" w14:paraId="4124401E" w14:textId="77777777">
            <w:pPr>
              <w:pStyle w:val="LTableTextAbt"/>
              <w:rPr>
                <w:rFonts w:ascii="Times New Roman" w:hAnsi="Times New Roman" w:cs="Times New Roman"/>
                <w:b/>
                <w:bCs w:val="0"/>
              </w:rPr>
            </w:pPr>
            <w:r w:rsidRPr="00D00A46">
              <w:rPr>
                <w:rFonts w:ascii="Times New Roman" w:hAnsi="Times New Roman" w:cs="Times New Roman"/>
                <w:b/>
                <w:bCs w:val="0"/>
              </w:rPr>
              <w:t>Black</w:t>
            </w:r>
          </w:p>
        </w:tc>
        <w:tc>
          <w:tcPr>
            <w:tcW w:w="1063" w:type="dxa"/>
            <w:noWrap/>
            <w:hideMark/>
          </w:tcPr>
          <w:p w:rsidR="009F60B1" w:rsidRPr="0047488E" w:rsidP="00CB1C05" w14:paraId="26BCA6FA" w14:textId="77777777">
            <w:pPr>
              <w:pStyle w:val="RTableTextAbt"/>
              <w:rPr>
                <w:rFonts w:ascii="Times New Roman" w:hAnsi="Times New Roman" w:cs="Times New Roman"/>
              </w:rPr>
            </w:pPr>
            <w:r w:rsidRPr="0047488E">
              <w:rPr>
                <w:rFonts w:ascii="Times New Roman" w:hAnsi="Times New Roman" w:cs="Times New Roman"/>
              </w:rPr>
              <w:t>12.6%</w:t>
            </w:r>
          </w:p>
        </w:tc>
        <w:tc>
          <w:tcPr>
            <w:tcW w:w="807" w:type="dxa"/>
            <w:noWrap/>
            <w:hideMark/>
          </w:tcPr>
          <w:p w:rsidR="009F60B1" w:rsidRPr="0047488E" w:rsidP="00CB1C05" w14:paraId="2E5E83C3" w14:textId="77777777">
            <w:pPr>
              <w:pStyle w:val="RTableTextAbt"/>
              <w:rPr>
                <w:rFonts w:ascii="Times New Roman" w:hAnsi="Times New Roman" w:cs="Times New Roman"/>
              </w:rPr>
            </w:pPr>
            <w:r w:rsidRPr="0047488E">
              <w:rPr>
                <w:rFonts w:ascii="Times New Roman" w:hAnsi="Times New Roman" w:cs="Times New Roman"/>
              </w:rPr>
              <w:t>5.8%</w:t>
            </w:r>
          </w:p>
        </w:tc>
        <w:tc>
          <w:tcPr>
            <w:tcW w:w="1932" w:type="dxa"/>
            <w:noWrap/>
            <w:hideMark/>
          </w:tcPr>
          <w:p w:rsidR="009F60B1" w:rsidRPr="0047488E" w:rsidP="00CB1C05" w14:paraId="7AF1997E" w14:textId="77777777">
            <w:pPr>
              <w:pStyle w:val="RTableTextAbt"/>
              <w:rPr>
                <w:rFonts w:ascii="Times New Roman" w:hAnsi="Times New Roman" w:cs="Times New Roman"/>
              </w:rPr>
            </w:pPr>
            <w:r w:rsidRPr="0047488E">
              <w:rPr>
                <w:rFonts w:ascii="Times New Roman" w:hAnsi="Times New Roman" w:cs="Times New Roman"/>
              </w:rPr>
              <w:t>19.8%</w:t>
            </w:r>
          </w:p>
        </w:tc>
        <w:tc>
          <w:tcPr>
            <w:tcW w:w="1932" w:type="dxa"/>
            <w:noWrap/>
            <w:hideMark/>
          </w:tcPr>
          <w:p w:rsidR="009F60B1" w:rsidRPr="0047488E" w:rsidP="00CB1C05" w14:paraId="219A65D2" w14:textId="77777777">
            <w:pPr>
              <w:pStyle w:val="RTableTextAbt"/>
              <w:rPr>
                <w:rFonts w:ascii="Times New Roman" w:hAnsi="Times New Roman" w:cs="Times New Roman"/>
              </w:rPr>
            </w:pPr>
            <w:r w:rsidRPr="0047488E">
              <w:rPr>
                <w:rFonts w:ascii="Times New Roman" w:hAnsi="Times New Roman" w:cs="Times New Roman"/>
              </w:rPr>
              <w:t>39.8%</w:t>
            </w:r>
          </w:p>
        </w:tc>
        <w:tc>
          <w:tcPr>
            <w:tcW w:w="1599" w:type="dxa"/>
            <w:noWrap/>
            <w:hideMark/>
          </w:tcPr>
          <w:p w:rsidR="009F60B1" w:rsidRPr="0047488E" w:rsidP="00CB1C05" w14:paraId="3B40E442" w14:textId="77777777">
            <w:pPr>
              <w:pStyle w:val="RTableTextAbt"/>
              <w:rPr>
                <w:rFonts w:ascii="Times New Roman" w:hAnsi="Times New Roman" w:cs="Times New Roman"/>
              </w:rPr>
            </w:pPr>
            <w:r w:rsidRPr="0047488E">
              <w:rPr>
                <w:rFonts w:ascii="Times New Roman" w:hAnsi="Times New Roman" w:cs="Times New Roman"/>
              </w:rPr>
              <w:t>33.2%</w:t>
            </w:r>
          </w:p>
        </w:tc>
      </w:tr>
      <w:tr w14:paraId="6C8B9F57" w14:textId="77777777" w:rsidTr="004D43DD">
        <w:tblPrEx>
          <w:tblW w:w="0" w:type="auto"/>
          <w:tblLook w:val="04A0"/>
        </w:tblPrEx>
        <w:trPr>
          <w:trHeight w:val="300"/>
        </w:trPr>
        <w:tc>
          <w:tcPr>
            <w:tcW w:w="2027" w:type="dxa"/>
            <w:noWrap/>
            <w:hideMark/>
          </w:tcPr>
          <w:p w:rsidR="009F60B1" w:rsidRPr="00D00A46" w:rsidP="00CB1C05" w14:paraId="5C7BF3D4"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American Indian </w:t>
            </w:r>
          </w:p>
        </w:tc>
        <w:tc>
          <w:tcPr>
            <w:tcW w:w="1063" w:type="dxa"/>
            <w:noWrap/>
            <w:hideMark/>
          </w:tcPr>
          <w:p w:rsidR="009F60B1" w:rsidRPr="0047488E" w:rsidP="00CB1C05" w14:paraId="1A45FFB5" w14:textId="77777777">
            <w:pPr>
              <w:pStyle w:val="RTableTextAbt"/>
              <w:rPr>
                <w:rFonts w:ascii="Times New Roman" w:hAnsi="Times New Roman" w:cs="Times New Roman"/>
              </w:rPr>
            </w:pPr>
            <w:r w:rsidRPr="0047488E">
              <w:rPr>
                <w:rFonts w:ascii="Times New Roman" w:hAnsi="Times New Roman" w:cs="Times New Roman"/>
              </w:rPr>
              <w:t>0.8%</w:t>
            </w:r>
          </w:p>
        </w:tc>
        <w:tc>
          <w:tcPr>
            <w:tcW w:w="807" w:type="dxa"/>
            <w:noWrap/>
            <w:hideMark/>
          </w:tcPr>
          <w:p w:rsidR="009F60B1" w:rsidRPr="0047488E" w:rsidP="00CB1C05" w14:paraId="0A6F879E" w14:textId="77777777">
            <w:pPr>
              <w:pStyle w:val="RTableTextAbt"/>
              <w:rPr>
                <w:rFonts w:ascii="Times New Roman" w:hAnsi="Times New Roman" w:cs="Times New Roman"/>
              </w:rPr>
            </w:pPr>
            <w:r w:rsidRPr="0047488E">
              <w:rPr>
                <w:rFonts w:ascii="Times New Roman" w:hAnsi="Times New Roman" w:cs="Times New Roman"/>
              </w:rPr>
              <w:t>1.7%</w:t>
            </w:r>
          </w:p>
        </w:tc>
        <w:tc>
          <w:tcPr>
            <w:tcW w:w="1932" w:type="dxa"/>
            <w:noWrap/>
            <w:hideMark/>
          </w:tcPr>
          <w:p w:rsidR="009F60B1" w:rsidRPr="0047488E" w:rsidP="00CB1C05" w14:paraId="73B26919" w14:textId="77777777">
            <w:pPr>
              <w:pStyle w:val="RTableTextAbt"/>
              <w:rPr>
                <w:rFonts w:ascii="Times New Roman" w:hAnsi="Times New Roman" w:cs="Times New Roman"/>
              </w:rPr>
            </w:pPr>
            <w:r w:rsidRPr="0047488E">
              <w:rPr>
                <w:rFonts w:ascii="Times New Roman" w:hAnsi="Times New Roman" w:cs="Times New Roman"/>
              </w:rPr>
              <w:t>1.6%</w:t>
            </w:r>
          </w:p>
        </w:tc>
        <w:tc>
          <w:tcPr>
            <w:tcW w:w="1932" w:type="dxa"/>
            <w:noWrap/>
            <w:hideMark/>
          </w:tcPr>
          <w:p w:rsidR="009F60B1" w:rsidRPr="0047488E" w:rsidP="00CB1C05" w14:paraId="1E76E6D6" w14:textId="77777777">
            <w:pPr>
              <w:pStyle w:val="RTableTextAbt"/>
              <w:rPr>
                <w:rFonts w:ascii="Times New Roman" w:hAnsi="Times New Roman" w:cs="Times New Roman"/>
              </w:rPr>
            </w:pPr>
            <w:r w:rsidRPr="0047488E">
              <w:rPr>
                <w:rFonts w:ascii="Times New Roman" w:hAnsi="Times New Roman" w:cs="Times New Roman"/>
              </w:rPr>
              <w:t>0.6%</w:t>
            </w:r>
          </w:p>
        </w:tc>
        <w:tc>
          <w:tcPr>
            <w:tcW w:w="1599" w:type="dxa"/>
            <w:noWrap/>
            <w:hideMark/>
          </w:tcPr>
          <w:p w:rsidR="009F60B1" w:rsidRPr="0047488E" w:rsidP="00CB1C05" w14:paraId="528251DE" w14:textId="77777777">
            <w:pPr>
              <w:pStyle w:val="RTableTextAbt"/>
              <w:rPr>
                <w:rFonts w:ascii="Times New Roman" w:hAnsi="Times New Roman" w:cs="Times New Roman"/>
              </w:rPr>
            </w:pPr>
            <w:r w:rsidRPr="0047488E">
              <w:rPr>
                <w:rFonts w:ascii="Times New Roman" w:hAnsi="Times New Roman" w:cs="Times New Roman"/>
              </w:rPr>
              <w:t>0.4%</w:t>
            </w:r>
          </w:p>
        </w:tc>
      </w:tr>
      <w:tr w14:paraId="108E7531" w14:textId="77777777" w:rsidTr="004D43DD">
        <w:tblPrEx>
          <w:tblW w:w="0" w:type="auto"/>
          <w:tblLook w:val="04A0"/>
        </w:tblPrEx>
        <w:trPr>
          <w:trHeight w:val="300"/>
        </w:trPr>
        <w:tc>
          <w:tcPr>
            <w:tcW w:w="2027" w:type="dxa"/>
            <w:noWrap/>
            <w:hideMark/>
          </w:tcPr>
          <w:p w:rsidR="009F60B1" w:rsidRPr="00D00A46" w:rsidP="00CB1C05" w14:paraId="436CC9D0" w14:textId="77777777">
            <w:pPr>
              <w:pStyle w:val="LTableTextAbt"/>
              <w:rPr>
                <w:rFonts w:ascii="Times New Roman" w:hAnsi="Times New Roman" w:cs="Times New Roman"/>
                <w:b/>
                <w:bCs w:val="0"/>
              </w:rPr>
            </w:pPr>
            <w:r w:rsidRPr="00D00A46">
              <w:rPr>
                <w:rFonts w:ascii="Times New Roman" w:hAnsi="Times New Roman" w:cs="Times New Roman"/>
                <w:b/>
                <w:bCs w:val="0"/>
              </w:rPr>
              <w:t>Asian</w:t>
            </w:r>
          </w:p>
        </w:tc>
        <w:tc>
          <w:tcPr>
            <w:tcW w:w="1063" w:type="dxa"/>
            <w:noWrap/>
            <w:hideMark/>
          </w:tcPr>
          <w:p w:rsidR="009F60B1" w:rsidRPr="0047488E" w:rsidP="00CB1C05" w14:paraId="3F86F81F" w14:textId="77777777">
            <w:pPr>
              <w:pStyle w:val="RTableTextAbt"/>
              <w:rPr>
                <w:rFonts w:ascii="Times New Roman" w:hAnsi="Times New Roman" w:cs="Times New Roman"/>
              </w:rPr>
            </w:pPr>
            <w:r w:rsidRPr="0047488E">
              <w:rPr>
                <w:rFonts w:ascii="Times New Roman" w:hAnsi="Times New Roman" w:cs="Times New Roman"/>
              </w:rPr>
              <w:t>5.6%</w:t>
            </w:r>
          </w:p>
        </w:tc>
        <w:tc>
          <w:tcPr>
            <w:tcW w:w="807" w:type="dxa"/>
            <w:noWrap/>
            <w:hideMark/>
          </w:tcPr>
          <w:p w:rsidR="009F60B1" w:rsidRPr="0047488E" w:rsidP="00CB1C05" w14:paraId="37E982A5" w14:textId="77777777">
            <w:pPr>
              <w:pStyle w:val="RTableTextAbt"/>
              <w:rPr>
                <w:rFonts w:ascii="Times New Roman" w:hAnsi="Times New Roman" w:cs="Times New Roman"/>
              </w:rPr>
            </w:pPr>
            <w:r w:rsidRPr="0047488E">
              <w:rPr>
                <w:rFonts w:ascii="Times New Roman" w:hAnsi="Times New Roman" w:cs="Times New Roman"/>
              </w:rPr>
              <w:t>1.2%</w:t>
            </w:r>
          </w:p>
        </w:tc>
        <w:tc>
          <w:tcPr>
            <w:tcW w:w="1932" w:type="dxa"/>
            <w:noWrap/>
            <w:hideMark/>
          </w:tcPr>
          <w:p w:rsidR="009F60B1" w:rsidRPr="0047488E" w:rsidP="00CB1C05" w14:paraId="1445D56D" w14:textId="77777777">
            <w:pPr>
              <w:pStyle w:val="RTableTextAbt"/>
              <w:rPr>
                <w:rFonts w:ascii="Times New Roman" w:hAnsi="Times New Roman" w:cs="Times New Roman"/>
              </w:rPr>
            </w:pPr>
            <w:r w:rsidRPr="0047488E">
              <w:rPr>
                <w:rFonts w:ascii="Times New Roman" w:hAnsi="Times New Roman" w:cs="Times New Roman"/>
              </w:rPr>
              <w:t>0.2%</w:t>
            </w:r>
          </w:p>
        </w:tc>
        <w:tc>
          <w:tcPr>
            <w:tcW w:w="1932" w:type="dxa"/>
            <w:noWrap/>
            <w:hideMark/>
          </w:tcPr>
          <w:p w:rsidR="009F60B1" w:rsidRPr="0047488E" w:rsidP="00CB1C05" w14:paraId="56197623" w14:textId="77777777">
            <w:pPr>
              <w:pStyle w:val="RTableTextAbt"/>
              <w:rPr>
                <w:rFonts w:ascii="Times New Roman" w:hAnsi="Times New Roman" w:cs="Times New Roman"/>
              </w:rPr>
            </w:pPr>
            <w:r w:rsidRPr="0047488E">
              <w:rPr>
                <w:rFonts w:ascii="Times New Roman" w:hAnsi="Times New Roman" w:cs="Times New Roman"/>
              </w:rPr>
              <w:t>0.4%</w:t>
            </w:r>
          </w:p>
        </w:tc>
        <w:tc>
          <w:tcPr>
            <w:tcW w:w="1599" w:type="dxa"/>
            <w:noWrap/>
            <w:hideMark/>
          </w:tcPr>
          <w:p w:rsidR="009F60B1" w:rsidRPr="0047488E" w:rsidP="00CB1C05" w14:paraId="29D5F7C1" w14:textId="77777777">
            <w:pPr>
              <w:pStyle w:val="RTableTextAbt"/>
              <w:rPr>
                <w:rFonts w:ascii="Times New Roman" w:hAnsi="Times New Roman" w:cs="Times New Roman"/>
              </w:rPr>
            </w:pPr>
            <w:r w:rsidRPr="0047488E">
              <w:rPr>
                <w:rFonts w:ascii="Times New Roman" w:hAnsi="Times New Roman" w:cs="Times New Roman"/>
              </w:rPr>
              <w:t>1.0%</w:t>
            </w:r>
          </w:p>
        </w:tc>
      </w:tr>
      <w:tr w14:paraId="34CF007F" w14:textId="77777777" w:rsidTr="004D43DD">
        <w:tblPrEx>
          <w:tblW w:w="0" w:type="auto"/>
          <w:tblLook w:val="04A0"/>
        </w:tblPrEx>
        <w:trPr>
          <w:trHeight w:val="300"/>
        </w:trPr>
        <w:tc>
          <w:tcPr>
            <w:tcW w:w="2027" w:type="dxa"/>
            <w:noWrap/>
            <w:hideMark/>
          </w:tcPr>
          <w:p w:rsidR="009F60B1" w:rsidRPr="00D00A46" w:rsidP="00CB1C05" w14:paraId="4432969E" w14:textId="77777777">
            <w:pPr>
              <w:pStyle w:val="LTableTextAbt"/>
              <w:rPr>
                <w:rFonts w:ascii="Times New Roman" w:hAnsi="Times New Roman" w:cs="Times New Roman"/>
                <w:b/>
                <w:bCs w:val="0"/>
              </w:rPr>
            </w:pPr>
            <w:r w:rsidRPr="00D00A46">
              <w:rPr>
                <w:rFonts w:ascii="Times New Roman" w:hAnsi="Times New Roman" w:cs="Times New Roman"/>
                <w:b/>
                <w:bCs w:val="0"/>
              </w:rPr>
              <w:t>Pacific Islander</w:t>
            </w:r>
          </w:p>
        </w:tc>
        <w:tc>
          <w:tcPr>
            <w:tcW w:w="1063" w:type="dxa"/>
            <w:noWrap/>
            <w:hideMark/>
          </w:tcPr>
          <w:p w:rsidR="009F60B1" w:rsidRPr="0047488E" w:rsidP="00CB1C05" w14:paraId="63C8FF9E" w14:textId="77777777">
            <w:pPr>
              <w:pStyle w:val="RTableTextAbt"/>
              <w:rPr>
                <w:rFonts w:ascii="Times New Roman" w:hAnsi="Times New Roman" w:cs="Times New Roman"/>
              </w:rPr>
            </w:pPr>
            <w:r w:rsidRPr="0047488E">
              <w:rPr>
                <w:rFonts w:ascii="Times New Roman" w:hAnsi="Times New Roman" w:cs="Times New Roman"/>
              </w:rPr>
              <w:t>0.2%</w:t>
            </w:r>
          </w:p>
        </w:tc>
        <w:tc>
          <w:tcPr>
            <w:tcW w:w="807" w:type="dxa"/>
            <w:noWrap/>
            <w:hideMark/>
          </w:tcPr>
          <w:p w:rsidR="009F60B1" w:rsidRPr="0047488E" w:rsidP="00CB1C05" w14:paraId="31033088" w14:textId="77777777">
            <w:pPr>
              <w:pStyle w:val="RTableTextAbt"/>
              <w:rPr>
                <w:rFonts w:ascii="Times New Roman" w:hAnsi="Times New Roman" w:cs="Times New Roman"/>
              </w:rPr>
            </w:pPr>
            <w:r w:rsidRPr="0047488E">
              <w:rPr>
                <w:rFonts w:ascii="Times New Roman" w:hAnsi="Times New Roman" w:cs="Times New Roman"/>
              </w:rPr>
              <w:t>0.1%</w:t>
            </w:r>
          </w:p>
        </w:tc>
        <w:tc>
          <w:tcPr>
            <w:tcW w:w="1932" w:type="dxa"/>
            <w:noWrap/>
            <w:hideMark/>
          </w:tcPr>
          <w:p w:rsidR="009F60B1" w:rsidRPr="0047488E" w:rsidP="00CB1C05" w14:paraId="6269ACF8" w14:textId="77777777">
            <w:pPr>
              <w:pStyle w:val="RTableTextAbt"/>
              <w:rPr>
                <w:rFonts w:ascii="Times New Roman" w:hAnsi="Times New Roman" w:cs="Times New Roman"/>
              </w:rPr>
            </w:pPr>
            <w:r w:rsidRPr="0047488E">
              <w:rPr>
                <w:rFonts w:ascii="Times New Roman" w:hAnsi="Times New Roman" w:cs="Times New Roman"/>
              </w:rPr>
              <w:t>0.0%</w:t>
            </w:r>
          </w:p>
        </w:tc>
        <w:tc>
          <w:tcPr>
            <w:tcW w:w="1932" w:type="dxa"/>
            <w:noWrap/>
            <w:hideMark/>
          </w:tcPr>
          <w:p w:rsidR="009F60B1" w:rsidRPr="0047488E" w:rsidP="00CB1C05" w14:paraId="0B1D7E96" w14:textId="77777777">
            <w:pPr>
              <w:pStyle w:val="RTableTextAbt"/>
              <w:rPr>
                <w:rFonts w:ascii="Times New Roman" w:hAnsi="Times New Roman" w:cs="Times New Roman"/>
              </w:rPr>
            </w:pPr>
            <w:r w:rsidRPr="0047488E">
              <w:rPr>
                <w:rFonts w:ascii="Times New Roman" w:hAnsi="Times New Roman" w:cs="Times New Roman"/>
              </w:rPr>
              <w:t>0.0%</w:t>
            </w:r>
          </w:p>
        </w:tc>
        <w:tc>
          <w:tcPr>
            <w:tcW w:w="1599" w:type="dxa"/>
            <w:noWrap/>
            <w:hideMark/>
          </w:tcPr>
          <w:p w:rsidR="009F60B1" w:rsidRPr="0047488E" w:rsidP="00CB1C05" w14:paraId="058E07D4" w14:textId="77777777">
            <w:pPr>
              <w:pStyle w:val="RTableTextAbt"/>
              <w:rPr>
                <w:rFonts w:ascii="Times New Roman" w:hAnsi="Times New Roman" w:cs="Times New Roman"/>
              </w:rPr>
            </w:pPr>
            <w:r w:rsidRPr="0047488E">
              <w:rPr>
                <w:rFonts w:ascii="Times New Roman" w:hAnsi="Times New Roman" w:cs="Times New Roman"/>
              </w:rPr>
              <w:t>0.0%</w:t>
            </w:r>
          </w:p>
        </w:tc>
      </w:tr>
      <w:tr w14:paraId="4392138F" w14:textId="77777777" w:rsidTr="004D43DD">
        <w:tblPrEx>
          <w:tblW w:w="0" w:type="auto"/>
          <w:tblLook w:val="04A0"/>
        </w:tblPrEx>
        <w:trPr>
          <w:trHeight w:val="300"/>
        </w:trPr>
        <w:tc>
          <w:tcPr>
            <w:tcW w:w="2027" w:type="dxa"/>
            <w:noWrap/>
            <w:hideMark/>
          </w:tcPr>
          <w:p w:rsidR="009F60B1" w:rsidRPr="00D00A46" w:rsidP="00CB1C05" w14:paraId="0452CF9F" w14:textId="77777777">
            <w:pPr>
              <w:pStyle w:val="LTableTextAbt"/>
              <w:rPr>
                <w:rFonts w:ascii="Times New Roman" w:hAnsi="Times New Roman" w:cs="Times New Roman"/>
                <w:b/>
                <w:bCs w:val="0"/>
              </w:rPr>
            </w:pPr>
            <w:r w:rsidRPr="00D00A46">
              <w:rPr>
                <w:rFonts w:ascii="Times New Roman" w:hAnsi="Times New Roman" w:cs="Times New Roman"/>
                <w:b/>
                <w:bCs w:val="0"/>
              </w:rPr>
              <w:t>Other</w:t>
            </w:r>
          </w:p>
        </w:tc>
        <w:tc>
          <w:tcPr>
            <w:tcW w:w="1063" w:type="dxa"/>
            <w:noWrap/>
            <w:hideMark/>
          </w:tcPr>
          <w:p w:rsidR="009F60B1" w:rsidRPr="0047488E" w:rsidP="00CB1C05" w14:paraId="77F3C52D" w14:textId="77777777">
            <w:pPr>
              <w:pStyle w:val="RTableTextAbt"/>
              <w:rPr>
                <w:rFonts w:ascii="Times New Roman" w:hAnsi="Times New Roman" w:cs="Times New Roman"/>
              </w:rPr>
            </w:pPr>
            <w:r w:rsidRPr="0047488E">
              <w:rPr>
                <w:rFonts w:ascii="Times New Roman" w:hAnsi="Times New Roman" w:cs="Times New Roman"/>
              </w:rPr>
              <w:t>10.3%</w:t>
            </w:r>
          </w:p>
        </w:tc>
        <w:tc>
          <w:tcPr>
            <w:tcW w:w="807" w:type="dxa"/>
            <w:noWrap/>
            <w:hideMark/>
          </w:tcPr>
          <w:p w:rsidR="009F60B1" w:rsidRPr="0047488E" w:rsidP="00CB1C05" w14:paraId="5DE034F3" w14:textId="77777777">
            <w:pPr>
              <w:pStyle w:val="RTableTextAbt"/>
              <w:rPr>
                <w:rFonts w:ascii="Times New Roman" w:hAnsi="Times New Roman" w:cs="Times New Roman"/>
              </w:rPr>
            </w:pPr>
            <w:r w:rsidRPr="0047488E">
              <w:rPr>
                <w:rFonts w:ascii="Times New Roman" w:hAnsi="Times New Roman" w:cs="Times New Roman"/>
              </w:rPr>
              <w:t>3.6%</w:t>
            </w:r>
          </w:p>
        </w:tc>
        <w:tc>
          <w:tcPr>
            <w:tcW w:w="1932" w:type="dxa"/>
            <w:noWrap/>
            <w:hideMark/>
          </w:tcPr>
          <w:p w:rsidR="009F60B1" w:rsidRPr="0047488E" w:rsidP="00CB1C05" w14:paraId="7D5C33CD" w14:textId="77777777">
            <w:pPr>
              <w:pStyle w:val="RTableTextAbt"/>
              <w:rPr>
                <w:rFonts w:ascii="Times New Roman" w:hAnsi="Times New Roman" w:cs="Times New Roman"/>
              </w:rPr>
            </w:pPr>
            <w:r w:rsidRPr="0047488E">
              <w:rPr>
                <w:rFonts w:ascii="Times New Roman" w:hAnsi="Times New Roman" w:cs="Times New Roman"/>
              </w:rPr>
              <w:t>14.8%</w:t>
            </w:r>
          </w:p>
        </w:tc>
        <w:tc>
          <w:tcPr>
            <w:tcW w:w="1932" w:type="dxa"/>
            <w:noWrap/>
            <w:hideMark/>
          </w:tcPr>
          <w:p w:rsidR="009F60B1" w:rsidRPr="0047488E" w:rsidP="00CB1C05" w14:paraId="553C4465" w14:textId="77777777">
            <w:pPr>
              <w:pStyle w:val="RTableTextAbt"/>
              <w:rPr>
                <w:rFonts w:ascii="Times New Roman" w:hAnsi="Times New Roman" w:cs="Times New Roman"/>
              </w:rPr>
            </w:pPr>
            <w:r w:rsidRPr="0047488E">
              <w:rPr>
                <w:rFonts w:ascii="Times New Roman" w:hAnsi="Times New Roman" w:cs="Times New Roman"/>
              </w:rPr>
              <w:t>9.0%</w:t>
            </w:r>
          </w:p>
        </w:tc>
        <w:tc>
          <w:tcPr>
            <w:tcW w:w="1599" w:type="dxa"/>
            <w:noWrap/>
            <w:hideMark/>
          </w:tcPr>
          <w:p w:rsidR="009F60B1" w:rsidRPr="0047488E" w:rsidP="00CB1C05" w14:paraId="0418B987" w14:textId="77777777">
            <w:pPr>
              <w:pStyle w:val="RTableTextAbt"/>
              <w:rPr>
                <w:rFonts w:ascii="Times New Roman" w:hAnsi="Times New Roman" w:cs="Times New Roman"/>
              </w:rPr>
            </w:pPr>
            <w:r w:rsidRPr="0047488E">
              <w:rPr>
                <w:rFonts w:ascii="Times New Roman" w:hAnsi="Times New Roman" w:cs="Times New Roman"/>
              </w:rPr>
              <w:t>7.5%</w:t>
            </w:r>
          </w:p>
        </w:tc>
      </w:tr>
      <w:tr w14:paraId="195841B3" w14:textId="77777777" w:rsidTr="004D43DD">
        <w:tblPrEx>
          <w:tblW w:w="0" w:type="auto"/>
          <w:tblLook w:val="04A0"/>
        </w:tblPrEx>
        <w:trPr>
          <w:trHeight w:val="300"/>
        </w:trPr>
        <w:tc>
          <w:tcPr>
            <w:tcW w:w="2027" w:type="dxa"/>
            <w:noWrap/>
            <w:hideMark/>
          </w:tcPr>
          <w:p w:rsidR="009F60B1" w:rsidRPr="00D00A46" w:rsidP="00CB1C05" w14:paraId="56053289" w14:textId="77777777">
            <w:pPr>
              <w:pStyle w:val="LTableTextAbt"/>
              <w:rPr>
                <w:rFonts w:ascii="Times New Roman" w:hAnsi="Times New Roman" w:cs="Times New Roman"/>
                <w:b/>
                <w:bCs w:val="0"/>
              </w:rPr>
            </w:pPr>
            <w:r w:rsidRPr="00D00A46">
              <w:rPr>
                <w:rFonts w:ascii="Times New Roman" w:hAnsi="Times New Roman" w:cs="Times New Roman"/>
                <w:b/>
                <w:bCs w:val="0"/>
              </w:rPr>
              <w:t>Hispanic</w:t>
            </w:r>
          </w:p>
        </w:tc>
        <w:tc>
          <w:tcPr>
            <w:tcW w:w="1063" w:type="dxa"/>
            <w:noWrap/>
            <w:hideMark/>
          </w:tcPr>
          <w:p w:rsidR="009F60B1" w:rsidRPr="0047488E" w:rsidP="00CB1C05" w14:paraId="20708697" w14:textId="77777777">
            <w:pPr>
              <w:pStyle w:val="RTableTextAbt"/>
              <w:rPr>
                <w:rFonts w:ascii="Times New Roman" w:hAnsi="Times New Roman" w:cs="Times New Roman"/>
              </w:rPr>
            </w:pPr>
            <w:r w:rsidRPr="0047488E">
              <w:rPr>
                <w:rFonts w:ascii="Times New Roman" w:hAnsi="Times New Roman" w:cs="Times New Roman"/>
              </w:rPr>
              <w:t>18.2%</w:t>
            </w:r>
          </w:p>
        </w:tc>
        <w:tc>
          <w:tcPr>
            <w:tcW w:w="807" w:type="dxa"/>
            <w:noWrap/>
            <w:hideMark/>
          </w:tcPr>
          <w:p w:rsidR="009F60B1" w:rsidRPr="0047488E" w:rsidP="00CB1C05" w14:paraId="17E81A03" w14:textId="77777777">
            <w:pPr>
              <w:pStyle w:val="RTableTextAbt"/>
              <w:rPr>
                <w:rFonts w:ascii="Times New Roman" w:hAnsi="Times New Roman" w:cs="Times New Roman"/>
              </w:rPr>
            </w:pPr>
            <w:r w:rsidRPr="0047488E">
              <w:rPr>
                <w:rFonts w:ascii="Times New Roman" w:hAnsi="Times New Roman" w:cs="Times New Roman"/>
              </w:rPr>
              <w:t>2.4%</w:t>
            </w:r>
          </w:p>
        </w:tc>
        <w:tc>
          <w:tcPr>
            <w:tcW w:w="1932" w:type="dxa"/>
            <w:noWrap/>
            <w:hideMark/>
          </w:tcPr>
          <w:p w:rsidR="009F60B1" w:rsidRPr="0047488E" w:rsidP="00CB1C05" w14:paraId="3E3A9FAF" w14:textId="77777777">
            <w:pPr>
              <w:pStyle w:val="RTableTextAbt"/>
              <w:rPr>
                <w:rFonts w:ascii="Times New Roman" w:hAnsi="Times New Roman" w:cs="Times New Roman"/>
              </w:rPr>
            </w:pPr>
            <w:r w:rsidRPr="0047488E">
              <w:rPr>
                <w:rFonts w:ascii="Times New Roman" w:hAnsi="Times New Roman" w:cs="Times New Roman"/>
              </w:rPr>
              <w:t>41.8%</w:t>
            </w:r>
          </w:p>
        </w:tc>
        <w:tc>
          <w:tcPr>
            <w:tcW w:w="1932" w:type="dxa"/>
            <w:noWrap/>
            <w:hideMark/>
          </w:tcPr>
          <w:p w:rsidR="009F60B1" w:rsidRPr="0047488E" w:rsidP="00CB1C05" w14:paraId="6A0CD80F" w14:textId="77777777">
            <w:pPr>
              <w:pStyle w:val="RTableTextAbt"/>
              <w:rPr>
                <w:rFonts w:ascii="Times New Roman" w:hAnsi="Times New Roman" w:cs="Times New Roman"/>
              </w:rPr>
            </w:pPr>
            <w:r w:rsidRPr="0047488E">
              <w:rPr>
                <w:rFonts w:ascii="Times New Roman" w:hAnsi="Times New Roman" w:cs="Times New Roman"/>
              </w:rPr>
              <w:t>24.6%</w:t>
            </w:r>
          </w:p>
        </w:tc>
        <w:tc>
          <w:tcPr>
            <w:tcW w:w="1599" w:type="dxa"/>
            <w:noWrap/>
            <w:hideMark/>
          </w:tcPr>
          <w:p w:rsidR="009F60B1" w:rsidRPr="0047488E" w:rsidP="00CB1C05" w14:paraId="09C9AF57" w14:textId="77777777">
            <w:pPr>
              <w:pStyle w:val="RTableTextAbt"/>
              <w:rPr>
                <w:rFonts w:ascii="Times New Roman" w:hAnsi="Times New Roman" w:cs="Times New Roman"/>
              </w:rPr>
            </w:pPr>
            <w:r w:rsidRPr="0047488E">
              <w:rPr>
                <w:rFonts w:ascii="Times New Roman" w:hAnsi="Times New Roman" w:cs="Times New Roman"/>
              </w:rPr>
              <w:t>21.3%</w:t>
            </w:r>
          </w:p>
        </w:tc>
      </w:tr>
      <w:tr w14:paraId="4AA388E4" w14:textId="77777777" w:rsidTr="004D43DD">
        <w:tblPrEx>
          <w:tblW w:w="0" w:type="auto"/>
          <w:tblLook w:val="04A0"/>
        </w:tblPrEx>
        <w:trPr>
          <w:trHeight w:val="300"/>
        </w:trPr>
        <w:tc>
          <w:tcPr>
            <w:tcW w:w="2027" w:type="dxa"/>
            <w:noWrap/>
            <w:hideMark/>
          </w:tcPr>
          <w:p w:rsidR="009F60B1" w:rsidRPr="00D00A46" w:rsidP="00CB1C05" w14:paraId="69DD2021" w14:textId="77777777">
            <w:pPr>
              <w:pStyle w:val="LTableTextAbt"/>
              <w:rPr>
                <w:rFonts w:ascii="Times New Roman" w:hAnsi="Times New Roman" w:cs="Times New Roman"/>
                <w:b/>
                <w:bCs w:val="0"/>
              </w:rPr>
            </w:pPr>
            <w:r w:rsidRPr="00D00A46">
              <w:rPr>
                <w:rFonts w:ascii="Times New Roman" w:hAnsi="Times New Roman" w:cs="Times New Roman"/>
                <w:b/>
                <w:bCs w:val="0"/>
              </w:rPr>
              <w:t>2x Poverty Line</w:t>
            </w:r>
          </w:p>
        </w:tc>
        <w:tc>
          <w:tcPr>
            <w:tcW w:w="1063" w:type="dxa"/>
            <w:noWrap/>
            <w:hideMark/>
          </w:tcPr>
          <w:p w:rsidR="009F60B1" w:rsidRPr="0047488E" w:rsidP="00CB1C05" w14:paraId="6326835A" w14:textId="77777777">
            <w:pPr>
              <w:pStyle w:val="RTableTextAbt"/>
              <w:rPr>
                <w:rFonts w:ascii="Times New Roman" w:hAnsi="Times New Roman" w:cs="Times New Roman"/>
              </w:rPr>
            </w:pPr>
            <w:r w:rsidRPr="0047488E">
              <w:rPr>
                <w:rFonts w:ascii="Times New Roman" w:hAnsi="Times New Roman" w:cs="Times New Roman"/>
              </w:rPr>
              <w:t>29.8%</w:t>
            </w:r>
          </w:p>
        </w:tc>
        <w:tc>
          <w:tcPr>
            <w:tcW w:w="807" w:type="dxa"/>
            <w:noWrap/>
            <w:hideMark/>
          </w:tcPr>
          <w:p w:rsidR="009F60B1" w:rsidRPr="0047488E" w:rsidP="00CB1C05" w14:paraId="578A0D14" w14:textId="77777777">
            <w:pPr>
              <w:pStyle w:val="RTableTextAbt"/>
              <w:rPr>
                <w:rFonts w:ascii="Times New Roman" w:hAnsi="Times New Roman" w:cs="Times New Roman"/>
              </w:rPr>
            </w:pPr>
            <w:r w:rsidRPr="0047488E">
              <w:rPr>
                <w:rFonts w:ascii="Times New Roman" w:hAnsi="Times New Roman" w:cs="Times New Roman"/>
              </w:rPr>
              <w:t>26.0%</w:t>
            </w:r>
          </w:p>
        </w:tc>
        <w:tc>
          <w:tcPr>
            <w:tcW w:w="1932" w:type="dxa"/>
            <w:noWrap/>
            <w:hideMark/>
          </w:tcPr>
          <w:p w:rsidR="009F60B1" w:rsidRPr="0047488E" w:rsidP="00CB1C05" w14:paraId="66249BFE" w14:textId="77777777">
            <w:pPr>
              <w:pStyle w:val="RTableTextAbt"/>
              <w:rPr>
                <w:rFonts w:ascii="Times New Roman" w:hAnsi="Times New Roman" w:cs="Times New Roman"/>
              </w:rPr>
            </w:pPr>
            <w:r w:rsidRPr="0047488E">
              <w:rPr>
                <w:rFonts w:ascii="Times New Roman" w:hAnsi="Times New Roman" w:cs="Times New Roman"/>
              </w:rPr>
              <w:t>51.9%</w:t>
            </w:r>
          </w:p>
        </w:tc>
        <w:tc>
          <w:tcPr>
            <w:tcW w:w="1932" w:type="dxa"/>
            <w:noWrap/>
            <w:hideMark/>
          </w:tcPr>
          <w:p w:rsidR="009F60B1" w:rsidRPr="0047488E" w:rsidP="00CB1C05" w14:paraId="25815669" w14:textId="77777777">
            <w:pPr>
              <w:pStyle w:val="RTableTextAbt"/>
              <w:rPr>
                <w:rFonts w:ascii="Times New Roman" w:hAnsi="Times New Roman" w:cs="Times New Roman"/>
              </w:rPr>
            </w:pPr>
            <w:r w:rsidRPr="0047488E">
              <w:rPr>
                <w:rFonts w:ascii="Times New Roman" w:hAnsi="Times New Roman" w:cs="Times New Roman"/>
              </w:rPr>
              <w:t>45.1%</w:t>
            </w:r>
          </w:p>
        </w:tc>
        <w:tc>
          <w:tcPr>
            <w:tcW w:w="1599" w:type="dxa"/>
            <w:noWrap/>
            <w:hideMark/>
          </w:tcPr>
          <w:p w:rsidR="009F60B1" w:rsidRPr="0047488E" w:rsidP="00CB1C05" w14:paraId="6DDCCCA3" w14:textId="77777777">
            <w:pPr>
              <w:pStyle w:val="RTableTextAbt"/>
              <w:rPr>
                <w:rFonts w:ascii="Times New Roman" w:hAnsi="Times New Roman" w:cs="Times New Roman"/>
              </w:rPr>
            </w:pPr>
            <w:r w:rsidRPr="0047488E">
              <w:rPr>
                <w:rFonts w:ascii="Times New Roman" w:hAnsi="Times New Roman" w:cs="Times New Roman"/>
              </w:rPr>
              <w:t>38.1%</w:t>
            </w:r>
          </w:p>
        </w:tc>
      </w:tr>
      <w:tr w14:paraId="49166C76" w14:textId="77777777" w:rsidTr="004D43DD">
        <w:tblPrEx>
          <w:tblW w:w="0" w:type="auto"/>
          <w:tblLook w:val="04A0"/>
        </w:tblPrEx>
        <w:trPr>
          <w:trHeight w:val="300"/>
        </w:trPr>
        <w:tc>
          <w:tcPr>
            <w:tcW w:w="2027" w:type="dxa"/>
            <w:noWrap/>
            <w:hideMark/>
          </w:tcPr>
          <w:p w:rsidR="009F60B1" w:rsidRPr="00D00A46" w:rsidP="00CB1C05" w14:paraId="7EC78072" w14:textId="77777777">
            <w:pPr>
              <w:pStyle w:val="LTableTextAbt"/>
              <w:rPr>
                <w:rFonts w:ascii="Times New Roman" w:hAnsi="Times New Roman" w:cs="Times New Roman"/>
                <w:b/>
                <w:bCs w:val="0"/>
              </w:rPr>
            </w:pPr>
            <w:r w:rsidRPr="00D00A46">
              <w:rPr>
                <w:rFonts w:ascii="Times New Roman" w:hAnsi="Times New Roman" w:cs="Times New Roman"/>
                <w:b/>
                <w:bCs w:val="0"/>
              </w:rPr>
              <w:t>Below Poverty Line</w:t>
            </w:r>
          </w:p>
        </w:tc>
        <w:tc>
          <w:tcPr>
            <w:tcW w:w="1063" w:type="dxa"/>
            <w:noWrap/>
            <w:hideMark/>
          </w:tcPr>
          <w:p w:rsidR="009F60B1" w:rsidRPr="0047488E" w:rsidP="00CB1C05" w14:paraId="46978BA7" w14:textId="77777777">
            <w:pPr>
              <w:pStyle w:val="RTableTextAbt"/>
              <w:rPr>
                <w:rFonts w:ascii="Times New Roman" w:hAnsi="Times New Roman" w:cs="Times New Roman"/>
              </w:rPr>
            </w:pPr>
            <w:r w:rsidRPr="0047488E">
              <w:rPr>
                <w:rFonts w:ascii="Times New Roman" w:hAnsi="Times New Roman" w:cs="Times New Roman"/>
              </w:rPr>
              <w:t>12.8%</w:t>
            </w:r>
          </w:p>
        </w:tc>
        <w:tc>
          <w:tcPr>
            <w:tcW w:w="807" w:type="dxa"/>
            <w:noWrap/>
            <w:hideMark/>
          </w:tcPr>
          <w:p w:rsidR="009F60B1" w:rsidRPr="0047488E" w:rsidP="00CB1C05" w14:paraId="3ED5516C" w14:textId="77777777">
            <w:pPr>
              <w:pStyle w:val="RTableTextAbt"/>
              <w:rPr>
                <w:rFonts w:ascii="Times New Roman" w:hAnsi="Times New Roman" w:cs="Times New Roman"/>
              </w:rPr>
            </w:pPr>
            <w:r w:rsidRPr="0047488E">
              <w:rPr>
                <w:rFonts w:ascii="Times New Roman" w:hAnsi="Times New Roman" w:cs="Times New Roman"/>
              </w:rPr>
              <w:t>9.6%</w:t>
            </w:r>
          </w:p>
        </w:tc>
        <w:tc>
          <w:tcPr>
            <w:tcW w:w="1932" w:type="dxa"/>
            <w:noWrap/>
            <w:hideMark/>
          </w:tcPr>
          <w:p w:rsidR="009F60B1" w:rsidRPr="0047488E" w:rsidP="00CB1C05" w14:paraId="18A16837" w14:textId="77777777">
            <w:pPr>
              <w:pStyle w:val="RTableTextAbt"/>
              <w:rPr>
                <w:rFonts w:ascii="Times New Roman" w:hAnsi="Times New Roman" w:cs="Times New Roman"/>
              </w:rPr>
            </w:pPr>
            <w:r w:rsidRPr="0047488E">
              <w:rPr>
                <w:rFonts w:ascii="Times New Roman" w:hAnsi="Times New Roman" w:cs="Times New Roman"/>
              </w:rPr>
              <w:t>17.6%</w:t>
            </w:r>
          </w:p>
        </w:tc>
        <w:tc>
          <w:tcPr>
            <w:tcW w:w="1932" w:type="dxa"/>
            <w:noWrap/>
            <w:hideMark/>
          </w:tcPr>
          <w:p w:rsidR="009F60B1" w:rsidRPr="0047488E" w:rsidP="00CB1C05" w14:paraId="0327C081" w14:textId="77777777">
            <w:pPr>
              <w:pStyle w:val="RTableTextAbt"/>
              <w:rPr>
                <w:rFonts w:ascii="Times New Roman" w:hAnsi="Times New Roman" w:cs="Times New Roman"/>
              </w:rPr>
            </w:pPr>
            <w:r w:rsidRPr="0047488E">
              <w:rPr>
                <w:rFonts w:ascii="Times New Roman" w:hAnsi="Times New Roman" w:cs="Times New Roman"/>
              </w:rPr>
              <w:t>21.0%</w:t>
            </w:r>
          </w:p>
        </w:tc>
        <w:tc>
          <w:tcPr>
            <w:tcW w:w="1599" w:type="dxa"/>
            <w:noWrap/>
            <w:hideMark/>
          </w:tcPr>
          <w:p w:rsidR="009F60B1" w:rsidRPr="0047488E" w:rsidP="00CB1C05" w14:paraId="2710C305" w14:textId="77777777">
            <w:pPr>
              <w:pStyle w:val="RTableTextAbt"/>
              <w:rPr>
                <w:rFonts w:ascii="Times New Roman" w:hAnsi="Times New Roman" w:cs="Times New Roman"/>
              </w:rPr>
            </w:pPr>
            <w:r w:rsidRPr="0047488E">
              <w:rPr>
                <w:rFonts w:ascii="Times New Roman" w:hAnsi="Times New Roman" w:cs="Times New Roman"/>
              </w:rPr>
              <w:t>18.0%</w:t>
            </w:r>
          </w:p>
        </w:tc>
      </w:tr>
      <w:tr w14:paraId="60ACB9E6" w14:textId="77777777" w:rsidTr="004D43DD">
        <w:tblPrEx>
          <w:tblW w:w="0" w:type="auto"/>
          <w:tblLook w:val="04A0"/>
        </w:tblPrEx>
        <w:trPr>
          <w:trHeight w:val="300"/>
        </w:trPr>
        <w:tc>
          <w:tcPr>
            <w:tcW w:w="2027" w:type="dxa"/>
            <w:noWrap/>
            <w:hideMark/>
          </w:tcPr>
          <w:p w:rsidR="009F60B1" w:rsidRPr="00D00A46" w:rsidP="00CB1C05" w14:paraId="7C4BCCF2" w14:textId="77777777">
            <w:pPr>
              <w:pStyle w:val="LTableTextAbt"/>
              <w:rPr>
                <w:rFonts w:ascii="Times New Roman" w:hAnsi="Times New Roman" w:cs="Times New Roman"/>
                <w:b/>
                <w:bCs w:val="0"/>
              </w:rPr>
            </w:pPr>
            <w:r w:rsidRPr="00D00A46">
              <w:rPr>
                <w:rFonts w:ascii="Times New Roman" w:hAnsi="Times New Roman" w:cs="Times New Roman"/>
                <w:b/>
                <w:bCs w:val="0"/>
              </w:rPr>
              <w:t xml:space="preserve">Total Population </w:t>
            </w:r>
          </w:p>
        </w:tc>
        <w:tc>
          <w:tcPr>
            <w:tcW w:w="1063" w:type="dxa"/>
            <w:noWrap/>
            <w:hideMark/>
          </w:tcPr>
          <w:p w:rsidR="009F60B1" w:rsidRPr="0047488E" w:rsidP="00CB1C05" w14:paraId="03025734" w14:textId="77777777">
            <w:pPr>
              <w:pStyle w:val="RTableTextAbt"/>
              <w:rPr>
                <w:rFonts w:ascii="Times New Roman" w:hAnsi="Times New Roman" w:cs="Times New Roman"/>
                <w:b/>
              </w:rPr>
            </w:pPr>
          </w:p>
        </w:tc>
        <w:tc>
          <w:tcPr>
            <w:tcW w:w="807" w:type="dxa"/>
            <w:noWrap/>
            <w:hideMark/>
          </w:tcPr>
          <w:p w:rsidR="009F60B1" w:rsidRPr="0047488E" w:rsidP="00CB1C05" w14:paraId="0BD81FF7" w14:textId="77777777">
            <w:pPr>
              <w:pStyle w:val="RTableTextAbt"/>
              <w:rPr>
                <w:rFonts w:ascii="Times New Roman" w:hAnsi="Times New Roman" w:cs="Times New Roman"/>
                <w:b/>
              </w:rPr>
            </w:pPr>
          </w:p>
        </w:tc>
        <w:tc>
          <w:tcPr>
            <w:tcW w:w="1932" w:type="dxa"/>
            <w:noWrap/>
            <w:hideMark/>
          </w:tcPr>
          <w:p w:rsidR="009F60B1" w:rsidRPr="0047488E" w:rsidP="00CB1C05" w14:paraId="7D4EF170" w14:textId="77777777">
            <w:pPr>
              <w:pStyle w:val="RTableTextAbt"/>
              <w:rPr>
                <w:rFonts w:ascii="Times New Roman" w:hAnsi="Times New Roman" w:cs="Times New Roman"/>
              </w:rPr>
            </w:pPr>
            <w:r w:rsidRPr="0047488E">
              <w:rPr>
                <w:rFonts w:ascii="Times New Roman" w:hAnsi="Times New Roman" w:cs="Times New Roman"/>
              </w:rPr>
              <w:t>7,569</w:t>
            </w:r>
          </w:p>
        </w:tc>
        <w:tc>
          <w:tcPr>
            <w:tcW w:w="1932" w:type="dxa"/>
            <w:noWrap/>
            <w:hideMark/>
          </w:tcPr>
          <w:p w:rsidR="009F60B1" w:rsidRPr="0047488E" w:rsidP="00CB1C05" w14:paraId="58915B0D" w14:textId="77777777">
            <w:pPr>
              <w:pStyle w:val="RTableTextAbt"/>
              <w:rPr>
                <w:rFonts w:ascii="Times New Roman" w:hAnsi="Times New Roman" w:cs="Times New Roman"/>
              </w:rPr>
            </w:pPr>
            <w:r w:rsidRPr="0047488E">
              <w:rPr>
                <w:rFonts w:ascii="Times New Roman" w:hAnsi="Times New Roman" w:cs="Times New Roman"/>
              </w:rPr>
              <w:t>101,845</w:t>
            </w:r>
          </w:p>
        </w:tc>
        <w:tc>
          <w:tcPr>
            <w:tcW w:w="1599" w:type="dxa"/>
            <w:noWrap/>
            <w:hideMark/>
          </w:tcPr>
          <w:p w:rsidR="009F60B1" w:rsidRPr="0047488E" w:rsidP="00CB1C05" w14:paraId="5B5ED8B7" w14:textId="77777777">
            <w:pPr>
              <w:pStyle w:val="RTableTextAbt"/>
              <w:rPr>
                <w:rFonts w:ascii="Times New Roman" w:hAnsi="Times New Roman" w:cs="Times New Roman"/>
              </w:rPr>
            </w:pPr>
            <w:r w:rsidRPr="0047488E">
              <w:rPr>
                <w:rFonts w:ascii="Times New Roman" w:hAnsi="Times New Roman" w:cs="Times New Roman"/>
              </w:rPr>
              <w:t>406,128</w:t>
            </w:r>
          </w:p>
        </w:tc>
      </w:tr>
      <w:tr w14:paraId="18868DE0" w14:textId="77777777" w:rsidTr="004D43DD">
        <w:tblPrEx>
          <w:tblW w:w="0" w:type="auto"/>
          <w:tblLook w:val="04A0"/>
        </w:tblPrEx>
        <w:trPr>
          <w:trHeight w:val="300"/>
        </w:trPr>
        <w:tc>
          <w:tcPr>
            <w:tcW w:w="2027" w:type="dxa"/>
            <w:noWrap/>
            <w:hideMark/>
          </w:tcPr>
          <w:p w:rsidR="009F60B1" w:rsidRPr="00D00A46" w:rsidP="00CB1C05" w14:paraId="5D648917" w14:textId="77777777">
            <w:pPr>
              <w:pStyle w:val="LTableTextAbt"/>
              <w:rPr>
                <w:rFonts w:ascii="Times New Roman" w:hAnsi="Times New Roman" w:cs="Times New Roman"/>
                <w:b/>
                <w:bCs w:val="0"/>
              </w:rPr>
            </w:pPr>
            <w:r w:rsidRPr="00D00A46">
              <w:rPr>
                <w:rFonts w:ascii="Times New Roman" w:hAnsi="Times New Roman" w:cs="Times New Roman"/>
                <w:b/>
                <w:bCs w:val="0"/>
              </w:rPr>
              <w:t>NATA Cancer Risk</w:t>
            </w:r>
          </w:p>
        </w:tc>
        <w:tc>
          <w:tcPr>
            <w:tcW w:w="1063" w:type="dxa"/>
            <w:noWrap/>
            <w:hideMark/>
          </w:tcPr>
          <w:p w:rsidR="009F60B1" w:rsidRPr="004D43DD" w:rsidP="00CB1C05" w14:paraId="74EC1DB4" w14:textId="77777777">
            <w:pPr>
              <w:pStyle w:val="RTableTextAbt"/>
              <w:rPr>
                <w:rFonts w:ascii="Times New Roman" w:hAnsi="Times New Roman" w:cs="Times New Roman"/>
                <w:bCs w:val="0"/>
              </w:rPr>
            </w:pPr>
            <w:r w:rsidRPr="004D43DD">
              <w:rPr>
                <w:bCs w:val="0"/>
              </w:rPr>
              <w:t>30</w:t>
            </w:r>
          </w:p>
        </w:tc>
        <w:tc>
          <w:tcPr>
            <w:tcW w:w="807" w:type="dxa"/>
            <w:noWrap/>
            <w:hideMark/>
          </w:tcPr>
          <w:p w:rsidR="009F60B1" w:rsidRPr="0047488E" w:rsidP="00CB1C05" w14:paraId="213C873E" w14:textId="77777777">
            <w:pPr>
              <w:pStyle w:val="RTableTextAbt"/>
              <w:rPr>
                <w:rFonts w:ascii="Times New Roman" w:hAnsi="Times New Roman" w:cs="Times New Roman"/>
                <w:b/>
              </w:rPr>
            </w:pPr>
          </w:p>
        </w:tc>
        <w:tc>
          <w:tcPr>
            <w:tcW w:w="1932" w:type="dxa"/>
            <w:noWrap/>
            <w:hideMark/>
          </w:tcPr>
          <w:p w:rsidR="009F60B1" w:rsidRPr="0047488E" w:rsidP="00CB1C05" w14:paraId="2A1D0AF3" w14:textId="77777777">
            <w:pPr>
              <w:pStyle w:val="RTableTextAbt"/>
              <w:rPr>
                <w:rFonts w:ascii="Times New Roman" w:hAnsi="Times New Roman" w:cs="Times New Roman"/>
              </w:rPr>
            </w:pPr>
            <w:r w:rsidRPr="0047488E">
              <w:rPr>
                <w:rFonts w:ascii="Times New Roman" w:hAnsi="Times New Roman" w:cs="Times New Roman"/>
              </w:rPr>
              <w:t>52</w:t>
            </w:r>
          </w:p>
        </w:tc>
        <w:tc>
          <w:tcPr>
            <w:tcW w:w="1932" w:type="dxa"/>
            <w:noWrap/>
            <w:hideMark/>
          </w:tcPr>
          <w:p w:rsidR="009F60B1" w:rsidRPr="0047488E" w:rsidP="00CB1C05" w14:paraId="3739D34F" w14:textId="77777777">
            <w:pPr>
              <w:pStyle w:val="RTableTextAbt"/>
              <w:rPr>
                <w:rFonts w:ascii="Times New Roman" w:hAnsi="Times New Roman" w:cs="Times New Roman"/>
              </w:rPr>
            </w:pPr>
            <w:r w:rsidRPr="0047488E">
              <w:rPr>
                <w:rFonts w:ascii="Times New Roman" w:hAnsi="Times New Roman" w:cs="Times New Roman"/>
              </w:rPr>
              <w:t>66</w:t>
            </w:r>
          </w:p>
        </w:tc>
        <w:tc>
          <w:tcPr>
            <w:tcW w:w="1599" w:type="dxa"/>
            <w:noWrap/>
            <w:hideMark/>
          </w:tcPr>
          <w:p w:rsidR="009F60B1" w:rsidRPr="0047488E" w:rsidP="00CB1C05" w14:paraId="406C5F08" w14:textId="77777777">
            <w:pPr>
              <w:pStyle w:val="RTableTextAbt"/>
              <w:rPr>
                <w:rFonts w:ascii="Times New Roman" w:hAnsi="Times New Roman" w:cs="Times New Roman"/>
              </w:rPr>
            </w:pPr>
            <w:r w:rsidRPr="0047488E">
              <w:rPr>
                <w:rFonts w:ascii="Times New Roman" w:hAnsi="Times New Roman" w:cs="Times New Roman"/>
              </w:rPr>
              <w:t>67</w:t>
            </w:r>
          </w:p>
        </w:tc>
      </w:tr>
      <w:tr w14:paraId="054E0600" w14:textId="77777777" w:rsidTr="004D43DD">
        <w:tblPrEx>
          <w:tblW w:w="0" w:type="auto"/>
          <w:tblLook w:val="04A0"/>
        </w:tblPrEx>
        <w:trPr>
          <w:trHeight w:val="300"/>
        </w:trPr>
        <w:tc>
          <w:tcPr>
            <w:tcW w:w="2027" w:type="dxa"/>
            <w:noWrap/>
          </w:tcPr>
          <w:p w:rsidR="009942E3" w:rsidRPr="00D00A46" w:rsidP="00CB1C05" w14:paraId="7CFD874A" w14:textId="77777777">
            <w:pPr>
              <w:pStyle w:val="LTableTextAbt"/>
              <w:rPr>
                <w:b/>
                <w:bCs w:val="0"/>
              </w:rPr>
            </w:pPr>
            <w:r w:rsidRPr="00D00A46">
              <w:rPr>
                <w:rFonts w:ascii="Times New Roman" w:hAnsi="Times New Roman" w:cs="Times New Roman"/>
                <w:b/>
                <w:bCs w:val="0"/>
              </w:rPr>
              <w:t>NATA Respiratory Hazard Score</w:t>
            </w:r>
          </w:p>
        </w:tc>
        <w:tc>
          <w:tcPr>
            <w:tcW w:w="1063" w:type="dxa"/>
            <w:noWrap/>
          </w:tcPr>
          <w:p w:rsidR="009942E3" w:rsidP="00CB1C05" w14:paraId="253C1593" w14:textId="77777777">
            <w:pPr>
              <w:pStyle w:val="RTableTextAbt"/>
              <w:rPr>
                <w:b/>
              </w:rPr>
            </w:pPr>
            <w:r w:rsidRPr="00D41EB0">
              <w:rPr>
                <w:rFonts w:ascii="Times New Roman" w:hAnsi="Times New Roman" w:cs="Times New Roman"/>
              </w:rPr>
              <w:t>0.44</w:t>
            </w:r>
          </w:p>
        </w:tc>
        <w:tc>
          <w:tcPr>
            <w:tcW w:w="807" w:type="dxa"/>
            <w:noWrap/>
          </w:tcPr>
          <w:p w:rsidR="009942E3" w:rsidRPr="0047488E" w:rsidP="00CB1C05" w14:paraId="0D146D44" w14:textId="77777777">
            <w:pPr>
              <w:pStyle w:val="RTableTextAbt"/>
              <w:rPr>
                <w:b/>
              </w:rPr>
            </w:pPr>
          </w:p>
        </w:tc>
        <w:tc>
          <w:tcPr>
            <w:tcW w:w="1932" w:type="dxa"/>
            <w:noWrap/>
          </w:tcPr>
          <w:p w:rsidR="009942E3" w:rsidRPr="0047488E" w:rsidP="00CB1C05" w14:paraId="63B07A68" w14:textId="77777777">
            <w:pPr>
              <w:pStyle w:val="RTableTextAbt"/>
            </w:pPr>
            <w:r w:rsidRPr="0047488E">
              <w:rPr>
                <w:rFonts w:ascii="Times New Roman" w:hAnsi="Times New Roman" w:cs="Times New Roman"/>
              </w:rPr>
              <w:t>0.90</w:t>
            </w:r>
          </w:p>
        </w:tc>
        <w:tc>
          <w:tcPr>
            <w:tcW w:w="1932" w:type="dxa"/>
            <w:noWrap/>
          </w:tcPr>
          <w:p w:rsidR="009942E3" w:rsidRPr="0047488E" w:rsidP="00CB1C05" w14:paraId="0454C42C" w14:textId="77777777">
            <w:pPr>
              <w:pStyle w:val="RTableTextAbt"/>
            </w:pPr>
            <w:r w:rsidRPr="0047488E">
              <w:rPr>
                <w:rFonts w:ascii="Times New Roman" w:hAnsi="Times New Roman" w:cs="Times New Roman"/>
              </w:rPr>
              <w:t>0.74</w:t>
            </w:r>
          </w:p>
        </w:tc>
        <w:tc>
          <w:tcPr>
            <w:tcW w:w="1599" w:type="dxa"/>
            <w:noWrap/>
          </w:tcPr>
          <w:p w:rsidR="009942E3" w:rsidRPr="0047488E" w:rsidP="00CB1C05" w14:paraId="42F67E09" w14:textId="77777777">
            <w:pPr>
              <w:pStyle w:val="RTableTextAbt"/>
            </w:pPr>
            <w:r w:rsidRPr="0047488E">
              <w:rPr>
                <w:rFonts w:ascii="Times New Roman" w:hAnsi="Times New Roman" w:cs="Times New Roman"/>
              </w:rPr>
              <w:t>0.61</w:t>
            </w:r>
          </w:p>
        </w:tc>
      </w:tr>
    </w:tbl>
    <w:p w:rsidR="009F60B1" w:rsidP="00CB1C05" w14:paraId="1D48E29A" w14:textId="77777777">
      <w:pPr>
        <w:rPr>
          <w:b/>
          <w:bCs/>
        </w:rPr>
      </w:pPr>
    </w:p>
    <w:p w:rsidR="009F60B1" w:rsidP="00CB1C05" w14:paraId="1029F50E" w14:textId="77777777">
      <w:pPr>
        <w:pStyle w:val="BodyText"/>
      </w:pPr>
      <w:r>
        <w:fldChar w:fldCharType="begin" w:fldLock="1"/>
      </w:r>
      <w:r>
        <w:instrText xml:space="preserve"> REF _Ref118378793 \h </w:instrText>
      </w:r>
      <w:r>
        <w:fldChar w:fldCharType="separate"/>
      </w:r>
      <w:r w:rsidRPr="00575FE0" w:rsidR="0092222B">
        <w:t xml:space="preserve">Table </w:t>
      </w:r>
      <w:r w:rsidR="0092222B">
        <w:rPr>
          <w:noProof/>
        </w:rPr>
        <w:t>10</w:t>
      </w:r>
      <w:r w:rsidR="0092222B">
        <w:noBreakHyphen/>
      </w:r>
      <w:r w:rsidR="0092222B">
        <w:rPr>
          <w:noProof/>
        </w:rPr>
        <w:t>25</w:t>
      </w:r>
      <w:r>
        <w:fldChar w:fldCharType="end"/>
      </w:r>
      <w:r>
        <w:t xml:space="preserve"> indicates that communities within 1, 3</w:t>
      </w:r>
      <w:r w:rsidR="00F06352">
        <w:t>,</w:t>
      </w:r>
      <w:r>
        <w:t xml:space="preserve"> and 5 miles of perchloroethylene manufacturing facilities have higher proportions of Black or African American individuals, and lower proportions of White individuals, than national or rural averages. Such communities also have a higher representation of Hispanic individuals than national or rural averages. Median incomes in communities surrounding perchloroethylene manufacturing facilities are lower than national averages (lower than rural averages within 1 mile), and poverty rates are generally higher than national or rural averages. </w:t>
      </w:r>
      <w:r w:rsidR="0049414D">
        <w:t xml:space="preserve"> Both NATA cancer risk and the NATA respiratory hazard scores for PCE manufacturing facilities are much higher than the national average.</w:t>
      </w:r>
    </w:p>
    <w:p w:rsidR="009F60B1" w:rsidRPr="00BC0778" w:rsidP="00CB1C05" w14:paraId="34AADC06" w14:textId="77777777">
      <w:pPr>
        <w:pStyle w:val="BodyText"/>
      </w:pPr>
      <w:r>
        <w:fldChar w:fldCharType="begin" w:fldLock="1"/>
      </w:r>
      <w:r>
        <w:instrText xml:space="preserve"> REF _Ref118378859 \h </w:instrText>
      </w:r>
      <w:r>
        <w:fldChar w:fldCharType="separate"/>
      </w:r>
      <w:r w:rsidRPr="00575FE0" w:rsidR="0092222B">
        <w:t xml:space="preserve">Table </w:t>
      </w:r>
      <w:r w:rsidR="0092222B">
        <w:rPr>
          <w:noProof/>
        </w:rPr>
        <w:t>10</w:t>
      </w:r>
      <w:r w:rsidR="0092222B">
        <w:noBreakHyphen/>
      </w:r>
      <w:r w:rsidR="0092222B">
        <w:rPr>
          <w:noProof/>
        </w:rPr>
        <w:t>26</w:t>
      </w:r>
      <w:r>
        <w:fldChar w:fldCharType="end"/>
      </w:r>
      <w:r>
        <w:t xml:space="preserve"> presents the density of other TRI facilities located within 1-, 3- and 5-mile distances of the 12 perchloroethylene manufacturing facilities. These facilities could contribute to aggregate environmental risks in these communities, assuming that individuals living in closer proximity are more likely to be exposed to toxic releases by these facilities. The Oxy Vinyls LP La Porte VCM Plant in La Porte, TX</w:t>
      </w:r>
      <w:r w:rsidR="00CE5F1D">
        <w:t>,</w:t>
      </w:r>
      <w:r>
        <w:t xml:space="preserve"> has the greatest density of nearby facilities – 8 within 1 mile, 38 within 3 miles, and 66 within 5 miles. The Westlake Vinyls site in Geismar, LA</w:t>
      </w:r>
      <w:r w:rsidR="00974589">
        <w:t>,</w:t>
      </w:r>
      <w:r>
        <w:t xml:space="preserve"> also has a high density of nearby facilities </w:t>
      </w:r>
      <w:r w:rsidR="00974589">
        <w:t>–</w:t>
      </w:r>
      <w:r>
        <w:t xml:space="preserve"> 8 within 1 mile, 18 within 3 miles, and 21 within 5 miles., as does the Formosa Plastics Corp. facility in Baton Rouge, LA – 7 within 1 mile, 16 within 3 miles, and 26 within 5 miles.  Given the data above it is possible to conclude that (1) there is evidence of clustering of economic activity, and (2) to be able to assess cumulative impacts on communities it is important to understand what is being emitted</w:t>
      </w:r>
      <w:r w:rsidR="00974589">
        <w:t xml:space="preserve"> and </w:t>
      </w:r>
      <w:r>
        <w:t>what risks these facilities pose, which may not exactly correspond with counts.</w:t>
      </w:r>
    </w:p>
    <w:p w:rsidR="009F60B1" w:rsidP="00CB1C05" w14:paraId="19C7A607" w14:textId="77777777"/>
    <w:tbl>
      <w:tblPr>
        <w:tblStyle w:val="TableGrid"/>
        <w:tblW w:w="0" w:type="auto"/>
        <w:tblLook w:val="04A0"/>
      </w:tblPr>
      <w:tblGrid>
        <w:gridCol w:w="4501"/>
        <w:gridCol w:w="2368"/>
        <w:gridCol w:w="827"/>
        <w:gridCol w:w="827"/>
        <w:gridCol w:w="827"/>
      </w:tblGrid>
      <w:tr w14:paraId="7854368B" w14:textId="77777777" w:rsidTr="00964FBD">
        <w:tblPrEx>
          <w:tblW w:w="0" w:type="auto"/>
          <w:tblLook w:val="04A0"/>
        </w:tblPrEx>
        <w:trPr>
          <w:trHeight w:val="300"/>
        </w:trPr>
        <w:tc>
          <w:tcPr>
            <w:tcW w:w="9350" w:type="dxa"/>
            <w:gridSpan w:val="5"/>
            <w:tcBorders>
              <w:top w:val="nil"/>
              <w:left w:val="nil"/>
              <w:bottom w:val="single" w:sz="4" w:space="0" w:color="auto"/>
              <w:right w:val="nil"/>
            </w:tcBorders>
            <w:shd w:val="clear" w:color="auto" w:fill="auto"/>
            <w:noWrap/>
          </w:tcPr>
          <w:p w:rsidR="00964FBD" w:rsidRPr="00B43BA9" w:rsidP="00CB1C05" w14:paraId="1B3917D6" w14:textId="77777777">
            <w:pPr>
              <w:pStyle w:val="TableTitleA"/>
            </w:pPr>
            <w:bookmarkStart w:id="1575" w:name="_Ref118378859"/>
            <w:bookmarkStart w:id="1576" w:name="_Toc121142746"/>
            <w:bookmarkStart w:id="1577" w:name="_Toc165379772"/>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6</w:t>
            </w:r>
            <w:r w:rsidR="00BC4B5D">
              <w:rPr>
                <w:noProof/>
              </w:rPr>
              <w:fldChar w:fldCharType="end"/>
            </w:r>
            <w:bookmarkEnd w:id="1575"/>
            <w:r w:rsidRPr="00575FE0">
              <w:t xml:space="preserve">: </w:t>
            </w:r>
            <w:r w:rsidRPr="005A5410">
              <w:t>Total Number of Other TRI Facilities within 1, 3</w:t>
            </w:r>
            <w:r w:rsidR="006641C7">
              <w:t>,</w:t>
            </w:r>
            <w:r w:rsidRPr="005A5410">
              <w:t xml:space="preserve"> and 5 Miles of </w:t>
            </w:r>
            <w:r>
              <w:t>Chemical Manufacturing</w:t>
            </w:r>
            <w:r w:rsidRPr="005A5410">
              <w:t xml:space="preserve"> Facilities</w:t>
            </w:r>
            <w:bookmarkEnd w:id="1576"/>
            <w:bookmarkEnd w:id="1577"/>
          </w:p>
        </w:tc>
      </w:tr>
      <w:tr w14:paraId="46070F65" w14:textId="77777777" w:rsidTr="005862F3">
        <w:tblPrEx>
          <w:tblW w:w="0" w:type="auto"/>
          <w:tblLook w:val="04A0"/>
        </w:tblPrEx>
        <w:trPr>
          <w:trHeight w:val="300"/>
        </w:trPr>
        <w:tc>
          <w:tcPr>
            <w:tcW w:w="4501" w:type="dxa"/>
            <w:tcBorders>
              <w:top w:val="single" w:sz="4" w:space="0" w:color="auto"/>
            </w:tcBorders>
            <w:shd w:val="clear" w:color="auto" w:fill="48A9C5"/>
            <w:noWrap/>
            <w:hideMark/>
          </w:tcPr>
          <w:p w:rsidR="009F60B1" w:rsidRPr="00B43BA9" w:rsidP="00CB1C05" w14:paraId="51BD6F7A" w14:textId="77777777">
            <w:pPr>
              <w:pStyle w:val="TableSubtitle"/>
            </w:pPr>
            <w:r w:rsidRPr="00B43BA9">
              <w:t>Facility Name</w:t>
            </w:r>
          </w:p>
        </w:tc>
        <w:tc>
          <w:tcPr>
            <w:tcW w:w="2368" w:type="dxa"/>
            <w:tcBorders>
              <w:top w:val="single" w:sz="4" w:space="0" w:color="auto"/>
            </w:tcBorders>
            <w:shd w:val="clear" w:color="auto" w:fill="48A9C5"/>
            <w:noWrap/>
            <w:hideMark/>
          </w:tcPr>
          <w:p w:rsidR="009F60B1" w:rsidRPr="00B43BA9" w:rsidP="00CB1C05" w14:paraId="6B6A7442" w14:textId="77777777">
            <w:pPr>
              <w:pStyle w:val="TableSubtitle"/>
            </w:pPr>
            <w:r w:rsidRPr="00B43BA9">
              <w:t>Location</w:t>
            </w:r>
          </w:p>
        </w:tc>
        <w:tc>
          <w:tcPr>
            <w:tcW w:w="827" w:type="dxa"/>
            <w:tcBorders>
              <w:top w:val="single" w:sz="4" w:space="0" w:color="auto"/>
            </w:tcBorders>
            <w:shd w:val="clear" w:color="auto" w:fill="48A9C5"/>
            <w:noWrap/>
            <w:hideMark/>
          </w:tcPr>
          <w:p w:rsidR="009F60B1" w:rsidRPr="00B43BA9" w:rsidP="00CB1C05" w14:paraId="6DFAF91E" w14:textId="77777777">
            <w:pPr>
              <w:pStyle w:val="TableSubtitle"/>
            </w:pPr>
            <w:r w:rsidRPr="00B43BA9">
              <w:t>1 Mile</w:t>
            </w:r>
          </w:p>
        </w:tc>
        <w:tc>
          <w:tcPr>
            <w:tcW w:w="827" w:type="dxa"/>
            <w:tcBorders>
              <w:top w:val="single" w:sz="4" w:space="0" w:color="auto"/>
            </w:tcBorders>
            <w:shd w:val="clear" w:color="auto" w:fill="48A9C5"/>
            <w:noWrap/>
            <w:hideMark/>
          </w:tcPr>
          <w:p w:rsidR="009F60B1" w:rsidRPr="00B43BA9" w:rsidP="00CB1C05" w14:paraId="5033D887" w14:textId="77777777">
            <w:pPr>
              <w:pStyle w:val="TableSubtitle"/>
            </w:pPr>
            <w:r w:rsidRPr="00B43BA9">
              <w:t>3 Miles</w:t>
            </w:r>
          </w:p>
        </w:tc>
        <w:tc>
          <w:tcPr>
            <w:tcW w:w="827" w:type="dxa"/>
            <w:tcBorders>
              <w:top w:val="single" w:sz="4" w:space="0" w:color="auto"/>
            </w:tcBorders>
            <w:shd w:val="clear" w:color="auto" w:fill="48A9C5"/>
            <w:noWrap/>
            <w:hideMark/>
          </w:tcPr>
          <w:p w:rsidR="009F60B1" w:rsidRPr="00B43BA9" w:rsidP="00CB1C05" w14:paraId="70068AC8" w14:textId="77777777">
            <w:pPr>
              <w:pStyle w:val="TableSubtitle"/>
            </w:pPr>
            <w:r w:rsidRPr="00B43BA9">
              <w:t>5 Miles</w:t>
            </w:r>
          </w:p>
        </w:tc>
      </w:tr>
      <w:tr w14:paraId="7C4F7FCC" w14:textId="77777777" w:rsidTr="00964FBD">
        <w:tblPrEx>
          <w:tblW w:w="0" w:type="auto"/>
          <w:tblLook w:val="04A0"/>
        </w:tblPrEx>
        <w:trPr>
          <w:trHeight w:val="300"/>
        </w:trPr>
        <w:tc>
          <w:tcPr>
            <w:tcW w:w="4501" w:type="dxa"/>
            <w:noWrap/>
            <w:hideMark/>
          </w:tcPr>
          <w:p w:rsidR="009F60B1" w:rsidRPr="0047488E" w:rsidP="00CB1C05" w14:paraId="17E66F88" w14:textId="77777777">
            <w:pPr>
              <w:pStyle w:val="LTableTextAbt"/>
              <w:rPr>
                <w:rFonts w:ascii="Times New Roman" w:hAnsi="Times New Roman" w:cs="Times New Roman"/>
              </w:rPr>
            </w:pPr>
            <w:r w:rsidRPr="0047488E">
              <w:rPr>
                <w:rFonts w:ascii="Times New Roman" w:hAnsi="Times New Roman" w:cs="Times New Roman"/>
              </w:rPr>
              <w:t>SHINTECH PLAQUEMINE PLANT</w:t>
            </w:r>
          </w:p>
        </w:tc>
        <w:tc>
          <w:tcPr>
            <w:tcW w:w="2368" w:type="dxa"/>
            <w:noWrap/>
            <w:hideMark/>
          </w:tcPr>
          <w:p w:rsidR="009F60B1" w:rsidRPr="0047488E" w:rsidP="00CB1C05" w14:paraId="7E518613" w14:textId="77777777">
            <w:pPr>
              <w:pStyle w:val="LTableTextAbt"/>
              <w:rPr>
                <w:rFonts w:ascii="Times New Roman" w:hAnsi="Times New Roman" w:cs="Times New Roman"/>
              </w:rPr>
            </w:pPr>
            <w:r w:rsidRPr="0047488E">
              <w:rPr>
                <w:rFonts w:ascii="Times New Roman" w:hAnsi="Times New Roman" w:cs="Times New Roman"/>
              </w:rPr>
              <w:t>PLAQUEMINE, LA</w:t>
            </w:r>
          </w:p>
        </w:tc>
        <w:tc>
          <w:tcPr>
            <w:tcW w:w="827" w:type="dxa"/>
            <w:noWrap/>
            <w:hideMark/>
          </w:tcPr>
          <w:p w:rsidR="009F60B1" w:rsidRPr="0047488E" w:rsidP="00CB1C05" w14:paraId="189186A8" w14:textId="77777777">
            <w:pPr>
              <w:pStyle w:val="RTableTextAbt"/>
              <w:rPr>
                <w:rFonts w:ascii="Times New Roman" w:hAnsi="Times New Roman" w:cs="Times New Roman"/>
              </w:rPr>
            </w:pPr>
            <w:r w:rsidRPr="0047488E">
              <w:rPr>
                <w:rFonts w:ascii="Times New Roman" w:hAnsi="Times New Roman" w:cs="Times New Roman"/>
              </w:rPr>
              <w:t>2</w:t>
            </w:r>
          </w:p>
        </w:tc>
        <w:tc>
          <w:tcPr>
            <w:tcW w:w="827" w:type="dxa"/>
            <w:noWrap/>
            <w:hideMark/>
          </w:tcPr>
          <w:p w:rsidR="009F60B1" w:rsidRPr="0047488E" w:rsidP="00CB1C05" w14:paraId="21E7A955" w14:textId="77777777">
            <w:pPr>
              <w:pStyle w:val="RTableTextAbt"/>
              <w:rPr>
                <w:rFonts w:ascii="Times New Roman" w:hAnsi="Times New Roman" w:cs="Times New Roman"/>
              </w:rPr>
            </w:pPr>
            <w:r w:rsidRPr="0047488E">
              <w:rPr>
                <w:rFonts w:ascii="Times New Roman" w:hAnsi="Times New Roman" w:cs="Times New Roman"/>
              </w:rPr>
              <w:t>3</w:t>
            </w:r>
          </w:p>
        </w:tc>
        <w:tc>
          <w:tcPr>
            <w:tcW w:w="827" w:type="dxa"/>
            <w:noWrap/>
            <w:hideMark/>
          </w:tcPr>
          <w:p w:rsidR="009F60B1" w:rsidRPr="0047488E" w:rsidP="00CB1C05" w14:paraId="4F57F499" w14:textId="77777777">
            <w:pPr>
              <w:pStyle w:val="RTableTextAbt"/>
              <w:rPr>
                <w:rFonts w:ascii="Times New Roman" w:hAnsi="Times New Roman" w:cs="Times New Roman"/>
              </w:rPr>
            </w:pPr>
            <w:r w:rsidRPr="0047488E">
              <w:rPr>
                <w:rFonts w:ascii="Times New Roman" w:hAnsi="Times New Roman" w:cs="Times New Roman"/>
              </w:rPr>
              <w:t>8</w:t>
            </w:r>
          </w:p>
        </w:tc>
      </w:tr>
      <w:tr w14:paraId="65D5D231" w14:textId="77777777" w:rsidTr="00964FBD">
        <w:tblPrEx>
          <w:tblW w:w="0" w:type="auto"/>
          <w:tblLook w:val="04A0"/>
        </w:tblPrEx>
        <w:trPr>
          <w:trHeight w:val="300"/>
        </w:trPr>
        <w:tc>
          <w:tcPr>
            <w:tcW w:w="4501" w:type="dxa"/>
            <w:noWrap/>
            <w:hideMark/>
          </w:tcPr>
          <w:p w:rsidR="009F60B1" w:rsidRPr="0047488E" w:rsidP="00CB1C05" w14:paraId="10E6BCBC" w14:textId="77777777">
            <w:pPr>
              <w:pStyle w:val="LTableTextAbt"/>
              <w:rPr>
                <w:rFonts w:ascii="Times New Roman" w:hAnsi="Times New Roman" w:cs="Times New Roman"/>
              </w:rPr>
            </w:pPr>
            <w:r w:rsidRPr="0047488E">
              <w:rPr>
                <w:rFonts w:ascii="Times New Roman" w:hAnsi="Times New Roman" w:cs="Times New Roman"/>
              </w:rPr>
              <w:t>OCCIDENTAL CHEMICAL CORP</w:t>
            </w:r>
          </w:p>
        </w:tc>
        <w:tc>
          <w:tcPr>
            <w:tcW w:w="2368" w:type="dxa"/>
            <w:noWrap/>
            <w:hideMark/>
          </w:tcPr>
          <w:p w:rsidR="009F60B1" w:rsidRPr="0047488E" w:rsidP="00CB1C05" w14:paraId="7EE32314" w14:textId="77777777">
            <w:pPr>
              <w:pStyle w:val="LTableTextAbt"/>
              <w:rPr>
                <w:rFonts w:ascii="Times New Roman" w:hAnsi="Times New Roman" w:cs="Times New Roman"/>
              </w:rPr>
            </w:pPr>
            <w:r w:rsidRPr="0047488E">
              <w:rPr>
                <w:rFonts w:ascii="Times New Roman" w:hAnsi="Times New Roman" w:cs="Times New Roman"/>
              </w:rPr>
              <w:t>GREGORY, TX</w:t>
            </w:r>
          </w:p>
        </w:tc>
        <w:tc>
          <w:tcPr>
            <w:tcW w:w="827" w:type="dxa"/>
            <w:noWrap/>
            <w:hideMark/>
          </w:tcPr>
          <w:p w:rsidR="009F60B1" w:rsidRPr="0047488E" w:rsidP="00CB1C05" w14:paraId="6AC5AB9A" w14:textId="77777777">
            <w:pPr>
              <w:pStyle w:val="RTableTextAbt"/>
              <w:rPr>
                <w:rFonts w:ascii="Times New Roman" w:hAnsi="Times New Roman" w:cs="Times New Roman"/>
              </w:rPr>
            </w:pPr>
            <w:r w:rsidRPr="0047488E">
              <w:rPr>
                <w:rFonts w:ascii="Times New Roman" w:hAnsi="Times New Roman" w:cs="Times New Roman"/>
              </w:rPr>
              <w:t>1</w:t>
            </w:r>
          </w:p>
        </w:tc>
        <w:tc>
          <w:tcPr>
            <w:tcW w:w="827" w:type="dxa"/>
            <w:noWrap/>
            <w:hideMark/>
          </w:tcPr>
          <w:p w:rsidR="009F60B1" w:rsidRPr="0047488E" w:rsidP="00CB1C05" w14:paraId="3C551E2B" w14:textId="77777777">
            <w:pPr>
              <w:pStyle w:val="RTableTextAbt"/>
              <w:rPr>
                <w:rFonts w:ascii="Times New Roman" w:hAnsi="Times New Roman" w:cs="Times New Roman"/>
              </w:rPr>
            </w:pPr>
            <w:r w:rsidRPr="0047488E">
              <w:rPr>
                <w:rFonts w:ascii="Times New Roman" w:hAnsi="Times New Roman" w:cs="Times New Roman"/>
              </w:rPr>
              <w:t>3</w:t>
            </w:r>
          </w:p>
        </w:tc>
        <w:tc>
          <w:tcPr>
            <w:tcW w:w="827" w:type="dxa"/>
            <w:noWrap/>
            <w:hideMark/>
          </w:tcPr>
          <w:p w:rsidR="009F60B1" w:rsidRPr="0047488E" w:rsidP="00CB1C05" w14:paraId="28732EC4" w14:textId="77777777">
            <w:pPr>
              <w:pStyle w:val="RTableTextAbt"/>
              <w:rPr>
                <w:rFonts w:ascii="Times New Roman" w:hAnsi="Times New Roman" w:cs="Times New Roman"/>
              </w:rPr>
            </w:pPr>
            <w:r w:rsidRPr="0047488E">
              <w:rPr>
                <w:rFonts w:ascii="Times New Roman" w:hAnsi="Times New Roman" w:cs="Times New Roman"/>
              </w:rPr>
              <w:t>5</w:t>
            </w:r>
          </w:p>
        </w:tc>
      </w:tr>
      <w:tr w14:paraId="38B8BEBF" w14:textId="77777777" w:rsidTr="00964FBD">
        <w:tblPrEx>
          <w:tblW w:w="0" w:type="auto"/>
          <w:tblLook w:val="04A0"/>
        </w:tblPrEx>
        <w:trPr>
          <w:trHeight w:val="300"/>
        </w:trPr>
        <w:tc>
          <w:tcPr>
            <w:tcW w:w="4501" w:type="dxa"/>
            <w:noWrap/>
            <w:hideMark/>
          </w:tcPr>
          <w:p w:rsidR="009F60B1" w:rsidRPr="0047488E" w:rsidP="00CB1C05" w14:paraId="56ED9C75" w14:textId="77777777">
            <w:pPr>
              <w:pStyle w:val="LTableTextAbt"/>
              <w:rPr>
                <w:rFonts w:ascii="Times New Roman" w:hAnsi="Times New Roman" w:cs="Times New Roman"/>
              </w:rPr>
            </w:pPr>
            <w:r w:rsidRPr="0047488E">
              <w:rPr>
                <w:rFonts w:ascii="Times New Roman" w:hAnsi="Times New Roman" w:cs="Times New Roman"/>
              </w:rPr>
              <w:t>WESTLAKE VINYLS CO</w:t>
            </w:r>
          </w:p>
        </w:tc>
        <w:tc>
          <w:tcPr>
            <w:tcW w:w="2368" w:type="dxa"/>
            <w:noWrap/>
            <w:hideMark/>
          </w:tcPr>
          <w:p w:rsidR="009F60B1" w:rsidRPr="0047488E" w:rsidP="00CB1C05" w14:paraId="74981B9A" w14:textId="77777777">
            <w:pPr>
              <w:pStyle w:val="LTableTextAbt"/>
              <w:rPr>
                <w:rFonts w:ascii="Times New Roman" w:hAnsi="Times New Roman" w:cs="Times New Roman"/>
              </w:rPr>
            </w:pPr>
            <w:r w:rsidRPr="0047488E">
              <w:rPr>
                <w:rFonts w:ascii="Times New Roman" w:hAnsi="Times New Roman" w:cs="Times New Roman"/>
              </w:rPr>
              <w:t>GEISMAR, LA</w:t>
            </w:r>
          </w:p>
        </w:tc>
        <w:tc>
          <w:tcPr>
            <w:tcW w:w="827" w:type="dxa"/>
            <w:noWrap/>
            <w:hideMark/>
          </w:tcPr>
          <w:p w:rsidR="009F60B1" w:rsidRPr="0047488E" w:rsidP="00CB1C05" w14:paraId="0A67E0C1" w14:textId="77777777">
            <w:pPr>
              <w:pStyle w:val="RTableTextAbt"/>
              <w:rPr>
                <w:rFonts w:ascii="Times New Roman" w:hAnsi="Times New Roman" w:cs="Times New Roman"/>
              </w:rPr>
            </w:pPr>
            <w:r w:rsidRPr="0047488E">
              <w:rPr>
                <w:rFonts w:ascii="Times New Roman" w:hAnsi="Times New Roman" w:cs="Times New Roman"/>
              </w:rPr>
              <w:t>8</w:t>
            </w:r>
          </w:p>
        </w:tc>
        <w:tc>
          <w:tcPr>
            <w:tcW w:w="827" w:type="dxa"/>
            <w:noWrap/>
            <w:hideMark/>
          </w:tcPr>
          <w:p w:rsidR="009F60B1" w:rsidRPr="0047488E" w:rsidP="00CB1C05" w14:paraId="4E25FEB0" w14:textId="77777777">
            <w:pPr>
              <w:pStyle w:val="RTableTextAbt"/>
              <w:rPr>
                <w:rFonts w:ascii="Times New Roman" w:hAnsi="Times New Roman" w:cs="Times New Roman"/>
              </w:rPr>
            </w:pPr>
            <w:r w:rsidRPr="0047488E">
              <w:rPr>
                <w:rFonts w:ascii="Times New Roman" w:hAnsi="Times New Roman" w:cs="Times New Roman"/>
              </w:rPr>
              <w:t>18</w:t>
            </w:r>
          </w:p>
        </w:tc>
        <w:tc>
          <w:tcPr>
            <w:tcW w:w="827" w:type="dxa"/>
            <w:noWrap/>
            <w:hideMark/>
          </w:tcPr>
          <w:p w:rsidR="009F60B1" w:rsidRPr="0047488E" w:rsidP="00CB1C05" w14:paraId="22A89715" w14:textId="77777777">
            <w:pPr>
              <w:pStyle w:val="RTableTextAbt"/>
              <w:rPr>
                <w:rFonts w:ascii="Times New Roman" w:hAnsi="Times New Roman" w:cs="Times New Roman"/>
              </w:rPr>
            </w:pPr>
            <w:r w:rsidRPr="0047488E">
              <w:rPr>
                <w:rFonts w:ascii="Times New Roman" w:hAnsi="Times New Roman" w:cs="Times New Roman"/>
              </w:rPr>
              <w:t>21</w:t>
            </w:r>
          </w:p>
        </w:tc>
      </w:tr>
      <w:tr w14:paraId="23BC24D1" w14:textId="77777777" w:rsidTr="00964FBD">
        <w:tblPrEx>
          <w:tblW w:w="0" w:type="auto"/>
          <w:tblLook w:val="04A0"/>
        </w:tblPrEx>
        <w:trPr>
          <w:trHeight w:val="300"/>
        </w:trPr>
        <w:tc>
          <w:tcPr>
            <w:tcW w:w="4501" w:type="dxa"/>
            <w:noWrap/>
            <w:hideMark/>
          </w:tcPr>
          <w:p w:rsidR="009F60B1" w:rsidRPr="0047488E" w:rsidP="00CB1C05" w14:paraId="227A6F1E" w14:textId="77777777">
            <w:pPr>
              <w:pStyle w:val="LTableTextAbt"/>
              <w:rPr>
                <w:rFonts w:ascii="Times New Roman" w:hAnsi="Times New Roman" w:cs="Times New Roman"/>
              </w:rPr>
            </w:pPr>
            <w:r w:rsidRPr="0047488E">
              <w:rPr>
                <w:rFonts w:ascii="Times New Roman" w:hAnsi="Times New Roman" w:cs="Times New Roman"/>
              </w:rPr>
              <w:t>DOW CHEMICAL CO FREEPORT FACILITY</w:t>
            </w:r>
          </w:p>
        </w:tc>
        <w:tc>
          <w:tcPr>
            <w:tcW w:w="2368" w:type="dxa"/>
            <w:noWrap/>
            <w:hideMark/>
          </w:tcPr>
          <w:p w:rsidR="009F60B1" w:rsidRPr="0047488E" w:rsidP="00CB1C05" w14:paraId="4E05A18C" w14:textId="77777777">
            <w:pPr>
              <w:pStyle w:val="LTableTextAbt"/>
              <w:rPr>
                <w:rFonts w:ascii="Times New Roman" w:hAnsi="Times New Roman" w:cs="Times New Roman"/>
              </w:rPr>
            </w:pPr>
            <w:r w:rsidRPr="0047488E">
              <w:rPr>
                <w:rFonts w:ascii="Times New Roman" w:hAnsi="Times New Roman" w:cs="Times New Roman"/>
              </w:rPr>
              <w:t>FREEPORT, TX</w:t>
            </w:r>
          </w:p>
        </w:tc>
        <w:tc>
          <w:tcPr>
            <w:tcW w:w="827" w:type="dxa"/>
            <w:noWrap/>
            <w:hideMark/>
          </w:tcPr>
          <w:p w:rsidR="009F60B1" w:rsidRPr="0047488E" w:rsidP="00CB1C05" w14:paraId="491354EC" w14:textId="77777777">
            <w:pPr>
              <w:pStyle w:val="RTableTextAbt"/>
              <w:rPr>
                <w:rFonts w:ascii="Times New Roman" w:hAnsi="Times New Roman" w:cs="Times New Roman"/>
              </w:rPr>
            </w:pPr>
            <w:r w:rsidRPr="0047488E">
              <w:rPr>
                <w:rFonts w:ascii="Times New Roman" w:hAnsi="Times New Roman" w:cs="Times New Roman"/>
              </w:rPr>
              <w:t>4</w:t>
            </w:r>
          </w:p>
        </w:tc>
        <w:tc>
          <w:tcPr>
            <w:tcW w:w="827" w:type="dxa"/>
            <w:noWrap/>
            <w:hideMark/>
          </w:tcPr>
          <w:p w:rsidR="009F60B1" w:rsidRPr="0047488E" w:rsidP="00CB1C05" w14:paraId="05ADAC24" w14:textId="77777777">
            <w:pPr>
              <w:pStyle w:val="RTableTextAbt"/>
              <w:rPr>
                <w:rFonts w:ascii="Times New Roman" w:hAnsi="Times New Roman" w:cs="Times New Roman"/>
              </w:rPr>
            </w:pPr>
            <w:r w:rsidRPr="0047488E">
              <w:rPr>
                <w:rFonts w:ascii="Times New Roman" w:hAnsi="Times New Roman" w:cs="Times New Roman"/>
              </w:rPr>
              <w:t>13</w:t>
            </w:r>
          </w:p>
        </w:tc>
        <w:tc>
          <w:tcPr>
            <w:tcW w:w="827" w:type="dxa"/>
            <w:noWrap/>
            <w:hideMark/>
          </w:tcPr>
          <w:p w:rsidR="009F60B1" w:rsidRPr="0047488E" w:rsidP="00CB1C05" w14:paraId="72B1A2B6" w14:textId="77777777">
            <w:pPr>
              <w:pStyle w:val="RTableTextAbt"/>
              <w:rPr>
                <w:rFonts w:ascii="Times New Roman" w:hAnsi="Times New Roman" w:cs="Times New Roman"/>
              </w:rPr>
            </w:pPr>
            <w:r w:rsidRPr="0047488E">
              <w:rPr>
                <w:rFonts w:ascii="Times New Roman" w:hAnsi="Times New Roman" w:cs="Times New Roman"/>
              </w:rPr>
              <w:t>18</w:t>
            </w:r>
          </w:p>
        </w:tc>
      </w:tr>
      <w:tr w14:paraId="47521C81" w14:textId="77777777" w:rsidTr="00964FBD">
        <w:tblPrEx>
          <w:tblW w:w="0" w:type="auto"/>
          <w:tblLook w:val="04A0"/>
        </w:tblPrEx>
        <w:trPr>
          <w:trHeight w:val="300"/>
        </w:trPr>
        <w:tc>
          <w:tcPr>
            <w:tcW w:w="4501" w:type="dxa"/>
            <w:noWrap/>
            <w:hideMark/>
          </w:tcPr>
          <w:p w:rsidR="009F60B1" w:rsidRPr="000565D2" w:rsidP="00CB1C05" w14:paraId="03DD33C8" w14:textId="77777777">
            <w:pPr>
              <w:pStyle w:val="LTableTextAbt"/>
              <w:rPr>
                <w:rFonts w:ascii="Times New Roman" w:hAnsi="Times New Roman" w:cs="Times New Roman"/>
                <w:lang w:val="fr-FR"/>
              </w:rPr>
            </w:pPr>
            <w:r w:rsidRPr="000565D2">
              <w:rPr>
                <w:rFonts w:ascii="Times New Roman" w:hAnsi="Times New Roman" w:cs="Times New Roman"/>
                <w:lang w:val="fr-FR"/>
              </w:rPr>
              <w:t>OXY VINYLS LP LA PORTE VCM PLANT</w:t>
            </w:r>
          </w:p>
        </w:tc>
        <w:tc>
          <w:tcPr>
            <w:tcW w:w="2368" w:type="dxa"/>
            <w:noWrap/>
            <w:hideMark/>
          </w:tcPr>
          <w:p w:rsidR="009F60B1" w:rsidRPr="0047488E" w:rsidP="00CB1C05" w14:paraId="58182891" w14:textId="77777777">
            <w:pPr>
              <w:pStyle w:val="LTableTextAbt"/>
              <w:rPr>
                <w:rFonts w:ascii="Times New Roman" w:hAnsi="Times New Roman" w:cs="Times New Roman"/>
              </w:rPr>
            </w:pPr>
            <w:r w:rsidRPr="0047488E">
              <w:rPr>
                <w:rFonts w:ascii="Times New Roman" w:hAnsi="Times New Roman" w:cs="Times New Roman"/>
              </w:rPr>
              <w:t>LA PORTE, TX</w:t>
            </w:r>
          </w:p>
        </w:tc>
        <w:tc>
          <w:tcPr>
            <w:tcW w:w="827" w:type="dxa"/>
            <w:noWrap/>
            <w:hideMark/>
          </w:tcPr>
          <w:p w:rsidR="009F60B1" w:rsidRPr="0047488E" w:rsidP="00CB1C05" w14:paraId="31D92342" w14:textId="77777777">
            <w:pPr>
              <w:pStyle w:val="RTableTextAbt"/>
              <w:rPr>
                <w:rFonts w:ascii="Times New Roman" w:hAnsi="Times New Roman" w:cs="Times New Roman"/>
              </w:rPr>
            </w:pPr>
            <w:r w:rsidRPr="0047488E">
              <w:rPr>
                <w:rFonts w:ascii="Times New Roman" w:hAnsi="Times New Roman" w:cs="Times New Roman"/>
              </w:rPr>
              <w:t>8</w:t>
            </w:r>
          </w:p>
        </w:tc>
        <w:tc>
          <w:tcPr>
            <w:tcW w:w="827" w:type="dxa"/>
            <w:noWrap/>
            <w:hideMark/>
          </w:tcPr>
          <w:p w:rsidR="009F60B1" w:rsidRPr="0047488E" w:rsidP="00CB1C05" w14:paraId="722A79FC" w14:textId="77777777">
            <w:pPr>
              <w:pStyle w:val="RTableTextAbt"/>
              <w:rPr>
                <w:rFonts w:ascii="Times New Roman" w:hAnsi="Times New Roman" w:cs="Times New Roman"/>
              </w:rPr>
            </w:pPr>
            <w:r w:rsidRPr="0047488E">
              <w:rPr>
                <w:rFonts w:ascii="Times New Roman" w:hAnsi="Times New Roman" w:cs="Times New Roman"/>
              </w:rPr>
              <w:t>38</w:t>
            </w:r>
          </w:p>
        </w:tc>
        <w:tc>
          <w:tcPr>
            <w:tcW w:w="827" w:type="dxa"/>
            <w:noWrap/>
            <w:hideMark/>
          </w:tcPr>
          <w:p w:rsidR="009F60B1" w:rsidRPr="0047488E" w:rsidP="00CB1C05" w14:paraId="62969EAC" w14:textId="77777777">
            <w:pPr>
              <w:pStyle w:val="RTableTextAbt"/>
              <w:rPr>
                <w:rFonts w:ascii="Times New Roman" w:hAnsi="Times New Roman" w:cs="Times New Roman"/>
              </w:rPr>
            </w:pPr>
            <w:r w:rsidRPr="0047488E">
              <w:rPr>
                <w:rFonts w:ascii="Times New Roman" w:hAnsi="Times New Roman" w:cs="Times New Roman"/>
              </w:rPr>
              <w:t>66</w:t>
            </w:r>
          </w:p>
        </w:tc>
      </w:tr>
      <w:tr w14:paraId="05164413" w14:textId="77777777" w:rsidTr="00964FBD">
        <w:tblPrEx>
          <w:tblW w:w="0" w:type="auto"/>
          <w:tblLook w:val="04A0"/>
        </w:tblPrEx>
        <w:trPr>
          <w:trHeight w:val="300"/>
        </w:trPr>
        <w:tc>
          <w:tcPr>
            <w:tcW w:w="4501" w:type="dxa"/>
            <w:noWrap/>
            <w:hideMark/>
          </w:tcPr>
          <w:p w:rsidR="009F60B1" w:rsidRPr="0047488E" w:rsidP="00CB1C05" w14:paraId="341C498B" w14:textId="77777777">
            <w:pPr>
              <w:pStyle w:val="LTableTextAbt"/>
              <w:rPr>
                <w:rFonts w:ascii="Times New Roman" w:hAnsi="Times New Roman" w:cs="Times New Roman"/>
              </w:rPr>
            </w:pPr>
            <w:r w:rsidRPr="0047488E">
              <w:rPr>
                <w:rFonts w:ascii="Times New Roman" w:hAnsi="Times New Roman" w:cs="Times New Roman"/>
              </w:rPr>
              <w:t>FORMOSA PLASTICS CORP LOUISIANA</w:t>
            </w:r>
          </w:p>
        </w:tc>
        <w:tc>
          <w:tcPr>
            <w:tcW w:w="2368" w:type="dxa"/>
            <w:noWrap/>
            <w:hideMark/>
          </w:tcPr>
          <w:p w:rsidR="009F60B1" w:rsidRPr="0047488E" w:rsidP="00CB1C05" w14:paraId="3C3E3AAE" w14:textId="77777777">
            <w:pPr>
              <w:pStyle w:val="LTableTextAbt"/>
              <w:rPr>
                <w:rFonts w:ascii="Times New Roman" w:hAnsi="Times New Roman" w:cs="Times New Roman"/>
              </w:rPr>
            </w:pPr>
            <w:r w:rsidRPr="0047488E">
              <w:rPr>
                <w:rFonts w:ascii="Times New Roman" w:hAnsi="Times New Roman" w:cs="Times New Roman"/>
              </w:rPr>
              <w:t>BATON ROUGE, LA</w:t>
            </w:r>
          </w:p>
        </w:tc>
        <w:tc>
          <w:tcPr>
            <w:tcW w:w="827" w:type="dxa"/>
            <w:noWrap/>
            <w:hideMark/>
          </w:tcPr>
          <w:p w:rsidR="009F60B1" w:rsidRPr="0047488E" w:rsidP="00CB1C05" w14:paraId="3A5DEF3E" w14:textId="77777777">
            <w:pPr>
              <w:pStyle w:val="RTableTextAbt"/>
              <w:rPr>
                <w:rFonts w:ascii="Times New Roman" w:hAnsi="Times New Roman" w:cs="Times New Roman"/>
              </w:rPr>
            </w:pPr>
            <w:r w:rsidRPr="0047488E">
              <w:rPr>
                <w:rFonts w:ascii="Times New Roman" w:hAnsi="Times New Roman" w:cs="Times New Roman"/>
              </w:rPr>
              <w:t>7</w:t>
            </w:r>
          </w:p>
        </w:tc>
        <w:tc>
          <w:tcPr>
            <w:tcW w:w="827" w:type="dxa"/>
            <w:noWrap/>
            <w:hideMark/>
          </w:tcPr>
          <w:p w:rsidR="009F60B1" w:rsidRPr="0047488E" w:rsidP="00CB1C05" w14:paraId="40AFE2AF" w14:textId="77777777">
            <w:pPr>
              <w:pStyle w:val="RTableTextAbt"/>
              <w:rPr>
                <w:rFonts w:ascii="Times New Roman" w:hAnsi="Times New Roman" w:cs="Times New Roman"/>
              </w:rPr>
            </w:pPr>
            <w:r w:rsidRPr="0047488E">
              <w:rPr>
                <w:rFonts w:ascii="Times New Roman" w:hAnsi="Times New Roman" w:cs="Times New Roman"/>
              </w:rPr>
              <w:t>16</w:t>
            </w:r>
          </w:p>
        </w:tc>
        <w:tc>
          <w:tcPr>
            <w:tcW w:w="827" w:type="dxa"/>
            <w:noWrap/>
            <w:hideMark/>
          </w:tcPr>
          <w:p w:rsidR="009F60B1" w:rsidRPr="0047488E" w:rsidP="00CB1C05" w14:paraId="36982027" w14:textId="77777777">
            <w:pPr>
              <w:pStyle w:val="RTableTextAbt"/>
              <w:rPr>
                <w:rFonts w:ascii="Times New Roman" w:hAnsi="Times New Roman" w:cs="Times New Roman"/>
              </w:rPr>
            </w:pPr>
            <w:r w:rsidRPr="0047488E">
              <w:rPr>
                <w:rFonts w:ascii="Times New Roman" w:hAnsi="Times New Roman" w:cs="Times New Roman"/>
              </w:rPr>
              <w:t>26</w:t>
            </w:r>
          </w:p>
        </w:tc>
      </w:tr>
      <w:tr w14:paraId="13990DB7" w14:textId="77777777" w:rsidTr="00964FBD">
        <w:tblPrEx>
          <w:tblW w:w="0" w:type="auto"/>
          <w:tblLook w:val="04A0"/>
        </w:tblPrEx>
        <w:trPr>
          <w:trHeight w:val="300"/>
        </w:trPr>
        <w:tc>
          <w:tcPr>
            <w:tcW w:w="4501" w:type="dxa"/>
            <w:noWrap/>
            <w:hideMark/>
          </w:tcPr>
          <w:p w:rsidR="009F60B1" w:rsidRPr="0047488E" w:rsidP="00CB1C05" w14:paraId="423E4074" w14:textId="77777777">
            <w:pPr>
              <w:pStyle w:val="LTableTextAbt"/>
              <w:rPr>
                <w:rFonts w:ascii="Times New Roman" w:hAnsi="Times New Roman" w:cs="Times New Roman"/>
              </w:rPr>
            </w:pPr>
            <w:r w:rsidRPr="0047488E">
              <w:rPr>
                <w:rFonts w:ascii="Times New Roman" w:hAnsi="Times New Roman" w:cs="Times New Roman"/>
              </w:rPr>
              <w:t>OLIN BLUE CUBE FREEPORT TX</w:t>
            </w:r>
          </w:p>
        </w:tc>
        <w:tc>
          <w:tcPr>
            <w:tcW w:w="2368" w:type="dxa"/>
            <w:noWrap/>
            <w:hideMark/>
          </w:tcPr>
          <w:p w:rsidR="009F60B1" w:rsidRPr="0047488E" w:rsidP="00CB1C05" w14:paraId="693B7AC7" w14:textId="77777777">
            <w:pPr>
              <w:pStyle w:val="LTableTextAbt"/>
              <w:rPr>
                <w:rFonts w:ascii="Times New Roman" w:hAnsi="Times New Roman" w:cs="Times New Roman"/>
              </w:rPr>
            </w:pPr>
            <w:r w:rsidRPr="0047488E">
              <w:rPr>
                <w:rFonts w:ascii="Times New Roman" w:hAnsi="Times New Roman" w:cs="Times New Roman"/>
              </w:rPr>
              <w:t>FREEPORT, TX</w:t>
            </w:r>
          </w:p>
        </w:tc>
        <w:tc>
          <w:tcPr>
            <w:tcW w:w="827" w:type="dxa"/>
            <w:noWrap/>
            <w:hideMark/>
          </w:tcPr>
          <w:p w:rsidR="009F60B1" w:rsidRPr="0047488E" w:rsidP="00CB1C05" w14:paraId="29E21FED" w14:textId="77777777">
            <w:pPr>
              <w:pStyle w:val="RTableTextAbt"/>
              <w:rPr>
                <w:rFonts w:ascii="Times New Roman" w:hAnsi="Times New Roman" w:cs="Times New Roman"/>
              </w:rPr>
            </w:pPr>
            <w:r w:rsidRPr="0047488E">
              <w:rPr>
                <w:rFonts w:ascii="Times New Roman" w:hAnsi="Times New Roman" w:cs="Times New Roman"/>
              </w:rPr>
              <w:t>2</w:t>
            </w:r>
          </w:p>
        </w:tc>
        <w:tc>
          <w:tcPr>
            <w:tcW w:w="827" w:type="dxa"/>
            <w:noWrap/>
            <w:hideMark/>
          </w:tcPr>
          <w:p w:rsidR="009F60B1" w:rsidRPr="0047488E" w:rsidP="00CB1C05" w14:paraId="62EF95B2" w14:textId="77777777">
            <w:pPr>
              <w:pStyle w:val="RTableTextAbt"/>
              <w:rPr>
                <w:rFonts w:ascii="Times New Roman" w:hAnsi="Times New Roman" w:cs="Times New Roman"/>
              </w:rPr>
            </w:pPr>
            <w:r w:rsidRPr="0047488E">
              <w:rPr>
                <w:rFonts w:ascii="Times New Roman" w:hAnsi="Times New Roman" w:cs="Times New Roman"/>
              </w:rPr>
              <w:t>13</w:t>
            </w:r>
          </w:p>
        </w:tc>
        <w:tc>
          <w:tcPr>
            <w:tcW w:w="827" w:type="dxa"/>
            <w:noWrap/>
            <w:hideMark/>
          </w:tcPr>
          <w:p w:rsidR="009F60B1" w:rsidRPr="0047488E" w:rsidP="00CB1C05" w14:paraId="1C4EBC43" w14:textId="77777777">
            <w:pPr>
              <w:pStyle w:val="RTableTextAbt"/>
              <w:rPr>
                <w:rFonts w:ascii="Times New Roman" w:hAnsi="Times New Roman" w:cs="Times New Roman"/>
              </w:rPr>
            </w:pPr>
            <w:r w:rsidRPr="0047488E">
              <w:rPr>
                <w:rFonts w:ascii="Times New Roman" w:hAnsi="Times New Roman" w:cs="Times New Roman"/>
              </w:rPr>
              <w:t>18</w:t>
            </w:r>
          </w:p>
        </w:tc>
      </w:tr>
      <w:tr w14:paraId="16D725E5" w14:textId="77777777" w:rsidTr="00964FBD">
        <w:tblPrEx>
          <w:tblW w:w="0" w:type="auto"/>
          <w:tblLook w:val="04A0"/>
        </w:tblPrEx>
        <w:trPr>
          <w:trHeight w:val="300"/>
        </w:trPr>
        <w:tc>
          <w:tcPr>
            <w:tcW w:w="4501" w:type="dxa"/>
            <w:noWrap/>
            <w:hideMark/>
          </w:tcPr>
          <w:p w:rsidR="009F60B1" w:rsidRPr="0047488E" w:rsidP="00CB1C05" w14:paraId="71AFE1DF" w14:textId="77777777">
            <w:pPr>
              <w:pStyle w:val="LTableTextAbt"/>
              <w:rPr>
                <w:rFonts w:ascii="Times New Roman" w:hAnsi="Times New Roman" w:cs="Times New Roman"/>
              </w:rPr>
            </w:pPr>
            <w:r w:rsidRPr="0047488E">
              <w:rPr>
                <w:rFonts w:ascii="Times New Roman" w:hAnsi="Times New Roman" w:cs="Times New Roman"/>
              </w:rPr>
              <w:t>BLUE CUBE OPERATIONS LLC - PLAQUEMINE SITE</w:t>
            </w:r>
          </w:p>
        </w:tc>
        <w:tc>
          <w:tcPr>
            <w:tcW w:w="2368" w:type="dxa"/>
            <w:noWrap/>
            <w:hideMark/>
          </w:tcPr>
          <w:p w:rsidR="009F60B1" w:rsidRPr="0047488E" w:rsidP="00CB1C05" w14:paraId="0379114A" w14:textId="77777777">
            <w:pPr>
              <w:pStyle w:val="LTableTextAbt"/>
              <w:rPr>
                <w:rFonts w:ascii="Times New Roman" w:hAnsi="Times New Roman" w:cs="Times New Roman"/>
              </w:rPr>
            </w:pPr>
            <w:r w:rsidRPr="0047488E">
              <w:rPr>
                <w:rFonts w:ascii="Times New Roman" w:hAnsi="Times New Roman" w:cs="Times New Roman"/>
              </w:rPr>
              <w:t>PLAQUEMINE, LA</w:t>
            </w:r>
          </w:p>
        </w:tc>
        <w:tc>
          <w:tcPr>
            <w:tcW w:w="827" w:type="dxa"/>
            <w:noWrap/>
            <w:hideMark/>
          </w:tcPr>
          <w:p w:rsidR="009F60B1" w:rsidRPr="0047488E" w:rsidP="00CB1C05" w14:paraId="5698FF4D" w14:textId="77777777">
            <w:pPr>
              <w:pStyle w:val="RTableTextAbt"/>
              <w:rPr>
                <w:rFonts w:ascii="Times New Roman" w:hAnsi="Times New Roman" w:cs="Times New Roman"/>
              </w:rPr>
            </w:pPr>
            <w:r w:rsidRPr="0047488E">
              <w:rPr>
                <w:rFonts w:ascii="Times New Roman" w:hAnsi="Times New Roman" w:cs="Times New Roman"/>
              </w:rPr>
              <w:t>4</w:t>
            </w:r>
          </w:p>
        </w:tc>
        <w:tc>
          <w:tcPr>
            <w:tcW w:w="827" w:type="dxa"/>
            <w:noWrap/>
            <w:hideMark/>
          </w:tcPr>
          <w:p w:rsidR="009F60B1" w:rsidRPr="0047488E" w:rsidP="00CB1C05" w14:paraId="46870863" w14:textId="77777777">
            <w:pPr>
              <w:pStyle w:val="RTableTextAbt"/>
              <w:rPr>
                <w:rFonts w:ascii="Times New Roman" w:hAnsi="Times New Roman" w:cs="Times New Roman"/>
              </w:rPr>
            </w:pPr>
            <w:r w:rsidRPr="0047488E">
              <w:rPr>
                <w:rFonts w:ascii="Times New Roman" w:hAnsi="Times New Roman" w:cs="Times New Roman"/>
              </w:rPr>
              <w:t>7</w:t>
            </w:r>
          </w:p>
        </w:tc>
        <w:tc>
          <w:tcPr>
            <w:tcW w:w="827" w:type="dxa"/>
            <w:noWrap/>
            <w:hideMark/>
          </w:tcPr>
          <w:p w:rsidR="009F60B1" w:rsidRPr="0047488E" w:rsidP="00CB1C05" w14:paraId="45598885" w14:textId="77777777">
            <w:pPr>
              <w:pStyle w:val="RTableTextAbt"/>
              <w:rPr>
                <w:rFonts w:ascii="Times New Roman" w:hAnsi="Times New Roman" w:cs="Times New Roman"/>
              </w:rPr>
            </w:pPr>
            <w:r w:rsidRPr="0047488E">
              <w:rPr>
                <w:rFonts w:ascii="Times New Roman" w:hAnsi="Times New Roman" w:cs="Times New Roman"/>
              </w:rPr>
              <w:t>9</w:t>
            </w:r>
          </w:p>
        </w:tc>
      </w:tr>
      <w:tr w14:paraId="44A466FE" w14:textId="77777777" w:rsidTr="00964FBD">
        <w:tblPrEx>
          <w:tblW w:w="0" w:type="auto"/>
          <w:tblLook w:val="04A0"/>
        </w:tblPrEx>
        <w:trPr>
          <w:trHeight w:val="300"/>
        </w:trPr>
        <w:tc>
          <w:tcPr>
            <w:tcW w:w="4501" w:type="dxa"/>
            <w:noWrap/>
            <w:hideMark/>
          </w:tcPr>
          <w:p w:rsidR="009F60B1" w:rsidRPr="0047488E" w:rsidP="00CB1C05" w14:paraId="56D571EB" w14:textId="77777777">
            <w:pPr>
              <w:pStyle w:val="LTableTextAbt"/>
              <w:rPr>
                <w:rFonts w:ascii="Times New Roman" w:hAnsi="Times New Roman" w:cs="Times New Roman"/>
              </w:rPr>
            </w:pPr>
            <w:r w:rsidRPr="0047488E">
              <w:rPr>
                <w:rFonts w:ascii="Times New Roman" w:hAnsi="Times New Roman" w:cs="Times New Roman"/>
              </w:rPr>
              <w:t>OCCIDENTAL CHEMICAL HOLDING CORP - GEISMAR PLANT</w:t>
            </w:r>
          </w:p>
        </w:tc>
        <w:tc>
          <w:tcPr>
            <w:tcW w:w="2368" w:type="dxa"/>
            <w:noWrap/>
            <w:hideMark/>
          </w:tcPr>
          <w:p w:rsidR="009F60B1" w:rsidRPr="0047488E" w:rsidP="00CB1C05" w14:paraId="55803942" w14:textId="77777777">
            <w:pPr>
              <w:pStyle w:val="LTableTextAbt"/>
              <w:rPr>
                <w:rFonts w:ascii="Times New Roman" w:hAnsi="Times New Roman" w:cs="Times New Roman"/>
              </w:rPr>
            </w:pPr>
            <w:r w:rsidRPr="0047488E">
              <w:rPr>
                <w:rFonts w:ascii="Times New Roman" w:hAnsi="Times New Roman" w:cs="Times New Roman"/>
              </w:rPr>
              <w:t>GEISMAR, LA</w:t>
            </w:r>
          </w:p>
        </w:tc>
        <w:tc>
          <w:tcPr>
            <w:tcW w:w="827" w:type="dxa"/>
            <w:noWrap/>
            <w:hideMark/>
          </w:tcPr>
          <w:p w:rsidR="009F60B1" w:rsidRPr="0047488E" w:rsidP="00CB1C05" w14:paraId="3321809A" w14:textId="77777777">
            <w:pPr>
              <w:pStyle w:val="RTableTextAbt"/>
              <w:rPr>
                <w:rFonts w:ascii="Times New Roman" w:hAnsi="Times New Roman" w:cs="Times New Roman"/>
              </w:rPr>
            </w:pPr>
            <w:r w:rsidRPr="0047488E">
              <w:rPr>
                <w:rFonts w:ascii="Times New Roman" w:hAnsi="Times New Roman" w:cs="Times New Roman"/>
              </w:rPr>
              <w:t>2</w:t>
            </w:r>
          </w:p>
        </w:tc>
        <w:tc>
          <w:tcPr>
            <w:tcW w:w="827" w:type="dxa"/>
            <w:noWrap/>
            <w:hideMark/>
          </w:tcPr>
          <w:p w:rsidR="009F60B1" w:rsidRPr="0047488E" w:rsidP="00CB1C05" w14:paraId="274F75CE" w14:textId="77777777">
            <w:pPr>
              <w:pStyle w:val="RTableTextAbt"/>
              <w:rPr>
                <w:rFonts w:ascii="Times New Roman" w:hAnsi="Times New Roman" w:cs="Times New Roman"/>
              </w:rPr>
            </w:pPr>
            <w:r w:rsidRPr="0047488E">
              <w:rPr>
                <w:rFonts w:ascii="Times New Roman" w:hAnsi="Times New Roman" w:cs="Times New Roman"/>
              </w:rPr>
              <w:t>12</w:t>
            </w:r>
          </w:p>
        </w:tc>
        <w:tc>
          <w:tcPr>
            <w:tcW w:w="827" w:type="dxa"/>
            <w:noWrap/>
            <w:hideMark/>
          </w:tcPr>
          <w:p w:rsidR="009F60B1" w:rsidRPr="0047488E" w:rsidP="00CB1C05" w14:paraId="2E671BDB" w14:textId="77777777">
            <w:pPr>
              <w:pStyle w:val="RTableTextAbt"/>
              <w:rPr>
                <w:rFonts w:ascii="Times New Roman" w:hAnsi="Times New Roman" w:cs="Times New Roman"/>
              </w:rPr>
            </w:pPr>
            <w:r w:rsidRPr="0047488E">
              <w:rPr>
                <w:rFonts w:ascii="Times New Roman" w:hAnsi="Times New Roman" w:cs="Times New Roman"/>
              </w:rPr>
              <w:t>15</w:t>
            </w:r>
          </w:p>
        </w:tc>
      </w:tr>
      <w:tr w14:paraId="62EE201B" w14:textId="77777777" w:rsidTr="00964FBD">
        <w:tblPrEx>
          <w:tblW w:w="0" w:type="auto"/>
          <w:tblLook w:val="04A0"/>
        </w:tblPrEx>
        <w:trPr>
          <w:trHeight w:val="300"/>
        </w:trPr>
        <w:tc>
          <w:tcPr>
            <w:tcW w:w="4501" w:type="dxa"/>
            <w:noWrap/>
            <w:hideMark/>
          </w:tcPr>
          <w:p w:rsidR="009F60B1" w:rsidRPr="0047488E" w:rsidP="00CB1C05" w14:paraId="720FEE38" w14:textId="77777777">
            <w:pPr>
              <w:pStyle w:val="LTableTextAbt"/>
              <w:rPr>
                <w:rFonts w:ascii="Times New Roman" w:hAnsi="Times New Roman" w:cs="Times New Roman"/>
              </w:rPr>
            </w:pPr>
            <w:r w:rsidRPr="0047488E">
              <w:rPr>
                <w:rFonts w:ascii="Times New Roman" w:hAnsi="Times New Roman" w:cs="Times New Roman"/>
              </w:rPr>
              <w:t>INEOS OLIGOMERS CHOCOLATE BAYOU</w:t>
            </w:r>
          </w:p>
        </w:tc>
        <w:tc>
          <w:tcPr>
            <w:tcW w:w="2368" w:type="dxa"/>
            <w:noWrap/>
            <w:hideMark/>
          </w:tcPr>
          <w:p w:rsidR="009F60B1" w:rsidRPr="0047488E" w:rsidP="00CB1C05" w14:paraId="6832D347" w14:textId="77777777">
            <w:pPr>
              <w:pStyle w:val="LTableTextAbt"/>
              <w:rPr>
                <w:rFonts w:ascii="Times New Roman" w:hAnsi="Times New Roman" w:cs="Times New Roman"/>
              </w:rPr>
            </w:pPr>
            <w:r w:rsidRPr="0047488E">
              <w:rPr>
                <w:rFonts w:ascii="Times New Roman" w:hAnsi="Times New Roman" w:cs="Times New Roman"/>
              </w:rPr>
              <w:t>ALVIN, TX</w:t>
            </w:r>
          </w:p>
        </w:tc>
        <w:tc>
          <w:tcPr>
            <w:tcW w:w="827" w:type="dxa"/>
            <w:noWrap/>
            <w:hideMark/>
          </w:tcPr>
          <w:p w:rsidR="009F60B1" w:rsidRPr="0047488E" w:rsidP="00CB1C05" w14:paraId="00E02B3B" w14:textId="77777777">
            <w:pPr>
              <w:pStyle w:val="RTableTextAbt"/>
              <w:rPr>
                <w:rFonts w:ascii="Times New Roman" w:hAnsi="Times New Roman" w:cs="Times New Roman"/>
              </w:rPr>
            </w:pPr>
            <w:r w:rsidRPr="0047488E">
              <w:rPr>
                <w:rFonts w:ascii="Times New Roman" w:hAnsi="Times New Roman" w:cs="Times New Roman"/>
              </w:rPr>
              <w:t>0</w:t>
            </w:r>
          </w:p>
        </w:tc>
        <w:tc>
          <w:tcPr>
            <w:tcW w:w="827" w:type="dxa"/>
            <w:noWrap/>
            <w:hideMark/>
          </w:tcPr>
          <w:p w:rsidR="009F60B1" w:rsidRPr="0047488E" w:rsidP="00CB1C05" w14:paraId="32E72125" w14:textId="77777777">
            <w:pPr>
              <w:pStyle w:val="RTableTextAbt"/>
              <w:rPr>
                <w:rFonts w:ascii="Times New Roman" w:hAnsi="Times New Roman" w:cs="Times New Roman"/>
              </w:rPr>
            </w:pPr>
            <w:r w:rsidRPr="0047488E">
              <w:rPr>
                <w:rFonts w:ascii="Times New Roman" w:hAnsi="Times New Roman" w:cs="Times New Roman"/>
              </w:rPr>
              <w:t>0</w:t>
            </w:r>
          </w:p>
        </w:tc>
        <w:tc>
          <w:tcPr>
            <w:tcW w:w="827" w:type="dxa"/>
            <w:noWrap/>
            <w:hideMark/>
          </w:tcPr>
          <w:p w:rsidR="009F60B1" w:rsidRPr="0047488E" w:rsidP="00CB1C05" w14:paraId="67EF5072" w14:textId="77777777">
            <w:pPr>
              <w:pStyle w:val="RTableTextAbt"/>
              <w:rPr>
                <w:rFonts w:ascii="Times New Roman" w:hAnsi="Times New Roman" w:cs="Times New Roman"/>
              </w:rPr>
            </w:pPr>
            <w:r w:rsidRPr="0047488E">
              <w:rPr>
                <w:rFonts w:ascii="Times New Roman" w:hAnsi="Times New Roman" w:cs="Times New Roman"/>
              </w:rPr>
              <w:t>1</w:t>
            </w:r>
          </w:p>
        </w:tc>
      </w:tr>
      <w:tr w14:paraId="4C12C7DE" w14:textId="77777777" w:rsidTr="00964FBD">
        <w:tblPrEx>
          <w:tblW w:w="0" w:type="auto"/>
          <w:tblLook w:val="04A0"/>
        </w:tblPrEx>
        <w:trPr>
          <w:trHeight w:val="300"/>
        </w:trPr>
        <w:tc>
          <w:tcPr>
            <w:tcW w:w="4501" w:type="dxa"/>
            <w:noWrap/>
            <w:hideMark/>
          </w:tcPr>
          <w:p w:rsidR="009F60B1" w:rsidRPr="0047488E" w:rsidP="00CB1C05" w14:paraId="6452A989" w14:textId="77777777">
            <w:pPr>
              <w:pStyle w:val="LTableTextAbt"/>
              <w:rPr>
                <w:rFonts w:ascii="Times New Roman" w:hAnsi="Times New Roman" w:cs="Times New Roman"/>
              </w:rPr>
            </w:pPr>
            <w:r w:rsidRPr="0047488E">
              <w:rPr>
                <w:rFonts w:ascii="Times New Roman" w:hAnsi="Times New Roman" w:cs="Times New Roman"/>
              </w:rPr>
              <w:t>EAGLE US 2 LLC</w:t>
            </w:r>
          </w:p>
        </w:tc>
        <w:tc>
          <w:tcPr>
            <w:tcW w:w="2368" w:type="dxa"/>
            <w:noWrap/>
            <w:hideMark/>
          </w:tcPr>
          <w:p w:rsidR="009F60B1" w:rsidRPr="0047488E" w:rsidP="00CB1C05" w14:paraId="523EE507" w14:textId="77777777">
            <w:pPr>
              <w:pStyle w:val="LTableTextAbt"/>
              <w:rPr>
                <w:rFonts w:ascii="Times New Roman" w:hAnsi="Times New Roman" w:cs="Times New Roman"/>
              </w:rPr>
            </w:pPr>
            <w:r w:rsidRPr="0047488E">
              <w:rPr>
                <w:rFonts w:ascii="Times New Roman" w:hAnsi="Times New Roman" w:cs="Times New Roman"/>
              </w:rPr>
              <w:t>WESTLAKE, LA</w:t>
            </w:r>
          </w:p>
        </w:tc>
        <w:tc>
          <w:tcPr>
            <w:tcW w:w="827" w:type="dxa"/>
            <w:noWrap/>
            <w:hideMark/>
          </w:tcPr>
          <w:p w:rsidR="009F60B1" w:rsidRPr="0047488E" w:rsidP="00CB1C05" w14:paraId="51E52BD6" w14:textId="77777777">
            <w:pPr>
              <w:pStyle w:val="RTableTextAbt"/>
              <w:rPr>
                <w:rFonts w:ascii="Times New Roman" w:hAnsi="Times New Roman" w:cs="Times New Roman"/>
              </w:rPr>
            </w:pPr>
            <w:r w:rsidRPr="0047488E">
              <w:rPr>
                <w:rFonts w:ascii="Times New Roman" w:hAnsi="Times New Roman" w:cs="Times New Roman"/>
              </w:rPr>
              <w:t>0</w:t>
            </w:r>
          </w:p>
        </w:tc>
        <w:tc>
          <w:tcPr>
            <w:tcW w:w="827" w:type="dxa"/>
            <w:noWrap/>
            <w:hideMark/>
          </w:tcPr>
          <w:p w:rsidR="009F60B1" w:rsidRPr="0047488E" w:rsidP="00CB1C05" w14:paraId="5FCF98F7" w14:textId="77777777">
            <w:pPr>
              <w:pStyle w:val="RTableTextAbt"/>
              <w:rPr>
                <w:rFonts w:ascii="Times New Roman" w:hAnsi="Times New Roman" w:cs="Times New Roman"/>
              </w:rPr>
            </w:pPr>
            <w:r w:rsidRPr="0047488E">
              <w:rPr>
                <w:rFonts w:ascii="Times New Roman" w:hAnsi="Times New Roman" w:cs="Times New Roman"/>
              </w:rPr>
              <w:t>12</w:t>
            </w:r>
          </w:p>
        </w:tc>
        <w:tc>
          <w:tcPr>
            <w:tcW w:w="827" w:type="dxa"/>
            <w:noWrap/>
            <w:hideMark/>
          </w:tcPr>
          <w:p w:rsidR="009F60B1" w:rsidRPr="0047488E" w:rsidP="00CB1C05" w14:paraId="3A2C2EF9" w14:textId="77777777">
            <w:pPr>
              <w:pStyle w:val="RTableTextAbt"/>
              <w:rPr>
                <w:rFonts w:ascii="Times New Roman" w:hAnsi="Times New Roman" w:cs="Times New Roman"/>
              </w:rPr>
            </w:pPr>
            <w:r w:rsidRPr="0047488E">
              <w:rPr>
                <w:rFonts w:ascii="Times New Roman" w:hAnsi="Times New Roman" w:cs="Times New Roman"/>
              </w:rPr>
              <w:t>19</w:t>
            </w:r>
          </w:p>
        </w:tc>
      </w:tr>
      <w:tr w14:paraId="4AF7FD50" w14:textId="77777777" w:rsidTr="00964FBD">
        <w:tblPrEx>
          <w:tblW w:w="0" w:type="auto"/>
          <w:tblLook w:val="04A0"/>
        </w:tblPrEx>
        <w:trPr>
          <w:trHeight w:val="300"/>
        </w:trPr>
        <w:tc>
          <w:tcPr>
            <w:tcW w:w="4501" w:type="dxa"/>
            <w:noWrap/>
            <w:hideMark/>
          </w:tcPr>
          <w:p w:rsidR="009F60B1" w:rsidRPr="0047488E" w:rsidP="00CB1C05" w14:paraId="078A7F72" w14:textId="77777777">
            <w:pPr>
              <w:pStyle w:val="LTableTextAbt"/>
              <w:rPr>
                <w:rFonts w:ascii="Times New Roman" w:hAnsi="Times New Roman" w:cs="Times New Roman"/>
              </w:rPr>
            </w:pPr>
            <w:r w:rsidRPr="0047488E">
              <w:rPr>
                <w:rFonts w:ascii="Times New Roman" w:hAnsi="Times New Roman" w:cs="Times New Roman"/>
              </w:rPr>
              <w:t>FORMOSA PLASTICS CORP TEXAS</w:t>
            </w:r>
          </w:p>
        </w:tc>
        <w:tc>
          <w:tcPr>
            <w:tcW w:w="2368" w:type="dxa"/>
            <w:noWrap/>
            <w:hideMark/>
          </w:tcPr>
          <w:p w:rsidR="009F60B1" w:rsidRPr="0047488E" w:rsidP="00CB1C05" w14:paraId="6747EC30" w14:textId="77777777">
            <w:pPr>
              <w:pStyle w:val="LTableTextAbt"/>
              <w:rPr>
                <w:rFonts w:ascii="Times New Roman" w:hAnsi="Times New Roman" w:cs="Times New Roman"/>
              </w:rPr>
            </w:pPr>
            <w:r w:rsidRPr="0047488E">
              <w:rPr>
                <w:rFonts w:ascii="Times New Roman" w:hAnsi="Times New Roman" w:cs="Times New Roman"/>
              </w:rPr>
              <w:t>POINT COMFORT, TX</w:t>
            </w:r>
          </w:p>
        </w:tc>
        <w:tc>
          <w:tcPr>
            <w:tcW w:w="827" w:type="dxa"/>
            <w:noWrap/>
            <w:hideMark/>
          </w:tcPr>
          <w:p w:rsidR="009F60B1" w:rsidRPr="0047488E" w:rsidP="00CB1C05" w14:paraId="4D3CDAFB" w14:textId="77777777">
            <w:pPr>
              <w:pStyle w:val="RTableTextAbt"/>
              <w:rPr>
                <w:rFonts w:ascii="Times New Roman" w:hAnsi="Times New Roman" w:cs="Times New Roman"/>
              </w:rPr>
            </w:pPr>
            <w:r w:rsidRPr="0047488E">
              <w:rPr>
                <w:rFonts w:ascii="Times New Roman" w:hAnsi="Times New Roman" w:cs="Times New Roman"/>
              </w:rPr>
              <w:t>0</w:t>
            </w:r>
          </w:p>
        </w:tc>
        <w:tc>
          <w:tcPr>
            <w:tcW w:w="827" w:type="dxa"/>
            <w:noWrap/>
            <w:hideMark/>
          </w:tcPr>
          <w:p w:rsidR="009F60B1" w:rsidRPr="0047488E" w:rsidP="00CB1C05" w14:paraId="32A9BE74" w14:textId="77777777">
            <w:pPr>
              <w:pStyle w:val="RTableTextAbt"/>
              <w:rPr>
                <w:rFonts w:ascii="Times New Roman" w:hAnsi="Times New Roman" w:cs="Times New Roman"/>
              </w:rPr>
            </w:pPr>
            <w:r w:rsidRPr="0047488E">
              <w:rPr>
                <w:rFonts w:ascii="Times New Roman" w:hAnsi="Times New Roman" w:cs="Times New Roman"/>
              </w:rPr>
              <w:t>1</w:t>
            </w:r>
          </w:p>
        </w:tc>
        <w:tc>
          <w:tcPr>
            <w:tcW w:w="827" w:type="dxa"/>
            <w:noWrap/>
            <w:hideMark/>
          </w:tcPr>
          <w:p w:rsidR="009F60B1" w:rsidRPr="0047488E" w:rsidP="00CB1C05" w14:paraId="34FC37DE" w14:textId="77777777">
            <w:pPr>
              <w:pStyle w:val="RTableTextAbt"/>
              <w:rPr>
                <w:rFonts w:ascii="Times New Roman" w:hAnsi="Times New Roman" w:cs="Times New Roman"/>
              </w:rPr>
            </w:pPr>
            <w:r w:rsidRPr="0047488E">
              <w:rPr>
                <w:rFonts w:ascii="Times New Roman" w:hAnsi="Times New Roman" w:cs="Times New Roman"/>
              </w:rPr>
              <w:t>1</w:t>
            </w:r>
          </w:p>
        </w:tc>
      </w:tr>
    </w:tbl>
    <w:p w:rsidR="009F60B1" w:rsidP="00CB1C05" w14:paraId="26BDD2B6" w14:textId="77777777">
      <w:pPr>
        <w:rPr>
          <w:b/>
          <w:bCs/>
        </w:rPr>
      </w:pPr>
    </w:p>
    <w:p w:rsidR="009F60B1" w:rsidRPr="00287C2E" w:rsidP="00CB1C05" w14:paraId="5B495221" w14:textId="77777777">
      <w:pPr>
        <w:pStyle w:val="BodyText"/>
      </w:pPr>
      <w:r>
        <w:fldChar w:fldCharType="begin" w:fldLock="1"/>
      </w:r>
      <w:r>
        <w:instrText xml:space="preserve"> REF _Ref118378928 \h </w:instrText>
      </w:r>
      <w:r>
        <w:fldChar w:fldCharType="separate"/>
      </w:r>
      <w:r w:rsidRPr="00575FE0" w:rsidR="0092222B">
        <w:t xml:space="preserve">Table </w:t>
      </w:r>
      <w:r w:rsidR="0092222B">
        <w:rPr>
          <w:noProof/>
        </w:rPr>
        <w:t>10</w:t>
      </w:r>
      <w:r w:rsidR="0092222B">
        <w:noBreakHyphen/>
      </w:r>
      <w:r w:rsidR="0092222B">
        <w:rPr>
          <w:noProof/>
        </w:rPr>
        <w:t>27</w:t>
      </w:r>
      <w:r>
        <w:fldChar w:fldCharType="end"/>
      </w:r>
      <w:r>
        <w:t xml:space="preserve"> shows the characteristics of chemical manufacturing workers and workers in the general population in locations with perchloroethylene manufacturing facilities and nationally. The table presents simple averages across all surveyed individuals in the affected PUMAs; it does not put extra weight on surveyed individuals in the two PUMAs that contain multiple facilities. The table indicates that nationally and within affected communities, workers who are Black, Hispanic, or a race other than Black or White are somewhat underrepresented in the chemical manufacturing industry compared to their representation in the overall workforce. Chemical manufacturing workers in communities surrounding perchloroethylene manufacturing facilities are more likely to be White, less likely to be Black or a race other than White or Black</w:t>
      </w:r>
      <w:r w:rsidR="00324633">
        <w:t>,</w:t>
      </w:r>
      <w:r>
        <w:t xml:space="preserve"> and have higher incomes on average than chemical workers nationally. (This table reports personal income, consistent with the focus on workers, instead of household income, as reported in the community profiles above.)  The proportion of Hispanic individuals among workers in these communities is also lower than national averages. The general population in communities with such facilities using perchloroethylene in a formulation has a lower share of Black workers and workers of a race other than White or Black, higher incomes, and lower poverty rates than the general worker population nationally. </w:t>
      </w:r>
    </w:p>
    <w:p w:rsidR="009F60B1" w:rsidRPr="005A5410" w:rsidP="00CB1C05" w14:paraId="26E096CE" w14:textId="77777777"/>
    <w:tbl>
      <w:tblPr>
        <w:tblStyle w:val="TableGrid"/>
        <w:tblW w:w="0" w:type="auto"/>
        <w:tblLook w:val="04A0"/>
      </w:tblPr>
      <w:tblGrid>
        <w:gridCol w:w="1533"/>
        <w:gridCol w:w="926"/>
        <w:gridCol w:w="927"/>
        <w:gridCol w:w="927"/>
        <w:gridCol w:w="968"/>
        <w:gridCol w:w="1050"/>
        <w:gridCol w:w="927"/>
        <w:gridCol w:w="927"/>
        <w:gridCol w:w="1175"/>
      </w:tblGrid>
      <w:tr w14:paraId="318714E8" w14:textId="77777777" w:rsidTr="003C65EE">
        <w:tblPrEx>
          <w:tblW w:w="0" w:type="auto"/>
          <w:tblLook w:val="04A0"/>
        </w:tblPrEx>
        <w:trPr>
          <w:trHeight w:val="300"/>
        </w:trPr>
        <w:tc>
          <w:tcPr>
            <w:tcW w:w="9360" w:type="dxa"/>
            <w:gridSpan w:val="9"/>
            <w:tcBorders>
              <w:top w:val="nil"/>
              <w:left w:val="nil"/>
              <w:bottom w:val="single" w:sz="4" w:space="0" w:color="auto"/>
              <w:right w:val="nil"/>
            </w:tcBorders>
            <w:shd w:val="clear" w:color="auto" w:fill="auto"/>
            <w:noWrap/>
          </w:tcPr>
          <w:p w:rsidR="00964FBD" w:rsidP="00CB1C05" w14:paraId="11061602" w14:textId="77777777">
            <w:pPr>
              <w:pStyle w:val="TableTitleA"/>
            </w:pPr>
            <w:bookmarkStart w:id="1578" w:name="_Ref118378928"/>
            <w:bookmarkStart w:id="1579" w:name="_Toc121142747"/>
            <w:bookmarkStart w:id="1580" w:name="_Toc165379773"/>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7</w:t>
            </w:r>
            <w:r w:rsidR="00BC4B5D">
              <w:rPr>
                <w:noProof/>
              </w:rPr>
              <w:fldChar w:fldCharType="end"/>
            </w:r>
            <w:bookmarkEnd w:id="1578"/>
            <w:r w:rsidRPr="00575FE0">
              <w:t xml:space="preserve">: </w:t>
            </w:r>
            <w:r w:rsidRPr="005A5410">
              <w:t>Characteristics of</w:t>
            </w:r>
            <w:r>
              <w:t xml:space="preserve"> Chemical Manufacturing Workers in </w:t>
            </w:r>
            <w:r w:rsidRPr="005A5410">
              <w:t xml:space="preserve">General Population in Areas with </w:t>
            </w:r>
            <w:r>
              <w:t>Perchloroethylene Manufacturing Facilities</w:t>
            </w:r>
            <w:r w:rsidRPr="005A5410">
              <w:t xml:space="preserve"> and Nationally</w:t>
            </w:r>
            <w:bookmarkEnd w:id="1579"/>
            <w:bookmarkEnd w:id="1580"/>
          </w:p>
        </w:tc>
      </w:tr>
      <w:tr w14:paraId="57941A65" w14:textId="77777777" w:rsidTr="005862F3">
        <w:tblPrEx>
          <w:tblW w:w="0" w:type="auto"/>
          <w:tblLook w:val="04A0"/>
        </w:tblPrEx>
        <w:trPr>
          <w:trHeight w:val="300"/>
        </w:trPr>
        <w:tc>
          <w:tcPr>
            <w:tcW w:w="1533" w:type="dxa"/>
            <w:tcBorders>
              <w:top w:val="single" w:sz="4" w:space="0" w:color="auto"/>
            </w:tcBorders>
            <w:shd w:val="clear" w:color="auto" w:fill="48A9C5"/>
            <w:noWrap/>
            <w:hideMark/>
          </w:tcPr>
          <w:p w:rsidR="009F60B1" w:rsidRPr="003F33E6" w:rsidP="00CB1C05" w14:paraId="2639DB61" w14:textId="77777777">
            <w:pPr>
              <w:pStyle w:val="TableSubtitle"/>
            </w:pPr>
            <w:r w:rsidRPr="003F33E6">
              <w:t>Demographic</w:t>
            </w:r>
          </w:p>
        </w:tc>
        <w:tc>
          <w:tcPr>
            <w:tcW w:w="926" w:type="dxa"/>
            <w:tcBorders>
              <w:top w:val="single" w:sz="4" w:space="0" w:color="auto"/>
            </w:tcBorders>
            <w:shd w:val="clear" w:color="auto" w:fill="48A9C5"/>
            <w:noWrap/>
            <w:hideMark/>
          </w:tcPr>
          <w:p w:rsidR="009F60B1" w:rsidRPr="003F33E6" w:rsidP="00CB1C05" w14:paraId="14A1DC93" w14:textId="77777777">
            <w:pPr>
              <w:pStyle w:val="TableSubtitle"/>
            </w:pPr>
            <w:r w:rsidRPr="003F33E6">
              <w:t>White</w:t>
            </w:r>
          </w:p>
        </w:tc>
        <w:tc>
          <w:tcPr>
            <w:tcW w:w="927" w:type="dxa"/>
            <w:tcBorders>
              <w:top w:val="single" w:sz="4" w:space="0" w:color="auto"/>
            </w:tcBorders>
            <w:shd w:val="clear" w:color="auto" w:fill="48A9C5"/>
            <w:noWrap/>
            <w:hideMark/>
          </w:tcPr>
          <w:p w:rsidR="009F60B1" w:rsidRPr="003F33E6" w:rsidP="00CB1C05" w14:paraId="2097C00E" w14:textId="77777777">
            <w:pPr>
              <w:pStyle w:val="TableSubtitle"/>
            </w:pPr>
            <w:r w:rsidRPr="003F33E6">
              <w:t>Black</w:t>
            </w:r>
          </w:p>
        </w:tc>
        <w:tc>
          <w:tcPr>
            <w:tcW w:w="927" w:type="dxa"/>
            <w:tcBorders>
              <w:top w:val="single" w:sz="4" w:space="0" w:color="auto"/>
            </w:tcBorders>
            <w:shd w:val="clear" w:color="auto" w:fill="48A9C5"/>
            <w:noWrap/>
            <w:hideMark/>
          </w:tcPr>
          <w:p w:rsidR="009F60B1" w:rsidRPr="003F33E6" w:rsidP="00CB1C05" w14:paraId="78AFABF4" w14:textId="77777777">
            <w:pPr>
              <w:pStyle w:val="TableSubtitle"/>
            </w:pPr>
            <w:r w:rsidRPr="003F33E6">
              <w:t>Other</w:t>
            </w:r>
          </w:p>
        </w:tc>
        <w:tc>
          <w:tcPr>
            <w:tcW w:w="968" w:type="dxa"/>
            <w:tcBorders>
              <w:top w:val="single" w:sz="4" w:space="0" w:color="auto"/>
            </w:tcBorders>
            <w:shd w:val="clear" w:color="auto" w:fill="48A9C5"/>
            <w:noWrap/>
            <w:hideMark/>
          </w:tcPr>
          <w:p w:rsidR="009F60B1" w:rsidRPr="003F33E6" w:rsidP="00CB1C05" w14:paraId="0664ABCD" w14:textId="77777777">
            <w:pPr>
              <w:pStyle w:val="TableSubtitle"/>
            </w:pPr>
            <w:r w:rsidRPr="003F33E6">
              <w:t>Hispanic</w:t>
            </w:r>
          </w:p>
        </w:tc>
        <w:tc>
          <w:tcPr>
            <w:tcW w:w="1050" w:type="dxa"/>
            <w:tcBorders>
              <w:top w:val="single" w:sz="4" w:space="0" w:color="auto"/>
            </w:tcBorders>
            <w:shd w:val="clear" w:color="auto" w:fill="48A9C5"/>
            <w:noWrap/>
            <w:hideMark/>
          </w:tcPr>
          <w:p w:rsidR="009F60B1" w:rsidRPr="003F33E6" w:rsidP="00CB1C05" w14:paraId="5F1F8A33" w14:textId="77777777">
            <w:pPr>
              <w:pStyle w:val="TableSubtitle"/>
            </w:pPr>
            <w:r w:rsidRPr="003F33E6">
              <w:t>Total Income</w:t>
            </w:r>
          </w:p>
        </w:tc>
        <w:tc>
          <w:tcPr>
            <w:tcW w:w="927" w:type="dxa"/>
            <w:tcBorders>
              <w:top w:val="single" w:sz="4" w:space="0" w:color="auto"/>
            </w:tcBorders>
            <w:shd w:val="clear" w:color="auto" w:fill="48A9C5"/>
            <w:noWrap/>
            <w:hideMark/>
          </w:tcPr>
          <w:p w:rsidR="009F60B1" w:rsidRPr="003F33E6" w:rsidP="00CB1C05" w14:paraId="58059F3E" w14:textId="77777777">
            <w:pPr>
              <w:pStyle w:val="TableSubtitle"/>
            </w:pPr>
            <w:r w:rsidRPr="003F33E6">
              <w:t>Below Poverty Line</w:t>
            </w:r>
          </w:p>
        </w:tc>
        <w:tc>
          <w:tcPr>
            <w:tcW w:w="927" w:type="dxa"/>
            <w:tcBorders>
              <w:top w:val="single" w:sz="4" w:space="0" w:color="auto"/>
            </w:tcBorders>
            <w:shd w:val="clear" w:color="auto" w:fill="48A9C5"/>
            <w:noWrap/>
            <w:hideMark/>
          </w:tcPr>
          <w:p w:rsidR="009F60B1" w:rsidRPr="003F33E6" w:rsidP="00CB1C05" w14:paraId="6ABAE9C2" w14:textId="77777777">
            <w:pPr>
              <w:pStyle w:val="TableSubtitle"/>
            </w:pPr>
            <w:r w:rsidRPr="003F33E6">
              <w:t>Below 2x Poverty Line</w:t>
            </w:r>
          </w:p>
        </w:tc>
        <w:tc>
          <w:tcPr>
            <w:tcW w:w="1175" w:type="dxa"/>
            <w:tcBorders>
              <w:top w:val="single" w:sz="4" w:space="0" w:color="auto"/>
            </w:tcBorders>
            <w:shd w:val="clear" w:color="auto" w:fill="48A9C5"/>
            <w:noWrap/>
            <w:hideMark/>
          </w:tcPr>
          <w:p w:rsidR="009F60B1" w:rsidRPr="003F33E6" w:rsidP="00CB1C05" w14:paraId="1FA6A852" w14:textId="77777777">
            <w:pPr>
              <w:pStyle w:val="TableSubtitle"/>
            </w:pPr>
            <w:r w:rsidRPr="003F33E6">
              <w:t>Number of Individuals Surveyed</w:t>
            </w:r>
          </w:p>
        </w:tc>
      </w:tr>
      <w:tr w14:paraId="10D8BF1D" w14:textId="77777777" w:rsidTr="003C65EE">
        <w:tblPrEx>
          <w:tblW w:w="0" w:type="auto"/>
          <w:tblLook w:val="04A0"/>
        </w:tblPrEx>
        <w:trPr>
          <w:trHeight w:val="300"/>
        </w:trPr>
        <w:tc>
          <w:tcPr>
            <w:tcW w:w="1533" w:type="dxa"/>
            <w:noWrap/>
            <w:hideMark/>
          </w:tcPr>
          <w:p w:rsidR="009F60B1" w:rsidRPr="0047488E" w:rsidP="00CB1C05" w14:paraId="67C56EE7" w14:textId="77777777">
            <w:pPr>
              <w:pStyle w:val="LTableTextAbt"/>
              <w:rPr>
                <w:rFonts w:ascii="Times New Roman" w:hAnsi="Times New Roman" w:cs="Times New Roman"/>
              </w:rPr>
            </w:pPr>
            <w:r w:rsidRPr="0047488E">
              <w:rPr>
                <w:rFonts w:ascii="Times New Roman" w:hAnsi="Times New Roman" w:cs="Times New Roman"/>
              </w:rPr>
              <w:t>Working population in affected communities + NAICS</w:t>
            </w:r>
          </w:p>
        </w:tc>
        <w:tc>
          <w:tcPr>
            <w:tcW w:w="926" w:type="dxa"/>
            <w:noWrap/>
            <w:vAlign w:val="center"/>
            <w:hideMark/>
          </w:tcPr>
          <w:p w:rsidR="009F60B1" w:rsidRPr="0047488E" w:rsidP="00CB1C05" w14:paraId="1C3C886F" w14:textId="77777777">
            <w:pPr>
              <w:pStyle w:val="RTableTextAbt"/>
              <w:rPr>
                <w:rFonts w:ascii="Times New Roman" w:hAnsi="Times New Roman" w:cs="Times New Roman"/>
              </w:rPr>
            </w:pPr>
            <w:r w:rsidRPr="0047488E">
              <w:rPr>
                <w:rFonts w:ascii="Times New Roman" w:hAnsi="Times New Roman" w:cs="Times New Roman"/>
              </w:rPr>
              <w:t>90.5%</w:t>
            </w:r>
          </w:p>
        </w:tc>
        <w:tc>
          <w:tcPr>
            <w:tcW w:w="927" w:type="dxa"/>
            <w:noWrap/>
            <w:vAlign w:val="center"/>
            <w:hideMark/>
          </w:tcPr>
          <w:p w:rsidR="009F60B1" w:rsidRPr="0047488E" w:rsidP="00CB1C05" w14:paraId="594ACF1B" w14:textId="77777777">
            <w:pPr>
              <w:pStyle w:val="RTableTextAbt"/>
              <w:rPr>
                <w:rFonts w:ascii="Times New Roman" w:hAnsi="Times New Roman" w:cs="Times New Roman"/>
              </w:rPr>
            </w:pPr>
            <w:r w:rsidRPr="0047488E">
              <w:rPr>
                <w:rFonts w:ascii="Times New Roman" w:hAnsi="Times New Roman" w:cs="Times New Roman"/>
              </w:rPr>
              <w:t>6.4%</w:t>
            </w:r>
          </w:p>
        </w:tc>
        <w:tc>
          <w:tcPr>
            <w:tcW w:w="927" w:type="dxa"/>
            <w:noWrap/>
            <w:vAlign w:val="center"/>
            <w:hideMark/>
          </w:tcPr>
          <w:p w:rsidR="009F60B1" w:rsidRPr="0047488E" w:rsidP="00CB1C05" w14:paraId="25F83546" w14:textId="77777777">
            <w:pPr>
              <w:pStyle w:val="RTableTextAbt"/>
              <w:rPr>
                <w:rFonts w:ascii="Times New Roman" w:hAnsi="Times New Roman" w:cs="Times New Roman"/>
              </w:rPr>
            </w:pPr>
            <w:r w:rsidRPr="0047488E">
              <w:rPr>
                <w:rFonts w:ascii="Times New Roman" w:hAnsi="Times New Roman" w:cs="Times New Roman"/>
              </w:rPr>
              <w:t>3.1%</w:t>
            </w:r>
          </w:p>
        </w:tc>
        <w:tc>
          <w:tcPr>
            <w:tcW w:w="968" w:type="dxa"/>
            <w:noWrap/>
            <w:vAlign w:val="center"/>
            <w:hideMark/>
          </w:tcPr>
          <w:p w:rsidR="009F60B1" w:rsidRPr="0047488E" w:rsidP="00CB1C05" w14:paraId="3E207893" w14:textId="77777777">
            <w:pPr>
              <w:pStyle w:val="RTableTextAbt"/>
              <w:rPr>
                <w:rFonts w:ascii="Times New Roman" w:hAnsi="Times New Roman" w:cs="Times New Roman"/>
              </w:rPr>
            </w:pPr>
            <w:r w:rsidRPr="0047488E">
              <w:rPr>
                <w:rFonts w:ascii="Times New Roman" w:hAnsi="Times New Roman" w:cs="Times New Roman"/>
              </w:rPr>
              <w:t>11.4%</w:t>
            </w:r>
          </w:p>
        </w:tc>
        <w:tc>
          <w:tcPr>
            <w:tcW w:w="1050" w:type="dxa"/>
            <w:noWrap/>
            <w:vAlign w:val="center"/>
            <w:hideMark/>
          </w:tcPr>
          <w:p w:rsidR="009F60B1" w:rsidRPr="0047488E" w:rsidP="00CB1C05" w14:paraId="7EBE7771" w14:textId="77777777">
            <w:pPr>
              <w:pStyle w:val="RTableTextAbt"/>
              <w:rPr>
                <w:rFonts w:ascii="Times New Roman" w:hAnsi="Times New Roman" w:cs="Times New Roman"/>
              </w:rPr>
            </w:pPr>
            <w:r w:rsidRPr="0047488E">
              <w:rPr>
                <w:rFonts w:ascii="Times New Roman" w:hAnsi="Times New Roman" w:cs="Times New Roman"/>
              </w:rPr>
              <w:t>$100,606</w:t>
            </w:r>
          </w:p>
        </w:tc>
        <w:tc>
          <w:tcPr>
            <w:tcW w:w="927" w:type="dxa"/>
            <w:noWrap/>
            <w:vAlign w:val="center"/>
            <w:hideMark/>
          </w:tcPr>
          <w:p w:rsidR="009F60B1" w:rsidRPr="0047488E" w:rsidP="00CB1C05" w14:paraId="6BF9144C" w14:textId="77777777">
            <w:pPr>
              <w:pStyle w:val="RTableTextAbt"/>
              <w:rPr>
                <w:rFonts w:ascii="Times New Roman" w:hAnsi="Times New Roman" w:cs="Times New Roman"/>
              </w:rPr>
            </w:pPr>
            <w:r w:rsidRPr="0047488E">
              <w:rPr>
                <w:rFonts w:ascii="Times New Roman" w:hAnsi="Times New Roman" w:cs="Times New Roman"/>
              </w:rPr>
              <w:t>1.2%</w:t>
            </w:r>
          </w:p>
        </w:tc>
        <w:tc>
          <w:tcPr>
            <w:tcW w:w="927" w:type="dxa"/>
            <w:noWrap/>
            <w:vAlign w:val="center"/>
            <w:hideMark/>
          </w:tcPr>
          <w:p w:rsidR="009F60B1" w:rsidRPr="0047488E" w:rsidP="00CB1C05" w14:paraId="4D8C9754" w14:textId="77777777">
            <w:pPr>
              <w:pStyle w:val="RTableTextAbt"/>
              <w:rPr>
                <w:rFonts w:ascii="Times New Roman" w:hAnsi="Times New Roman" w:cs="Times New Roman"/>
              </w:rPr>
            </w:pPr>
            <w:r w:rsidRPr="0047488E">
              <w:rPr>
                <w:rFonts w:ascii="Times New Roman" w:hAnsi="Times New Roman" w:cs="Times New Roman"/>
              </w:rPr>
              <w:t>3.8%</w:t>
            </w:r>
          </w:p>
        </w:tc>
        <w:tc>
          <w:tcPr>
            <w:tcW w:w="1175" w:type="dxa"/>
            <w:noWrap/>
            <w:vAlign w:val="center"/>
            <w:hideMark/>
          </w:tcPr>
          <w:p w:rsidR="009F60B1" w:rsidRPr="0047488E" w:rsidP="00CB1C05" w14:paraId="259644C3" w14:textId="77777777">
            <w:pPr>
              <w:pStyle w:val="RTableTextAbt"/>
              <w:rPr>
                <w:rFonts w:ascii="Times New Roman" w:hAnsi="Times New Roman" w:cs="Times New Roman"/>
              </w:rPr>
            </w:pPr>
            <w:r w:rsidRPr="0047488E">
              <w:rPr>
                <w:rFonts w:ascii="Times New Roman" w:hAnsi="Times New Roman" w:cs="Times New Roman"/>
              </w:rPr>
              <w:t>906</w:t>
            </w:r>
          </w:p>
        </w:tc>
      </w:tr>
      <w:tr w14:paraId="72D2ABF3" w14:textId="77777777" w:rsidTr="003C65EE">
        <w:tblPrEx>
          <w:tblW w:w="0" w:type="auto"/>
          <w:tblLook w:val="04A0"/>
        </w:tblPrEx>
        <w:trPr>
          <w:trHeight w:val="300"/>
        </w:trPr>
        <w:tc>
          <w:tcPr>
            <w:tcW w:w="1533" w:type="dxa"/>
            <w:noWrap/>
            <w:hideMark/>
          </w:tcPr>
          <w:p w:rsidR="009F60B1" w:rsidRPr="0047488E" w:rsidP="00CB1C05" w14:paraId="66287FF1" w14:textId="77777777">
            <w:pPr>
              <w:pStyle w:val="LTableTextAbt"/>
              <w:rPr>
                <w:rFonts w:ascii="Times New Roman" w:hAnsi="Times New Roman" w:cs="Times New Roman"/>
              </w:rPr>
            </w:pPr>
            <w:r w:rsidRPr="0047488E">
              <w:rPr>
                <w:rFonts w:ascii="Times New Roman" w:hAnsi="Times New Roman" w:cs="Times New Roman"/>
              </w:rPr>
              <w:t>Working population in affected communities</w:t>
            </w:r>
          </w:p>
        </w:tc>
        <w:tc>
          <w:tcPr>
            <w:tcW w:w="926" w:type="dxa"/>
            <w:noWrap/>
            <w:vAlign w:val="center"/>
            <w:hideMark/>
          </w:tcPr>
          <w:p w:rsidR="009F60B1" w:rsidRPr="0047488E" w:rsidP="00CB1C05" w14:paraId="3AC13A89" w14:textId="77777777">
            <w:pPr>
              <w:pStyle w:val="RTableTextAbt"/>
              <w:rPr>
                <w:rFonts w:ascii="Times New Roman" w:hAnsi="Times New Roman" w:cs="Times New Roman"/>
              </w:rPr>
            </w:pPr>
            <w:r w:rsidRPr="0047488E">
              <w:rPr>
                <w:rFonts w:ascii="Times New Roman" w:hAnsi="Times New Roman" w:cs="Times New Roman"/>
              </w:rPr>
              <w:t>83.5%</w:t>
            </w:r>
          </w:p>
        </w:tc>
        <w:tc>
          <w:tcPr>
            <w:tcW w:w="927" w:type="dxa"/>
            <w:noWrap/>
            <w:vAlign w:val="center"/>
            <w:hideMark/>
          </w:tcPr>
          <w:p w:rsidR="009F60B1" w:rsidRPr="0047488E" w:rsidP="00CB1C05" w14:paraId="21EF6885" w14:textId="77777777">
            <w:pPr>
              <w:pStyle w:val="RTableTextAbt"/>
              <w:rPr>
                <w:rFonts w:ascii="Times New Roman" w:hAnsi="Times New Roman" w:cs="Times New Roman"/>
              </w:rPr>
            </w:pPr>
            <w:r w:rsidRPr="0047488E">
              <w:rPr>
                <w:rFonts w:ascii="Times New Roman" w:hAnsi="Times New Roman" w:cs="Times New Roman"/>
              </w:rPr>
              <w:t>10.6%</w:t>
            </w:r>
          </w:p>
        </w:tc>
        <w:tc>
          <w:tcPr>
            <w:tcW w:w="927" w:type="dxa"/>
            <w:noWrap/>
            <w:vAlign w:val="center"/>
            <w:hideMark/>
          </w:tcPr>
          <w:p w:rsidR="009F60B1" w:rsidRPr="0047488E" w:rsidP="00CB1C05" w14:paraId="78898C7B" w14:textId="77777777">
            <w:pPr>
              <w:pStyle w:val="RTableTextAbt"/>
              <w:rPr>
                <w:rFonts w:ascii="Times New Roman" w:hAnsi="Times New Roman" w:cs="Times New Roman"/>
              </w:rPr>
            </w:pPr>
            <w:r w:rsidRPr="0047488E">
              <w:rPr>
                <w:rFonts w:ascii="Times New Roman" w:hAnsi="Times New Roman" w:cs="Times New Roman"/>
              </w:rPr>
              <w:t>5.9%</w:t>
            </w:r>
          </w:p>
        </w:tc>
        <w:tc>
          <w:tcPr>
            <w:tcW w:w="968" w:type="dxa"/>
            <w:noWrap/>
            <w:vAlign w:val="center"/>
            <w:hideMark/>
          </w:tcPr>
          <w:p w:rsidR="009F60B1" w:rsidRPr="0047488E" w:rsidP="00CB1C05" w14:paraId="4FDF468A" w14:textId="77777777">
            <w:pPr>
              <w:pStyle w:val="RTableTextAbt"/>
              <w:rPr>
                <w:rFonts w:ascii="Times New Roman" w:hAnsi="Times New Roman" w:cs="Times New Roman"/>
              </w:rPr>
            </w:pPr>
            <w:r w:rsidRPr="0047488E">
              <w:rPr>
                <w:rFonts w:ascii="Times New Roman" w:hAnsi="Times New Roman" w:cs="Times New Roman"/>
              </w:rPr>
              <w:t>21.7%</w:t>
            </w:r>
          </w:p>
        </w:tc>
        <w:tc>
          <w:tcPr>
            <w:tcW w:w="1050" w:type="dxa"/>
            <w:noWrap/>
            <w:vAlign w:val="center"/>
            <w:hideMark/>
          </w:tcPr>
          <w:p w:rsidR="009F60B1" w:rsidRPr="0047488E" w:rsidP="00CB1C05" w14:paraId="43A1FFB6" w14:textId="77777777">
            <w:pPr>
              <w:pStyle w:val="RTableTextAbt"/>
              <w:rPr>
                <w:rFonts w:ascii="Times New Roman" w:hAnsi="Times New Roman" w:cs="Times New Roman"/>
              </w:rPr>
            </w:pPr>
            <w:r w:rsidRPr="0047488E">
              <w:rPr>
                <w:rFonts w:ascii="Times New Roman" w:hAnsi="Times New Roman" w:cs="Times New Roman"/>
              </w:rPr>
              <w:t>$55,072</w:t>
            </w:r>
          </w:p>
        </w:tc>
        <w:tc>
          <w:tcPr>
            <w:tcW w:w="927" w:type="dxa"/>
            <w:noWrap/>
            <w:vAlign w:val="center"/>
            <w:hideMark/>
          </w:tcPr>
          <w:p w:rsidR="009F60B1" w:rsidRPr="0047488E" w:rsidP="00CB1C05" w14:paraId="38DBD251" w14:textId="77777777">
            <w:pPr>
              <w:pStyle w:val="RTableTextAbt"/>
              <w:rPr>
                <w:rFonts w:ascii="Times New Roman" w:hAnsi="Times New Roman" w:cs="Times New Roman"/>
              </w:rPr>
            </w:pPr>
            <w:r w:rsidRPr="0047488E">
              <w:rPr>
                <w:rFonts w:ascii="Times New Roman" w:hAnsi="Times New Roman" w:cs="Times New Roman"/>
              </w:rPr>
              <w:t>5.8%</w:t>
            </w:r>
          </w:p>
        </w:tc>
        <w:tc>
          <w:tcPr>
            <w:tcW w:w="927" w:type="dxa"/>
            <w:noWrap/>
            <w:vAlign w:val="center"/>
            <w:hideMark/>
          </w:tcPr>
          <w:p w:rsidR="009F60B1" w:rsidRPr="0047488E" w:rsidP="00CB1C05" w14:paraId="64204829" w14:textId="77777777">
            <w:pPr>
              <w:pStyle w:val="RTableTextAbt"/>
              <w:rPr>
                <w:rFonts w:ascii="Times New Roman" w:hAnsi="Times New Roman" w:cs="Times New Roman"/>
              </w:rPr>
            </w:pPr>
            <w:r w:rsidRPr="0047488E">
              <w:rPr>
                <w:rFonts w:ascii="Times New Roman" w:hAnsi="Times New Roman" w:cs="Times New Roman"/>
              </w:rPr>
              <w:t>18.0%</w:t>
            </w:r>
          </w:p>
        </w:tc>
        <w:tc>
          <w:tcPr>
            <w:tcW w:w="1175" w:type="dxa"/>
            <w:noWrap/>
            <w:vAlign w:val="center"/>
            <w:hideMark/>
          </w:tcPr>
          <w:p w:rsidR="009F60B1" w:rsidRPr="0047488E" w:rsidP="00CB1C05" w14:paraId="457D4BD3" w14:textId="77777777">
            <w:pPr>
              <w:pStyle w:val="RTableTextAbt"/>
              <w:rPr>
                <w:rFonts w:ascii="Times New Roman" w:hAnsi="Times New Roman" w:cs="Times New Roman"/>
              </w:rPr>
            </w:pPr>
            <w:r w:rsidRPr="0047488E">
              <w:rPr>
                <w:rFonts w:ascii="Times New Roman" w:hAnsi="Times New Roman" w:cs="Times New Roman"/>
              </w:rPr>
              <w:t>20,637</w:t>
            </w:r>
          </w:p>
        </w:tc>
      </w:tr>
      <w:tr w14:paraId="69299C91" w14:textId="77777777" w:rsidTr="003C65EE">
        <w:tblPrEx>
          <w:tblW w:w="0" w:type="auto"/>
          <w:tblLook w:val="04A0"/>
        </w:tblPrEx>
        <w:trPr>
          <w:trHeight w:val="300"/>
        </w:trPr>
        <w:tc>
          <w:tcPr>
            <w:tcW w:w="1533" w:type="dxa"/>
            <w:noWrap/>
            <w:hideMark/>
          </w:tcPr>
          <w:p w:rsidR="009F60B1" w:rsidRPr="0047488E" w:rsidP="00CB1C05" w14:paraId="171B825D" w14:textId="77777777">
            <w:pPr>
              <w:pStyle w:val="LTableTextAbt"/>
              <w:rPr>
                <w:rFonts w:ascii="Times New Roman" w:hAnsi="Times New Roman" w:cs="Times New Roman"/>
              </w:rPr>
            </w:pPr>
            <w:r w:rsidRPr="0047488E">
              <w:rPr>
                <w:rFonts w:ascii="Times New Roman" w:hAnsi="Times New Roman" w:cs="Times New Roman"/>
              </w:rPr>
              <w:t>Natl working population in NAICS</w:t>
            </w:r>
          </w:p>
        </w:tc>
        <w:tc>
          <w:tcPr>
            <w:tcW w:w="926" w:type="dxa"/>
            <w:noWrap/>
            <w:vAlign w:val="center"/>
            <w:hideMark/>
          </w:tcPr>
          <w:p w:rsidR="009F60B1" w:rsidRPr="0047488E" w:rsidP="00CB1C05" w14:paraId="1564F1A5" w14:textId="77777777">
            <w:pPr>
              <w:pStyle w:val="RTableTextAbt"/>
              <w:rPr>
                <w:rFonts w:ascii="Times New Roman" w:hAnsi="Times New Roman" w:cs="Times New Roman"/>
              </w:rPr>
            </w:pPr>
            <w:r w:rsidRPr="0047488E">
              <w:rPr>
                <w:rFonts w:ascii="Times New Roman" w:hAnsi="Times New Roman" w:cs="Times New Roman"/>
              </w:rPr>
              <w:t>84.2%</w:t>
            </w:r>
          </w:p>
        </w:tc>
        <w:tc>
          <w:tcPr>
            <w:tcW w:w="927" w:type="dxa"/>
            <w:noWrap/>
            <w:vAlign w:val="center"/>
            <w:hideMark/>
          </w:tcPr>
          <w:p w:rsidR="009F60B1" w:rsidRPr="0047488E" w:rsidP="00CB1C05" w14:paraId="5C9701D5" w14:textId="77777777">
            <w:pPr>
              <w:pStyle w:val="RTableTextAbt"/>
              <w:rPr>
                <w:rFonts w:ascii="Times New Roman" w:hAnsi="Times New Roman" w:cs="Times New Roman"/>
              </w:rPr>
            </w:pPr>
            <w:r w:rsidRPr="0047488E">
              <w:rPr>
                <w:rFonts w:ascii="Times New Roman" w:hAnsi="Times New Roman" w:cs="Times New Roman"/>
              </w:rPr>
              <w:t>8.0%</w:t>
            </w:r>
          </w:p>
        </w:tc>
        <w:tc>
          <w:tcPr>
            <w:tcW w:w="927" w:type="dxa"/>
            <w:noWrap/>
            <w:vAlign w:val="center"/>
            <w:hideMark/>
          </w:tcPr>
          <w:p w:rsidR="009F60B1" w:rsidRPr="0047488E" w:rsidP="00CB1C05" w14:paraId="282E3FBE" w14:textId="77777777">
            <w:pPr>
              <w:pStyle w:val="RTableTextAbt"/>
              <w:rPr>
                <w:rFonts w:ascii="Times New Roman" w:hAnsi="Times New Roman" w:cs="Times New Roman"/>
              </w:rPr>
            </w:pPr>
            <w:r w:rsidRPr="0047488E">
              <w:rPr>
                <w:rFonts w:ascii="Times New Roman" w:hAnsi="Times New Roman" w:cs="Times New Roman"/>
              </w:rPr>
              <w:t>7.8%</w:t>
            </w:r>
          </w:p>
        </w:tc>
        <w:tc>
          <w:tcPr>
            <w:tcW w:w="968" w:type="dxa"/>
            <w:noWrap/>
            <w:vAlign w:val="center"/>
            <w:hideMark/>
          </w:tcPr>
          <w:p w:rsidR="009F60B1" w:rsidRPr="0047488E" w:rsidP="00CB1C05" w14:paraId="11501D10" w14:textId="77777777">
            <w:pPr>
              <w:pStyle w:val="RTableTextAbt"/>
              <w:rPr>
                <w:rFonts w:ascii="Times New Roman" w:hAnsi="Times New Roman" w:cs="Times New Roman"/>
              </w:rPr>
            </w:pPr>
            <w:r w:rsidRPr="0047488E">
              <w:rPr>
                <w:rFonts w:ascii="Times New Roman" w:hAnsi="Times New Roman" w:cs="Times New Roman"/>
              </w:rPr>
              <w:t>7.9%</w:t>
            </w:r>
          </w:p>
        </w:tc>
        <w:tc>
          <w:tcPr>
            <w:tcW w:w="1050" w:type="dxa"/>
            <w:noWrap/>
            <w:vAlign w:val="center"/>
            <w:hideMark/>
          </w:tcPr>
          <w:p w:rsidR="009F60B1" w:rsidRPr="0047488E" w:rsidP="00CB1C05" w14:paraId="4977BBC3" w14:textId="77777777">
            <w:pPr>
              <w:pStyle w:val="RTableTextAbt"/>
              <w:rPr>
                <w:rFonts w:ascii="Times New Roman" w:hAnsi="Times New Roman" w:cs="Times New Roman"/>
              </w:rPr>
            </w:pPr>
            <w:r w:rsidRPr="0047488E">
              <w:rPr>
                <w:rFonts w:ascii="Times New Roman" w:hAnsi="Times New Roman" w:cs="Times New Roman"/>
              </w:rPr>
              <w:t>$89,484</w:t>
            </w:r>
          </w:p>
        </w:tc>
        <w:tc>
          <w:tcPr>
            <w:tcW w:w="927" w:type="dxa"/>
            <w:noWrap/>
            <w:vAlign w:val="center"/>
            <w:hideMark/>
          </w:tcPr>
          <w:p w:rsidR="009F60B1" w:rsidRPr="0047488E" w:rsidP="00CB1C05" w14:paraId="116B1696" w14:textId="77777777">
            <w:pPr>
              <w:pStyle w:val="RTableTextAbt"/>
              <w:rPr>
                <w:rFonts w:ascii="Times New Roman" w:hAnsi="Times New Roman" w:cs="Times New Roman"/>
              </w:rPr>
            </w:pPr>
            <w:r w:rsidRPr="0047488E">
              <w:rPr>
                <w:rFonts w:ascii="Times New Roman" w:hAnsi="Times New Roman" w:cs="Times New Roman"/>
              </w:rPr>
              <w:t>1.7%</w:t>
            </w:r>
          </w:p>
        </w:tc>
        <w:tc>
          <w:tcPr>
            <w:tcW w:w="927" w:type="dxa"/>
            <w:noWrap/>
            <w:vAlign w:val="center"/>
            <w:hideMark/>
          </w:tcPr>
          <w:p w:rsidR="009F60B1" w:rsidRPr="0047488E" w:rsidP="00CB1C05" w14:paraId="544E3DCD" w14:textId="77777777">
            <w:pPr>
              <w:pStyle w:val="RTableTextAbt"/>
              <w:rPr>
                <w:rFonts w:ascii="Times New Roman" w:hAnsi="Times New Roman" w:cs="Times New Roman"/>
              </w:rPr>
            </w:pPr>
            <w:r w:rsidRPr="0047488E">
              <w:rPr>
                <w:rFonts w:ascii="Times New Roman" w:hAnsi="Times New Roman" w:cs="Times New Roman"/>
              </w:rPr>
              <w:t>7.0%</w:t>
            </w:r>
          </w:p>
        </w:tc>
        <w:tc>
          <w:tcPr>
            <w:tcW w:w="1175" w:type="dxa"/>
            <w:noWrap/>
            <w:vAlign w:val="center"/>
            <w:hideMark/>
          </w:tcPr>
          <w:p w:rsidR="009F60B1" w:rsidRPr="0047488E" w:rsidP="00CB1C05" w14:paraId="58A5BBFC" w14:textId="77777777">
            <w:pPr>
              <w:pStyle w:val="RTableTextAbt"/>
              <w:rPr>
                <w:rFonts w:ascii="Times New Roman" w:hAnsi="Times New Roman" w:cs="Times New Roman"/>
              </w:rPr>
            </w:pPr>
            <w:r w:rsidRPr="0047488E">
              <w:rPr>
                <w:rFonts w:ascii="Times New Roman" w:hAnsi="Times New Roman" w:cs="Times New Roman"/>
              </w:rPr>
              <w:t>21,616</w:t>
            </w:r>
          </w:p>
        </w:tc>
      </w:tr>
      <w:tr w14:paraId="6D1A9EB0" w14:textId="77777777" w:rsidTr="003C65EE">
        <w:tblPrEx>
          <w:tblW w:w="0" w:type="auto"/>
          <w:tblLook w:val="04A0"/>
        </w:tblPrEx>
        <w:trPr>
          <w:trHeight w:val="300"/>
        </w:trPr>
        <w:tc>
          <w:tcPr>
            <w:tcW w:w="1533" w:type="dxa"/>
            <w:noWrap/>
            <w:hideMark/>
          </w:tcPr>
          <w:p w:rsidR="009F60B1" w:rsidRPr="0047488E" w:rsidP="00CB1C05" w14:paraId="7C6867B3" w14:textId="77777777">
            <w:pPr>
              <w:pStyle w:val="LTableTextAbt"/>
              <w:rPr>
                <w:rFonts w:ascii="Times New Roman" w:hAnsi="Times New Roman" w:cs="Times New Roman"/>
              </w:rPr>
            </w:pPr>
            <w:r w:rsidRPr="0047488E">
              <w:rPr>
                <w:rFonts w:ascii="Times New Roman" w:hAnsi="Times New Roman" w:cs="Times New Roman"/>
              </w:rPr>
              <w:t>Natl working population</w:t>
            </w:r>
          </w:p>
        </w:tc>
        <w:tc>
          <w:tcPr>
            <w:tcW w:w="926" w:type="dxa"/>
            <w:noWrap/>
            <w:vAlign w:val="center"/>
            <w:hideMark/>
          </w:tcPr>
          <w:p w:rsidR="009F60B1" w:rsidRPr="0047488E" w:rsidP="00CB1C05" w14:paraId="4C5F35FD" w14:textId="77777777">
            <w:pPr>
              <w:pStyle w:val="RTableTextAbt"/>
              <w:rPr>
                <w:rFonts w:ascii="Times New Roman" w:hAnsi="Times New Roman" w:cs="Times New Roman"/>
              </w:rPr>
            </w:pPr>
            <w:r w:rsidRPr="0047488E">
              <w:rPr>
                <w:rFonts w:ascii="Times New Roman" w:hAnsi="Times New Roman" w:cs="Times New Roman"/>
              </w:rPr>
              <w:t>72.5%</w:t>
            </w:r>
          </w:p>
        </w:tc>
        <w:tc>
          <w:tcPr>
            <w:tcW w:w="927" w:type="dxa"/>
            <w:noWrap/>
            <w:vAlign w:val="center"/>
            <w:hideMark/>
          </w:tcPr>
          <w:p w:rsidR="009F60B1" w:rsidRPr="0047488E" w:rsidP="00CB1C05" w14:paraId="7BA6FD67" w14:textId="77777777">
            <w:pPr>
              <w:pStyle w:val="RTableTextAbt"/>
              <w:rPr>
                <w:rFonts w:ascii="Times New Roman" w:hAnsi="Times New Roman" w:cs="Times New Roman"/>
              </w:rPr>
            </w:pPr>
            <w:r w:rsidRPr="0047488E">
              <w:rPr>
                <w:rFonts w:ascii="Times New Roman" w:hAnsi="Times New Roman" w:cs="Times New Roman"/>
              </w:rPr>
              <w:t>12.7%</w:t>
            </w:r>
          </w:p>
        </w:tc>
        <w:tc>
          <w:tcPr>
            <w:tcW w:w="927" w:type="dxa"/>
            <w:noWrap/>
            <w:vAlign w:val="center"/>
            <w:hideMark/>
          </w:tcPr>
          <w:p w:rsidR="009F60B1" w:rsidRPr="0047488E" w:rsidP="00CB1C05" w14:paraId="50545818" w14:textId="77777777">
            <w:pPr>
              <w:pStyle w:val="RTableTextAbt"/>
              <w:rPr>
                <w:rFonts w:ascii="Times New Roman" w:hAnsi="Times New Roman" w:cs="Times New Roman"/>
              </w:rPr>
            </w:pPr>
            <w:r w:rsidRPr="0047488E">
              <w:rPr>
                <w:rFonts w:ascii="Times New Roman" w:hAnsi="Times New Roman" w:cs="Times New Roman"/>
              </w:rPr>
              <w:t>14.8%</w:t>
            </w:r>
          </w:p>
        </w:tc>
        <w:tc>
          <w:tcPr>
            <w:tcW w:w="968" w:type="dxa"/>
            <w:noWrap/>
            <w:vAlign w:val="center"/>
            <w:hideMark/>
          </w:tcPr>
          <w:p w:rsidR="009F60B1" w:rsidRPr="0047488E" w:rsidP="00CB1C05" w14:paraId="4EC47E57" w14:textId="77777777">
            <w:pPr>
              <w:pStyle w:val="RTableTextAbt"/>
              <w:rPr>
                <w:rFonts w:ascii="Times New Roman" w:hAnsi="Times New Roman" w:cs="Times New Roman"/>
              </w:rPr>
            </w:pPr>
            <w:r w:rsidRPr="0047488E">
              <w:rPr>
                <w:rFonts w:ascii="Times New Roman" w:hAnsi="Times New Roman" w:cs="Times New Roman"/>
              </w:rPr>
              <w:t>18.0%</w:t>
            </w:r>
          </w:p>
        </w:tc>
        <w:tc>
          <w:tcPr>
            <w:tcW w:w="1050" w:type="dxa"/>
            <w:noWrap/>
            <w:vAlign w:val="center"/>
            <w:hideMark/>
          </w:tcPr>
          <w:p w:rsidR="009F60B1" w:rsidRPr="0047488E" w:rsidP="00CB1C05" w14:paraId="632F9F7A" w14:textId="77777777">
            <w:pPr>
              <w:pStyle w:val="RTableTextAbt"/>
              <w:rPr>
                <w:rFonts w:ascii="Times New Roman" w:hAnsi="Times New Roman" w:cs="Times New Roman"/>
              </w:rPr>
            </w:pPr>
            <w:r w:rsidRPr="0047488E">
              <w:rPr>
                <w:rFonts w:ascii="Times New Roman" w:hAnsi="Times New Roman" w:cs="Times New Roman"/>
              </w:rPr>
              <w:t>$41,487</w:t>
            </w:r>
          </w:p>
        </w:tc>
        <w:tc>
          <w:tcPr>
            <w:tcW w:w="927" w:type="dxa"/>
            <w:noWrap/>
            <w:vAlign w:val="center"/>
            <w:hideMark/>
          </w:tcPr>
          <w:p w:rsidR="009F60B1" w:rsidRPr="0047488E" w:rsidP="00CB1C05" w14:paraId="3505FD4A" w14:textId="77777777">
            <w:pPr>
              <w:pStyle w:val="RTableTextAbt"/>
              <w:rPr>
                <w:rFonts w:ascii="Times New Roman" w:hAnsi="Times New Roman" w:cs="Times New Roman"/>
              </w:rPr>
            </w:pPr>
            <w:r w:rsidRPr="0047488E">
              <w:rPr>
                <w:rFonts w:ascii="Times New Roman" w:hAnsi="Times New Roman" w:cs="Times New Roman"/>
              </w:rPr>
              <w:t>13.2%</w:t>
            </w:r>
          </w:p>
        </w:tc>
        <w:tc>
          <w:tcPr>
            <w:tcW w:w="927" w:type="dxa"/>
            <w:noWrap/>
            <w:vAlign w:val="center"/>
            <w:hideMark/>
          </w:tcPr>
          <w:p w:rsidR="009F60B1" w:rsidRPr="0047488E" w:rsidP="00CB1C05" w14:paraId="41D2BDEC" w14:textId="77777777">
            <w:pPr>
              <w:pStyle w:val="RTableTextAbt"/>
              <w:rPr>
                <w:rFonts w:ascii="Times New Roman" w:hAnsi="Times New Roman" w:cs="Times New Roman"/>
              </w:rPr>
            </w:pPr>
            <w:r w:rsidRPr="0047488E">
              <w:rPr>
                <w:rFonts w:ascii="Times New Roman" w:hAnsi="Times New Roman" w:cs="Times New Roman"/>
              </w:rPr>
              <w:t>30.3%</w:t>
            </w:r>
          </w:p>
        </w:tc>
        <w:tc>
          <w:tcPr>
            <w:tcW w:w="1175" w:type="dxa"/>
            <w:noWrap/>
            <w:vAlign w:val="center"/>
            <w:hideMark/>
          </w:tcPr>
          <w:p w:rsidR="009F60B1" w:rsidRPr="0047488E" w:rsidP="00CB1C05" w14:paraId="4CCCEFDC" w14:textId="77777777">
            <w:pPr>
              <w:pStyle w:val="RTableTextAbt"/>
              <w:rPr>
                <w:rFonts w:ascii="Times New Roman" w:hAnsi="Times New Roman" w:cs="Times New Roman"/>
              </w:rPr>
            </w:pPr>
            <w:r w:rsidRPr="0047488E">
              <w:rPr>
                <w:rFonts w:ascii="Times New Roman" w:hAnsi="Times New Roman" w:cs="Times New Roman"/>
              </w:rPr>
              <w:t>7,760,637</w:t>
            </w:r>
          </w:p>
        </w:tc>
      </w:tr>
    </w:tbl>
    <w:p w:rsidR="003C65EE" w:rsidP="00CB1C05" w14:paraId="3146C8FD" w14:textId="77777777">
      <w:pPr>
        <w:pStyle w:val="BodyText"/>
      </w:pPr>
    </w:p>
    <w:p w:rsidR="009F60B1" w:rsidRPr="007C0AB2" w:rsidP="00CB1C05" w14:paraId="03995FEA" w14:textId="77777777">
      <w:pPr>
        <w:pStyle w:val="BodyText"/>
      </w:pPr>
      <w:r>
        <w:fldChar w:fldCharType="begin" w:fldLock="1"/>
      </w:r>
      <w:r>
        <w:instrText xml:space="preserve"> REF _Ref118378930 \h </w:instrText>
      </w:r>
      <w:r>
        <w:fldChar w:fldCharType="separate"/>
      </w:r>
      <w:r w:rsidRPr="00575FE0" w:rsidR="0092222B">
        <w:t xml:space="preserve">Table </w:t>
      </w:r>
      <w:r w:rsidR="0092222B">
        <w:rPr>
          <w:noProof/>
        </w:rPr>
        <w:t>10</w:t>
      </w:r>
      <w:r w:rsidR="0092222B">
        <w:noBreakHyphen/>
      </w:r>
      <w:r w:rsidR="0092222B">
        <w:rPr>
          <w:noProof/>
        </w:rPr>
        <w:t>28</w:t>
      </w:r>
      <w:r>
        <w:fldChar w:fldCharType="end"/>
      </w:r>
      <w:r>
        <w:t xml:space="preserve"> presents characteristics of </w:t>
      </w:r>
      <w:r w:rsidR="00D20A2F">
        <w:t>c</w:t>
      </w:r>
      <w:r>
        <w:t xml:space="preserve">hemical </w:t>
      </w:r>
      <w:r w:rsidR="00D20A2F">
        <w:t>m</w:t>
      </w:r>
      <w:r>
        <w:t xml:space="preserve">anufacturing workers in </w:t>
      </w:r>
      <w:r w:rsidR="00E53907">
        <w:t>p</w:t>
      </w:r>
      <w:r>
        <w:t xml:space="preserve">erchloroethylene </w:t>
      </w:r>
      <w:r w:rsidR="00E53907">
        <w:t>m</w:t>
      </w:r>
      <w:r>
        <w:t>anufacturing facilities. With the exception of the Shintech plant and Plaquemine, LA, and the Formosa Plastics Corp. plants in Baton Rouge, LA</w:t>
      </w:r>
      <w:r w:rsidR="005D5CBD">
        <w:t>,</w:t>
      </w:r>
      <w:r>
        <w:t xml:space="preserve"> and Point Comfort, TX, employees at the facilities in general earned incomes at or exceeding national averages for </w:t>
      </w:r>
      <w:r w:rsidR="005D5CBD">
        <w:t>c</w:t>
      </w:r>
      <w:r>
        <w:t xml:space="preserve">hemical </w:t>
      </w:r>
      <w:r w:rsidR="005D5CBD">
        <w:t>m</w:t>
      </w:r>
      <w:r>
        <w:t>anufacturing workers. The Occidental Chemical Corp facility in Gregory, TX</w:t>
      </w:r>
      <w:r w:rsidR="005D5CBD">
        <w:t>,</w:t>
      </w:r>
      <w:r>
        <w:t xml:space="preserve"> and the Formosa Plastics Corp facility in Point Comfort, TX</w:t>
      </w:r>
      <w:r w:rsidR="005D5CBD">
        <w:t>,</w:t>
      </w:r>
      <w:r>
        <w:t xml:space="preserve"> had higher proportions of Hispanic workers than national or industry averages. Chemical manufacturing workers in the Formosa Plastics Corp. facility in Point Comfort, TX</w:t>
      </w:r>
      <w:r w:rsidR="00D95D5F">
        <w:t>,</w:t>
      </w:r>
      <w:r>
        <w:t xml:space="preserve"> had poverty rates exceeding industry averages.</w:t>
      </w:r>
    </w:p>
    <w:p w:rsidR="009F60B1" w:rsidP="00CB1C05" w14:paraId="2E014ADB" w14:textId="77777777"/>
    <w:tbl>
      <w:tblPr>
        <w:tblStyle w:val="TableGrid"/>
        <w:tblW w:w="9450" w:type="dxa"/>
        <w:tblLook w:val="04A0"/>
      </w:tblPr>
      <w:tblGrid>
        <w:gridCol w:w="1507"/>
        <w:gridCol w:w="1431"/>
        <w:gridCol w:w="681"/>
        <w:gridCol w:w="964"/>
        <w:gridCol w:w="681"/>
        <w:gridCol w:w="900"/>
        <w:gridCol w:w="909"/>
        <w:gridCol w:w="818"/>
        <w:gridCol w:w="818"/>
        <w:gridCol w:w="1106"/>
      </w:tblGrid>
      <w:tr w14:paraId="0A80D651" w14:textId="77777777" w:rsidTr="00F45562">
        <w:tblPrEx>
          <w:tblW w:w="9450" w:type="dxa"/>
          <w:tblLook w:val="04A0"/>
        </w:tblPrEx>
        <w:trPr>
          <w:trHeight w:val="300"/>
        </w:trPr>
        <w:tc>
          <w:tcPr>
            <w:tcW w:w="9450" w:type="dxa"/>
            <w:gridSpan w:val="10"/>
            <w:tcBorders>
              <w:top w:val="nil"/>
              <w:left w:val="nil"/>
              <w:bottom w:val="single" w:sz="4" w:space="0" w:color="auto"/>
              <w:right w:val="nil"/>
            </w:tcBorders>
            <w:shd w:val="clear" w:color="auto" w:fill="auto"/>
            <w:noWrap/>
          </w:tcPr>
          <w:p w:rsidR="00964FBD" w:rsidRPr="00E7210A" w:rsidP="00CB1C05" w14:paraId="02A18BE7" w14:textId="77777777">
            <w:pPr>
              <w:pStyle w:val="TableTitleA"/>
            </w:pPr>
            <w:bookmarkStart w:id="1581" w:name="_Ref118378930"/>
            <w:bookmarkStart w:id="1582" w:name="_Toc121142748"/>
            <w:bookmarkStart w:id="1583" w:name="_Toc165379774"/>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8</w:t>
            </w:r>
            <w:r w:rsidR="00BC4B5D">
              <w:rPr>
                <w:noProof/>
              </w:rPr>
              <w:fldChar w:fldCharType="end"/>
            </w:r>
            <w:bookmarkEnd w:id="1581"/>
            <w:r w:rsidRPr="00575FE0">
              <w:t xml:space="preserve">: </w:t>
            </w:r>
            <w:r w:rsidRPr="004D1FF1">
              <w:t xml:space="preserve">Demographics of </w:t>
            </w:r>
            <w:r>
              <w:t>Chemical</w:t>
            </w:r>
            <w:r w:rsidRPr="004D1FF1">
              <w:t xml:space="preserve"> Manufacturing Workers in Areas with Perchloroethylene </w:t>
            </w:r>
            <w:r>
              <w:t>Chemical Manufacturing</w:t>
            </w:r>
            <w:r w:rsidRPr="004D1FF1">
              <w:t xml:space="preserve"> Facilities</w:t>
            </w:r>
            <w:bookmarkEnd w:id="1582"/>
            <w:bookmarkEnd w:id="1583"/>
          </w:p>
        </w:tc>
      </w:tr>
      <w:tr w14:paraId="04349915" w14:textId="77777777" w:rsidTr="00F45562">
        <w:tblPrEx>
          <w:tblW w:w="9450" w:type="dxa"/>
          <w:tblLook w:val="04A0"/>
        </w:tblPrEx>
        <w:trPr>
          <w:trHeight w:val="300"/>
        </w:trPr>
        <w:tc>
          <w:tcPr>
            <w:tcW w:w="1507" w:type="dxa"/>
            <w:tcBorders>
              <w:top w:val="single" w:sz="4" w:space="0" w:color="auto"/>
            </w:tcBorders>
            <w:shd w:val="clear" w:color="auto" w:fill="48A9C5"/>
            <w:noWrap/>
            <w:hideMark/>
          </w:tcPr>
          <w:p w:rsidR="009F60B1" w:rsidRPr="00E7210A" w:rsidP="00CB1C05" w14:paraId="0BAA9A27" w14:textId="77777777">
            <w:pPr>
              <w:pStyle w:val="TableSubtitle"/>
            </w:pPr>
            <w:r w:rsidRPr="00E7210A">
              <w:t>Facility Name</w:t>
            </w:r>
          </w:p>
        </w:tc>
        <w:tc>
          <w:tcPr>
            <w:tcW w:w="1350" w:type="dxa"/>
            <w:tcBorders>
              <w:top w:val="single" w:sz="4" w:space="0" w:color="auto"/>
            </w:tcBorders>
            <w:shd w:val="clear" w:color="auto" w:fill="48A9C5"/>
            <w:noWrap/>
            <w:hideMark/>
          </w:tcPr>
          <w:p w:rsidR="009F60B1" w:rsidRPr="00E7210A" w:rsidP="00CB1C05" w14:paraId="2AE88188" w14:textId="77777777">
            <w:pPr>
              <w:pStyle w:val="TableSubtitle"/>
            </w:pPr>
            <w:r w:rsidRPr="00E7210A">
              <w:t>Location</w:t>
            </w:r>
          </w:p>
        </w:tc>
        <w:tc>
          <w:tcPr>
            <w:tcW w:w="650" w:type="dxa"/>
            <w:tcBorders>
              <w:top w:val="single" w:sz="4" w:space="0" w:color="auto"/>
            </w:tcBorders>
            <w:shd w:val="clear" w:color="auto" w:fill="48A9C5"/>
            <w:noWrap/>
            <w:hideMark/>
          </w:tcPr>
          <w:p w:rsidR="009F60B1" w:rsidRPr="00E7210A" w:rsidP="00CB1C05" w14:paraId="34BE11E8" w14:textId="77777777">
            <w:pPr>
              <w:pStyle w:val="TableSubtitle"/>
            </w:pPr>
            <w:r w:rsidRPr="00E7210A">
              <w:t xml:space="preserve"> White</w:t>
            </w:r>
          </w:p>
        </w:tc>
        <w:tc>
          <w:tcPr>
            <w:tcW w:w="914" w:type="dxa"/>
            <w:tcBorders>
              <w:top w:val="single" w:sz="4" w:space="0" w:color="auto"/>
            </w:tcBorders>
            <w:shd w:val="clear" w:color="auto" w:fill="48A9C5"/>
            <w:noWrap/>
            <w:hideMark/>
          </w:tcPr>
          <w:p w:rsidR="009F60B1" w:rsidRPr="00E7210A" w:rsidP="00CB1C05" w14:paraId="7AC1B982" w14:textId="77777777">
            <w:pPr>
              <w:pStyle w:val="TableSubtitle"/>
            </w:pPr>
            <w:r w:rsidRPr="00E7210A">
              <w:t xml:space="preserve"> Black or African American</w:t>
            </w:r>
          </w:p>
        </w:tc>
        <w:tc>
          <w:tcPr>
            <w:tcW w:w="650" w:type="dxa"/>
            <w:tcBorders>
              <w:top w:val="single" w:sz="4" w:space="0" w:color="auto"/>
            </w:tcBorders>
            <w:shd w:val="clear" w:color="auto" w:fill="48A9C5"/>
            <w:noWrap/>
            <w:hideMark/>
          </w:tcPr>
          <w:p w:rsidR="009F60B1" w:rsidRPr="00E7210A" w:rsidP="00CB1C05" w14:paraId="74F6B452" w14:textId="77777777">
            <w:pPr>
              <w:pStyle w:val="TableSubtitle"/>
            </w:pPr>
            <w:r w:rsidRPr="00E7210A">
              <w:t>Other</w:t>
            </w:r>
          </w:p>
        </w:tc>
        <w:tc>
          <w:tcPr>
            <w:tcW w:w="854" w:type="dxa"/>
            <w:tcBorders>
              <w:top w:val="single" w:sz="4" w:space="0" w:color="auto"/>
            </w:tcBorders>
            <w:shd w:val="clear" w:color="auto" w:fill="48A9C5"/>
            <w:noWrap/>
            <w:hideMark/>
          </w:tcPr>
          <w:p w:rsidR="009F60B1" w:rsidRPr="00E7210A" w:rsidP="00CB1C05" w14:paraId="3770B6FC" w14:textId="77777777">
            <w:pPr>
              <w:pStyle w:val="TableSubtitle"/>
            </w:pPr>
            <w:r w:rsidRPr="00E7210A">
              <w:t xml:space="preserve"> Hispanic</w:t>
            </w:r>
          </w:p>
        </w:tc>
        <w:tc>
          <w:tcPr>
            <w:tcW w:w="863" w:type="dxa"/>
            <w:tcBorders>
              <w:top w:val="single" w:sz="4" w:space="0" w:color="auto"/>
            </w:tcBorders>
            <w:shd w:val="clear" w:color="auto" w:fill="48A9C5"/>
            <w:noWrap/>
            <w:hideMark/>
          </w:tcPr>
          <w:p w:rsidR="009F60B1" w:rsidRPr="00E7210A" w:rsidP="00CB1C05" w14:paraId="7A28AB7F" w14:textId="77777777">
            <w:pPr>
              <w:pStyle w:val="TableSubtitle"/>
            </w:pPr>
            <w:r w:rsidRPr="00E7210A">
              <w:t>Average Personal Income (2020$)</w:t>
            </w:r>
          </w:p>
        </w:tc>
        <w:tc>
          <w:tcPr>
            <w:tcW w:w="778" w:type="dxa"/>
            <w:tcBorders>
              <w:top w:val="single" w:sz="4" w:space="0" w:color="auto"/>
            </w:tcBorders>
            <w:shd w:val="clear" w:color="auto" w:fill="48A9C5"/>
            <w:noWrap/>
            <w:hideMark/>
          </w:tcPr>
          <w:p w:rsidR="009F60B1" w:rsidRPr="00E7210A" w:rsidP="00CB1C05" w14:paraId="0548320F" w14:textId="77777777">
            <w:pPr>
              <w:pStyle w:val="TableSubtitle"/>
            </w:pPr>
            <w:r w:rsidRPr="00E7210A">
              <w:t xml:space="preserve"> Below Poverty Line</w:t>
            </w:r>
          </w:p>
        </w:tc>
        <w:tc>
          <w:tcPr>
            <w:tcW w:w="778" w:type="dxa"/>
            <w:tcBorders>
              <w:top w:val="single" w:sz="4" w:space="0" w:color="auto"/>
            </w:tcBorders>
            <w:shd w:val="clear" w:color="auto" w:fill="48A9C5"/>
            <w:noWrap/>
            <w:hideMark/>
          </w:tcPr>
          <w:p w:rsidR="009F60B1" w:rsidRPr="00E7210A" w:rsidP="00CB1C05" w14:paraId="3DB513EF" w14:textId="77777777">
            <w:pPr>
              <w:pStyle w:val="TableSubtitle"/>
            </w:pPr>
            <w:r w:rsidRPr="00E7210A">
              <w:t xml:space="preserve"> Below </w:t>
            </w:r>
            <w:r>
              <w:t>2x</w:t>
            </w:r>
            <w:r w:rsidRPr="00E7210A">
              <w:t xml:space="preserve"> Poverty Line</w:t>
            </w:r>
          </w:p>
        </w:tc>
        <w:tc>
          <w:tcPr>
            <w:tcW w:w="1106" w:type="dxa"/>
            <w:tcBorders>
              <w:top w:val="single" w:sz="4" w:space="0" w:color="auto"/>
            </w:tcBorders>
            <w:shd w:val="clear" w:color="auto" w:fill="48A9C5"/>
            <w:noWrap/>
            <w:hideMark/>
          </w:tcPr>
          <w:p w:rsidR="009F60B1" w:rsidRPr="00E7210A" w:rsidP="00CB1C05" w14:paraId="66CA9149" w14:textId="77777777">
            <w:pPr>
              <w:pStyle w:val="TableSubtitle"/>
            </w:pPr>
            <w:r w:rsidRPr="00E7210A">
              <w:t>Number of Surveyed Individuals</w:t>
            </w:r>
          </w:p>
        </w:tc>
      </w:tr>
      <w:tr w14:paraId="34447E38" w14:textId="77777777" w:rsidTr="00F45562">
        <w:tblPrEx>
          <w:tblW w:w="9450" w:type="dxa"/>
          <w:tblLook w:val="04A0"/>
        </w:tblPrEx>
        <w:trPr>
          <w:trHeight w:val="300"/>
        </w:trPr>
        <w:tc>
          <w:tcPr>
            <w:tcW w:w="1507" w:type="dxa"/>
            <w:noWrap/>
            <w:hideMark/>
          </w:tcPr>
          <w:p w:rsidR="009F60B1" w:rsidRPr="0047488E" w:rsidP="00CB1C05" w14:paraId="70E15BE5" w14:textId="77777777">
            <w:pPr>
              <w:pStyle w:val="LTableTextAbt"/>
              <w:rPr>
                <w:rFonts w:ascii="Times New Roman" w:hAnsi="Times New Roman" w:cs="Times New Roman"/>
              </w:rPr>
            </w:pPr>
            <w:r w:rsidRPr="0047488E">
              <w:rPr>
                <w:rFonts w:ascii="Times New Roman" w:hAnsi="Times New Roman" w:cs="Times New Roman"/>
              </w:rPr>
              <w:t>SHINTECH PLAQUEMINE PLANT</w:t>
            </w:r>
          </w:p>
        </w:tc>
        <w:tc>
          <w:tcPr>
            <w:tcW w:w="1350" w:type="dxa"/>
            <w:noWrap/>
            <w:hideMark/>
          </w:tcPr>
          <w:p w:rsidR="009F60B1" w:rsidRPr="0047488E" w:rsidP="00CB1C05" w14:paraId="108F52E9" w14:textId="77777777">
            <w:pPr>
              <w:pStyle w:val="LTableTextAbt"/>
              <w:rPr>
                <w:rFonts w:ascii="Times New Roman" w:hAnsi="Times New Roman" w:cs="Times New Roman"/>
              </w:rPr>
            </w:pPr>
            <w:r w:rsidRPr="0047488E">
              <w:rPr>
                <w:rFonts w:ascii="Times New Roman" w:hAnsi="Times New Roman" w:cs="Times New Roman"/>
              </w:rPr>
              <w:t>PLAQUEMINE, LA</w:t>
            </w:r>
          </w:p>
        </w:tc>
        <w:tc>
          <w:tcPr>
            <w:tcW w:w="650" w:type="dxa"/>
            <w:noWrap/>
            <w:vAlign w:val="bottom"/>
            <w:hideMark/>
          </w:tcPr>
          <w:p w:rsidR="009F60B1" w:rsidRPr="0047488E" w:rsidP="00CB1C05" w14:paraId="656C6BB7" w14:textId="77777777">
            <w:pPr>
              <w:pStyle w:val="RTableTextAbt"/>
              <w:rPr>
                <w:rFonts w:ascii="Times New Roman" w:hAnsi="Times New Roman" w:cs="Times New Roman"/>
              </w:rPr>
            </w:pPr>
            <w:r w:rsidRPr="0047488E">
              <w:rPr>
                <w:rFonts w:ascii="Times New Roman" w:hAnsi="Times New Roman" w:cs="Times New Roman"/>
              </w:rPr>
              <w:t>81.8%</w:t>
            </w:r>
          </w:p>
        </w:tc>
        <w:tc>
          <w:tcPr>
            <w:tcW w:w="914" w:type="dxa"/>
            <w:noWrap/>
            <w:vAlign w:val="bottom"/>
            <w:hideMark/>
          </w:tcPr>
          <w:p w:rsidR="009F60B1" w:rsidRPr="0047488E" w:rsidP="00CB1C05" w14:paraId="0B6D38BB" w14:textId="77777777">
            <w:pPr>
              <w:pStyle w:val="RTableTextAbt"/>
              <w:rPr>
                <w:rFonts w:ascii="Times New Roman" w:hAnsi="Times New Roman" w:cs="Times New Roman"/>
              </w:rPr>
            </w:pPr>
            <w:r w:rsidRPr="0047488E">
              <w:rPr>
                <w:rFonts w:ascii="Times New Roman" w:hAnsi="Times New Roman" w:cs="Times New Roman"/>
              </w:rPr>
              <w:t>18.2%</w:t>
            </w:r>
          </w:p>
        </w:tc>
        <w:tc>
          <w:tcPr>
            <w:tcW w:w="650" w:type="dxa"/>
            <w:noWrap/>
            <w:vAlign w:val="bottom"/>
            <w:hideMark/>
          </w:tcPr>
          <w:p w:rsidR="009F60B1" w:rsidRPr="0047488E" w:rsidP="00CB1C05" w14:paraId="78260AF6" w14:textId="77777777">
            <w:pPr>
              <w:pStyle w:val="RTableTextAbt"/>
              <w:rPr>
                <w:rFonts w:ascii="Times New Roman" w:hAnsi="Times New Roman" w:cs="Times New Roman"/>
              </w:rPr>
            </w:pPr>
            <w:r w:rsidRPr="0047488E">
              <w:rPr>
                <w:rFonts w:ascii="Times New Roman" w:hAnsi="Times New Roman" w:cs="Times New Roman"/>
              </w:rPr>
              <w:t>0.0%</w:t>
            </w:r>
          </w:p>
        </w:tc>
        <w:tc>
          <w:tcPr>
            <w:tcW w:w="854" w:type="dxa"/>
            <w:noWrap/>
            <w:vAlign w:val="bottom"/>
            <w:hideMark/>
          </w:tcPr>
          <w:p w:rsidR="009F60B1" w:rsidRPr="0047488E" w:rsidP="00CB1C05" w14:paraId="667F85F0" w14:textId="77777777">
            <w:pPr>
              <w:pStyle w:val="RTableTextAbt"/>
              <w:rPr>
                <w:rFonts w:ascii="Times New Roman" w:hAnsi="Times New Roman" w:cs="Times New Roman"/>
              </w:rPr>
            </w:pPr>
            <w:r w:rsidRPr="0047488E">
              <w:rPr>
                <w:rFonts w:ascii="Times New Roman" w:hAnsi="Times New Roman" w:cs="Times New Roman"/>
              </w:rPr>
              <w:t>0.0%</w:t>
            </w:r>
          </w:p>
        </w:tc>
        <w:tc>
          <w:tcPr>
            <w:tcW w:w="863" w:type="dxa"/>
            <w:noWrap/>
            <w:vAlign w:val="bottom"/>
            <w:hideMark/>
          </w:tcPr>
          <w:p w:rsidR="009F60B1" w:rsidRPr="0047488E" w:rsidP="00CB1C05" w14:paraId="45422AB8" w14:textId="77777777">
            <w:pPr>
              <w:pStyle w:val="RTableTextAbt"/>
              <w:rPr>
                <w:rFonts w:ascii="Times New Roman" w:hAnsi="Times New Roman" w:cs="Times New Roman"/>
              </w:rPr>
            </w:pPr>
            <w:r w:rsidRPr="0047488E">
              <w:rPr>
                <w:rFonts w:ascii="Times New Roman" w:hAnsi="Times New Roman" w:cs="Times New Roman"/>
              </w:rPr>
              <w:t>$74,813</w:t>
            </w:r>
          </w:p>
        </w:tc>
        <w:tc>
          <w:tcPr>
            <w:tcW w:w="778" w:type="dxa"/>
            <w:noWrap/>
            <w:vAlign w:val="bottom"/>
            <w:hideMark/>
          </w:tcPr>
          <w:p w:rsidR="009F60B1" w:rsidRPr="0047488E" w:rsidP="00CB1C05" w14:paraId="166DA937" w14:textId="77777777">
            <w:pPr>
              <w:pStyle w:val="RTableTextAbt"/>
              <w:rPr>
                <w:rFonts w:ascii="Times New Roman" w:hAnsi="Times New Roman" w:cs="Times New Roman"/>
              </w:rPr>
            </w:pPr>
            <w:r w:rsidRPr="0047488E">
              <w:rPr>
                <w:rFonts w:ascii="Times New Roman" w:hAnsi="Times New Roman" w:cs="Times New Roman"/>
              </w:rPr>
              <w:t>0.0%</w:t>
            </w:r>
          </w:p>
        </w:tc>
        <w:tc>
          <w:tcPr>
            <w:tcW w:w="778" w:type="dxa"/>
            <w:noWrap/>
            <w:vAlign w:val="bottom"/>
            <w:hideMark/>
          </w:tcPr>
          <w:p w:rsidR="009F60B1" w:rsidRPr="0047488E" w:rsidP="00CB1C05" w14:paraId="08016AB1" w14:textId="77777777">
            <w:pPr>
              <w:pStyle w:val="RTableTextAbt"/>
              <w:rPr>
                <w:rFonts w:ascii="Times New Roman" w:hAnsi="Times New Roman" w:cs="Times New Roman"/>
              </w:rPr>
            </w:pPr>
            <w:r w:rsidRPr="0047488E">
              <w:rPr>
                <w:rFonts w:ascii="Times New Roman" w:hAnsi="Times New Roman" w:cs="Times New Roman"/>
              </w:rPr>
              <w:t>0.0%</w:t>
            </w:r>
          </w:p>
        </w:tc>
        <w:tc>
          <w:tcPr>
            <w:tcW w:w="1106" w:type="dxa"/>
            <w:noWrap/>
            <w:vAlign w:val="bottom"/>
            <w:hideMark/>
          </w:tcPr>
          <w:p w:rsidR="009F60B1" w:rsidRPr="0047488E" w:rsidP="00CB1C05" w14:paraId="3966B542" w14:textId="77777777">
            <w:pPr>
              <w:pStyle w:val="RTableTextAbt"/>
              <w:rPr>
                <w:rFonts w:ascii="Times New Roman" w:hAnsi="Times New Roman" w:cs="Times New Roman"/>
              </w:rPr>
            </w:pPr>
            <w:r w:rsidRPr="0047488E">
              <w:rPr>
                <w:rFonts w:ascii="Times New Roman" w:hAnsi="Times New Roman" w:cs="Times New Roman"/>
              </w:rPr>
              <w:t>11</w:t>
            </w:r>
          </w:p>
        </w:tc>
      </w:tr>
      <w:tr w14:paraId="17D7682F" w14:textId="77777777" w:rsidTr="00F45562">
        <w:tblPrEx>
          <w:tblW w:w="9450" w:type="dxa"/>
          <w:tblLook w:val="04A0"/>
        </w:tblPrEx>
        <w:trPr>
          <w:trHeight w:val="300"/>
        </w:trPr>
        <w:tc>
          <w:tcPr>
            <w:tcW w:w="1507" w:type="dxa"/>
            <w:noWrap/>
            <w:hideMark/>
          </w:tcPr>
          <w:p w:rsidR="009F60B1" w:rsidRPr="0047488E" w:rsidP="00CB1C05" w14:paraId="42AAEAA2" w14:textId="77777777">
            <w:pPr>
              <w:pStyle w:val="LTableTextAbt"/>
              <w:rPr>
                <w:rFonts w:ascii="Times New Roman" w:hAnsi="Times New Roman" w:cs="Times New Roman"/>
              </w:rPr>
            </w:pPr>
            <w:r w:rsidRPr="0047488E">
              <w:rPr>
                <w:rFonts w:ascii="Times New Roman" w:hAnsi="Times New Roman" w:cs="Times New Roman"/>
              </w:rPr>
              <w:t>OCCIDENTAL CHEMICAL CORP</w:t>
            </w:r>
          </w:p>
        </w:tc>
        <w:tc>
          <w:tcPr>
            <w:tcW w:w="1350" w:type="dxa"/>
            <w:noWrap/>
            <w:hideMark/>
          </w:tcPr>
          <w:p w:rsidR="009F60B1" w:rsidRPr="0047488E" w:rsidP="00CB1C05" w14:paraId="31F81CD9" w14:textId="77777777">
            <w:pPr>
              <w:pStyle w:val="LTableTextAbt"/>
              <w:rPr>
                <w:rFonts w:ascii="Times New Roman" w:hAnsi="Times New Roman" w:cs="Times New Roman"/>
              </w:rPr>
            </w:pPr>
            <w:r w:rsidRPr="0047488E">
              <w:rPr>
                <w:rFonts w:ascii="Times New Roman" w:hAnsi="Times New Roman" w:cs="Times New Roman"/>
              </w:rPr>
              <w:t>GREGORY, TX</w:t>
            </w:r>
          </w:p>
        </w:tc>
        <w:tc>
          <w:tcPr>
            <w:tcW w:w="650" w:type="dxa"/>
            <w:noWrap/>
            <w:vAlign w:val="bottom"/>
            <w:hideMark/>
          </w:tcPr>
          <w:p w:rsidR="009F60B1" w:rsidRPr="0047488E" w:rsidP="00CB1C05" w14:paraId="16777C10" w14:textId="77777777">
            <w:pPr>
              <w:pStyle w:val="RTableTextAbt"/>
              <w:rPr>
                <w:rFonts w:ascii="Times New Roman" w:hAnsi="Times New Roman" w:cs="Times New Roman"/>
              </w:rPr>
            </w:pPr>
            <w:r w:rsidRPr="0047488E">
              <w:rPr>
                <w:rFonts w:ascii="Times New Roman" w:hAnsi="Times New Roman" w:cs="Times New Roman"/>
              </w:rPr>
              <w:t>95.2%</w:t>
            </w:r>
          </w:p>
        </w:tc>
        <w:tc>
          <w:tcPr>
            <w:tcW w:w="914" w:type="dxa"/>
            <w:noWrap/>
            <w:vAlign w:val="bottom"/>
            <w:hideMark/>
          </w:tcPr>
          <w:p w:rsidR="009F60B1" w:rsidRPr="0047488E" w:rsidP="00CB1C05" w14:paraId="00DF3361" w14:textId="77777777">
            <w:pPr>
              <w:pStyle w:val="RTableTextAbt"/>
              <w:rPr>
                <w:rFonts w:ascii="Times New Roman" w:hAnsi="Times New Roman" w:cs="Times New Roman"/>
              </w:rPr>
            </w:pPr>
            <w:r w:rsidRPr="0047488E">
              <w:rPr>
                <w:rFonts w:ascii="Times New Roman" w:hAnsi="Times New Roman" w:cs="Times New Roman"/>
              </w:rPr>
              <w:t>0.0%</w:t>
            </w:r>
          </w:p>
        </w:tc>
        <w:tc>
          <w:tcPr>
            <w:tcW w:w="650" w:type="dxa"/>
            <w:noWrap/>
            <w:vAlign w:val="bottom"/>
            <w:hideMark/>
          </w:tcPr>
          <w:p w:rsidR="009F60B1" w:rsidRPr="0047488E" w:rsidP="00CB1C05" w14:paraId="0DC2C13F" w14:textId="77777777">
            <w:pPr>
              <w:pStyle w:val="RTableTextAbt"/>
              <w:rPr>
                <w:rFonts w:ascii="Times New Roman" w:hAnsi="Times New Roman" w:cs="Times New Roman"/>
              </w:rPr>
            </w:pPr>
            <w:r w:rsidRPr="0047488E">
              <w:rPr>
                <w:rFonts w:ascii="Times New Roman" w:hAnsi="Times New Roman" w:cs="Times New Roman"/>
              </w:rPr>
              <w:t>4.8%</w:t>
            </w:r>
          </w:p>
        </w:tc>
        <w:tc>
          <w:tcPr>
            <w:tcW w:w="854" w:type="dxa"/>
            <w:noWrap/>
            <w:vAlign w:val="bottom"/>
            <w:hideMark/>
          </w:tcPr>
          <w:p w:rsidR="009F60B1" w:rsidRPr="0047488E" w:rsidP="00CB1C05" w14:paraId="037C396D" w14:textId="77777777">
            <w:pPr>
              <w:pStyle w:val="RTableTextAbt"/>
              <w:rPr>
                <w:rFonts w:ascii="Times New Roman" w:hAnsi="Times New Roman" w:cs="Times New Roman"/>
              </w:rPr>
            </w:pPr>
            <w:r w:rsidRPr="0047488E">
              <w:rPr>
                <w:rFonts w:ascii="Times New Roman" w:hAnsi="Times New Roman" w:cs="Times New Roman"/>
              </w:rPr>
              <w:t>26.2%</w:t>
            </w:r>
          </w:p>
        </w:tc>
        <w:tc>
          <w:tcPr>
            <w:tcW w:w="863" w:type="dxa"/>
            <w:noWrap/>
            <w:vAlign w:val="bottom"/>
            <w:hideMark/>
          </w:tcPr>
          <w:p w:rsidR="009F60B1" w:rsidRPr="0047488E" w:rsidP="00CB1C05" w14:paraId="4FB3B7AB" w14:textId="77777777">
            <w:pPr>
              <w:pStyle w:val="RTableTextAbt"/>
              <w:rPr>
                <w:rFonts w:ascii="Times New Roman" w:hAnsi="Times New Roman" w:cs="Times New Roman"/>
              </w:rPr>
            </w:pPr>
            <w:r w:rsidRPr="0047488E">
              <w:rPr>
                <w:rFonts w:ascii="Times New Roman" w:hAnsi="Times New Roman" w:cs="Times New Roman"/>
              </w:rPr>
              <w:t>$97,420</w:t>
            </w:r>
          </w:p>
        </w:tc>
        <w:tc>
          <w:tcPr>
            <w:tcW w:w="778" w:type="dxa"/>
            <w:noWrap/>
            <w:vAlign w:val="bottom"/>
            <w:hideMark/>
          </w:tcPr>
          <w:p w:rsidR="009F60B1" w:rsidRPr="0047488E" w:rsidP="00CB1C05" w14:paraId="3C99EBA2" w14:textId="77777777">
            <w:pPr>
              <w:pStyle w:val="RTableTextAbt"/>
              <w:rPr>
                <w:rFonts w:ascii="Times New Roman" w:hAnsi="Times New Roman" w:cs="Times New Roman"/>
              </w:rPr>
            </w:pPr>
            <w:r w:rsidRPr="0047488E">
              <w:rPr>
                <w:rFonts w:ascii="Times New Roman" w:hAnsi="Times New Roman" w:cs="Times New Roman"/>
              </w:rPr>
              <w:t>0.0%</w:t>
            </w:r>
          </w:p>
        </w:tc>
        <w:tc>
          <w:tcPr>
            <w:tcW w:w="778" w:type="dxa"/>
            <w:noWrap/>
            <w:vAlign w:val="bottom"/>
            <w:hideMark/>
          </w:tcPr>
          <w:p w:rsidR="009F60B1" w:rsidRPr="0047488E" w:rsidP="00CB1C05" w14:paraId="77F1732D" w14:textId="77777777">
            <w:pPr>
              <w:pStyle w:val="RTableTextAbt"/>
              <w:rPr>
                <w:rFonts w:ascii="Times New Roman" w:hAnsi="Times New Roman" w:cs="Times New Roman"/>
              </w:rPr>
            </w:pPr>
            <w:r w:rsidRPr="0047488E">
              <w:rPr>
                <w:rFonts w:ascii="Times New Roman" w:hAnsi="Times New Roman" w:cs="Times New Roman"/>
              </w:rPr>
              <w:t>4.8%</w:t>
            </w:r>
          </w:p>
        </w:tc>
        <w:tc>
          <w:tcPr>
            <w:tcW w:w="1106" w:type="dxa"/>
            <w:noWrap/>
            <w:vAlign w:val="bottom"/>
            <w:hideMark/>
          </w:tcPr>
          <w:p w:rsidR="009F60B1" w:rsidRPr="0047488E" w:rsidP="00CB1C05" w14:paraId="04DC7093" w14:textId="77777777">
            <w:pPr>
              <w:pStyle w:val="RTableTextAbt"/>
              <w:rPr>
                <w:rFonts w:ascii="Times New Roman" w:hAnsi="Times New Roman" w:cs="Times New Roman"/>
              </w:rPr>
            </w:pPr>
            <w:r w:rsidRPr="0047488E">
              <w:rPr>
                <w:rFonts w:ascii="Times New Roman" w:hAnsi="Times New Roman" w:cs="Times New Roman"/>
              </w:rPr>
              <w:t>42</w:t>
            </w:r>
          </w:p>
        </w:tc>
      </w:tr>
      <w:tr w14:paraId="5F277972" w14:textId="77777777" w:rsidTr="00F45562">
        <w:tblPrEx>
          <w:tblW w:w="9450" w:type="dxa"/>
          <w:tblLook w:val="04A0"/>
        </w:tblPrEx>
        <w:trPr>
          <w:trHeight w:val="300"/>
        </w:trPr>
        <w:tc>
          <w:tcPr>
            <w:tcW w:w="1507" w:type="dxa"/>
            <w:noWrap/>
            <w:hideMark/>
          </w:tcPr>
          <w:p w:rsidR="009F60B1" w:rsidRPr="0047488E" w:rsidP="00CB1C05" w14:paraId="3DC49011" w14:textId="77777777">
            <w:pPr>
              <w:pStyle w:val="LTableTextAbt"/>
              <w:rPr>
                <w:rFonts w:ascii="Times New Roman" w:hAnsi="Times New Roman" w:cs="Times New Roman"/>
              </w:rPr>
            </w:pPr>
            <w:r w:rsidRPr="0047488E">
              <w:rPr>
                <w:rFonts w:ascii="Times New Roman" w:hAnsi="Times New Roman" w:cs="Times New Roman"/>
              </w:rPr>
              <w:t>WESTLAKE VINYLS CO</w:t>
            </w:r>
          </w:p>
        </w:tc>
        <w:tc>
          <w:tcPr>
            <w:tcW w:w="1350" w:type="dxa"/>
            <w:noWrap/>
            <w:hideMark/>
          </w:tcPr>
          <w:p w:rsidR="009F60B1" w:rsidRPr="0047488E" w:rsidP="00CB1C05" w14:paraId="38D7B079" w14:textId="77777777">
            <w:pPr>
              <w:pStyle w:val="LTableTextAbt"/>
              <w:rPr>
                <w:rFonts w:ascii="Times New Roman" w:hAnsi="Times New Roman" w:cs="Times New Roman"/>
              </w:rPr>
            </w:pPr>
            <w:r w:rsidRPr="0047488E">
              <w:rPr>
                <w:rFonts w:ascii="Times New Roman" w:hAnsi="Times New Roman" w:cs="Times New Roman"/>
              </w:rPr>
              <w:t>GEISMAR, LA</w:t>
            </w:r>
          </w:p>
        </w:tc>
        <w:tc>
          <w:tcPr>
            <w:tcW w:w="650" w:type="dxa"/>
            <w:noWrap/>
            <w:vAlign w:val="bottom"/>
            <w:hideMark/>
          </w:tcPr>
          <w:p w:rsidR="009F60B1" w:rsidRPr="0047488E" w:rsidP="00CB1C05" w14:paraId="4599D2B2" w14:textId="77777777">
            <w:pPr>
              <w:pStyle w:val="RTableTextAbt"/>
              <w:rPr>
                <w:rFonts w:ascii="Times New Roman" w:hAnsi="Times New Roman" w:cs="Times New Roman"/>
              </w:rPr>
            </w:pPr>
            <w:r w:rsidRPr="0047488E">
              <w:rPr>
                <w:rFonts w:ascii="Times New Roman" w:hAnsi="Times New Roman" w:cs="Times New Roman"/>
              </w:rPr>
              <w:t>83.3%</w:t>
            </w:r>
          </w:p>
        </w:tc>
        <w:tc>
          <w:tcPr>
            <w:tcW w:w="914" w:type="dxa"/>
            <w:noWrap/>
            <w:vAlign w:val="bottom"/>
            <w:hideMark/>
          </w:tcPr>
          <w:p w:rsidR="009F60B1" w:rsidRPr="0047488E" w:rsidP="00CB1C05" w14:paraId="3934CE1B" w14:textId="77777777">
            <w:pPr>
              <w:pStyle w:val="RTableTextAbt"/>
              <w:rPr>
                <w:rFonts w:ascii="Times New Roman" w:hAnsi="Times New Roman" w:cs="Times New Roman"/>
              </w:rPr>
            </w:pPr>
            <w:r w:rsidRPr="0047488E">
              <w:rPr>
                <w:rFonts w:ascii="Times New Roman" w:hAnsi="Times New Roman" w:cs="Times New Roman"/>
              </w:rPr>
              <w:t>16.7%</w:t>
            </w:r>
          </w:p>
        </w:tc>
        <w:tc>
          <w:tcPr>
            <w:tcW w:w="650" w:type="dxa"/>
            <w:noWrap/>
            <w:vAlign w:val="bottom"/>
            <w:hideMark/>
          </w:tcPr>
          <w:p w:rsidR="009F60B1" w:rsidRPr="0047488E" w:rsidP="00CB1C05" w14:paraId="39D3BAAD" w14:textId="77777777">
            <w:pPr>
              <w:pStyle w:val="RTableTextAbt"/>
              <w:rPr>
                <w:rFonts w:ascii="Times New Roman" w:hAnsi="Times New Roman" w:cs="Times New Roman"/>
              </w:rPr>
            </w:pPr>
            <w:r w:rsidRPr="0047488E">
              <w:rPr>
                <w:rFonts w:ascii="Times New Roman" w:hAnsi="Times New Roman" w:cs="Times New Roman"/>
              </w:rPr>
              <w:t>0.0%</w:t>
            </w:r>
          </w:p>
        </w:tc>
        <w:tc>
          <w:tcPr>
            <w:tcW w:w="854" w:type="dxa"/>
            <w:noWrap/>
            <w:vAlign w:val="bottom"/>
            <w:hideMark/>
          </w:tcPr>
          <w:p w:rsidR="009F60B1" w:rsidRPr="0047488E" w:rsidP="00CB1C05" w14:paraId="0AAD42A9" w14:textId="77777777">
            <w:pPr>
              <w:pStyle w:val="RTableTextAbt"/>
              <w:rPr>
                <w:rFonts w:ascii="Times New Roman" w:hAnsi="Times New Roman" w:cs="Times New Roman"/>
              </w:rPr>
            </w:pPr>
            <w:r w:rsidRPr="0047488E">
              <w:rPr>
                <w:rFonts w:ascii="Times New Roman" w:hAnsi="Times New Roman" w:cs="Times New Roman"/>
              </w:rPr>
              <w:t>0.0%</w:t>
            </w:r>
          </w:p>
        </w:tc>
        <w:tc>
          <w:tcPr>
            <w:tcW w:w="863" w:type="dxa"/>
            <w:noWrap/>
            <w:vAlign w:val="bottom"/>
            <w:hideMark/>
          </w:tcPr>
          <w:p w:rsidR="009F60B1" w:rsidRPr="0047488E" w:rsidP="00CB1C05" w14:paraId="33E30FA2" w14:textId="77777777">
            <w:pPr>
              <w:pStyle w:val="RTableTextAbt"/>
              <w:rPr>
                <w:rFonts w:ascii="Times New Roman" w:hAnsi="Times New Roman" w:cs="Times New Roman"/>
              </w:rPr>
            </w:pPr>
            <w:r w:rsidRPr="0047488E">
              <w:rPr>
                <w:rFonts w:ascii="Times New Roman" w:hAnsi="Times New Roman" w:cs="Times New Roman"/>
              </w:rPr>
              <w:t>$111,137</w:t>
            </w:r>
          </w:p>
        </w:tc>
        <w:tc>
          <w:tcPr>
            <w:tcW w:w="778" w:type="dxa"/>
            <w:noWrap/>
            <w:vAlign w:val="bottom"/>
            <w:hideMark/>
          </w:tcPr>
          <w:p w:rsidR="009F60B1" w:rsidRPr="0047488E" w:rsidP="00CB1C05" w14:paraId="28DB8335" w14:textId="77777777">
            <w:pPr>
              <w:pStyle w:val="RTableTextAbt"/>
              <w:rPr>
                <w:rFonts w:ascii="Times New Roman" w:hAnsi="Times New Roman" w:cs="Times New Roman"/>
              </w:rPr>
            </w:pPr>
            <w:r w:rsidRPr="0047488E">
              <w:rPr>
                <w:rFonts w:ascii="Times New Roman" w:hAnsi="Times New Roman" w:cs="Times New Roman"/>
              </w:rPr>
              <w:t>0.0%</w:t>
            </w:r>
          </w:p>
        </w:tc>
        <w:tc>
          <w:tcPr>
            <w:tcW w:w="778" w:type="dxa"/>
            <w:noWrap/>
            <w:vAlign w:val="bottom"/>
            <w:hideMark/>
          </w:tcPr>
          <w:p w:rsidR="009F60B1" w:rsidRPr="0047488E" w:rsidP="00CB1C05" w14:paraId="08455B6E" w14:textId="77777777">
            <w:pPr>
              <w:pStyle w:val="RTableTextAbt"/>
              <w:rPr>
                <w:rFonts w:ascii="Times New Roman" w:hAnsi="Times New Roman" w:cs="Times New Roman"/>
              </w:rPr>
            </w:pPr>
            <w:r w:rsidRPr="0047488E">
              <w:rPr>
                <w:rFonts w:ascii="Times New Roman" w:hAnsi="Times New Roman" w:cs="Times New Roman"/>
              </w:rPr>
              <w:t>0.0%</w:t>
            </w:r>
          </w:p>
        </w:tc>
        <w:tc>
          <w:tcPr>
            <w:tcW w:w="1106" w:type="dxa"/>
            <w:noWrap/>
            <w:vAlign w:val="bottom"/>
            <w:hideMark/>
          </w:tcPr>
          <w:p w:rsidR="009F60B1" w:rsidRPr="0047488E" w:rsidP="00CB1C05" w14:paraId="67D12FE6" w14:textId="77777777">
            <w:pPr>
              <w:pStyle w:val="RTableTextAbt"/>
              <w:rPr>
                <w:rFonts w:ascii="Times New Roman" w:hAnsi="Times New Roman" w:cs="Times New Roman"/>
              </w:rPr>
            </w:pPr>
            <w:r w:rsidRPr="0047488E">
              <w:rPr>
                <w:rFonts w:ascii="Times New Roman" w:hAnsi="Times New Roman" w:cs="Times New Roman"/>
              </w:rPr>
              <w:t>6</w:t>
            </w:r>
          </w:p>
        </w:tc>
      </w:tr>
      <w:tr w14:paraId="31C80740" w14:textId="77777777" w:rsidTr="00F45562">
        <w:tblPrEx>
          <w:tblW w:w="9450" w:type="dxa"/>
          <w:tblLook w:val="04A0"/>
        </w:tblPrEx>
        <w:trPr>
          <w:trHeight w:val="300"/>
        </w:trPr>
        <w:tc>
          <w:tcPr>
            <w:tcW w:w="1507" w:type="dxa"/>
            <w:noWrap/>
            <w:hideMark/>
          </w:tcPr>
          <w:p w:rsidR="009F60B1" w:rsidRPr="0047488E" w:rsidP="00CB1C05" w14:paraId="086B0407" w14:textId="77777777">
            <w:pPr>
              <w:pStyle w:val="LTableTextAbt"/>
              <w:rPr>
                <w:rFonts w:ascii="Times New Roman" w:hAnsi="Times New Roman" w:cs="Times New Roman"/>
              </w:rPr>
            </w:pPr>
            <w:r w:rsidRPr="0047488E">
              <w:rPr>
                <w:rFonts w:ascii="Times New Roman" w:hAnsi="Times New Roman" w:cs="Times New Roman"/>
              </w:rPr>
              <w:t>DOW CHEMICAL CO FREEPORT FACILITY</w:t>
            </w:r>
          </w:p>
        </w:tc>
        <w:tc>
          <w:tcPr>
            <w:tcW w:w="1350" w:type="dxa"/>
            <w:noWrap/>
            <w:hideMark/>
          </w:tcPr>
          <w:p w:rsidR="009F60B1" w:rsidRPr="0047488E" w:rsidP="00CB1C05" w14:paraId="0C862C74" w14:textId="77777777">
            <w:pPr>
              <w:pStyle w:val="LTableTextAbt"/>
              <w:rPr>
                <w:rFonts w:ascii="Times New Roman" w:hAnsi="Times New Roman" w:cs="Times New Roman"/>
              </w:rPr>
            </w:pPr>
            <w:r w:rsidRPr="0047488E">
              <w:rPr>
                <w:rFonts w:ascii="Times New Roman" w:hAnsi="Times New Roman" w:cs="Times New Roman"/>
              </w:rPr>
              <w:t>FREEPORT, TX</w:t>
            </w:r>
          </w:p>
        </w:tc>
        <w:tc>
          <w:tcPr>
            <w:tcW w:w="650" w:type="dxa"/>
            <w:noWrap/>
            <w:vAlign w:val="bottom"/>
            <w:hideMark/>
          </w:tcPr>
          <w:p w:rsidR="009F60B1" w:rsidRPr="0047488E" w:rsidP="00CB1C05" w14:paraId="1264228E" w14:textId="77777777">
            <w:pPr>
              <w:pStyle w:val="RTableTextAbt"/>
              <w:rPr>
                <w:rFonts w:ascii="Times New Roman" w:hAnsi="Times New Roman" w:cs="Times New Roman"/>
              </w:rPr>
            </w:pPr>
            <w:r w:rsidRPr="0047488E">
              <w:rPr>
                <w:rFonts w:ascii="Times New Roman" w:hAnsi="Times New Roman" w:cs="Times New Roman"/>
              </w:rPr>
              <w:t>91.6%</w:t>
            </w:r>
          </w:p>
        </w:tc>
        <w:tc>
          <w:tcPr>
            <w:tcW w:w="914" w:type="dxa"/>
            <w:noWrap/>
            <w:vAlign w:val="bottom"/>
            <w:hideMark/>
          </w:tcPr>
          <w:p w:rsidR="009F60B1" w:rsidRPr="0047488E" w:rsidP="00CB1C05" w14:paraId="268E4ED8" w14:textId="77777777">
            <w:pPr>
              <w:pStyle w:val="RTableTextAbt"/>
              <w:rPr>
                <w:rFonts w:ascii="Times New Roman" w:hAnsi="Times New Roman" w:cs="Times New Roman"/>
              </w:rPr>
            </w:pPr>
            <w:r w:rsidRPr="0047488E">
              <w:rPr>
                <w:rFonts w:ascii="Times New Roman" w:hAnsi="Times New Roman" w:cs="Times New Roman"/>
              </w:rPr>
              <w:t>4.9%</w:t>
            </w:r>
          </w:p>
        </w:tc>
        <w:tc>
          <w:tcPr>
            <w:tcW w:w="650" w:type="dxa"/>
            <w:noWrap/>
            <w:vAlign w:val="bottom"/>
            <w:hideMark/>
          </w:tcPr>
          <w:p w:rsidR="009F60B1" w:rsidRPr="0047488E" w:rsidP="00CB1C05" w14:paraId="3C738338" w14:textId="77777777">
            <w:pPr>
              <w:pStyle w:val="RTableTextAbt"/>
              <w:rPr>
                <w:rFonts w:ascii="Times New Roman" w:hAnsi="Times New Roman" w:cs="Times New Roman"/>
              </w:rPr>
            </w:pPr>
            <w:r w:rsidRPr="0047488E">
              <w:rPr>
                <w:rFonts w:ascii="Times New Roman" w:hAnsi="Times New Roman" w:cs="Times New Roman"/>
              </w:rPr>
              <w:t>3.6%</w:t>
            </w:r>
          </w:p>
        </w:tc>
        <w:tc>
          <w:tcPr>
            <w:tcW w:w="854" w:type="dxa"/>
            <w:noWrap/>
            <w:vAlign w:val="bottom"/>
            <w:hideMark/>
          </w:tcPr>
          <w:p w:rsidR="009F60B1" w:rsidRPr="0047488E" w:rsidP="00CB1C05" w14:paraId="367DD183" w14:textId="77777777">
            <w:pPr>
              <w:pStyle w:val="RTableTextAbt"/>
              <w:rPr>
                <w:rFonts w:ascii="Times New Roman" w:hAnsi="Times New Roman" w:cs="Times New Roman"/>
              </w:rPr>
            </w:pPr>
            <w:r w:rsidRPr="0047488E">
              <w:rPr>
                <w:rFonts w:ascii="Times New Roman" w:hAnsi="Times New Roman" w:cs="Times New Roman"/>
              </w:rPr>
              <w:t>14.9%</w:t>
            </w:r>
          </w:p>
        </w:tc>
        <w:tc>
          <w:tcPr>
            <w:tcW w:w="863" w:type="dxa"/>
            <w:noWrap/>
            <w:vAlign w:val="bottom"/>
            <w:hideMark/>
          </w:tcPr>
          <w:p w:rsidR="009F60B1" w:rsidRPr="0047488E" w:rsidP="00CB1C05" w14:paraId="13DB6416" w14:textId="77777777">
            <w:pPr>
              <w:pStyle w:val="RTableTextAbt"/>
              <w:rPr>
                <w:rFonts w:ascii="Times New Roman" w:hAnsi="Times New Roman" w:cs="Times New Roman"/>
              </w:rPr>
            </w:pPr>
            <w:r w:rsidRPr="0047488E">
              <w:rPr>
                <w:rFonts w:ascii="Times New Roman" w:hAnsi="Times New Roman" w:cs="Times New Roman"/>
              </w:rPr>
              <w:t>$103,227</w:t>
            </w:r>
          </w:p>
        </w:tc>
        <w:tc>
          <w:tcPr>
            <w:tcW w:w="778" w:type="dxa"/>
            <w:noWrap/>
            <w:vAlign w:val="bottom"/>
            <w:hideMark/>
          </w:tcPr>
          <w:p w:rsidR="009F60B1" w:rsidRPr="0047488E" w:rsidP="00CB1C05" w14:paraId="629B5D22" w14:textId="77777777">
            <w:pPr>
              <w:pStyle w:val="RTableTextAbt"/>
              <w:rPr>
                <w:rFonts w:ascii="Times New Roman" w:hAnsi="Times New Roman" w:cs="Times New Roman"/>
              </w:rPr>
            </w:pPr>
            <w:r w:rsidRPr="0047488E">
              <w:rPr>
                <w:rFonts w:ascii="Times New Roman" w:hAnsi="Times New Roman" w:cs="Times New Roman"/>
              </w:rPr>
              <w:t>1.6%</w:t>
            </w:r>
          </w:p>
        </w:tc>
        <w:tc>
          <w:tcPr>
            <w:tcW w:w="778" w:type="dxa"/>
            <w:noWrap/>
            <w:vAlign w:val="bottom"/>
            <w:hideMark/>
          </w:tcPr>
          <w:p w:rsidR="009F60B1" w:rsidRPr="0047488E" w:rsidP="00CB1C05" w14:paraId="7D50C394" w14:textId="77777777">
            <w:pPr>
              <w:pStyle w:val="RTableTextAbt"/>
              <w:rPr>
                <w:rFonts w:ascii="Times New Roman" w:hAnsi="Times New Roman" w:cs="Times New Roman"/>
              </w:rPr>
            </w:pPr>
            <w:r w:rsidRPr="0047488E">
              <w:rPr>
                <w:rFonts w:ascii="Times New Roman" w:hAnsi="Times New Roman" w:cs="Times New Roman"/>
              </w:rPr>
              <w:t>4.2%</w:t>
            </w:r>
          </w:p>
        </w:tc>
        <w:tc>
          <w:tcPr>
            <w:tcW w:w="1106" w:type="dxa"/>
            <w:noWrap/>
            <w:vAlign w:val="bottom"/>
            <w:hideMark/>
          </w:tcPr>
          <w:p w:rsidR="009F60B1" w:rsidRPr="0047488E" w:rsidP="00CB1C05" w14:paraId="1E6C09FE" w14:textId="77777777">
            <w:pPr>
              <w:pStyle w:val="RTableTextAbt"/>
              <w:rPr>
                <w:rFonts w:ascii="Times New Roman" w:hAnsi="Times New Roman" w:cs="Times New Roman"/>
              </w:rPr>
            </w:pPr>
            <w:r w:rsidRPr="0047488E">
              <w:rPr>
                <w:rFonts w:ascii="Times New Roman" w:hAnsi="Times New Roman" w:cs="Times New Roman"/>
              </w:rPr>
              <w:t>308</w:t>
            </w:r>
          </w:p>
        </w:tc>
      </w:tr>
      <w:tr w14:paraId="4BF566A5" w14:textId="77777777" w:rsidTr="00F45562">
        <w:tblPrEx>
          <w:tblW w:w="9450" w:type="dxa"/>
          <w:tblLook w:val="04A0"/>
        </w:tblPrEx>
        <w:trPr>
          <w:trHeight w:val="300"/>
        </w:trPr>
        <w:tc>
          <w:tcPr>
            <w:tcW w:w="1507" w:type="dxa"/>
            <w:noWrap/>
            <w:hideMark/>
          </w:tcPr>
          <w:p w:rsidR="009F60B1" w:rsidRPr="000565D2" w:rsidP="00CB1C05" w14:paraId="61CB0202" w14:textId="77777777">
            <w:pPr>
              <w:pStyle w:val="LTableTextAbt"/>
              <w:rPr>
                <w:rFonts w:ascii="Times New Roman" w:hAnsi="Times New Roman" w:cs="Times New Roman"/>
                <w:lang w:val="fr-FR"/>
              </w:rPr>
            </w:pPr>
            <w:r w:rsidRPr="000565D2">
              <w:rPr>
                <w:rFonts w:ascii="Times New Roman" w:hAnsi="Times New Roman" w:cs="Times New Roman"/>
                <w:lang w:val="fr-FR"/>
              </w:rPr>
              <w:t>OXY VINYLS LP LA PORTE VCM PLANT</w:t>
            </w:r>
          </w:p>
        </w:tc>
        <w:tc>
          <w:tcPr>
            <w:tcW w:w="1350" w:type="dxa"/>
            <w:noWrap/>
            <w:hideMark/>
          </w:tcPr>
          <w:p w:rsidR="009F60B1" w:rsidRPr="0047488E" w:rsidP="00CB1C05" w14:paraId="4418E5D0" w14:textId="77777777">
            <w:pPr>
              <w:pStyle w:val="LTableTextAbt"/>
              <w:rPr>
                <w:rFonts w:ascii="Times New Roman" w:hAnsi="Times New Roman" w:cs="Times New Roman"/>
              </w:rPr>
            </w:pPr>
            <w:r w:rsidRPr="0047488E">
              <w:rPr>
                <w:rFonts w:ascii="Times New Roman" w:hAnsi="Times New Roman" w:cs="Times New Roman"/>
              </w:rPr>
              <w:t>LA PORTE, TX</w:t>
            </w:r>
          </w:p>
        </w:tc>
        <w:tc>
          <w:tcPr>
            <w:tcW w:w="650" w:type="dxa"/>
            <w:noWrap/>
            <w:vAlign w:val="bottom"/>
            <w:hideMark/>
          </w:tcPr>
          <w:p w:rsidR="009F60B1" w:rsidRPr="0047488E" w:rsidP="00CB1C05" w14:paraId="0A35234C" w14:textId="77777777">
            <w:pPr>
              <w:pStyle w:val="RTableTextAbt"/>
              <w:rPr>
                <w:rFonts w:ascii="Times New Roman" w:hAnsi="Times New Roman" w:cs="Times New Roman"/>
              </w:rPr>
            </w:pPr>
            <w:r w:rsidRPr="0047488E">
              <w:rPr>
                <w:rFonts w:ascii="Times New Roman" w:hAnsi="Times New Roman" w:cs="Times New Roman"/>
              </w:rPr>
              <w:t>89.5%</w:t>
            </w:r>
          </w:p>
        </w:tc>
        <w:tc>
          <w:tcPr>
            <w:tcW w:w="914" w:type="dxa"/>
            <w:noWrap/>
            <w:vAlign w:val="bottom"/>
            <w:hideMark/>
          </w:tcPr>
          <w:p w:rsidR="009F60B1" w:rsidRPr="0047488E" w:rsidP="00CB1C05" w14:paraId="3397E012" w14:textId="77777777">
            <w:pPr>
              <w:pStyle w:val="RTableTextAbt"/>
              <w:rPr>
                <w:rFonts w:ascii="Times New Roman" w:hAnsi="Times New Roman" w:cs="Times New Roman"/>
              </w:rPr>
            </w:pPr>
            <w:r w:rsidRPr="0047488E">
              <w:rPr>
                <w:rFonts w:ascii="Times New Roman" w:hAnsi="Times New Roman" w:cs="Times New Roman"/>
              </w:rPr>
              <w:t>2.3%</w:t>
            </w:r>
          </w:p>
        </w:tc>
        <w:tc>
          <w:tcPr>
            <w:tcW w:w="650" w:type="dxa"/>
            <w:noWrap/>
            <w:vAlign w:val="bottom"/>
            <w:hideMark/>
          </w:tcPr>
          <w:p w:rsidR="009F60B1" w:rsidRPr="0047488E" w:rsidP="00CB1C05" w14:paraId="647BD4A0" w14:textId="77777777">
            <w:pPr>
              <w:pStyle w:val="RTableTextAbt"/>
              <w:rPr>
                <w:rFonts w:ascii="Times New Roman" w:hAnsi="Times New Roman" w:cs="Times New Roman"/>
              </w:rPr>
            </w:pPr>
            <w:r w:rsidRPr="0047488E">
              <w:rPr>
                <w:rFonts w:ascii="Times New Roman" w:hAnsi="Times New Roman" w:cs="Times New Roman"/>
              </w:rPr>
              <w:t>8.1%</w:t>
            </w:r>
          </w:p>
        </w:tc>
        <w:tc>
          <w:tcPr>
            <w:tcW w:w="854" w:type="dxa"/>
            <w:noWrap/>
            <w:vAlign w:val="bottom"/>
            <w:hideMark/>
          </w:tcPr>
          <w:p w:rsidR="009F60B1" w:rsidRPr="0047488E" w:rsidP="00CB1C05" w14:paraId="7D98DFE7" w14:textId="77777777">
            <w:pPr>
              <w:pStyle w:val="RTableTextAbt"/>
              <w:rPr>
                <w:rFonts w:ascii="Times New Roman" w:hAnsi="Times New Roman" w:cs="Times New Roman"/>
              </w:rPr>
            </w:pPr>
            <w:r w:rsidRPr="0047488E">
              <w:rPr>
                <w:rFonts w:ascii="Times New Roman" w:hAnsi="Times New Roman" w:cs="Times New Roman"/>
              </w:rPr>
              <w:t>19.8%</w:t>
            </w:r>
          </w:p>
        </w:tc>
        <w:tc>
          <w:tcPr>
            <w:tcW w:w="863" w:type="dxa"/>
            <w:noWrap/>
            <w:vAlign w:val="bottom"/>
            <w:hideMark/>
          </w:tcPr>
          <w:p w:rsidR="009F60B1" w:rsidRPr="0047488E" w:rsidP="00CB1C05" w14:paraId="6CD2A2B1" w14:textId="77777777">
            <w:pPr>
              <w:pStyle w:val="RTableTextAbt"/>
              <w:rPr>
                <w:rFonts w:ascii="Times New Roman" w:hAnsi="Times New Roman" w:cs="Times New Roman"/>
              </w:rPr>
            </w:pPr>
            <w:r w:rsidRPr="0047488E">
              <w:rPr>
                <w:rFonts w:ascii="Times New Roman" w:hAnsi="Times New Roman" w:cs="Times New Roman"/>
              </w:rPr>
              <w:t>$100,064</w:t>
            </w:r>
          </w:p>
        </w:tc>
        <w:tc>
          <w:tcPr>
            <w:tcW w:w="778" w:type="dxa"/>
            <w:noWrap/>
            <w:vAlign w:val="bottom"/>
            <w:hideMark/>
          </w:tcPr>
          <w:p w:rsidR="009F60B1" w:rsidRPr="0047488E" w:rsidP="00CB1C05" w14:paraId="67B85137" w14:textId="77777777">
            <w:pPr>
              <w:pStyle w:val="RTableTextAbt"/>
              <w:rPr>
                <w:rFonts w:ascii="Times New Roman" w:hAnsi="Times New Roman" w:cs="Times New Roman"/>
              </w:rPr>
            </w:pPr>
            <w:r w:rsidRPr="0047488E">
              <w:rPr>
                <w:rFonts w:ascii="Times New Roman" w:hAnsi="Times New Roman" w:cs="Times New Roman"/>
              </w:rPr>
              <w:t>0.0%</w:t>
            </w:r>
          </w:p>
        </w:tc>
        <w:tc>
          <w:tcPr>
            <w:tcW w:w="778" w:type="dxa"/>
            <w:noWrap/>
            <w:vAlign w:val="bottom"/>
            <w:hideMark/>
          </w:tcPr>
          <w:p w:rsidR="009F60B1" w:rsidRPr="0047488E" w:rsidP="00CB1C05" w14:paraId="2510A0FF" w14:textId="77777777">
            <w:pPr>
              <w:pStyle w:val="RTableTextAbt"/>
              <w:rPr>
                <w:rFonts w:ascii="Times New Roman" w:hAnsi="Times New Roman" w:cs="Times New Roman"/>
              </w:rPr>
            </w:pPr>
            <w:r w:rsidRPr="0047488E">
              <w:rPr>
                <w:rFonts w:ascii="Times New Roman" w:hAnsi="Times New Roman" w:cs="Times New Roman"/>
              </w:rPr>
              <w:t>3.5%</w:t>
            </w:r>
          </w:p>
        </w:tc>
        <w:tc>
          <w:tcPr>
            <w:tcW w:w="1106" w:type="dxa"/>
            <w:noWrap/>
            <w:vAlign w:val="bottom"/>
            <w:hideMark/>
          </w:tcPr>
          <w:p w:rsidR="009F60B1" w:rsidRPr="0047488E" w:rsidP="00CB1C05" w14:paraId="09FD0D57" w14:textId="77777777">
            <w:pPr>
              <w:pStyle w:val="RTableTextAbt"/>
              <w:rPr>
                <w:rFonts w:ascii="Times New Roman" w:hAnsi="Times New Roman" w:cs="Times New Roman"/>
              </w:rPr>
            </w:pPr>
            <w:r w:rsidRPr="0047488E">
              <w:rPr>
                <w:rFonts w:ascii="Times New Roman" w:hAnsi="Times New Roman" w:cs="Times New Roman"/>
              </w:rPr>
              <w:t>86</w:t>
            </w:r>
          </w:p>
        </w:tc>
      </w:tr>
      <w:tr w14:paraId="2EC58DE0" w14:textId="77777777" w:rsidTr="00F45562">
        <w:tblPrEx>
          <w:tblW w:w="9450" w:type="dxa"/>
          <w:tblLook w:val="04A0"/>
        </w:tblPrEx>
        <w:trPr>
          <w:trHeight w:val="300"/>
        </w:trPr>
        <w:tc>
          <w:tcPr>
            <w:tcW w:w="1507" w:type="dxa"/>
            <w:noWrap/>
            <w:hideMark/>
          </w:tcPr>
          <w:p w:rsidR="009F60B1" w:rsidRPr="0047488E" w:rsidP="00CB1C05" w14:paraId="206FAFF2" w14:textId="77777777">
            <w:pPr>
              <w:pStyle w:val="LTableTextAbt"/>
              <w:rPr>
                <w:rFonts w:ascii="Times New Roman" w:hAnsi="Times New Roman" w:cs="Times New Roman"/>
              </w:rPr>
            </w:pPr>
            <w:r w:rsidRPr="0047488E">
              <w:rPr>
                <w:rFonts w:ascii="Times New Roman" w:hAnsi="Times New Roman" w:cs="Times New Roman"/>
              </w:rPr>
              <w:t>INEOS OLIGOMERS CHOCOLATE BAYOU</w:t>
            </w:r>
          </w:p>
        </w:tc>
        <w:tc>
          <w:tcPr>
            <w:tcW w:w="1350" w:type="dxa"/>
            <w:noWrap/>
            <w:hideMark/>
          </w:tcPr>
          <w:p w:rsidR="009F60B1" w:rsidRPr="0047488E" w:rsidP="00CB1C05" w14:paraId="77BD8EE2" w14:textId="77777777">
            <w:pPr>
              <w:pStyle w:val="LTableTextAbt"/>
              <w:rPr>
                <w:rFonts w:ascii="Times New Roman" w:hAnsi="Times New Roman" w:cs="Times New Roman"/>
              </w:rPr>
            </w:pPr>
            <w:r w:rsidRPr="0047488E">
              <w:rPr>
                <w:rFonts w:ascii="Times New Roman" w:hAnsi="Times New Roman" w:cs="Times New Roman"/>
              </w:rPr>
              <w:t>ALVIN, TX</w:t>
            </w:r>
          </w:p>
        </w:tc>
        <w:tc>
          <w:tcPr>
            <w:tcW w:w="650" w:type="dxa"/>
            <w:noWrap/>
            <w:vAlign w:val="bottom"/>
            <w:hideMark/>
          </w:tcPr>
          <w:p w:rsidR="009F60B1" w:rsidRPr="0047488E" w:rsidP="00CB1C05" w14:paraId="3E1F683E" w14:textId="77777777">
            <w:pPr>
              <w:pStyle w:val="RTableTextAbt"/>
              <w:rPr>
                <w:rFonts w:ascii="Times New Roman" w:hAnsi="Times New Roman" w:cs="Times New Roman"/>
              </w:rPr>
            </w:pPr>
            <w:r w:rsidRPr="0047488E">
              <w:rPr>
                <w:rFonts w:ascii="Times New Roman" w:hAnsi="Times New Roman" w:cs="Times New Roman"/>
              </w:rPr>
              <w:t>94.2%</w:t>
            </w:r>
          </w:p>
        </w:tc>
        <w:tc>
          <w:tcPr>
            <w:tcW w:w="914" w:type="dxa"/>
            <w:noWrap/>
            <w:vAlign w:val="bottom"/>
            <w:hideMark/>
          </w:tcPr>
          <w:p w:rsidR="009F60B1" w:rsidRPr="0047488E" w:rsidP="00CB1C05" w14:paraId="55EEDAFA" w14:textId="77777777">
            <w:pPr>
              <w:pStyle w:val="RTableTextAbt"/>
              <w:rPr>
                <w:rFonts w:ascii="Times New Roman" w:hAnsi="Times New Roman" w:cs="Times New Roman"/>
              </w:rPr>
            </w:pPr>
            <w:r w:rsidRPr="0047488E">
              <w:rPr>
                <w:rFonts w:ascii="Times New Roman" w:hAnsi="Times New Roman" w:cs="Times New Roman"/>
              </w:rPr>
              <w:t>2.5%</w:t>
            </w:r>
          </w:p>
        </w:tc>
        <w:tc>
          <w:tcPr>
            <w:tcW w:w="650" w:type="dxa"/>
            <w:noWrap/>
            <w:vAlign w:val="bottom"/>
            <w:hideMark/>
          </w:tcPr>
          <w:p w:rsidR="009F60B1" w:rsidRPr="0047488E" w:rsidP="00CB1C05" w14:paraId="47539B76" w14:textId="77777777">
            <w:pPr>
              <w:pStyle w:val="RTableTextAbt"/>
              <w:rPr>
                <w:rFonts w:ascii="Times New Roman" w:hAnsi="Times New Roman" w:cs="Times New Roman"/>
              </w:rPr>
            </w:pPr>
            <w:r w:rsidRPr="0047488E">
              <w:rPr>
                <w:rFonts w:ascii="Times New Roman" w:hAnsi="Times New Roman" w:cs="Times New Roman"/>
              </w:rPr>
              <w:t>3.3%</w:t>
            </w:r>
          </w:p>
        </w:tc>
        <w:tc>
          <w:tcPr>
            <w:tcW w:w="854" w:type="dxa"/>
            <w:noWrap/>
            <w:vAlign w:val="bottom"/>
            <w:hideMark/>
          </w:tcPr>
          <w:p w:rsidR="009F60B1" w:rsidRPr="0047488E" w:rsidP="00CB1C05" w14:paraId="6D7FD442" w14:textId="77777777">
            <w:pPr>
              <w:pStyle w:val="RTableTextAbt"/>
              <w:rPr>
                <w:rFonts w:ascii="Times New Roman" w:hAnsi="Times New Roman" w:cs="Times New Roman"/>
              </w:rPr>
            </w:pPr>
            <w:r w:rsidRPr="0047488E">
              <w:rPr>
                <w:rFonts w:ascii="Times New Roman" w:hAnsi="Times New Roman" w:cs="Times New Roman"/>
              </w:rPr>
              <w:t>17.5%</w:t>
            </w:r>
          </w:p>
        </w:tc>
        <w:tc>
          <w:tcPr>
            <w:tcW w:w="863" w:type="dxa"/>
            <w:noWrap/>
            <w:vAlign w:val="bottom"/>
            <w:hideMark/>
          </w:tcPr>
          <w:p w:rsidR="009F60B1" w:rsidRPr="0047488E" w:rsidP="00CB1C05" w14:paraId="5BFED260" w14:textId="77777777">
            <w:pPr>
              <w:pStyle w:val="RTableTextAbt"/>
              <w:rPr>
                <w:rFonts w:ascii="Times New Roman" w:hAnsi="Times New Roman" w:cs="Times New Roman"/>
              </w:rPr>
            </w:pPr>
            <w:r w:rsidRPr="0047488E">
              <w:rPr>
                <w:rFonts w:ascii="Times New Roman" w:hAnsi="Times New Roman" w:cs="Times New Roman"/>
              </w:rPr>
              <w:t>$105,553</w:t>
            </w:r>
          </w:p>
        </w:tc>
        <w:tc>
          <w:tcPr>
            <w:tcW w:w="778" w:type="dxa"/>
            <w:noWrap/>
            <w:vAlign w:val="bottom"/>
            <w:hideMark/>
          </w:tcPr>
          <w:p w:rsidR="009F60B1" w:rsidRPr="0047488E" w:rsidP="00CB1C05" w14:paraId="59D98404" w14:textId="77777777">
            <w:pPr>
              <w:pStyle w:val="RTableTextAbt"/>
              <w:rPr>
                <w:rFonts w:ascii="Times New Roman" w:hAnsi="Times New Roman" w:cs="Times New Roman"/>
              </w:rPr>
            </w:pPr>
            <w:r w:rsidRPr="0047488E">
              <w:rPr>
                <w:rFonts w:ascii="Times New Roman" w:hAnsi="Times New Roman" w:cs="Times New Roman"/>
              </w:rPr>
              <w:t>0.0%</w:t>
            </w:r>
          </w:p>
        </w:tc>
        <w:tc>
          <w:tcPr>
            <w:tcW w:w="778" w:type="dxa"/>
            <w:noWrap/>
            <w:vAlign w:val="bottom"/>
            <w:hideMark/>
          </w:tcPr>
          <w:p w:rsidR="009F60B1" w:rsidRPr="0047488E" w:rsidP="00CB1C05" w14:paraId="08AA70D0" w14:textId="77777777">
            <w:pPr>
              <w:pStyle w:val="RTableTextAbt"/>
              <w:rPr>
                <w:rFonts w:ascii="Times New Roman" w:hAnsi="Times New Roman" w:cs="Times New Roman"/>
              </w:rPr>
            </w:pPr>
            <w:r w:rsidRPr="0047488E">
              <w:rPr>
                <w:rFonts w:ascii="Times New Roman" w:hAnsi="Times New Roman" w:cs="Times New Roman"/>
              </w:rPr>
              <w:t>2.5%</w:t>
            </w:r>
          </w:p>
        </w:tc>
        <w:tc>
          <w:tcPr>
            <w:tcW w:w="1106" w:type="dxa"/>
            <w:noWrap/>
            <w:vAlign w:val="bottom"/>
            <w:hideMark/>
          </w:tcPr>
          <w:p w:rsidR="009F60B1" w:rsidRPr="0047488E" w:rsidP="00CB1C05" w14:paraId="0DB6897F" w14:textId="77777777">
            <w:pPr>
              <w:pStyle w:val="RTableTextAbt"/>
              <w:rPr>
                <w:rFonts w:ascii="Times New Roman" w:hAnsi="Times New Roman" w:cs="Times New Roman"/>
              </w:rPr>
            </w:pPr>
            <w:r w:rsidRPr="0047488E">
              <w:rPr>
                <w:rFonts w:ascii="Times New Roman" w:hAnsi="Times New Roman" w:cs="Times New Roman"/>
              </w:rPr>
              <w:t>120</w:t>
            </w:r>
          </w:p>
        </w:tc>
      </w:tr>
      <w:tr w14:paraId="3C03C8C7" w14:textId="77777777" w:rsidTr="00F45562">
        <w:tblPrEx>
          <w:tblW w:w="9450" w:type="dxa"/>
          <w:tblLook w:val="04A0"/>
        </w:tblPrEx>
        <w:trPr>
          <w:trHeight w:val="300"/>
        </w:trPr>
        <w:tc>
          <w:tcPr>
            <w:tcW w:w="1507" w:type="dxa"/>
            <w:noWrap/>
            <w:hideMark/>
          </w:tcPr>
          <w:p w:rsidR="009F60B1" w:rsidRPr="0047488E" w:rsidP="00CB1C05" w14:paraId="6BE0A1D0" w14:textId="77777777">
            <w:pPr>
              <w:pStyle w:val="LTableTextAbt"/>
              <w:rPr>
                <w:rFonts w:ascii="Times New Roman" w:hAnsi="Times New Roman" w:cs="Times New Roman"/>
              </w:rPr>
            </w:pPr>
            <w:r w:rsidRPr="0047488E">
              <w:rPr>
                <w:rFonts w:ascii="Times New Roman" w:hAnsi="Times New Roman" w:cs="Times New Roman"/>
              </w:rPr>
              <w:t>FORMOSA PLASTICS CORP LOUISIANA</w:t>
            </w:r>
          </w:p>
        </w:tc>
        <w:tc>
          <w:tcPr>
            <w:tcW w:w="1350" w:type="dxa"/>
            <w:noWrap/>
            <w:hideMark/>
          </w:tcPr>
          <w:p w:rsidR="009F60B1" w:rsidRPr="0047488E" w:rsidP="00CB1C05" w14:paraId="23ACA7CB" w14:textId="77777777">
            <w:pPr>
              <w:pStyle w:val="LTableTextAbt"/>
              <w:rPr>
                <w:rFonts w:ascii="Times New Roman" w:hAnsi="Times New Roman" w:cs="Times New Roman"/>
              </w:rPr>
            </w:pPr>
            <w:r w:rsidRPr="0047488E">
              <w:rPr>
                <w:rFonts w:ascii="Times New Roman" w:hAnsi="Times New Roman" w:cs="Times New Roman"/>
              </w:rPr>
              <w:t>BATON ROUGE, LA</w:t>
            </w:r>
          </w:p>
        </w:tc>
        <w:tc>
          <w:tcPr>
            <w:tcW w:w="650" w:type="dxa"/>
            <w:noWrap/>
            <w:vAlign w:val="bottom"/>
            <w:hideMark/>
          </w:tcPr>
          <w:p w:rsidR="009F60B1" w:rsidRPr="0047488E" w:rsidP="00CB1C05" w14:paraId="31ADDAB5" w14:textId="77777777">
            <w:pPr>
              <w:pStyle w:val="RTableTextAbt"/>
              <w:rPr>
                <w:rFonts w:ascii="Times New Roman" w:hAnsi="Times New Roman" w:cs="Times New Roman"/>
              </w:rPr>
            </w:pPr>
            <w:r w:rsidRPr="0047488E">
              <w:rPr>
                <w:rFonts w:ascii="Times New Roman" w:hAnsi="Times New Roman" w:cs="Times New Roman"/>
              </w:rPr>
              <w:t>50.0%</w:t>
            </w:r>
          </w:p>
        </w:tc>
        <w:tc>
          <w:tcPr>
            <w:tcW w:w="914" w:type="dxa"/>
            <w:noWrap/>
            <w:vAlign w:val="bottom"/>
            <w:hideMark/>
          </w:tcPr>
          <w:p w:rsidR="009F60B1" w:rsidRPr="0047488E" w:rsidP="00CB1C05" w14:paraId="75AC21ED" w14:textId="77777777">
            <w:pPr>
              <w:pStyle w:val="RTableTextAbt"/>
              <w:rPr>
                <w:rFonts w:ascii="Times New Roman" w:hAnsi="Times New Roman" w:cs="Times New Roman"/>
              </w:rPr>
            </w:pPr>
            <w:r w:rsidRPr="0047488E">
              <w:rPr>
                <w:rFonts w:ascii="Times New Roman" w:hAnsi="Times New Roman" w:cs="Times New Roman"/>
              </w:rPr>
              <w:t>50.0%</w:t>
            </w:r>
          </w:p>
        </w:tc>
        <w:tc>
          <w:tcPr>
            <w:tcW w:w="650" w:type="dxa"/>
            <w:noWrap/>
            <w:vAlign w:val="bottom"/>
            <w:hideMark/>
          </w:tcPr>
          <w:p w:rsidR="009F60B1" w:rsidRPr="0047488E" w:rsidP="00CB1C05" w14:paraId="679E6892" w14:textId="77777777">
            <w:pPr>
              <w:pStyle w:val="RTableTextAbt"/>
              <w:rPr>
                <w:rFonts w:ascii="Times New Roman" w:hAnsi="Times New Roman" w:cs="Times New Roman"/>
              </w:rPr>
            </w:pPr>
            <w:r w:rsidRPr="0047488E">
              <w:rPr>
                <w:rFonts w:ascii="Times New Roman" w:hAnsi="Times New Roman" w:cs="Times New Roman"/>
              </w:rPr>
              <w:t>0.0%</w:t>
            </w:r>
          </w:p>
        </w:tc>
        <w:tc>
          <w:tcPr>
            <w:tcW w:w="854" w:type="dxa"/>
            <w:noWrap/>
            <w:vAlign w:val="bottom"/>
            <w:hideMark/>
          </w:tcPr>
          <w:p w:rsidR="009F60B1" w:rsidRPr="0047488E" w:rsidP="00CB1C05" w14:paraId="431EA366" w14:textId="77777777">
            <w:pPr>
              <w:pStyle w:val="RTableTextAbt"/>
              <w:rPr>
                <w:rFonts w:ascii="Times New Roman" w:hAnsi="Times New Roman" w:cs="Times New Roman"/>
              </w:rPr>
            </w:pPr>
            <w:r w:rsidRPr="0047488E">
              <w:rPr>
                <w:rFonts w:ascii="Times New Roman" w:hAnsi="Times New Roman" w:cs="Times New Roman"/>
              </w:rPr>
              <w:t>0.0%</w:t>
            </w:r>
          </w:p>
        </w:tc>
        <w:tc>
          <w:tcPr>
            <w:tcW w:w="863" w:type="dxa"/>
            <w:noWrap/>
            <w:vAlign w:val="bottom"/>
            <w:hideMark/>
          </w:tcPr>
          <w:p w:rsidR="009F60B1" w:rsidRPr="0047488E" w:rsidP="00CB1C05" w14:paraId="096F4B49" w14:textId="77777777">
            <w:pPr>
              <w:pStyle w:val="RTableTextAbt"/>
              <w:rPr>
                <w:rFonts w:ascii="Times New Roman" w:hAnsi="Times New Roman" w:cs="Times New Roman"/>
              </w:rPr>
            </w:pPr>
            <w:r w:rsidRPr="0047488E">
              <w:rPr>
                <w:rFonts w:ascii="Times New Roman" w:hAnsi="Times New Roman" w:cs="Times New Roman"/>
              </w:rPr>
              <w:t>$84,349</w:t>
            </w:r>
          </w:p>
        </w:tc>
        <w:tc>
          <w:tcPr>
            <w:tcW w:w="778" w:type="dxa"/>
            <w:noWrap/>
            <w:vAlign w:val="bottom"/>
            <w:hideMark/>
          </w:tcPr>
          <w:p w:rsidR="009F60B1" w:rsidRPr="0047488E" w:rsidP="00CB1C05" w14:paraId="0DA7F116" w14:textId="77777777">
            <w:pPr>
              <w:pStyle w:val="RTableTextAbt"/>
              <w:rPr>
                <w:rFonts w:ascii="Times New Roman" w:hAnsi="Times New Roman" w:cs="Times New Roman"/>
              </w:rPr>
            </w:pPr>
            <w:r w:rsidRPr="0047488E">
              <w:rPr>
                <w:rFonts w:ascii="Times New Roman" w:hAnsi="Times New Roman" w:cs="Times New Roman"/>
              </w:rPr>
              <w:t>0.0%</w:t>
            </w:r>
          </w:p>
        </w:tc>
        <w:tc>
          <w:tcPr>
            <w:tcW w:w="778" w:type="dxa"/>
            <w:noWrap/>
            <w:vAlign w:val="bottom"/>
            <w:hideMark/>
          </w:tcPr>
          <w:p w:rsidR="009F60B1" w:rsidRPr="0047488E" w:rsidP="00CB1C05" w14:paraId="7ED889FE" w14:textId="77777777">
            <w:pPr>
              <w:pStyle w:val="RTableTextAbt"/>
              <w:rPr>
                <w:rFonts w:ascii="Times New Roman" w:hAnsi="Times New Roman" w:cs="Times New Roman"/>
              </w:rPr>
            </w:pPr>
            <w:r w:rsidRPr="0047488E">
              <w:rPr>
                <w:rFonts w:ascii="Times New Roman" w:hAnsi="Times New Roman" w:cs="Times New Roman"/>
              </w:rPr>
              <w:t>25.0%</w:t>
            </w:r>
          </w:p>
        </w:tc>
        <w:tc>
          <w:tcPr>
            <w:tcW w:w="1106" w:type="dxa"/>
            <w:noWrap/>
            <w:vAlign w:val="bottom"/>
            <w:hideMark/>
          </w:tcPr>
          <w:p w:rsidR="009F60B1" w:rsidRPr="0047488E" w:rsidP="00CB1C05" w14:paraId="5432CD88" w14:textId="77777777">
            <w:pPr>
              <w:pStyle w:val="RTableTextAbt"/>
              <w:rPr>
                <w:rFonts w:ascii="Times New Roman" w:hAnsi="Times New Roman" w:cs="Times New Roman"/>
              </w:rPr>
            </w:pPr>
            <w:r w:rsidRPr="0047488E">
              <w:rPr>
                <w:rFonts w:ascii="Times New Roman" w:hAnsi="Times New Roman" w:cs="Times New Roman"/>
              </w:rPr>
              <w:t>4</w:t>
            </w:r>
          </w:p>
        </w:tc>
      </w:tr>
      <w:tr w14:paraId="68985922" w14:textId="77777777" w:rsidTr="00F45562">
        <w:tblPrEx>
          <w:tblW w:w="9450" w:type="dxa"/>
          <w:tblLook w:val="04A0"/>
        </w:tblPrEx>
        <w:trPr>
          <w:trHeight w:val="300"/>
        </w:trPr>
        <w:tc>
          <w:tcPr>
            <w:tcW w:w="1507" w:type="dxa"/>
            <w:noWrap/>
            <w:hideMark/>
          </w:tcPr>
          <w:p w:rsidR="009F60B1" w:rsidRPr="0047488E" w:rsidP="00CB1C05" w14:paraId="783A431F" w14:textId="77777777">
            <w:pPr>
              <w:pStyle w:val="LTableTextAbt"/>
              <w:rPr>
                <w:rFonts w:ascii="Times New Roman" w:hAnsi="Times New Roman" w:cs="Times New Roman"/>
              </w:rPr>
            </w:pPr>
            <w:r w:rsidRPr="0047488E">
              <w:rPr>
                <w:rFonts w:ascii="Times New Roman" w:hAnsi="Times New Roman" w:cs="Times New Roman"/>
              </w:rPr>
              <w:t>OLIN BLUE CUBE FREEPORT TX</w:t>
            </w:r>
          </w:p>
        </w:tc>
        <w:tc>
          <w:tcPr>
            <w:tcW w:w="1350" w:type="dxa"/>
            <w:noWrap/>
            <w:hideMark/>
          </w:tcPr>
          <w:p w:rsidR="009F60B1" w:rsidRPr="0047488E" w:rsidP="00CB1C05" w14:paraId="6E2DEB61" w14:textId="77777777">
            <w:pPr>
              <w:pStyle w:val="LTableTextAbt"/>
              <w:rPr>
                <w:rFonts w:ascii="Times New Roman" w:hAnsi="Times New Roman" w:cs="Times New Roman"/>
              </w:rPr>
            </w:pPr>
            <w:r w:rsidRPr="0047488E">
              <w:rPr>
                <w:rFonts w:ascii="Times New Roman" w:hAnsi="Times New Roman" w:cs="Times New Roman"/>
              </w:rPr>
              <w:t>FREEPORT, TX</w:t>
            </w:r>
          </w:p>
        </w:tc>
        <w:tc>
          <w:tcPr>
            <w:tcW w:w="650" w:type="dxa"/>
            <w:noWrap/>
            <w:vAlign w:val="bottom"/>
            <w:hideMark/>
          </w:tcPr>
          <w:p w:rsidR="009F60B1" w:rsidRPr="0047488E" w:rsidP="00CB1C05" w14:paraId="72ABD076" w14:textId="77777777">
            <w:pPr>
              <w:pStyle w:val="RTableTextAbt"/>
              <w:rPr>
                <w:rFonts w:ascii="Times New Roman" w:hAnsi="Times New Roman" w:cs="Times New Roman"/>
              </w:rPr>
            </w:pPr>
            <w:r w:rsidRPr="0047488E">
              <w:rPr>
                <w:rFonts w:ascii="Times New Roman" w:hAnsi="Times New Roman" w:cs="Times New Roman"/>
              </w:rPr>
              <w:t>91.6%</w:t>
            </w:r>
          </w:p>
        </w:tc>
        <w:tc>
          <w:tcPr>
            <w:tcW w:w="914" w:type="dxa"/>
            <w:noWrap/>
            <w:vAlign w:val="bottom"/>
            <w:hideMark/>
          </w:tcPr>
          <w:p w:rsidR="009F60B1" w:rsidRPr="0047488E" w:rsidP="00CB1C05" w14:paraId="4469322F" w14:textId="77777777">
            <w:pPr>
              <w:pStyle w:val="RTableTextAbt"/>
              <w:rPr>
                <w:rFonts w:ascii="Times New Roman" w:hAnsi="Times New Roman" w:cs="Times New Roman"/>
              </w:rPr>
            </w:pPr>
            <w:r w:rsidRPr="0047488E">
              <w:rPr>
                <w:rFonts w:ascii="Times New Roman" w:hAnsi="Times New Roman" w:cs="Times New Roman"/>
              </w:rPr>
              <w:t>4.9%</w:t>
            </w:r>
          </w:p>
        </w:tc>
        <w:tc>
          <w:tcPr>
            <w:tcW w:w="650" w:type="dxa"/>
            <w:noWrap/>
            <w:vAlign w:val="bottom"/>
            <w:hideMark/>
          </w:tcPr>
          <w:p w:rsidR="009F60B1" w:rsidRPr="0047488E" w:rsidP="00CB1C05" w14:paraId="12B6FD88" w14:textId="77777777">
            <w:pPr>
              <w:pStyle w:val="RTableTextAbt"/>
              <w:rPr>
                <w:rFonts w:ascii="Times New Roman" w:hAnsi="Times New Roman" w:cs="Times New Roman"/>
              </w:rPr>
            </w:pPr>
            <w:r w:rsidRPr="0047488E">
              <w:rPr>
                <w:rFonts w:ascii="Times New Roman" w:hAnsi="Times New Roman" w:cs="Times New Roman"/>
              </w:rPr>
              <w:t>3.6%</w:t>
            </w:r>
          </w:p>
        </w:tc>
        <w:tc>
          <w:tcPr>
            <w:tcW w:w="854" w:type="dxa"/>
            <w:noWrap/>
            <w:vAlign w:val="bottom"/>
            <w:hideMark/>
          </w:tcPr>
          <w:p w:rsidR="009F60B1" w:rsidRPr="0047488E" w:rsidP="00CB1C05" w14:paraId="112916B0" w14:textId="77777777">
            <w:pPr>
              <w:pStyle w:val="RTableTextAbt"/>
              <w:rPr>
                <w:rFonts w:ascii="Times New Roman" w:hAnsi="Times New Roman" w:cs="Times New Roman"/>
              </w:rPr>
            </w:pPr>
            <w:r w:rsidRPr="0047488E">
              <w:rPr>
                <w:rFonts w:ascii="Times New Roman" w:hAnsi="Times New Roman" w:cs="Times New Roman"/>
              </w:rPr>
              <w:t>14.9%</w:t>
            </w:r>
          </w:p>
        </w:tc>
        <w:tc>
          <w:tcPr>
            <w:tcW w:w="863" w:type="dxa"/>
            <w:noWrap/>
            <w:vAlign w:val="bottom"/>
            <w:hideMark/>
          </w:tcPr>
          <w:p w:rsidR="009F60B1" w:rsidRPr="0047488E" w:rsidP="00CB1C05" w14:paraId="70580DF7" w14:textId="77777777">
            <w:pPr>
              <w:pStyle w:val="RTableTextAbt"/>
              <w:rPr>
                <w:rFonts w:ascii="Times New Roman" w:hAnsi="Times New Roman" w:cs="Times New Roman"/>
              </w:rPr>
            </w:pPr>
            <w:r w:rsidRPr="0047488E">
              <w:rPr>
                <w:rFonts w:ascii="Times New Roman" w:hAnsi="Times New Roman" w:cs="Times New Roman"/>
              </w:rPr>
              <w:t>$103,227</w:t>
            </w:r>
          </w:p>
        </w:tc>
        <w:tc>
          <w:tcPr>
            <w:tcW w:w="778" w:type="dxa"/>
            <w:noWrap/>
            <w:vAlign w:val="bottom"/>
            <w:hideMark/>
          </w:tcPr>
          <w:p w:rsidR="009F60B1" w:rsidRPr="0047488E" w:rsidP="00CB1C05" w14:paraId="7D1CA720" w14:textId="77777777">
            <w:pPr>
              <w:pStyle w:val="RTableTextAbt"/>
              <w:rPr>
                <w:rFonts w:ascii="Times New Roman" w:hAnsi="Times New Roman" w:cs="Times New Roman"/>
              </w:rPr>
            </w:pPr>
            <w:r w:rsidRPr="0047488E">
              <w:rPr>
                <w:rFonts w:ascii="Times New Roman" w:hAnsi="Times New Roman" w:cs="Times New Roman"/>
              </w:rPr>
              <w:t>1.6%</w:t>
            </w:r>
          </w:p>
        </w:tc>
        <w:tc>
          <w:tcPr>
            <w:tcW w:w="778" w:type="dxa"/>
            <w:noWrap/>
            <w:vAlign w:val="bottom"/>
            <w:hideMark/>
          </w:tcPr>
          <w:p w:rsidR="009F60B1" w:rsidRPr="0047488E" w:rsidP="00CB1C05" w14:paraId="4F447421" w14:textId="77777777">
            <w:pPr>
              <w:pStyle w:val="RTableTextAbt"/>
              <w:rPr>
                <w:rFonts w:ascii="Times New Roman" w:hAnsi="Times New Roman" w:cs="Times New Roman"/>
              </w:rPr>
            </w:pPr>
            <w:r w:rsidRPr="0047488E">
              <w:rPr>
                <w:rFonts w:ascii="Times New Roman" w:hAnsi="Times New Roman" w:cs="Times New Roman"/>
              </w:rPr>
              <w:t>4.2%</w:t>
            </w:r>
          </w:p>
        </w:tc>
        <w:tc>
          <w:tcPr>
            <w:tcW w:w="1106" w:type="dxa"/>
            <w:noWrap/>
            <w:vAlign w:val="bottom"/>
            <w:hideMark/>
          </w:tcPr>
          <w:p w:rsidR="009F60B1" w:rsidRPr="0047488E" w:rsidP="00CB1C05" w14:paraId="1027F96C" w14:textId="77777777">
            <w:pPr>
              <w:pStyle w:val="RTableTextAbt"/>
              <w:rPr>
                <w:rFonts w:ascii="Times New Roman" w:hAnsi="Times New Roman" w:cs="Times New Roman"/>
              </w:rPr>
            </w:pPr>
            <w:r w:rsidRPr="0047488E">
              <w:rPr>
                <w:rFonts w:ascii="Times New Roman" w:hAnsi="Times New Roman" w:cs="Times New Roman"/>
              </w:rPr>
              <w:t>308</w:t>
            </w:r>
          </w:p>
        </w:tc>
      </w:tr>
      <w:tr w14:paraId="41ADEC24" w14:textId="77777777" w:rsidTr="00F45562">
        <w:tblPrEx>
          <w:tblW w:w="9450" w:type="dxa"/>
          <w:tblLook w:val="04A0"/>
        </w:tblPrEx>
        <w:trPr>
          <w:trHeight w:val="300"/>
        </w:trPr>
        <w:tc>
          <w:tcPr>
            <w:tcW w:w="1507" w:type="dxa"/>
            <w:noWrap/>
            <w:hideMark/>
          </w:tcPr>
          <w:p w:rsidR="009F60B1" w:rsidRPr="0047488E" w:rsidP="00CB1C05" w14:paraId="37A05055" w14:textId="77777777">
            <w:pPr>
              <w:pStyle w:val="LTableTextAbt"/>
              <w:rPr>
                <w:rFonts w:ascii="Times New Roman" w:hAnsi="Times New Roman" w:cs="Times New Roman"/>
              </w:rPr>
            </w:pPr>
            <w:r w:rsidRPr="0047488E">
              <w:rPr>
                <w:rFonts w:ascii="Times New Roman" w:hAnsi="Times New Roman" w:cs="Times New Roman"/>
              </w:rPr>
              <w:t>BLUE CUBE OPERATIONS LLC - PLAQUEMINE SITE</w:t>
            </w:r>
          </w:p>
        </w:tc>
        <w:tc>
          <w:tcPr>
            <w:tcW w:w="1350" w:type="dxa"/>
            <w:noWrap/>
            <w:hideMark/>
          </w:tcPr>
          <w:p w:rsidR="009F60B1" w:rsidRPr="0047488E" w:rsidP="00CB1C05" w14:paraId="1C36A4B3" w14:textId="77777777">
            <w:pPr>
              <w:pStyle w:val="LTableTextAbt"/>
              <w:rPr>
                <w:rFonts w:ascii="Times New Roman" w:hAnsi="Times New Roman" w:cs="Times New Roman"/>
              </w:rPr>
            </w:pPr>
            <w:r w:rsidRPr="0047488E">
              <w:rPr>
                <w:rFonts w:ascii="Times New Roman" w:hAnsi="Times New Roman" w:cs="Times New Roman"/>
              </w:rPr>
              <w:t>PLAQUEMINE, LA</w:t>
            </w:r>
          </w:p>
        </w:tc>
        <w:tc>
          <w:tcPr>
            <w:tcW w:w="650" w:type="dxa"/>
            <w:noWrap/>
            <w:vAlign w:val="bottom"/>
            <w:hideMark/>
          </w:tcPr>
          <w:p w:rsidR="009F60B1" w:rsidRPr="0047488E" w:rsidP="00CB1C05" w14:paraId="77591601" w14:textId="77777777">
            <w:pPr>
              <w:pStyle w:val="RTableTextAbt"/>
              <w:rPr>
                <w:rFonts w:ascii="Times New Roman" w:hAnsi="Times New Roman" w:cs="Times New Roman"/>
              </w:rPr>
            </w:pPr>
            <w:r w:rsidRPr="0047488E">
              <w:rPr>
                <w:rFonts w:ascii="Times New Roman" w:hAnsi="Times New Roman" w:cs="Times New Roman"/>
              </w:rPr>
              <w:t>82.4%</w:t>
            </w:r>
          </w:p>
        </w:tc>
        <w:tc>
          <w:tcPr>
            <w:tcW w:w="914" w:type="dxa"/>
            <w:noWrap/>
            <w:vAlign w:val="bottom"/>
            <w:hideMark/>
          </w:tcPr>
          <w:p w:rsidR="009F60B1" w:rsidRPr="0047488E" w:rsidP="00CB1C05" w14:paraId="2FAE204C" w14:textId="77777777">
            <w:pPr>
              <w:pStyle w:val="RTableTextAbt"/>
              <w:rPr>
                <w:rFonts w:ascii="Times New Roman" w:hAnsi="Times New Roman" w:cs="Times New Roman"/>
              </w:rPr>
            </w:pPr>
            <w:r w:rsidRPr="0047488E">
              <w:rPr>
                <w:rFonts w:ascii="Times New Roman" w:hAnsi="Times New Roman" w:cs="Times New Roman"/>
              </w:rPr>
              <w:t>16.7%</w:t>
            </w:r>
          </w:p>
        </w:tc>
        <w:tc>
          <w:tcPr>
            <w:tcW w:w="650" w:type="dxa"/>
            <w:noWrap/>
            <w:vAlign w:val="bottom"/>
            <w:hideMark/>
          </w:tcPr>
          <w:p w:rsidR="009F60B1" w:rsidRPr="0047488E" w:rsidP="00CB1C05" w14:paraId="4619C7DE" w14:textId="77777777">
            <w:pPr>
              <w:pStyle w:val="RTableTextAbt"/>
              <w:rPr>
                <w:rFonts w:ascii="Times New Roman" w:hAnsi="Times New Roman" w:cs="Times New Roman"/>
              </w:rPr>
            </w:pPr>
            <w:r w:rsidRPr="0047488E">
              <w:rPr>
                <w:rFonts w:ascii="Times New Roman" w:hAnsi="Times New Roman" w:cs="Times New Roman"/>
              </w:rPr>
              <w:t>0.9%</w:t>
            </w:r>
          </w:p>
        </w:tc>
        <w:tc>
          <w:tcPr>
            <w:tcW w:w="854" w:type="dxa"/>
            <w:noWrap/>
            <w:vAlign w:val="bottom"/>
            <w:hideMark/>
          </w:tcPr>
          <w:p w:rsidR="009F60B1" w:rsidRPr="0047488E" w:rsidP="00CB1C05" w14:paraId="66157BB1" w14:textId="77777777">
            <w:pPr>
              <w:pStyle w:val="RTableTextAbt"/>
              <w:rPr>
                <w:rFonts w:ascii="Times New Roman" w:hAnsi="Times New Roman" w:cs="Times New Roman"/>
              </w:rPr>
            </w:pPr>
            <w:r w:rsidRPr="0047488E">
              <w:rPr>
                <w:rFonts w:ascii="Times New Roman" w:hAnsi="Times New Roman" w:cs="Times New Roman"/>
              </w:rPr>
              <w:t>0.0%</w:t>
            </w:r>
          </w:p>
        </w:tc>
        <w:tc>
          <w:tcPr>
            <w:tcW w:w="863" w:type="dxa"/>
            <w:noWrap/>
            <w:vAlign w:val="bottom"/>
            <w:hideMark/>
          </w:tcPr>
          <w:p w:rsidR="009F60B1" w:rsidRPr="0047488E" w:rsidP="00CB1C05" w14:paraId="613732A7" w14:textId="77777777">
            <w:pPr>
              <w:pStyle w:val="RTableTextAbt"/>
              <w:rPr>
                <w:rFonts w:ascii="Times New Roman" w:hAnsi="Times New Roman" w:cs="Times New Roman"/>
              </w:rPr>
            </w:pPr>
            <w:r w:rsidRPr="0047488E">
              <w:rPr>
                <w:rFonts w:ascii="Times New Roman" w:hAnsi="Times New Roman" w:cs="Times New Roman"/>
              </w:rPr>
              <w:t>$89,849</w:t>
            </w:r>
          </w:p>
        </w:tc>
        <w:tc>
          <w:tcPr>
            <w:tcW w:w="778" w:type="dxa"/>
            <w:noWrap/>
            <w:vAlign w:val="bottom"/>
            <w:hideMark/>
          </w:tcPr>
          <w:p w:rsidR="009F60B1" w:rsidRPr="0047488E" w:rsidP="00CB1C05" w14:paraId="1D9F2C74" w14:textId="77777777">
            <w:pPr>
              <w:pStyle w:val="RTableTextAbt"/>
              <w:rPr>
                <w:rFonts w:ascii="Times New Roman" w:hAnsi="Times New Roman" w:cs="Times New Roman"/>
              </w:rPr>
            </w:pPr>
            <w:r w:rsidRPr="0047488E">
              <w:rPr>
                <w:rFonts w:ascii="Times New Roman" w:hAnsi="Times New Roman" w:cs="Times New Roman"/>
              </w:rPr>
              <w:t>1.9%</w:t>
            </w:r>
          </w:p>
        </w:tc>
        <w:tc>
          <w:tcPr>
            <w:tcW w:w="778" w:type="dxa"/>
            <w:noWrap/>
            <w:vAlign w:val="bottom"/>
            <w:hideMark/>
          </w:tcPr>
          <w:p w:rsidR="009F60B1" w:rsidRPr="0047488E" w:rsidP="00CB1C05" w14:paraId="7E79144F" w14:textId="77777777">
            <w:pPr>
              <w:pStyle w:val="RTableTextAbt"/>
              <w:rPr>
                <w:rFonts w:ascii="Times New Roman" w:hAnsi="Times New Roman" w:cs="Times New Roman"/>
              </w:rPr>
            </w:pPr>
            <w:r w:rsidRPr="0047488E">
              <w:rPr>
                <w:rFonts w:ascii="Times New Roman" w:hAnsi="Times New Roman" w:cs="Times New Roman"/>
              </w:rPr>
              <w:t>5.6%</w:t>
            </w:r>
          </w:p>
        </w:tc>
        <w:tc>
          <w:tcPr>
            <w:tcW w:w="1106" w:type="dxa"/>
            <w:noWrap/>
            <w:vAlign w:val="bottom"/>
            <w:hideMark/>
          </w:tcPr>
          <w:p w:rsidR="009F60B1" w:rsidRPr="0047488E" w:rsidP="00CB1C05" w14:paraId="060D276B" w14:textId="77777777">
            <w:pPr>
              <w:pStyle w:val="RTableTextAbt"/>
              <w:rPr>
                <w:rFonts w:ascii="Times New Roman" w:hAnsi="Times New Roman" w:cs="Times New Roman"/>
              </w:rPr>
            </w:pPr>
            <w:r w:rsidRPr="0047488E">
              <w:rPr>
                <w:rFonts w:ascii="Times New Roman" w:hAnsi="Times New Roman" w:cs="Times New Roman"/>
              </w:rPr>
              <w:t>108</w:t>
            </w:r>
          </w:p>
        </w:tc>
      </w:tr>
      <w:tr w14:paraId="1099A286" w14:textId="77777777" w:rsidTr="00F45562">
        <w:tblPrEx>
          <w:tblW w:w="9450" w:type="dxa"/>
          <w:tblLook w:val="04A0"/>
        </w:tblPrEx>
        <w:trPr>
          <w:trHeight w:val="300"/>
        </w:trPr>
        <w:tc>
          <w:tcPr>
            <w:tcW w:w="1507" w:type="dxa"/>
            <w:noWrap/>
            <w:hideMark/>
          </w:tcPr>
          <w:p w:rsidR="009F60B1" w:rsidRPr="0047488E" w:rsidP="00CB1C05" w14:paraId="48490ABA" w14:textId="77777777">
            <w:pPr>
              <w:pStyle w:val="LTableTextAbt"/>
              <w:rPr>
                <w:rFonts w:ascii="Times New Roman" w:hAnsi="Times New Roman" w:cs="Times New Roman"/>
              </w:rPr>
            </w:pPr>
            <w:r w:rsidRPr="0047488E">
              <w:rPr>
                <w:rFonts w:ascii="Times New Roman" w:hAnsi="Times New Roman" w:cs="Times New Roman"/>
              </w:rPr>
              <w:t>EAGLE US 2 LLC</w:t>
            </w:r>
          </w:p>
        </w:tc>
        <w:tc>
          <w:tcPr>
            <w:tcW w:w="1350" w:type="dxa"/>
            <w:noWrap/>
            <w:hideMark/>
          </w:tcPr>
          <w:p w:rsidR="009F60B1" w:rsidRPr="0047488E" w:rsidP="00CB1C05" w14:paraId="352D5FC2" w14:textId="77777777">
            <w:pPr>
              <w:pStyle w:val="LTableTextAbt"/>
              <w:rPr>
                <w:rFonts w:ascii="Times New Roman" w:hAnsi="Times New Roman" w:cs="Times New Roman"/>
              </w:rPr>
            </w:pPr>
            <w:r w:rsidRPr="0047488E">
              <w:rPr>
                <w:rFonts w:ascii="Times New Roman" w:hAnsi="Times New Roman" w:cs="Times New Roman"/>
              </w:rPr>
              <w:t>WESTLAKE, LA</w:t>
            </w:r>
          </w:p>
        </w:tc>
        <w:tc>
          <w:tcPr>
            <w:tcW w:w="650" w:type="dxa"/>
            <w:noWrap/>
            <w:vAlign w:val="bottom"/>
            <w:hideMark/>
          </w:tcPr>
          <w:p w:rsidR="009F60B1" w:rsidRPr="0047488E" w:rsidP="00CB1C05" w14:paraId="28BF5551" w14:textId="77777777">
            <w:pPr>
              <w:pStyle w:val="RTableTextAbt"/>
              <w:rPr>
                <w:rFonts w:ascii="Times New Roman" w:hAnsi="Times New Roman" w:cs="Times New Roman"/>
              </w:rPr>
            </w:pPr>
            <w:r w:rsidRPr="0047488E">
              <w:rPr>
                <w:rFonts w:ascii="Times New Roman" w:hAnsi="Times New Roman" w:cs="Times New Roman"/>
              </w:rPr>
              <w:t>92.3%</w:t>
            </w:r>
          </w:p>
        </w:tc>
        <w:tc>
          <w:tcPr>
            <w:tcW w:w="914" w:type="dxa"/>
            <w:noWrap/>
            <w:vAlign w:val="bottom"/>
            <w:hideMark/>
          </w:tcPr>
          <w:p w:rsidR="009F60B1" w:rsidRPr="0047488E" w:rsidP="00CB1C05" w14:paraId="4F38D4F9" w14:textId="77777777">
            <w:pPr>
              <w:pStyle w:val="RTableTextAbt"/>
              <w:rPr>
                <w:rFonts w:ascii="Times New Roman" w:hAnsi="Times New Roman" w:cs="Times New Roman"/>
              </w:rPr>
            </w:pPr>
            <w:r w:rsidRPr="0047488E">
              <w:rPr>
                <w:rFonts w:ascii="Times New Roman" w:hAnsi="Times New Roman" w:cs="Times New Roman"/>
              </w:rPr>
              <w:t>6.2%</w:t>
            </w:r>
          </w:p>
        </w:tc>
        <w:tc>
          <w:tcPr>
            <w:tcW w:w="650" w:type="dxa"/>
            <w:noWrap/>
            <w:vAlign w:val="bottom"/>
            <w:hideMark/>
          </w:tcPr>
          <w:p w:rsidR="009F60B1" w:rsidRPr="0047488E" w:rsidP="00CB1C05" w14:paraId="524F3869" w14:textId="77777777">
            <w:pPr>
              <w:pStyle w:val="RTableTextAbt"/>
              <w:rPr>
                <w:rFonts w:ascii="Times New Roman" w:hAnsi="Times New Roman" w:cs="Times New Roman"/>
              </w:rPr>
            </w:pPr>
            <w:r w:rsidRPr="0047488E">
              <w:rPr>
                <w:rFonts w:ascii="Times New Roman" w:hAnsi="Times New Roman" w:cs="Times New Roman"/>
              </w:rPr>
              <w:t>1.5%</w:t>
            </w:r>
          </w:p>
        </w:tc>
        <w:tc>
          <w:tcPr>
            <w:tcW w:w="854" w:type="dxa"/>
            <w:noWrap/>
            <w:vAlign w:val="bottom"/>
            <w:hideMark/>
          </w:tcPr>
          <w:p w:rsidR="009F60B1" w:rsidRPr="0047488E" w:rsidP="00CB1C05" w14:paraId="4433F9D3" w14:textId="77777777">
            <w:pPr>
              <w:pStyle w:val="RTableTextAbt"/>
              <w:rPr>
                <w:rFonts w:ascii="Times New Roman" w:hAnsi="Times New Roman" w:cs="Times New Roman"/>
              </w:rPr>
            </w:pPr>
            <w:r w:rsidRPr="0047488E">
              <w:rPr>
                <w:rFonts w:ascii="Times New Roman" w:hAnsi="Times New Roman" w:cs="Times New Roman"/>
              </w:rPr>
              <w:t>2.3%</w:t>
            </w:r>
          </w:p>
        </w:tc>
        <w:tc>
          <w:tcPr>
            <w:tcW w:w="863" w:type="dxa"/>
            <w:noWrap/>
            <w:vAlign w:val="bottom"/>
            <w:hideMark/>
          </w:tcPr>
          <w:p w:rsidR="009F60B1" w:rsidRPr="0047488E" w:rsidP="00CB1C05" w14:paraId="1903D9CA" w14:textId="77777777">
            <w:pPr>
              <w:pStyle w:val="RTableTextAbt"/>
              <w:rPr>
                <w:rFonts w:ascii="Times New Roman" w:hAnsi="Times New Roman" w:cs="Times New Roman"/>
              </w:rPr>
            </w:pPr>
            <w:r w:rsidRPr="0047488E">
              <w:rPr>
                <w:rFonts w:ascii="Times New Roman" w:hAnsi="Times New Roman" w:cs="Times New Roman"/>
              </w:rPr>
              <w:t>$99,694</w:t>
            </w:r>
          </w:p>
        </w:tc>
        <w:tc>
          <w:tcPr>
            <w:tcW w:w="778" w:type="dxa"/>
            <w:noWrap/>
            <w:vAlign w:val="bottom"/>
            <w:hideMark/>
          </w:tcPr>
          <w:p w:rsidR="009F60B1" w:rsidRPr="0047488E" w:rsidP="00CB1C05" w14:paraId="43C6CE75" w14:textId="77777777">
            <w:pPr>
              <w:pStyle w:val="RTableTextAbt"/>
              <w:rPr>
                <w:rFonts w:ascii="Times New Roman" w:hAnsi="Times New Roman" w:cs="Times New Roman"/>
              </w:rPr>
            </w:pPr>
            <w:r w:rsidRPr="0047488E">
              <w:rPr>
                <w:rFonts w:ascii="Times New Roman" w:hAnsi="Times New Roman" w:cs="Times New Roman"/>
              </w:rPr>
              <w:t>1.5%</w:t>
            </w:r>
          </w:p>
        </w:tc>
        <w:tc>
          <w:tcPr>
            <w:tcW w:w="778" w:type="dxa"/>
            <w:noWrap/>
            <w:vAlign w:val="bottom"/>
            <w:hideMark/>
          </w:tcPr>
          <w:p w:rsidR="009F60B1" w:rsidRPr="0047488E" w:rsidP="00CB1C05" w14:paraId="3CEB418F" w14:textId="77777777">
            <w:pPr>
              <w:pStyle w:val="RTableTextAbt"/>
              <w:rPr>
                <w:rFonts w:ascii="Times New Roman" w:hAnsi="Times New Roman" w:cs="Times New Roman"/>
              </w:rPr>
            </w:pPr>
            <w:r w:rsidRPr="0047488E">
              <w:rPr>
                <w:rFonts w:ascii="Times New Roman" w:hAnsi="Times New Roman" w:cs="Times New Roman"/>
              </w:rPr>
              <w:t>3.8%</w:t>
            </w:r>
          </w:p>
        </w:tc>
        <w:tc>
          <w:tcPr>
            <w:tcW w:w="1106" w:type="dxa"/>
            <w:noWrap/>
            <w:vAlign w:val="bottom"/>
            <w:hideMark/>
          </w:tcPr>
          <w:p w:rsidR="009F60B1" w:rsidRPr="0047488E" w:rsidP="00CB1C05" w14:paraId="283EE9BC" w14:textId="77777777">
            <w:pPr>
              <w:pStyle w:val="RTableTextAbt"/>
              <w:rPr>
                <w:rFonts w:ascii="Times New Roman" w:hAnsi="Times New Roman" w:cs="Times New Roman"/>
              </w:rPr>
            </w:pPr>
            <w:r w:rsidRPr="0047488E">
              <w:rPr>
                <w:rFonts w:ascii="Times New Roman" w:hAnsi="Times New Roman" w:cs="Times New Roman"/>
              </w:rPr>
              <w:t>130</w:t>
            </w:r>
          </w:p>
        </w:tc>
      </w:tr>
      <w:tr w14:paraId="141AC91E" w14:textId="77777777" w:rsidTr="00F45562">
        <w:tblPrEx>
          <w:tblW w:w="9450" w:type="dxa"/>
          <w:tblLook w:val="04A0"/>
        </w:tblPrEx>
        <w:trPr>
          <w:trHeight w:val="300"/>
        </w:trPr>
        <w:tc>
          <w:tcPr>
            <w:tcW w:w="1507" w:type="dxa"/>
            <w:noWrap/>
            <w:hideMark/>
          </w:tcPr>
          <w:p w:rsidR="009F60B1" w:rsidRPr="0047488E" w:rsidP="00CB1C05" w14:paraId="70FC9E42" w14:textId="77777777">
            <w:pPr>
              <w:pStyle w:val="LTableTextAbt"/>
              <w:rPr>
                <w:rFonts w:ascii="Times New Roman" w:hAnsi="Times New Roman" w:cs="Times New Roman"/>
              </w:rPr>
            </w:pPr>
            <w:r w:rsidRPr="0047488E">
              <w:rPr>
                <w:rFonts w:ascii="Times New Roman" w:hAnsi="Times New Roman" w:cs="Times New Roman"/>
              </w:rPr>
              <w:t>FORMOSA PLASTICS CORP TEXAS</w:t>
            </w:r>
          </w:p>
        </w:tc>
        <w:tc>
          <w:tcPr>
            <w:tcW w:w="1350" w:type="dxa"/>
            <w:noWrap/>
            <w:hideMark/>
          </w:tcPr>
          <w:p w:rsidR="009F60B1" w:rsidRPr="0047488E" w:rsidP="00CB1C05" w14:paraId="265030EE" w14:textId="77777777">
            <w:pPr>
              <w:pStyle w:val="LTableTextAbt"/>
              <w:rPr>
                <w:rFonts w:ascii="Times New Roman" w:hAnsi="Times New Roman" w:cs="Times New Roman"/>
              </w:rPr>
            </w:pPr>
            <w:r w:rsidRPr="0047488E">
              <w:rPr>
                <w:rFonts w:ascii="Times New Roman" w:hAnsi="Times New Roman" w:cs="Times New Roman"/>
              </w:rPr>
              <w:t>POINT COMFORT, TX</w:t>
            </w:r>
          </w:p>
        </w:tc>
        <w:tc>
          <w:tcPr>
            <w:tcW w:w="650" w:type="dxa"/>
            <w:noWrap/>
            <w:vAlign w:val="bottom"/>
            <w:hideMark/>
          </w:tcPr>
          <w:p w:rsidR="009F60B1" w:rsidRPr="0047488E" w:rsidP="00CB1C05" w14:paraId="6D71E41D" w14:textId="77777777">
            <w:pPr>
              <w:pStyle w:val="RTableTextAbt"/>
              <w:rPr>
                <w:rFonts w:ascii="Times New Roman" w:hAnsi="Times New Roman" w:cs="Times New Roman"/>
              </w:rPr>
            </w:pPr>
            <w:r w:rsidRPr="0047488E">
              <w:rPr>
                <w:rFonts w:ascii="Times New Roman" w:hAnsi="Times New Roman" w:cs="Times New Roman"/>
              </w:rPr>
              <w:t>78.3%</w:t>
            </w:r>
          </w:p>
        </w:tc>
        <w:tc>
          <w:tcPr>
            <w:tcW w:w="914" w:type="dxa"/>
            <w:noWrap/>
            <w:vAlign w:val="bottom"/>
            <w:hideMark/>
          </w:tcPr>
          <w:p w:rsidR="009F60B1" w:rsidRPr="0047488E" w:rsidP="00CB1C05" w14:paraId="45491B94" w14:textId="77777777">
            <w:pPr>
              <w:pStyle w:val="RTableTextAbt"/>
              <w:rPr>
                <w:rFonts w:ascii="Times New Roman" w:hAnsi="Times New Roman" w:cs="Times New Roman"/>
              </w:rPr>
            </w:pPr>
            <w:r w:rsidRPr="0047488E">
              <w:rPr>
                <w:rFonts w:ascii="Times New Roman" w:hAnsi="Times New Roman" w:cs="Times New Roman"/>
              </w:rPr>
              <w:t>4.8%</w:t>
            </w:r>
          </w:p>
        </w:tc>
        <w:tc>
          <w:tcPr>
            <w:tcW w:w="650" w:type="dxa"/>
            <w:noWrap/>
            <w:vAlign w:val="bottom"/>
            <w:hideMark/>
          </w:tcPr>
          <w:p w:rsidR="009F60B1" w:rsidRPr="0047488E" w:rsidP="00CB1C05" w14:paraId="20B3DE1A" w14:textId="77777777">
            <w:pPr>
              <w:pStyle w:val="RTableTextAbt"/>
              <w:rPr>
                <w:rFonts w:ascii="Times New Roman" w:hAnsi="Times New Roman" w:cs="Times New Roman"/>
              </w:rPr>
            </w:pPr>
            <w:r w:rsidRPr="0047488E">
              <w:rPr>
                <w:rFonts w:ascii="Times New Roman" w:hAnsi="Times New Roman" w:cs="Times New Roman"/>
              </w:rPr>
              <w:t>16.9%</w:t>
            </w:r>
          </w:p>
        </w:tc>
        <w:tc>
          <w:tcPr>
            <w:tcW w:w="854" w:type="dxa"/>
            <w:noWrap/>
            <w:vAlign w:val="bottom"/>
            <w:hideMark/>
          </w:tcPr>
          <w:p w:rsidR="009F60B1" w:rsidRPr="0047488E" w:rsidP="00CB1C05" w14:paraId="2F5C3D0D" w14:textId="77777777">
            <w:pPr>
              <w:pStyle w:val="RTableTextAbt"/>
              <w:rPr>
                <w:rFonts w:ascii="Times New Roman" w:hAnsi="Times New Roman" w:cs="Times New Roman"/>
              </w:rPr>
            </w:pPr>
            <w:r w:rsidRPr="0047488E">
              <w:rPr>
                <w:rFonts w:ascii="Times New Roman" w:hAnsi="Times New Roman" w:cs="Times New Roman"/>
              </w:rPr>
              <w:t>43.4%</w:t>
            </w:r>
          </w:p>
        </w:tc>
        <w:tc>
          <w:tcPr>
            <w:tcW w:w="863" w:type="dxa"/>
            <w:noWrap/>
            <w:vAlign w:val="bottom"/>
            <w:hideMark/>
          </w:tcPr>
          <w:p w:rsidR="009F60B1" w:rsidRPr="0047488E" w:rsidP="00CB1C05" w14:paraId="009ED8A5" w14:textId="77777777">
            <w:pPr>
              <w:pStyle w:val="RTableTextAbt"/>
              <w:rPr>
                <w:rFonts w:ascii="Times New Roman" w:hAnsi="Times New Roman" w:cs="Times New Roman"/>
              </w:rPr>
            </w:pPr>
            <w:r w:rsidRPr="0047488E">
              <w:rPr>
                <w:rFonts w:ascii="Times New Roman" w:hAnsi="Times New Roman" w:cs="Times New Roman"/>
              </w:rPr>
              <w:t>$66,699</w:t>
            </w:r>
          </w:p>
        </w:tc>
        <w:tc>
          <w:tcPr>
            <w:tcW w:w="778" w:type="dxa"/>
            <w:noWrap/>
            <w:vAlign w:val="bottom"/>
            <w:hideMark/>
          </w:tcPr>
          <w:p w:rsidR="009F60B1" w:rsidRPr="0047488E" w:rsidP="00CB1C05" w14:paraId="68E9D8E7" w14:textId="77777777">
            <w:pPr>
              <w:pStyle w:val="RTableTextAbt"/>
              <w:rPr>
                <w:rFonts w:ascii="Times New Roman" w:hAnsi="Times New Roman" w:cs="Times New Roman"/>
              </w:rPr>
            </w:pPr>
            <w:r w:rsidRPr="0047488E">
              <w:rPr>
                <w:rFonts w:ascii="Times New Roman" w:hAnsi="Times New Roman" w:cs="Times New Roman"/>
              </w:rPr>
              <w:t>3.6%</w:t>
            </w:r>
          </w:p>
        </w:tc>
        <w:tc>
          <w:tcPr>
            <w:tcW w:w="778" w:type="dxa"/>
            <w:noWrap/>
            <w:vAlign w:val="bottom"/>
            <w:hideMark/>
          </w:tcPr>
          <w:p w:rsidR="009F60B1" w:rsidRPr="0047488E" w:rsidP="00CB1C05" w14:paraId="6E330124" w14:textId="77777777">
            <w:pPr>
              <w:pStyle w:val="RTableTextAbt"/>
              <w:rPr>
                <w:rFonts w:ascii="Times New Roman" w:hAnsi="Times New Roman" w:cs="Times New Roman"/>
              </w:rPr>
            </w:pPr>
            <w:r w:rsidRPr="0047488E">
              <w:rPr>
                <w:rFonts w:ascii="Times New Roman" w:hAnsi="Times New Roman" w:cs="Times New Roman"/>
              </w:rPr>
              <w:t>8.4%</w:t>
            </w:r>
          </w:p>
        </w:tc>
        <w:tc>
          <w:tcPr>
            <w:tcW w:w="1106" w:type="dxa"/>
            <w:noWrap/>
            <w:vAlign w:val="bottom"/>
            <w:hideMark/>
          </w:tcPr>
          <w:p w:rsidR="009F60B1" w:rsidRPr="0047488E" w:rsidP="00CB1C05" w14:paraId="35BFA49C" w14:textId="77777777">
            <w:pPr>
              <w:pStyle w:val="RTableTextAbt"/>
              <w:rPr>
                <w:rFonts w:ascii="Times New Roman" w:hAnsi="Times New Roman" w:cs="Times New Roman"/>
              </w:rPr>
            </w:pPr>
            <w:r w:rsidRPr="0047488E">
              <w:rPr>
                <w:rFonts w:ascii="Times New Roman" w:hAnsi="Times New Roman" w:cs="Times New Roman"/>
              </w:rPr>
              <w:t>83</w:t>
            </w:r>
          </w:p>
        </w:tc>
      </w:tr>
      <w:tr w14:paraId="6C787E03" w14:textId="77777777" w:rsidTr="00F45562">
        <w:tblPrEx>
          <w:tblW w:w="9450" w:type="dxa"/>
          <w:tblLook w:val="04A0"/>
        </w:tblPrEx>
        <w:trPr>
          <w:trHeight w:val="300"/>
        </w:trPr>
        <w:tc>
          <w:tcPr>
            <w:tcW w:w="1507" w:type="dxa"/>
            <w:noWrap/>
            <w:hideMark/>
          </w:tcPr>
          <w:p w:rsidR="009F60B1" w:rsidRPr="0047488E" w:rsidP="00CB1C05" w14:paraId="62A25292" w14:textId="77777777">
            <w:pPr>
              <w:pStyle w:val="LTableTextAbt"/>
              <w:rPr>
                <w:rFonts w:ascii="Times New Roman" w:hAnsi="Times New Roman" w:cs="Times New Roman"/>
              </w:rPr>
            </w:pPr>
            <w:r w:rsidRPr="0047488E">
              <w:rPr>
                <w:rFonts w:ascii="Times New Roman" w:hAnsi="Times New Roman" w:cs="Times New Roman"/>
              </w:rPr>
              <w:t>OCCIDENTAL CHEMICAL HOLDING CORP - GEISMAR PLANT</w:t>
            </w:r>
          </w:p>
        </w:tc>
        <w:tc>
          <w:tcPr>
            <w:tcW w:w="1350" w:type="dxa"/>
            <w:noWrap/>
            <w:hideMark/>
          </w:tcPr>
          <w:p w:rsidR="009F60B1" w:rsidRPr="0047488E" w:rsidP="00CB1C05" w14:paraId="0846A09B" w14:textId="77777777">
            <w:pPr>
              <w:pStyle w:val="LTableTextAbt"/>
              <w:rPr>
                <w:rFonts w:ascii="Times New Roman" w:hAnsi="Times New Roman" w:cs="Times New Roman"/>
              </w:rPr>
            </w:pPr>
            <w:r w:rsidRPr="0047488E">
              <w:rPr>
                <w:rFonts w:ascii="Times New Roman" w:hAnsi="Times New Roman" w:cs="Times New Roman"/>
              </w:rPr>
              <w:t>GEISMAR, LA</w:t>
            </w:r>
          </w:p>
        </w:tc>
        <w:tc>
          <w:tcPr>
            <w:tcW w:w="650" w:type="dxa"/>
            <w:noWrap/>
            <w:vAlign w:val="bottom"/>
            <w:hideMark/>
          </w:tcPr>
          <w:p w:rsidR="009F60B1" w:rsidRPr="0047488E" w:rsidP="00CB1C05" w14:paraId="188C0D90" w14:textId="77777777">
            <w:pPr>
              <w:pStyle w:val="RTableTextAbt"/>
              <w:rPr>
                <w:rFonts w:ascii="Times New Roman" w:hAnsi="Times New Roman" w:cs="Times New Roman"/>
              </w:rPr>
            </w:pPr>
            <w:r w:rsidRPr="0047488E">
              <w:rPr>
                <w:rFonts w:ascii="Times New Roman" w:hAnsi="Times New Roman" w:cs="Times New Roman"/>
              </w:rPr>
              <w:t>88.4%</w:t>
            </w:r>
          </w:p>
        </w:tc>
        <w:tc>
          <w:tcPr>
            <w:tcW w:w="914" w:type="dxa"/>
            <w:noWrap/>
            <w:vAlign w:val="bottom"/>
            <w:hideMark/>
          </w:tcPr>
          <w:p w:rsidR="009F60B1" w:rsidRPr="0047488E" w:rsidP="00CB1C05" w14:paraId="4FF10A14" w14:textId="77777777">
            <w:pPr>
              <w:pStyle w:val="RTableTextAbt"/>
              <w:rPr>
                <w:rFonts w:ascii="Times New Roman" w:hAnsi="Times New Roman" w:cs="Times New Roman"/>
              </w:rPr>
            </w:pPr>
            <w:r w:rsidRPr="0047488E">
              <w:rPr>
                <w:rFonts w:ascii="Times New Roman" w:hAnsi="Times New Roman" w:cs="Times New Roman"/>
              </w:rPr>
              <w:t>10.7%</w:t>
            </w:r>
          </w:p>
        </w:tc>
        <w:tc>
          <w:tcPr>
            <w:tcW w:w="650" w:type="dxa"/>
            <w:noWrap/>
            <w:vAlign w:val="bottom"/>
            <w:hideMark/>
          </w:tcPr>
          <w:p w:rsidR="009F60B1" w:rsidRPr="0047488E" w:rsidP="00CB1C05" w14:paraId="6D1C8704" w14:textId="77777777">
            <w:pPr>
              <w:pStyle w:val="RTableTextAbt"/>
              <w:rPr>
                <w:rFonts w:ascii="Times New Roman" w:hAnsi="Times New Roman" w:cs="Times New Roman"/>
              </w:rPr>
            </w:pPr>
            <w:r w:rsidRPr="0047488E">
              <w:rPr>
                <w:rFonts w:ascii="Times New Roman" w:hAnsi="Times New Roman" w:cs="Times New Roman"/>
              </w:rPr>
              <w:t>0.9%</w:t>
            </w:r>
          </w:p>
        </w:tc>
        <w:tc>
          <w:tcPr>
            <w:tcW w:w="854" w:type="dxa"/>
            <w:noWrap/>
            <w:vAlign w:val="bottom"/>
            <w:hideMark/>
          </w:tcPr>
          <w:p w:rsidR="009F60B1" w:rsidRPr="0047488E" w:rsidP="00CB1C05" w14:paraId="7A7497EA" w14:textId="77777777">
            <w:pPr>
              <w:pStyle w:val="RTableTextAbt"/>
              <w:rPr>
                <w:rFonts w:ascii="Times New Roman" w:hAnsi="Times New Roman" w:cs="Times New Roman"/>
              </w:rPr>
            </w:pPr>
            <w:r w:rsidRPr="0047488E">
              <w:rPr>
                <w:rFonts w:ascii="Times New Roman" w:hAnsi="Times New Roman" w:cs="Times New Roman"/>
              </w:rPr>
              <w:t>4.5%</w:t>
            </w:r>
          </w:p>
        </w:tc>
        <w:tc>
          <w:tcPr>
            <w:tcW w:w="863" w:type="dxa"/>
            <w:noWrap/>
            <w:vAlign w:val="bottom"/>
            <w:hideMark/>
          </w:tcPr>
          <w:p w:rsidR="009F60B1" w:rsidRPr="0047488E" w:rsidP="00CB1C05" w14:paraId="65F4E8C3" w14:textId="77777777">
            <w:pPr>
              <w:pStyle w:val="RTableTextAbt"/>
              <w:rPr>
                <w:rFonts w:ascii="Times New Roman" w:hAnsi="Times New Roman" w:cs="Times New Roman"/>
              </w:rPr>
            </w:pPr>
            <w:r w:rsidRPr="0047488E">
              <w:rPr>
                <w:rFonts w:ascii="Times New Roman" w:hAnsi="Times New Roman" w:cs="Times New Roman"/>
              </w:rPr>
              <w:t>$101,137</w:t>
            </w:r>
          </w:p>
        </w:tc>
        <w:tc>
          <w:tcPr>
            <w:tcW w:w="778" w:type="dxa"/>
            <w:noWrap/>
            <w:vAlign w:val="bottom"/>
            <w:hideMark/>
          </w:tcPr>
          <w:p w:rsidR="009F60B1" w:rsidRPr="0047488E" w:rsidP="00CB1C05" w14:paraId="7F926B4F" w14:textId="77777777">
            <w:pPr>
              <w:pStyle w:val="RTableTextAbt"/>
              <w:rPr>
                <w:rFonts w:ascii="Times New Roman" w:hAnsi="Times New Roman" w:cs="Times New Roman"/>
              </w:rPr>
            </w:pPr>
            <w:r w:rsidRPr="0047488E">
              <w:rPr>
                <w:rFonts w:ascii="Times New Roman" w:hAnsi="Times New Roman" w:cs="Times New Roman"/>
              </w:rPr>
              <w:t>1.8%</w:t>
            </w:r>
          </w:p>
        </w:tc>
        <w:tc>
          <w:tcPr>
            <w:tcW w:w="778" w:type="dxa"/>
            <w:noWrap/>
            <w:vAlign w:val="bottom"/>
            <w:hideMark/>
          </w:tcPr>
          <w:p w:rsidR="009F60B1" w:rsidRPr="0047488E" w:rsidP="00CB1C05" w14:paraId="2F2BBA2C" w14:textId="77777777">
            <w:pPr>
              <w:pStyle w:val="RTableTextAbt"/>
              <w:rPr>
                <w:rFonts w:ascii="Times New Roman" w:hAnsi="Times New Roman" w:cs="Times New Roman"/>
              </w:rPr>
            </w:pPr>
            <w:r w:rsidRPr="0047488E">
              <w:rPr>
                <w:rFonts w:ascii="Times New Roman" w:hAnsi="Times New Roman" w:cs="Times New Roman"/>
              </w:rPr>
              <w:t>1.8%</w:t>
            </w:r>
          </w:p>
        </w:tc>
        <w:tc>
          <w:tcPr>
            <w:tcW w:w="1106" w:type="dxa"/>
            <w:noWrap/>
            <w:vAlign w:val="bottom"/>
            <w:hideMark/>
          </w:tcPr>
          <w:p w:rsidR="009F60B1" w:rsidRPr="0047488E" w:rsidP="00CB1C05" w14:paraId="3B920938" w14:textId="77777777">
            <w:pPr>
              <w:pStyle w:val="RTableTextAbt"/>
              <w:rPr>
                <w:rFonts w:ascii="Times New Roman" w:hAnsi="Times New Roman" w:cs="Times New Roman"/>
              </w:rPr>
            </w:pPr>
            <w:r w:rsidRPr="0047488E">
              <w:rPr>
                <w:rFonts w:ascii="Times New Roman" w:hAnsi="Times New Roman" w:cs="Times New Roman"/>
              </w:rPr>
              <w:t>112</w:t>
            </w:r>
          </w:p>
        </w:tc>
      </w:tr>
    </w:tbl>
    <w:p w:rsidR="009F60B1" w:rsidP="00CB1C05" w14:paraId="65871CAB" w14:textId="77777777">
      <w:pPr>
        <w:rPr>
          <w:b/>
          <w:bCs/>
        </w:rPr>
      </w:pPr>
    </w:p>
    <w:p w:rsidR="009F60B1" w:rsidP="00CB1C05" w14:paraId="0B63B566" w14:textId="77777777">
      <w:pPr>
        <w:pStyle w:val="Heading3"/>
      </w:pPr>
      <w:r>
        <w:t>Degreasing</w:t>
      </w:r>
    </w:p>
    <w:p w:rsidR="009F60B1" w:rsidRPr="00DD2C8D" w:rsidP="00CB1C05" w14:paraId="0B32C567" w14:textId="77777777">
      <w:pPr>
        <w:pStyle w:val="BodyText"/>
      </w:pPr>
      <w:r>
        <w:fldChar w:fldCharType="begin" w:fldLock="1"/>
      </w:r>
      <w:r>
        <w:instrText xml:space="preserve"> REF _Ref118378999 \h </w:instrText>
      </w:r>
      <w:r>
        <w:fldChar w:fldCharType="separate"/>
      </w:r>
      <w:r w:rsidRPr="00575FE0" w:rsidR="0092222B">
        <w:t xml:space="preserve">Table </w:t>
      </w:r>
      <w:r w:rsidR="0092222B">
        <w:rPr>
          <w:noProof/>
        </w:rPr>
        <w:t>10</w:t>
      </w:r>
      <w:r w:rsidR="0092222B">
        <w:noBreakHyphen/>
      </w:r>
      <w:r w:rsidR="0092222B">
        <w:rPr>
          <w:noProof/>
        </w:rPr>
        <w:t>29</w:t>
      </w:r>
      <w:r>
        <w:fldChar w:fldCharType="end"/>
      </w:r>
      <w:r>
        <w:t xml:space="preserve"> </w:t>
      </w:r>
      <w:r w:rsidRPr="00E64528">
        <w:t xml:space="preserve">presents average information on communities surrounding the </w:t>
      </w:r>
      <w:r>
        <w:t xml:space="preserve">15 facilities using perchloroethylene as a degreaser </w:t>
      </w:r>
      <w:r w:rsidRPr="00E64528">
        <w:t>likely to be affected by the regulation compared to both the overall national average and the national average for rural areas.</w:t>
      </w:r>
      <w:r>
        <w:t xml:space="preserve"> </w:t>
      </w:r>
      <w:r w:rsidRPr="00E64528">
        <w:t>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rsidR="00215AE1">
        <w:t>,</w:t>
      </w:r>
      <w:r>
        <w:t xml:space="preserve"> and 5</w:t>
      </w:r>
      <w:r w:rsidRPr="00E64528">
        <w:t xml:space="preserve"> miles of each facility. The table presents rural in addition to overall national statistics for comparison because </w:t>
      </w:r>
      <w:r>
        <w:t xml:space="preserve">6 </w:t>
      </w:r>
      <w:r w:rsidRPr="00E64528">
        <w:t>of the</w:t>
      </w:r>
      <w:r>
        <w:t xml:space="preserve"> 15</w:t>
      </w:r>
      <w:r w:rsidRPr="00E64528">
        <w:t xml:space="preserve"> facilities are in rural communities. For the purposes of this analysis, EPA considers a facility to be in a rural community if 50 percent or more of the population estimated to live within 3 miles of the facility is not located in an urban block group.</w:t>
      </w:r>
    </w:p>
    <w:p w:rsidR="009F60B1" w:rsidP="00CB1C05" w14:paraId="35CBAE80" w14:textId="77777777">
      <w:pPr>
        <w:rPr>
          <w:b/>
          <w:bCs/>
        </w:rPr>
      </w:pPr>
    </w:p>
    <w:tbl>
      <w:tblPr>
        <w:tblStyle w:val="TableGrid"/>
        <w:tblW w:w="0" w:type="auto"/>
        <w:tblLook w:val="04A0"/>
      </w:tblPr>
      <w:tblGrid>
        <w:gridCol w:w="2070"/>
        <w:gridCol w:w="885"/>
        <w:gridCol w:w="820"/>
        <w:gridCol w:w="1972"/>
        <w:gridCol w:w="1972"/>
        <w:gridCol w:w="1631"/>
      </w:tblGrid>
      <w:tr w14:paraId="23A2148D"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960814" w:rsidP="00CB1C05" w14:paraId="61F2332C" w14:textId="77777777">
            <w:pPr>
              <w:pStyle w:val="TableTitleA"/>
            </w:pPr>
            <w:bookmarkStart w:id="1584" w:name="_Ref118378999"/>
            <w:bookmarkStart w:id="1585" w:name="_Toc121142749"/>
            <w:bookmarkStart w:id="1586" w:name="_Toc165379775"/>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29</w:t>
            </w:r>
            <w:r w:rsidR="00BC4B5D">
              <w:rPr>
                <w:noProof/>
              </w:rPr>
              <w:fldChar w:fldCharType="end"/>
            </w:r>
            <w:bookmarkEnd w:id="1584"/>
            <w:r w:rsidRPr="00575FE0">
              <w:t xml:space="preserve">: </w:t>
            </w:r>
            <w:r>
              <w:t>Demographics of communities within 1-, 3-, and 5-mile radii of Perchloroethylene using Degreasing Facilities across all conditions of use, population weighted average</w:t>
            </w:r>
            <w:bookmarkEnd w:id="1585"/>
            <w:bookmarkEnd w:id="1586"/>
          </w:p>
        </w:tc>
      </w:tr>
      <w:tr w14:paraId="732AA143"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960814" w:rsidP="00CB1C05" w14:paraId="1BFB187A" w14:textId="77777777">
            <w:pPr>
              <w:pStyle w:val="TableSubtitle"/>
            </w:pPr>
            <w:r w:rsidRPr="00960814">
              <w:t>Demographic</w:t>
            </w:r>
          </w:p>
        </w:tc>
        <w:tc>
          <w:tcPr>
            <w:tcW w:w="885" w:type="dxa"/>
            <w:tcBorders>
              <w:top w:val="single" w:sz="4" w:space="0" w:color="auto"/>
            </w:tcBorders>
            <w:shd w:val="clear" w:color="auto" w:fill="48A9C5"/>
            <w:noWrap/>
            <w:hideMark/>
          </w:tcPr>
          <w:p w:rsidR="007B71E3" w:rsidRPr="00960814" w:rsidP="00CB1C05" w14:paraId="0AE6BD17" w14:textId="77777777">
            <w:pPr>
              <w:pStyle w:val="TableSubtitle"/>
            </w:pPr>
            <w:r w:rsidRPr="00960814">
              <w:t>National</w:t>
            </w:r>
          </w:p>
        </w:tc>
        <w:tc>
          <w:tcPr>
            <w:tcW w:w="820" w:type="dxa"/>
            <w:tcBorders>
              <w:top w:val="single" w:sz="4" w:space="0" w:color="auto"/>
            </w:tcBorders>
            <w:shd w:val="clear" w:color="auto" w:fill="48A9C5"/>
            <w:noWrap/>
            <w:hideMark/>
          </w:tcPr>
          <w:p w:rsidR="007B71E3" w:rsidRPr="00960814" w:rsidP="00CB1C05" w14:paraId="50F0DABE" w14:textId="77777777">
            <w:pPr>
              <w:pStyle w:val="TableSubtitle"/>
            </w:pPr>
            <w:r w:rsidRPr="00960814">
              <w:t>Rural</w:t>
            </w:r>
          </w:p>
        </w:tc>
        <w:tc>
          <w:tcPr>
            <w:tcW w:w="1972" w:type="dxa"/>
            <w:tcBorders>
              <w:top w:val="single" w:sz="4" w:space="0" w:color="auto"/>
            </w:tcBorders>
            <w:shd w:val="clear" w:color="auto" w:fill="48A9C5"/>
            <w:noWrap/>
            <w:hideMark/>
          </w:tcPr>
          <w:p w:rsidR="007B71E3" w:rsidRPr="00960814" w:rsidP="00CB1C05" w14:paraId="43049E7D"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960814" w:rsidP="00CB1C05" w14:paraId="2340F7BB"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960814" w:rsidP="00CB1C05" w14:paraId="0E6C7E01" w14:textId="77777777">
            <w:pPr>
              <w:pStyle w:val="TableSubtitle"/>
            </w:pPr>
            <w:r w:rsidRPr="00A25C50">
              <w:t>5</w:t>
            </w:r>
            <w:r>
              <w:t>-</w:t>
            </w:r>
            <w:r w:rsidRPr="00A25C50">
              <w:t>Mile Average</w:t>
            </w:r>
          </w:p>
        </w:tc>
      </w:tr>
      <w:tr w14:paraId="17192562" w14:textId="77777777" w:rsidTr="00964FBD">
        <w:tblPrEx>
          <w:tblW w:w="0" w:type="auto"/>
          <w:tblLook w:val="04A0"/>
        </w:tblPrEx>
        <w:trPr>
          <w:trHeight w:val="300"/>
        </w:trPr>
        <w:tc>
          <w:tcPr>
            <w:tcW w:w="2070" w:type="dxa"/>
            <w:noWrap/>
            <w:hideMark/>
          </w:tcPr>
          <w:p w:rsidR="009F60B1" w:rsidRPr="005C36DC" w:rsidP="00CB1C05" w14:paraId="45796A52" w14:textId="77777777">
            <w:pPr>
              <w:pStyle w:val="LTableTextAbt"/>
              <w:rPr>
                <w:rFonts w:ascii="Times New Roman" w:hAnsi="Times New Roman" w:cs="Times New Roman"/>
                <w:b/>
                <w:bCs w:val="0"/>
              </w:rPr>
            </w:pPr>
            <w:r w:rsidRPr="005C36DC">
              <w:rPr>
                <w:rFonts w:ascii="Times New Roman" w:hAnsi="Times New Roman" w:cs="Times New Roman"/>
                <w:b/>
                <w:bCs w:val="0"/>
              </w:rPr>
              <w:t>Median Income</w:t>
            </w:r>
          </w:p>
        </w:tc>
        <w:tc>
          <w:tcPr>
            <w:tcW w:w="885" w:type="dxa"/>
            <w:noWrap/>
            <w:hideMark/>
          </w:tcPr>
          <w:p w:rsidR="009F60B1" w:rsidRPr="0047488E" w:rsidP="00CB1C05" w14:paraId="5DF0A3AE"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73C42685"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4706B420" w14:textId="77777777">
            <w:pPr>
              <w:pStyle w:val="RTableTextAbt"/>
              <w:rPr>
                <w:rFonts w:ascii="Times New Roman" w:hAnsi="Times New Roman" w:cs="Times New Roman"/>
              </w:rPr>
            </w:pPr>
            <w:r w:rsidRPr="0047488E">
              <w:rPr>
                <w:rFonts w:ascii="Times New Roman" w:hAnsi="Times New Roman" w:cs="Times New Roman"/>
              </w:rPr>
              <w:t>$57,047</w:t>
            </w:r>
          </w:p>
        </w:tc>
        <w:tc>
          <w:tcPr>
            <w:tcW w:w="1972" w:type="dxa"/>
            <w:noWrap/>
            <w:hideMark/>
          </w:tcPr>
          <w:p w:rsidR="009F60B1" w:rsidRPr="0047488E" w:rsidP="00CB1C05" w14:paraId="67391A8C" w14:textId="77777777">
            <w:pPr>
              <w:pStyle w:val="RTableTextAbt"/>
              <w:rPr>
                <w:rFonts w:ascii="Times New Roman" w:hAnsi="Times New Roman" w:cs="Times New Roman"/>
              </w:rPr>
            </w:pPr>
            <w:r w:rsidRPr="0047488E">
              <w:rPr>
                <w:rFonts w:ascii="Times New Roman" w:hAnsi="Times New Roman" w:cs="Times New Roman"/>
              </w:rPr>
              <w:t>$66,933</w:t>
            </w:r>
          </w:p>
        </w:tc>
        <w:tc>
          <w:tcPr>
            <w:tcW w:w="1631" w:type="dxa"/>
            <w:noWrap/>
            <w:hideMark/>
          </w:tcPr>
          <w:p w:rsidR="009F60B1" w:rsidRPr="0047488E" w:rsidP="00CB1C05" w14:paraId="14BC4E6B" w14:textId="77777777">
            <w:pPr>
              <w:pStyle w:val="RTableTextAbt"/>
              <w:rPr>
                <w:rFonts w:ascii="Times New Roman" w:hAnsi="Times New Roman" w:cs="Times New Roman"/>
              </w:rPr>
            </w:pPr>
            <w:r w:rsidRPr="0047488E">
              <w:rPr>
                <w:rFonts w:ascii="Times New Roman" w:hAnsi="Times New Roman" w:cs="Times New Roman"/>
              </w:rPr>
              <w:t>$69,906</w:t>
            </w:r>
          </w:p>
        </w:tc>
      </w:tr>
      <w:tr w14:paraId="50FF01EF" w14:textId="77777777" w:rsidTr="00964FBD">
        <w:tblPrEx>
          <w:tblW w:w="0" w:type="auto"/>
          <w:tblLook w:val="04A0"/>
        </w:tblPrEx>
        <w:trPr>
          <w:trHeight w:val="300"/>
        </w:trPr>
        <w:tc>
          <w:tcPr>
            <w:tcW w:w="2070" w:type="dxa"/>
            <w:noWrap/>
            <w:hideMark/>
          </w:tcPr>
          <w:p w:rsidR="009F60B1" w:rsidRPr="005C36DC" w:rsidP="00CB1C05" w14:paraId="3ABBD128" w14:textId="77777777">
            <w:pPr>
              <w:pStyle w:val="LTableTextAbt"/>
              <w:rPr>
                <w:rFonts w:ascii="Times New Roman" w:hAnsi="Times New Roman" w:cs="Times New Roman"/>
                <w:b/>
                <w:bCs w:val="0"/>
              </w:rPr>
            </w:pPr>
            <w:r w:rsidRPr="005C36DC">
              <w:rPr>
                <w:rFonts w:ascii="Times New Roman" w:hAnsi="Times New Roman" w:cs="Times New Roman"/>
                <w:b/>
                <w:bCs w:val="0"/>
              </w:rPr>
              <w:t>White</w:t>
            </w:r>
          </w:p>
        </w:tc>
        <w:tc>
          <w:tcPr>
            <w:tcW w:w="885" w:type="dxa"/>
            <w:noWrap/>
            <w:hideMark/>
          </w:tcPr>
          <w:p w:rsidR="009F60B1" w:rsidRPr="0047488E" w:rsidP="00CB1C05" w14:paraId="5253B9FB"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7112B2D7"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7563C814" w14:textId="77777777">
            <w:pPr>
              <w:pStyle w:val="RTableTextAbt"/>
              <w:rPr>
                <w:rFonts w:ascii="Times New Roman" w:hAnsi="Times New Roman" w:cs="Times New Roman"/>
              </w:rPr>
            </w:pPr>
            <w:r w:rsidRPr="0047488E">
              <w:rPr>
                <w:rFonts w:ascii="Times New Roman" w:hAnsi="Times New Roman" w:cs="Times New Roman"/>
              </w:rPr>
              <w:t>58.0%</w:t>
            </w:r>
          </w:p>
        </w:tc>
        <w:tc>
          <w:tcPr>
            <w:tcW w:w="1972" w:type="dxa"/>
            <w:noWrap/>
            <w:hideMark/>
          </w:tcPr>
          <w:p w:rsidR="009F60B1" w:rsidRPr="0047488E" w:rsidP="00CB1C05" w14:paraId="0FFFAFB7" w14:textId="77777777">
            <w:pPr>
              <w:pStyle w:val="RTableTextAbt"/>
              <w:rPr>
                <w:rFonts w:ascii="Times New Roman" w:hAnsi="Times New Roman" w:cs="Times New Roman"/>
              </w:rPr>
            </w:pPr>
            <w:r w:rsidRPr="0047488E">
              <w:rPr>
                <w:rFonts w:ascii="Times New Roman" w:hAnsi="Times New Roman" w:cs="Times New Roman"/>
              </w:rPr>
              <w:t>66.4%</w:t>
            </w:r>
          </w:p>
        </w:tc>
        <w:tc>
          <w:tcPr>
            <w:tcW w:w="1631" w:type="dxa"/>
            <w:noWrap/>
            <w:hideMark/>
          </w:tcPr>
          <w:p w:rsidR="009F60B1" w:rsidRPr="0047488E" w:rsidP="00CB1C05" w14:paraId="5F04AA1D" w14:textId="77777777">
            <w:pPr>
              <w:pStyle w:val="RTableTextAbt"/>
              <w:rPr>
                <w:rFonts w:ascii="Times New Roman" w:hAnsi="Times New Roman" w:cs="Times New Roman"/>
              </w:rPr>
            </w:pPr>
            <w:r w:rsidRPr="0047488E">
              <w:rPr>
                <w:rFonts w:ascii="Times New Roman" w:hAnsi="Times New Roman" w:cs="Times New Roman"/>
              </w:rPr>
              <w:t>66.9%</w:t>
            </w:r>
          </w:p>
        </w:tc>
      </w:tr>
      <w:tr w14:paraId="4E591C5D" w14:textId="77777777" w:rsidTr="00964FBD">
        <w:tblPrEx>
          <w:tblW w:w="0" w:type="auto"/>
          <w:tblLook w:val="04A0"/>
        </w:tblPrEx>
        <w:trPr>
          <w:trHeight w:val="300"/>
        </w:trPr>
        <w:tc>
          <w:tcPr>
            <w:tcW w:w="2070" w:type="dxa"/>
            <w:noWrap/>
            <w:hideMark/>
          </w:tcPr>
          <w:p w:rsidR="009F60B1" w:rsidRPr="005C36DC" w:rsidP="00CB1C05" w14:paraId="61FA2123" w14:textId="77777777">
            <w:pPr>
              <w:pStyle w:val="LTableTextAbt"/>
              <w:rPr>
                <w:rFonts w:ascii="Times New Roman" w:hAnsi="Times New Roman" w:cs="Times New Roman"/>
                <w:b/>
                <w:bCs w:val="0"/>
              </w:rPr>
            </w:pPr>
            <w:r w:rsidRPr="005C36DC">
              <w:rPr>
                <w:rFonts w:ascii="Times New Roman" w:hAnsi="Times New Roman" w:cs="Times New Roman"/>
                <w:b/>
                <w:bCs w:val="0"/>
              </w:rPr>
              <w:t>Black</w:t>
            </w:r>
          </w:p>
        </w:tc>
        <w:tc>
          <w:tcPr>
            <w:tcW w:w="885" w:type="dxa"/>
            <w:noWrap/>
            <w:hideMark/>
          </w:tcPr>
          <w:p w:rsidR="009F60B1" w:rsidRPr="0047488E" w:rsidP="00CB1C05" w14:paraId="53D62A75"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5A27B62D"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4084B6DC" w14:textId="77777777">
            <w:pPr>
              <w:pStyle w:val="RTableTextAbt"/>
              <w:rPr>
                <w:rFonts w:ascii="Times New Roman" w:hAnsi="Times New Roman" w:cs="Times New Roman"/>
              </w:rPr>
            </w:pPr>
            <w:r w:rsidRPr="0047488E">
              <w:rPr>
                <w:rFonts w:ascii="Times New Roman" w:hAnsi="Times New Roman" w:cs="Times New Roman"/>
              </w:rPr>
              <w:t>18.4%</w:t>
            </w:r>
          </w:p>
        </w:tc>
        <w:tc>
          <w:tcPr>
            <w:tcW w:w="1972" w:type="dxa"/>
            <w:noWrap/>
            <w:hideMark/>
          </w:tcPr>
          <w:p w:rsidR="009F60B1" w:rsidRPr="0047488E" w:rsidP="00CB1C05" w14:paraId="3E67FFF2" w14:textId="77777777">
            <w:pPr>
              <w:pStyle w:val="RTableTextAbt"/>
              <w:rPr>
                <w:rFonts w:ascii="Times New Roman" w:hAnsi="Times New Roman" w:cs="Times New Roman"/>
              </w:rPr>
            </w:pPr>
            <w:r w:rsidRPr="0047488E">
              <w:rPr>
                <w:rFonts w:ascii="Times New Roman" w:hAnsi="Times New Roman" w:cs="Times New Roman"/>
              </w:rPr>
              <w:t>16.3%</w:t>
            </w:r>
          </w:p>
        </w:tc>
        <w:tc>
          <w:tcPr>
            <w:tcW w:w="1631" w:type="dxa"/>
            <w:noWrap/>
            <w:hideMark/>
          </w:tcPr>
          <w:p w:rsidR="009F60B1" w:rsidRPr="0047488E" w:rsidP="00CB1C05" w14:paraId="36D2C194" w14:textId="77777777">
            <w:pPr>
              <w:pStyle w:val="RTableTextAbt"/>
              <w:rPr>
                <w:rFonts w:ascii="Times New Roman" w:hAnsi="Times New Roman" w:cs="Times New Roman"/>
              </w:rPr>
            </w:pPr>
            <w:r w:rsidRPr="0047488E">
              <w:rPr>
                <w:rFonts w:ascii="Times New Roman" w:hAnsi="Times New Roman" w:cs="Times New Roman"/>
              </w:rPr>
              <w:t>14.2%</w:t>
            </w:r>
          </w:p>
        </w:tc>
      </w:tr>
      <w:tr w14:paraId="294FB5A8" w14:textId="77777777" w:rsidTr="00964FBD">
        <w:tblPrEx>
          <w:tblW w:w="0" w:type="auto"/>
          <w:tblLook w:val="04A0"/>
        </w:tblPrEx>
        <w:trPr>
          <w:trHeight w:val="300"/>
        </w:trPr>
        <w:tc>
          <w:tcPr>
            <w:tcW w:w="2070" w:type="dxa"/>
            <w:noWrap/>
            <w:hideMark/>
          </w:tcPr>
          <w:p w:rsidR="009F60B1" w:rsidRPr="005C36DC" w:rsidP="00CB1C05" w14:paraId="4BA1EE35"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American Indian </w:t>
            </w:r>
          </w:p>
        </w:tc>
        <w:tc>
          <w:tcPr>
            <w:tcW w:w="885" w:type="dxa"/>
            <w:noWrap/>
            <w:hideMark/>
          </w:tcPr>
          <w:p w:rsidR="009F60B1" w:rsidRPr="0047488E" w:rsidP="00CB1C05" w14:paraId="1E3C399A"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077A9454"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049903A8" w14:textId="77777777">
            <w:pPr>
              <w:pStyle w:val="RTableTextAbt"/>
              <w:rPr>
                <w:rFonts w:ascii="Times New Roman" w:hAnsi="Times New Roman" w:cs="Times New Roman"/>
              </w:rPr>
            </w:pPr>
            <w:r w:rsidRPr="0047488E">
              <w:rPr>
                <w:rFonts w:ascii="Times New Roman" w:hAnsi="Times New Roman" w:cs="Times New Roman"/>
              </w:rPr>
              <w:t>0.7%</w:t>
            </w:r>
          </w:p>
        </w:tc>
        <w:tc>
          <w:tcPr>
            <w:tcW w:w="1972" w:type="dxa"/>
            <w:noWrap/>
            <w:hideMark/>
          </w:tcPr>
          <w:p w:rsidR="009F60B1" w:rsidRPr="0047488E" w:rsidP="00CB1C05" w14:paraId="7D2DECCA" w14:textId="77777777">
            <w:pPr>
              <w:pStyle w:val="RTableTextAbt"/>
              <w:rPr>
                <w:rFonts w:ascii="Times New Roman" w:hAnsi="Times New Roman" w:cs="Times New Roman"/>
              </w:rPr>
            </w:pPr>
            <w:r w:rsidRPr="0047488E">
              <w:rPr>
                <w:rFonts w:ascii="Times New Roman" w:hAnsi="Times New Roman" w:cs="Times New Roman"/>
              </w:rPr>
              <w:t>0.6%</w:t>
            </w:r>
          </w:p>
        </w:tc>
        <w:tc>
          <w:tcPr>
            <w:tcW w:w="1631" w:type="dxa"/>
            <w:noWrap/>
            <w:hideMark/>
          </w:tcPr>
          <w:p w:rsidR="009F60B1" w:rsidRPr="0047488E" w:rsidP="00CB1C05" w14:paraId="65E1FA64" w14:textId="77777777">
            <w:pPr>
              <w:pStyle w:val="RTableTextAbt"/>
              <w:rPr>
                <w:rFonts w:ascii="Times New Roman" w:hAnsi="Times New Roman" w:cs="Times New Roman"/>
              </w:rPr>
            </w:pPr>
            <w:r w:rsidRPr="0047488E">
              <w:rPr>
                <w:rFonts w:ascii="Times New Roman" w:hAnsi="Times New Roman" w:cs="Times New Roman"/>
              </w:rPr>
              <w:t>0.4%</w:t>
            </w:r>
          </w:p>
        </w:tc>
      </w:tr>
      <w:tr w14:paraId="1BD0FBAB" w14:textId="77777777" w:rsidTr="00964FBD">
        <w:tblPrEx>
          <w:tblW w:w="0" w:type="auto"/>
          <w:tblLook w:val="04A0"/>
        </w:tblPrEx>
        <w:trPr>
          <w:trHeight w:val="300"/>
        </w:trPr>
        <w:tc>
          <w:tcPr>
            <w:tcW w:w="2070" w:type="dxa"/>
            <w:noWrap/>
            <w:hideMark/>
          </w:tcPr>
          <w:p w:rsidR="009F60B1" w:rsidRPr="005C36DC" w:rsidP="00CB1C05" w14:paraId="71F8B403" w14:textId="77777777">
            <w:pPr>
              <w:pStyle w:val="LTableTextAbt"/>
              <w:rPr>
                <w:rFonts w:ascii="Times New Roman" w:hAnsi="Times New Roman" w:cs="Times New Roman"/>
                <w:b/>
                <w:bCs w:val="0"/>
              </w:rPr>
            </w:pPr>
            <w:r w:rsidRPr="005C36DC">
              <w:rPr>
                <w:rFonts w:ascii="Times New Roman" w:hAnsi="Times New Roman" w:cs="Times New Roman"/>
                <w:b/>
                <w:bCs w:val="0"/>
              </w:rPr>
              <w:t>Asian</w:t>
            </w:r>
          </w:p>
        </w:tc>
        <w:tc>
          <w:tcPr>
            <w:tcW w:w="885" w:type="dxa"/>
            <w:noWrap/>
            <w:hideMark/>
          </w:tcPr>
          <w:p w:rsidR="009F60B1" w:rsidRPr="0047488E" w:rsidP="00CB1C05" w14:paraId="6D1EC9F4"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51368103"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3300352B" w14:textId="77777777">
            <w:pPr>
              <w:pStyle w:val="RTableTextAbt"/>
              <w:rPr>
                <w:rFonts w:ascii="Times New Roman" w:hAnsi="Times New Roman" w:cs="Times New Roman"/>
              </w:rPr>
            </w:pPr>
            <w:r w:rsidRPr="0047488E">
              <w:rPr>
                <w:rFonts w:ascii="Times New Roman" w:hAnsi="Times New Roman" w:cs="Times New Roman"/>
              </w:rPr>
              <w:t>5.1%</w:t>
            </w:r>
          </w:p>
        </w:tc>
        <w:tc>
          <w:tcPr>
            <w:tcW w:w="1972" w:type="dxa"/>
            <w:noWrap/>
            <w:hideMark/>
          </w:tcPr>
          <w:p w:rsidR="009F60B1" w:rsidRPr="0047488E" w:rsidP="00CB1C05" w14:paraId="2A048DBC" w14:textId="77777777">
            <w:pPr>
              <w:pStyle w:val="RTableTextAbt"/>
              <w:rPr>
                <w:rFonts w:ascii="Times New Roman" w:hAnsi="Times New Roman" w:cs="Times New Roman"/>
              </w:rPr>
            </w:pPr>
            <w:r w:rsidRPr="0047488E">
              <w:rPr>
                <w:rFonts w:ascii="Times New Roman" w:hAnsi="Times New Roman" w:cs="Times New Roman"/>
              </w:rPr>
              <w:t>5.1%</w:t>
            </w:r>
          </w:p>
        </w:tc>
        <w:tc>
          <w:tcPr>
            <w:tcW w:w="1631" w:type="dxa"/>
            <w:noWrap/>
            <w:hideMark/>
          </w:tcPr>
          <w:p w:rsidR="009F60B1" w:rsidRPr="0047488E" w:rsidP="00CB1C05" w14:paraId="0BBE3A58" w14:textId="77777777">
            <w:pPr>
              <w:pStyle w:val="RTableTextAbt"/>
              <w:rPr>
                <w:rFonts w:ascii="Times New Roman" w:hAnsi="Times New Roman" w:cs="Times New Roman"/>
              </w:rPr>
            </w:pPr>
            <w:r w:rsidRPr="0047488E">
              <w:rPr>
                <w:rFonts w:ascii="Times New Roman" w:hAnsi="Times New Roman" w:cs="Times New Roman"/>
              </w:rPr>
              <w:t>6.3%</w:t>
            </w:r>
          </w:p>
        </w:tc>
      </w:tr>
      <w:tr w14:paraId="6EE78E5F" w14:textId="77777777" w:rsidTr="00964FBD">
        <w:tblPrEx>
          <w:tblW w:w="0" w:type="auto"/>
          <w:tblLook w:val="04A0"/>
        </w:tblPrEx>
        <w:trPr>
          <w:trHeight w:val="300"/>
        </w:trPr>
        <w:tc>
          <w:tcPr>
            <w:tcW w:w="2070" w:type="dxa"/>
            <w:noWrap/>
            <w:hideMark/>
          </w:tcPr>
          <w:p w:rsidR="009F60B1" w:rsidRPr="005C36DC" w:rsidP="00CB1C05" w14:paraId="3B537D5A" w14:textId="77777777">
            <w:pPr>
              <w:pStyle w:val="LTableTextAbt"/>
              <w:rPr>
                <w:rFonts w:ascii="Times New Roman" w:hAnsi="Times New Roman" w:cs="Times New Roman"/>
                <w:b/>
                <w:bCs w:val="0"/>
              </w:rPr>
            </w:pPr>
            <w:r w:rsidRPr="005C36DC">
              <w:rPr>
                <w:rFonts w:ascii="Times New Roman" w:hAnsi="Times New Roman" w:cs="Times New Roman"/>
                <w:b/>
                <w:bCs w:val="0"/>
              </w:rPr>
              <w:t>Pacific Islander</w:t>
            </w:r>
          </w:p>
        </w:tc>
        <w:tc>
          <w:tcPr>
            <w:tcW w:w="885" w:type="dxa"/>
            <w:noWrap/>
            <w:hideMark/>
          </w:tcPr>
          <w:p w:rsidR="009F60B1" w:rsidRPr="0047488E" w:rsidP="00CB1C05" w14:paraId="0CFCC24F"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57B717A8"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26136266"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50B298C7" w14:textId="77777777">
            <w:pPr>
              <w:pStyle w:val="RTableTextAbt"/>
              <w:rPr>
                <w:rFonts w:ascii="Times New Roman" w:hAnsi="Times New Roman" w:cs="Times New Roman"/>
              </w:rPr>
            </w:pPr>
            <w:r w:rsidRPr="0047488E">
              <w:rPr>
                <w:rFonts w:ascii="Times New Roman" w:hAnsi="Times New Roman" w:cs="Times New Roman"/>
              </w:rPr>
              <w:t>0.1%</w:t>
            </w:r>
          </w:p>
        </w:tc>
        <w:tc>
          <w:tcPr>
            <w:tcW w:w="1631" w:type="dxa"/>
            <w:noWrap/>
            <w:hideMark/>
          </w:tcPr>
          <w:p w:rsidR="009F60B1" w:rsidRPr="0047488E" w:rsidP="00CB1C05" w14:paraId="6E9BED32" w14:textId="77777777">
            <w:pPr>
              <w:pStyle w:val="RTableTextAbt"/>
              <w:rPr>
                <w:rFonts w:ascii="Times New Roman" w:hAnsi="Times New Roman" w:cs="Times New Roman"/>
              </w:rPr>
            </w:pPr>
            <w:r w:rsidRPr="0047488E">
              <w:rPr>
                <w:rFonts w:ascii="Times New Roman" w:hAnsi="Times New Roman" w:cs="Times New Roman"/>
              </w:rPr>
              <w:t>0.2%</w:t>
            </w:r>
          </w:p>
        </w:tc>
      </w:tr>
      <w:tr w14:paraId="30A698DA" w14:textId="77777777" w:rsidTr="00964FBD">
        <w:tblPrEx>
          <w:tblW w:w="0" w:type="auto"/>
          <w:tblLook w:val="04A0"/>
        </w:tblPrEx>
        <w:trPr>
          <w:trHeight w:val="300"/>
        </w:trPr>
        <w:tc>
          <w:tcPr>
            <w:tcW w:w="2070" w:type="dxa"/>
            <w:noWrap/>
            <w:hideMark/>
          </w:tcPr>
          <w:p w:rsidR="009F60B1" w:rsidRPr="005C36DC" w:rsidP="00CB1C05" w14:paraId="444DD26A" w14:textId="77777777">
            <w:pPr>
              <w:pStyle w:val="LTableTextAbt"/>
              <w:rPr>
                <w:rFonts w:ascii="Times New Roman" w:hAnsi="Times New Roman" w:cs="Times New Roman"/>
                <w:b/>
                <w:bCs w:val="0"/>
              </w:rPr>
            </w:pPr>
            <w:r w:rsidRPr="005C36DC">
              <w:rPr>
                <w:rFonts w:ascii="Times New Roman" w:hAnsi="Times New Roman" w:cs="Times New Roman"/>
                <w:b/>
                <w:bCs w:val="0"/>
              </w:rPr>
              <w:t>Other</w:t>
            </w:r>
          </w:p>
        </w:tc>
        <w:tc>
          <w:tcPr>
            <w:tcW w:w="885" w:type="dxa"/>
            <w:noWrap/>
            <w:hideMark/>
          </w:tcPr>
          <w:p w:rsidR="009F60B1" w:rsidRPr="0047488E" w:rsidP="00CB1C05" w14:paraId="788E08BE"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7BF251DD"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1A3B7A68" w14:textId="77777777">
            <w:pPr>
              <w:pStyle w:val="RTableTextAbt"/>
              <w:rPr>
                <w:rFonts w:ascii="Times New Roman" w:hAnsi="Times New Roman" w:cs="Times New Roman"/>
              </w:rPr>
            </w:pPr>
            <w:r w:rsidRPr="0047488E">
              <w:rPr>
                <w:rFonts w:ascii="Times New Roman" w:hAnsi="Times New Roman" w:cs="Times New Roman"/>
              </w:rPr>
              <w:t>17.8%</w:t>
            </w:r>
          </w:p>
        </w:tc>
        <w:tc>
          <w:tcPr>
            <w:tcW w:w="1972" w:type="dxa"/>
            <w:noWrap/>
            <w:hideMark/>
          </w:tcPr>
          <w:p w:rsidR="009F60B1" w:rsidRPr="0047488E" w:rsidP="00CB1C05" w14:paraId="76D3A9A4" w14:textId="77777777">
            <w:pPr>
              <w:pStyle w:val="RTableTextAbt"/>
              <w:rPr>
                <w:rFonts w:ascii="Times New Roman" w:hAnsi="Times New Roman" w:cs="Times New Roman"/>
              </w:rPr>
            </w:pPr>
            <w:r w:rsidRPr="0047488E">
              <w:rPr>
                <w:rFonts w:ascii="Times New Roman" w:hAnsi="Times New Roman" w:cs="Times New Roman"/>
              </w:rPr>
              <w:t>11.6%</w:t>
            </w:r>
          </w:p>
        </w:tc>
        <w:tc>
          <w:tcPr>
            <w:tcW w:w="1631" w:type="dxa"/>
            <w:noWrap/>
            <w:hideMark/>
          </w:tcPr>
          <w:p w:rsidR="009F60B1" w:rsidRPr="0047488E" w:rsidP="00CB1C05" w14:paraId="311FEBD2" w14:textId="77777777">
            <w:pPr>
              <w:pStyle w:val="RTableTextAbt"/>
              <w:rPr>
                <w:rFonts w:ascii="Times New Roman" w:hAnsi="Times New Roman" w:cs="Times New Roman"/>
              </w:rPr>
            </w:pPr>
            <w:r w:rsidRPr="0047488E">
              <w:rPr>
                <w:rFonts w:ascii="Times New Roman" w:hAnsi="Times New Roman" w:cs="Times New Roman"/>
              </w:rPr>
              <w:t>12.0%</w:t>
            </w:r>
          </w:p>
        </w:tc>
      </w:tr>
      <w:tr w14:paraId="16733748" w14:textId="77777777" w:rsidTr="00964FBD">
        <w:tblPrEx>
          <w:tblW w:w="0" w:type="auto"/>
          <w:tblLook w:val="04A0"/>
        </w:tblPrEx>
        <w:trPr>
          <w:trHeight w:val="300"/>
        </w:trPr>
        <w:tc>
          <w:tcPr>
            <w:tcW w:w="2070" w:type="dxa"/>
            <w:noWrap/>
            <w:hideMark/>
          </w:tcPr>
          <w:p w:rsidR="009F60B1" w:rsidRPr="005C36DC" w:rsidP="00CB1C05" w14:paraId="0242BA91" w14:textId="77777777">
            <w:pPr>
              <w:pStyle w:val="LTableTextAbt"/>
              <w:rPr>
                <w:rFonts w:ascii="Times New Roman" w:hAnsi="Times New Roman" w:cs="Times New Roman"/>
                <w:b/>
                <w:bCs w:val="0"/>
              </w:rPr>
            </w:pPr>
            <w:r w:rsidRPr="005C36DC">
              <w:rPr>
                <w:rFonts w:ascii="Times New Roman" w:hAnsi="Times New Roman" w:cs="Times New Roman"/>
                <w:b/>
                <w:bCs w:val="0"/>
              </w:rPr>
              <w:t>Hispanic</w:t>
            </w:r>
          </w:p>
        </w:tc>
        <w:tc>
          <w:tcPr>
            <w:tcW w:w="885" w:type="dxa"/>
            <w:noWrap/>
            <w:hideMark/>
          </w:tcPr>
          <w:p w:rsidR="009F60B1" w:rsidRPr="0047488E" w:rsidP="00CB1C05" w14:paraId="54FBF835"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616DF78D"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52BEB516" w14:textId="77777777">
            <w:pPr>
              <w:pStyle w:val="RTableTextAbt"/>
              <w:rPr>
                <w:rFonts w:ascii="Times New Roman" w:hAnsi="Times New Roman" w:cs="Times New Roman"/>
              </w:rPr>
            </w:pPr>
            <w:r w:rsidRPr="0047488E">
              <w:rPr>
                <w:rFonts w:ascii="Times New Roman" w:hAnsi="Times New Roman" w:cs="Times New Roman"/>
              </w:rPr>
              <w:t>30.7%</w:t>
            </w:r>
          </w:p>
        </w:tc>
        <w:tc>
          <w:tcPr>
            <w:tcW w:w="1972" w:type="dxa"/>
            <w:noWrap/>
            <w:hideMark/>
          </w:tcPr>
          <w:p w:rsidR="009F60B1" w:rsidRPr="0047488E" w:rsidP="00CB1C05" w14:paraId="7935F72A" w14:textId="77777777">
            <w:pPr>
              <w:pStyle w:val="RTableTextAbt"/>
              <w:rPr>
                <w:rFonts w:ascii="Times New Roman" w:hAnsi="Times New Roman" w:cs="Times New Roman"/>
              </w:rPr>
            </w:pPr>
            <w:r w:rsidRPr="0047488E">
              <w:rPr>
                <w:rFonts w:ascii="Times New Roman" w:hAnsi="Times New Roman" w:cs="Times New Roman"/>
              </w:rPr>
              <w:t>23.7%</w:t>
            </w:r>
          </w:p>
        </w:tc>
        <w:tc>
          <w:tcPr>
            <w:tcW w:w="1631" w:type="dxa"/>
            <w:noWrap/>
            <w:hideMark/>
          </w:tcPr>
          <w:p w:rsidR="009F60B1" w:rsidRPr="0047488E" w:rsidP="00CB1C05" w14:paraId="2657EEDC" w14:textId="77777777">
            <w:pPr>
              <w:pStyle w:val="RTableTextAbt"/>
              <w:rPr>
                <w:rFonts w:ascii="Times New Roman" w:hAnsi="Times New Roman" w:cs="Times New Roman"/>
              </w:rPr>
            </w:pPr>
            <w:r w:rsidRPr="0047488E">
              <w:rPr>
                <w:rFonts w:ascii="Times New Roman" w:hAnsi="Times New Roman" w:cs="Times New Roman"/>
              </w:rPr>
              <w:t>23.5%</w:t>
            </w:r>
          </w:p>
        </w:tc>
      </w:tr>
      <w:tr w14:paraId="5F91A251" w14:textId="77777777" w:rsidTr="00964FBD">
        <w:tblPrEx>
          <w:tblW w:w="0" w:type="auto"/>
          <w:tblLook w:val="04A0"/>
        </w:tblPrEx>
        <w:trPr>
          <w:trHeight w:val="300"/>
        </w:trPr>
        <w:tc>
          <w:tcPr>
            <w:tcW w:w="2070" w:type="dxa"/>
            <w:noWrap/>
            <w:hideMark/>
          </w:tcPr>
          <w:p w:rsidR="009F60B1" w:rsidRPr="005C36DC" w:rsidP="00CB1C05" w14:paraId="5D1C71F6" w14:textId="77777777">
            <w:pPr>
              <w:pStyle w:val="LTableTextAbt"/>
              <w:rPr>
                <w:rFonts w:ascii="Times New Roman" w:hAnsi="Times New Roman" w:cs="Times New Roman"/>
                <w:b/>
                <w:bCs w:val="0"/>
              </w:rPr>
            </w:pPr>
            <w:r w:rsidRPr="005C36DC">
              <w:rPr>
                <w:rFonts w:ascii="Times New Roman" w:hAnsi="Times New Roman" w:cs="Times New Roman"/>
                <w:b/>
                <w:bCs w:val="0"/>
              </w:rPr>
              <w:t>2x Poverty Line</w:t>
            </w:r>
          </w:p>
        </w:tc>
        <w:tc>
          <w:tcPr>
            <w:tcW w:w="885" w:type="dxa"/>
            <w:noWrap/>
            <w:hideMark/>
          </w:tcPr>
          <w:p w:rsidR="009F60B1" w:rsidRPr="0047488E" w:rsidP="00CB1C05" w14:paraId="274CDC09"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4AA20DCD"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45F844B8" w14:textId="77777777">
            <w:pPr>
              <w:pStyle w:val="RTableTextAbt"/>
              <w:rPr>
                <w:rFonts w:ascii="Times New Roman" w:hAnsi="Times New Roman" w:cs="Times New Roman"/>
              </w:rPr>
            </w:pPr>
            <w:r w:rsidRPr="0047488E">
              <w:rPr>
                <w:rFonts w:ascii="Times New Roman" w:hAnsi="Times New Roman" w:cs="Times New Roman"/>
              </w:rPr>
              <w:t>38.5%</w:t>
            </w:r>
          </w:p>
        </w:tc>
        <w:tc>
          <w:tcPr>
            <w:tcW w:w="1972" w:type="dxa"/>
            <w:noWrap/>
            <w:hideMark/>
          </w:tcPr>
          <w:p w:rsidR="009F60B1" w:rsidRPr="0047488E" w:rsidP="00CB1C05" w14:paraId="6071191D" w14:textId="77777777">
            <w:pPr>
              <w:pStyle w:val="RTableTextAbt"/>
              <w:rPr>
                <w:rFonts w:ascii="Times New Roman" w:hAnsi="Times New Roman" w:cs="Times New Roman"/>
              </w:rPr>
            </w:pPr>
            <w:r w:rsidRPr="0047488E">
              <w:rPr>
                <w:rFonts w:ascii="Times New Roman" w:hAnsi="Times New Roman" w:cs="Times New Roman"/>
              </w:rPr>
              <w:t>33.9%</w:t>
            </w:r>
          </w:p>
        </w:tc>
        <w:tc>
          <w:tcPr>
            <w:tcW w:w="1631" w:type="dxa"/>
            <w:noWrap/>
            <w:hideMark/>
          </w:tcPr>
          <w:p w:rsidR="009F60B1" w:rsidRPr="0047488E" w:rsidP="00CB1C05" w14:paraId="6DDD584E" w14:textId="77777777">
            <w:pPr>
              <w:pStyle w:val="RTableTextAbt"/>
              <w:rPr>
                <w:rFonts w:ascii="Times New Roman" w:hAnsi="Times New Roman" w:cs="Times New Roman"/>
              </w:rPr>
            </w:pPr>
            <w:r w:rsidRPr="0047488E">
              <w:rPr>
                <w:rFonts w:ascii="Times New Roman" w:hAnsi="Times New Roman" w:cs="Times New Roman"/>
              </w:rPr>
              <w:t>32.8%</w:t>
            </w:r>
          </w:p>
        </w:tc>
      </w:tr>
      <w:tr w14:paraId="3A1234D9" w14:textId="77777777" w:rsidTr="00964FBD">
        <w:tblPrEx>
          <w:tblW w:w="0" w:type="auto"/>
          <w:tblLook w:val="04A0"/>
        </w:tblPrEx>
        <w:trPr>
          <w:trHeight w:val="300"/>
        </w:trPr>
        <w:tc>
          <w:tcPr>
            <w:tcW w:w="2070" w:type="dxa"/>
            <w:noWrap/>
            <w:hideMark/>
          </w:tcPr>
          <w:p w:rsidR="009F60B1" w:rsidRPr="005C36DC" w:rsidP="00CB1C05" w14:paraId="710CF289" w14:textId="77777777">
            <w:pPr>
              <w:pStyle w:val="LTableTextAbt"/>
              <w:rPr>
                <w:rFonts w:ascii="Times New Roman" w:hAnsi="Times New Roman" w:cs="Times New Roman"/>
                <w:b/>
                <w:bCs w:val="0"/>
              </w:rPr>
            </w:pPr>
            <w:r w:rsidRPr="005C36DC">
              <w:rPr>
                <w:rFonts w:ascii="Times New Roman" w:hAnsi="Times New Roman" w:cs="Times New Roman"/>
                <w:b/>
                <w:bCs w:val="0"/>
              </w:rPr>
              <w:t>Below Poverty Line</w:t>
            </w:r>
          </w:p>
        </w:tc>
        <w:tc>
          <w:tcPr>
            <w:tcW w:w="885" w:type="dxa"/>
            <w:noWrap/>
            <w:hideMark/>
          </w:tcPr>
          <w:p w:rsidR="009F60B1" w:rsidRPr="0047488E" w:rsidP="00CB1C05" w14:paraId="18C16E4E"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4FB1559D"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612E597A" w14:textId="77777777">
            <w:pPr>
              <w:pStyle w:val="RTableTextAbt"/>
              <w:rPr>
                <w:rFonts w:ascii="Times New Roman" w:hAnsi="Times New Roman" w:cs="Times New Roman"/>
              </w:rPr>
            </w:pPr>
            <w:r w:rsidRPr="0047488E">
              <w:rPr>
                <w:rFonts w:ascii="Times New Roman" w:hAnsi="Times New Roman" w:cs="Times New Roman"/>
              </w:rPr>
              <w:t>15.4%</w:t>
            </w:r>
          </w:p>
        </w:tc>
        <w:tc>
          <w:tcPr>
            <w:tcW w:w="1972" w:type="dxa"/>
            <w:noWrap/>
            <w:hideMark/>
          </w:tcPr>
          <w:p w:rsidR="009F60B1" w:rsidRPr="0047488E" w:rsidP="00CB1C05" w14:paraId="4A2B774F" w14:textId="77777777">
            <w:pPr>
              <w:pStyle w:val="RTableTextAbt"/>
              <w:rPr>
                <w:rFonts w:ascii="Times New Roman" w:hAnsi="Times New Roman" w:cs="Times New Roman"/>
              </w:rPr>
            </w:pPr>
            <w:r w:rsidRPr="0047488E">
              <w:rPr>
                <w:rFonts w:ascii="Times New Roman" w:hAnsi="Times New Roman" w:cs="Times New Roman"/>
              </w:rPr>
              <w:t>14.1%</w:t>
            </w:r>
          </w:p>
        </w:tc>
        <w:tc>
          <w:tcPr>
            <w:tcW w:w="1631" w:type="dxa"/>
            <w:noWrap/>
            <w:hideMark/>
          </w:tcPr>
          <w:p w:rsidR="009F60B1" w:rsidRPr="0047488E" w:rsidP="00CB1C05" w14:paraId="008CF150" w14:textId="77777777">
            <w:pPr>
              <w:pStyle w:val="RTableTextAbt"/>
              <w:rPr>
                <w:rFonts w:ascii="Times New Roman" w:hAnsi="Times New Roman" w:cs="Times New Roman"/>
              </w:rPr>
            </w:pPr>
            <w:r w:rsidRPr="0047488E">
              <w:rPr>
                <w:rFonts w:ascii="Times New Roman" w:hAnsi="Times New Roman" w:cs="Times New Roman"/>
              </w:rPr>
              <w:t>13.8%</w:t>
            </w:r>
          </w:p>
        </w:tc>
      </w:tr>
      <w:tr w14:paraId="5F707154" w14:textId="77777777" w:rsidTr="00964FBD">
        <w:tblPrEx>
          <w:tblW w:w="0" w:type="auto"/>
          <w:tblLook w:val="04A0"/>
        </w:tblPrEx>
        <w:trPr>
          <w:trHeight w:val="300"/>
        </w:trPr>
        <w:tc>
          <w:tcPr>
            <w:tcW w:w="2070" w:type="dxa"/>
            <w:noWrap/>
            <w:hideMark/>
          </w:tcPr>
          <w:p w:rsidR="009F60B1" w:rsidRPr="005C36DC" w:rsidP="00CB1C05" w14:paraId="678237CE"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Total Population </w:t>
            </w:r>
          </w:p>
        </w:tc>
        <w:tc>
          <w:tcPr>
            <w:tcW w:w="885" w:type="dxa"/>
            <w:noWrap/>
            <w:hideMark/>
          </w:tcPr>
          <w:p w:rsidR="009F60B1" w:rsidRPr="0047488E" w:rsidP="00CB1C05" w14:paraId="09A3D060" w14:textId="77777777">
            <w:pPr>
              <w:pStyle w:val="RTableTextAbt"/>
              <w:rPr>
                <w:rFonts w:ascii="Times New Roman" w:hAnsi="Times New Roman" w:cs="Times New Roman"/>
                <w:b/>
              </w:rPr>
            </w:pPr>
          </w:p>
        </w:tc>
        <w:tc>
          <w:tcPr>
            <w:tcW w:w="820" w:type="dxa"/>
            <w:noWrap/>
            <w:hideMark/>
          </w:tcPr>
          <w:p w:rsidR="009F60B1" w:rsidRPr="0047488E" w:rsidP="00CB1C05" w14:paraId="6C7DB3FC" w14:textId="77777777">
            <w:pPr>
              <w:pStyle w:val="RTableTextAbt"/>
              <w:rPr>
                <w:rFonts w:ascii="Times New Roman" w:hAnsi="Times New Roman" w:cs="Times New Roman"/>
                <w:b/>
              </w:rPr>
            </w:pPr>
          </w:p>
        </w:tc>
        <w:tc>
          <w:tcPr>
            <w:tcW w:w="1972" w:type="dxa"/>
            <w:noWrap/>
            <w:hideMark/>
          </w:tcPr>
          <w:p w:rsidR="009F60B1" w:rsidRPr="0047488E" w:rsidP="00CB1C05" w14:paraId="2D6EC4D5" w14:textId="77777777">
            <w:pPr>
              <w:pStyle w:val="RTableTextAbt"/>
              <w:rPr>
                <w:rFonts w:ascii="Times New Roman" w:hAnsi="Times New Roman" w:cs="Times New Roman"/>
              </w:rPr>
            </w:pPr>
            <w:r w:rsidRPr="0047488E">
              <w:rPr>
                <w:rFonts w:ascii="Times New Roman" w:hAnsi="Times New Roman" w:cs="Times New Roman"/>
              </w:rPr>
              <w:t>62,042</w:t>
            </w:r>
          </w:p>
        </w:tc>
        <w:tc>
          <w:tcPr>
            <w:tcW w:w="1972" w:type="dxa"/>
            <w:noWrap/>
            <w:hideMark/>
          </w:tcPr>
          <w:p w:rsidR="009F60B1" w:rsidRPr="0047488E" w:rsidP="00CB1C05" w14:paraId="0D81E3A4" w14:textId="77777777">
            <w:pPr>
              <w:pStyle w:val="RTableTextAbt"/>
              <w:rPr>
                <w:rFonts w:ascii="Times New Roman" w:hAnsi="Times New Roman" w:cs="Times New Roman"/>
              </w:rPr>
            </w:pPr>
            <w:r w:rsidRPr="0047488E">
              <w:rPr>
                <w:rFonts w:ascii="Times New Roman" w:hAnsi="Times New Roman" w:cs="Times New Roman"/>
              </w:rPr>
              <w:t>500,511</w:t>
            </w:r>
          </w:p>
        </w:tc>
        <w:tc>
          <w:tcPr>
            <w:tcW w:w="1631" w:type="dxa"/>
            <w:noWrap/>
            <w:hideMark/>
          </w:tcPr>
          <w:p w:rsidR="009F60B1" w:rsidRPr="0047488E" w:rsidP="00CB1C05" w14:paraId="4B06D043" w14:textId="77777777">
            <w:pPr>
              <w:pStyle w:val="RTableTextAbt"/>
              <w:rPr>
                <w:rFonts w:ascii="Times New Roman" w:hAnsi="Times New Roman" w:cs="Times New Roman"/>
              </w:rPr>
            </w:pPr>
            <w:r w:rsidRPr="0047488E">
              <w:rPr>
                <w:rFonts w:ascii="Times New Roman" w:hAnsi="Times New Roman" w:cs="Times New Roman"/>
              </w:rPr>
              <w:t>1,376,182</w:t>
            </w:r>
          </w:p>
        </w:tc>
      </w:tr>
      <w:tr w14:paraId="0FACC6A3" w14:textId="77777777" w:rsidTr="00964FBD">
        <w:tblPrEx>
          <w:tblW w:w="0" w:type="auto"/>
          <w:tblLook w:val="04A0"/>
        </w:tblPrEx>
        <w:trPr>
          <w:trHeight w:val="300"/>
        </w:trPr>
        <w:tc>
          <w:tcPr>
            <w:tcW w:w="2070" w:type="dxa"/>
            <w:noWrap/>
            <w:hideMark/>
          </w:tcPr>
          <w:p w:rsidR="009F60B1" w:rsidRPr="005C36DC" w:rsidP="00CB1C05" w14:paraId="77B89F4B" w14:textId="77777777">
            <w:pPr>
              <w:pStyle w:val="LTableTextAbt"/>
              <w:rPr>
                <w:rFonts w:ascii="Times New Roman" w:hAnsi="Times New Roman" w:cs="Times New Roman"/>
                <w:b/>
                <w:bCs w:val="0"/>
              </w:rPr>
            </w:pPr>
            <w:r w:rsidRPr="005C36DC">
              <w:rPr>
                <w:rFonts w:ascii="Times New Roman" w:hAnsi="Times New Roman" w:cs="Times New Roman"/>
                <w:b/>
                <w:bCs w:val="0"/>
              </w:rPr>
              <w:t>NATA Cancer Risk</w:t>
            </w:r>
          </w:p>
        </w:tc>
        <w:tc>
          <w:tcPr>
            <w:tcW w:w="885" w:type="dxa"/>
            <w:noWrap/>
            <w:hideMark/>
          </w:tcPr>
          <w:p w:rsidR="009F60B1" w:rsidRPr="004D43DD" w:rsidP="00CB1C05" w14:paraId="00C40326" w14:textId="77777777">
            <w:pPr>
              <w:pStyle w:val="RTableTextAbt"/>
              <w:rPr>
                <w:rFonts w:ascii="Times New Roman" w:hAnsi="Times New Roman" w:cs="Times New Roman"/>
                <w:bCs w:val="0"/>
              </w:rPr>
            </w:pPr>
            <w:r w:rsidRPr="004D43DD">
              <w:rPr>
                <w:bCs w:val="0"/>
              </w:rPr>
              <w:t>30</w:t>
            </w:r>
          </w:p>
        </w:tc>
        <w:tc>
          <w:tcPr>
            <w:tcW w:w="820" w:type="dxa"/>
            <w:noWrap/>
            <w:hideMark/>
          </w:tcPr>
          <w:p w:rsidR="009F60B1" w:rsidRPr="0047488E" w:rsidP="00CB1C05" w14:paraId="7AB988DD" w14:textId="77777777">
            <w:pPr>
              <w:pStyle w:val="RTableTextAbt"/>
              <w:rPr>
                <w:rFonts w:ascii="Times New Roman" w:hAnsi="Times New Roman" w:cs="Times New Roman"/>
              </w:rPr>
            </w:pPr>
          </w:p>
        </w:tc>
        <w:tc>
          <w:tcPr>
            <w:tcW w:w="1972" w:type="dxa"/>
            <w:noWrap/>
            <w:hideMark/>
          </w:tcPr>
          <w:p w:rsidR="009F60B1" w:rsidRPr="0047488E" w:rsidP="00CB1C05" w14:paraId="3AC4921A" w14:textId="77777777">
            <w:pPr>
              <w:pStyle w:val="RTableTextAbt"/>
              <w:rPr>
                <w:rFonts w:ascii="Times New Roman" w:hAnsi="Times New Roman" w:cs="Times New Roman"/>
              </w:rPr>
            </w:pPr>
            <w:r w:rsidRPr="0047488E">
              <w:rPr>
                <w:rFonts w:ascii="Times New Roman" w:hAnsi="Times New Roman" w:cs="Times New Roman"/>
              </w:rPr>
              <w:t>41</w:t>
            </w:r>
          </w:p>
        </w:tc>
        <w:tc>
          <w:tcPr>
            <w:tcW w:w="1972" w:type="dxa"/>
            <w:noWrap/>
            <w:hideMark/>
          </w:tcPr>
          <w:p w:rsidR="009F60B1" w:rsidRPr="0047488E" w:rsidP="00CB1C05" w14:paraId="2225D294" w14:textId="77777777">
            <w:pPr>
              <w:pStyle w:val="RTableTextAbt"/>
              <w:rPr>
                <w:rFonts w:ascii="Times New Roman" w:hAnsi="Times New Roman" w:cs="Times New Roman"/>
              </w:rPr>
            </w:pPr>
            <w:r w:rsidRPr="0047488E">
              <w:rPr>
                <w:rFonts w:ascii="Times New Roman" w:hAnsi="Times New Roman" w:cs="Times New Roman"/>
              </w:rPr>
              <w:t>37</w:t>
            </w:r>
          </w:p>
        </w:tc>
        <w:tc>
          <w:tcPr>
            <w:tcW w:w="1631" w:type="dxa"/>
            <w:noWrap/>
            <w:hideMark/>
          </w:tcPr>
          <w:p w:rsidR="009F60B1" w:rsidRPr="0047488E" w:rsidP="00CB1C05" w14:paraId="200C3728" w14:textId="77777777">
            <w:pPr>
              <w:pStyle w:val="RTableTextAbt"/>
              <w:rPr>
                <w:rFonts w:ascii="Times New Roman" w:hAnsi="Times New Roman" w:cs="Times New Roman"/>
              </w:rPr>
            </w:pPr>
            <w:r w:rsidRPr="0047488E">
              <w:rPr>
                <w:rFonts w:ascii="Times New Roman" w:hAnsi="Times New Roman" w:cs="Times New Roman"/>
              </w:rPr>
              <w:t>35</w:t>
            </w:r>
          </w:p>
        </w:tc>
      </w:tr>
      <w:tr w14:paraId="0D0FD7A5" w14:textId="77777777" w:rsidTr="00964FBD">
        <w:tblPrEx>
          <w:tblW w:w="0" w:type="auto"/>
          <w:tblLook w:val="04A0"/>
        </w:tblPrEx>
        <w:trPr>
          <w:trHeight w:val="300"/>
        </w:trPr>
        <w:tc>
          <w:tcPr>
            <w:tcW w:w="2070" w:type="dxa"/>
            <w:noWrap/>
          </w:tcPr>
          <w:p w:rsidR="009942E3" w:rsidRPr="005C36DC" w:rsidP="00CB1C05" w14:paraId="724D0B2B" w14:textId="77777777">
            <w:pPr>
              <w:pStyle w:val="LTableTextAbt"/>
              <w:rPr>
                <w:b/>
                <w:bCs w:val="0"/>
              </w:rPr>
            </w:pPr>
            <w:r w:rsidRPr="005C36DC">
              <w:rPr>
                <w:rFonts w:ascii="Times New Roman" w:hAnsi="Times New Roman" w:cs="Times New Roman"/>
                <w:b/>
                <w:bCs w:val="0"/>
              </w:rPr>
              <w:t>NATA Respiratory Hazard Score</w:t>
            </w:r>
          </w:p>
        </w:tc>
        <w:tc>
          <w:tcPr>
            <w:tcW w:w="885" w:type="dxa"/>
            <w:noWrap/>
          </w:tcPr>
          <w:p w:rsidR="009942E3" w:rsidP="00CB1C05" w14:paraId="10B2540E" w14:textId="77777777">
            <w:pPr>
              <w:pStyle w:val="RTableTextAbt"/>
              <w:rPr>
                <w:b/>
              </w:rPr>
            </w:pPr>
            <w:r w:rsidRPr="00D41EB0">
              <w:rPr>
                <w:rFonts w:ascii="Times New Roman" w:hAnsi="Times New Roman" w:cs="Times New Roman"/>
              </w:rPr>
              <w:t>0.44</w:t>
            </w:r>
          </w:p>
        </w:tc>
        <w:tc>
          <w:tcPr>
            <w:tcW w:w="820" w:type="dxa"/>
            <w:noWrap/>
          </w:tcPr>
          <w:p w:rsidR="009942E3" w:rsidRPr="0047488E" w:rsidP="00CB1C05" w14:paraId="244F5210" w14:textId="77777777">
            <w:pPr>
              <w:pStyle w:val="RTableTextAbt"/>
            </w:pPr>
          </w:p>
        </w:tc>
        <w:tc>
          <w:tcPr>
            <w:tcW w:w="1972" w:type="dxa"/>
            <w:noWrap/>
          </w:tcPr>
          <w:p w:rsidR="009942E3" w:rsidRPr="0047488E" w:rsidP="00CB1C05" w14:paraId="120BF367" w14:textId="77777777">
            <w:pPr>
              <w:pStyle w:val="RTableTextAbt"/>
            </w:pPr>
            <w:r w:rsidRPr="0047488E">
              <w:rPr>
                <w:rFonts w:ascii="Times New Roman" w:hAnsi="Times New Roman" w:cs="Times New Roman"/>
              </w:rPr>
              <w:t>0.40</w:t>
            </w:r>
          </w:p>
        </w:tc>
        <w:tc>
          <w:tcPr>
            <w:tcW w:w="1972" w:type="dxa"/>
            <w:noWrap/>
          </w:tcPr>
          <w:p w:rsidR="009942E3" w:rsidRPr="0047488E" w:rsidP="00CB1C05" w14:paraId="6F8563BF" w14:textId="77777777">
            <w:pPr>
              <w:pStyle w:val="RTableTextAbt"/>
            </w:pPr>
            <w:r w:rsidRPr="0047488E">
              <w:rPr>
                <w:rFonts w:ascii="Times New Roman" w:hAnsi="Times New Roman" w:cs="Times New Roman"/>
              </w:rPr>
              <w:t>0.39</w:t>
            </w:r>
          </w:p>
        </w:tc>
        <w:tc>
          <w:tcPr>
            <w:tcW w:w="1631" w:type="dxa"/>
            <w:noWrap/>
          </w:tcPr>
          <w:p w:rsidR="009942E3" w:rsidRPr="0047488E" w:rsidP="00CB1C05" w14:paraId="6B509277" w14:textId="77777777">
            <w:pPr>
              <w:pStyle w:val="RTableTextAbt"/>
            </w:pPr>
            <w:r w:rsidRPr="0047488E">
              <w:rPr>
                <w:rFonts w:ascii="Times New Roman" w:hAnsi="Times New Roman" w:cs="Times New Roman"/>
              </w:rPr>
              <w:t>0.39</w:t>
            </w:r>
          </w:p>
        </w:tc>
      </w:tr>
    </w:tbl>
    <w:p w:rsidR="009F60B1" w:rsidP="00CB1C05" w14:paraId="33D08486" w14:textId="77777777"/>
    <w:p w:rsidR="009F60B1" w:rsidP="00CB1C05" w14:paraId="6178C944" w14:textId="77777777">
      <w:pPr>
        <w:pStyle w:val="BodyText"/>
      </w:pPr>
      <w:r>
        <w:fldChar w:fldCharType="begin" w:fldLock="1"/>
      </w:r>
      <w:r>
        <w:instrText xml:space="preserve"> REF _Ref118378999 \h </w:instrText>
      </w:r>
      <w:r>
        <w:fldChar w:fldCharType="separate"/>
      </w:r>
      <w:r w:rsidRPr="00575FE0" w:rsidR="0092222B">
        <w:t xml:space="preserve">Table </w:t>
      </w:r>
      <w:r w:rsidR="0092222B">
        <w:rPr>
          <w:noProof/>
        </w:rPr>
        <w:t>10</w:t>
      </w:r>
      <w:r w:rsidR="0092222B">
        <w:noBreakHyphen/>
      </w:r>
      <w:r w:rsidR="0092222B">
        <w:rPr>
          <w:noProof/>
        </w:rPr>
        <w:t>29</w:t>
      </w:r>
      <w:r>
        <w:fldChar w:fldCharType="end"/>
      </w:r>
      <w:r>
        <w:t xml:space="preserve"> indicates that communities within 1, 3, and 5 miles of facilities using perchloroethylene as a degreaser had a higher proportion of Hispanic individuals, and slightly higher proportions of Black or African American individuals and individuals who identify as a race other than those listed, than national or rural averages. Median incomes were lower than national averages but higher than rural averages among communities within 1 mile of these facilities but approached national averages for communities within 3 and 5 miles of said facilities. Poverty rates among these communities were slightly higher than national averages. </w:t>
      </w:r>
      <w:r w:rsidR="005E1376">
        <w:t>NATA cancer risks and NATA respiratory hazard scores were similar to national averages.</w:t>
      </w:r>
    </w:p>
    <w:p w:rsidR="009F60B1" w:rsidRPr="00DD2C8D" w:rsidP="00CB1C05" w14:paraId="71CE2591" w14:textId="77777777">
      <w:pPr>
        <w:pStyle w:val="BodyText"/>
      </w:pPr>
      <w:r>
        <w:fldChar w:fldCharType="begin" w:fldLock="1"/>
      </w:r>
      <w:r>
        <w:instrText xml:space="preserve"> REF _Ref118379024 \h </w:instrText>
      </w:r>
      <w:r>
        <w:fldChar w:fldCharType="separate"/>
      </w:r>
      <w:r w:rsidRPr="00575FE0" w:rsidR="0092222B">
        <w:t xml:space="preserve">Table </w:t>
      </w:r>
      <w:r w:rsidR="0092222B">
        <w:rPr>
          <w:noProof/>
        </w:rPr>
        <w:t>10</w:t>
      </w:r>
      <w:r w:rsidR="0092222B">
        <w:noBreakHyphen/>
      </w:r>
      <w:r w:rsidR="0092222B">
        <w:rPr>
          <w:noProof/>
        </w:rPr>
        <w:t>30</w:t>
      </w:r>
      <w:r>
        <w:fldChar w:fldCharType="end"/>
      </w:r>
      <w:r>
        <w:t xml:space="preserve"> presents the density of other TRI facilities located within 1-, 3-</w:t>
      </w:r>
      <w:r w:rsidR="00F44434">
        <w:t>,</w:t>
      </w:r>
      <w:r>
        <w:t xml:space="preserve"> and 5-mile distances of the 15 facilities using perchloroethylene as a degreaser. These facilities could contribute to aggregate environmental risks in these communities, assuming that individuals living in closer proximity are more likely to be exposed to toxic releases by these facilities. The Metal Impact LLC facility in Cook, IL</w:t>
      </w:r>
      <w:r w:rsidR="00F44434">
        <w:t>,</w:t>
      </w:r>
      <w:r>
        <w:t xml:space="preserve"> has the greatest density of nearby facilities – 11 within 1 mile, 40 within 3 miles, and 47 within 5 miles. The Westlake Vinyls site in Calvert City, KY</w:t>
      </w:r>
      <w:r w:rsidR="00F44434">
        <w:t>,</w:t>
      </w:r>
      <w:r>
        <w:t xml:space="preserve"> has the greatest density of nearby facilities</w:t>
      </w:r>
      <w:r w:rsidR="002B4471">
        <w:t xml:space="preserve">– </w:t>
      </w:r>
      <w:r>
        <w:t>5 within 1 mile, 10 within 3 miles, and 10 within 5 miles. The ExxonMobil Chemical Co Bayto</w:t>
      </w:r>
      <w:r w:rsidR="00D96DCC">
        <w:t>w</w:t>
      </w:r>
      <w:r>
        <w:t>n Olefins Plant in Harris, TX</w:t>
      </w:r>
      <w:r w:rsidR="00C6186D">
        <w:t>,</w:t>
      </w:r>
      <w:r>
        <w:t xml:space="preserve"> also has a high density of nearby facilities – 2 within 1 mile, 8 within 3 miles, and 24 within 5 miles, as does the Bell Plant 5 facility in Tarrant, TX – 3 within 1 mile, 16 within 3 miles, and 27 within 5 miles.  Given the data above it is possible to conclude that (1) there is evidence of clustering of economic activity, and (2) to be able to assess cumulative impacts on communities it is important to understand what is being emitted</w:t>
      </w:r>
      <w:r w:rsidR="00AD31D2">
        <w:t xml:space="preserve"> and </w:t>
      </w:r>
      <w:r>
        <w:t>what risks these facilities pose, which may not exactly correspond with counts.</w:t>
      </w:r>
    </w:p>
    <w:p w:rsidR="009F60B1" w:rsidP="00CB1C05" w14:paraId="0C843326" w14:textId="77777777">
      <w:pPr>
        <w:rPr>
          <w:i/>
          <w:iCs/>
        </w:rPr>
      </w:pPr>
    </w:p>
    <w:tbl>
      <w:tblPr>
        <w:tblStyle w:val="TableGrid"/>
        <w:tblW w:w="0" w:type="auto"/>
        <w:tblLook w:val="04A0"/>
      </w:tblPr>
      <w:tblGrid>
        <w:gridCol w:w="3816"/>
        <w:gridCol w:w="2016"/>
        <w:gridCol w:w="1100"/>
        <w:gridCol w:w="1100"/>
        <w:gridCol w:w="1328"/>
      </w:tblGrid>
      <w:tr w14:paraId="288D3CEE" w14:textId="77777777" w:rsidTr="00964FBD">
        <w:tblPrEx>
          <w:tblW w:w="0" w:type="auto"/>
          <w:tblLook w:val="04A0"/>
        </w:tblPrEx>
        <w:trPr>
          <w:trHeight w:val="300"/>
        </w:trPr>
        <w:tc>
          <w:tcPr>
            <w:tcW w:w="9350" w:type="dxa"/>
            <w:gridSpan w:val="5"/>
            <w:tcBorders>
              <w:top w:val="nil"/>
              <w:left w:val="nil"/>
              <w:bottom w:val="single" w:sz="4" w:space="0" w:color="auto"/>
              <w:right w:val="nil"/>
            </w:tcBorders>
            <w:shd w:val="clear" w:color="auto" w:fill="auto"/>
            <w:noWrap/>
          </w:tcPr>
          <w:p w:rsidR="00964FBD" w:rsidRPr="00286E0C" w:rsidP="00CB1C05" w14:paraId="46AAFBDE" w14:textId="77777777">
            <w:pPr>
              <w:pStyle w:val="TableTitleA"/>
            </w:pPr>
            <w:bookmarkStart w:id="1587" w:name="_Ref118379024"/>
            <w:bookmarkStart w:id="1588" w:name="_Toc121142750"/>
            <w:bookmarkStart w:id="1589" w:name="_Toc165379776"/>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0</w:t>
            </w:r>
            <w:r w:rsidR="00BC4B5D">
              <w:rPr>
                <w:noProof/>
              </w:rPr>
              <w:fldChar w:fldCharType="end"/>
            </w:r>
            <w:bookmarkEnd w:id="1587"/>
            <w:r w:rsidRPr="00575FE0">
              <w:t xml:space="preserve">: </w:t>
            </w:r>
            <w:r>
              <w:rPr>
                <w:i/>
                <w:iCs/>
              </w:rPr>
              <w:t>Total Number of Other TRI Facilities within 1, 3 and 5 Miles of Degreasing Facilities</w:t>
            </w:r>
            <w:bookmarkEnd w:id="1588"/>
            <w:bookmarkEnd w:id="1589"/>
          </w:p>
        </w:tc>
      </w:tr>
      <w:tr w14:paraId="0D9C4753" w14:textId="77777777" w:rsidTr="005862F3">
        <w:tblPrEx>
          <w:tblW w:w="0" w:type="auto"/>
          <w:tblLook w:val="04A0"/>
        </w:tblPrEx>
        <w:trPr>
          <w:trHeight w:val="300"/>
        </w:trPr>
        <w:tc>
          <w:tcPr>
            <w:tcW w:w="3827" w:type="dxa"/>
            <w:tcBorders>
              <w:top w:val="single" w:sz="4" w:space="0" w:color="auto"/>
            </w:tcBorders>
            <w:shd w:val="clear" w:color="auto" w:fill="48A9C5"/>
            <w:noWrap/>
            <w:hideMark/>
          </w:tcPr>
          <w:p w:rsidR="009F60B1" w:rsidRPr="00286E0C" w:rsidP="00CB1C05" w14:paraId="4D6742AA" w14:textId="77777777">
            <w:pPr>
              <w:pStyle w:val="TableSubtitle"/>
            </w:pPr>
            <w:r w:rsidRPr="00286E0C">
              <w:t>Name</w:t>
            </w:r>
          </w:p>
        </w:tc>
        <w:tc>
          <w:tcPr>
            <w:tcW w:w="1985" w:type="dxa"/>
            <w:tcBorders>
              <w:top w:val="single" w:sz="4" w:space="0" w:color="auto"/>
            </w:tcBorders>
            <w:shd w:val="clear" w:color="auto" w:fill="48A9C5"/>
            <w:noWrap/>
            <w:hideMark/>
          </w:tcPr>
          <w:p w:rsidR="009F60B1" w:rsidRPr="00286E0C" w:rsidP="00CB1C05" w14:paraId="0D75432F" w14:textId="77777777">
            <w:pPr>
              <w:pStyle w:val="TableSubtitle"/>
            </w:pPr>
            <w:r w:rsidRPr="00286E0C">
              <w:t>Location</w:t>
            </w:r>
          </w:p>
        </w:tc>
        <w:tc>
          <w:tcPr>
            <w:tcW w:w="1103" w:type="dxa"/>
            <w:tcBorders>
              <w:top w:val="single" w:sz="4" w:space="0" w:color="auto"/>
            </w:tcBorders>
            <w:shd w:val="clear" w:color="auto" w:fill="48A9C5"/>
            <w:noWrap/>
            <w:hideMark/>
          </w:tcPr>
          <w:p w:rsidR="009F60B1" w:rsidRPr="00286E0C" w:rsidP="00CB1C05" w14:paraId="669F2A3A" w14:textId="77777777">
            <w:pPr>
              <w:pStyle w:val="TableSubtitle"/>
            </w:pPr>
            <w:r w:rsidRPr="00286E0C">
              <w:t>1 Mile</w:t>
            </w:r>
          </w:p>
        </w:tc>
        <w:tc>
          <w:tcPr>
            <w:tcW w:w="1103" w:type="dxa"/>
            <w:tcBorders>
              <w:top w:val="single" w:sz="4" w:space="0" w:color="auto"/>
            </w:tcBorders>
            <w:shd w:val="clear" w:color="auto" w:fill="48A9C5"/>
            <w:noWrap/>
            <w:hideMark/>
          </w:tcPr>
          <w:p w:rsidR="009F60B1" w:rsidRPr="00286E0C" w:rsidP="00CB1C05" w14:paraId="0323F034" w14:textId="77777777">
            <w:pPr>
              <w:pStyle w:val="TableSubtitle"/>
            </w:pPr>
            <w:r w:rsidRPr="00286E0C">
              <w:t>3 Miles</w:t>
            </w:r>
          </w:p>
        </w:tc>
        <w:tc>
          <w:tcPr>
            <w:tcW w:w="1332" w:type="dxa"/>
            <w:tcBorders>
              <w:top w:val="single" w:sz="4" w:space="0" w:color="auto"/>
            </w:tcBorders>
            <w:shd w:val="clear" w:color="auto" w:fill="48A9C5"/>
            <w:noWrap/>
            <w:hideMark/>
          </w:tcPr>
          <w:p w:rsidR="009F60B1" w:rsidRPr="00286E0C" w:rsidP="00CB1C05" w14:paraId="14C2BB68" w14:textId="77777777">
            <w:pPr>
              <w:pStyle w:val="TableSubtitle"/>
            </w:pPr>
            <w:r w:rsidRPr="00286E0C">
              <w:t>5 Miles</w:t>
            </w:r>
          </w:p>
        </w:tc>
      </w:tr>
      <w:tr w14:paraId="360421E3" w14:textId="77777777" w:rsidTr="00964FBD">
        <w:tblPrEx>
          <w:tblW w:w="0" w:type="auto"/>
          <w:tblLook w:val="04A0"/>
        </w:tblPrEx>
        <w:trPr>
          <w:trHeight w:val="300"/>
        </w:trPr>
        <w:tc>
          <w:tcPr>
            <w:tcW w:w="3827" w:type="dxa"/>
            <w:noWrap/>
            <w:hideMark/>
          </w:tcPr>
          <w:p w:rsidR="009F60B1" w:rsidRPr="0047488E" w:rsidP="00CB1C05" w14:paraId="3F68EAA8" w14:textId="77777777">
            <w:pPr>
              <w:pStyle w:val="LTableTextAbt"/>
              <w:rPr>
                <w:rFonts w:ascii="Times New Roman" w:hAnsi="Times New Roman" w:cs="Times New Roman"/>
              </w:rPr>
            </w:pPr>
            <w:r w:rsidRPr="0047488E">
              <w:rPr>
                <w:rFonts w:ascii="Times New Roman" w:hAnsi="Times New Roman" w:cs="Times New Roman"/>
              </w:rPr>
              <w:t>METAULLICS SYSTEMS A DIV OF PYROTEK-INC</w:t>
            </w:r>
          </w:p>
        </w:tc>
        <w:tc>
          <w:tcPr>
            <w:tcW w:w="1985" w:type="dxa"/>
            <w:noWrap/>
            <w:hideMark/>
          </w:tcPr>
          <w:p w:rsidR="009F60B1" w:rsidRPr="0047488E" w:rsidP="00CB1C05" w14:paraId="36FF0F04" w14:textId="77777777">
            <w:pPr>
              <w:pStyle w:val="LTableTextAbt"/>
              <w:rPr>
                <w:rFonts w:ascii="Times New Roman" w:hAnsi="Times New Roman" w:cs="Times New Roman"/>
              </w:rPr>
            </w:pPr>
            <w:r w:rsidRPr="0047488E">
              <w:rPr>
                <w:rFonts w:ascii="Times New Roman" w:hAnsi="Times New Roman" w:cs="Times New Roman"/>
              </w:rPr>
              <w:t>NIAGARA, NY</w:t>
            </w:r>
          </w:p>
        </w:tc>
        <w:tc>
          <w:tcPr>
            <w:tcW w:w="1103" w:type="dxa"/>
            <w:noWrap/>
            <w:hideMark/>
          </w:tcPr>
          <w:p w:rsidR="009F60B1" w:rsidRPr="0047488E" w:rsidP="00CB1C05" w14:paraId="71EFDA13" w14:textId="77777777">
            <w:pPr>
              <w:pStyle w:val="RTableTextAbt"/>
              <w:rPr>
                <w:rFonts w:ascii="Times New Roman" w:hAnsi="Times New Roman" w:cs="Times New Roman"/>
              </w:rPr>
            </w:pPr>
            <w:r w:rsidRPr="0047488E">
              <w:rPr>
                <w:rFonts w:ascii="Times New Roman" w:hAnsi="Times New Roman" w:cs="Times New Roman"/>
              </w:rPr>
              <w:t>1</w:t>
            </w:r>
          </w:p>
        </w:tc>
        <w:tc>
          <w:tcPr>
            <w:tcW w:w="1103" w:type="dxa"/>
            <w:noWrap/>
            <w:hideMark/>
          </w:tcPr>
          <w:p w:rsidR="009F60B1" w:rsidRPr="0047488E" w:rsidP="00CB1C05" w14:paraId="198E1200" w14:textId="77777777">
            <w:pPr>
              <w:pStyle w:val="RTableTextAbt"/>
              <w:rPr>
                <w:rFonts w:ascii="Times New Roman" w:hAnsi="Times New Roman" w:cs="Times New Roman"/>
              </w:rPr>
            </w:pPr>
            <w:r w:rsidRPr="0047488E">
              <w:rPr>
                <w:rFonts w:ascii="Times New Roman" w:hAnsi="Times New Roman" w:cs="Times New Roman"/>
              </w:rPr>
              <w:t>4</w:t>
            </w:r>
          </w:p>
        </w:tc>
        <w:tc>
          <w:tcPr>
            <w:tcW w:w="1332" w:type="dxa"/>
            <w:noWrap/>
            <w:hideMark/>
          </w:tcPr>
          <w:p w:rsidR="009F60B1" w:rsidRPr="0047488E" w:rsidP="00CB1C05" w14:paraId="7A5550A7" w14:textId="77777777">
            <w:pPr>
              <w:pStyle w:val="RTableTextAbt"/>
              <w:rPr>
                <w:rFonts w:ascii="Times New Roman" w:hAnsi="Times New Roman" w:cs="Times New Roman"/>
              </w:rPr>
            </w:pPr>
            <w:r w:rsidRPr="0047488E">
              <w:rPr>
                <w:rFonts w:ascii="Times New Roman" w:hAnsi="Times New Roman" w:cs="Times New Roman"/>
              </w:rPr>
              <w:t>14</w:t>
            </w:r>
          </w:p>
        </w:tc>
      </w:tr>
      <w:tr w14:paraId="1BD2C8D7" w14:textId="77777777" w:rsidTr="00964FBD">
        <w:tblPrEx>
          <w:tblW w:w="0" w:type="auto"/>
          <w:tblLook w:val="04A0"/>
        </w:tblPrEx>
        <w:trPr>
          <w:trHeight w:val="300"/>
        </w:trPr>
        <w:tc>
          <w:tcPr>
            <w:tcW w:w="3827" w:type="dxa"/>
            <w:noWrap/>
            <w:hideMark/>
          </w:tcPr>
          <w:p w:rsidR="009F60B1" w:rsidRPr="0047488E" w:rsidP="00CB1C05" w14:paraId="5794C7D2" w14:textId="77777777">
            <w:pPr>
              <w:pStyle w:val="LTableTextAbt"/>
              <w:rPr>
                <w:rFonts w:ascii="Times New Roman" w:hAnsi="Times New Roman" w:cs="Times New Roman"/>
              </w:rPr>
            </w:pPr>
            <w:r w:rsidRPr="0047488E">
              <w:rPr>
                <w:rFonts w:ascii="Times New Roman" w:hAnsi="Times New Roman" w:cs="Times New Roman"/>
              </w:rPr>
              <w:t>GETZEN CO INC</w:t>
            </w:r>
          </w:p>
        </w:tc>
        <w:tc>
          <w:tcPr>
            <w:tcW w:w="1985" w:type="dxa"/>
            <w:noWrap/>
            <w:hideMark/>
          </w:tcPr>
          <w:p w:rsidR="009F60B1" w:rsidRPr="0047488E" w:rsidP="00CB1C05" w14:paraId="01C2B2A3" w14:textId="77777777">
            <w:pPr>
              <w:pStyle w:val="LTableTextAbt"/>
              <w:rPr>
                <w:rFonts w:ascii="Times New Roman" w:hAnsi="Times New Roman" w:cs="Times New Roman"/>
              </w:rPr>
            </w:pPr>
            <w:r w:rsidRPr="0047488E">
              <w:rPr>
                <w:rFonts w:ascii="Times New Roman" w:hAnsi="Times New Roman" w:cs="Times New Roman"/>
              </w:rPr>
              <w:t>WALWORTH, WI</w:t>
            </w:r>
          </w:p>
        </w:tc>
        <w:tc>
          <w:tcPr>
            <w:tcW w:w="1103" w:type="dxa"/>
            <w:noWrap/>
            <w:hideMark/>
          </w:tcPr>
          <w:p w:rsidR="009F60B1" w:rsidRPr="0047488E" w:rsidP="00CB1C05" w14:paraId="254BC78C" w14:textId="77777777">
            <w:pPr>
              <w:pStyle w:val="RTableTextAbt"/>
              <w:rPr>
                <w:rFonts w:ascii="Times New Roman" w:hAnsi="Times New Roman" w:cs="Times New Roman"/>
              </w:rPr>
            </w:pPr>
            <w:r w:rsidRPr="0047488E">
              <w:rPr>
                <w:rFonts w:ascii="Times New Roman" w:hAnsi="Times New Roman" w:cs="Times New Roman"/>
              </w:rPr>
              <w:t>4</w:t>
            </w:r>
          </w:p>
        </w:tc>
        <w:tc>
          <w:tcPr>
            <w:tcW w:w="1103" w:type="dxa"/>
            <w:noWrap/>
            <w:hideMark/>
          </w:tcPr>
          <w:p w:rsidR="009F60B1" w:rsidRPr="0047488E" w:rsidP="00CB1C05" w14:paraId="6732FF68" w14:textId="77777777">
            <w:pPr>
              <w:pStyle w:val="RTableTextAbt"/>
              <w:rPr>
                <w:rFonts w:ascii="Times New Roman" w:hAnsi="Times New Roman" w:cs="Times New Roman"/>
              </w:rPr>
            </w:pPr>
            <w:r w:rsidRPr="0047488E">
              <w:rPr>
                <w:rFonts w:ascii="Times New Roman" w:hAnsi="Times New Roman" w:cs="Times New Roman"/>
              </w:rPr>
              <w:t>4</w:t>
            </w:r>
          </w:p>
        </w:tc>
        <w:tc>
          <w:tcPr>
            <w:tcW w:w="1332" w:type="dxa"/>
            <w:noWrap/>
            <w:hideMark/>
          </w:tcPr>
          <w:p w:rsidR="009F60B1" w:rsidRPr="0047488E" w:rsidP="00CB1C05" w14:paraId="2A7D1671" w14:textId="77777777">
            <w:pPr>
              <w:pStyle w:val="RTableTextAbt"/>
              <w:rPr>
                <w:rFonts w:ascii="Times New Roman" w:hAnsi="Times New Roman" w:cs="Times New Roman"/>
              </w:rPr>
            </w:pPr>
            <w:r w:rsidRPr="0047488E">
              <w:rPr>
                <w:rFonts w:ascii="Times New Roman" w:hAnsi="Times New Roman" w:cs="Times New Roman"/>
              </w:rPr>
              <w:t>4</w:t>
            </w:r>
          </w:p>
        </w:tc>
      </w:tr>
      <w:tr w14:paraId="11A6902D" w14:textId="77777777" w:rsidTr="00964FBD">
        <w:tblPrEx>
          <w:tblW w:w="0" w:type="auto"/>
          <w:tblLook w:val="04A0"/>
        </w:tblPrEx>
        <w:trPr>
          <w:trHeight w:val="300"/>
        </w:trPr>
        <w:tc>
          <w:tcPr>
            <w:tcW w:w="3827" w:type="dxa"/>
            <w:noWrap/>
            <w:hideMark/>
          </w:tcPr>
          <w:p w:rsidR="009F60B1" w:rsidRPr="0047488E" w:rsidP="00CB1C05" w14:paraId="006FA724" w14:textId="77777777">
            <w:pPr>
              <w:pStyle w:val="LTableTextAbt"/>
              <w:rPr>
                <w:rFonts w:ascii="Times New Roman" w:hAnsi="Times New Roman" w:cs="Times New Roman"/>
              </w:rPr>
            </w:pPr>
            <w:r w:rsidRPr="0047488E">
              <w:rPr>
                <w:rFonts w:ascii="Times New Roman" w:hAnsi="Times New Roman" w:cs="Times New Roman"/>
              </w:rPr>
              <w:t>SIERRA BULLETS LLC</w:t>
            </w:r>
          </w:p>
        </w:tc>
        <w:tc>
          <w:tcPr>
            <w:tcW w:w="1985" w:type="dxa"/>
            <w:noWrap/>
            <w:hideMark/>
          </w:tcPr>
          <w:p w:rsidR="009F60B1" w:rsidRPr="0047488E" w:rsidP="00CB1C05" w14:paraId="566BCB0C" w14:textId="77777777">
            <w:pPr>
              <w:pStyle w:val="LTableTextAbt"/>
              <w:rPr>
                <w:rFonts w:ascii="Times New Roman" w:hAnsi="Times New Roman" w:cs="Times New Roman"/>
              </w:rPr>
            </w:pPr>
            <w:r w:rsidRPr="0047488E">
              <w:rPr>
                <w:rFonts w:ascii="Times New Roman" w:hAnsi="Times New Roman" w:cs="Times New Roman"/>
              </w:rPr>
              <w:t>PETTIS, MO</w:t>
            </w:r>
          </w:p>
        </w:tc>
        <w:tc>
          <w:tcPr>
            <w:tcW w:w="1103" w:type="dxa"/>
            <w:noWrap/>
            <w:hideMark/>
          </w:tcPr>
          <w:p w:rsidR="009F60B1" w:rsidRPr="0047488E" w:rsidP="00CB1C05" w14:paraId="00596355" w14:textId="77777777">
            <w:pPr>
              <w:pStyle w:val="RTableTextAbt"/>
              <w:rPr>
                <w:rFonts w:ascii="Times New Roman" w:hAnsi="Times New Roman" w:cs="Times New Roman"/>
              </w:rPr>
            </w:pPr>
            <w:r w:rsidRPr="0047488E">
              <w:rPr>
                <w:rFonts w:ascii="Times New Roman" w:hAnsi="Times New Roman" w:cs="Times New Roman"/>
              </w:rPr>
              <w:t>4</w:t>
            </w:r>
          </w:p>
        </w:tc>
        <w:tc>
          <w:tcPr>
            <w:tcW w:w="1103" w:type="dxa"/>
            <w:noWrap/>
            <w:hideMark/>
          </w:tcPr>
          <w:p w:rsidR="009F60B1" w:rsidRPr="0047488E" w:rsidP="00CB1C05" w14:paraId="004455E7" w14:textId="77777777">
            <w:pPr>
              <w:pStyle w:val="RTableTextAbt"/>
              <w:rPr>
                <w:rFonts w:ascii="Times New Roman" w:hAnsi="Times New Roman" w:cs="Times New Roman"/>
              </w:rPr>
            </w:pPr>
            <w:r w:rsidRPr="0047488E">
              <w:rPr>
                <w:rFonts w:ascii="Times New Roman" w:hAnsi="Times New Roman" w:cs="Times New Roman"/>
              </w:rPr>
              <w:t>10</w:t>
            </w:r>
          </w:p>
        </w:tc>
        <w:tc>
          <w:tcPr>
            <w:tcW w:w="1332" w:type="dxa"/>
            <w:noWrap/>
            <w:hideMark/>
          </w:tcPr>
          <w:p w:rsidR="009F60B1" w:rsidRPr="0047488E" w:rsidP="00CB1C05" w14:paraId="58A01DDD" w14:textId="77777777">
            <w:pPr>
              <w:pStyle w:val="RTableTextAbt"/>
              <w:rPr>
                <w:rFonts w:ascii="Times New Roman" w:hAnsi="Times New Roman" w:cs="Times New Roman"/>
              </w:rPr>
            </w:pPr>
            <w:r w:rsidRPr="0047488E">
              <w:rPr>
                <w:rFonts w:ascii="Times New Roman" w:hAnsi="Times New Roman" w:cs="Times New Roman"/>
              </w:rPr>
              <w:t>12</w:t>
            </w:r>
          </w:p>
        </w:tc>
      </w:tr>
      <w:tr w14:paraId="4B637924" w14:textId="77777777" w:rsidTr="00964FBD">
        <w:tblPrEx>
          <w:tblW w:w="0" w:type="auto"/>
          <w:tblLook w:val="04A0"/>
        </w:tblPrEx>
        <w:trPr>
          <w:trHeight w:val="300"/>
        </w:trPr>
        <w:tc>
          <w:tcPr>
            <w:tcW w:w="3827" w:type="dxa"/>
            <w:noWrap/>
            <w:hideMark/>
          </w:tcPr>
          <w:p w:rsidR="009F60B1" w:rsidRPr="0047488E" w:rsidP="00CB1C05" w14:paraId="3DF5C798" w14:textId="77777777">
            <w:pPr>
              <w:pStyle w:val="LTableTextAbt"/>
              <w:rPr>
                <w:rFonts w:ascii="Times New Roman" w:hAnsi="Times New Roman" w:cs="Times New Roman"/>
              </w:rPr>
            </w:pPr>
            <w:r w:rsidRPr="0047488E">
              <w:rPr>
                <w:rFonts w:ascii="Times New Roman" w:hAnsi="Times New Roman" w:cs="Times New Roman"/>
              </w:rPr>
              <w:t>FOREST RIVER INC CHEROKEE DIV</w:t>
            </w:r>
          </w:p>
        </w:tc>
        <w:tc>
          <w:tcPr>
            <w:tcW w:w="1985" w:type="dxa"/>
            <w:noWrap/>
            <w:hideMark/>
          </w:tcPr>
          <w:p w:rsidR="009F60B1" w:rsidRPr="0047488E" w:rsidP="00CB1C05" w14:paraId="18F6E35E" w14:textId="77777777">
            <w:pPr>
              <w:pStyle w:val="LTableTextAbt"/>
              <w:rPr>
                <w:rFonts w:ascii="Times New Roman" w:hAnsi="Times New Roman" w:cs="Times New Roman"/>
              </w:rPr>
            </w:pPr>
            <w:r w:rsidRPr="0047488E">
              <w:rPr>
                <w:rFonts w:ascii="Times New Roman" w:hAnsi="Times New Roman" w:cs="Times New Roman"/>
              </w:rPr>
              <w:t>LAGRANGE, IN</w:t>
            </w:r>
          </w:p>
        </w:tc>
        <w:tc>
          <w:tcPr>
            <w:tcW w:w="1103" w:type="dxa"/>
            <w:noWrap/>
            <w:hideMark/>
          </w:tcPr>
          <w:p w:rsidR="009F60B1" w:rsidRPr="0047488E" w:rsidP="00CB1C05" w14:paraId="527D5C1F" w14:textId="77777777">
            <w:pPr>
              <w:pStyle w:val="RTableTextAbt"/>
              <w:rPr>
                <w:rFonts w:ascii="Times New Roman" w:hAnsi="Times New Roman" w:cs="Times New Roman"/>
              </w:rPr>
            </w:pPr>
            <w:r w:rsidRPr="0047488E">
              <w:rPr>
                <w:rFonts w:ascii="Times New Roman" w:hAnsi="Times New Roman" w:cs="Times New Roman"/>
              </w:rPr>
              <w:t>3</w:t>
            </w:r>
          </w:p>
        </w:tc>
        <w:tc>
          <w:tcPr>
            <w:tcW w:w="1103" w:type="dxa"/>
            <w:noWrap/>
            <w:hideMark/>
          </w:tcPr>
          <w:p w:rsidR="009F60B1" w:rsidRPr="0047488E" w:rsidP="00CB1C05" w14:paraId="2E43FC56" w14:textId="77777777">
            <w:pPr>
              <w:pStyle w:val="RTableTextAbt"/>
              <w:rPr>
                <w:rFonts w:ascii="Times New Roman" w:hAnsi="Times New Roman" w:cs="Times New Roman"/>
              </w:rPr>
            </w:pPr>
            <w:r w:rsidRPr="0047488E">
              <w:rPr>
                <w:rFonts w:ascii="Times New Roman" w:hAnsi="Times New Roman" w:cs="Times New Roman"/>
              </w:rPr>
              <w:t>3</w:t>
            </w:r>
          </w:p>
        </w:tc>
        <w:tc>
          <w:tcPr>
            <w:tcW w:w="1332" w:type="dxa"/>
            <w:noWrap/>
            <w:hideMark/>
          </w:tcPr>
          <w:p w:rsidR="009F60B1" w:rsidRPr="0047488E" w:rsidP="00CB1C05" w14:paraId="01343860" w14:textId="77777777">
            <w:pPr>
              <w:pStyle w:val="RTableTextAbt"/>
              <w:rPr>
                <w:rFonts w:ascii="Times New Roman" w:hAnsi="Times New Roman" w:cs="Times New Roman"/>
              </w:rPr>
            </w:pPr>
            <w:r w:rsidRPr="0047488E">
              <w:rPr>
                <w:rFonts w:ascii="Times New Roman" w:hAnsi="Times New Roman" w:cs="Times New Roman"/>
              </w:rPr>
              <w:t>3</w:t>
            </w:r>
          </w:p>
        </w:tc>
      </w:tr>
      <w:tr w14:paraId="10C0BCBC" w14:textId="77777777" w:rsidTr="00964FBD">
        <w:tblPrEx>
          <w:tblW w:w="0" w:type="auto"/>
          <w:tblLook w:val="04A0"/>
        </w:tblPrEx>
        <w:trPr>
          <w:trHeight w:val="300"/>
        </w:trPr>
        <w:tc>
          <w:tcPr>
            <w:tcW w:w="3827" w:type="dxa"/>
            <w:noWrap/>
            <w:hideMark/>
          </w:tcPr>
          <w:p w:rsidR="009F60B1" w:rsidRPr="0047488E" w:rsidP="00CB1C05" w14:paraId="422B31BF" w14:textId="77777777">
            <w:pPr>
              <w:pStyle w:val="LTableTextAbt"/>
              <w:rPr>
                <w:rFonts w:ascii="Times New Roman" w:hAnsi="Times New Roman" w:cs="Times New Roman"/>
              </w:rPr>
            </w:pPr>
            <w:r w:rsidRPr="0047488E">
              <w:rPr>
                <w:rFonts w:ascii="Times New Roman" w:hAnsi="Times New Roman" w:cs="Times New Roman"/>
              </w:rPr>
              <w:t>SGL COMPOSITES INC</w:t>
            </w:r>
          </w:p>
        </w:tc>
        <w:tc>
          <w:tcPr>
            <w:tcW w:w="1985" w:type="dxa"/>
            <w:noWrap/>
            <w:hideMark/>
          </w:tcPr>
          <w:p w:rsidR="009F60B1" w:rsidRPr="0047488E" w:rsidP="00CB1C05" w14:paraId="0E203F43" w14:textId="77777777">
            <w:pPr>
              <w:pStyle w:val="LTableTextAbt"/>
              <w:rPr>
                <w:rFonts w:ascii="Times New Roman" w:hAnsi="Times New Roman" w:cs="Times New Roman"/>
              </w:rPr>
            </w:pPr>
            <w:r w:rsidRPr="0047488E">
              <w:rPr>
                <w:rFonts w:ascii="Times New Roman" w:hAnsi="Times New Roman" w:cs="Times New Roman"/>
              </w:rPr>
              <w:t>CLARK, AR</w:t>
            </w:r>
          </w:p>
        </w:tc>
        <w:tc>
          <w:tcPr>
            <w:tcW w:w="1103" w:type="dxa"/>
            <w:noWrap/>
            <w:hideMark/>
          </w:tcPr>
          <w:p w:rsidR="009F60B1" w:rsidRPr="0047488E" w:rsidP="00CB1C05" w14:paraId="06279CC6" w14:textId="77777777">
            <w:pPr>
              <w:pStyle w:val="RTableTextAbt"/>
              <w:rPr>
                <w:rFonts w:ascii="Times New Roman" w:hAnsi="Times New Roman" w:cs="Times New Roman"/>
              </w:rPr>
            </w:pPr>
            <w:r w:rsidRPr="0047488E">
              <w:rPr>
                <w:rFonts w:ascii="Times New Roman" w:hAnsi="Times New Roman" w:cs="Times New Roman"/>
              </w:rPr>
              <w:t>1</w:t>
            </w:r>
          </w:p>
        </w:tc>
        <w:tc>
          <w:tcPr>
            <w:tcW w:w="1103" w:type="dxa"/>
            <w:noWrap/>
            <w:hideMark/>
          </w:tcPr>
          <w:p w:rsidR="009F60B1" w:rsidRPr="0047488E" w:rsidP="00CB1C05" w14:paraId="38B60A95" w14:textId="77777777">
            <w:pPr>
              <w:pStyle w:val="RTableTextAbt"/>
              <w:rPr>
                <w:rFonts w:ascii="Times New Roman" w:hAnsi="Times New Roman" w:cs="Times New Roman"/>
              </w:rPr>
            </w:pPr>
            <w:r w:rsidRPr="0047488E">
              <w:rPr>
                <w:rFonts w:ascii="Times New Roman" w:hAnsi="Times New Roman" w:cs="Times New Roman"/>
              </w:rPr>
              <w:t>2</w:t>
            </w:r>
          </w:p>
        </w:tc>
        <w:tc>
          <w:tcPr>
            <w:tcW w:w="1332" w:type="dxa"/>
            <w:noWrap/>
            <w:hideMark/>
          </w:tcPr>
          <w:p w:rsidR="009F60B1" w:rsidRPr="0047488E" w:rsidP="00CB1C05" w14:paraId="3AC0C7E0" w14:textId="77777777">
            <w:pPr>
              <w:pStyle w:val="RTableTextAbt"/>
              <w:rPr>
                <w:rFonts w:ascii="Times New Roman" w:hAnsi="Times New Roman" w:cs="Times New Roman"/>
              </w:rPr>
            </w:pPr>
            <w:r w:rsidRPr="0047488E">
              <w:rPr>
                <w:rFonts w:ascii="Times New Roman" w:hAnsi="Times New Roman" w:cs="Times New Roman"/>
              </w:rPr>
              <w:t>3</w:t>
            </w:r>
          </w:p>
        </w:tc>
      </w:tr>
      <w:tr w14:paraId="3551D10E" w14:textId="77777777" w:rsidTr="00964FBD">
        <w:tblPrEx>
          <w:tblW w:w="0" w:type="auto"/>
          <w:tblLook w:val="04A0"/>
        </w:tblPrEx>
        <w:trPr>
          <w:trHeight w:val="300"/>
        </w:trPr>
        <w:tc>
          <w:tcPr>
            <w:tcW w:w="3827" w:type="dxa"/>
            <w:noWrap/>
            <w:hideMark/>
          </w:tcPr>
          <w:p w:rsidR="009F60B1" w:rsidRPr="0047488E" w:rsidP="00CB1C05" w14:paraId="4D154267" w14:textId="77777777">
            <w:pPr>
              <w:pStyle w:val="LTableTextAbt"/>
              <w:rPr>
                <w:rFonts w:ascii="Times New Roman" w:hAnsi="Times New Roman" w:cs="Times New Roman"/>
              </w:rPr>
            </w:pPr>
            <w:r w:rsidRPr="0047488E">
              <w:rPr>
                <w:rFonts w:ascii="Times New Roman" w:hAnsi="Times New Roman" w:cs="Times New Roman"/>
              </w:rPr>
              <w:t>TESLA GIGAFACTORY</w:t>
            </w:r>
          </w:p>
        </w:tc>
        <w:tc>
          <w:tcPr>
            <w:tcW w:w="1985" w:type="dxa"/>
            <w:noWrap/>
            <w:hideMark/>
          </w:tcPr>
          <w:p w:rsidR="009F60B1" w:rsidRPr="0047488E" w:rsidP="00CB1C05" w14:paraId="43A1358C" w14:textId="77777777">
            <w:pPr>
              <w:pStyle w:val="LTableTextAbt"/>
              <w:rPr>
                <w:rFonts w:ascii="Times New Roman" w:hAnsi="Times New Roman" w:cs="Times New Roman"/>
              </w:rPr>
            </w:pPr>
            <w:r w:rsidRPr="0047488E">
              <w:rPr>
                <w:rFonts w:ascii="Times New Roman" w:hAnsi="Times New Roman" w:cs="Times New Roman"/>
              </w:rPr>
              <w:t>STOREY, NV</w:t>
            </w:r>
          </w:p>
        </w:tc>
        <w:tc>
          <w:tcPr>
            <w:tcW w:w="1103" w:type="dxa"/>
            <w:noWrap/>
            <w:hideMark/>
          </w:tcPr>
          <w:p w:rsidR="009F60B1" w:rsidRPr="0047488E" w:rsidP="00CB1C05" w14:paraId="1A900451" w14:textId="77777777">
            <w:pPr>
              <w:pStyle w:val="RTableTextAbt"/>
              <w:rPr>
                <w:rFonts w:ascii="Times New Roman" w:hAnsi="Times New Roman" w:cs="Times New Roman"/>
              </w:rPr>
            </w:pPr>
            <w:r w:rsidRPr="0047488E">
              <w:rPr>
                <w:rFonts w:ascii="Times New Roman" w:hAnsi="Times New Roman" w:cs="Times New Roman"/>
              </w:rPr>
              <w:t>1</w:t>
            </w:r>
          </w:p>
        </w:tc>
        <w:tc>
          <w:tcPr>
            <w:tcW w:w="1103" w:type="dxa"/>
            <w:noWrap/>
            <w:hideMark/>
          </w:tcPr>
          <w:p w:rsidR="009F60B1" w:rsidRPr="0047488E" w:rsidP="00CB1C05" w14:paraId="220263B4" w14:textId="77777777">
            <w:pPr>
              <w:pStyle w:val="RTableTextAbt"/>
              <w:rPr>
                <w:rFonts w:ascii="Times New Roman" w:hAnsi="Times New Roman" w:cs="Times New Roman"/>
              </w:rPr>
            </w:pPr>
            <w:r w:rsidRPr="0047488E">
              <w:rPr>
                <w:rFonts w:ascii="Times New Roman" w:hAnsi="Times New Roman" w:cs="Times New Roman"/>
              </w:rPr>
              <w:t>3</w:t>
            </w:r>
          </w:p>
        </w:tc>
        <w:tc>
          <w:tcPr>
            <w:tcW w:w="1332" w:type="dxa"/>
            <w:noWrap/>
            <w:hideMark/>
          </w:tcPr>
          <w:p w:rsidR="009F60B1" w:rsidRPr="0047488E" w:rsidP="00CB1C05" w14:paraId="50B7C6C8" w14:textId="77777777">
            <w:pPr>
              <w:pStyle w:val="RTableTextAbt"/>
              <w:rPr>
                <w:rFonts w:ascii="Times New Roman" w:hAnsi="Times New Roman" w:cs="Times New Roman"/>
              </w:rPr>
            </w:pPr>
            <w:r w:rsidRPr="0047488E">
              <w:rPr>
                <w:rFonts w:ascii="Times New Roman" w:hAnsi="Times New Roman" w:cs="Times New Roman"/>
              </w:rPr>
              <w:t>4</w:t>
            </w:r>
          </w:p>
        </w:tc>
      </w:tr>
      <w:tr w14:paraId="441AE6DC" w14:textId="77777777" w:rsidTr="00964FBD">
        <w:tblPrEx>
          <w:tblW w:w="0" w:type="auto"/>
          <w:tblLook w:val="04A0"/>
        </w:tblPrEx>
        <w:trPr>
          <w:trHeight w:val="300"/>
        </w:trPr>
        <w:tc>
          <w:tcPr>
            <w:tcW w:w="3827" w:type="dxa"/>
            <w:noWrap/>
            <w:hideMark/>
          </w:tcPr>
          <w:p w:rsidR="009F60B1" w:rsidRPr="0047488E" w:rsidP="00CB1C05" w14:paraId="1ECDDD3B" w14:textId="77777777">
            <w:pPr>
              <w:pStyle w:val="LTableTextAbt"/>
              <w:rPr>
                <w:rFonts w:ascii="Times New Roman" w:hAnsi="Times New Roman" w:cs="Times New Roman"/>
              </w:rPr>
            </w:pPr>
            <w:r w:rsidRPr="0047488E">
              <w:rPr>
                <w:rFonts w:ascii="Times New Roman" w:hAnsi="Times New Roman" w:cs="Times New Roman"/>
              </w:rPr>
              <w:t>EXXONMOBIL CHEMICAL CO BAYTOWN OLEFINS PLANT (PART)</w:t>
            </w:r>
          </w:p>
        </w:tc>
        <w:tc>
          <w:tcPr>
            <w:tcW w:w="1985" w:type="dxa"/>
            <w:noWrap/>
            <w:hideMark/>
          </w:tcPr>
          <w:p w:rsidR="009F60B1" w:rsidRPr="0047488E" w:rsidP="00CB1C05" w14:paraId="5AACDD6D" w14:textId="77777777">
            <w:pPr>
              <w:pStyle w:val="LTableTextAbt"/>
              <w:rPr>
                <w:rFonts w:ascii="Times New Roman" w:hAnsi="Times New Roman" w:cs="Times New Roman"/>
              </w:rPr>
            </w:pPr>
            <w:r w:rsidRPr="0047488E">
              <w:rPr>
                <w:rFonts w:ascii="Times New Roman" w:hAnsi="Times New Roman" w:cs="Times New Roman"/>
              </w:rPr>
              <w:t>HARRIS, TX</w:t>
            </w:r>
          </w:p>
        </w:tc>
        <w:tc>
          <w:tcPr>
            <w:tcW w:w="1103" w:type="dxa"/>
            <w:noWrap/>
            <w:hideMark/>
          </w:tcPr>
          <w:p w:rsidR="009F60B1" w:rsidRPr="0047488E" w:rsidP="00CB1C05" w14:paraId="34B772E5" w14:textId="77777777">
            <w:pPr>
              <w:pStyle w:val="RTableTextAbt"/>
              <w:rPr>
                <w:rFonts w:ascii="Times New Roman" w:hAnsi="Times New Roman" w:cs="Times New Roman"/>
              </w:rPr>
            </w:pPr>
            <w:r w:rsidRPr="0047488E">
              <w:rPr>
                <w:rFonts w:ascii="Times New Roman" w:hAnsi="Times New Roman" w:cs="Times New Roman"/>
              </w:rPr>
              <w:t>2</w:t>
            </w:r>
          </w:p>
        </w:tc>
        <w:tc>
          <w:tcPr>
            <w:tcW w:w="1103" w:type="dxa"/>
            <w:noWrap/>
            <w:hideMark/>
          </w:tcPr>
          <w:p w:rsidR="009F60B1" w:rsidRPr="0047488E" w:rsidP="00CB1C05" w14:paraId="7CBF7BED" w14:textId="77777777">
            <w:pPr>
              <w:pStyle w:val="RTableTextAbt"/>
              <w:rPr>
                <w:rFonts w:ascii="Times New Roman" w:hAnsi="Times New Roman" w:cs="Times New Roman"/>
              </w:rPr>
            </w:pPr>
            <w:r w:rsidRPr="0047488E">
              <w:rPr>
                <w:rFonts w:ascii="Times New Roman" w:hAnsi="Times New Roman" w:cs="Times New Roman"/>
              </w:rPr>
              <w:t>8</w:t>
            </w:r>
          </w:p>
        </w:tc>
        <w:tc>
          <w:tcPr>
            <w:tcW w:w="1332" w:type="dxa"/>
            <w:noWrap/>
            <w:hideMark/>
          </w:tcPr>
          <w:p w:rsidR="009F60B1" w:rsidRPr="0047488E" w:rsidP="00CB1C05" w14:paraId="590230E7" w14:textId="77777777">
            <w:pPr>
              <w:pStyle w:val="RTableTextAbt"/>
              <w:rPr>
                <w:rFonts w:ascii="Times New Roman" w:hAnsi="Times New Roman" w:cs="Times New Roman"/>
              </w:rPr>
            </w:pPr>
            <w:r w:rsidRPr="0047488E">
              <w:rPr>
                <w:rFonts w:ascii="Times New Roman" w:hAnsi="Times New Roman" w:cs="Times New Roman"/>
              </w:rPr>
              <w:t>24</w:t>
            </w:r>
          </w:p>
        </w:tc>
      </w:tr>
      <w:tr w14:paraId="69924856" w14:textId="77777777" w:rsidTr="00964FBD">
        <w:tblPrEx>
          <w:tblW w:w="0" w:type="auto"/>
          <w:tblLook w:val="04A0"/>
        </w:tblPrEx>
        <w:trPr>
          <w:trHeight w:val="300"/>
        </w:trPr>
        <w:tc>
          <w:tcPr>
            <w:tcW w:w="3827" w:type="dxa"/>
            <w:noWrap/>
            <w:hideMark/>
          </w:tcPr>
          <w:p w:rsidR="009F60B1" w:rsidRPr="0047488E" w:rsidP="00CB1C05" w14:paraId="571750B3" w14:textId="77777777">
            <w:pPr>
              <w:pStyle w:val="LTableTextAbt"/>
              <w:rPr>
                <w:rFonts w:ascii="Times New Roman" w:hAnsi="Times New Roman" w:cs="Times New Roman"/>
              </w:rPr>
            </w:pPr>
            <w:r w:rsidRPr="0047488E">
              <w:rPr>
                <w:rFonts w:ascii="Times New Roman" w:hAnsi="Times New Roman" w:cs="Times New Roman"/>
              </w:rPr>
              <w:t>ROLLS-ROYCE CORP-PLANTS 5 &amp; 8</w:t>
            </w:r>
          </w:p>
        </w:tc>
        <w:tc>
          <w:tcPr>
            <w:tcW w:w="1985" w:type="dxa"/>
            <w:noWrap/>
            <w:hideMark/>
          </w:tcPr>
          <w:p w:rsidR="009F60B1" w:rsidRPr="0047488E" w:rsidP="00CB1C05" w14:paraId="347FC782" w14:textId="77777777">
            <w:pPr>
              <w:pStyle w:val="LTableTextAbt"/>
              <w:rPr>
                <w:rFonts w:ascii="Times New Roman" w:hAnsi="Times New Roman" w:cs="Times New Roman"/>
              </w:rPr>
            </w:pPr>
            <w:r w:rsidRPr="0047488E">
              <w:rPr>
                <w:rFonts w:ascii="Times New Roman" w:hAnsi="Times New Roman" w:cs="Times New Roman"/>
              </w:rPr>
              <w:t>MARION, IN</w:t>
            </w:r>
          </w:p>
        </w:tc>
        <w:tc>
          <w:tcPr>
            <w:tcW w:w="1103" w:type="dxa"/>
            <w:noWrap/>
            <w:hideMark/>
          </w:tcPr>
          <w:p w:rsidR="009F60B1" w:rsidRPr="0047488E" w:rsidP="00CB1C05" w14:paraId="25158FF5" w14:textId="77777777">
            <w:pPr>
              <w:pStyle w:val="RTableTextAbt"/>
              <w:rPr>
                <w:rFonts w:ascii="Times New Roman" w:hAnsi="Times New Roman" w:cs="Times New Roman"/>
              </w:rPr>
            </w:pPr>
            <w:r w:rsidRPr="0047488E">
              <w:rPr>
                <w:rFonts w:ascii="Times New Roman" w:hAnsi="Times New Roman" w:cs="Times New Roman"/>
              </w:rPr>
              <w:t>1</w:t>
            </w:r>
          </w:p>
        </w:tc>
        <w:tc>
          <w:tcPr>
            <w:tcW w:w="1103" w:type="dxa"/>
            <w:noWrap/>
            <w:hideMark/>
          </w:tcPr>
          <w:p w:rsidR="009F60B1" w:rsidRPr="0047488E" w:rsidP="00CB1C05" w14:paraId="474079A7" w14:textId="77777777">
            <w:pPr>
              <w:pStyle w:val="RTableTextAbt"/>
              <w:rPr>
                <w:rFonts w:ascii="Times New Roman" w:hAnsi="Times New Roman" w:cs="Times New Roman"/>
              </w:rPr>
            </w:pPr>
            <w:r w:rsidRPr="0047488E">
              <w:rPr>
                <w:rFonts w:ascii="Times New Roman" w:hAnsi="Times New Roman" w:cs="Times New Roman"/>
              </w:rPr>
              <w:t>9</w:t>
            </w:r>
          </w:p>
        </w:tc>
        <w:tc>
          <w:tcPr>
            <w:tcW w:w="1332" w:type="dxa"/>
            <w:noWrap/>
            <w:hideMark/>
          </w:tcPr>
          <w:p w:rsidR="009F60B1" w:rsidRPr="0047488E" w:rsidP="00CB1C05" w14:paraId="0F87D8BB" w14:textId="77777777">
            <w:pPr>
              <w:pStyle w:val="RTableTextAbt"/>
              <w:rPr>
                <w:rFonts w:ascii="Times New Roman" w:hAnsi="Times New Roman" w:cs="Times New Roman"/>
              </w:rPr>
            </w:pPr>
            <w:r w:rsidRPr="0047488E">
              <w:rPr>
                <w:rFonts w:ascii="Times New Roman" w:hAnsi="Times New Roman" w:cs="Times New Roman"/>
              </w:rPr>
              <w:t>23</w:t>
            </w:r>
          </w:p>
        </w:tc>
      </w:tr>
      <w:tr w14:paraId="3999DAC4" w14:textId="77777777" w:rsidTr="00964FBD">
        <w:tblPrEx>
          <w:tblW w:w="0" w:type="auto"/>
          <w:tblLook w:val="04A0"/>
        </w:tblPrEx>
        <w:trPr>
          <w:trHeight w:val="300"/>
        </w:trPr>
        <w:tc>
          <w:tcPr>
            <w:tcW w:w="3827" w:type="dxa"/>
            <w:noWrap/>
            <w:hideMark/>
          </w:tcPr>
          <w:p w:rsidR="009F60B1" w:rsidRPr="0047488E" w:rsidP="00CB1C05" w14:paraId="2BEDF33F" w14:textId="77777777">
            <w:pPr>
              <w:pStyle w:val="LTableTextAbt"/>
              <w:rPr>
                <w:rFonts w:ascii="Times New Roman" w:hAnsi="Times New Roman" w:cs="Times New Roman"/>
              </w:rPr>
            </w:pPr>
            <w:r w:rsidRPr="0047488E">
              <w:rPr>
                <w:rFonts w:ascii="Times New Roman" w:hAnsi="Times New Roman" w:cs="Times New Roman"/>
              </w:rPr>
              <w:t>BELL PLANT 5</w:t>
            </w:r>
          </w:p>
        </w:tc>
        <w:tc>
          <w:tcPr>
            <w:tcW w:w="1985" w:type="dxa"/>
            <w:noWrap/>
            <w:hideMark/>
          </w:tcPr>
          <w:p w:rsidR="009F60B1" w:rsidRPr="0047488E" w:rsidP="00CB1C05" w14:paraId="62996FDB" w14:textId="77777777">
            <w:pPr>
              <w:pStyle w:val="LTableTextAbt"/>
              <w:rPr>
                <w:rFonts w:ascii="Times New Roman" w:hAnsi="Times New Roman" w:cs="Times New Roman"/>
              </w:rPr>
            </w:pPr>
            <w:r w:rsidRPr="0047488E">
              <w:rPr>
                <w:rFonts w:ascii="Times New Roman" w:hAnsi="Times New Roman" w:cs="Times New Roman"/>
              </w:rPr>
              <w:t>TARRANT, TX</w:t>
            </w:r>
          </w:p>
        </w:tc>
        <w:tc>
          <w:tcPr>
            <w:tcW w:w="1103" w:type="dxa"/>
            <w:noWrap/>
            <w:hideMark/>
          </w:tcPr>
          <w:p w:rsidR="009F60B1" w:rsidRPr="0047488E" w:rsidP="00CB1C05" w14:paraId="336518B3" w14:textId="77777777">
            <w:pPr>
              <w:pStyle w:val="RTableTextAbt"/>
              <w:rPr>
                <w:rFonts w:ascii="Times New Roman" w:hAnsi="Times New Roman" w:cs="Times New Roman"/>
              </w:rPr>
            </w:pPr>
            <w:r w:rsidRPr="0047488E">
              <w:rPr>
                <w:rFonts w:ascii="Times New Roman" w:hAnsi="Times New Roman" w:cs="Times New Roman"/>
              </w:rPr>
              <w:t>3</w:t>
            </w:r>
          </w:p>
        </w:tc>
        <w:tc>
          <w:tcPr>
            <w:tcW w:w="1103" w:type="dxa"/>
            <w:noWrap/>
            <w:hideMark/>
          </w:tcPr>
          <w:p w:rsidR="009F60B1" w:rsidRPr="0047488E" w:rsidP="00CB1C05" w14:paraId="48715355" w14:textId="77777777">
            <w:pPr>
              <w:pStyle w:val="RTableTextAbt"/>
              <w:rPr>
                <w:rFonts w:ascii="Times New Roman" w:hAnsi="Times New Roman" w:cs="Times New Roman"/>
              </w:rPr>
            </w:pPr>
            <w:r w:rsidRPr="0047488E">
              <w:rPr>
                <w:rFonts w:ascii="Times New Roman" w:hAnsi="Times New Roman" w:cs="Times New Roman"/>
              </w:rPr>
              <w:t>16</w:t>
            </w:r>
          </w:p>
        </w:tc>
        <w:tc>
          <w:tcPr>
            <w:tcW w:w="1332" w:type="dxa"/>
            <w:noWrap/>
            <w:hideMark/>
          </w:tcPr>
          <w:p w:rsidR="009F60B1" w:rsidRPr="0047488E" w:rsidP="00CB1C05" w14:paraId="3E96C895" w14:textId="77777777">
            <w:pPr>
              <w:pStyle w:val="RTableTextAbt"/>
              <w:rPr>
                <w:rFonts w:ascii="Times New Roman" w:hAnsi="Times New Roman" w:cs="Times New Roman"/>
              </w:rPr>
            </w:pPr>
            <w:r w:rsidRPr="0047488E">
              <w:rPr>
                <w:rFonts w:ascii="Times New Roman" w:hAnsi="Times New Roman" w:cs="Times New Roman"/>
              </w:rPr>
              <w:t>27</w:t>
            </w:r>
          </w:p>
        </w:tc>
      </w:tr>
      <w:tr w14:paraId="58BD5738" w14:textId="77777777" w:rsidTr="00964FBD">
        <w:tblPrEx>
          <w:tblW w:w="0" w:type="auto"/>
          <w:tblLook w:val="04A0"/>
        </w:tblPrEx>
        <w:trPr>
          <w:trHeight w:val="300"/>
        </w:trPr>
        <w:tc>
          <w:tcPr>
            <w:tcW w:w="3827" w:type="dxa"/>
            <w:noWrap/>
            <w:hideMark/>
          </w:tcPr>
          <w:p w:rsidR="009F60B1" w:rsidRPr="0047488E" w:rsidP="00CB1C05" w14:paraId="5E6A547D" w14:textId="77777777">
            <w:pPr>
              <w:pStyle w:val="LTableTextAbt"/>
              <w:rPr>
                <w:rFonts w:ascii="Times New Roman" w:hAnsi="Times New Roman" w:cs="Times New Roman"/>
              </w:rPr>
            </w:pPr>
            <w:r w:rsidRPr="0047488E">
              <w:rPr>
                <w:rFonts w:ascii="Times New Roman" w:hAnsi="Times New Roman" w:cs="Times New Roman"/>
              </w:rPr>
              <w:t>CHAMPION BRANDS LLC</w:t>
            </w:r>
          </w:p>
        </w:tc>
        <w:tc>
          <w:tcPr>
            <w:tcW w:w="1985" w:type="dxa"/>
            <w:noWrap/>
            <w:hideMark/>
          </w:tcPr>
          <w:p w:rsidR="009F60B1" w:rsidRPr="0047488E" w:rsidP="00CB1C05" w14:paraId="30381D99" w14:textId="77777777">
            <w:pPr>
              <w:pStyle w:val="LTableTextAbt"/>
              <w:rPr>
                <w:rFonts w:ascii="Times New Roman" w:hAnsi="Times New Roman" w:cs="Times New Roman"/>
              </w:rPr>
            </w:pPr>
            <w:r w:rsidRPr="0047488E">
              <w:rPr>
                <w:rFonts w:ascii="Times New Roman" w:hAnsi="Times New Roman" w:cs="Times New Roman"/>
              </w:rPr>
              <w:t>HENRY, MO</w:t>
            </w:r>
          </w:p>
        </w:tc>
        <w:tc>
          <w:tcPr>
            <w:tcW w:w="1103" w:type="dxa"/>
            <w:noWrap/>
            <w:hideMark/>
          </w:tcPr>
          <w:p w:rsidR="009F60B1" w:rsidRPr="0047488E" w:rsidP="00CB1C05" w14:paraId="73D4366B" w14:textId="77777777">
            <w:pPr>
              <w:pStyle w:val="RTableTextAbt"/>
              <w:rPr>
                <w:rFonts w:ascii="Times New Roman" w:hAnsi="Times New Roman" w:cs="Times New Roman"/>
              </w:rPr>
            </w:pPr>
            <w:r w:rsidRPr="0047488E">
              <w:rPr>
                <w:rFonts w:ascii="Times New Roman" w:hAnsi="Times New Roman" w:cs="Times New Roman"/>
              </w:rPr>
              <w:t>1</w:t>
            </w:r>
          </w:p>
        </w:tc>
        <w:tc>
          <w:tcPr>
            <w:tcW w:w="1103" w:type="dxa"/>
            <w:noWrap/>
            <w:hideMark/>
          </w:tcPr>
          <w:p w:rsidR="009F60B1" w:rsidRPr="0047488E" w:rsidP="00CB1C05" w14:paraId="2F389DC9" w14:textId="77777777">
            <w:pPr>
              <w:pStyle w:val="RTableTextAbt"/>
              <w:rPr>
                <w:rFonts w:ascii="Times New Roman" w:hAnsi="Times New Roman" w:cs="Times New Roman"/>
              </w:rPr>
            </w:pPr>
            <w:r w:rsidRPr="0047488E">
              <w:rPr>
                <w:rFonts w:ascii="Times New Roman" w:hAnsi="Times New Roman" w:cs="Times New Roman"/>
              </w:rPr>
              <w:t>2</w:t>
            </w:r>
          </w:p>
        </w:tc>
        <w:tc>
          <w:tcPr>
            <w:tcW w:w="1332" w:type="dxa"/>
            <w:noWrap/>
            <w:hideMark/>
          </w:tcPr>
          <w:p w:rsidR="009F60B1" w:rsidRPr="0047488E" w:rsidP="00CB1C05" w14:paraId="2A09E5B0" w14:textId="77777777">
            <w:pPr>
              <w:pStyle w:val="RTableTextAbt"/>
              <w:rPr>
                <w:rFonts w:ascii="Times New Roman" w:hAnsi="Times New Roman" w:cs="Times New Roman"/>
              </w:rPr>
            </w:pPr>
            <w:r w:rsidRPr="0047488E">
              <w:rPr>
                <w:rFonts w:ascii="Times New Roman" w:hAnsi="Times New Roman" w:cs="Times New Roman"/>
              </w:rPr>
              <w:t>2</w:t>
            </w:r>
          </w:p>
        </w:tc>
      </w:tr>
      <w:tr w14:paraId="3C95A768" w14:textId="77777777" w:rsidTr="00964FBD">
        <w:tblPrEx>
          <w:tblW w:w="0" w:type="auto"/>
          <w:tblLook w:val="04A0"/>
        </w:tblPrEx>
        <w:trPr>
          <w:trHeight w:val="300"/>
        </w:trPr>
        <w:tc>
          <w:tcPr>
            <w:tcW w:w="3827" w:type="dxa"/>
            <w:noWrap/>
            <w:hideMark/>
          </w:tcPr>
          <w:p w:rsidR="009F60B1" w:rsidRPr="0047488E" w:rsidP="00CB1C05" w14:paraId="72C7E7B7" w14:textId="77777777">
            <w:pPr>
              <w:pStyle w:val="LTableTextAbt"/>
              <w:rPr>
                <w:rFonts w:ascii="Times New Roman" w:hAnsi="Times New Roman" w:cs="Times New Roman"/>
              </w:rPr>
            </w:pPr>
            <w:r w:rsidRPr="0047488E">
              <w:rPr>
                <w:rFonts w:ascii="Times New Roman" w:hAnsi="Times New Roman" w:cs="Times New Roman"/>
              </w:rPr>
              <w:t>DRS NIS LLC</w:t>
            </w:r>
          </w:p>
        </w:tc>
        <w:tc>
          <w:tcPr>
            <w:tcW w:w="1985" w:type="dxa"/>
            <w:noWrap/>
            <w:hideMark/>
          </w:tcPr>
          <w:p w:rsidR="009F60B1" w:rsidRPr="0047488E" w:rsidP="00CB1C05" w14:paraId="7A1158A7" w14:textId="77777777">
            <w:pPr>
              <w:pStyle w:val="LTableTextAbt"/>
              <w:rPr>
                <w:rFonts w:ascii="Times New Roman" w:hAnsi="Times New Roman" w:cs="Times New Roman"/>
              </w:rPr>
            </w:pPr>
            <w:r w:rsidRPr="0047488E">
              <w:rPr>
                <w:rFonts w:ascii="Times New Roman" w:hAnsi="Times New Roman" w:cs="Times New Roman"/>
              </w:rPr>
              <w:t>DALLAS, TX</w:t>
            </w:r>
          </w:p>
        </w:tc>
        <w:tc>
          <w:tcPr>
            <w:tcW w:w="1103" w:type="dxa"/>
            <w:noWrap/>
            <w:hideMark/>
          </w:tcPr>
          <w:p w:rsidR="009F60B1" w:rsidRPr="0047488E" w:rsidP="00CB1C05" w14:paraId="06830492" w14:textId="77777777">
            <w:pPr>
              <w:pStyle w:val="RTableTextAbt"/>
              <w:rPr>
                <w:rFonts w:ascii="Times New Roman" w:hAnsi="Times New Roman" w:cs="Times New Roman"/>
              </w:rPr>
            </w:pPr>
            <w:r w:rsidRPr="0047488E">
              <w:rPr>
                <w:rFonts w:ascii="Times New Roman" w:hAnsi="Times New Roman" w:cs="Times New Roman"/>
              </w:rPr>
              <w:t>3</w:t>
            </w:r>
          </w:p>
        </w:tc>
        <w:tc>
          <w:tcPr>
            <w:tcW w:w="1103" w:type="dxa"/>
            <w:noWrap/>
            <w:hideMark/>
          </w:tcPr>
          <w:p w:rsidR="009F60B1" w:rsidRPr="0047488E" w:rsidP="00CB1C05" w14:paraId="6B52F8ED" w14:textId="77777777">
            <w:pPr>
              <w:pStyle w:val="RTableTextAbt"/>
              <w:rPr>
                <w:rFonts w:ascii="Times New Roman" w:hAnsi="Times New Roman" w:cs="Times New Roman"/>
              </w:rPr>
            </w:pPr>
            <w:r w:rsidRPr="0047488E">
              <w:rPr>
                <w:rFonts w:ascii="Times New Roman" w:hAnsi="Times New Roman" w:cs="Times New Roman"/>
              </w:rPr>
              <w:t>4</w:t>
            </w:r>
          </w:p>
        </w:tc>
        <w:tc>
          <w:tcPr>
            <w:tcW w:w="1332" w:type="dxa"/>
            <w:noWrap/>
            <w:hideMark/>
          </w:tcPr>
          <w:p w:rsidR="009F60B1" w:rsidRPr="0047488E" w:rsidP="00CB1C05" w14:paraId="69249C86" w14:textId="77777777">
            <w:pPr>
              <w:pStyle w:val="RTableTextAbt"/>
              <w:rPr>
                <w:rFonts w:ascii="Times New Roman" w:hAnsi="Times New Roman" w:cs="Times New Roman"/>
              </w:rPr>
            </w:pPr>
            <w:r w:rsidRPr="0047488E">
              <w:rPr>
                <w:rFonts w:ascii="Times New Roman" w:hAnsi="Times New Roman" w:cs="Times New Roman"/>
              </w:rPr>
              <w:t>17</w:t>
            </w:r>
          </w:p>
        </w:tc>
      </w:tr>
      <w:tr w14:paraId="190549CE" w14:textId="77777777" w:rsidTr="00964FBD">
        <w:tblPrEx>
          <w:tblW w:w="0" w:type="auto"/>
          <w:tblLook w:val="04A0"/>
        </w:tblPrEx>
        <w:trPr>
          <w:trHeight w:val="300"/>
        </w:trPr>
        <w:tc>
          <w:tcPr>
            <w:tcW w:w="3827" w:type="dxa"/>
            <w:noWrap/>
            <w:hideMark/>
          </w:tcPr>
          <w:p w:rsidR="009F60B1" w:rsidRPr="0047488E" w:rsidP="00CB1C05" w14:paraId="54441BBE" w14:textId="77777777">
            <w:pPr>
              <w:pStyle w:val="LTableTextAbt"/>
              <w:rPr>
                <w:rFonts w:ascii="Times New Roman" w:hAnsi="Times New Roman" w:cs="Times New Roman"/>
              </w:rPr>
            </w:pPr>
            <w:r w:rsidRPr="0047488E">
              <w:rPr>
                <w:rFonts w:ascii="Times New Roman" w:hAnsi="Times New Roman" w:cs="Times New Roman"/>
              </w:rPr>
              <w:t>METAL IMPACT LLC</w:t>
            </w:r>
          </w:p>
        </w:tc>
        <w:tc>
          <w:tcPr>
            <w:tcW w:w="1985" w:type="dxa"/>
            <w:noWrap/>
            <w:hideMark/>
          </w:tcPr>
          <w:p w:rsidR="009F60B1" w:rsidRPr="0047488E" w:rsidP="00CB1C05" w14:paraId="53E9357E" w14:textId="77777777">
            <w:pPr>
              <w:pStyle w:val="LTableTextAbt"/>
              <w:rPr>
                <w:rFonts w:ascii="Times New Roman" w:hAnsi="Times New Roman" w:cs="Times New Roman"/>
              </w:rPr>
            </w:pPr>
            <w:r w:rsidRPr="0047488E">
              <w:rPr>
                <w:rFonts w:ascii="Times New Roman" w:hAnsi="Times New Roman" w:cs="Times New Roman"/>
              </w:rPr>
              <w:t>COOK, IL</w:t>
            </w:r>
          </w:p>
        </w:tc>
        <w:tc>
          <w:tcPr>
            <w:tcW w:w="1103" w:type="dxa"/>
            <w:noWrap/>
            <w:hideMark/>
          </w:tcPr>
          <w:p w:rsidR="009F60B1" w:rsidRPr="0047488E" w:rsidP="00CB1C05" w14:paraId="34B60B13" w14:textId="77777777">
            <w:pPr>
              <w:pStyle w:val="RTableTextAbt"/>
              <w:rPr>
                <w:rFonts w:ascii="Times New Roman" w:hAnsi="Times New Roman" w:cs="Times New Roman"/>
              </w:rPr>
            </w:pPr>
            <w:r w:rsidRPr="0047488E">
              <w:rPr>
                <w:rFonts w:ascii="Times New Roman" w:hAnsi="Times New Roman" w:cs="Times New Roman"/>
              </w:rPr>
              <w:t>11</w:t>
            </w:r>
          </w:p>
        </w:tc>
        <w:tc>
          <w:tcPr>
            <w:tcW w:w="1103" w:type="dxa"/>
            <w:noWrap/>
            <w:hideMark/>
          </w:tcPr>
          <w:p w:rsidR="009F60B1" w:rsidRPr="0047488E" w:rsidP="00CB1C05" w14:paraId="46D3ABBF" w14:textId="77777777">
            <w:pPr>
              <w:pStyle w:val="RTableTextAbt"/>
              <w:rPr>
                <w:rFonts w:ascii="Times New Roman" w:hAnsi="Times New Roman" w:cs="Times New Roman"/>
              </w:rPr>
            </w:pPr>
            <w:r w:rsidRPr="0047488E">
              <w:rPr>
                <w:rFonts w:ascii="Times New Roman" w:hAnsi="Times New Roman" w:cs="Times New Roman"/>
              </w:rPr>
              <w:t>40</w:t>
            </w:r>
          </w:p>
        </w:tc>
        <w:tc>
          <w:tcPr>
            <w:tcW w:w="1332" w:type="dxa"/>
            <w:noWrap/>
            <w:hideMark/>
          </w:tcPr>
          <w:p w:rsidR="009F60B1" w:rsidRPr="0047488E" w:rsidP="00CB1C05" w14:paraId="4170A20B" w14:textId="77777777">
            <w:pPr>
              <w:pStyle w:val="RTableTextAbt"/>
              <w:rPr>
                <w:rFonts w:ascii="Times New Roman" w:hAnsi="Times New Roman" w:cs="Times New Roman"/>
              </w:rPr>
            </w:pPr>
            <w:r w:rsidRPr="0047488E">
              <w:rPr>
                <w:rFonts w:ascii="Times New Roman" w:hAnsi="Times New Roman" w:cs="Times New Roman"/>
              </w:rPr>
              <w:t>47</w:t>
            </w:r>
          </w:p>
        </w:tc>
      </w:tr>
      <w:tr w14:paraId="38BEC72F" w14:textId="77777777" w:rsidTr="00964FBD">
        <w:tblPrEx>
          <w:tblW w:w="0" w:type="auto"/>
          <w:tblLook w:val="04A0"/>
        </w:tblPrEx>
        <w:trPr>
          <w:trHeight w:val="300"/>
        </w:trPr>
        <w:tc>
          <w:tcPr>
            <w:tcW w:w="3827" w:type="dxa"/>
            <w:noWrap/>
            <w:hideMark/>
          </w:tcPr>
          <w:p w:rsidR="009F60B1" w:rsidRPr="0047488E" w:rsidP="00CB1C05" w14:paraId="7AED1416" w14:textId="77777777">
            <w:pPr>
              <w:pStyle w:val="LTableTextAbt"/>
              <w:rPr>
                <w:rFonts w:ascii="Times New Roman" w:hAnsi="Times New Roman" w:cs="Times New Roman"/>
              </w:rPr>
            </w:pPr>
            <w:r w:rsidRPr="0047488E">
              <w:rPr>
                <w:rFonts w:ascii="Times New Roman" w:hAnsi="Times New Roman" w:cs="Times New Roman"/>
              </w:rPr>
              <w:t>HINES PRECISION INC</w:t>
            </w:r>
          </w:p>
        </w:tc>
        <w:tc>
          <w:tcPr>
            <w:tcW w:w="1985" w:type="dxa"/>
            <w:noWrap/>
            <w:hideMark/>
          </w:tcPr>
          <w:p w:rsidR="009F60B1" w:rsidRPr="0047488E" w:rsidP="00CB1C05" w14:paraId="74288F4B" w14:textId="77777777">
            <w:pPr>
              <w:pStyle w:val="LTableTextAbt"/>
              <w:rPr>
                <w:rFonts w:ascii="Times New Roman" w:hAnsi="Times New Roman" w:cs="Times New Roman"/>
              </w:rPr>
            </w:pPr>
            <w:r w:rsidRPr="0047488E">
              <w:rPr>
                <w:rFonts w:ascii="Times New Roman" w:hAnsi="Times New Roman" w:cs="Times New Roman"/>
              </w:rPr>
              <w:t>DAVIESS, KY</w:t>
            </w:r>
          </w:p>
        </w:tc>
        <w:tc>
          <w:tcPr>
            <w:tcW w:w="1103" w:type="dxa"/>
            <w:noWrap/>
            <w:hideMark/>
          </w:tcPr>
          <w:p w:rsidR="009F60B1" w:rsidRPr="0047488E" w:rsidP="00CB1C05" w14:paraId="530E2176" w14:textId="77777777">
            <w:pPr>
              <w:pStyle w:val="RTableTextAbt"/>
              <w:rPr>
                <w:rFonts w:ascii="Times New Roman" w:hAnsi="Times New Roman" w:cs="Times New Roman"/>
              </w:rPr>
            </w:pPr>
            <w:r w:rsidRPr="0047488E">
              <w:rPr>
                <w:rFonts w:ascii="Times New Roman" w:hAnsi="Times New Roman" w:cs="Times New Roman"/>
              </w:rPr>
              <w:t>0</w:t>
            </w:r>
          </w:p>
        </w:tc>
        <w:tc>
          <w:tcPr>
            <w:tcW w:w="1103" w:type="dxa"/>
            <w:noWrap/>
            <w:hideMark/>
          </w:tcPr>
          <w:p w:rsidR="009F60B1" w:rsidRPr="0047488E" w:rsidP="00CB1C05" w14:paraId="60269763" w14:textId="77777777">
            <w:pPr>
              <w:pStyle w:val="RTableTextAbt"/>
              <w:rPr>
                <w:rFonts w:ascii="Times New Roman" w:hAnsi="Times New Roman" w:cs="Times New Roman"/>
              </w:rPr>
            </w:pPr>
            <w:r w:rsidRPr="0047488E">
              <w:rPr>
                <w:rFonts w:ascii="Times New Roman" w:hAnsi="Times New Roman" w:cs="Times New Roman"/>
              </w:rPr>
              <w:t>0</w:t>
            </w:r>
          </w:p>
        </w:tc>
        <w:tc>
          <w:tcPr>
            <w:tcW w:w="1332" w:type="dxa"/>
            <w:noWrap/>
            <w:hideMark/>
          </w:tcPr>
          <w:p w:rsidR="009F60B1" w:rsidRPr="0047488E" w:rsidP="00CB1C05" w14:paraId="438AA3E8" w14:textId="77777777">
            <w:pPr>
              <w:pStyle w:val="RTableTextAbt"/>
              <w:rPr>
                <w:rFonts w:ascii="Times New Roman" w:hAnsi="Times New Roman" w:cs="Times New Roman"/>
              </w:rPr>
            </w:pPr>
            <w:r w:rsidRPr="0047488E">
              <w:rPr>
                <w:rFonts w:ascii="Times New Roman" w:hAnsi="Times New Roman" w:cs="Times New Roman"/>
              </w:rPr>
              <w:t>1</w:t>
            </w:r>
          </w:p>
        </w:tc>
      </w:tr>
      <w:tr w14:paraId="43A66B8B" w14:textId="77777777" w:rsidTr="00964FBD">
        <w:tblPrEx>
          <w:tblW w:w="0" w:type="auto"/>
          <w:tblLook w:val="04A0"/>
        </w:tblPrEx>
        <w:trPr>
          <w:trHeight w:val="300"/>
        </w:trPr>
        <w:tc>
          <w:tcPr>
            <w:tcW w:w="3827" w:type="dxa"/>
            <w:noWrap/>
            <w:hideMark/>
          </w:tcPr>
          <w:p w:rsidR="009F60B1" w:rsidRPr="0047488E" w:rsidP="00CB1C05" w14:paraId="09EC2FFE" w14:textId="77777777">
            <w:pPr>
              <w:pStyle w:val="LTableTextAbt"/>
              <w:rPr>
                <w:rFonts w:ascii="Times New Roman" w:hAnsi="Times New Roman" w:cs="Times New Roman"/>
              </w:rPr>
            </w:pPr>
            <w:r w:rsidRPr="0047488E">
              <w:rPr>
                <w:rFonts w:ascii="Times New Roman" w:hAnsi="Times New Roman" w:cs="Times New Roman"/>
              </w:rPr>
              <w:t>UNIMETAL SURFACE FINISHING LLC</w:t>
            </w:r>
          </w:p>
        </w:tc>
        <w:tc>
          <w:tcPr>
            <w:tcW w:w="1985" w:type="dxa"/>
            <w:noWrap/>
            <w:hideMark/>
          </w:tcPr>
          <w:p w:rsidR="009F60B1" w:rsidRPr="0047488E" w:rsidP="00CB1C05" w14:paraId="44F9D58D" w14:textId="77777777">
            <w:pPr>
              <w:pStyle w:val="LTableTextAbt"/>
              <w:rPr>
                <w:rFonts w:ascii="Times New Roman" w:hAnsi="Times New Roman" w:cs="Times New Roman"/>
              </w:rPr>
            </w:pPr>
            <w:r w:rsidRPr="0047488E">
              <w:rPr>
                <w:rFonts w:ascii="Times New Roman" w:hAnsi="Times New Roman" w:cs="Times New Roman"/>
              </w:rPr>
              <w:t>LITCHFIELD, CT</w:t>
            </w:r>
          </w:p>
        </w:tc>
        <w:tc>
          <w:tcPr>
            <w:tcW w:w="1103" w:type="dxa"/>
            <w:noWrap/>
            <w:hideMark/>
          </w:tcPr>
          <w:p w:rsidR="009F60B1" w:rsidRPr="0047488E" w:rsidP="00CB1C05" w14:paraId="3F82577E" w14:textId="77777777">
            <w:pPr>
              <w:pStyle w:val="RTableTextAbt"/>
              <w:rPr>
                <w:rFonts w:ascii="Times New Roman" w:hAnsi="Times New Roman" w:cs="Times New Roman"/>
              </w:rPr>
            </w:pPr>
            <w:r w:rsidRPr="0047488E">
              <w:rPr>
                <w:rFonts w:ascii="Times New Roman" w:hAnsi="Times New Roman" w:cs="Times New Roman"/>
              </w:rPr>
              <w:t>0</w:t>
            </w:r>
          </w:p>
        </w:tc>
        <w:tc>
          <w:tcPr>
            <w:tcW w:w="1103" w:type="dxa"/>
            <w:noWrap/>
            <w:hideMark/>
          </w:tcPr>
          <w:p w:rsidR="009F60B1" w:rsidRPr="0047488E" w:rsidP="00CB1C05" w14:paraId="06634B61" w14:textId="77777777">
            <w:pPr>
              <w:pStyle w:val="RTableTextAbt"/>
              <w:rPr>
                <w:rFonts w:ascii="Times New Roman" w:hAnsi="Times New Roman" w:cs="Times New Roman"/>
              </w:rPr>
            </w:pPr>
            <w:r w:rsidRPr="0047488E">
              <w:rPr>
                <w:rFonts w:ascii="Times New Roman" w:hAnsi="Times New Roman" w:cs="Times New Roman"/>
              </w:rPr>
              <w:t>2</w:t>
            </w:r>
          </w:p>
        </w:tc>
        <w:tc>
          <w:tcPr>
            <w:tcW w:w="1332" w:type="dxa"/>
            <w:noWrap/>
            <w:hideMark/>
          </w:tcPr>
          <w:p w:rsidR="009F60B1" w:rsidRPr="0047488E" w:rsidP="00CB1C05" w14:paraId="2A4F6A1C" w14:textId="77777777">
            <w:pPr>
              <w:pStyle w:val="RTableTextAbt"/>
              <w:rPr>
                <w:rFonts w:ascii="Times New Roman" w:hAnsi="Times New Roman" w:cs="Times New Roman"/>
              </w:rPr>
            </w:pPr>
            <w:r w:rsidRPr="0047488E">
              <w:rPr>
                <w:rFonts w:ascii="Times New Roman" w:hAnsi="Times New Roman" w:cs="Times New Roman"/>
              </w:rPr>
              <w:t>7</w:t>
            </w:r>
          </w:p>
        </w:tc>
      </w:tr>
      <w:tr w14:paraId="1CBF0FA4" w14:textId="77777777" w:rsidTr="00964FBD">
        <w:tblPrEx>
          <w:tblW w:w="0" w:type="auto"/>
          <w:tblLook w:val="04A0"/>
        </w:tblPrEx>
        <w:trPr>
          <w:trHeight w:val="300"/>
        </w:trPr>
        <w:tc>
          <w:tcPr>
            <w:tcW w:w="3827" w:type="dxa"/>
            <w:noWrap/>
            <w:hideMark/>
          </w:tcPr>
          <w:p w:rsidR="009F60B1" w:rsidRPr="0047488E" w:rsidP="00CB1C05" w14:paraId="62789640" w14:textId="77777777">
            <w:pPr>
              <w:pStyle w:val="LTableTextAbt"/>
              <w:rPr>
                <w:rFonts w:ascii="Times New Roman" w:hAnsi="Times New Roman" w:cs="Times New Roman"/>
              </w:rPr>
            </w:pPr>
            <w:r w:rsidRPr="0047488E">
              <w:rPr>
                <w:rFonts w:ascii="Times New Roman" w:hAnsi="Times New Roman" w:cs="Times New Roman"/>
              </w:rPr>
              <w:t>ARCOS INDUSTRIES LLC</w:t>
            </w:r>
          </w:p>
        </w:tc>
        <w:tc>
          <w:tcPr>
            <w:tcW w:w="1985" w:type="dxa"/>
            <w:noWrap/>
            <w:hideMark/>
          </w:tcPr>
          <w:p w:rsidR="009F60B1" w:rsidRPr="0047488E" w:rsidP="00CB1C05" w14:paraId="4728FE86" w14:textId="77777777">
            <w:pPr>
              <w:pStyle w:val="LTableTextAbt"/>
              <w:rPr>
                <w:rFonts w:ascii="Times New Roman" w:hAnsi="Times New Roman" w:cs="Times New Roman"/>
              </w:rPr>
            </w:pPr>
            <w:r w:rsidRPr="0047488E">
              <w:rPr>
                <w:rFonts w:ascii="Times New Roman" w:hAnsi="Times New Roman" w:cs="Times New Roman"/>
              </w:rPr>
              <w:t>NORTHUMBERLAND, PA</w:t>
            </w:r>
          </w:p>
        </w:tc>
        <w:tc>
          <w:tcPr>
            <w:tcW w:w="1103" w:type="dxa"/>
            <w:noWrap/>
            <w:hideMark/>
          </w:tcPr>
          <w:p w:rsidR="009F60B1" w:rsidRPr="0047488E" w:rsidP="00CB1C05" w14:paraId="0AB93C64" w14:textId="77777777">
            <w:pPr>
              <w:pStyle w:val="RTableTextAbt"/>
              <w:rPr>
                <w:rFonts w:ascii="Times New Roman" w:hAnsi="Times New Roman" w:cs="Times New Roman"/>
              </w:rPr>
            </w:pPr>
            <w:r w:rsidRPr="0047488E">
              <w:rPr>
                <w:rFonts w:ascii="Times New Roman" w:hAnsi="Times New Roman" w:cs="Times New Roman"/>
              </w:rPr>
              <w:t>0</w:t>
            </w:r>
          </w:p>
        </w:tc>
        <w:tc>
          <w:tcPr>
            <w:tcW w:w="1103" w:type="dxa"/>
            <w:noWrap/>
            <w:hideMark/>
          </w:tcPr>
          <w:p w:rsidR="009F60B1" w:rsidRPr="0047488E" w:rsidP="00CB1C05" w14:paraId="7F4E7668" w14:textId="77777777">
            <w:pPr>
              <w:pStyle w:val="RTableTextAbt"/>
              <w:rPr>
                <w:rFonts w:ascii="Times New Roman" w:hAnsi="Times New Roman" w:cs="Times New Roman"/>
              </w:rPr>
            </w:pPr>
            <w:r w:rsidRPr="0047488E">
              <w:rPr>
                <w:rFonts w:ascii="Times New Roman" w:hAnsi="Times New Roman" w:cs="Times New Roman"/>
              </w:rPr>
              <w:t>1</w:t>
            </w:r>
          </w:p>
        </w:tc>
        <w:tc>
          <w:tcPr>
            <w:tcW w:w="1332" w:type="dxa"/>
            <w:noWrap/>
            <w:hideMark/>
          </w:tcPr>
          <w:p w:rsidR="009F60B1" w:rsidRPr="0047488E" w:rsidP="00CB1C05" w14:paraId="002168D3" w14:textId="77777777">
            <w:pPr>
              <w:pStyle w:val="RTableTextAbt"/>
              <w:rPr>
                <w:rFonts w:ascii="Times New Roman" w:hAnsi="Times New Roman" w:cs="Times New Roman"/>
              </w:rPr>
            </w:pPr>
            <w:r w:rsidRPr="0047488E">
              <w:rPr>
                <w:rFonts w:ascii="Times New Roman" w:hAnsi="Times New Roman" w:cs="Times New Roman"/>
              </w:rPr>
              <w:t>1</w:t>
            </w:r>
          </w:p>
        </w:tc>
      </w:tr>
    </w:tbl>
    <w:p w:rsidR="009F60B1" w:rsidP="00CB1C05" w14:paraId="68C7C7C4" w14:textId="77777777">
      <w:pPr>
        <w:rPr>
          <w:b/>
          <w:bCs/>
        </w:rPr>
      </w:pPr>
    </w:p>
    <w:p w:rsidR="009F60B1" w:rsidRPr="000E087B" w:rsidP="00CB1C05" w14:paraId="5347937A" w14:textId="77777777">
      <w:pPr>
        <w:pStyle w:val="BodyText"/>
      </w:pPr>
      <w:r w:rsidRPr="00860ABA">
        <w:t>The following tables provide profile</w:t>
      </w:r>
      <w:r>
        <w:t>s of</w:t>
      </w:r>
      <w:r w:rsidRPr="00860ABA">
        <w:t xml:space="preserve"> communities surrounding each facility </w:t>
      </w:r>
      <w:r>
        <w:t>identified to have a high density of surrounding additional facilities</w:t>
      </w:r>
      <w:r w:rsidRPr="00860ABA">
        <w:t xml:space="preserve">, again focusing on populations located within </w:t>
      </w:r>
      <w:r>
        <w:t>1,</w:t>
      </w:r>
      <w:r w:rsidRPr="00860ABA">
        <w:t xml:space="preserve"> 3</w:t>
      </w:r>
      <w:r w:rsidR="00115800">
        <w:t>,</w:t>
      </w:r>
      <w:r>
        <w:t xml:space="preserve"> and 5</w:t>
      </w:r>
      <w:r w:rsidRPr="00860ABA">
        <w:t xml:space="preserve"> miles. For comparison, the tables provide the national averages,</w:t>
      </w:r>
      <w:r>
        <w:t xml:space="preserve"> as all </w:t>
      </w:r>
      <w:r w:rsidR="00115800">
        <w:t>three</w:t>
      </w:r>
      <w:r>
        <w:t xml:space="preserve"> facilities are located in urban areas.  </w:t>
      </w:r>
    </w:p>
    <w:p w:rsidR="009F60B1" w:rsidP="00CB1C05" w14:paraId="7BF19106" w14:textId="77777777"/>
    <w:tbl>
      <w:tblPr>
        <w:tblStyle w:val="TableGrid"/>
        <w:tblW w:w="0" w:type="auto"/>
        <w:tblLook w:val="04A0"/>
      </w:tblPr>
      <w:tblGrid>
        <w:gridCol w:w="2070"/>
        <w:gridCol w:w="885"/>
        <w:gridCol w:w="820"/>
        <w:gridCol w:w="1972"/>
        <w:gridCol w:w="1972"/>
        <w:gridCol w:w="1631"/>
      </w:tblGrid>
      <w:tr w14:paraId="5634F1A9"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B43BA9" w:rsidP="00CB1C05" w14:paraId="7D558DFC" w14:textId="77777777">
            <w:pPr>
              <w:pStyle w:val="TableTitleA"/>
            </w:pPr>
            <w:bookmarkStart w:id="1590" w:name="_Toc121142751"/>
            <w:bookmarkStart w:id="1591" w:name="_Toc165379777"/>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1</w:t>
            </w:r>
            <w:r w:rsidR="00BC4B5D">
              <w:rPr>
                <w:noProof/>
              </w:rPr>
              <w:fldChar w:fldCharType="end"/>
            </w:r>
            <w:r w:rsidRPr="00575FE0">
              <w:t>:</w:t>
            </w:r>
            <w:r w:rsidR="005D624C">
              <w:t xml:space="preserve"> Exxon Mobil Chemical Co Baytown Olefins Plant, </w:t>
            </w:r>
            <w:r>
              <w:t>Harris, TX</w:t>
            </w:r>
            <w:bookmarkEnd w:id="1590"/>
            <w:bookmarkEnd w:id="1591"/>
          </w:p>
        </w:tc>
      </w:tr>
      <w:tr w14:paraId="7C4FD08F"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B43BA9" w:rsidP="00CB1C05" w14:paraId="4827B6A3" w14:textId="77777777">
            <w:pPr>
              <w:pStyle w:val="TableSubtitle"/>
            </w:pPr>
            <w:r w:rsidRPr="00B43BA9">
              <w:t>Demographic</w:t>
            </w:r>
          </w:p>
        </w:tc>
        <w:tc>
          <w:tcPr>
            <w:tcW w:w="885" w:type="dxa"/>
            <w:tcBorders>
              <w:top w:val="single" w:sz="4" w:space="0" w:color="auto"/>
            </w:tcBorders>
            <w:shd w:val="clear" w:color="auto" w:fill="48A9C5"/>
            <w:noWrap/>
            <w:hideMark/>
          </w:tcPr>
          <w:p w:rsidR="007B71E3" w:rsidRPr="00B43BA9" w:rsidP="00CB1C05" w14:paraId="369667AD" w14:textId="77777777">
            <w:pPr>
              <w:pStyle w:val="TableSubtitle"/>
            </w:pPr>
            <w:r w:rsidRPr="00B43BA9">
              <w:t>National</w:t>
            </w:r>
          </w:p>
        </w:tc>
        <w:tc>
          <w:tcPr>
            <w:tcW w:w="820" w:type="dxa"/>
            <w:tcBorders>
              <w:top w:val="single" w:sz="4" w:space="0" w:color="auto"/>
            </w:tcBorders>
            <w:shd w:val="clear" w:color="auto" w:fill="48A9C5"/>
            <w:noWrap/>
            <w:hideMark/>
          </w:tcPr>
          <w:p w:rsidR="007B71E3" w:rsidRPr="00B43BA9" w:rsidP="00CB1C05" w14:paraId="4314373B" w14:textId="77777777">
            <w:pPr>
              <w:pStyle w:val="TableSubtitle"/>
            </w:pPr>
            <w:r w:rsidRPr="00B43BA9">
              <w:t>Rural</w:t>
            </w:r>
          </w:p>
        </w:tc>
        <w:tc>
          <w:tcPr>
            <w:tcW w:w="1972" w:type="dxa"/>
            <w:tcBorders>
              <w:top w:val="single" w:sz="4" w:space="0" w:color="auto"/>
            </w:tcBorders>
            <w:shd w:val="clear" w:color="auto" w:fill="48A9C5"/>
            <w:noWrap/>
            <w:hideMark/>
          </w:tcPr>
          <w:p w:rsidR="007B71E3" w:rsidRPr="00B43BA9" w:rsidP="00CB1C05" w14:paraId="7997B509"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B43BA9" w:rsidP="00CB1C05" w14:paraId="4C091BF8"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B43BA9" w:rsidP="00CB1C05" w14:paraId="1482E31F" w14:textId="77777777">
            <w:pPr>
              <w:pStyle w:val="TableSubtitle"/>
            </w:pPr>
            <w:r w:rsidRPr="00A25C50">
              <w:t>5</w:t>
            </w:r>
            <w:r>
              <w:t>-</w:t>
            </w:r>
            <w:r w:rsidRPr="00A25C50">
              <w:t>Mile Average</w:t>
            </w:r>
          </w:p>
        </w:tc>
      </w:tr>
      <w:tr w14:paraId="532FFBB6" w14:textId="77777777" w:rsidTr="00964FBD">
        <w:tblPrEx>
          <w:tblW w:w="0" w:type="auto"/>
          <w:tblLook w:val="04A0"/>
        </w:tblPrEx>
        <w:trPr>
          <w:trHeight w:val="300"/>
        </w:trPr>
        <w:tc>
          <w:tcPr>
            <w:tcW w:w="2070" w:type="dxa"/>
            <w:noWrap/>
            <w:hideMark/>
          </w:tcPr>
          <w:p w:rsidR="009F60B1" w:rsidRPr="005C36DC" w:rsidP="00CB1C05" w14:paraId="1D00F5E9" w14:textId="77777777">
            <w:pPr>
              <w:pStyle w:val="LTableTextAbt"/>
              <w:rPr>
                <w:rFonts w:ascii="Times New Roman" w:hAnsi="Times New Roman" w:cs="Times New Roman"/>
                <w:b/>
                <w:bCs w:val="0"/>
              </w:rPr>
            </w:pPr>
            <w:r w:rsidRPr="005C36DC">
              <w:rPr>
                <w:rFonts w:ascii="Times New Roman" w:hAnsi="Times New Roman" w:cs="Times New Roman"/>
                <w:b/>
                <w:bCs w:val="0"/>
              </w:rPr>
              <w:t>Median Income</w:t>
            </w:r>
          </w:p>
        </w:tc>
        <w:tc>
          <w:tcPr>
            <w:tcW w:w="885" w:type="dxa"/>
            <w:noWrap/>
            <w:hideMark/>
          </w:tcPr>
          <w:p w:rsidR="009F60B1" w:rsidRPr="0047488E" w:rsidP="00CB1C05" w14:paraId="48E6BE24"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57194464"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7F619DF2" w14:textId="77777777">
            <w:pPr>
              <w:pStyle w:val="RTableTextAbt"/>
              <w:rPr>
                <w:rFonts w:ascii="Times New Roman" w:hAnsi="Times New Roman" w:cs="Times New Roman"/>
              </w:rPr>
            </w:pPr>
            <w:r w:rsidRPr="0047488E">
              <w:rPr>
                <w:rFonts w:ascii="Times New Roman" w:hAnsi="Times New Roman" w:cs="Times New Roman"/>
              </w:rPr>
              <w:t>$56,070</w:t>
            </w:r>
          </w:p>
        </w:tc>
        <w:tc>
          <w:tcPr>
            <w:tcW w:w="1972" w:type="dxa"/>
            <w:noWrap/>
            <w:hideMark/>
          </w:tcPr>
          <w:p w:rsidR="009F60B1" w:rsidRPr="0047488E" w:rsidP="00CB1C05" w14:paraId="5EF54326" w14:textId="77777777">
            <w:pPr>
              <w:pStyle w:val="RTableTextAbt"/>
              <w:rPr>
                <w:rFonts w:ascii="Times New Roman" w:hAnsi="Times New Roman" w:cs="Times New Roman"/>
              </w:rPr>
            </w:pPr>
            <w:r w:rsidRPr="0047488E">
              <w:rPr>
                <w:rFonts w:ascii="Times New Roman" w:hAnsi="Times New Roman" w:cs="Times New Roman"/>
              </w:rPr>
              <w:t>$55,626</w:t>
            </w:r>
          </w:p>
        </w:tc>
        <w:tc>
          <w:tcPr>
            <w:tcW w:w="1631" w:type="dxa"/>
            <w:noWrap/>
            <w:hideMark/>
          </w:tcPr>
          <w:p w:rsidR="009F60B1" w:rsidRPr="0047488E" w:rsidP="00CB1C05" w14:paraId="021DFAED" w14:textId="77777777">
            <w:pPr>
              <w:pStyle w:val="RTableTextAbt"/>
              <w:rPr>
                <w:rFonts w:ascii="Times New Roman" w:hAnsi="Times New Roman" w:cs="Times New Roman"/>
              </w:rPr>
            </w:pPr>
            <w:r w:rsidRPr="0047488E">
              <w:rPr>
                <w:rFonts w:ascii="Times New Roman" w:hAnsi="Times New Roman" w:cs="Times New Roman"/>
              </w:rPr>
              <w:t>$58,168</w:t>
            </w:r>
          </w:p>
        </w:tc>
      </w:tr>
      <w:tr w14:paraId="7290C089" w14:textId="77777777" w:rsidTr="00964FBD">
        <w:tblPrEx>
          <w:tblW w:w="0" w:type="auto"/>
          <w:tblLook w:val="04A0"/>
        </w:tblPrEx>
        <w:trPr>
          <w:trHeight w:val="300"/>
        </w:trPr>
        <w:tc>
          <w:tcPr>
            <w:tcW w:w="2070" w:type="dxa"/>
            <w:noWrap/>
            <w:hideMark/>
          </w:tcPr>
          <w:p w:rsidR="009F60B1" w:rsidRPr="005C36DC" w:rsidP="00CB1C05" w14:paraId="72D85600" w14:textId="77777777">
            <w:pPr>
              <w:pStyle w:val="LTableTextAbt"/>
              <w:rPr>
                <w:rFonts w:ascii="Times New Roman" w:hAnsi="Times New Roman" w:cs="Times New Roman"/>
                <w:b/>
                <w:bCs w:val="0"/>
              </w:rPr>
            </w:pPr>
            <w:r w:rsidRPr="005C36DC">
              <w:rPr>
                <w:rFonts w:ascii="Times New Roman" w:hAnsi="Times New Roman" w:cs="Times New Roman"/>
                <w:b/>
                <w:bCs w:val="0"/>
              </w:rPr>
              <w:t>White</w:t>
            </w:r>
          </w:p>
        </w:tc>
        <w:tc>
          <w:tcPr>
            <w:tcW w:w="885" w:type="dxa"/>
            <w:noWrap/>
            <w:hideMark/>
          </w:tcPr>
          <w:p w:rsidR="009F60B1" w:rsidRPr="0047488E" w:rsidP="00CB1C05" w14:paraId="70682985"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670DC654"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167E7DD4" w14:textId="77777777">
            <w:pPr>
              <w:pStyle w:val="RTableTextAbt"/>
              <w:rPr>
                <w:rFonts w:ascii="Times New Roman" w:hAnsi="Times New Roman" w:cs="Times New Roman"/>
              </w:rPr>
            </w:pPr>
            <w:r w:rsidRPr="0047488E">
              <w:rPr>
                <w:rFonts w:ascii="Times New Roman" w:hAnsi="Times New Roman" w:cs="Times New Roman"/>
              </w:rPr>
              <w:t>63.1%</w:t>
            </w:r>
          </w:p>
        </w:tc>
        <w:tc>
          <w:tcPr>
            <w:tcW w:w="1972" w:type="dxa"/>
            <w:noWrap/>
            <w:hideMark/>
          </w:tcPr>
          <w:p w:rsidR="009F60B1" w:rsidRPr="0047488E" w:rsidP="00CB1C05" w14:paraId="0DADE46B" w14:textId="77777777">
            <w:pPr>
              <w:pStyle w:val="RTableTextAbt"/>
              <w:rPr>
                <w:rFonts w:ascii="Times New Roman" w:hAnsi="Times New Roman" w:cs="Times New Roman"/>
              </w:rPr>
            </w:pPr>
            <w:r w:rsidRPr="0047488E">
              <w:rPr>
                <w:rFonts w:ascii="Times New Roman" w:hAnsi="Times New Roman" w:cs="Times New Roman"/>
              </w:rPr>
              <w:t>66.1%</w:t>
            </w:r>
          </w:p>
        </w:tc>
        <w:tc>
          <w:tcPr>
            <w:tcW w:w="1631" w:type="dxa"/>
            <w:noWrap/>
            <w:hideMark/>
          </w:tcPr>
          <w:p w:rsidR="009F60B1" w:rsidRPr="0047488E" w:rsidP="00CB1C05" w14:paraId="63208B66" w14:textId="77777777">
            <w:pPr>
              <w:pStyle w:val="RTableTextAbt"/>
              <w:rPr>
                <w:rFonts w:ascii="Times New Roman" w:hAnsi="Times New Roman" w:cs="Times New Roman"/>
              </w:rPr>
            </w:pPr>
            <w:r w:rsidRPr="0047488E">
              <w:rPr>
                <w:rFonts w:ascii="Times New Roman" w:hAnsi="Times New Roman" w:cs="Times New Roman"/>
              </w:rPr>
              <w:t>69.2%</w:t>
            </w:r>
          </w:p>
        </w:tc>
      </w:tr>
      <w:tr w14:paraId="6D413E76" w14:textId="77777777" w:rsidTr="00964FBD">
        <w:tblPrEx>
          <w:tblW w:w="0" w:type="auto"/>
          <w:tblLook w:val="04A0"/>
        </w:tblPrEx>
        <w:trPr>
          <w:trHeight w:val="300"/>
        </w:trPr>
        <w:tc>
          <w:tcPr>
            <w:tcW w:w="2070" w:type="dxa"/>
            <w:noWrap/>
            <w:hideMark/>
          </w:tcPr>
          <w:p w:rsidR="009F60B1" w:rsidRPr="005C36DC" w:rsidP="00CB1C05" w14:paraId="36374AF8" w14:textId="77777777">
            <w:pPr>
              <w:pStyle w:val="LTableTextAbt"/>
              <w:rPr>
                <w:rFonts w:ascii="Times New Roman" w:hAnsi="Times New Roman" w:cs="Times New Roman"/>
                <w:b/>
                <w:bCs w:val="0"/>
              </w:rPr>
            </w:pPr>
            <w:r w:rsidRPr="005C36DC">
              <w:rPr>
                <w:rFonts w:ascii="Times New Roman" w:hAnsi="Times New Roman" w:cs="Times New Roman"/>
                <w:b/>
                <w:bCs w:val="0"/>
              </w:rPr>
              <w:t>Black</w:t>
            </w:r>
          </w:p>
        </w:tc>
        <w:tc>
          <w:tcPr>
            <w:tcW w:w="885" w:type="dxa"/>
            <w:noWrap/>
            <w:hideMark/>
          </w:tcPr>
          <w:p w:rsidR="009F60B1" w:rsidRPr="0047488E" w:rsidP="00CB1C05" w14:paraId="0243E809"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02294FE1"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05EA1D79" w14:textId="77777777">
            <w:pPr>
              <w:pStyle w:val="RTableTextAbt"/>
              <w:rPr>
                <w:rFonts w:ascii="Times New Roman" w:hAnsi="Times New Roman" w:cs="Times New Roman"/>
              </w:rPr>
            </w:pPr>
            <w:r w:rsidRPr="0047488E">
              <w:rPr>
                <w:rFonts w:ascii="Times New Roman" w:hAnsi="Times New Roman" w:cs="Times New Roman"/>
              </w:rPr>
              <w:t>22.6%</w:t>
            </w:r>
          </w:p>
        </w:tc>
        <w:tc>
          <w:tcPr>
            <w:tcW w:w="1972" w:type="dxa"/>
            <w:noWrap/>
            <w:hideMark/>
          </w:tcPr>
          <w:p w:rsidR="009F60B1" w:rsidRPr="0047488E" w:rsidP="00CB1C05" w14:paraId="01794DF3" w14:textId="77777777">
            <w:pPr>
              <w:pStyle w:val="RTableTextAbt"/>
              <w:rPr>
                <w:rFonts w:ascii="Times New Roman" w:hAnsi="Times New Roman" w:cs="Times New Roman"/>
              </w:rPr>
            </w:pPr>
            <w:r w:rsidRPr="0047488E">
              <w:rPr>
                <w:rFonts w:ascii="Times New Roman" w:hAnsi="Times New Roman" w:cs="Times New Roman"/>
              </w:rPr>
              <w:t>17.2%</w:t>
            </w:r>
          </w:p>
        </w:tc>
        <w:tc>
          <w:tcPr>
            <w:tcW w:w="1631" w:type="dxa"/>
            <w:noWrap/>
            <w:hideMark/>
          </w:tcPr>
          <w:p w:rsidR="009F60B1" w:rsidRPr="0047488E" w:rsidP="00CB1C05" w14:paraId="25B00875" w14:textId="77777777">
            <w:pPr>
              <w:pStyle w:val="RTableTextAbt"/>
              <w:rPr>
                <w:rFonts w:ascii="Times New Roman" w:hAnsi="Times New Roman" w:cs="Times New Roman"/>
              </w:rPr>
            </w:pPr>
            <w:r w:rsidRPr="0047488E">
              <w:rPr>
                <w:rFonts w:ascii="Times New Roman" w:hAnsi="Times New Roman" w:cs="Times New Roman"/>
              </w:rPr>
              <w:t>15.2%</w:t>
            </w:r>
          </w:p>
        </w:tc>
      </w:tr>
      <w:tr w14:paraId="693E3154" w14:textId="77777777" w:rsidTr="00964FBD">
        <w:tblPrEx>
          <w:tblW w:w="0" w:type="auto"/>
          <w:tblLook w:val="04A0"/>
        </w:tblPrEx>
        <w:trPr>
          <w:trHeight w:val="300"/>
        </w:trPr>
        <w:tc>
          <w:tcPr>
            <w:tcW w:w="2070" w:type="dxa"/>
            <w:noWrap/>
            <w:hideMark/>
          </w:tcPr>
          <w:p w:rsidR="009F60B1" w:rsidRPr="005C36DC" w:rsidP="00CB1C05" w14:paraId="7B0625A2"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American Indian </w:t>
            </w:r>
          </w:p>
        </w:tc>
        <w:tc>
          <w:tcPr>
            <w:tcW w:w="885" w:type="dxa"/>
            <w:noWrap/>
            <w:hideMark/>
          </w:tcPr>
          <w:p w:rsidR="009F60B1" w:rsidRPr="0047488E" w:rsidP="00CB1C05" w14:paraId="35DE9FEE"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38AA2C7A"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737914F1" w14:textId="77777777">
            <w:pPr>
              <w:pStyle w:val="RTableTextAbt"/>
              <w:rPr>
                <w:rFonts w:ascii="Times New Roman" w:hAnsi="Times New Roman" w:cs="Times New Roman"/>
              </w:rPr>
            </w:pPr>
            <w:r w:rsidRPr="0047488E">
              <w:rPr>
                <w:rFonts w:ascii="Times New Roman" w:hAnsi="Times New Roman" w:cs="Times New Roman"/>
              </w:rPr>
              <w:t>0.5%</w:t>
            </w:r>
          </w:p>
        </w:tc>
        <w:tc>
          <w:tcPr>
            <w:tcW w:w="1972" w:type="dxa"/>
            <w:noWrap/>
            <w:hideMark/>
          </w:tcPr>
          <w:p w:rsidR="009F60B1" w:rsidRPr="0047488E" w:rsidP="00CB1C05" w14:paraId="07254C7A" w14:textId="77777777">
            <w:pPr>
              <w:pStyle w:val="RTableTextAbt"/>
              <w:rPr>
                <w:rFonts w:ascii="Times New Roman" w:hAnsi="Times New Roman" w:cs="Times New Roman"/>
              </w:rPr>
            </w:pPr>
            <w:r w:rsidRPr="0047488E">
              <w:rPr>
                <w:rFonts w:ascii="Times New Roman" w:hAnsi="Times New Roman" w:cs="Times New Roman"/>
              </w:rPr>
              <w:t>0.3%</w:t>
            </w:r>
          </w:p>
        </w:tc>
        <w:tc>
          <w:tcPr>
            <w:tcW w:w="1631" w:type="dxa"/>
            <w:noWrap/>
            <w:hideMark/>
          </w:tcPr>
          <w:p w:rsidR="009F60B1" w:rsidRPr="0047488E" w:rsidP="00CB1C05" w14:paraId="3CF39F97" w14:textId="77777777">
            <w:pPr>
              <w:pStyle w:val="RTableTextAbt"/>
              <w:rPr>
                <w:rFonts w:ascii="Times New Roman" w:hAnsi="Times New Roman" w:cs="Times New Roman"/>
              </w:rPr>
            </w:pPr>
            <w:r w:rsidRPr="0047488E">
              <w:rPr>
                <w:rFonts w:ascii="Times New Roman" w:hAnsi="Times New Roman" w:cs="Times New Roman"/>
              </w:rPr>
              <w:t>0.2%</w:t>
            </w:r>
          </w:p>
        </w:tc>
      </w:tr>
      <w:tr w14:paraId="2AFAB6B2" w14:textId="77777777" w:rsidTr="00964FBD">
        <w:tblPrEx>
          <w:tblW w:w="0" w:type="auto"/>
          <w:tblLook w:val="04A0"/>
        </w:tblPrEx>
        <w:trPr>
          <w:trHeight w:val="300"/>
        </w:trPr>
        <w:tc>
          <w:tcPr>
            <w:tcW w:w="2070" w:type="dxa"/>
            <w:noWrap/>
            <w:hideMark/>
          </w:tcPr>
          <w:p w:rsidR="009F60B1" w:rsidRPr="005C36DC" w:rsidP="00CB1C05" w14:paraId="11F75CAE" w14:textId="77777777">
            <w:pPr>
              <w:pStyle w:val="LTableTextAbt"/>
              <w:rPr>
                <w:rFonts w:ascii="Times New Roman" w:hAnsi="Times New Roman" w:cs="Times New Roman"/>
                <w:b/>
                <w:bCs w:val="0"/>
              </w:rPr>
            </w:pPr>
            <w:r w:rsidRPr="005C36DC">
              <w:rPr>
                <w:rFonts w:ascii="Times New Roman" w:hAnsi="Times New Roman" w:cs="Times New Roman"/>
                <w:b/>
                <w:bCs w:val="0"/>
              </w:rPr>
              <w:t>Asian</w:t>
            </w:r>
          </w:p>
        </w:tc>
        <w:tc>
          <w:tcPr>
            <w:tcW w:w="885" w:type="dxa"/>
            <w:noWrap/>
            <w:hideMark/>
          </w:tcPr>
          <w:p w:rsidR="009F60B1" w:rsidRPr="0047488E" w:rsidP="00CB1C05" w14:paraId="59AB27AC"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161DCEA0"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108C7B23" w14:textId="77777777">
            <w:pPr>
              <w:pStyle w:val="RTableTextAbt"/>
              <w:rPr>
                <w:rFonts w:ascii="Times New Roman" w:hAnsi="Times New Roman" w:cs="Times New Roman"/>
              </w:rPr>
            </w:pPr>
            <w:r w:rsidRPr="0047488E">
              <w:rPr>
                <w:rFonts w:ascii="Times New Roman" w:hAnsi="Times New Roman" w:cs="Times New Roman"/>
              </w:rPr>
              <w:t>2.7%</w:t>
            </w:r>
          </w:p>
        </w:tc>
        <w:tc>
          <w:tcPr>
            <w:tcW w:w="1972" w:type="dxa"/>
            <w:noWrap/>
            <w:hideMark/>
          </w:tcPr>
          <w:p w:rsidR="009F60B1" w:rsidRPr="0047488E" w:rsidP="00CB1C05" w14:paraId="785CAB3A" w14:textId="77777777">
            <w:pPr>
              <w:pStyle w:val="RTableTextAbt"/>
              <w:rPr>
                <w:rFonts w:ascii="Times New Roman" w:hAnsi="Times New Roman" w:cs="Times New Roman"/>
              </w:rPr>
            </w:pPr>
            <w:r w:rsidRPr="0047488E">
              <w:rPr>
                <w:rFonts w:ascii="Times New Roman" w:hAnsi="Times New Roman" w:cs="Times New Roman"/>
              </w:rPr>
              <w:t>1.5%</w:t>
            </w:r>
          </w:p>
        </w:tc>
        <w:tc>
          <w:tcPr>
            <w:tcW w:w="1631" w:type="dxa"/>
            <w:noWrap/>
            <w:hideMark/>
          </w:tcPr>
          <w:p w:rsidR="009F60B1" w:rsidRPr="0047488E" w:rsidP="00CB1C05" w14:paraId="1621D525" w14:textId="77777777">
            <w:pPr>
              <w:pStyle w:val="RTableTextAbt"/>
              <w:rPr>
                <w:rFonts w:ascii="Times New Roman" w:hAnsi="Times New Roman" w:cs="Times New Roman"/>
              </w:rPr>
            </w:pPr>
            <w:r w:rsidRPr="0047488E">
              <w:rPr>
                <w:rFonts w:ascii="Times New Roman" w:hAnsi="Times New Roman" w:cs="Times New Roman"/>
              </w:rPr>
              <w:t>1.0%</w:t>
            </w:r>
          </w:p>
        </w:tc>
      </w:tr>
      <w:tr w14:paraId="7CE350F3" w14:textId="77777777" w:rsidTr="00964FBD">
        <w:tblPrEx>
          <w:tblW w:w="0" w:type="auto"/>
          <w:tblLook w:val="04A0"/>
        </w:tblPrEx>
        <w:trPr>
          <w:trHeight w:val="300"/>
        </w:trPr>
        <w:tc>
          <w:tcPr>
            <w:tcW w:w="2070" w:type="dxa"/>
            <w:noWrap/>
            <w:hideMark/>
          </w:tcPr>
          <w:p w:rsidR="009F60B1" w:rsidRPr="005C36DC" w:rsidP="00CB1C05" w14:paraId="6F3FA4BA" w14:textId="77777777">
            <w:pPr>
              <w:pStyle w:val="LTableTextAbt"/>
              <w:rPr>
                <w:rFonts w:ascii="Times New Roman" w:hAnsi="Times New Roman" w:cs="Times New Roman"/>
                <w:b/>
                <w:bCs w:val="0"/>
              </w:rPr>
            </w:pPr>
            <w:r w:rsidRPr="005C36DC">
              <w:rPr>
                <w:rFonts w:ascii="Times New Roman" w:hAnsi="Times New Roman" w:cs="Times New Roman"/>
                <w:b/>
                <w:bCs w:val="0"/>
              </w:rPr>
              <w:t>Pacific Islander</w:t>
            </w:r>
          </w:p>
        </w:tc>
        <w:tc>
          <w:tcPr>
            <w:tcW w:w="885" w:type="dxa"/>
            <w:noWrap/>
            <w:hideMark/>
          </w:tcPr>
          <w:p w:rsidR="009F60B1" w:rsidRPr="0047488E" w:rsidP="00CB1C05" w14:paraId="779F5A25"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375230E8"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672B0AAC" w14:textId="77777777">
            <w:pPr>
              <w:pStyle w:val="RTableTextAbt"/>
              <w:rPr>
                <w:rFonts w:ascii="Times New Roman" w:hAnsi="Times New Roman" w:cs="Times New Roman"/>
              </w:rPr>
            </w:pPr>
            <w:r w:rsidRPr="0047488E">
              <w:rPr>
                <w:rFonts w:ascii="Times New Roman" w:hAnsi="Times New Roman" w:cs="Times New Roman"/>
              </w:rPr>
              <w:t>0.7%</w:t>
            </w:r>
          </w:p>
        </w:tc>
        <w:tc>
          <w:tcPr>
            <w:tcW w:w="1972" w:type="dxa"/>
            <w:noWrap/>
            <w:hideMark/>
          </w:tcPr>
          <w:p w:rsidR="009F60B1" w:rsidRPr="0047488E" w:rsidP="00CB1C05" w14:paraId="794552E1" w14:textId="77777777">
            <w:pPr>
              <w:pStyle w:val="RTableTextAbt"/>
              <w:rPr>
                <w:rFonts w:ascii="Times New Roman" w:hAnsi="Times New Roman" w:cs="Times New Roman"/>
              </w:rPr>
            </w:pPr>
            <w:r w:rsidRPr="0047488E">
              <w:rPr>
                <w:rFonts w:ascii="Times New Roman" w:hAnsi="Times New Roman" w:cs="Times New Roman"/>
              </w:rPr>
              <w:t>0.1%</w:t>
            </w:r>
          </w:p>
        </w:tc>
        <w:tc>
          <w:tcPr>
            <w:tcW w:w="1631" w:type="dxa"/>
            <w:noWrap/>
            <w:hideMark/>
          </w:tcPr>
          <w:p w:rsidR="009F60B1" w:rsidRPr="0047488E" w:rsidP="00CB1C05" w14:paraId="73897F3E" w14:textId="77777777">
            <w:pPr>
              <w:pStyle w:val="RTableTextAbt"/>
              <w:rPr>
                <w:rFonts w:ascii="Times New Roman" w:hAnsi="Times New Roman" w:cs="Times New Roman"/>
              </w:rPr>
            </w:pPr>
            <w:r w:rsidRPr="0047488E">
              <w:rPr>
                <w:rFonts w:ascii="Times New Roman" w:hAnsi="Times New Roman" w:cs="Times New Roman"/>
              </w:rPr>
              <w:t>0.1%</w:t>
            </w:r>
          </w:p>
        </w:tc>
      </w:tr>
      <w:tr w14:paraId="1A6C3441" w14:textId="77777777" w:rsidTr="00964FBD">
        <w:tblPrEx>
          <w:tblW w:w="0" w:type="auto"/>
          <w:tblLook w:val="04A0"/>
        </w:tblPrEx>
        <w:trPr>
          <w:trHeight w:val="300"/>
        </w:trPr>
        <w:tc>
          <w:tcPr>
            <w:tcW w:w="2070" w:type="dxa"/>
            <w:noWrap/>
            <w:hideMark/>
          </w:tcPr>
          <w:p w:rsidR="009F60B1" w:rsidRPr="005C36DC" w:rsidP="00CB1C05" w14:paraId="37A57BFB" w14:textId="77777777">
            <w:pPr>
              <w:pStyle w:val="LTableTextAbt"/>
              <w:rPr>
                <w:rFonts w:ascii="Times New Roman" w:hAnsi="Times New Roman" w:cs="Times New Roman"/>
                <w:b/>
                <w:bCs w:val="0"/>
              </w:rPr>
            </w:pPr>
            <w:r w:rsidRPr="005C36DC">
              <w:rPr>
                <w:rFonts w:ascii="Times New Roman" w:hAnsi="Times New Roman" w:cs="Times New Roman"/>
                <w:b/>
                <w:bCs w:val="0"/>
              </w:rPr>
              <w:t>Other</w:t>
            </w:r>
          </w:p>
        </w:tc>
        <w:tc>
          <w:tcPr>
            <w:tcW w:w="885" w:type="dxa"/>
            <w:noWrap/>
            <w:hideMark/>
          </w:tcPr>
          <w:p w:rsidR="009F60B1" w:rsidRPr="0047488E" w:rsidP="00CB1C05" w14:paraId="62920FD8"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1876AC22"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1BB665F3" w14:textId="77777777">
            <w:pPr>
              <w:pStyle w:val="RTableTextAbt"/>
              <w:rPr>
                <w:rFonts w:ascii="Times New Roman" w:hAnsi="Times New Roman" w:cs="Times New Roman"/>
              </w:rPr>
            </w:pPr>
            <w:r w:rsidRPr="0047488E">
              <w:rPr>
                <w:rFonts w:ascii="Times New Roman" w:hAnsi="Times New Roman" w:cs="Times New Roman"/>
              </w:rPr>
              <w:t>10.5%</w:t>
            </w:r>
          </w:p>
        </w:tc>
        <w:tc>
          <w:tcPr>
            <w:tcW w:w="1972" w:type="dxa"/>
            <w:noWrap/>
            <w:hideMark/>
          </w:tcPr>
          <w:p w:rsidR="009F60B1" w:rsidRPr="0047488E" w:rsidP="00CB1C05" w14:paraId="3F71EDB3" w14:textId="77777777">
            <w:pPr>
              <w:pStyle w:val="RTableTextAbt"/>
              <w:rPr>
                <w:rFonts w:ascii="Times New Roman" w:hAnsi="Times New Roman" w:cs="Times New Roman"/>
              </w:rPr>
            </w:pPr>
            <w:r w:rsidRPr="0047488E">
              <w:rPr>
                <w:rFonts w:ascii="Times New Roman" w:hAnsi="Times New Roman" w:cs="Times New Roman"/>
              </w:rPr>
              <w:t>14.8%</w:t>
            </w:r>
          </w:p>
        </w:tc>
        <w:tc>
          <w:tcPr>
            <w:tcW w:w="1631" w:type="dxa"/>
            <w:noWrap/>
            <w:hideMark/>
          </w:tcPr>
          <w:p w:rsidR="009F60B1" w:rsidRPr="0047488E" w:rsidP="00CB1C05" w14:paraId="10B8BE60" w14:textId="77777777">
            <w:pPr>
              <w:pStyle w:val="RTableTextAbt"/>
              <w:rPr>
                <w:rFonts w:ascii="Times New Roman" w:hAnsi="Times New Roman" w:cs="Times New Roman"/>
              </w:rPr>
            </w:pPr>
            <w:r w:rsidRPr="0047488E">
              <w:rPr>
                <w:rFonts w:ascii="Times New Roman" w:hAnsi="Times New Roman" w:cs="Times New Roman"/>
              </w:rPr>
              <w:t>14.4%</w:t>
            </w:r>
          </w:p>
        </w:tc>
      </w:tr>
      <w:tr w14:paraId="0489398F" w14:textId="77777777" w:rsidTr="00964FBD">
        <w:tblPrEx>
          <w:tblW w:w="0" w:type="auto"/>
          <w:tblLook w:val="04A0"/>
        </w:tblPrEx>
        <w:trPr>
          <w:trHeight w:val="300"/>
        </w:trPr>
        <w:tc>
          <w:tcPr>
            <w:tcW w:w="2070" w:type="dxa"/>
            <w:noWrap/>
            <w:hideMark/>
          </w:tcPr>
          <w:p w:rsidR="009F60B1" w:rsidRPr="005C36DC" w:rsidP="00CB1C05" w14:paraId="441D711D" w14:textId="77777777">
            <w:pPr>
              <w:pStyle w:val="LTableTextAbt"/>
              <w:rPr>
                <w:rFonts w:ascii="Times New Roman" w:hAnsi="Times New Roman" w:cs="Times New Roman"/>
                <w:b/>
                <w:bCs w:val="0"/>
              </w:rPr>
            </w:pPr>
            <w:r w:rsidRPr="005C36DC">
              <w:rPr>
                <w:rFonts w:ascii="Times New Roman" w:hAnsi="Times New Roman" w:cs="Times New Roman"/>
                <w:b/>
                <w:bCs w:val="0"/>
              </w:rPr>
              <w:t>Hispanic</w:t>
            </w:r>
          </w:p>
        </w:tc>
        <w:tc>
          <w:tcPr>
            <w:tcW w:w="885" w:type="dxa"/>
            <w:noWrap/>
            <w:hideMark/>
          </w:tcPr>
          <w:p w:rsidR="009F60B1" w:rsidRPr="0047488E" w:rsidP="00CB1C05" w14:paraId="388934A9"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02B60A0B"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1CAC08E3" w14:textId="77777777">
            <w:pPr>
              <w:pStyle w:val="RTableTextAbt"/>
              <w:rPr>
                <w:rFonts w:ascii="Times New Roman" w:hAnsi="Times New Roman" w:cs="Times New Roman"/>
              </w:rPr>
            </w:pPr>
            <w:r w:rsidRPr="0047488E">
              <w:rPr>
                <w:rFonts w:ascii="Times New Roman" w:hAnsi="Times New Roman" w:cs="Times New Roman"/>
              </w:rPr>
              <w:t>40.8%</w:t>
            </w:r>
          </w:p>
        </w:tc>
        <w:tc>
          <w:tcPr>
            <w:tcW w:w="1972" w:type="dxa"/>
            <w:noWrap/>
            <w:hideMark/>
          </w:tcPr>
          <w:p w:rsidR="009F60B1" w:rsidRPr="0047488E" w:rsidP="00CB1C05" w14:paraId="0EDDAB7C" w14:textId="77777777">
            <w:pPr>
              <w:pStyle w:val="RTableTextAbt"/>
              <w:rPr>
                <w:rFonts w:ascii="Times New Roman" w:hAnsi="Times New Roman" w:cs="Times New Roman"/>
              </w:rPr>
            </w:pPr>
            <w:r w:rsidRPr="0047488E">
              <w:rPr>
                <w:rFonts w:ascii="Times New Roman" w:hAnsi="Times New Roman" w:cs="Times New Roman"/>
              </w:rPr>
              <w:t>54.6%</w:t>
            </w:r>
          </w:p>
        </w:tc>
        <w:tc>
          <w:tcPr>
            <w:tcW w:w="1631" w:type="dxa"/>
            <w:noWrap/>
            <w:hideMark/>
          </w:tcPr>
          <w:p w:rsidR="009F60B1" w:rsidRPr="0047488E" w:rsidP="00CB1C05" w14:paraId="6908754F" w14:textId="77777777">
            <w:pPr>
              <w:pStyle w:val="RTableTextAbt"/>
              <w:rPr>
                <w:rFonts w:ascii="Times New Roman" w:hAnsi="Times New Roman" w:cs="Times New Roman"/>
              </w:rPr>
            </w:pPr>
            <w:r w:rsidRPr="0047488E">
              <w:rPr>
                <w:rFonts w:ascii="Times New Roman" w:hAnsi="Times New Roman" w:cs="Times New Roman"/>
              </w:rPr>
              <w:t>50.7%</w:t>
            </w:r>
          </w:p>
        </w:tc>
      </w:tr>
      <w:tr w14:paraId="51546AB3" w14:textId="77777777" w:rsidTr="00964FBD">
        <w:tblPrEx>
          <w:tblW w:w="0" w:type="auto"/>
          <w:tblLook w:val="04A0"/>
        </w:tblPrEx>
        <w:trPr>
          <w:trHeight w:val="300"/>
        </w:trPr>
        <w:tc>
          <w:tcPr>
            <w:tcW w:w="2070" w:type="dxa"/>
            <w:noWrap/>
            <w:hideMark/>
          </w:tcPr>
          <w:p w:rsidR="009F60B1" w:rsidRPr="005C36DC" w:rsidP="00CB1C05" w14:paraId="1F71DEF8" w14:textId="77777777">
            <w:pPr>
              <w:pStyle w:val="LTableTextAbt"/>
              <w:rPr>
                <w:rFonts w:ascii="Times New Roman" w:hAnsi="Times New Roman" w:cs="Times New Roman"/>
                <w:b/>
                <w:bCs w:val="0"/>
              </w:rPr>
            </w:pPr>
            <w:r w:rsidRPr="005C36DC">
              <w:rPr>
                <w:rFonts w:ascii="Times New Roman" w:hAnsi="Times New Roman" w:cs="Times New Roman"/>
                <w:b/>
                <w:bCs w:val="0"/>
              </w:rPr>
              <w:t>2x Poverty Line</w:t>
            </w:r>
          </w:p>
        </w:tc>
        <w:tc>
          <w:tcPr>
            <w:tcW w:w="885" w:type="dxa"/>
            <w:noWrap/>
            <w:hideMark/>
          </w:tcPr>
          <w:p w:rsidR="009F60B1" w:rsidRPr="0047488E" w:rsidP="00CB1C05" w14:paraId="6E839686"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493288FE"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32BE4AEC" w14:textId="77777777">
            <w:pPr>
              <w:pStyle w:val="RTableTextAbt"/>
              <w:rPr>
                <w:rFonts w:ascii="Times New Roman" w:hAnsi="Times New Roman" w:cs="Times New Roman"/>
              </w:rPr>
            </w:pPr>
            <w:r w:rsidRPr="0047488E">
              <w:rPr>
                <w:rFonts w:ascii="Times New Roman" w:hAnsi="Times New Roman" w:cs="Times New Roman"/>
              </w:rPr>
              <w:t>41.7%</w:t>
            </w:r>
          </w:p>
        </w:tc>
        <w:tc>
          <w:tcPr>
            <w:tcW w:w="1972" w:type="dxa"/>
            <w:noWrap/>
            <w:hideMark/>
          </w:tcPr>
          <w:p w:rsidR="009F60B1" w:rsidRPr="0047488E" w:rsidP="00CB1C05" w14:paraId="494D009F" w14:textId="77777777">
            <w:pPr>
              <w:pStyle w:val="RTableTextAbt"/>
              <w:rPr>
                <w:rFonts w:ascii="Times New Roman" w:hAnsi="Times New Roman" w:cs="Times New Roman"/>
              </w:rPr>
            </w:pPr>
            <w:r w:rsidRPr="0047488E">
              <w:rPr>
                <w:rFonts w:ascii="Times New Roman" w:hAnsi="Times New Roman" w:cs="Times New Roman"/>
              </w:rPr>
              <w:t>43.8%</w:t>
            </w:r>
          </w:p>
        </w:tc>
        <w:tc>
          <w:tcPr>
            <w:tcW w:w="1631" w:type="dxa"/>
            <w:noWrap/>
            <w:hideMark/>
          </w:tcPr>
          <w:p w:rsidR="009F60B1" w:rsidRPr="0047488E" w:rsidP="00CB1C05" w14:paraId="2A1DB924" w14:textId="77777777">
            <w:pPr>
              <w:pStyle w:val="RTableTextAbt"/>
              <w:rPr>
                <w:rFonts w:ascii="Times New Roman" w:hAnsi="Times New Roman" w:cs="Times New Roman"/>
              </w:rPr>
            </w:pPr>
            <w:r w:rsidRPr="0047488E">
              <w:rPr>
                <w:rFonts w:ascii="Times New Roman" w:hAnsi="Times New Roman" w:cs="Times New Roman"/>
              </w:rPr>
              <w:t>39.8%</w:t>
            </w:r>
          </w:p>
        </w:tc>
      </w:tr>
      <w:tr w14:paraId="1D9B1F25" w14:textId="77777777" w:rsidTr="00964FBD">
        <w:tblPrEx>
          <w:tblW w:w="0" w:type="auto"/>
          <w:tblLook w:val="04A0"/>
        </w:tblPrEx>
        <w:trPr>
          <w:trHeight w:val="300"/>
        </w:trPr>
        <w:tc>
          <w:tcPr>
            <w:tcW w:w="2070" w:type="dxa"/>
            <w:noWrap/>
            <w:hideMark/>
          </w:tcPr>
          <w:p w:rsidR="009F60B1" w:rsidRPr="005C36DC" w:rsidP="00CB1C05" w14:paraId="2E8E3FF4" w14:textId="77777777">
            <w:pPr>
              <w:pStyle w:val="LTableTextAbt"/>
              <w:rPr>
                <w:rFonts w:ascii="Times New Roman" w:hAnsi="Times New Roman" w:cs="Times New Roman"/>
                <w:b/>
                <w:bCs w:val="0"/>
              </w:rPr>
            </w:pPr>
            <w:r w:rsidRPr="005C36DC">
              <w:rPr>
                <w:rFonts w:ascii="Times New Roman" w:hAnsi="Times New Roman" w:cs="Times New Roman"/>
                <w:b/>
                <w:bCs w:val="0"/>
              </w:rPr>
              <w:t>Below Poverty Line</w:t>
            </w:r>
          </w:p>
        </w:tc>
        <w:tc>
          <w:tcPr>
            <w:tcW w:w="885" w:type="dxa"/>
            <w:noWrap/>
            <w:hideMark/>
          </w:tcPr>
          <w:p w:rsidR="009F60B1" w:rsidRPr="0047488E" w:rsidP="00CB1C05" w14:paraId="22382ED6"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60698E40"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4C83042B" w14:textId="77777777">
            <w:pPr>
              <w:pStyle w:val="RTableTextAbt"/>
              <w:rPr>
                <w:rFonts w:ascii="Times New Roman" w:hAnsi="Times New Roman" w:cs="Times New Roman"/>
              </w:rPr>
            </w:pPr>
            <w:r w:rsidRPr="0047488E">
              <w:rPr>
                <w:rFonts w:ascii="Times New Roman" w:hAnsi="Times New Roman" w:cs="Times New Roman"/>
              </w:rPr>
              <w:t>15.2%</w:t>
            </w:r>
          </w:p>
        </w:tc>
        <w:tc>
          <w:tcPr>
            <w:tcW w:w="1972" w:type="dxa"/>
            <w:noWrap/>
            <w:hideMark/>
          </w:tcPr>
          <w:p w:rsidR="009F60B1" w:rsidRPr="0047488E" w:rsidP="00CB1C05" w14:paraId="5943B412" w14:textId="77777777">
            <w:pPr>
              <w:pStyle w:val="RTableTextAbt"/>
              <w:rPr>
                <w:rFonts w:ascii="Times New Roman" w:hAnsi="Times New Roman" w:cs="Times New Roman"/>
              </w:rPr>
            </w:pPr>
            <w:r w:rsidRPr="0047488E">
              <w:rPr>
                <w:rFonts w:ascii="Times New Roman" w:hAnsi="Times New Roman" w:cs="Times New Roman"/>
              </w:rPr>
              <w:t>20.2%</w:t>
            </w:r>
          </w:p>
        </w:tc>
        <w:tc>
          <w:tcPr>
            <w:tcW w:w="1631" w:type="dxa"/>
            <w:noWrap/>
            <w:hideMark/>
          </w:tcPr>
          <w:p w:rsidR="009F60B1" w:rsidRPr="0047488E" w:rsidP="00CB1C05" w14:paraId="155FF733" w14:textId="77777777">
            <w:pPr>
              <w:pStyle w:val="RTableTextAbt"/>
              <w:rPr>
                <w:rFonts w:ascii="Times New Roman" w:hAnsi="Times New Roman" w:cs="Times New Roman"/>
              </w:rPr>
            </w:pPr>
            <w:r w:rsidRPr="0047488E">
              <w:rPr>
                <w:rFonts w:ascii="Times New Roman" w:hAnsi="Times New Roman" w:cs="Times New Roman"/>
              </w:rPr>
              <w:t>18.6%</w:t>
            </w:r>
          </w:p>
        </w:tc>
      </w:tr>
      <w:tr w14:paraId="4BF17908" w14:textId="77777777" w:rsidTr="00964FBD">
        <w:tblPrEx>
          <w:tblW w:w="0" w:type="auto"/>
          <w:tblLook w:val="04A0"/>
        </w:tblPrEx>
        <w:trPr>
          <w:trHeight w:val="300"/>
        </w:trPr>
        <w:tc>
          <w:tcPr>
            <w:tcW w:w="2070" w:type="dxa"/>
            <w:noWrap/>
            <w:hideMark/>
          </w:tcPr>
          <w:p w:rsidR="009F60B1" w:rsidRPr="005C36DC" w:rsidP="00CB1C05" w14:paraId="63068A15"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Total Population </w:t>
            </w:r>
          </w:p>
        </w:tc>
        <w:tc>
          <w:tcPr>
            <w:tcW w:w="885" w:type="dxa"/>
            <w:noWrap/>
            <w:hideMark/>
          </w:tcPr>
          <w:p w:rsidR="009F60B1" w:rsidRPr="0047488E" w:rsidP="00CB1C05" w14:paraId="0CEC37F3" w14:textId="77777777">
            <w:pPr>
              <w:pStyle w:val="RTableTextAbt"/>
              <w:rPr>
                <w:rFonts w:ascii="Times New Roman" w:hAnsi="Times New Roman" w:cs="Times New Roman"/>
              </w:rPr>
            </w:pPr>
          </w:p>
        </w:tc>
        <w:tc>
          <w:tcPr>
            <w:tcW w:w="820" w:type="dxa"/>
            <w:noWrap/>
            <w:hideMark/>
          </w:tcPr>
          <w:p w:rsidR="009F60B1" w:rsidRPr="0047488E" w:rsidP="00CB1C05" w14:paraId="5D2B2377" w14:textId="77777777">
            <w:pPr>
              <w:pStyle w:val="RTableTextAbt"/>
              <w:rPr>
                <w:rFonts w:ascii="Times New Roman" w:hAnsi="Times New Roman" w:cs="Times New Roman"/>
              </w:rPr>
            </w:pPr>
          </w:p>
        </w:tc>
        <w:tc>
          <w:tcPr>
            <w:tcW w:w="1972" w:type="dxa"/>
            <w:noWrap/>
            <w:hideMark/>
          </w:tcPr>
          <w:p w:rsidR="009F60B1" w:rsidRPr="0047488E" w:rsidP="00CB1C05" w14:paraId="5AFC834A" w14:textId="77777777">
            <w:pPr>
              <w:pStyle w:val="RTableTextAbt"/>
              <w:rPr>
                <w:rFonts w:ascii="Times New Roman" w:hAnsi="Times New Roman" w:cs="Times New Roman"/>
              </w:rPr>
            </w:pPr>
            <w:r w:rsidRPr="0047488E">
              <w:rPr>
                <w:rFonts w:ascii="Times New Roman" w:hAnsi="Times New Roman" w:cs="Times New Roman"/>
              </w:rPr>
              <w:t>2,036</w:t>
            </w:r>
          </w:p>
        </w:tc>
        <w:tc>
          <w:tcPr>
            <w:tcW w:w="1972" w:type="dxa"/>
            <w:noWrap/>
            <w:hideMark/>
          </w:tcPr>
          <w:p w:rsidR="009F60B1" w:rsidRPr="0047488E" w:rsidP="00CB1C05" w14:paraId="24459FC7" w14:textId="77777777">
            <w:pPr>
              <w:pStyle w:val="RTableTextAbt"/>
              <w:rPr>
                <w:rFonts w:ascii="Times New Roman" w:hAnsi="Times New Roman" w:cs="Times New Roman"/>
              </w:rPr>
            </w:pPr>
            <w:r w:rsidRPr="0047488E">
              <w:rPr>
                <w:rFonts w:ascii="Times New Roman" w:hAnsi="Times New Roman" w:cs="Times New Roman"/>
              </w:rPr>
              <w:t>42,180</w:t>
            </w:r>
          </w:p>
        </w:tc>
        <w:tc>
          <w:tcPr>
            <w:tcW w:w="1631" w:type="dxa"/>
            <w:noWrap/>
            <w:hideMark/>
          </w:tcPr>
          <w:p w:rsidR="009F60B1" w:rsidRPr="0047488E" w:rsidP="00CB1C05" w14:paraId="1E0F4C5E" w14:textId="77777777">
            <w:pPr>
              <w:pStyle w:val="RTableTextAbt"/>
              <w:rPr>
                <w:rFonts w:ascii="Times New Roman" w:hAnsi="Times New Roman" w:cs="Times New Roman"/>
              </w:rPr>
            </w:pPr>
            <w:r w:rsidRPr="0047488E">
              <w:rPr>
                <w:rFonts w:ascii="Times New Roman" w:hAnsi="Times New Roman" w:cs="Times New Roman"/>
              </w:rPr>
              <w:t>90,326</w:t>
            </w:r>
          </w:p>
        </w:tc>
      </w:tr>
      <w:tr w14:paraId="77684EE9" w14:textId="77777777" w:rsidTr="00964FBD">
        <w:tblPrEx>
          <w:tblW w:w="0" w:type="auto"/>
          <w:tblLook w:val="04A0"/>
        </w:tblPrEx>
        <w:trPr>
          <w:trHeight w:val="300"/>
        </w:trPr>
        <w:tc>
          <w:tcPr>
            <w:tcW w:w="2070" w:type="dxa"/>
            <w:noWrap/>
            <w:hideMark/>
          </w:tcPr>
          <w:p w:rsidR="009F60B1" w:rsidRPr="005C36DC" w:rsidP="00CB1C05" w14:paraId="09BCFB4E" w14:textId="77777777">
            <w:pPr>
              <w:pStyle w:val="LTableTextAbt"/>
              <w:rPr>
                <w:rFonts w:ascii="Times New Roman" w:hAnsi="Times New Roman" w:cs="Times New Roman"/>
                <w:b/>
                <w:bCs w:val="0"/>
              </w:rPr>
            </w:pPr>
            <w:r w:rsidRPr="005C36DC">
              <w:rPr>
                <w:rFonts w:ascii="Times New Roman" w:hAnsi="Times New Roman" w:cs="Times New Roman"/>
                <w:b/>
                <w:bCs w:val="0"/>
              </w:rPr>
              <w:t>NATA Cancer Risk</w:t>
            </w:r>
          </w:p>
        </w:tc>
        <w:tc>
          <w:tcPr>
            <w:tcW w:w="885" w:type="dxa"/>
            <w:noWrap/>
            <w:hideMark/>
          </w:tcPr>
          <w:p w:rsidR="009F60B1" w:rsidRPr="0047488E" w:rsidP="00CB1C05" w14:paraId="3201992F"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025E5C3F" w14:textId="77777777">
            <w:pPr>
              <w:pStyle w:val="RTableTextAbt"/>
              <w:rPr>
                <w:rFonts w:ascii="Times New Roman" w:hAnsi="Times New Roman" w:cs="Times New Roman"/>
              </w:rPr>
            </w:pPr>
          </w:p>
        </w:tc>
        <w:tc>
          <w:tcPr>
            <w:tcW w:w="1972" w:type="dxa"/>
            <w:noWrap/>
            <w:hideMark/>
          </w:tcPr>
          <w:p w:rsidR="009F60B1" w:rsidRPr="0047488E" w:rsidP="00CB1C05" w14:paraId="79058AE4" w14:textId="77777777">
            <w:pPr>
              <w:pStyle w:val="RTableTextAbt"/>
              <w:rPr>
                <w:rFonts w:ascii="Times New Roman" w:hAnsi="Times New Roman" w:cs="Times New Roman"/>
              </w:rPr>
            </w:pPr>
            <w:r w:rsidRPr="0047488E">
              <w:rPr>
                <w:rFonts w:ascii="Times New Roman" w:hAnsi="Times New Roman" w:cs="Times New Roman"/>
              </w:rPr>
              <w:t>70</w:t>
            </w:r>
          </w:p>
        </w:tc>
        <w:tc>
          <w:tcPr>
            <w:tcW w:w="1972" w:type="dxa"/>
            <w:noWrap/>
            <w:hideMark/>
          </w:tcPr>
          <w:p w:rsidR="009F60B1" w:rsidRPr="0047488E" w:rsidP="00CB1C05" w14:paraId="64AE3AE6" w14:textId="77777777">
            <w:pPr>
              <w:pStyle w:val="RTableTextAbt"/>
              <w:rPr>
                <w:rFonts w:ascii="Times New Roman" w:hAnsi="Times New Roman" w:cs="Times New Roman"/>
              </w:rPr>
            </w:pPr>
            <w:r w:rsidRPr="0047488E">
              <w:rPr>
                <w:rFonts w:ascii="Times New Roman" w:hAnsi="Times New Roman" w:cs="Times New Roman"/>
              </w:rPr>
              <w:t>58</w:t>
            </w:r>
          </w:p>
        </w:tc>
        <w:tc>
          <w:tcPr>
            <w:tcW w:w="1631" w:type="dxa"/>
            <w:noWrap/>
            <w:hideMark/>
          </w:tcPr>
          <w:p w:rsidR="009F60B1" w:rsidRPr="0047488E" w:rsidP="00CB1C05" w14:paraId="0B1673E2" w14:textId="77777777">
            <w:pPr>
              <w:pStyle w:val="RTableTextAbt"/>
              <w:rPr>
                <w:rFonts w:ascii="Times New Roman" w:hAnsi="Times New Roman" w:cs="Times New Roman"/>
              </w:rPr>
            </w:pPr>
            <w:r w:rsidRPr="0047488E">
              <w:rPr>
                <w:rFonts w:ascii="Times New Roman" w:hAnsi="Times New Roman" w:cs="Times New Roman"/>
              </w:rPr>
              <w:t>50</w:t>
            </w:r>
          </w:p>
        </w:tc>
      </w:tr>
      <w:tr w14:paraId="52F8F49D" w14:textId="77777777" w:rsidTr="00964FBD">
        <w:tblPrEx>
          <w:tblW w:w="0" w:type="auto"/>
          <w:tblLook w:val="04A0"/>
        </w:tblPrEx>
        <w:trPr>
          <w:trHeight w:val="300"/>
        </w:trPr>
        <w:tc>
          <w:tcPr>
            <w:tcW w:w="2070" w:type="dxa"/>
            <w:noWrap/>
          </w:tcPr>
          <w:p w:rsidR="009942E3" w:rsidRPr="005C36DC" w:rsidP="00CB1C05" w14:paraId="77A8281E" w14:textId="77777777">
            <w:pPr>
              <w:pStyle w:val="LTableTextAbt"/>
              <w:rPr>
                <w:b/>
                <w:bCs w:val="0"/>
              </w:rPr>
            </w:pPr>
            <w:r w:rsidRPr="005C36DC">
              <w:rPr>
                <w:rFonts w:ascii="Times New Roman" w:hAnsi="Times New Roman" w:cs="Times New Roman"/>
                <w:b/>
                <w:bCs w:val="0"/>
              </w:rPr>
              <w:t>NATA Respiratory Hazard Score</w:t>
            </w:r>
          </w:p>
        </w:tc>
        <w:tc>
          <w:tcPr>
            <w:tcW w:w="885" w:type="dxa"/>
            <w:noWrap/>
          </w:tcPr>
          <w:p w:rsidR="009942E3" w:rsidP="00CB1C05" w14:paraId="09180143" w14:textId="77777777">
            <w:pPr>
              <w:pStyle w:val="RTableTextAbt"/>
            </w:pPr>
            <w:r w:rsidRPr="00D41EB0">
              <w:rPr>
                <w:rFonts w:ascii="Times New Roman" w:hAnsi="Times New Roman" w:cs="Times New Roman"/>
              </w:rPr>
              <w:t>0.44</w:t>
            </w:r>
          </w:p>
        </w:tc>
        <w:tc>
          <w:tcPr>
            <w:tcW w:w="820" w:type="dxa"/>
            <w:noWrap/>
          </w:tcPr>
          <w:p w:rsidR="009942E3" w:rsidRPr="0047488E" w:rsidP="00CB1C05" w14:paraId="78F50C47" w14:textId="77777777">
            <w:pPr>
              <w:pStyle w:val="RTableTextAbt"/>
            </w:pPr>
          </w:p>
        </w:tc>
        <w:tc>
          <w:tcPr>
            <w:tcW w:w="1972" w:type="dxa"/>
            <w:noWrap/>
          </w:tcPr>
          <w:p w:rsidR="009942E3" w:rsidRPr="0047488E" w:rsidP="00CB1C05" w14:paraId="6BE4EEAF" w14:textId="77777777">
            <w:pPr>
              <w:pStyle w:val="RTableTextAbt"/>
            </w:pPr>
            <w:r w:rsidRPr="0047488E">
              <w:rPr>
                <w:rFonts w:ascii="Times New Roman" w:hAnsi="Times New Roman" w:cs="Times New Roman"/>
              </w:rPr>
              <w:t>0.50</w:t>
            </w:r>
          </w:p>
        </w:tc>
        <w:tc>
          <w:tcPr>
            <w:tcW w:w="1972" w:type="dxa"/>
            <w:noWrap/>
          </w:tcPr>
          <w:p w:rsidR="009942E3" w:rsidRPr="0047488E" w:rsidP="00CB1C05" w14:paraId="48A5A92F" w14:textId="77777777">
            <w:pPr>
              <w:pStyle w:val="RTableTextAbt"/>
            </w:pPr>
            <w:r w:rsidRPr="0047488E">
              <w:rPr>
                <w:rFonts w:ascii="Times New Roman" w:hAnsi="Times New Roman" w:cs="Times New Roman"/>
              </w:rPr>
              <w:t>0.48</w:t>
            </w:r>
          </w:p>
        </w:tc>
        <w:tc>
          <w:tcPr>
            <w:tcW w:w="1631" w:type="dxa"/>
            <w:noWrap/>
          </w:tcPr>
          <w:p w:rsidR="009942E3" w:rsidRPr="0047488E" w:rsidP="00CB1C05" w14:paraId="1658426C" w14:textId="77777777">
            <w:pPr>
              <w:pStyle w:val="RTableTextAbt"/>
            </w:pPr>
            <w:r w:rsidRPr="0047488E">
              <w:rPr>
                <w:rFonts w:ascii="Times New Roman" w:hAnsi="Times New Roman" w:cs="Times New Roman"/>
              </w:rPr>
              <w:t>0.46</w:t>
            </w:r>
          </w:p>
        </w:tc>
      </w:tr>
    </w:tbl>
    <w:p w:rsidR="009F60B1" w:rsidP="00CB1C05" w14:paraId="33CCFA89" w14:textId="77777777">
      <w:pPr>
        <w:rPr>
          <w:b/>
          <w:bCs/>
        </w:rPr>
      </w:pPr>
    </w:p>
    <w:p w:rsidR="009F60B1" w:rsidP="00CB1C05" w14:paraId="59B428E4" w14:textId="77777777"/>
    <w:tbl>
      <w:tblPr>
        <w:tblStyle w:val="TableGrid"/>
        <w:tblW w:w="0" w:type="auto"/>
        <w:tblLook w:val="04A0"/>
      </w:tblPr>
      <w:tblGrid>
        <w:gridCol w:w="2070"/>
        <w:gridCol w:w="885"/>
        <w:gridCol w:w="820"/>
        <w:gridCol w:w="1972"/>
        <w:gridCol w:w="1972"/>
        <w:gridCol w:w="1631"/>
      </w:tblGrid>
      <w:tr w14:paraId="427A17FE"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B43BA9" w:rsidP="00CB1C05" w14:paraId="6F91ABD6" w14:textId="77777777">
            <w:pPr>
              <w:pStyle w:val="TableTitleA"/>
            </w:pPr>
            <w:bookmarkStart w:id="1592" w:name="_Toc121142752"/>
            <w:bookmarkStart w:id="1593" w:name="_Toc165379778"/>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2</w:t>
            </w:r>
            <w:r w:rsidR="00BC4B5D">
              <w:rPr>
                <w:noProof/>
              </w:rPr>
              <w:fldChar w:fldCharType="end"/>
            </w:r>
            <w:r w:rsidRPr="00575FE0">
              <w:t xml:space="preserve">: </w:t>
            </w:r>
            <w:r>
              <w:t>Metal Impact LLC, Cook, IL</w:t>
            </w:r>
            <w:bookmarkEnd w:id="1592"/>
            <w:bookmarkEnd w:id="1593"/>
          </w:p>
        </w:tc>
      </w:tr>
      <w:tr w14:paraId="10D6702D"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B43BA9" w:rsidP="00CB1C05" w14:paraId="60F750CD" w14:textId="77777777">
            <w:pPr>
              <w:pStyle w:val="TableSubtitle"/>
            </w:pPr>
            <w:r w:rsidRPr="00B43BA9">
              <w:t>Demographic</w:t>
            </w:r>
          </w:p>
        </w:tc>
        <w:tc>
          <w:tcPr>
            <w:tcW w:w="885" w:type="dxa"/>
            <w:tcBorders>
              <w:top w:val="single" w:sz="4" w:space="0" w:color="auto"/>
            </w:tcBorders>
            <w:shd w:val="clear" w:color="auto" w:fill="48A9C5"/>
            <w:noWrap/>
            <w:hideMark/>
          </w:tcPr>
          <w:p w:rsidR="007B71E3" w:rsidRPr="00B43BA9" w:rsidP="00CB1C05" w14:paraId="0AE3A709" w14:textId="77777777">
            <w:pPr>
              <w:pStyle w:val="TableSubtitle"/>
            </w:pPr>
            <w:r w:rsidRPr="00B43BA9">
              <w:t>National</w:t>
            </w:r>
          </w:p>
        </w:tc>
        <w:tc>
          <w:tcPr>
            <w:tcW w:w="820" w:type="dxa"/>
            <w:tcBorders>
              <w:top w:val="single" w:sz="4" w:space="0" w:color="auto"/>
            </w:tcBorders>
            <w:shd w:val="clear" w:color="auto" w:fill="48A9C5"/>
            <w:noWrap/>
            <w:hideMark/>
          </w:tcPr>
          <w:p w:rsidR="007B71E3" w:rsidRPr="00B43BA9" w:rsidP="00CB1C05" w14:paraId="5A8BC096" w14:textId="77777777">
            <w:pPr>
              <w:pStyle w:val="TableSubtitle"/>
            </w:pPr>
            <w:r w:rsidRPr="00B43BA9">
              <w:t>Rural</w:t>
            </w:r>
          </w:p>
        </w:tc>
        <w:tc>
          <w:tcPr>
            <w:tcW w:w="1972" w:type="dxa"/>
            <w:tcBorders>
              <w:top w:val="single" w:sz="4" w:space="0" w:color="auto"/>
            </w:tcBorders>
            <w:shd w:val="clear" w:color="auto" w:fill="48A9C5"/>
            <w:noWrap/>
            <w:hideMark/>
          </w:tcPr>
          <w:p w:rsidR="007B71E3" w:rsidRPr="00B43BA9" w:rsidP="00CB1C05" w14:paraId="3E681CCC"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B43BA9" w:rsidP="00CB1C05" w14:paraId="3B25A3F0"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B43BA9" w:rsidP="00CB1C05" w14:paraId="2E0F0242" w14:textId="77777777">
            <w:pPr>
              <w:pStyle w:val="TableSubtitle"/>
            </w:pPr>
            <w:r w:rsidRPr="00A25C50">
              <w:t>5</w:t>
            </w:r>
            <w:r>
              <w:t>-</w:t>
            </w:r>
            <w:r w:rsidRPr="00A25C50">
              <w:t>Mile Average</w:t>
            </w:r>
          </w:p>
        </w:tc>
      </w:tr>
      <w:tr w14:paraId="58A1B313" w14:textId="77777777" w:rsidTr="00964FBD">
        <w:tblPrEx>
          <w:tblW w:w="0" w:type="auto"/>
          <w:tblLook w:val="04A0"/>
        </w:tblPrEx>
        <w:trPr>
          <w:trHeight w:val="300"/>
        </w:trPr>
        <w:tc>
          <w:tcPr>
            <w:tcW w:w="2070" w:type="dxa"/>
            <w:noWrap/>
            <w:hideMark/>
          </w:tcPr>
          <w:p w:rsidR="009F60B1" w:rsidRPr="005C36DC" w:rsidP="00CB1C05" w14:paraId="0D9A2BCB" w14:textId="77777777">
            <w:pPr>
              <w:pStyle w:val="LTableTextAbt"/>
              <w:rPr>
                <w:rFonts w:ascii="Times New Roman" w:hAnsi="Times New Roman" w:cs="Times New Roman"/>
                <w:b/>
                <w:bCs w:val="0"/>
              </w:rPr>
            </w:pPr>
            <w:r w:rsidRPr="005C36DC">
              <w:rPr>
                <w:rFonts w:ascii="Times New Roman" w:hAnsi="Times New Roman" w:cs="Times New Roman"/>
                <w:b/>
                <w:bCs w:val="0"/>
              </w:rPr>
              <w:t>Median Income</w:t>
            </w:r>
          </w:p>
        </w:tc>
        <w:tc>
          <w:tcPr>
            <w:tcW w:w="885" w:type="dxa"/>
            <w:noWrap/>
            <w:hideMark/>
          </w:tcPr>
          <w:p w:rsidR="009F60B1" w:rsidRPr="0047488E" w:rsidP="00CB1C05" w14:paraId="6E8EBC1F"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74D3E5FF"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002B67D8" w14:textId="77777777">
            <w:pPr>
              <w:pStyle w:val="RTableTextAbt"/>
              <w:rPr>
                <w:rFonts w:ascii="Times New Roman" w:hAnsi="Times New Roman" w:cs="Times New Roman"/>
              </w:rPr>
            </w:pPr>
            <w:r w:rsidRPr="0047488E">
              <w:rPr>
                <w:rFonts w:ascii="Times New Roman" w:hAnsi="Times New Roman" w:cs="Times New Roman"/>
              </w:rPr>
              <w:t>$63,838</w:t>
            </w:r>
          </w:p>
        </w:tc>
        <w:tc>
          <w:tcPr>
            <w:tcW w:w="1972" w:type="dxa"/>
            <w:noWrap/>
            <w:hideMark/>
          </w:tcPr>
          <w:p w:rsidR="009F60B1" w:rsidRPr="0047488E" w:rsidP="00CB1C05" w14:paraId="1C3B74DB" w14:textId="77777777">
            <w:pPr>
              <w:pStyle w:val="RTableTextAbt"/>
              <w:rPr>
                <w:rFonts w:ascii="Times New Roman" w:hAnsi="Times New Roman" w:cs="Times New Roman"/>
              </w:rPr>
            </w:pPr>
            <w:r w:rsidRPr="0047488E">
              <w:rPr>
                <w:rFonts w:ascii="Times New Roman" w:hAnsi="Times New Roman" w:cs="Times New Roman"/>
              </w:rPr>
              <w:t>$82,564</w:t>
            </w:r>
          </w:p>
        </w:tc>
        <w:tc>
          <w:tcPr>
            <w:tcW w:w="1631" w:type="dxa"/>
            <w:noWrap/>
            <w:hideMark/>
          </w:tcPr>
          <w:p w:rsidR="009F60B1" w:rsidRPr="0047488E" w:rsidP="00CB1C05" w14:paraId="2FFEAF8E" w14:textId="77777777">
            <w:pPr>
              <w:pStyle w:val="RTableTextAbt"/>
              <w:rPr>
                <w:rFonts w:ascii="Times New Roman" w:hAnsi="Times New Roman" w:cs="Times New Roman"/>
              </w:rPr>
            </w:pPr>
            <w:r w:rsidRPr="0047488E">
              <w:rPr>
                <w:rFonts w:ascii="Times New Roman" w:hAnsi="Times New Roman" w:cs="Times New Roman"/>
              </w:rPr>
              <w:t>$88,137</w:t>
            </w:r>
          </w:p>
        </w:tc>
      </w:tr>
      <w:tr w14:paraId="588DDE9F" w14:textId="77777777" w:rsidTr="00964FBD">
        <w:tblPrEx>
          <w:tblW w:w="0" w:type="auto"/>
          <w:tblLook w:val="04A0"/>
        </w:tblPrEx>
        <w:trPr>
          <w:trHeight w:val="300"/>
        </w:trPr>
        <w:tc>
          <w:tcPr>
            <w:tcW w:w="2070" w:type="dxa"/>
            <w:noWrap/>
            <w:hideMark/>
          </w:tcPr>
          <w:p w:rsidR="009F60B1" w:rsidRPr="005C36DC" w:rsidP="00CB1C05" w14:paraId="4E5FCD99" w14:textId="77777777">
            <w:pPr>
              <w:pStyle w:val="LTableTextAbt"/>
              <w:rPr>
                <w:rFonts w:ascii="Times New Roman" w:hAnsi="Times New Roman" w:cs="Times New Roman"/>
                <w:b/>
                <w:bCs w:val="0"/>
              </w:rPr>
            </w:pPr>
            <w:r w:rsidRPr="005C36DC">
              <w:rPr>
                <w:rFonts w:ascii="Times New Roman" w:hAnsi="Times New Roman" w:cs="Times New Roman"/>
                <w:b/>
                <w:bCs w:val="0"/>
              </w:rPr>
              <w:t>White</w:t>
            </w:r>
          </w:p>
        </w:tc>
        <w:tc>
          <w:tcPr>
            <w:tcW w:w="885" w:type="dxa"/>
            <w:noWrap/>
            <w:hideMark/>
          </w:tcPr>
          <w:p w:rsidR="009F60B1" w:rsidRPr="0047488E" w:rsidP="00CB1C05" w14:paraId="4C5F3D6C"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7CC44613"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10C1520C" w14:textId="77777777">
            <w:pPr>
              <w:pStyle w:val="RTableTextAbt"/>
              <w:rPr>
                <w:rFonts w:ascii="Times New Roman" w:hAnsi="Times New Roman" w:cs="Times New Roman"/>
              </w:rPr>
            </w:pPr>
            <w:r w:rsidRPr="0047488E">
              <w:rPr>
                <w:rFonts w:ascii="Times New Roman" w:hAnsi="Times New Roman" w:cs="Times New Roman"/>
              </w:rPr>
              <w:t>61.5%</w:t>
            </w:r>
          </w:p>
        </w:tc>
        <w:tc>
          <w:tcPr>
            <w:tcW w:w="1972" w:type="dxa"/>
            <w:noWrap/>
            <w:hideMark/>
          </w:tcPr>
          <w:p w:rsidR="009F60B1" w:rsidRPr="0047488E" w:rsidP="00CB1C05" w14:paraId="637555AC" w14:textId="77777777">
            <w:pPr>
              <w:pStyle w:val="RTableTextAbt"/>
              <w:rPr>
                <w:rFonts w:ascii="Times New Roman" w:hAnsi="Times New Roman" w:cs="Times New Roman"/>
              </w:rPr>
            </w:pPr>
            <w:r w:rsidRPr="0047488E">
              <w:rPr>
                <w:rFonts w:ascii="Times New Roman" w:hAnsi="Times New Roman" w:cs="Times New Roman"/>
              </w:rPr>
              <w:t>74.7%</w:t>
            </w:r>
          </w:p>
        </w:tc>
        <w:tc>
          <w:tcPr>
            <w:tcW w:w="1631" w:type="dxa"/>
            <w:noWrap/>
            <w:hideMark/>
          </w:tcPr>
          <w:p w:rsidR="009F60B1" w:rsidRPr="0047488E" w:rsidP="00CB1C05" w14:paraId="276493FB" w14:textId="77777777">
            <w:pPr>
              <w:pStyle w:val="RTableTextAbt"/>
              <w:rPr>
                <w:rFonts w:ascii="Times New Roman" w:hAnsi="Times New Roman" w:cs="Times New Roman"/>
              </w:rPr>
            </w:pPr>
            <w:r w:rsidRPr="0047488E">
              <w:rPr>
                <w:rFonts w:ascii="Times New Roman" w:hAnsi="Times New Roman" w:cs="Times New Roman"/>
              </w:rPr>
              <w:t>76.2%</w:t>
            </w:r>
          </w:p>
        </w:tc>
      </w:tr>
      <w:tr w14:paraId="3694A549" w14:textId="77777777" w:rsidTr="00964FBD">
        <w:tblPrEx>
          <w:tblW w:w="0" w:type="auto"/>
          <w:tblLook w:val="04A0"/>
        </w:tblPrEx>
        <w:trPr>
          <w:trHeight w:val="300"/>
        </w:trPr>
        <w:tc>
          <w:tcPr>
            <w:tcW w:w="2070" w:type="dxa"/>
            <w:noWrap/>
            <w:hideMark/>
          </w:tcPr>
          <w:p w:rsidR="009F60B1" w:rsidRPr="005C36DC" w:rsidP="00CB1C05" w14:paraId="55A25CD1" w14:textId="77777777">
            <w:pPr>
              <w:pStyle w:val="LTableTextAbt"/>
              <w:rPr>
                <w:rFonts w:ascii="Times New Roman" w:hAnsi="Times New Roman" w:cs="Times New Roman"/>
                <w:b/>
                <w:bCs w:val="0"/>
              </w:rPr>
            </w:pPr>
            <w:r w:rsidRPr="005C36DC">
              <w:rPr>
                <w:rFonts w:ascii="Times New Roman" w:hAnsi="Times New Roman" w:cs="Times New Roman"/>
                <w:b/>
                <w:bCs w:val="0"/>
              </w:rPr>
              <w:t>Black</w:t>
            </w:r>
          </w:p>
        </w:tc>
        <w:tc>
          <w:tcPr>
            <w:tcW w:w="885" w:type="dxa"/>
            <w:noWrap/>
            <w:hideMark/>
          </w:tcPr>
          <w:p w:rsidR="009F60B1" w:rsidRPr="0047488E" w:rsidP="00CB1C05" w14:paraId="50CF9CB6"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47BBC357"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0941B68D" w14:textId="77777777">
            <w:pPr>
              <w:pStyle w:val="RTableTextAbt"/>
              <w:rPr>
                <w:rFonts w:ascii="Times New Roman" w:hAnsi="Times New Roman" w:cs="Times New Roman"/>
              </w:rPr>
            </w:pPr>
            <w:r w:rsidRPr="0047488E">
              <w:rPr>
                <w:rFonts w:ascii="Times New Roman" w:hAnsi="Times New Roman" w:cs="Times New Roman"/>
              </w:rPr>
              <w:t>4.4%</w:t>
            </w:r>
          </w:p>
        </w:tc>
        <w:tc>
          <w:tcPr>
            <w:tcW w:w="1972" w:type="dxa"/>
            <w:noWrap/>
            <w:hideMark/>
          </w:tcPr>
          <w:p w:rsidR="009F60B1" w:rsidRPr="0047488E" w:rsidP="00CB1C05" w14:paraId="3904FFD0" w14:textId="77777777">
            <w:pPr>
              <w:pStyle w:val="RTableTextAbt"/>
              <w:rPr>
                <w:rFonts w:ascii="Times New Roman" w:hAnsi="Times New Roman" w:cs="Times New Roman"/>
              </w:rPr>
            </w:pPr>
            <w:r w:rsidRPr="0047488E">
              <w:rPr>
                <w:rFonts w:ascii="Times New Roman" w:hAnsi="Times New Roman" w:cs="Times New Roman"/>
              </w:rPr>
              <w:t>3.0%</w:t>
            </w:r>
          </w:p>
        </w:tc>
        <w:tc>
          <w:tcPr>
            <w:tcW w:w="1631" w:type="dxa"/>
            <w:noWrap/>
            <w:hideMark/>
          </w:tcPr>
          <w:p w:rsidR="009F60B1" w:rsidRPr="0047488E" w:rsidP="00CB1C05" w14:paraId="0FD69812" w14:textId="77777777">
            <w:pPr>
              <w:pStyle w:val="RTableTextAbt"/>
              <w:rPr>
                <w:rFonts w:ascii="Times New Roman" w:hAnsi="Times New Roman" w:cs="Times New Roman"/>
              </w:rPr>
            </w:pPr>
            <w:r w:rsidRPr="0047488E">
              <w:rPr>
                <w:rFonts w:ascii="Times New Roman" w:hAnsi="Times New Roman" w:cs="Times New Roman"/>
              </w:rPr>
              <w:t>2.5%</w:t>
            </w:r>
          </w:p>
        </w:tc>
      </w:tr>
      <w:tr w14:paraId="55169403" w14:textId="77777777" w:rsidTr="00964FBD">
        <w:tblPrEx>
          <w:tblW w:w="0" w:type="auto"/>
          <w:tblLook w:val="04A0"/>
        </w:tblPrEx>
        <w:trPr>
          <w:trHeight w:val="300"/>
        </w:trPr>
        <w:tc>
          <w:tcPr>
            <w:tcW w:w="2070" w:type="dxa"/>
            <w:noWrap/>
            <w:hideMark/>
          </w:tcPr>
          <w:p w:rsidR="009F60B1" w:rsidRPr="005C36DC" w:rsidP="00CB1C05" w14:paraId="7F95A494"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American Indian </w:t>
            </w:r>
          </w:p>
        </w:tc>
        <w:tc>
          <w:tcPr>
            <w:tcW w:w="885" w:type="dxa"/>
            <w:noWrap/>
            <w:hideMark/>
          </w:tcPr>
          <w:p w:rsidR="009F60B1" w:rsidRPr="0047488E" w:rsidP="00CB1C05" w14:paraId="2AD7B169"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2FBDD57F"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20B44680" w14:textId="77777777">
            <w:pPr>
              <w:pStyle w:val="RTableTextAbt"/>
              <w:rPr>
                <w:rFonts w:ascii="Times New Roman" w:hAnsi="Times New Roman" w:cs="Times New Roman"/>
              </w:rPr>
            </w:pPr>
            <w:r w:rsidRPr="0047488E">
              <w:rPr>
                <w:rFonts w:ascii="Times New Roman" w:hAnsi="Times New Roman" w:cs="Times New Roman"/>
              </w:rPr>
              <w:t>2.5%</w:t>
            </w:r>
          </w:p>
        </w:tc>
        <w:tc>
          <w:tcPr>
            <w:tcW w:w="1972" w:type="dxa"/>
            <w:noWrap/>
            <w:hideMark/>
          </w:tcPr>
          <w:p w:rsidR="009F60B1" w:rsidRPr="0047488E" w:rsidP="00CB1C05" w14:paraId="3F015C6A" w14:textId="77777777">
            <w:pPr>
              <w:pStyle w:val="RTableTextAbt"/>
              <w:rPr>
                <w:rFonts w:ascii="Times New Roman" w:hAnsi="Times New Roman" w:cs="Times New Roman"/>
              </w:rPr>
            </w:pPr>
            <w:r w:rsidRPr="0047488E">
              <w:rPr>
                <w:rFonts w:ascii="Times New Roman" w:hAnsi="Times New Roman" w:cs="Times New Roman"/>
              </w:rPr>
              <w:t>0.6%</w:t>
            </w:r>
          </w:p>
        </w:tc>
        <w:tc>
          <w:tcPr>
            <w:tcW w:w="1631" w:type="dxa"/>
            <w:noWrap/>
            <w:hideMark/>
          </w:tcPr>
          <w:p w:rsidR="009F60B1" w:rsidRPr="0047488E" w:rsidP="00CB1C05" w14:paraId="32432606" w14:textId="77777777">
            <w:pPr>
              <w:pStyle w:val="RTableTextAbt"/>
              <w:rPr>
                <w:rFonts w:ascii="Times New Roman" w:hAnsi="Times New Roman" w:cs="Times New Roman"/>
              </w:rPr>
            </w:pPr>
            <w:r w:rsidRPr="0047488E">
              <w:rPr>
                <w:rFonts w:ascii="Times New Roman" w:hAnsi="Times New Roman" w:cs="Times New Roman"/>
              </w:rPr>
              <w:t>0.5%</w:t>
            </w:r>
          </w:p>
        </w:tc>
      </w:tr>
      <w:tr w14:paraId="7D4CB26C" w14:textId="77777777" w:rsidTr="00964FBD">
        <w:tblPrEx>
          <w:tblW w:w="0" w:type="auto"/>
          <w:tblLook w:val="04A0"/>
        </w:tblPrEx>
        <w:trPr>
          <w:trHeight w:val="300"/>
        </w:trPr>
        <w:tc>
          <w:tcPr>
            <w:tcW w:w="2070" w:type="dxa"/>
            <w:noWrap/>
            <w:hideMark/>
          </w:tcPr>
          <w:p w:rsidR="009F60B1" w:rsidRPr="005C36DC" w:rsidP="00CB1C05" w14:paraId="5E391D24" w14:textId="77777777">
            <w:pPr>
              <w:pStyle w:val="LTableTextAbt"/>
              <w:rPr>
                <w:rFonts w:ascii="Times New Roman" w:hAnsi="Times New Roman" w:cs="Times New Roman"/>
                <w:b/>
                <w:bCs w:val="0"/>
              </w:rPr>
            </w:pPr>
            <w:r w:rsidRPr="005C36DC">
              <w:rPr>
                <w:rFonts w:ascii="Times New Roman" w:hAnsi="Times New Roman" w:cs="Times New Roman"/>
                <w:b/>
                <w:bCs w:val="0"/>
              </w:rPr>
              <w:t>Asian</w:t>
            </w:r>
          </w:p>
        </w:tc>
        <w:tc>
          <w:tcPr>
            <w:tcW w:w="885" w:type="dxa"/>
            <w:noWrap/>
            <w:hideMark/>
          </w:tcPr>
          <w:p w:rsidR="009F60B1" w:rsidRPr="0047488E" w:rsidP="00CB1C05" w14:paraId="501FD70D"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7089F9EB"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7845914C" w14:textId="77777777">
            <w:pPr>
              <w:pStyle w:val="RTableTextAbt"/>
              <w:rPr>
                <w:rFonts w:ascii="Times New Roman" w:hAnsi="Times New Roman" w:cs="Times New Roman"/>
              </w:rPr>
            </w:pPr>
            <w:r w:rsidRPr="0047488E">
              <w:rPr>
                <w:rFonts w:ascii="Times New Roman" w:hAnsi="Times New Roman" w:cs="Times New Roman"/>
              </w:rPr>
              <w:t>14.0%</w:t>
            </w:r>
          </w:p>
        </w:tc>
        <w:tc>
          <w:tcPr>
            <w:tcW w:w="1972" w:type="dxa"/>
            <w:noWrap/>
            <w:hideMark/>
          </w:tcPr>
          <w:p w:rsidR="009F60B1" w:rsidRPr="0047488E" w:rsidP="00CB1C05" w14:paraId="1FE4043A" w14:textId="77777777">
            <w:pPr>
              <w:pStyle w:val="RTableTextAbt"/>
              <w:rPr>
                <w:rFonts w:ascii="Times New Roman" w:hAnsi="Times New Roman" w:cs="Times New Roman"/>
              </w:rPr>
            </w:pPr>
            <w:r w:rsidRPr="0047488E">
              <w:rPr>
                <w:rFonts w:ascii="Times New Roman" w:hAnsi="Times New Roman" w:cs="Times New Roman"/>
              </w:rPr>
              <w:t>10.9%</w:t>
            </w:r>
          </w:p>
        </w:tc>
        <w:tc>
          <w:tcPr>
            <w:tcW w:w="1631" w:type="dxa"/>
            <w:noWrap/>
            <w:hideMark/>
          </w:tcPr>
          <w:p w:rsidR="009F60B1" w:rsidRPr="0047488E" w:rsidP="00CB1C05" w14:paraId="0982E30A" w14:textId="77777777">
            <w:pPr>
              <w:pStyle w:val="RTableTextAbt"/>
              <w:rPr>
                <w:rFonts w:ascii="Times New Roman" w:hAnsi="Times New Roman" w:cs="Times New Roman"/>
              </w:rPr>
            </w:pPr>
            <w:r w:rsidRPr="0047488E">
              <w:rPr>
                <w:rFonts w:ascii="Times New Roman" w:hAnsi="Times New Roman" w:cs="Times New Roman"/>
              </w:rPr>
              <w:t>10.2%</w:t>
            </w:r>
          </w:p>
        </w:tc>
      </w:tr>
      <w:tr w14:paraId="1C6F3153" w14:textId="77777777" w:rsidTr="00964FBD">
        <w:tblPrEx>
          <w:tblW w:w="0" w:type="auto"/>
          <w:tblLook w:val="04A0"/>
        </w:tblPrEx>
        <w:trPr>
          <w:trHeight w:val="300"/>
        </w:trPr>
        <w:tc>
          <w:tcPr>
            <w:tcW w:w="2070" w:type="dxa"/>
            <w:noWrap/>
            <w:hideMark/>
          </w:tcPr>
          <w:p w:rsidR="009F60B1" w:rsidRPr="005C36DC" w:rsidP="00CB1C05" w14:paraId="0265D77E" w14:textId="77777777">
            <w:pPr>
              <w:pStyle w:val="LTableTextAbt"/>
              <w:rPr>
                <w:rFonts w:ascii="Times New Roman" w:hAnsi="Times New Roman" w:cs="Times New Roman"/>
                <w:b/>
                <w:bCs w:val="0"/>
              </w:rPr>
            </w:pPr>
            <w:r w:rsidRPr="005C36DC">
              <w:rPr>
                <w:rFonts w:ascii="Times New Roman" w:hAnsi="Times New Roman" w:cs="Times New Roman"/>
                <w:b/>
                <w:bCs w:val="0"/>
              </w:rPr>
              <w:t>Pacific Islander</w:t>
            </w:r>
          </w:p>
        </w:tc>
        <w:tc>
          <w:tcPr>
            <w:tcW w:w="885" w:type="dxa"/>
            <w:noWrap/>
            <w:hideMark/>
          </w:tcPr>
          <w:p w:rsidR="009F60B1" w:rsidRPr="0047488E" w:rsidP="00CB1C05" w14:paraId="1808B2CD"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20C01488"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03E0566A"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505FCC0A" w14:textId="77777777">
            <w:pPr>
              <w:pStyle w:val="RTableTextAbt"/>
              <w:rPr>
                <w:rFonts w:ascii="Times New Roman" w:hAnsi="Times New Roman" w:cs="Times New Roman"/>
              </w:rPr>
            </w:pPr>
            <w:r w:rsidRPr="0047488E">
              <w:rPr>
                <w:rFonts w:ascii="Times New Roman" w:hAnsi="Times New Roman" w:cs="Times New Roman"/>
              </w:rPr>
              <w:t>0.2%</w:t>
            </w:r>
          </w:p>
        </w:tc>
        <w:tc>
          <w:tcPr>
            <w:tcW w:w="1631" w:type="dxa"/>
            <w:noWrap/>
            <w:hideMark/>
          </w:tcPr>
          <w:p w:rsidR="009F60B1" w:rsidRPr="0047488E" w:rsidP="00CB1C05" w14:paraId="062389EE" w14:textId="77777777">
            <w:pPr>
              <w:pStyle w:val="RTableTextAbt"/>
              <w:rPr>
                <w:rFonts w:ascii="Times New Roman" w:hAnsi="Times New Roman" w:cs="Times New Roman"/>
              </w:rPr>
            </w:pPr>
            <w:r w:rsidRPr="0047488E">
              <w:rPr>
                <w:rFonts w:ascii="Times New Roman" w:hAnsi="Times New Roman" w:cs="Times New Roman"/>
              </w:rPr>
              <w:t>0.1%</w:t>
            </w:r>
          </w:p>
        </w:tc>
      </w:tr>
      <w:tr w14:paraId="3538A3B3" w14:textId="77777777" w:rsidTr="00964FBD">
        <w:tblPrEx>
          <w:tblW w:w="0" w:type="auto"/>
          <w:tblLook w:val="04A0"/>
        </w:tblPrEx>
        <w:trPr>
          <w:trHeight w:val="300"/>
        </w:trPr>
        <w:tc>
          <w:tcPr>
            <w:tcW w:w="2070" w:type="dxa"/>
            <w:noWrap/>
            <w:hideMark/>
          </w:tcPr>
          <w:p w:rsidR="009F60B1" w:rsidRPr="005C36DC" w:rsidP="00CB1C05" w14:paraId="70C40A07" w14:textId="77777777">
            <w:pPr>
              <w:pStyle w:val="LTableTextAbt"/>
              <w:rPr>
                <w:rFonts w:ascii="Times New Roman" w:hAnsi="Times New Roman" w:cs="Times New Roman"/>
                <w:b/>
                <w:bCs w:val="0"/>
              </w:rPr>
            </w:pPr>
            <w:r w:rsidRPr="005C36DC">
              <w:rPr>
                <w:rFonts w:ascii="Times New Roman" w:hAnsi="Times New Roman" w:cs="Times New Roman"/>
                <w:b/>
                <w:bCs w:val="0"/>
              </w:rPr>
              <w:t>Other</w:t>
            </w:r>
          </w:p>
        </w:tc>
        <w:tc>
          <w:tcPr>
            <w:tcW w:w="885" w:type="dxa"/>
            <w:noWrap/>
            <w:hideMark/>
          </w:tcPr>
          <w:p w:rsidR="009F60B1" w:rsidRPr="0047488E" w:rsidP="00CB1C05" w14:paraId="2BC19652"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3CB0914B"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5CC2CB5A" w14:textId="77777777">
            <w:pPr>
              <w:pStyle w:val="RTableTextAbt"/>
              <w:rPr>
                <w:rFonts w:ascii="Times New Roman" w:hAnsi="Times New Roman" w:cs="Times New Roman"/>
              </w:rPr>
            </w:pPr>
            <w:r w:rsidRPr="0047488E">
              <w:rPr>
                <w:rFonts w:ascii="Times New Roman" w:hAnsi="Times New Roman" w:cs="Times New Roman"/>
              </w:rPr>
              <w:t>17.3%</w:t>
            </w:r>
          </w:p>
        </w:tc>
        <w:tc>
          <w:tcPr>
            <w:tcW w:w="1972" w:type="dxa"/>
            <w:noWrap/>
            <w:hideMark/>
          </w:tcPr>
          <w:p w:rsidR="009F60B1" w:rsidRPr="0047488E" w:rsidP="00CB1C05" w14:paraId="3800251F" w14:textId="77777777">
            <w:pPr>
              <w:pStyle w:val="RTableTextAbt"/>
              <w:rPr>
                <w:rFonts w:ascii="Times New Roman" w:hAnsi="Times New Roman" w:cs="Times New Roman"/>
              </w:rPr>
            </w:pPr>
            <w:r w:rsidRPr="0047488E">
              <w:rPr>
                <w:rFonts w:ascii="Times New Roman" w:hAnsi="Times New Roman" w:cs="Times New Roman"/>
              </w:rPr>
              <w:t>10.6%</w:t>
            </w:r>
          </w:p>
        </w:tc>
        <w:tc>
          <w:tcPr>
            <w:tcW w:w="1631" w:type="dxa"/>
            <w:noWrap/>
            <w:hideMark/>
          </w:tcPr>
          <w:p w:rsidR="009F60B1" w:rsidRPr="0047488E" w:rsidP="00CB1C05" w14:paraId="789CDF8A" w14:textId="77777777">
            <w:pPr>
              <w:pStyle w:val="RTableTextAbt"/>
              <w:rPr>
                <w:rFonts w:ascii="Times New Roman" w:hAnsi="Times New Roman" w:cs="Times New Roman"/>
              </w:rPr>
            </w:pPr>
            <w:r w:rsidRPr="0047488E">
              <w:rPr>
                <w:rFonts w:ascii="Times New Roman" w:hAnsi="Times New Roman" w:cs="Times New Roman"/>
              </w:rPr>
              <w:t>10.5%</w:t>
            </w:r>
          </w:p>
        </w:tc>
      </w:tr>
      <w:tr w14:paraId="21CCE765" w14:textId="77777777" w:rsidTr="00964FBD">
        <w:tblPrEx>
          <w:tblW w:w="0" w:type="auto"/>
          <w:tblLook w:val="04A0"/>
        </w:tblPrEx>
        <w:trPr>
          <w:trHeight w:val="300"/>
        </w:trPr>
        <w:tc>
          <w:tcPr>
            <w:tcW w:w="2070" w:type="dxa"/>
            <w:noWrap/>
            <w:hideMark/>
          </w:tcPr>
          <w:p w:rsidR="009F60B1" w:rsidRPr="005C36DC" w:rsidP="00CB1C05" w14:paraId="58ECD986" w14:textId="77777777">
            <w:pPr>
              <w:pStyle w:val="LTableTextAbt"/>
              <w:rPr>
                <w:rFonts w:ascii="Times New Roman" w:hAnsi="Times New Roman" w:cs="Times New Roman"/>
                <w:b/>
                <w:bCs w:val="0"/>
              </w:rPr>
            </w:pPr>
            <w:r w:rsidRPr="005C36DC">
              <w:rPr>
                <w:rFonts w:ascii="Times New Roman" w:hAnsi="Times New Roman" w:cs="Times New Roman"/>
                <w:b/>
                <w:bCs w:val="0"/>
              </w:rPr>
              <w:t>Hispanic</w:t>
            </w:r>
          </w:p>
        </w:tc>
        <w:tc>
          <w:tcPr>
            <w:tcW w:w="885" w:type="dxa"/>
            <w:noWrap/>
            <w:hideMark/>
          </w:tcPr>
          <w:p w:rsidR="009F60B1" w:rsidRPr="0047488E" w:rsidP="00CB1C05" w14:paraId="1161DF2C"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72BB4744"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15A9E2F5" w14:textId="77777777">
            <w:pPr>
              <w:pStyle w:val="RTableTextAbt"/>
              <w:rPr>
                <w:rFonts w:ascii="Times New Roman" w:hAnsi="Times New Roman" w:cs="Times New Roman"/>
              </w:rPr>
            </w:pPr>
            <w:r w:rsidRPr="0047488E">
              <w:rPr>
                <w:rFonts w:ascii="Times New Roman" w:hAnsi="Times New Roman" w:cs="Times New Roman"/>
              </w:rPr>
              <w:t>39.4%</w:t>
            </w:r>
          </w:p>
        </w:tc>
        <w:tc>
          <w:tcPr>
            <w:tcW w:w="1972" w:type="dxa"/>
            <w:noWrap/>
            <w:hideMark/>
          </w:tcPr>
          <w:p w:rsidR="009F60B1" w:rsidRPr="0047488E" w:rsidP="00CB1C05" w14:paraId="3174902B" w14:textId="77777777">
            <w:pPr>
              <w:pStyle w:val="RTableTextAbt"/>
              <w:rPr>
                <w:rFonts w:ascii="Times New Roman" w:hAnsi="Times New Roman" w:cs="Times New Roman"/>
              </w:rPr>
            </w:pPr>
            <w:r w:rsidRPr="0047488E">
              <w:rPr>
                <w:rFonts w:ascii="Times New Roman" w:hAnsi="Times New Roman" w:cs="Times New Roman"/>
              </w:rPr>
              <w:t>21.3%</w:t>
            </w:r>
          </w:p>
        </w:tc>
        <w:tc>
          <w:tcPr>
            <w:tcW w:w="1631" w:type="dxa"/>
            <w:noWrap/>
            <w:hideMark/>
          </w:tcPr>
          <w:p w:rsidR="009F60B1" w:rsidRPr="0047488E" w:rsidP="00CB1C05" w14:paraId="5FCBA02E" w14:textId="77777777">
            <w:pPr>
              <w:pStyle w:val="RTableTextAbt"/>
              <w:rPr>
                <w:rFonts w:ascii="Times New Roman" w:hAnsi="Times New Roman" w:cs="Times New Roman"/>
              </w:rPr>
            </w:pPr>
            <w:r w:rsidRPr="0047488E">
              <w:rPr>
                <w:rFonts w:ascii="Times New Roman" w:hAnsi="Times New Roman" w:cs="Times New Roman"/>
              </w:rPr>
              <w:t>18.8%</w:t>
            </w:r>
          </w:p>
        </w:tc>
      </w:tr>
      <w:tr w14:paraId="4D25A6E6" w14:textId="77777777" w:rsidTr="00964FBD">
        <w:tblPrEx>
          <w:tblW w:w="0" w:type="auto"/>
          <w:tblLook w:val="04A0"/>
        </w:tblPrEx>
        <w:trPr>
          <w:trHeight w:val="300"/>
        </w:trPr>
        <w:tc>
          <w:tcPr>
            <w:tcW w:w="2070" w:type="dxa"/>
            <w:noWrap/>
            <w:hideMark/>
          </w:tcPr>
          <w:p w:rsidR="009F60B1" w:rsidRPr="005C36DC" w:rsidP="00CB1C05" w14:paraId="4CD5C9A2" w14:textId="77777777">
            <w:pPr>
              <w:pStyle w:val="LTableTextAbt"/>
              <w:rPr>
                <w:rFonts w:ascii="Times New Roman" w:hAnsi="Times New Roman" w:cs="Times New Roman"/>
                <w:b/>
                <w:bCs w:val="0"/>
              </w:rPr>
            </w:pPr>
            <w:r w:rsidRPr="005C36DC">
              <w:rPr>
                <w:rFonts w:ascii="Times New Roman" w:hAnsi="Times New Roman" w:cs="Times New Roman"/>
                <w:b/>
                <w:bCs w:val="0"/>
              </w:rPr>
              <w:t>2x Poverty Line</w:t>
            </w:r>
          </w:p>
        </w:tc>
        <w:tc>
          <w:tcPr>
            <w:tcW w:w="885" w:type="dxa"/>
            <w:noWrap/>
            <w:hideMark/>
          </w:tcPr>
          <w:p w:rsidR="009F60B1" w:rsidRPr="0047488E" w:rsidP="00CB1C05" w14:paraId="40A531AE"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1C6FB448"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0464005B" w14:textId="77777777">
            <w:pPr>
              <w:pStyle w:val="RTableTextAbt"/>
              <w:rPr>
                <w:rFonts w:ascii="Times New Roman" w:hAnsi="Times New Roman" w:cs="Times New Roman"/>
              </w:rPr>
            </w:pPr>
            <w:r w:rsidRPr="0047488E">
              <w:rPr>
                <w:rFonts w:ascii="Times New Roman" w:hAnsi="Times New Roman" w:cs="Times New Roman"/>
              </w:rPr>
              <w:t>30.1%</w:t>
            </w:r>
          </w:p>
        </w:tc>
        <w:tc>
          <w:tcPr>
            <w:tcW w:w="1972" w:type="dxa"/>
            <w:noWrap/>
            <w:hideMark/>
          </w:tcPr>
          <w:p w:rsidR="009F60B1" w:rsidRPr="0047488E" w:rsidP="00CB1C05" w14:paraId="0B6E6081" w14:textId="77777777">
            <w:pPr>
              <w:pStyle w:val="RTableTextAbt"/>
              <w:rPr>
                <w:rFonts w:ascii="Times New Roman" w:hAnsi="Times New Roman" w:cs="Times New Roman"/>
              </w:rPr>
            </w:pPr>
            <w:r w:rsidRPr="0047488E">
              <w:rPr>
                <w:rFonts w:ascii="Times New Roman" w:hAnsi="Times New Roman" w:cs="Times New Roman"/>
              </w:rPr>
              <w:t>22.1%</w:t>
            </w:r>
          </w:p>
        </w:tc>
        <w:tc>
          <w:tcPr>
            <w:tcW w:w="1631" w:type="dxa"/>
            <w:noWrap/>
            <w:hideMark/>
          </w:tcPr>
          <w:p w:rsidR="009F60B1" w:rsidRPr="0047488E" w:rsidP="00CB1C05" w14:paraId="2478E63E" w14:textId="77777777">
            <w:pPr>
              <w:pStyle w:val="RTableTextAbt"/>
              <w:rPr>
                <w:rFonts w:ascii="Times New Roman" w:hAnsi="Times New Roman" w:cs="Times New Roman"/>
              </w:rPr>
            </w:pPr>
            <w:r w:rsidRPr="0047488E">
              <w:rPr>
                <w:rFonts w:ascii="Times New Roman" w:hAnsi="Times New Roman" w:cs="Times New Roman"/>
              </w:rPr>
              <w:t>19.3%</w:t>
            </w:r>
          </w:p>
        </w:tc>
      </w:tr>
      <w:tr w14:paraId="07343FCC" w14:textId="77777777" w:rsidTr="00964FBD">
        <w:tblPrEx>
          <w:tblW w:w="0" w:type="auto"/>
          <w:tblLook w:val="04A0"/>
        </w:tblPrEx>
        <w:trPr>
          <w:trHeight w:val="300"/>
        </w:trPr>
        <w:tc>
          <w:tcPr>
            <w:tcW w:w="2070" w:type="dxa"/>
            <w:noWrap/>
            <w:hideMark/>
          </w:tcPr>
          <w:p w:rsidR="009F60B1" w:rsidRPr="005C36DC" w:rsidP="00CB1C05" w14:paraId="38809F3F" w14:textId="77777777">
            <w:pPr>
              <w:pStyle w:val="LTableTextAbt"/>
              <w:rPr>
                <w:rFonts w:ascii="Times New Roman" w:hAnsi="Times New Roman" w:cs="Times New Roman"/>
                <w:b/>
                <w:bCs w:val="0"/>
              </w:rPr>
            </w:pPr>
            <w:r w:rsidRPr="005C36DC">
              <w:rPr>
                <w:rFonts w:ascii="Times New Roman" w:hAnsi="Times New Roman" w:cs="Times New Roman"/>
                <w:b/>
                <w:bCs w:val="0"/>
              </w:rPr>
              <w:t>Below Poverty Line</w:t>
            </w:r>
          </w:p>
        </w:tc>
        <w:tc>
          <w:tcPr>
            <w:tcW w:w="885" w:type="dxa"/>
            <w:noWrap/>
            <w:hideMark/>
          </w:tcPr>
          <w:p w:rsidR="009F60B1" w:rsidRPr="0047488E" w:rsidP="00CB1C05" w14:paraId="3969F79F"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314D7065"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02DDA02C" w14:textId="77777777">
            <w:pPr>
              <w:pStyle w:val="RTableTextAbt"/>
              <w:rPr>
                <w:rFonts w:ascii="Times New Roman" w:hAnsi="Times New Roman" w:cs="Times New Roman"/>
              </w:rPr>
            </w:pPr>
            <w:r w:rsidRPr="0047488E">
              <w:rPr>
                <w:rFonts w:ascii="Times New Roman" w:hAnsi="Times New Roman" w:cs="Times New Roman"/>
              </w:rPr>
              <w:t>6.7%</w:t>
            </w:r>
          </w:p>
        </w:tc>
        <w:tc>
          <w:tcPr>
            <w:tcW w:w="1972" w:type="dxa"/>
            <w:noWrap/>
            <w:hideMark/>
          </w:tcPr>
          <w:p w:rsidR="009F60B1" w:rsidRPr="0047488E" w:rsidP="00CB1C05" w14:paraId="0B56646C" w14:textId="77777777">
            <w:pPr>
              <w:pStyle w:val="RTableTextAbt"/>
              <w:rPr>
                <w:rFonts w:ascii="Times New Roman" w:hAnsi="Times New Roman" w:cs="Times New Roman"/>
              </w:rPr>
            </w:pPr>
            <w:r w:rsidRPr="0047488E">
              <w:rPr>
                <w:rFonts w:ascii="Times New Roman" w:hAnsi="Times New Roman" w:cs="Times New Roman"/>
              </w:rPr>
              <w:t>7.2%</w:t>
            </w:r>
          </w:p>
        </w:tc>
        <w:tc>
          <w:tcPr>
            <w:tcW w:w="1631" w:type="dxa"/>
            <w:noWrap/>
            <w:hideMark/>
          </w:tcPr>
          <w:p w:rsidR="009F60B1" w:rsidRPr="0047488E" w:rsidP="00CB1C05" w14:paraId="0C572BB4" w14:textId="77777777">
            <w:pPr>
              <w:pStyle w:val="RTableTextAbt"/>
              <w:rPr>
                <w:rFonts w:ascii="Times New Roman" w:hAnsi="Times New Roman" w:cs="Times New Roman"/>
              </w:rPr>
            </w:pPr>
            <w:r w:rsidRPr="0047488E">
              <w:rPr>
                <w:rFonts w:ascii="Times New Roman" w:hAnsi="Times New Roman" w:cs="Times New Roman"/>
              </w:rPr>
              <w:t>6.4%</w:t>
            </w:r>
          </w:p>
        </w:tc>
      </w:tr>
      <w:tr w14:paraId="478AB8FD" w14:textId="77777777" w:rsidTr="00964FBD">
        <w:tblPrEx>
          <w:tblW w:w="0" w:type="auto"/>
          <w:tblLook w:val="04A0"/>
        </w:tblPrEx>
        <w:trPr>
          <w:trHeight w:val="300"/>
        </w:trPr>
        <w:tc>
          <w:tcPr>
            <w:tcW w:w="2070" w:type="dxa"/>
            <w:noWrap/>
            <w:hideMark/>
          </w:tcPr>
          <w:p w:rsidR="009F60B1" w:rsidRPr="005C36DC" w:rsidP="00CB1C05" w14:paraId="7A802E28"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Total Population </w:t>
            </w:r>
          </w:p>
        </w:tc>
        <w:tc>
          <w:tcPr>
            <w:tcW w:w="885" w:type="dxa"/>
            <w:noWrap/>
            <w:hideMark/>
          </w:tcPr>
          <w:p w:rsidR="009F60B1" w:rsidRPr="0047488E" w:rsidP="00CB1C05" w14:paraId="22779E8C" w14:textId="77777777">
            <w:pPr>
              <w:pStyle w:val="RTableTextAbt"/>
              <w:rPr>
                <w:rFonts w:ascii="Times New Roman" w:hAnsi="Times New Roman" w:cs="Times New Roman"/>
              </w:rPr>
            </w:pPr>
          </w:p>
        </w:tc>
        <w:tc>
          <w:tcPr>
            <w:tcW w:w="820" w:type="dxa"/>
            <w:noWrap/>
            <w:hideMark/>
          </w:tcPr>
          <w:p w:rsidR="009F60B1" w:rsidRPr="0047488E" w:rsidP="00CB1C05" w14:paraId="620A2C4F" w14:textId="77777777">
            <w:pPr>
              <w:pStyle w:val="RTableTextAbt"/>
              <w:rPr>
                <w:rFonts w:ascii="Times New Roman" w:hAnsi="Times New Roman" w:cs="Times New Roman"/>
              </w:rPr>
            </w:pPr>
          </w:p>
        </w:tc>
        <w:tc>
          <w:tcPr>
            <w:tcW w:w="1972" w:type="dxa"/>
            <w:noWrap/>
            <w:hideMark/>
          </w:tcPr>
          <w:p w:rsidR="009F60B1" w:rsidRPr="0047488E" w:rsidP="00CB1C05" w14:paraId="3B52CF88" w14:textId="77777777">
            <w:pPr>
              <w:pStyle w:val="RTableTextAbt"/>
              <w:rPr>
                <w:rFonts w:ascii="Times New Roman" w:hAnsi="Times New Roman" w:cs="Times New Roman"/>
              </w:rPr>
            </w:pPr>
            <w:r w:rsidRPr="0047488E">
              <w:rPr>
                <w:rFonts w:ascii="Times New Roman" w:hAnsi="Times New Roman" w:cs="Times New Roman"/>
              </w:rPr>
              <w:t>7,693</w:t>
            </w:r>
          </w:p>
        </w:tc>
        <w:tc>
          <w:tcPr>
            <w:tcW w:w="1972" w:type="dxa"/>
            <w:noWrap/>
            <w:hideMark/>
          </w:tcPr>
          <w:p w:rsidR="009F60B1" w:rsidRPr="0047488E" w:rsidP="00CB1C05" w14:paraId="72F05F68" w14:textId="77777777">
            <w:pPr>
              <w:pStyle w:val="RTableTextAbt"/>
              <w:rPr>
                <w:rFonts w:ascii="Times New Roman" w:hAnsi="Times New Roman" w:cs="Times New Roman"/>
              </w:rPr>
            </w:pPr>
            <w:r w:rsidRPr="0047488E">
              <w:rPr>
                <w:rFonts w:ascii="Times New Roman" w:hAnsi="Times New Roman" w:cs="Times New Roman"/>
              </w:rPr>
              <w:t>75,061</w:t>
            </w:r>
          </w:p>
        </w:tc>
        <w:tc>
          <w:tcPr>
            <w:tcW w:w="1631" w:type="dxa"/>
            <w:noWrap/>
            <w:hideMark/>
          </w:tcPr>
          <w:p w:rsidR="009F60B1" w:rsidRPr="0047488E" w:rsidP="00CB1C05" w14:paraId="0A89122B" w14:textId="77777777">
            <w:pPr>
              <w:pStyle w:val="RTableTextAbt"/>
              <w:rPr>
                <w:rFonts w:ascii="Times New Roman" w:hAnsi="Times New Roman" w:cs="Times New Roman"/>
              </w:rPr>
            </w:pPr>
            <w:r w:rsidRPr="0047488E">
              <w:rPr>
                <w:rFonts w:ascii="Times New Roman" w:hAnsi="Times New Roman" w:cs="Times New Roman"/>
              </w:rPr>
              <w:t>236,865</w:t>
            </w:r>
          </w:p>
        </w:tc>
      </w:tr>
      <w:tr w14:paraId="45EE6B4E" w14:textId="77777777" w:rsidTr="00964FBD">
        <w:tblPrEx>
          <w:tblW w:w="0" w:type="auto"/>
          <w:tblLook w:val="04A0"/>
        </w:tblPrEx>
        <w:trPr>
          <w:trHeight w:val="300"/>
        </w:trPr>
        <w:tc>
          <w:tcPr>
            <w:tcW w:w="2070" w:type="dxa"/>
            <w:noWrap/>
            <w:hideMark/>
          </w:tcPr>
          <w:p w:rsidR="009F60B1" w:rsidRPr="005C36DC" w:rsidP="00CB1C05" w14:paraId="2FE792AF" w14:textId="77777777">
            <w:pPr>
              <w:pStyle w:val="LTableTextAbt"/>
              <w:rPr>
                <w:rFonts w:ascii="Times New Roman" w:hAnsi="Times New Roman" w:cs="Times New Roman"/>
                <w:b/>
                <w:bCs w:val="0"/>
              </w:rPr>
            </w:pPr>
            <w:r w:rsidRPr="005C36DC">
              <w:rPr>
                <w:rFonts w:ascii="Times New Roman" w:hAnsi="Times New Roman" w:cs="Times New Roman"/>
                <w:b/>
                <w:bCs w:val="0"/>
              </w:rPr>
              <w:t>NATA Cancer Risk</w:t>
            </w:r>
          </w:p>
        </w:tc>
        <w:tc>
          <w:tcPr>
            <w:tcW w:w="885" w:type="dxa"/>
            <w:noWrap/>
            <w:hideMark/>
          </w:tcPr>
          <w:p w:rsidR="009F60B1" w:rsidRPr="0047488E" w:rsidP="00CB1C05" w14:paraId="61F31612"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45A289DB" w14:textId="77777777">
            <w:pPr>
              <w:pStyle w:val="RTableTextAbt"/>
              <w:rPr>
                <w:rFonts w:ascii="Times New Roman" w:hAnsi="Times New Roman" w:cs="Times New Roman"/>
              </w:rPr>
            </w:pPr>
          </w:p>
        </w:tc>
        <w:tc>
          <w:tcPr>
            <w:tcW w:w="1972" w:type="dxa"/>
            <w:noWrap/>
            <w:hideMark/>
          </w:tcPr>
          <w:p w:rsidR="009F60B1" w:rsidRPr="0047488E" w:rsidP="00CB1C05" w14:paraId="078F5DD2" w14:textId="77777777">
            <w:pPr>
              <w:pStyle w:val="RTableTextAbt"/>
              <w:rPr>
                <w:rFonts w:ascii="Times New Roman" w:hAnsi="Times New Roman" w:cs="Times New Roman"/>
              </w:rPr>
            </w:pPr>
            <w:r w:rsidRPr="0047488E">
              <w:rPr>
                <w:rFonts w:ascii="Times New Roman" w:hAnsi="Times New Roman" w:cs="Times New Roman"/>
              </w:rPr>
              <w:t>30</w:t>
            </w:r>
          </w:p>
        </w:tc>
        <w:tc>
          <w:tcPr>
            <w:tcW w:w="1972" w:type="dxa"/>
            <w:noWrap/>
            <w:hideMark/>
          </w:tcPr>
          <w:p w:rsidR="009F60B1" w:rsidRPr="0047488E" w:rsidP="00CB1C05" w14:paraId="220EEACD" w14:textId="77777777">
            <w:pPr>
              <w:pStyle w:val="RTableTextAbt"/>
              <w:rPr>
                <w:rFonts w:ascii="Times New Roman" w:hAnsi="Times New Roman" w:cs="Times New Roman"/>
              </w:rPr>
            </w:pPr>
            <w:r w:rsidRPr="0047488E">
              <w:rPr>
                <w:rFonts w:ascii="Times New Roman" w:hAnsi="Times New Roman" w:cs="Times New Roman"/>
              </w:rPr>
              <w:t>32</w:t>
            </w:r>
          </w:p>
        </w:tc>
        <w:tc>
          <w:tcPr>
            <w:tcW w:w="1631" w:type="dxa"/>
            <w:noWrap/>
            <w:hideMark/>
          </w:tcPr>
          <w:p w:rsidR="009F60B1" w:rsidRPr="0047488E" w:rsidP="00CB1C05" w14:paraId="31528614" w14:textId="77777777">
            <w:pPr>
              <w:pStyle w:val="RTableTextAbt"/>
              <w:rPr>
                <w:rFonts w:ascii="Times New Roman" w:hAnsi="Times New Roman" w:cs="Times New Roman"/>
              </w:rPr>
            </w:pPr>
            <w:r w:rsidRPr="0047488E">
              <w:rPr>
                <w:rFonts w:ascii="Times New Roman" w:hAnsi="Times New Roman" w:cs="Times New Roman"/>
              </w:rPr>
              <w:t>31</w:t>
            </w:r>
          </w:p>
        </w:tc>
      </w:tr>
      <w:tr w14:paraId="4AFAFD26" w14:textId="77777777" w:rsidTr="00964FBD">
        <w:tblPrEx>
          <w:tblW w:w="0" w:type="auto"/>
          <w:tblLook w:val="04A0"/>
        </w:tblPrEx>
        <w:trPr>
          <w:trHeight w:val="300"/>
        </w:trPr>
        <w:tc>
          <w:tcPr>
            <w:tcW w:w="2070" w:type="dxa"/>
            <w:noWrap/>
          </w:tcPr>
          <w:p w:rsidR="0088570E" w:rsidRPr="005C36DC" w:rsidP="00CB1C05" w14:paraId="66977875" w14:textId="77777777">
            <w:pPr>
              <w:pStyle w:val="LTableTextAbt"/>
              <w:rPr>
                <w:b/>
                <w:bCs w:val="0"/>
              </w:rPr>
            </w:pPr>
            <w:r w:rsidRPr="005C36DC">
              <w:rPr>
                <w:rFonts w:ascii="Times New Roman" w:hAnsi="Times New Roman" w:cs="Times New Roman"/>
                <w:b/>
                <w:bCs w:val="0"/>
              </w:rPr>
              <w:t>NATA Respiratory Hazard Score</w:t>
            </w:r>
          </w:p>
        </w:tc>
        <w:tc>
          <w:tcPr>
            <w:tcW w:w="885" w:type="dxa"/>
            <w:noWrap/>
          </w:tcPr>
          <w:p w:rsidR="0088570E" w:rsidP="00CB1C05" w14:paraId="5BF51AA3" w14:textId="77777777">
            <w:pPr>
              <w:pStyle w:val="RTableTextAbt"/>
            </w:pPr>
            <w:r w:rsidRPr="00D41EB0">
              <w:rPr>
                <w:rFonts w:ascii="Times New Roman" w:hAnsi="Times New Roman" w:cs="Times New Roman"/>
              </w:rPr>
              <w:t>0.44</w:t>
            </w:r>
          </w:p>
        </w:tc>
        <w:tc>
          <w:tcPr>
            <w:tcW w:w="820" w:type="dxa"/>
            <w:noWrap/>
          </w:tcPr>
          <w:p w:rsidR="0088570E" w:rsidRPr="0047488E" w:rsidP="00CB1C05" w14:paraId="650BBBE6" w14:textId="77777777">
            <w:pPr>
              <w:pStyle w:val="RTableTextAbt"/>
            </w:pPr>
          </w:p>
        </w:tc>
        <w:tc>
          <w:tcPr>
            <w:tcW w:w="1972" w:type="dxa"/>
            <w:noWrap/>
          </w:tcPr>
          <w:p w:rsidR="0088570E" w:rsidRPr="0047488E" w:rsidP="00CB1C05" w14:paraId="0E345AD9" w14:textId="77777777">
            <w:pPr>
              <w:pStyle w:val="RTableTextAbt"/>
            </w:pPr>
            <w:r w:rsidRPr="0047488E">
              <w:rPr>
                <w:rFonts w:ascii="Times New Roman" w:hAnsi="Times New Roman" w:cs="Times New Roman"/>
              </w:rPr>
              <w:t>0.46</w:t>
            </w:r>
          </w:p>
        </w:tc>
        <w:tc>
          <w:tcPr>
            <w:tcW w:w="1972" w:type="dxa"/>
            <w:noWrap/>
          </w:tcPr>
          <w:p w:rsidR="0088570E" w:rsidRPr="0047488E" w:rsidP="00CB1C05" w14:paraId="098DE6B7" w14:textId="77777777">
            <w:pPr>
              <w:pStyle w:val="RTableTextAbt"/>
            </w:pPr>
            <w:r w:rsidRPr="0047488E">
              <w:rPr>
                <w:rFonts w:ascii="Times New Roman" w:hAnsi="Times New Roman" w:cs="Times New Roman"/>
              </w:rPr>
              <w:t>0.44</w:t>
            </w:r>
          </w:p>
        </w:tc>
        <w:tc>
          <w:tcPr>
            <w:tcW w:w="1631" w:type="dxa"/>
            <w:noWrap/>
          </w:tcPr>
          <w:p w:rsidR="0088570E" w:rsidRPr="0047488E" w:rsidP="00CB1C05" w14:paraId="23D8B095" w14:textId="77777777">
            <w:pPr>
              <w:pStyle w:val="RTableTextAbt"/>
            </w:pPr>
            <w:r w:rsidRPr="0047488E">
              <w:rPr>
                <w:rFonts w:ascii="Times New Roman" w:hAnsi="Times New Roman" w:cs="Times New Roman"/>
              </w:rPr>
              <w:t>0.44</w:t>
            </w:r>
          </w:p>
        </w:tc>
      </w:tr>
    </w:tbl>
    <w:p w:rsidR="009F60B1" w:rsidP="00CB1C05" w14:paraId="19CE7D6A" w14:textId="77777777"/>
    <w:tbl>
      <w:tblPr>
        <w:tblStyle w:val="TableGrid"/>
        <w:tblW w:w="0" w:type="auto"/>
        <w:tblLook w:val="04A0"/>
      </w:tblPr>
      <w:tblGrid>
        <w:gridCol w:w="2070"/>
        <w:gridCol w:w="885"/>
        <w:gridCol w:w="820"/>
        <w:gridCol w:w="1972"/>
        <w:gridCol w:w="1972"/>
        <w:gridCol w:w="1631"/>
      </w:tblGrid>
      <w:tr w14:paraId="2B5558A2"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B43BA9" w:rsidP="00CB1C05" w14:paraId="21AE007C" w14:textId="77777777">
            <w:pPr>
              <w:pStyle w:val="TableTitleA"/>
            </w:pPr>
            <w:bookmarkStart w:id="1594" w:name="_Toc121142753"/>
            <w:bookmarkStart w:id="1595" w:name="_Toc165379779"/>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3</w:t>
            </w:r>
            <w:r w:rsidR="00BC4B5D">
              <w:rPr>
                <w:noProof/>
              </w:rPr>
              <w:fldChar w:fldCharType="end"/>
            </w:r>
            <w:r w:rsidRPr="00575FE0">
              <w:t xml:space="preserve">: </w:t>
            </w:r>
            <w:r>
              <w:t>Bell Plant 5, Tarrant, TX</w:t>
            </w:r>
            <w:bookmarkEnd w:id="1594"/>
            <w:bookmarkEnd w:id="1595"/>
          </w:p>
        </w:tc>
      </w:tr>
      <w:tr w14:paraId="7C7AB4DD"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482501" w:rsidP="00CB1C05" w14:paraId="0436128D" w14:textId="77777777">
            <w:pPr>
              <w:pStyle w:val="TableSubtitle"/>
            </w:pPr>
            <w:r w:rsidRPr="00482501">
              <w:t>Demographic</w:t>
            </w:r>
          </w:p>
        </w:tc>
        <w:tc>
          <w:tcPr>
            <w:tcW w:w="885" w:type="dxa"/>
            <w:tcBorders>
              <w:top w:val="single" w:sz="4" w:space="0" w:color="auto"/>
            </w:tcBorders>
            <w:shd w:val="clear" w:color="auto" w:fill="48A9C5"/>
            <w:noWrap/>
            <w:hideMark/>
          </w:tcPr>
          <w:p w:rsidR="007B71E3" w:rsidRPr="00482501" w:rsidP="00CB1C05" w14:paraId="29725A94" w14:textId="77777777">
            <w:pPr>
              <w:pStyle w:val="TableSubtitle"/>
            </w:pPr>
            <w:r w:rsidRPr="00482501">
              <w:t>National</w:t>
            </w:r>
          </w:p>
        </w:tc>
        <w:tc>
          <w:tcPr>
            <w:tcW w:w="820" w:type="dxa"/>
            <w:tcBorders>
              <w:top w:val="single" w:sz="4" w:space="0" w:color="auto"/>
            </w:tcBorders>
            <w:shd w:val="clear" w:color="auto" w:fill="48A9C5"/>
            <w:noWrap/>
            <w:hideMark/>
          </w:tcPr>
          <w:p w:rsidR="007B71E3" w:rsidRPr="00482501" w:rsidP="00CB1C05" w14:paraId="2309B1D0" w14:textId="77777777">
            <w:pPr>
              <w:pStyle w:val="TableSubtitle"/>
            </w:pPr>
            <w:r w:rsidRPr="00482501">
              <w:t>Rural</w:t>
            </w:r>
          </w:p>
        </w:tc>
        <w:tc>
          <w:tcPr>
            <w:tcW w:w="1972" w:type="dxa"/>
            <w:tcBorders>
              <w:top w:val="single" w:sz="4" w:space="0" w:color="auto"/>
            </w:tcBorders>
            <w:shd w:val="clear" w:color="auto" w:fill="48A9C5"/>
            <w:noWrap/>
            <w:hideMark/>
          </w:tcPr>
          <w:p w:rsidR="007B71E3" w:rsidRPr="00482501" w:rsidP="00CB1C05" w14:paraId="45F74E6E"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482501" w:rsidP="00CB1C05" w14:paraId="3B88B1F2"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482501" w:rsidP="00CB1C05" w14:paraId="061F5E8B" w14:textId="77777777">
            <w:pPr>
              <w:pStyle w:val="TableSubtitle"/>
            </w:pPr>
            <w:r w:rsidRPr="00A25C50">
              <w:t>5</w:t>
            </w:r>
            <w:r>
              <w:t>-</w:t>
            </w:r>
            <w:r w:rsidRPr="00A25C50">
              <w:t>Mile Average</w:t>
            </w:r>
          </w:p>
        </w:tc>
      </w:tr>
      <w:tr w14:paraId="5A3D54B7" w14:textId="77777777" w:rsidTr="00964FBD">
        <w:tblPrEx>
          <w:tblW w:w="0" w:type="auto"/>
          <w:tblLook w:val="04A0"/>
        </w:tblPrEx>
        <w:trPr>
          <w:trHeight w:val="300"/>
        </w:trPr>
        <w:tc>
          <w:tcPr>
            <w:tcW w:w="2070" w:type="dxa"/>
            <w:noWrap/>
            <w:hideMark/>
          </w:tcPr>
          <w:p w:rsidR="009F60B1" w:rsidRPr="005C36DC" w:rsidP="00CB1C05" w14:paraId="0A796F3C" w14:textId="77777777">
            <w:pPr>
              <w:pStyle w:val="LTableTextAbt"/>
              <w:rPr>
                <w:rFonts w:ascii="Times New Roman" w:hAnsi="Times New Roman" w:cs="Times New Roman"/>
                <w:b/>
                <w:bCs w:val="0"/>
              </w:rPr>
            </w:pPr>
            <w:r w:rsidRPr="005C36DC">
              <w:rPr>
                <w:rFonts w:ascii="Times New Roman" w:hAnsi="Times New Roman" w:cs="Times New Roman"/>
                <w:b/>
                <w:bCs w:val="0"/>
              </w:rPr>
              <w:t>Median Income</w:t>
            </w:r>
          </w:p>
        </w:tc>
        <w:tc>
          <w:tcPr>
            <w:tcW w:w="885" w:type="dxa"/>
            <w:noWrap/>
            <w:hideMark/>
          </w:tcPr>
          <w:p w:rsidR="009F60B1" w:rsidRPr="0047488E" w:rsidP="00CB1C05" w14:paraId="6FAD0877"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5C2ABBDC"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6E75BFDC" w14:textId="77777777">
            <w:pPr>
              <w:pStyle w:val="RTableTextAbt"/>
              <w:rPr>
                <w:rFonts w:ascii="Times New Roman" w:hAnsi="Times New Roman" w:cs="Times New Roman"/>
              </w:rPr>
            </w:pPr>
            <w:r w:rsidRPr="0047488E">
              <w:rPr>
                <w:rFonts w:ascii="Times New Roman" w:hAnsi="Times New Roman" w:cs="Times New Roman"/>
              </w:rPr>
              <w:t>$61,921</w:t>
            </w:r>
          </w:p>
        </w:tc>
        <w:tc>
          <w:tcPr>
            <w:tcW w:w="1972" w:type="dxa"/>
            <w:noWrap/>
            <w:hideMark/>
          </w:tcPr>
          <w:p w:rsidR="009F60B1" w:rsidRPr="0047488E" w:rsidP="00CB1C05" w14:paraId="364E4C11" w14:textId="77777777">
            <w:pPr>
              <w:pStyle w:val="RTableTextAbt"/>
              <w:rPr>
                <w:rFonts w:ascii="Times New Roman" w:hAnsi="Times New Roman" w:cs="Times New Roman"/>
              </w:rPr>
            </w:pPr>
            <w:r w:rsidRPr="0047488E">
              <w:rPr>
                <w:rFonts w:ascii="Times New Roman" w:hAnsi="Times New Roman" w:cs="Times New Roman"/>
              </w:rPr>
              <w:t>$59,855</w:t>
            </w:r>
          </w:p>
        </w:tc>
        <w:tc>
          <w:tcPr>
            <w:tcW w:w="1631" w:type="dxa"/>
            <w:noWrap/>
            <w:hideMark/>
          </w:tcPr>
          <w:p w:rsidR="009F60B1" w:rsidRPr="0047488E" w:rsidP="00CB1C05" w14:paraId="74C8E670" w14:textId="77777777">
            <w:pPr>
              <w:pStyle w:val="RTableTextAbt"/>
              <w:rPr>
                <w:rFonts w:ascii="Times New Roman" w:hAnsi="Times New Roman" w:cs="Times New Roman"/>
              </w:rPr>
            </w:pPr>
            <w:r w:rsidRPr="0047488E">
              <w:rPr>
                <w:rFonts w:ascii="Times New Roman" w:hAnsi="Times New Roman" w:cs="Times New Roman"/>
              </w:rPr>
              <w:t>$57,882</w:t>
            </w:r>
          </w:p>
        </w:tc>
      </w:tr>
      <w:tr w14:paraId="27702242" w14:textId="77777777" w:rsidTr="00964FBD">
        <w:tblPrEx>
          <w:tblW w:w="0" w:type="auto"/>
          <w:tblLook w:val="04A0"/>
        </w:tblPrEx>
        <w:trPr>
          <w:trHeight w:val="300"/>
        </w:trPr>
        <w:tc>
          <w:tcPr>
            <w:tcW w:w="2070" w:type="dxa"/>
            <w:noWrap/>
            <w:hideMark/>
          </w:tcPr>
          <w:p w:rsidR="009F60B1" w:rsidRPr="005C36DC" w:rsidP="00CB1C05" w14:paraId="7DE7DE66" w14:textId="77777777">
            <w:pPr>
              <w:pStyle w:val="LTableTextAbt"/>
              <w:rPr>
                <w:rFonts w:ascii="Times New Roman" w:hAnsi="Times New Roman" w:cs="Times New Roman"/>
                <w:b/>
                <w:bCs w:val="0"/>
              </w:rPr>
            </w:pPr>
            <w:r w:rsidRPr="005C36DC">
              <w:rPr>
                <w:rFonts w:ascii="Times New Roman" w:hAnsi="Times New Roman" w:cs="Times New Roman"/>
                <w:b/>
                <w:bCs w:val="0"/>
              </w:rPr>
              <w:t>White</w:t>
            </w:r>
          </w:p>
        </w:tc>
        <w:tc>
          <w:tcPr>
            <w:tcW w:w="885" w:type="dxa"/>
            <w:noWrap/>
            <w:hideMark/>
          </w:tcPr>
          <w:p w:rsidR="009F60B1" w:rsidRPr="0047488E" w:rsidP="00CB1C05" w14:paraId="434BDACD"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5015CC1B"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6F43F548" w14:textId="77777777">
            <w:pPr>
              <w:pStyle w:val="RTableTextAbt"/>
              <w:rPr>
                <w:rFonts w:ascii="Times New Roman" w:hAnsi="Times New Roman" w:cs="Times New Roman"/>
              </w:rPr>
            </w:pPr>
            <w:r w:rsidRPr="0047488E">
              <w:rPr>
                <w:rFonts w:ascii="Times New Roman" w:hAnsi="Times New Roman" w:cs="Times New Roman"/>
              </w:rPr>
              <w:t>50.0%</w:t>
            </w:r>
          </w:p>
        </w:tc>
        <w:tc>
          <w:tcPr>
            <w:tcW w:w="1972" w:type="dxa"/>
            <w:noWrap/>
            <w:hideMark/>
          </w:tcPr>
          <w:p w:rsidR="009F60B1" w:rsidRPr="0047488E" w:rsidP="00CB1C05" w14:paraId="1D25C451" w14:textId="77777777">
            <w:pPr>
              <w:pStyle w:val="RTableTextAbt"/>
              <w:rPr>
                <w:rFonts w:ascii="Times New Roman" w:hAnsi="Times New Roman" w:cs="Times New Roman"/>
              </w:rPr>
            </w:pPr>
            <w:r w:rsidRPr="0047488E">
              <w:rPr>
                <w:rFonts w:ascii="Times New Roman" w:hAnsi="Times New Roman" w:cs="Times New Roman"/>
              </w:rPr>
              <w:t>51.8%</w:t>
            </w:r>
          </w:p>
        </w:tc>
        <w:tc>
          <w:tcPr>
            <w:tcW w:w="1631" w:type="dxa"/>
            <w:noWrap/>
            <w:hideMark/>
          </w:tcPr>
          <w:p w:rsidR="009F60B1" w:rsidRPr="0047488E" w:rsidP="00CB1C05" w14:paraId="4CE92653" w14:textId="77777777">
            <w:pPr>
              <w:pStyle w:val="RTableTextAbt"/>
              <w:rPr>
                <w:rFonts w:ascii="Times New Roman" w:hAnsi="Times New Roman" w:cs="Times New Roman"/>
              </w:rPr>
            </w:pPr>
            <w:r w:rsidRPr="0047488E">
              <w:rPr>
                <w:rFonts w:ascii="Times New Roman" w:hAnsi="Times New Roman" w:cs="Times New Roman"/>
              </w:rPr>
              <w:t>54.1%</w:t>
            </w:r>
          </w:p>
        </w:tc>
      </w:tr>
      <w:tr w14:paraId="093961EA" w14:textId="77777777" w:rsidTr="00964FBD">
        <w:tblPrEx>
          <w:tblW w:w="0" w:type="auto"/>
          <w:tblLook w:val="04A0"/>
        </w:tblPrEx>
        <w:trPr>
          <w:trHeight w:val="300"/>
        </w:trPr>
        <w:tc>
          <w:tcPr>
            <w:tcW w:w="2070" w:type="dxa"/>
            <w:noWrap/>
            <w:hideMark/>
          </w:tcPr>
          <w:p w:rsidR="009F60B1" w:rsidRPr="005C36DC" w:rsidP="00CB1C05" w14:paraId="13DF0B3B" w14:textId="77777777">
            <w:pPr>
              <w:pStyle w:val="LTableTextAbt"/>
              <w:rPr>
                <w:rFonts w:ascii="Times New Roman" w:hAnsi="Times New Roman" w:cs="Times New Roman"/>
                <w:b/>
                <w:bCs w:val="0"/>
              </w:rPr>
            </w:pPr>
            <w:r w:rsidRPr="005C36DC">
              <w:rPr>
                <w:rFonts w:ascii="Times New Roman" w:hAnsi="Times New Roman" w:cs="Times New Roman"/>
                <w:b/>
                <w:bCs w:val="0"/>
              </w:rPr>
              <w:t>Black</w:t>
            </w:r>
          </w:p>
        </w:tc>
        <w:tc>
          <w:tcPr>
            <w:tcW w:w="885" w:type="dxa"/>
            <w:noWrap/>
            <w:hideMark/>
          </w:tcPr>
          <w:p w:rsidR="009F60B1" w:rsidRPr="0047488E" w:rsidP="00CB1C05" w14:paraId="6EBE9452"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204D0F58"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475258B1" w14:textId="77777777">
            <w:pPr>
              <w:pStyle w:val="RTableTextAbt"/>
              <w:rPr>
                <w:rFonts w:ascii="Times New Roman" w:hAnsi="Times New Roman" w:cs="Times New Roman"/>
              </w:rPr>
            </w:pPr>
            <w:r w:rsidRPr="0047488E">
              <w:rPr>
                <w:rFonts w:ascii="Times New Roman" w:hAnsi="Times New Roman" w:cs="Times New Roman"/>
              </w:rPr>
              <w:t>33.8%</w:t>
            </w:r>
          </w:p>
        </w:tc>
        <w:tc>
          <w:tcPr>
            <w:tcW w:w="1972" w:type="dxa"/>
            <w:noWrap/>
            <w:hideMark/>
          </w:tcPr>
          <w:p w:rsidR="009F60B1" w:rsidRPr="0047488E" w:rsidP="00CB1C05" w14:paraId="3D216135" w14:textId="77777777">
            <w:pPr>
              <w:pStyle w:val="RTableTextAbt"/>
              <w:rPr>
                <w:rFonts w:ascii="Times New Roman" w:hAnsi="Times New Roman" w:cs="Times New Roman"/>
              </w:rPr>
            </w:pPr>
            <w:r w:rsidRPr="0047488E">
              <w:rPr>
                <w:rFonts w:ascii="Times New Roman" w:hAnsi="Times New Roman" w:cs="Times New Roman"/>
              </w:rPr>
              <w:t>30.0%</w:t>
            </w:r>
          </w:p>
        </w:tc>
        <w:tc>
          <w:tcPr>
            <w:tcW w:w="1631" w:type="dxa"/>
            <w:noWrap/>
            <w:hideMark/>
          </w:tcPr>
          <w:p w:rsidR="009F60B1" w:rsidRPr="0047488E" w:rsidP="00CB1C05" w14:paraId="449AFF1A" w14:textId="77777777">
            <w:pPr>
              <w:pStyle w:val="RTableTextAbt"/>
              <w:rPr>
                <w:rFonts w:ascii="Times New Roman" w:hAnsi="Times New Roman" w:cs="Times New Roman"/>
              </w:rPr>
            </w:pPr>
            <w:r w:rsidRPr="0047488E">
              <w:rPr>
                <w:rFonts w:ascii="Times New Roman" w:hAnsi="Times New Roman" w:cs="Times New Roman"/>
              </w:rPr>
              <w:t>21.2%</w:t>
            </w:r>
          </w:p>
        </w:tc>
      </w:tr>
      <w:tr w14:paraId="2F2B63C8" w14:textId="77777777" w:rsidTr="00964FBD">
        <w:tblPrEx>
          <w:tblW w:w="0" w:type="auto"/>
          <w:tblLook w:val="04A0"/>
        </w:tblPrEx>
        <w:trPr>
          <w:trHeight w:val="300"/>
        </w:trPr>
        <w:tc>
          <w:tcPr>
            <w:tcW w:w="2070" w:type="dxa"/>
            <w:noWrap/>
            <w:hideMark/>
          </w:tcPr>
          <w:p w:rsidR="009F60B1" w:rsidRPr="005C36DC" w:rsidP="00CB1C05" w14:paraId="796DFCD6"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American Indian </w:t>
            </w:r>
          </w:p>
        </w:tc>
        <w:tc>
          <w:tcPr>
            <w:tcW w:w="885" w:type="dxa"/>
            <w:noWrap/>
            <w:hideMark/>
          </w:tcPr>
          <w:p w:rsidR="009F60B1" w:rsidRPr="0047488E" w:rsidP="00CB1C05" w14:paraId="0B898BBE"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36C29E03"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6334B673"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7848400D" w14:textId="77777777">
            <w:pPr>
              <w:pStyle w:val="RTableTextAbt"/>
              <w:rPr>
                <w:rFonts w:ascii="Times New Roman" w:hAnsi="Times New Roman" w:cs="Times New Roman"/>
              </w:rPr>
            </w:pPr>
            <w:r w:rsidRPr="0047488E">
              <w:rPr>
                <w:rFonts w:ascii="Times New Roman" w:hAnsi="Times New Roman" w:cs="Times New Roman"/>
              </w:rPr>
              <w:t>0.3%</w:t>
            </w:r>
          </w:p>
        </w:tc>
        <w:tc>
          <w:tcPr>
            <w:tcW w:w="1631" w:type="dxa"/>
            <w:noWrap/>
            <w:hideMark/>
          </w:tcPr>
          <w:p w:rsidR="009F60B1" w:rsidRPr="0047488E" w:rsidP="00CB1C05" w14:paraId="06CE309B" w14:textId="77777777">
            <w:pPr>
              <w:pStyle w:val="RTableTextAbt"/>
              <w:rPr>
                <w:rFonts w:ascii="Times New Roman" w:hAnsi="Times New Roman" w:cs="Times New Roman"/>
              </w:rPr>
            </w:pPr>
            <w:r w:rsidRPr="0047488E">
              <w:rPr>
                <w:rFonts w:ascii="Times New Roman" w:hAnsi="Times New Roman" w:cs="Times New Roman"/>
              </w:rPr>
              <w:t>0.4%</w:t>
            </w:r>
          </w:p>
        </w:tc>
      </w:tr>
      <w:tr w14:paraId="24D5EFBF" w14:textId="77777777" w:rsidTr="00964FBD">
        <w:tblPrEx>
          <w:tblW w:w="0" w:type="auto"/>
          <w:tblLook w:val="04A0"/>
        </w:tblPrEx>
        <w:trPr>
          <w:trHeight w:val="300"/>
        </w:trPr>
        <w:tc>
          <w:tcPr>
            <w:tcW w:w="2070" w:type="dxa"/>
            <w:noWrap/>
            <w:hideMark/>
          </w:tcPr>
          <w:p w:rsidR="009F60B1" w:rsidRPr="005C36DC" w:rsidP="00CB1C05" w14:paraId="2E9FAF59" w14:textId="77777777">
            <w:pPr>
              <w:pStyle w:val="LTableTextAbt"/>
              <w:rPr>
                <w:rFonts w:ascii="Times New Roman" w:hAnsi="Times New Roman" w:cs="Times New Roman"/>
                <w:b/>
                <w:bCs w:val="0"/>
              </w:rPr>
            </w:pPr>
            <w:r w:rsidRPr="005C36DC">
              <w:rPr>
                <w:rFonts w:ascii="Times New Roman" w:hAnsi="Times New Roman" w:cs="Times New Roman"/>
                <w:b/>
                <w:bCs w:val="0"/>
              </w:rPr>
              <w:t>Asian</w:t>
            </w:r>
          </w:p>
        </w:tc>
        <w:tc>
          <w:tcPr>
            <w:tcW w:w="885" w:type="dxa"/>
            <w:noWrap/>
            <w:hideMark/>
          </w:tcPr>
          <w:p w:rsidR="009F60B1" w:rsidRPr="0047488E" w:rsidP="00CB1C05" w14:paraId="3F16ABF2"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63CF28BF"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1D5B0C51" w14:textId="77777777">
            <w:pPr>
              <w:pStyle w:val="RTableTextAbt"/>
              <w:rPr>
                <w:rFonts w:ascii="Times New Roman" w:hAnsi="Times New Roman" w:cs="Times New Roman"/>
              </w:rPr>
            </w:pPr>
            <w:r w:rsidRPr="0047488E">
              <w:rPr>
                <w:rFonts w:ascii="Times New Roman" w:hAnsi="Times New Roman" w:cs="Times New Roman"/>
              </w:rPr>
              <w:t>5.9%</w:t>
            </w:r>
          </w:p>
        </w:tc>
        <w:tc>
          <w:tcPr>
            <w:tcW w:w="1972" w:type="dxa"/>
            <w:noWrap/>
            <w:hideMark/>
          </w:tcPr>
          <w:p w:rsidR="009F60B1" w:rsidRPr="0047488E" w:rsidP="00CB1C05" w14:paraId="48F44C9A" w14:textId="77777777">
            <w:pPr>
              <w:pStyle w:val="RTableTextAbt"/>
              <w:rPr>
                <w:rFonts w:ascii="Times New Roman" w:hAnsi="Times New Roman" w:cs="Times New Roman"/>
              </w:rPr>
            </w:pPr>
            <w:r w:rsidRPr="0047488E">
              <w:rPr>
                <w:rFonts w:ascii="Times New Roman" w:hAnsi="Times New Roman" w:cs="Times New Roman"/>
              </w:rPr>
              <w:t>5.0%</w:t>
            </w:r>
          </w:p>
        </w:tc>
        <w:tc>
          <w:tcPr>
            <w:tcW w:w="1631" w:type="dxa"/>
            <w:noWrap/>
            <w:hideMark/>
          </w:tcPr>
          <w:p w:rsidR="009F60B1" w:rsidRPr="0047488E" w:rsidP="00CB1C05" w14:paraId="5F2B8D3B" w14:textId="77777777">
            <w:pPr>
              <w:pStyle w:val="RTableTextAbt"/>
              <w:rPr>
                <w:rFonts w:ascii="Times New Roman" w:hAnsi="Times New Roman" w:cs="Times New Roman"/>
              </w:rPr>
            </w:pPr>
            <w:r w:rsidRPr="0047488E">
              <w:rPr>
                <w:rFonts w:ascii="Times New Roman" w:hAnsi="Times New Roman" w:cs="Times New Roman"/>
              </w:rPr>
              <w:t>6.7%</w:t>
            </w:r>
          </w:p>
        </w:tc>
      </w:tr>
      <w:tr w14:paraId="23404E89" w14:textId="77777777" w:rsidTr="00964FBD">
        <w:tblPrEx>
          <w:tblW w:w="0" w:type="auto"/>
          <w:tblLook w:val="04A0"/>
        </w:tblPrEx>
        <w:trPr>
          <w:trHeight w:val="300"/>
        </w:trPr>
        <w:tc>
          <w:tcPr>
            <w:tcW w:w="2070" w:type="dxa"/>
            <w:noWrap/>
            <w:hideMark/>
          </w:tcPr>
          <w:p w:rsidR="009F60B1" w:rsidRPr="005C36DC" w:rsidP="00CB1C05" w14:paraId="3E5B27A9" w14:textId="77777777">
            <w:pPr>
              <w:pStyle w:val="LTableTextAbt"/>
              <w:rPr>
                <w:rFonts w:ascii="Times New Roman" w:hAnsi="Times New Roman" w:cs="Times New Roman"/>
                <w:b/>
                <w:bCs w:val="0"/>
              </w:rPr>
            </w:pPr>
            <w:r w:rsidRPr="005C36DC">
              <w:rPr>
                <w:rFonts w:ascii="Times New Roman" w:hAnsi="Times New Roman" w:cs="Times New Roman"/>
                <w:b/>
                <w:bCs w:val="0"/>
              </w:rPr>
              <w:t>Pacific Islander</w:t>
            </w:r>
          </w:p>
        </w:tc>
        <w:tc>
          <w:tcPr>
            <w:tcW w:w="885" w:type="dxa"/>
            <w:noWrap/>
            <w:hideMark/>
          </w:tcPr>
          <w:p w:rsidR="009F60B1" w:rsidRPr="0047488E" w:rsidP="00CB1C05" w14:paraId="4A0D5DDA"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7DD65DC4"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23D825C9"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362E53FB" w14:textId="77777777">
            <w:pPr>
              <w:pStyle w:val="RTableTextAbt"/>
              <w:rPr>
                <w:rFonts w:ascii="Times New Roman" w:hAnsi="Times New Roman" w:cs="Times New Roman"/>
              </w:rPr>
            </w:pPr>
            <w:r w:rsidRPr="0047488E">
              <w:rPr>
                <w:rFonts w:ascii="Times New Roman" w:hAnsi="Times New Roman" w:cs="Times New Roman"/>
              </w:rPr>
              <w:t>0.6%</w:t>
            </w:r>
          </w:p>
        </w:tc>
        <w:tc>
          <w:tcPr>
            <w:tcW w:w="1631" w:type="dxa"/>
            <w:noWrap/>
            <w:hideMark/>
          </w:tcPr>
          <w:p w:rsidR="009F60B1" w:rsidRPr="0047488E" w:rsidP="00CB1C05" w14:paraId="2A58945C" w14:textId="77777777">
            <w:pPr>
              <w:pStyle w:val="RTableTextAbt"/>
              <w:rPr>
                <w:rFonts w:ascii="Times New Roman" w:hAnsi="Times New Roman" w:cs="Times New Roman"/>
              </w:rPr>
            </w:pPr>
            <w:r w:rsidRPr="0047488E">
              <w:rPr>
                <w:rFonts w:ascii="Times New Roman" w:hAnsi="Times New Roman" w:cs="Times New Roman"/>
              </w:rPr>
              <w:t>0.7%</w:t>
            </w:r>
          </w:p>
        </w:tc>
      </w:tr>
      <w:tr w14:paraId="3F0241A6" w14:textId="77777777" w:rsidTr="00964FBD">
        <w:tblPrEx>
          <w:tblW w:w="0" w:type="auto"/>
          <w:tblLook w:val="04A0"/>
        </w:tblPrEx>
        <w:trPr>
          <w:trHeight w:val="300"/>
        </w:trPr>
        <w:tc>
          <w:tcPr>
            <w:tcW w:w="2070" w:type="dxa"/>
            <w:noWrap/>
            <w:hideMark/>
          </w:tcPr>
          <w:p w:rsidR="009F60B1" w:rsidRPr="005C36DC" w:rsidP="00CB1C05" w14:paraId="7511B1B0" w14:textId="77777777">
            <w:pPr>
              <w:pStyle w:val="LTableTextAbt"/>
              <w:rPr>
                <w:rFonts w:ascii="Times New Roman" w:hAnsi="Times New Roman" w:cs="Times New Roman"/>
                <w:b/>
                <w:bCs w:val="0"/>
              </w:rPr>
            </w:pPr>
            <w:r w:rsidRPr="005C36DC">
              <w:rPr>
                <w:rFonts w:ascii="Times New Roman" w:hAnsi="Times New Roman" w:cs="Times New Roman"/>
                <w:b/>
                <w:bCs w:val="0"/>
              </w:rPr>
              <w:t>Other</w:t>
            </w:r>
          </w:p>
        </w:tc>
        <w:tc>
          <w:tcPr>
            <w:tcW w:w="885" w:type="dxa"/>
            <w:noWrap/>
            <w:hideMark/>
          </w:tcPr>
          <w:p w:rsidR="009F60B1" w:rsidRPr="0047488E" w:rsidP="00CB1C05" w14:paraId="42DA9790"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56F53512"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1801D180" w14:textId="77777777">
            <w:pPr>
              <w:pStyle w:val="RTableTextAbt"/>
              <w:rPr>
                <w:rFonts w:ascii="Times New Roman" w:hAnsi="Times New Roman" w:cs="Times New Roman"/>
              </w:rPr>
            </w:pPr>
            <w:r w:rsidRPr="0047488E">
              <w:rPr>
                <w:rFonts w:ascii="Times New Roman" w:hAnsi="Times New Roman" w:cs="Times New Roman"/>
              </w:rPr>
              <w:t>10.1%</w:t>
            </w:r>
          </w:p>
        </w:tc>
        <w:tc>
          <w:tcPr>
            <w:tcW w:w="1972" w:type="dxa"/>
            <w:noWrap/>
            <w:hideMark/>
          </w:tcPr>
          <w:p w:rsidR="009F60B1" w:rsidRPr="0047488E" w:rsidP="00CB1C05" w14:paraId="18CEECCD" w14:textId="77777777">
            <w:pPr>
              <w:pStyle w:val="RTableTextAbt"/>
              <w:rPr>
                <w:rFonts w:ascii="Times New Roman" w:hAnsi="Times New Roman" w:cs="Times New Roman"/>
              </w:rPr>
            </w:pPr>
            <w:r w:rsidRPr="0047488E">
              <w:rPr>
                <w:rFonts w:ascii="Times New Roman" w:hAnsi="Times New Roman" w:cs="Times New Roman"/>
              </w:rPr>
              <w:t>12.4%</w:t>
            </w:r>
          </w:p>
        </w:tc>
        <w:tc>
          <w:tcPr>
            <w:tcW w:w="1631" w:type="dxa"/>
            <w:noWrap/>
            <w:hideMark/>
          </w:tcPr>
          <w:p w:rsidR="009F60B1" w:rsidRPr="0047488E" w:rsidP="00CB1C05" w14:paraId="555F2B05" w14:textId="77777777">
            <w:pPr>
              <w:pStyle w:val="RTableTextAbt"/>
              <w:rPr>
                <w:rFonts w:ascii="Times New Roman" w:hAnsi="Times New Roman" w:cs="Times New Roman"/>
              </w:rPr>
            </w:pPr>
            <w:r w:rsidRPr="0047488E">
              <w:rPr>
                <w:rFonts w:ascii="Times New Roman" w:hAnsi="Times New Roman" w:cs="Times New Roman"/>
              </w:rPr>
              <w:t>17.0%</w:t>
            </w:r>
          </w:p>
        </w:tc>
      </w:tr>
      <w:tr w14:paraId="0E3A2401" w14:textId="77777777" w:rsidTr="00964FBD">
        <w:tblPrEx>
          <w:tblW w:w="0" w:type="auto"/>
          <w:tblLook w:val="04A0"/>
        </w:tblPrEx>
        <w:trPr>
          <w:trHeight w:val="300"/>
        </w:trPr>
        <w:tc>
          <w:tcPr>
            <w:tcW w:w="2070" w:type="dxa"/>
            <w:noWrap/>
            <w:hideMark/>
          </w:tcPr>
          <w:p w:rsidR="009F60B1" w:rsidRPr="005C36DC" w:rsidP="00CB1C05" w14:paraId="549D472F" w14:textId="77777777">
            <w:pPr>
              <w:pStyle w:val="LTableTextAbt"/>
              <w:rPr>
                <w:rFonts w:ascii="Times New Roman" w:hAnsi="Times New Roman" w:cs="Times New Roman"/>
                <w:b/>
                <w:bCs w:val="0"/>
              </w:rPr>
            </w:pPr>
            <w:r w:rsidRPr="005C36DC">
              <w:rPr>
                <w:rFonts w:ascii="Times New Roman" w:hAnsi="Times New Roman" w:cs="Times New Roman"/>
                <w:b/>
                <w:bCs w:val="0"/>
              </w:rPr>
              <w:t>Hispanic</w:t>
            </w:r>
          </w:p>
        </w:tc>
        <w:tc>
          <w:tcPr>
            <w:tcW w:w="885" w:type="dxa"/>
            <w:noWrap/>
            <w:hideMark/>
          </w:tcPr>
          <w:p w:rsidR="009F60B1" w:rsidRPr="0047488E" w:rsidP="00CB1C05" w14:paraId="30C0B3A9"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6BB92F36"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3A551C22" w14:textId="77777777">
            <w:pPr>
              <w:pStyle w:val="RTableTextAbt"/>
              <w:rPr>
                <w:rFonts w:ascii="Times New Roman" w:hAnsi="Times New Roman" w:cs="Times New Roman"/>
              </w:rPr>
            </w:pPr>
            <w:r w:rsidRPr="0047488E">
              <w:rPr>
                <w:rFonts w:ascii="Times New Roman" w:hAnsi="Times New Roman" w:cs="Times New Roman"/>
              </w:rPr>
              <w:t>25.6%</w:t>
            </w:r>
          </w:p>
        </w:tc>
        <w:tc>
          <w:tcPr>
            <w:tcW w:w="1972" w:type="dxa"/>
            <w:noWrap/>
            <w:hideMark/>
          </w:tcPr>
          <w:p w:rsidR="009F60B1" w:rsidRPr="0047488E" w:rsidP="00CB1C05" w14:paraId="6E252562" w14:textId="77777777">
            <w:pPr>
              <w:pStyle w:val="RTableTextAbt"/>
              <w:rPr>
                <w:rFonts w:ascii="Times New Roman" w:hAnsi="Times New Roman" w:cs="Times New Roman"/>
              </w:rPr>
            </w:pPr>
            <w:r w:rsidRPr="0047488E">
              <w:rPr>
                <w:rFonts w:ascii="Times New Roman" w:hAnsi="Times New Roman" w:cs="Times New Roman"/>
              </w:rPr>
              <w:t>33.0%</w:t>
            </w:r>
          </w:p>
        </w:tc>
        <w:tc>
          <w:tcPr>
            <w:tcW w:w="1631" w:type="dxa"/>
            <w:noWrap/>
            <w:hideMark/>
          </w:tcPr>
          <w:p w:rsidR="009F60B1" w:rsidRPr="0047488E" w:rsidP="00CB1C05" w14:paraId="2218030F" w14:textId="77777777">
            <w:pPr>
              <w:pStyle w:val="RTableTextAbt"/>
              <w:rPr>
                <w:rFonts w:ascii="Times New Roman" w:hAnsi="Times New Roman" w:cs="Times New Roman"/>
              </w:rPr>
            </w:pPr>
            <w:r w:rsidRPr="0047488E">
              <w:rPr>
                <w:rFonts w:ascii="Times New Roman" w:hAnsi="Times New Roman" w:cs="Times New Roman"/>
              </w:rPr>
              <w:t>40.3%</w:t>
            </w:r>
          </w:p>
        </w:tc>
      </w:tr>
      <w:tr w14:paraId="62923229" w14:textId="77777777" w:rsidTr="00964FBD">
        <w:tblPrEx>
          <w:tblW w:w="0" w:type="auto"/>
          <w:tblLook w:val="04A0"/>
        </w:tblPrEx>
        <w:trPr>
          <w:trHeight w:val="300"/>
        </w:trPr>
        <w:tc>
          <w:tcPr>
            <w:tcW w:w="2070" w:type="dxa"/>
            <w:noWrap/>
            <w:hideMark/>
          </w:tcPr>
          <w:p w:rsidR="009F60B1" w:rsidRPr="005C36DC" w:rsidP="00CB1C05" w14:paraId="6783EDC3" w14:textId="77777777">
            <w:pPr>
              <w:pStyle w:val="LTableTextAbt"/>
              <w:rPr>
                <w:rFonts w:ascii="Times New Roman" w:hAnsi="Times New Roman" w:cs="Times New Roman"/>
                <w:b/>
                <w:bCs w:val="0"/>
              </w:rPr>
            </w:pPr>
            <w:r w:rsidRPr="005C36DC">
              <w:rPr>
                <w:rFonts w:ascii="Times New Roman" w:hAnsi="Times New Roman" w:cs="Times New Roman"/>
                <w:b/>
                <w:bCs w:val="0"/>
              </w:rPr>
              <w:t>2x Poverty Line</w:t>
            </w:r>
          </w:p>
        </w:tc>
        <w:tc>
          <w:tcPr>
            <w:tcW w:w="885" w:type="dxa"/>
            <w:noWrap/>
            <w:hideMark/>
          </w:tcPr>
          <w:p w:rsidR="009F60B1" w:rsidRPr="0047488E" w:rsidP="00CB1C05" w14:paraId="4B4542E8"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3B249BCB"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0679889A" w14:textId="77777777">
            <w:pPr>
              <w:pStyle w:val="RTableTextAbt"/>
              <w:rPr>
                <w:rFonts w:ascii="Times New Roman" w:hAnsi="Times New Roman" w:cs="Times New Roman"/>
              </w:rPr>
            </w:pPr>
            <w:r w:rsidRPr="0047488E">
              <w:rPr>
                <w:rFonts w:ascii="Times New Roman" w:hAnsi="Times New Roman" w:cs="Times New Roman"/>
              </w:rPr>
              <w:t>28.1%</w:t>
            </w:r>
          </w:p>
        </w:tc>
        <w:tc>
          <w:tcPr>
            <w:tcW w:w="1972" w:type="dxa"/>
            <w:noWrap/>
            <w:hideMark/>
          </w:tcPr>
          <w:p w:rsidR="009F60B1" w:rsidRPr="0047488E" w:rsidP="00CB1C05" w14:paraId="7F7A24DA" w14:textId="77777777">
            <w:pPr>
              <w:pStyle w:val="RTableTextAbt"/>
              <w:rPr>
                <w:rFonts w:ascii="Times New Roman" w:hAnsi="Times New Roman" w:cs="Times New Roman"/>
              </w:rPr>
            </w:pPr>
            <w:r w:rsidRPr="0047488E">
              <w:rPr>
                <w:rFonts w:ascii="Times New Roman" w:hAnsi="Times New Roman" w:cs="Times New Roman"/>
              </w:rPr>
              <w:t>34.9%</w:t>
            </w:r>
          </w:p>
        </w:tc>
        <w:tc>
          <w:tcPr>
            <w:tcW w:w="1631" w:type="dxa"/>
            <w:noWrap/>
            <w:hideMark/>
          </w:tcPr>
          <w:p w:rsidR="009F60B1" w:rsidRPr="0047488E" w:rsidP="00CB1C05" w14:paraId="0BE4C625" w14:textId="77777777">
            <w:pPr>
              <w:pStyle w:val="RTableTextAbt"/>
              <w:rPr>
                <w:rFonts w:ascii="Times New Roman" w:hAnsi="Times New Roman" w:cs="Times New Roman"/>
              </w:rPr>
            </w:pPr>
            <w:r w:rsidRPr="0047488E">
              <w:rPr>
                <w:rFonts w:ascii="Times New Roman" w:hAnsi="Times New Roman" w:cs="Times New Roman"/>
              </w:rPr>
              <w:t>39.5%</w:t>
            </w:r>
          </w:p>
        </w:tc>
      </w:tr>
      <w:tr w14:paraId="2A93AA61" w14:textId="77777777" w:rsidTr="00964FBD">
        <w:tblPrEx>
          <w:tblW w:w="0" w:type="auto"/>
          <w:tblLook w:val="04A0"/>
        </w:tblPrEx>
        <w:trPr>
          <w:trHeight w:val="300"/>
        </w:trPr>
        <w:tc>
          <w:tcPr>
            <w:tcW w:w="2070" w:type="dxa"/>
            <w:noWrap/>
            <w:hideMark/>
          </w:tcPr>
          <w:p w:rsidR="009F60B1" w:rsidRPr="005C36DC" w:rsidP="00CB1C05" w14:paraId="1D9B3BFE" w14:textId="77777777">
            <w:pPr>
              <w:pStyle w:val="LTableTextAbt"/>
              <w:rPr>
                <w:rFonts w:ascii="Times New Roman" w:hAnsi="Times New Roman" w:cs="Times New Roman"/>
                <w:b/>
                <w:bCs w:val="0"/>
              </w:rPr>
            </w:pPr>
            <w:r w:rsidRPr="005C36DC">
              <w:rPr>
                <w:rFonts w:ascii="Times New Roman" w:hAnsi="Times New Roman" w:cs="Times New Roman"/>
                <w:b/>
                <w:bCs w:val="0"/>
              </w:rPr>
              <w:t>Below Poverty Line</w:t>
            </w:r>
          </w:p>
        </w:tc>
        <w:tc>
          <w:tcPr>
            <w:tcW w:w="885" w:type="dxa"/>
            <w:noWrap/>
            <w:hideMark/>
          </w:tcPr>
          <w:p w:rsidR="009F60B1" w:rsidRPr="0047488E" w:rsidP="00CB1C05" w14:paraId="675944BB"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66AEA262"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54986B62" w14:textId="77777777">
            <w:pPr>
              <w:pStyle w:val="RTableTextAbt"/>
              <w:rPr>
                <w:rFonts w:ascii="Times New Roman" w:hAnsi="Times New Roman" w:cs="Times New Roman"/>
              </w:rPr>
            </w:pPr>
            <w:r w:rsidRPr="0047488E">
              <w:rPr>
                <w:rFonts w:ascii="Times New Roman" w:hAnsi="Times New Roman" w:cs="Times New Roman"/>
              </w:rPr>
              <w:t>9.9%</w:t>
            </w:r>
          </w:p>
        </w:tc>
        <w:tc>
          <w:tcPr>
            <w:tcW w:w="1972" w:type="dxa"/>
            <w:noWrap/>
            <w:hideMark/>
          </w:tcPr>
          <w:p w:rsidR="009F60B1" w:rsidRPr="0047488E" w:rsidP="00CB1C05" w14:paraId="765C6A03" w14:textId="77777777">
            <w:pPr>
              <w:pStyle w:val="RTableTextAbt"/>
              <w:rPr>
                <w:rFonts w:ascii="Times New Roman" w:hAnsi="Times New Roman" w:cs="Times New Roman"/>
              </w:rPr>
            </w:pPr>
            <w:r w:rsidRPr="0047488E">
              <w:rPr>
                <w:rFonts w:ascii="Times New Roman" w:hAnsi="Times New Roman" w:cs="Times New Roman"/>
              </w:rPr>
              <w:t>14.5%</w:t>
            </w:r>
          </w:p>
        </w:tc>
        <w:tc>
          <w:tcPr>
            <w:tcW w:w="1631" w:type="dxa"/>
            <w:noWrap/>
            <w:hideMark/>
          </w:tcPr>
          <w:p w:rsidR="009F60B1" w:rsidRPr="0047488E" w:rsidP="00CB1C05" w14:paraId="525BE602" w14:textId="77777777">
            <w:pPr>
              <w:pStyle w:val="RTableTextAbt"/>
              <w:rPr>
                <w:rFonts w:ascii="Times New Roman" w:hAnsi="Times New Roman" w:cs="Times New Roman"/>
              </w:rPr>
            </w:pPr>
            <w:r w:rsidRPr="0047488E">
              <w:rPr>
                <w:rFonts w:ascii="Times New Roman" w:hAnsi="Times New Roman" w:cs="Times New Roman"/>
              </w:rPr>
              <w:t>16.8%</w:t>
            </w:r>
          </w:p>
        </w:tc>
      </w:tr>
      <w:tr w14:paraId="1493B621" w14:textId="77777777" w:rsidTr="00964FBD">
        <w:tblPrEx>
          <w:tblW w:w="0" w:type="auto"/>
          <w:tblLook w:val="04A0"/>
        </w:tblPrEx>
        <w:trPr>
          <w:trHeight w:val="300"/>
        </w:trPr>
        <w:tc>
          <w:tcPr>
            <w:tcW w:w="2070" w:type="dxa"/>
            <w:noWrap/>
            <w:hideMark/>
          </w:tcPr>
          <w:p w:rsidR="009F60B1" w:rsidRPr="005C36DC" w:rsidP="00CB1C05" w14:paraId="7DFC01EF" w14:textId="77777777">
            <w:pPr>
              <w:pStyle w:val="LTableTextAbt"/>
              <w:rPr>
                <w:rFonts w:ascii="Times New Roman" w:hAnsi="Times New Roman" w:cs="Times New Roman"/>
                <w:b/>
                <w:bCs w:val="0"/>
              </w:rPr>
            </w:pPr>
            <w:r w:rsidRPr="005C36DC">
              <w:rPr>
                <w:rFonts w:ascii="Times New Roman" w:hAnsi="Times New Roman" w:cs="Times New Roman"/>
                <w:b/>
                <w:bCs w:val="0"/>
              </w:rPr>
              <w:t xml:space="preserve">Total Population </w:t>
            </w:r>
          </w:p>
        </w:tc>
        <w:tc>
          <w:tcPr>
            <w:tcW w:w="885" w:type="dxa"/>
            <w:noWrap/>
            <w:hideMark/>
          </w:tcPr>
          <w:p w:rsidR="009F60B1" w:rsidRPr="0047488E" w:rsidP="00CB1C05" w14:paraId="47E31E97" w14:textId="77777777">
            <w:pPr>
              <w:pStyle w:val="RTableTextAbt"/>
              <w:rPr>
                <w:rFonts w:ascii="Times New Roman" w:hAnsi="Times New Roman" w:cs="Times New Roman"/>
              </w:rPr>
            </w:pPr>
          </w:p>
        </w:tc>
        <w:tc>
          <w:tcPr>
            <w:tcW w:w="820" w:type="dxa"/>
            <w:noWrap/>
            <w:hideMark/>
          </w:tcPr>
          <w:p w:rsidR="009F60B1" w:rsidRPr="0047488E" w:rsidP="00CB1C05" w14:paraId="6F196EEE" w14:textId="77777777">
            <w:pPr>
              <w:pStyle w:val="RTableTextAbt"/>
              <w:rPr>
                <w:rFonts w:ascii="Times New Roman" w:hAnsi="Times New Roman" w:cs="Times New Roman"/>
              </w:rPr>
            </w:pPr>
          </w:p>
        </w:tc>
        <w:tc>
          <w:tcPr>
            <w:tcW w:w="1972" w:type="dxa"/>
            <w:noWrap/>
            <w:hideMark/>
          </w:tcPr>
          <w:p w:rsidR="009F60B1" w:rsidRPr="0047488E" w:rsidP="00CB1C05" w14:paraId="3DC185C4" w14:textId="77777777">
            <w:pPr>
              <w:pStyle w:val="RTableTextAbt"/>
              <w:rPr>
                <w:rFonts w:ascii="Times New Roman" w:hAnsi="Times New Roman" w:cs="Times New Roman"/>
              </w:rPr>
            </w:pPr>
            <w:r w:rsidRPr="0047488E">
              <w:rPr>
                <w:rFonts w:ascii="Times New Roman" w:hAnsi="Times New Roman" w:cs="Times New Roman"/>
              </w:rPr>
              <w:t>11,484</w:t>
            </w:r>
          </w:p>
        </w:tc>
        <w:tc>
          <w:tcPr>
            <w:tcW w:w="1972" w:type="dxa"/>
            <w:noWrap/>
            <w:hideMark/>
          </w:tcPr>
          <w:p w:rsidR="009F60B1" w:rsidRPr="0047488E" w:rsidP="00CB1C05" w14:paraId="443579DC" w14:textId="77777777">
            <w:pPr>
              <w:pStyle w:val="RTableTextAbt"/>
              <w:rPr>
                <w:rFonts w:ascii="Times New Roman" w:hAnsi="Times New Roman" w:cs="Times New Roman"/>
              </w:rPr>
            </w:pPr>
            <w:r w:rsidRPr="0047488E">
              <w:rPr>
                <w:rFonts w:ascii="Times New Roman" w:hAnsi="Times New Roman" w:cs="Times New Roman"/>
              </w:rPr>
              <w:t>69,508</w:t>
            </w:r>
          </w:p>
        </w:tc>
        <w:tc>
          <w:tcPr>
            <w:tcW w:w="1631" w:type="dxa"/>
            <w:noWrap/>
            <w:hideMark/>
          </w:tcPr>
          <w:p w:rsidR="009F60B1" w:rsidRPr="0047488E" w:rsidP="00CB1C05" w14:paraId="5290B59A" w14:textId="77777777">
            <w:pPr>
              <w:pStyle w:val="RTableTextAbt"/>
              <w:rPr>
                <w:rFonts w:ascii="Times New Roman" w:hAnsi="Times New Roman" w:cs="Times New Roman"/>
              </w:rPr>
            </w:pPr>
            <w:r w:rsidRPr="0047488E">
              <w:rPr>
                <w:rFonts w:ascii="Times New Roman" w:hAnsi="Times New Roman" w:cs="Times New Roman"/>
              </w:rPr>
              <w:t>241,723</w:t>
            </w:r>
          </w:p>
        </w:tc>
      </w:tr>
      <w:tr w14:paraId="6304CB8D" w14:textId="77777777" w:rsidTr="00964FBD">
        <w:tblPrEx>
          <w:tblW w:w="0" w:type="auto"/>
          <w:tblLook w:val="04A0"/>
        </w:tblPrEx>
        <w:trPr>
          <w:trHeight w:val="300"/>
        </w:trPr>
        <w:tc>
          <w:tcPr>
            <w:tcW w:w="2070" w:type="dxa"/>
            <w:noWrap/>
            <w:hideMark/>
          </w:tcPr>
          <w:p w:rsidR="009F60B1" w:rsidRPr="005C36DC" w:rsidP="00CB1C05" w14:paraId="01BEDA06" w14:textId="77777777">
            <w:pPr>
              <w:pStyle w:val="LTableTextAbt"/>
              <w:rPr>
                <w:rFonts w:ascii="Times New Roman" w:hAnsi="Times New Roman" w:cs="Times New Roman"/>
                <w:b/>
                <w:bCs w:val="0"/>
              </w:rPr>
            </w:pPr>
            <w:r w:rsidRPr="005C36DC">
              <w:rPr>
                <w:rFonts w:ascii="Times New Roman" w:hAnsi="Times New Roman" w:cs="Times New Roman"/>
                <w:b/>
                <w:bCs w:val="0"/>
              </w:rPr>
              <w:t>NATA Cancer Risk</w:t>
            </w:r>
          </w:p>
        </w:tc>
        <w:tc>
          <w:tcPr>
            <w:tcW w:w="885" w:type="dxa"/>
            <w:noWrap/>
            <w:hideMark/>
          </w:tcPr>
          <w:p w:rsidR="009F60B1" w:rsidRPr="0047488E" w:rsidP="00CB1C05" w14:paraId="11BEB6FA"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5C7E6166" w14:textId="77777777">
            <w:pPr>
              <w:pStyle w:val="RTableTextAbt"/>
              <w:rPr>
                <w:rFonts w:ascii="Times New Roman" w:hAnsi="Times New Roman" w:cs="Times New Roman"/>
              </w:rPr>
            </w:pPr>
          </w:p>
        </w:tc>
        <w:tc>
          <w:tcPr>
            <w:tcW w:w="1972" w:type="dxa"/>
            <w:noWrap/>
            <w:hideMark/>
          </w:tcPr>
          <w:p w:rsidR="009F60B1" w:rsidRPr="0047488E" w:rsidP="00CB1C05" w14:paraId="776B68F5" w14:textId="77777777">
            <w:pPr>
              <w:pStyle w:val="RTableTextAbt"/>
              <w:rPr>
                <w:rFonts w:ascii="Times New Roman" w:hAnsi="Times New Roman" w:cs="Times New Roman"/>
              </w:rPr>
            </w:pPr>
            <w:r w:rsidRPr="0047488E">
              <w:rPr>
                <w:rFonts w:ascii="Times New Roman" w:hAnsi="Times New Roman" w:cs="Times New Roman"/>
              </w:rPr>
              <w:t>92</w:t>
            </w:r>
          </w:p>
        </w:tc>
        <w:tc>
          <w:tcPr>
            <w:tcW w:w="1972" w:type="dxa"/>
            <w:noWrap/>
            <w:hideMark/>
          </w:tcPr>
          <w:p w:rsidR="009F60B1" w:rsidRPr="0047488E" w:rsidP="00CB1C05" w14:paraId="6EA67636" w14:textId="77777777">
            <w:pPr>
              <w:pStyle w:val="RTableTextAbt"/>
              <w:rPr>
                <w:rFonts w:ascii="Times New Roman" w:hAnsi="Times New Roman" w:cs="Times New Roman"/>
              </w:rPr>
            </w:pPr>
            <w:r w:rsidRPr="0047488E">
              <w:rPr>
                <w:rFonts w:ascii="Times New Roman" w:hAnsi="Times New Roman" w:cs="Times New Roman"/>
              </w:rPr>
              <w:t>70</w:t>
            </w:r>
          </w:p>
        </w:tc>
        <w:tc>
          <w:tcPr>
            <w:tcW w:w="1631" w:type="dxa"/>
            <w:noWrap/>
            <w:hideMark/>
          </w:tcPr>
          <w:p w:rsidR="009F60B1" w:rsidRPr="0047488E" w:rsidP="00CB1C05" w14:paraId="0311F586" w14:textId="77777777">
            <w:pPr>
              <w:pStyle w:val="RTableTextAbt"/>
              <w:rPr>
                <w:rFonts w:ascii="Times New Roman" w:hAnsi="Times New Roman" w:cs="Times New Roman"/>
              </w:rPr>
            </w:pPr>
            <w:r w:rsidRPr="0047488E">
              <w:rPr>
                <w:rFonts w:ascii="Times New Roman" w:hAnsi="Times New Roman" w:cs="Times New Roman"/>
              </w:rPr>
              <w:t>53</w:t>
            </w:r>
          </w:p>
        </w:tc>
      </w:tr>
      <w:tr w14:paraId="2402BF74" w14:textId="77777777" w:rsidTr="00964FBD">
        <w:tblPrEx>
          <w:tblW w:w="0" w:type="auto"/>
          <w:tblLook w:val="04A0"/>
        </w:tblPrEx>
        <w:trPr>
          <w:trHeight w:val="300"/>
        </w:trPr>
        <w:tc>
          <w:tcPr>
            <w:tcW w:w="2070" w:type="dxa"/>
            <w:noWrap/>
          </w:tcPr>
          <w:p w:rsidR="009942E3" w:rsidRPr="005C36DC" w:rsidP="00CB1C05" w14:paraId="4A01D111" w14:textId="77777777">
            <w:pPr>
              <w:pStyle w:val="LTableTextAbt"/>
              <w:rPr>
                <w:b/>
                <w:bCs w:val="0"/>
              </w:rPr>
            </w:pPr>
            <w:r w:rsidRPr="005C36DC">
              <w:rPr>
                <w:rFonts w:ascii="Times New Roman" w:hAnsi="Times New Roman" w:cs="Times New Roman"/>
                <w:b/>
                <w:bCs w:val="0"/>
              </w:rPr>
              <w:t>NATA Respiratory Hazard Score</w:t>
            </w:r>
          </w:p>
        </w:tc>
        <w:tc>
          <w:tcPr>
            <w:tcW w:w="885" w:type="dxa"/>
            <w:noWrap/>
          </w:tcPr>
          <w:p w:rsidR="009942E3" w:rsidP="00CB1C05" w14:paraId="42BE58C9" w14:textId="77777777">
            <w:pPr>
              <w:pStyle w:val="RTableTextAbt"/>
            </w:pPr>
            <w:r w:rsidRPr="00D41EB0">
              <w:rPr>
                <w:rFonts w:ascii="Times New Roman" w:hAnsi="Times New Roman" w:cs="Times New Roman"/>
              </w:rPr>
              <w:t>0.44</w:t>
            </w:r>
          </w:p>
        </w:tc>
        <w:tc>
          <w:tcPr>
            <w:tcW w:w="820" w:type="dxa"/>
            <w:noWrap/>
          </w:tcPr>
          <w:p w:rsidR="009942E3" w:rsidRPr="0047488E" w:rsidP="00CB1C05" w14:paraId="1B60E82B" w14:textId="77777777">
            <w:pPr>
              <w:pStyle w:val="RTableTextAbt"/>
            </w:pPr>
          </w:p>
        </w:tc>
        <w:tc>
          <w:tcPr>
            <w:tcW w:w="1972" w:type="dxa"/>
            <w:noWrap/>
          </w:tcPr>
          <w:p w:rsidR="009942E3" w:rsidRPr="0047488E" w:rsidP="00CB1C05" w14:paraId="6FB78898" w14:textId="77777777">
            <w:pPr>
              <w:pStyle w:val="RTableTextAbt"/>
            </w:pPr>
            <w:r w:rsidRPr="0047488E">
              <w:rPr>
                <w:rFonts w:ascii="Times New Roman" w:hAnsi="Times New Roman" w:cs="Times New Roman"/>
              </w:rPr>
              <w:t>0.40</w:t>
            </w:r>
          </w:p>
        </w:tc>
        <w:tc>
          <w:tcPr>
            <w:tcW w:w="1972" w:type="dxa"/>
            <w:noWrap/>
          </w:tcPr>
          <w:p w:rsidR="009942E3" w:rsidRPr="0047488E" w:rsidP="00CB1C05" w14:paraId="6F001A4A" w14:textId="77777777">
            <w:pPr>
              <w:pStyle w:val="RTableTextAbt"/>
            </w:pPr>
            <w:r w:rsidRPr="0047488E">
              <w:rPr>
                <w:rFonts w:ascii="Times New Roman" w:hAnsi="Times New Roman" w:cs="Times New Roman"/>
              </w:rPr>
              <w:t>0.40</w:t>
            </w:r>
          </w:p>
        </w:tc>
        <w:tc>
          <w:tcPr>
            <w:tcW w:w="1631" w:type="dxa"/>
            <w:noWrap/>
          </w:tcPr>
          <w:p w:rsidR="009942E3" w:rsidRPr="0047488E" w:rsidP="00CB1C05" w14:paraId="71FD7873" w14:textId="77777777">
            <w:pPr>
              <w:pStyle w:val="RTableTextAbt"/>
            </w:pPr>
            <w:r w:rsidRPr="0047488E">
              <w:rPr>
                <w:rFonts w:ascii="Times New Roman" w:hAnsi="Times New Roman" w:cs="Times New Roman"/>
              </w:rPr>
              <w:t>0.40</w:t>
            </w:r>
          </w:p>
        </w:tc>
      </w:tr>
    </w:tbl>
    <w:p w:rsidR="009F60B1" w:rsidP="00CB1C05" w14:paraId="1877795E" w14:textId="77777777"/>
    <w:p w:rsidR="009F60B1" w:rsidP="00CB1C05" w14:paraId="3A77D5C7" w14:textId="77777777">
      <w:pPr>
        <w:pStyle w:val="BodyText"/>
      </w:pPr>
      <w:r>
        <w:t xml:space="preserve">The tables above indicate that median incomes in communities surrounding </w:t>
      </w:r>
      <w:r w:rsidR="00115800">
        <w:t>two</w:t>
      </w:r>
      <w:r>
        <w:t xml:space="preserve"> of the </w:t>
      </w:r>
      <w:r w:rsidR="00115800">
        <w:t>three</w:t>
      </w:r>
      <w:r>
        <w:t xml:space="preserve"> facilities – the ExxonMobil facility in Harris, TX</w:t>
      </w:r>
      <w:r w:rsidR="00DD5A7C">
        <w:t>,</w:t>
      </w:r>
      <w:r>
        <w:t xml:space="preserve"> and Bell Plant 5 facility in Tarrant, TX</w:t>
      </w:r>
      <w:r w:rsidR="00DD5A7C">
        <w:t>,</w:t>
      </w:r>
      <w:r>
        <w:t xml:space="preserve"> had median incomes lower than the national average, and poverty rates higher than the national average (though communities within 1 mile of the Bell Plant 5 facility had a lower poverty rate than the national average). Communities surrounding the Metal Impact LLC facility in Cook, IL</w:t>
      </w:r>
      <w:r w:rsidR="00DD5A7C">
        <w:t>,</w:t>
      </w:r>
      <w:r>
        <w:t xml:space="preserve"> had higher median incomes than the national average, and poverty rates lower than the national average.  All </w:t>
      </w:r>
      <w:r w:rsidR="00DD5A7C">
        <w:t>three</w:t>
      </w:r>
      <w:r>
        <w:t xml:space="preserve"> facilities had communities with a higher proportion of Hispanic individuals than the national average. Communities surrounding the ExxonMobil and Bell Plant 5 facilities had a higher proportion of Black or African American individuals, and communities surrounding the Metal Impact LLC facility had a higher proportion of Asian </w:t>
      </w:r>
      <w:r w:rsidR="008D49AC">
        <w:t>i</w:t>
      </w:r>
      <w:r>
        <w:t xml:space="preserve">ndividuals than national averages. </w:t>
      </w:r>
      <w:r w:rsidR="0001678C">
        <w:t>The ExxonMobil Plant in Harris, TX</w:t>
      </w:r>
      <w:r w:rsidR="008D49AC">
        <w:t>,</w:t>
      </w:r>
      <w:r w:rsidR="0001678C">
        <w:t xml:space="preserve"> and the Bell Plant 5 in Tarrant, TX</w:t>
      </w:r>
      <w:r w:rsidR="008D49AC">
        <w:t>,</w:t>
      </w:r>
      <w:r w:rsidR="0001678C">
        <w:t xml:space="preserve"> </w:t>
      </w:r>
      <w:r w:rsidR="00CD5743">
        <w:t xml:space="preserve">had higher </w:t>
      </w:r>
      <w:r w:rsidR="00F730C7">
        <w:t xml:space="preserve">NATA </w:t>
      </w:r>
      <w:r w:rsidR="00CD5743">
        <w:t xml:space="preserve">cancer </w:t>
      </w:r>
      <w:r w:rsidR="00F730C7">
        <w:t>scores</w:t>
      </w:r>
      <w:r w:rsidR="00CD5743">
        <w:t xml:space="preserve"> than the national average.</w:t>
      </w:r>
      <w:r w:rsidR="0001678C">
        <w:t xml:space="preserve"> </w:t>
      </w:r>
    </w:p>
    <w:p w:rsidR="009F60B1" w:rsidP="00CB1C05" w14:paraId="225109D6" w14:textId="77777777">
      <w:pPr>
        <w:pStyle w:val="Heading3"/>
      </w:pPr>
      <w:r>
        <w:t>Processing as a Reactant</w:t>
      </w:r>
    </w:p>
    <w:p w:rsidR="009F60B1" w:rsidP="00CB1C05" w14:paraId="19F328B7" w14:textId="77777777">
      <w:r>
        <w:fldChar w:fldCharType="begin" w:fldLock="1"/>
      </w:r>
      <w:r>
        <w:instrText xml:space="preserve"> REF _Ref121300574 \h </w:instrText>
      </w:r>
      <w:r>
        <w:fldChar w:fldCharType="separate"/>
      </w:r>
      <w:r w:rsidRPr="00575FE0" w:rsidR="0092222B">
        <w:t xml:space="preserve">Table </w:t>
      </w:r>
      <w:r w:rsidR="0092222B">
        <w:rPr>
          <w:noProof/>
        </w:rPr>
        <w:t>10</w:t>
      </w:r>
      <w:r w:rsidR="0092222B">
        <w:noBreakHyphen/>
      </w:r>
      <w:r w:rsidR="0092222B">
        <w:rPr>
          <w:noProof/>
        </w:rPr>
        <w:t>34</w:t>
      </w:r>
      <w:r>
        <w:fldChar w:fldCharType="end"/>
      </w:r>
      <w:r>
        <w:t xml:space="preserve"> </w:t>
      </w:r>
      <w:r w:rsidRPr="00E64528">
        <w:t xml:space="preserve">presents average information on communities surrounding the </w:t>
      </w:r>
      <w:r w:rsidR="008D49AC">
        <w:t>four</w:t>
      </w:r>
      <w:r>
        <w:t xml:space="preserve"> facilities using perchloroethylene </w:t>
      </w:r>
      <w:r w:rsidR="00733297">
        <w:t>for</w:t>
      </w:r>
      <w:r>
        <w:t xml:space="preserve"> processing </w:t>
      </w:r>
      <w:r w:rsidR="00345EB9">
        <w:t xml:space="preserve">as a reactant </w:t>
      </w:r>
      <w:r w:rsidRPr="00E64528">
        <w:t>likely to be affected by the regulation compared to both the overall national average and the national average for rural areas.</w:t>
      </w:r>
      <w:r>
        <w:t xml:space="preserve"> </w:t>
      </w:r>
      <w:r w:rsidRPr="00E64528">
        <w:t>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rsidR="00302A12">
        <w:t>,</w:t>
      </w:r>
      <w:r>
        <w:t xml:space="preserve"> and 5</w:t>
      </w:r>
      <w:r w:rsidRPr="00E64528">
        <w:t xml:space="preserve"> miles of each facility. The table presents rural in addition to overall national statistics for comparison because </w:t>
      </w:r>
      <w:r w:rsidR="005A6161">
        <w:t>two</w:t>
      </w:r>
      <w:r>
        <w:t xml:space="preserve"> </w:t>
      </w:r>
      <w:r w:rsidRPr="00E64528">
        <w:t>of the</w:t>
      </w:r>
      <w:r>
        <w:t xml:space="preserve"> </w:t>
      </w:r>
      <w:r w:rsidR="005A6161">
        <w:t>four</w:t>
      </w:r>
      <w:r w:rsidRPr="00E64528">
        <w:t xml:space="preserve"> facilities are in rural communities. For the purposes of this analysis, EPA considers a facility to be in a rural community if 50 percent or more of the population estimated to live within 3 miles of the facility is not located in an urban block group.</w:t>
      </w:r>
    </w:p>
    <w:p w:rsidR="008E4A46" w:rsidP="00CB1C05" w14:paraId="206DC362" w14:textId="77777777">
      <w:pPr>
        <w:rPr>
          <w:b/>
          <w:bCs/>
        </w:rPr>
      </w:pPr>
      <w:r>
        <w:t>The percentage shares of the Black population and the population living below the poverty line are substantially higher near these facilities compared to the national population.</w:t>
      </w:r>
      <w:r w:rsidR="00CD5743">
        <w:t xml:space="preserve">  NATA cancer and respiratory hazard risks are also significantly above the national average.</w:t>
      </w:r>
    </w:p>
    <w:tbl>
      <w:tblPr>
        <w:tblStyle w:val="TableGrid"/>
        <w:tblW w:w="0" w:type="auto"/>
        <w:tblLook w:val="04A0"/>
      </w:tblPr>
      <w:tblGrid>
        <w:gridCol w:w="2070"/>
        <w:gridCol w:w="885"/>
        <w:gridCol w:w="820"/>
        <w:gridCol w:w="1972"/>
        <w:gridCol w:w="1972"/>
        <w:gridCol w:w="1631"/>
      </w:tblGrid>
      <w:tr w14:paraId="0263B139"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CC3B4B" w:rsidP="00CB1C05" w14:paraId="2DED4458" w14:textId="77777777">
            <w:pPr>
              <w:pStyle w:val="TableTitleA"/>
            </w:pPr>
            <w:bookmarkStart w:id="1596" w:name="_Ref121300574"/>
            <w:bookmarkStart w:id="1597" w:name="_Toc121142754"/>
            <w:bookmarkStart w:id="1598" w:name="_Toc165379780"/>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4</w:t>
            </w:r>
            <w:r w:rsidR="00BC4B5D">
              <w:rPr>
                <w:noProof/>
              </w:rPr>
              <w:fldChar w:fldCharType="end"/>
            </w:r>
            <w:bookmarkEnd w:id="1596"/>
            <w:r w:rsidRPr="00575FE0">
              <w:t xml:space="preserve">: </w:t>
            </w:r>
            <w:r>
              <w:t>Demographics of communities within 1-, 3-, and 5-mile radii of facilities using perchloroethylene in processing as a reactant across, population weighted average</w:t>
            </w:r>
            <w:bookmarkEnd w:id="1597"/>
            <w:bookmarkEnd w:id="1598"/>
          </w:p>
        </w:tc>
      </w:tr>
      <w:tr w14:paraId="12CA6B97"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CC3B4B" w:rsidP="00CB1C05" w14:paraId="45929599" w14:textId="77777777">
            <w:pPr>
              <w:pStyle w:val="TableSubtitle"/>
            </w:pPr>
            <w:r w:rsidRPr="00CC3B4B">
              <w:t>Demographic</w:t>
            </w:r>
          </w:p>
        </w:tc>
        <w:tc>
          <w:tcPr>
            <w:tcW w:w="885" w:type="dxa"/>
            <w:tcBorders>
              <w:top w:val="single" w:sz="4" w:space="0" w:color="auto"/>
            </w:tcBorders>
            <w:shd w:val="clear" w:color="auto" w:fill="48A9C5"/>
            <w:noWrap/>
            <w:hideMark/>
          </w:tcPr>
          <w:p w:rsidR="007B71E3" w:rsidRPr="00CC3B4B" w:rsidP="00CB1C05" w14:paraId="2381E9C6" w14:textId="77777777">
            <w:pPr>
              <w:pStyle w:val="TableSubtitle"/>
            </w:pPr>
            <w:r w:rsidRPr="00CC3B4B">
              <w:t>National</w:t>
            </w:r>
          </w:p>
        </w:tc>
        <w:tc>
          <w:tcPr>
            <w:tcW w:w="820" w:type="dxa"/>
            <w:tcBorders>
              <w:top w:val="single" w:sz="4" w:space="0" w:color="auto"/>
            </w:tcBorders>
            <w:shd w:val="clear" w:color="auto" w:fill="48A9C5"/>
            <w:noWrap/>
            <w:hideMark/>
          </w:tcPr>
          <w:p w:rsidR="007B71E3" w:rsidRPr="00CC3B4B" w:rsidP="00CB1C05" w14:paraId="49F21D95" w14:textId="77777777">
            <w:pPr>
              <w:pStyle w:val="TableSubtitle"/>
            </w:pPr>
            <w:r w:rsidRPr="00CC3B4B">
              <w:t>Rural</w:t>
            </w:r>
          </w:p>
        </w:tc>
        <w:tc>
          <w:tcPr>
            <w:tcW w:w="1972" w:type="dxa"/>
            <w:tcBorders>
              <w:top w:val="single" w:sz="4" w:space="0" w:color="auto"/>
            </w:tcBorders>
            <w:shd w:val="clear" w:color="auto" w:fill="48A9C5"/>
            <w:noWrap/>
            <w:hideMark/>
          </w:tcPr>
          <w:p w:rsidR="007B71E3" w:rsidRPr="00CC3B4B" w:rsidP="00CB1C05" w14:paraId="6865AFFF"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CC3B4B" w:rsidP="00CB1C05" w14:paraId="201DC5CC"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CC3B4B" w:rsidP="00CB1C05" w14:paraId="3139D5C3" w14:textId="77777777">
            <w:pPr>
              <w:pStyle w:val="TableSubtitle"/>
            </w:pPr>
            <w:r w:rsidRPr="00A25C50">
              <w:t>5</w:t>
            </w:r>
            <w:r>
              <w:t>-</w:t>
            </w:r>
            <w:r w:rsidRPr="00A25C50">
              <w:t>Mile Average</w:t>
            </w:r>
          </w:p>
        </w:tc>
      </w:tr>
      <w:tr w14:paraId="6F42405A" w14:textId="77777777" w:rsidTr="00964FBD">
        <w:tblPrEx>
          <w:tblW w:w="0" w:type="auto"/>
          <w:tblLook w:val="04A0"/>
        </w:tblPrEx>
        <w:trPr>
          <w:trHeight w:val="300"/>
        </w:trPr>
        <w:tc>
          <w:tcPr>
            <w:tcW w:w="2070" w:type="dxa"/>
            <w:noWrap/>
            <w:hideMark/>
          </w:tcPr>
          <w:p w:rsidR="009F60B1" w:rsidRPr="00175397" w:rsidP="00CB1C05" w14:paraId="7A8E39D9" w14:textId="77777777">
            <w:pPr>
              <w:pStyle w:val="LTableTextAbt"/>
              <w:rPr>
                <w:rFonts w:ascii="Times New Roman" w:hAnsi="Times New Roman" w:cs="Times New Roman"/>
                <w:b/>
                <w:bCs w:val="0"/>
              </w:rPr>
            </w:pPr>
            <w:r w:rsidRPr="00175397">
              <w:rPr>
                <w:rFonts w:ascii="Times New Roman" w:hAnsi="Times New Roman" w:cs="Times New Roman"/>
                <w:b/>
                <w:bCs w:val="0"/>
              </w:rPr>
              <w:t>Median Income</w:t>
            </w:r>
          </w:p>
        </w:tc>
        <w:tc>
          <w:tcPr>
            <w:tcW w:w="885" w:type="dxa"/>
            <w:noWrap/>
            <w:hideMark/>
          </w:tcPr>
          <w:p w:rsidR="009F60B1" w:rsidRPr="0047488E" w:rsidP="00CB1C05" w14:paraId="3D4E2A4D"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7AB9982C"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3D0FC5C6" w14:textId="77777777">
            <w:pPr>
              <w:pStyle w:val="RTableTextAbt"/>
              <w:rPr>
                <w:rFonts w:ascii="Times New Roman" w:hAnsi="Times New Roman" w:cs="Times New Roman"/>
              </w:rPr>
            </w:pPr>
            <w:r w:rsidRPr="0047488E">
              <w:rPr>
                <w:rFonts w:ascii="Times New Roman" w:hAnsi="Times New Roman" w:cs="Times New Roman"/>
              </w:rPr>
              <w:t>$39,189</w:t>
            </w:r>
          </w:p>
        </w:tc>
        <w:tc>
          <w:tcPr>
            <w:tcW w:w="1972" w:type="dxa"/>
            <w:noWrap/>
            <w:hideMark/>
          </w:tcPr>
          <w:p w:rsidR="009F60B1" w:rsidRPr="0047488E" w:rsidP="00CB1C05" w14:paraId="21230516" w14:textId="77777777">
            <w:pPr>
              <w:pStyle w:val="RTableTextAbt"/>
              <w:rPr>
                <w:rFonts w:ascii="Times New Roman" w:hAnsi="Times New Roman" w:cs="Times New Roman"/>
              </w:rPr>
            </w:pPr>
            <w:r w:rsidRPr="0047488E">
              <w:rPr>
                <w:rFonts w:ascii="Times New Roman" w:hAnsi="Times New Roman" w:cs="Times New Roman"/>
              </w:rPr>
              <w:t>$45,041</w:t>
            </w:r>
          </w:p>
        </w:tc>
        <w:tc>
          <w:tcPr>
            <w:tcW w:w="1631" w:type="dxa"/>
            <w:noWrap/>
            <w:hideMark/>
          </w:tcPr>
          <w:p w:rsidR="009F60B1" w:rsidRPr="0047488E" w:rsidP="00CB1C05" w14:paraId="5786F3C2" w14:textId="77777777">
            <w:pPr>
              <w:pStyle w:val="RTableTextAbt"/>
              <w:rPr>
                <w:rFonts w:ascii="Times New Roman" w:hAnsi="Times New Roman" w:cs="Times New Roman"/>
              </w:rPr>
            </w:pPr>
            <w:r w:rsidRPr="0047488E">
              <w:rPr>
                <w:rFonts w:ascii="Times New Roman" w:hAnsi="Times New Roman" w:cs="Times New Roman"/>
              </w:rPr>
              <w:t>$52,639</w:t>
            </w:r>
          </w:p>
        </w:tc>
      </w:tr>
      <w:tr w14:paraId="0E5BEAAC" w14:textId="77777777" w:rsidTr="00964FBD">
        <w:tblPrEx>
          <w:tblW w:w="0" w:type="auto"/>
          <w:tblLook w:val="04A0"/>
        </w:tblPrEx>
        <w:trPr>
          <w:trHeight w:val="300"/>
        </w:trPr>
        <w:tc>
          <w:tcPr>
            <w:tcW w:w="2070" w:type="dxa"/>
            <w:noWrap/>
            <w:hideMark/>
          </w:tcPr>
          <w:p w:rsidR="009F60B1" w:rsidRPr="00175397" w:rsidP="00CB1C05" w14:paraId="5BABA598" w14:textId="77777777">
            <w:pPr>
              <w:pStyle w:val="LTableTextAbt"/>
              <w:rPr>
                <w:rFonts w:ascii="Times New Roman" w:hAnsi="Times New Roman" w:cs="Times New Roman"/>
                <w:b/>
                <w:bCs w:val="0"/>
              </w:rPr>
            </w:pPr>
            <w:r w:rsidRPr="00175397">
              <w:rPr>
                <w:rFonts w:ascii="Times New Roman" w:hAnsi="Times New Roman" w:cs="Times New Roman"/>
                <w:b/>
                <w:bCs w:val="0"/>
              </w:rPr>
              <w:t>White</w:t>
            </w:r>
          </w:p>
        </w:tc>
        <w:tc>
          <w:tcPr>
            <w:tcW w:w="885" w:type="dxa"/>
            <w:noWrap/>
            <w:hideMark/>
          </w:tcPr>
          <w:p w:rsidR="009F60B1" w:rsidRPr="0047488E" w:rsidP="00CB1C05" w14:paraId="62FC9D72"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10310777"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43F82D08" w14:textId="77777777">
            <w:pPr>
              <w:pStyle w:val="RTableTextAbt"/>
              <w:rPr>
                <w:rFonts w:ascii="Times New Roman" w:hAnsi="Times New Roman" w:cs="Times New Roman"/>
              </w:rPr>
            </w:pPr>
            <w:r w:rsidRPr="0047488E">
              <w:rPr>
                <w:rFonts w:ascii="Times New Roman" w:hAnsi="Times New Roman" w:cs="Times New Roman"/>
              </w:rPr>
              <w:t>14.9%</w:t>
            </w:r>
          </w:p>
        </w:tc>
        <w:tc>
          <w:tcPr>
            <w:tcW w:w="1972" w:type="dxa"/>
            <w:noWrap/>
            <w:hideMark/>
          </w:tcPr>
          <w:p w:rsidR="009F60B1" w:rsidRPr="0047488E" w:rsidP="00CB1C05" w14:paraId="22E46CB7" w14:textId="77777777">
            <w:pPr>
              <w:pStyle w:val="RTableTextAbt"/>
              <w:rPr>
                <w:rFonts w:ascii="Times New Roman" w:hAnsi="Times New Roman" w:cs="Times New Roman"/>
              </w:rPr>
            </w:pPr>
            <w:r w:rsidRPr="0047488E">
              <w:rPr>
                <w:rFonts w:ascii="Times New Roman" w:hAnsi="Times New Roman" w:cs="Times New Roman"/>
              </w:rPr>
              <w:t>33.0%</w:t>
            </w:r>
          </w:p>
        </w:tc>
        <w:tc>
          <w:tcPr>
            <w:tcW w:w="1631" w:type="dxa"/>
            <w:noWrap/>
            <w:hideMark/>
          </w:tcPr>
          <w:p w:rsidR="009F60B1" w:rsidRPr="0047488E" w:rsidP="00CB1C05" w14:paraId="302B7608" w14:textId="77777777">
            <w:pPr>
              <w:pStyle w:val="RTableTextAbt"/>
              <w:rPr>
                <w:rFonts w:ascii="Times New Roman" w:hAnsi="Times New Roman" w:cs="Times New Roman"/>
              </w:rPr>
            </w:pPr>
            <w:r w:rsidRPr="0047488E">
              <w:rPr>
                <w:rFonts w:ascii="Times New Roman" w:hAnsi="Times New Roman" w:cs="Times New Roman"/>
              </w:rPr>
              <w:t>40.2%</w:t>
            </w:r>
          </w:p>
        </w:tc>
      </w:tr>
      <w:tr w14:paraId="105E9319" w14:textId="77777777" w:rsidTr="00964FBD">
        <w:tblPrEx>
          <w:tblW w:w="0" w:type="auto"/>
          <w:tblLook w:val="04A0"/>
        </w:tblPrEx>
        <w:trPr>
          <w:trHeight w:val="300"/>
        </w:trPr>
        <w:tc>
          <w:tcPr>
            <w:tcW w:w="2070" w:type="dxa"/>
            <w:noWrap/>
            <w:hideMark/>
          </w:tcPr>
          <w:p w:rsidR="009F60B1" w:rsidRPr="00175397" w:rsidP="00CB1C05" w14:paraId="7746932F" w14:textId="77777777">
            <w:pPr>
              <w:pStyle w:val="LTableTextAbt"/>
              <w:rPr>
                <w:rFonts w:ascii="Times New Roman" w:hAnsi="Times New Roman" w:cs="Times New Roman"/>
                <w:b/>
                <w:bCs w:val="0"/>
              </w:rPr>
            </w:pPr>
            <w:r w:rsidRPr="00175397">
              <w:rPr>
                <w:rFonts w:ascii="Times New Roman" w:hAnsi="Times New Roman" w:cs="Times New Roman"/>
                <w:b/>
                <w:bCs w:val="0"/>
              </w:rPr>
              <w:t>Black</w:t>
            </w:r>
          </w:p>
        </w:tc>
        <w:tc>
          <w:tcPr>
            <w:tcW w:w="885" w:type="dxa"/>
            <w:noWrap/>
            <w:hideMark/>
          </w:tcPr>
          <w:p w:rsidR="009F60B1" w:rsidRPr="0047488E" w:rsidP="00CB1C05" w14:paraId="698975F2"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597EB920"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6D90F643" w14:textId="77777777">
            <w:pPr>
              <w:pStyle w:val="RTableTextAbt"/>
              <w:rPr>
                <w:rFonts w:ascii="Times New Roman" w:hAnsi="Times New Roman" w:cs="Times New Roman"/>
              </w:rPr>
            </w:pPr>
            <w:r w:rsidRPr="0047488E">
              <w:rPr>
                <w:rFonts w:ascii="Times New Roman" w:hAnsi="Times New Roman" w:cs="Times New Roman"/>
              </w:rPr>
              <w:t>84.4%</w:t>
            </w:r>
          </w:p>
        </w:tc>
        <w:tc>
          <w:tcPr>
            <w:tcW w:w="1972" w:type="dxa"/>
            <w:noWrap/>
            <w:hideMark/>
          </w:tcPr>
          <w:p w:rsidR="009F60B1" w:rsidRPr="0047488E" w:rsidP="00CB1C05" w14:paraId="6D4448EC" w14:textId="77777777">
            <w:pPr>
              <w:pStyle w:val="RTableTextAbt"/>
              <w:rPr>
                <w:rFonts w:ascii="Times New Roman" w:hAnsi="Times New Roman" w:cs="Times New Roman"/>
              </w:rPr>
            </w:pPr>
            <w:r w:rsidRPr="0047488E">
              <w:rPr>
                <w:rFonts w:ascii="Times New Roman" w:hAnsi="Times New Roman" w:cs="Times New Roman"/>
              </w:rPr>
              <w:t>62.8%</w:t>
            </w:r>
          </w:p>
        </w:tc>
        <w:tc>
          <w:tcPr>
            <w:tcW w:w="1631" w:type="dxa"/>
            <w:noWrap/>
            <w:hideMark/>
          </w:tcPr>
          <w:p w:rsidR="009F60B1" w:rsidRPr="0047488E" w:rsidP="00CB1C05" w14:paraId="6FAE64D1" w14:textId="77777777">
            <w:pPr>
              <w:pStyle w:val="RTableTextAbt"/>
              <w:rPr>
                <w:rFonts w:ascii="Times New Roman" w:hAnsi="Times New Roman" w:cs="Times New Roman"/>
              </w:rPr>
            </w:pPr>
            <w:r w:rsidRPr="0047488E">
              <w:rPr>
                <w:rFonts w:ascii="Times New Roman" w:hAnsi="Times New Roman" w:cs="Times New Roman"/>
              </w:rPr>
              <w:t>54.6%</w:t>
            </w:r>
          </w:p>
        </w:tc>
      </w:tr>
      <w:tr w14:paraId="42020AAC" w14:textId="77777777" w:rsidTr="00964FBD">
        <w:tblPrEx>
          <w:tblW w:w="0" w:type="auto"/>
          <w:tblLook w:val="04A0"/>
        </w:tblPrEx>
        <w:trPr>
          <w:trHeight w:val="300"/>
        </w:trPr>
        <w:tc>
          <w:tcPr>
            <w:tcW w:w="2070" w:type="dxa"/>
            <w:noWrap/>
            <w:hideMark/>
          </w:tcPr>
          <w:p w:rsidR="009F60B1" w:rsidRPr="00175397" w:rsidP="00CB1C05" w14:paraId="173DF296" w14:textId="77777777">
            <w:pPr>
              <w:pStyle w:val="LTableTextAbt"/>
              <w:rPr>
                <w:rFonts w:ascii="Times New Roman" w:hAnsi="Times New Roman" w:cs="Times New Roman"/>
                <w:b/>
                <w:bCs w:val="0"/>
              </w:rPr>
            </w:pPr>
            <w:r w:rsidRPr="00175397">
              <w:rPr>
                <w:rFonts w:ascii="Times New Roman" w:hAnsi="Times New Roman" w:cs="Times New Roman"/>
                <w:b/>
                <w:bCs w:val="0"/>
              </w:rPr>
              <w:t xml:space="preserve">American Indian </w:t>
            </w:r>
          </w:p>
        </w:tc>
        <w:tc>
          <w:tcPr>
            <w:tcW w:w="885" w:type="dxa"/>
            <w:noWrap/>
            <w:hideMark/>
          </w:tcPr>
          <w:p w:rsidR="009F60B1" w:rsidRPr="0047488E" w:rsidP="00CB1C05" w14:paraId="3E90296D"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3B9218A2"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6EC7D71D"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039472B1" w14:textId="77777777">
            <w:pPr>
              <w:pStyle w:val="RTableTextAbt"/>
              <w:rPr>
                <w:rFonts w:ascii="Times New Roman" w:hAnsi="Times New Roman" w:cs="Times New Roman"/>
              </w:rPr>
            </w:pPr>
            <w:r w:rsidRPr="0047488E">
              <w:rPr>
                <w:rFonts w:ascii="Times New Roman" w:hAnsi="Times New Roman" w:cs="Times New Roman"/>
              </w:rPr>
              <w:t>0.2%</w:t>
            </w:r>
          </w:p>
        </w:tc>
        <w:tc>
          <w:tcPr>
            <w:tcW w:w="1631" w:type="dxa"/>
            <w:noWrap/>
            <w:hideMark/>
          </w:tcPr>
          <w:p w:rsidR="009F60B1" w:rsidRPr="0047488E" w:rsidP="00CB1C05" w14:paraId="7100AD37" w14:textId="77777777">
            <w:pPr>
              <w:pStyle w:val="RTableTextAbt"/>
              <w:rPr>
                <w:rFonts w:ascii="Times New Roman" w:hAnsi="Times New Roman" w:cs="Times New Roman"/>
              </w:rPr>
            </w:pPr>
            <w:r w:rsidRPr="0047488E">
              <w:rPr>
                <w:rFonts w:ascii="Times New Roman" w:hAnsi="Times New Roman" w:cs="Times New Roman"/>
              </w:rPr>
              <w:t>0.3%</w:t>
            </w:r>
          </w:p>
        </w:tc>
      </w:tr>
      <w:tr w14:paraId="021F6125" w14:textId="77777777" w:rsidTr="00964FBD">
        <w:tblPrEx>
          <w:tblW w:w="0" w:type="auto"/>
          <w:tblLook w:val="04A0"/>
        </w:tblPrEx>
        <w:trPr>
          <w:trHeight w:val="300"/>
        </w:trPr>
        <w:tc>
          <w:tcPr>
            <w:tcW w:w="2070" w:type="dxa"/>
            <w:noWrap/>
            <w:hideMark/>
          </w:tcPr>
          <w:p w:rsidR="009F60B1" w:rsidRPr="00175397" w:rsidP="00CB1C05" w14:paraId="63602D57" w14:textId="77777777">
            <w:pPr>
              <w:pStyle w:val="LTableTextAbt"/>
              <w:rPr>
                <w:rFonts w:ascii="Times New Roman" w:hAnsi="Times New Roman" w:cs="Times New Roman"/>
                <w:b/>
                <w:bCs w:val="0"/>
              </w:rPr>
            </w:pPr>
            <w:r w:rsidRPr="00175397">
              <w:rPr>
                <w:rFonts w:ascii="Times New Roman" w:hAnsi="Times New Roman" w:cs="Times New Roman"/>
                <w:b/>
                <w:bCs w:val="0"/>
              </w:rPr>
              <w:t>Asian</w:t>
            </w:r>
          </w:p>
        </w:tc>
        <w:tc>
          <w:tcPr>
            <w:tcW w:w="885" w:type="dxa"/>
            <w:noWrap/>
            <w:hideMark/>
          </w:tcPr>
          <w:p w:rsidR="009F60B1" w:rsidRPr="0047488E" w:rsidP="00CB1C05" w14:paraId="7BB86008"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6B4915A7"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6DD0A685"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78912A15" w14:textId="77777777">
            <w:pPr>
              <w:pStyle w:val="RTableTextAbt"/>
              <w:rPr>
                <w:rFonts w:ascii="Times New Roman" w:hAnsi="Times New Roman" w:cs="Times New Roman"/>
              </w:rPr>
            </w:pPr>
            <w:r w:rsidRPr="0047488E">
              <w:rPr>
                <w:rFonts w:ascii="Times New Roman" w:hAnsi="Times New Roman" w:cs="Times New Roman"/>
              </w:rPr>
              <w:t>0.6%</w:t>
            </w:r>
          </w:p>
        </w:tc>
        <w:tc>
          <w:tcPr>
            <w:tcW w:w="1631" w:type="dxa"/>
            <w:noWrap/>
            <w:hideMark/>
          </w:tcPr>
          <w:p w:rsidR="009F60B1" w:rsidRPr="0047488E" w:rsidP="00CB1C05" w14:paraId="74086BE0" w14:textId="77777777">
            <w:pPr>
              <w:pStyle w:val="RTableTextAbt"/>
              <w:rPr>
                <w:rFonts w:ascii="Times New Roman" w:hAnsi="Times New Roman" w:cs="Times New Roman"/>
              </w:rPr>
            </w:pPr>
            <w:r w:rsidRPr="0047488E">
              <w:rPr>
                <w:rFonts w:ascii="Times New Roman" w:hAnsi="Times New Roman" w:cs="Times New Roman"/>
              </w:rPr>
              <w:t>1.4%</w:t>
            </w:r>
          </w:p>
        </w:tc>
      </w:tr>
      <w:tr w14:paraId="5BD486A9" w14:textId="77777777" w:rsidTr="00964FBD">
        <w:tblPrEx>
          <w:tblW w:w="0" w:type="auto"/>
          <w:tblLook w:val="04A0"/>
        </w:tblPrEx>
        <w:trPr>
          <w:trHeight w:val="300"/>
        </w:trPr>
        <w:tc>
          <w:tcPr>
            <w:tcW w:w="2070" w:type="dxa"/>
            <w:noWrap/>
            <w:hideMark/>
          </w:tcPr>
          <w:p w:rsidR="009F60B1" w:rsidRPr="00175397" w:rsidP="00CB1C05" w14:paraId="08DE8A28" w14:textId="77777777">
            <w:pPr>
              <w:pStyle w:val="LTableTextAbt"/>
              <w:rPr>
                <w:rFonts w:ascii="Times New Roman" w:hAnsi="Times New Roman" w:cs="Times New Roman"/>
                <w:b/>
                <w:bCs w:val="0"/>
              </w:rPr>
            </w:pPr>
            <w:r w:rsidRPr="00175397">
              <w:rPr>
                <w:rFonts w:ascii="Times New Roman" w:hAnsi="Times New Roman" w:cs="Times New Roman"/>
                <w:b/>
                <w:bCs w:val="0"/>
              </w:rPr>
              <w:t>Pacific Islander</w:t>
            </w:r>
          </w:p>
        </w:tc>
        <w:tc>
          <w:tcPr>
            <w:tcW w:w="885" w:type="dxa"/>
            <w:noWrap/>
            <w:hideMark/>
          </w:tcPr>
          <w:p w:rsidR="009F60B1" w:rsidRPr="0047488E" w:rsidP="00CB1C05" w14:paraId="5C66DF79"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7198059A"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701BE1FF"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78B9F9FB"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11B80640" w14:textId="77777777">
            <w:pPr>
              <w:pStyle w:val="RTableTextAbt"/>
              <w:rPr>
                <w:rFonts w:ascii="Times New Roman" w:hAnsi="Times New Roman" w:cs="Times New Roman"/>
              </w:rPr>
            </w:pPr>
            <w:r w:rsidRPr="0047488E">
              <w:rPr>
                <w:rFonts w:ascii="Times New Roman" w:hAnsi="Times New Roman" w:cs="Times New Roman"/>
              </w:rPr>
              <w:t>0.0%</w:t>
            </w:r>
          </w:p>
        </w:tc>
      </w:tr>
      <w:tr w14:paraId="18874C9D" w14:textId="77777777" w:rsidTr="00964FBD">
        <w:tblPrEx>
          <w:tblW w:w="0" w:type="auto"/>
          <w:tblLook w:val="04A0"/>
        </w:tblPrEx>
        <w:trPr>
          <w:trHeight w:val="300"/>
        </w:trPr>
        <w:tc>
          <w:tcPr>
            <w:tcW w:w="2070" w:type="dxa"/>
            <w:noWrap/>
            <w:hideMark/>
          </w:tcPr>
          <w:p w:rsidR="009F60B1" w:rsidRPr="00175397" w:rsidP="00CB1C05" w14:paraId="033EF131" w14:textId="77777777">
            <w:pPr>
              <w:pStyle w:val="LTableTextAbt"/>
              <w:rPr>
                <w:rFonts w:ascii="Times New Roman" w:hAnsi="Times New Roman" w:cs="Times New Roman"/>
                <w:b/>
                <w:bCs w:val="0"/>
              </w:rPr>
            </w:pPr>
            <w:r w:rsidRPr="00175397">
              <w:rPr>
                <w:rFonts w:ascii="Times New Roman" w:hAnsi="Times New Roman" w:cs="Times New Roman"/>
                <w:b/>
                <w:bCs w:val="0"/>
              </w:rPr>
              <w:t>Other</w:t>
            </w:r>
          </w:p>
        </w:tc>
        <w:tc>
          <w:tcPr>
            <w:tcW w:w="885" w:type="dxa"/>
            <w:noWrap/>
            <w:hideMark/>
          </w:tcPr>
          <w:p w:rsidR="009F60B1" w:rsidRPr="0047488E" w:rsidP="00CB1C05" w14:paraId="20B79894"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3E652CF3"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4A7A462F" w14:textId="77777777">
            <w:pPr>
              <w:pStyle w:val="RTableTextAbt"/>
              <w:rPr>
                <w:rFonts w:ascii="Times New Roman" w:hAnsi="Times New Roman" w:cs="Times New Roman"/>
              </w:rPr>
            </w:pPr>
            <w:r w:rsidRPr="0047488E">
              <w:rPr>
                <w:rFonts w:ascii="Times New Roman" w:hAnsi="Times New Roman" w:cs="Times New Roman"/>
              </w:rPr>
              <w:t>0.7%</w:t>
            </w:r>
          </w:p>
        </w:tc>
        <w:tc>
          <w:tcPr>
            <w:tcW w:w="1972" w:type="dxa"/>
            <w:noWrap/>
            <w:hideMark/>
          </w:tcPr>
          <w:p w:rsidR="009F60B1" w:rsidRPr="0047488E" w:rsidP="00CB1C05" w14:paraId="4FE36618" w14:textId="77777777">
            <w:pPr>
              <w:pStyle w:val="RTableTextAbt"/>
              <w:rPr>
                <w:rFonts w:ascii="Times New Roman" w:hAnsi="Times New Roman" w:cs="Times New Roman"/>
              </w:rPr>
            </w:pPr>
            <w:r w:rsidRPr="0047488E">
              <w:rPr>
                <w:rFonts w:ascii="Times New Roman" w:hAnsi="Times New Roman" w:cs="Times New Roman"/>
              </w:rPr>
              <w:t>3.4%</w:t>
            </w:r>
          </w:p>
        </w:tc>
        <w:tc>
          <w:tcPr>
            <w:tcW w:w="1631" w:type="dxa"/>
            <w:noWrap/>
            <w:hideMark/>
          </w:tcPr>
          <w:p w:rsidR="009F60B1" w:rsidRPr="0047488E" w:rsidP="00CB1C05" w14:paraId="61D08B92" w14:textId="77777777">
            <w:pPr>
              <w:pStyle w:val="RTableTextAbt"/>
              <w:rPr>
                <w:rFonts w:ascii="Times New Roman" w:hAnsi="Times New Roman" w:cs="Times New Roman"/>
              </w:rPr>
            </w:pPr>
            <w:r w:rsidRPr="0047488E">
              <w:rPr>
                <w:rFonts w:ascii="Times New Roman" w:hAnsi="Times New Roman" w:cs="Times New Roman"/>
              </w:rPr>
              <w:t>3.6%</w:t>
            </w:r>
          </w:p>
        </w:tc>
      </w:tr>
      <w:tr w14:paraId="4CF9A487" w14:textId="77777777" w:rsidTr="00964FBD">
        <w:tblPrEx>
          <w:tblW w:w="0" w:type="auto"/>
          <w:tblLook w:val="04A0"/>
        </w:tblPrEx>
        <w:trPr>
          <w:trHeight w:val="300"/>
        </w:trPr>
        <w:tc>
          <w:tcPr>
            <w:tcW w:w="2070" w:type="dxa"/>
            <w:noWrap/>
            <w:hideMark/>
          </w:tcPr>
          <w:p w:rsidR="009F60B1" w:rsidRPr="00175397" w:rsidP="00CB1C05" w14:paraId="1992DE15" w14:textId="77777777">
            <w:pPr>
              <w:pStyle w:val="LTableTextAbt"/>
              <w:rPr>
                <w:rFonts w:ascii="Times New Roman" w:hAnsi="Times New Roman" w:cs="Times New Roman"/>
                <w:b/>
                <w:bCs w:val="0"/>
              </w:rPr>
            </w:pPr>
            <w:r w:rsidRPr="00175397">
              <w:rPr>
                <w:rFonts w:ascii="Times New Roman" w:hAnsi="Times New Roman" w:cs="Times New Roman"/>
                <w:b/>
                <w:bCs w:val="0"/>
              </w:rPr>
              <w:t>Hispanic</w:t>
            </w:r>
          </w:p>
        </w:tc>
        <w:tc>
          <w:tcPr>
            <w:tcW w:w="885" w:type="dxa"/>
            <w:noWrap/>
            <w:hideMark/>
          </w:tcPr>
          <w:p w:rsidR="009F60B1" w:rsidRPr="0047488E" w:rsidP="00CB1C05" w14:paraId="325E8433"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6F0277AF"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4CB668A3" w14:textId="77777777">
            <w:pPr>
              <w:pStyle w:val="RTableTextAbt"/>
              <w:rPr>
                <w:rFonts w:ascii="Times New Roman" w:hAnsi="Times New Roman" w:cs="Times New Roman"/>
              </w:rPr>
            </w:pPr>
            <w:r w:rsidRPr="0047488E">
              <w:rPr>
                <w:rFonts w:ascii="Times New Roman" w:hAnsi="Times New Roman" w:cs="Times New Roman"/>
              </w:rPr>
              <w:t>0.9%</w:t>
            </w:r>
          </w:p>
        </w:tc>
        <w:tc>
          <w:tcPr>
            <w:tcW w:w="1972" w:type="dxa"/>
            <w:noWrap/>
            <w:hideMark/>
          </w:tcPr>
          <w:p w:rsidR="009F60B1" w:rsidRPr="0047488E" w:rsidP="00CB1C05" w14:paraId="0CD91CFE" w14:textId="77777777">
            <w:pPr>
              <w:pStyle w:val="RTableTextAbt"/>
              <w:rPr>
                <w:rFonts w:ascii="Times New Roman" w:hAnsi="Times New Roman" w:cs="Times New Roman"/>
              </w:rPr>
            </w:pPr>
            <w:r w:rsidRPr="0047488E">
              <w:rPr>
                <w:rFonts w:ascii="Times New Roman" w:hAnsi="Times New Roman" w:cs="Times New Roman"/>
              </w:rPr>
              <w:t>6.8%</w:t>
            </w:r>
          </w:p>
        </w:tc>
        <w:tc>
          <w:tcPr>
            <w:tcW w:w="1631" w:type="dxa"/>
            <w:noWrap/>
            <w:hideMark/>
          </w:tcPr>
          <w:p w:rsidR="009F60B1" w:rsidRPr="0047488E" w:rsidP="00CB1C05" w14:paraId="003A05B5" w14:textId="77777777">
            <w:pPr>
              <w:pStyle w:val="RTableTextAbt"/>
              <w:rPr>
                <w:rFonts w:ascii="Times New Roman" w:hAnsi="Times New Roman" w:cs="Times New Roman"/>
              </w:rPr>
            </w:pPr>
            <w:r w:rsidRPr="0047488E">
              <w:rPr>
                <w:rFonts w:ascii="Times New Roman" w:hAnsi="Times New Roman" w:cs="Times New Roman"/>
              </w:rPr>
              <w:t>8.7%</w:t>
            </w:r>
          </w:p>
        </w:tc>
      </w:tr>
      <w:tr w14:paraId="3D89BCFA" w14:textId="77777777" w:rsidTr="00964FBD">
        <w:tblPrEx>
          <w:tblW w:w="0" w:type="auto"/>
          <w:tblLook w:val="04A0"/>
        </w:tblPrEx>
        <w:trPr>
          <w:trHeight w:val="300"/>
        </w:trPr>
        <w:tc>
          <w:tcPr>
            <w:tcW w:w="2070" w:type="dxa"/>
            <w:noWrap/>
            <w:hideMark/>
          </w:tcPr>
          <w:p w:rsidR="009F60B1" w:rsidRPr="00175397" w:rsidP="00CB1C05" w14:paraId="2029BC98" w14:textId="77777777">
            <w:pPr>
              <w:pStyle w:val="LTableTextAbt"/>
              <w:rPr>
                <w:rFonts w:ascii="Times New Roman" w:hAnsi="Times New Roman" w:cs="Times New Roman"/>
                <w:b/>
                <w:bCs w:val="0"/>
              </w:rPr>
            </w:pPr>
            <w:r w:rsidRPr="00175397">
              <w:rPr>
                <w:rFonts w:ascii="Times New Roman" w:hAnsi="Times New Roman" w:cs="Times New Roman"/>
                <w:b/>
                <w:bCs w:val="0"/>
              </w:rPr>
              <w:t>2x Poverty Line</w:t>
            </w:r>
          </w:p>
        </w:tc>
        <w:tc>
          <w:tcPr>
            <w:tcW w:w="885" w:type="dxa"/>
            <w:noWrap/>
            <w:hideMark/>
          </w:tcPr>
          <w:p w:rsidR="009F60B1" w:rsidRPr="0047488E" w:rsidP="00CB1C05" w14:paraId="7C34C425"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0F55B0BC"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6569E859" w14:textId="77777777">
            <w:pPr>
              <w:pStyle w:val="RTableTextAbt"/>
              <w:rPr>
                <w:rFonts w:ascii="Times New Roman" w:hAnsi="Times New Roman" w:cs="Times New Roman"/>
              </w:rPr>
            </w:pPr>
            <w:r w:rsidRPr="0047488E">
              <w:rPr>
                <w:rFonts w:ascii="Times New Roman" w:hAnsi="Times New Roman" w:cs="Times New Roman"/>
              </w:rPr>
              <w:t>52.7%</w:t>
            </w:r>
          </w:p>
        </w:tc>
        <w:tc>
          <w:tcPr>
            <w:tcW w:w="1972" w:type="dxa"/>
            <w:noWrap/>
            <w:hideMark/>
          </w:tcPr>
          <w:p w:rsidR="009F60B1" w:rsidRPr="0047488E" w:rsidP="00CB1C05" w14:paraId="2B03862F" w14:textId="77777777">
            <w:pPr>
              <w:pStyle w:val="RTableTextAbt"/>
              <w:rPr>
                <w:rFonts w:ascii="Times New Roman" w:hAnsi="Times New Roman" w:cs="Times New Roman"/>
              </w:rPr>
            </w:pPr>
            <w:r w:rsidRPr="0047488E">
              <w:rPr>
                <w:rFonts w:ascii="Times New Roman" w:hAnsi="Times New Roman" w:cs="Times New Roman"/>
              </w:rPr>
              <w:t>51.2%</w:t>
            </w:r>
          </w:p>
        </w:tc>
        <w:tc>
          <w:tcPr>
            <w:tcW w:w="1631" w:type="dxa"/>
            <w:noWrap/>
            <w:hideMark/>
          </w:tcPr>
          <w:p w:rsidR="009F60B1" w:rsidRPr="0047488E" w:rsidP="00CB1C05" w14:paraId="413F8979" w14:textId="77777777">
            <w:pPr>
              <w:pStyle w:val="RTableTextAbt"/>
              <w:rPr>
                <w:rFonts w:ascii="Times New Roman" w:hAnsi="Times New Roman" w:cs="Times New Roman"/>
              </w:rPr>
            </w:pPr>
            <w:r w:rsidRPr="0047488E">
              <w:rPr>
                <w:rFonts w:ascii="Times New Roman" w:hAnsi="Times New Roman" w:cs="Times New Roman"/>
              </w:rPr>
              <w:t>46.7%</w:t>
            </w:r>
          </w:p>
        </w:tc>
      </w:tr>
      <w:tr w14:paraId="069C7F11" w14:textId="77777777" w:rsidTr="00964FBD">
        <w:tblPrEx>
          <w:tblW w:w="0" w:type="auto"/>
          <w:tblLook w:val="04A0"/>
        </w:tblPrEx>
        <w:trPr>
          <w:trHeight w:val="300"/>
        </w:trPr>
        <w:tc>
          <w:tcPr>
            <w:tcW w:w="2070" w:type="dxa"/>
            <w:noWrap/>
            <w:hideMark/>
          </w:tcPr>
          <w:p w:rsidR="009F60B1" w:rsidRPr="00175397" w:rsidP="00CB1C05" w14:paraId="68238A60" w14:textId="77777777">
            <w:pPr>
              <w:pStyle w:val="LTableTextAbt"/>
              <w:rPr>
                <w:rFonts w:ascii="Times New Roman" w:hAnsi="Times New Roman" w:cs="Times New Roman"/>
                <w:b/>
                <w:bCs w:val="0"/>
              </w:rPr>
            </w:pPr>
            <w:r w:rsidRPr="00175397">
              <w:rPr>
                <w:rFonts w:ascii="Times New Roman" w:hAnsi="Times New Roman" w:cs="Times New Roman"/>
                <w:b/>
                <w:bCs w:val="0"/>
              </w:rPr>
              <w:t>Below Poverty Line</w:t>
            </w:r>
          </w:p>
        </w:tc>
        <w:tc>
          <w:tcPr>
            <w:tcW w:w="885" w:type="dxa"/>
            <w:noWrap/>
            <w:hideMark/>
          </w:tcPr>
          <w:p w:rsidR="009F60B1" w:rsidRPr="0047488E" w:rsidP="00CB1C05" w14:paraId="3680709F"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786D653E"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17D1E16E" w14:textId="77777777">
            <w:pPr>
              <w:pStyle w:val="RTableTextAbt"/>
              <w:rPr>
                <w:rFonts w:ascii="Times New Roman" w:hAnsi="Times New Roman" w:cs="Times New Roman"/>
              </w:rPr>
            </w:pPr>
            <w:r w:rsidRPr="0047488E">
              <w:rPr>
                <w:rFonts w:ascii="Times New Roman" w:hAnsi="Times New Roman" w:cs="Times New Roman"/>
              </w:rPr>
              <w:t>29.8%</w:t>
            </w:r>
          </w:p>
        </w:tc>
        <w:tc>
          <w:tcPr>
            <w:tcW w:w="1972" w:type="dxa"/>
            <w:noWrap/>
            <w:hideMark/>
          </w:tcPr>
          <w:p w:rsidR="009F60B1" w:rsidRPr="0047488E" w:rsidP="00CB1C05" w14:paraId="69C1EDA2" w14:textId="77777777">
            <w:pPr>
              <w:pStyle w:val="RTableTextAbt"/>
              <w:rPr>
                <w:rFonts w:ascii="Times New Roman" w:hAnsi="Times New Roman" w:cs="Times New Roman"/>
              </w:rPr>
            </w:pPr>
            <w:r w:rsidRPr="0047488E">
              <w:rPr>
                <w:rFonts w:ascii="Times New Roman" w:hAnsi="Times New Roman" w:cs="Times New Roman"/>
              </w:rPr>
              <w:t>26.9%</w:t>
            </w:r>
          </w:p>
        </w:tc>
        <w:tc>
          <w:tcPr>
            <w:tcW w:w="1631" w:type="dxa"/>
            <w:noWrap/>
            <w:hideMark/>
          </w:tcPr>
          <w:p w:rsidR="009F60B1" w:rsidRPr="0047488E" w:rsidP="00CB1C05" w14:paraId="4FC6544A" w14:textId="77777777">
            <w:pPr>
              <w:pStyle w:val="RTableTextAbt"/>
              <w:rPr>
                <w:rFonts w:ascii="Times New Roman" w:hAnsi="Times New Roman" w:cs="Times New Roman"/>
              </w:rPr>
            </w:pPr>
            <w:r w:rsidRPr="0047488E">
              <w:rPr>
                <w:rFonts w:ascii="Times New Roman" w:hAnsi="Times New Roman" w:cs="Times New Roman"/>
              </w:rPr>
              <w:t>24.6%</w:t>
            </w:r>
          </w:p>
        </w:tc>
      </w:tr>
      <w:tr w14:paraId="20BE0EF9" w14:textId="77777777" w:rsidTr="00964FBD">
        <w:tblPrEx>
          <w:tblW w:w="0" w:type="auto"/>
          <w:tblLook w:val="04A0"/>
        </w:tblPrEx>
        <w:trPr>
          <w:trHeight w:val="300"/>
        </w:trPr>
        <w:tc>
          <w:tcPr>
            <w:tcW w:w="2070" w:type="dxa"/>
            <w:noWrap/>
            <w:hideMark/>
          </w:tcPr>
          <w:p w:rsidR="009F60B1" w:rsidRPr="00175397" w:rsidP="00CB1C05" w14:paraId="3CC35D08" w14:textId="77777777">
            <w:pPr>
              <w:pStyle w:val="LTableTextAbt"/>
              <w:rPr>
                <w:rFonts w:ascii="Times New Roman" w:hAnsi="Times New Roman" w:cs="Times New Roman"/>
                <w:b/>
                <w:bCs w:val="0"/>
              </w:rPr>
            </w:pPr>
            <w:r w:rsidRPr="00175397">
              <w:rPr>
                <w:rFonts w:ascii="Times New Roman" w:hAnsi="Times New Roman" w:cs="Times New Roman"/>
                <w:b/>
                <w:bCs w:val="0"/>
              </w:rPr>
              <w:t xml:space="preserve">Total Population </w:t>
            </w:r>
          </w:p>
        </w:tc>
        <w:tc>
          <w:tcPr>
            <w:tcW w:w="885" w:type="dxa"/>
            <w:noWrap/>
            <w:hideMark/>
          </w:tcPr>
          <w:p w:rsidR="009F60B1" w:rsidRPr="0047488E" w:rsidP="00CB1C05" w14:paraId="2DD4DC0A" w14:textId="77777777">
            <w:pPr>
              <w:pStyle w:val="RTableTextAbt"/>
              <w:rPr>
                <w:rFonts w:ascii="Times New Roman" w:hAnsi="Times New Roman" w:cs="Times New Roman"/>
              </w:rPr>
            </w:pPr>
          </w:p>
        </w:tc>
        <w:tc>
          <w:tcPr>
            <w:tcW w:w="820" w:type="dxa"/>
            <w:noWrap/>
            <w:hideMark/>
          </w:tcPr>
          <w:p w:rsidR="009F60B1" w:rsidRPr="0047488E" w:rsidP="00CB1C05" w14:paraId="5A0A4732" w14:textId="77777777">
            <w:pPr>
              <w:pStyle w:val="RTableTextAbt"/>
              <w:rPr>
                <w:rFonts w:ascii="Times New Roman" w:hAnsi="Times New Roman" w:cs="Times New Roman"/>
              </w:rPr>
            </w:pPr>
          </w:p>
        </w:tc>
        <w:tc>
          <w:tcPr>
            <w:tcW w:w="1972" w:type="dxa"/>
            <w:noWrap/>
            <w:hideMark/>
          </w:tcPr>
          <w:p w:rsidR="009F60B1" w:rsidRPr="0047488E" w:rsidP="00CB1C05" w14:paraId="575A21A7" w14:textId="77777777">
            <w:pPr>
              <w:pStyle w:val="RTableTextAbt"/>
              <w:rPr>
                <w:rFonts w:ascii="Times New Roman" w:hAnsi="Times New Roman" w:cs="Times New Roman"/>
              </w:rPr>
            </w:pPr>
            <w:r w:rsidRPr="0047488E">
              <w:rPr>
                <w:rFonts w:ascii="Times New Roman" w:hAnsi="Times New Roman" w:cs="Times New Roman"/>
              </w:rPr>
              <w:t>1,120</w:t>
            </w:r>
          </w:p>
        </w:tc>
        <w:tc>
          <w:tcPr>
            <w:tcW w:w="1972" w:type="dxa"/>
            <w:noWrap/>
            <w:hideMark/>
          </w:tcPr>
          <w:p w:rsidR="009F60B1" w:rsidRPr="0047488E" w:rsidP="00CB1C05" w14:paraId="37C9F15D" w14:textId="77777777">
            <w:pPr>
              <w:pStyle w:val="RTableTextAbt"/>
              <w:rPr>
                <w:rFonts w:ascii="Times New Roman" w:hAnsi="Times New Roman" w:cs="Times New Roman"/>
              </w:rPr>
            </w:pPr>
            <w:r w:rsidRPr="0047488E">
              <w:rPr>
                <w:rFonts w:ascii="Times New Roman" w:hAnsi="Times New Roman" w:cs="Times New Roman"/>
              </w:rPr>
              <w:t>61,662</w:t>
            </w:r>
          </w:p>
        </w:tc>
        <w:tc>
          <w:tcPr>
            <w:tcW w:w="1631" w:type="dxa"/>
            <w:noWrap/>
            <w:hideMark/>
          </w:tcPr>
          <w:p w:rsidR="009F60B1" w:rsidRPr="0047488E" w:rsidP="00CB1C05" w14:paraId="593D53A0" w14:textId="77777777">
            <w:pPr>
              <w:pStyle w:val="RTableTextAbt"/>
              <w:rPr>
                <w:rFonts w:ascii="Times New Roman" w:hAnsi="Times New Roman" w:cs="Times New Roman"/>
              </w:rPr>
            </w:pPr>
            <w:r w:rsidRPr="0047488E">
              <w:rPr>
                <w:rFonts w:ascii="Times New Roman" w:hAnsi="Times New Roman" w:cs="Times New Roman"/>
              </w:rPr>
              <w:t>179,434</w:t>
            </w:r>
          </w:p>
        </w:tc>
      </w:tr>
      <w:tr w14:paraId="7DD15722" w14:textId="77777777" w:rsidTr="00964FBD">
        <w:tblPrEx>
          <w:tblW w:w="0" w:type="auto"/>
          <w:tblLook w:val="04A0"/>
        </w:tblPrEx>
        <w:trPr>
          <w:trHeight w:val="300"/>
        </w:trPr>
        <w:tc>
          <w:tcPr>
            <w:tcW w:w="2070" w:type="dxa"/>
            <w:noWrap/>
            <w:hideMark/>
          </w:tcPr>
          <w:p w:rsidR="009F60B1" w:rsidRPr="00175397" w:rsidP="00CB1C05" w14:paraId="365124E0" w14:textId="77777777">
            <w:pPr>
              <w:pStyle w:val="LTableTextAbt"/>
              <w:rPr>
                <w:rFonts w:ascii="Times New Roman" w:hAnsi="Times New Roman" w:cs="Times New Roman"/>
                <w:b/>
                <w:bCs w:val="0"/>
              </w:rPr>
            </w:pPr>
            <w:r w:rsidRPr="00175397">
              <w:rPr>
                <w:rFonts w:ascii="Times New Roman" w:hAnsi="Times New Roman" w:cs="Times New Roman"/>
                <w:b/>
                <w:bCs w:val="0"/>
              </w:rPr>
              <w:t>NATA Cancer Risk</w:t>
            </w:r>
          </w:p>
        </w:tc>
        <w:tc>
          <w:tcPr>
            <w:tcW w:w="885" w:type="dxa"/>
            <w:noWrap/>
            <w:hideMark/>
          </w:tcPr>
          <w:p w:rsidR="009F60B1" w:rsidRPr="0047488E" w:rsidP="00CB1C05" w14:paraId="6200649D"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4420C090" w14:textId="77777777">
            <w:pPr>
              <w:pStyle w:val="RTableTextAbt"/>
              <w:rPr>
                <w:rFonts w:ascii="Times New Roman" w:hAnsi="Times New Roman" w:cs="Times New Roman"/>
              </w:rPr>
            </w:pPr>
          </w:p>
        </w:tc>
        <w:tc>
          <w:tcPr>
            <w:tcW w:w="1972" w:type="dxa"/>
            <w:noWrap/>
            <w:hideMark/>
          </w:tcPr>
          <w:p w:rsidR="009F60B1" w:rsidRPr="0047488E" w:rsidP="00CB1C05" w14:paraId="378832DF" w14:textId="77777777">
            <w:pPr>
              <w:pStyle w:val="RTableTextAbt"/>
              <w:rPr>
                <w:rFonts w:ascii="Times New Roman" w:hAnsi="Times New Roman" w:cs="Times New Roman"/>
              </w:rPr>
            </w:pPr>
            <w:r w:rsidRPr="0047488E">
              <w:rPr>
                <w:rFonts w:ascii="Times New Roman" w:hAnsi="Times New Roman" w:cs="Times New Roman"/>
              </w:rPr>
              <w:t>60</w:t>
            </w:r>
          </w:p>
        </w:tc>
        <w:tc>
          <w:tcPr>
            <w:tcW w:w="1972" w:type="dxa"/>
            <w:noWrap/>
            <w:hideMark/>
          </w:tcPr>
          <w:p w:rsidR="009F60B1" w:rsidRPr="0047488E" w:rsidP="00CB1C05" w14:paraId="7F1477B0" w14:textId="77777777">
            <w:pPr>
              <w:pStyle w:val="RTableTextAbt"/>
              <w:rPr>
                <w:rFonts w:ascii="Times New Roman" w:hAnsi="Times New Roman" w:cs="Times New Roman"/>
              </w:rPr>
            </w:pPr>
            <w:r w:rsidRPr="0047488E">
              <w:rPr>
                <w:rFonts w:ascii="Times New Roman" w:hAnsi="Times New Roman" w:cs="Times New Roman"/>
              </w:rPr>
              <w:t>55</w:t>
            </w:r>
          </w:p>
        </w:tc>
        <w:tc>
          <w:tcPr>
            <w:tcW w:w="1631" w:type="dxa"/>
            <w:noWrap/>
            <w:hideMark/>
          </w:tcPr>
          <w:p w:rsidR="009F60B1" w:rsidRPr="0047488E" w:rsidP="00CB1C05" w14:paraId="4F40A39B" w14:textId="77777777">
            <w:pPr>
              <w:pStyle w:val="RTableTextAbt"/>
              <w:rPr>
                <w:rFonts w:ascii="Times New Roman" w:hAnsi="Times New Roman" w:cs="Times New Roman"/>
              </w:rPr>
            </w:pPr>
            <w:r w:rsidRPr="0047488E">
              <w:rPr>
                <w:rFonts w:ascii="Times New Roman" w:hAnsi="Times New Roman" w:cs="Times New Roman"/>
              </w:rPr>
              <w:t>57</w:t>
            </w:r>
          </w:p>
        </w:tc>
      </w:tr>
      <w:tr w14:paraId="65E4AB08" w14:textId="77777777" w:rsidTr="00964FBD">
        <w:tblPrEx>
          <w:tblW w:w="0" w:type="auto"/>
          <w:tblLook w:val="04A0"/>
        </w:tblPrEx>
        <w:trPr>
          <w:trHeight w:val="300"/>
        </w:trPr>
        <w:tc>
          <w:tcPr>
            <w:tcW w:w="2070" w:type="dxa"/>
            <w:noWrap/>
          </w:tcPr>
          <w:p w:rsidR="009942E3" w:rsidRPr="00175397" w:rsidP="00CB1C05" w14:paraId="6308ADC8" w14:textId="77777777">
            <w:pPr>
              <w:pStyle w:val="LTableTextAbt"/>
              <w:rPr>
                <w:b/>
                <w:bCs w:val="0"/>
              </w:rPr>
            </w:pPr>
            <w:r w:rsidRPr="00175397">
              <w:rPr>
                <w:rFonts w:ascii="Times New Roman" w:hAnsi="Times New Roman" w:cs="Times New Roman"/>
                <w:b/>
                <w:bCs w:val="0"/>
              </w:rPr>
              <w:t>NATA Respiratory Hazard Score</w:t>
            </w:r>
          </w:p>
        </w:tc>
        <w:tc>
          <w:tcPr>
            <w:tcW w:w="885" w:type="dxa"/>
            <w:noWrap/>
          </w:tcPr>
          <w:p w:rsidR="009942E3" w:rsidP="00CB1C05" w14:paraId="5EFFCA5D" w14:textId="77777777">
            <w:pPr>
              <w:pStyle w:val="RTableTextAbt"/>
            </w:pPr>
            <w:r w:rsidRPr="00D41EB0">
              <w:rPr>
                <w:rFonts w:ascii="Times New Roman" w:hAnsi="Times New Roman" w:cs="Times New Roman"/>
              </w:rPr>
              <w:t>0.44</w:t>
            </w:r>
          </w:p>
        </w:tc>
        <w:tc>
          <w:tcPr>
            <w:tcW w:w="820" w:type="dxa"/>
            <w:noWrap/>
          </w:tcPr>
          <w:p w:rsidR="009942E3" w:rsidRPr="0047488E" w:rsidP="00CB1C05" w14:paraId="16034387" w14:textId="77777777">
            <w:pPr>
              <w:pStyle w:val="RTableTextAbt"/>
            </w:pPr>
          </w:p>
        </w:tc>
        <w:tc>
          <w:tcPr>
            <w:tcW w:w="1972" w:type="dxa"/>
            <w:noWrap/>
          </w:tcPr>
          <w:p w:rsidR="009942E3" w:rsidRPr="0047488E" w:rsidP="00CB1C05" w14:paraId="1642618B" w14:textId="77777777">
            <w:pPr>
              <w:pStyle w:val="RTableTextAbt"/>
            </w:pPr>
            <w:r w:rsidRPr="0047488E">
              <w:rPr>
                <w:rFonts w:ascii="Times New Roman" w:hAnsi="Times New Roman" w:cs="Times New Roman"/>
              </w:rPr>
              <w:t>1.01</w:t>
            </w:r>
          </w:p>
        </w:tc>
        <w:tc>
          <w:tcPr>
            <w:tcW w:w="1972" w:type="dxa"/>
            <w:noWrap/>
          </w:tcPr>
          <w:p w:rsidR="009942E3" w:rsidRPr="0047488E" w:rsidP="00CB1C05" w14:paraId="0BA4E0A0" w14:textId="77777777">
            <w:pPr>
              <w:pStyle w:val="RTableTextAbt"/>
            </w:pPr>
            <w:r w:rsidRPr="0047488E">
              <w:rPr>
                <w:rFonts w:ascii="Times New Roman" w:hAnsi="Times New Roman" w:cs="Times New Roman"/>
              </w:rPr>
              <w:t>0.80</w:t>
            </w:r>
          </w:p>
        </w:tc>
        <w:tc>
          <w:tcPr>
            <w:tcW w:w="1631" w:type="dxa"/>
            <w:noWrap/>
          </w:tcPr>
          <w:p w:rsidR="009942E3" w:rsidRPr="0047488E" w:rsidP="00CB1C05" w14:paraId="4F4A0668" w14:textId="77777777">
            <w:pPr>
              <w:pStyle w:val="RTableTextAbt"/>
            </w:pPr>
            <w:r w:rsidRPr="0047488E">
              <w:rPr>
                <w:rFonts w:ascii="Times New Roman" w:hAnsi="Times New Roman" w:cs="Times New Roman"/>
              </w:rPr>
              <w:t>0.68</w:t>
            </w:r>
          </w:p>
        </w:tc>
      </w:tr>
    </w:tbl>
    <w:p w:rsidR="009F60B1" w:rsidP="00CB1C05" w14:paraId="1082374A" w14:textId="77777777">
      <w:pPr>
        <w:pStyle w:val="BodyText"/>
      </w:pPr>
    </w:p>
    <w:p w:rsidR="009F60B1" w:rsidRPr="00F96FA4" w:rsidP="00CB1C05" w14:paraId="6E8FBC24" w14:textId="77777777">
      <w:pPr>
        <w:pStyle w:val="BodyText"/>
      </w:pPr>
      <w:r w:rsidRPr="00860ABA">
        <w:t>The following tables provide profile</w:t>
      </w:r>
      <w:r>
        <w:t>s of</w:t>
      </w:r>
      <w:r w:rsidRPr="00860ABA">
        <w:t xml:space="preserve"> communities surrounding each facility individually, again focusing on populations located within </w:t>
      </w:r>
      <w:r>
        <w:t>1,</w:t>
      </w:r>
      <w:r w:rsidRPr="00860ABA">
        <w:t xml:space="preserve"> 3</w:t>
      </w:r>
      <w:r w:rsidR="000A1826">
        <w:t>,</w:t>
      </w:r>
      <w:r>
        <w:t xml:space="preserve"> and 5</w:t>
      </w:r>
      <w:r w:rsidRPr="00860ABA">
        <w:t xml:space="preserve"> miles. For comparison, the tables provide the national and state averages either overall or for rural areas, depending on whether the facility is located in an urban or rural area</w:t>
      </w:r>
      <w:r>
        <w:t xml:space="preserve">. </w:t>
      </w:r>
    </w:p>
    <w:p w:rsidR="009F60B1" w:rsidP="00CB1C05" w14:paraId="1B319C01" w14:textId="77777777"/>
    <w:tbl>
      <w:tblPr>
        <w:tblStyle w:val="TableGrid"/>
        <w:tblW w:w="0" w:type="auto"/>
        <w:tblLook w:val="04A0"/>
      </w:tblPr>
      <w:tblGrid>
        <w:gridCol w:w="2070"/>
        <w:gridCol w:w="885"/>
        <w:gridCol w:w="820"/>
        <w:gridCol w:w="1972"/>
        <w:gridCol w:w="1972"/>
        <w:gridCol w:w="1631"/>
      </w:tblGrid>
      <w:tr w14:paraId="36584D54"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CC3B4B" w:rsidP="00CB1C05" w14:paraId="593A8DA1" w14:textId="77777777">
            <w:pPr>
              <w:pStyle w:val="TableTitleA"/>
            </w:pPr>
            <w:bookmarkStart w:id="1599" w:name="_Toc121142755"/>
            <w:bookmarkStart w:id="1600" w:name="_Toc165379781"/>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5</w:t>
            </w:r>
            <w:r w:rsidR="00BC4B5D">
              <w:rPr>
                <w:noProof/>
              </w:rPr>
              <w:fldChar w:fldCharType="end"/>
            </w:r>
            <w:r w:rsidRPr="00575FE0">
              <w:t xml:space="preserve">: </w:t>
            </w:r>
            <w:r>
              <w:t>The Chemours Co., Gregory, TX</w:t>
            </w:r>
            <w:bookmarkEnd w:id="1599"/>
            <w:bookmarkEnd w:id="1600"/>
          </w:p>
        </w:tc>
      </w:tr>
      <w:tr w14:paraId="6345937B"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CC3B4B" w:rsidP="00CB1C05" w14:paraId="749B624F" w14:textId="77777777">
            <w:pPr>
              <w:pStyle w:val="TableSubtitle"/>
            </w:pPr>
            <w:r w:rsidRPr="00CC3B4B">
              <w:t>Demographic</w:t>
            </w:r>
          </w:p>
        </w:tc>
        <w:tc>
          <w:tcPr>
            <w:tcW w:w="885" w:type="dxa"/>
            <w:tcBorders>
              <w:top w:val="single" w:sz="4" w:space="0" w:color="auto"/>
            </w:tcBorders>
            <w:shd w:val="clear" w:color="auto" w:fill="48A9C5"/>
            <w:noWrap/>
            <w:hideMark/>
          </w:tcPr>
          <w:p w:rsidR="007B71E3" w:rsidRPr="00CC3B4B" w:rsidP="00CB1C05" w14:paraId="081765E4" w14:textId="77777777">
            <w:pPr>
              <w:pStyle w:val="TableSubtitle"/>
            </w:pPr>
            <w:r w:rsidRPr="00CC3B4B">
              <w:t>National</w:t>
            </w:r>
          </w:p>
        </w:tc>
        <w:tc>
          <w:tcPr>
            <w:tcW w:w="820" w:type="dxa"/>
            <w:tcBorders>
              <w:top w:val="single" w:sz="4" w:space="0" w:color="auto"/>
            </w:tcBorders>
            <w:shd w:val="clear" w:color="auto" w:fill="48A9C5"/>
            <w:noWrap/>
            <w:hideMark/>
          </w:tcPr>
          <w:p w:rsidR="007B71E3" w:rsidRPr="00CC3B4B" w:rsidP="00CB1C05" w14:paraId="04AC929B" w14:textId="77777777">
            <w:pPr>
              <w:pStyle w:val="TableSubtitle"/>
            </w:pPr>
            <w:r w:rsidRPr="00CC3B4B">
              <w:t>Rural</w:t>
            </w:r>
          </w:p>
        </w:tc>
        <w:tc>
          <w:tcPr>
            <w:tcW w:w="1972" w:type="dxa"/>
            <w:tcBorders>
              <w:top w:val="single" w:sz="4" w:space="0" w:color="auto"/>
            </w:tcBorders>
            <w:shd w:val="clear" w:color="auto" w:fill="48A9C5"/>
            <w:noWrap/>
            <w:hideMark/>
          </w:tcPr>
          <w:p w:rsidR="007B71E3" w:rsidRPr="00CC3B4B" w:rsidP="00CB1C05" w14:paraId="6B80EF51"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CC3B4B" w:rsidP="00CB1C05" w14:paraId="4C69DA4E"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CC3B4B" w:rsidP="00CB1C05" w14:paraId="13E8C120" w14:textId="77777777">
            <w:pPr>
              <w:pStyle w:val="TableSubtitle"/>
            </w:pPr>
            <w:r w:rsidRPr="00A25C50">
              <w:t>5</w:t>
            </w:r>
            <w:r>
              <w:t>-</w:t>
            </w:r>
            <w:r w:rsidRPr="00A25C50">
              <w:t>Mile Average</w:t>
            </w:r>
          </w:p>
        </w:tc>
      </w:tr>
      <w:tr w14:paraId="06090220" w14:textId="77777777" w:rsidTr="00964FBD">
        <w:tblPrEx>
          <w:tblW w:w="0" w:type="auto"/>
          <w:tblLook w:val="04A0"/>
        </w:tblPrEx>
        <w:trPr>
          <w:trHeight w:val="300"/>
        </w:trPr>
        <w:tc>
          <w:tcPr>
            <w:tcW w:w="2070" w:type="dxa"/>
            <w:noWrap/>
            <w:hideMark/>
          </w:tcPr>
          <w:p w:rsidR="009F60B1" w:rsidRPr="00175397" w:rsidP="00CB1C05" w14:paraId="7F37D1FC" w14:textId="77777777">
            <w:pPr>
              <w:pStyle w:val="LTableTextAbt"/>
              <w:rPr>
                <w:rFonts w:ascii="Times New Roman" w:hAnsi="Times New Roman" w:cs="Times New Roman"/>
                <w:b/>
                <w:bCs w:val="0"/>
              </w:rPr>
            </w:pPr>
            <w:r w:rsidRPr="00175397">
              <w:rPr>
                <w:rFonts w:ascii="Times New Roman" w:hAnsi="Times New Roman" w:cs="Times New Roman"/>
                <w:b/>
                <w:bCs w:val="0"/>
              </w:rPr>
              <w:t>Median Income</w:t>
            </w:r>
          </w:p>
        </w:tc>
        <w:tc>
          <w:tcPr>
            <w:tcW w:w="885" w:type="dxa"/>
            <w:noWrap/>
            <w:hideMark/>
          </w:tcPr>
          <w:p w:rsidR="009F60B1" w:rsidRPr="0047488E" w:rsidP="00CB1C05" w14:paraId="1B7FBDDD"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0EA390F1"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33FC363B" w14:textId="77777777">
            <w:pPr>
              <w:pStyle w:val="RTableTextAbt"/>
              <w:rPr>
                <w:rFonts w:ascii="Times New Roman" w:hAnsi="Times New Roman" w:cs="Times New Roman"/>
              </w:rPr>
            </w:pPr>
          </w:p>
        </w:tc>
        <w:tc>
          <w:tcPr>
            <w:tcW w:w="1972" w:type="dxa"/>
            <w:noWrap/>
            <w:hideMark/>
          </w:tcPr>
          <w:p w:rsidR="009F60B1" w:rsidRPr="0047488E" w:rsidP="00CB1C05" w14:paraId="6DB9569D" w14:textId="77777777">
            <w:pPr>
              <w:pStyle w:val="RTableTextAbt"/>
              <w:rPr>
                <w:rFonts w:ascii="Times New Roman" w:hAnsi="Times New Roman" w:cs="Times New Roman"/>
              </w:rPr>
            </w:pPr>
            <w:r w:rsidRPr="0047488E">
              <w:rPr>
                <w:rFonts w:ascii="Times New Roman" w:hAnsi="Times New Roman" w:cs="Times New Roman"/>
              </w:rPr>
              <w:t>$74,862</w:t>
            </w:r>
          </w:p>
        </w:tc>
        <w:tc>
          <w:tcPr>
            <w:tcW w:w="1631" w:type="dxa"/>
            <w:noWrap/>
            <w:hideMark/>
          </w:tcPr>
          <w:p w:rsidR="009F60B1" w:rsidRPr="0047488E" w:rsidP="00CB1C05" w14:paraId="7A3CB56D" w14:textId="77777777">
            <w:pPr>
              <w:pStyle w:val="RTableTextAbt"/>
              <w:rPr>
                <w:rFonts w:ascii="Times New Roman" w:hAnsi="Times New Roman" w:cs="Times New Roman"/>
              </w:rPr>
            </w:pPr>
            <w:r w:rsidRPr="0047488E">
              <w:rPr>
                <w:rFonts w:ascii="Times New Roman" w:hAnsi="Times New Roman" w:cs="Times New Roman"/>
              </w:rPr>
              <w:t>$74,863</w:t>
            </w:r>
          </w:p>
        </w:tc>
      </w:tr>
      <w:tr w14:paraId="7066A099" w14:textId="77777777" w:rsidTr="00964FBD">
        <w:tblPrEx>
          <w:tblW w:w="0" w:type="auto"/>
          <w:tblLook w:val="04A0"/>
        </w:tblPrEx>
        <w:trPr>
          <w:trHeight w:val="300"/>
        </w:trPr>
        <w:tc>
          <w:tcPr>
            <w:tcW w:w="2070" w:type="dxa"/>
            <w:noWrap/>
            <w:hideMark/>
          </w:tcPr>
          <w:p w:rsidR="009F60B1" w:rsidRPr="00175397" w:rsidP="00CB1C05" w14:paraId="22A32BEA" w14:textId="77777777">
            <w:pPr>
              <w:pStyle w:val="LTableTextAbt"/>
              <w:rPr>
                <w:rFonts w:ascii="Times New Roman" w:hAnsi="Times New Roman" w:cs="Times New Roman"/>
                <w:b/>
                <w:bCs w:val="0"/>
              </w:rPr>
            </w:pPr>
            <w:r w:rsidRPr="00175397">
              <w:rPr>
                <w:rFonts w:ascii="Times New Roman" w:hAnsi="Times New Roman" w:cs="Times New Roman"/>
                <w:b/>
                <w:bCs w:val="0"/>
              </w:rPr>
              <w:t>White</w:t>
            </w:r>
          </w:p>
        </w:tc>
        <w:tc>
          <w:tcPr>
            <w:tcW w:w="885" w:type="dxa"/>
            <w:noWrap/>
            <w:hideMark/>
          </w:tcPr>
          <w:p w:rsidR="009F60B1" w:rsidRPr="0047488E" w:rsidP="00CB1C05" w14:paraId="68D882E0"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5521C788"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0BF0856D" w14:textId="77777777">
            <w:pPr>
              <w:pStyle w:val="RTableTextAbt"/>
              <w:rPr>
                <w:rFonts w:ascii="Times New Roman" w:hAnsi="Times New Roman" w:cs="Times New Roman"/>
              </w:rPr>
            </w:pPr>
          </w:p>
        </w:tc>
        <w:tc>
          <w:tcPr>
            <w:tcW w:w="1972" w:type="dxa"/>
            <w:noWrap/>
            <w:hideMark/>
          </w:tcPr>
          <w:p w:rsidR="009F60B1" w:rsidRPr="0047488E" w:rsidP="00CB1C05" w14:paraId="253B51FC" w14:textId="77777777">
            <w:pPr>
              <w:pStyle w:val="RTableTextAbt"/>
              <w:rPr>
                <w:rFonts w:ascii="Times New Roman" w:hAnsi="Times New Roman" w:cs="Times New Roman"/>
              </w:rPr>
            </w:pPr>
            <w:r w:rsidRPr="0047488E">
              <w:rPr>
                <w:rFonts w:ascii="Times New Roman" w:hAnsi="Times New Roman" w:cs="Times New Roman"/>
              </w:rPr>
              <w:t>91.4%</w:t>
            </w:r>
          </w:p>
        </w:tc>
        <w:tc>
          <w:tcPr>
            <w:tcW w:w="1631" w:type="dxa"/>
            <w:noWrap/>
            <w:hideMark/>
          </w:tcPr>
          <w:p w:rsidR="009F60B1" w:rsidRPr="0047488E" w:rsidP="00CB1C05" w14:paraId="6FC4EA8A" w14:textId="77777777">
            <w:pPr>
              <w:pStyle w:val="RTableTextAbt"/>
              <w:rPr>
                <w:rFonts w:ascii="Times New Roman" w:hAnsi="Times New Roman" w:cs="Times New Roman"/>
              </w:rPr>
            </w:pPr>
            <w:r w:rsidRPr="0047488E">
              <w:rPr>
                <w:rFonts w:ascii="Times New Roman" w:hAnsi="Times New Roman" w:cs="Times New Roman"/>
              </w:rPr>
              <w:t>89.8%</w:t>
            </w:r>
          </w:p>
        </w:tc>
      </w:tr>
      <w:tr w14:paraId="646C1769" w14:textId="77777777" w:rsidTr="00964FBD">
        <w:tblPrEx>
          <w:tblW w:w="0" w:type="auto"/>
          <w:tblLook w:val="04A0"/>
        </w:tblPrEx>
        <w:trPr>
          <w:trHeight w:val="300"/>
        </w:trPr>
        <w:tc>
          <w:tcPr>
            <w:tcW w:w="2070" w:type="dxa"/>
            <w:noWrap/>
            <w:hideMark/>
          </w:tcPr>
          <w:p w:rsidR="009F60B1" w:rsidRPr="00175397" w:rsidP="00CB1C05" w14:paraId="2C2C0026" w14:textId="77777777">
            <w:pPr>
              <w:pStyle w:val="LTableTextAbt"/>
              <w:rPr>
                <w:rFonts w:ascii="Times New Roman" w:hAnsi="Times New Roman" w:cs="Times New Roman"/>
                <w:b/>
                <w:bCs w:val="0"/>
              </w:rPr>
            </w:pPr>
            <w:r w:rsidRPr="00175397">
              <w:rPr>
                <w:rFonts w:ascii="Times New Roman" w:hAnsi="Times New Roman" w:cs="Times New Roman"/>
                <w:b/>
                <w:bCs w:val="0"/>
              </w:rPr>
              <w:t>Black</w:t>
            </w:r>
          </w:p>
        </w:tc>
        <w:tc>
          <w:tcPr>
            <w:tcW w:w="885" w:type="dxa"/>
            <w:noWrap/>
            <w:hideMark/>
          </w:tcPr>
          <w:p w:rsidR="009F60B1" w:rsidRPr="0047488E" w:rsidP="00CB1C05" w14:paraId="2F0E814E"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5A835C75"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7C7EED82" w14:textId="77777777">
            <w:pPr>
              <w:pStyle w:val="RTableTextAbt"/>
              <w:rPr>
                <w:rFonts w:ascii="Times New Roman" w:hAnsi="Times New Roman" w:cs="Times New Roman"/>
              </w:rPr>
            </w:pPr>
          </w:p>
        </w:tc>
        <w:tc>
          <w:tcPr>
            <w:tcW w:w="1972" w:type="dxa"/>
            <w:noWrap/>
            <w:hideMark/>
          </w:tcPr>
          <w:p w:rsidR="009F60B1" w:rsidRPr="0047488E" w:rsidP="00CB1C05" w14:paraId="2C6AA1D8" w14:textId="77777777">
            <w:pPr>
              <w:pStyle w:val="RTableTextAbt"/>
              <w:rPr>
                <w:rFonts w:ascii="Times New Roman" w:hAnsi="Times New Roman" w:cs="Times New Roman"/>
              </w:rPr>
            </w:pPr>
            <w:r w:rsidRPr="0047488E">
              <w:rPr>
                <w:rFonts w:ascii="Times New Roman" w:hAnsi="Times New Roman" w:cs="Times New Roman"/>
              </w:rPr>
              <w:t>1.8%</w:t>
            </w:r>
          </w:p>
        </w:tc>
        <w:tc>
          <w:tcPr>
            <w:tcW w:w="1631" w:type="dxa"/>
            <w:noWrap/>
            <w:hideMark/>
          </w:tcPr>
          <w:p w:rsidR="009F60B1" w:rsidRPr="0047488E" w:rsidP="00CB1C05" w14:paraId="11CF9AA3" w14:textId="77777777">
            <w:pPr>
              <w:pStyle w:val="RTableTextAbt"/>
              <w:rPr>
                <w:rFonts w:ascii="Times New Roman" w:hAnsi="Times New Roman" w:cs="Times New Roman"/>
              </w:rPr>
            </w:pPr>
            <w:r w:rsidRPr="0047488E">
              <w:rPr>
                <w:rFonts w:ascii="Times New Roman" w:hAnsi="Times New Roman" w:cs="Times New Roman"/>
              </w:rPr>
              <w:t>1.9%</w:t>
            </w:r>
          </w:p>
        </w:tc>
      </w:tr>
      <w:tr w14:paraId="595EEDE6" w14:textId="77777777" w:rsidTr="00964FBD">
        <w:tblPrEx>
          <w:tblW w:w="0" w:type="auto"/>
          <w:tblLook w:val="04A0"/>
        </w:tblPrEx>
        <w:trPr>
          <w:trHeight w:val="300"/>
        </w:trPr>
        <w:tc>
          <w:tcPr>
            <w:tcW w:w="2070" w:type="dxa"/>
            <w:noWrap/>
            <w:hideMark/>
          </w:tcPr>
          <w:p w:rsidR="009F60B1" w:rsidRPr="00175397" w:rsidP="00CB1C05" w14:paraId="21CAF9D4" w14:textId="77777777">
            <w:pPr>
              <w:pStyle w:val="LTableTextAbt"/>
              <w:rPr>
                <w:rFonts w:ascii="Times New Roman" w:hAnsi="Times New Roman" w:cs="Times New Roman"/>
                <w:b/>
                <w:bCs w:val="0"/>
              </w:rPr>
            </w:pPr>
            <w:r w:rsidRPr="00175397">
              <w:rPr>
                <w:rFonts w:ascii="Times New Roman" w:hAnsi="Times New Roman" w:cs="Times New Roman"/>
                <w:b/>
                <w:bCs w:val="0"/>
              </w:rPr>
              <w:t xml:space="preserve">American Indian </w:t>
            </w:r>
          </w:p>
        </w:tc>
        <w:tc>
          <w:tcPr>
            <w:tcW w:w="885" w:type="dxa"/>
            <w:noWrap/>
            <w:hideMark/>
          </w:tcPr>
          <w:p w:rsidR="009F60B1" w:rsidRPr="0047488E" w:rsidP="00CB1C05" w14:paraId="02DEF5F6"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3E8E9DD5"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0049C874" w14:textId="77777777">
            <w:pPr>
              <w:pStyle w:val="RTableTextAbt"/>
              <w:rPr>
                <w:rFonts w:ascii="Times New Roman" w:hAnsi="Times New Roman" w:cs="Times New Roman"/>
              </w:rPr>
            </w:pPr>
          </w:p>
        </w:tc>
        <w:tc>
          <w:tcPr>
            <w:tcW w:w="1972" w:type="dxa"/>
            <w:noWrap/>
            <w:hideMark/>
          </w:tcPr>
          <w:p w:rsidR="009F60B1" w:rsidRPr="0047488E" w:rsidP="00CB1C05" w14:paraId="299BCCFA" w14:textId="77777777">
            <w:pPr>
              <w:pStyle w:val="RTableTextAbt"/>
              <w:rPr>
                <w:rFonts w:ascii="Times New Roman" w:hAnsi="Times New Roman" w:cs="Times New Roman"/>
              </w:rPr>
            </w:pPr>
            <w:r w:rsidRPr="0047488E">
              <w:rPr>
                <w:rFonts w:ascii="Times New Roman" w:hAnsi="Times New Roman" w:cs="Times New Roman"/>
              </w:rPr>
              <w:t>0.1%</w:t>
            </w:r>
          </w:p>
        </w:tc>
        <w:tc>
          <w:tcPr>
            <w:tcW w:w="1631" w:type="dxa"/>
            <w:noWrap/>
            <w:hideMark/>
          </w:tcPr>
          <w:p w:rsidR="009F60B1" w:rsidRPr="0047488E" w:rsidP="00CB1C05" w14:paraId="59136D8F" w14:textId="77777777">
            <w:pPr>
              <w:pStyle w:val="RTableTextAbt"/>
              <w:rPr>
                <w:rFonts w:ascii="Times New Roman" w:hAnsi="Times New Roman" w:cs="Times New Roman"/>
              </w:rPr>
            </w:pPr>
            <w:r w:rsidRPr="0047488E">
              <w:rPr>
                <w:rFonts w:ascii="Times New Roman" w:hAnsi="Times New Roman" w:cs="Times New Roman"/>
              </w:rPr>
              <w:t>0.3%</w:t>
            </w:r>
          </w:p>
        </w:tc>
      </w:tr>
      <w:tr w14:paraId="04CE2986" w14:textId="77777777" w:rsidTr="00964FBD">
        <w:tblPrEx>
          <w:tblW w:w="0" w:type="auto"/>
          <w:tblLook w:val="04A0"/>
        </w:tblPrEx>
        <w:trPr>
          <w:trHeight w:val="300"/>
        </w:trPr>
        <w:tc>
          <w:tcPr>
            <w:tcW w:w="2070" w:type="dxa"/>
            <w:noWrap/>
            <w:hideMark/>
          </w:tcPr>
          <w:p w:rsidR="009F60B1" w:rsidRPr="00175397" w:rsidP="00CB1C05" w14:paraId="29D9806D" w14:textId="77777777">
            <w:pPr>
              <w:pStyle w:val="LTableTextAbt"/>
              <w:rPr>
                <w:rFonts w:ascii="Times New Roman" w:hAnsi="Times New Roman" w:cs="Times New Roman"/>
                <w:b/>
                <w:bCs w:val="0"/>
              </w:rPr>
            </w:pPr>
            <w:r w:rsidRPr="00175397">
              <w:rPr>
                <w:rFonts w:ascii="Times New Roman" w:hAnsi="Times New Roman" w:cs="Times New Roman"/>
                <w:b/>
                <w:bCs w:val="0"/>
              </w:rPr>
              <w:t>Asian</w:t>
            </w:r>
          </w:p>
        </w:tc>
        <w:tc>
          <w:tcPr>
            <w:tcW w:w="885" w:type="dxa"/>
            <w:noWrap/>
            <w:hideMark/>
          </w:tcPr>
          <w:p w:rsidR="009F60B1" w:rsidRPr="0047488E" w:rsidP="00CB1C05" w14:paraId="18209058"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344E4308"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396E5330" w14:textId="77777777">
            <w:pPr>
              <w:pStyle w:val="RTableTextAbt"/>
              <w:rPr>
                <w:rFonts w:ascii="Times New Roman" w:hAnsi="Times New Roman" w:cs="Times New Roman"/>
              </w:rPr>
            </w:pPr>
          </w:p>
        </w:tc>
        <w:tc>
          <w:tcPr>
            <w:tcW w:w="1972" w:type="dxa"/>
            <w:noWrap/>
            <w:hideMark/>
          </w:tcPr>
          <w:p w:rsidR="009F60B1" w:rsidRPr="0047488E" w:rsidP="00CB1C05" w14:paraId="587A24A3" w14:textId="77777777">
            <w:pPr>
              <w:pStyle w:val="RTableTextAbt"/>
              <w:rPr>
                <w:rFonts w:ascii="Times New Roman" w:hAnsi="Times New Roman" w:cs="Times New Roman"/>
              </w:rPr>
            </w:pPr>
            <w:r w:rsidRPr="0047488E">
              <w:rPr>
                <w:rFonts w:ascii="Times New Roman" w:hAnsi="Times New Roman" w:cs="Times New Roman"/>
              </w:rPr>
              <w:t>1.0%</w:t>
            </w:r>
          </w:p>
        </w:tc>
        <w:tc>
          <w:tcPr>
            <w:tcW w:w="1631" w:type="dxa"/>
            <w:noWrap/>
            <w:hideMark/>
          </w:tcPr>
          <w:p w:rsidR="009F60B1" w:rsidRPr="0047488E" w:rsidP="00CB1C05" w14:paraId="60DC7700" w14:textId="77777777">
            <w:pPr>
              <w:pStyle w:val="RTableTextAbt"/>
              <w:rPr>
                <w:rFonts w:ascii="Times New Roman" w:hAnsi="Times New Roman" w:cs="Times New Roman"/>
              </w:rPr>
            </w:pPr>
            <w:r w:rsidRPr="0047488E">
              <w:rPr>
                <w:rFonts w:ascii="Times New Roman" w:hAnsi="Times New Roman" w:cs="Times New Roman"/>
              </w:rPr>
              <w:t>0.9%</w:t>
            </w:r>
          </w:p>
        </w:tc>
      </w:tr>
      <w:tr w14:paraId="254D8231" w14:textId="77777777" w:rsidTr="00964FBD">
        <w:tblPrEx>
          <w:tblW w:w="0" w:type="auto"/>
          <w:tblLook w:val="04A0"/>
        </w:tblPrEx>
        <w:trPr>
          <w:trHeight w:val="300"/>
        </w:trPr>
        <w:tc>
          <w:tcPr>
            <w:tcW w:w="2070" w:type="dxa"/>
            <w:noWrap/>
            <w:hideMark/>
          </w:tcPr>
          <w:p w:rsidR="009F60B1" w:rsidRPr="00175397" w:rsidP="00CB1C05" w14:paraId="741BAA15" w14:textId="77777777">
            <w:pPr>
              <w:pStyle w:val="LTableTextAbt"/>
              <w:rPr>
                <w:rFonts w:ascii="Times New Roman" w:hAnsi="Times New Roman" w:cs="Times New Roman"/>
                <w:b/>
                <w:bCs w:val="0"/>
              </w:rPr>
            </w:pPr>
            <w:r w:rsidRPr="00175397">
              <w:rPr>
                <w:rFonts w:ascii="Times New Roman" w:hAnsi="Times New Roman" w:cs="Times New Roman"/>
                <w:b/>
                <w:bCs w:val="0"/>
              </w:rPr>
              <w:t>Pacific Islander</w:t>
            </w:r>
          </w:p>
        </w:tc>
        <w:tc>
          <w:tcPr>
            <w:tcW w:w="885" w:type="dxa"/>
            <w:noWrap/>
            <w:hideMark/>
          </w:tcPr>
          <w:p w:rsidR="009F60B1" w:rsidRPr="0047488E" w:rsidP="00CB1C05" w14:paraId="6458CE81"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3DF713D7"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4AC0E4F0" w14:textId="77777777">
            <w:pPr>
              <w:pStyle w:val="RTableTextAbt"/>
              <w:rPr>
                <w:rFonts w:ascii="Times New Roman" w:hAnsi="Times New Roman" w:cs="Times New Roman"/>
              </w:rPr>
            </w:pPr>
          </w:p>
        </w:tc>
        <w:tc>
          <w:tcPr>
            <w:tcW w:w="1972" w:type="dxa"/>
            <w:noWrap/>
            <w:hideMark/>
          </w:tcPr>
          <w:p w:rsidR="009F60B1" w:rsidRPr="0047488E" w:rsidP="00CB1C05" w14:paraId="651BB01D"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72403C12" w14:textId="77777777">
            <w:pPr>
              <w:pStyle w:val="RTableTextAbt"/>
              <w:rPr>
                <w:rFonts w:ascii="Times New Roman" w:hAnsi="Times New Roman" w:cs="Times New Roman"/>
              </w:rPr>
            </w:pPr>
            <w:r w:rsidRPr="0047488E">
              <w:rPr>
                <w:rFonts w:ascii="Times New Roman" w:hAnsi="Times New Roman" w:cs="Times New Roman"/>
              </w:rPr>
              <w:t>0.2%</w:t>
            </w:r>
          </w:p>
        </w:tc>
      </w:tr>
      <w:tr w14:paraId="1DC23EFC" w14:textId="77777777" w:rsidTr="00964FBD">
        <w:tblPrEx>
          <w:tblW w:w="0" w:type="auto"/>
          <w:tblLook w:val="04A0"/>
        </w:tblPrEx>
        <w:trPr>
          <w:trHeight w:val="300"/>
        </w:trPr>
        <w:tc>
          <w:tcPr>
            <w:tcW w:w="2070" w:type="dxa"/>
            <w:noWrap/>
            <w:hideMark/>
          </w:tcPr>
          <w:p w:rsidR="009F60B1" w:rsidRPr="00175397" w:rsidP="00CB1C05" w14:paraId="29884AD3" w14:textId="77777777">
            <w:pPr>
              <w:pStyle w:val="LTableTextAbt"/>
              <w:rPr>
                <w:rFonts w:ascii="Times New Roman" w:hAnsi="Times New Roman" w:cs="Times New Roman"/>
                <w:b/>
                <w:bCs w:val="0"/>
              </w:rPr>
            </w:pPr>
            <w:r w:rsidRPr="00175397">
              <w:rPr>
                <w:rFonts w:ascii="Times New Roman" w:hAnsi="Times New Roman" w:cs="Times New Roman"/>
                <w:b/>
                <w:bCs w:val="0"/>
              </w:rPr>
              <w:t>Other</w:t>
            </w:r>
          </w:p>
        </w:tc>
        <w:tc>
          <w:tcPr>
            <w:tcW w:w="885" w:type="dxa"/>
            <w:noWrap/>
            <w:hideMark/>
          </w:tcPr>
          <w:p w:rsidR="009F60B1" w:rsidRPr="0047488E" w:rsidP="00CB1C05" w14:paraId="6CAB3CE4"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004BF889"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7D8A3D10" w14:textId="77777777">
            <w:pPr>
              <w:pStyle w:val="RTableTextAbt"/>
              <w:rPr>
                <w:rFonts w:ascii="Times New Roman" w:hAnsi="Times New Roman" w:cs="Times New Roman"/>
              </w:rPr>
            </w:pPr>
          </w:p>
        </w:tc>
        <w:tc>
          <w:tcPr>
            <w:tcW w:w="1972" w:type="dxa"/>
            <w:noWrap/>
            <w:hideMark/>
          </w:tcPr>
          <w:p w:rsidR="009F60B1" w:rsidRPr="0047488E" w:rsidP="00CB1C05" w14:paraId="3B558FD7" w14:textId="77777777">
            <w:pPr>
              <w:pStyle w:val="RTableTextAbt"/>
              <w:rPr>
                <w:rFonts w:ascii="Times New Roman" w:hAnsi="Times New Roman" w:cs="Times New Roman"/>
              </w:rPr>
            </w:pPr>
            <w:r w:rsidRPr="0047488E">
              <w:rPr>
                <w:rFonts w:ascii="Times New Roman" w:hAnsi="Times New Roman" w:cs="Times New Roman"/>
              </w:rPr>
              <w:t>5.7%</w:t>
            </w:r>
          </w:p>
        </w:tc>
        <w:tc>
          <w:tcPr>
            <w:tcW w:w="1631" w:type="dxa"/>
            <w:noWrap/>
            <w:hideMark/>
          </w:tcPr>
          <w:p w:rsidR="009F60B1" w:rsidRPr="0047488E" w:rsidP="00CB1C05" w14:paraId="5C7C0B16" w14:textId="77777777">
            <w:pPr>
              <w:pStyle w:val="RTableTextAbt"/>
              <w:rPr>
                <w:rFonts w:ascii="Times New Roman" w:hAnsi="Times New Roman" w:cs="Times New Roman"/>
              </w:rPr>
            </w:pPr>
            <w:r w:rsidRPr="0047488E">
              <w:rPr>
                <w:rFonts w:ascii="Times New Roman" w:hAnsi="Times New Roman" w:cs="Times New Roman"/>
              </w:rPr>
              <w:t>6.9%</w:t>
            </w:r>
          </w:p>
        </w:tc>
      </w:tr>
      <w:tr w14:paraId="3CD1125E" w14:textId="77777777" w:rsidTr="00964FBD">
        <w:tblPrEx>
          <w:tblW w:w="0" w:type="auto"/>
          <w:tblLook w:val="04A0"/>
        </w:tblPrEx>
        <w:trPr>
          <w:trHeight w:val="300"/>
        </w:trPr>
        <w:tc>
          <w:tcPr>
            <w:tcW w:w="2070" w:type="dxa"/>
            <w:noWrap/>
            <w:hideMark/>
          </w:tcPr>
          <w:p w:rsidR="009F60B1" w:rsidRPr="00175397" w:rsidP="00CB1C05" w14:paraId="3FF703EB" w14:textId="77777777">
            <w:pPr>
              <w:pStyle w:val="LTableTextAbt"/>
              <w:rPr>
                <w:rFonts w:ascii="Times New Roman" w:hAnsi="Times New Roman" w:cs="Times New Roman"/>
                <w:b/>
                <w:bCs w:val="0"/>
              </w:rPr>
            </w:pPr>
            <w:r w:rsidRPr="00175397">
              <w:rPr>
                <w:rFonts w:ascii="Times New Roman" w:hAnsi="Times New Roman" w:cs="Times New Roman"/>
                <w:b/>
                <w:bCs w:val="0"/>
              </w:rPr>
              <w:t>Hispanic</w:t>
            </w:r>
          </w:p>
        </w:tc>
        <w:tc>
          <w:tcPr>
            <w:tcW w:w="885" w:type="dxa"/>
            <w:noWrap/>
            <w:hideMark/>
          </w:tcPr>
          <w:p w:rsidR="009F60B1" w:rsidRPr="0047488E" w:rsidP="00CB1C05" w14:paraId="025E14F5"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6E56B286"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0F0BAF61" w14:textId="77777777">
            <w:pPr>
              <w:pStyle w:val="RTableTextAbt"/>
              <w:rPr>
                <w:rFonts w:ascii="Times New Roman" w:hAnsi="Times New Roman" w:cs="Times New Roman"/>
              </w:rPr>
            </w:pPr>
          </w:p>
        </w:tc>
        <w:tc>
          <w:tcPr>
            <w:tcW w:w="1972" w:type="dxa"/>
            <w:noWrap/>
            <w:hideMark/>
          </w:tcPr>
          <w:p w:rsidR="009F60B1" w:rsidRPr="0047488E" w:rsidP="00CB1C05" w14:paraId="4E53C79F" w14:textId="77777777">
            <w:pPr>
              <w:pStyle w:val="RTableTextAbt"/>
              <w:rPr>
                <w:rFonts w:ascii="Times New Roman" w:hAnsi="Times New Roman" w:cs="Times New Roman"/>
              </w:rPr>
            </w:pPr>
            <w:r w:rsidRPr="0047488E">
              <w:rPr>
                <w:rFonts w:ascii="Times New Roman" w:hAnsi="Times New Roman" w:cs="Times New Roman"/>
              </w:rPr>
              <w:t>44.4%</w:t>
            </w:r>
          </w:p>
        </w:tc>
        <w:tc>
          <w:tcPr>
            <w:tcW w:w="1631" w:type="dxa"/>
            <w:noWrap/>
            <w:hideMark/>
          </w:tcPr>
          <w:p w:rsidR="009F60B1" w:rsidRPr="0047488E" w:rsidP="00CB1C05" w14:paraId="7F1DFF1E" w14:textId="77777777">
            <w:pPr>
              <w:pStyle w:val="RTableTextAbt"/>
              <w:rPr>
                <w:rFonts w:ascii="Times New Roman" w:hAnsi="Times New Roman" w:cs="Times New Roman"/>
              </w:rPr>
            </w:pPr>
            <w:r w:rsidRPr="0047488E">
              <w:rPr>
                <w:rFonts w:ascii="Times New Roman" w:hAnsi="Times New Roman" w:cs="Times New Roman"/>
              </w:rPr>
              <w:t>45.6%</w:t>
            </w:r>
          </w:p>
        </w:tc>
      </w:tr>
      <w:tr w14:paraId="71699FEF" w14:textId="77777777" w:rsidTr="00964FBD">
        <w:tblPrEx>
          <w:tblW w:w="0" w:type="auto"/>
          <w:tblLook w:val="04A0"/>
        </w:tblPrEx>
        <w:trPr>
          <w:trHeight w:val="300"/>
        </w:trPr>
        <w:tc>
          <w:tcPr>
            <w:tcW w:w="2070" w:type="dxa"/>
            <w:noWrap/>
            <w:hideMark/>
          </w:tcPr>
          <w:p w:rsidR="009F60B1" w:rsidRPr="00175397" w:rsidP="00CB1C05" w14:paraId="3BBA6C5A" w14:textId="77777777">
            <w:pPr>
              <w:pStyle w:val="LTableTextAbt"/>
              <w:rPr>
                <w:rFonts w:ascii="Times New Roman" w:hAnsi="Times New Roman" w:cs="Times New Roman"/>
                <w:b/>
                <w:bCs w:val="0"/>
              </w:rPr>
            </w:pPr>
            <w:r w:rsidRPr="00175397">
              <w:rPr>
                <w:rFonts w:ascii="Times New Roman" w:hAnsi="Times New Roman" w:cs="Times New Roman"/>
                <w:b/>
                <w:bCs w:val="0"/>
              </w:rPr>
              <w:t>2x Poverty Line</w:t>
            </w:r>
          </w:p>
        </w:tc>
        <w:tc>
          <w:tcPr>
            <w:tcW w:w="885" w:type="dxa"/>
            <w:noWrap/>
            <w:hideMark/>
          </w:tcPr>
          <w:p w:rsidR="009F60B1" w:rsidRPr="0047488E" w:rsidP="00CB1C05" w14:paraId="79DB881E"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7601D56A"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3F6540B7" w14:textId="77777777">
            <w:pPr>
              <w:pStyle w:val="RTableTextAbt"/>
              <w:rPr>
                <w:rFonts w:ascii="Times New Roman" w:hAnsi="Times New Roman" w:cs="Times New Roman"/>
              </w:rPr>
            </w:pPr>
          </w:p>
        </w:tc>
        <w:tc>
          <w:tcPr>
            <w:tcW w:w="1972" w:type="dxa"/>
            <w:noWrap/>
            <w:hideMark/>
          </w:tcPr>
          <w:p w:rsidR="009F60B1" w:rsidRPr="0047488E" w:rsidP="00CB1C05" w14:paraId="2A70740A" w14:textId="77777777">
            <w:pPr>
              <w:pStyle w:val="RTableTextAbt"/>
              <w:rPr>
                <w:rFonts w:ascii="Times New Roman" w:hAnsi="Times New Roman" w:cs="Times New Roman"/>
              </w:rPr>
            </w:pPr>
            <w:r w:rsidRPr="0047488E">
              <w:rPr>
                <w:rFonts w:ascii="Times New Roman" w:hAnsi="Times New Roman" w:cs="Times New Roman"/>
              </w:rPr>
              <w:t>29.3%</w:t>
            </w:r>
          </w:p>
        </w:tc>
        <w:tc>
          <w:tcPr>
            <w:tcW w:w="1631" w:type="dxa"/>
            <w:noWrap/>
            <w:hideMark/>
          </w:tcPr>
          <w:p w:rsidR="009F60B1" w:rsidRPr="0047488E" w:rsidP="00CB1C05" w14:paraId="37206904" w14:textId="77777777">
            <w:pPr>
              <w:pStyle w:val="RTableTextAbt"/>
              <w:rPr>
                <w:rFonts w:ascii="Times New Roman" w:hAnsi="Times New Roman" w:cs="Times New Roman"/>
              </w:rPr>
            </w:pPr>
            <w:r w:rsidRPr="0047488E">
              <w:rPr>
                <w:rFonts w:ascii="Times New Roman" w:hAnsi="Times New Roman" w:cs="Times New Roman"/>
              </w:rPr>
              <w:t>27.9%</w:t>
            </w:r>
          </w:p>
        </w:tc>
      </w:tr>
      <w:tr w14:paraId="54F88E15" w14:textId="77777777" w:rsidTr="00964FBD">
        <w:tblPrEx>
          <w:tblW w:w="0" w:type="auto"/>
          <w:tblLook w:val="04A0"/>
        </w:tblPrEx>
        <w:trPr>
          <w:trHeight w:val="300"/>
        </w:trPr>
        <w:tc>
          <w:tcPr>
            <w:tcW w:w="2070" w:type="dxa"/>
            <w:noWrap/>
            <w:hideMark/>
          </w:tcPr>
          <w:p w:rsidR="009F60B1" w:rsidRPr="00175397" w:rsidP="00CB1C05" w14:paraId="7C2979B9" w14:textId="77777777">
            <w:pPr>
              <w:pStyle w:val="LTableTextAbt"/>
              <w:rPr>
                <w:rFonts w:ascii="Times New Roman" w:hAnsi="Times New Roman" w:cs="Times New Roman"/>
                <w:b/>
                <w:bCs w:val="0"/>
              </w:rPr>
            </w:pPr>
            <w:r w:rsidRPr="00175397">
              <w:rPr>
                <w:rFonts w:ascii="Times New Roman" w:hAnsi="Times New Roman" w:cs="Times New Roman"/>
                <w:b/>
                <w:bCs w:val="0"/>
              </w:rPr>
              <w:t>Below Poverty Line</w:t>
            </w:r>
          </w:p>
        </w:tc>
        <w:tc>
          <w:tcPr>
            <w:tcW w:w="885" w:type="dxa"/>
            <w:noWrap/>
            <w:hideMark/>
          </w:tcPr>
          <w:p w:rsidR="009F60B1" w:rsidRPr="0047488E" w:rsidP="00CB1C05" w14:paraId="5E2FAF9B"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6670C1D2"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0EC88071" w14:textId="77777777">
            <w:pPr>
              <w:pStyle w:val="RTableTextAbt"/>
              <w:rPr>
                <w:rFonts w:ascii="Times New Roman" w:hAnsi="Times New Roman" w:cs="Times New Roman"/>
              </w:rPr>
            </w:pPr>
          </w:p>
        </w:tc>
        <w:tc>
          <w:tcPr>
            <w:tcW w:w="1972" w:type="dxa"/>
            <w:noWrap/>
            <w:hideMark/>
          </w:tcPr>
          <w:p w:rsidR="009F60B1" w:rsidRPr="0047488E" w:rsidP="00CB1C05" w14:paraId="3CF418C9" w14:textId="77777777">
            <w:pPr>
              <w:pStyle w:val="RTableTextAbt"/>
              <w:rPr>
                <w:rFonts w:ascii="Times New Roman" w:hAnsi="Times New Roman" w:cs="Times New Roman"/>
              </w:rPr>
            </w:pPr>
            <w:r w:rsidRPr="0047488E">
              <w:rPr>
                <w:rFonts w:ascii="Times New Roman" w:hAnsi="Times New Roman" w:cs="Times New Roman"/>
              </w:rPr>
              <w:t>7.1%</w:t>
            </w:r>
          </w:p>
        </w:tc>
        <w:tc>
          <w:tcPr>
            <w:tcW w:w="1631" w:type="dxa"/>
            <w:noWrap/>
            <w:hideMark/>
          </w:tcPr>
          <w:p w:rsidR="009F60B1" w:rsidRPr="0047488E" w:rsidP="00CB1C05" w14:paraId="7B67B786" w14:textId="77777777">
            <w:pPr>
              <w:pStyle w:val="RTableTextAbt"/>
              <w:rPr>
                <w:rFonts w:ascii="Times New Roman" w:hAnsi="Times New Roman" w:cs="Times New Roman"/>
              </w:rPr>
            </w:pPr>
            <w:r w:rsidRPr="0047488E">
              <w:rPr>
                <w:rFonts w:ascii="Times New Roman" w:hAnsi="Times New Roman" w:cs="Times New Roman"/>
              </w:rPr>
              <w:t>8.3%</w:t>
            </w:r>
          </w:p>
        </w:tc>
      </w:tr>
      <w:tr w14:paraId="0CEA141F" w14:textId="77777777" w:rsidTr="00964FBD">
        <w:tblPrEx>
          <w:tblW w:w="0" w:type="auto"/>
          <w:tblLook w:val="04A0"/>
        </w:tblPrEx>
        <w:trPr>
          <w:trHeight w:val="300"/>
        </w:trPr>
        <w:tc>
          <w:tcPr>
            <w:tcW w:w="2070" w:type="dxa"/>
            <w:noWrap/>
            <w:hideMark/>
          </w:tcPr>
          <w:p w:rsidR="009F60B1" w:rsidRPr="00175397" w:rsidP="00CB1C05" w14:paraId="5E6FA5F3" w14:textId="77777777">
            <w:pPr>
              <w:pStyle w:val="LTableTextAbt"/>
              <w:rPr>
                <w:rFonts w:ascii="Times New Roman" w:hAnsi="Times New Roman" w:cs="Times New Roman"/>
                <w:b/>
                <w:bCs w:val="0"/>
              </w:rPr>
            </w:pPr>
            <w:r w:rsidRPr="00175397">
              <w:rPr>
                <w:rFonts w:ascii="Times New Roman" w:hAnsi="Times New Roman" w:cs="Times New Roman"/>
                <w:b/>
                <w:bCs w:val="0"/>
              </w:rPr>
              <w:t xml:space="preserve">Total Population </w:t>
            </w:r>
          </w:p>
        </w:tc>
        <w:tc>
          <w:tcPr>
            <w:tcW w:w="885" w:type="dxa"/>
            <w:noWrap/>
            <w:hideMark/>
          </w:tcPr>
          <w:p w:rsidR="009F60B1" w:rsidRPr="0047488E" w:rsidP="00CB1C05" w14:paraId="7C3E51D0" w14:textId="77777777">
            <w:pPr>
              <w:pStyle w:val="RTableTextAbt"/>
              <w:rPr>
                <w:rFonts w:ascii="Times New Roman" w:hAnsi="Times New Roman" w:cs="Times New Roman"/>
              </w:rPr>
            </w:pPr>
          </w:p>
        </w:tc>
        <w:tc>
          <w:tcPr>
            <w:tcW w:w="820" w:type="dxa"/>
            <w:noWrap/>
            <w:hideMark/>
          </w:tcPr>
          <w:p w:rsidR="009F60B1" w:rsidRPr="0047488E" w:rsidP="00CB1C05" w14:paraId="7DD58009" w14:textId="77777777">
            <w:pPr>
              <w:pStyle w:val="RTableTextAbt"/>
              <w:rPr>
                <w:rFonts w:ascii="Times New Roman" w:hAnsi="Times New Roman" w:cs="Times New Roman"/>
              </w:rPr>
            </w:pPr>
          </w:p>
        </w:tc>
        <w:tc>
          <w:tcPr>
            <w:tcW w:w="1972" w:type="dxa"/>
            <w:noWrap/>
            <w:hideMark/>
          </w:tcPr>
          <w:p w:rsidR="009F60B1" w:rsidRPr="0047488E" w:rsidP="00CB1C05" w14:paraId="029DD3A2" w14:textId="77777777">
            <w:pPr>
              <w:pStyle w:val="RTableTextAbt"/>
              <w:rPr>
                <w:rFonts w:ascii="Times New Roman" w:hAnsi="Times New Roman" w:cs="Times New Roman"/>
              </w:rPr>
            </w:pPr>
          </w:p>
        </w:tc>
        <w:tc>
          <w:tcPr>
            <w:tcW w:w="1972" w:type="dxa"/>
            <w:noWrap/>
            <w:hideMark/>
          </w:tcPr>
          <w:p w:rsidR="009F60B1" w:rsidRPr="0047488E" w:rsidP="00CB1C05" w14:paraId="7BCC92CA" w14:textId="77777777">
            <w:pPr>
              <w:pStyle w:val="RTableTextAbt"/>
              <w:rPr>
                <w:rFonts w:ascii="Times New Roman" w:hAnsi="Times New Roman" w:cs="Times New Roman"/>
              </w:rPr>
            </w:pPr>
            <w:r w:rsidRPr="0047488E">
              <w:rPr>
                <w:rFonts w:ascii="Times New Roman" w:hAnsi="Times New Roman" w:cs="Times New Roman"/>
              </w:rPr>
              <w:t>6,828</w:t>
            </w:r>
          </w:p>
        </w:tc>
        <w:tc>
          <w:tcPr>
            <w:tcW w:w="1631" w:type="dxa"/>
            <w:noWrap/>
            <w:hideMark/>
          </w:tcPr>
          <w:p w:rsidR="009F60B1" w:rsidRPr="0047488E" w:rsidP="00CB1C05" w14:paraId="72283E47" w14:textId="77777777">
            <w:pPr>
              <w:pStyle w:val="RTableTextAbt"/>
              <w:rPr>
                <w:rFonts w:ascii="Times New Roman" w:hAnsi="Times New Roman" w:cs="Times New Roman"/>
              </w:rPr>
            </w:pPr>
            <w:r w:rsidRPr="0047488E">
              <w:rPr>
                <w:rFonts w:ascii="Times New Roman" w:hAnsi="Times New Roman" w:cs="Times New Roman"/>
              </w:rPr>
              <w:t>23,827</w:t>
            </w:r>
          </w:p>
        </w:tc>
      </w:tr>
      <w:tr w14:paraId="5FD1B2CD" w14:textId="77777777" w:rsidTr="00964FBD">
        <w:tblPrEx>
          <w:tblW w:w="0" w:type="auto"/>
          <w:tblLook w:val="04A0"/>
        </w:tblPrEx>
        <w:trPr>
          <w:trHeight w:val="300"/>
        </w:trPr>
        <w:tc>
          <w:tcPr>
            <w:tcW w:w="2070" w:type="dxa"/>
            <w:noWrap/>
            <w:hideMark/>
          </w:tcPr>
          <w:p w:rsidR="009F60B1" w:rsidRPr="00175397" w:rsidP="00CB1C05" w14:paraId="0B129326" w14:textId="77777777">
            <w:pPr>
              <w:pStyle w:val="LTableTextAbt"/>
              <w:rPr>
                <w:rFonts w:ascii="Times New Roman" w:hAnsi="Times New Roman" w:cs="Times New Roman"/>
                <w:b/>
                <w:bCs w:val="0"/>
              </w:rPr>
            </w:pPr>
            <w:r w:rsidRPr="00175397">
              <w:rPr>
                <w:rFonts w:ascii="Times New Roman" w:hAnsi="Times New Roman" w:cs="Times New Roman"/>
                <w:b/>
                <w:bCs w:val="0"/>
              </w:rPr>
              <w:t>NATA Cancer Risk</w:t>
            </w:r>
          </w:p>
        </w:tc>
        <w:tc>
          <w:tcPr>
            <w:tcW w:w="885" w:type="dxa"/>
            <w:noWrap/>
            <w:hideMark/>
          </w:tcPr>
          <w:p w:rsidR="009F60B1" w:rsidRPr="0047488E" w:rsidP="00CB1C05" w14:paraId="62A3E0E2"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43F73443" w14:textId="77777777">
            <w:pPr>
              <w:pStyle w:val="RTableTextAbt"/>
              <w:rPr>
                <w:rFonts w:ascii="Times New Roman" w:hAnsi="Times New Roman" w:cs="Times New Roman"/>
              </w:rPr>
            </w:pPr>
          </w:p>
        </w:tc>
        <w:tc>
          <w:tcPr>
            <w:tcW w:w="1972" w:type="dxa"/>
            <w:noWrap/>
            <w:hideMark/>
          </w:tcPr>
          <w:p w:rsidR="009F60B1" w:rsidRPr="0047488E" w:rsidP="00CB1C05" w14:paraId="7D9CD956" w14:textId="77777777">
            <w:pPr>
              <w:pStyle w:val="RTableTextAbt"/>
              <w:rPr>
                <w:rFonts w:ascii="Times New Roman" w:hAnsi="Times New Roman" w:cs="Times New Roman"/>
              </w:rPr>
            </w:pPr>
          </w:p>
        </w:tc>
        <w:tc>
          <w:tcPr>
            <w:tcW w:w="1972" w:type="dxa"/>
            <w:noWrap/>
            <w:hideMark/>
          </w:tcPr>
          <w:p w:rsidR="009F60B1" w:rsidRPr="0047488E" w:rsidP="00CB1C05" w14:paraId="054AA0C5" w14:textId="77777777">
            <w:pPr>
              <w:pStyle w:val="RTableTextAbt"/>
              <w:rPr>
                <w:rFonts w:ascii="Times New Roman" w:hAnsi="Times New Roman" w:cs="Times New Roman"/>
              </w:rPr>
            </w:pPr>
            <w:r w:rsidRPr="0047488E">
              <w:rPr>
                <w:rFonts w:ascii="Times New Roman" w:hAnsi="Times New Roman" w:cs="Times New Roman"/>
              </w:rPr>
              <w:t>20</w:t>
            </w:r>
          </w:p>
        </w:tc>
        <w:tc>
          <w:tcPr>
            <w:tcW w:w="1631" w:type="dxa"/>
            <w:noWrap/>
            <w:hideMark/>
          </w:tcPr>
          <w:p w:rsidR="009F60B1" w:rsidRPr="0047488E" w:rsidP="00CB1C05" w14:paraId="1B066808" w14:textId="77777777">
            <w:pPr>
              <w:pStyle w:val="RTableTextAbt"/>
              <w:rPr>
                <w:rFonts w:ascii="Times New Roman" w:hAnsi="Times New Roman" w:cs="Times New Roman"/>
              </w:rPr>
            </w:pPr>
            <w:r w:rsidRPr="0047488E">
              <w:rPr>
                <w:rFonts w:ascii="Times New Roman" w:hAnsi="Times New Roman" w:cs="Times New Roman"/>
              </w:rPr>
              <w:t>20</w:t>
            </w:r>
          </w:p>
        </w:tc>
      </w:tr>
      <w:tr w14:paraId="1A9373C8" w14:textId="77777777" w:rsidTr="00964FBD">
        <w:tblPrEx>
          <w:tblW w:w="0" w:type="auto"/>
          <w:tblLook w:val="04A0"/>
        </w:tblPrEx>
        <w:trPr>
          <w:trHeight w:val="300"/>
        </w:trPr>
        <w:tc>
          <w:tcPr>
            <w:tcW w:w="2070" w:type="dxa"/>
            <w:noWrap/>
          </w:tcPr>
          <w:p w:rsidR="009942E3" w:rsidRPr="00175397" w:rsidP="00CB1C05" w14:paraId="0AC54FA6" w14:textId="77777777">
            <w:pPr>
              <w:pStyle w:val="LTableTextAbt"/>
              <w:rPr>
                <w:b/>
                <w:bCs w:val="0"/>
              </w:rPr>
            </w:pPr>
            <w:r w:rsidRPr="00175397">
              <w:rPr>
                <w:rFonts w:ascii="Times New Roman" w:hAnsi="Times New Roman" w:cs="Times New Roman"/>
                <w:b/>
                <w:bCs w:val="0"/>
              </w:rPr>
              <w:t>NATA Respiratory Hazard Score</w:t>
            </w:r>
          </w:p>
        </w:tc>
        <w:tc>
          <w:tcPr>
            <w:tcW w:w="885" w:type="dxa"/>
            <w:noWrap/>
          </w:tcPr>
          <w:p w:rsidR="009942E3" w:rsidP="00CB1C05" w14:paraId="4E8D395E" w14:textId="77777777">
            <w:pPr>
              <w:pStyle w:val="RTableTextAbt"/>
            </w:pPr>
            <w:r w:rsidRPr="00D41EB0">
              <w:rPr>
                <w:rFonts w:ascii="Times New Roman" w:hAnsi="Times New Roman" w:cs="Times New Roman"/>
              </w:rPr>
              <w:t>0.44</w:t>
            </w:r>
          </w:p>
        </w:tc>
        <w:tc>
          <w:tcPr>
            <w:tcW w:w="820" w:type="dxa"/>
            <w:noWrap/>
          </w:tcPr>
          <w:p w:rsidR="009942E3" w:rsidRPr="0047488E" w:rsidP="00CB1C05" w14:paraId="1ADEAF7B" w14:textId="77777777">
            <w:pPr>
              <w:pStyle w:val="RTableTextAbt"/>
            </w:pPr>
          </w:p>
        </w:tc>
        <w:tc>
          <w:tcPr>
            <w:tcW w:w="1972" w:type="dxa"/>
            <w:noWrap/>
          </w:tcPr>
          <w:p w:rsidR="009942E3" w:rsidRPr="0047488E" w:rsidP="00CB1C05" w14:paraId="6BFEBD79" w14:textId="77777777">
            <w:pPr>
              <w:pStyle w:val="RTableTextAbt"/>
            </w:pPr>
          </w:p>
        </w:tc>
        <w:tc>
          <w:tcPr>
            <w:tcW w:w="1972" w:type="dxa"/>
            <w:noWrap/>
          </w:tcPr>
          <w:p w:rsidR="009942E3" w:rsidRPr="0047488E" w:rsidP="00CB1C05" w14:paraId="26B7C937" w14:textId="77777777">
            <w:pPr>
              <w:pStyle w:val="RTableTextAbt"/>
            </w:pPr>
            <w:r w:rsidRPr="0047488E">
              <w:rPr>
                <w:rFonts w:ascii="Times New Roman" w:hAnsi="Times New Roman" w:cs="Times New Roman"/>
              </w:rPr>
              <w:t>0.20</w:t>
            </w:r>
          </w:p>
        </w:tc>
        <w:tc>
          <w:tcPr>
            <w:tcW w:w="1631" w:type="dxa"/>
            <w:noWrap/>
          </w:tcPr>
          <w:p w:rsidR="009942E3" w:rsidRPr="0047488E" w:rsidP="00CB1C05" w14:paraId="73AEF900" w14:textId="77777777">
            <w:pPr>
              <w:pStyle w:val="RTableTextAbt"/>
            </w:pPr>
            <w:r w:rsidRPr="0047488E">
              <w:rPr>
                <w:rFonts w:ascii="Times New Roman" w:hAnsi="Times New Roman" w:cs="Times New Roman"/>
              </w:rPr>
              <w:t>0.21</w:t>
            </w:r>
          </w:p>
        </w:tc>
      </w:tr>
    </w:tbl>
    <w:p w:rsidR="009F60B1" w:rsidP="00CB1C05" w14:paraId="25CD8006" w14:textId="77777777"/>
    <w:tbl>
      <w:tblPr>
        <w:tblStyle w:val="TableGrid"/>
        <w:tblW w:w="0" w:type="auto"/>
        <w:tblLook w:val="04A0"/>
      </w:tblPr>
      <w:tblGrid>
        <w:gridCol w:w="2070"/>
        <w:gridCol w:w="885"/>
        <w:gridCol w:w="820"/>
        <w:gridCol w:w="1972"/>
        <w:gridCol w:w="1972"/>
        <w:gridCol w:w="1631"/>
      </w:tblGrid>
      <w:tr w14:paraId="59D131C3"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CC3B4B" w:rsidP="00CB1C05" w14:paraId="57B51AC7" w14:textId="77777777">
            <w:pPr>
              <w:pStyle w:val="TableTitleA"/>
            </w:pPr>
            <w:bookmarkStart w:id="1601" w:name="_Toc121142756"/>
            <w:bookmarkStart w:id="1602" w:name="_Toc165379782"/>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6</w:t>
            </w:r>
            <w:r w:rsidR="00BC4B5D">
              <w:rPr>
                <w:noProof/>
              </w:rPr>
              <w:fldChar w:fldCharType="end"/>
            </w:r>
            <w:r w:rsidRPr="00575FE0">
              <w:t xml:space="preserve">: </w:t>
            </w:r>
            <w:r>
              <w:t>Honeywell International, Carville, LA</w:t>
            </w:r>
            <w:bookmarkEnd w:id="1601"/>
            <w:bookmarkEnd w:id="1602"/>
          </w:p>
        </w:tc>
      </w:tr>
      <w:tr w14:paraId="156F1E0D"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CC3B4B" w:rsidP="00CB1C05" w14:paraId="496EEE24" w14:textId="77777777">
            <w:pPr>
              <w:pStyle w:val="TableSubtitle"/>
            </w:pPr>
            <w:r w:rsidRPr="00CC3B4B">
              <w:t>Demographic</w:t>
            </w:r>
          </w:p>
        </w:tc>
        <w:tc>
          <w:tcPr>
            <w:tcW w:w="885" w:type="dxa"/>
            <w:tcBorders>
              <w:top w:val="single" w:sz="4" w:space="0" w:color="auto"/>
            </w:tcBorders>
            <w:shd w:val="clear" w:color="auto" w:fill="48A9C5"/>
            <w:noWrap/>
            <w:hideMark/>
          </w:tcPr>
          <w:p w:rsidR="007B71E3" w:rsidRPr="00CC3B4B" w:rsidP="00CB1C05" w14:paraId="3FB2AEEC" w14:textId="77777777">
            <w:pPr>
              <w:pStyle w:val="TableSubtitle"/>
            </w:pPr>
            <w:r w:rsidRPr="00CC3B4B">
              <w:t>National</w:t>
            </w:r>
          </w:p>
        </w:tc>
        <w:tc>
          <w:tcPr>
            <w:tcW w:w="820" w:type="dxa"/>
            <w:tcBorders>
              <w:top w:val="single" w:sz="4" w:space="0" w:color="auto"/>
            </w:tcBorders>
            <w:shd w:val="clear" w:color="auto" w:fill="48A9C5"/>
            <w:noWrap/>
            <w:hideMark/>
          </w:tcPr>
          <w:p w:rsidR="007B71E3" w:rsidRPr="00CC3B4B" w:rsidP="00CB1C05" w14:paraId="44ED7764" w14:textId="77777777">
            <w:pPr>
              <w:pStyle w:val="TableSubtitle"/>
            </w:pPr>
            <w:r w:rsidRPr="00CC3B4B">
              <w:t>Rural</w:t>
            </w:r>
          </w:p>
        </w:tc>
        <w:tc>
          <w:tcPr>
            <w:tcW w:w="1972" w:type="dxa"/>
            <w:tcBorders>
              <w:top w:val="single" w:sz="4" w:space="0" w:color="auto"/>
            </w:tcBorders>
            <w:shd w:val="clear" w:color="auto" w:fill="48A9C5"/>
            <w:noWrap/>
            <w:hideMark/>
          </w:tcPr>
          <w:p w:rsidR="007B71E3" w:rsidRPr="00CC3B4B" w:rsidP="00CB1C05" w14:paraId="650A0121"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CC3B4B" w:rsidP="00CB1C05" w14:paraId="4BDA4BF8"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CC3B4B" w:rsidP="00CB1C05" w14:paraId="10A14209" w14:textId="77777777">
            <w:pPr>
              <w:pStyle w:val="TableSubtitle"/>
            </w:pPr>
            <w:r w:rsidRPr="00A25C50">
              <w:t>5</w:t>
            </w:r>
            <w:r>
              <w:t>-</w:t>
            </w:r>
            <w:r w:rsidRPr="00A25C50">
              <w:t>Mile Average</w:t>
            </w:r>
          </w:p>
        </w:tc>
      </w:tr>
      <w:tr w14:paraId="05AE9F09" w14:textId="77777777" w:rsidTr="00964FBD">
        <w:tblPrEx>
          <w:tblW w:w="0" w:type="auto"/>
          <w:tblLook w:val="04A0"/>
        </w:tblPrEx>
        <w:trPr>
          <w:trHeight w:val="300"/>
        </w:trPr>
        <w:tc>
          <w:tcPr>
            <w:tcW w:w="2070" w:type="dxa"/>
            <w:noWrap/>
            <w:hideMark/>
          </w:tcPr>
          <w:p w:rsidR="009F60B1" w:rsidRPr="00175397" w:rsidP="00CB1C05" w14:paraId="62E096D6" w14:textId="77777777">
            <w:pPr>
              <w:pStyle w:val="LTableTextAbt"/>
              <w:rPr>
                <w:rFonts w:ascii="Times New Roman" w:hAnsi="Times New Roman" w:cs="Times New Roman"/>
                <w:b/>
                <w:bCs w:val="0"/>
              </w:rPr>
            </w:pPr>
            <w:r w:rsidRPr="00175397">
              <w:rPr>
                <w:rFonts w:ascii="Times New Roman" w:hAnsi="Times New Roman" w:cs="Times New Roman"/>
                <w:b/>
                <w:bCs w:val="0"/>
              </w:rPr>
              <w:t>Median Income</w:t>
            </w:r>
          </w:p>
        </w:tc>
        <w:tc>
          <w:tcPr>
            <w:tcW w:w="885" w:type="dxa"/>
            <w:noWrap/>
            <w:hideMark/>
          </w:tcPr>
          <w:p w:rsidR="009F60B1" w:rsidRPr="0047488E" w:rsidP="00CB1C05" w14:paraId="5D077FD5"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03C00465"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78754D63" w14:textId="77777777">
            <w:pPr>
              <w:pStyle w:val="RTableTextAbt"/>
              <w:rPr>
                <w:rFonts w:ascii="Times New Roman" w:hAnsi="Times New Roman" w:cs="Times New Roman"/>
              </w:rPr>
            </w:pPr>
          </w:p>
        </w:tc>
        <w:tc>
          <w:tcPr>
            <w:tcW w:w="1972" w:type="dxa"/>
            <w:noWrap/>
            <w:hideMark/>
          </w:tcPr>
          <w:p w:rsidR="009F60B1" w:rsidRPr="0047488E" w:rsidP="00CB1C05" w14:paraId="4726BFBB" w14:textId="77777777">
            <w:pPr>
              <w:pStyle w:val="RTableTextAbt"/>
              <w:rPr>
                <w:rFonts w:ascii="Times New Roman" w:hAnsi="Times New Roman" w:cs="Times New Roman"/>
              </w:rPr>
            </w:pPr>
            <w:r w:rsidRPr="0047488E">
              <w:rPr>
                <w:rFonts w:ascii="Times New Roman" w:hAnsi="Times New Roman" w:cs="Times New Roman"/>
              </w:rPr>
              <w:t>$76,868</w:t>
            </w:r>
          </w:p>
        </w:tc>
        <w:tc>
          <w:tcPr>
            <w:tcW w:w="1631" w:type="dxa"/>
            <w:noWrap/>
            <w:hideMark/>
          </w:tcPr>
          <w:p w:rsidR="009F60B1" w:rsidRPr="0047488E" w:rsidP="00CB1C05" w14:paraId="34965103" w14:textId="77777777">
            <w:pPr>
              <w:pStyle w:val="RTableTextAbt"/>
              <w:rPr>
                <w:rFonts w:ascii="Times New Roman" w:hAnsi="Times New Roman" w:cs="Times New Roman"/>
              </w:rPr>
            </w:pPr>
            <w:r w:rsidRPr="0047488E">
              <w:rPr>
                <w:rFonts w:ascii="Times New Roman" w:hAnsi="Times New Roman" w:cs="Times New Roman"/>
              </w:rPr>
              <w:t>$88,608</w:t>
            </w:r>
          </w:p>
        </w:tc>
      </w:tr>
      <w:tr w14:paraId="0EAA608A" w14:textId="77777777" w:rsidTr="00964FBD">
        <w:tblPrEx>
          <w:tblW w:w="0" w:type="auto"/>
          <w:tblLook w:val="04A0"/>
        </w:tblPrEx>
        <w:trPr>
          <w:trHeight w:val="300"/>
        </w:trPr>
        <w:tc>
          <w:tcPr>
            <w:tcW w:w="2070" w:type="dxa"/>
            <w:noWrap/>
            <w:hideMark/>
          </w:tcPr>
          <w:p w:rsidR="009F60B1" w:rsidRPr="00175397" w:rsidP="00CB1C05" w14:paraId="1717BF90" w14:textId="77777777">
            <w:pPr>
              <w:pStyle w:val="LTableTextAbt"/>
              <w:rPr>
                <w:rFonts w:ascii="Times New Roman" w:hAnsi="Times New Roman" w:cs="Times New Roman"/>
                <w:b/>
                <w:bCs w:val="0"/>
              </w:rPr>
            </w:pPr>
            <w:r w:rsidRPr="00175397">
              <w:rPr>
                <w:rFonts w:ascii="Times New Roman" w:hAnsi="Times New Roman" w:cs="Times New Roman"/>
                <w:b/>
                <w:bCs w:val="0"/>
              </w:rPr>
              <w:t>White</w:t>
            </w:r>
          </w:p>
        </w:tc>
        <w:tc>
          <w:tcPr>
            <w:tcW w:w="885" w:type="dxa"/>
            <w:noWrap/>
            <w:hideMark/>
          </w:tcPr>
          <w:p w:rsidR="009F60B1" w:rsidRPr="0047488E" w:rsidP="00CB1C05" w14:paraId="051CBFFF"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3AFE5475"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49FAD688" w14:textId="77777777">
            <w:pPr>
              <w:pStyle w:val="RTableTextAbt"/>
              <w:rPr>
                <w:rFonts w:ascii="Times New Roman" w:hAnsi="Times New Roman" w:cs="Times New Roman"/>
              </w:rPr>
            </w:pPr>
          </w:p>
        </w:tc>
        <w:tc>
          <w:tcPr>
            <w:tcW w:w="1972" w:type="dxa"/>
            <w:noWrap/>
            <w:hideMark/>
          </w:tcPr>
          <w:p w:rsidR="009F60B1" w:rsidRPr="0047488E" w:rsidP="00CB1C05" w14:paraId="37050AEE" w14:textId="77777777">
            <w:pPr>
              <w:pStyle w:val="RTableTextAbt"/>
              <w:rPr>
                <w:rFonts w:ascii="Times New Roman" w:hAnsi="Times New Roman" w:cs="Times New Roman"/>
              </w:rPr>
            </w:pPr>
            <w:r w:rsidRPr="0047488E">
              <w:rPr>
                <w:rFonts w:ascii="Times New Roman" w:hAnsi="Times New Roman" w:cs="Times New Roman"/>
              </w:rPr>
              <w:t>56.0%</w:t>
            </w:r>
          </w:p>
        </w:tc>
        <w:tc>
          <w:tcPr>
            <w:tcW w:w="1631" w:type="dxa"/>
            <w:noWrap/>
            <w:hideMark/>
          </w:tcPr>
          <w:p w:rsidR="009F60B1" w:rsidRPr="0047488E" w:rsidP="00CB1C05" w14:paraId="57811909" w14:textId="77777777">
            <w:pPr>
              <w:pStyle w:val="RTableTextAbt"/>
              <w:rPr>
                <w:rFonts w:ascii="Times New Roman" w:hAnsi="Times New Roman" w:cs="Times New Roman"/>
              </w:rPr>
            </w:pPr>
            <w:r w:rsidRPr="0047488E">
              <w:rPr>
                <w:rFonts w:ascii="Times New Roman" w:hAnsi="Times New Roman" w:cs="Times New Roman"/>
              </w:rPr>
              <w:t>57.9%</w:t>
            </w:r>
          </w:p>
        </w:tc>
      </w:tr>
      <w:tr w14:paraId="3A1EF0A3" w14:textId="77777777" w:rsidTr="00964FBD">
        <w:tblPrEx>
          <w:tblW w:w="0" w:type="auto"/>
          <w:tblLook w:val="04A0"/>
        </w:tblPrEx>
        <w:trPr>
          <w:trHeight w:val="300"/>
        </w:trPr>
        <w:tc>
          <w:tcPr>
            <w:tcW w:w="2070" w:type="dxa"/>
            <w:noWrap/>
            <w:hideMark/>
          </w:tcPr>
          <w:p w:rsidR="009F60B1" w:rsidRPr="00175397" w:rsidP="00CB1C05" w14:paraId="394641AF" w14:textId="77777777">
            <w:pPr>
              <w:pStyle w:val="LTableTextAbt"/>
              <w:rPr>
                <w:rFonts w:ascii="Times New Roman" w:hAnsi="Times New Roman" w:cs="Times New Roman"/>
                <w:b/>
                <w:bCs w:val="0"/>
              </w:rPr>
            </w:pPr>
            <w:r w:rsidRPr="00175397">
              <w:rPr>
                <w:rFonts w:ascii="Times New Roman" w:hAnsi="Times New Roman" w:cs="Times New Roman"/>
                <w:b/>
                <w:bCs w:val="0"/>
              </w:rPr>
              <w:t>Black</w:t>
            </w:r>
          </w:p>
        </w:tc>
        <w:tc>
          <w:tcPr>
            <w:tcW w:w="885" w:type="dxa"/>
            <w:noWrap/>
            <w:hideMark/>
          </w:tcPr>
          <w:p w:rsidR="009F60B1" w:rsidRPr="0047488E" w:rsidP="00CB1C05" w14:paraId="5752AF37"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1A18A640"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3EAEB3DA" w14:textId="77777777">
            <w:pPr>
              <w:pStyle w:val="RTableTextAbt"/>
              <w:rPr>
                <w:rFonts w:ascii="Times New Roman" w:hAnsi="Times New Roman" w:cs="Times New Roman"/>
              </w:rPr>
            </w:pPr>
          </w:p>
        </w:tc>
        <w:tc>
          <w:tcPr>
            <w:tcW w:w="1972" w:type="dxa"/>
            <w:noWrap/>
            <w:hideMark/>
          </w:tcPr>
          <w:p w:rsidR="009F60B1" w:rsidRPr="0047488E" w:rsidP="00CB1C05" w14:paraId="4F367A6D" w14:textId="77777777">
            <w:pPr>
              <w:pStyle w:val="RTableTextAbt"/>
              <w:rPr>
                <w:rFonts w:ascii="Times New Roman" w:hAnsi="Times New Roman" w:cs="Times New Roman"/>
              </w:rPr>
            </w:pPr>
            <w:r w:rsidRPr="0047488E">
              <w:rPr>
                <w:rFonts w:ascii="Times New Roman" w:hAnsi="Times New Roman" w:cs="Times New Roman"/>
              </w:rPr>
              <w:t>40.5%</w:t>
            </w:r>
          </w:p>
        </w:tc>
        <w:tc>
          <w:tcPr>
            <w:tcW w:w="1631" w:type="dxa"/>
            <w:noWrap/>
            <w:hideMark/>
          </w:tcPr>
          <w:p w:rsidR="009F60B1" w:rsidRPr="0047488E" w:rsidP="00CB1C05" w14:paraId="78038554" w14:textId="77777777">
            <w:pPr>
              <w:pStyle w:val="RTableTextAbt"/>
              <w:rPr>
                <w:rFonts w:ascii="Times New Roman" w:hAnsi="Times New Roman" w:cs="Times New Roman"/>
              </w:rPr>
            </w:pPr>
            <w:r w:rsidRPr="0047488E">
              <w:rPr>
                <w:rFonts w:ascii="Times New Roman" w:hAnsi="Times New Roman" w:cs="Times New Roman"/>
              </w:rPr>
              <w:t>39.1%</w:t>
            </w:r>
          </w:p>
        </w:tc>
      </w:tr>
      <w:tr w14:paraId="566DD9A8" w14:textId="77777777" w:rsidTr="00964FBD">
        <w:tblPrEx>
          <w:tblW w:w="0" w:type="auto"/>
          <w:tblLook w:val="04A0"/>
        </w:tblPrEx>
        <w:trPr>
          <w:trHeight w:val="300"/>
        </w:trPr>
        <w:tc>
          <w:tcPr>
            <w:tcW w:w="2070" w:type="dxa"/>
            <w:noWrap/>
            <w:hideMark/>
          </w:tcPr>
          <w:p w:rsidR="009F60B1" w:rsidRPr="00175397" w:rsidP="00CB1C05" w14:paraId="50026046" w14:textId="77777777">
            <w:pPr>
              <w:pStyle w:val="LTableTextAbt"/>
              <w:rPr>
                <w:rFonts w:ascii="Times New Roman" w:hAnsi="Times New Roman" w:cs="Times New Roman"/>
                <w:b/>
                <w:bCs w:val="0"/>
              </w:rPr>
            </w:pPr>
            <w:r w:rsidRPr="00175397">
              <w:rPr>
                <w:rFonts w:ascii="Times New Roman" w:hAnsi="Times New Roman" w:cs="Times New Roman"/>
                <w:b/>
                <w:bCs w:val="0"/>
              </w:rPr>
              <w:t xml:space="preserve">American Indian </w:t>
            </w:r>
          </w:p>
        </w:tc>
        <w:tc>
          <w:tcPr>
            <w:tcW w:w="885" w:type="dxa"/>
            <w:noWrap/>
            <w:hideMark/>
          </w:tcPr>
          <w:p w:rsidR="009F60B1" w:rsidRPr="0047488E" w:rsidP="00CB1C05" w14:paraId="06344D14"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1F7D9E1B"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3127413C" w14:textId="77777777">
            <w:pPr>
              <w:pStyle w:val="RTableTextAbt"/>
              <w:rPr>
                <w:rFonts w:ascii="Times New Roman" w:hAnsi="Times New Roman" w:cs="Times New Roman"/>
              </w:rPr>
            </w:pPr>
          </w:p>
        </w:tc>
        <w:tc>
          <w:tcPr>
            <w:tcW w:w="1972" w:type="dxa"/>
            <w:noWrap/>
            <w:hideMark/>
          </w:tcPr>
          <w:p w:rsidR="009F60B1" w:rsidRPr="0047488E" w:rsidP="00CB1C05" w14:paraId="49FE62F4"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3F270168" w14:textId="77777777">
            <w:pPr>
              <w:pStyle w:val="RTableTextAbt"/>
              <w:rPr>
                <w:rFonts w:ascii="Times New Roman" w:hAnsi="Times New Roman" w:cs="Times New Roman"/>
              </w:rPr>
            </w:pPr>
            <w:r w:rsidRPr="0047488E">
              <w:rPr>
                <w:rFonts w:ascii="Times New Roman" w:hAnsi="Times New Roman" w:cs="Times New Roman"/>
              </w:rPr>
              <w:t>0.0%</w:t>
            </w:r>
          </w:p>
        </w:tc>
      </w:tr>
      <w:tr w14:paraId="24D7307A" w14:textId="77777777" w:rsidTr="00964FBD">
        <w:tblPrEx>
          <w:tblW w:w="0" w:type="auto"/>
          <w:tblLook w:val="04A0"/>
        </w:tblPrEx>
        <w:trPr>
          <w:trHeight w:val="300"/>
        </w:trPr>
        <w:tc>
          <w:tcPr>
            <w:tcW w:w="2070" w:type="dxa"/>
            <w:noWrap/>
            <w:hideMark/>
          </w:tcPr>
          <w:p w:rsidR="009F60B1" w:rsidRPr="00175397" w:rsidP="00CB1C05" w14:paraId="4F43EAEE" w14:textId="77777777">
            <w:pPr>
              <w:pStyle w:val="LTableTextAbt"/>
              <w:rPr>
                <w:rFonts w:ascii="Times New Roman" w:hAnsi="Times New Roman" w:cs="Times New Roman"/>
                <w:b/>
                <w:bCs w:val="0"/>
              </w:rPr>
            </w:pPr>
            <w:r w:rsidRPr="00175397">
              <w:rPr>
                <w:rFonts w:ascii="Times New Roman" w:hAnsi="Times New Roman" w:cs="Times New Roman"/>
                <w:b/>
                <w:bCs w:val="0"/>
              </w:rPr>
              <w:t>Asian</w:t>
            </w:r>
          </w:p>
        </w:tc>
        <w:tc>
          <w:tcPr>
            <w:tcW w:w="885" w:type="dxa"/>
            <w:noWrap/>
            <w:hideMark/>
          </w:tcPr>
          <w:p w:rsidR="009F60B1" w:rsidRPr="0047488E" w:rsidP="00CB1C05" w14:paraId="7B9891B0"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2719F5FD"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29FEB7DD" w14:textId="77777777">
            <w:pPr>
              <w:pStyle w:val="RTableTextAbt"/>
              <w:rPr>
                <w:rFonts w:ascii="Times New Roman" w:hAnsi="Times New Roman" w:cs="Times New Roman"/>
              </w:rPr>
            </w:pPr>
          </w:p>
        </w:tc>
        <w:tc>
          <w:tcPr>
            <w:tcW w:w="1972" w:type="dxa"/>
            <w:noWrap/>
            <w:hideMark/>
          </w:tcPr>
          <w:p w:rsidR="009F60B1" w:rsidRPr="0047488E" w:rsidP="00CB1C05" w14:paraId="2BE061AB" w14:textId="77777777">
            <w:pPr>
              <w:pStyle w:val="RTableTextAbt"/>
              <w:rPr>
                <w:rFonts w:ascii="Times New Roman" w:hAnsi="Times New Roman" w:cs="Times New Roman"/>
              </w:rPr>
            </w:pPr>
            <w:r w:rsidRPr="0047488E">
              <w:rPr>
                <w:rFonts w:ascii="Times New Roman" w:hAnsi="Times New Roman" w:cs="Times New Roman"/>
              </w:rPr>
              <w:t>0.1%</w:t>
            </w:r>
          </w:p>
        </w:tc>
        <w:tc>
          <w:tcPr>
            <w:tcW w:w="1631" w:type="dxa"/>
            <w:noWrap/>
            <w:hideMark/>
          </w:tcPr>
          <w:p w:rsidR="009F60B1" w:rsidRPr="0047488E" w:rsidP="00CB1C05" w14:paraId="5A0FA26E" w14:textId="77777777">
            <w:pPr>
              <w:pStyle w:val="RTableTextAbt"/>
              <w:rPr>
                <w:rFonts w:ascii="Times New Roman" w:hAnsi="Times New Roman" w:cs="Times New Roman"/>
              </w:rPr>
            </w:pPr>
            <w:r w:rsidRPr="0047488E">
              <w:rPr>
                <w:rFonts w:ascii="Times New Roman" w:hAnsi="Times New Roman" w:cs="Times New Roman"/>
              </w:rPr>
              <w:t>0.6%</w:t>
            </w:r>
          </w:p>
        </w:tc>
      </w:tr>
      <w:tr w14:paraId="33A61F45" w14:textId="77777777" w:rsidTr="00964FBD">
        <w:tblPrEx>
          <w:tblW w:w="0" w:type="auto"/>
          <w:tblLook w:val="04A0"/>
        </w:tblPrEx>
        <w:trPr>
          <w:trHeight w:val="300"/>
        </w:trPr>
        <w:tc>
          <w:tcPr>
            <w:tcW w:w="2070" w:type="dxa"/>
            <w:noWrap/>
            <w:hideMark/>
          </w:tcPr>
          <w:p w:rsidR="009F60B1" w:rsidRPr="00175397" w:rsidP="00CB1C05" w14:paraId="6E6B7BFA" w14:textId="77777777">
            <w:pPr>
              <w:pStyle w:val="LTableTextAbt"/>
              <w:rPr>
                <w:rFonts w:ascii="Times New Roman" w:hAnsi="Times New Roman" w:cs="Times New Roman"/>
                <w:b/>
                <w:bCs w:val="0"/>
              </w:rPr>
            </w:pPr>
            <w:r w:rsidRPr="00175397">
              <w:rPr>
                <w:rFonts w:ascii="Times New Roman" w:hAnsi="Times New Roman" w:cs="Times New Roman"/>
                <w:b/>
                <w:bCs w:val="0"/>
              </w:rPr>
              <w:t>Pacific Islander</w:t>
            </w:r>
          </w:p>
        </w:tc>
        <w:tc>
          <w:tcPr>
            <w:tcW w:w="885" w:type="dxa"/>
            <w:noWrap/>
            <w:hideMark/>
          </w:tcPr>
          <w:p w:rsidR="009F60B1" w:rsidRPr="0047488E" w:rsidP="00CB1C05" w14:paraId="2C8026D9"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4B5F2494"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1C0B2220" w14:textId="77777777">
            <w:pPr>
              <w:pStyle w:val="RTableTextAbt"/>
              <w:rPr>
                <w:rFonts w:ascii="Times New Roman" w:hAnsi="Times New Roman" w:cs="Times New Roman"/>
              </w:rPr>
            </w:pPr>
          </w:p>
        </w:tc>
        <w:tc>
          <w:tcPr>
            <w:tcW w:w="1972" w:type="dxa"/>
            <w:noWrap/>
            <w:hideMark/>
          </w:tcPr>
          <w:p w:rsidR="009F60B1" w:rsidRPr="0047488E" w:rsidP="00CB1C05" w14:paraId="7228EFBA"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2781A510" w14:textId="77777777">
            <w:pPr>
              <w:pStyle w:val="RTableTextAbt"/>
              <w:rPr>
                <w:rFonts w:ascii="Times New Roman" w:hAnsi="Times New Roman" w:cs="Times New Roman"/>
              </w:rPr>
            </w:pPr>
            <w:r w:rsidRPr="0047488E">
              <w:rPr>
                <w:rFonts w:ascii="Times New Roman" w:hAnsi="Times New Roman" w:cs="Times New Roman"/>
              </w:rPr>
              <w:t>0.0%</w:t>
            </w:r>
          </w:p>
        </w:tc>
      </w:tr>
      <w:tr w14:paraId="6BE0FDF1" w14:textId="77777777" w:rsidTr="00964FBD">
        <w:tblPrEx>
          <w:tblW w:w="0" w:type="auto"/>
          <w:tblLook w:val="04A0"/>
        </w:tblPrEx>
        <w:trPr>
          <w:trHeight w:val="300"/>
        </w:trPr>
        <w:tc>
          <w:tcPr>
            <w:tcW w:w="2070" w:type="dxa"/>
            <w:noWrap/>
            <w:hideMark/>
          </w:tcPr>
          <w:p w:rsidR="009F60B1" w:rsidRPr="00175397" w:rsidP="00CB1C05" w14:paraId="070A6659" w14:textId="77777777">
            <w:pPr>
              <w:pStyle w:val="LTableTextAbt"/>
              <w:rPr>
                <w:rFonts w:ascii="Times New Roman" w:hAnsi="Times New Roman" w:cs="Times New Roman"/>
                <w:b/>
                <w:bCs w:val="0"/>
              </w:rPr>
            </w:pPr>
            <w:r w:rsidRPr="00175397">
              <w:rPr>
                <w:rFonts w:ascii="Times New Roman" w:hAnsi="Times New Roman" w:cs="Times New Roman"/>
                <w:b/>
                <w:bCs w:val="0"/>
              </w:rPr>
              <w:t>Other</w:t>
            </w:r>
          </w:p>
        </w:tc>
        <w:tc>
          <w:tcPr>
            <w:tcW w:w="885" w:type="dxa"/>
            <w:noWrap/>
            <w:hideMark/>
          </w:tcPr>
          <w:p w:rsidR="009F60B1" w:rsidRPr="0047488E" w:rsidP="00CB1C05" w14:paraId="3505145D"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1EEAF7D3"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37320A6E" w14:textId="77777777">
            <w:pPr>
              <w:pStyle w:val="RTableTextAbt"/>
              <w:rPr>
                <w:rFonts w:ascii="Times New Roman" w:hAnsi="Times New Roman" w:cs="Times New Roman"/>
              </w:rPr>
            </w:pPr>
          </w:p>
        </w:tc>
        <w:tc>
          <w:tcPr>
            <w:tcW w:w="1972" w:type="dxa"/>
            <w:noWrap/>
            <w:hideMark/>
          </w:tcPr>
          <w:p w:rsidR="009F60B1" w:rsidRPr="0047488E" w:rsidP="00CB1C05" w14:paraId="15C70152" w14:textId="77777777">
            <w:pPr>
              <w:pStyle w:val="RTableTextAbt"/>
              <w:rPr>
                <w:rFonts w:ascii="Times New Roman" w:hAnsi="Times New Roman" w:cs="Times New Roman"/>
              </w:rPr>
            </w:pPr>
            <w:r w:rsidRPr="0047488E">
              <w:rPr>
                <w:rFonts w:ascii="Times New Roman" w:hAnsi="Times New Roman" w:cs="Times New Roman"/>
              </w:rPr>
              <w:t>3.4%</w:t>
            </w:r>
          </w:p>
        </w:tc>
        <w:tc>
          <w:tcPr>
            <w:tcW w:w="1631" w:type="dxa"/>
            <w:noWrap/>
            <w:hideMark/>
          </w:tcPr>
          <w:p w:rsidR="009F60B1" w:rsidRPr="0047488E" w:rsidP="00CB1C05" w14:paraId="0E8A54B9" w14:textId="77777777">
            <w:pPr>
              <w:pStyle w:val="RTableTextAbt"/>
              <w:rPr>
                <w:rFonts w:ascii="Times New Roman" w:hAnsi="Times New Roman" w:cs="Times New Roman"/>
              </w:rPr>
            </w:pPr>
            <w:r w:rsidRPr="0047488E">
              <w:rPr>
                <w:rFonts w:ascii="Times New Roman" w:hAnsi="Times New Roman" w:cs="Times New Roman"/>
              </w:rPr>
              <w:t>2.3%</w:t>
            </w:r>
          </w:p>
        </w:tc>
      </w:tr>
      <w:tr w14:paraId="2A66BF0F" w14:textId="77777777" w:rsidTr="00964FBD">
        <w:tblPrEx>
          <w:tblW w:w="0" w:type="auto"/>
          <w:tblLook w:val="04A0"/>
        </w:tblPrEx>
        <w:trPr>
          <w:trHeight w:val="300"/>
        </w:trPr>
        <w:tc>
          <w:tcPr>
            <w:tcW w:w="2070" w:type="dxa"/>
            <w:noWrap/>
            <w:hideMark/>
          </w:tcPr>
          <w:p w:rsidR="009F60B1" w:rsidRPr="00175397" w:rsidP="00CB1C05" w14:paraId="317B045B" w14:textId="77777777">
            <w:pPr>
              <w:pStyle w:val="LTableTextAbt"/>
              <w:rPr>
                <w:rFonts w:ascii="Times New Roman" w:hAnsi="Times New Roman" w:cs="Times New Roman"/>
                <w:b/>
                <w:bCs w:val="0"/>
              </w:rPr>
            </w:pPr>
            <w:r w:rsidRPr="00175397">
              <w:rPr>
                <w:rFonts w:ascii="Times New Roman" w:hAnsi="Times New Roman" w:cs="Times New Roman"/>
                <w:b/>
                <w:bCs w:val="0"/>
              </w:rPr>
              <w:t>Hispanic</w:t>
            </w:r>
          </w:p>
        </w:tc>
        <w:tc>
          <w:tcPr>
            <w:tcW w:w="885" w:type="dxa"/>
            <w:noWrap/>
            <w:hideMark/>
          </w:tcPr>
          <w:p w:rsidR="009F60B1" w:rsidRPr="0047488E" w:rsidP="00CB1C05" w14:paraId="5762EFFF"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099DFAC8"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0CAA88C6" w14:textId="77777777">
            <w:pPr>
              <w:pStyle w:val="RTableTextAbt"/>
              <w:rPr>
                <w:rFonts w:ascii="Times New Roman" w:hAnsi="Times New Roman" w:cs="Times New Roman"/>
              </w:rPr>
            </w:pPr>
          </w:p>
        </w:tc>
        <w:tc>
          <w:tcPr>
            <w:tcW w:w="1972" w:type="dxa"/>
            <w:noWrap/>
            <w:hideMark/>
          </w:tcPr>
          <w:p w:rsidR="009F60B1" w:rsidRPr="0047488E" w:rsidP="00CB1C05" w14:paraId="054DDDAA" w14:textId="77777777">
            <w:pPr>
              <w:pStyle w:val="RTableTextAbt"/>
              <w:rPr>
                <w:rFonts w:ascii="Times New Roman" w:hAnsi="Times New Roman" w:cs="Times New Roman"/>
              </w:rPr>
            </w:pPr>
            <w:r w:rsidRPr="0047488E">
              <w:rPr>
                <w:rFonts w:ascii="Times New Roman" w:hAnsi="Times New Roman" w:cs="Times New Roman"/>
              </w:rPr>
              <w:t>5.5%</w:t>
            </w:r>
          </w:p>
        </w:tc>
        <w:tc>
          <w:tcPr>
            <w:tcW w:w="1631" w:type="dxa"/>
            <w:noWrap/>
            <w:hideMark/>
          </w:tcPr>
          <w:p w:rsidR="009F60B1" w:rsidRPr="0047488E" w:rsidP="00CB1C05" w14:paraId="173D6C0C" w14:textId="77777777">
            <w:pPr>
              <w:pStyle w:val="RTableTextAbt"/>
              <w:rPr>
                <w:rFonts w:ascii="Times New Roman" w:hAnsi="Times New Roman" w:cs="Times New Roman"/>
              </w:rPr>
            </w:pPr>
            <w:r w:rsidRPr="0047488E">
              <w:rPr>
                <w:rFonts w:ascii="Times New Roman" w:hAnsi="Times New Roman" w:cs="Times New Roman"/>
              </w:rPr>
              <w:t>5.9%</w:t>
            </w:r>
          </w:p>
        </w:tc>
      </w:tr>
      <w:tr w14:paraId="54F6ABA7" w14:textId="77777777" w:rsidTr="00964FBD">
        <w:tblPrEx>
          <w:tblW w:w="0" w:type="auto"/>
          <w:tblLook w:val="04A0"/>
        </w:tblPrEx>
        <w:trPr>
          <w:trHeight w:val="300"/>
        </w:trPr>
        <w:tc>
          <w:tcPr>
            <w:tcW w:w="2070" w:type="dxa"/>
            <w:noWrap/>
            <w:hideMark/>
          </w:tcPr>
          <w:p w:rsidR="009F60B1" w:rsidRPr="00175397" w:rsidP="00CB1C05" w14:paraId="42BC6CDA" w14:textId="77777777">
            <w:pPr>
              <w:pStyle w:val="LTableTextAbt"/>
              <w:rPr>
                <w:rFonts w:ascii="Times New Roman" w:hAnsi="Times New Roman" w:cs="Times New Roman"/>
                <w:b/>
                <w:bCs w:val="0"/>
              </w:rPr>
            </w:pPr>
            <w:r w:rsidRPr="00175397">
              <w:rPr>
                <w:rFonts w:ascii="Times New Roman" w:hAnsi="Times New Roman" w:cs="Times New Roman"/>
                <w:b/>
                <w:bCs w:val="0"/>
              </w:rPr>
              <w:t>2x Poverty Line</w:t>
            </w:r>
          </w:p>
        </w:tc>
        <w:tc>
          <w:tcPr>
            <w:tcW w:w="885" w:type="dxa"/>
            <w:noWrap/>
            <w:hideMark/>
          </w:tcPr>
          <w:p w:rsidR="009F60B1" w:rsidRPr="0047488E" w:rsidP="00CB1C05" w14:paraId="51A8CF32"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54218F7F"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268AEF47" w14:textId="77777777">
            <w:pPr>
              <w:pStyle w:val="RTableTextAbt"/>
              <w:rPr>
                <w:rFonts w:ascii="Times New Roman" w:hAnsi="Times New Roman" w:cs="Times New Roman"/>
              </w:rPr>
            </w:pPr>
          </w:p>
        </w:tc>
        <w:tc>
          <w:tcPr>
            <w:tcW w:w="1972" w:type="dxa"/>
            <w:noWrap/>
            <w:hideMark/>
          </w:tcPr>
          <w:p w:rsidR="009F60B1" w:rsidRPr="0047488E" w:rsidP="00CB1C05" w14:paraId="3B0A3F19" w14:textId="77777777">
            <w:pPr>
              <w:pStyle w:val="RTableTextAbt"/>
              <w:rPr>
                <w:rFonts w:ascii="Times New Roman" w:hAnsi="Times New Roman" w:cs="Times New Roman"/>
              </w:rPr>
            </w:pPr>
            <w:r w:rsidRPr="0047488E">
              <w:rPr>
                <w:rFonts w:ascii="Times New Roman" w:hAnsi="Times New Roman" w:cs="Times New Roman"/>
              </w:rPr>
              <w:t>30.9%</w:t>
            </w:r>
          </w:p>
        </w:tc>
        <w:tc>
          <w:tcPr>
            <w:tcW w:w="1631" w:type="dxa"/>
            <w:noWrap/>
            <w:hideMark/>
          </w:tcPr>
          <w:p w:rsidR="009F60B1" w:rsidRPr="0047488E" w:rsidP="00CB1C05" w14:paraId="132386CA" w14:textId="77777777">
            <w:pPr>
              <w:pStyle w:val="RTableTextAbt"/>
              <w:rPr>
                <w:rFonts w:ascii="Times New Roman" w:hAnsi="Times New Roman" w:cs="Times New Roman"/>
              </w:rPr>
            </w:pPr>
            <w:r w:rsidRPr="0047488E">
              <w:rPr>
                <w:rFonts w:ascii="Times New Roman" w:hAnsi="Times New Roman" w:cs="Times New Roman"/>
              </w:rPr>
              <w:t>25.0%</w:t>
            </w:r>
          </w:p>
        </w:tc>
      </w:tr>
      <w:tr w14:paraId="45AA45CE" w14:textId="77777777" w:rsidTr="00964FBD">
        <w:tblPrEx>
          <w:tblW w:w="0" w:type="auto"/>
          <w:tblLook w:val="04A0"/>
        </w:tblPrEx>
        <w:trPr>
          <w:trHeight w:val="300"/>
        </w:trPr>
        <w:tc>
          <w:tcPr>
            <w:tcW w:w="2070" w:type="dxa"/>
            <w:noWrap/>
            <w:hideMark/>
          </w:tcPr>
          <w:p w:rsidR="009F60B1" w:rsidRPr="00175397" w:rsidP="00CB1C05" w14:paraId="16240F52" w14:textId="77777777">
            <w:pPr>
              <w:pStyle w:val="LTableTextAbt"/>
              <w:rPr>
                <w:rFonts w:ascii="Times New Roman" w:hAnsi="Times New Roman" w:cs="Times New Roman"/>
                <w:b/>
                <w:bCs w:val="0"/>
              </w:rPr>
            </w:pPr>
            <w:r w:rsidRPr="00175397">
              <w:rPr>
                <w:rFonts w:ascii="Times New Roman" w:hAnsi="Times New Roman" w:cs="Times New Roman"/>
                <w:b/>
                <w:bCs w:val="0"/>
              </w:rPr>
              <w:t>Below Poverty Line</w:t>
            </w:r>
          </w:p>
        </w:tc>
        <w:tc>
          <w:tcPr>
            <w:tcW w:w="885" w:type="dxa"/>
            <w:noWrap/>
            <w:hideMark/>
          </w:tcPr>
          <w:p w:rsidR="009F60B1" w:rsidRPr="0047488E" w:rsidP="00CB1C05" w14:paraId="006C749D"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5BC26ADF"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4C8AE3EC" w14:textId="77777777">
            <w:pPr>
              <w:pStyle w:val="RTableTextAbt"/>
              <w:rPr>
                <w:rFonts w:ascii="Times New Roman" w:hAnsi="Times New Roman" w:cs="Times New Roman"/>
              </w:rPr>
            </w:pPr>
          </w:p>
        </w:tc>
        <w:tc>
          <w:tcPr>
            <w:tcW w:w="1972" w:type="dxa"/>
            <w:noWrap/>
            <w:hideMark/>
          </w:tcPr>
          <w:p w:rsidR="009F60B1" w:rsidRPr="0047488E" w:rsidP="00CB1C05" w14:paraId="0756C428" w14:textId="77777777">
            <w:pPr>
              <w:pStyle w:val="RTableTextAbt"/>
              <w:rPr>
                <w:rFonts w:ascii="Times New Roman" w:hAnsi="Times New Roman" w:cs="Times New Roman"/>
              </w:rPr>
            </w:pPr>
            <w:r w:rsidRPr="0047488E">
              <w:rPr>
                <w:rFonts w:ascii="Times New Roman" w:hAnsi="Times New Roman" w:cs="Times New Roman"/>
              </w:rPr>
              <w:t>16.2%</w:t>
            </w:r>
          </w:p>
        </w:tc>
        <w:tc>
          <w:tcPr>
            <w:tcW w:w="1631" w:type="dxa"/>
            <w:noWrap/>
            <w:hideMark/>
          </w:tcPr>
          <w:p w:rsidR="009F60B1" w:rsidRPr="0047488E" w:rsidP="00CB1C05" w14:paraId="26AFE9D5" w14:textId="77777777">
            <w:pPr>
              <w:pStyle w:val="RTableTextAbt"/>
              <w:rPr>
                <w:rFonts w:ascii="Times New Roman" w:hAnsi="Times New Roman" w:cs="Times New Roman"/>
              </w:rPr>
            </w:pPr>
            <w:r w:rsidRPr="0047488E">
              <w:rPr>
                <w:rFonts w:ascii="Times New Roman" w:hAnsi="Times New Roman" w:cs="Times New Roman"/>
              </w:rPr>
              <w:t>10.9%</w:t>
            </w:r>
          </w:p>
        </w:tc>
      </w:tr>
      <w:tr w14:paraId="3BEFE372" w14:textId="77777777" w:rsidTr="00964FBD">
        <w:tblPrEx>
          <w:tblW w:w="0" w:type="auto"/>
          <w:tblLook w:val="04A0"/>
        </w:tblPrEx>
        <w:trPr>
          <w:trHeight w:val="300"/>
        </w:trPr>
        <w:tc>
          <w:tcPr>
            <w:tcW w:w="2070" w:type="dxa"/>
            <w:noWrap/>
            <w:hideMark/>
          </w:tcPr>
          <w:p w:rsidR="009F60B1" w:rsidRPr="00175397" w:rsidP="00CB1C05" w14:paraId="3044B6DF" w14:textId="77777777">
            <w:pPr>
              <w:pStyle w:val="LTableTextAbt"/>
              <w:rPr>
                <w:rFonts w:ascii="Times New Roman" w:hAnsi="Times New Roman" w:cs="Times New Roman"/>
                <w:b/>
                <w:bCs w:val="0"/>
              </w:rPr>
            </w:pPr>
            <w:r w:rsidRPr="00175397">
              <w:rPr>
                <w:rFonts w:ascii="Times New Roman" w:hAnsi="Times New Roman" w:cs="Times New Roman"/>
                <w:b/>
                <w:bCs w:val="0"/>
              </w:rPr>
              <w:t xml:space="preserve">Total Population </w:t>
            </w:r>
          </w:p>
        </w:tc>
        <w:tc>
          <w:tcPr>
            <w:tcW w:w="885" w:type="dxa"/>
            <w:noWrap/>
            <w:hideMark/>
          </w:tcPr>
          <w:p w:rsidR="009F60B1" w:rsidRPr="0047488E" w:rsidP="00CB1C05" w14:paraId="572843FB" w14:textId="77777777">
            <w:pPr>
              <w:pStyle w:val="RTableTextAbt"/>
              <w:rPr>
                <w:rFonts w:ascii="Times New Roman" w:hAnsi="Times New Roman" w:cs="Times New Roman"/>
              </w:rPr>
            </w:pPr>
          </w:p>
        </w:tc>
        <w:tc>
          <w:tcPr>
            <w:tcW w:w="820" w:type="dxa"/>
            <w:noWrap/>
            <w:hideMark/>
          </w:tcPr>
          <w:p w:rsidR="009F60B1" w:rsidRPr="0047488E" w:rsidP="00CB1C05" w14:paraId="3EC4CC26" w14:textId="77777777">
            <w:pPr>
              <w:pStyle w:val="RTableTextAbt"/>
              <w:rPr>
                <w:rFonts w:ascii="Times New Roman" w:hAnsi="Times New Roman" w:cs="Times New Roman"/>
              </w:rPr>
            </w:pPr>
          </w:p>
        </w:tc>
        <w:tc>
          <w:tcPr>
            <w:tcW w:w="1972" w:type="dxa"/>
            <w:noWrap/>
            <w:hideMark/>
          </w:tcPr>
          <w:p w:rsidR="009F60B1" w:rsidRPr="0047488E" w:rsidP="00CB1C05" w14:paraId="1ED8B116" w14:textId="77777777">
            <w:pPr>
              <w:pStyle w:val="RTableTextAbt"/>
              <w:rPr>
                <w:rFonts w:ascii="Times New Roman" w:hAnsi="Times New Roman" w:cs="Times New Roman"/>
              </w:rPr>
            </w:pPr>
          </w:p>
        </w:tc>
        <w:tc>
          <w:tcPr>
            <w:tcW w:w="1972" w:type="dxa"/>
            <w:noWrap/>
            <w:hideMark/>
          </w:tcPr>
          <w:p w:rsidR="009F60B1" w:rsidRPr="0047488E" w:rsidP="00CB1C05" w14:paraId="7A0E6651" w14:textId="77777777">
            <w:pPr>
              <w:pStyle w:val="RTableTextAbt"/>
              <w:rPr>
                <w:rFonts w:ascii="Times New Roman" w:hAnsi="Times New Roman" w:cs="Times New Roman"/>
              </w:rPr>
            </w:pPr>
            <w:r w:rsidRPr="0047488E">
              <w:rPr>
                <w:rFonts w:ascii="Times New Roman" w:hAnsi="Times New Roman" w:cs="Times New Roman"/>
              </w:rPr>
              <w:t>765</w:t>
            </w:r>
          </w:p>
        </w:tc>
        <w:tc>
          <w:tcPr>
            <w:tcW w:w="1631" w:type="dxa"/>
            <w:noWrap/>
            <w:hideMark/>
          </w:tcPr>
          <w:p w:rsidR="009F60B1" w:rsidRPr="0047488E" w:rsidP="00CB1C05" w14:paraId="15781CA7" w14:textId="77777777">
            <w:pPr>
              <w:pStyle w:val="RTableTextAbt"/>
              <w:rPr>
                <w:rFonts w:ascii="Times New Roman" w:hAnsi="Times New Roman" w:cs="Times New Roman"/>
              </w:rPr>
            </w:pPr>
            <w:r w:rsidRPr="0047488E">
              <w:rPr>
                <w:rFonts w:ascii="Times New Roman" w:hAnsi="Times New Roman" w:cs="Times New Roman"/>
              </w:rPr>
              <w:t>13,969</w:t>
            </w:r>
          </w:p>
        </w:tc>
      </w:tr>
      <w:tr w14:paraId="47DC4FC8" w14:textId="77777777" w:rsidTr="00964FBD">
        <w:tblPrEx>
          <w:tblW w:w="0" w:type="auto"/>
          <w:tblLook w:val="04A0"/>
        </w:tblPrEx>
        <w:trPr>
          <w:trHeight w:val="300"/>
        </w:trPr>
        <w:tc>
          <w:tcPr>
            <w:tcW w:w="2070" w:type="dxa"/>
            <w:noWrap/>
            <w:hideMark/>
          </w:tcPr>
          <w:p w:rsidR="009F60B1" w:rsidRPr="00175397" w:rsidP="00CB1C05" w14:paraId="7CF56FC4" w14:textId="77777777">
            <w:pPr>
              <w:pStyle w:val="LTableTextAbt"/>
              <w:rPr>
                <w:rFonts w:ascii="Times New Roman" w:hAnsi="Times New Roman" w:cs="Times New Roman"/>
                <w:b/>
                <w:bCs w:val="0"/>
              </w:rPr>
            </w:pPr>
            <w:r w:rsidRPr="00175397">
              <w:rPr>
                <w:rFonts w:ascii="Times New Roman" w:hAnsi="Times New Roman" w:cs="Times New Roman"/>
                <w:b/>
                <w:bCs w:val="0"/>
              </w:rPr>
              <w:t>NATA Cancer Risk</w:t>
            </w:r>
          </w:p>
        </w:tc>
        <w:tc>
          <w:tcPr>
            <w:tcW w:w="885" w:type="dxa"/>
            <w:noWrap/>
            <w:hideMark/>
          </w:tcPr>
          <w:p w:rsidR="009F60B1" w:rsidRPr="0047488E" w:rsidP="00CB1C05" w14:paraId="6ECDACDC"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636D5B19" w14:textId="77777777">
            <w:pPr>
              <w:pStyle w:val="RTableTextAbt"/>
              <w:rPr>
                <w:rFonts w:ascii="Times New Roman" w:hAnsi="Times New Roman" w:cs="Times New Roman"/>
              </w:rPr>
            </w:pPr>
          </w:p>
        </w:tc>
        <w:tc>
          <w:tcPr>
            <w:tcW w:w="1972" w:type="dxa"/>
            <w:noWrap/>
            <w:hideMark/>
          </w:tcPr>
          <w:p w:rsidR="009F60B1" w:rsidRPr="0047488E" w:rsidP="00CB1C05" w14:paraId="754CAC90" w14:textId="77777777">
            <w:pPr>
              <w:pStyle w:val="RTableTextAbt"/>
              <w:rPr>
                <w:rFonts w:ascii="Times New Roman" w:hAnsi="Times New Roman" w:cs="Times New Roman"/>
              </w:rPr>
            </w:pPr>
          </w:p>
        </w:tc>
        <w:tc>
          <w:tcPr>
            <w:tcW w:w="1972" w:type="dxa"/>
            <w:noWrap/>
            <w:hideMark/>
          </w:tcPr>
          <w:p w:rsidR="009F60B1" w:rsidRPr="0047488E" w:rsidP="00CB1C05" w14:paraId="19851264" w14:textId="77777777">
            <w:pPr>
              <w:pStyle w:val="RTableTextAbt"/>
              <w:rPr>
                <w:rFonts w:ascii="Times New Roman" w:hAnsi="Times New Roman" w:cs="Times New Roman"/>
              </w:rPr>
            </w:pPr>
            <w:r w:rsidRPr="0047488E">
              <w:rPr>
                <w:rFonts w:ascii="Times New Roman" w:hAnsi="Times New Roman" w:cs="Times New Roman"/>
              </w:rPr>
              <w:t>140</w:t>
            </w:r>
          </w:p>
        </w:tc>
        <w:tc>
          <w:tcPr>
            <w:tcW w:w="1631" w:type="dxa"/>
            <w:noWrap/>
            <w:hideMark/>
          </w:tcPr>
          <w:p w:rsidR="009F60B1" w:rsidRPr="0047488E" w:rsidP="00CB1C05" w14:paraId="211F4665" w14:textId="77777777">
            <w:pPr>
              <w:pStyle w:val="RTableTextAbt"/>
              <w:rPr>
                <w:rFonts w:ascii="Times New Roman" w:hAnsi="Times New Roman" w:cs="Times New Roman"/>
              </w:rPr>
            </w:pPr>
            <w:r w:rsidRPr="0047488E">
              <w:rPr>
                <w:rFonts w:ascii="Times New Roman" w:hAnsi="Times New Roman" w:cs="Times New Roman"/>
              </w:rPr>
              <w:t>130</w:t>
            </w:r>
          </w:p>
        </w:tc>
      </w:tr>
      <w:tr w14:paraId="2308BD04" w14:textId="77777777" w:rsidTr="00964FBD">
        <w:tblPrEx>
          <w:tblW w:w="0" w:type="auto"/>
          <w:tblLook w:val="04A0"/>
        </w:tblPrEx>
        <w:trPr>
          <w:trHeight w:val="300"/>
        </w:trPr>
        <w:tc>
          <w:tcPr>
            <w:tcW w:w="2070" w:type="dxa"/>
            <w:noWrap/>
          </w:tcPr>
          <w:p w:rsidR="009942E3" w:rsidRPr="00175397" w:rsidP="00CB1C05" w14:paraId="69ED833F" w14:textId="77777777">
            <w:pPr>
              <w:pStyle w:val="LTableTextAbt"/>
              <w:rPr>
                <w:b/>
                <w:bCs w:val="0"/>
              </w:rPr>
            </w:pPr>
            <w:r w:rsidRPr="00175397">
              <w:rPr>
                <w:rFonts w:ascii="Times New Roman" w:hAnsi="Times New Roman" w:cs="Times New Roman"/>
                <w:b/>
                <w:bCs w:val="0"/>
              </w:rPr>
              <w:t>NATA Respiratory Hazard Score</w:t>
            </w:r>
          </w:p>
        </w:tc>
        <w:tc>
          <w:tcPr>
            <w:tcW w:w="885" w:type="dxa"/>
            <w:noWrap/>
          </w:tcPr>
          <w:p w:rsidR="009942E3" w:rsidP="00CB1C05" w14:paraId="57D0EEB0" w14:textId="77777777">
            <w:pPr>
              <w:pStyle w:val="RTableTextAbt"/>
            </w:pPr>
            <w:r w:rsidRPr="00D41EB0">
              <w:rPr>
                <w:rFonts w:ascii="Times New Roman" w:hAnsi="Times New Roman" w:cs="Times New Roman"/>
              </w:rPr>
              <w:t>0.44</w:t>
            </w:r>
          </w:p>
        </w:tc>
        <w:tc>
          <w:tcPr>
            <w:tcW w:w="820" w:type="dxa"/>
            <w:noWrap/>
          </w:tcPr>
          <w:p w:rsidR="009942E3" w:rsidRPr="0047488E" w:rsidP="00CB1C05" w14:paraId="0561B7DF" w14:textId="77777777">
            <w:pPr>
              <w:pStyle w:val="RTableTextAbt"/>
            </w:pPr>
          </w:p>
        </w:tc>
        <w:tc>
          <w:tcPr>
            <w:tcW w:w="1972" w:type="dxa"/>
            <w:noWrap/>
          </w:tcPr>
          <w:p w:rsidR="009942E3" w:rsidRPr="0047488E" w:rsidP="00CB1C05" w14:paraId="10D7A900" w14:textId="77777777">
            <w:pPr>
              <w:pStyle w:val="RTableTextAbt"/>
            </w:pPr>
          </w:p>
        </w:tc>
        <w:tc>
          <w:tcPr>
            <w:tcW w:w="1972" w:type="dxa"/>
            <w:noWrap/>
          </w:tcPr>
          <w:p w:rsidR="009942E3" w:rsidRPr="0047488E" w:rsidP="00CB1C05" w14:paraId="3C7B2750" w14:textId="77777777">
            <w:pPr>
              <w:pStyle w:val="RTableTextAbt"/>
            </w:pPr>
            <w:r w:rsidRPr="0047488E">
              <w:rPr>
                <w:rFonts w:ascii="Times New Roman" w:hAnsi="Times New Roman" w:cs="Times New Roman"/>
              </w:rPr>
              <w:t>0.55</w:t>
            </w:r>
          </w:p>
        </w:tc>
        <w:tc>
          <w:tcPr>
            <w:tcW w:w="1631" w:type="dxa"/>
            <w:noWrap/>
          </w:tcPr>
          <w:p w:rsidR="009942E3" w:rsidRPr="0047488E" w:rsidP="00CB1C05" w14:paraId="5B9FF862" w14:textId="77777777">
            <w:pPr>
              <w:pStyle w:val="RTableTextAbt"/>
            </w:pPr>
            <w:r w:rsidRPr="0047488E">
              <w:rPr>
                <w:rFonts w:ascii="Times New Roman" w:hAnsi="Times New Roman" w:cs="Times New Roman"/>
              </w:rPr>
              <w:t>0.53</w:t>
            </w:r>
          </w:p>
        </w:tc>
      </w:tr>
    </w:tbl>
    <w:p w:rsidR="009F60B1" w:rsidP="00CB1C05" w14:paraId="21480E22" w14:textId="77777777"/>
    <w:p w:rsidR="009F60B1" w:rsidP="00CB1C05" w14:paraId="6452F35C" w14:textId="77777777"/>
    <w:tbl>
      <w:tblPr>
        <w:tblStyle w:val="TableGrid"/>
        <w:tblW w:w="0" w:type="auto"/>
        <w:tblLook w:val="04A0"/>
      </w:tblPr>
      <w:tblGrid>
        <w:gridCol w:w="2070"/>
        <w:gridCol w:w="885"/>
        <w:gridCol w:w="820"/>
        <w:gridCol w:w="1972"/>
        <w:gridCol w:w="1972"/>
        <w:gridCol w:w="1631"/>
      </w:tblGrid>
      <w:tr w14:paraId="392A2ABE"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CC3B4B" w:rsidP="00CB1C05" w14:paraId="5D4EF56C" w14:textId="77777777">
            <w:pPr>
              <w:pStyle w:val="TableTitleA"/>
            </w:pPr>
            <w:bookmarkStart w:id="1603" w:name="_Toc121142757"/>
            <w:bookmarkStart w:id="1604" w:name="_Toc165379783"/>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7</w:t>
            </w:r>
            <w:r w:rsidR="00BC4B5D">
              <w:rPr>
                <w:noProof/>
              </w:rPr>
              <w:fldChar w:fldCharType="end"/>
            </w:r>
            <w:r w:rsidRPr="00575FE0">
              <w:t xml:space="preserve">: </w:t>
            </w:r>
            <w:r>
              <w:t>Honeywell International, Baton Rouge, LA</w:t>
            </w:r>
            <w:bookmarkEnd w:id="1603"/>
            <w:bookmarkEnd w:id="1604"/>
          </w:p>
        </w:tc>
      </w:tr>
      <w:tr w14:paraId="6EB1606F"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CC3B4B" w:rsidP="00CB1C05" w14:paraId="21B69431" w14:textId="77777777">
            <w:pPr>
              <w:pStyle w:val="TableSubtitle"/>
            </w:pPr>
            <w:r w:rsidRPr="00CC3B4B">
              <w:t>Demographic</w:t>
            </w:r>
          </w:p>
        </w:tc>
        <w:tc>
          <w:tcPr>
            <w:tcW w:w="885" w:type="dxa"/>
            <w:tcBorders>
              <w:top w:val="single" w:sz="4" w:space="0" w:color="auto"/>
            </w:tcBorders>
            <w:shd w:val="clear" w:color="auto" w:fill="48A9C5"/>
            <w:noWrap/>
            <w:hideMark/>
          </w:tcPr>
          <w:p w:rsidR="007B71E3" w:rsidRPr="00CC3B4B" w:rsidP="00CB1C05" w14:paraId="745FD51E" w14:textId="77777777">
            <w:pPr>
              <w:pStyle w:val="TableSubtitle"/>
            </w:pPr>
            <w:r w:rsidRPr="00CC3B4B">
              <w:t>National</w:t>
            </w:r>
          </w:p>
        </w:tc>
        <w:tc>
          <w:tcPr>
            <w:tcW w:w="820" w:type="dxa"/>
            <w:tcBorders>
              <w:top w:val="single" w:sz="4" w:space="0" w:color="auto"/>
            </w:tcBorders>
            <w:shd w:val="clear" w:color="auto" w:fill="48A9C5"/>
            <w:noWrap/>
            <w:hideMark/>
          </w:tcPr>
          <w:p w:rsidR="007B71E3" w:rsidRPr="00CC3B4B" w:rsidP="00CB1C05" w14:paraId="1B7FDE61" w14:textId="77777777">
            <w:pPr>
              <w:pStyle w:val="TableSubtitle"/>
            </w:pPr>
            <w:r w:rsidRPr="00CC3B4B">
              <w:t>Rural</w:t>
            </w:r>
          </w:p>
        </w:tc>
        <w:tc>
          <w:tcPr>
            <w:tcW w:w="1972" w:type="dxa"/>
            <w:tcBorders>
              <w:top w:val="single" w:sz="4" w:space="0" w:color="auto"/>
            </w:tcBorders>
            <w:shd w:val="clear" w:color="auto" w:fill="48A9C5"/>
            <w:noWrap/>
            <w:hideMark/>
          </w:tcPr>
          <w:p w:rsidR="007B71E3" w:rsidRPr="00CC3B4B" w:rsidP="00CB1C05" w14:paraId="1382FA18"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CC3B4B" w:rsidP="00CB1C05" w14:paraId="22C12FCE"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CC3B4B" w:rsidP="00CB1C05" w14:paraId="6853B771" w14:textId="77777777">
            <w:pPr>
              <w:pStyle w:val="TableSubtitle"/>
            </w:pPr>
            <w:r w:rsidRPr="00A25C50">
              <w:t>5</w:t>
            </w:r>
            <w:r>
              <w:t>-</w:t>
            </w:r>
            <w:r w:rsidRPr="00A25C50">
              <w:t>Mile Average</w:t>
            </w:r>
          </w:p>
        </w:tc>
      </w:tr>
      <w:tr w14:paraId="1728B9B8" w14:textId="77777777" w:rsidTr="00964FBD">
        <w:tblPrEx>
          <w:tblW w:w="0" w:type="auto"/>
          <w:tblLook w:val="04A0"/>
        </w:tblPrEx>
        <w:trPr>
          <w:trHeight w:val="300"/>
        </w:trPr>
        <w:tc>
          <w:tcPr>
            <w:tcW w:w="2070" w:type="dxa"/>
            <w:noWrap/>
            <w:hideMark/>
          </w:tcPr>
          <w:p w:rsidR="009F60B1" w:rsidRPr="00015D46" w:rsidP="00CB1C05" w14:paraId="25CD823B" w14:textId="77777777">
            <w:pPr>
              <w:pStyle w:val="LTableTextAbt"/>
              <w:rPr>
                <w:rFonts w:ascii="Times New Roman" w:hAnsi="Times New Roman" w:cs="Times New Roman"/>
                <w:b/>
                <w:bCs w:val="0"/>
              </w:rPr>
            </w:pPr>
            <w:r w:rsidRPr="00015D46">
              <w:rPr>
                <w:rFonts w:ascii="Times New Roman" w:hAnsi="Times New Roman" w:cs="Times New Roman"/>
                <w:b/>
                <w:bCs w:val="0"/>
              </w:rPr>
              <w:t>Median Income</w:t>
            </w:r>
          </w:p>
        </w:tc>
        <w:tc>
          <w:tcPr>
            <w:tcW w:w="885" w:type="dxa"/>
            <w:noWrap/>
            <w:hideMark/>
          </w:tcPr>
          <w:p w:rsidR="009F60B1" w:rsidRPr="0047488E" w:rsidP="00CB1C05" w14:paraId="5809C74E"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0A2FEC2E"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6B846950" w14:textId="77777777">
            <w:pPr>
              <w:pStyle w:val="RTableTextAbt"/>
              <w:rPr>
                <w:rFonts w:ascii="Times New Roman" w:hAnsi="Times New Roman" w:cs="Times New Roman"/>
              </w:rPr>
            </w:pPr>
            <w:r w:rsidRPr="0047488E">
              <w:rPr>
                <w:rFonts w:ascii="Times New Roman" w:hAnsi="Times New Roman" w:cs="Times New Roman"/>
              </w:rPr>
              <w:t>$38,977</w:t>
            </w:r>
          </w:p>
        </w:tc>
        <w:tc>
          <w:tcPr>
            <w:tcW w:w="1972" w:type="dxa"/>
            <w:noWrap/>
            <w:hideMark/>
          </w:tcPr>
          <w:p w:rsidR="009F60B1" w:rsidRPr="0047488E" w:rsidP="00CB1C05" w14:paraId="51C922A4" w14:textId="77777777">
            <w:pPr>
              <w:pStyle w:val="RTableTextAbt"/>
              <w:rPr>
                <w:rFonts w:ascii="Times New Roman" w:hAnsi="Times New Roman" w:cs="Times New Roman"/>
              </w:rPr>
            </w:pPr>
            <w:r w:rsidRPr="0047488E">
              <w:rPr>
                <w:rFonts w:ascii="Times New Roman" w:hAnsi="Times New Roman" w:cs="Times New Roman"/>
              </w:rPr>
              <w:t>$39,597</w:t>
            </w:r>
          </w:p>
        </w:tc>
        <w:tc>
          <w:tcPr>
            <w:tcW w:w="1631" w:type="dxa"/>
            <w:noWrap/>
            <w:hideMark/>
          </w:tcPr>
          <w:p w:rsidR="009F60B1" w:rsidRPr="0047488E" w:rsidP="00CB1C05" w14:paraId="2C42BBBB" w14:textId="77777777">
            <w:pPr>
              <w:pStyle w:val="RTableTextAbt"/>
              <w:rPr>
                <w:rFonts w:ascii="Times New Roman" w:hAnsi="Times New Roman" w:cs="Times New Roman"/>
              </w:rPr>
            </w:pPr>
            <w:r w:rsidRPr="0047488E">
              <w:rPr>
                <w:rFonts w:ascii="Times New Roman" w:hAnsi="Times New Roman" w:cs="Times New Roman"/>
              </w:rPr>
              <w:t>$44,744</w:t>
            </w:r>
          </w:p>
        </w:tc>
      </w:tr>
      <w:tr w14:paraId="0CE64E21" w14:textId="77777777" w:rsidTr="00964FBD">
        <w:tblPrEx>
          <w:tblW w:w="0" w:type="auto"/>
          <w:tblLook w:val="04A0"/>
        </w:tblPrEx>
        <w:trPr>
          <w:trHeight w:val="300"/>
        </w:trPr>
        <w:tc>
          <w:tcPr>
            <w:tcW w:w="2070" w:type="dxa"/>
            <w:noWrap/>
            <w:hideMark/>
          </w:tcPr>
          <w:p w:rsidR="009F60B1" w:rsidRPr="00015D46" w:rsidP="00CB1C05" w14:paraId="106997F2" w14:textId="77777777">
            <w:pPr>
              <w:pStyle w:val="LTableTextAbt"/>
              <w:rPr>
                <w:rFonts w:ascii="Times New Roman" w:hAnsi="Times New Roman" w:cs="Times New Roman"/>
                <w:b/>
                <w:bCs w:val="0"/>
              </w:rPr>
            </w:pPr>
            <w:r w:rsidRPr="00015D46">
              <w:rPr>
                <w:rFonts w:ascii="Times New Roman" w:hAnsi="Times New Roman" w:cs="Times New Roman"/>
                <w:b/>
                <w:bCs w:val="0"/>
              </w:rPr>
              <w:t>White</w:t>
            </w:r>
          </w:p>
        </w:tc>
        <w:tc>
          <w:tcPr>
            <w:tcW w:w="885" w:type="dxa"/>
            <w:noWrap/>
            <w:hideMark/>
          </w:tcPr>
          <w:p w:rsidR="009F60B1" w:rsidRPr="0047488E" w:rsidP="00CB1C05" w14:paraId="3DF6D90F"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41F1EC7D"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790A61A8" w14:textId="77777777">
            <w:pPr>
              <w:pStyle w:val="RTableTextAbt"/>
              <w:rPr>
                <w:rFonts w:ascii="Times New Roman" w:hAnsi="Times New Roman" w:cs="Times New Roman"/>
              </w:rPr>
            </w:pPr>
            <w:r w:rsidRPr="0047488E">
              <w:rPr>
                <w:rFonts w:ascii="Times New Roman" w:hAnsi="Times New Roman" w:cs="Times New Roman"/>
              </w:rPr>
              <w:t>13.7%</w:t>
            </w:r>
          </w:p>
        </w:tc>
        <w:tc>
          <w:tcPr>
            <w:tcW w:w="1972" w:type="dxa"/>
            <w:noWrap/>
            <w:hideMark/>
          </w:tcPr>
          <w:p w:rsidR="009F60B1" w:rsidRPr="0047488E" w:rsidP="00CB1C05" w14:paraId="1E51599A" w14:textId="77777777">
            <w:pPr>
              <w:pStyle w:val="RTableTextAbt"/>
              <w:rPr>
                <w:rFonts w:ascii="Times New Roman" w:hAnsi="Times New Roman" w:cs="Times New Roman"/>
              </w:rPr>
            </w:pPr>
            <w:r w:rsidRPr="0047488E">
              <w:rPr>
                <w:rFonts w:ascii="Times New Roman" w:hAnsi="Times New Roman" w:cs="Times New Roman"/>
              </w:rPr>
              <w:t>21.4%</w:t>
            </w:r>
          </w:p>
        </w:tc>
        <w:tc>
          <w:tcPr>
            <w:tcW w:w="1631" w:type="dxa"/>
            <w:noWrap/>
            <w:hideMark/>
          </w:tcPr>
          <w:p w:rsidR="009F60B1" w:rsidRPr="0047488E" w:rsidP="00CB1C05" w14:paraId="31E72E41" w14:textId="77777777">
            <w:pPr>
              <w:pStyle w:val="RTableTextAbt"/>
              <w:rPr>
                <w:rFonts w:ascii="Times New Roman" w:hAnsi="Times New Roman" w:cs="Times New Roman"/>
              </w:rPr>
            </w:pPr>
            <w:r w:rsidRPr="0047488E">
              <w:rPr>
                <w:rFonts w:ascii="Times New Roman" w:hAnsi="Times New Roman" w:cs="Times New Roman"/>
              </w:rPr>
              <w:t>27.4%</w:t>
            </w:r>
          </w:p>
        </w:tc>
      </w:tr>
      <w:tr w14:paraId="7CD6673E" w14:textId="77777777" w:rsidTr="00964FBD">
        <w:tblPrEx>
          <w:tblW w:w="0" w:type="auto"/>
          <w:tblLook w:val="04A0"/>
        </w:tblPrEx>
        <w:trPr>
          <w:trHeight w:val="300"/>
        </w:trPr>
        <w:tc>
          <w:tcPr>
            <w:tcW w:w="2070" w:type="dxa"/>
            <w:noWrap/>
            <w:hideMark/>
          </w:tcPr>
          <w:p w:rsidR="009F60B1" w:rsidRPr="00015D46" w:rsidP="00CB1C05" w14:paraId="7A500BA5" w14:textId="77777777">
            <w:pPr>
              <w:pStyle w:val="LTableTextAbt"/>
              <w:rPr>
                <w:rFonts w:ascii="Times New Roman" w:hAnsi="Times New Roman" w:cs="Times New Roman"/>
                <w:b/>
                <w:bCs w:val="0"/>
              </w:rPr>
            </w:pPr>
            <w:r w:rsidRPr="00015D46">
              <w:rPr>
                <w:rFonts w:ascii="Times New Roman" w:hAnsi="Times New Roman" w:cs="Times New Roman"/>
                <w:b/>
                <w:bCs w:val="0"/>
              </w:rPr>
              <w:t>Black</w:t>
            </w:r>
          </w:p>
        </w:tc>
        <w:tc>
          <w:tcPr>
            <w:tcW w:w="885" w:type="dxa"/>
            <w:noWrap/>
            <w:hideMark/>
          </w:tcPr>
          <w:p w:rsidR="009F60B1" w:rsidRPr="0047488E" w:rsidP="00CB1C05" w14:paraId="6BDBB9F7"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677A30D7"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55B0888A" w14:textId="77777777">
            <w:pPr>
              <w:pStyle w:val="RTableTextAbt"/>
              <w:rPr>
                <w:rFonts w:ascii="Times New Roman" w:hAnsi="Times New Roman" w:cs="Times New Roman"/>
              </w:rPr>
            </w:pPr>
            <w:r w:rsidRPr="0047488E">
              <w:rPr>
                <w:rFonts w:ascii="Times New Roman" w:hAnsi="Times New Roman" w:cs="Times New Roman"/>
              </w:rPr>
              <w:t>85.6%</w:t>
            </w:r>
          </w:p>
        </w:tc>
        <w:tc>
          <w:tcPr>
            <w:tcW w:w="1972" w:type="dxa"/>
            <w:noWrap/>
            <w:hideMark/>
          </w:tcPr>
          <w:p w:rsidR="009F60B1" w:rsidRPr="0047488E" w:rsidP="00CB1C05" w14:paraId="7072E734" w14:textId="77777777">
            <w:pPr>
              <w:pStyle w:val="RTableTextAbt"/>
              <w:rPr>
                <w:rFonts w:ascii="Times New Roman" w:hAnsi="Times New Roman" w:cs="Times New Roman"/>
              </w:rPr>
            </w:pPr>
            <w:r w:rsidRPr="0047488E">
              <w:rPr>
                <w:rFonts w:ascii="Times New Roman" w:hAnsi="Times New Roman" w:cs="Times New Roman"/>
              </w:rPr>
              <w:t>74.6%</w:t>
            </w:r>
          </w:p>
        </w:tc>
        <w:tc>
          <w:tcPr>
            <w:tcW w:w="1631" w:type="dxa"/>
            <w:noWrap/>
            <w:hideMark/>
          </w:tcPr>
          <w:p w:rsidR="009F60B1" w:rsidRPr="0047488E" w:rsidP="00CB1C05" w14:paraId="031CA444" w14:textId="77777777">
            <w:pPr>
              <w:pStyle w:val="RTableTextAbt"/>
              <w:rPr>
                <w:rFonts w:ascii="Times New Roman" w:hAnsi="Times New Roman" w:cs="Times New Roman"/>
              </w:rPr>
            </w:pPr>
            <w:r w:rsidRPr="0047488E">
              <w:rPr>
                <w:rFonts w:ascii="Times New Roman" w:hAnsi="Times New Roman" w:cs="Times New Roman"/>
              </w:rPr>
              <w:t>67.6%</w:t>
            </w:r>
          </w:p>
        </w:tc>
      </w:tr>
      <w:tr w14:paraId="12D011BF" w14:textId="77777777" w:rsidTr="00964FBD">
        <w:tblPrEx>
          <w:tblW w:w="0" w:type="auto"/>
          <w:tblLook w:val="04A0"/>
        </w:tblPrEx>
        <w:trPr>
          <w:trHeight w:val="300"/>
        </w:trPr>
        <w:tc>
          <w:tcPr>
            <w:tcW w:w="2070" w:type="dxa"/>
            <w:noWrap/>
            <w:hideMark/>
          </w:tcPr>
          <w:p w:rsidR="009F60B1" w:rsidRPr="00015D46" w:rsidP="00CB1C05" w14:paraId="4843AB9D" w14:textId="77777777">
            <w:pPr>
              <w:pStyle w:val="LTableTextAbt"/>
              <w:rPr>
                <w:rFonts w:ascii="Times New Roman" w:hAnsi="Times New Roman" w:cs="Times New Roman"/>
                <w:b/>
                <w:bCs w:val="0"/>
              </w:rPr>
            </w:pPr>
            <w:r w:rsidRPr="00015D46">
              <w:rPr>
                <w:rFonts w:ascii="Times New Roman" w:hAnsi="Times New Roman" w:cs="Times New Roman"/>
                <w:b/>
                <w:bCs w:val="0"/>
              </w:rPr>
              <w:t xml:space="preserve">American Indian </w:t>
            </w:r>
          </w:p>
        </w:tc>
        <w:tc>
          <w:tcPr>
            <w:tcW w:w="885" w:type="dxa"/>
            <w:noWrap/>
            <w:hideMark/>
          </w:tcPr>
          <w:p w:rsidR="009F60B1" w:rsidRPr="0047488E" w:rsidP="00CB1C05" w14:paraId="671B7AC7"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24420ED8"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15403330"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5AF86D30" w14:textId="77777777">
            <w:pPr>
              <w:pStyle w:val="RTableTextAbt"/>
              <w:rPr>
                <w:rFonts w:ascii="Times New Roman" w:hAnsi="Times New Roman" w:cs="Times New Roman"/>
              </w:rPr>
            </w:pPr>
            <w:r w:rsidRPr="0047488E">
              <w:rPr>
                <w:rFonts w:ascii="Times New Roman" w:hAnsi="Times New Roman" w:cs="Times New Roman"/>
              </w:rPr>
              <w:t>0.2%</w:t>
            </w:r>
          </w:p>
        </w:tc>
        <w:tc>
          <w:tcPr>
            <w:tcW w:w="1631" w:type="dxa"/>
            <w:noWrap/>
            <w:hideMark/>
          </w:tcPr>
          <w:p w:rsidR="009F60B1" w:rsidRPr="0047488E" w:rsidP="00CB1C05" w14:paraId="07819F7C" w14:textId="77777777">
            <w:pPr>
              <w:pStyle w:val="RTableTextAbt"/>
              <w:rPr>
                <w:rFonts w:ascii="Times New Roman" w:hAnsi="Times New Roman" w:cs="Times New Roman"/>
              </w:rPr>
            </w:pPr>
            <w:r w:rsidRPr="0047488E">
              <w:rPr>
                <w:rFonts w:ascii="Times New Roman" w:hAnsi="Times New Roman" w:cs="Times New Roman"/>
              </w:rPr>
              <w:t>0.3%</w:t>
            </w:r>
          </w:p>
        </w:tc>
      </w:tr>
      <w:tr w14:paraId="27A48A04" w14:textId="77777777" w:rsidTr="00964FBD">
        <w:tblPrEx>
          <w:tblW w:w="0" w:type="auto"/>
          <w:tblLook w:val="04A0"/>
        </w:tblPrEx>
        <w:trPr>
          <w:trHeight w:val="300"/>
        </w:trPr>
        <w:tc>
          <w:tcPr>
            <w:tcW w:w="2070" w:type="dxa"/>
            <w:noWrap/>
            <w:hideMark/>
          </w:tcPr>
          <w:p w:rsidR="009F60B1" w:rsidRPr="00015D46" w:rsidP="00CB1C05" w14:paraId="53457A9E" w14:textId="77777777">
            <w:pPr>
              <w:pStyle w:val="LTableTextAbt"/>
              <w:rPr>
                <w:rFonts w:ascii="Times New Roman" w:hAnsi="Times New Roman" w:cs="Times New Roman"/>
                <w:b/>
                <w:bCs w:val="0"/>
              </w:rPr>
            </w:pPr>
            <w:r w:rsidRPr="00015D46">
              <w:rPr>
                <w:rFonts w:ascii="Times New Roman" w:hAnsi="Times New Roman" w:cs="Times New Roman"/>
                <w:b/>
                <w:bCs w:val="0"/>
              </w:rPr>
              <w:t>Asian</w:t>
            </w:r>
          </w:p>
        </w:tc>
        <w:tc>
          <w:tcPr>
            <w:tcW w:w="885" w:type="dxa"/>
            <w:noWrap/>
            <w:hideMark/>
          </w:tcPr>
          <w:p w:rsidR="009F60B1" w:rsidRPr="0047488E" w:rsidP="00CB1C05" w14:paraId="2B7DDC03"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166E260D"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1AB674BA"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64A8B94B" w14:textId="77777777">
            <w:pPr>
              <w:pStyle w:val="RTableTextAbt"/>
              <w:rPr>
                <w:rFonts w:ascii="Times New Roman" w:hAnsi="Times New Roman" w:cs="Times New Roman"/>
              </w:rPr>
            </w:pPr>
            <w:r w:rsidRPr="0047488E">
              <w:rPr>
                <w:rFonts w:ascii="Times New Roman" w:hAnsi="Times New Roman" w:cs="Times New Roman"/>
              </w:rPr>
              <w:t>0.6%</w:t>
            </w:r>
          </w:p>
        </w:tc>
        <w:tc>
          <w:tcPr>
            <w:tcW w:w="1631" w:type="dxa"/>
            <w:noWrap/>
            <w:hideMark/>
          </w:tcPr>
          <w:p w:rsidR="009F60B1" w:rsidRPr="0047488E" w:rsidP="00CB1C05" w14:paraId="37D95527" w14:textId="77777777">
            <w:pPr>
              <w:pStyle w:val="RTableTextAbt"/>
              <w:rPr>
                <w:rFonts w:ascii="Times New Roman" w:hAnsi="Times New Roman" w:cs="Times New Roman"/>
              </w:rPr>
            </w:pPr>
            <w:r w:rsidRPr="0047488E">
              <w:rPr>
                <w:rFonts w:ascii="Times New Roman" w:hAnsi="Times New Roman" w:cs="Times New Roman"/>
              </w:rPr>
              <w:t>1.6%</w:t>
            </w:r>
          </w:p>
        </w:tc>
      </w:tr>
      <w:tr w14:paraId="1161F35F" w14:textId="77777777" w:rsidTr="00964FBD">
        <w:tblPrEx>
          <w:tblW w:w="0" w:type="auto"/>
          <w:tblLook w:val="04A0"/>
        </w:tblPrEx>
        <w:trPr>
          <w:trHeight w:val="300"/>
        </w:trPr>
        <w:tc>
          <w:tcPr>
            <w:tcW w:w="2070" w:type="dxa"/>
            <w:noWrap/>
            <w:hideMark/>
          </w:tcPr>
          <w:p w:rsidR="009F60B1" w:rsidRPr="00015D46" w:rsidP="00CB1C05" w14:paraId="6E4F94EA" w14:textId="77777777">
            <w:pPr>
              <w:pStyle w:val="LTableTextAbt"/>
              <w:rPr>
                <w:rFonts w:ascii="Times New Roman" w:hAnsi="Times New Roman" w:cs="Times New Roman"/>
                <w:b/>
                <w:bCs w:val="0"/>
              </w:rPr>
            </w:pPr>
            <w:r w:rsidRPr="00015D46">
              <w:rPr>
                <w:rFonts w:ascii="Times New Roman" w:hAnsi="Times New Roman" w:cs="Times New Roman"/>
                <w:b/>
                <w:bCs w:val="0"/>
              </w:rPr>
              <w:t>Pacific Islander</w:t>
            </w:r>
          </w:p>
        </w:tc>
        <w:tc>
          <w:tcPr>
            <w:tcW w:w="885" w:type="dxa"/>
            <w:noWrap/>
            <w:hideMark/>
          </w:tcPr>
          <w:p w:rsidR="009F60B1" w:rsidRPr="0047488E" w:rsidP="00CB1C05" w14:paraId="7E10D090"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661E1261"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2AB40D00"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586372D8"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7A39AAFF" w14:textId="77777777">
            <w:pPr>
              <w:pStyle w:val="RTableTextAbt"/>
              <w:rPr>
                <w:rFonts w:ascii="Times New Roman" w:hAnsi="Times New Roman" w:cs="Times New Roman"/>
              </w:rPr>
            </w:pPr>
            <w:r w:rsidRPr="0047488E">
              <w:rPr>
                <w:rFonts w:ascii="Times New Roman" w:hAnsi="Times New Roman" w:cs="Times New Roman"/>
              </w:rPr>
              <w:t>0.0%</w:t>
            </w:r>
          </w:p>
        </w:tc>
      </w:tr>
      <w:tr w14:paraId="7936CFB3" w14:textId="77777777" w:rsidTr="00964FBD">
        <w:tblPrEx>
          <w:tblW w:w="0" w:type="auto"/>
          <w:tblLook w:val="04A0"/>
        </w:tblPrEx>
        <w:trPr>
          <w:trHeight w:val="300"/>
        </w:trPr>
        <w:tc>
          <w:tcPr>
            <w:tcW w:w="2070" w:type="dxa"/>
            <w:noWrap/>
            <w:hideMark/>
          </w:tcPr>
          <w:p w:rsidR="009F60B1" w:rsidRPr="00015D46" w:rsidP="00CB1C05" w14:paraId="75C24B5D" w14:textId="77777777">
            <w:pPr>
              <w:pStyle w:val="LTableTextAbt"/>
              <w:rPr>
                <w:rFonts w:ascii="Times New Roman" w:hAnsi="Times New Roman" w:cs="Times New Roman"/>
                <w:b/>
                <w:bCs w:val="0"/>
              </w:rPr>
            </w:pPr>
            <w:r w:rsidRPr="00015D46">
              <w:rPr>
                <w:rFonts w:ascii="Times New Roman" w:hAnsi="Times New Roman" w:cs="Times New Roman"/>
                <w:b/>
                <w:bCs w:val="0"/>
              </w:rPr>
              <w:t>Other</w:t>
            </w:r>
          </w:p>
        </w:tc>
        <w:tc>
          <w:tcPr>
            <w:tcW w:w="885" w:type="dxa"/>
            <w:noWrap/>
            <w:hideMark/>
          </w:tcPr>
          <w:p w:rsidR="009F60B1" w:rsidRPr="0047488E" w:rsidP="00CB1C05" w14:paraId="39D23668"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507E04EE"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0D8FED70" w14:textId="77777777">
            <w:pPr>
              <w:pStyle w:val="RTableTextAbt"/>
              <w:rPr>
                <w:rFonts w:ascii="Times New Roman" w:hAnsi="Times New Roman" w:cs="Times New Roman"/>
              </w:rPr>
            </w:pPr>
            <w:r w:rsidRPr="0047488E">
              <w:rPr>
                <w:rFonts w:ascii="Times New Roman" w:hAnsi="Times New Roman" w:cs="Times New Roman"/>
              </w:rPr>
              <w:t>0.6%</w:t>
            </w:r>
          </w:p>
        </w:tc>
        <w:tc>
          <w:tcPr>
            <w:tcW w:w="1972" w:type="dxa"/>
            <w:noWrap/>
            <w:hideMark/>
          </w:tcPr>
          <w:p w:rsidR="009F60B1" w:rsidRPr="0047488E" w:rsidP="00CB1C05" w14:paraId="6594A665" w14:textId="77777777">
            <w:pPr>
              <w:pStyle w:val="RTableTextAbt"/>
              <w:rPr>
                <w:rFonts w:ascii="Times New Roman" w:hAnsi="Times New Roman" w:cs="Times New Roman"/>
              </w:rPr>
            </w:pPr>
            <w:r w:rsidRPr="0047488E">
              <w:rPr>
                <w:rFonts w:ascii="Times New Roman" w:hAnsi="Times New Roman" w:cs="Times New Roman"/>
              </w:rPr>
              <w:t>3.2%</w:t>
            </w:r>
          </w:p>
        </w:tc>
        <w:tc>
          <w:tcPr>
            <w:tcW w:w="1631" w:type="dxa"/>
            <w:noWrap/>
            <w:hideMark/>
          </w:tcPr>
          <w:p w:rsidR="009F60B1" w:rsidRPr="0047488E" w:rsidP="00CB1C05" w14:paraId="12C06030" w14:textId="77777777">
            <w:pPr>
              <w:pStyle w:val="RTableTextAbt"/>
              <w:rPr>
                <w:rFonts w:ascii="Times New Roman" w:hAnsi="Times New Roman" w:cs="Times New Roman"/>
              </w:rPr>
            </w:pPr>
            <w:r w:rsidRPr="0047488E">
              <w:rPr>
                <w:rFonts w:ascii="Times New Roman" w:hAnsi="Times New Roman" w:cs="Times New Roman"/>
              </w:rPr>
              <w:t>3.2%</w:t>
            </w:r>
          </w:p>
        </w:tc>
      </w:tr>
      <w:tr w14:paraId="7168F5BE" w14:textId="77777777" w:rsidTr="00964FBD">
        <w:tblPrEx>
          <w:tblW w:w="0" w:type="auto"/>
          <w:tblLook w:val="04A0"/>
        </w:tblPrEx>
        <w:trPr>
          <w:trHeight w:val="300"/>
        </w:trPr>
        <w:tc>
          <w:tcPr>
            <w:tcW w:w="2070" w:type="dxa"/>
            <w:noWrap/>
            <w:hideMark/>
          </w:tcPr>
          <w:p w:rsidR="009F60B1" w:rsidRPr="00015D46" w:rsidP="00CB1C05" w14:paraId="46CB040F" w14:textId="77777777">
            <w:pPr>
              <w:pStyle w:val="LTableTextAbt"/>
              <w:rPr>
                <w:rFonts w:ascii="Times New Roman" w:hAnsi="Times New Roman" w:cs="Times New Roman"/>
                <w:b/>
                <w:bCs w:val="0"/>
              </w:rPr>
            </w:pPr>
            <w:r w:rsidRPr="00015D46">
              <w:rPr>
                <w:rFonts w:ascii="Times New Roman" w:hAnsi="Times New Roman" w:cs="Times New Roman"/>
                <w:b/>
                <w:bCs w:val="0"/>
              </w:rPr>
              <w:t>Hispanic</w:t>
            </w:r>
          </w:p>
        </w:tc>
        <w:tc>
          <w:tcPr>
            <w:tcW w:w="885" w:type="dxa"/>
            <w:noWrap/>
            <w:hideMark/>
          </w:tcPr>
          <w:p w:rsidR="009F60B1" w:rsidRPr="0047488E" w:rsidP="00CB1C05" w14:paraId="75677B01"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1DE6C11D"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388B30CE" w14:textId="77777777">
            <w:pPr>
              <w:pStyle w:val="RTableTextAbt"/>
              <w:rPr>
                <w:rFonts w:ascii="Times New Roman" w:hAnsi="Times New Roman" w:cs="Times New Roman"/>
              </w:rPr>
            </w:pPr>
            <w:r w:rsidRPr="0047488E">
              <w:rPr>
                <w:rFonts w:ascii="Times New Roman" w:hAnsi="Times New Roman" w:cs="Times New Roman"/>
              </w:rPr>
              <w:t>0.9%</w:t>
            </w:r>
          </w:p>
        </w:tc>
        <w:tc>
          <w:tcPr>
            <w:tcW w:w="1972" w:type="dxa"/>
            <w:noWrap/>
            <w:hideMark/>
          </w:tcPr>
          <w:p w:rsidR="009F60B1" w:rsidRPr="0047488E" w:rsidP="00CB1C05" w14:paraId="4EDC1C50" w14:textId="77777777">
            <w:pPr>
              <w:pStyle w:val="RTableTextAbt"/>
              <w:rPr>
                <w:rFonts w:ascii="Times New Roman" w:hAnsi="Times New Roman" w:cs="Times New Roman"/>
              </w:rPr>
            </w:pPr>
            <w:r w:rsidRPr="0047488E">
              <w:rPr>
                <w:rFonts w:ascii="Times New Roman" w:hAnsi="Times New Roman" w:cs="Times New Roman"/>
              </w:rPr>
              <w:t>2.1%</w:t>
            </w:r>
          </w:p>
        </w:tc>
        <w:tc>
          <w:tcPr>
            <w:tcW w:w="1631" w:type="dxa"/>
            <w:noWrap/>
            <w:hideMark/>
          </w:tcPr>
          <w:p w:rsidR="009F60B1" w:rsidRPr="0047488E" w:rsidP="00CB1C05" w14:paraId="6D36FBDB" w14:textId="77777777">
            <w:pPr>
              <w:pStyle w:val="RTableTextAbt"/>
              <w:rPr>
                <w:rFonts w:ascii="Times New Roman" w:hAnsi="Times New Roman" w:cs="Times New Roman"/>
              </w:rPr>
            </w:pPr>
            <w:r w:rsidRPr="0047488E">
              <w:rPr>
                <w:rFonts w:ascii="Times New Roman" w:hAnsi="Times New Roman" w:cs="Times New Roman"/>
              </w:rPr>
              <w:t>2.8%</w:t>
            </w:r>
          </w:p>
        </w:tc>
      </w:tr>
      <w:tr w14:paraId="4E8E6C0F" w14:textId="77777777" w:rsidTr="00964FBD">
        <w:tblPrEx>
          <w:tblW w:w="0" w:type="auto"/>
          <w:tblLook w:val="04A0"/>
        </w:tblPrEx>
        <w:trPr>
          <w:trHeight w:val="300"/>
        </w:trPr>
        <w:tc>
          <w:tcPr>
            <w:tcW w:w="2070" w:type="dxa"/>
            <w:noWrap/>
            <w:hideMark/>
          </w:tcPr>
          <w:p w:rsidR="009F60B1" w:rsidRPr="00015D46" w:rsidP="00CB1C05" w14:paraId="62A87D85" w14:textId="77777777">
            <w:pPr>
              <w:pStyle w:val="LTableTextAbt"/>
              <w:rPr>
                <w:rFonts w:ascii="Times New Roman" w:hAnsi="Times New Roman" w:cs="Times New Roman"/>
                <w:b/>
                <w:bCs w:val="0"/>
              </w:rPr>
            </w:pPr>
            <w:r w:rsidRPr="00015D46">
              <w:rPr>
                <w:rFonts w:ascii="Times New Roman" w:hAnsi="Times New Roman" w:cs="Times New Roman"/>
                <w:b/>
                <w:bCs w:val="0"/>
              </w:rPr>
              <w:t>2x Poverty Line</w:t>
            </w:r>
          </w:p>
        </w:tc>
        <w:tc>
          <w:tcPr>
            <w:tcW w:w="885" w:type="dxa"/>
            <w:noWrap/>
            <w:hideMark/>
          </w:tcPr>
          <w:p w:rsidR="009F60B1" w:rsidRPr="0047488E" w:rsidP="00CB1C05" w14:paraId="74E44F20"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75BC6978"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582721B2" w14:textId="77777777">
            <w:pPr>
              <w:pStyle w:val="RTableTextAbt"/>
              <w:rPr>
                <w:rFonts w:ascii="Times New Roman" w:hAnsi="Times New Roman" w:cs="Times New Roman"/>
              </w:rPr>
            </w:pPr>
            <w:r w:rsidRPr="0047488E">
              <w:rPr>
                <w:rFonts w:ascii="Times New Roman" w:hAnsi="Times New Roman" w:cs="Times New Roman"/>
              </w:rPr>
              <w:t>52.9%</w:t>
            </w:r>
          </w:p>
        </w:tc>
        <w:tc>
          <w:tcPr>
            <w:tcW w:w="1972" w:type="dxa"/>
            <w:noWrap/>
            <w:hideMark/>
          </w:tcPr>
          <w:p w:rsidR="009F60B1" w:rsidRPr="0047488E" w:rsidP="00CB1C05" w14:paraId="7044824D" w14:textId="77777777">
            <w:pPr>
              <w:pStyle w:val="RTableTextAbt"/>
              <w:rPr>
                <w:rFonts w:ascii="Times New Roman" w:hAnsi="Times New Roman" w:cs="Times New Roman"/>
              </w:rPr>
            </w:pPr>
            <w:r w:rsidRPr="0047488E">
              <w:rPr>
                <w:rFonts w:ascii="Times New Roman" w:hAnsi="Times New Roman" w:cs="Times New Roman"/>
              </w:rPr>
              <w:t>55.6%</w:t>
            </w:r>
          </w:p>
        </w:tc>
        <w:tc>
          <w:tcPr>
            <w:tcW w:w="1631" w:type="dxa"/>
            <w:noWrap/>
            <w:hideMark/>
          </w:tcPr>
          <w:p w:rsidR="009F60B1" w:rsidRPr="0047488E" w:rsidP="00CB1C05" w14:paraId="0F47BF9C" w14:textId="77777777">
            <w:pPr>
              <w:pStyle w:val="RTableTextAbt"/>
              <w:rPr>
                <w:rFonts w:ascii="Times New Roman" w:hAnsi="Times New Roman" w:cs="Times New Roman"/>
              </w:rPr>
            </w:pPr>
            <w:r w:rsidRPr="0047488E">
              <w:rPr>
                <w:rFonts w:ascii="Times New Roman" w:hAnsi="Times New Roman" w:cs="Times New Roman"/>
              </w:rPr>
              <w:t>52.9%</w:t>
            </w:r>
          </w:p>
        </w:tc>
      </w:tr>
      <w:tr w14:paraId="0654B4FC" w14:textId="77777777" w:rsidTr="00964FBD">
        <w:tblPrEx>
          <w:tblW w:w="0" w:type="auto"/>
          <w:tblLook w:val="04A0"/>
        </w:tblPrEx>
        <w:trPr>
          <w:trHeight w:val="300"/>
        </w:trPr>
        <w:tc>
          <w:tcPr>
            <w:tcW w:w="2070" w:type="dxa"/>
            <w:noWrap/>
            <w:hideMark/>
          </w:tcPr>
          <w:p w:rsidR="009F60B1" w:rsidRPr="00015D46" w:rsidP="00CB1C05" w14:paraId="48D4519E" w14:textId="77777777">
            <w:pPr>
              <w:pStyle w:val="LTableTextAbt"/>
              <w:rPr>
                <w:rFonts w:ascii="Times New Roman" w:hAnsi="Times New Roman" w:cs="Times New Roman"/>
                <w:b/>
                <w:bCs w:val="0"/>
              </w:rPr>
            </w:pPr>
            <w:r w:rsidRPr="00015D46">
              <w:rPr>
                <w:rFonts w:ascii="Times New Roman" w:hAnsi="Times New Roman" w:cs="Times New Roman"/>
                <w:b/>
                <w:bCs w:val="0"/>
              </w:rPr>
              <w:t>Below Poverty Line</w:t>
            </w:r>
          </w:p>
        </w:tc>
        <w:tc>
          <w:tcPr>
            <w:tcW w:w="885" w:type="dxa"/>
            <w:noWrap/>
            <w:hideMark/>
          </w:tcPr>
          <w:p w:rsidR="009F60B1" w:rsidRPr="0047488E" w:rsidP="00CB1C05" w14:paraId="144BEFE5"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403EE155"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47575C1C" w14:textId="77777777">
            <w:pPr>
              <w:pStyle w:val="RTableTextAbt"/>
              <w:rPr>
                <w:rFonts w:ascii="Times New Roman" w:hAnsi="Times New Roman" w:cs="Times New Roman"/>
              </w:rPr>
            </w:pPr>
            <w:r w:rsidRPr="0047488E">
              <w:rPr>
                <w:rFonts w:ascii="Times New Roman" w:hAnsi="Times New Roman" w:cs="Times New Roman"/>
              </w:rPr>
              <w:t>30.1%</w:t>
            </w:r>
          </w:p>
        </w:tc>
        <w:tc>
          <w:tcPr>
            <w:tcW w:w="1972" w:type="dxa"/>
            <w:noWrap/>
            <w:hideMark/>
          </w:tcPr>
          <w:p w:rsidR="009F60B1" w:rsidRPr="0047488E" w:rsidP="00CB1C05" w14:paraId="7D757D07" w14:textId="77777777">
            <w:pPr>
              <w:pStyle w:val="RTableTextAbt"/>
              <w:rPr>
                <w:rFonts w:ascii="Times New Roman" w:hAnsi="Times New Roman" w:cs="Times New Roman"/>
              </w:rPr>
            </w:pPr>
            <w:r w:rsidRPr="0047488E">
              <w:rPr>
                <w:rFonts w:ascii="Times New Roman" w:hAnsi="Times New Roman" w:cs="Times New Roman"/>
              </w:rPr>
              <w:t>30.5%</w:t>
            </w:r>
          </w:p>
        </w:tc>
        <w:tc>
          <w:tcPr>
            <w:tcW w:w="1631" w:type="dxa"/>
            <w:noWrap/>
            <w:hideMark/>
          </w:tcPr>
          <w:p w:rsidR="009F60B1" w:rsidRPr="0047488E" w:rsidP="00CB1C05" w14:paraId="1F4A7419" w14:textId="77777777">
            <w:pPr>
              <w:pStyle w:val="RTableTextAbt"/>
              <w:rPr>
                <w:rFonts w:ascii="Times New Roman" w:hAnsi="Times New Roman" w:cs="Times New Roman"/>
              </w:rPr>
            </w:pPr>
            <w:r w:rsidRPr="0047488E">
              <w:rPr>
                <w:rFonts w:ascii="Times New Roman" w:hAnsi="Times New Roman" w:cs="Times New Roman"/>
              </w:rPr>
              <w:t>29.4%</w:t>
            </w:r>
          </w:p>
        </w:tc>
      </w:tr>
      <w:tr w14:paraId="3953BE49" w14:textId="77777777" w:rsidTr="00964FBD">
        <w:tblPrEx>
          <w:tblW w:w="0" w:type="auto"/>
          <w:tblLook w:val="04A0"/>
        </w:tblPrEx>
        <w:trPr>
          <w:trHeight w:val="300"/>
        </w:trPr>
        <w:tc>
          <w:tcPr>
            <w:tcW w:w="2070" w:type="dxa"/>
            <w:noWrap/>
            <w:hideMark/>
          </w:tcPr>
          <w:p w:rsidR="009F60B1" w:rsidRPr="00015D46" w:rsidP="00CB1C05" w14:paraId="7AAFC91D" w14:textId="77777777">
            <w:pPr>
              <w:pStyle w:val="LTableTextAbt"/>
              <w:rPr>
                <w:rFonts w:ascii="Times New Roman" w:hAnsi="Times New Roman" w:cs="Times New Roman"/>
                <w:b/>
                <w:bCs w:val="0"/>
              </w:rPr>
            </w:pPr>
            <w:r w:rsidRPr="00015D46">
              <w:rPr>
                <w:rFonts w:ascii="Times New Roman" w:hAnsi="Times New Roman" w:cs="Times New Roman"/>
                <w:b/>
                <w:bCs w:val="0"/>
              </w:rPr>
              <w:t xml:space="preserve">Total Population </w:t>
            </w:r>
          </w:p>
        </w:tc>
        <w:tc>
          <w:tcPr>
            <w:tcW w:w="885" w:type="dxa"/>
            <w:noWrap/>
            <w:hideMark/>
          </w:tcPr>
          <w:p w:rsidR="009F60B1" w:rsidRPr="0047488E" w:rsidP="00CB1C05" w14:paraId="44C345C3" w14:textId="77777777">
            <w:pPr>
              <w:pStyle w:val="RTableTextAbt"/>
              <w:rPr>
                <w:rFonts w:ascii="Times New Roman" w:hAnsi="Times New Roman" w:cs="Times New Roman"/>
              </w:rPr>
            </w:pPr>
          </w:p>
        </w:tc>
        <w:tc>
          <w:tcPr>
            <w:tcW w:w="820" w:type="dxa"/>
            <w:noWrap/>
            <w:hideMark/>
          </w:tcPr>
          <w:p w:rsidR="009F60B1" w:rsidRPr="0047488E" w:rsidP="00CB1C05" w14:paraId="125816CB" w14:textId="77777777">
            <w:pPr>
              <w:pStyle w:val="RTableTextAbt"/>
              <w:rPr>
                <w:rFonts w:ascii="Times New Roman" w:hAnsi="Times New Roman" w:cs="Times New Roman"/>
              </w:rPr>
            </w:pPr>
          </w:p>
        </w:tc>
        <w:tc>
          <w:tcPr>
            <w:tcW w:w="1972" w:type="dxa"/>
            <w:noWrap/>
            <w:hideMark/>
          </w:tcPr>
          <w:p w:rsidR="009F60B1" w:rsidRPr="0047488E" w:rsidP="00CB1C05" w14:paraId="586F3220" w14:textId="77777777">
            <w:pPr>
              <w:pStyle w:val="RTableTextAbt"/>
              <w:rPr>
                <w:rFonts w:ascii="Times New Roman" w:hAnsi="Times New Roman" w:cs="Times New Roman"/>
              </w:rPr>
            </w:pPr>
            <w:r w:rsidRPr="0047488E">
              <w:rPr>
                <w:rFonts w:ascii="Times New Roman" w:hAnsi="Times New Roman" w:cs="Times New Roman"/>
              </w:rPr>
              <w:t>1,104</w:t>
            </w:r>
          </w:p>
        </w:tc>
        <w:tc>
          <w:tcPr>
            <w:tcW w:w="1972" w:type="dxa"/>
            <w:noWrap/>
            <w:hideMark/>
          </w:tcPr>
          <w:p w:rsidR="009F60B1" w:rsidRPr="0047488E" w:rsidP="00CB1C05" w14:paraId="3CE2E14C" w14:textId="77777777">
            <w:pPr>
              <w:pStyle w:val="RTableTextAbt"/>
              <w:rPr>
                <w:rFonts w:ascii="Times New Roman" w:hAnsi="Times New Roman" w:cs="Times New Roman"/>
              </w:rPr>
            </w:pPr>
            <w:r w:rsidRPr="0047488E">
              <w:rPr>
                <w:rFonts w:ascii="Times New Roman" w:hAnsi="Times New Roman" w:cs="Times New Roman"/>
              </w:rPr>
              <w:t>51,271</w:t>
            </w:r>
          </w:p>
        </w:tc>
        <w:tc>
          <w:tcPr>
            <w:tcW w:w="1631" w:type="dxa"/>
            <w:noWrap/>
            <w:hideMark/>
          </w:tcPr>
          <w:p w:rsidR="009F60B1" w:rsidRPr="0047488E" w:rsidP="00CB1C05" w14:paraId="66E9FB1F" w14:textId="77777777">
            <w:pPr>
              <w:pStyle w:val="RTableTextAbt"/>
              <w:rPr>
                <w:rFonts w:ascii="Times New Roman" w:hAnsi="Times New Roman" w:cs="Times New Roman"/>
              </w:rPr>
            </w:pPr>
            <w:r w:rsidRPr="0047488E">
              <w:rPr>
                <w:rFonts w:ascii="Times New Roman" w:hAnsi="Times New Roman" w:cs="Times New Roman"/>
              </w:rPr>
              <w:t>136,169</w:t>
            </w:r>
          </w:p>
        </w:tc>
      </w:tr>
      <w:tr w14:paraId="6CC722AB" w14:textId="77777777" w:rsidTr="00964FBD">
        <w:tblPrEx>
          <w:tblW w:w="0" w:type="auto"/>
          <w:tblLook w:val="04A0"/>
        </w:tblPrEx>
        <w:trPr>
          <w:trHeight w:val="300"/>
        </w:trPr>
        <w:tc>
          <w:tcPr>
            <w:tcW w:w="2070" w:type="dxa"/>
            <w:noWrap/>
            <w:hideMark/>
          </w:tcPr>
          <w:p w:rsidR="009F60B1" w:rsidRPr="00015D46" w:rsidP="00CB1C05" w14:paraId="5CB7D12E" w14:textId="77777777">
            <w:pPr>
              <w:pStyle w:val="LTableTextAbt"/>
              <w:rPr>
                <w:rFonts w:ascii="Times New Roman" w:hAnsi="Times New Roman" w:cs="Times New Roman"/>
                <w:b/>
                <w:bCs w:val="0"/>
              </w:rPr>
            </w:pPr>
            <w:r w:rsidRPr="00015D46">
              <w:rPr>
                <w:rFonts w:ascii="Times New Roman" w:hAnsi="Times New Roman" w:cs="Times New Roman"/>
                <w:b/>
                <w:bCs w:val="0"/>
              </w:rPr>
              <w:t>NATA Cancer Risk</w:t>
            </w:r>
          </w:p>
        </w:tc>
        <w:tc>
          <w:tcPr>
            <w:tcW w:w="885" w:type="dxa"/>
            <w:noWrap/>
            <w:hideMark/>
          </w:tcPr>
          <w:p w:rsidR="009F60B1" w:rsidRPr="0047488E" w:rsidP="00CB1C05" w14:paraId="12E0C9AD"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54A59DE8" w14:textId="77777777">
            <w:pPr>
              <w:pStyle w:val="RTableTextAbt"/>
              <w:rPr>
                <w:rFonts w:ascii="Times New Roman" w:hAnsi="Times New Roman" w:cs="Times New Roman"/>
              </w:rPr>
            </w:pPr>
          </w:p>
        </w:tc>
        <w:tc>
          <w:tcPr>
            <w:tcW w:w="1972" w:type="dxa"/>
            <w:noWrap/>
            <w:hideMark/>
          </w:tcPr>
          <w:p w:rsidR="009F60B1" w:rsidRPr="0047488E" w:rsidP="00CB1C05" w14:paraId="70A79FA0" w14:textId="77777777">
            <w:pPr>
              <w:pStyle w:val="RTableTextAbt"/>
              <w:rPr>
                <w:rFonts w:ascii="Times New Roman" w:hAnsi="Times New Roman" w:cs="Times New Roman"/>
              </w:rPr>
            </w:pPr>
            <w:r w:rsidRPr="0047488E">
              <w:rPr>
                <w:rFonts w:ascii="Times New Roman" w:hAnsi="Times New Roman" w:cs="Times New Roman"/>
              </w:rPr>
              <w:t>60</w:t>
            </w:r>
          </w:p>
        </w:tc>
        <w:tc>
          <w:tcPr>
            <w:tcW w:w="1972" w:type="dxa"/>
            <w:noWrap/>
            <w:hideMark/>
          </w:tcPr>
          <w:p w:rsidR="009F60B1" w:rsidRPr="0047488E" w:rsidP="00CB1C05" w14:paraId="69A3AEDD" w14:textId="77777777">
            <w:pPr>
              <w:pStyle w:val="RTableTextAbt"/>
              <w:rPr>
                <w:rFonts w:ascii="Times New Roman" w:hAnsi="Times New Roman" w:cs="Times New Roman"/>
              </w:rPr>
            </w:pPr>
            <w:r w:rsidRPr="0047488E">
              <w:rPr>
                <w:rFonts w:ascii="Times New Roman" w:hAnsi="Times New Roman" w:cs="Times New Roman"/>
              </w:rPr>
              <w:t>59</w:t>
            </w:r>
          </w:p>
        </w:tc>
        <w:tc>
          <w:tcPr>
            <w:tcW w:w="1631" w:type="dxa"/>
            <w:noWrap/>
            <w:hideMark/>
          </w:tcPr>
          <w:p w:rsidR="009F60B1" w:rsidRPr="0047488E" w:rsidP="00CB1C05" w14:paraId="47784A4C" w14:textId="77777777">
            <w:pPr>
              <w:pStyle w:val="RTableTextAbt"/>
              <w:rPr>
                <w:rFonts w:ascii="Times New Roman" w:hAnsi="Times New Roman" w:cs="Times New Roman"/>
              </w:rPr>
            </w:pPr>
            <w:r w:rsidRPr="0047488E">
              <w:rPr>
                <w:rFonts w:ascii="Times New Roman" w:hAnsi="Times New Roman" w:cs="Times New Roman"/>
              </w:rPr>
              <w:t>57</w:t>
            </w:r>
          </w:p>
        </w:tc>
      </w:tr>
      <w:tr w14:paraId="41828D71" w14:textId="77777777" w:rsidTr="00964FBD">
        <w:tblPrEx>
          <w:tblW w:w="0" w:type="auto"/>
          <w:tblLook w:val="04A0"/>
        </w:tblPrEx>
        <w:trPr>
          <w:trHeight w:val="300"/>
        </w:trPr>
        <w:tc>
          <w:tcPr>
            <w:tcW w:w="2070" w:type="dxa"/>
            <w:noWrap/>
          </w:tcPr>
          <w:p w:rsidR="009942E3" w:rsidRPr="00015D46" w:rsidP="00CB1C05" w14:paraId="2E89EAE4" w14:textId="77777777">
            <w:pPr>
              <w:pStyle w:val="LTableTextAbt"/>
              <w:rPr>
                <w:b/>
                <w:bCs w:val="0"/>
              </w:rPr>
            </w:pPr>
            <w:r w:rsidRPr="00015D46">
              <w:rPr>
                <w:rFonts w:ascii="Times New Roman" w:hAnsi="Times New Roman" w:cs="Times New Roman"/>
                <w:b/>
                <w:bCs w:val="0"/>
              </w:rPr>
              <w:t>NATA Respiratory Hazard Score</w:t>
            </w:r>
          </w:p>
        </w:tc>
        <w:tc>
          <w:tcPr>
            <w:tcW w:w="885" w:type="dxa"/>
            <w:noWrap/>
          </w:tcPr>
          <w:p w:rsidR="009942E3" w:rsidP="00CB1C05" w14:paraId="7C04EE89" w14:textId="77777777">
            <w:pPr>
              <w:pStyle w:val="RTableTextAbt"/>
            </w:pPr>
            <w:r w:rsidRPr="00D41EB0">
              <w:rPr>
                <w:rFonts w:ascii="Times New Roman" w:hAnsi="Times New Roman" w:cs="Times New Roman"/>
              </w:rPr>
              <w:t>0.44</w:t>
            </w:r>
          </w:p>
        </w:tc>
        <w:tc>
          <w:tcPr>
            <w:tcW w:w="820" w:type="dxa"/>
            <w:noWrap/>
          </w:tcPr>
          <w:p w:rsidR="009942E3" w:rsidRPr="0047488E" w:rsidP="00CB1C05" w14:paraId="6440096F" w14:textId="77777777">
            <w:pPr>
              <w:pStyle w:val="RTableTextAbt"/>
            </w:pPr>
          </w:p>
        </w:tc>
        <w:tc>
          <w:tcPr>
            <w:tcW w:w="1972" w:type="dxa"/>
            <w:noWrap/>
          </w:tcPr>
          <w:p w:rsidR="009942E3" w:rsidRPr="0047488E" w:rsidP="00CB1C05" w14:paraId="07B6D759" w14:textId="77777777">
            <w:pPr>
              <w:pStyle w:val="RTableTextAbt"/>
            </w:pPr>
            <w:r w:rsidRPr="0047488E">
              <w:rPr>
                <w:rFonts w:ascii="Times New Roman" w:hAnsi="Times New Roman" w:cs="Times New Roman"/>
              </w:rPr>
              <w:t>1.00</w:t>
            </w:r>
          </w:p>
        </w:tc>
        <w:tc>
          <w:tcPr>
            <w:tcW w:w="1972" w:type="dxa"/>
            <w:noWrap/>
          </w:tcPr>
          <w:p w:rsidR="009942E3" w:rsidRPr="0047488E" w:rsidP="00CB1C05" w14:paraId="0C7013A7" w14:textId="77777777">
            <w:pPr>
              <w:pStyle w:val="RTableTextAbt"/>
            </w:pPr>
            <w:r w:rsidRPr="0047488E">
              <w:rPr>
                <w:rFonts w:ascii="Times New Roman" w:hAnsi="Times New Roman" w:cs="Times New Roman"/>
              </w:rPr>
              <w:t>0.82</w:t>
            </w:r>
          </w:p>
        </w:tc>
        <w:tc>
          <w:tcPr>
            <w:tcW w:w="1631" w:type="dxa"/>
            <w:noWrap/>
          </w:tcPr>
          <w:p w:rsidR="009942E3" w:rsidRPr="0047488E" w:rsidP="00CB1C05" w14:paraId="42AEA87D" w14:textId="77777777">
            <w:pPr>
              <w:pStyle w:val="RTableTextAbt"/>
            </w:pPr>
            <w:r w:rsidRPr="0047488E">
              <w:rPr>
                <w:rFonts w:ascii="Times New Roman" w:hAnsi="Times New Roman" w:cs="Times New Roman"/>
              </w:rPr>
              <w:t>0.74</w:t>
            </w:r>
          </w:p>
        </w:tc>
      </w:tr>
    </w:tbl>
    <w:p w:rsidR="009F60B1" w:rsidP="00CB1C05" w14:paraId="4878ED36" w14:textId="77777777"/>
    <w:tbl>
      <w:tblPr>
        <w:tblStyle w:val="TableGrid"/>
        <w:tblW w:w="0" w:type="auto"/>
        <w:tblLook w:val="04A0"/>
      </w:tblPr>
      <w:tblGrid>
        <w:gridCol w:w="2070"/>
        <w:gridCol w:w="885"/>
        <w:gridCol w:w="820"/>
        <w:gridCol w:w="1972"/>
        <w:gridCol w:w="1972"/>
        <w:gridCol w:w="1631"/>
      </w:tblGrid>
      <w:tr w14:paraId="0C6E3312"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CC3B4B" w:rsidP="00CB1C05" w14:paraId="6230FD31" w14:textId="77777777">
            <w:pPr>
              <w:pStyle w:val="TableTitleA"/>
            </w:pPr>
            <w:bookmarkStart w:id="1605" w:name="_Toc121142758"/>
            <w:bookmarkStart w:id="1606" w:name="_Toc165379784"/>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8</w:t>
            </w:r>
            <w:r w:rsidR="00BC4B5D">
              <w:rPr>
                <w:noProof/>
              </w:rPr>
              <w:fldChar w:fldCharType="end"/>
            </w:r>
            <w:r w:rsidRPr="00575FE0">
              <w:t xml:space="preserve">: </w:t>
            </w:r>
            <w:r>
              <w:t>Westlake Vinyls Inc., Calvert City, KY</w:t>
            </w:r>
            <w:bookmarkEnd w:id="1605"/>
            <w:bookmarkEnd w:id="1606"/>
          </w:p>
        </w:tc>
      </w:tr>
      <w:tr w14:paraId="6854D8F0"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CC3B4B" w:rsidP="00CB1C05" w14:paraId="7AA9ED16" w14:textId="77777777">
            <w:pPr>
              <w:pStyle w:val="TableSubtitle"/>
            </w:pPr>
            <w:r w:rsidRPr="00CC3B4B">
              <w:t>Demographic</w:t>
            </w:r>
          </w:p>
        </w:tc>
        <w:tc>
          <w:tcPr>
            <w:tcW w:w="885" w:type="dxa"/>
            <w:tcBorders>
              <w:top w:val="single" w:sz="4" w:space="0" w:color="auto"/>
            </w:tcBorders>
            <w:shd w:val="clear" w:color="auto" w:fill="48A9C5"/>
            <w:noWrap/>
            <w:hideMark/>
          </w:tcPr>
          <w:p w:rsidR="007B71E3" w:rsidRPr="00CC3B4B" w:rsidP="00CB1C05" w14:paraId="63F963FE" w14:textId="77777777">
            <w:pPr>
              <w:pStyle w:val="TableSubtitle"/>
            </w:pPr>
            <w:r w:rsidRPr="00CC3B4B">
              <w:t>National</w:t>
            </w:r>
          </w:p>
        </w:tc>
        <w:tc>
          <w:tcPr>
            <w:tcW w:w="820" w:type="dxa"/>
            <w:tcBorders>
              <w:top w:val="single" w:sz="4" w:space="0" w:color="auto"/>
            </w:tcBorders>
            <w:shd w:val="clear" w:color="auto" w:fill="48A9C5"/>
            <w:noWrap/>
            <w:hideMark/>
          </w:tcPr>
          <w:p w:rsidR="007B71E3" w:rsidRPr="00CC3B4B" w:rsidP="00CB1C05" w14:paraId="717E02FA" w14:textId="77777777">
            <w:pPr>
              <w:pStyle w:val="TableSubtitle"/>
            </w:pPr>
            <w:r w:rsidRPr="00CC3B4B">
              <w:t>Rural</w:t>
            </w:r>
          </w:p>
        </w:tc>
        <w:tc>
          <w:tcPr>
            <w:tcW w:w="1972" w:type="dxa"/>
            <w:tcBorders>
              <w:top w:val="single" w:sz="4" w:space="0" w:color="auto"/>
            </w:tcBorders>
            <w:shd w:val="clear" w:color="auto" w:fill="48A9C5"/>
            <w:noWrap/>
            <w:hideMark/>
          </w:tcPr>
          <w:p w:rsidR="007B71E3" w:rsidRPr="00CC3B4B" w:rsidP="00CB1C05" w14:paraId="0A452CC1"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CC3B4B" w:rsidP="00CB1C05" w14:paraId="1AD2AC60"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CC3B4B" w:rsidP="00CB1C05" w14:paraId="1F2BA490" w14:textId="77777777">
            <w:pPr>
              <w:pStyle w:val="TableSubtitle"/>
            </w:pPr>
            <w:r w:rsidRPr="00A25C50">
              <w:t>5</w:t>
            </w:r>
            <w:r>
              <w:t>-</w:t>
            </w:r>
            <w:r w:rsidRPr="00A25C50">
              <w:t>Mile Average</w:t>
            </w:r>
          </w:p>
        </w:tc>
      </w:tr>
      <w:tr w14:paraId="39FE804E" w14:textId="77777777" w:rsidTr="00964FBD">
        <w:tblPrEx>
          <w:tblW w:w="0" w:type="auto"/>
          <w:tblLook w:val="04A0"/>
        </w:tblPrEx>
        <w:trPr>
          <w:trHeight w:val="300"/>
        </w:trPr>
        <w:tc>
          <w:tcPr>
            <w:tcW w:w="2070" w:type="dxa"/>
            <w:noWrap/>
            <w:hideMark/>
          </w:tcPr>
          <w:p w:rsidR="009F60B1" w:rsidRPr="00015D46" w:rsidP="00CB1C05" w14:paraId="1A136AF9" w14:textId="77777777">
            <w:pPr>
              <w:pStyle w:val="LTableTextAbt"/>
              <w:rPr>
                <w:rFonts w:ascii="Times New Roman" w:hAnsi="Times New Roman" w:cs="Times New Roman"/>
                <w:b/>
                <w:bCs w:val="0"/>
              </w:rPr>
            </w:pPr>
            <w:r w:rsidRPr="00015D46">
              <w:rPr>
                <w:rFonts w:ascii="Times New Roman" w:hAnsi="Times New Roman" w:cs="Times New Roman"/>
                <w:b/>
                <w:bCs w:val="0"/>
              </w:rPr>
              <w:t>Median Income</w:t>
            </w:r>
          </w:p>
        </w:tc>
        <w:tc>
          <w:tcPr>
            <w:tcW w:w="885" w:type="dxa"/>
            <w:noWrap/>
            <w:hideMark/>
          </w:tcPr>
          <w:p w:rsidR="009F60B1" w:rsidRPr="0047488E" w:rsidP="00CB1C05" w14:paraId="75FB88A1"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4DB56ED7"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446A0CBD" w14:textId="77777777">
            <w:pPr>
              <w:pStyle w:val="RTableTextAbt"/>
              <w:rPr>
                <w:rFonts w:ascii="Times New Roman" w:hAnsi="Times New Roman" w:cs="Times New Roman"/>
              </w:rPr>
            </w:pPr>
            <w:r w:rsidRPr="0047488E">
              <w:rPr>
                <w:rFonts w:ascii="Times New Roman" w:hAnsi="Times New Roman" w:cs="Times New Roman"/>
              </w:rPr>
              <w:t>$53,804</w:t>
            </w:r>
          </w:p>
        </w:tc>
        <w:tc>
          <w:tcPr>
            <w:tcW w:w="1972" w:type="dxa"/>
            <w:noWrap/>
            <w:hideMark/>
          </w:tcPr>
          <w:p w:rsidR="009F60B1" w:rsidRPr="0047488E" w:rsidP="00CB1C05" w14:paraId="3377984F" w14:textId="77777777">
            <w:pPr>
              <w:pStyle w:val="RTableTextAbt"/>
              <w:rPr>
                <w:rFonts w:ascii="Times New Roman" w:hAnsi="Times New Roman" w:cs="Times New Roman"/>
              </w:rPr>
            </w:pPr>
            <w:r w:rsidRPr="0047488E">
              <w:rPr>
                <w:rFonts w:ascii="Times New Roman" w:hAnsi="Times New Roman" w:cs="Times New Roman"/>
              </w:rPr>
              <w:t>$63,334</w:t>
            </w:r>
          </w:p>
        </w:tc>
        <w:tc>
          <w:tcPr>
            <w:tcW w:w="1631" w:type="dxa"/>
            <w:noWrap/>
            <w:hideMark/>
          </w:tcPr>
          <w:p w:rsidR="009F60B1" w:rsidRPr="0047488E" w:rsidP="00CB1C05" w14:paraId="0E1AECE3" w14:textId="77777777">
            <w:pPr>
              <w:pStyle w:val="RTableTextAbt"/>
              <w:rPr>
                <w:rFonts w:ascii="Times New Roman" w:hAnsi="Times New Roman" w:cs="Times New Roman"/>
              </w:rPr>
            </w:pPr>
            <w:r w:rsidRPr="0047488E">
              <w:rPr>
                <w:rFonts w:ascii="Times New Roman" w:hAnsi="Times New Roman" w:cs="Times New Roman"/>
              </w:rPr>
              <w:t>$60,525</w:t>
            </w:r>
          </w:p>
        </w:tc>
      </w:tr>
      <w:tr w14:paraId="2173323A" w14:textId="77777777" w:rsidTr="00964FBD">
        <w:tblPrEx>
          <w:tblW w:w="0" w:type="auto"/>
          <w:tblLook w:val="04A0"/>
        </w:tblPrEx>
        <w:trPr>
          <w:trHeight w:val="300"/>
        </w:trPr>
        <w:tc>
          <w:tcPr>
            <w:tcW w:w="2070" w:type="dxa"/>
            <w:noWrap/>
            <w:hideMark/>
          </w:tcPr>
          <w:p w:rsidR="009F60B1" w:rsidRPr="00015D46" w:rsidP="00CB1C05" w14:paraId="738D00E2" w14:textId="77777777">
            <w:pPr>
              <w:pStyle w:val="LTableTextAbt"/>
              <w:rPr>
                <w:rFonts w:ascii="Times New Roman" w:hAnsi="Times New Roman" w:cs="Times New Roman"/>
                <w:b/>
                <w:bCs w:val="0"/>
              </w:rPr>
            </w:pPr>
            <w:r w:rsidRPr="00015D46">
              <w:rPr>
                <w:rFonts w:ascii="Times New Roman" w:hAnsi="Times New Roman" w:cs="Times New Roman"/>
                <w:b/>
                <w:bCs w:val="0"/>
              </w:rPr>
              <w:t>White</w:t>
            </w:r>
          </w:p>
        </w:tc>
        <w:tc>
          <w:tcPr>
            <w:tcW w:w="885" w:type="dxa"/>
            <w:noWrap/>
            <w:hideMark/>
          </w:tcPr>
          <w:p w:rsidR="009F60B1" w:rsidRPr="0047488E" w:rsidP="00CB1C05" w14:paraId="0367C20F"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3E8C78EA"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2E077D14" w14:textId="77777777">
            <w:pPr>
              <w:pStyle w:val="RTableTextAbt"/>
              <w:rPr>
                <w:rFonts w:ascii="Times New Roman" w:hAnsi="Times New Roman" w:cs="Times New Roman"/>
              </w:rPr>
            </w:pPr>
            <w:r w:rsidRPr="0047488E">
              <w:rPr>
                <w:rFonts w:ascii="Times New Roman" w:hAnsi="Times New Roman" w:cs="Times New Roman"/>
              </w:rPr>
              <w:t>96.9%</w:t>
            </w:r>
          </w:p>
        </w:tc>
        <w:tc>
          <w:tcPr>
            <w:tcW w:w="1972" w:type="dxa"/>
            <w:noWrap/>
            <w:hideMark/>
          </w:tcPr>
          <w:p w:rsidR="009F60B1" w:rsidRPr="0047488E" w:rsidP="00CB1C05" w14:paraId="70563A76" w14:textId="77777777">
            <w:pPr>
              <w:pStyle w:val="RTableTextAbt"/>
              <w:rPr>
                <w:rFonts w:ascii="Times New Roman" w:hAnsi="Times New Roman" w:cs="Times New Roman"/>
              </w:rPr>
            </w:pPr>
            <w:r w:rsidRPr="0047488E">
              <w:rPr>
                <w:rFonts w:ascii="Times New Roman" w:hAnsi="Times New Roman" w:cs="Times New Roman"/>
              </w:rPr>
              <w:t>97.0%</w:t>
            </w:r>
          </w:p>
        </w:tc>
        <w:tc>
          <w:tcPr>
            <w:tcW w:w="1631" w:type="dxa"/>
            <w:noWrap/>
            <w:hideMark/>
          </w:tcPr>
          <w:p w:rsidR="009F60B1" w:rsidRPr="0047488E" w:rsidP="00CB1C05" w14:paraId="370DA4AC" w14:textId="77777777">
            <w:pPr>
              <w:pStyle w:val="RTableTextAbt"/>
              <w:rPr>
                <w:rFonts w:ascii="Times New Roman" w:hAnsi="Times New Roman" w:cs="Times New Roman"/>
              </w:rPr>
            </w:pPr>
            <w:r w:rsidRPr="0047488E">
              <w:rPr>
                <w:rFonts w:ascii="Times New Roman" w:hAnsi="Times New Roman" w:cs="Times New Roman"/>
              </w:rPr>
              <w:t>97.5%</w:t>
            </w:r>
          </w:p>
        </w:tc>
      </w:tr>
      <w:tr w14:paraId="64522B5E" w14:textId="77777777" w:rsidTr="00964FBD">
        <w:tblPrEx>
          <w:tblW w:w="0" w:type="auto"/>
          <w:tblLook w:val="04A0"/>
        </w:tblPrEx>
        <w:trPr>
          <w:trHeight w:val="300"/>
        </w:trPr>
        <w:tc>
          <w:tcPr>
            <w:tcW w:w="2070" w:type="dxa"/>
            <w:noWrap/>
            <w:hideMark/>
          </w:tcPr>
          <w:p w:rsidR="009F60B1" w:rsidRPr="00015D46" w:rsidP="00CB1C05" w14:paraId="5B5AA972" w14:textId="77777777">
            <w:pPr>
              <w:pStyle w:val="LTableTextAbt"/>
              <w:rPr>
                <w:rFonts w:ascii="Times New Roman" w:hAnsi="Times New Roman" w:cs="Times New Roman"/>
                <w:b/>
                <w:bCs w:val="0"/>
              </w:rPr>
            </w:pPr>
            <w:r w:rsidRPr="00015D46">
              <w:rPr>
                <w:rFonts w:ascii="Times New Roman" w:hAnsi="Times New Roman" w:cs="Times New Roman"/>
                <w:b/>
                <w:bCs w:val="0"/>
              </w:rPr>
              <w:t>Black</w:t>
            </w:r>
          </w:p>
        </w:tc>
        <w:tc>
          <w:tcPr>
            <w:tcW w:w="885" w:type="dxa"/>
            <w:noWrap/>
            <w:hideMark/>
          </w:tcPr>
          <w:p w:rsidR="009F60B1" w:rsidRPr="0047488E" w:rsidP="00CB1C05" w14:paraId="4023541B"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265E538C"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0BB7DD22"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27AB0877"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67709006" w14:textId="77777777">
            <w:pPr>
              <w:pStyle w:val="RTableTextAbt"/>
              <w:rPr>
                <w:rFonts w:ascii="Times New Roman" w:hAnsi="Times New Roman" w:cs="Times New Roman"/>
              </w:rPr>
            </w:pPr>
            <w:r w:rsidRPr="0047488E">
              <w:rPr>
                <w:rFonts w:ascii="Times New Roman" w:hAnsi="Times New Roman" w:cs="Times New Roman"/>
              </w:rPr>
              <w:t>0.3%</w:t>
            </w:r>
          </w:p>
        </w:tc>
      </w:tr>
      <w:tr w14:paraId="3FC2E5F4" w14:textId="77777777" w:rsidTr="00964FBD">
        <w:tblPrEx>
          <w:tblW w:w="0" w:type="auto"/>
          <w:tblLook w:val="04A0"/>
        </w:tblPrEx>
        <w:trPr>
          <w:trHeight w:val="300"/>
        </w:trPr>
        <w:tc>
          <w:tcPr>
            <w:tcW w:w="2070" w:type="dxa"/>
            <w:noWrap/>
            <w:hideMark/>
          </w:tcPr>
          <w:p w:rsidR="009F60B1" w:rsidRPr="00015D46" w:rsidP="00CB1C05" w14:paraId="3F569249" w14:textId="77777777">
            <w:pPr>
              <w:pStyle w:val="LTableTextAbt"/>
              <w:rPr>
                <w:rFonts w:ascii="Times New Roman" w:hAnsi="Times New Roman" w:cs="Times New Roman"/>
                <w:b/>
                <w:bCs w:val="0"/>
              </w:rPr>
            </w:pPr>
            <w:r w:rsidRPr="00015D46">
              <w:rPr>
                <w:rFonts w:ascii="Times New Roman" w:hAnsi="Times New Roman" w:cs="Times New Roman"/>
                <w:b/>
                <w:bCs w:val="0"/>
              </w:rPr>
              <w:t xml:space="preserve">American Indian </w:t>
            </w:r>
          </w:p>
        </w:tc>
        <w:tc>
          <w:tcPr>
            <w:tcW w:w="885" w:type="dxa"/>
            <w:noWrap/>
            <w:hideMark/>
          </w:tcPr>
          <w:p w:rsidR="009F60B1" w:rsidRPr="0047488E" w:rsidP="00CB1C05" w14:paraId="7736CBE3"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0C38CDB6"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7A387789"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634EBA5A" w14:textId="77777777">
            <w:pPr>
              <w:pStyle w:val="RTableTextAbt"/>
              <w:rPr>
                <w:rFonts w:ascii="Times New Roman" w:hAnsi="Times New Roman" w:cs="Times New Roman"/>
              </w:rPr>
            </w:pPr>
            <w:r w:rsidRPr="0047488E">
              <w:rPr>
                <w:rFonts w:ascii="Times New Roman" w:hAnsi="Times New Roman" w:cs="Times New Roman"/>
              </w:rPr>
              <w:t>0.2%</w:t>
            </w:r>
          </w:p>
        </w:tc>
        <w:tc>
          <w:tcPr>
            <w:tcW w:w="1631" w:type="dxa"/>
            <w:noWrap/>
            <w:hideMark/>
          </w:tcPr>
          <w:p w:rsidR="009F60B1" w:rsidRPr="0047488E" w:rsidP="00CB1C05" w14:paraId="5E500B00" w14:textId="77777777">
            <w:pPr>
              <w:pStyle w:val="RTableTextAbt"/>
              <w:rPr>
                <w:rFonts w:ascii="Times New Roman" w:hAnsi="Times New Roman" w:cs="Times New Roman"/>
              </w:rPr>
            </w:pPr>
            <w:r w:rsidRPr="0047488E">
              <w:rPr>
                <w:rFonts w:ascii="Times New Roman" w:hAnsi="Times New Roman" w:cs="Times New Roman"/>
              </w:rPr>
              <w:t>0.3%</w:t>
            </w:r>
          </w:p>
        </w:tc>
      </w:tr>
      <w:tr w14:paraId="600D8596" w14:textId="77777777" w:rsidTr="00964FBD">
        <w:tblPrEx>
          <w:tblW w:w="0" w:type="auto"/>
          <w:tblLook w:val="04A0"/>
        </w:tblPrEx>
        <w:trPr>
          <w:trHeight w:val="300"/>
        </w:trPr>
        <w:tc>
          <w:tcPr>
            <w:tcW w:w="2070" w:type="dxa"/>
            <w:noWrap/>
            <w:hideMark/>
          </w:tcPr>
          <w:p w:rsidR="009F60B1" w:rsidRPr="00015D46" w:rsidP="00CB1C05" w14:paraId="32FC8B25" w14:textId="77777777">
            <w:pPr>
              <w:pStyle w:val="LTableTextAbt"/>
              <w:rPr>
                <w:rFonts w:ascii="Times New Roman" w:hAnsi="Times New Roman" w:cs="Times New Roman"/>
                <w:b/>
                <w:bCs w:val="0"/>
              </w:rPr>
            </w:pPr>
            <w:r w:rsidRPr="00015D46">
              <w:rPr>
                <w:rFonts w:ascii="Times New Roman" w:hAnsi="Times New Roman" w:cs="Times New Roman"/>
                <w:b/>
                <w:bCs w:val="0"/>
              </w:rPr>
              <w:t>Asian</w:t>
            </w:r>
          </w:p>
        </w:tc>
        <w:tc>
          <w:tcPr>
            <w:tcW w:w="885" w:type="dxa"/>
            <w:noWrap/>
            <w:hideMark/>
          </w:tcPr>
          <w:p w:rsidR="009F60B1" w:rsidRPr="0047488E" w:rsidP="00CB1C05" w14:paraId="1D72EB8D"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5CC34348"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49F910CD"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730654AC" w14:textId="77777777">
            <w:pPr>
              <w:pStyle w:val="RTableTextAbt"/>
              <w:rPr>
                <w:rFonts w:ascii="Times New Roman" w:hAnsi="Times New Roman" w:cs="Times New Roman"/>
              </w:rPr>
            </w:pPr>
            <w:r w:rsidRPr="0047488E">
              <w:rPr>
                <w:rFonts w:ascii="Times New Roman" w:hAnsi="Times New Roman" w:cs="Times New Roman"/>
              </w:rPr>
              <w:t>0.3%</w:t>
            </w:r>
          </w:p>
        </w:tc>
        <w:tc>
          <w:tcPr>
            <w:tcW w:w="1631" w:type="dxa"/>
            <w:noWrap/>
            <w:hideMark/>
          </w:tcPr>
          <w:p w:rsidR="009F60B1" w:rsidRPr="0047488E" w:rsidP="00CB1C05" w14:paraId="54EB4045" w14:textId="77777777">
            <w:pPr>
              <w:pStyle w:val="RTableTextAbt"/>
              <w:rPr>
                <w:rFonts w:ascii="Times New Roman" w:hAnsi="Times New Roman" w:cs="Times New Roman"/>
              </w:rPr>
            </w:pPr>
            <w:r w:rsidRPr="0047488E">
              <w:rPr>
                <w:rFonts w:ascii="Times New Roman" w:hAnsi="Times New Roman" w:cs="Times New Roman"/>
              </w:rPr>
              <w:t>0.2%</w:t>
            </w:r>
          </w:p>
        </w:tc>
      </w:tr>
      <w:tr w14:paraId="5E4CA576" w14:textId="77777777" w:rsidTr="00964FBD">
        <w:tblPrEx>
          <w:tblW w:w="0" w:type="auto"/>
          <w:tblLook w:val="04A0"/>
        </w:tblPrEx>
        <w:trPr>
          <w:trHeight w:val="300"/>
        </w:trPr>
        <w:tc>
          <w:tcPr>
            <w:tcW w:w="2070" w:type="dxa"/>
            <w:noWrap/>
            <w:hideMark/>
          </w:tcPr>
          <w:p w:rsidR="009F60B1" w:rsidRPr="00015D46" w:rsidP="00CB1C05" w14:paraId="01CAA243" w14:textId="77777777">
            <w:pPr>
              <w:pStyle w:val="LTableTextAbt"/>
              <w:rPr>
                <w:rFonts w:ascii="Times New Roman" w:hAnsi="Times New Roman" w:cs="Times New Roman"/>
                <w:b/>
                <w:bCs w:val="0"/>
              </w:rPr>
            </w:pPr>
            <w:r w:rsidRPr="00015D46">
              <w:rPr>
                <w:rFonts w:ascii="Times New Roman" w:hAnsi="Times New Roman" w:cs="Times New Roman"/>
                <w:b/>
                <w:bCs w:val="0"/>
              </w:rPr>
              <w:t>Pacific Islander</w:t>
            </w:r>
          </w:p>
        </w:tc>
        <w:tc>
          <w:tcPr>
            <w:tcW w:w="885" w:type="dxa"/>
            <w:noWrap/>
            <w:hideMark/>
          </w:tcPr>
          <w:p w:rsidR="009F60B1" w:rsidRPr="0047488E" w:rsidP="00CB1C05" w14:paraId="55BFA4DA"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34242819"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6A231CF3" w14:textId="77777777">
            <w:pPr>
              <w:pStyle w:val="RTableTextAbt"/>
              <w:rPr>
                <w:rFonts w:ascii="Times New Roman" w:hAnsi="Times New Roman" w:cs="Times New Roman"/>
              </w:rPr>
            </w:pPr>
            <w:r w:rsidRPr="0047488E">
              <w:rPr>
                <w:rFonts w:ascii="Times New Roman" w:hAnsi="Times New Roman" w:cs="Times New Roman"/>
              </w:rPr>
              <w:t>0.0%</w:t>
            </w:r>
          </w:p>
        </w:tc>
        <w:tc>
          <w:tcPr>
            <w:tcW w:w="1972" w:type="dxa"/>
            <w:noWrap/>
            <w:hideMark/>
          </w:tcPr>
          <w:p w:rsidR="009F60B1" w:rsidRPr="0047488E" w:rsidP="00CB1C05" w14:paraId="601A7642" w14:textId="77777777">
            <w:pPr>
              <w:pStyle w:val="RTableTextAbt"/>
              <w:rPr>
                <w:rFonts w:ascii="Times New Roman" w:hAnsi="Times New Roman" w:cs="Times New Roman"/>
              </w:rPr>
            </w:pPr>
            <w:r w:rsidRPr="0047488E">
              <w:rPr>
                <w:rFonts w:ascii="Times New Roman" w:hAnsi="Times New Roman" w:cs="Times New Roman"/>
              </w:rPr>
              <w:t>0.0%</w:t>
            </w:r>
          </w:p>
        </w:tc>
        <w:tc>
          <w:tcPr>
            <w:tcW w:w="1631" w:type="dxa"/>
            <w:noWrap/>
            <w:hideMark/>
          </w:tcPr>
          <w:p w:rsidR="009F60B1" w:rsidRPr="0047488E" w:rsidP="00CB1C05" w14:paraId="7237B5F6" w14:textId="77777777">
            <w:pPr>
              <w:pStyle w:val="RTableTextAbt"/>
              <w:rPr>
                <w:rFonts w:ascii="Times New Roman" w:hAnsi="Times New Roman" w:cs="Times New Roman"/>
              </w:rPr>
            </w:pPr>
            <w:r w:rsidRPr="0047488E">
              <w:rPr>
                <w:rFonts w:ascii="Times New Roman" w:hAnsi="Times New Roman" w:cs="Times New Roman"/>
              </w:rPr>
              <w:t>0.0%</w:t>
            </w:r>
          </w:p>
        </w:tc>
      </w:tr>
      <w:tr w14:paraId="5ADF2276" w14:textId="77777777" w:rsidTr="00964FBD">
        <w:tblPrEx>
          <w:tblW w:w="0" w:type="auto"/>
          <w:tblLook w:val="04A0"/>
        </w:tblPrEx>
        <w:trPr>
          <w:trHeight w:val="300"/>
        </w:trPr>
        <w:tc>
          <w:tcPr>
            <w:tcW w:w="2070" w:type="dxa"/>
            <w:noWrap/>
            <w:hideMark/>
          </w:tcPr>
          <w:p w:rsidR="009F60B1" w:rsidRPr="00015D46" w:rsidP="00CB1C05" w14:paraId="3D748CE3" w14:textId="77777777">
            <w:pPr>
              <w:pStyle w:val="LTableTextAbt"/>
              <w:rPr>
                <w:rFonts w:ascii="Times New Roman" w:hAnsi="Times New Roman" w:cs="Times New Roman"/>
                <w:b/>
                <w:bCs w:val="0"/>
              </w:rPr>
            </w:pPr>
            <w:r w:rsidRPr="00015D46">
              <w:rPr>
                <w:rFonts w:ascii="Times New Roman" w:hAnsi="Times New Roman" w:cs="Times New Roman"/>
                <w:b/>
                <w:bCs w:val="0"/>
              </w:rPr>
              <w:t>Other</w:t>
            </w:r>
          </w:p>
        </w:tc>
        <w:tc>
          <w:tcPr>
            <w:tcW w:w="885" w:type="dxa"/>
            <w:noWrap/>
            <w:hideMark/>
          </w:tcPr>
          <w:p w:rsidR="009F60B1" w:rsidRPr="0047488E" w:rsidP="00CB1C05" w14:paraId="3B4DC552"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3197A100"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2108380C" w14:textId="77777777">
            <w:pPr>
              <w:pStyle w:val="RTableTextAbt"/>
              <w:rPr>
                <w:rFonts w:ascii="Times New Roman" w:hAnsi="Times New Roman" w:cs="Times New Roman"/>
              </w:rPr>
            </w:pPr>
            <w:r w:rsidRPr="0047488E">
              <w:rPr>
                <w:rFonts w:ascii="Times New Roman" w:hAnsi="Times New Roman" w:cs="Times New Roman"/>
              </w:rPr>
              <w:t>3.1%</w:t>
            </w:r>
          </w:p>
        </w:tc>
        <w:tc>
          <w:tcPr>
            <w:tcW w:w="1972" w:type="dxa"/>
            <w:noWrap/>
            <w:hideMark/>
          </w:tcPr>
          <w:p w:rsidR="009F60B1" w:rsidRPr="0047488E" w:rsidP="00CB1C05" w14:paraId="535ADCEE" w14:textId="77777777">
            <w:pPr>
              <w:pStyle w:val="RTableTextAbt"/>
              <w:rPr>
                <w:rFonts w:ascii="Times New Roman" w:hAnsi="Times New Roman" w:cs="Times New Roman"/>
              </w:rPr>
            </w:pPr>
            <w:r w:rsidRPr="0047488E">
              <w:rPr>
                <w:rFonts w:ascii="Times New Roman" w:hAnsi="Times New Roman" w:cs="Times New Roman"/>
              </w:rPr>
              <w:t>2.5%</w:t>
            </w:r>
          </w:p>
        </w:tc>
        <w:tc>
          <w:tcPr>
            <w:tcW w:w="1631" w:type="dxa"/>
            <w:noWrap/>
            <w:hideMark/>
          </w:tcPr>
          <w:p w:rsidR="009F60B1" w:rsidRPr="0047488E" w:rsidP="00CB1C05" w14:paraId="5FDA759E" w14:textId="77777777">
            <w:pPr>
              <w:pStyle w:val="RTableTextAbt"/>
              <w:rPr>
                <w:rFonts w:ascii="Times New Roman" w:hAnsi="Times New Roman" w:cs="Times New Roman"/>
              </w:rPr>
            </w:pPr>
            <w:r w:rsidRPr="0047488E">
              <w:rPr>
                <w:rFonts w:ascii="Times New Roman" w:hAnsi="Times New Roman" w:cs="Times New Roman"/>
              </w:rPr>
              <w:t>1.7%</w:t>
            </w:r>
          </w:p>
        </w:tc>
      </w:tr>
      <w:tr w14:paraId="2B5378A5" w14:textId="77777777" w:rsidTr="00964FBD">
        <w:tblPrEx>
          <w:tblW w:w="0" w:type="auto"/>
          <w:tblLook w:val="04A0"/>
        </w:tblPrEx>
        <w:trPr>
          <w:trHeight w:val="300"/>
        </w:trPr>
        <w:tc>
          <w:tcPr>
            <w:tcW w:w="2070" w:type="dxa"/>
            <w:noWrap/>
            <w:hideMark/>
          </w:tcPr>
          <w:p w:rsidR="009F60B1" w:rsidRPr="00015D46" w:rsidP="00CB1C05" w14:paraId="3D39F092" w14:textId="77777777">
            <w:pPr>
              <w:pStyle w:val="LTableTextAbt"/>
              <w:rPr>
                <w:rFonts w:ascii="Times New Roman" w:hAnsi="Times New Roman" w:cs="Times New Roman"/>
                <w:b/>
                <w:bCs w:val="0"/>
              </w:rPr>
            </w:pPr>
            <w:r w:rsidRPr="00015D46">
              <w:rPr>
                <w:rFonts w:ascii="Times New Roman" w:hAnsi="Times New Roman" w:cs="Times New Roman"/>
                <w:b/>
                <w:bCs w:val="0"/>
              </w:rPr>
              <w:t>Hispanic</w:t>
            </w:r>
          </w:p>
        </w:tc>
        <w:tc>
          <w:tcPr>
            <w:tcW w:w="885" w:type="dxa"/>
            <w:noWrap/>
            <w:hideMark/>
          </w:tcPr>
          <w:p w:rsidR="009F60B1" w:rsidRPr="0047488E" w:rsidP="00CB1C05" w14:paraId="72CED37F"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0394B3C4"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7AC106CB" w14:textId="77777777">
            <w:pPr>
              <w:pStyle w:val="RTableTextAbt"/>
              <w:rPr>
                <w:rFonts w:ascii="Times New Roman" w:hAnsi="Times New Roman" w:cs="Times New Roman"/>
              </w:rPr>
            </w:pPr>
            <w:r w:rsidRPr="0047488E">
              <w:rPr>
                <w:rFonts w:ascii="Times New Roman" w:hAnsi="Times New Roman" w:cs="Times New Roman"/>
              </w:rPr>
              <w:t>2.0%</w:t>
            </w:r>
          </w:p>
        </w:tc>
        <w:tc>
          <w:tcPr>
            <w:tcW w:w="1972" w:type="dxa"/>
            <w:noWrap/>
            <w:hideMark/>
          </w:tcPr>
          <w:p w:rsidR="009F60B1" w:rsidRPr="0047488E" w:rsidP="00CB1C05" w14:paraId="5A2E9A79" w14:textId="77777777">
            <w:pPr>
              <w:pStyle w:val="RTableTextAbt"/>
              <w:rPr>
                <w:rFonts w:ascii="Times New Roman" w:hAnsi="Times New Roman" w:cs="Times New Roman"/>
              </w:rPr>
            </w:pPr>
            <w:r w:rsidRPr="0047488E">
              <w:rPr>
                <w:rFonts w:ascii="Times New Roman" w:hAnsi="Times New Roman" w:cs="Times New Roman"/>
              </w:rPr>
              <w:t>2.7%</w:t>
            </w:r>
          </w:p>
        </w:tc>
        <w:tc>
          <w:tcPr>
            <w:tcW w:w="1631" w:type="dxa"/>
            <w:noWrap/>
            <w:hideMark/>
          </w:tcPr>
          <w:p w:rsidR="009F60B1" w:rsidRPr="0047488E" w:rsidP="00CB1C05" w14:paraId="48E8F032" w14:textId="77777777">
            <w:pPr>
              <w:pStyle w:val="RTableTextAbt"/>
              <w:rPr>
                <w:rFonts w:ascii="Times New Roman" w:hAnsi="Times New Roman" w:cs="Times New Roman"/>
              </w:rPr>
            </w:pPr>
            <w:r w:rsidRPr="0047488E">
              <w:rPr>
                <w:rFonts w:ascii="Times New Roman" w:hAnsi="Times New Roman" w:cs="Times New Roman"/>
              </w:rPr>
              <w:t>2.4%</w:t>
            </w:r>
          </w:p>
        </w:tc>
      </w:tr>
      <w:tr w14:paraId="1941FF09" w14:textId="77777777" w:rsidTr="00964FBD">
        <w:tblPrEx>
          <w:tblW w:w="0" w:type="auto"/>
          <w:tblLook w:val="04A0"/>
        </w:tblPrEx>
        <w:trPr>
          <w:trHeight w:val="300"/>
        </w:trPr>
        <w:tc>
          <w:tcPr>
            <w:tcW w:w="2070" w:type="dxa"/>
            <w:noWrap/>
            <w:hideMark/>
          </w:tcPr>
          <w:p w:rsidR="009F60B1" w:rsidRPr="00015D46" w:rsidP="00CB1C05" w14:paraId="3C481A8C" w14:textId="77777777">
            <w:pPr>
              <w:pStyle w:val="LTableTextAbt"/>
              <w:rPr>
                <w:rFonts w:ascii="Times New Roman" w:hAnsi="Times New Roman" w:cs="Times New Roman"/>
                <w:b/>
                <w:bCs w:val="0"/>
              </w:rPr>
            </w:pPr>
            <w:r w:rsidRPr="00015D46">
              <w:rPr>
                <w:rFonts w:ascii="Times New Roman" w:hAnsi="Times New Roman" w:cs="Times New Roman"/>
                <w:b/>
                <w:bCs w:val="0"/>
              </w:rPr>
              <w:t>2x Poverty Line</w:t>
            </w:r>
          </w:p>
        </w:tc>
        <w:tc>
          <w:tcPr>
            <w:tcW w:w="885" w:type="dxa"/>
            <w:noWrap/>
            <w:hideMark/>
          </w:tcPr>
          <w:p w:rsidR="009F60B1" w:rsidRPr="0047488E" w:rsidP="00CB1C05" w14:paraId="352F4713"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71C6720D"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651247DE" w14:textId="77777777">
            <w:pPr>
              <w:pStyle w:val="RTableTextAbt"/>
              <w:rPr>
                <w:rFonts w:ascii="Times New Roman" w:hAnsi="Times New Roman" w:cs="Times New Roman"/>
              </w:rPr>
            </w:pPr>
            <w:r w:rsidRPr="0047488E">
              <w:rPr>
                <w:rFonts w:ascii="Times New Roman" w:hAnsi="Times New Roman" w:cs="Times New Roman"/>
              </w:rPr>
              <w:t>38.7%</w:t>
            </w:r>
          </w:p>
        </w:tc>
        <w:tc>
          <w:tcPr>
            <w:tcW w:w="1972" w:type="dxa"/>
            <w:noWrap/>
            <w:hideMark/>
          </w:tcPr>
          <w:p w:rsidR="009F60B1" w:rsidRPr="0047488E" w:rsidP="00CB1C05" w14:paraId="095C0643" w14:textId="77777777">
            <w:pPr>
              <w:pStyle w:val="RTableTextAbt"/>
              <w:rPr>
                <w:rFonts w:ascii="Times New Roman" w:hAnsi="Times New Roman" w:cs="Times New Roman"/>
              </w:rPr>
            </w:pPr>
            <w:r w:rsidRPr="0047488E">
              <w:rPr>
                <w:rFonts w:ascii="Times New Roman" w:hAnsi="Times New Roman" w:cs="Times New Roman"/>
              </w:rPr>
              <w:t>29.8%</w:t>
            </w:r>
          </w:p>
        </w:tc>
        <w:tc>
          <w:tcPr>
            <w:tcW w:w="1631" w:type="dxa"/>
            <w:noWrap/>
            <w:hideMark/>
          </w:tcPr>
          <w:p w:rsidR="009F60B1" w:rsidRPr="0047488E" w:rsidP="00CB1C05" w14:paraId="2A69006C" w14:textId="77777777">
            <w:pPr>
              <w:pStyle w:val="RTableTextAbt"/>
              <w:rPr>
                <w:rFonts w:ascii="Times New Roman" w:hAnsi="Times New Roman" w:cs="Times New Roman"/>
              </w:rPr>
            </w:pPr>
            <w:r w:rsidRPr="0047488E">
              <w:rPr>
                <w:rFonts w:ascii="Times New Roman" w:hAnsi="Times New Roman" w:cs="Times New Roman"/>
              </w:rPr>
              <w:t>30.1%</w:t>
            </w:r>
          </w:p>
        </w:tc>
      </w:tr>
      <w:tr w14:paraId="17734545" w14:textId="77777777" w:rsidTr="00964FBD">
        <w:tblPrEx>
          <w:tblW w:w="0" w:type="auto"/>
          <w:tblLook w:val="04A0"/>
        </w:tblPrEx>
        <w:trPr>
          <w:trHeight w:val="300"/>
        </w:trPr>
        <w:tc>
          <w:tcPr>
            <w:tcW w:w="2070" w:type="dxa"/>
            <w:noWrap/>
            <w:hideMark/>
          </w:tcPr>
          <w:p w:rsidR="009F60B1" w:rsidRPr="00015D46" w:rsidP="00CB1C05" w14:paraId="13E1C0E8" w14:textId="77777777">
            <w:pPr>
              <w:pStyle w:val="LTableTextAbt"/>
              <w:rPr>
                <w:rFonts w:ascii="Times New Roman" w:hAnsi="Times New Roman" w:cs="Times New Roman"/>
                <w:b/>
                <w:bCs w:val="0"/>
              </w:rPr>
            </w:pPr>
            <w:r w:rsidRPr="00015D46">
              <w:rPr>
                <w:rFonts w:ascii="Times New Roman" w:hAnsi="Times New Roman" w:cs="Times New Roman"/>
                <w:b/>
                <w:bCs w:val="0"/>
              </w:rPr>
              <w:t>Below Poverty Line</w:t>
            </w:r>
          </w:p>
        </w:tc>
        <w:tc>
          <w:tcPr>
            <w:tcW w:w="885" w:type="dxa"/>
            <w:noWrap/>
            <w:hideMark/>
          </w:tcPr>
          <w:p w:rsidR="009F60B1" w:rsidRPr="0047488E" w:rsidP="00CB1C05" w14:paraId="56B24671"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104545CE"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4C93A0C4" w14:textId="77777777">
            <w:pPr>
              <w:pStyle w:val="RTableTextAbt"/>
              <w:rPr>
                <w:rFonts w:ascii="Times New Roman" w:hAnsi="Times New Roman" w:cs="Times New Roman"/>
              </w:rPr>
            </w:pPr>
            <w:r w:rsidRPr="0047488E">
              <w:rPr>
                <w:rFonts w:ascii="Times New Roman" w:hAnsi="Times New Roman" w:cs="Times New Roman"/>
              </w:rPr>
              <w:t>12.5%</w:t>
            </w:r>
          </w:p>
        </w:tc>
        <w:tc>
          <w:tcPr>
            <w:tcW w:w="1972" w:type="dxa"/>
            <w:noWrap/>
            <w:hideMark/>
          </w:tcPr>
          <w:p w:rsidR="009F60B1" w:rsidRPr="0047488E" w:rsidP="00CB1C05" w14:paraId="568B4A21" w14:textId="77777777">
            <w:pPr>
              <w:pStyle w:val="RTableTextAbt"/>
              <w:rPr>
                <w:rFonts w:ascii="Times New Roman" w:hAnsi="Times New Roman" w:cs="Times New Roman"/>
              </w:rPr>
            </w:pPr>
            <w:r w:rsidRPr="0047488E">
              <w:rPr>
                <w:rFonts w:ascii="Times New Roman" w:hAnsi="Times New Roman" w:cs="Times New Roman"/>
              </w:rPr>
              <w:t>12.2%</w:t>
            </w:r>
          </w:p>
        </w:tc>
        <w:tc>
          <w:tcPr>
            <w:tcW w:w="1631" w:type="dxa"/>
            <w:noWrap/>
            <w:hideMark/>
          </w:tcPr>
          <w:p w:rsidR="009F60B1" w:rsidRPr="0047488E" w:rsidP="00CB1C05" w14:paraId="38A7C668" w14:textId="77777777">
            <w:pPr>
              <w:pStyle w:val="RTableTextAbt"/>
              <w:rPr>
                <w:rFonts w:ascii="Times New Roman" w:hAnsi="Times New Roman" w:cs="Times New Roman"/>
              </w:rPr>
            </w:pPr>
            <w:r w:rsidRPr="0047488E">
              <w:rPr>
                <w:rFonts w:ascii="Times New Roman" w:hAnsi="Times New Roman" w:cs="Times New Roman"/>
              </w:rPr>
              <w:t>11.4%</w:t>
            </w:r>
          </w:p>
        </w:tc>
      </w:tr>
      <w:tr w14:paraId="5BE46470" w14:textId="77777777" w:rsidTr="00964FBD">
        <w:tblPrEx>
          <w:tblW w:w="0" w:type="auto"/>
          <w:tblLook w:val="04A0"/>
        </w:tblPrEx>
        <w:trPr>
          <w:trHeight w:val="300"/>
        </w:trPr>
        <w:tc>
          <w:tcPr>
            <w:tcW w:w="2070" w:type="dxa"/>
            <w:noWrap/>
            <w:hideMark/>
          </w:tcPr>
          <w:p w:rsidR="009F60B1" w:rsidRPr="00015D46" w:rsidP="00CB1C05" w14:paraId="3C353877" w14:textId="77777777">
            <w:pPr>
              <w:pStyle w:val="LTableTextAbt"/>
              <w:rPr>
                <w:rFonts w:ascii="Times New Roman" w:hAnsi="Times New Roman" w:cs="Times New Roman"/>
                <w:b/>
                <w:bCs w:val="0"/>
              </w:rPr>
            </w:pPr>
            <w:r w:rsidRPr="00015D46">
              <w:rPr>
                <w:rFonts w:ascii="Times New Roman" w:hAnsi="Times New Roman" w:cs="Times New Roman"/>
                <w:b/>
                <w:bCs w:val="0"/>
              </w:rPr>
              <w:t xml:space="preserve">Total Population </w:t>
            </w:r>
          </w:p>
        </w:tc>
        <w:tc>
          <w:tcPr>
            <w:tcW w:w="885" w:type="dxa"/>
            <w:noWrap/>
            <w:hideMark/>
          </w:tcPr>
          <w:p w:rsidR="009F60B1" w:rsidRPr="0047488E" w:rsidP="00CB1C05" w14:paraId="60C4033F" w14:textId="77777777">
            <w:pPr>
              <w:pStyle w:val="RTableTextAbt"/>
              <w:rPr>
                <w:rFonts w:ascii="Times New Roman" w:hAnsi="Times New Roman" w:cs="Times New Roman"/>
              </w:rPr>
            </w:pPr>
          </w:p>
        </w:tc>
        <w:tc>
          <w:tcPr>
            <w:tcW w:w="820" w:type="dxa"/>
            <w:noWrap/>
            <w:hideMark/>
          </w:tcPr>
          <w:p w:rsidR="009F60B1" w:rsidRPr="0047488E" w:rsidP="00CB1C05" w14:paraId="5ABD75CE" w14:textId="77777777">
            <w:pPr>
              <w:pStyle w:val="RTableTextAbt"/>
              <w:rPr>
                <w:rFonts w:ascii="Times New Roman" w:hAnsi="Times New Roman" w:cs="Times New Roman"/>
              </w:rPr>
            </w:pPr>
          </w:p>
        </w:tc>
        <w:tc>
          <w:tcPr>
            <w:tcW w:w="1972" w:type="dxa"/>
            <w:noWrap/>
            <w:hideMark/>
          </w:tcPr>
          <w:p w:rsidR="009F60B1" w:rsidRPr="0047488E" w:rsidP="00CB1C05" w14:paraId="315D4B96" w14:textId="77777777">
            <w:pPr>
              <w:pStyle w:val="RTableTextAbt"/>
              <w:rPr>
                <w:rFonts w:ascii="Times New Roman" w:hAnsi="Times New Roman" w:cs="Times New Roman"/>
              </w:rPr>
            </w:pPr>
            <w:r w:rsidRPr="0047488E">
              <w:rPr>
                <w:rFonts w:ascii="Times New Roman" w:hAnsi="Times New Roman" w:cs="Times New Roman"/>
              </w:rPr>
              <w:t>16</w:t>
            </w:r>
          </w:p>
        </w:tc>
        <w:tc>
          <w:tcPr>
            <w:tcW w:w="1972" w:type="dxa"/>
            <w:noWrap/>
            <w:hideMark/>
          </w:tcPr>
          <w:p w:rsidR="009F60B1" w:rsidRPr="0047488E" w:rsidP="00CB1C05" w14:paraId="6329749C" w14:textId="77777777">
            <w:pPr>
              <w:pStyle w:val="RTableTextAbt"/>
              <w:rPr>
                <w:rFonts w:ascii="Times New Roman" w:hAnsi="Times New Roman" w:cs="Times New Roman"/>
              </w:rPr>
            </w:pPr>
            <w:r w:rsidRPr="0047488E">
              <w:rPr>
                <w:rFonts w:ascii="Times New Roman" w:hAnsi="Times New Roman" w:cs="Times New Roman"/>
              </w:rPr>
              <w:t>2,798</w:t>
            </w:r>
          </w:p>
        </w:tc>
        <w:tc>
          <w:tcPr>
            <w:tcW w:w="1631" w:type="dxa"/>
            <w:noWrap/>
            <w:hideMark/>
          </w:tcPr>
          <w:p w:rsidR="009F60B1" w:rsidRPr="0047488E" w:rsidP="00CB1C05" w14:paraId="486B6A93" w14:textId="77777777">
            <w:pPr>
              <w:pStyle w:val="RTableTextAbt"/>
              <w:rPr>
                <w:rFonts w:ascii="Times New Roman" w:hAnsi="Times New Roman" w:cs="Times New Roman"/>
              </w:rPr>
            </w:pPr>
            <w:r w:rsidRPr="0047488E">
              <w:rPr>
                <w:rFonts w:ascii="Times New Roman" w:hAnsi="Times New Roman" w:cs="Times New Roman"/>
              </w:rPr>
              <w:t>5,469</w:t>
            </w:r>
          </w:p>
        </w:tc>
      </w:tr>
      <w:tr w14:paraId="0A8DAC28" w14:textId="77777777" w:rsidTr="00964FBD">
        <w:tblPrEx>
          <w:tblW w:w="0" w:type="auto"/>
          <w:tblLook w:val="04A0"/>
        </w:tblPrEx>
        <w:trPr>
          <w:trHeight w:val="300"/>
        </w:trPr>
        <w:tc>
          <w:tcPr>
            <w:tcW w:w="2070" w:type="dxa"/>
            <w:noWrap/>
            <w:hideMark/>
          </w:tcPr>
          <w:p w:rsidR="009F60B1" w:rsidRPr="00015D46" w:rsidP="00CB1C05" w14:paraId="63EE1120" w14:textId="77777777">
            <w:pPr>
              <w:pStyle w:val="LTableTextAbt"/>
              <w:rPr>
                <w:rFonts w:ascii="Times New Roman" w:hAnsi="Times New Roman" w:cs="Times New Roman"/>
                <w:b/>
                <w:bCs w:val="0"/>
              </w:rPr>
            </w:pPr>
            <w:r w:rsidRPr="00015D46">
              <w:rPr>
                <w:rFonts w:ascii="Times New Roman" w:hAnsi="Times New Roman" w:cs="Times New Roman"/>
                <w:b/>
                <w:bCs w:val="0"/>
              </w:rPr>
              <w:t>NATA Cancer Risk</w:t>
            </w:r>
          </w:p>
        </w:tc>
        <w:tc>
          <w:tcPr>
            <w:tcW w:w="885" w:type="dxa"/>
            <w:noWrap/>
            <w:hideMark/>
          </w:tcPr>
          <w:p w:rsidR="009F60B1" w:rsidRPr="0047488E" w:rsidP="00CB1C05" w14:paraId="3F13DCCE"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7488E" w:rsidP="00CB1C05" w14:paraId="780A9F0D" w14:textId="77777777">
            <w:pPr>
              <w:pStyle w:val="RTableTextAbt"/>
              <w:rPr>
                <w:rFonts w:ascii="Times New Roman" w:hAnsi="Times New Roman" w:cs="Times New Roman"/>
              </w:rPr>
            </w:pPr>
          </w:p>
        </w:tc>
        <w:tc>
          <w:tcPr>
            <w:tcW w:w="1972" w:type="dxa"/>
            <w:noWrap/>
            <w:hideMark/>
          </w:tcPr>
          <w:p w:rsidR="009F60B1" w:rsidRPr="0047488E" w:rsidP="00CB1C05" w14:paraId="4A84BC38" w14:textId="77777777">
            <w:pPr>
              <w:pStyle w:val="RTableTextAbt"/>
              <w:rPr>
                <w:rFonts w:ascii="Times New Roman" w:hAnsi="Times New Roman" w:cs="Times New Roman"/>
              </w:rPr>
            </w:pPr>
            <w:r w:rsidRPr="0047488E">
              <w:rPr>
                <w:rFonts w:ascii="Times New Roman" w:hAnsi="Times New Roman" w:cs="Times New Roman"/>
              </w:rPr>
              <w:t>40</w:t>
            </w:r>
          </w:p>
        </w:tc>
        <w:tc>
          <w:tcPr>
            <w:tcW w:w="1972" w:type="dxa"/>
            <w:noWrap/>
            <w:hideMark/>
          </w:tcPr>
          <w:p w:rsidR="009F60B1" w:rsidRPr="0047488E" w:rsidP="00CB1C05" w14:paraId="61358BFB" w14:textId="77777777">
            <w:pPr>
              <w:pStyle w:val="RTableTextAbt"/>
              <w:rPr>
                <w:rFonts w:ascii="Times New Roman" w:hAnsi="Times New Roman" w:cs="Times New Roman"/>
              </w:rPr>
            </w:pPr>
            <w:r w:rsidRPr="0047488E">
              <w:rPr>
                <w:rFonts w:ascii="Times New Roman" w:hAnsi="Times New Roman" w:cs="Times New Roman"/>
              </w:rPr>
              <w:t>39</w:t>
            </w:r>
          </w:p>
        </w:tc>
        <w:tc>
          <w:tcPr>
            <w:tcW w:w="1631" w:type="dxa"/>
            <w:noWrap/>
            <w:hideMark/>
          </w:tcPr>
          <w:p w:rsidR="009F60B1" w:rsidRPr="0047488E" w:rsidP="00CB1C05" w14:paraId="5E47FBA4" w14:textId="77777777">
            <w:pPr>
              <w:pStyle w:val="RTableTextAbt"/>
              <w:rPr>
                <w:rFonts w:ascii="Times New Roman" w:hAnsi="Times New Roman" w:cs="Times New Roman"/>
              </w:rPr>
            </w:pPr>
            <w:r w:rsidRPr="0047488E">
              <w:rPr>
                <w:rFonts w:ascii="Times New Roman" w:hAnsi="Times New Roman" w:cs="Times New Roman"/>
              </w:rPr>
              <w:t>37</w:t>
            </w:r>
          </w:p>
        </w:tc>
      </w:tr>
      <w:tr w14:paraId="6021C86C" w14:textId="77777777" w:rsidTr="00964FBD">
        <w:tblPrEx>
          <w:tblW w:w="0" w:type="auto"/>
          <w:tblLook w:val="04A0"/>
        </w:tblPrEx>
        <w:trPr>
          <w:trHeight w:val="300"/>
        </w:trPr>
        <w:tc>
          <w:tcPr>
            <w:tcW w:w="2070" w:type="dxa"/>
            <w:noWrap/>
          </w:tcPr>
          <w:p w:rsidR="009942E3" w:rsidRPr="00015D46" w:rsidP="00CB1C05" w14:paraId="78122B62" w14:textId="77777777">
            <w:pPr>
              <w:pStyle w:val="LTableTextAbt"/>
              <w:rPr>
                <w:b/>
                <w:bCs w:val="0"/>
              </w:rPr>
            </w:pPr>
            <w:r w:rsidRPr="00015D46">
              <w:rPr>
                <w:rFonts w:ascii="Times New Roman" w:hAnsi="Times New Roman" w:cs="Times New Roman"/>
                <w:b/>
                <w:bCs w:val="0"/>
              </w:rPr>
              <w:t>NATA Respiratory Hazard Score</w:t>
            </w:r>
          </w:p>
        </w:tc>
        <w:tc>
          <w:tcPr>
            <w:tcW w:w="885" w:type="dxa"/>
            <w:noWrap/>
          </w:tcPr>
          <w:p w:rsidR="009942E3" w:rsidP="00CB1C05" w14:paraId="6C1738EC" w14:textId="77777777">
            <w:pPr>
              <w:pStyle w:val="RTableTextAbt"/>
            </w:pPr>
            <w:r w:rsidRPr="00D41EB0">
              <w:rPr>
                <w:rFonts w:ascii="Times New Roman" w:hAnsi="Times New Roman" w:cs="Times New Roman"/>
              </w:rPr>
              <w:t>0.44</w:t>
            </w:r>
          </w:p>
        </w:tc>
        <w:tc>
          <w:tcPr>
            <w:tcW w:w="820" w:type="dxa"/>
            <w:noWrap/>
          </w:tcPr>
          <w:p w:rsidR="009942E3" w:rsidRPr="0047488E" w:rsidP="00CB1C05" w14:paraId="51EFAC58" w14:textId="77777777">
            <w:pPr>
              <w:pStyle w:val="RTableTextAbt"/>
            </w:pPr>
          </w:p>
        </w:tc>
        <w:tc>
          <w:tcPr>
            <w:tcW w:w="1972" w:type="dxa"/>
            <w:noWrap/>
          </w:tcPr>
          <w:p w:rsidR="009942E3" w:rsidRPr="0047488E" w:rsidP="00CB1C05" w14:paraId="72B39A7C" w14:textId="77777777">
            <w:pPr>
              <w:pStyle w:val="RTableTextAbt"/>
            </w:pPr>
            <w:r w:rsidRPr="0047488E">
              <w:rPr>
                <w:rFonts w:ascii="Times New Roman" w:hAnsi="Times New Roman" w:cs="Times New Roman"/>
              </w:rPr>
              <w:t>2.00</w:t>
            </w:r>
          </w:p>
        </w:tc>
        <w:tc>
          <w:tcPr>
            <w:tcW w:w="1972" w:type="dxa"/>
            <w:noWrap/>
          </w:tcPr>
          <w:p w:rsidR="009942E3" w:rsidRPr="0047488E" w:rsidP="00CB1C05" w14:paraId="6F3A842D" w14:textId="77777777">
            <w:pPr>
              <w:pStyle w:val="RTableTextAbt"/>
            </w:pPr>
            <w:r w:rsidRPr="0047488E">
              <w:rPr>
                <w:rFonts w:ascii="Times New Roman" w:hAnsi="Times New Roman" w:cs="Times New Roman"/>
              </w:rPr>
              <w:t>1.90</w:t>
            </w:r>
          </w:p>
        </w:tc>
        <w:tc>
          <w:tcPr>
            <w:tcW w:w="1631" w:type="dxa"/>
            <w:noWrap/>
          </w:tcPr>
          <w:p w:rsidR="009942E3" w:rsidRPr="0047488E" w:rsidP="00CB1C05" w14:paraId="32ED9960" w14:textId="77777777">
            <w:pPr>
              <w:pStyle w:val="RTableTextAbt"/>
            </w:pPr>
            <w:r w:rsidRPr="0047488E">
              <w:rPr>
                <w:rFonts w:ascii="Times New Roman" w:hAnsi="Times New Roman" w:cs="Times New Roman"/>
              </w:rPr>
              <w:t>1.60</w:t>
            </w:r>
          </w:p>
        </w:tc>
      </w:tr>
    </w:tbl>
    <w:p w:rsidR="009F60B1" w:rsidP="00CB1C05" w14:paraId="0B12BB31" w14:textId="77777777"/>
    <w:p w:rsidR="009F60B1" w:rsidP="00CB1C05" w14:paraId="68A4061D" w14:textId="77777777">
      <w:pPr>
        <w:pStyle w:val="BodyText"/>
      </w:pPr>
      <w:r>
        <w:t>The communities surrounding the Chemours Co. facility in Gregory, TX</w:t>
      </w:r>
      <w:r w:rsidR="00E42BF2">
        <w:t>,</w:t>
      </w:r>
      <w:r>
        <w:t xml:space="preserve"> have a higher proportion of Hispanic individuals than national or rural averages; such communities also have median incomes that are higher than national or rural averages, and poverty rates that are significantly lower. Communities surrounding both of the Honeywell International facilities – in Carville, LA</w:t>
      </w:r>
      <w:r w:rsidR="00E42BF2">
        <w:t>,</w:t>
      </w:r>
      <w:r>
        <w:t xml:space="preserve"> and Baton Rouge, LA – have higher proportions of Black or African-American individuals. Median incomes in communities surrounding the Carville facility are higher than national or rural averages, while median incomes are significantly lower</w:t>
      </w:r>
      <w:r w:rsidR="007943F2">
        <w:t>,</w:t>
      </w:r>
      <w:r>
        <w:t xml:space="preserve"> and poverty rates significantly higher</w:t>
      </w:r>
      <w:r w:rsidR="007943F2">
        <w:t>,</w:t>
      </w:r>
      <w:r>
        <w:t xml:space="preserve"> than national or rural averages in communities surrounding the Baton Rouge facility. Communities surrounding the Honeywell International facility Carville, LA</w:t>
      </w:r>
      <w:r w:rsidR="007943F2">
        <w:t>,</w:t>
      </w:r>
      <w:r>
        <w:t xml:space="preserve"> have NATA cancer scores significantly higher than national averages, and communities surrounding the Honeywell International facility in Baton Rouge, LA, as well as the Westlake Vinyls facility in Calvert City, KY</w:t>
      </w:r>
      <w:r w:rsidR="005A5752">
        <w:t>,</w:t>
      </w:r>
      <w:r>
        <w:t xml:space="preserve"> have significantly higher respiratory hazard scores than national or rural averages.  </w:t>
      </w:r>
    </w:p>
    <w:p w:rsidR="009F60B1" w:rsidP="00CB1C05" w14:paraId="778B7307" w14:textId="77777777">
      <w:pPr>
        <w:pStyle w:val="BodyText"/>
      </w:pPr>
      <w:r>
        <w:fldChar w:fldCharType="begin" w:fldLock="1"/>
      </w:r>
      <w:r>
        <w:instrText xml:space="preserve"> REF _Ref118379170 \h </w:instrText>
      </w:r>
      <w:r>
        <w:fldChar w:fldCharType="separate"/>
      </w:r>
      <w:r w:rsidRPr="00575FE0" w:rsidR="0092222B">
        <w:t xml:space="preserve">Table </w:t>
      </w:r>
      <w:r w:rsidR="0092222B">
        <w:rPr>
          <w:noProof/>
        </w:rPr>
        <w:t>10</w:t>
      </w:r>
      <w:r w:rsidR="0092222B">
        <w:noBreakHyphen/>
      </w:r>
      <w:r w:rsidR="0092222B">
        <w:rPr>
          <w:noProof/>
        </w:rPr>
        <w:t>39</w:t>
      </w:r>
      <w:r>
        <w:fldChar w:fldCharType="end"/>
      </w:r>
      <w:r w:rsidR="00E27849">
        <w:t xml:space="preserve"> </w:t>
      </w:r>
      <w:r>
        <w:t>presents the density of other TRI facilities located within 1-, 3-</w:t>
      </w:r>
      <w:r w:rsidR="005A5752">
        <w:t>,</w:t>
      </w:r>
      <w:r>
        <w:t xml:space="preserve"> and 5-mile distances of the </w:t>
      </w:r>
      <w:r w:rsidR="005A5752">
        <w:t>four</w:t>
      </w:r>
      <w:r>
        <w:t xml:space="preserve"> chemical manufacturing facilities. These facilities could contribute to aggregate environmental risks in these communities, assuming that individuals living in closer proximity are more likely to be exposed to toxic releases by these facilities. The Westlake Vinyls site in Calvert City, KY</w:t>
      </w:r>
      <w:r w:rsidR="00994E16">
        <w:t>,</w:t>
      </w:r>
      <w:r>
        <w:t xml:space="preserve"> has the greatest density of nearby facilities</w:t>
      </w:r>
      <w:r w:rsidR="00E50936">
        <w:t xml:space="preserve"> –</w:t>
      </w:r>
      <w:r>
        <w:t>5 within 1 mile, 10 within 3 miles, and 10 within 5 miles. Both Honeywell International facilities – in Carville, LA</w:t>
      </w:r>
      <w:r w:rsidR="00225367">
        <w:t>,</w:t>
      </w:r>
      <w:r>
        <w:t xml:space="preserve"> and Baton Rouge, LA</w:t>
      </w:r>
      <w:r w:rsidR="00225367">
        <w:t>,</w:t>
      </w:r>
      <w:r>
        <w:t xml:space="preserve"> had a high density of nearby facilities; 4</w:t>
      </w:r>
      <w:r w:rsidR="00225367">
        <w:t> </w:t>
      </w:r>
      <w:r>
        <w:t>within a mile of the Carville facility, 20 within 3 miles, and 30 within 5 miles; 1 additional facility was located within a mile of the Baton Rouge facility, 14 within 3 miles, and 19 within 5 miles. Given the data above it is possible to conclude that (1) there is evidence of clustering of economic activity, and (2) to be able to assess cumulative impacts on communities it is important to understand what is being emitted</w:t>
      </w:r>
      <w:r w:rsidR="00225367">
        <w:t xml:space="preserve"> and </w:t>
      </w:r>
      <w:r>
        <w:t>what risks these facilities pose, which may not exactly correspond with counts.</w:t>
      </w:r>
    </w:p>
    <w:p w:rsidR="009F60B1" w:rsidP="00CB1C05" w14:paraId="3BC8D458" w14:textId="77777777">
      <w:pPr>
        <w:pStyle w:val="BodyText"/>
      </w:pPr>
      <w:r>
        <w:t>NATA cancer risks are significantly higher than average for the Honeywell plants in Baton Rouge, LA</w:t>
      </w:r>
      <w:r w:rsidR="00225367">
        <w:t>,</w:t>
      </w:r>
      <w:r>
        <w:t xml:space="preserve"> and Carville, LA.  NATA respiratory hazard risks are significantly higher than average for the Honeywell plant in Baton Rouge, LA</w:t>
      </w:r>
      <w:r w:rsidR="00225367">
        <w:t>,</w:t>
      </w:r>
      <w:r>
        <w:t xml:space="preserve"> and the Westlake Vinyls plant in Calvert City, KY.</w:t>
      </w:r>
    </w:p>
    <w:tbl>
      <w:tblPr>
        <w:tblStyle w:val="TableGrid"/>
        <w:tblW w:w="0" w:type="auto"/>
        <w:tblLook w:val="04A0"/>
      </w:tblPr>
      <w:tblGrid>
        <w:gridCol w:w="4310"/>
        <w:gridCol w:w="1443"/>
        <w:gridCol w:w="1199"/>
        <w:gridCol w:w="1199"/>
        <w:gridCol w:w="1199"/>
      </w:tblGrid>
      <w:tr w14:paraId="338DFFD6" w14:textId="77777777" w:rsidTr="00964FBD">
        <w:tblPrEx>
          <w:tblW w:w="0" w:type="auto"/>
          <w:tblLook w:val="04A0"/>
        </w:tblPrEx>
        <w:trPr>
          <w:trHeight w:val="300"/>
        </w:trPr>
        <w:tc>
          <w:tcPr>
            <w:tcW w:w="9350" w:type="dxa"/>
            <w:gridSpan w:val="5"/>
            <w:tcBorders>
              <w:top w:val="nil"/>
              <w:left w:val="nil"/>
              <w:bottom w:val="single" w:sz="4" w:space="0" w:color="auto"/>
              <w:right w:val="nil"/>
            </w:tcBorders>
            <w:shd w:val="clear" w:color="auto" w:fill="auto"/>
            <w:noWrap/>
          </w:tcPr>
          <w:p w:rsidR="00964FBD" w:rsidRPr="00E7210A" w:rsidP="00CB1C05" w14:paraId="2287171A" w14:textId="77777777">
            <w:pPr>
              <w:pStyle w:val="TableTitleA"/>
            </w:pPr>
            <w:bookmarkStart w:id="1607" w:name="_Ref118379170"/>
            <w:bookmarkStart w:id="1608" w:name="_Toc121142759"/>
            <w:bookmarkStart w:id="1609" w:name="_Toc165379785"/>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39</w:t>
            </w:r>
            <w:r w:rsidR="00BC4B5D">
              <w:rPr>
                <w:noProof/>
              </w:rPr>
              <w:fldChar w:fldCharType="end"/>
            </w:r>
            <w:bookmarkEnd w:id="1607"/>
            <w:r w:rsidRPr="00575FE0">
              <w:t xml:space="preserve">: </w:t>
            </w:r>
            <w:r w:rsidRPr="005A5410">
              <w:t>Total Number of Other TRI Facilities within 1, 3 and 5</w:t>
            </w:r>
            <w:r>
              <w:t xml:space="preserve"> miles of facilities using perchloroethylene in processing as a reactant</w:t>
            </w:r>
            <w:bookmarkEnd w:id="1608"/>
            <w:bookmarkEnd w:id="1609"/>
          </w:p>
        </w:tc>
      </w:tr>
      <w:tr w14:paraId="465EF2DA" w14:textId="77777777" w:rsidTr="005862F3">
        <w:tblPrEx>
          <w:tblW w:w="0" w:type="auto"/>
          <w:tblLook w:val="04A0"/>
        </w:tblPrEx>
        <w:trPr>
          <w:trHeight w:val="300"/>
        </w:trPr>
        <w:tc>
          <w:tcPr>
            <w:tcW w:w="4310" w:type="dxa"/>
            <w:tcBorders>
              <w:top w:val="single" w:sz="4" w:space="0" w:color="auto"/>
            </w:tcBorders>
            <w:shd w:val="clear" w:color="auto" w:fill="48A9C5"/>
            <w:noWrap/>
            <w:hideMark/>
          </w:tcPr>
          <w:p w:rsidR="009F60B1" w:rsidRPr="00E7210A" w:rsidP="00CB1C05" w14:paraId="699C81D7" w14:textId="77777777">
            <w:pPr>
              <w:pStyle w:val="TableSubtitle"/>
            </w:pPr>
            <w:r w:rsidRPr="00E7210A">
              <w:t>Name</w:t>
            </w:r>
          </w:p>
        </w:tc>
        <w:tc>
          <w:tcPr>
            <w:tcW w:w="1443" w:type="dxa"/>
            <w:tcBorders>
              <w:top w:val="single" w:sz="4" w:space="0" w:color="auto"/>
            </w:tcBorders>
            <w:shd w:val="clear" w:color="auto" w:fill="48A9C5"/>
            <w:noWrap/>
            <w:hideMark/>
          </w:tcPr>
          <w:p w:rsidR="009F60B1" w:rsidRPr="00E7210A" w:rsidP="00CB1C05" w14:paraId="342E11CA" w14:textId="77777777">
            <w:pPr>
              <w:pStyle w:val="TableSubtitle"/>
            </w:pPr>
            <w:r w:rsidRPr="00E7210A">
              <w:t>Location</w:t>
            </w:r>
          </w:p>
        </w:tc>
        <w:tc>
          <w:tcPr>
            <w:tcW w:w="1199" w:type="dxa"/>
            <w:tcBorders>
              <w:top w:val="single" w:sz="4" w:space="0" w:color="auto"/>
            </w:tcBorders>
            <w:shd w:val="clear" w:color="auto" w:fill="48A9C5"/>
            <w:noWrap/>
            <w:hideMark/>
          </w:tcPr>
          <w:p w:rsidR="009F60B1" w:rsidRPr="00E7210A" w:rsidP="00CB1C05" w14:paraId="666D2F73" w14:textId="77777777">
            <w:pPr>
              <w:pStyle w:val="TableSubtitle"/>
            </w:pPr>
            <w:r w:rsidRPr="00E7210A">
              <w:t>1-mile</w:t>
            </w:r>
          </w:p>
        </w:tc>
        <w:tc>
          <w:tcPr>
            <w:tcW w:w="1199" w:type="dxa"/>
            <w:tcBorders>
              <w:top w:val="single" w:sz="4" w:space="0" w:color="auto"/>
            </w:tcBorders>
            <w:shd w:val="clear" w:color="auto" w:fill="48A9C5"/>
            <w:noWrap/>
            <w:hideMark/>
          </w:tcPr>
          <w:p w:rsidR="009F60B1" w:rsidRPr="00E7210A" w:rsidP="00CB1C05" w14:paraId="05C22A0B" w14:textId="77777777">
            <w:pPr>
              <w:pStyle w:val="TableSubtitle"/>
            </w:pPr>
            <w:r w:rsidRPr="00E7210A">
              <w:t>3-mile</w:t>
            </w:r>
          </w:p>
        </w:tc>
        <w:tc>
          <w:tcPr>
            <w:tcW w:w="1199" w:type="dxa"/>
            <w:tcBorders>
              <w:top w:val="single" w:sz="4" w:space="0" w:color="auto"/>
            </w:tcBorders>
            <w:shd w:val="clear" w:color="auto" w:fill="48A9C5"/>
            <w:noWrap/>
            <w:hideMark/>
          </w:tcPr>
          <w:p w:rsidR="009F60B1" w:rsidRPr="00E7210A" w:rsidP="00CB1C05" w14:paraId="04D3A49E" w14:textId="77777777">
            <w:pPr>
              <w:pStyle w:val="TableSubtitle"/>
            </w:pPr>
            <w:r w:rsidRPr="00E7210A">
              <w:t>5-mile</w:t>
            </w:r>
          </w:p>
        </w:tc>
      </w:tr>
      <w:tr w14:paraId="6F3EADF3" w14:textId="77777777" w:rsidTr="00964FBD">
        <w:tblPrEx>
          <w:tblW w:w="0" w:type="auto"/>
          <w:tblLook w:val="04A0"/>
        </w:tblPrEx>
        <w:trPr>
          <w:trHeight w:val="300"/>
        </w:trPr>
        <w:tc>
          <w:tcPr>
            <w:tcW w:w="4310" w:type="dxa"/>
            <w:noWrap/>
            <w:hideMark/>
          </w:tcPr>
          <w:p w:rsidR="009F60B1" w:rsidRPr="0047488E" w:rsidP="00CB1C05" w14:paraId="43976A8A" w14:textId="77777777">
            <w:pPr>
              <w:pStyle w:val="LTableTextAbt"/>
              <w:rPr>
                <w:rFonts w:ascii="Times New Roman" w:hAnsi="Times New Roman" w:cs="Times New Roman"/>
              </w:rPr>
            </w:pPr>
            <w:r w:rsidRPr="0047488E">
              <w:rPr>
                <w:rFonts w:ascii="Times New Roman" w:hAnsi="Times New Roman" w:cs="Times New Roman"/>
              </w:rPr>
              <w:t>THE CHEMOURS CO</w:t>
            </w:r>
          </w:p>
        </w:tc>
        <w:tc>
          <w:tcPr>
            <w:tcW w:w="1443" w:type="dxa"/>
            <w:noWrap/>
            <w:hideMark/>
          </w:tcPr>
          <w:p w:rsidR="009F60B1" w:rsidRPr="0047488E" w:rsidP="00CB1C05" w14:paraId="22DF05B4" w14:textId="77777777">
            <w:pPr>
              <w:pStyle w:val="LTableTextAbt"/>
              <w:rPr>
                <w:rFonts w:ascii="Times New Roman" w:hAnsi="Times New Roman" w:cs="Times New Roman"/>
              </w:rPr>
            </w:pPr>
            <w:r w:rsidRPr="0047488E">
              <w:rPr>
                <w:rFonts w:ascii="Times New Roman" w:hAnsi="Times New Roman" w:cs="Times New Roman"/>
              </w:rPr>
              <w:t>GREGORY, TX</w:t>
            </w:r>
          </w:p>
        </w:tc>
        <w:tc>
          <w:tcPr>
            <w:tcW w:w="1199" w:type="dxa"/>
            <w:noWrap/>
            <w:hideMark/>
          </w:tcPr>
          <w:p w:rsidR="009F60B1" w:rsidRPr="0047488E" w:rsidP="00CB1C05" w14:paraId="60EA8E80" w14:textId="77777777">
            <w:pPr>
              <w:pStyle w:val="RTableTextAbt"/>
              <w:rPr>
                <w:rFonts w:ascii="Times New Roman" w:hAnsi="Times New Roman" w:cs="Times New Roman"/>
              </w:rPr>
            </w:pPr>
            <w:r w:rsidRPr="0047488E">
              <w:rPr>
                <w:rFonts w:ascii="Times New Roman" w:hAnsi="Times New Roman" w:cs="Times New Roman"/>
              </w:rPr>
              <w:t>1</w:t>
            </w:r>
          </w:p>
        </w:tc>
        <w:tc>
          <w:tcPr>
            <w:tcW w:w="1199" w:type="dxa"/>
            <w:noWrap/>
            <w:hideMark/>
          </w:tcPr>
          <w:p w:rsidR="009F60B1" w:rsidRPr="0047488E" w:rsidP="00CB1C05" w14:paraId="2169A29D" w14:textId="77777777">
            <w:pPr>
              <w:pStyle w:val="RTableTextAbt"/>
              <w:rPr>
                <w:rFonts w:ascii="Times New Roman" w:hAnsi="Times New Roman" w:cs="Times New Roman"/>
              </w:rPr>
            </w:pPr>
            <w:r w:rsidRPr="0047488E">
              <w:rPr>
                <w:rFonts w:ascii="Times New Roman" w:hAnsi="Times New Roman" w:cs="Times New Roman"/>
              </w:rPr>
              <w:t>3</w:t>
            </w:r>
          </w:p>
        </w:tc>
        <w:tc>
          <w:tcPr>
            <w:tcW w:w="1199" w:type="dxa"/>
            <w:noWrap/>
            <w:hideMark/>
          </w:tcPr>
          <w:p w:rsidR="009F60B1" w:rsidRPr="0047488E" w:rsidP="00CB1C05" w14:paraId="6C9019E7" w14:textId="77777777">
            <w:pPr>
              <w:pStyle w:val="RTableTextAbt"/>
              <w:rPr>
                <w:rFonts w:ascii="Times New Roman" w:hAnsi="Times New Roman" w:cs="Times New Roman"/>
              </w:rPr>
            </w:pPr>
            <w:r w:rsidRPr="0047488E">
              <w:rPr>
                <w:rFonts w:ascii="Times New Roman" w:hAnsi="Times New Roman" w:cs="Times New Roman"/>
              </w:rPr>
              <w:t>5</w:t>
            </w:r>
          </w:p>
        </w:tc>
      </w:tr>
      <w:tr w14:paraId="04F91C95" w14:textId="77777777" w:rsidTr="00964FBD">
        <w:tblPrEx>
          <w:tblW w:w="0" w:type="auto"/>
          <w:tblLook w:val="04A0"/>
        </w:tblPrEx>
        <w:trPr>
          <w:trHeight w:val="300"/>
        </w:trPr>
        <w:tc>
          <w:tcPr>
            <w:tcW w:w="4310" w:type="dxa"/>
            <w:noWrap/>
            <w:hideMark/>
          </w:tcPr>
          <w:p w:rsidR="009F60B1" w:rsidRPr="0047488E" w:rsidP="00CB1C05" w14:paraId="52A42702" w14:textId="77777777">
            <w:pPr>
              <w:pStyle w:val="LTableTextAbt"/>
              <w:rPr>
                <w:rFonts w:ascii="Times New Roman" w:hAnsi="Times New Roman" w:cs="Times New Roman"/>
              </w:rPr>
            </w:pPr>
            <w:r w:rsidRPr="0047488E">
              <w:rPr>
                <w:rFonts w:ascii="Times New Roman" w:hAnsi="Times New Roman" w:cs="Times New Roman"/>
              </w:rPr>
              <w:t>HONEYWELL INTERNATIONAL INC GEISMAR PLANT</w:t>
            </w:r>
          </w:p>
        </w:tc>
        <w:tc>
          <w:tcPr>
            <w:tcW w:w="1443" w:type="dxa"/>
            <w:noWrap/>
            <w:hideMark/>
          </w:tcPr>
          <w:p w:rsidR="009F60B1" w:rsidRPr="0047488E" w:rsidP="00CB1C05" w14:paraId="7E794892" w14:textId="77777777">
            <w:pPr>
              <w:pStyle w:val="LTableTextAbt"/>
              <w:rPr>
                <w:rFonts w:ascii="Times New Roman" w:hAnsi="Times New Roman" w:cs="Times New Roman"/>
              </w:rPr>
            </w:pPr>
            <w:r w:rsidRPr="0047488E">
              <w:rPr>
                <w:rFonts w:ascii="Times New Roman" w:hAnsi="Times New Roman" w:cs="Times New Roman"/>
              </w:rPr>
              <w:t>CARVILLE, LA</w:t>
            </w:r>
          </w:p>
        </w:tc>
        <w:tc>
          <w:tcPr>
            <w:tcW w:w="1199" w:type="dxa"/>
            <w:noWrap/>
            <w:hideMark/>
          </w:tcPr>
          <w:p w:rsidR="009F60B1" w:rsidRPr="0047488E" w:rsidP="00CB1C05" w14:paraId="0DE208DF" w14:textId="77777777">
            <w:pPr>
              <w:pStyle w:val="RTableTextAbt"/>
              <w:rPr>
                <w:rFonts w:ascii="Times New Roman" w:hAnsi="Times New Roman" w:cs="Times New Roman"/>
              </w:rPr>
            </w:pPr>
            <w:r w:rsidRPr="0047488E">
              <w:rPr>
                <w:rFonts w:ascii="Times New Roman" w:hAnsi="Times New Roman" w:cs="Times New Roman"/>
              </w:rPr>
              <w:t>4</w:t>
            </w:r>
          </w:p>
        </w:tc>
        <w:tc>
          <w:tcPr>
            <w:tcW w:w="1199" w:type="dxa"/>
            <w:noWrap/>
            <w:hideMark/>
          </w:tcPr>
          <w:p w:rsidR="009F60B1" w:rsidRPr="0047488E" w:rsidP="00CB1C05" w14:paraId="337B01FE" w14:textId="77777777">
            <w:pPr>
              <w:pStyle w:val="RTableTextAbt"/>
              <w:rPr>
                <w:rFonts w:ascii="Times New Roman" w:hAnsi="Times New Roman" w:cs="Times New Roman"/>
              </w:rPr>
            </w:pPr>
            <w:r w:rsidRPr="0047488E">
              <w:rPr>
                <w:rFonts w:ascii="Times New Roman" w:hAnsi="Times New Roman" w:cs="Times New Roman"/>
              </w:rPr>
              <w:t>20</w:t>
            </w:r>
          </w:p>
        </w:tc>
        <w:tc>
          <w:tcPr>
            <w:tcW w:w="1199" w:type="dxa"/>
            <w:noWrap/>
            <w:hideMark/>
          </w:tcPr>
          <w:p w:rsidR="009F60B1" w:rsidRPr="0047488E" w:rsidP="00CB1C05" w14:paraId="110842D8" w14:textId="77777777">
            <w:pPr>
              <w:pStyle w:val="RTableTextAbt"/>
              <w:rPr>
                <w:rFonts w:ascii="Times New Roman" w:hAnsi="Times New Roman" w:cs="Times New Roman"/>
              </w:rPr>
            </w:pPr>
            <w:r w:rsidRPr="0047488E">
              <w:rPr>
                <w:rFonts w:ascii="Times New Roman" w:hAnsi="Times New Roman" w:cs="Times New Roman"/>
              </w:rPr>
              <w:t>30</w:t>
            </w:r>
          </w:p>
        </w:tc>
      </w:tr>
      <w:tr w14:paraId="4A92752B" w14:textId="77777777" w:rsidTr="00964FBD">
        <w:tblPrEx>
          <w:tblW w:w="0" w:type="auto"/>
          <w:tblLook w:val="04A0"/>
        </w:tblPrEx>
        <w:trPr>
          <w:trHeight w:val="300"/>
        </w:trPr>
        <w:tc>
          <w:tcPr>
            <w:tcW w:w="4310" w:type="dxa"/>
            <w:noWrap/>
            <w:hideMark/>
          </w:tcPr>
          <w:p w:rsidR="009F60B1" w:rsidRPr="0047488E" w:rsidP="00CB1C05" w14:paraId="63CA37E0" w14:textId="77777777">
            <w:pPr>
              <w:pStyle w:val="LTableTextAbt"/>
              <w:rPr>
                <w:rFonts w:ascii="Times New Roman" w:hAnsi="Times New Roman" w:cs="Times New Roman"/>
              </w:rPr>
            </w:pPr>
            <w:r w:rsidRPr="0047488E">
              <w:rPr>
                <w:rFonts w:ascii="Times New Roman" w:hAnsi="Times New Roman" w:cs="Times New Roman"/>
              </w:rPr>
              <w:t>HONEYWELL INTERNATIONAL INC-BATON ROUGE PLANT</w:t>
            </w:r>
          </w:p>
        </w:tc>
        <w:tc>
          <w:tcPr>
            <w:tcW w:w="1443" w:type="dxa"/>
            <w:noWrap/>
            <w:hideMark/>
          </w:tcPr>
          <w:p w:rsidR="009F60B1" w:rsidRPr="0047488E" w:rsidP="00CB1C05" w14:paraId="5FCE6B9B" w14:textId="77777777">
            <w:pPr>
              <w:pStyle w:val="LTableTextAbt"/>
              <w:rPr>
                <w:rFonts w:ascii="Times New Roman" w:hAnsi="Times New Roman" w:cs="Times New Roman"/>
              </w:rPr>
            </w:pPr>
            <w:r w:rsidRPr="0047488E">
              <w:rPr>
                <w:rFonts w:ascii="Times New Roman" w:hAnsi="Times New Roman" w:cs="Times New Roman"/>
              </w:rPr>
              <w:t>BATON ROUGE, LA</w:t>
            </w:r>
          </w:p>
        </w:tc>
        <w:tc>
          <w:tcPr>
            <w:tcW w:w="1199" w:type="dxa"/>
            <w:noWrap/>
            <w:hideMark/>
          </w:tcPr>
          <w:p w:rsidR="009F60B1" w:rsidRPr="0047488E" w:rsidP="00CB1C05" w14:paraId="0D031458" w14:textId="77777777">
            <w:pPr>
              <w:pStyle w:val="RTableTextAbt"/>
              <w:rPr>
                <w:rFonts w:ascii="Times New Roman" w:hAnsi="Times New Roman" w:cs="Times New Roman"/>
              </w:rPr>
            </w:pPr>
            <w:r w:rsidRPr="0047488E">
              <w:rPr>
                <w:rFonts w:ascii="Times New Roman" w:hAnsi="Times New Roman" w:cs="Times New Roman"/>
              </w:rPr>
              <w:t>1</w:t>
            </w:r>
          </w:p>
        </w:tc>
        <w:tc>
          <w:tcPr>
            <w:tcW w:w="1199" w:type="dxa"/>
            <w:noWrap/>
            <w:hideMark/>
          </w:tcPr>
          <w:p w:rsidR="009F60B1" w:rsidRPr="0047488E" w:rsidP="00CB1C05" w14:paraId="4A30312F" w14:textId="77777777">
            <w:pPr>
              <w:pStyle w:val="RTableTextAbt"/>
              <w:rPr>
                <w:rFonts w:ascii="Times New Roman" w:hAnsi="Times New Roman" w:cs="Times New Roman"/>
              </w:rPr>
            </w:pPr>
            <w:r w:rsidRPr="0047488E">
              <w:rPr>
                <w:rFonts w:ascii="Times New Roman" w:hAnsi="Times New Roman" w:cs="Times New Roman"/>
              </w:rPr>
              <w:t>14</w:t>
            </w:r>
          </w:p>
        </w:tc>
        <w:tc>
          <w:tcPr>
            <w:tcW w:w="1199" w:type="dxa"/>
            <w:noWrap/>
            <w:hideMark/>
          </w:tcPr>
          <w:p w:rsidR="009F60B1" w:rsidRPr="0047488E" w:rsidP="00CB1C05" w14:paraId="35DBC146" w14:textId="77777777">
            <w:pPr>
              <w:pStyle w:val="RTableTextAbt"/>
              <w:rPr>
                <w:rFonts w:ascii="Times New Roman" w:hAnsi="Times New Roman" w:cs="Times New Roman"/>
              </w:rPr>
            </w:pPr>
            <w:r w:rsidRPr="0047488E">
              <w:rPr>
                <w:rFonts w:ascii="Times New Roman" w:hAnsi="Times New Roman" w:cs="Times New Roman"/>
              </w:rPr>
              <w:t>19</w:t>
            </w:r>
          </w:p>
        </w:tc>
      </w:tr>
      <w:tr w14:paraId="1EB6C50B" w14:textId="77777777" w:rsidTr="00964FBD">
        <w:tblPrEx>
          <w:tblW w:w="0" w:type="auto"/>
          <w:tblLook w:val="04A0"/>
        </w:tblPrEx>
        <w:trPr>
          <w:trHeight w:val="300"/>
        </w:trPr>
        <w:tc>
          <w:tcPr>
            <w:tcW w:w="4310" w:type="dxa"/>
            <w:noWrap/>
            <w:hideMark/>
          </w:tcPr>
          <w:p w:rsidR="009F60B1" w:rsidRPr="0047488E" w:rsidP="00CB1C05" w14:paraId="6FA5CB2F" w14:textId="77777777">
            <w:pPr>
              <w:pStyle w:val="LTableTextAbt"/>
              <w:rPr>
                <w:rFonts w:ascii="Times New Roman" w:hAnsi="Times New Roman" w:cs="Times New Roman"/>
              </w:rPr>
            </w:pPr>
            <w:r w:rsidRPr="0047488E">
              <w:rPr>
                <w:rFonts w:ascii="Times New Roman" w:hAnsi="Times New Roman" w:cs="Times New Roman"/>
              </w:rPr>
              <w:t>WESTLAKE VINYLS INC</w:t>
            </w:r>
          </w:p>
        </w:tc>
        <w:tc>
          <w:tcPr>
            <w:tcW w:w="1443" w:type="dxa"/>
            <w:noWrap/>
            <w:hideMark/>
          </w:tcPr>
          <w:p w:rsidR="009F60B1" w:rsidRPr="0047488E" w:rsidP="00CB1C05" w14:paraId="4670BEBD" w14:textId="77777777">
            <w:pPr>
              <w:pStyle w:val="LTableTextAbt"/>
              <w:rPr>
                <w:rFonts w:ascii="Times New Roman" w:hAnsi="Times New Roman" w:cs="Times New Roman"/>
              </w:rPr>
            </w:pPr>
            <w:r w:rsidRPr="0047488E">
              <w:rPr>
                <w:rFonts w:ascii="Times New Roman" w:hAnsi="Times New Roman" w:cs="Times New Roman"/>
              </w:rPr>
              <w:t>CALVERT CITY, KY</w:t>
            </w:r>
          </w:p>
        </w:tc>
        <w:tc>
          <w:tcPr>
            <w:tcW w:w="1199" w:type="dxa"/>
            <w:noWrap/>
            <w:hideMark/>
          </w:tcPr>
          <w:p w:rsidR="009F60B1" w:rsidRPr="0047488E" w:rsidP="00CB1C05" w14:paraId="6E522B74" w14:textId="77777777">
            <w:pPr>
              <w:pStyle w:val="RTableTextAbt"/>
              <w:rPr>
                <w:rFonts w:ascii="Times New Roman" w:hAnsi="Times New Roman" w:cs="Times New Roman"/>
              </w:rPr>
            </w:pPr>
            <w:r w:rsidRPr="0047488E">
              <w:rPr>
                <w:rFonts w:ascii="Times New Roman" w:hAnsi="Times New Roman" w:cs="Times New Roman"/>
              </w:rPr>
              <w:t>5</w:t>
            </w:r>
          </w:p>
        </w:tc>
        <w:tc>
          <w:tcPr>
            <w:tcW w:w="1199" w:type="dxa"/>
            <w:noWrap/>
            <w:hideMark/>
          </w:tcPr>
          <w:p w:rsidR="009F60B1" w:rsidRPr="0047488E" w:rsidP="00CB1C05" w14:paraId="6159F654" w14:textId="77777777">
            <w:pPr>
              <w:pStyle w:val="RTableTextAbt"/>
              <w:rPr>
                <w:rFonts w:ascii="Times New Roman" w:hAnsi="Times New Roman" w:cs="Times New Roman"/>
              </w:rPr>
            </w:pPr>
            <w:r w:rsidRPr="0047488E">
              <w:rPr>
                <w:rFonts w:ascii="Times New Roman" w:hAnsi="Times New Roman" w:cs="Times New Roman"/>
              </w:rPr>
              <w:t>10</w:t>
            </w:r>
          </w:p>
        </w:tc>
        <w:tc>
          <w:tcPr>
            <w:tcW w:w="1199" w:type="dxa"/>
            <w:noWrap/>
            <w:hideMark/>
          </w:tcPr>
          <w:p w:rsidR="009F60B1" w:rsidRPr="0047488E" w:rsidP="00CB1C05" w14:paraId="534BD1A7" w14:textId="77777777">
            <w:pPr>
              <w:pStyle w:val="RTableTextAbt"/>
              <w:rPr>
                <w:rFonts w:ascii="Times New Roman" w:hAnsi="Times New Roman" w:cs="Times New Roman"/>
              </w:rPr>
            </w:pPr>
            <w:r w:rsidRPr="0047488E">
              <w:rPr>
                <w:rFonts w:ascii="Times New Roman" w:hAnsi="Times New Roman" w:cs="Times New Roman"/>
              </w:rPr>
              <w:t>10</w:t>
            </w:r>
          </w:p>
        </w:tc>
      </w:tr>
    </w:tbl>
    <w:p w:rsidR="009F60B1" w:rsidP="00CB1C05" w14:paraId="64B1F483" w14:textId="77777777"/>
    <w:p w:rsidR="009F60B1" w:rsidRPr="00081FA9" w:rsidP="00CB1C05" w14:paraId="19FE244D" w14:textId="77777777">
      <w:pPr>
        <w:pStyle w:val="BodyText"/>
      </w:pPr>
      <w:r>
        <w:fldChar w:fldCharType="begin" w:fldLock="1"/>
      </w:r>
      <w:r>
        <w:instrText xml:space="preserve"> REF _Ref118379199 \h </w:instrText>
      </w:r>
      <w:r>
        <w:fldChar w:fldCharType="separate"/>
      </w:r>
      <w:r w:rsidRPr="00575FE0" w:rsidR="0092222B">
        <w:t xml:space="preserve">Table </w:t>
      </w:r>
      <w:r w:rsidR="0092222B">
        <w:rPr>
          <w:noProof/>
        </w:rPr>
        <w:t>10</w:t>
      </w:r>
      <w:r w:rsidR="0092222B">
        <w:noBreakHyphen/>
      </w:r>
      <w:r w:rsidR="0092222B">
        <w:rPr>
          <w:noProof/>
        </w:rPr>
        <w:t>40</w:t>
      </w:r>
      <w:r>
        <w:fldChar w:fldCharType="end"/>
      </w:r>
      <w:r>
        <w:t xml:space="preserve"> presents characteristics of </w:t>
      </w:r>
      <w:r w:rsidR="003E3E71">
        <w:t>c</w:t>
      </w:r>
      <w:r>
        <w:t xml:space="preserve">hemical </w:t>
      </w:r>
      <w:r w:rsidR="003E3E71">
        <w:t>m</w:t>
      </w:r>
      <w:r>
        <w:t>anufacturing workers in facilities using perchloroethylene as a reactant. Incomes of workers at all facilities were significantly higher than rural or national averages. The Ch</w:t>
      </w:r>
      <w:r w:rsidR="009E7BD3">
        <w:t>e</w:t>
      </w:r>
      <w:r>
        <w:t>mours Co. facility in Gregory, TX, had a higher proportion of Hispanic workers than national averages. The Honeywell International facility in Baton Rouge, LA</w:t>
      </w:r>
      <w:r w:rsidR="0085162B">
        <w:t>,</w:t>
      </w:r>
      <w:r>
        <w:t xml:space="preserve"> had a higher proportion of Black or African American workers than national or rural averages. </w:t>
      </w:r>
    </w:p>
    <w:p w:rsidR="009F60B1" w:rsidP="00CB1C05" w14:paraId="45C3683A" w14:textId="77777777"/>
    <w:tbl>
      <w:tblPr>
        <w:tblStyle w:val="TableGrid"/>
        <w:tblW w:w="9900" w:type="dxa"/>
        <w:tblLayout w:type="fixed"/>
        <w:tblLook w:val="04A0"/>
      </w:tblPr>
      <w:tblGrid>
        <w:gridCol w:w="1691"/>
        <w:gridCol w:w="912"/>
        <w:gridCol w:w="912"/>
        <w:gridCol w:w="912"/>
        <w:gridCol w:w="912"/>
        <w:gridCol w:w="912"/>
        <w:gridCol w:w="912"/>
        <w:gridCol w:w="912"/>
        <w:gridCol w:w="912"/>
        <w:gridCol w:w="913"/>
      </w:tblGrid>
      <w:tr w14:paraId="46BC25EE" w14:textId="77777777" w:rsidTr="002E056B">
        <w:tblPrEx>
          <w:tblW w:w="9900" w:type="dxa"/>
          <w:tblLayout w:type="fixed"/>
          <w:tblLook w:val="04A0"/>
        </w:tblPrEx>
        <w:trPr>
          <w:trHeight w:val="300"/>
        </w:trPr>
        <w:tc>
          <w:tcPr>
            <w:tcW w:w="9900" w:type="dxa"/>
            <w:gridSpan w:val="10"/>
            <w:tcBorders>
              <w:top w:val="nil"/>
              <w:left w:val="nil"/>
              <w:bottom w:val="single" w:sz="4" w:space="0" w:color="auto"/>
              <w:right w:val="nil"/>
            </w:tcBorders>
            <w:shd w:val="clear" w:color="auto" w:fill="auto"/>
            <w:noWrap/>
          </w:tcPr>
          <w:p w:rsidR="00964FBD" w:rsidRPr="00170C26" w:rsidP="00CB1C05" w14:paraId="74825322" w14:textId="77777777">
            <w:pPr>
              <w:pStyle w:val="TableTitleA"/>
            </w:pPr>
            <w:bookmarkStart w:id="1610" w:name="_Ref118379199"/>
            <w:bookmarkStart w:id="1611" w:name="_Toc121142760"/>
            <w:bookmarkStart w:id="1612" w:name="_Toc165379786"/>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0</w:t>
            </w:r>
            <w:r w:rsidR="00BC4B5D">
              <w:rPr>
                <w:noProof/>
              </w:rPr>
              <w:fldChar w:fldCharType="end"/>
            </w:r>
            <w:bookmarkEnd w:id="1610"/>
            <w:r w:rsidRPr="00575FE0">
              <w:t xml:space="preserve">: </w:t>
            </w:r>
            <w:r>
              <w:t>Demographics of Chemical Manufacturing workers in facilities using perchloroethylene in processing as a reactant</w:t>
            </w:r>
            <w:bookmarkEnd w:id="1611"/>
            <w:bookmarkEnd w:id="1612"/>
          </w:p>
        </w:tc>
      </w:tr>
      <w:tr w14:paraId="25EAB728" w14:textId="77777777" w:rsidTr="002F5516">
        <w:tblPrEx>
          <w:tblW w:w="9900" w:type="dxa"/>
          <w:tblLayout w:type="fixed"/>
          <w:tblLook w:val="04A0"/>
        </w:tblPrEx>
        <w:trPr>
          <w:trHeight w:val="300"/>
        </w:trPr>
        <w:tc>
          <w:tcPr>
            <w:tcW w:w="1691" w:type="dxa"/>
            <w:tcBorders>
              <w:top w:val="single" w:sz="4" w:space="0" w:color="auto"/>
            </w:tcBorders>
            <w:shd w:val="clear" w:color="auto" w:fill="48A9C5"/>
            <w:noWrap/>
            <w:tcMar>
              <w:left w:w="29" w:type="dxa"/>
              <w:right w:w="29" w:type="dxa"/>
            </w:tcMar>
            <w:hideMark/>
          </w:tcPr>
          <w:p w:rsidR="009F60B1" w:rsidRPr="00170C26" w:rsidP="00CB1C05" w14:paraId="3B07E890" w14:textId="77777777">
            <w:pPr>
              <w:pStyle w:val="TableSubtitle"/>
            </w:pPr>
            <w:r w:rsidRPr="00170C26">
              <w:t>Facility Name</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3971B2A1" w14:textId="77777777">
            <w:pPr>
              <w:pStyle w:val="TableSubtitle"/>
            </w:pPr>
            <w:r w:rsidRPr="00170C26">
              <w:t>Location</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59DEADEB" w14:textId="77777777">
            <w:pPr>
              <w:pStyle w:val="TableSubtitle"/>
            </w:pPr>
            <w:r w:rsidRPr="00170C26">
              <w:t xml:space="preserve"> White</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4EC2EBA2" w14:textId="77777777">
            <w:pPr>
              <w:pStyle w:val="TableSubtitle"/>
            </w:pPr>
            <w:r w:rsidRPr="00170C26">
              <w:t xml:space="preserve"> Black or African American</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26D688D5" w14:textId="77777777">
            <w:pPr>
              <w:pStyle w:val="TableSubtitle"/>
            </w:pPr>
            <w:r w:rsidRPr="00170C26">
              <w:t>Other</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0F4C2B33" w14:textId="77777777">
            <w:pPr>
              <w:pStyle w:val="TableSubtitle"/>
            </w:pPr>
            <w:r w:rsidRPr="00170C26">
              <w:t xml:space="preserve"> Hispanic</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7821F281" w14:textId="77777777">
            <w:pPr>
              <w:pStyle w:val="TableSubtitle"/>
            </w:pPr>
            <w:r w:rsidRPr="00170C26">
              <w:t>Average Personal Income (2020$)</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49613ACB" w14:textId="77777777">
            <w:pPr>
              <w:pStyle w:val="TableSubtitle"/>
            </w:pPr>
            <w:r w:rsidRPr="00170C26">
              <w:t xml:space="preserve"> Below Poverty Line</w:t>
            </w:r>
          </w:p>
        </w:tc>
        <w:tc>
          <w:tcPr>
            <w:tcW w:w="912" w:type="dxa"/>
            <w:tcBorders>
              <w:top w:val="single" w:sz="4" w:space="0" w:color="auto"/>
            </w:tcBorders>
            <w:shd w:val="clear" w:color="auto" w:fill="48A9C5"/>
            <w:noWrap/>
            <w:tcMar>
              <w:left w:w="29" w:type="dxa"/>
              <w:right w:w="29" w:type="dxa"/>
            </w:tcMar>
            <w:hideMark/>
          </w:tcPr>
          <w:p w:rsidR="009F60B1" w:rsidRPr="00170C26" w:rsidP="00CB1C05" w14:paraId="3219685F" w14:textId="77777777">
            <w:pPr>
              <w:pStyle w:val="TableSubtitle"/>
            </w:pPr>
            <w:r w:rsidRPr="00170C26">
              <w:t xml:space="preserve"> Below </w:t>
            </w:r>
            <w:r>
              <w:t>2x</w:t>
            </w:r>
            <w:r w:rsidRPr="00170C26">
              <w:t xml:space="preserve"> Poverty Line</w:t>
            </w:r>
          </w:p>
        </w:tc>
        <w:tc>
          <w:tcPr>
            <w:tcW w:w="913" w:type="dxa"/>
            <w:tcBorders>
              <w:top w:val="single" w:sz="4" w:space="0" w:color="auto"/>
            </w:tcBorders>
            <w:shd w:val="clear" w:color="auto" w:fill="48A9C5"/>
            <w:noWrap/>
            <w:tcMar>
              <w:left w:w="29" w:type="dxa"/>
              <w:right w:w="29" w:type="dxa"/>
            </w:tcMar>
            <w:hideMark/>
          </w:tcPr>
          <w:p w:rsidR="009F60B1" w:rsidRPr="00170C26" w:rsidP="00CB1C05" w14:paraId="13C5CA33" w14:textId="77777777">
            <w:pPr>
              <w:pStyle w:val="TableSubtitle"/>
            </w:pPr>
            <w:r w:rsidRPr="00170C26">
              <w:t>Number of Surveyed Individuals</w:t>
            </w:r>
          </w:p>
        </w:tc>
      </w:tr>
      <w:tr w14:paraId="2C642684" w14:textId="77777777" w:rsidTr="005862F3">
        <w:tblPrEx>
          <w:tblW w:w="9900" w:type="dxa"/>
          <w:tblLayout w:type="fixed"/>
          <w:tblLook w:val="04A0"/>
        </w:tblPrEx>
        <w:trPr>
          <w:trHeight w:val="300"/>
        </w:trPr>
        <w:tc>
          <w:tcPr>
            <w:tcW w:w="1691" w:type="dxa"/>
            <w:noWrap/>
            <w:hideMark/>
          </w:tcPr>
          <w:p w:rsidR="009F60B1" w:rsidRPr="0047488E" w:rsidP="00CB1C05" w14:paraId="38814EF3" w14:textId="77777777">
            <w:pPr>
              <w:pStyle w:val="LTableTextAbt"/>
              <w:rPr>
                <w:rFonts w:ascii="Times New Roman" w:hAnsi="Times New Roman" w:cs="Times New Roman"/>
              </w:rPr>
            </w:pPr>
            <w:r w:rsidRPr="0047488E">
              <w:rPr>
                <w:rFonts w:ascii="Times New Roman" w:hAnsi="Times New Roman" w:cs="Times New Roman"/>
              </w:rPr>
              <w:t>THE CHEMOURS CO</w:t>
            </w:r>
          </w:p>
        </w:tc>
        <w:tc>
          <w:tcPr>
            <w:tcW w:w="912" w:type="dxa"/>
            <w:noWrap/>
            <w:hideMark/>
          </w:tcPr>
          <w:p w:rsidR="009F60B1" w:rsidRPr="0047488E" w:rsidP="00CB1C05" w14:paraId="53BE9CD0" w14:textId="77777777">
            <w:pPr>
              <w:pStyle w:val="RTableTextAbt"/>
              <w:rPr>
                <w:rFonts w:ascii="Times New Roman" w:hAnsi="Times New Roman" w:cs="Times New Roman"/>
              </w:rPr>
            </w:pPr>
            <w:r w:rsidRPr="0047488E">
              <w:rPr>
                <w:rFonts w:ascii="Times New Roman" w:hAnsi="Times New Roman" w:cs="Times New Roman"/>
              </w:rPr>
              <w:t>GREGORY, TX</w:t>
            </w:r>
          </w:p>
        </w:tc>
        <w:tc>
          <w:tcPr>
            <w:tcW w:w="912" w:type="dxa"/>
            <w:noWrap/>
            <w:hideMark/>
          </w:tcPr>
          <w:p w:rsidR="009F60B1" w:rsidRPr="0047488E" w:rsidP="00CB1C05" w14:paraId="5292BDEA" w14:textId="77777777">
            <w:pPr>
              <w:pStyle w:val="RTableTextAbt"/>
              <w:rPr>
                <w:rFonts w:ascii="Times New Roman" w:hAnsi="Times New Roman" w:cs="Times New Roman"/>
              </w:rPr>
            </w:pPr>
            <w:r w:rsidRPr="0047488E">
              <w:rPr>
                <w:rFonts w:ascii="Times New Roman" w:hAnsi="Times New Roman" w:cs="Times New Roman"/>
              </w:rPr>
              <w:t>95.2%</w:t>
            </w:r>
          </w:p>
        </w:tc>
        <w:tc>
          <w:tcPr>
            <w:tcW w:w="912" w:type="dxa"/>
            <w:noWrap/>
            <w:hideMark/>
          </w:tcPr>
          <w:p w:rsidR="009F60B1" w:rsidRPr="0047488E" w:rsidP="00CB1C05" w14:paraId="628C987E" w14:textId="77777777">
            <w:pPr>
              <w:pStyle w:val="RTableTextAbt"/>
              <w:rPr>
                <w:rFonts w:ascii="Times New Roman" w:hAnsi="Times New Roman" w:cs="Times New Roman"/>
              </w:rPr>
            </w:pPr>
            <w:r w:rsidRPr="0047488E">
              <w:rPr>
                <w:rFonts w:ascii="Times New Roman" w:hAnsi="Times New Roman" w:cs="Times New Roman"/>
              </w:rPr>
              <w:t>0.0%</w:t>
            </w:r>
          </w:p>
        </w:tc>
        <w:tc>
          <w:tcPr>
            <w:tcW w:w="912" w:type="dxa"/>
            <w:noWrap/>
            <w:hideMark/>
          </w:tcPr>
          <w:p w:rsidR="009F60B1" w:rsidRPr="0047488E" w:rsidP="00CB1C05" w14:paraId="46C2F57C" w14:textId="77777777">
            <w:pPr>
              <w:pStyle w:val="RTableTextAbt"/>
              <w:rPr>
                <w:rFonts w:ascii="Times New Roman" w:hAnsi="Times New Roman" w:cs="Times New Roman"/>
              </w:rPr>
            </w:pPr>
            <w:r w:rsidRPr="0047488E">
              <w:rPr>
                <w:rFonts w:ascii="Times New Roman" w:hAnsi="Times New Roman" w:cs="Times New Roman"/>
              </w:rPr>
              <w:t>4.8%</w:t>
            </w:r>
          </w:p>
        </w:tc>
        <w:tc>
          <w:tcPr>
            <w:tcW w:w="912" w:type="dxa"/>
            <w:noWrap/>
            <w:hideMark/>
          </w:tcPr>
          <w:p w:rsidR="009F60B1" w:rsidRPr="0047488E" w:rsidP="00CB1C05" w14:paraId="40507C79" w14:textId="77777777">
            <w:pPr>
              <w:pStyle w:val="RTableTextAbt"/>
              <w:rPr>
                <w:rFonts w:ascii="Times New Roman" w:hAnsi="Times New Roman" w:cs="Times New Roman"/>
              </w:rPr>
            </w:pPr>
            <w:r w:rsidRPr="0047488E">
              <w:rPr>
                <w:rFonts w:ascii="Times New Roman" w:hAnsi="Times New Roman" w:cs="Times New Roman"/>
              </w:rPr>
              <w:t>26.2%</w:t>
            </w:r>
          </w:p>
        </w:tc>
        <w:tc>
          <w:tcPr>
            <w:tcW w:w="912" w:type="dxa"/>
            <w:noWrap/>
            <w:hideMark/>
          </w:tcPr>
          <w:p w:rsidR="009F60B1" w:rsidRPr="0047488E" w:rsidP="00CB1C05" w14:paraId="6AC41368" w14:textId="77777777">
            <w:pPr>
              <w:pStyle w:val="RTableTextAbt"/>
              <w:rPr>
                <w:rFonts w:ascii="Times New Roman" w:hAnsi="Times New Roman" w:cs="Times New Roman"/>
              </w:rPr>
            </w:pPr>
            <w:r w:rsidRPr="0047488E">
              <w:rPr>
                <w:rFonts w:ascii="Times New Roman" w:hAnsi="Times New Roman" w:cs="Times New Roman"/>
              </w:rPr>
              <w:t>$97,420</w:t>
            </w:r>
          </w:p>
        </w:tc>
        <w:tc>
          <w:tcPr>
            <w:tcW w:w="912" w:type="dxa"/>
            <w:noWrap/>
            <w:hideMark/>
          </w:tcPr>
          <w:p w:rsidR="009F60B1" w:rsidRPr="0047488E" w:rsidP="00CB1C05" w14:paraId="7F297ABB" w14:textId="77777777">
            <w:pPr>
              <w:pStyle w:val="RTableTextAbt"/>
              <w:rPr>
                <w:rFonts w:ascii="Times New Roman" w:hAnsi="Times New Roman" w:cs="Times New Roman"/>
              </w:rPr>
            </w:pPr>
            <w:r w:rsidRPr="0047488E">
              <w:rPr>
                <w:rFonts w:ascii="Times New Roman" w:hAnsi="Times New Roman" w:cs="Times New Roman"/>
              </w:rPr>
              <w:t>0.0%</w:t>
            </w:r>
          </w:p>
        </w:tc>
        <w:tc>
          <w:tcPr>
            <w:tcW w:w="912" w:type="dxa"/>
            <w:noWrap/>
            <w:hideMark/>
          </w:tcPr>
          <w:p w:rsidR="009F60B1" w:rsidRPr="0047488E" w:rsidP="00CB1C05" w14:paraId="75566518" w14:textId="77777777">
            <w:pPr>
              <w:pStyle w:val="RTableTextAbt"/>
              <w:rPr>
                <w:rFonts w:ascii="Times New Roman" w:hAnsi="Times New Roman" w:cs="Times New Roman"/>
              </w:rPr>
            </w:pPr>
            <w:r w:rsidRPr="0047488E">
              <w:rPr>
                <w:rFonts w:ascii="Times New Roman" w:hAnsi="Times New Roman" w:cs="Times New Roman"/>
              </w:rPr>
              <w:t>4.8%</w:t>
            </w:r>
          </w:p>
        </w:tc>
        <w:tc>
          <w:tcPr>
            <w:tcW w:w="913" w:type="dxa"/>
            <w:noWrap/>
            <w:hideMark/>
          </w:tcPr>
          <w:p w:rsidR="009F60B1" w:rsidRPr="0047488E" w:rsidP="00CB1C05" w14:paraId="0E715204" w14:textId="77777777">
            <w:pPr>
              <w:pStyle w:val="RTableTextAbt"/>
              <w:rPr>
                <w:rFonts w:ascii="Times New Roman" w:hAnsi="Times New Roman" w:cs="Times New Roman"/>
              </w:rPr>
            </w:pPr>
            <w:r w:rsidRPr="0047488E">
              <w:rPr>
                <w:rFonts w:ascii="Times New Roman" w:hAnsi="Times New Roman" w:cs="Times New Roman"/>
              </w:rPr>
              <w:t>42</w:t>
            </w:r>
          </w:p>
        </w:tc>
      </w:tr>
      <w:tr w14:paraId="3DFF69A2" w14:textId="77777777" w:rsidTr="005862F3">
        <w:tblPrEx>
          <w:tblW w:w="9900" w:type="dxa"/>
          <w:tblLayout w:type="fixed"/>
          <w:tblLook w:val="04A0"/>
        </w:tblPrEx>
        <w:trPr>
          <w:trHeight w:val="300"/>
        </w:trPr>
        <w:tc>
          <w:tcPr>
            <w:tcW w:w="1691" w:type="dxa"/>
            <w:noWrap/>
            <w:hideMark/>
          </w:tcPr>
          <w:p w:rsidR="009F60B1" w:rsidRPr="0047488E" w:rsidP="00CB1C05" w14:paraId="19265F3C" w14:textId="77777777">
            <w:pPr>
              <w:pStyle w:val="LTableTextAbt"/>
              <w:rPr>
                <w:rFonts w:ascii="Times New Roman" w:hAnsi="Times New Roman" w:cs="Times New Roman"/>
              </w:rPr>
            </w:pPr>
            <w:r w:rsidRPr="0047488E">
              <w:rPr>
                <w:rFonts w:ascii="Times New Roman" w:hAnsi="Times New Roman" w:cs="Times New Roman"/>
              </w:rPr>
              <w:t>HONEYWELL INTERNATIONAL INC GEISMAR PLANT</w:t>
            </w:r>
          </w:p>
        </w:tc>
        <w:tc>
          <w:tcPr>
            <w:tcW w:w="912" w:type="dxa"/>
            <w:noWrap/>
            <w:hideMark/>
          </w:tcPr>
          <w:p w:rsidR="009F60B1" w:rsidRPr="0047488E" w:rsidP="00CB1C05" w14:paraId="70204CFF" w14:textId="77777777">
            <w:pPr>
              <w:pStyle w:val="RTableTextAbt"/>
              <w:rPr>
                <w:rFonts w:ascii="Times New Roman" w:hAnsi="Times New Roman" w:cs="Times New Roman"/>
              </w:rPr>
            </w:pPr>
            <w:r w:rsidRPr="0047488E">
              <w:rPr>
                <w:rFonts w:ascii="Times New Roman" w:hAnsi="Times New Roman" w:cs="Times New Roman"/>
              </w:rPr>
              <w:t>CARVILLE, LA</w:t>
            </w:r>
          </w:p>
        </w:tc>
        <w:tc>
          <w:tcPr>
            <w:tcW w:w="912" w:type="dxa"/>
            <w:noWrap/>
            <w:hideMark/>
          </w:tcPr>
          <w:p w:rsidR="009F60B1" w:rsidRPr="0047488E" w:rsidP="00CB1C05" w14:paraId="2236C86D" w14:textId="77777777">
            <w:pPr>
              <w:pStyle w:val="RTableTextAbt"/>
              <w:rPr>
                <w:rFonts w:ascii="Times New Roman" w:hAnsi="Times New Roman" w:cs="Times New Roman"/>
              </w:rPr>
            </w:pPr>
            <w:r w:rsidRPr="0047488E">
              <w:rPr>
                <w:rFonts w:ascii="Times New Roman" w:hAnsi="Times New Roman" w:cs="Times New Roman"/>
              </w:rPr>
              <w:t>88.4%</w:t>
            </w:r>
          </w:p>
        </w:tc>
        <w:tc>
          <w:tcPr>
            <w:tcW w:w="912" w:type="dxa"/>
            <w:noWrap/>
            <w:hideMark/>
          </w:tcPr>
          <w:p w:rsidR="009F60B1" w:rsidRPr="0047488E" w:rsidP="00CB1C05" w14:paraId="2AB3C5C1" w14:textId="77777777">
            <w:pPr>
              <w:pStyle w:val="RTableTextAbt"/>
              <w:rPr>
                <w:rFonts w:ascii="Times New Roman" w:hAnsi="Times New Roman" w:cs="Times New Roman"/>
              </w:rPr>
            </w:pPr>
            <w:r w:rsidRPr="0047488E">
              <w:rPr>
                <w:rFonts w:ascii="Times New Roman" w:hAnsi="Times New Roman" w:cs="Times New Roman"/>
              </w:rPr>
              <w:t>10.7%</w:t>
            </w:r>
          </w:p>
        </w:tc>
        <w:tc>
          <w:tcPr>
            <w:tcW w:w="912" w:type="dxa"/>
            <w:noWrap/>
            <w:hideMark/>
          </w:tcPr>
          <w:p w:rsidR="009F60B1" w:rsidRPr="0047488E" w:rsidP="00CB1C05" w14:paraId="4DB653E1" w14:textId="77777777">
            <w:pPr>
              <w:pStyle w:val="RTableTextAbt"/>
              <w:rPr>
                <w:rFonts w:ascii="Times New Roman" w:hAnsi="Times New Roman" w:cs="Times New Roman"/>
              </w:rPr>
            </w:pPr>
            <w:r w:rsidRPr="0047488E">
              <w:rPr>
                <w:rFonts w:ascii="Times New Roman" w:hAnsi="Times New Roman" w:cs="Times New Roman"/>
              </w:rPr>
              <w:t>0.9%</w:t>
            </w:r>
          </w:p>
        </w:tc>
        <w:tc>
          <w:tcPr>
            <w:tcW w:w="912" w:type="dxa"/>
            <w:noWrap/>
            <w:hideMark/>
          </w:tcPr>
          <w:p w:rsidR="009F60B1" w:rsidRPr="0047488E" w:rsidP="00CB1C05" w14:paraId="66BCC59D" w14:textId="77777777">
            <w:pPr>
              <w:pStyle w:val="RTableTextAbt"/>
              <w:rPr>
                <w:rFonts w:ascii="Times New Roman" w:hAnsi="Times New Roman" w:cs="Times New Roman"/>
              </w:rPr>
            </w:pPr>
            <w:r w:rsidRPr="0047488E">
              <w:rPr>
                <w:rFonts w:ascii="Times New Roman" w:hAnsi="Times New Roman" w:cs="Times New Roman"/>
              </w:rPr>
              <w:t>4.5%</w:t>
            </w:r>
          </w:p>
        </w:tc>
        <w:tc>
          <w:tcPr>
            <w:tcW w:w="912" w:type="dxa"/>
            <w:noWrap/>
            <w:hideMark/>
          </w:tcPr>
          <w:p w:rsidR="009F60B1" w:rsidRPr="0047488E" w:rsidP="00CB1C05" w14:paraId="72F600EF" w14:textId="77777777">
            <w:pPr>
              <w:pStyle w:val="RTableTextAbt"/>
              <w:rPr>
                <w:rFonts w:ascii="Times New Roman" w:hAnsi="Times New Roman" w:cs="Times New Roman"/>
              </w:rPr>
            </w:pPr>
            <w:r w:rsidRPr="0047488E">
              <w:rPr>
                <w:rFonts w:ascii="Times New Roman" w:hAnsi="Times New Roman" w:cs="Times New Roman"/>
              </w:rPr>
              <w:t>$101,137</w:t>
            </w:r>
          </w:p>
        </w:tc>
        <w:tc>
          <w:tcPr>
            <w:tcW w:w="912" w:type="dxa"/>
            <w:noWrap/>
            <w:hideMark/>
          </w:tcPr>
          <w:p w:rsidR="009F60B1" w:rsidRPr="0047488E" w:rsidP="00CB1C05" w14:paraId="628EB60D" w14:textId="77777777">
            <w:pPr>
              <w:pStyle w:val="RTableTextAbt"/>
              <w:rPr>
                <w:rFonts w:ascii="Times New Roman" w:hAnsi="Times New Roman" w:cs="Times New Roman"/>
              </w:rPr>
            </w:pPr>
            <w:r w:rsidRPr="0047488E">
              <w:rPr>
                <w:rFonts w:ascii="Times New Roman" w:hAnsi="Times New Roman" w:cs="Times New Roman"/>
              </w:rPr>
              <w:t>1.8%</w:t>
            </w:r>
          </w:p>
        </w:tc>
        <w:tc>
          <w:tcPr>
            <w:tcW w:w="912" w:type="dxa"/>
            <w:noWrap/>
            <w:hideMark/>
          </w:tcPr>
          <w:p w:rsidR="009F60B1" w:rsidRPr="0047488E" w:rsidP="00CB1C05" w14:paraId="17EAF9DA" w14:textId="77777777">
            <w:pPr>
              <w:pStyle w:val="RTableTextAbt"/>
              <w:rPr>
                <w:rFonts w:ascii="Times New Roman" w:hAnsi="Times New Roman" w:cs="Times New Roman"/>
              </w:rPr>
            </w:pPr>
            <w:r w:rsidRPr="0047488E">
              <w:rPr>
                <w:rFonts w:ascii="Times New Roman" w:hAnsi="Times New Roman" w:cs="Times New Roman"/>
              </w:rPr>
              <w:t>1.8%</w:t>
            </w:r>
          </w:p>
        </w:tc>
        <w:tc>
          <w:tcPr>
            <w:tcW w:w="913" w:type="dxa"/>
            <w:noWrap/>
            <w:hideMark/>
          </w:tcPr>
          <w:p w:rsidR="009F60B1" w:rsidRPr="0047488E" w:rsidP="00CB1C05" w14:paraId="2C7FCD9A" w14:textId="77777777">
            <w:pPr>
              <w:pStyle w:val="RTableTextAbt"/>
              <w:rPr>
                <w:rFonts w:ascii="Times New Roman" w:hAnsi="Times New Roman" w:cs="Times New Roman"/>
              </w:rPr>
            </w:pPr>
            <w:r w:rsidRPr="0047488E">
              <w:rPr>
                <w:rFonts w:ascii="Times New Roman" w:hAnsi="Times New Roman" w:cs="Times New Roman"/>
              </w:rPr>
              <w:t>112</w:t>
            </w:r>
          </w:p>
        </w:tc>
      </w:tr>
      <w:tr w14:paraId="2D6C469C" w14:textId="77777777" w:rsidTr="005862F3">
        <w:tblPrEx>
          <w:tblW w:w="9900" w:type="dxa"/>
          <w:tblLayout w:type="fixed"/>
          <w:tblLook w:val="04A0"/>
        </w:tblPrEx>
        <w:trPr>
          <w:trHeight w:val="300"/>
        </w:trPr>
        <w:tc>
          <w:tcPr>
            <w:tcW w:w="1691" w:type="dxa"/>
            <w:noWrap/>
            <w:hideMark/>
          </w:tcPr>
          <w:p w:rsidR="009F60B1" w:rsidRPr="0047488E" w:rsidP="00CB1C05" w14:paraId="0A8439C8" w14:textId="77777777">
            <w:pPr>
              <w:pStyle w:val="LTableTextAbt"/>
              <w:rPr>
                <w:rFonts w:ascii="Times New Roman" w:hAnsi="Times New Roman" w:cs="Times New Roman"/>
              </w:rPr>
            </w:pPr>
            <w:r w:rsidRPr="0047488E">
              <w:rPr>
                <w:rFonts w:ascii="Times New Roman" w:hAnsi="Times New Roman" w:cs="Times New Roman"/>
              </w:rPr>
              <w:t>HONEYWELL INTERNATIONAL INC-BATON ROUGE PLANT</w:t>
            </w:r>
          </w:p>
        </w:tc>
        <w:tc>
          <w:tcPr>
            <w:tcW w:w="912" w:type="dxa"/>
            <w:noWrap/>
            <w:hideMark/>
          </w:tcPr>
          <w:p w:rsidR="009F60B1" w:rsidRPr="0047488E" w:rsidP="00CB1C05" w14:paraId="0DA95D8A" w14:textId="77777777">
            <w:pPr>
              <w:pStyle w:val="RTableTextAbt"/>
              <w:rPr>
                <w:rFonts w:ascii="Times New Roman" w:hAnsi="Times New Roman" w:cs="Times New Roman"/>
              </w:rPr>
            </w:pPr>
            <w:r w:rsidRPr="0047488E">
              <w:rPr>
                <w:rFonts w:ascii="Times New Roman" w:hAnsi="Times New Roman" w:cs="Times New Roman"/>
              </w:rPr>
              <w:t>BATON ROUGE, LA</w:t>
            </w:r>
          </w:p>
        </w:tc>
        <w:tc>
          <w:tcPr>
            <w:tcW w:w="912" w:type="dxa"/>
            <w:noWrap/>
            <w:hideMark/>
          </w:tcPr>
          <w:p w:rsidR="009F60B1" w:rsidRPr="0047488E" w:rsidP="00CB1C05" w14:paraId="35762D3B" w14:textId="77777777">
            <w:pPr>
              <w:pStyle w:val="RTableTextAbt"/>
              <w:rPr>
                <w:rFonts w:ascii="Times New Roman" w:hAnsi="Times New Roman" w:cs="Times New Roman"/>
              </w:rPr>
            </w:pPr>
            <w:r w:rsidRPr="0047488E">
              <w:rPr>
                <w:rFonts w:ascii="Times New Roman" w:hAnsi="Times New Roman" w:cs="Times New Roman"/>
              </w:rPr>
              <w:t>55.6%</w:t>
            </w:r>
          </w:p>
        </w:tc>
        <w:tc>
          <w:tcPr>
            <w:tcW w:w="912" w:type="dxa"/>
            <w:noWrap/>
            <w:hideMark/>
          </w:tcPr>
          <w:p w:rsidR="009F60B1" w:rsidRPr="0047488E" w:rsidP="00CB1C05" w14:paraId="11B20FD2" w14:textId="77777777">
            <w:pPr>
              <w:pStyle w:val="RTableTextAbt"/>
              <w:rPr>
                <w:rFonts w:ascii="Times New Roman" w:hAnsi="Times New Roman" w:cs="Times New Roman"/>
              </w:rPr>
            </w:pPr>
            <w:r w:rsidRPr="0047488E">
              <w:rPr>
                <w:rFonts w:ascii="Times New Roman" w:hAnsi="Times New Roman" w:cs="Times New Roman"/>
              </w:rPr>
              <w:t>42.6%</w:t>
            </w:r>
          </w:p>
        </w:tc>
        <w:tc>
          <w:tcPr>
            <w:tcW w:w="912" w:type="dxa"/>
            <w:noWrap/>
            <w:hideMark/>
          </w:tcPr>
          <w:p w:rsidR="009F60B1" w:rsidRPr="0047488E" w:rsidP="00CB1C05" w14:paraId="7715A787" w14:textId="77777777">
            <w:pPr>
              <w:pStyle w:val="RTableTextAbt"/>
              <w:rPr>
                <w:rFonts w:ascii="Times New Roman" w:hAnsi="Times New Roman" w:cs="Times New Roman"/>
              </w:rPr>
            </w:pPr>
            <w:r w:rsidRPr="0047488E">
              <w:rPr>
                <w:rFonts w:ascii="Times New Roman" w:hAnsi="Times New Roman" w:cs="Times New Roman"/>
              </w:rPr>
              <w:t>1.9%</w:t>
            </w:r>
          </w:p>
        </w:tc>
        <w:tc>
          <w:tcPr>
            <w:tcW w:w="912" w:type="dxa"/>
            <w:noWrap/>
            <w:hideMark/>
          </w:tcPr>
          <w:p w:rsidR="009F60B1" w:rsidRPr="0047488E" w:rsidP="00CB1C05" w14:paraId="14C8E7BF" w14:textId="77777777">
            <w:pPr>
              <w:pStyle w:val="RTableTextAbt"/>
              <w:rPr>
                <w:rFonts w:ascii="Times New Roman" w:hAnsi="Times New Roman" w:cs="Times New Roman"/>
              </w:rPr>
            </w:pPr>
            <w:r w:rsidRPr="0047488E">
              <w:rPr>
                <w:rFonts w:ascii="Times New Roman" w:hAnsi="Times New Roman" w:cs="Times New Roman"/>
              </w:rPr>
              <w:t>0.0%</w:t>
            </w:r>
          </w:p>
        </w:tc>
        <w:tc>
          <w:tcPr>
            <w:tcW w:w="912" w:type="dxa"/>
            <w:noWrap/>
            <w:hideMark/>
          </w:tcPr>
          <w:p w:rsidR="009F60B1" w:rsidRPr="0047488E" w:rsidP="00CB1C05" w14:paraId="7A6F4E0B" w14:textId="77777777">
            <w:pPr>
              <w:pStyle w:val="RTableTextAbt"/>
              <w:rPr>
                <w:rFonts w:ascii="Times New Roman" w:hAnsi="Times New Roman" w:cs="Times New Roman"/>
              </w:rPr>
            </w:pPr>
            <w:r w:rsidRPr="0047488E">
              <w:rPr>
                <w:rFonts w:ascii="Times New Roman" w:hAnsi="Times New Roman" w:cs="Times New Roman"/>
              </w:rPr>
              <w:t>$93,685</w:t>
            </w:r>
          </w:p>
        </w:tc>
        <w:tc>
          <w:tcPr>
            <w:tcW w:w="912" w:type="dxa"/>
            <w:noWrap/>
            <w:hideMark/>
          </w:tcPr>
          <w:p w:rsidR="009F60B1" w:rsidRPr="0047488E" w:rsidP="00CB1C05" w14:paraId="1B11FD06" w14:textId="77777777">
            <w:pPr>
              <w:pStyle w:val="RTableTextAbt"/>
              <w:rPr>
                <w:rFonts w:ascii="Times New Roman" w:hAnsi="Times New Roman" w:cs="Times New Roman"/>
              </w:rPr>
            </w:pPr>
            <w:r w:rsidRPr="0047488E">
              <w:rPr>
                <w:rFonts w:ascii="Times New Roman" w:hAnsi="Times New Roman" w:cs="Times New Roman"/>
              </w:rPr>
              <w:t>1.9%</w:t>
            </w:r>
          </w:p>
        </w:tc>
        <w:tc>
          <w:tcPr>
            <w:tcW w:w="912" w:type="dxa"/>
            <w:noWrap/>
            <w:hideMark/>
          </w:tcPr>
          <w:p w:rsidR="009F60B1" w:rsidRPr="0047488E" w:rsidP="00CB1C05" w14:paraId="1C24A0EE" w14:textId="77777777">
            <w:pPr>
              <w:pStyle w:val="RTableTextAbt"/>
              <w:rPr>
                <w:rFonts w:ascii="Times New Roman" w:hAnsi="Times New Roman" w:cs="Times New Roman"/>
              </w:rPr>
            </w:pPr>
            <w:r w:rsidRPr="0047488E">
              <w:rPr>
                <w:rFonts w:ascii="Times New Roman" w:hAnsi="Times New Roman" w:cs="Times New Roman"/>
              </w:rPr>
              <w:t>11.1%</w:t>
            </w:r>
          </w:p>
        </w:tc>
        <w:tc>
          <w:tcPr>
            <w:tcW w:w="913" w:type="dxa"/>
            <w:noWrap/>
            <w:hideMark/>
          </w:tcPr>
          <w:p w:rsidR="009F60B1" w:rsidRPr="0047488E" w:rsidP="00CB1C05" w14:paraId="443E8475" w14:textId="77777777">
            <w:pPr>
              <w:pStyle w:val="RTableTextAbt"/>
              <w:rPr>
                <w:rFonts w:ascii="Times New Roman" w:hAnsi="Times New Roman" w:cs="Times New Roman"/>
              </w:rPr>
            </w:pPr>
            <w:r w:rsidRPr="0047488E">
              <w:rPr>
                <w:rFonts w:ascii="Times New Roman" w:hAnsi="Times New Roman" w:cs="Times New Roman"/>
              </w:rPr>
              <w:t>54</w:t>
            </w:r>
          </w:p>
        </w:tc>
      </w:tr>
      <w:tr w14:paraId="3BA9E199" w14:textId="77777777" w:rsidTr="005862F3">
        <w:tblPrEx>
          <w:tblW w:w="9900" w:type="dxa"/>
          <w:tblLayout w:type="fixed"/>
          <w:tblLook w:val="04A0"/>
        </w:tblPrEx>
        <w:trPr>
          <w:trHeight w:val="300"/>
        </w:trPr>
        <w:tc>
          <w:tcPr>
            <w:tcW w:w="1691" w:type="dxa"/>
            <w:noWrap/>
            <w:hideMark/>
          </w:tcPr>
          <w:p w:rsidR="009F60B1" w:rsidRPr="0047488E" w:rsidP="00CB1C05" w14:paraId="2DDD9ACD" w14:textId="77777777">
            <w:pPr>
              <w:pStyle w:val="LTableTextAbt"/>
              <w:rPr>
                <w:rFonts w:ascii="Times New Roman" w:hAnsi="Times New Roman" w:cs="Times New Roman"/>
              </w:rPr>
            </w:pPr>
            <w:r w:rsidRPr="0047488E">
              <w:rPr>
                <w:rFonts w:ascii="Times New Roman" w:hAnsi="Times New Roman" w:cs="Times New Roman"/>
              </w:rPr>
              <w:t>WESTLAKE VINYLS INC</w:t>
            </w:r>
          </w:p>
        </w:tc>
        <w:tc>
          <w:tcPr>
            <w:tcW w:w="912" w:type="dxa"/>
            <w:noWrap/>
            <w:hideMark/>
          </w:tcPr>
          <w:p w:rsidR="009F60B1" w:rsidRPr="0047488E" w:rsidP="00CB1C05" w14:paraId="298872EE" w14:textId="77777777">
            <w:pPr>
              <w:pStyle w:val="RTableTextAbt"/>
              <w:rPr>
                <w:rFonts w:ascii="Times New Roman" w:hAnsi="Times New Roman" w:cs="Times New Roman"/>
              </w:rPr>
            </w:pPr>
            <w:r w:rsidRPr="0047488E">
              <w:rPr>
                <w:rFonts w:ascii="Times New Roman" w:hAnsi="Times New Roman" w:cs="Times New Roman"/>
              </w:rPr>
              <w:t>CALVERT CITY, KY</w:t>
            </w:r>
          </w:p>
        </w:tc>
        <w:tc>
          <w:tcPr>
            <w:tcW w:w="912" w:type="dxa"/>
            <w:noWrap/>
            <w:hideMark/>
          </w:tcPr>
          <w:p w:rsidR="009F60B1" w:rsidRPr="0047488E" w:rsidP="00CB1C05" w14:paraId="72ADE0BC" w14:textId="77777777">
            <w:pPr>
              <w:pStyle w:val="RTableTextAbt"/>
              <w:rPr>
                <w:rFonts w:ascii="Times New Roman" w:hAnsi="Times New Roman" w:cs="Times New Roman"/>
              </w:rPr>
            </w:pPr>
            <w:r w:rsidRPr="0047488E">
              <w:rPr>
                <w:rFonts w:ascii="Times New Roman" w:hAnsi="Times New Roman" w:cs="Times New Roman"/>
              </w:rPr>
              <w:t>97.5%</w:t>
            </w:r>
          </w:p>
        </w:tc>
        <w:tc>
          <w:tcPr>
            <w:tcW w:w="912" w:type="dxa"/>
            <w:noWrap/>
            <w:hideMark/>
          </w:tcPr>
          <w:p w:rsidR="009F60B1" w:rsidRPr="0047488E" w:rsidP="00CB1C05" w14:paraId="1393890E" w14:textId="77777777">
            <w:pPr>
              <w:pStyle w:val="RTableTextAbt"/>
              <w:rPr>
                <w:rFonts w:ascii="Times New Roman" w:hAnsi="Times New Roman" w:cs="Times New Roman"/>
              </w:rPr>
            </w:pPr>
            <w:r w:rsidRPr="0047488E">
              <w:rPr>
                <w:rFonts w:ascii="Times New Roman" w:hAnsi="Times New Roman" w:cs="Times New Roman"/>
              </w:rPr>
              <w:t>1.2%</w:t>
            </w:r>
          </w:p>
        </w:tc>
        <w:tc>
          <w:tcPr>
            <w:tcW w:w="912" w:type="dxa"/>
            <w:noWrap/>
            <w:hideMark/>
          </w:tcPr>
          <w:p w:rsidR="009F60B1" w:rsidRPr="0047488E" w:rsidP="00CB1C05" w14:paraId="1DFDA233" w14:textId="77777777">
            <w:pPr>
              <w:pStyle w:val="RTableTextAbt"/>
              <w:rPr>
                <w:rFonts w:ascii="Times New Roman" w:hAnsi="Times New Roman" w:cs="Times New Roman"/>
              </w:rPr>
            </w:pPr>
            <w:r w:rsidRPr="0047488E">
              <w:rPr>
                <w:rFonts w:ascii="Times New Roman" w:hAnsi="Times New Roman" w:cs="Times New Roman"/>
              </w:rPr>
              <w:t>1.2%</w:t>
            </w:r>
          </w:p>
        </w:tc>
        <w:tc>
          <w:tcPr>
            <w:tcW w:w="912" w:type="dxa"/>
            <w:noWrap/>
            <w:hideMark/>
          </w:tcPr>
          <w:p w:rsidR="009F60B1" w:rsidRPr="0047488E" w:rsidP="00CB1C05" w14:paraId="26443647" w14:textId="77777777">
            <w:pPr>
              <w:pStyle w:val="RTableTextAbt"/>
              <w:rPr>
                <w:rFonts w:ascii="Times New Roman" w:hAnsi="Times New Roman" w:cs="Times New Roman"/>
              </w:rPr>
            </w:pPr>
            <w:r w:rsidRPr="0047488E">
              <w:rPr>
                <w:rFonts w:ascii="Times New Roman" w:hAnsi="Times New Roman" w:cs="Times New Roman"/>
              </w:rPr>
              <w:t>1.2%</w:t>
            </w:r>
          </w:p>
        </w:tc>
        <w:tc>
          <w:tcPr>
            <w:tcW w:w="912" w:type="dxa"/>
            <w:noWrap/>
            <w:hideMark/>
          </w:tcPr>
          <w:p w:rsidR="009F60B1" w:rsidRPr="0047488E" w:rsidP="00CB1C05" w14:paraId="21E2FAAA" w14:textId="77777777">
            <w:pPr>
              <w:pStyle w:val="RTableTextAbt"/>
              <w:rPr>
                <w:rFonts w:ascii="Times New Roman" w:hAnsi="Times New Roman" w:cs="Times New Roman"/>
              </w:rPr>
            </w:pPr>
            <w:r w:rsidRPr="0047488E">
              <w:rPr>
                <w:rFonts w:ascii="Times New Roman" w:hAnsi="Times New Roman" w:cs="Times New Roman"/>
              </w:rPr>
              <w:t>$94,989</w:t>
            </w:r>
          </w:p>
        </w:tc>
        <w:tc>
          <w:tcPr>
            <w:tcW w:w="912" w:type="dxa"/>
            <w:noWrap/>
            <w:hideMark/>
          </w:tcPr>
          <w:p w:rsidR="009F60B1" w:rsidRPr="0047488E" w:rsidP="00CB1C05" w14:paraId="1BB7206E" w14:textId="77777777">
            <w:pPr>
              <w:pStyle w:val="RTableTextAbt"/>
              <w:rPr>
                <w:rFonts w:ascii="Times New Roman" w:hAnsi="Times New Roman" w:cs="Times New Roman"/>
              </w:rPr>
            </w:pPr>
            <w:r w:rsidRPr="0047488E">
              <w:rPr>
                <w:rFonts w:ascii="Times New Roman" w:hAnsi="Times New Roman" w:cs="Times New Roman"/>
              </w:rPr>
              <w:t>0.0%</w:t>
            </w:r>
          </w:p>
        </w:tc>
        <w:tc>
          <w:tcPr>
            <w:tcW w:w="912" w:type="dxa"/>
            <w:noWrap/>
            <w:hideMark/>
          </w:tcPr>
          <w:p w:rsidR="009F60B1" w:rsidRPr="0047488E" w:rsidP="00CB1C05" w14:paraId="5B63D92D" w14:textId="77777777">
            <w:pPr>
              <w:pStyle w:val="RTableTextAbt"/>
              <w:rPr>
                <w:rFonts w:ascii="Times New Roman" w:hAnsi="Times New Roman" w:cs="Times New Roman"/>
              </w:rPr>
            </w:pPr>
            <w:r w:rsidRPr="0047488E">
              <w:rPr>
                <w:rFonts w:ascii="Times New Roman" w:hAnsi="Times New Roman" w:cs="Times New Roman"/>
              </w:rPr>
              <w:t>2.5%</w:t>
            </w:r>
          </w:p>
        </w:tc>
        <w:tc>
          <w:tcPr>
            <w:tcW w:w="913" w:type="dxa"/>
            <w:noWrap/>
            <w:hideMark/>
          </w:tcPr>
          <w:p w:rsidR="009F60B1" w:rsidRPr="0047488E" w:rsidP="00CB1C05" w14:paraId="208F7C8D" w14:textId="77777777">
            <w:pPr>
              <w:pStyle w:val="RTableTextAbt"/>
              <w:rPr>
                <w:rFonts w:ascii="Times New Roman" w:hAnsi="Times New Roman" w:cs="Times New Roman"/>
              </w:rPr>
            </w:pPr>
            <w:r w:rsidRPr="0047488E">
              <w:rPr>
                <w:rFonts w:ascii="Times New Roman" w:hAnsi="Times New Roman" w:cs="Times New Roman"/>
              </w:rPr>
              <w:t>81</w:t>
            </w:r>
          </w:p>
        </w:tc>
      </w:tr>
    </w:tbl>
    <w:p w:rsidR="009F60B1" w:rsidP="00CB1C05" w14:paraId="7F408325" w14:textId="77777777"/>
    <w:p w:rsidR="009F60B1" w:rsidP="00CB1C05" w14:paraId="68F4171A" w14:textId="77777777">
      <w:pPr>
        <w:pStyle w:val="Heading3"/>
      </w:pPr>
      <w:r>
        <w:t xml:space="preserve">Processing Aid </w:t>
      </w:r>
    </w:p>
    <w:p w:rsidR="009F60B1" w:rsidRPr="00865B46" w:rsidP="00CB1C05" w14:paraId="7727399A" w14:textId="77777777">
      <w:pPr>
        <w:pStyle w:val="BodyText"/>
      </w:pPr>
      <w:r>
        <w:fldChar w:fldCharType="begin" w:fldLock="1"/>
      </w:r>
      <w:r>
        <w:instrText xml:space="preserve"> REF _Ref118379225 \h </w:instrText>
      </w:r>
      <w:r>
        <w:fldChar w:fldCharType="separate"/>
      </w:r>
      <w:r w:rsidRPr="00575FE0" w:rsidR="0092222B">
        <w:t xml:space="preserve">Table </w:t>
      </w:r>
      <w:r w:rsidR="0092222B">
        <w:rPr>
          <w:noProof/>
        </w:rPr>
        <w:t>10</w:t>
      </w:r>
      <w:r w:rsidR="0092222B">
        <w:noBreakHyphen/>
      </w:r>
      <w:r w:rsidR="0092222B">
        <w:rPr>
          <w:noProof/>
        </w:rPr>
        <w:t>41</w:t>
      </w:r>
      <w:r>
        <w:fldChar w:fldCharType="end"/>
      </w:r>
      <w:r>
        <w:t xml:space="preserve"> </w:t>
      </w:r>
      <w:r w:rsidRPr="00E64528">
        <w:t xml:space="preserve">presents average information on communities surrounding the </w:t>
      </w:r>
      <w:r>
        <w:t xml:space="preserve">70 facilities using perchloroethylene as a processing aid </w:t>
      </w:r>
      <w:r w:rsidRPr="00E64528">
        <w:t>likely to be affected by the regulation compared to both the overall national average and the national average for rural areas.</w:t>
      </w:r>
      <w:r>
        <w:t xml:space="preserve"> </w:t>
      </w:r>
      <w:r w:rsidRPr="00E64528">
        <w:t>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rsidR="0085162B">
        <w:t>,</w:t>
      </w:r>
      <w:r>
        <w:t xml:space="preserve"> and 5</w:t>
      </w:r>
      <w:r w:rsidRPr="00E64528">
        <w:t xml:space="preserve"> miles of each facility. The table presents rural in addition to overall national statistics for comparison because </w:t>
      </w:r>
      <w:r>
        <w:t xml:space="preserve">11 </w:t>
      </w:r>
      <w:r w:rsidRPr="00E64528">
        <w:t>of the</w:t>
      </w:r>
      <w:r>
        <w:t xml:space="preserve"> 70</w:t>
      </w:r>
      <w:r w:rsidRPr="00E64528">
        <w:t xml:space="preserve"> facilities are in rural communities. For the purposes of this analysis, EPA considers a facility to be in a rural community if 50 percent or more of the population estimated to live within 3 miles of the facility is not located in an urban block group.</w:t>
      </w:r>
    </w:p>
    <w:p w:rsidR="009F60B1" w:rsidP="00CB1C05" w14:paraId="36D9BE22" w14:textId="77777777"/>
    <w:tbl>
      <w:tblPr>
        <w:tblStyle w:val="TableGrid"/>
        <w:tblW w:w="0" w:type="auto"/>
        <w:tblLook w:val="04A0"/>
      </w:tblPr>
      <w:tblGrid>
        <w:gridCol w:w="2070"/>
        <w:gridCol w:w="885"/>
        <w:gridCol w:w="820"/>
        <w:gridCol w:w="1972"/>
        <w:gridCol w:w="1972"/>
        <w:gridCol w:w="1631"/>
      </w:tblGrid>
      <w:tr w14:paraId="2F3FBBC9"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B449A6" w:rsidP="00CB1C05" w14:paraId="5A5FFB7C" w14:textId="77777777">
            <w:pPr>
              <w:pStyle w:val="TableTitleA"/>
            </w:pPr>
            <w:bookmarkStart w:id="1613" w:name="_Ref118379225"/>
            <w:bookmarkStart w:id="1614" w:name="_Toc121142761"/>
            <w:bookmarkStart w:id="1615" w:name="_Toc165379787"/>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1</w:t>
            </w:r>
            <w:r w:rsidR="00BC4B5D">
              <w:rPr>
                <w:noProof/>
              </w:rPr>
              <w:fldChar w:fldCharType="end"/>
            </w:r>
            <w:bookmarkEnd w:id="1613"/>
            <w:r w:rsidRPr="00575FE0">
              <w:t xml:space="preserve">: </w:t>
            </w:r>
            <w:r>
              <w:t>Demographics of communities within 1-, 3-, and 5-mile radii of facilities using perchloroethylene as a processing aid population weighted average</w:t>
            </w:r>
            <w:bookmarkEnd w:id="1614"/>
            <w:bookmarkEnd w:id="1615"/>
          </w:p>
        </w:tc>
      </w:tr>
      <w:tr w14:paraId="0DE4FB9F"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B449A6" w:rsidP="00CB1C05" w14:paraId="3B13CB89" w14:textId="77777777">
            <w:pPr>
              <w:pStyle w:val="TableSubtitle"/>
            </w:pPr>
            <w:r w:rsidRPr="00B449A6">
              <w:t>Demographic</w:t>
            </w:r>
          </w:p>
        </w:tc>
        <w:tc>
          <w:tcPr>
            <w:tcW w:w="885" w:type="dxa"/>
            <w:tcBorders>
              <w:top w:val="single" w:sz="4" w:space="0" w:color="auto"/>
            </w:tcBorders>
            <w:shd w:val="clear" w:color="auto" w:fill="48A9C5"/>
            <w:noWrap/>
            <w:hideMark/>
          </w:tcPr>
          <w:p w:rsidR="007B71E3" w:rsidRPr="00B449A6" w:rsidP="00CB1C05" w14:paraId="0174257C" w14:textId="77777777">
            <w:pPr>
              <w:pStyle w:val="TableSubtitle"/>
            </w:pPr>
            <w:r w:rsidRPr="00B449A6">
              <w:t>National</w:t>
            </w:r>
          </w:p>
        </w:tc>
        <w:tc>
          <w:tcPr>
            <w:tcW w:w="820" w:type="dxa"/>
            <w:tcBorders>
              <w:top w:val="single" w:sz="4" w:space="0" w:color="auto"/>
            </w:tcBorders>
            <w:shd w:val="clear" w:color="auto" w:fill="48A9C5"/>
            <w:noWrap/>
            <w:hideMark/>
          </w:tcPr>
          <w:p w:rsidR="007B71E3" w:rsidRPr="00B449A6" w:rsidP="00CB1C05" w14:paraId="5FCEA9F0" w14:textId="77777777">
            <w:pPr>
              <w:pStyle w:val="TableSubtitle"/>
            </w:pPr>
            <w:r w:rsidRPr="00B449A6">
              <w:t>Rural</w:t>
            </w:r>
          </w:p>
        </w:tc>
        <w:tc>
          <w:tcPr>
            <w:tcW w:w="1972" w:type="dxa"/>
            <w:tcBorders>
              <w:top w:val="single" w:sz="4" w:space="0" w:color="auto"/>
            </w:tcBorders>
            <w:shd w:val="clear" w:color="auto" w:fill="48A9C5"/>
            <w:noWrap/>
            <w:hideMark/>
          </w:tcPr>
          <w:p w:rsidR="007B71E3" w:rsidRPr="00B449A6" w:rsidP="00CB1C05" w14:paraId="165A3641"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B449A6" w:rsidP="00CB1C05" w14:paraId="1DE0274B"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B449A6" w:rsidP="00CB1C05" w14:paraId="3B502D41" w14:textId="77777777">
            <w:pPr>
              <w:pStyle w:val="TableSubtitle"/>
            </w:pPr>
            <w:r w:rsidRPr="00A25C50">
              <w:t>5</w:t>
            </w:r>
            <w:r>
              <w:t>-</w:t>
            </w:r>
            <w:r w:rsidRPr="00A25C50">
              <w:t>Mile Average</w:t>
            </w:r>
          </w:p>
        </w:tc>
      </w:tr>
      <w:tr w14:paraId="257DD0C3" w14:textId="77777777" w:rsidTr="00964FBD">
        <w:tblPrEx>
          <w:tblW w:w="0" w:type="auto"/>
          <w:tblLook w:val="04A0"/>
        </w:tblPrEx>
        <w:trPr>
          <w:trHeight w:val="300"/>
        </w:trPr>
        <w:tc>
          <w:tcPr>
            <w:tcW w:w="2070" w:type="dxa"/>
            <w:noWrap/>
            <w:hideMark/>
          </w:tcPr>
          <w:p w:rsidR="009F60B1" w:rsidRPr="007F616A" w:rsidP="00CB1C05" w14:paraId="2495B08B" w14:textId="77777777">
            <w:pPr>
              <w:pStyle w:val="LTableTextAbt"/>
              <w:rPr>
                <w:rFonts w:ascii="Times New Roman" w:hAnsi="Times New Roman" w:cs="Times New Roman"/>
                <w:b/>
                <w:bCs w:val="0"/>
              </w:rPr>
            </w:pPr>
            <w:r w:rsidRPr="007F616A">
              <w:rPr>
                <w:rFonts w:ascii="Times New Roman" w:hAnsi="Times New Roman" w:cs="Times New Roman"/>
                <w:b/>
                <w:bCs w:val="0"/>
              </w:rPr>
              <w:t>Median Income</w:t>
            </w:r>
          </w:p>
        </w:tc>
        <w:tc>
          <w:tcPr>
            <w:tcW w:w="885" w:type="dxa"/>
            <w:noWrap/>
            <w:hideMark/>
          </w:tcPr>
          <w:p w:rsidR="009F60B1" w:rsidRPr="0047488E" w:rsidP="00CB1C05" w14:paraId="1DA29DAA" w14:textId="77777777">
            <w:pPr>
              <w:pStyle w:val="RTableTextAbt"/>
              <w:rPr>
                <w:rFonts w:ascii="Times New Roman" w:hAnsi="Times New Roman" w:cs="Times New Roman"/>
              </w:rPr>
            </w:pPr>
            <w:r w:rsidRPr="0047488E">
              <w:rPr>
                <w:rFonts w:ascii="Times New Roman" w:hAnsi="Times New Roman" w:cs="Times New Roman"/>
              </w:rPr>
              <w:t>$64,994</w:t>
            </w:r>
          </w:p>
        </w:tc>
        <w:tc>
          <w:tcPr>
            <w:tcW w:w="820" w:type="dxa"/>
            <w:noWrap/>
            <w:hideMark/>
          </w:tcPr>
          <w:p w:rsidR="009F60B1" w:rsidRPr="0047488E" w:rsidP="00CB1C05" w14:paraId="02873C15" w14:textId="77777777">
            <w:pPr>
              <w:pStyle w:val="RTableTextAbt"/>
              <w:rPr>
                <w:rFonts w:ascii="Times New Roman" w:hAnsi="Times New Roman" w:cs="Times New Roman"/>
              </w:rPr>
            </w:pPr>
            <w:r w:rsidRPr="0047488E">
              <w:rPr>
                <w:rFonts w:ascii="Times New Roman" w:hAnsi="Times New Roman" w:cs="Times New Roman"/>
              </w:rPr>
              <w:t>$51,878</w:t>
            </w:r>
          </w:p>
        </w:tc>
        <w:tc>
          <w:tcPr>
            <w:tcW w:w="1972" w:type="dxa"/>
            <w:noWrap/>
            <w:hideMark/>
          </w:tcPr>
          <w:p w:rsidR="009F60B1" w:rsidRPr="0047488E" w:rsidP="00CB1C05" w14:paraId="1918A362" w14:textId="77777777">
            <w:pPr>
              <w:pStyle w:val="RTableTextAbt"/>
              <w:rPr>
                <w:rFonts w:ascii="Times New Roman" w:hAnsi="Times New Roman" w:cs="Times New Roman"/>
              </w:rPr>
            </w:pPr>
            <w:r w:rsidRPr="0047488E">
              <w:rPr>
                <w:rFonts w:ascii="Times New Roman" w:hAnsi="Times New Roman" w:cs="Times New Roman"/>
              </w:rPr>
              <w:t>$52,964</w:t>
            </w:r>
          </w:p>
        </w:tc>
        <w:tc>
          <w:tcPr>
            <w:tcW w:w="1972" w:type="dxa"/>
            <w:noWrap/>
            <w:hideMark/>
          </w:tcPr>
          <w:p w:rsidR="009F60B1" w:rsidRPr="0047488E" w:rsidP="00CB1C05" w14:paraId="6140B175" w14:textId="77777777">
            <w:pPr>
              <w:pStyle w:val="RTableTextAbt"/>
              <w:rPr>
                <w:rFonts w:ascii="Times New Roman" w:hAnsi="Times New Roman" w:cs="Times New Roman"/>
              </w:rPr>
            </w:pPr>
            <w:r w:rsidRPr="0047488E">
              <w:rPr>
                <w:rFonts w:ascii="Times New Roman" w:hAnsi="Times New Roman" w:cs="Times New Roman"/>
              </w:rPr>
              <w:t>$63,986</w:t>
            </w:r>
          </w:p>
        </w:tc>
        <w:tc>
          <w:tcPr>
            <w:tcW w:w="1631" w:type="dxa"/>
            <w:noWrap/>
            <w:hideMark/>
          </w:tcPr>
          <w:p w:rsidR="009F60B1" w:rsidRPr="0047488E" w:rsidP="00CB1C05" w14:paraId="09E4B198" w14:textId="77777777">
            <w:pPr>
              <w:pStyle w:val="RTableTextAbt"/>
              <w:rPr>
                <w:rFonts w:ascii="Times New Roman" w:hAnsi="Times New Roman" w:cs="Times New Roman"/>
              </w:rPr>
            </w:pPr>
            <w:r w:rsidRPr="0047488E">
              <w:rPr>
                <w:rFonts w:ascii="Times New Roman" w:hAnsi="Times New Roman" w:cs="Times New Roman"/>
              </w:rPr>
              <w:t>$65,065</w:t>
            </w:r>
          </w:p>
        </w:tc>
      </w:tr>
      <w:tr w14:paraId="134D1894" w14:textId="77777777" w:rsidTr="00964FBD">
        <w:tblPrEx>
          <w:tblW w:w="0" w:type="auto"/>
          <w:tblLook w:val="04A0"/>
        </w:tblPrEx>
        <w:trPr>
          <w:trHeight w:val="300"/>
        </w:trPr>
        <w:tc>
          <w:tcPr>
            <w:tcW w:w="2070" w:type="dxa"/>
            <w:noWrap/>
            <w:hideMark/>
          </w:tcPr>
          <w:p w:rsidR="009F60B1" w:rsidRPr="007F616A" w:rsidP="00CB1C05" w14:paraId="66BE99AF" w14:textId="77777777">
            <w:pPr>
              <w:pStyle w:val="LTableTextAbt"/>
              <w:rPr>
                <w:rFonts w:ascii="Times New Roman" w:hAnsi="Times New Roman" w:cs="Times New Roman"/>
                <w:b/>
                <w:bCs w:val="0"/>
              </w:rPr>
            </w:pPr>
            <w:r w:rsidRPr="007F616A">
              <w:rPr>
                <w:rFonts w:ascii="Times New Roman" w:hAnsi="Times New Roman" w:cs="Times New Roman"/>
                <w:b/>
                <w:bCs w:val="0"/>
              </w:rPr>
              <w:t>White</w:t>
            </w:r>
          </w:p>
        </w:tc>
        <w:tc>
          <w:tcPr>
            <w:tcW w:w="885" w:type="dxa"/>
            <w:noWrap/>
            <w:hideMark/>
          </w:tcPr>
          <w:p w:rsidR="009F60B1" w:rsidRPr="0047488E" w:rsidP="00CB1C05" w14:paraId="391ACE67" w14:textId="77777777">
            <w:pPr>
              <w:pStyle w:val="RTableTextAbt"/>
              <w:rPr>
                <w:rFonts w:ascii="Times New Roman" w:hAnsi="Times New Roman" w:cs="Times New Roman"/>
              </w:rPr>
            </w:pPr>
            <w:r w:rsidRPr="0047488E">
              <w:rPr>
                <w:rFonts w:ascii="Times New Roman" w:hAnsi="Times New Roman" w:cs="Times New Roman"/>
              </w:rPr>
              <w:t>70.4%</w:t>
            </w:r>
          </w:p>
        </w:tc>
        <w:tc>
          <w:tcPr>
            <w:tcW w:w="820" w:type="dxa"/>
            <w:noWrap/>
            <w:hideMark/>
          </w:tcPr>
          <w:p w:rsidR="009F60B1" w:rsidRPr="0047488E" w:rsidP="00CB1C05" w14:paraId="546D1A9C" w14:textId="77777777">
            <w:pPr>
              <w:pStyle w:val="RTableTextAbt"/>
              <w:rPr>
                <w:rFonts w:ascii="Times New Roman" w:hAnsi="Times New Roman" w:cs="Times New Roman"/>
              </w:rPr>
            </w:pPr>
            <w:r w:rsidRPr="0047488E">
              <w:rPr>
                <w:rFonts w:ascii="Times New Roman" w:hAnsi="Times New Roman" w:cs="Times New Roman"/>
              </w:rPr>
              <w:t>87.6%</w:t>
            </w:r>
          </w:p>
        </w:tc>
        <w:tc>
          <w:tcPr>
            <w:tcW w:w="1972" w:type="dxa"/>
            <w:noWrap/>
            <w:hideMark/>
          </w:tcPr>
          <w:p w:rsidR="009F60B1" w:rsidRPr="0047488E" w:rsidP="00CB1C05" w14:paraId="78A2C0AA" w14:textId="77777777">
            <w:pPr>
              <w:pStyle w:val="RTableTextAbt"/>
              <w:rPr>
                <w:rFonts w:ascii="Times New Roman" w:hAnsi="Times New Roman" w:cs="Times New Roman"/>
              </w:rPr>
            </w:pPr>
            <w:r w:rsidRPr="0047488E">
              <w:rPr>
                <w:rFonts w:ascii="Times New Roman" w:hAnsi="Times New Roman" w:cs="Times New Roman"/>
              </w:rPr>
              <w:t>67.5%</w:t>
            </w:r>
          </w:p>
        </w:tc>
        <w:tc>
          <w:tcPr>
            <w:tcW w:w="1972" w:type="dxa"/>
            <w:noWrap/>
            <w:hideMark/>
          </w:tcPr>
          <w:p w:rsidR="009F60B1" w:rsidRPr="0047488E" w:rsidP="00CB1C05" w14:paraId="16C62C7A" w14:textId="77777777">
            <w:pPr>
              <w:pStyle w:val="RTableTextAbt"/>
              <w:rPr>
                <w:rFonts w:ascii="Times New Roman" w:hAnsi="Times New Roman" w:cs="Times New Roman"/>
              </w:rPr>
            </w:pPr>
            <w:r w:rsidRPr="0047488E">
              <w:rPr>
                <w:rFonts w:ascii="Times New Roman" w:hAnsi="Times New Roman" w:cs="Times New Roman"/>
              </w:rPr>
              <w:t>64.9%</w:t>
            </w:r>
          </w:p>
        </w:tc>
        <w:tc>
          <w:tcPr>
            <w:tcW w:w="1631" w:type="dxa"/>
            <w:noWrap/>
            <w:hideMark/>
          </w:tcPr>
          <w:p w:rsidR="009F60B1" w:rsidRPr="0047488E" w:rsidP="00CB1C05" w14:paraId="4BA4FB64" w14:textId="77777777">
            <w:pPr>
              <w:pStyle w:val="RTableTextAbt"/>
              <w:rPr>
                <w:rFonts w:ascii="Times New Roman" w:hAnsi="Times New Roman" w:cs="Times New Roman"/>
              </w:rPr>
            </w:pPr>
            <w:r w:rsidRPr="0047488E">
              <w:rPr>
                <w:rFonts w:ascii="Times New Roman" w:hAnsi="Times New Roman" w:cs="Times New Roman"/>
              </w:rPr>
              <w:t>65.0%</w:t>
            </w:r>
          </w:p>
        </w:tc>
      </w:tr>
      <w:tr w14:paraId="79C2A5F2" w14:textId="77777777" w:rsidTr="00964FBD">
        <w:tblPrEx>
          <w:tblW w:w="0" w:type="auto"/>
          <w:tblLook w:val="04A0"/>
        </w:tblPrEx>
        <w:trPr>
          <w:trHeight w:val="300"/>
        </w:trPr>
        <w:tc>
          <w:tcPr>
            <w:tcW w:w="2070" w:type="dxa"/>
            <w:noWrap/>
            <w:hideMark/>
          </w:tcPr>
          <w:p w:rsidR="009F60B1" w:rsidRPr="007F616A" w:rsidP="00CB1C05" w14:paraId="0FB492CD" w14:textId="77777777">
            <w:pPr>
              <w:pStyle w:val="LTableTextAbt"/>
              <w:rPr>
                <w:rFonts w:ascii="Times New Roman" w:hAnsi="Times New Roman" w:cs="Times New Roman"/>
                <w:b/>
                <w:bCs w:val="0"/>
              </w:rPr>
            </w:pPr>
            <w:r w:rsidRPr="007F616A">
              <w:rPr>
                <w:rFonts w:ascii="Times New Roman" w:hAnsi="Times New Roman" w:cs="Times New Roman"/>
                <w:b/>
                <w:bCs w:val="0"/>
              </w:rPr>
              <w:t>Black</w:t>
            </w:r>
          </w:p>
        </w:tc>
        <w:tc>
          <w:tcPr>
            <w:tcW w:w="885" w:type="dxa"/>
            <w:noWrap/>
            <w:hideMark/>
          </w:tcPr>
          <w:p w:rsidR="009F60B1" w:rsidRPr="0047488E" w:rsidP="00CB1C05" w14:paraId="1D707C52" w14:textId="77777777">
            <w:pPr>
              <w:pStyle w:val="RTableTextAbt"/>
              <w:rPr>
                <w:rFonts w:ascii="Times New Roman" w:hAnsi="Times New Roman" w:cs="Times New Roman"/>
              </w:rPr>
            </w:pPr>
            <w:r w:rsidRPr="0047488E">
              <w:rPr>
                <w:rFonts w:ascii="Times New Roman" w:hAnsi="Times New Roman" w:cs="Times New Roman"/>
              </w:rPr>
              <w:t>12.6%</w:t>
            </w:r>
          </w:p>
        </w:tc>
        <w:tc>
          <w:tcPr>
            <w:tcW w:w="820" w:type="dxa"/>
            <w:noWrap/>
            <w:hideMark/>
          </w:tcPr>
          <w:p w:rsidR="009F60B1" w:rsidRPr="0047488E" w:rsidP="00CB1C05" w14:paraId="7F5E11F4" w14:textId="77777777">
            <w:pPr>
              <w:pStyle w:val="RTableTextAbt"/>
              <w:rPr>
                <w:rFonts w:ascii="Times New Roman" w:hAnsi="Times New Roman" w:cs="Times New Roman"/>
              </w:rPr>
            </w:pPr>
            <w:r w:rsidRPr="0047488E">
              <w:rPr>
                <w:rFonts w:ascii="Times New Roman" w:hAnsi="Times New Roman" w:cs="Times New Roman"/>
              </w:rPr>
              <w:t>5.8%</w:t>
            </w:r>
          </w:p>
        </w:tc>
        <w:tc>
          <w:tcPr>
            <w:tcW w:w="1972" w:type="dxa"/>
            <w:noWrap/>
            <w:hideMark/>
          </w:tcPr>
          <w:p w:rsidR="009F60B1" w:rsidRPr="0047488E" w:rsidP="00CB1C05" w14:paraId="56E3B85F" w14:textId="77777777">
            <w:pPr>
              <w:pStyle w:val="RTableTextAbt"/>
              <w:rPr>
                <w:rFonts w:ascii="Times New Roman" w:hAnsi="Times New Roman" w:cs="Times New Roman"/>
              </w:rPr>
            </w:pPr>
            <w:r w:rsidRPr="0047488E">
              <w:rPr>
                <w:rFonts w:ascii="Times New Roman" w:hAnsi="Times New Roman" w:cs="Times New Roman"/>
              </w:rPr>
              <w:t>9.7%</w:t>
            </w:r>
          </w:p>
        </w:tc>
        <w:tc>
          <w:tcPr>
            <w:tcW w:w="1972" w:type="dxa"/>
            <w:noWrap/>
            <w:hideMark/>
          </w:tcPr>
          <w:p w:rsidR="009F60B1" w:rsidRPr="0047488E" w:rsidP="00CB1C05" w14:paraId="792502BA" w14:textId="77777777">
            <w:pPr>
              <w:pStyle w:val="RTableTextAbt"/>
              <w:rPr>
                <w:rFonts w:ascii="Times New Roman" w:hAnsi="Times New Roman" w:cs="Times New Roman"/>
              </w:rPr>
            </w:pPr>
            <w:r w:rsidRPr="0047488E">
              <w:rPr>
                <w:rFonts w:ascii="Times New Roman" w:hAnsi="Times New Roman" w:cs="Times New Roman"/>
              </w:rPr>
              <w:t>13.0%</w:t>
            </w:r>
          </w:p>
        </w:tc>
        <w:tc>
          <w:tcPr>
            <w:tcW w:w="1631" w:type="dxa"/>
            <w:noWrap/>
            <w:hideMark/>
          </w:tcPr>
          <w:p w:rsidR="009F60B1" w:rsidRPr="0047488E" w:rsidP="00CB1C05" w14:paraId="1BE6A131" w14:textId="77777777">
            <w:pPr>
              <w:pStyle w:val="RTableTextAbt"/>
              <w:rPr>
                <w:rFonts w:ascii="Times New Roman" w:hAnsi="Times New Roman" w:cs="Times New Roman"/>
              </w:rPr>
            </w:pPr>
            <w:r w:rsidRPr="0047488E">
              <w:rPr>
                <w:rFonts w:ascii="Times New Roman" w:hAnsi="Times New Roman" w:cs="Times New Roman"/>
              </w:rPr>
              <w:t>14.0%</w:t>
            </w:r>
          </w:p>
        </w:tc>
      </w:tr>
      <w:tr w14:paraId="7CC5B17B" w14:textId="77777777" w:rsidTr="00964FBD">
        <w:tblPrEx>
          <w:tblW w:w="0" w:type="auto"/>
          <w:tblLook w:val="04A0"/>
        </w:tblPrEx>
        <w:trPr>
          <w:trHeight w:val="300"/>
        </w:trPr>
        <w:tc>
          <w:tcPr>
            <w:tcW w:w="2070" w:type="dxa"/>
            <w:noWrap/>
            <w:hideMark/>
          </w:tcPr>
          <w:p w:rsidR="009F60B1" w:rsidRPr="007F616A" w:rsidP="00CB1C05" w14:paraId="3B652A41" w14:textId="77777777">
            <w:pPr>
              <w:pStyle w:val="LTableTextAbt"/>
              <w:rPr>
                <w:rFonts w:ascii="Times New Roman" w:hAnsi="Times New Roman" w:cs="Times New Roman"/>
                <w:b/>
                <w:bCs w:val="0"/>
              </w:rPr>
            </w:pPr>
            <w:r w:rsidRPr="007F616A">
              <w:rPr>
                <w:rFonts w:ascii="Times New Roman" w:hAnsi="Times New Roman" w:cs="Times New Roman"/>
                <w:b/>
                <w:bCs w:val="0"/>
              </w:rPr>
              <w:t xml:space="preserve">American Indian </w:t>
            </w:r>
          </w:p>
        </w:tc>
        <w:tc>
          <w:tcPr>
            <w:tcW w:w="885" w:type="dxa"/>
            <w:noWrap/>
            <w:hideMark/>
          </w:tcPr>
          <w:p w:rsidR="009F60B1" w:rsidRPr="0047488E" w:rsidP="00CB1C05" w14:paraId="3312C479" w14:textId="77777777">
            <w:pPr>
              <w:pStyle w:val="RTableTextAbt"/>
              <w:rPr>
                <w:rFonts w:ascii="Times New Roman" w:hAnsi="Times New Roman" w:cs="Times New Roman"/>
              </w:rPr>
            </w:pPr>
            <w:r w:rsidRPr="0047488E">
              <w:rPr>
                <w:rFonts w:ascii="Times New Roman" w:hAnsi="Times New Roman" w:cs="Times New Roman"/>
              </w:rPr>
              <w:t>0.8%</w:t>
            </w:r>
          </w:p>
        </w:tc>
        <w:tc>
          <w:tcPr>
            <w:tcW w:w="820" w:type="dxa"/>
            <w:noWrap/>
            <w:hideMark/>
          </w:tcPr>
          <w:p w:rsidR="009F60B1" w:rsidRPr="0047488E" w:rsidP="00CB1C05" w14:paraId="72082D05" w14:textId="77777777">
            <w:pPr>
              <w:pStyle w:val="RTableTextAbt"/>
              <w:rPr>
                <w:rFonts w:ascii="Times New Roman" w:hAnsi="Times New Roman" w:cs="Times New Roman"/>
              </w:rPr>
            </w:pPr>
            <w:r w:rsidRPr="0047488E">
              <w:rPr>
                <w:rFonts w:ascii="Times New Roman" w:hAnsi="Times New Roman" w:cs="Times New Roman"/>
              </w:rPr>
              <w:t>1.7%</w:t>
            </w:r>
          </w:p>
        </w:tc>
        <w:tc>
          <w:tcPr>
            <w:tcW w:w="1972" w:type="dxa"/>
            <w:noWrap/>
            <w:hideMark/>
          </w:tcPr>
          <w:p w:rsidR="009F60B1" w:rsidRPr="0047488E" w:rsidP="00CB1C05" w14:paraId="3EB41B91" w14:textId="77777777">
            <w:pPr>
              <w:pStyle w:val="RTableTextAbt"/>
              <w:rPr>
                <w:rFonts w:ascii="Times New Roman" w:hAnsi="Times New Roman" w:cs="Times New Roman"/>
              </w:rPr>
            </w:pPr>
            <w:r w:rsidRPr="0047488E">
              <w:rPr>
                <w:rFonts w:ascii="Times New Roman" w:hAnsi="Times New Roman" w:cs="Times New Roman"/>
              </w:rPr>
              <w:t>1.5%</w:t>
            </w:r>
          </w:p>
        </w:tc>
        <w:tc>
          <w:tcPr>
            <w:tcW w:w="1972" w:type="dxa"/>
            <w:noWrap/>
            <w:hideMark/>
          </w:tcPr>
          <w:p w:rsidR="009F60B1" w:rsidRPr="0047488E" w:rsidP="00CB1C05" w14:paraId="1E92622B" w14:textId="77777777">
            <w:pPr>
              <w:pStyle w:val="RTableTextAbt"/>
              <w:rPr>
                <w:rFonts w:ascii="Times New Roman" w:hAnsi="Times New Roman" w:cs="Times New Roman"/>
              </w:rPr>
            </w:pPr>
            <w:r w:rsidRPr="0047488E">
              <w:rPr>
                <w:rFonts w:ascii="Times New Roman" w:hAnsi="Times New Roman" w:cs="Times New Roman"/>
              </w:rPr>
              <w:t>1.0%</w:t>
            </w:r>
          </w:p>
        </w:tc>
        <w:tc>
          <w:tcPr>
            <w:tcW w:w="1631" w:type="dxa"/>
            <w:noWrap/>
            <w:hideMark/>
          </w:tcPr>
          <w:p w:rsidR="009F60B1" w:rsidRPr="0047488E" w:rsidP="00CB1C05" w14:paraId="70CCD2F3" w14:textId="77777777">
            <w:pPr>
              <w:pStyle w:val="RTableTextAbt"/>
              <w:rPr>
                <w:rFonts w:ascii="Times New Roman" w:hAnsi="Times New Roman" w:cs="Times New Roman"/>
              </w:rPr>
            </w:pPr>
            <w:r w:rsidRPr="0047488E">
              <w:rPr>
                <w:rFonts w:ascii="Times New Roman" w:hAnsi="Times New Roman" w:cs="Times New Roman"/>
              </w:rPr>
              <w:t>0.9%</w:t>
            </w:r>
          </w:p>
        </w:tc>
      </w:tr>
      <w:tr w14:paraId="1261EEA3" w14:textId="77777777" w:rsidTr="00964FBD">
        <w:tblPrEx>
          <w:tblW w:w="0" w:type="auto"/>
          <w:tblLook w:val="04A0"/>
        </w:tblPrEx>
        <w:trPr>
          <w:trHeight w:val="300"/>
        </w:trPr>
        <w:tc>
          <w:tcPr>
            <w:tcW w:w="2070" w:type="dxa"/>
            <w:noWrap/>
            <w:hideMark/>
          </w:tcPr>
          <w:p w:rsidR="009F60B1" w:rsidRPr="007F616A" w:rsidP="00CB1C05" w14:paraId="4736A99A" w14:textId="77777777">
            <w:pPr>
              <w:pStyle w:val="LTableTextAbt"/>
              <w:rPr>
                <w:rFonts w:ascii="Times New Roman" w:hAnsi="Times New Roman" w:cs="Times New Roman"/>
                <w:b/>
                <w:bCs w:val="0"/>
              </w:rPr>
            </w:pPr>
            <w:r w:rsidRPr="007F616A">
              <w:rPr>
                <w:rFonts w:ascii="Times New Roman" w:hAnsi="Times New Roman" w:cs="Times New Roman"/>
                <w:b/>
                <w:bCs w:val="0"/>
              </w:rPr>
              <w:t>Asian</w:t>
            </w:r>
          </w:p>
        </w:tc>
        <w:tc>
          <w:tcPr>
            <w:tcW w:w="885" w:type="dxa"/>
            <w:noWrap/>
            <w:hideMark/>
          </w:tcPr>
          <w:p w:rsidR="009F60B1" w:rsidRPr="0047488E" w:rsidP="00CB1C05" w14:paraId="171564C5" w14:textId="77777777">
            <w:pPr>
              <w:pStyle w:val="RTableTextAbt"/>
              <w:rPr>
                <w:rFonts w:ascii="Times New Roman" w:hAnsi="Times New Roman" w:cs="Times New Roman"/>
              </w:rPr>
            </w:pPr>
            <w:r w:rsidRPr="0047488E">
              <w:rPr>
                <w:rFonts w:ascii="Times New Roman" w:hAnsi="Times New Roman" w:cs="Times New Roman"/>
              </w:rPr>
              <w:t>5.6%</w:t>
            </w:r>
          </w:p>
        </w:tc>
        <w:tc>
          <w:tcPr>
            <w:tcW w:w="820" w:type="dxa"/>
            <w:noWrap/>
            <w:hideMark/>
          </w:tcPr>
          <w:p w:rsidR="009F60B1" w:rsidRPr="0047488E" w:rsidP="00CB1C05" w14:paraId="2AC79BA8" w14:textId="77777777">
            <w:pPr>
              <w:pStyle w:val="RTableTextAbt"/>
              <w:rPr>
                <w:rFonts w:ascii="Times New Roman" w:hAnsi="Times New Roman" w:cs="Times New Roman"/>
              </w:rPr>
            </w:pPr>
            <w:r w:rsidRPr="0047488E">
              <w:rPr>
                <w:rFonts w:ascii="Times New Roman" w:hAnsi="Times New Roman" w:cs="Times New Roman"/>
              </w:rPr>
              <w:t>1.2%</w:t>
            </w:r>
          </w:p>
        </w:tc>
        <w:tc>
          <w:tcPr>
            <w:tcW w:w="1972" w:type="dxa"/>
            <w:noWrap/>
            <w:hideMark/>
          </w:tcPr>
          <w:p w:rsidR="009F60B1" w:rsidRPr="0047488E" w:rsidP="00CB1C05" w14:paraId="46AB3773" w14:textId="77777777">
            <w:pPr>
              <w:pStyle w:val="RTableTextAbt"/>
              <w:rPr>
                <w:rFonts w:ascii="Times New Roman" w:hAnsi="Times New Roman" w:cs="Times New Roman"/>
              </w:rPr>
            </w:pPr>
            <w:r w:rsidRPr="0047488E">
              <w:rPr>
                <w:rFonts w:ascii="Times New Roman" w:hAnsi="Times New Roman" w:cs="Times New Roman"/>
              </w:rPr>
              <w:t>3.4%</w:t>
            </w:r>
          </w:p>
        </w:tc>
        <w:tc>
          <w:tcPr>
            <w:tcW w:w="1972" w:type="dxa"/>
            <w:noWrap/>
            <w:hideMark/>
          </w:tcPr>
          <w:p w:rsidR="009F60B1" w:rsidRPr="0047488E" w:rsidP="00CB1C05" w14:paraId="317B1231" w14:textId="77777777">
            <w:pPr>
              <w:pStyle w:val="RTableTextAbt"/>
              <w:rPr>
                <w:rFonts w:ascii="Times New Roman" w:hAnsi="Times New Roman" w:cs="Times New Roman"/>
              </w:rPr>
            </w:pPr>
            <w:r w:rsidRPr="0047488E">
              <w:rPr>
                <w:rFonts w:ascii="Times New Roman" w:hAnsi="Times New Roman" w:cs="Times New Roman"/>
              </w:rPr>
              <w:t>4.6%</w:t>
            </w:r>
          </w:p>
        </w:tc>
        <w:tc>
          <w:tcPr>
            <w:tcW w:w="1631" w:type="dxa"/>
            <w:noWrap/>
            <w:hideMark/>
          </w:tcPr>
          <w:p w:rsidR="009F60B1" w:rsidRPr="0047488E" w:rsidP="00CB1C05" w14:paraId="5975AC5A" w14:textId="77777777">
            <w:pPr>
              <w:pStyle w:val="RTableTextAbt"/>
              <w:rPr>
                <w:rFonts w:ascii="Times New Roman" w:hAnsi="Times New Roman" w:cs="Times New Roman"/>
              </w:rPr>
            </w:pPr>
            <w:r w:rsidRPr="0047488E">
              <w:rPr>
                <w:rFonts w:ascii="Times New Roman" w:hAnsi="Times New Roman" w:cs="Times New Roman"/>
              </w:rPr>
              <w:t>5.3%</w:t>
            </w:r>
          </w:p>
        </w:tc>
      </w:tr>
      <w:tr w14:paraId="356507CF" w14:textId="77777777" w:rsidTr="00964FBD">
        <w:tblPrEx>
          <w:tblW w:w="0" w:type="auto"/>
          <w:tblLook w:val="04A0"/>
        </w:tblPrEx>
        <w:trPr>
          <w:trHeight w:val="300"/>
        </w:trPr>
        <w:tc>
          <w:tcPr>
            <w:tcW w:w="2070" w:type="dxa"/>
            <w:noWrap/>
            <w:hideMark/>
          </w:tcPr>
          <w:p w:rsidR="009F60B1" w:rsidRPr="007F616A" w:rsidP="00CB1C05" w14:paraId="520C92F2" w14:textId="77777777">
            <w:pPr>
              <w:pStyle w:val="LTableTextAbt"/>
              <w:rPr>
                <w:rFonts w:ascii="Times New Roman" w:hAnsi="Times New Roman" w:cs="Times New Roman"/>
                <w:b/>
                <w:bCs w:val="0"/>
              </w:rPr>
            </w:pPr>
            <w:r w:rsidRPr="007F616A">
              <w:rPr>
                <w:rFonts w:ascii="Times New Roman" w:hAnsi="Times New Roman" w:cs="Times New Roman"/>
                <w:b/>
                <w:bCs w:val="0"/>
              </w:rPr>
              <w:t>Pacific Islander</w:t>
            </w:r>
          </w:p>
        </w:tc>
        <w:tc>
          <w:tcPr>
            <w:tcW w:w="885" w:type="dxa"/>
            <w:noWrap/>
            <w:hideMark/>
          </w:tcPr>
          <w:p w:rsidR="009F60B1" w:rsidRPr="0047488E" w:rsidP="00CB1C05" w14:paraId="476E1C70" w14:textId="77777777">
            <w:pPr>
              <w:pStyle w:val="RTableTextAbt"/>
              <w:rPr>
                <w:rFonts w:ascii="Times New Roman" w:hAnsi="Times New Roman" w:cs="Times New Roman"/>
              </w:rPr>
            </w:pPr>
            <w:r w:rsidRPr="0047488E">
              <w:rPr>
                <w:rFonts w:ascii="Times New Roman" w:hAnsi="Times New Roman" w:cs="Times New Roman"/>
              </w:rPr>
              <w:t>0.2%</w:t>
            </w:r>
          </w:p>
        </w:tc>
        <w:tc>
          <w:tcPr>
            <w:tcW w:w="820" w:type="dxa"/>
            <w:noWrap/>
            <w:hideMark/>
          </w:tcPr>
          <w:p w:rsidR="009F60B1" w:rsidRPr="0047488E" w:rsidP="00CB1C05" w14:paraId="6645DC50" w14:textId="77777777">
            <w:pPr>
              <w:pStyle w:val="RTableTextAbt"/>
              <w:rPr>
                <w:rFonts w:ascii="Times New Roman" w:hAnsi="Times New Roman" w:cs="Times New Roman"/>
              </w:rPr>
            </w:pPr>
            <w:r w:rsidRPr="0047488E">
              <w:rPr>
                <w:rFonts w:ascii="Times New Roman" w:hAnsi="Times New Roman" w:cs="Times New Roman"/>
              </w:rPr>
              <w:t>0.1%</w:t>
            </w:r>
          </w:p>
        </w:tc>
        <w:tc>
          <w:tcPr>
            <w:tcW w:w="1972" w:type="dxa"/>
            <w:noWrap/>
            <w:hideMark/>
          </w:tcPr>
          <w:p w:rsidR="009F60B1" w:rsidRPr="0047488E" w:rsidP="00CB1C05" w14:paraId="2121CAEC" w14:textId="77777777">
            <w:pPr>
              <w:pStyle w:val="RTableTextAbt"/>
              <w:rPr>
                <w:rFonts w:ascii="Times New Roman" w:hAnsi="Times New Roman" w:cs="Times New Roman"/>
              </w:rPr>
            </w:pPr>
            <w:r w:rsidRPr="0047488E">
              <w:rPr>
                <w:rFonts w:ascii="Times New Roman" w:hAnsi="Times New Roman" w:cs="Times New Roman"/>
              </w:rPr>
              <w:t>0.3%</w:t>
            </w:r>
          </w:p>
        </w:tc>
        <w:tc>
          <w:tcPr>
            <w:tcW w:w="1972" w:type="dxa"/>
            <w:noWrap/>
            <w:hideMark/>
          </w:tcPr>
          <w:p w:rsidR="009F60B1" w:rsidRPr="0047488E" w:rsidP="00CB1C05" w14:paraId="28727BC1" w14:textId="77777777">
            <w:pPr>
              <w:pStyle w:val="RTableTextAbt"/>
              <w:rPr>
                <w:rFonts w:ascii="Times New Roman" w:hAnsi="Times New Roman" w:cs="Times New Roman"/>
              </w:rPr>
            </w:pPr>
            <w:r w:rsidRPr="0047488E">
              <w:rPr>
                <w:rFonts w:ascii="Times New Roman" w:hAnsi="Times New Roman" w:cs="Times New Roman"/>
              </w:rPr>
              <w:t>0.3%</w:t>
            </w:r>
          </w:p>
        </w:tc>
        <w:tc>
          <w:tcPr>
            <w:tcW w:w="1631" w:type="dxa"/>
            <w:noWrap/>
            <w:hideMark/>
          </w:tcPr>
          <w:p w:rsidR="009F60B1" w:rsidRPr="0047488E" w:rsidP="00CB1C05" w14:paraId="4B02618C" w14:textId="77777777">
            <w:pPr>
              <w:pStyle w:val="RTableTextAbt"/>
              <w:rPr>
                <w:rFonts w:ascii="Times New Roman" w:hAnsi="Times New Roman" w:cs="Times New Roman"/>
              </w:rPr>
            </w:pPr>
            <w:r w:rsidRPr="0047488E">
              <w:rPr>
                <w:rFonts w:ascii="Times New Roman" w:hAnsi="Times New Roman" w:cs="Times New Roman"/>
              </w:rPr>
              <w:t>0.2%</w:t>
            </w:r>
          </w:p>
        </w:tc>
      </w:tr>
      <w:tr w14:paraId="42BC8B9C" w14:textId="77777777" w:rsidTr="00964FBD">
        <w:tblPrEx>
          <w:tblW w:w="0" w:type="auto"/>
          <w:tblLook w:val="04A0"/>
        </w:tblPrEx>
        <w:trPr>
          <w:trHeight w:val="300"/>
        </w:trPr>
        <w:tc>
          <w:tcPr>
            <w:tcW w:w="2070" w:type="dxa"/>
            <w:noWrap/>
            <w:hideMark/>
          </w:tcPr>
          <w:p w:rsidR="009F60B1" w:rsidRPr="007F616A" w:rsidP="00CB1C05" w14:paraId="7FE962C4" w14:textId="77777777">
            <w:pPr>
              <w:pStyle w:val="LTableTextAbt"/>
              <w:rPr>
                <w:rFonts w:ascii="Times New Roman" w:hAnsi="Times New Roman" w:cs="Times New Roman"/>
                <w:b/>
                <w:bCs w:val="0"/>
              </w:rPr>
            </w:pPr>
            <w:r w:rsidRPr="007F616A">
              <w:rPr>
                <w:rFonts w:ascii="Times New Roman" w:hAnsi="Times New Roman" w:cs="Times New Roman"/>
                <w:b/>
                <w:bCs w:val="0"/>
              </w:rPr>
              <w:t>Other</w:t>
            </w:r>
          </w:p>
        </w:tc>
        <w:tc>
          <w:tcPr>
            <w:tcW w:w="885" w:type="dxa"/>
            <w:noWrap/>
            <w:hideMark/>
          </w:tcPr>
          <w:p w:rsidR="009F60B1" w:rsidRPr="0047488E" w:rsidP="00CB1C05" w14:paraId="377EFFDA" w14:textId="77777777">
            <w:pPr>
              <w:pStyle w:val="RTableTextAbt"/>
              <w:rPr>
                <w:rFonts w:ascii="Times New Roman" w:hAnsi="Times New Roman" w:cs="Times New Roman"/>
              </w:rPr>
            </w:pPr>
            <w:r w:rsidRPr="0047488E">
              <w:rPr>
                <w:rFonts w:ascii="Times New Roman" w:hAnsi="Times New Roman" w:cs="Times New Roman"/>
              </w:rPr>
              <w:t>10.3%</w:t>
            </w:r>
          </w:p>
        </w:tc>
        <w:tc>
          <w:tcPr>
            <w:tcW w:w="820" w:type="dxa"/>
            <w:noWrap/>
            <w:hideMark/>
          </w:tcPr>
          <w:p w:rsidR="009F60B1" w:rsidRPr="0047488E" w:rsidP="00CB1C05" w14:paraId="1E2A1169" w14:textId="77777777">
            <w:pPr>
              <w:pStyle w:val="RTableTextAbt"/>
              <w:rPr>
                <w:rFonts w:ascii="Times New Roman" w:hAnsi="Times New Roman" w:cs="Times New Roman"/>
              </w:rPr>
            </w:pPr>
            <w:r w:rsidRPr="0047488E">
              <w:rPr>
                <w:rFonts w:ascii="Times New Roman" w:hAnsi="Times New Roman" w:cs="Times New Roman"/>
              </w:rPr>
              <w:t>3.6%</w:t>
            </w:r>
          </w:p>
        </w:tc>
        <w:tc>
          <w:tcPr>
            <w:tcW w:w="1972" w:type="dxa"/>
            <w:noWrap/>
            <w:hideMark/>
          </w:tcPr>
          <w:p w:rsidR="009F60B1" w:rsidRPr="0047488E" w:rsidP="00CB1C05" w14:paraId="4EEA99FF" w14:textId="77777777">
            <w:pPr>
              <w:pStyle w:val="RTableTextAbt"/>
              <w:rPr>
                <w:rFonts w:ascii="Times New Roman" w:hAnsi="Times New Roman" w:cs="Times New Roman"/>
              </w:rPr>
            </w:pPr>
            <w:r w:rsidRPr="0047488E">
              <w:rPr>
                <w:rFonts w:ascii="Times New Roman" w:hAnsi="Times New Roman" w:cs="Times New Roman"/>
              </w:rPr>
              <w:t>17.5%</w:t>
            </w:r>
          </w:p>
        </w:tc>
        <w:tc>
          <w:tcPr>
            <w:tcW w:w="1972" w:type="dxa"/>
            <w:noWrap/>
            <w:hideMark/>
          </w:tcPr>
          <w:p w:rsidR="009F60B1" w:rsidRPr="0047488E" w:rsidP="00CB1C05" w14:paraId="1922B5F6" w14:textId="77777777">
            <w:pPr>
              <w:pStyle w:val="RTableTextAbt"/>
              <w:rPr>
                <w:rFonts w:ascii="Times New Roman" w:hAnsi="Times New Roman" w:cs="Times New Roman"/>
              </w:rPr>
            </w:pPr>
            <w:r w:rsidRPr="0047488E">
              <w:rPr>
                <w:rFonts w:ascii="Times New Roman" w:hAnsi="Times New Roman" w:cs="Times New Roman"/>
              </w:rPr>
              <w:t>16.2%</w:t>
            </w:r>
          </w:p>
        </w:tc>
        <w:tc>
          <w:tcPr>
            <w:tcW w:w="1631" w:type="dxa"/>
            <w:noWrap/>
            <w:hideMark/>
          </w:tcPr>
          <w:p w:rsidR="009F60B1" w:rsidRPr="0047488E" w:rsidP="00CB1C05" w14:paraId="63AB6E8A" w14:textId="77777777">
            <w:pPr>
              <w:pStyle w:val="RTableTextAbt"/>
              <w:rPr>
                <w:rFonts w:ascii="Times New Roman" w:hAnsi="Times New Roman" w:cs="Times New Roman"/>
              </w:rPr>
            </w:pPr>
            <w:r w:rsidRPr="0047488E">
              <w:rPr>
                <w:rFonts w:ascii="Times New Roman" w:hAnsi="Times New Roman" w:cs="Times New Roman"/>
              </w:rPr>
              <w:t>14.6%</w:t>
            </w:r>
          </w:p>
        </w:tc>
      </w:tr>
      <w:tr w14:paraId="38EB49D6" w14:textId="77777777" w:rsidTr="00964FBD">
        <w:tblPrEx>
          <w:tblW w:w="0" w:type="auto"/>
          <w:tblLook w:val="04A0"/>
        </w:tblPrEx>
        <w:trPr>
          <w:trHeight w:val="300"/>
        </w:trPr>
        <w:tc>
          <w:tcPr>
            <w:tcW w:w="2070" w:type="dxa"/>
            <w:noWrap/>
            <w:hideMark/>
          </w:tcPr>
          <w:p w:rsidR="009F60B1" w:rsidRPr="007F616A" w:rsidP="00CB1C05" w14:paraId="5644B397" w14:textId="77777777">
            <w:pPr>
              <w:pStyle w:val="LTableTextAbt"/>
              <w:rPr>
                <w:rFonts w:ascii="Times New Roman" w:hAnsi="Times New Roman" w:cs="Times New Roman"/>
                <w:b/>
                <w:bCs w:val="0"/>
              </w:rPr>
            </w:pPr>
            <w:r w:rsidRPr="007F616A">
              <w:rPr>
                <w:rFonts w:ascii="Times New Roman" w:hAnsi="Times New Roman" w:cs="Times New Roman"/>
                <w:b/>
                <w:bCs w:val="0"/>
              </w:rPr>
              <w:t>Hispanic</w:t>
            </w:r>
          </w:p>
        </w:tc>
        <w:tc>
          <w:tcPr>
            <w:tcW w:w="885" w:type="dxa"/>
            <w:noWrap/>
            <w:hideMark/>
          </w:tcPr>
          <w:p w:rsidR="009F60B1" w:rsidRPr="0047488E" w:rsidP="00CB1C05" w14:paraId="24AA927B" w14:textId="77777777">
            <w:pPr>
              <w:pStyle w:val="RTableTextAbt"/>
              <w:rPr>
                <w:rFonts w:ascii="Times New Roman" w:hAnsi="Times New Roman" w:cs="Times New Roman"/>
              </w:rPr>
            </w:pPr>
            <w:r w:rsidRPr="0047488E">
              <w:rPr>
                <w:rFonts w:ascii="Times New Roman" w:hAnsi="Times New Roman" w:cs="Times New Roman"/>
              </w:rPr>
              <w:t>18.2%</w:t>
            </w:r>
          </w:p>
        </w:tc>
        <w:tc>
          <w:tcPr>
            <w:tcW w:w="820" w:type="dxa"/>
            <w:noWrap/>
            <w:hideMark/>
          </w:tcPr>
          <w:p w:rsidR="009F60B1" w:rsidRPr="0047488E" w:rsidP="00CB1C05" w14:paraId="3EC23E5E" w14:textId="77777777">
            <w:pPr>
              <w:pStyle w:val="RTableTextAbt"/>
              <w:rPr>
                <w:rFonts w:ascii="Times New Roman" w:hAnsi="Times New Roman" w:cs="Times New Roman"/>
              </w:rPr>
            </w:pPr>
            <w:r w:rsidRPr="0047488E">
              <w:rPr>
                <w:rFonts w:ascii="Times New Roman" w:hAnsi="Times New Roman" w:cs="Times New Roman"/>
              </w:rPr>
              <w:t>2.4%</w:t>
            </w:r>
          </w:p>
        </w:tc>
        <w:tc>
          <w:tcPr>
            <w:tcW w:w="1972" w:type="dxa"/>
            <w:noWrap/>
            <w:hideMark/>
          </w:tcPr>
          <w:p w:rsidR="009F60B1" w:rsidRPr="0047488E" w:rsidP="00CB1C05" w14:paraId="3CDF7324" w14:textId="77777777">
            <w:pPr>
              <w:pStyle w:val="RTableTextAbt"/>
              <w:rPr>
                <w:rFonts w:ascii="Times New Roman" w:hAnsi="Times New Roman" w:cs="Times New Roman"/>
              </w:rPr>
            </w:pPr>
            <w:r w:rsidRPr="0047488E">
              <w:rPr>
                <w:rFonts w:ascii="Times New Roman" w:hAnsi="Times New Roman" w:cs="Times New Roman"/>
              </w:rPr>
              <w:t>49.5%</w:t>
            </w:r>
          </w:p>
        </w:tc>
        <w:tc>
          <w:tcPr>
            <w:tcW w:w="1972" w:type="dxa"/>
            <w:noWrap/>
            <w:hideMark/>
          </w:tcPr>
          <w:p w:rsidR="009F60B1" w:rsidRPr="0047488E" w:rsidP="00CB1C05" w14:paraId="6351017F" w14:textId="77777777">
            <w:pPr>
              <w:pStyle w:val="RTableTextAbt"/>
              <w:rPr>
                <w:rFonts w:ascii="Times New Roman" w:hAnsi="Times New Roman" w:cs="Times New Roman"/>
              </w:rPr>
            </w:pPr>
            <w:r w:rsidRPr="0047488E">
              <w:rPr>
                <w:rFonts w:ascii="Times New Roman" w:hAnsi="Times New Roman" w:cs="Times New Roman"/>
              </w:rPr>
              <w:t>43.6%</w:t>
            </w:r>
          </w:p>
        </w:tc>
        <w:tc>
          <w:tcPr>
            <w:tcW w:w="1631" w:type="dxa"/>
            <w:noWrap/>
            <w:hideMark/>
          </w:tcPr>
          <w:p w:rsidR="009F60B1" w:rsidRPr="0047488E" w:rsidP="00CB1C05" w14:paraId="35B341AD" w14:textId="77777777">
            <w:pPr>
              <w:pStyle w:val="RTableTextAbt"/>
              <w:rPr>
                <w:rFonts w:ascii="Times New Roman" w:hAnsi="Times New Roman" w:cs="Times New Roman"/>
              </w:rPr>
            </w:pPr>
            <w:r w:rsidRPr="0047488E">
              <w:rPr>
                <w:rFonts w:ascii="Times New Roman" w:hAnsi="Times New Roman" w:cs="Times New Roman"/>
              </w:rPr>
              <w:t>39.7%</w:t>
            </w:r>
          </w:p>
        </w:tc>
      </w:tr>
      <w:tr w14:paraId="47539CCE" w14:textId="77777777" w:rsidTr="00964FBD">
        <w:tblPrEx>
          <w:tblW w:w="0" w:type="auto"/>
          <w:tblLook w:val="04A0"/>
        </w:tblPrEx>
        <w:trPr>
          <w:trHeight w:val="300"/>
        </w:trPr>
        <w:tc>
          <w:tcPr>
            <w:tcW w:w="2070" w:type="dxa"/>
            <w:noWrap/>
            <w:hideMark/>
          </w:tcPr>
          <w:p w:rsidR="009F60B1" w:rsidRPr="007F616A" w:rsidP="00CB1C05" w14:paraId="357C753A" w14:textId="77777777">
            <w:pPr>
              <w:pStyle w:val="LTableTextAbt"/>
              <w:rPr>
                <w:rFonts w:ascii="Times New Roman" w:hAnsi="Times New Roman" w:cs="Times New Roman"/>
                <w:b/>
                <w:bCs w:val="0"/>
              </w:rPr>
            </w:pPr>
            <w:r w:rsidRPr="007F616A">
              <w:rPr>
                <w:rFonts w:ascii="Times New Roman" w:hAnsi="Times New Roman" w:cs="Times New Roman"/>
                <w:b/>
                <w:bCs w:val="0"/>
              </w:rPr>
              <w:t>2x Poverty Line</w:t>
            </w:r>
          </w:p>
        </w:tc>
        <w:tc>
          <w:tcPr>
            <w:tcW w:w="885" w:type="dxa"/>
            <w:noWrap/>
            <w:hideMark/>
          </w:tcPr>
          <w:p w:rsidR="009F60B1" w:rsidRPr="0047488E" w:rsidP="00CB1C05" w14:paraId="02AA0DC9" w14:textId="77777777">
            <w:pPr>
              <w:pStyle w:val="RTableTextAbt"/>
              <w:rPr>
                <w:rFonts w:ascii="Times New Roman" w:hAnsi="Times New Roman" w:cs="Times New Roman"/>
              </w:rPr>
            </w:pPr>
            <w:r w:rsidRPr="0047488E">
              <w:rPr>
                <w:rFonts w:ascii="Times New Roman" w:hAnsi="Times New Roman" w:cs="Times New Roman"/>
              </w:rPr>
              <w:t>29.8%</w:t>
            </w:r>
          </w:p>
        </w:tc>
        <w:tc>
          <w:tcPr>
            <w:tcW w:w="820" w:type="dxa"/>
            <w:noWrap/>
            <w:hideMark/>
          </w:tcPr>
          <w:p w:rsidR="009F60B1" w:rsidRPr="0047488E" w:rsidP="00CB1C05" w14:paraId="50DF9815" w14:textId="77777777">
            <w:pPr>
              <w:pStyle w:val="RTableTextAbt"/>
              <w:rPr>
                <w:rFonts w:ascii="Times New Roman" w:hAnsi="Times New Roman" w:cs="Times New Roman"/>
              </w:rPr>
            </w:pPr>
            <w:r w:rsidRPr="0047488E">
              <w:rPr>
                <w:rFonts w:ascii="Times New Roman" w:hAnsi="Times New Roman" w:cs="Times New Roman"/>
              </w:rPr>
              <w:t>26.0%</w:t>
            </w:r>
          </w:p>
        </w:tc>
        <w:tc>
          <w:tcPr>
            <w:tcW w:w="1972" w:type="dxa"/>
            <w:noWrap/>
            <w:hideMark/>
          </w:tcPr>
          <w:p w:rsidR="009F60B1" w:rsidRPr="0047488E" w:rsidP="00CB1C05" w14:paraId="2CDA4316" w14:textId="77777777">
            <w:pPr>
              <w:pStyle w:val="RTableTextAbt"/>
              <w:rPr>
                <w:rFonts w:ascii="Times New Roman" w:hAnsi="Times New Roman" w:cs="Times New Roman"/>
              </w:rPr>
            </w:pPr>
            <w:r w:rsidRPr="0047488E">
              <w:rPr>
                <w:rFonts w:ascii="Times New Roman" w:hAnsi="Times New Roman" w:cs="Times New Roman"/>
              </w:rPr>
              <w:t>40.5%</w:t>
            </w:r>
          </w:p>
        </w:tc>
        <w:tc>
          <w:tcPr>
            <w:tcW w:w="1972" w:type="dxa"/>
            <w:noWrap/>
            <w:hideMark/>
          </w:tcPr>
          <w:p w:rsidR="009F60B1" w:rsidRPr="0047488E" w:rsidP="00CB1C05" w14:paraId="4C4C6B39" w14:textId="77777777">
            <w:pPr>
              <w:pStyle w:val="RTableTextAbt"/>
              <w:rPr>
                <w:rFonts w:ascii="Times New Roman" w:hAnsi="Times New Roman" w:cs="Times New Roman"/>
              </w:rPr>
            </w:pPr>
            <w:r w:rsidRPr="0047488E">
              <w:rPr>
                <w:rFonts w:ascii="Times New Roman" w:hAnsi="Times New Roman" w:cs="Times New Roman"/>
              </w:rPr>
              <w:t>37.6%</w:t>
            </w:r>
          </w:p>
        </w:tc>
        <w:tc>
          <w:tcPr>
            <w:tcW w:w="1631" w:type="dxa"/>
            <w:noWrap/>
            <w:hideMark/>
          </w:tcPr>
          <w:p w:rsidR="009F60B1" w:rsidRPr="0047488E" w:rsidP="00CB1C05" w14:paraId="2ABA4772" w14:textId="77777777">
            <w:pPr>
              <w:pStyle w:val="RTableTextAbt"/>
              <w:rPr>
                <w:rFonts w:ascii="Times New Roman" w:hAnsi="Times New Roman" w:cs="Times New Roman"/>
              </w:rPr>
            </w:pPr>
            <w:r w:rsidRPr="0047488E">
              <w:rPr>
                <w:rFonts w:ascii="Times New Roman" w:hAnsi="Times New Roman" w:cs="Times New Roman"/>
              </w:rPr>
              <w:t>37.0%</w:t>
            </w:r>
          </w:p>
        </w:tc>
      </w:tr>
      <w:tr w14:paraId="58B80CF5" w14:textId="77777777" w:rsidTr="00964FBD">
        <w:tblPrEx>
          <w:tblW w:w="0" w:type="auto"/>
          <w:tblLook w:val="04A0"/>
        </w:tblPrEx>
        <w:trPr>
          <w:trHeight w:val="300"/>
        </w:trPr>
        <w:tc>
          <w:tcPr>
            <w:tcW w:w="2070" w:type="dxa"/>
            <w:noWrap/>
            <w:hideMark/>
          </w:tcPr>
          <w:p w:rsidR="009F60B1" w:rsidRPr="007F616A" w:rsidP="00CB1C05" w14:paraId="6DB3741C" w14:textId="77777777">
            <w:pPr>
              <w:pStyle w:val="LTableTextAbt"/>
              <w:rPr>
                <w:rFonts w:ascii="Times New Roman" w:hAnsi="Times New Roman" w:cs="Times New Roman"/>
                <w:b/>
                <w:bCs w:val="0"/>
              </w:rPr>
            </w:pPr>
            <w:r w:rsidRPr="007F616A">
              <w:rPr>
                <w:rFonts w:ascii="Times New Roman" w:hAnsi="Times New Roman" w:cs="Times New Roman"/>
                <w:b/>
                <w:bCs w:val="0"/>
              </w:rPr>
              <w:t>Below Poverty Line</w:t>
            </w:r>
          </w:p>
        </w:tc>
        <w:tc>
          <w:tcPr>
            <w:tcW w:w="885" w:type="dxa"/>
            <w:noWrap/>
            <w:hideMark/>
          </w:tcPr>
          <w:p w:rsidR="009F60B1" w:rsidRPr="0047488E" w:rsidP="00CB1C05" w14:paraId="187A37E2" w14:textId="77777777">
            <w:pPr>
              <w:pStyle w:val="RTableTextAbt"/>
              <w:rPr>
                <w:rFonts w:ascii="Times New Roman" w:hAnsi="Times New Roman" w:cs="Times New Roman"/>
              </w:rPr>
            </w:pPr>
            <w:r w:rsidRPr="0047488E">
              <w:rPr>
                <w:rFonts w:ascii="Times New Roman" w:hAnsi="Times New Roman" w:cs="Times New Roman"/>
              </w:rPr>
              <w:t>12.8%</w:t>
            </w:r>
          </w:p>
        </w:tc>
        <w:tc>
          <w:tcPr>
            <w:tcW w:w="820" w:type="dxa"/>
            <w:noWrap/>
            <w:hideMark/>
          </w:tcPr>
          <w:p w:rsidR="009F60B1" w:rsidRPr="0047488E" w:rsidP="00CB1C05" w14:paraId="23BE872F" w14:textId="77777777">
            <w:pPr>
              <w:pStyle w:val="RTableTextAbt"/>
              <w:rPr>
                <w:rFonts w:ascii="Times New Roman" w:hAnsi="Times New Roman" w:cs="Times New Roman"/>
              </w:rPr>
            </w:pPr>
            <w:r w:rsidRPr="0047488E">
              <w:rPr>
                <w:rFonts w:ascii="Times New Roman" w:hAnsi="Times New Roman" w:cs="Times New Roman"/>
              </w:rPr>
              <w:t>9.6%</w:t>
            </w:r>
          </w:p>
        </w:tc>
        <w:tc>
          <w:tcPr>
            <w:tcW w:w="1972" w:type="dxa"/>
            <w:noWrap/>
            <w:hideMark/>
          </w:tcPr>
          <w:p w:rsidR="009F60B1" w:rsidRPr="0047488E" w:rsidP="00CB1C05" w14:paraId="5F54E4BF" w14:textId="77777777">
            <w:pPr>
              <w:pStyle w:val="RTableTextAbt"/>
              <w:rPr>
                <w:rFonts w:ascii="Times New Roman" w:hAnsi="Times New Roman" w:cs="Times New Roman"/>
              </w:rPr>
            </w:pPr>
            <w:r w:rsidRPr="0047488E">
              <w:rPr>
                <w:rFonts w:ascii="Times New Roman" w:hAnsi="Times New Roman" w:cs="Times New Roman"/>
              </w:rPr>
              <w:t>18.8%</w:t>
            </w:r>
          </w:p>
        </w:tc>
        <w:tc>
          <w:tcPr>
            <w:tcW w:w="1972" w:type="dxa"/>
            <w:noWrap/>
            <w:hideMark/>
          </w:tcPr>
          <w:p w:rsidR="009F60B1" w:rsidRPr="0047488E" w:rsidP="00CB1C05" w14:paraId="56D868F3" w14:textId="77777777">
            <w:pPr>
              <w:pStyle w:val="RTableTextAbt"/>
              <w:rPr>
                <w:rFonts w:ascii="Times New Roman" w:hAnsi="Times New Roman" w:cs="Times New Roman"/>
              </w:rPr>
            </w:pPr>
            <w:r w:rsidRPr="0047488E">
              <w:rPr>
                <w:rFonts w:ascii="Times New Roman" w:hAnsi="Times New Roman" w:cs="Times New Roman"/>
              </w:rPr>
              <w:t>16.6%</w:t>
            </w:r>
          </w:p>
        </w:tc>
        <w:tc>
          <w:tcPr>
            <w:tcW w:w="1631" w:type="dxa"/>
            <w:noWrap/>
            <w:hideMark/>
          </w:tcPr>
          <w:p w:rsidR="009F60B1" w:rsidRPr="0047488E" w:rsidP="00CB1C05" w14:paraId="473F0BE4" w14:textId="77777777">
            <w:pPr>
              <w:pStyle w:val="RTableTextAbt"/>
              <w:rPr>
                <w:rFonts w:ascii="Times New Roman" w:hAnsi="Times New Roman" w:cs="Times New Roman"/>
              </w:rPr>
            </w:pPr>
            <w:r w:rsidRPr="0047488E">
              <w:rPr>
                <w:rFonts w:ascii="Times New Roman" w:hAnsi="Times New Roman" w:cs="Times New Roman"/>
              </w:rPr>
              <w:t>16.4%</w:t>
            </w:r>
          </w:p>
        </w:tc>
      </w:tr>
      <w:tr w14:paraId="6C886BC9" w14:textId="77777777" w:rsidTr="00964FBD">
        <w:tblPrEx>
          <w:tblW w:w="0" w:type="auto"/>
          <w:tblLook w:val="04A0"/>
        </w:tblPrEx>
        <w:trPr>
          <w:trHeight w:val="300"/>
        </w:trPr>
        <w:tc>
          <w:tcPr>
            <w:tcW w:w="2070" w:type="dxa"/>
            <w:noWrap/>
            <w:hideMark/>
          </w:tcPr>
          <w:p w:rsidR="009F60B1" w:rsidRPr="007F616A" w:rsidP="00CB1C05" w14:paraId="27D5F8C2" w14:textId="77777777">
            <w:pPr>
              <w:pStyle w:val="LTableTextAbt"/>
              <w:rPr>
                <w:rFonts w:ascii="Times New Roman" w:hAnsi="Times New Roman" w:cs="Times New Roman"/>
                <w:b/>
                <w:bCs w:val="0"/>
              </w:rPr>
            </w:pPr>
            <w:r w:rsidRPr="007F616A">
              <w:rPr>
                <w:rFonts w:ascii="Times New Roman" w:hAnsi="Times New Roman" w:cs="Times New Roman"/>
                <w:b/>
                <w:bCs w:val="0"/>
              </w:rPr>
              <w:t xml:space="preserve">Total Population </w:t>
            </w:r>
          </w:p>
        </w:tc>
        <w:tc>
          <w:tcPr>
            <w:tcW w:w="885" w:type="dxa"/>
            <w:noWrap/>
            <w:hideMark/>
          </w:tcPr>
          <w:p w:rsidR="009F60B1" w:rsidRPr="0047488E" w:rsidP="00CB1C05" w14:paraId="56B4F794" w14:textId="77777777">
            <w:pPr>
              <w:rPr>
                <w:rFonts w:ascii="Times New Roman" w:hAnsi="Times New Roman" w:cs="Times New Roman"/>
              </w:rPr>
            </w:pPr>
          </w:p>
        </w:tc>
        <w:tc>
          <w:tcPr>
            <w:tcW w:w="820" w:type="dxa"/>
            <w:noWrap/>
            <w:hideMark/>
          </w:tcPr>
          <w:p w:rsidR="009F60B1" w:rsidRPr="0047488E" w:rsidP="00CB1C05" w14:paraId="778ABF14" w14:textId="77777777">
            <w:pPr>
              <w:pStyle w:val="RTableTextAbt"/>
              <w:rPr>
                <w:rFonts w:ascii="Times New Roman" w:hAnsi="Times New Roman" w:cs="Times New Roman"/>
              </w:rPr>
            </w:pPr>
          </w:p>
        </w:tc>
        <w:tc>
          <w:tcPr>
            <w:tcW w:w="1972" w:type="dxa"/>
            <w:noWrap/>
            <w:hideMark/>
          </w:tcPr>
          <w:p w:rsidR="009F60B1" w:rsidRPr="0047488E" w:rsidP="00CB1C05" w14:paraId="20D16C10" w14:textId="77777777">
            <w:pPr>
              <w:pStyle w:val="RTableTextAbt"/>
              <w:rPr>
                <w:rFonts w:ascii="Times New Roman" w:hAnsi="Times New Roman" w:cs="Times New Roman"/>
              </w:rPr>
            </w:pPr>
            <w:r w:rsidRPr="0047488E">
              <w:rPr>
                <w:rFonts w:ascii="Times New Roman" w:hAnsi="Times New Roman" w:cs="Times New Roman"/>
              </w:rPr>
              <w:t>155,275</w:t>
            </w:r>
          </w:p>
        </w:tc>
        <w:tc>
          <w:tcPr>
            <w:tcW w:w="1972" w:type="dxa"/>
            <w:noWrap/>
            <w:hideMark/>
          </w:tcPr>
          <w:p w:rsidR="009F60B1" w:rsidRPr="0047488E" w:rsidP="00CB1C05" w14:paraId="1D2B56CA" w14:textId="77777777">
            <w:pPr>
              <w:pStyle w:val="RTableTextAbt"/>
              <w:rPr>
                <w:rFonts w:ascii="Times New Roman" w:hAnsi="Times New Roman" w:cs="Times New Roman"/>
              </w:rPr>
            </w:pPr>
            <w:r w:rsidRPr="0047488E">
              <w:rPr>
                <w:rFonts w:ascii="Times New Roman" w:hAnsi="Times New Roman" w:cs="Times New Roman"/>
              </w:rPr>
              <w:t>2,880,435</w:t>
            </w:r>
          </w:p>
        </w:tc>
        <w:tc>
          <w:tcPr>
            <w:tcW w:w="1631" w:type="dxa"/>
            <w:noWrap/>
            <w:hideMark/>
          </w:tcPr>
          <w:p w:rsidR="009F60B1" w:rsidRPr="0047488E" w:rsidP="00CB1C05" w14:paraId="22AD46F8" w14:textId="77777777">
            <w:pPr>
              <w:pStyle w:val="RTableTextAbt"/>
              <w:rPr>
                <w:rFonts w:ascii="Times New Roman" w:hAnsi="Times New Roman" w:cs="Times New Roman"/>
              </w:rPr>
            </w:pPr>
            <w:r w:rsidRPr="0047488E">
              <w:rPr>
                <w:rFonts w:ascii="Times New Roman" w:hAnsi="Times New Roman" w:cs="Times New Roman"/>
              </w:rPr>
              <w:t>7,703,847</w:t>
            </w:r>
          </w:p>
        </w:tc>
      </w:tr>
      <w:tr w14:paraId="0FC4E365" w14:textId="77777777" w:rsidTr="004D43DD">
        <w:tblPrEx>
          <w:tblW w:w="0" w:type="auto"/>
          <w:tblLook w:val="04A0"/>
        </w:tblPrEx>
        <w:trPr>
          <w:trHeight w:val="300"/>
        </w:trPr>
        <w:tc>
          <w:tcPr>
            <w:tcW w:w="2070" w:type="dxa"/>
            <w:noWrap/>
            <w:hideMark/>
          </w:tcPr>
          <w:p w:rsidR="009F60B1" w:rsidRPr="007F616A" w:rsidP="00CB1C05" w14:paraId="489BFA1A" w14:textId="77777777">
            <w:pPr>
              <w:pStyle w:val="LTableTextAbt"/>
              <w:rPr>
                <w:rFonts w:ascii="Times New Roman" w:hAnsi="Times New Roman" w:cs="Times New Roman"/>
                <w:b/>
                <w:bCs w:val="0"/>
              </w:rPr>
            </w:pPr>
            <w:r w:rsidRPr="007F616A">
              <w:rPr>
                <w:rFonts w:ascii="Times New Roman" w:hAnsi="Times New Roman" w:cs="Times New Roman"/>
                <w:b/>
                <w:bCs w:val="0"/>
              </w:rPr>
              <w:t>NATA Cancer Risk</w:t>
            </w:r>
          </w:p>
        </w:tc>
        <w:tc>
          <w:tcPr>
            <w:tcW w:w="885" w:type="dxa"/>
            <w:noWrap/>
            <w:vAlign w:val="center"/>
            <w:hideMark/>
          </w:tcPr>
          <w:p w:rsidR="009F60B1" w:rsidRPr="004D43DD" w:rsidP="00CB1C05" w14:paraId="22D6897E" w14:textId="77777777">
            <w:pPr>
              <w:jc w:val="right"/>
              <w:rPr>
                <w:rFonts w:ascii="Times New Roman" w:hAnsi="Times New Roman" w:cs="Times New Roman"/>
                <w:sz w:val="18"/>
                <w:szCs w:val="18"/>
              </w:rPr>
            </w:pPr>
            <w:r w:rsidRPr="004D43DD">
              <w:rPr>
                <w:sz w:val="18"/>
                <w:szCs w:val="18"/>
              </w:rPr>
              <w:t>30</w:t>
            </w:r>
          </w:p>
        </w:tc>
        <w:tc>
          <w:tcPr>
            <w:tcW w:w="820" w:type="dxa"/>
            <w:noWrap/>
            <w:hideMark/>
          </w:tcPr>
          <w:p w:rsidR="009F60B1" w:rsidRPr="0047488E" w:rsidP="00CB1C05" w14:paraId="1B657CA5" w14:textId="77777777">
            <w:pPr>
              <w:pStyle w:val="RTableTextAbt"/>
              <w:rPr>
                <w:rFonts w:ascii="Times New Roman" w:hAnsi="Times New Roman" w:cs="Times New Roman"/>
              </w:rPr>
            </w:pPr>
          </w:p>
        </w:tc>
        <w:tc>
          <w:tcPr>
            <w:tcW w:w="1972" w:type="dxa"/>
            <w:noWrap/>
            <w:hideMark/>
          </w:tcPr>
          <w:p w:rsidR="009F60B1" w:rsidRPr="0047488E" w:rsidP="00CB1C05" w14:paraId="1F6B7F90" w14:textId="77777777">
            <w:pPr>
              <w:pStyle w:val="RTableTextAbt"/>
              <w:rPr>
                <w:rFonts w:ascii="Times New Roman" w:hAnsi="Times New Roman" w:cs="Times New Roman"/>
              </w:rPr>
            </w:pPr>
            <w:r w:rsidRPr="0047488E">
              <w:rPr>
                <w:rFonts w:ascii="Times New Roman" w:hAnsi="Times New Roman" w:cs="Times New Roman"/>
              </w:rPr>
              <w:t>39</w:t>
            </w:r>
          </w:p>
        </w:tc>
        <w:tc>
          <w:tcPr>
            <w:tcW w:w="1972" w:type="dxa"/>
            <w:noWrap/>
            <w:hideMark/>
          </w:tcPr>
          <w:p w:rsidR="009F60B1" w:rsidRPr="0047488E" w:rsidP="00CB1C05" w14:paraId="7A0984EF" w14:textId="77777777">
            <w:pPr>
              <w:pStyle w:val="RTableTextAbt"/>
              <w:rPr>
                <w:rFonts w:ascii="Times New Roman" w:hAnsi="Times New Roman" w:cs="Times New Roman"/>
              </w:rPr>
            </w:pPr>
            <w:r w:rsidRPr="0047488E">
              <w:rPr>
                <w:rFonts w:ascii="Times New Roman" w:hAnsi="Times New Roman" w:cs="Times New Roman"/>
              </w:rPr>
              <w:t>36</w:t>
            </w:r>
          </w:p>
        </w:tc>
        <w:tc>
          <w:tcPr>
            <w:tcW w:w="1631" w:type="dxa"/>
            <w:noWrap/>
            <w:hideMark/>
          </w:tcPr>
          <w:p w:rsidR="009F60B1" w:rsidRPr="0047488E" w:rsidP="00CB1C05" w14:paraId="5A3DCBEB" w14:textId="77777777">
            <w:pPr>
              <w:pStyle w:val="RTableTextAbt"/>
              <w:rPr>
                <w:rFonts w:ascii="Times New Roman" w:hAnsi="Times New Roman" w:cs="Times New Roman"/>
              </w:rPr>
            </w:pPr>
            <w:r w:rsidRPr="0047488E">
              <w:rPr>
                <w:rFonts w:ascii="Times New Roman" w:hAnsi="Times New Roman" w:cs="Times New Roman"/>
              </w:rPr>
              <w:t>36</w:t>
            </w:r>
          </w:p>
        </w:tc>
      </w:tr>
      <w:tr w14:paraId="3202EF27" w14:textId="77777777" w:rsidTr="004D43DD">
        <w:tblPrEx>
          <w:tblW w:w="0" w:type="auto"/>
          <w:tblLook w:val="04A0"/>
        </w:tblPrEx>
        <w:trPr>
          <w:trHeight w:val="300"/>
        </w:trPr>
        <w:tc>
          <w:tcPr>
            <w:tcW w:w="2070" w:type="dxa"/>
            <w:noWrap/>
          </w:tcPr>
          <w:p w:rsidR="009942E3" w:rsidRPr="007F616A" w:rsidP="00CB1C05" w14:paraId="0F54582F" w14:textId="77777777">
            <w:pPr>
              <w:pStyle w:val="LTableTextAbt"/>
              <w:rPr>
                <w:b/>
                <w:bCs w:val="0"/>
              </w:rPr>
            </w:pPr>
            <w:r w:rsidRPr="007F616A">
              <w:rPr>
                <w:rFonts w:ascii="Times New Roman" w:hAnsi="Times New Roman" w:cs="Times New Roman"/>
                <w:b/>
                <w:bCs w:val="0"/>
              </w:rPr>
              <w:t>NATA Respiratory Hazard Score</w:t>
            </w:r>
          </w:p>
        </w:tc>
        <w:tc>
          <w:tcPr>
            <w:tcW w:w="885" w:type="dxa"/>
            <w:noWrap/>
            <w:vAlign w:val="center"/>
          </w:tcPr>
          <w:p w:rsidR="009942E3" w:rsidRPr="00551780" w:rsidP="00CB1C05" w14:paraId="31C7C949" w14:textId="77777777">
            <w:pPr>
              <w:jc w:val="right"/>
              <w:rPr>
                <w:rFonts w:asciiTheme="majorBidi" w:hAnsiTheme="majorBidi" w:cstheme="majorBidi"/>
                <w:sz w:val="18"/>
                <w:szCs w:val="18"/>
              </w:rPr>
            </w:pPr>
            <w:r w:rsidRPr="00551780">
              <w:rPr>
                <w:rFonts w:asciiTheme="majorBidi" w:hAnsiTheme="majorBidi" w:cstheme="majorBidi"/>
                <w:sz w:val="18"/>
                <w:szCs w:val="18"/>
              </w:rPr>
              <w:t>0.44</w:t>
            </w:r>
          </w:p>
        </w:tc>
        <w:tc>
          <w:tcPr>
            <w:tcW w:w="820" w:type="dxa"/>
            <w:noWrap/>
          </w:tcPr>
          <w:p w:rsidR="009942E3" w:rsidRPr="0047488E" w:rsidP="00CB1C05" w14:paraId="5881B090" w14:textId="77777777">
            <w:pPr>
              <w:pStyle w:val="RTableTextAbt"/>
            </w:pPr>
          </w:p>
        </w:tc>
        <w:tc>
          <w:tcPr>
            <w:tcW w:w="1972" w:type="dxa"/>
            <w:noWrap/>
          </w:tcPr>
          <w:p w:rsidR="009942E3" w:rsidRPr="0047488E" w:rsidP="00CB1C05" w14:paraId="025F6340" w14:textId="77777777">
            <w:pPr>
              <w:pStyle w:val="RTableTextAbt"/>
            </w:pPr>
            <w:r w:rsidRPr="0047488E">
              <w:rPr>
                <w:rFonts w:ascii="Times New Roman" w:hAnsi="Times New Roman" w:cs="Times New Roman"/>
              </w:rPr>
              <w:t>0.43</w:t>
            </w:r>
          </w:p>
        </w:tc>
        <w:tc>
          <w:tcPr>
            <w:tcW w:w="1972" w:type="dxa"/>
            <w:noWrap/>
          </w:tcPr>
          <w:p w:rsidR="009942E3" w:rsidRPr="0047488E" w:rsidP="00CB1C05" w14:paraId="206F470C" w14:textId="77777777">
            <w:pPr>
              <w:pStyle w:val="RTableTextAbt"/>
            </w:pPr>
            <w:r w:rsidRPr="0047488E">
              <w:rPr>
                <w:rFonts w:ascii="Times New Roman" w:hAnsi="Times New Roman" w:cs="Times New Roman"/>
              </w:rPr>
              <w:t>0.41</w:t>
            </w:r>
          </w:p>
        </w:tc>
        <w:tc>
          <w:tcPr>
            <w:tcW w:w="1631" w:type="dxa"/>
            <w:noWrap/>
          </w:tcPr>
          <w:p w:rsidR="009942E3" w:rsidRPr="0047488E" w:rsidP="00CB1C05" w14:paraId="6805650F" w14:textId="77777777">
            <w:pPr>
              <w:pStyle w:val="RTableTextAbt"/>
            </w:pPr>
            <w:r w:rsidRPr="0047488E">
              <w:rPr>
                <w:rFonts w:ascii="Times New Roman" w:hAnsi="Times New Roman" w:cs="Times New Roman"/>
              </w:rPr>
              <w:t>0.40</w:t>
            </w:r>
          </w:p>
        </w:tc>
      </w:tr>
    </w:tbl>
    <w:p w:rsidR="009F60B1" w:rsidP="00CB1C05" w14:paraId="359D8AED" w14:textId="77777777">
      <w:pPr>
        <w:rPr>
          <w:b/>
          <w:bCs/>
        </w:rPr>
      </w:pPr>
    </w:p>
    <w:p w:rsidR="009F60B1" w:rsidP="00CB1C05" w14:paraId="77E7852E" w14:textId="77777777">
      <w:pPr>
        <w:pStyle w:val="BodyText"/>
      </w:pPr>
      <w:r>
        <w:fldChar w:fldCharType="begin" w:fldLock="1"/>
      </w:r>
      <w:r>
        <w:instrText xml:space="preserve"> REF _Ref118379225 \h </w:instrText>
      </w:r>
      <w:r>
        <w:fldChar w:fldCharType="separate"/>
      </w:r>
      <w:r w:rsidRPr="00575FE0" w:rsidR="0092222B">
        <w:t xml:space="preserve">Table </w:t>
      </w:r>
      <w:r w:rsidR="0092222B">
        <w:rPr>
          <w:noProof/>
        </w:rPr>
        <w:t>10</w:t>
      </w:r>
      <w:r w:rsidR="0092222B">
        <w:noBreakHyphen/>
      </w:r>
      <w:r w:rsidR="0092222B">
        <w:rPr>
          <w:noProof/>
        </w:rPr>
        <w:t>41</w:t>
      </w:r>
      <w:r>
        <w:fldChar w:fldCharType="end"/>
      </w:r>
      <w:r>
        <w:t xml:space="preserve"> indicates that, in general, communities within 1-, 3-</w:t>
      </w:r>
      <w:r w:rsidR="00DB2840">
        <w:t>,</w:t>
      </w:r>
      <w:r>
        <w:t xml:space="preserve"> and 5- miles of facilities using perchloroethylene as a processing aid have a higher proportion of Hispanic individuals, as well as individuals identifying as a race other than those listed, than national averages. The data suggest that incomes in communities within 1 mile of such facilities are significantly lower than national averages and similar to rural averages; within 3- and 5- miles, incomes are closer to national averages; poverty rates in such communities are significantly higher than national or rural averages. </w:t>
      </w:r>
      <w:r w:rsidR="0029034F">
        <w:t>NATA cancer risks and respiratory hazard scores are similar to the national average</w:t>
      </w:r>
      <w:r w:rsidR="006612EA">
        <w:t>.</w:t>
      </w:r>
    </w:p>
    <w:p w:rsidR="009F60B1" w:rsidRPr="00490442" w:rsidP="00CB1C05" w14:paraId="07ED22CF" w14:textId="77777777">
      <w:pPr>
        <w:pStyle w:val="BodyText"/>
      </w:pPr>
      <w:r>
        <w:fldChar w:fldCharType="begin" w:fldLock="1"/>
      </w:r>
      <w:r>
        <w:instrText xml:space="preserve"> REF _Ref118379264 \h </w:instrText>
      </w:r>
      <w:r>
        <w:fldChar w:fldCharType="separate"/>
      </w:r>
      <w:r w:rsidRPr="00575FE0" w:rsidR="0092222B">
        <w:t xml:space="preserve">Table </w:t>
      </w:r>
      <w:r w:rsidR="0092222B">
        <w:rPr>
          <w:noProof/>
        </w:rPr>
        <w:t>10</w:t>
      </w:r>
      <w:r w:rsidR="0092222B">
        <w:noBreakHyphen/>
      </w:r>
      <w:r w:rsidR="0092222B">
        <w:rPr>
          <w:noProof/>
        </w:rPr>
        <w:t>42</w:t>
      </w:r>
      <w:r>
        <w:fldChar w:fldCharType="end"/>
      </w:r>
      <w:r>
        <w:t xml:space="preserve"> shows the characteristics of petroleum refinery workers and workers in the general population in locations with facilities using perchloroethylene as a processing aid and nationally. The table presents simple averages across all surveyed individuals in the affected PUMAs; it does not put extra weight on surveyed individuals in the two PUMAs that contain multiple facilities. The table indicates that nationally and within affected communities, workers who are Black, Hispanic, or a race other than Black or White are somewhat underrepresented in the petroleum refining industry compared to their representation in the overall workforce. Petroleum refining workers in communities</w:t>
      </w:r>
      <w:r w:rsidR="009E7BD3">
        <w:t xml:space="preserve"> with</w:t>
      </w:r>
      <w:r>
        <w:t xml:space="preserve"> facilities using perchloroethylene as a processing aid are more likely to be White, less likely to be Black or a race other than White or Black and have higher incomes on average than chemical workers nationally. (This table reports personal income, consistent with the focus on workers, instead of household income, as reported in the community profiles above.)  The proportion of Hispanic individuals among workers in these communities is also lower than national averages. The general population in communities with such facilities using perchloroethylene in a formulation has a lower share of Black workers, Hispanic workers and workers of a race other than White or Black</w:t>
      </w:r>
      <w:r w:rsidR="004C3D85">
        <w:t>;</w:t>
      </w:r>
      <w:r>
        <w:t xml:space="preserve"> higher incomes</w:t>
      </w:r>
      <w:r w:rsidR="004C3D85">
        <w:t>;</w:t>
      </w:r>
      <w:r>
        <w:t xml:space="preserve"> and lower poverty rates than the general worker population nationally. </w:t>
      </w:r>
    </w:p>
    <w:p w:rsidR="009F60B1" w:rsidP="00CB1C05" w14:paraId="2F5D24A9" w14:textId="77777777">
      <w:pPr>
        <w:rPr>
          <w:b/>
          <w:bCs/>
        </w:rPr>
      </w:pPr>
    </w:p>
    <w:tbl>
      <w:tblPr>
        <w:tblStyle w:val="TableGrid"/>
        <w:tblW w:w="0" w:type="auto"/>
        <w:tblLook w:val="04A0"/>
      </w:tblPr>
      <w:tblGrid>
        <w:gridCol w:w="1684"/>
        <w:gridCol w:w="946"/>
        <w:gridCol w:w="946"/>
        <w:gridCol w:w="829"/>
        <w:gridCol w:w="927"/>
        <w:gridCol w:w="1004"/>
        <w:gridCol w:w="946"/>
        <w:gridCol w:w="946"/>
        <w:gridCol w:w="1122"/>
      </w:tblGrid>
      <w:tr w14:paraId="6EC83576" w14:textId="77777777" w:rsidTr="00964FBD">
        <w:tblPrEx>
          <w:tblW w:w="0" w:type="auto"/>
          <w:tblLook w:val="04A0"/>
        </w:tblPrEx>
        <w:trPr>
          <w:trHeight w:val="300"/>
        </w:trPr>
        <w:tc>
          <w:tcPr>
            <w:tcW w:w="9350" w:type="dxa"/>
            <w:gridSpan w:val="9"/>
            <w:tcBorders>
              <w:top w:val="nil"/>
              <w:left w:val="nil"/>
              <w:bottom w:val="single" w:sz="4" w:space="0" w:color="auto"/>
              <w:right w:val="nil"/>
            </w:tcBorders>
            <w:shd w:val="clear" w:color="auto" w:fill="auto"/>
            <w:noWrap/>
          </w:tcPr>
          <w:p w:rsidR="00964FBD" w:rsidP="00CB1C05" w14:paraId="2354297C" w14:textId="77777777">
            <w:pPr>
              <w:pStyle w:val="TableTitleA"/>
            </w:pPr>
            <w:bookmarkStart w:id="1616" w:name="_Ref118379264"/>
            <w:bookmarkStart w:id="1617" w:name="_Toc121142762"/>
            <w:bookmarkStart w:id="1618" w:name="_Toc165379788"/>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2</w:t>
            </w:r>
            <w:r w:rsidR="00BC4B5D">
              <w:rPr>
                <w:noProof/>
              </w:rPr>
              <w:fldChar w:fldCharType="end"/>
            </w:r>
            <w:bookmarkEnd w:id="1616"/>
            <w:r w:rsidRPr="00575FE0">
              <w:t xml:space="preserve">: </w:t>
            </w:r>
            <w:r w:rsidRPr="005A5410">
              <w:t>Characteristics of</w:t>
            </w:r>
            <w:r>
              <w:t xml:space="preserve"> Petroleum Refining Workers in </w:t>
            </w:r>
            <w:r w:rsidRPr="005A5410">
              <w:t xml:space="preserve">General Population in Areas with </w:t>
            </w:r>
            <w:r>
              <w:t>Perchloroethylene Manufacturing Facilities</w:t>
            </w:r>
            <w:r w:rsidRPr="005A5410">
              <w:t xml:space="preserve"> and Nationally</w:t>
            </w:r>
            <w:bookmarkEnd w:id="1617"/>
            <w:bookmarkEnd w:id="1618"/>
          </w:p>
        </w:tc>
      </w:tr>
      <w:tr w14:paraId="5CC70372" w14:textId="77777777" w:rsidTr="005862F3">
        <w:tblPrEx>
          <w:tblW w:w="0" w:type="auto"/>
          <w:tblLook w:val="04A0"/>
        </w:tblPrEx>
        <w:trPr>
          <w:trHeight w:val="300"/>
        </w:trPr>
        <w:tc>
          <w:tcPr>
            <w:tcW w:w="1684" w:type="dxa"/>
            <w:tcBorders>
              <w:top w:val="single" w:sz="4" w:space="0" w:color="auto"/>
            </w:tcBorders>
            <w:shd w:val="clear" w:color="auto" w:fill="48A9C5"/>
            <w:noWrap/>
            <w:hideMark/>
          </w:tcPr>
          <w:p w:rsidR="009F60B1" w:rsidRPr="005862F3" w:rsidP="00CB1C05" w14:paraId="11B7F1A5" w14:textId="77777777">
            <w:pPr>
              <w:pStyle w:val="TableSubtitle"/>
            </w:pPr>
            <w:r w:rsidRPr="005862F3">
              <w:t>Demographic</w:t>
            </w:r>
          </w:p>
        </w:tc>
        <w:tc>
          <w:tcPr>
            <w:tcW w:w="946" w:type="dxa"/>
            <w:tcBorders>
              <w:top w:val="single" w:sz="4" w:space="0" w:color="auto"/>
            </w:tcBorders>
            <w:shd w:val="clear" w:color="auto" w:fill="48A9C5"/>
            <w:noWrap/>
            <w:hideMark/>
          </w:tcPr>
          <w:p w:rsidR="009F60B1" w:rsidRPr="005862F3" w:rsidP="00CB1C05" w14:paraId="58BE117E" w14:textId="77777777">
            <w:pPr>
              <w:pStyle w:val="TableSubtitle"/>
            </w:pPr>
            <w:r w:rsidRPr="005862F3">
              <w:t>White</w:t>
            </w:r>
          </w:p>
        </w:tc>
        <w:tc>
          <w:tcPr>
            <w:tcW w:w="946" w:type="dxa"/>
            <w:tcBorders>
              <w:top w:val="single" w:sz="4" w:space="0" w:color="auto"/>
            </w:tcBorders>
            <w:shd w:val="clear" w:color="auto" w:fill="48A9C5"/>
            <w:noWrap/>
            <w:hideMark/>
          </w:tcPr>
          <w:p w:rsidR="009F60B1" w:rsidRPr="005862F3" w:rsidP="00CB1C05" w14:paraId="0EB204B7" w14:textId="77777777">
            <w:pPr>
              <w:pStyle w:val="TableSubtitle"/>
            </w:pPr>
            <w:r w:rsidRPr="005862F3">
              <w:t>Black</w:t>
            </w:r>
          </w:p>
        </w:tc>
        <w:tc>
          <w:tcPr>
            <w:tcW w:w="829" w:type="dxa"/>
            <w:tcBorders>
              <w:top w:val="single" w:sz="4" w:space="0" w:color="auto"/>
            </w:tcBorders>
            <w:shd w:val="clear" w:color="auto" w:fill="48A9C5"/>
            <w:noWrap/>
            <w:hideMark/>
          </w:tcPr>
          <w:p w:rsidR="009F60B1" w:rsidRPr="005862F3" w:rsidP="00CB1C05" w14:paraId="5E6B9035" w14:textId="77777777">
            <w:pPr>
              <w:pStyle w:val="TableSubtitle"/>
            </w:pPr>
            <w:r w:rsidRPr="005862F3">
              <w:t>Other</w:t>
            </w:r>
          </w:p>
        </w:tc>
        <w:tc>
          <w:tcPr>
            <w:tcW w:w="927" w:type="dxa"/>
            <w:tcBorders>
              <w:top w:val="single" w:sz="4" w:space="0" w:color="auto"/>
            </w:tcBorders>
            <w:shd w:val="clear" w:color="auto" w:fill="48A9C5"/>
            <w:noWrap/>
            <w:hideMark/>
          </w:tcPr>
          <w:p w:rsidR="009F60B1" w:rsidRPr="005862F3" w:rsidP="00CB1C05" w14:paraId="5F883624" w14:textId="77777777">
            <w:pPr>
              <w:pStyle w:val="TableSubtitle"/>
            </w:pPr>
            <w:r w:rsidRPr="005862F3">
              <w:t>Hispanic</w:t>
            </w:r>
          </w:p>
        </w:tc>
        <w:tc>
          <w:tcPr>
            <w:tcW w:w="1004" w:type="dxa"/>
            <w:tcBorders>
              <w:top w:val="single" w:sz="4" w:space="0" w:color="auto"/>
            </w:tcBorders>
            <w:shd w:val="clear" w:color="auto" w:fill="48A9C5"/>
            <w:noWrap/>
            <w:hideMark/>
          </w:tcPr>
          <w:p w:rsidR="009F60B1" w:rsidRPr="005862F3" w:rsidP="00CB1C05" w14:paraId="0791EAB5" w14:textId="77777777">
            <w:pPr>
              <w:pStyle w:val="TableSubtitle"/>
            </w:pPr>
            <w:r w:rsidRPr="005862F3">
              <w:t>Total Income</w:t>
            </w:r>
          </w:p>
        </w:tc>
        <w:tc>
          <w:tcPr>
            <w:tcW w:w="946" w:type="dxa"/>
            <w:tcBorders>
              <w:top w:val="single" w:sz="4" w:space="0" w:color="auto"/>
            </w:tcBorders>
            <w:shd w:val="clear" w:color="auto" w:fill="48A9C5"/>
            <w:noWrap/>
            <w:hideMark/>
          </w:tcPr>
          <w:p w:rsidR="009F60B1" w:rsidRPr="005862F3" w:rsidP="00CB1C05" w14:paraId="03E5DD40" w14:textId="77777777">
            <w:pPr>
              <w:pStyle w:val="TableSubtitle"/>
            </w:pPr>
            <w:r w:rsidRPr="005862F3">
              <w:t>Below Poverty LIne</w:t>
            </w:r>
          </w:p>
        </w:tc>
        <w:tc>
          <w:tcPr>
            <w:tcW w:w="946" w:type="dxa"/>
            <w:tcBorders>
              <w:top w:val="single" w:sz="4" w:space="0" w:color="auto"/>
            </w:tcBorders>
            <w:shd w:val="clear" w:color="auto" w:fill="48A9C5"/>
            <w:noWrap/>
            <w:hideMark/>
          </w:tcPr>
          <w:p w:rsidR="009F60B1" w:rsidRPr="005862F3" w:rsidP="00CB1C05" w14:paraId="24659C45" w14:textId="77777777">
            <w:pPr>
              <w:pStyle w:val="TableSubtitle"/>
            </w:pPr>
            <w:r w:rsidRPr="005862F3">
              <w:t>Below 2x Poverty Line</w:t>
            </w:r>
          </w:p>
        </w:tc>
        <w:tc>
          <w:tcPr>
            <w:tcW w:w="1122" w:type="dxa"/>
            <w:tcBorders>
              <w:top w:val="single" w:sz="4" w:space="0" w:color="auto"/>
            </w:tcBorders>
            <w:shd w:val="clear" w:color="auto" w:fill="48A9C5"/>
            <w:noWrap/>
            <w:hideMark/>
          </w:tcPr>
          <w:p w:rsidR="009F60B1" w:rsidRPr="005862F3" w:rsidP="00CB1C05" w14:paraId="6928C97F" w14:textId="77777777">
            <w:pPr>
              <w:pStyle w:val="TableSubtitle"/>
            </w:pPr>
            <w:r w:rsidRPr="005862F3">
              <w:t>Number of Individuals Surveyed</w:t>
            </w:r>
          </w:p>
        </w:tc>
      </w:tr>
      <w:tr w14:paraId="421F73B6" w14:textId="77777777" w:rsidTr="00964FBD">
        <w:tblPrEx>
          <w:tblW w:w="0" w:type="auto"/>
          <w:tblLook w:val="04A0"/>
        </w:tblPrEx>
        <w:trPr>
          <w:trHeight w:val="300"/>
        </w:trPr>
        <w:tc>
          <w:tcPr>
            <w:tcW w:w="1684" w:type="dxa"/>
            <w:noWrap/>
            <w:hideMark/>
          </w:tcPr>
          <w:p w:rsidR="009F60B1" w:rsidRPr="0047488E" w:rsidP="00CB1C05" w14:paraId="59DC2559" w14:textId="77777777">
            <w:pPr>
              <w:pStyle w:val="LTableTextAbt"/>
              <w:rPr>
                <w:rFonts w:ascii="Times New Roman" w:hAnsi="Times New Roman" w:cs="Times New Roman"/>
              </w:rPr>
            </w:pPr>
            <w:r w:rsidRPr="0047488E">
              <w:rPr>
                <w:rFonts w:ascii="Times New Roman" w:hAnsi="Times New Roman" w:cs="Times New Roman"/>
              </w:rPr>
              <w:t>Working population in affected communities + NAICS</w:t>
            </w:r>
          </w:p>
        </w:tc>
        <w:tc>
          <w:tcPr>
            <w:tcW w:w="946" w:type="dxa"/>
            <w:noWrap/>
            <w:hideMark/>
          </w:tcPr>
          <w:p w:rsidR="009F60B1" w:rsidRPr="0047488E" w:rsidP="00CB1C05" w14:paraId="6D91A79D" w14:textId="77777777">
            <w:pPr>
              <w:pStyle w:val="RTableTextAbt"/>
              <w:rPr>
                <w:rFonts w:ascii="Times New Roman" w:hAnsi="Times New Roman" w:cs="Times New Roman"/>
              </w:rPr>
            </w:pPr>
            <w:r w:rsidRPr="0047488E">
              <w:rPr>
                <w:rFonts w:ascii="Times New Roman" w:hAnsi="Times New Roman" w:cs="Times New Roman"/>
              </w:rPr>
              <w:t>87.50%</w:t>
            </w:r>
          </w:p>
        </w:tc>
        <w:tc>
          <w:tcPr>
            <w:tcW w:w="946" w:type="dxa"/>
            <w:noWrap/>
            <w:hideMark/>
          </w:tcPr>
          <w:p w:rsidR="009F60B1" w:rsidRPr="0047488E" w:rsidP="00CB1C05" w14:paraId="07D81B8A" w14:textId="77777777">
            <w:pPr>
              <w:pStyle w:val="RTableTextAbt"/>
              <w:rPr>
                <w:rFonts w:ascii="Times New Roman" w:hAnsi="Times New Roman" w:cs="Times New Roman"/>
              </w:rPr>
            </w:pPr>
            <w:r w:rsidRPr="0047488E">
              <w:rPr>
                <w:rFonts w:ascii="Times New Roman" w:hAnsi="Times New Roman" w:cs="Times New Roman"/>
              </w:rPr>
              <w:t>6.1%</w:t>
            </w:r>
          </w:p>
        </w:tc>
        <w:tc>
          <w:tcPr>
            <w:tcW w:w="829" w:type="dxa"/>
            <w:noWrap/>
            <w:hideMark/>
          </w:tcPr>
          <w:p w:rsidR="009F60B1" w:rsidRPr="0047488E" w:rsidP="00CB1C05" w14:paraId="08A52705" w14:textId="77777777">
            <w:pPr>
              <w:pStyle w:val="RTableTextAbt"/>
              <w:rPr>
                <w:rFonts w:ascii="Times New Roman" w:hAnsi="Times New Roman" w:cs="Times New Roman"/>
              </w:rPr>
            </w:pPr>
            <w:r w:rsidRPr="0047488E">
              <w:rPr>
                <w:rFonts w:ascii="Times New Roman" w:hAnsi="Times New Roman" w:cs="Times New Roman"/>
              </w:rPr>
              <w:t>6.4%</w:t>
            </w:r>
          </w:p>
        </w:tc>
        <w:tc>
          <w:tcPr>
            <w:tcW w:w="927" w:type="dxa"/>
            <w:noWrap/>
            <w:hideMark/>
          </w:tcPr>
          <w:p w:rsidR="009F60B1" w:rsidRPr="0047488E" w:rsidP="00CB1C05" w14:paraId="42D6B2E6" w14:textId="77777777">
            <w:pPr>
              <w:pStyle w:val="RTableTextAbt"/>
              <w:rPr>
                <w:rFonts w:ascii="Times New Roman" w:hAnsi="Times New Roman" w:cs="Times New Roman"/>
              </w:rPr>
            </w:pPr>
            <w:r w:rsidRPr="0047488E">
              <w:rPr>
                <w:rFonts w:ascii="Times New Roman" w:hAnsi="Times New Roman" w:cs="Times New Roman"/>
              </w:rPr>
              <w:t>12.8%</w:t>
            </w:r>
          </w:p>
        </w:tc>
        <w:tc>
          <w:tcPr>
            <w:tcW w:w="1004" w:type="dxa"/>
            <w:noWrap/>
            <w:hideMark/>
          </w:tcPr>
          <w:p w:rsidR="009F60B1" w:rsidRPr="0047488E" w:rsidP="00CB1C05" w14:paraId="4199F15B" w14:textId="77777777">
            <w:pPr>
              <w:pStyle w:val="RTableTextAbt"/>
              <w:rPr>
                <w:rFonts w:ascii="Times New Roman" w:hAnsi="Times New Roman" w:cs="Times New Roman"/>
              </w:rPr>
            </w:pPr>
            <w:r w:rsidRPr="0047488E">
              <w:rPr>
                <w:rFonts w:ascii="Times New Roman" w:hAnsi="Times New Roman" w:cs="Times New Roman"/>
              </w:rPr>
              <w:t xml:space="preserve">$103,581 </w:t>
            </w:r>
          </w:p>
        </w:tc>
        <w:tc>
          <w:tcPr>
            <w:tcW w:w="946" w:type="dxa"/>
            <w:noWrap/>
            <w:hideMark/>
          </w:tcPr>
          <w:p w:rsidR="009F60B1" w:rsidRPr="0047488E" w:rsidP="00CB1C05" w14:paraId="49CCF4B1" w14:textId="77777777">
            <w:pPr>
              <w:pStyle w:val="RTableTextAbt"/>
              <w:rPr>
                <w:rFonts w:ascii="Times New Roman" w:hAnsi="Times New Roman" w:cs="Times New Roman"/>
              </w:rPr>
            </w:pPr>
            <w:r w:rsidRPr="0047488E">
              <w:rPr>
                <w:rFonts w:ascii="Times New Roman" w:hAnsi="Times New Roman" w:cs="Times New Roman"/>
              </w:rPr>
              <w:t>1.4%</w:t>
            </w:r>
          </w:p>
        </w:tc>
        <w:tc>
          <w:tcPr>
            <w:tcW w:w="946" w:type="dxa"/>
            <w:noWrap/>
            <w:hideMark/>
          </w:tcPr>
          <w:p w:rsidR="009F60B1" w:rsidRPr="0047488E" w:rsidP="00CB1C05" w14:paraId="56D412D3" w14:textId="77777777">
            <w:pPr>
              <w:pStyle w:val="RTableTextAbt"/>
              <w:rPr>
                <w:rFonts w:ascii="Times New Roman" w:hAnsi="Times New Roman" w:cs="Times New Roman"/>
              </w:rPr>
            </w:pPr>
            <w:r w:rsidRPr="0047488E">
              <w:rPr>
                <w:rFonts w:ascii="Times New Roman" w:hAnsi="Times New Roman" w:cs="Times New Roman"/>
              </w:rPr>
              <w:t>5.6%</w:t>
            </w:r>
          </w:p>
        </w:tc>
        <w:tc>
          <w:tcPr>
            <w:tcW w:w="1122" w:type="dxa"/>
            <w:noWrap/>
            <w:hideMark/>
          </w:tcPr>
          <w:p w:rsidR="009F60B1" w:rsidRPr="0047488E" w:rsidP="00CB1C05" w14:paraId="20E31168" w14:textId="77777777">
            <w:pPr>
              <w:pStyle w:val="RTableTextAbt"/>
              <w:rPr>
                <w:rFonts w:ascii="Times New Roman" w:hAnsi="Times New Roman" w:cs="Times New Roman"/>
              </w:rPr>
            </w:pPr>
            <w:r w:rsidRPr="0047488E">
              <w:rPr>
                <w:rFonts w:ascii="Times New Roman" w:hAnsi="Times New Roman" w:cs="Times New Roman"/>
              </w:rPr>
              <w:t>1,630</w:t>
            </w:r>
          </w:p>
        </w:tc>
      </w:tr>
      <w:tr w14:paraId="09299FB4" w14:textId="77777777" w:rsidTr="00964FBD">
        <w:tblPrEx>
          <w:tblW w:w="0" w:type="auto"/>
          <w:tblLook w:val="04A0"/>
        </w:tblPrEx>
        <w:trPr>
          <w:trHeight w:val="300"/>
        </w:trPr>
        <w:tc>
          <w:tcPr>
            <w:tcW w:w="1684" w:type="dxa"/>
            <w:noWrap/>
            <w:hideMark/>
          </w:tcPr>
          <w:p w:rsidR="009F60B1" w:rsidRPr="0047488E" w:rsidP="00CB1C05" w14:paraId="4BA6D80C" w14:textId="77777777">
            <w:pPr>
              <w:pStyle w:val="LTableTextAbt"/>
              <w:rPr>
                <w:rFonts w:ascii="Times New Roman" w:hAnsi="Times New Roman" w:cs="Times New Roman"/>
              </w:rPr>
            </w:pPr>
            <w:r w:rsidRPr="0047488E">
              <w:rPr>
                <w:rFonts w:ascii="Times New Roman" w:hAnsi="Times New Roman" w:cs="Times New Roman"/>
              </w:rPr>
              <w:t>Working population in affected communities</w:t>
            </w:r>
          </w:p>
        </w:tc>
        <w:tc>
          <w:tcPr>
            <w:tcW w:w="946" w:type="dxa"/>
            <w:noWrap/>
            <w:hideMark/>
          </w:tcPr>
          <w:p w:rsidR="009F60B1" w:rsidRPr="0047488E" w:rsidP="00CB1C05" w14:paraId="5ABB1069" w14:textId="77777777">
            <w:pPr>
              <w:pStyle w:val="RTableTextAbt"/>
              <w:rPr>
                <w:rFonts w:ascii="Times New Roman" w:hAnsi="Times New Roman" w:cs="Times New Roman"/>
              </w:rPr>
            </w:pPr>
            <w:r w:rsidRPr="0047488E">
              <w:rPr>
                <w:rFonts w:ascii="Times New Roman" w:hAnsi="Times New Roman" w:cs="Times New Roman"/>
              </w:rPr>
              <w:t>78.1%</w:t>
            </w:r>
          </w:p>
        </w:tc>
        <w:tc>
          <w:tcPr>
            <w:tcW w:w="946" w:type="dxa"/>
            <w:noWrap/>
            <w:hideMark/>
          </w:tcPr>
          <w:p w:rsidR="009F60B1" w:rsidRPr="0047488E" w:rsidP="00CB1C05" w14:paraId="557173FF" w14:textId="77777777">
            <w:pPr>
              <w:pStyle w:val="RTableTextAbt"/>
              <w:rPr>
                <w:rFonts w:ascii="Times New Roman" w:hAnsi="Times New Roman" w:cs="Times New Roman"/>
              </w:rPr>
            </w:pPr>
            <w:r w:rsidRPr="0047488E">
              <w:rPr>
                <w:rFonts w:ascii="Times New Roman" w:hAnsi="Times New Roman" w:cs="Times New Roman"/>
              </w:rPr>
              <w:t>10.0%</w:t>
            </w:r>
          </w:p>
        </w:tc>
        <w:tc>
          <w:tcPr>
            <w:tcW w:w="829" w:type="dxa"/>
            <w:noWrap/>
            <w:hideMark/>
          </w:tcPr>
          <w:p w:rsidR="009F60B1" w:rsidRPr="0047488E" w:rsidP="00CB1C05" w14:paraId="7C7BCE08" w14:textId="77777777">
            <w:pPr>
              <w:pStyle w:val="RTableTextAbt"/>
              <w:rPr>
                <w:rFonts w:ascii="Times New Roman" w:hAnsi="Times New Roman" w:cs="Times New Roman"/>
              </w:rPr>
            </w:pPr>
            <w:r w:rsidRPr="0047488E">
              <w:rPr>
                <w:rFonts w:ascii="Times New Roman" w:hAnsi="Times New Roman" w:cs="Times New Roman"/>
              </w:rPr>
              <w:t>11.8%</w:t>
            </w:r>
          </w:p>
        </w:tc>
        <w:tc>
          <w:tcPr>
            <w:tcW w:w="927" w:type="dxa"/>
            <w:noWrap/>
            <w:hideMark/>
          </w:tcPr>
          <w:p w:rsidR="009F60B1" w:rsidRPr="0047488E" w:rsidP="00CB1C05" w14:paraId="349C054A" w14:textId="77777777">
            <w:pPr>
              <w:pStyle w:val="RTableTextAbt"/>
              <w:rPr>
                <w:rFonts w:ascii="Times New Roman" w:hAnsi="Times New Roman" w:cs="Times New Roman"/>
              </w:rPr>
            </w:pPr>
            <w:r w:rsidRPr="0047488E">
              <w:rPr>
                <w:rFonts w:ascii="Times New Roman" w:hAnsi="Times New Roman" w:cs="Times New Roman"/>
              </w:rPr>
              <w:t>15.0%</w:t>
            </w:r>
          </w:p>
        </w:tc>
        <w:tc>
          <w:tcPr>
            <w:tcW w:w="1004" w:type="dxa"/>
            <w:noWrap/>
            <w:hideMark/>
          </w:tcPr>
          <w:p w:rsidR="009F60B1" w:rsidRPr="0047488E" w:rsidP="00CB1C05" w14:paraId="6083AF70" w14:textId="77777777">
            <w:pPr>
              <w:pStyle w:val="RTableTextAbt"/>
              <w:rPr>
                <w:rFonts w:ascii="Times New Roman" w:hAnsi="Times New Roman" w:cs="Times New Roman"/>
              </w:rPr>
            </w:pPr>
            <w:r w:rsidRPr="0047488E">
              <w:rPr>
                <w:rFonts w:ascii="Times New Roman" w:hAnsi="Times New Roman" w:cs="Times New Roman"/>
              </w:rPr>
              <w:t xml:space="preserve">$52,312 </w:t>
            </w:r>
          </w:p>
        </w:tc>
        <w:tc>
          <w:tcPr>
            <w:tcW w:w="946" w:type="dxa"/>
            <w:noWrap/>
            <w:hideMark/>
          </w:tcPr>
          <w:p w:rsidR="009F60B1" w:rsidRPr="0047488E" w:rsidP="00CB1C05" w14:paraId="36EE476F" w14:textId="77777777">
            <w:pPr>
              <w:pStyle w:val="RTableTextAbt"/>
              <w:rPr>
                <w:rFonts w:ascii="Times New Roman" w:hAnsi="Times New Roman" w:cs="Times New Roman"/>
              </w:rPr>
            </w:pPr>
            <w:r w:rsidRPr="0047488E">
              <w:rPr>
                <w:rFonts w:ascii="Times New Roman" w:hAnsi="Times New Roman" w:cs="Times New Roman"/>
              </w:rPr>
              <w:t>6.5%</w:t>
            </w:r>
          </w:p>
        </w:tc>
        <w:tc>
          <w:tcPr>
            <w:tcW w:w="946" w:type="dxa"/>
            <w:noWrap/>
            <w:hideMark/>
          </w:tcPr>
          <w:p w:rsidR="009F60B1" w:rsidRPr="0047488E" w:rsidP="00CB1C05" w14:paraId="6E374ECE" w14:textId="77777777">
            <w:pPr>
              <w:pStyle w:val="RTableTextAbt"/>
              <w:rPr>
                <w:rFonts w:ascii="Times New Roman" w:hAnsi="Times New Roman" w:cs="Times New Roman"/>
              </w:rPr>
            </w:pPr>
            <w:r w:rsidRPr="0047488E">
              <w:rPr>
                <w:rFonts w:ascii="Times New Roman" w:hAnsi="Times New Roman" w:cs="Times New Roman"/>
              </w:rPr>
              <w:t>19.2%</w:t>
            </w:r>
          </w:p>
        </w:tc>
        <w:tc>
          <w:tcPr>
            <w:tcW w:w="1122" w:type="dxa"/>
            <w:noWrap/>
            <w:hideMark/>
          </w:tcPr>
          <w:p w:rsidR="009F60B1" w:rsidRPr="0047488E" w:rsidP="00CB1C05" w14:paraId="5AD71ABD" w14:textId="77777777">
            <w:pPr>
              <w:pStyle w:val="RTableTextAbt"/>
              <w:rPr>
                <w:rFonts w:ascii="Times New Roman" w:hAnsi="Times New Roman" w:cs="Times New Roman"/>
              </w:rPr>
            </w:pPr>
            <w:r w:rsidRPr="0047488E">
              <w:rPr>
                <w:rFonts w:ascii="Times New Roman" w:hAnsi="Times New Roman" w:cs="Times New Roman"/>
              </w:rPr>
              <w:t>212,644</w:t>
            </w:r>
          </w:p>
        </w:tc>
      </w:tr>
      <w:tr w14:paraId="2F5E5D96" w14:textId="77777777" w:rsidTr="00964FBD">
        <w:tblPrEx>
          <w:tblW w:w="0" w:type="auto"/>
          <w:tblLook w:val="04A0"/>
        </w:tblPrEx>
        <w:trPr>
          <w:trHeight w:val="300"/>
        </w:trPr>
        <w:tc>
          <w:tcPr>
            <w:tcW w:w="1684" w:type="dxa"/>
            <w:noWrap/>
            <w:hideMark/>
          </w:tcPr>
          <w:p w:rsidR="009F60B1" w:rsidRPr="0047488E" w:rsidP="00CB1C05" w14:paraId="1CE0641B" w14:textId="77777777">
            <w:pPr>
              <w:pStyle w:val="LTableTextAbt"/>
              <w:rPr>
                <w:rFonts w:ascii="Times New Roman" w:hAnsi="Times New Roman" w:cs="Times New Roman"/>
              </w:rPr>
            </w:pPr>
            <w:r w:rsidRPr="0047488E">
              <w:rPr>
                <w:rFonts w:ascii="Times New Roman" w:hAnsi="Times New Roman" w:cs="Times New Roman"/>
              </w:rPr>
              <w:t>Natl working population in NAICS</w:t>
            </w:r>
          </w:p>
        </w:tc>
        <w:tc>
          <w:tcPr>
            <w:tcW w:w="946" w:type="dxa"/>
            <w:noWrap/>
            <w:hideMark/>
          </w:tcPr>
          <w:p w:rsidR="009F60B1" w:rsidRPr="0047488E" w:rsidP="00CB1C05" w14:paraId="676D1D9F" w14:textId="77777777">
            <w:pPr>
              <w:pStyle w:val="RTableTextAbt"/>
              <w:rPr>
                <w:rFonts w:ascii="Times New Roman" w:hAnsi="Times New Roman" w:cs="Times New Roman"/>
              </w:rPr>
            </w:pPr>
            <w:r w:rsidRPr="0047488E">
              <w:rPr>
                <w:rFonts w:ascii="Times New Roman" w:hAnsi="Times New Roman" w:cs="Times New Roman"/>
              </w:rPr>
              <w:t>82.5%</w:t>
            </w:r>
          </w:p>
        </w:tc>
        <w:tc>
          <w:tcPr>
            <w:tcW w:w="946" w:type="dxa"/>
            <w:noWrap/>
            <w:hideMark/>
          </w:tcPr>
          <w:p w:rsidR="009F60B1" w:rsidRPr="0047488E" w:rsidP="00CB1C05" w14:paraId="60165758" w14:textId="77777777">
            <w:pPr>
              <w:pStyle w:val="RTableTextAbt"/>
              <w:rPr>
                <w:rFonts w:ascii="Times New Roman" w:hAnsi="Times New Roman" w:cs="Times New Roman"/>
              </w:rPr>
            </w:pPr>
            <w:r w:rsidRPr="0047488E">
              <w:rPr>
                <w:rFonts w:ascii="Times New Roman" w:hAnsi="Times New Roman" w:cs="Times New Roman"/>
              </w:rPr>
              <w:t>6.4%</w:t>
            </w:r>
          </w:p>
        </w:tc>
        <w:tc>
          <w:tcPr>
            <w:tcW w:w="829" w:type="dxa"/>
            <w:noWrap/>
            <w:hideMark/>
          </w:tcPr>
          <w:p w:rsidR="009F60B1" w:rsidRPr="0047488E" w:rsidP="00CB1C05" w14:paraId="5421AB1A" w14:textId="77777777">
            <w:pPr>
              <w:pStyle w:val="RTableTextAbt"/>
              <w:rPr>
                <w:rFonts w:ascii="Times New Roman" w:hAnsi="Times New Roman" w:cs="Times New Roman"/>
              </w:rPr>
            </w:pPr>
            <w:r w:rsidRPr="0047488E">
              <w:rPr>
                <w:rFonts w:ascii="Times New Roman" w:hAnsi="Times New Roman" w:cs="Times New Roman"/>
              </w:rPr>
              <w:t>11.1%</w:t>
            </w:r>
          </w:p>
        </w:tc>
        <w:tc>
          <w:tcPr>
            <w:tcW w:w="927" w:type="dxa"/>
            <w:noWrap/>
            <w:hideMark/>
          </w:tcPr>
          <w:p w:rsidR="009F60B1" w:rsidRPr="0047488E" w:rsidP="00CB1C05" w14:paraId="2AADE002" w14:textId="77777777">
            <w:pPr>
              <w:pStyle w:val="RTableTextAbt"/>
              <w:rPr>
                <w:rFonts w:ascii="Times New Roman" w:hAnsi="Times New Roman" w:cs="Times New Roman"/>
              </w:rPr>
            </w:pPr>
            <w:r w:rsidRPr="0047488E">
              <w:rPr>
                <w:rFonts w:ascii="Times New Roman" w:hAnsi="Times New Roman" w:cs="Times New Roman"/>
              </w:rPr>
              <w:t>16.8%</w:t>
            </w:r>
          </w:p>
        </w:tc>
        <w:tc>
          <w:tcPr>
            <w:tcW w:w="1004" w:type="dxa"/>
            <w:noWrap/>
            <w:hideMark/>
          </w:tcPr>
          <w:p w:rsidR="009F60B1" w:rsidRPr="0047488E" w:rsidP="00CB1C05" w14:paraId="6B778537" w14:textId="77777777">
            <w:pPr>
              <w:pStyle w:val="RTableTextAbt"/>
              <w:rPr>
                <w:rFonts w:ascii="Times New Roman" w:hAnsi="Times New Roman" w:cs="Times New Roman"/>
              </w:rPr>
            </w:pPr>
            <w:r w:rsidRPr="0047488E">
              <w:rPr>
                <w:rFonts w:ascii="Times New Roman" w:hAnsi="Times New Roman" w:cs="Times New Roman"/>
              </w:rPr>
              <w:t xml:space="preserve">$109,613 </w:t>
            </w:r>
          </w:p>
        </w:tc>
        <w:tc>
          <w:tcPr>
            <w:tcW w:w="946" w:type="dxa"/>
            <w:noWrap/>
            <w:hideMark/>
          </w:tcPr>
          <w:p w:rsidR="009F60B1" w:rsidRPr="0047488E" w:rsidP="00CB1C05" w14:paraId="633E7CAC" w14:textId="77777777">
            <w:pPr>
              <w:pStyle w:val="RTableTextAbt"/>
              <w:rPr>
                <w:rFonts w:ascii="Times New Roman" w:hAnsi="Times New Roman" w:cs="Times New Roman"/>
              </w:rPr>
            </w:pPr>
            <w:r w:rsidRPr="0047488E">
              <w:rPr>
                <w:rFonts w:ascii="Times New Roman" w:hAnsi="Times New Roman" w:cs="Times New Roman"/>
              </w:rPr>
              <w:t>1.9%</w:t>
            </w:r>
          </w:p>
        </w:tc>
        <w:tc>
          <w:tcPr>
            <w:tcW w:w="946" w:type="dxa"/>
            <w:noWrap/>
            <w:hideMark/>
          </w:tcPr>
          <w:p w:rsidR="009F60B1" w:rsidRPr="0047488E" w:rsidP="00CB1C05" w14:paraId="6F41CFB0" w14:textId="77777777">
            <w:pPr>
              <w:pStyle w:val="RTableTextAbt"/>
              <w:rPr>
                <w:rFonts w:ascii="Times New Roman" w:hAnsi="Times New Roman" w:cs="Times New Roman"/>
              </w:rPr>
            </w:pPr>
            <w:r w:rsidRPr="0047488E">
              <w:rPr>
                <w:rFonts w:ascii="Times New Roman" w:hAnsi="Times New Roman" w:cs="Times New Roman"/>
              </w:rPr>
              <w:t>7.0%</w:t>
            </w:r>
          </w:p>
        </w:tc>
        <w:tc>
          <w:tcPr>
            <w:tcW w:w="1122" w:type="dxa"/>
            <w:noWrap/>
            <w:hideMark/>
          </w:tcPr>
          <w:p w:rsidR="009F60B1" w:rsidRPr="0047488E" w:rsidP="00CB1C05" w14:paraId="4AC980C8" w14:textId="77777777">
            <w:pPr>
              <w:pStyle w:val="RTableTextAbt"/>
              <w:rPr>
                <w:rFonts w:ascii="Times New Roman" w:hAnsi="Times New Roman" w:cs="Times New Roman"/>
              </w:rPr>
            </w:pPr>
            <w:r w:rsidRPr="0047488E">
              <w:rPr>
                <w:rFonts w:ascii="Times New Roman" w:hAnsi="Times New Roman" w:cs="Times New Roman"/>
              </w:rPr>
              <w:t>8,670</w:t>
            </w:r>
          </w:p>
        </w:tc>
      </w:tr>
      <w:tr w14:paraId="40B922FC" w14:textId="77777777" w:rsidTr="00964FBD">
        <w:tblPrEx>
          <w:tblW w:w="0" w:type="auto"/>
          <w:tblLook w:val="04A0"/>
        </w:tblPrEx>
        <w:trPr>
          <w:trHeight w:val="300"/>
        </w:trPr>
        <w:tc>
          <w:tcPr>
            <w:tcW w:w="1684" w:type="dxa"/>
            <w:noWrap/>
            <w:hideMark/>
          </w:tcPr>
          <w:p w:rsidR="009F60B1" w:rsidRPr="0047488E" w:rsidP="00CB1C05" w14:paraId="523910AB" w14:textId="77777777">
            <w:pPr>
              <w:pStyle w:val="LTableTextAbt"/>
              <w:rPr>
                <w:rFonts w:ascii="Times New Roman" w:hAnsi="Times New Roman" w:cs="Times New Roman"/>
              </w:rPr>
            </w:pPr>
            <w:r w:rsidRPr="0047488E">
              <w:rPr>
                <w:rFonts w:ascii="Times New Roman" w:hAnsi="Times New Roman" w:cs="Times New Roman"/>
              </w:rPr>
              <w:t>Natl working population</w:t>
            </w:r>
          </w:p>
        </w:tc>
        <w:tc>
          <w:tcPr>
            <w:tcW w:w="946" w:type="dxa"/>
            <w:noWrap/>
            <w:hideMark/>
          </w:tcPr>
          <w:p w:rsidR="009F60B1" w:rsidRPr="0047488E" w:rsidP="00CB1C05" w14:paraId="72414D67" w14:textId="77777777">
            <w:pPr>
              <w:pStyle w:val="RTableTextAbt"/>
              <w:rPr>
                <w:rFonts w:ascii="Times New Roman" w:hAnsi="Times New Roman" w:cs="Times New Roman"/>
              </w:rPr>
            </w:pPr>
            <w:r w:rsidRPr="0047488E">
              <w:rPr>
                <w:rFonts w:ascii="Times New Roman" w:hAnsi="Times New Roman" w:cs="Times New Roman"/>
              </w:rPr>
              <w:t>72.5%</w:t>
            </w:r>
          </w:p>
        </w:tc>
        <w:tc>
          <w:tcPr>
            <w:tcW w:w="946" w:type="dxa"/>
            <w:noWrap/>
            <w:hideMark/>
          </w:tcPr>
          <w:p w:rsidR="009F60B1" w:rsidRPr="0047488E" w:rsidP="00CB1C05" w14:paraId="4E436E17" w14:textId="77777777">
            <w:pPr>
              <w:pStyle w:val="RTableTextAbt"/>
              <w:rPr>
                <w:rFonts w:ascii="Times New Roman" w:hAnsi="Times New Roman" w:cs="Times New Roman"/>
              </w:rPr>
            </w:pPr>
            <w:r w:rsidRPr="0047488E">
              <w:rPr>
                <w:rFonts w:ascii="Times New Roman" w:hAnsi="Times New Roman" w:cs="Times New Roman"/>
              </w:rPr>
              <w:t>12.7%</w:t>
            </w:r>
          </w:p>
        </w:tc>
        <w:tc>
          <w:tcPr>
            <w:tcW w:w="829" w:type="dxa"/>
            <w:noWrap/>
            <w:hideMark/>
          </w:tcPr>
          <w:p w:rsidR="009F60B1" w:rsidRPr="0047488E" w:rsidP="00CB1C05" w14:paraId="0BE343FF" w14:textId="77777777">
            <w:pPr>
              <w:pStyle w:val="RTableTextAbt"/>
              <w:rPr>
                <w:rFonts w:ascii="Times New Roman" w:hAnsi="Times New Roman" w:cs="Times New Roman"/>
              </w:rPr>
            </w:pPr>
            <w:r w:rsidRPr="0047488E">
              <w:rPr>
                <w:rFonts w:ascii="Times New Roman" w:hAnsi="Times New Roman" w:cs="Times New Roman"/>
              </w:rPr>
              <w:t>14.8%</w:t>
            </w:r>
          </w:p>
        </w:tc>
        <w:tc>
          <w:tcPr>
            <w:tcW w:w="927" w:type="dxa"/>
            <w:noWrap/>
            <w:hideMark/>
          </w:tcPr>
          <w:p w:rsidR="009F60B1" w:rsidRPr="0047488E" w:rsidP="00CB1C05" w14:paraId="28B446BC" w14:textId="77777777">
            <w:pPr>
              <w:pStyle w:val="RTableTextAbt"/>
              <w:rPr>
                <w:rFonts w:ascii="Times New Roman" w:hAnsi="Times New Roman" w:cs="Times New Roman"/>
              </w:rPr>
            </w:pPr>
            <w:r w:rsidRPr="0047488E">
              <w:rPr>
                <w:rFonts w:ascii="Times New Roman" w:hAnsi="Times New Roman" w:cs="Times New Roman"/>
              </w:rPr>
              <w:t>18.0%</w:t>
            </w:r>
          </w:p>
        </w:tc>
        <w:tc>
          <w:tcPr>
            <w:tcW w:w="1004" w:type="dxa"/>
            <w:noWrap/>
            <w:hideMark/>
          </w:tcPr>
          <w:p w:rsidR="009F60B1" w:rsidRPr="0047488E" w:rsidP="00CB1C05" w14:paraId="270A5D82" w14:textId="77777777">
            <w:pPr>
              <w:pStyle w:val="RTableTextAbt"/>
              <w:rPr>
                <w:rFonts w:ascii="Times New Roman" w:hAnsi="Times New Roman" w:cs="Times New Roman"/>
              </w:rPr>
            </w:pPr>
            <w:r w:rsidRPr="0047488E">
              <w:rPr>
                <w:rFonts w:ascii="Times New Roman" w:hAnsi="Times New Roman" w:cs="Times New Roman"/>
              </w:rPr>
              <w:t xml:space="preserve">$41,487 </w:t>
            </w:r>
          </w:p>
        </w:tc>
        <w:tc>
          <w:tcPr>
            <w:tcW w:w="946" w:type="dxa"/>
            <w:noWrap/>
            <w:hideMark/>
          </w:tcPr>
          <w:p w:rsidR="009F60B1" w:rsidRPr="0047488E" w:rsidP="00CB1C05" w14:paraId="53B21B71" w14:textId="77777777">
            <w:pPr>
              <w:pStyle w:val="RTableTextAbt"/>
              <w:rPr>
                <w:rFonts w:ascii="Times New Roman" w:hAnsi="Times New Roman" w:cs="Times New Roman"/>
              </w:rPr>
            </w:pPr>
            <w:r w:rsidRPr="0047488E">
              <w:rPr>
                <w:rFonts w:ascii="Times New Roman" w:hAnsi="Times New Roman" w:cs="Times New Roman"/>
              </w:rPr>
              <w:t>13.2%</w:t>
            </w:r>
          </w:p>
        </w:tc>
        <w:tc>
          <w:tcPr>
            <w:tcW w:w="946" w:type="dxa"/>
            <w:noWrap/>
            <w:hideMark/>
          </w:tcPr>
          <w:p w:rsidR="009F60B1" w:rsidRPr="0047488E" w:rsidP="00CB1C05" w14:paraId="72D3A85F" w14:textId="77777777">
            <w:pPr>
              <w:pStyle w:val="RTableTextAbt"/>
              <w:rPr>
                <w:rFonts w:ascii="Times New Roman" w:hAnsi="Times New Roman" w:cs="Times New Roman"/>
              </w:rPr>
            </w:pPr>
            <w:r w:rsidRPr="0047488E">
              <w:rPr>
                <w:rFonts w:ascii="Times New Roman" w:hAnsi="Times New Roman" w:cs="Times New Roman"/>
              </w:rPr>
              <w:t>30.3%</w:t>
            </w:r>
          </w:p>
        </w:tc>
        <w:tc>
          <w:tcPr>
            <w:tcW w:w="1122" w:type="dxa"/>
            <w:noWrap/>
            <w:hideMark/>
          </w:tcPr>
          <w:p w:rsidR="009F60B1" w:rsidRPr="0047488E" w:rsidP="00CB1C05" w14:paraId="3CEF3B0C" w14:textId="77777777">
            <w:pPr>
              <w:pStyle w:val="RTableTextAbt"/>
              <w:rPr>
                <w:rFonts w:ascii="Times New Roman" w:hAnsi="Times New Roman" w:cs="Times New Roman"/>
              </w:rPr>
            </w:pPr>
            <w:r w:rsidRPr="0047488E">
              <w:rPr>
                <w:rFonts w:ascii="Times New Roman" w:hAnsi="Times New Roman" w:cs="Times New Roman"/>
              </w:rPr>
              <w:t>7,760,637</w:t>
            </w:r>
          </w:p>
        </w:tc>
      </w:tr>
    </w:tbl>
    <w:p w:rsidR="009F60B1" w:rsidP="00CB1C05" w14:paraId="197FFF68" w14:textId="77777777">
      <w:pPr>
        <w:rPr>
          <w:b/>
          <w:bCs/>
        </w:rPr>
      </w:pPr>
    </w:p>
    <w:p w:rsidR="009F60B1" w:rsidP="00CB1C05" w14:paraId="5E75F4CC" w14:textId="77777777">
      <w:pPr>
        <w:pStyle w:val="Heading3"/>
      </w:pPr>
      <w:r>
        <w:t>Processing – Incorporation into Formulation. Mixture, or Reaction Product</w:t>
      </w:r>
    </w:p>
    <w:p w:rsidR="009F60B1" w:rsidP="00CB1C05" w14:paraId="6E3D22E7" w14:textId="77777777">
      <w:pPr>
        <w:pStyle w:val="BodyText"/>
      </w:pPr>
      <w:r>
        <w:fldChar w:fldCharType="begin" w:fldLock="1"/>
      </w:r>
      <w:r>
        <w:instrText xml:space="preserve"> REF _Ref118379269 \h </w:instrText>
      </w:r>
      <w:r>
        <w:fldChar w:fldCharType="separate"/>
      </w:r>
      <w:r w:rsidRPr="00575FE0" w:rsidR="0092222B">
        <w:t xml:space="preserve">Table </w:t>
      </w:r>
      <w:r w:rsidR="0092222B">
        <w:rPr>
          <w:noProof/>
        </w:rPr>
        <w:t>10</w:t>
      </w:r>
      <w:r w:rsidR="0092222B">
        <w:noBreakHyphen/>
      </w:r>
      <w:r w:rsidR="0092222B">
        <w:rPr>
          <w:noProof/>
        </w:rPr>
        <w:t>43</w:t>
      </w:r>
      <w:r>
        <w:fldChar w:fldCharType="end"/>
      </w:r>
      <w:r w:rsidRPr="00E64528">
        <w:t xml:space="preserve"> presents average information on communities surrounding the </w:t>
      </w:r>
      <w:r>
        <w:t xml:space="preserve">28 facilities </w:t>
      </w:r>
      <w:r w:rsidR="007C3A7F">
        <w:t>processing</w:t>
      </w:r>
      <w:r>
        <w:t xml:space="preserve"> perchloroethylene in</w:t>
      </w:r>
      <w:r w:rsidR="007C3A7F">
        <w:t>to</w:t>
      </w:r>
      <w:r>
        <w:t xml:space="preserve"> chemical formulation</w:t>
      </w:r>
      <w:r w:rsidR="007C3A7F">
        <w:t>s, mixtures, or reaction products</w:t>
      </w:r>
      <w:r>
        <w:t xml:space="preserve"> </w:t>
      </w:r>
      <w:r w:rsidRPr="00E64528">
        <w:t>likely to be affected by the regulation compared to both the overall national average and the national average for rural areas.</w:t>
      </w:r>
      <w:r>
        <w:t xml:space="preserve"> </w:t>
      </w:r>
      <w:r w:rsidRPr="00E64528">
        <w:t>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rsidR="00C72993">
        <w:t>,</w:t>
      </w:r>
      <w:r>
        <w:t xml:space="preserve"> and 5</w:t>
      </w:r>
      <w:r w:rsidRPr="00E64528">
        <w:t xml:space="preserve"> miles of each facility. The table presents rural in addition to overall national statistics for comparison because </w:t>
      </w:r>
      <w:r>
        <w:t xml:space="preserve">3 </w:t>
      </w:r>
      <w:r w:rsidRPr="00E64528">
        <w:t>of the</w:t>
      </w:r>
      <w:r>
        <w:t xml:space="preserve"> 28</w:t>
      </w:r>
      <w:r w:rsidRPr="00E64528">
        <w:t xml:space="preserve"> facilities are in rural communities. For the purposes of this analysis, EPA considers a facility to be in a rural community if 50 percent or more of the population estimated to live within 3 miles of the facility is not located in an urban block group.</w:t>
      </w:r>
    </w:p>
    <w:p w:rsidR="009F60B1" w:rsidP="00CB1C05" w14:paraId="3A70EE3B" w14:textId="77777777"/>
    <w:tbl>
      <w:tblPr>
        <w:tblStyle w:val="TableGrid"/>
        <w:tblW w:w="0" w:type="auto"/>
        <w:tblLook w:val="04A0"/>
      </w:tblPr>
      <w:tblGrid>
        <w:gridCol w:w="2070"/>
        <w:gridCol w:w="885"/>
        <w:gridCol w:w="820"/>
        <w:gridCol w:w="1972"/>
        <w:gridCol w:w="1972"/>
        <w:gridCol w:w="1631"/>
      </w:tblGrid>
      <w:tr w14:paraId="7D8B8683" w14:textId="77777777" w:rsidTr="00964FBD">
        <w:tblPrEx>
          <w:tblW w:w="0" w:type="auto"/>
          <w:tblLook w:val="04A0"/>
        </w:tblPrEx>
        <w:trPr>
          <w:trHeight w:val="300"/>
        </w:trPr>
        <w:tc>
          <w:tcPr>
            <w:tcW w:w="9350" w:type="dxa"/>
            <w:gridSpan w:val="6"/>
            <w:tcBorders>
              <w:top w:val="nil"/>
              <w:left w:val="nil"/>
              <w:bottom w:val="single" w:sz="4" w:space="0" w:color="auto"/>
              <w:right w:val="nil"/>
            </w:tcBorders>
            <w:shd w:val="clear" w:color="auto" w:fill="auto"/>
            <w:noWrap/>
          </w:tcPr>
          <w:p w:rsidR="00964FBD" w:rsidRPr="00B02836" w:rsidP="00CB1C05" w14:paraId="19702015" w14:textId="77777777">
            <w:pPr>
              <w:pStyle w:val="TableTitleA"/>
            </w:pPr>
            <w:bookmarkStart w:id="1619" w:name="_Ref118379269"/>
            <w:bookmarkStart w:id="1620" w:name="_Toc121142763"/>
            <w:bookmarkStart w:id="1621" w:name="_Toc165379789"/>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3</w:t>
            </w:r>
            <w:r w:rsidR="00BC4B5D">
              <w:rPr>
                <w:noProof/>
              </w:rPr>
              <w:fldChar w:fldCharType="end"/>
            </w:r>
            <w:bookmarkEnd w:id="1619"/>
            <w:r w:rsidRPr="00575FE0">
              <w:t xml:space="preserve">: </w:t>
            </w:r>
            <w:r>
              <w:t xml:space="preserve">Demographics of communities within 1-, 3-, and 5-mile radii of facilities </w:t>
            </w:r>
            <w:r w:rsidR="007C3A7F">
              <w:t>processing</w:t>
            </w:r>
            <w:r>
              <w:t xml:space="preserve"> perchloroethylene in</w:t>
            </w:r>
            <w:r w:rsidR="007C3A7F">
              <w:t>to</w:t>
            </w:r>
            <w:r>
              <w:t xml:space="preserve"> formulation</w:t>
            </w:r>
            <w:r w:rsidR="007C3A7F">
              <w:t>s, mixtures or reaction products</w:t>
            </w:r>
            <w:r>
              <w:t>, population weighted average</w:t>
            </w:r>
            <w:bookmarkEnd w:id="1620"/>
            <w:bookmarkEnd w:id="1621"/>
          </w:p>
        </w:tc>
      </w:tr>
      <w:tr w14:paraId="5C3D7521" w14:textId="77777777" w:rsidTr="005862F3">
        <w:tblPrEx>
          <w:tblW w:w="0" w:type="auto"/>
          <w:tblLook w:val="04A0"/>
        </w:tblPrEx>
        <w:trPr>
          <w:trHeight w:val="300"/>
        </w:trPr>
        <w:tc>
          <w:tcPr>
            <w:tcW w:w="2070" w:type="dxa"/>
            <w:tcBorders>
              <w:top w:val="single" w:sz="4" w:space="0" w:color="auto"/>
            </w:tcBorders>
            <w:shd w:val="clear" w:color="auto" w:fill="48A9C5"/>
            <w:noWrap/>
            <w:hideMark/>
          </w:tcPr>
          <w:p w:rsidR="007B71E3" w:rsidRPr="00B02836" w:rsidP="00CB1C05" w14:paraId="6CB45B54" w14:textId="77777777">
            <w:pPr>
              <w:pStyle w:val="TableSubtitle"/>
            </w:pPr>
            <w:r w:rsidRPr="00B02836">
              <w:t>Demographic</w:t>
            </w:r>
          </w:p>
        </w:tc>
        <w:tc>
          <w:tcPr>
            <w:tcW w:w="885" w:type="dxa"/>
            <w:tcBorders>
              <w:top w:val="single" w:sz="4" w:space="0" w:color="auto"/>
            </w:tcBorders>
            <w:shd w:val="clear" w:color="auto" w:fill="48A9C5"/>
            <w:noWrap/>
            <w:hideMark/>
          </w:tcPr>
          <w:p w:rsidR="007B71E3" w:rsidRPr="00B02836" w:rsidP="00CB1C05" w14:paraId="5E209C93" w14:textId="77777777">
            <w:pPr>
              <w:pStyle w:val="TableSubtitle"/>
            </w:pPr>
            <w:r w:rsidRPr="00B02836">
              <w:t>National</w:t>
            </w:r>
          </w:p>
        </w:tc>
        <w:tc>
          <w:tcPr>
            <w:tcW w:w="820" w:type="dxa"/>
            <w:tcBorders>
              <w:top w:val="single" w:sz="4" w:space="0" w:color="auto"/>
            </w:tcBorders>
            <w:shd w:val="clear" w:color="auto" w:fill="48A9C5"/>
            <w:noWrap/>
            <w:hideMark/>
          </w:tcPr>
          <w:p w:rsidR="007B71E3" w:rsidRPr="00B02836" w:rsidP="00CB1C05" w14:paraId="2423A55F" w14:textId="77777777">
            <w:pPr>
              <w:pStyle w:val="TableSubtitle"/>
            </w:pPr>
            <w:r w:rsidRPr="00B02836">
              <w:t>Rural</w:t>
            </w:r>
          </w:p>
        </w:tc>
        <w:tc>
          <w:tcPr>
            <w:tcW w:w="1972" w:type="dxa"/>
            <w:tcBorders>
              <w:top w:val="single" w:sz="4" w:space="0" w:color="auto"/>
            </w:tcBorders>
            <w:shd w:val="clear" w:color="auto" w:fill="48A9C5"/>
            <w:noWrap/>
            <w:hideMark/>
          </w:tcPr>
          <w:p w:rsidR="007B71E3" w:rsidRPr="00B02836" w:rsidP="00CB1C05" w14:paraId="068BEB8E" w14:textId="77777777">
            <w:pPr>
              <w:pStyle w:val="TableSubtitle"/>
            </w:pPr>
            <w:r w:rsidRPr="00A25C50">
              <w:t xml:space="preserve"> 1</w:t>
            </w:r>
            <w:r>
              <w:t>-</w:t>
            </w:r>
            <w:r w:rsidRPr="00A25C50">
              <w:t>Mile Average</w:t>
            </w:r>
          </w:p>
        </w:tc>
        <w:tc>
          <w:tcPr>
            <w:tcW w:w="1972" w:type="dxa"/>
            <w:tcBorders>
              <w:top w:val="single" w:sz="4" w:space="0" w:color="auto"/>
            </w:tcBorders>
            <w:shd w:val="clear" w:color="auto" w:fill="48A9C5"/>
            <w:noWrap/>
            <w:hideMark/>
          </w:tcPr>
          <w:p w:rsidR="007B71E3" w:rsidRPr="00B02836" w:rsidP="00CB1C05" w14:paraId="40D86959" w14:textId="77777777">
            <w:pPr>
              <w:pStyle w:val="TableSubtitle"/>
            </w:pPr>
            <w:r w:rsidRPr="00A25C50">
              <w:t>3</w:t>
            </w:r>
            <w:r>
              <w:t>-</w:t>
            </w:r>
            <w:r w:rsidRPr="00A25C50">
              <w:t>Mile Average</w:t>
            </w:r>
          </w:p>
        </w:tc>
        <w:tc>
          <w:tcPr>
            <w:tcW w:w="1631" w:type="dxa"/>
            <w:tcBorders>
              <w:top w:val="single" w:sz="4" w:space="0" w:color="auto"/>
            </w:tcBorders>
            <w:shd w:val="clear" w:color="auto" w:fill="48A9C5"/>
            <w:noWrap/>
            <w:hideMark/>
          </w:tcPr>
          <w:p w:rsidR="007B71E3" w:rsidRPr="00B02836" w:rsidP="00CB1C05" w14:paraId="494E4F1A" w14:textId="77777777">
            <w:pPr>
              <w:pStyle w:val="TableSubtitle"/>
            </w:pPr>
            <w:r w:rsidRPr="00A25C50">
              <w:t>5</w:t>
            </w:r>
            <w:r>
              <w:t>-</w:t>
            </w:r>
            <w:r w:rsidRPr="00A25C50">
              <w:t>Mile Average</w:t>
            </w:r>
          </w:p>
        </w:tc>
      </w:tr>
      <w:tr w14:paraId="5B12BF79" w14:textId="77777777" w:rsidTr="00964FBD">
        <w:tblPrEx>
          <w:tblW w:w="0" w:type="auto"/>
          <w:tblLook w:val="04A0"/>
        </w:tblPrEx>
        <w:trPr>
          <w:trHeight w:val="300"/>
        </w:trPr>
        <w:tc>
          <w:tcPr>
            <w:tcW w:w="2070" w:type="dxa"/>
            <w:noWrap/>
            <w:hideMark/>
          </w:tcPr>
          <w:p w:rsidR="009F60B1" w:rsidRPr="004862D6" w:rsidP="00CB1C05" w14:paraId="3CC36747" w14:textId="77777777">
            <w:pPr>
              <w:pStyle w:val="LTableTextAbt"/>
              <w:rPr>
                <w:rFonts w:ascii="Times New Roman" w:hAnsi="Times New Roman" w:cs="Times New Roman"/>
                <w:b/>
                <w:bCs w:val="0"/>
              </w:rPr>
            </w:pPr>
            <w:r w:rsidRPr="004862D6">
              <w:rPr>
                <w:rFonts w:ascii="Times New Roman" w:hAnsi="Times New Roman" w:cs="Times New Roman"/>
                <w:b/>
                <w:bCs w:val="0"/>
              </w:rPr>
              <w:t>Median Income</w:t>
            </w:r>
          </w:p>
        </w:tc>
        <w:tc>
          <w:tcPr>
            <w:tcW w:w="885" w:type="dxa"/>
            <w:noWrap/>
            <w:hideMark/>
          </w:tcPr>
          <w:p w:rsidR="009F60B1" w:rsidRPr="004862D6" w:rsidP="00CB1C05" w14:paraId="2F5DE509" w14:textId="77777777">
            <w:pPr>
              <w:pStyle w:val="RTableTextAbt"/>
              <w:rPr>
                <w:rFonts w:ascii="Times New Roman" w:hAnsi="Times New Roman" w:cs="Times New Roman"/>
              </w:rPr>
            </w:pPr>
            <w:r w:rsidRPr="004862D6">
              <w:rPr>
                <w:rFonts w:ascii="Times New Roman" w:hAnsi="Times New Roman" w:cs="Times New Roman"/>
              </w:rPr>
              <w:t>$64,994</w:t>
            </w:r>
          </w:p>
        </w:tc>
        <w:tc>
          <w:tcPr>
            <w:tcW w:w="820" w:type="dxa"/>
            <w:noWrap/>
            <w:hideMark/>
          </w:tcPr>
          <w:p w:rsidR="009F60B1" w:rsidRPr="004862D6" w:rsidP="00CB1C05" w14:paraId="402866BB" w14:textId="77777777">
            <w:pPr>
              <w:pStyle w:val="RTableTextAbt"/>
              <w:rPr>
                <w:rFonts w:ascii="Times New Roman" w:hAnsi="Times New Roman" w:cs="Times New Roman"/>
              </w:rPr>
            </w:pPr>
            <w:r w:rsidRPr="004862D6">
              <w:rPr>
                <w:rFonts w:ascii="Times New Roman" w:hAnsi="Times New Roman" w:cs="Times New Roman"/>
              </w:rPr>
              <w:t>$51,878</w:t>
            </w:r>
          </w:p>
        </w:tc>
        <w:tc>
          <w:tcPr>
            <w:tcW w:w="1972" w:type="dxa"/>
            <w:noWrap/>
            <w:hideMark/>
          </w:tcPr>
          <w:p w:rsidR="009F60B1" w:rsidRPr="004862D6" w:rsidP="00CB1C05" w14:paraId="68F9F351" w14:textId="77777777">
            <w:pPr>
              <w:pStyle w:val="RTableTextAbt"/>
              <w:rPr>
                <w:rFonts w:ascii="Times New Roman" w:hAnsi="Times New Roman" w:cs="Times New Roman"/>
              </w:rPr>
            </w:pPr>
            <w:r w:rsidRPr="004862D6">
              <w:rPr>
                <w:rFonts w:ascii="Times New Roman" w:hAnsi="Times New Roman" w:cs="Times New Roman"/>
              </w:rPr>
              <w:t>$50,863</w:t>
            </w:r>
          </w:p>
        </w:tc>
        <w:tc>
          <w:tcPr>
            <w:tcW w:w="1972" w:type="dxa"/>
            <w:noWrap/>
            <w:hideMark/>
          </w:tcPr>
          <w:p w:rsidR="009F60B1" w:rsidRPr="004862D6" w:rsidP="00CB1C05" w14:paraId="57F84D08" w14:textId="77777777">
            <w:pPr>
              <w:pStyle w:val="RTableTextAbt"/>
              <w:rPr>
                <w:rFonts w:ascii="Times New Roman" w:hAnsi="Times New Roman" w:cs="Times New Roman"/>
              </w:rPr>
            </w:pPr>
            <w:r w:rsidRPr="004862D6">
              <w:rPr>
                <w:rFonts w:ascii="Times New Roman" w:hAnsi="Times New Roman" w:cs="Times New Roman"/>
              </w:rPr>
              <w:t>$60,216</w:t>
            </w:r>
          </w:p>
        </w:tc>
        <w:tc>
          <w:tcPr>
            <w:tcW w:w="1631" w:type="dxa"/>
            <w:noWrap/>
            <w:hideMark/>
          </w:tcPr>
          <w:p w:rsidR="009F60B1" w:rsidRPr="004862D6" w:rsidP="00CB1C05" w14:paraId="6BB0073E" w14:textId="77777777">
            <w:pPr>
              <w:pStyle w:val="RTableTextAbt"/>
              <w:rPr>
                <w:rFonts w:ascii="Times New Roman" w:hAnsi="Times New Roman" w:cs="Times New Roman"/>
              </w:rPr>
            </w:pPr>
            <w:r w:rsidRPr="004862D6">
              <w:rPr>
                <w:rFonts w:ascii="Times New Roman" w:hAnsi="Times New Roman" w:cs="Times New Roman"/>
              </w:rPr>
              <w:t>$63,455</w:t>
            </w:r>
          </w:p>
        </w:tc>
      </w:tr>
      <w:tr w14:paraId="37ABAC8D" w14:textId="77777777" w:rsidTr="00964FBD">
        <w:tblPrEx>
          <w:tblW w:w="0" w:type="auto"/>
          <w:tblLook w:val="04A0"/>
        </w:tblPrEx>
        <w:trPr>
          <w:trHeight w:val="300"/>
        </w:trPr>
        <w:tc>
          <w:tcPr>
            <w:tcW w:w="2070" w:type="dxa"/>
            <w:noWrap/>
            <w:hideMark/>
          </w:tcPr>
          <w:p w:rsidR="009F60B1" w:rsidRPr="004862D6" w:rsidP="00CB1C05" w14:paraId="794858CC" w14:textId="77777777">
            <w:pPr>
              <w:pStyle w:val="LTableTextAbt"/>
              <w:rPr>
                <w:rFonts w:ascii="Times New Roman" w:hAnsi="Times New Roman" w:cs="Times New Roman"/>
                <w:b/>
                <w:bCs w:val="0"/>
              </w:rPr>
            </w:pPr>
            <w:r w:rsidRPr="004862D6">
              <w:rPr>
                <w:rFonts w:ascii="Times New Roman" w:hAnsi="Times New Roman" w:cs="Times New Roman"/>
                <w:b/>
                <w:bCs w:val="0"/>
              </w:rPr>
              <w:t>White</w:t>
            </w:r>
          </w:p>
        </w:tc>
        <w:tc>
          <w:tcPr>
            <w:tcW w:w="885" w:type="dxa"/>
            <w:noWrap/>
            <w:hideMark/>
          </w:tcPr>
          <w:p w:rsidR="009F60B1" w:rsidRPr="004862D6" w:rsidP="00CB1C05" w14:paraId="67839420" w14:textId="77777777">
            <w:pPr>
              <w:pStyle w:val="RTableTextAbt"/>
              <w:rPr>
                <w:rFonts w:ascii="Times New Roman" w:hAnsi="Times New Roman" w:cs="Times New Roman"/>
              </w:rPr>
            </w:pPr>
            <w:r w:rsidRPr="004862D6">
              <w:rPr>
                <w:rFonts w:ascii="Times New Roman" w:hAnsi="Times New Roman" w:cs="Times New Roman"/>
              </w:rPr>
              <w:t>70.4%</w:t>
            </w:r>
          </w:p>
        </w:tc>
        <w:tc>
          <w:tcPr>
            <w:tcW w:w="820" w:type="dxa"/>
            <w:noWrap/>
            <w:hideMark/>
          </w:tcPr>
          <w:p w:rsidR="009F60B1" w:rsidRPr="004862D6" w:rsidP="00CB1C05" w14:paraId="3DD67FF1" w14:textId="77777777">
            <w:pPr>
              <w:pStyle w:val="RTableTextAbt"/>
              <w:rPr>
                <w:rFonts w:ascii="Times New Roman" w:hAnsi="Times New Roman" w:cs="Times New Roman"/>
              </w:rPr>
            </w:pPr>
            <w:r w:rsidRPr="004862D6">
              <w:rPr>
                <w:rFonts w:ascii="Times New Roman" w:hAnsi="Times New Roman" w:cs="Times New Roman"/>
              </w:rPr>
              <w:t>87.6%</w:t>
            </w:r>
          </w:p>
        </w:tc>
        <w:tc>
          <w:tcPr>
            <w:tcW w:w="1972" w:type="dxa"/>
            <w:noWrap/>
            <w:hideMark/>
          </w:tcPr>
          <w:p w:rsidR="009F60B1" w:rsidRPr="004862D6" w:rsidP="00CB1C05" w14:paraId="68F7251A" w14:textId="77777777">
            <w:pPr>
              <w:pStyle w:val="RTableTextAbt"/>
              <w:rPr>
                <w:rFonts w:ascii="Times New Roman" w:hAnsi="Times New Roman" w:cs="Times New Roman"/>
              </w:rPr>
            </w:pPr>
            <w:r w:rsidRPr="004862D6">
              <w:rPr>
                <w:rFonts w:ascii="Times New Roman" w:hAnsi="Times New Roman" w:cs="Times New Roman"/>
              </w:rPr>
              <w:t>64.1%</w:t>
            </w:r>
          </w:p>
        </w:tc>
        <w:tc>
          <w:tcPr>
            <w:tcW w:w="1972" w:type="dxa"/>
            <w:noWrap/>
            <w:hideMark/>
          </w:tcPr>
          <w:p w:rsidR="009F60B1" w:rsidRPr="004862D6" w:rsidP="00CB1C05" w14:paraId="6C574D81" w14:textId="77777777">
            <w:pPr>
              <w:pStyle w:val="RTableTextAbt"/>
              <w:rPr>
                <w:rFonts w:ascii="Times New Roman" w:hAnsi="Times New Roman" w:cs="Times New Roman"/>
              </w:rPr>
            </w:pPr>
            <w:r w:rsidRPr="004862D6">
              <w:rPr>
                <w:rFonts w:ascii="Times New Roman" w:hAnsi="Times New Roman" w:cs="Times New Roman"/>
              </w:rPr>
              <w:t>67.5%</w:t>
            </w:r>
          </w:p>
        </w:tc>
        <w:tc>
          <w:tcPr>
            <w:tcW w:w="1631" w:type="dxa"/>
            <w:noWrap/>
            <w:hideMark/>
          </w:tcPr>
          <w:p w:rsidR="009F60B1" w:rsidRPr="004862D6" w:rsidP="00CB1C05" w14:paraId="6C453FC0" w14:textId="77777777">
            <w:pPr>
              <w:pStyle w:val="RTableTextAbt"/>
              <w:rPr>
                <w:rFonts w:ascii="Times New Roman" w:hAnsi="Times New Roman" w:cs="Times New Roman"/>
              </w:rPr>
            </w:pPr>
            <w:r w:rsidRPr="004862D6">
              <w:rPr>
                <w:rFonts w:ascii="Times New Roman" w:hAnsi="Times New Roman" w:cs="Times New Roman"/>
              </w:rPr>
              <w:t>67.7%</w:t>
            </w:r>
          </w:p>
        </w:tc>
      </w:tr>
      <w:tr w14:paraId="002D81E4" w14:textId="77777777" w:rsidTr="00964FBD">
        <w:tblPrEx>
          <w:tblW w:w="0" w:type="auto"/>
          <w:tblLook w:val="04A0"/>
        </w:tblPrEx>
        <w:trPr>
          <w:trHeight w:val="300"/>
        </w:trPr>
        <w:tc>
          <w:tcPr>
            <w:tcW w:w="2070" w:type="dxa"/>
            <w:noWrap/>
            <w:hideMark/>
          </w:tcPr>
          <w:p w:rsidR="009F60B1" w:rsidRPr="004862D6" w:rsidP="00CB1C05" w14:paraId="5007642E" w14:textId="77777777">
            <w:pPr>
              <w:pStyle w:val="LTableTextAbt"/>
              <w:rPr>
                <w:rFonts w:ascii="Times New Roman" w:hAnsi="Times New Roman" w:cs="Times New Roman"/>
                <w:b/>
                <w:bCs w:val="0"/>
              </w:rPr>
            </w:pPr>
            <w:r w:rsidRPr="004862D6">
              <w:rPr>
                <w:rFonts w:ascii="Times New Roman" w:hAnsi="Times New Roman" w:cs="Times New Roman"/>
                <w:b/>
                <w:bCs w:val="0"/>
              </w:rPr>
              <w:t>Black</w:t>
            </w:r>
          </w:p>
        </w:tc>
        <w:tc>
          <w:tcPr>
            <w:tcW w:w="885" w:type="dxa"/>
            <w:noWrap/>
            <w:hideMark/>
          </w:tcPr>
          <w:p w:rsidR="009F60B1" w:rsidRPr="004862D6" w:rsidP="00CB1C05" w14:paraId="469B1313" w14:textId="77777777">
            <w:pPr>
              <w:pStyle w:val="RTableTextAbt"/>
              <w:rPr>
                <w:rFonts w:ascii="Times New Roman" w:hAnsi="Times New Roman" w:cs="Times New Roman"/>
              </w:rPr>
            </w:pPr>
            <w:r w:rsidRPr="004862D6">
              <w:rPr>
                <w:rFonts w:ascii="Times New Roman" w:hAnsi="Times New Roman" w:cs="Times New Roman"/>
              </w:rPr>
              <w:t>12.6%</w:t>
            </w:r>
          </w:p>
        </w:tc>
        <w:tc>
          <w:tcPr>
            <w:tcW w:w="820" w:type="dxa"/>
            <w:noWrap/>
            <w:hideMark/>
          </w:tcPr>
          <w:p w:rsidR="009F60B1" w:rsidRPr="004862D6" w:rsidP="00CB1C05" w14:paraId="46379BFD" w14:textId="77777777">
            <w:pPr>
              <w:pStyle w:val="RTableTextAbt"/>
              <w:rPr>
                <w:rFonts w:ascii="Times New Roman" w:hAnsi="Times New Roman" w:cs="Times New Roman"/>
              </w:rPr>
            </w:pPr>
            <w:r w:rsidRPr="004862D6">
              <w:rPr>
                <w:rFonts w:ascii="Times New Roman" w:hAnsi="Times New Roman" w:cs="Times New Roman"/>
              </w:rPr>
              <w:t>5.8%</w:t>
            </w:r>
          </w:p>
        </w:tc>
        <w:tc>
          <w:tcPr>
            <w:tcW w:w="1972" w:type="dxa"/>
            <w:noWrap/>
            <w:hideMark/>
          </w:tcPr>
          <w:p w:rsidR="009F60B1" w:rsidRPr="004862D6" w:rsidP="00CB1C05" w14:paraId="5E681BD0" w14:textId="77777777">
            <w:pPr>
              <w:pStyle w:val="RTableTextAbt"/>
              <w:rPr>
                <w:rFonts w:ascii="Times New Roman" w:hAnsi="Times New Roman" w:cs="Times New Roman"/>
              </w:rPr>
            </w:pPr>
            <w:r w:rsidRPr="004862D6">
              <w:rPr>
                <w:rFonts w:ascii="Times New Roman" w:hAnsi="Times New Roman" w:cs="Times New Roman"/>
              </w:rPr>
              <w:t>13.1%</w:t>
            </w:r>
          </w:p>
        </w:tc>
        <w:tc>
          <w:tcPr>
            <w:tcW w:w="1972" w:type="dxa"/>
            <w:noWrap/>
            <w:hideMark/>
          </w:tcPr>
          <w:p w:rsidR="009F60B1" w:rsidRPr="004862D6" w:rsidP="00CB1C05" w14:paraId="5AFFF1C6" w14:textId="77777777">
            <w:pPr>
              <w:pStyle w:val="RTableTextAbt"/>
              <w:rPr>
                <w:rFonts w:ascii="Times New Roman" w:hAnsi="Times New Roman" w:cs="Times New Roman"/>
              </w:rPr>
            </w:pPr>
            <w:r w:rsidRPr="004862D6">
              <w:rPr>
                <w:rFonts w:ascii="Times New Roman" w:hAnsi="Times New Roman" w:cs="Times New Roman"/>
              </w:rPr>
              <w:t>15.0%</w:t>
            </w:r>
          </w:p>
        </w:tc>
        <w:tc>
          <w:tcPr>
            <w:tcW w:w="1631" w:type="dxa"/>
            <w:noWrap/>
            <w:hideMark/>
          </w:tcPr>
          <w:p w:rsidR="009F60B1" w:rsidRPr="004862D6" w:rsidP="00CB1C05" w14:paraId="27EB1265" w14:textId="77777777">
            <w:pPr>
              <w:pStyle w:val="RTableTextAbt"/>
              <w:rPr>
                <w:rFonts w:ascii="Times New Roman" w:hAnsi="Times New Roman" w:cs="Times New Roman"/>
              </w:rPr>
            </w:pPr>
            <w:r w:rsidRPr="004862D6">
              <w:rPr>
                <w:rFonts w:ascii="Times New Roman" w:hAnsi="Times New Roman" w:cs="Times New Roman"/>
              </w:rPr>
              <w:t>15.3%</w:t>
            </w:r>
          </w:p>
        </w:tc>
      </w:tr>
      <w:tr w14:paraId="47A6AB8C" w14:textId="77777777" w:rsidTr="00964FBD">
        <w:tblPrEx>
          <w:tblW w:w="0" w:type="auto"/>
          <w:tblLook w:val="04A0"/>
        </w:tblPrEx>
        <w:trPr>
          <w:trHeight w:val="300"/>
        </w:trPr>
        <w:tc>
          <w:tcPr>
            <w:tcW w:w="2070" w:type="dxa"/>
            <w:noWrap/>
            <w:hideMark/>
          </w:tcPr>
          <w:p w:rsidR="009F60B1" w:rsidRPr="004862D6" w:rsidP="00CB1C05" w14:paraId="6CDCA918" w14:textId="77777777">
            <w:pPr>
              <w:pStyle w:val="LTableTextAbt"/>
              <w:rPr>
                <w:rFonts w:ascii="Times New Roman" w:hAnsi="Times New Roman" w:cs="Times New Roman"/>
                <w:b/>
                <w:bCs w:val="0"/>
              </w:rPr>
            </w:pPr>
            <w:r w:rsidRPr="004862D6">
              <w:rPr>
                <w:rFonts w:ascii="Times New Roman" w:hAnsi="Times New Roman" w:cs="Times New Roman"/>
                <w:b/>
                <w:bCs w:val="0"/>
              </w:rPr>
              <w:t xml:space="preserve">American Indian </w:t>
            </w:r>
          </w:p>
        </w:tc>
        <w:tc>
          <w:tcPr>
            <w:tcW w:w="885" w:type="dxa"/>
            <w:noWrap/>
            <w:hideMark/>
          </w:tcPr>
          <w:p w:rsidR="009F60B1" w:rsidRPr="004862D6" w:rsidP="00CB1C05" w14:paraId="684FF06F" w14:textId="77777777">
            <w:pPr>
              <w:pStyle w:val="RTableTextAbt"/>
              <w:rPr>
                <w:rFonts w:ascii="Times New Roman" w:hAnsi="Times New Roman" w:cs="Times New Roman"/>
              </w:rPr>
            </w:pPr>
            <w:r w:rsidRPr="004862D6">
              <w:rPr>
                <w:rFonts w:ascii="Times New Roman" w:hAnsi="Times New Roman" w:cs="Times New Roman"/>
              </w:rPr>
              <w:t>0.8%</w:t>
            </w:r>
          </w:p>
        </w:tc>
        <w:tc>
          <w:tcPr>
            <w:tcW w:w="820" w:type="dxa"/>
            <w:noWrap/>
            <w:hideMark/>
          </w:tcPr>
          <w:p w:rsidR="009F60B1" w:rsidRPr="004862D6" w:rsidP="00CB1C05" w14:paraId="5DC7BE25" w14:textId="77777777">
            <w:pPr>
              <w:pStyle w:val="RTableTextAbt"/>
              <w:rPr>
                <w:rFonts w:ascii="Times New Roman" w:hAnsi="Times New Roman" w:cs="Times New Roman"/>
              </w:rPr>
            </w:pPr>
            <w:r w:rsidRPr="004862D6">
              <w:rPr>
                <w:rFonts w:ascii="Times New Roman" w:hAnsi="Times New Roman" w:cs="Times New Roman"/>
              </w:rPr>
              <w:t>1.7%</w:t>
            </w:r>
          </w:p>
        </w:tc>
        <w:tc>
          <w:tcPr>
            <w:tcW w:w="1972" w:type="dxa"/>
            <w:noWrap/>
            <w:hideMark/>
          </w:tcPr>
          <w:p w:rsidR="009F60B1" w:rsidRPr="004862D6" w:rsidP="00CB1C05" w14:paraId="52D679E4" w14:textId="77777777">
            <w:pPr>
              <w:pStyle w:val="RTableTextAbt"/>
              <w:rPr>
                <w:rFonts w:ascii="Times New Roman" w:hAnsi="Times New Roman" w:cs="Times New Roman"/>
              </w:rPr>
            </w:pPr>
            <w:r w:rsidRPr="004862D6">
              <w:rPr>
                <w:rFonts w:ascii="Times New Roman" w:hAnsi="Times New Roman" w:cs="Times New Roman"/>
              </w:rPr>
              <w:t>0.9%</w:t>
            </w:r>
          </w:p>
        </w:tc>
        <w:tc>
          <w:tcPr>
            <w:tcW w:w="1972" w:type="dxa"/>
            <w:noWrap/>
            <w:hideMark/>
          </w:tcPr>
          <w:p w:rsidR="009F60B1" w:rsidRPr="004862D6" w:rsidP="00CB1C05" w14:paraId="090F019D" w14:textId="77777777">
            <w:pPr>
              <w:pStyle w:val="RTableTextAbt"/>
              <w:rPr>
                <w:rFonts w:ascii="Times New Roman" w:hAnsi="Times New Roman" w:cs="Times New Roman"/>
              </w:rPr>
            </w:pPr>
            <w:r w:rsidRPr="004862D6">
              <w:rPr>
                <w:rFonts w:ascii="Times New Roman" w:hAnsi="Times New Roman" w:cs="Times New Roman"/>
              </w:rPr>
              <w:t>0.7%</w:t>
            </w:r>
          </w:p>
        </w:tc>
        <w:tc>
          <w:tcPr>
            <w:tcW w:w="1631" w:type="dxa"/>
            <w:noWrap/>
            <w:hideMark/>
          </w:tcPr>
          <w:p w:rsidR="009F60B1" w:rsidRPr="004862D6" w:rsidP="00CB1C05" w14:paraId="1FBD9916" w14:textId="77777777">
            <w:pPr>
              <w:pStyle w:val="RTableTextAbt"/>
              <w:rPr>
                <w:rFonts w:ascii="Times New Roman" w:hAnsi="Times New Roman" w:cs="Times New Roman"/>
              </w:rPr>
            </w:pPr>
            <w:r w:rsidRPr="004862D6">
              <w:rPr>
                <w:rFonts w:ascii="Times New Roman" w:hAnsi="Times New Roman" w:cs="Times New Roman"/>
              </w:rPr>
              <w:t>0.6%</w:t>
            </w:r>
          </w:p>
        </w:tc>
      </w:tr>
      <w:tr w14:paraId="65476F90" w14:textId="77777777" w:rsidTr="00964FBD">
        <w:tblPrEx>
          <w:tblW w:w="0" w:type="auto"/>
          <w:tblLook w:val="04A0"/>
        </w:tblPrEx>
        <w:trPr>
          <w:trHeight w:val="300"/>
        </w:trPr>
        <w:tc>
          <w:tcPr>
            <w:tcW w:w="2070" w:type="dxa"/>
            <w:noWrap/>
            <w:hideMark/>
          </w:tcPr>
          <w:p w:rsidR="009F60B1" w:rsidRPr="004862D6" w:rsidP="00CB1C05" w14:paraId="600FE96E" w14:textId="77777777">
            <w:pPr>
              <w:pStyle w:val="LTableTextAbt"/>
              <w:rPr>
                <w:rFonts w:ascii="Times New Roman" w:hAnsi="Times New Roman" w:cs="Times New Roman"/>
                <w:b/>
                <w:bCs w:val="0"/>
              </w:rPr>
            </w:pPr>
            <w:r w:rsidRPr="004862D6">
              <w:rPr>
                <w:rFonts w:ascii="Times New Roman" w:hAnsi="Times New Roman" w:cs="Times New Roman"/>
                <w:b/>
                <w:bCs w:val="0"/>
              </w:rPr>
              <w:t>Asian</w:t>
            </w:r>
          </w:p>
        </w:tc>
        <w:tc>
          <w:tcPr>
            <w:tcW w:w="885" w:type="dxa"/>
            <w:noWrap/>
            <w:hideMark/>
          </w:tcPr>
          <w:p w:rsidR="009F60B1" w:rsidRPr="004862D6" w:rsidP="00CB1C05" w14:paraId="5D7B1D6A" w14:textId="77777777">
            <w:pPr>
              <w:pStyle w:val="RTableTextAbt"/>
              <w:rPr>
                <w:rFonts w:ascii="Times New Roman" w:hAnsi="Times New Roman" w:cs="Times New Roman"/>
              </w:rPr>
            </w:pPr>
            <w:r w:rsidRPr="004862D6">
              <w:rPr>
                <w:rFonts w:ascii="Times New Roman" w:hAnsi="Times New Roman" w:cs="Times New Roman"/>
              </w:rPr>
              <w:t>5.6%</w:t>
            </w:r>
          </w:p>
        </w:tc>
        <w:tc>
          <w:tcPr>
            <w:tcW w:w="820" w:type="dxa"/>
            <w:noWrap/>
            <w:hideMark/>
          </w:tcPr>
          <w:p w:rsidR="009F60B1" w:rsidRPr="004862D6" w:rsidP="00CB1C05" w14:paraId="57246065" w14:textId="77777777">
            <w:pPr>
              <w:pStyle w:val="RTableTextAbt"/>
              <w:rPr>
                <w:rFonts w:ascii="Times New Roman" w:hAnsi="Times New Roman" w:cs="Times New Roman"/>
              </w:rPr>
            </w:pPr>
            <w:r w:rsidRPr="004862D6">
              <w:rPr>
                <w:rFonts w:ascii="Times New Roman" w:hAnsi="Times New Roman" w:cs="Times New Roman"/>
              </w:rPr>
              <w:t>1.2%</w:t>
            </w:r>
          </w:p>
        </w:tc>
        <w:tc>
          <w:tcPr>
            <w:tcW w:w="1972" w:type="dxa"/>
            <w:noWrap/>
            <w:hideMark/>
          </w:tcPr>
          <w:p w:rsidR="009F60B1" w:rsidRPr="004862D6" w:rsidP="00CB1C05" w14:paraId="2992EA52" w14:textId="77777777">
            <w:pPr>
              <w:pStyle w:val="RTableTextAbt"/>
              <w:rPr>
                <w:rFonts w:ascii="Times New Roman" w:hAnsi="Times New Roman" w:cs="Times New Roman"/>
              </w:rPr>
            </w:pPr>
            <w:r w:rsidRPr="004862D6">
              <w:rPr>
                <w:rFonts w:ascii="Times New Roman" w:hAnsi="Times New Roman" w:cs="Times New Roman"/>
              </w:rPr>
              <w:t>3.5%</w:t>
            </w:r>
          </w:p>
        </w:tc>
        <w:tc>
          <w:tcPr>
            <w:tcW w:w="1972" w:type="dxa"/>
            <w:noWrap/>
            <w:hideMark/>
          </w:tcPr>
          <w:p w:rsidR="009F60B1" w:rsidRPr="004862D6" w:rsidP="00CB1C05" w14:paraId="04340749" w14:textId="77777777">
            <w:pPr>
              <w:pStyle w:val="RTableTextAbt"/>
              <w:rPr>
                <w:rFonts w:ascii="Times New Roman" w:hAnsi="Times New Roman" w:cs="Times New Roman"/>
              </w:rPr>
            </w:pPr>
            <w:r w:rsidRPr="004862D6">
              <w:rPr>
                <w:rFonts w:ascii="Times New Roman" w:hAnsi="Times New Roman" w:cs="Times New Roman"/>
              </w:rPr>
              <w:t>3.3%</w:t>
            </w:r>
          </w:p>
        </w:tc>
        <w:tc>
          <w:tcPr>
            <w:tcW w:w="1631" w:type="dxa"/>
            <w:noWrap/>
            <w:hideMark/>
          </w:tcPr>
          <w:p w:rsidR="009F60B1" w:rsidRPr="004862D6" w:rsidP="00CB1C05" w14:paraId="5B083789" w14:textId="77777777">
            <w:pPr>
              <w:pStyle w:val="RTableTextAbt"/>
              <w:rPr>
                <w:rFonts w:ascii="Times New Roman" w:hAnsi="Times New Roman" w:cs="Times New Roman"/>
              </w:rPr>
            </w:pPr>
            <w:r w:rsidRPr="004862D6">
              <w:rPr>
                <w:rFonts w:ascii="Times New Roman" w:hAnsi="Times New Roman" w:cs="Times New Roman"/>
              </w:rPr>
              <w:t>3.1%</w:t>
            </w:r>
          </w:p>
        </w:tc>
      </w:tr>
      <w:tr w14:paraId="18421BD2" w14:textId="77777777" w:rsidTr="00964FBD">
        <w:tblPrEx>
          <w:tblW w:w="0" w:type="auto"/>
          <w:tblLook w:val="04A0"/>
        </w:tblPrEx>
        <w:trPr>
          <w:trHeight w:val="300"/>
        </w:trPr>
        <w:tc>
          <w:tcPr>
            <w:tcW w:w="2070" w:type="dxa"/>
            <w:noWrap/>
            <w:hideMark/>
          </w:tcPr>
          <w:p w:rsidR="009F60B1" w:rsidRPr="004862D6" w:rsidP="00CB1C05" w14:paraId="008FDDA1" w14:textId="77777777">
            <w:pPr>
              <w:pStyle w:val="LTableTextAbt"/>
              <w:rPr>
                <w:rFonts w:ascii="Times New Roman" w:hAnsi="Times New Roman" w:cs="Times New Roman"/>
                <w:b/>
                <w:bCs w:val="0"/>
              </w:rPr>
            </w:pPr>
            <w:r w:rsidRPr="004862D6">
              <w:rPr>
                <w:rFonts w:ascii="Times New Roman" w:hAnsi="Times New Roman" w:cs="Times New Roman"/>
                <w:b/>
                <w:bCs w:val="0"/>
              </w:rPr>
              <w:t>Pacific Islander</w:t>
            </w:r>
          </w:p>
        </w:tc>
        <w:tc>
          <w:tcPr>
            <w:tcW w:w="885" w:type="dxa"/>
            <w:noWrap/>
            <w:hideMark/>
          </w:tcPr>
          <w:p w:rsidR="009F60B1" w:rsidRPr="004862D6" w:rsidP="00CB1C05" w14:paraId="2A3615B3" w14:textId="77777777">
            <w:pPr>
              <w:pStyle w:val="RTableTextAbt"/>
              <w:rPr>
                <w:rFonts w:ascii="Times New Roman" w:hAnsi="Times New Roman" w:cs="Times New Roman"/>
              </w:rPr>
            </w:pPr>
            <w:r w:rsidRPr="004862D6">
              <w:rPr>
                <w:rFonts w:ascii="Times New Roman" w:hAnsi="Times New Roman" w:cs="Times New Roman"/>
              </w:rPr>
              <w:t>0.2%</w:t>
            </w:r>
          </w:p>
        </w:tc>
        <w:tc>
          <w:tcPr>
            <w:tcW w:w="820" w:type="dxa"/>
            <w:noWrap/>
            <w:hideMark/>
          </w:tcPr>
          <w:p w:rsidR="009F60B1" w:rsidRPr="004862D6" w:rsidP="00CB1C05" w14:paraId="77EB2DF2" w14:textId="77777777">
            <w:pPr>
              <w:pStyle w:val="RTableTextAbt"/>
              <w:rPr>
                <w:rFonts w:ascii="Times New Roman" w:hAnsi="Times New Roman" w:cs="Times New Roman"/>
              </w:rPr>
            </w:pPr>
            <w:r w:rsidRPr="004862D6">
              <w:rPr>
                <w:rFonts w:ascii="Times New Roman" w:hAnsi="Times New Roman" w:cs="Times New Roman"/>
              </w:rPr>
              <w:t>0.1%</w:t>
            </w:r>
          </w:p>
        </w:tc>
        <w:tc>
          <w:tcPr>
            <w:tcW w:w="1972" w:type="dxa"/>
            <w:noWrap/>
            <w:hideMark/>
          </w:tcPr>
          <w:p w:rsidR="009F60B1" w:rsidRPr="004862D6" w:rsidP="00CB1C05" w14:paraId="144E91EB" w14:textId="77777777">
            <w:pPr>
              <w:pStyle w:val="RTableTextAbt"/>
              <w:rPr>
                <w:rFonts w:ascii="Times New Roman" w:hAnsi="Times New Roman" w:cs="Times New Roman"/>
              </w:rPr>
            </w:pPr>
            <w:r w:rsidRPr="004862D6">
              <w:rPr>
                <w:rFonts w:ascii="Times New Roman" w:hAnsi="Times New Roman" w:cs="Times New Roman"/>
              </w:rPr>
              <w:t>0.0%</w:t>
            </w:r>
          </w:p>
        </w:tc>
        <w:tc>
          <w:tcPr>
            <w:tcW w:w="1972" w:type="dxa"/>
            <w:noWrap/>
            <w:hideMark/>
          </w:tcPr>
          <w:p w:rsidR="009F60B1" w:rsidRPr="004862D6" w:rsidP="00CB1C05" w14:paraId="25409CF2" w14:textId="77777777">
            <w:pPr>
              <w:pStyle w:val="RTableTextAbt"/>
              <w:rPr>
                <w:rFonts w:ascii="Times New Roman" w:hAnsi="Times New Roman" w:cs="Times New Roman"/>
              </w:rPr>
            </w:pPr>
            <w:r w:rsidRPr="004862D6">
              <w:rPr>
                <w:rFonts w:ascii="Times New Roman" w:hAnsi="Times New Roman" w:cs="Times New Roman"/>
              </w:rPr>
              <w:t>0.1%</w:t>
            </w:r>
          </w:p>
        </w:tc>
        <w:tc>
          <w:tcPr>
            <w:tcW w:w="1631" w:type="dxa"/>
            <w:noWrap/>
            <w:hideMark/>
          </w:tcPr>
          <w:p w:rsidR="009F60B1" w:rsidRPr="004862D6" w:rsidP="00CB1C05" w14:paraId="3AD1A8B6" w14:textId="77777777">
            <w:pPr>
              <w:pStyle w:val="RTableTextAbt"/>
              <w:rPr>
                <w:rFonts w:ascii="Times New Roman" w:hAnsi="Times New Roman" w:cs="Times New Roman"/>
              </w:rPr>
            </w:pPr>
            <w:r w:rsidRPr="004862D6">
              <w:rPr>
                <w:rFonts w:ascii="Times New Roman" w:hAnsi="Times New Roman" w:cs="Times New Roman"/>
              </w:rPr>
              <w:t>0.1%</w:t>
            </w:r>
          </w:p>
        </w:tc>
      </w:tr>
      <w:tr w14:paraId="7946A208" w14:textId="77777777" w:rsidTr="00964FBD">
        <w:tblPrEx>
          <w:tblW w:w="0" w:type="auto"/>
          <w:tblLook w:val="04A0"/>
        </w:tblPrEx>
        <w:trPr>
          <w:trHeight w:val="300"/>
        </w:trPr>
        <w:tc>
          <w:tcPr>
            <w:tcW w:w="2070" w:type="dxa"/>
            <w:noWrap/>
            <w:hideMark/>
          </w:tcPr>
          <w:p w:rsidR="009F60B1" w:rsidRPr="004862D6" w:rsidP="00CB1C05" w14:paraId="3B3208A1" w14:textId="77777777">
            <w:pPr>
              <w:pStyle w:val="LTableTextAbt"/>
              <w:rPr>
                <w:rFonts w:ascii="Times New Roman" w:hAnsi="Times New Roman" w:cs="Times New Roman"/>
                <w:b/>
                <w:bCs w:val="0"/>
              </w:rPr>
            </w:pPr>
            <w:r w:rsidRPr="004862D6">
              <w:rPr>
                <w:rFonts w:ascii="Times New Roman" w:hAnsi="Times New Roman" w:cs="Times New Roman"/>
                <w:b/>
                <w:bCs w:val="0"/>
              </w:rPr>
              <w:t>Other</w:t>
            </w:r>
          </w:p>
        </w:tc>
        <w:tc>
          <w:tcPr>
            <w:tcW w:w="885" w:type="dxa"/>
            <w:noWrap/>
            <w:hideMark/>
          </w:tcPr>
          <w:p w:rsidR="009F60B1" w:rsidRPr="004862D6" w:rsidP="00CB1C05" w14:paraId="0981CAF4" w14:textId="77777777">
            <w:pPr>
              <w:pStyle w:val="RTableTextAbt"/>
              <w:rPr>
                <w:rFonts w:ascii="Times New Roman" w:hAnsi="Times New Roman" w:cs="Times New Roman"/>
              </w:rPr>
            </w:pPr>
            <w:r w:rsidRPr="004862D6">
              <w:rPr>
                <w:rFonts w:ascii="Times New Roman" w:hAnsi="Times New Roman" w:cs="Times New Roman"/>
              </w:rPr>
              <w:t>10.3%</w:t>
            </w:r>
          </w:p>
        </w:tc>
        <w:tc>
          <w:tcPr>
            <w:tcW w:w="820" w:type="dxa"/>
            <w:noWrap/>
            <w:hideMark/>
          </w:tcPr>
          <w:p w:rsidR="009F60B1" w:rsidRPr="004862D6" w:rsidP="00CB1C05" w14:paraId="5353AA89" w14:textId="77777777">
            <w:pPr>
              <w:pStyle w:val="RTableTextAbt"/>
              <w:rPr>
                <w:rFonts w:ascii="Times New Roman" w:hAnsi="Times New Roman" w:cs="Times New Roman"/>
              </w:rPr>
            </w:pPr>
            <w:r w:rsidRPr="004862D6">
              <w:rPr>
                <w:rFonts w:ascii="Times New Roman" w:hAnsi="Times New Roman" w:cs="Times New Roman"/>
              </w:rPr>
              <w:t>3.6%</w:t>
            </w:r>
          </w:p>
        </w:tc>
        <w:tc>
          <w:tcPr>
            <w:tcW w:w="1972" w:type="dxa"/>
            <w:noWrap/>
            <w:hideMark/>
          </w:tcPr>
          <w:p w:rsidR="009F60B1" w:rsidRPr="004862D6" w:rsidP="00CB1C05" w14:paraId="4BC236F1" w14:textId="77777777">
            <w:pPr>
              <w:pStyle w:val="RTableTextAbt"/>
              <w:rPr>
                <w:rFonts w:ascii="Times New Roman" w:hAnsi="Times New Roman" w:cs="Times New Roman"/>
              </w:rPr>
            </w:pPr>
            <w:r w:rsidRPr="004862D6">
              <w:rPr>
                <w:rFonts w:ascii="Times New Roman" w:hAnsi="Times New Roman" w:cs="Times New Roman"/>
              </w:rPr>
              <w:t>18.4%</w:t>
            </w:r>
          </w:p>
        </w:tc>
        <w:tc>
          <w:tcPr>
            <w:tcW w:w="1972" w:type="dxa"/>
            <w:noWrap/>
            <w:hideMark/>
          </w:tcPr>
          <w:p w:rsidR="009F60B1" w:rsidRPr="004862D6" w:rsidP="00CB1C05" w14:paraId="74C287FA" w14:textId="77777777">
            <w:pPr>
              <w:pStyle w:val="RTableTextAbt"/>
              <w:rPr>
                <w:rFonts w:ascii="Times New Roman" w:hAnsi="Times New Roman" w:cs="Times New Roman"/>
              </w:rPr>
            </w:pPr>
            <w:r w:rsidRPr="004862D6">
              <w:rPr>
                <w:rFonts w:ascii="Times New Roman" w:hAnsi="Times New Roman" w:cs="Times New Roman"/>
              </w:rPr>
              <w:t>13.5%</w:t>
            </w:r>
          </w:p>
        </w:tc>
        <w:tc>
          <w:tcPr>
            <w:tcW w:w="1631" w:type="dxa"/>
            <w:noWrap/>
            <w:hideMark/>
          </w:tcPr>
          <w:p w:rsidR="009F60B1" w:rsidRPr="004862D6" w:rsidP="00CB1C05" w14:paraId="65E76626" w14:textId="77777777">
            <w:pPr>
              <w:pStyle w:val="RTableTextAbt"/>
              <w:rPr>
                <w:rFonts w:ascii="Times New Roman" w:hAnsi="Times New Roman" w:cs="Times New Roman"/>
              </w:rPr>
            </w:pPr>
            <w:r w:rsidRPr="004862D6">
              <w:rPr>
                <w:rFonts w:ascii="Times New Roman" w:hAnsi="Times New Roman" w:cs="Times New Roman"/>
              </w:rPr>
              <w:t>13.3%</w:t>
            </w:r>
          </w:p>
        </w:tc>
      </w:tr>
      <w:tr w14:paraId="3D4CE025" w14:textId="77777777" w:rsidTr="00964FBD">
        <w:tblPrEx>
          <w:tblW w:w="0" w:type="auto"/>
          <w:tblLook w:val="04A0"/>
        </w:tblPrEx>
        <w:trPr>
          <w:trHeight w:val="300"/>
        </w:trPr>
        <w:tc>
          <w:tcPr>
            <w:tcW w:w="2070" w:type="dxa"/>
            <w:noWrap/>
            <w:hideMark/>
          </w:tcPr>
          <w:p w:rsidR="009F60B1" w:rsidRPr="004862D6" w:rsidP="00CB1C05" w14:paraId="25C31221" w14:textId="77777777">
            <w:pPr>
              <w:pStyle w:val="LTableTextAbt"/>
              <w:rPr>
                <w:rFonts w:ascii="Times New Roman" w:hAnsi="Times New Roman" w:cs="Times New Roman"/>
                <w:b/>
                <w:bCs w:val="0"/>
              </w:rPr>
            </w:pPr>
            <w:r w:rsidRPr="004862D6">
              <w:rPr>
                <w:rFonts w:ascii="Times New Roman" w:hAnsi="Times New Roman" w:cs="Times New Roman"/>
                <w:b/>
                <w:bCs w:val="0"/>
              </w:rPr>
              <w:t>Hispanic</w:t>
            </w:r>
          </w:p>
        </w:tc>
        <w:tc>
          <w:tcPr>
            <w:tcW w:w="885" w:type="dxa"/>
            <w:noWrap/>
            <w:hideMark/>
          </w:tcPr>
          <w:p w:rsidR="009F60B1" w:rsidRPr="004862D6" w:rsidP="00CB1C05" w14:paraId="479B5454" w14:textId="77777777">
            <w:pPr>
              <w:pStyle w:val="RTableTextAbt"/>
              <w:rPr>
                <w:rFonts w:ascii="Times New Roman" w:hAnsi="Times New Roman" w:cs="Times New Roman"/>
              </w:rPr>
            </w:pPr>
            <w:r w:rsidRPr="004862D6">
              <w:rPr>
                <w:rFonts w:ascii="Times New Roman" w:hAnsi="Times New Roman" w:cs="Times New Roman"/>
              </w:rPr>
              <w:t>18.2%</w:t>
            </w:r>
          </w:p>
        </w:tc>
        <w:tc>
          <w:tcPr>
            <w:tcW w:w="820" w:type="dxa"/>
            <w:noWrap/>
            <w:hideMark/>
          </w:tcPr>
          <w:p w:rsidR="009F60B1" w:rsidRPr="004862D6" w:rsidP="00CB1C05" w14:paraId="2CFEFA47" w14:textId="77777777">
            <w:pPr>
              <w:pStyle w:val="RTableTextAbt"/>
              <w:rPr>
                <w:rFonts w:ascii="Times New Roman" w:hAnsi="Times New Roman" w:cs="Times New Roman"/>
              </w:rPr>
            </w:pPr>
            <w:r w:rsidRPr="004862D6">
              <w:rPr>
                <w:rFonts w:ascii="Times New Roman" w:hAnsi="Times New Roman" w:cs="Times New Roman"/>
              </w:rPr>
              <w:t>2.4%</w:t>
            </w:r>
          </w:p>
        </w:tc>
        <w:tc>
          <w:tcPr>
            <w:tcW w:w="1972" w:type="dxa"/>
            <w:noWrap/>
            <w:hideMark/>
          </w:tcPr>
          <w:p w:rsidR="009F60B1" w:rsidRPr="004862D6" w:rsidP="00CB1C05" w14:paraId="4CD42E83" w14:textId="77777777">
            <w:pPr>
              <w:pStyle w:val="RTableTextAbt"/>
              <w:rPr>
                <w:rFonts w:ascii="Times New Roman" w:hAnsi="Times New Roman" w:cs="Times New Roman"/>
              </w:rPr>
            </w:pPr>
            <w:r w:rsidRPr="004862D6">
              <w:rPr>
                <w:rFonts w:ascii="Times New Roman" w:hAnsi="Times New Roman" w:cs="Times New Roman"/>
              </w:rPr>
              <w:t>41.4%</w:t>
            </w:r>
          </w:p>
        </w:tc>
        <w:tc>
          <w:tcPr>
            <w:tcW w:w="1972" w:type="dxa"/>
            <w:noWrap/>
            <w:hideMark/>
          </w:tcPr>
          <w:p w:rsidR="009F60B1" w:rsidRPr="004862D6" w:rsidP="00CB1C05" w14:paraId="030944B1" w14:textId="77777777">
            <w:pPr>
              <w:pStyle w:val="RTableTextAbt"/>
              <w:rPr>
                <w:rFonts w:ascii="Times New Roman" w:hAnsi="Times New Roman" w:cs="Times New Roman"/>
              </w:rPr>
            </w:pPr>
            <w:r w:rsidRPr="004862D6">
              <w:rPr>
                <w:rFonts w:ascii="Times New Roman" w:hAnsi="Times New Roman" w:cs="Times New Roman"/>
              </w:rPr>
              <w:t>35.2%</w:t>
            </w:r>
          </w:p>
        </w:tc>
        <w:tc>
          <w:tcPr>
            <w:tcW w:w="1631" w:type="dxa"/>
            <w:noWrap/>
            <w:hideMark/>
          </w:tcPr>
          <w:p w:rsidR="009F60B1" w:rsidRPr="004862D6" w:rsidP="00CB1C05" w14:paraId="159CD966" w14:textId="77777777">
            <w:pPr>
              <w:pStyle w:val="RTableTextAbt"/>
              <w:rPr>
                <w:rFonts w:ascii="Times New Roman" w:hAnsi="Times New Roman" w:cs="Times New Roman"/>
              </w:rPr>
            </w:pPr>
            <w:r w:rsidRPr="004862D6">
              <w:rPr>
                <w:rFonts w:ascii="Times New Roman" w:hAnsi="Times New Roman" w:cs="Times New Roman"/>
              </w:rPr>
              <w:t>32.9%</w:t>
            </w:r>
          </w:p>
        </w:tc>
      </w:tr>
      <w:tr w14:paraId="68B97CFC" w14:textId="77777777" w:rsidTr="00964FBD">
        <w:tblPrEx>
          <w:tblW w:w="0" w:type="auto"/>
          <w:tblLook w:val="04A0"/>
        </w:tblPrEx>
        <w:trPr>
          <w:trHeight w:val="300"/>
        </w:trPr>
        <w:tc>
          <w:tcPr>
            <w:tcW w:w="2070" w:type="dxa"/>
            <w:noWrap/>
            <w:hideMark/>
          </w:tcPr>
          <w:p w:rsidR="009F60B1" w:rsidRPr="004862D6" w:rsidP="00CB1C05" w14:paraId="493FBDDD" w14:textId="77777777">
            <w:pPr>
              <w:pStyle w:val="LTableTextAbt"/>
              <w:rPr>
                <w:rFonts w:ascii="Times New Roman" w:hAnsi="Times New Roman" w:cs="Times New Roman"/>
                <w:b/>
                <w:bCs w:val="0"/>
              </w:rPr>
            </w:pPr>
            <w:r w:rsidRPr="004862D6">
              <w:rPr>
                <w:rFonts w:ascii="Times New Roman" w:hAnsi="Times New Roman" w:cs="Times New Roman"/>
                <w:b/>
                <w:bCs w:val="0"/>
              </w:rPr>
              <w:t>2x Poverty Line</w:t>
            </w:r>
          </w:p>
        </w:tc>
        <w:tc>
          <w:tcPr>
            <w:tcW w:w="885" w:type="dxa"/>
            <w:noWrap/>
            <w:hideMark/>
          </w:tcPr>
          <w:p w:rsidR="009F60B1" w:rsidRPr="004862D6" w:rsidP="00CB1C05" w14:paraId="2D6399A2" w14:textId="77777777">
            <w:pPr>
              <w:pStyle w:val="RTableTextAbt"/>
              <w:rPr>
                <w:rFonts w:ascii="Times New Roman" w:hAnsi="Times New Roman" w:cs="Times New Roman"/>
              </w:rPr>
            </w:pPr>
            <w:r w:rsidRPr="004862D6">
              <w:rPr>
                <w:rFonts w:ascii="Times New Roman" w:hAnsi="Times New Roman" w:cs="Times New Roman"/>
              </w:rPr>
              <w:t>29.8%</w:t>
            </w:r>
          </w:p>
        </w:tc>
        <w:tc>
          <w:tcPr>
            <w:tcW w:w="820" w:type="dxa"/>
            <w:noWrap/>
            <w:hideMark/>
          </w:tcPr>
          <w:p w:rsidR="009F60B1" w:rsidRPr="004862D6" w:rsidP="00CB1C05" w14:paraId="6109A73A" w14:textId="77777777">
            <w:pPr>
              <w:pStyle w:val="RTableTextAbt"/>
              <w:rPr>
                <w:rFonts w:ascii="Times New Roman" w:hAnsi="Times New Roman" w:cs="Times New Roman"/>
              </w:rPr>
            </w:pPr>
            <w:r w:rsidRPr="004862D6">
              <w:rPr>
                <w:rFonts w:ascii="Times New Roman" w:hAnsi="Times New Roman" w:cs="Times New Roman"/>
              </w:rPr>
              <w:t>26.0%</w:t>
            </w:r>
          </w:p>
        </w:tc>
        <w:tc>
          <w:tcPr>
            <w:tcW w:w="1972" w:type="dxa"/>
            <w:noWrap/>
            <w:hideMark/>
          </w:tcPr>
          <w:p w:rsidR="009F60B1" w:rsidRPr="004862D6" w:rsidP="00CB1C05" w14:paraId="4A6151EF" w14:textId="77777777">
            <w:pPr>
              <w:pStyle w:val="RTableTextAbt"/>
              <w:rPr>
                <w:rFonts w:ascii="Times New Roman" w:hAnsi="Times New Roman" w:cs="Times New Roman"/>
              </w:rPr>
            </w:pPr>
            <w:r w:rsidRPr="004862D6">
              <w:rPr>
                <w:rFonts w:ascii="Times New Roman" w:hAnsi="Times New Roman" w:cs="Times New Roman"/>
              </w:rPr>
              <w:t>40.9%</w:t>
            </w:r>
          </w:p>
        </w:tc>
        <w:tc>
          <w:tcPr>
            <w:tcW w:w="1972" w:type="dxa"/>
            <w:noWrap/>
            <w:hideMark/>
          </w:tcPr>
          <w:p w:rsidR="009F60B1" w:rsidRPr="004862D6" w:rsidP="00CB1C05" w14:paraId="12910CF4" w14:textId="77777777">
            <w:pPr>
              <w:pStyle w:val="RTableTextAbt"/>
              <w:rPr>
                <w:rFonts w:ascii="Times New Roman" w:hAnsi="Times New Roman" w:cs="Times New Roman"/>
              </w:rPr>
            </w:pPr>
            <w:r w:rsidRPr="004862D6">
              <w:rPr>
                <w:rFonts w:ascii="Times New Roman" w:hAnsi="Times New Roman" w:cs="Times New Roman"/>
              </w:rPr>
              <w:t>38.5%</w:t>
            </w:r>
          </w:p>
        </w:tc>
        <w:tc>
          <w:tcPr>
            <w:tcW w:w="1631" w:type="dxa"/>
            <w:noWrap/>
            <w:hideMark/>
          </w:tcPr>
          <w:p w:rsidR="009F60B1" w:rsidRPr="004862D6" w:rsidP="00CB1C05" w14:paraId="61AA98EC" w14:textId="77777777">
            <w:pPr>
              <w:pStyle w:val="RTableTextAbt"/>
              <w:rPr>
                <w:rFonts w:ascii="Times New Roman" w:hAnsi="Times New Roman" w:cs="Times New Roman"/>
              </w:rPr>
            </w:pPr>
            <w:r w:rsidRPr="004862D6">
              <w:rPr>
                <w:rFonts w:ascii="Times New Roman" w:hAnsi="Times New Roman" w:cs="Times New Roman"/>
              </w:rPr>
              <w:t>36.4%</w:t>
            </w:r>
          </w:p>
        </w:tc>
      </w:tr>
      <w:tr w14:paraId="7B0A9AB2" w14:textId="77777777" w:rsidTr="00964FBD">
        <w:tblPrEx>
          <w:tblW w:w="0" w:type="auto"/>
          <w:tblLook w:val="04A0"/>
        </w:tblPrEx>
        <w:trPr>
          <w:trHeight w:val="300"/>
        </w:trPr>
        <w:tc>
          <w:tcPr>
            <w:tcW w:w="2070" w:type="dxa"/>
            <w:noWrap/>
            <w:hideMark/>
          </w:tcPr>
          <w:p w:rsidR="009F60B1" w:rsidRPr="004862D6" w:rsidP="00CB1C05" w14:paraId="2EFCB4ED" w14:textId="77777777">
            <w:pPr>
              <w:pStyle w:val="LTableTextAbt"/>
              <w:rPr>
                <w:rFonts w:ascii="Times New Roman" w:hAnsi="Times New Roman" w:cs="Times New Roman"/>
                <w:b/>
                <w:bCs w:val="0"/>
              </w:rPr>
            </w:pPr>
            <w:r w:rsidRPr="004862D6">
              <w:rPr>
                <w:rFonts w:ascii="Times New Roman" w:hAnsi="Times New Roman" w:cs="Times New Roman"/>
                <w:b/>
                <w:bCs w:val="0"/>
              </w:rPr>
              <w:t>Below Poverty Line</w:t>
            </w:r>
          </w:p>
        </w:tc>
        <w:tc>
          <w:tcPr>
            <w:tcW w:w="885" w:type="dxa"/>
            <w:noWrap/>
            <w:hideMark/>
          </w:tcPr>
          <w:p w:rsidR="009F60B1" w:rsidRPr="004862D6" w:rsidP="00CB1C05" w14:paraId="2FB5B8B9" w14:textId="77777777">
            <w:pPr>
              <w:pStyle w:val="RTableTextAbt"/>
              <w:rPr>
                <w:rFonts w:ascii="Times New Roman" w:hAnsi="Times New Roman" w:cs="Times New Roman"/>
              </w:rPr>
            </w:pPr>
            <w:r w:rsidRPr="004862D6">
              <w:rPr>
                <w:rFonts w:ascii="Times New Roman" w:hAnsi="Times New Roman" w:cs="Times New Roman"/>
              </w:rPr>
              <w:t>12.8%</w:t>
            </w:r>
          </w:p>
        </w:tc>
        <w:tc>
          <w:tcPr>
            <w:tcW w:w="820" w:type="dxa"/>
            <w:noWrap/>
            <w:hideMark/>
          </w:tcPr>
          <w:p w:rsidR="009F60B1" w:rsidRPr="004862D6" w:rsidP="00CB1C05" w14:paraId="697C55C4" w14:textId="77777777">
            <w:pPr>
              <w:pStyle w:val="RTableTextAbt"/>
              <w:rPr>
                <w:rFonts w:ascii="Times New Roman" w:hAnsi="Times New Roman" w:cs="Times New Roman"/>
              </w:rPr>
            </w:pPr>
            <w:r w:rsidRPr="004862D6">
              <w:rPr>
                <w:rFonts w:ascii="Times New Roman" w:hAnsi="Times New Roman" w:cs="Times New Roman"/>
              </w:rPr>
              <w:t>9.6%</w:t>
            </w:r>
          </w:p>
        </w:tc>
        <w:tc>
          <w:tcPr>
            <w:tcW w:w="1972" w:type="dxa"/>
            <w:noWrap/>
            <w:hideMark/>
          </w:tcPr>
          <w:p w:rsidR="009F60B1" w:rsidRPr="004862D6" w:rsidP="00CB1C05" w14:paraId="61F321C2" w14:textId="77777777">
            <w:pPr>
              <w:pStyle w:val="RTableTextAbt"/>
              <w:rPr>
                <w:rFonts w:ascii="Times New Roman" w:hAnsi="Times New Roman" w:cs="Times New Roman"/>
              </w:rPr>
            </w:pPr>
            <w:r w:rsidRPr="004862D6">
              <w:rPr>
                <w:rFonts w:ascii="Times New Roman" w:hAnsi="Times New Roman" w:cs="Times New Roman"/>
              </w:rPr>
              <w:t>19.1%</w:t>
            </w:r>
          </w:p>
        </w:tc>
        <w:tc>
          <w:tcPr>
            <w:tcW w:w="1972" w:type="dxa"/>
            <w:noWrap/>
            <w:hideMark/>
          </w:tcPr>
          <w:p w:rsidR="009F60B1" w:rsidRPr="004862D6" w:rsidP="00CB1C05" w14:paraId="4762FC59" w14:textId="77777777">
            <w:pPr>
              <w:pStyle w:val="RTableTextAbt"/>
              <w:rPr>
                <w:rFonts w:ascii="Times New Roman" w:hAnsi="Times New Roman" w:cs="Times New Roman"/>
              </w:rPr>
            </w:pPr>
            <w:r w:rsidRPr="004862D6">
              <w:rPr>
                <w:rFonts w:ascii="Times New Roman" w:hAnsi="Times New Roman" w:cs="Times New Roman"/>
              </w:rPr>
              <w:t>16.3%</w:t>
            </w:r>
          </w:p>
        </w:tc>
        <w:tc>
          <w:tcPr>
            <w:tcW w:w="1631" w:type="dxa"/>
            <w:noWrap/>
            <w:hideMark/>
          </w:tcPr>
          <w:p w:rsidR="009F60B1" w:rsidRPr="004862D6" w:rsidP="00CB1C05" w14:paraId="3B77B940" w14:textId="77777777">
            <w:pPr>
              <w:pStyle w:val="RTableTextAbt"/>
              <w:rPr>
                <w:rFonts w:ascii="Times New Roman" w:hAnsi="Times New Roman" w:cs="Times New Roman"/>
              </w:rPr>
            </w:pPr>
            <w:r w:rsidRPr="004862D6">
              <w:rPr>
                <w:rFonts w:ascii="Times New Roman" w:hAnsi="Times New Roman" w:cs="Times New Roman"/>
              </w:rPr>
              <w:t>15.2%</w:t>
            </w:r>
          </w:p>
        </w:tc>
      </w:tr>
      <w:tr w14:paraId="750EBFCA" w14:textId="77777777" w:rsidTr="00964FBD">
        <w:tblPrEx>
          <w:tblW w:w="0" w:type="auto"/>
          <w:tblLook w:val="04A0"/>
        </w:tblPrEx>
        <w:trPr>
          <w:trHeight w:val="300"/>
        </w:trPr>
        <w:tc>
          <w:tcPr>
            <w:tcW w:w="2070" w:type="dxa"/>
            <w:noWrap/>
            <w:hideMark/>
          </w:tcPr>
          <w:p w:rsidR="009F60B1" w:rsidRPr="004862D6" w:rsidP="00CB1C05" w14:paraId="60DDA5AF" w14:textId="77777777">
            <w:pPr>
              <w:pStyle w:val="LTableTextAbt"/>
              <w:rPr>
                <w:rFonts w:ascii="Times New Roman" w:hAnsi="Times New Roman" w:cs="Times New Roman"/>
                <w:b/>
                <w:bCs w:val="0"/>
              </w:rPr>
            </w:pPr>
            <w:r w:rsidRPr="004862D6">
              <w:rPr>
                <w:rFonts w:ascii="Times New Roman" w:hAnsi="Times New Roman" w:cs="Times New Roman"/>
                <w:b/>
                <w:bCs w:val="0"/>
              </w:rPr>
              <w:t xml:space="preserve">Total Population </w:t>
            </w:r>
          </w:p>
        </w:tc>
        <w:tc>
          <w:tcPr>
            <w:tcW w:w="885" w:type="dxa"/>
            <w:noWrap/>
            <w:hideMark/>
          </w:tcPr>
          <w:p w:rsidR="009F60B1" w:rsidRPr="004862D6" w:rsidP="00CB1C05" w14:paraId="322A10B4" w14:textId="77777777">
            <w:pPr>
              <w:pStyle w:val="RTableTextAbt"/>
              <w:rPr>
                <w:rFonts w:ascii="Times New Roman" w:hAnsi="Times New Roman" w:cs="Times New Roman"/>
              </w:rPr>
            </w:pPr>
          </w:p>
        </w:tc>
        <w:tc>
          <w:tcPr>
            <w:tcW w:w="820" w:type="dxa"/>
            <w:noWrap/>
            <w:hideMark/>
          </w:tcPr>
          <w:p w:rsidR="009F60B1" w:rsidRPr="004862D6" w:rsidP="00CB1C05" w14:paraId="12CF92F9" w14:textId="77777777">
            <w:pPr>
              <w:pStyle w:val="RTableTextAbt"/>
              <w:rPr>
                <w:rFonts w:ascii="Times New Roman" w:hAnsi="Times New Roman" w:cs="Times New Roman"/>
              </w:rPr>
            </w:pPr>
          </w:p>
        </w:tc>
        <w:tc>
          <w:tcPr>
            <w:tcW w:w="1972" w:type="dxa"/>
            <w:noWrap/>
            <w:hideMark/>
          </w:tcPr>
          <w:p w:rsidR="009F60B1" w:rsidRPr="004862D6" w:rsidP="00CB1C05" w14:paraId="40461C2B" w14:textId="77777777">
            <w:pPr>
              <w:pStyle w:val="RTableTextAbt"/>
              <w:rPr>
                <w:rFonts w:ascii="Times New Roman" w:hAnsi="Times New Roman" w:cs="Times New Roman"/>
              </w:rPr>
            </w:pPr>
            <w:r w:rsidRPr="004862D6">
              <w:rPr>
                <w:rFonts w:ascii="Times New Roman" w:hAnsi="Times New Roman" w:cs="Times New Roman"/>
              </w:rPr>
              <w:t>169,860</w:t>
            </w:r>
          </w:p>
        </w:tc>
        <w:tc>
          <w:tcPr>
            <w:tcW w:w="1972" w:type="dxa"/>
            <w:noWrap/>
            <w:hideMark/>
          </w:tcPr>
          <w:p w:rsidR="009F60B1" w:rsidRPr="004862D6" w:rsidP="00CB1C05" w14:paraId="5CB382EC" w14:textId="77777777">
            <w:pPr>
              <w:pStyle w:val="RTableTextAbt"/>
              <w:rPr>
                <w:rFonts w:ascii="Times New Roman" w:hAnsi="Times New Roman" w:cs="Times New Roman"/>
              </w:rPr>
            </w:pPr>
            <w:r w:rsidRPr="004862D6">
              <w:rPr>
                <w:rFonts w:ascii="Times New Roman" w:hAnsi="Times New Roman" w:cs="Times New Roman"/>
              </w:rPr>
              <w:t>1,435,636</w:t>
            </w:r>
          </w:p>
        </w:tc>
        <w:tc>
          <w:tcPr>
            <w:tcW w:w="1631" w:type="dxa"/>
            <w:noWrap/>
            <w:hideMark/>
          </w:tcPr>
          <w:p w:rsidR="009F60B1" w:rsidRPr="004862D6" w:rsidP="00CB1C05" w14:paraId="6DB287C0" w14:textId="77777777">
            <w:pPr>
              <w:pStyle w:val="RTableTextAbt"/>
              <w:rPr>
                <w:rFonts w:ascii="Times New Roman" w:hAnsi="Times New Roman" w:cs="Times New Roman"/>
              </w:rPr>
            </w:pPr>
            <w:r w:rsidRPr="004862D6">
              <w:rPr>
                <w:rFonts w:ascii="Times New Roman" w:hAnsi="Times New Roman" w:cs="Times New Roman"/>
              </w:rPr>
              <w:t>3,533,196</w:t>
            </w:r>
          </w:p>
        </w:tc>
      </w:tr>
      <w:tr w14:paraId="2E2CB13F" w14:textId="77777777" w:rsidTr="00964FBD">
        <w:tblPrEx>
          <w:tblW w:w="0" w:type="auto"/>
          <w:tblLook w:val="04A0"/>
        </w:tblPrEx>
        <w:trPr>
          <w:trHeight w:val="300"/>
        </w:trPr>
        <w:tc>
          <w:tcPr>
            <w:tcW w:w="2070" w:type="dxa"/>
            <w:noWrap/>
            <w:hideMark/>
          </w:tcPr>
          <w:p w:rsidR="009F60B1" w:rsidRPr="004862D6" w:rsidP="00CB1C05" w14:paraId="51E0B014" w14:textId="77777777">
            <w:pPr>
              <w:pStyle w:val="LTableTextAbt"/>
              <w:rPr>
                <w:rFonts w:ascii="Times New Roman" w:hAnsi="Times New Roman" w:cs="Times New Roman"/>
                <w:b/>
                <w:bCs w:val="0"/>
              </w:rPr>
            </w:pPr>
            <w:r w:rsidRPr="004862D6">
              <w:rPr>
                <w:rFonts w:ascii="Times New Roman" w:hAnsi="Times New Roman" w:cs="Times New Roman"/>
                <w:b/>
                <w:bCs w:val="0"/>
              </w:rPr>
              <w:t>NATA Cancer Risk</w:t>
            </w:r>
          </w:p>
        </w:tc>
        <w:tc>
          <w:tcPr>
            <w:tcW w:w="885" w:type="dxa"/>
            <w:noWrap/>
            <w:hideMark/>
          </w:tcPr>
          <w:p w:rsidR="009F60B1" w:rsidRPr="004862D6" w:rsidP="00CB1C05" w14:paraId="33CFC74F" w14:textId="77777777">
            <w:pPr>
              <w:pStyle w:val="RTableTextAbt"/>
              <w:rPr>
                <w:rFonts w:ascii="Times New Roman" w:hAnsi="Times New Roman" w:cs="Times New Roman"/>
              </w:rPr>
            </w:pPr>
            <w:r>
              <w:rPr>
                <w:rFonts w:ascii="Times New Roman" w:hAnsi="Times New Roman" w:cs="Times New Roman"/>
              </w:rPr>
              <w:t>30</w:t>
            </w:r>
          </w:p>
        </w:tc>
        <w:tc>
          <w:tcPr>
            <w:tcW w:w="820" w:type="dxa"/>
            <w:noWrap/>
            <w:hideMark/>
          </w:tcPr>
          <w:p w:rsidR="009F60B1" w:rsidRPr="004862D6" w:rsidP="00CB1C05" w14:paraId="451DE596" w14:textId="77777777">
            <w:pPr>
              <w:pStyle w:val="RTableTextAbt"/>
              <w:rPr>
                <w:rFonts w:ascii="Times New Roman" w:hAnsi="Times New Roman" w:cs="Times New Roman"/>
              </w:rPr>
            </w:pPr>
          </w:p>
        </w:tc>
        <w:tc>
          <w:tcPr>
            <w:tcW w:w="1972" w:type="dxa"/>
            <w:noWrap/>
            <w:hideMark/>
          </w:tcPr>
          <w:p w:rsidR="009F60B1" w:rsidRPr="004862D6" w:rsidP="00CB1C05" w14:paraId="26FD74B3" w14:textId="77777777">
            <w:pPr>
              <w:pStyle w:val="RTableTextAbt"/>
              <w:rPr>
                <w:rFonts w:ascii="Times New Roman" w:hAnsi="Times New Roman" w:cs="Times New Roman"/>
              </w:rPr>
            </w:pPr>
            <w:r w:rsidRPr="004862D6">
              <w:rPr>
                <w:rFonts w:ascii="Times New Roman" w:hAnsi="Times New Roman" w:cs="Times New Roman"/>
              </w:rPr>
              <w:t>50</w:t>
            </w:r>
          </w:p>
        </w:tc>
        <w:tc>
          <w:tcPr>
            <w:tcW w:w="1972" w:type="dxa"/>
            <w:noWrap/>
            <w:hideMark/>
          </w:tcPr>
          <w:p w:rsidR="009F60B1" w:rsidRPr="004862D6" w:rsidP="00CB1C05" w14:paraId="6472BC42" w14:textId="77777777">
            <w:pPr>
              <w:pStyle w:val="RTableTextAbt"/>
              <w:rPr>
                <w:rFonts w:ascii="Times New Roman" w:hAnsi="Times New Roman" w:cs="Times New Roman"/>
              </w:rPr>
            </w:pPr>
            <w:r w:rsidRPr="004862D6">
              <w:rPr>
                <w:rFonts w:ascii="Times New Roman" w:hAnsi="Times New Roman" w:cs="Times New Roman"/>
              </w:rPr>
              <w:t>42</w:t>
            </w:r>
          </w:p>
        </w:tc>
        <w:tc>
          <w:tcPr>
            <w:tcW w:w="1631" w:type="dxa"/>
            <w:noWrap/>
            <w:hideMark/>
          </w:tcPr>
          <w:p w:rsidR="009F60B1" w:rsidRPr="004862D6" w:rsidP="00CB1C05" w14:paraId="20AD29E3" w14:textId="77777777">
            <w:pPr>
              <w:pStyle w:val="RTableTextAbt"/>
              <w:rPr>
                <w:rFonts w:ascii="Times New Roman" w:hAnsi="Times New Roman" w:cs="Times New Roman"/>
              </w:rPr>
            </w:pPr>
            <w:r w:rsidRPr="004862D6">
              <w:rPr>
                <w:rFonts w:ascii="Times New Roman" w:hAnsi="Times New Roman" w:cs="Times New Roman"/>
              </w:rPr>
              <w:t>39</w:t>
            </w:r>
          </w:p>
        </w:tc>
      </w:tr>
      <w:tr w14:paraId="6F225A34" w14:textId="77777777" w:rsidTr="00964FBD">
        <w:tblPrEx>
          <w:tblW w:w="0" w:type="auto"/>
          <w:tblLook w:val="04A0"/>
        </w:tblPrEx>
        <w:trPr>
          <w:trHeight w:val="300"/>
        </w:trPr>
        <w:tc>
          <w:tcPr>
            <w:tcW w:w="2070" w:type="dxa"/>
            <w:noWrap/>
          </w:tcPr>
          <w:p w:rsidR="009942E3" w:rsidRPr="004862D6" w:rsidP="00CB1C05" w14:paraId="0398982E" w14:textId="77777777">
            <w:pPr>
              <w:pStyle w:val="LTableTextAbt"/>
              <w:rPr>
                <w:b/>
                <w:bCs w:val="0"/>
              </w:rPr>
            </w:pPr>
            <w:r w:rsidRPr="004862D6">
              <w:rPr>
                <w:rFonts w:ascii="Times New Roman" w:hAnsi="Times New Roman" w:cs="Times New Roman"/>
                <w:b/>
                <w:bCs w:val="0"/>
              </w:rPr>
              <w:t>NATA Respiratory Hazard Score</w:t>
            </w:r>
          </w:p>
        </w:tc>
        <w:tc>
          <w:tcPr>
            <w:tcW w:w="885" w:type="dxa"/>
            <w:noWrap/>
          </w:tcPr>
          <w:p w:rsidR="009942E3" w:rsidP="00CB1C05" w14:paraId="1012CB78" w14:textId="77777777">
            <w:pPr>
              <w:pStyle w:val="RTableTextAbt"/>
            </w:pPr>
            <w:r w:rsidRPr="00D41EB0">
              <w:rPr>
                <w:rFonts w:ascii="Times New Roman" w:hAnsi="Times New Roman" w:cs="Times New Roman"/>
              </w:rPr>
              <w:t>0.44</w:t>
            </w:r>
          </w:p>
        </w:tc>
        <w:tc>
          <w:tcPr>
            <w:tcW w:w="820" w:type="dxa"/>
            <w:noWrap/>
          </w:tcPr>
          <w:p w:rsidR="009942E3" w:rsidRPr="004862D6" w:rsidP="00CB1C05" w14:paraId="3C147B42" w14:textId="77777777">
            <w:pPr>
              <w:pStyle w:val="RTableTextAbt"/>
            </w:pPr>
          </w:p>
        </w:tc>
        <w:tc>
          <w:tcPr>
            <w:tcW w:w="1972" w:type="dxa"/>
            <w:noWrap/>
          </w:tcPr>
          <w:p w:rsidR="009942E3" w:rsidRPr="004862D6" w:rsidP="00CB1C05" w14:paraId="78C96372" w14:textId="77777777">
            <w:pPr>
              <w:pStyle w:val="RTableTextAbt"/>
            </w:pPr>
            <w:r w:rsidRPr="004862D6">
              <w:rPr>
                <w:rFonts w:ascii="Times New Roman" w:hAnsi="Times New Roman" w:cs="Times New Roman"/>
              </w:rPr>
              <w:t>0.49</w:t>
            </w:r>
          </w:p>
        </w:tc>
        <w:tc>
          <w:tcPr>
            <w:tcW w:w="1972" w:type="dxa"/>
            <w:noWrap/>
          </w:tcPr>
          <w:p w:rsidR="009942E3" w:rsidRPr="004862D6" w:rsidP="00CB1C05" w14:paraId="60F90FC3" w14:textId="77777777">
            <w:pPr>
              <w:pStyle w:val="RTableTextAbt"/>
            </w:pPr>
            <w:r w:rsidRPr="004862D6">
              <w:rPr>
                <w:rFonts w:ascii="Times New Roman" w:hAnsi="Times New Roman" w:cs="Times New Roman"/>
              </w:rPr>
              <w:t>0.46</w:t>
            </w:r>
          </w:p>
        </w:tc>
        <w:tc>
          <w:tcPr>
            <w:tcW w:w="1631" w:type="dxa"/>
            <w:noWrap/>
          </w:tcPr>
          <w:p w:rsidR="009942E3" w:rsidRPr="004862D6" w:rsidP="00CB1C05" w14:paraId="4DDE95B7" w14:textId="77777777">
            <w:pPr>
              <w:pStyle w:val="RTableTextAbt"/>
            </w:pPr>
            <w:r w:rsidRPr="004862D6">
              <w:rPr>
                <w:rFonts w:ascii="Times New Roman" w:hAnsi="Times New Roman" w:cs="Times New Roman"/>
              </w:rPr>
              <w:t>0.46</w:t>
            </w:r>
          </w:p>
        </w:tc>
      </w:tr>
    </w:tbl>
    <w:p w:rsidR="009F60B1" w:rsidP="00CB1C05" w14:paraId="13EB7D19" w14:textId="77777777">
      <w:pPr>
        <w:rPr>
          <w:b/>
          <w:bCs/>
        </w:rPr>
      </w:pPr>
    </w:p>
    <w:p w:rsidR="009F60B1" w:rsidP="00CB1C05" w14:paraId="4C2AD377" w14:textId="77777777">
      <w:pPr>
        <w:pStyle w:val="BodyText"/>
      </w:pPr>
      <w:r>
        <w:fldChar w:fldCharType="begin" w:fldLock="1"/>
      </w:r>
      <w:r>
        <w:instrText xml:space="preserve"> REF _Ref118379269 \h </w:instrText>
      </w:r>
      <w:r>
        <w:fldChar w:fldCharType="separate"/>
      </w:r>
      <w:r w:rsidRPr="00575FE0" w:rsidR="0092222B">
        <w:t xml:space="preserve">Table </w:t>
      </w:r>
      <w:r w:rsidR="0092222B">
        <w:rPr>
          <w:noProof/>
        </w:rPr>
        <w:t>10</w:t>
      </w:r>
      <w:r w:rsidR="0092222B">
        <w:noBreakHyphen/>
      </w:r>
      <w:r w:rsidR="0092222B">
        <w:rPr>
          <w:noProof/>
        </w:rPr>
        <w:t>43</w:t>
      </w:r>
      <w:r>
        <w:fldChar w:fldCharType="end"/>
      </w:r>
      <w:r>
        <w:t xml:space="preserve"> indicates that communities within 1-, 3-</w:t>
      </w:r>
      <w:r w:rsidR="00017248">
        <w:t>,</w:t>
      </w:r>
      <w:r>
        <w:t xml:space="preserve"> and 5- miles of facilities </w:t>
      </w:r>
      <w:r w:rsidR="007C3A7F">
        <w:t>processing perchloroethylene into chemical formulations, mixtures, or reaction products</w:t>
      </w:r>
      <w:r>
        <w:t xml:space="preserve"> have higher proportions of Hispanic, and people identifying as a race other than those listed</w:t>
      </w:r>
      <w:r w:rsidR="0028604D">
        <w:t>,</w:t>
      </w:r>
      <w:r>
        <w:t xml:space="preserve"> than both national and rural averages. The data also suggests that median incomes are lower than national averages (though around equal within 5 miles), and poverty rates are higher than both national and rural averages. </w:t>
      </w:r>
      <w:r w:rsidR="0029034F">
        <w:t xml:space="preserve">NATA cancer risks are significantly higher than national averages within 1 and 3 miles from PCE facilities </w:t>
      </w:r>
      <w:r w:rsidR="007C3A7F">
        <w:t>processing PCE into formulations, mixtures</w:t>
      </w:r>
      <w:r w:rsidR="00647618">
        <w:t>,</w:t>
      </w:r>
      <w:r w:rsidR="007C3A7F">
        <w:t xml:space="preserve"> or reaction products.</w:t>
      </w:r>
    </w:p>
    <w:p w:rsidR="009F60B1" w:rsidRPr="00093ED3" w:rsidP="00CB1C05" w14:paraId="21FF5C97" w14:textId="77777777">
      <w:pPr>
        <w:pStyle w:val="BodyText"/>
      </w:pPr>
      <w:r>
        <w:fldChar w:fldCharType="begin" w:fldLock="1"/>
      </w:r>
      <w:r>
        <w:instrText xml:space="preserve"> REF _Ref118379271 \h </w:instrText>
      </w:r>
      <w:r>
        <w:fldChar w:fldCharType="separate"/>
      </w:r>
      <w:r w:rsidRPr="00575FE0" w:rsidR="0092222B">
        <w:t xml:space="preserve">Table </w:t>
      </w:r>
      <w:r w:rsidR="0092222B">
        <w:rPr>
          <w:noProof/>
        </w:rPr>
        <w:t>10</w:t>
      </w:r>
      <w:r w:rsidR="0092222B">
        <w:noBreakHyphen/>
      </w:r>
      <w:r w:rsidR="0092222B">
        <w:rPr>
          <w:noProof/>
        </w:rPr>
        <w:t>44</w:t>
      </w:r>
      <w:r>
        <w:fldChar w:fldCharType="end"/>
      </w:r>
      <w:r>
        <w:t xml:space="preserve"> shows the characteristics of chemical industry workers and workers in the general population in locations with facilities </w:t>
      </w:r>
      <w:r w:rsidR="007C3A7F">
        <w:t>processing</w:t>
      </w:r>
      <w:r>
        <w:t xml:space="preserve"> perchloroethylene in</w:t>
      </w:r>
      <w:r w:rsidR="007C3A7F">
        <w:t>to</w:t>
      </w:r>
      <w:r>
        <w:t xml:space="preserve"> formulation</w:t>
      </w:r>
      <w:r w:rsidR="007C3A7F">
        <w:t>s</w:t>
      </w:r>
      <w:r>
        <w:t xml:space="preserve"> and nationally. The table presents simple averages across all surveyed individuals in the affected PUMAs; it does not put extra weight on surveyed individuals in the two PUMAs that contain multiple facilities. The table indicates that nationally and within affected communities, workers who are Black, Hispanic, or a race other than Black or White are somewhat underrepresented in the chemicals industry compared to their representation in the overall workforce. Chemical workers in communities with chemical manufacturing facilities are more likely to be White, less likely to be Black or a race other than White or Black and have higher incomes on average than chemical workers nationally. (This table reports personal income, consistent with the focus on workers, instead of household income, as reported in the community profiles above.)  The proportion of Hispanic individuals among workers in these communities is also lower than national averages. The general population in communities with such facilities </w:t>
      </w:r>
      <w:r w:rsidR="007C3A7F">
        <w:t>processing</w:t>
      </w:r>
      <w:r>
        <w:t xml:space="preserve"> perchloroethylene in</w:t>
      </w:r>
      <w:r w:rsidR="007C3A7F">
        <w:t>to</w:t>
      </w:r>
      <w:r>
        <w:t xml:space="preserve"> formulation</w:t>
      </w:r>
      <w:r w:rsidR="007C3A7F">
        <w:t>s</w:t>
      </w:r>
      <w:r>
        <w:t xml:space="preserve"> has a lower share of Black workers, Hispanic workers</w:t>
      </w:r>
      <w:r w:rsidR="00DD790C">
        <w:t>,</w:t>
      </w:r>
      <w:r>
        <w:t xml:space="preserve"> and workers of a race other than White or Black</w:t>
      </w:r>
      <w:r w:rsidR="00D4260B">
        <w:t>;</w:t>
      </w:r>
      <w:r>
        <w:t xml:space="preserve"> higher incomes</w:t>
      </w:r>
      <w:r w:rsidR="00D4260B">
        <w:t>;</w:t>
      </w:r>
      <w:r>
        <w:t xml:space="preserve"> and lower poverty rates than the general worker population nationally. </w:t>
      </w:r>
    </w:p>
    <w:p w:rsidR="009F60B1" w:rsidP="00CB1C05" w14:paraId="5C8FD6F5" w14:textId="77777777"/>
    <w:tbl>
      <w:tblPr>
        <w:tblStyle w:val="TableGrid"/>
        <w:tblW w:w="0" w:type="auto"/>
        <w:tblLook w:val="04A0"/>
      </w:tblPr>
      <w:tblGrid>
        <w:gridCol w:w="2295"/>
        <w:gridCol w:w="748"/>
        <w:gridCol w:w="748"/>
        <w:gridCol w:w="748"/>
        <w:gridCol w:w="953"/>
        <w:gridCol w:w="907"/>
        <w:gridCol w:w="893"/>
        <w:gridCol w:w="893"/>
        <w:gridCol w:w="1165"/>
      </w:tblGrid>
      <w:tr w14:paraId="632D3B97" w14:textId="77777777" w:rsidTr="00964FBD">
        <w:tblPrEx>
          <w:tblW w:w="0" w:type="auto"/>
          <w:tblLook w:val="04A0"/>
        </w:tblPrEx>
        <w:trPr>
          <w:trHeight w:val="300"/>
        </w:trPr>
        <w:tc>
          <w:tcPr>
            <w:tcW w:w="9350" w:type="dxa"/>
            <w:gridSpan w:val="9"/>
            <w:tcBorders>
              <w:top w:val="nil"/>
              <w:left w:val="nil"/>
              <w:bottom w:val="single" w:sz="4" w:space="0" w:color="auto"/>
              <w:right w:val="nil"/>
            </w:tcBorders>
            <w:shd w:val="clear" w:color="auto" w:fill="auto"/>
            <w:noWrap/>
          </w:tcPr>
          <w:p w:rsidR="00964FBD" w:rsidP="00CB1C05" w14:paraId="1536677F" w14:textId="77777777">
            <w:pPr>
              <w:pStyle w:val="TableTitleA"/>
            </w:pPr>
            <w:bookmarkStart w:id="1622" w:name="_Ref118379271"/>
            <w:bookmarkStart w:id="1623" w:name="_Toc121142764"/>
            <w:bookmarkStart w:id="1624" w:name="_Toc165379790"/>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4</w:t>
            </w:r>
            <w:r w:rsidR="00BC4B5D">
              <w:rPr>
                <w:noProof/>
              </w:rPr>
              <w:fldChar w:fldCharType="end"/>
            </w:r>
            <w:bookmarkEnd w:id="1622"/>
            <w:r w:rsidRPr="00575FE0">
              <w:t xml:space="preserve">: </w:t>
            </w:r>
            <w:r w:rsidRPr="005A5410">
              <w:t>Characteristics of</w:t>
            </w:r>
            <w:r>
              <w:t xml:space="preserve"> Chemical Manufacturing Workers in </w:t>
            </w:r>
            <w:r w:rsidRPr="005A5410">
              <w:t xml:space="preserve">General Population in Areas with </w:t>
            </w:r>
            <w:r w:rsidR="007C3A7F">
              <w:t>F</w:t>
            </w:r>
            <w:r>
              <w:t>acilities</w:t>
            </w:r>
            <w:r w:rsidR="007C3A7F">
              <w:t xml:space="preserve"> Processing Perchloroethylene into Formulations, Mixtures or Reaction products</w:t>
            </w:r>
            <w:r>
              <w:t xml:space="preserve"> </w:t>
            </w:r>
            <w:r w:rsidRPr="005A5410">
              <w:t>and Nationally</w:t>
            </w:r>
            <w:bookmarkEnd w:id="1623"/>
            <w:bookmarkEnd w:id="1624"/>
          </w:p>
        </w:tc>
      </w:tr>
      <w:tr w14:paraId="6E3361E5" w14:textId="77777777" w:rsidTr="005862F3">
        <w:tblPrEx>
          <w:tblW w:w="0" w:type="auto"/>
          <w:tblLook w:val="04A0"/>
        </w:tblPrEx>
        <w:trPr>
          <w:trHeight w:val="300"/>
        </w:trPr>
        <w:tc>
          <w:tcPr>
            <w:tcW w:w="2295" w:type="dxa"/>
            <w:tcBorders>
              <w:top w:val="single" w:sz="4" w:space="0" w:color="auto"/>
            </w:tcBorders>
            <w:shd w:val="clear" w:color="auto" w:fill="48A9C5"/>
            <w:noWrap/>
            <w:hideMark/>
          </w:tcPr>
          <w:p w:rsidR="009F60B1" w:rsidRPr="00217C21" w:rsidP="00CB1C05" w14:paraId="5954027F" w14:textId="77777777">
            <w:pPr>
              <w:pStyle w:val="TableSubtitle"/>
            </w:pPr>
            <w:r w:rsidRPr="00217C21">
              <w:t>category</w:t>
            </w:r>
          </w:p>
        </w:tc>
        <w:tc>
          <w:tcPr>
            <w:tcW w:w="748" w:type="dxa"/>
            <w:tcBorders>
              <w:top w:val="single" w:sz="4" w:space="0" w:color="auto"/>
            </w:tcBorders>
            <w:shd w:val="clear" w:color="auto" w:fill="48A9C5"/>
            <w:noWrap/>
            <w:hideMark/>
          </w:tcPr>
          <w:p w:rsidR="009F60B1" w:rsidRPr="00217C21" w:rsidP="00CB1C05" w14:paraId="06F09888" w14:textId="77777777">
            <w:pPr>
              <w:pStyle w:val="TableSubtitle"/>
            </w:pPr>
            <w:r>
              <w:t>White</w:t>
            </w:r>
          </w:p>
        </w:tc>
        <w:tc>
          <w:tcPr>
            <w:tcW w:w="748" w:type="dxa"/>
            <w:tcBorders>
              <w:top w:val="single" w:sz="4" w:space="0" w:color="auto"/>
            </w:tcBorders>
            <w:shd w:val="clear" w:color="auto" w:fill="48A9C5"/>
            <w:noWrap/>
            <w:hideMark/>
          </w:tcPr>
          <w:p w:rsidR="009F60B1" w:rsidRPr="00217C21" w:rsidP="00CB1C05" w14:paraId="57185D71" w14:textId="77777777">
            <w:pPr>
              <w:pStyle w:val="TableSubtitle"/>
            </w:pPr>
            <w:r>
              <w:t>Black</w:t>
            </w:r>
          </w:p>
        </w:tc>
        <w:tc>
          <w:tcPr>
            <w:tcW w:w="748" w:type="dxa"/>
            <w:tcBorders>
              <w:top w:val="single" w:sz="4" w:space="0" w:color="auto"/>
            </w:tcBorders>
            <w:shd w:val="clear" w:color="auto" w:fill="48A9C5"/>
            <w:noWrap/>
            <w:hideMark/>
          </w:tcPr>
          <w:p w:rsidR="009F60B1" w:rsidRPr="00217C21" w:rsidP="00CB1C05" w14:paraId="5CC58F31" w14:textId="77777777">
            <w:pPr>
              <w:pStyle w:val="TableSubtitle"/>
            </w:pPr>
            <w:r>
              <w:t>Other</w:t>
            </w:r>
          </w:p>
        </w:tc>
        <w:tc>
          <w:tcPr>
            <w:tcW w:w="953" w:type="dxa"/>
            <w:tcBorders>
              <w:top w:val="single" w:sz="4" w:space="0" w:color="auto"/>
            </w:tcBorders>
            <w:shd w:val="clear" w:color="auto" w:fill="48A9C5"/>
            <w:noWrap/>
            <w:hideMark/>
          </w:tcPr>
          <w:p w:rsidR="009F60B1" w:rsidRPr="00217C21" w:rsidP="00CB1C05" w14:paraId="22132E28" w14:textId="77777777">
            <w:pPr>
              <w:pStyle w:val="TableSubtitle"/>
            </w:pPr>
            <w:r>
              <w:t>Hispanic</w:t>
            </w:r>
          </w:p>
        </w:tc>
        <w:tc>
          <w:tcPr>
            <w:tcW w:w="907" w:type="dxa"/>
            <w:tcBorders>
              <w:top w:val="single" w:sz="4" w:space="0" w:color="auto"/>
            </w:tcBorders>
            <w:shd w:val="clear" w:color="auto" w:fill="48A9C5"/>
            <w:noWrap/>
            <w:hideMark/>
          </w:tcPr>
          <w:p w:rsidR="009F60B1" w:rsidRPr="00217C21" w:rsidP="00CB1C05" w14:paraId="54DE88D3" w14:textId="77777777">
            <w:pPr>
              <w:pStyle w:val="TableSubtitle"/>
            </w:pPr>
            <w:r>
              <w:t xml:space="preserve">Total Income </w:t>
            </w:r>
          </w:p>
        </w:tc>
        <w:tc>
          <w:tcPr>
            <w:tcW w:w="893" w:type="dxa"/>
            <w:tcBorders>
              <w:top w:val="single" w:sz="4" w:space="0" w:color="auto"/>
            </w:tcBorders>
            <w:shd w:val="clear" w:color="auto" w:fill="48A9C5"/>
            <w:noWrap/>
            <w:hideMark/>
          </w:tcPr>
          <w:p w:rsidR="009F60B1" w:rsidRPr="00217C21" w:rsidP="00CB1C05" w14:paraId="7833EDC0" w14:textId="77777777">
            <w:pPr>
              <w:pStyle w:val="TableSubtitle"/>
            </w:pPr>
            <w:r>
              <w:t>Below Poverty Line</w:t>
            </w:r>
          </w:p>
        </w:tc>
        <w:tc>
          <w:tcPr>
            <w:tcW w:w="893" w:type="dxa"/>
            <w:tcBorders>
              <w:top w:val="single" w:sz="4" w:space="0" w:color="auto"/>
            </w:tcBorders>
            <w:shd w:val="clear" w:color="auto" w:fill="48A9C5"/>
            <w:noWrap/>
            <w:hideMark/>
          </w:tcPr>
          <w:p w:rsidR="009F60B1" w:rsidRPr="00217C21" w:rsidP="00CB1C05" w14:paraId="7B34DC8D" w14:textId="77777777">
            <w:pPr>
              <w:pStyle w:val="TableSubtitle"/>
            </w:pPr>
            <w:r>
              <w:t>Below 2x Poverty Line</w:t>
            </w:r>
          </w:p>
        </w:tc>
        <w:tc>
          <w:tcPr>
            <w:tcW w:w="1165" w:type="dxa"/>
            <w:tcBorders>
              <w:top w:val="single" w:sz="4" w:space="0" w:color="auto"/>
            </w:tcBorders>
            <w:shd w:val="clear" w:color="auto" w:fill="48A9C5"/>
            <w:noWrap/>
            <w:hideMark/>
          </w:tcPr>
          <w:p w:rsidR="009F60B1" w:rsidRPr="00217C21" w:rsidP="00CB1C05" w14:paraId="35FE0C87" w14:textId="77777777">
            <w:pPr>
              <w:pStyle w:val="TableSubtitle"/>
            </w:pPr>
            <w:r>
              <w:t>Number of Individuals Surveyed</w:t>
            </w:r>
          </w:p>
        </w:tc>
      </w:tr>
      <w:tr w14:paraId="08AF5FE7" w14:textId="77777777" w:rsidTr="00964FBD">
        <w:tblPrEx>
          <w:tblW w:w="0" w:type="auto"/>
          <w:tblLook w:val="04A0"/>
        </w:tblPrEx>
        <w:trPr>
          <w:trHeight w:val="300"/>
        </w:trPr>
        <w:tc>
          <w:tcPr>
            <w:tcW w:w="2295" w:type="dxa"/>
            <w:noWrap/>
            <w:hideMark/>
          </w:tcPr>
          <w:p w:rsidR="009F60B1" w:rsidRPr="004862D6" w:rsidP="00CB1C05" w14:paraId="443F79A3" w14:textId="77777777">
            <w:pPr>
              <w:pStyle w:val="LTableTextAbt"/>
              <w:rPr>
                <w:rFonts w:ascii="Times New Roman" w:hAnsi="Times New Roman" w:cs="Times New Roman"/>
              </w:rPr>
            </w:pPr>
            <w:r w:rsidRPr="004862D6">
              <w:rPr>
                <w:rFonts w:ascii="Times New Roman" w:hAnsi="Times New Roman" w:cs="Times New Roman"/>
              </w:rPr>
              <w:t>Working population in affected communities + NAICS</w:t>
            </w:r>
          </w:p>
        </w:tc>
        <w:tc>
          <w:tcPr>
            <w:tcW w:w="748" w:type="dxa"/>
            <w:noWrap/>
            <w:vAlign w:val="bottom"/>
            <w:hideMark/>
          </w:tcPr>
          <w:p w:rsidR="009F60B1" w:rsidRPr="004862D6" w:rsidP="00CB1C05" w14:paraId="522A4E56" w14:textId="77777777">
            <w:pPr>
              <w:pStyle w:val="RTableTextAbt"/>
              <w:rPr>
                <w:rFonts w:ascii="Times New Roman" w:hAnsi="Times New Roman" w:cs="Times New Roman"/>
              </w:rPr>
            </w:pPr>
            <w:r w:rsidRPr="004862D6">
              <w:rPr>
                <w:rFonts w:ascii="Times New Roman" w:hAnsi="Times New Roman" w:cs="Times New Roman"/>
              </w:rPr>
              <w:t>91.3%</w:t>
            </w:r>
          </w:p>
        </w:tc>
        <w:tc>
          <w:tcPr>
            <w:tcW w:w="748" w:type="dxa"/>
            <w:noWrap/>
            <w:vAlign w:val="bottom"/>
            <w:hideMark/>
          </w:tcPr>
          <w:p w:rsidR="009F60B1" w:rsidRPr="004862D6" w:rsidP="00CB1C05" w14:paraId="3C0C1734" w14:textId="77777777">
            <w:pPr>
              <w:pStyle w:val="RTableTextAbt"/>
              <w:rPr>
                <w:rFonts w:ascii="Times New Roman" w:hAnsi="Times New Roman" w:cs="Times New Roman"/>
              </w:rPr>
            </w:pPr>
            <w:r w:rsidRPr="004862D6">
              <w:rPr>
                <w:rFonts w:ascii="Times New Roman" w:hAnsi="Times New Roman" w:cs="Times New Roman"/>
              </w:rPr>
              <w:t>4.6%</w:t>
            </w:r>
          </w:p>
        </w:tc>
        <w:tc>
          <w:tcPr>
            <w:tcW w:w="748" w:type="dxa"/>
            <w:noWrap/>
            <w:vAlign w:val="bottom"/>
            <w:hideMark/>
          </w:tcPr>
          <w:p w:rsidR="009F60B1" w:rsidRPr="004862D6" w:rsidP="00CB1C05" w14:paraId="36E2F730" w14:textId="77777777">
            <w:pPr>
              <w:pStyle w:val="RTableTextAbt"/>
              <w:rPr>
                <w:rFonts w:ascii="Times New Roman" w:hAnsi="Times New Roman" w:cs="Times New Roman"/>
              </w:rPr>
            </w:pPr>
            <w:r w:rsidRPr="004862D6">
              <w:rPr>
                <w:rFonts w:ascii="Times New Roman" w:hAnsi="Times New Roman" w:cs="Times New Roman"/>
              </w:rPr>
              <w:t>4.1%</w:t>
            </w:r>
          </w:p>
        </w:tc>
        <w:tc>
          <w:tcPr>
            <w:tcW w:w="953" w:type="dxa"/>
            <w:noWrap/>
            <w:vAlign w:val="bottom"/>
            <w:hideMark/>
          </w:tcPr>
          <w:p w:rsidR="009F60B1" w:rsidRPr="004862D6" w:rsidP="00CB1C05" w14:paraId="3C31C959" w14:textId="77777777">
            <w:pPr>
              <w:pStyle w:val="RTableTextAbt"/>
              <w:rPr>
                <w:rFonts w:ascii="Times New Roman" w:hAnsi="Times New Roman" w:cs="Times New Roman"/>
              </w:rPr>
            </w:pPr>
            <w:r w:rsidRPr="004862D6">
              <w:rPr>
                <w:rFonts w:ascii="Times New Roman" w:hAnsi="Times New Roman" w:cs="Times New Roman"/>
              </w:rPr>
              <w:t>13.4%</w:t>
            </w:r>
          </w:p>
        </w:tc>
        <w:tc>
          <w:tcPr>
            <w:tcW w:w="907" w:type="dxa"/>
            <w:noWrap/>
            <w:vAlign w:val="bottom"/>
            <w:hideMark/>
          </w:tcPr>
          <w:p w:rsidR="009F60B1" w:rsidRPr="004862D6" w:rsidP="00CB1C05" w14:paraId="5D063E29" w14:textId="77777777">
            <w:pPr>
              <w:pStyle w:val="RTableTextAbt"/>
              <w:rPr>
                <w:rFonts w:ascii="Times New Roman" w:hAnsi="Times New Roman" w:cs="Times New Roman"/>
              </w:rPr>
            </w:pPr>
            <w:r w:rsidRPr="004862D6">
              <w:rPr>
                <w:rFonts w:ascii="Times New Roman" w:hAnsi="Times New Roman" w:cs="Times New Roman"/>
              </w:rPr>
              <w:t>$98,224</w:t>
            </w:r>
          </w:p>
        </w:tc>
        <w:tc>
          <w:tcPr>
            <w:tcW w:w="893" w:type="dxa"/>
            <w:noWrap/>
            <w:vAlign w:val="bottom"/>
            <w:hideMark/>
          </w:tcPr>
          <w:p w:rsidR="009F60B1" w:rsidRPr="004862D6" w:rsidP="00CB1C05" w14:paraId="538B9B23" w14:textId="77777777">
            <w:pPr>
              <w:pStyle w:val="RTableTextAbt"/>
              <w:rPr>
                <w:rFonts w:ascii="Times New Roman" w:hAnsi="Times New Roman" w:cs="Times New Roman"/>
              </w:rPr>
            </w:pPr>
            <w:r w:rsidRPr="004862D6">
              <w:rPr>
                <w:rFonts w:ascii="Times New Roman" w:hAnsi="Times New Roman" w:cs="Times New Roman"/>
              </w:rPr>
              <w:t>1.5%</w:t>
            </w:r>
          </w:p>
        </w:tc>
        <w:tc>
          <w:tcPr>
            <w:tcW w:w="893" w:type="dxa"/>
            <w:noWrap/>
            <w:vAlign w:val="bottom"/>
            <w:hideMark/>
          </w:tcPr>
          <w:p w:rsidR="009F60B1" w:rsidRPr="004862D6" w:rsidP="00CB1C05" w14:paraId="2DCB6B4D" w14:textId="77777777">
            <w:pPr>
              <w:pStyle w:val="RTableTextAbt"/>
              <w:rPr>
                <w:rFonts w:ascii="Times New Roman" w:hAnsi="Times New Roman" w:cs="Times New Roman"/>
              </w:rPr>
            </w:pPr>
            <w:r w:rsidRPr="004862D6">
              <w:rPr>
                <w:rFonts w:ascii="Times New Roman" w:hAnsi="Times New Roman" w:cs="Times New Roman"/>
              </w:rPr>
              <w:t>5.3%</w:t>
            </w:r>
          </w:p>
        </w:tc>
        <w:tc>
          <w:tcPr>
            <w:tcW w:w="1165" w:type="dxa"/>
            <w:noWrap/>
            <w:vAlign w:val="bottom"/>
            <w:hideMark/>
          </w:tcPr>
          <w:p w:rsidR="009F60B1" w:rsidRPr="004862D6" w:rsidP="00CB1C05" w14:paraId="6FE03DCA" w14:textId="77777777">
            <w:pPr>
              <w:pStyle w:val="RTableTextAbt"/>
              <w:rPr>
                <w:rFonts w:ascii="Times New Roman" w:hAnsi="Times New Roman" w:cs="Times New Roman"/>
              </w:rPr>
            </w:pPr>
            <w:r w:rsidRPr="004862D6">
              <w:rPr>
                <w:rFonts w:ascii="Times New Roman" w:hAnsi="Times New Roman" w:cs="Times New Roman"/>
              </w:rPr>
              <w:t>543</w:t>
            </w:r>
          </w:p>
        </w:tc>
      </w:tr>
      <w:tr w14:paraId="7CCC86FF" w14:textId="77777777" w:rsidTr="00964FBD">
        <w:tblPrEx>
          <w:tblW w:w="0" w:type="auto"/>
          <w:tblLook w:val="04A0"/>
        </w:tblPrEx>
        <w:trPr>
          <w:trHeight w:val="300"/>
        </w:trPr>
        <w:tc>
          <w:tcPr>
            <w:tcW w:w="2295" w:type="dxa"/>
            <w:noWrap/>
            <w:hideMark/>
          </w:tcPr>
          <w:p w:rsidR="009F60B1" w:rsidRPr="004862D6" w:rsidP="00CB1C05" w14:paraId="4AFEDB96" w14:textId="77777777">
            <w:pPr>
              <w:pStyle w:val="LTableTextAbt"/>
              <w:rPr>
                <w:rFonts w:ascii="Times New Roman" w:hAnsi="Times New Roman" w:cs="Times New Roman"/>
              </w:rPr>
            </w:pPr>
            <w:r w:rsidRPr="004862D6">
              <w:rPr>
                <w:rFonts w:ascii="Times New Roman" w:hAnsi="Times New Roman" w:cs="Times New Roman"/>
              </w:rPr>
              <w:t>Working population in affected communities</w:t>
            </w:r>
          </w:p>
        </w:tc>
        <w:tc>
          <w:tcPr>
            <w:tcW w:w="748" w:type="dxa"/>
            <w:noWrap/>
            <w:vAlign w:val="bottom"/>
            <w:hideMark/>
          </w:tcPr>
          <w:p w:rsidR="009F60B1" w:rsidRPr="004862D6" w:rsidP="00CB1C05" w14:paraId="2E3AEBF3" w14:textId="77777777">
            <w:pPr>
              <w:pStyle w:val="RTableTextAbt"/>
              <w:rPr>
                <w:rFonts w:ascii="Times New Roman" w:hAnsi="Times New Roman" w:cs="Times New Roman"/>
              </w:rPr>
            </w:pPr>
            <w:r w:rsidRPr="004862D6">
              <w:rPr>
                <w:rFonts w:ascii="Times New Roman" w:hAnsi="Times New Roman" w:cs="Times New Roman"/>
              </w:rPr>
              <w:t>84.2%</w:t>
            </w:r>
          </w:p>
        </w:tc>
        <w:tc>
          <w:tcPr>
            <w:tcW w:w="748" w:type="dxa"/>
            <w:noWrap/>
            <w:vAlign w:val="bottom"/>
            <w:hideMark/>
          </w:tcPr>
          <w:p w:rsidR="009F60B1" w:rsidRPr="004862D6" w:rsidP="00CB1C05" w14:paraId="257A96AE" w14:textId="77777777">
            <w:pPr>
              <w:pStyle w:val="RTableTextAbt"/>
              <w:rPr>
                <w:rFonts w:ascii="Times New Roman" w:hAnsi="Times New Roman" w:cs="Times New Roman"/>
              </w:rPr>
            </w:pPr>
            <w:r w:rsidRPr="004862D6">
              <w:rPr>
                <w:rFonts w:ascii="Times New Roman" w:hAnsi="Times New Roman" w:cs="Times New Roman"/>
              </w:rPr>
              <w:t>7.9%</w:t>
            </w:r>
          </w:p>
        </w:tc>
        <w:tc>
          <w:tcPr>
            <w:tcW w:w="748" w:type="dxa"/>
            <w:noWrap/>
            <w:vAlign w:val="bottom"/>
            <w:hideMark/>
          </w:tcPr>
          <w:p w:rsidR="009F60B1" w:rsidRPr="004862D6" w:rsidP="00CB1C05" w14:paraId="6AF35D09" w14:textId="77777777">
            <w:pPr>
              <w:pStyle w:val="RTableTextAbt"/>
              <w:rPr>
                <w:rFonts w:ascii="Times New Roman" w:hAnsi="Times New Roman" w:cs="Times New Roman"/>
              </w:rPr>
            </w:pPr>
            <w:r w:rsidRPr="004862D6">
              <w:rPr>
                <w:rFonts w:ascii="Times New Roman" w:hAnsi="Times New Roman" w:cs="Times New Roman"/>
              </w:rPr>
              <w:t>7.9%</w:t>
            </w:r>
          </w:p>
        </w:tc>
        <w:tc>
          <w:tcPr>
            <w:tcW w:w="953" w:type="dxa"/>
            <w:noWrap/>
            <w:vAlign w:val="bottom"/>
            <w:hideMark/>
          </w:tcPr>
          <w:p w:rsidR="009F60B1" w:rsidRPr="004862D6" w:rsidP="00CB1C05" w14:paraId="15451B95" w14:textId="77777777">
            <w:pPr>
              <w:pStyle w:val="RTableTextAbt"/>
              <w:rPr>
                <w:rFonts w:ascii="Times New Roman" w:hAnsi="Times New Roman" w:cs="Times New Roman"/>
              </w:rPr>
            </w:pPr>
            <w:r w:rsidRPr="004862D6">
              <w:rPr>
                <w:rFonts w:ascii="Times New Roman" w:hAnsi="Times New Roman" w:cs="Times New Roman"/>
              </w:rPr>
              <w:t>15.7%</w:t>
            </w:r>
          </w:p>
        </w:tc>
        <w:tc>
          <w:tcPr>
            <w:tcW w:w="907" w:type="dxa"/>
            <w:noWrap/>
            <w:vAlign w:val="bottom"/>
            <w:hideMark/>
          </w:tcPr>
          <w:p w:rsidR="009F60B1" w:rsidRPr="004862D6" w:rsidP="00CB1C05" w14:paraId="173FD99B" w14:textId="77777777">
            <w:pPr>
              <w:pStyle w:val="RTableTextAbt"/>
              <w:rPr>
                <w:rFonts w:ascii="Times New Roman" w:hAnsi="Times New Roman" w:cs="Times New Roman"/>
              </w:rPr>
            </w:pPr>
            <w:r w:rsidRPr="004862D6">
              <w:rPr>
                <w:rFonts w:ascii="Times New Roman" w:hAnsi="Times New Roman" w:cs="Times New Roman"/>
              </w:rPr>
              <w:t>$55,489</w:t>
            </w:r>
          </w:p>
        </w:tc>
        <w:tc>
          <w:tcPr>
            <w:tcW w:w="893" w:type="dxa"/>
            <w:noWrap/>
            <w:vAlign w:val="bottom"/>
            <w:hideMark/>
          </w:tcPr>
          <w:p w:rsidR="009F60B1" w:rsidRPr="004862D6" w:rsidP="00CB1C05" w14:paraId="078BC4D0" w14:textId="77777777">
            <w:pPr>
              <w:pStyle w:val="RTableTextAbt"/>
              <w:rPr>
                <w:rFonts w:ascii="Times New Roman" w:hAnsi="Times New Roman" w:cs="Times New Roman"/>
              </w:rPr>
            </w:pPr>
            <w:r w:rsidRPr="004862D6">
              <w:rPr>
                <w:rFonts w:ascii="Times New Roman" w:hAnsi="Times New Roman" w:cs="Times New Roman"/>
              </w:rPr>
              <w:t>6.0%</w:t>
            </w:r>
          </w:p>
        </w:tc>
        <w:tc>
          <w:tcPr>
            <w:tcW w:w="893" w:type="dxa"/>
            <w:noWrap/>
            <w:vAlign w:val="bottom"/>
            <w:hideMark/>
          </w:tcPr>
          <w:p w:rsidR="009F60B1" w:rsidRPr="004862D6" w:rsidP="00CB1C05" w14:paraId="180A0734" w14:textId="77777777">
            <w:pPr>
              <w:pStyle w:val="RTableTextAbt"/>
              <w:rPr>
                <w:rFonts w:ascii="Times New Roman" w:hAnsi="Times New Roman" w:cs="Times New Roman"/>
              </w:rPr>
            </w:pPr>
            <w:r w:rsidRPr="004862D6">
              <w:rPr>
                <w:rFonts w:ascii="Times New Roman" w:hAnsi="Times New Roman" w:cs="Times New Roman"/>
              </w:rPr>
              <w:t>17.8%</w:t>
            </w:r>
          </w:p>
        </w:tc>
        <w:tc>
          <w:tcPr>
            <w:tcW w:w="1165" w:type="dxa"/>
            <w:noWrap/>
            <w:vAlign w:val="bottom"/>
            <w:hideMark/>
          </w:tcPr>
          <w:p w:rsidR="009F60B1" w:rsidRPr="004862D6" w:rsidP="00CB1C05" w14:paraId="53C30CBD" w14:textId="77777777">
            <w:pPr>
              <w:pStyle w:val="RTableTextAbt"/>
              <w:rPr>
                <w:rFonts w:ascii="Times New Roman" w:hAnsi="Times New Roman" w:cs="Times New Roman"/>
              </w:rPr>
            </w:pPr>
            <w:r w:rsidRPr="004862D6">
              <w:rPr>
                <w:rFonts w:ascii="Times New Roman" w:hAnsi="Times New Roman" w:cs="Times New Roman"/>
              </w:rPr>
              <w:t>29,011</w:t>
            </w:r>
          </w:p>
        </w:tc>
      </w:tr>
      <w:tr w14:paraId="5ECF9ECF" w14:textId="77777777" w:rsidTr="00964FBD">
        <w:tblPrEx>
          <w:tblW w:w="0" w:type="auto"/>
          <w:tblLook w:val="04A0"/>
        </w:tblPrEx>
        <w:trPr>
          <w:trHeight w:val="300"/>
        </w:trPr>
        <w:tc>
          <w:tcPr>
            <w:tcW w:w="2295" w:type="dxa"/>
            <w:noWrap/>
            <w:hideMark/>
          </w:tcPr>
          <w:p w:rsidR="009F60B1" w:rsidRPr="004862D6" w:rsidP="00CB1C05" w14:paraId="4D63EAC2" w14:textId="77777777">
            <w:pPr>
              <w:pStyle w:val="LTableTextAbt"/>
              <w:rPr>
                <w:rFonts w:ascii="Times New Roman" w:hAnsi="Times New Roman" w:cs="Times New Roman"/>
              </w:rPr>
            </w:pPr>
            <w:r w:rsidRPr="004862D6">
              <w:rPr>
                <w:rFonts w:ascii="Times New Roman" w:hAnsi="Times New Roman" w:cs="Times New Roman"/>
              </w:rPr>
              <w:t>Natl working population in NAICS</w:t>
            </w:r>
          </w:p>
        </w:tc>
        <w:tc>
          <w:tcPr>
            <w:tcW w:w="748" w:type="dxa"/>
            <w:noWrap/>
            <w:vAlign w:val="bottom"/>
            <w:hideMark/>
          </w:tcPr>
          <w:p w:rsidR="009F60B1" w:rsidRPr="004862D6" w:rsidP="00CB1C05" w14:paraId="0D31F3B7" w14:textId="77777777">
            <w:pPr>
              <w:pStyle w:val="RTableTextAbt"/>
              <w:rPr>
                <w:rFonts w:ascii="Times New Roman" w:hAnsi="Times New Roman" w:cs="Times New Roman"/>
              </w:rPr>
            </w:pPr>
            <w:r w:rsidRPr="004862D6">
              <w:rPr>
                <w:rFonts w:ascii="Times New Roman" w:hAnsi="Times New Roman" w:cs="Times New Roman"/>
              </w:rPr>
              <w:t>84.2%</w:t>
            </w:r>
          </w:p>
        </w:tc>
        <w:tc>
          <w:tcPr>
            <w:tcW w:w="748" w:type="dxa"/>
            <w:noWrap/>
            <w:vAlign w:val="bottom"/>
            <w:hideMark/>
          </w:tcPr>
          <w:p w:rsidR="009F60B1" w:rsidRPr="004862D6" w:rsidP="00CB1C05" w14:paraId="505F61C9" w14:textId="77777777">
            <w:pPr>
              <w:pStyle w:val="RTableTextAbt"/>
              <w:rPr>
                <w:rFonts w:ascii="Times New Roman" w:hAnsi="Times New Roman" w:cs="Times New Roman"/>
              </w:rPr>
            </w:pPr>
            <w:r w:rsidRPr="004862D6">
              <w:rPr>
                <w:rFonts w:ascii="Times New Roman" w:hAnsi="Times New Roman" w:cs="Times New Roman"/>
              </w:rPr>
              <w:t>8.0%</w:t>
            </w:r>
          </w:p>
        </w:tc>
        <w:tc>
          <w:tcPr>
            <w:tcW w:w="748" w:type="dxa"/>
            <w:noWrap/>
            <w:vAlign w:val="bottom"/>
            <w:hideMark/>
          </w:tcPr>
          <w:p w:rsidR="009F60B1" w:rsidRPr="004862D6" w:rsidP="00CB1C05" w14:paraId="76373F99" w14:textId="77777777">
            <w:pPr>
              <w:pStyle w:val="RTableTextAbt"/>
              <w:rPr>
                <w:rFonts w:ascii="Times New Roman" w:hAnsi="Times New Roman" w:cs="Times New Roman"/>
              </w:rPr>
            </w:pPr>
            <w:r w:rsidRPr="004862D6">
              <w:rPr>
                <w:rFonts w:ascii="Times New Roman" w:hAnsi="Times New Roman" w:cs="Times New Roman"/>
              </w:rPr>
              <w:t>7.8%</w:t>
            </w:r>
          </w:p>
        </w:tc>
        <w:tc>
          <w:tcPr>
            <w:tcW w:w="953" w:type="dxa"/>
            <w:noWrap/>
            <w:vAlign w:val="bottom"/>
            <w:hideMark/>
          </w:tcPr>
          <w:p w:rsidR="009F60B1" w:rsidRPr="004862D6" w:rsidP="00CB1C05" w14:paraId="408FB9C8" w14:textId="77777777">
            <w:pPr>
              <w:pStyle w:val="RTableTextAbt"/>
              <w:rPr>
                <w:rFonts w:ascii="Times New Roman" w:hAnsi="Times New Roman" w:cs="Times New Roman"/>
              </w:rPr>
            </w:pPr>
            <w:r w:rsidRPr="004862D6">
              <w:rPr>
                <w:rFonts w:ascii="Times New Roman" w:hAnsi="Times New Roman" w:cs="Times New Roman"/>
              </w:rPr>
              <w:t>7.9%</w:t>
            </w:r>
          </w:p>
        </w:tc>
        <w:tc>
          <w:tcPr>
            <w:tcW w:w="907" w:type="dxa"/>
            <w:noWrap/>
            <w:vAlign w:val="bottom"/>
            <w:hideMark/>
          </w:tcPr>
          <w:p w:rsidR="009F60B1" w:rsidRPr="004862D6" w:rsidP="00CB1C05" w14:paraId="64D70864" w14:textId="77777777">
            <w:pPr>
              <w:pStyle w:val="RTableTextAbt"/>
              <w:rPr>
                <w:rFonts w:ascii="Times New Roman" w:hAnsi="Times New Roman" w:cs="Times New Roman"/>
              </w:rPr>
            </w:pPr>
            <w:r w:rsidRPr="004862D6">
              <w:rPr>
                <w:rFonts w:ascii="Times New Roman" w:hAnsi="Times New Roman" w:cs="Times New Roman"/>
              </w:rPr>
              <w:t>$89,483</w:t>
            </w:r>
          </w:p>
        </w:tc>
        <w:tc>
          <w:tcPr>
            <w:tcW w:w="893" w:type="dxa"/>
            <w:noWrap/>
            <w:vAlign w:val="bottom"/>
            <w:hideMark/>
          </w:tcPr>
          <w:p w:rsidR="009F60B1" w:rsidRPr="004862D6" w:rsidP="00CB1C05" w14:paraId="2869E342" w14:textId="77777777">
            <w:pPr>
              <w:pStyle w:val="RTableTextAbt"/>
              <w:rPr>
                <w:rFonts w:ascii="Times New Roman" w:hAnsi="Times New Roman" w:cs="Times New Roman"/>
              </w:rPr>
            </w:pPr>
            <w:r w:rsidRPr="004862D6">
              <w:rPr>
                <w:rFonts w:ascii="Times New Roman" w:hAnsi="Times New Roman" w:cs="Times New Roman"/>
              </w:rPr>
              <w:t>1.7%</w:t>
            </w:r>
          </w:p>
        </w:tc>
        <w:tc>
          <w:tcPr>
            <w:tcW w:w="893" w:type="dxa"/>
            <w:noWrap/>
            <w:vAlign w:val="bottom"/>
            <w:hideMark/>
          </w:tcPr>
          <w:p w:rsidR="009F60B1" w:rsidRPr="004862D6" w:rsidP="00CB1C05" w14:paraId="01402948" w14:textId="77777777">
            <w:pPr>
              <w:pStyle w:val="RTableTextAbt"/>
              <w:rPr>
                <w:rFonts w:ascii="Times New Roman" w:hAnsi="Times New Roman" w:cs="Times New Roman"/>
              </w:rPr>
            </w:pPr>
            <w:r w:rsidRPr="004862D6">
              <w:rPr>
                <w:rFonts w:ascii="Times New Roman" w:hAnsi="Times New Roman" w:cs="Times New Roman"/>
              </w:rPr>
              <w:t>7.0%</w:t>
            </w:r>
          </w:p>
        </w:tc>
        <w:tc>
          <w:tcPr>
            <w:tcW w:w="1165" w:type="dxa"/>
            <w:noWrap/>
            <w:vAlign w:val="bottom"/>
            <w:hideMark/>
          </w:tcPr>
          <w:p w:rsidR="009F60B1" w:rsidRPr="004862D6" w:rsidP="00CB1C05" w14:paraId="157C5B84" w14:textId="77777777">
            <w:pPr>
              <w:pStyle w:val="RTableTextAbt"/>
              <w:rPr>
                <w:rFonts w:ascii="Times New Roman" w:hAnsi="Times New Roman" w:cs="Times New Roman"/>
              </w:rPr>
            </w:pPr>
            <w:r w:rsidRPr="004862D6">
              <w:rPr>
                <w:rFonts w:ascii="Times New Roman" w:hAnsi="Times New Roman" w:cs="Times New Roman"/>
              </w:rPr>
              <w:t>21,616</w:t>
            </w:r>
          </w:p>
        </w:tc>
      </w:tr>
      <w:tr w14:paraId="74C86D03" w14:textId="77777777" w:rsidTr="00964FBD">
        <w:tblPrEx>
          <w:tblW w:w="0" w:type="auto"/>
          <w:tblLook w:val="04A0"/>
        </w:tblPrEx>
        <w:trPr>
          <w:trHeight w:val="300"/>
        </w:trPr>
        <w:tc>
          <w:tcPr>
            <w:tcW w:w="2295" w:type="dxa"/>
            <w:noWrap/>
            <w:hideMark/>
          </w:tcPr>
          <w:p w:rsidR="009F60B1" w:rsidRPr="004862D6" w:rsidP="00CB1C05" w14:paraId="5E0C57F5" w14:textId="77777777">
            <w:pPr>
              <w:pStyle w:val="LTableTextAbt"/>
              <w:rPr>
                <w:rFonts w:ascii="Times New Roman" w:hAnsi="Times New Roman" w:cs="Times New Roman"/>
              </w:rPr>
            </w:pPr>
            <w:r w:rsidRPr="004862D6">
              <w:rPr>
                <w:rFonts w:ascii="Times New Roman" w:hAnsi="Times New Roman" w:cs="Times New Roman"/>
              </w:rPr>
              <w:t>Natl working population</w:t>
            </w:r>
          </w:p>
        </w:tc>
        <w:tc>
          <w:tcPr>
            <w:tcW w:w="748" w:type="dxa"/>
            <w:noWrap/>
            <w:vAlign w:val="bottom"/>
            <w:hideMark/>
          </w:tcPr>
          <w:p w:rsidR="009F60B1" w:rsidRPr="004862D6" w:rsidP="00CB1C05" w14:paraId="1A97319D" w14:textId="77777777">
            <w:pPr>
              <w:pStyle w:val="RTableTextAbt"/>
              <w:rPr>
                <w:rFonts w:ascii="Times New Roman" w:hAnsi="Times New Roman" w:cs="Times New Roman"/>
              </w:rPr>
            </w:pPr>
            <w:r w:rsidRPr="004862D6">
              <w:rPr>
                <w:rFonts w:ascii="Times New Roman" w:hAnsi="Times New Roman" w:cs="Times New Roman"/>
              </w:rPr>
              <w:t>72.5%</w:t>
            </w:r>
          </w:p>
        </w:tc>
        <w:tc>
          <w:tcPr>
            <w:tcW w:w="748" w:type="dxa"/>
            <w:noWrap/>
            <w:vAlign w:val="bottom"/>
            <w:hideMark/>
          </w:tcPr>
          <w:p w:rsidR="009F60B1" w:rsidRPr="004862D6" w:rsidP="00CB1C05" w14:paraId="3557252F" w14:textId="77777777">
            <w:pPr>
              <w:pStyle w:val="RTableTextAbt"/>
              <w:rPr>
                <w:rFonts w:ascii="Times New Roman" w:hAnsi="Times New Roman" w:cs="Times New Roman"/>
              </w:rPr>
            </w:pPr>
            <w:r w:rsidRPr="004862D6">
              <w:rPr>
                <w:rFonts w:ascii="Times New Roman" w:hAnsi="Times New Roman" w:cs="Times New Roman"/>
              </w:rPr>
              <w:t>12.7%</w:t>
            </w:r>
          </w:p>
        </w:tc>
        <w:tc>
          <w:tcPr>
            <w:tcW w:w="748" w:type="dxa"/>
            <w:noWrap/>
            <w:vAlign w:val="bottom"/>
            <w:hideMark/>
          </w:tcPr>
          <w:p w:rsidR="009F60B1" w:rsidRPr="004862D6" w:rsidP="00CB1C05" w14:paraId="6B3A4B0C" w14:textId="77777777">
            <w:pPr>
              <w:pStyle w:val="RTableTextAbt"/>
              <w:rPr>
                <w:rFonts w:ascii="Times New Roman" w:hAnsi="Times New Roman" w:cs="Times New Roman"/>
              </w:rPr>
            </w:pPr>
            <w:r w:rsidRPr="004862D6">
              <w:rPr>
                <w:rFonts w:ascii="Times New Roman" w:hAnsi="Times New Roman" w:cs="Times New Roman"/>
              </w:rPr>
              <w:t>14.8%</w:t>
            </w:r>
          </w:p>
        </w:tc>
        <w:tc>
          <w:tcPr>
            <w:tcW w:w="953" w:type="dxa"/>
            <w:noWrap/>
            <w:vAlign w:val="bottom"/>
            <w:hideMark/>
          </w:tcPr>
          <w:p w:rsidR="009F60B1" w:rsidRPr="004862D6" w:rsidP="00CB1C05" w14:paraId="365DF66F" w14:textId="77777777">
            <w:pPr>
              <w:pStyle w:val="RTableTextAbt"/>
              <w:rPr>
                <w:rFonts w:ascii="Times New Roman" w:hAnsi="Times New Roman" w:cs="Times New Roman"/>
              </w:rPr>
            </w:pPr>
            <w:r w:rsidRPr="004862D6">
              <w:rPr>
                <w:rFonts w:ascii="Times New Roman" w:hAnsi="Times New Roman" w:cs="Times New Roman"/>
              </w:rPr>
              <w:t>18.0%</w:t>
            </w:r>
          </w:p>
        </w:tc>
        <w:tc>
          <w:tcPr>
            <w:tcW w:w="907" w:type="dxa"/>
            <w:noWrap/>
            <w:vAlign w:val="bottom"/>
            <w:hideMark/>
          </w:tcPr>
          <w:p w:rsidR="009F60B1" w:rsidRPr="004862D6" w:rsidP="00CB1C05" w14:paraId="4DC3C987" w14:textId="77777777">
            <w:pPr>
              <w:pStyle w:val="RTableTextAbt"/>
              <w:rPr>
                <w:rFonts w:ascii="Times New Roman" w:hAnsi="Times New Roman" w:cs="Times New Roman"/>
              </w:rPr>
            </w:pPr>
            <w:r w:rsidRPr="004862D6">
              <w:rPr>
                <w:rFonts w:ascii="Times New Roman" w:hAnsi="Times New Roman" w:cs="Times New Roman"/>
              </w:rPr>
              <w:t>$41,487</w:t>
            </w:r>
          </w:p>
        </w:tc>
        <w:tc>
          <w:tcPr>
            <w:tcW w:w="893" w:type="dxa"/>
            <w:noWrap/>
            <w:vAlign w:val="bottom"/>
            <w:hideMark/>
          </w:tcPr>
          <w:p w:rsidR="009F60B1" w:rsidRPr="004862D6" w:rsidP="00CB1C05" w14:paraId="6B172BA3" w14:textId="77777777">
            <w:pPr>
              <w:pStyle w:val="RTableTextAbt"/>
              <w:rPr>
                <w:rFonts w:ascii="Times New Roman" w:hAnsi="Times New Roman" w:cs="Times New Roman"/>
              </w:rPr>
            </w:pPr>
            <w:r w:rsidRPr="004862D6">
              <w:rPr>
                <w:rFonts w:ascii="Times New Roman" w:hAnsi="Times New Roman" w:cs="Times New Roman"/>
              </w:rPr>
              <w:t>13.2%</w:t>
            </w:r>
          </w:p>
        </w:tc>
        <w:tc>
          <w:tcPr>
            <w:tcW w:w="893" w:type="dxa"/>
            <w:noWrap/>
            <w:vAlign w:val="bottom"/>
            <w:hideMark/>
          </w:tcPr>
          <w:p w:rsidR="009F60B1" w:rsidRPr="004862D6" w:rsidP="00CB1C05" w14:paraId="72F2061F" w14:textId="77777777">
            <w:pPr>
              <w:pStyle w:val="RTableTextAbt"/>
              <w:rPr>
                <w:rFonts w:ascii="Times New Roman" w:hAnsi="Times New Roman" w:cs="Times New Roman"/>
              </w:rPr>
            </w:pPr>
            <w:r w:rsidRPr="004862D6">
              <w:rPr>
                <w:rFonts w:ascii="Times New Roman" w:hAnsi="Times New Roman" w:cs="Times New Roman"/>
              </w:rPr>
              <w:t>30.3%</w:t>
            </w:r>
          </w:p>
        </w:tc>
        <w:tc>
          <w:tcPr>
            <w:tcW w:w="1165" w:type="dxa"/>
            <w:noWrap/>
            <w:vAlign w:val="bottom"/>
            <w:hideMark/>
          </w:tcPr>
          <w:p w:rsidR="009F60B1" w:rsidRPr="004862D6" w:rsidP="00CB1C05" w14:paraId="49E1C17B" w14:textId="77777777">
            <w:pPr>
              <w:pStyle w:val="RTableTextAbt"/>
              <w:rPr>
                <w:rFonts w:ascii="Times New Roman" w:hAnsi="Times New Roman" w:cs="Times New Roman"/>
              </w:rPr>
            </w:pPr>
            <w:r w:rsidRPr="004862D6">
              <w:rPr>
                <w:rFonts w:ascii="Times New Roman" w:hAnsi="Times New Roman" w:cs="Times New Roman"/>
              </w:rPr>
              <w:t>7,760,637</w:t>
            </w:r>
          </w:p>
        </w:tc>
      </w:tr>
    </w:tbl>
    <w:p w:rsidR="009F60B1" w:rsidP="00CB1C05" w14:paraId="480B0A6B" w14:textId="77777777">
      <w:pPr>
        <w:rPr>
          <w:b/>
          <w:bCs/>
        </w:rPr>
      </w:pPr>
    </w:p>
    <w:p w:rsidR="008776C5" w:rsidP="00CB1C05" w14:paraId="6A9B8E4C" w14:textId="77777777">
      <w:pPr>
        <w:pStyle w:val="Heading3"/>
      </w:pPr>
      <w:bookmarkStart w:id="1625" w:name="_Ref121311710"/>
      <w:r>
        <w:t>Dry Cleaning</w:t>
      </w:r>
      <w:bookmarkEnd w:id="1625"/>
    </w:p>
    <w:p w:rsidR="008776C5" w:rsidP="00CB1C05" w14:paraId="6CAEFB3C" w14:textId="77777777">
      <w:pPr>
        <w:pStyle w:val="BodyText"/>
      </w:pPr>
      <w:r>
        <w:fldChar w:fldCharType="begin" w:fldLock="1"/>
      </w:r>
      <w:r>
        <w:instrText xml:space="preserve"> REF _Ref118446674 \h </w:instrText>
      </w:r>
      <w:r>
        <w:fldChar w:fldCharType="separate"/>
      </w:r>
      <w:r w:rsidRPr="00575FE0" w:rsidR="0092222B">
        <w:t xml:space="preserve">Table </w:t>
      </w:r>
      <w:r w:rsidR="0092222B">
        <w:rPr>
          <w:noProof/>
        </w:rPr>
        <w:t>10</w:t>
      </w:r>
      <w:r w:rsidR="0092222B">
        <w:noBreakHyphen/>
      </w:r>
      <w:r w:rsidR="0092222B">
        <w:rPr>
          <w:noProof/>
        </w:rPr>
        <w:t>45</w:t>
      </w:r>
      <w:r>
        <w:fldChar w:fldCharType="end"/>
      </w:r>
      <w:r>
        <w:t xml:space="preserve"> shows the </w:t>
      </w:r>
      <w:r w:rsidR="00662E6E">
        <w:t>demographics</w:t>
      </w:r>
      <w:r>
        <w:t xml:space="preserve"> of individuals </w:t>
      </w:r>
      <w:r w:rsidR="00662E6E">
        <w:t>in the dry cleaning occupation compared to the national population and the overall employed population</w:t>
      </w:r>
      <w:r w:rsidR="00412A46">
        <w:t xml:space="preserve"> </w:t>
      </w:r>
      <w:r w:rsidR="002D78CA">
        <w:rPr>
          <w:lang w:val="en-US"/>
        </w:rPr>
        <w:t>(</w:t>
      </w:r>
      <w:hyperlink w:anchor="_ENREF_62" w:tooltip="U.S. Census Bureau, 2010-2022 #5" w:history="1">
        <w:r w:rsidR="00414172">
          <w:fldChar w:fldCharType="begin" w:fldLock="1"/>
        </w:r>
        <w:r w:rsidR="00414172">
          <w:instrText xml:space="preserve"> ADDIN EN.CITE &lt;EndNote&gt;&lt;Cite&gt;&lt;Author&gt;U.S. Census Bureau&lt;/Author&gt;&lt;Year&gt;2010-2022&lt;/Year&gt;&lt;RecNum&gt;5&lt;/RecNum&gt;&lt;DisplayText&gt;U.S. Census Bureau 2010-2022&lt;/DisplayText&gt;&lt;record&gt;&lt;rec-number&gt;5&lt;/rec-number&gt;&lt;foreign-keys&gt;&lt;key app="EN" db-id="52wf2wf0o0rv01e9dzo52td80t0590tp2fwd" timestamp="1714499636"&gt;5&lt;/key&gt;&lt;/foreign-keys&gt;&lt;ref-type name="Journal Article"&gt;17&lt;/ref-type&gt;&lt;contributors&gt;&lt;authors&gt;&lt;author&gt;U.S. Census Bureau,&lt;/author&gt;&lt;/authors&gt;&lt;/contributors&gt;&lt;titles&gt;&lt;title&gt;Current Population Survey. Annual Social and Economic (ASEC) Supplement Survey 2010-2022.&lt;/title&gt;&lt;/titles&gt;&lt;dates&gt;&lt;year&gt;2010-2022&lt;/year&gt;&lt;/dates&gt;&lt;urls&gt;&lt;/urls&gt;&lt;/record&gt;&lt;/Cite&gt;&lt;/EndNote&gt;</w:instrText>
        </w:r>
        <w:r w:rsidR="00414172">
          <w:fldChar w:fldCharType="separate"/>
        </w:r>
        <w:r w:rsidR="00414172">
          <w:rPr>
            <w:noProof/>
            <w:lang w:val="en-US"/>
          </w:rPr>
          <w:t>U.S. Census Bureau 2010-2022</w:t>
        </w:r>
        <w:r w:rsidR="00414172">
          <w:fldChar w:fldCharType="end"/>
        </w:r>
      </w:hyperlink>
      <w:r w:rsidR="002D78CA">
        <w:rPr>
          <w:lang w:val="en-US"/>
        </w:rPr>
        <w:t>)</w:t>
      </w:r>
      <w:r w:rsidR="00662E6E">
        <w:t xml:space="preserve">. </w:t>
      </w:r>
      <w:r>
        <w:t xml:space="preserve">The table indicates that </w:t>
      </w:r>
      <w:r w:rsidR="00491F27">
        <w:t>individuals</w:t>
      </w:r>
      <w:r>
        <w:t xml:space="preserve"> who </w:t>
      </w:r>
      <w:r w:rsidR="001D62EE">
        <w:t>are not</w:t>
      </w:r>
      <w:r>
        <w:t xml:space="preserve"> White </w:t>
      </w:r>
      <w:r w:rsidR="00491F27">
        <w:t xml:space="preserve">and have incomes below 1.5 times the poverty line </w:t>
      </w:r>
      <w:r>
        <w:t xml:space="preserve">are </w:t>
      </w:r>
      <w:r w:rsidR="00B72F11">
        <w:t xml:space="preserve">overrepresented </w:t>
      </w:r>
      <w:r>
        <w:t xml:space="preserve">in the </w:t>
      </w:r>
      <w:r w:rsidR="00B72F11">
        <w:t>dry cleaning occupation</w:t>
      </w:r>
      <w:r>
        <w:t xml:space="preserve"> compared to their representation in the overall workforce</w:t>
      </w:r>
      <w:r w:rsidR="000957E8">
        <w:t xml:space="preserve">. </w:t>
      </w:r>
    </w:p>
    <w:tbl>
      <w:tblPr>
        <w:tblStyle w:val="TableGrid"/>
        <w:tblW w:w="0" w:type="auto"/>
        <w:tblLook w:val="04A0"/>
      </w:tblPr>
      <w:tblGrid>
        <w:gridCol w:w="2070"/>
        <w:gridCol w:w="1350"/>
        <w:gridCol w:w="1260"/>
        <w:gridCol w:w="1260"/>
      </w:tblGrid>
      <w:tr w14:paraId="7B0F1D2E" w14:textId="77777777" w:rsidTr="00BF390D">
        <w:tblPrEx>
          <w:tblW w:w="0" w:type="auto"/>
          <w:tblLook w:val="04A0"/>
        </w:tblPrEx>
        <w:trPr>
          <w:trHeight w:val="300"/>
        </w:trPr>
        <w:tc>
          <w:tcPr>
            <w:tcW w:w="5940" w:type="dxa"/>
            <w:gridSpan w:val="4"/>
            <w:tcBorders>
              <w:top w:val="nil"/>
              <w:left w:val="nil"/>
              <w:bottom w:val="single" w:sz="4" w:space="0" w:color="auto"/>
              <w:right w:val="nil"/>
            </w:tcBorders>
            <w:shd w:val="clear" w:color="auto" w:fill="auto"/>
            <w:noWrap/>
          </w:tcPr>
          <w:p w:rsidR="008776C5" w:rsidRPr="00B02836" w:rsidP="00CB1C05" w14:paraId="0FE90FC8" w14:textId="77777777">
            <w:pPr>
              <w:pStyle w:val="TableTitleA"/>
            </w:pPr>
            <w:bookmarkStart w:id="1626" w:name="_Ref118446674"/>
            <w:bookmarkStart w:id="1627" w:name="_Toc121142765"/>
            <w:bookmarkStart w:id="1628" w:name="_Toc165379791"/>
            <w:r w:rsidRPr="00575FE0">
              <w:t xml:space="preserve">Table </w:t>
            </w:r>
            <w:r w:rsidR="00BC4B5D">
              <w:fldChar w:fldCharType="begin" w:fldLock="1"/>
            </w:r>
            <w:r w:rsidR="00BC4B5D">
              <w:instrText xml:space="preserve"> STYLEREF 1 \s </w:instrText>
            </w:r>
            <w:r w:rsidR="00BC4B5D">
              <w:fldChar w:fldCharType="separate"/>
            </w:r>
            <w:r w:rsidR="0092222B">
              <w:rPr>
                <w:noProof/>
              </w:rPr>
              <w:t>10</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45</w:t>
            </w:r>
            <w:r w:rsidR="00BC4B5D">
              <w:rPr>
                <w:noProof/>
              </w:rPr>
              <w:fldChar w:fldCharType="end"/>
            </w:r>
            <w:bookmarkEnd w:id="1626"/>
            <w:r w:rsidRPr="00575FE0">
              <w:t xml:space="preserve">: </w:t>
            </w:r>
            <w:r>
              <w:t xml:space="preserve">Demographics of </w:t>
            </w:r>
            <w:r w:rsidR="00941843">
              <w:t xml:space="preserve">the </w:t>
            </w:r>
            <w:r w:rsidR="00460BB4">
              <w:t xml:space="preserve">Dry Cleaning </w:t>
            </w:r>
            <w:r w:rsidR="00B12279">
              <w:t xml:space="preserve">Worker </w:t>
            </w:r>
            <w:r w:rsidR="000567A5">
              <w:t>Population</w:t>
            </w:r>
            <w:bookmarkEnd w:id="1627"/>
            <w:bookmarkEnd w:id="1628"/>
          </w:p>
        </w:tc>
      </w:tr>
      <w:tr w14:paraId="3E2A0E6C" w14:textId="77777777" w:rsidTr="00BF390D">
        <w:tblPrEx>
          <w:tblW w:w="0" w:type="auto"/>
          <w:tblLook w:val="04A0"/>
        </w:tblPrEx>
        <w:trPr>
          <w:trHeight w:val="300"/>
        </w:trPr>
        <w:tc>
          <w:tcPr>
            <w:tcW w:w="2070" w:type="dxa"/>
            <w:tcBorders>
              <w:top w:val="single" w:sz="4" w:space="0" w:color="auto"/>
            </w:tcBorders>
            <w:shd w:val="clear" w:color="auto" w:fill="48A9C5"/>
            <w:noWrap/>
            <w:hideMark/>
          </w:tcPr>
          <w:p w:rsidR="00BF390D" w:rsidRPr="00B02836" w:rsidP="00CB1C05" w14:paraId="0DDF7064" w14:textId="77777777">
            <w:pPr>
              <w:pStyle w:val="TableSubtitle"/>
            </w:pPr>
            <w:r w:rsidRPr="00B02836">
              <w:t>Demographic</w:t>
            </w:r>
          </w:p>
        </w:tc>
        <w:tc>
          <w:tcPr>
            <w:tcW w:w="1350" w:type="dxa"/>
            <w:tcBorders>
              <w:top w:val="single" w:sz="4" w:space="0" w:color="auto"/>
            </w:tcBorders>
            <w:shd w:val="clear" w:color="auto" w:fill="48A9C5"/>
            <w:noWrap/>
            <w:hideMark/>
          </w:tcPr>
          <w:p w:rsidR="00BF390D" w:rsidP="00CB1C05" w14:paraId="4FE75769" w14:textId="77777777">
            <w:pPr>
              <w:pStyle w:val="TableSubtitle"/>
            </w:pPr>
            <w:r w:rsidRPr="00B02836">
              <w:t>National</w:t>
            </w:r>
          </w:p>
          <w:p w:rsidR="00BF390D" w:rsidRPr="00B02836" w:rsidP="00CB1C05" w14:paraId="791141FD" w14:textId="77777777">
            <w:pPr>
              <w:pStyle w:val="TableSubtitle"/>
            </w:pPr>
            <w:r>
              <w:t>Population</w:t>
            </w:r>
          </w:p>
        </w:tc>
        <w:tc>
          <w:tcPr>
            <w:tcW w:w="1260" w:type="dxa"/>
            <w:tcBorders>
              <w:top w:val="single" w:sz="4" w:space="0" w:color="auto"/>
            </w:tcBorders>
            <w:shd w:val="clear" w:color="auto" w:fill="48A9C5"/>
            <w:noWrap/>
            <w:hideMark/>
          </w:tcPr>
          <w:p w:rsidR="00BF390D" w:rsidRPr="00B02836" w:rsidP="00CB1C05" w14:paraId="261D87DD" w14:textId="77777777">
            <w:pPr>
              <w:pStyle w:val="TableSubtitle"/>
            </w:pPr>
            <w:r>
              <w:t>Employed Population</w:t>
            </w:r>
          </w:p>
        </w:tc>
        <w:tc>
          <w:tcPr>
            <w:tcW w:w="1260" w:type="dxa"/>
            <w:tcBorders>
              <w:top w:val="single" w:sz="4" w:space="0" w:color="auto"/>
            </w:tcBorders>
            <w:shd w:val="clear" w:color="auto" w:fill="48A9C5"/>
            <w:noWrap/>
            <w:hideMark/>
          </w:tcPr>
          <w:p w:rsidR="00BF390D" w:rsidRPr="00B02836" w:rsidP="00CB1C05" w14:paraId="55F1F3FD" w14:textId="77777777">
            <w:pPr>
              <w:pStyle w:val="TableSubtitle"/>
            </w:pPr>
            <w:r>
              <w:t>Dry  Cleaning</w:t>
            </w:r>
          </w:p>
        </w:tc>
      </w:tr>
      <w:tr w14:paraId="10CC8AF4" w14:textId="77777777">
        <w:tblPrEx>
          <w:tblW w:w="0" w:type="auto"/>
          <w:tblLook w:val="04A0"/>
        </w:tblPrEx>
        <w:trPr>
          <w:trHeight w:val="300"/>
        </w:trPr>
        <w:tc>
          <w:tcPr>
            <w:tcW w:w="2070" w:type="dxa"/>
            <w:noWrap/>
            <w:vAlign w:val="center"/>
            <w:hideMark/>
          </w:tcPr>
          <w:p w:rsidR="001D62EE" w:rsidRPr="001D62EE" w:rsidP="00CB1C05" w14:paraId="6E781315" w14:textId="77777777">
            <w:pPr>
              <w:pStyle w:val="LTableTextAbt"/>
              <w:rPr>
                <w:rFonts w:ascii="Times New Roman" w:hAnsi="Times New Roman" w:cs="Times New Roman"/>
                <w:b/>
                <w:bCs w:val="0"/>
              </w:rPr>
            </w:pPr>
            <w:r w:rsidRPr="001D62EE">
              <w:rPr>
                <w:rFonts w:ascii="Times New Roman" w:hAnsi="Times New Roman" w:cs="Times New Roman"/>
                <w:b/>
                <w:bCs w:val="0"/>
              </w:rPr>
              <w:t>White</w:t>
            </w:r>
          </w:p>
        </w:tc>
        <w:tc>
          <w:tcPr>
            <w:tcW w:w="1350" w:type="dxa"/>
            <w:noWrap/>
            <w:vAlign w:val="center"/>
          </w:tcPr>
          <w:p w:rsidR="001D62EE" w:rsidRPr="00CA0729" w:rsidP="00CB1C05" w14:paraId="0F810245" w14:textId="77777777">
            <w:pPr>
              <w:pStyle w:val="RTableTextAbt"/>
              <w:rPr>
                <w:rFonts w:ascii="Times New Roman" w:hAnsi="Times New Roman" w:cs="Times New Roman"/>
              </w:rPr>
            </w:pPr>
            <w:r w:rsidRPr="00CA0729">
              <w:rPr>
                <w:rFonts w:ascii="Times New Roman" w:hAnsi="Times New Roman" w:cs="Times New Roman"/>
              </w:rPr>
              <w:t>60%</w:t>
            </w:r>
          </w:p>
        </w:tc>
        <w:tc>
          <w:tcPr>
            <w:tcW w:w="1260" w:type="dxa"/>
            <w:noWrap/>
            <w:vAlign w:val="center"/>
          </w:tcPr>
          <w:p w:rsidR="001D62EE" w:rsidRPr="00CA0729" w:rsidP="00CB1C05" w14:paraId="6340CB6F" w14:textId="77777777">
            <w:pPr>
              <w:pStyle w:val="RTableTextAbt"/>
              <w:rPr>
                <w:rFonts w:ascii="Times New Roman" w:hAnsi="Times New Roman" w:cs="Times New Roman"/>
              </w:rPr>
            </w:pPr>
            <w:r w:rsidRPr="00CA0729">
              <w:rPr>
                <w:rFonts w:ascii="Times New Roman" w:hAnsi="Times New Roman" w:cs="Times New Roman"/>
              </w:rPr>
              <w:t>62%</w:t>
            </w:r>
          </w:p>
        </w:tc>
        <w:tc>
          <w:tcPr>
            <w:tcW w:w="1260" w:type="dxa"/>
            <w:noWrap/>
            <w:vAlign w:val="center"/>
          </w:tcPr>
          <w:p w:rsidR="001D62EE" w:rsidRPr="00CA0729" w:rsidP="00CB1C05" w14:paraId="47C94E45" w14:textId="77777777">
            <w:pPr>
              <w:pStyle w:val="RTableTextAbt"/>
              <w:rPr>
                <w:rFonts w:ascii="Times New Roman" w:hAnsi="Times New Roman" w:cs="Times New Roman"/>
              </w:rPr>
            </w:pPr>
            <w:r w:rsidRPr="00CA0729">
              <w:rPr>
                <w:rFonts w:ascii="Times New Roman" w:hAnsi="Times New Roman" w:cs="Times New Roman"/>
              </w:rPr>
              <w:t>31%</w:t>
            </w:r>
          </w:p>
        </w:tc>
      </w:tr>
      <w:tr w14:paraId="7D0F1679" w14:textId="77777777">
        <w:tblPrEx>
          <w:tblW w:w="0" w:type="auto"/>
          <w:tblLook w:val="04A0"/>
        </w:tblPrEx>
        <w:trPr>
          <w:trHeight w:val="300"/>
        </w:trPr>
        <w:tc>
          <w:tcPr>
            <w:tcW w:w="2070" w:type="dxa"/>
            <w:noWrap/>
            <w:vAlign w:val="center"/>
            <w:hideMark/>
          </w:tcPr>
          <w:p w:rsidR="001D62EE" w:rsidRPr="001D62EE" w:rsidP="00CB1C05" w14:paraId="11FB7CF9" w14:textId="77777777">
            <w:pPr>
              <w:pStyle w:val="LTableTextAbt"/>
              <w:rPr>
                <w:rFonts w:ascii="Times New Roman" w:hAnsi="Times New Roman" w:cs="Times New Roman"/>
                <w:b/>
                <w:bCs w:val="0"/>
              </w:rPr>
            </w:pPr>
            <w:r w:rsidRPr="001D62EE">
              <w:rPr>
                <w:rFonts w:ascii="Times New Roman" w:hAnsi="Times New Roman" w:cs="Times New Roman"/>
                <w:b/>
                <w:bCs w:val="0"/>
              </w:rPr>
              <w:t>Black</w:t>
            </w:r>
          </w:p>
        </w:tc>
        <w:tc>
          <w:tcPr>
            <w:tcW w:w="1350" w:type="dxa"/>
            <w:noWrap/>
            <w:vAlign w:val="center"/>
          </w:tcPr>
          <w:p w:rsidR="001D62EE" w:rsidRPr="00CA0729" w:rsidP="00CB1C05" w14:paraId="77F6171F" w14:textId="77777777">
            <w:pPr>
              <w:pStyle w:val="RTableTextAbt"/>
              <w:rPr>
                <w:rFonts w:ascii="Times New Roman" w:hAnsi="Times New Roman" w:cs="Times New Roman"/>
              </w:rPr>
            </w:pPr>
            <w:r w:rsidRPr="00CA0729">
              <w:rPr>
                <w:rFonts w:ascii="Times New Roman" w:hAnsi="Times New Roman" w:cs="Times New Roman"/>
              </w:rPr>
              <w:t>13%</w:t>
            </w:r>
          </w:p>
        </w:tc>
        <w:tc>
          <w:tcPr>
            <w:tcW w:w="1260" w:type="dxa"/>
            <w:noWrap/>
            <w:vAlign w:val="center"/>
          </w:tcPr>
          <w:p w:rsidR="001D62EE" w:rsidRPr="00CA0729" w:rsidP="00CB1C05" w14:paraId="36E20915" w14:textId="77777777">
            <w:pPr>
              <w:pStyle w:val="RTableTextAbt"/>
              <w:rPr>
                <w:rFonts w:ascii="Times New Roman" w:hAnsi="Times New Roman" w:cs="Times New Roman"/>
              </w:rPr>
            </w:pPr>
            <w:r w:rsidRPr="00CA0729">
              <w:rPr>
                <w:rFonts w:ascii="Times New Roman" w:hAnsi="Times New Roman" w:cs="Times New Roman"/>
              </w:rPr>
              <w:t>12%</w:t>
            </w:r>
          </w:p>
        </w:tc>
        <w:tc>
          <w:tcPr>
            <w:tcW w:w="1260" w:type="dxa"/>
            <w:noWrap/>
            <w:vAlign w:val="center"/>
          </w:tcPr>
          <w:p w:rsidR="001D62EE" w:rsidRPr="00CA0729" w:rsidP="00CB1C05" w14:paraId="1883382F" w14:textId="77777777">
            <w:pPr>
              <w:pStyle w:val="RTableTextAbt"/>
              <w:rPr>
                <w:rFonts w:ascii="Times New Roman" w:hAnsi="Times New Roman" w:cs="Times New Roman"/>
              </w:rPr>
            </w:pPr>
            <w:r w:rsidRPr="00CA0729">
              <w:rPr>
                <w:rFonts w:ascii="Times New Roman" w:hAnsi="Times New Roman" w:cs="Times New Roman"/>
              </w:rPr>
              <w:t>24%</w:t>
            </w:r>
          </w:p>
        </w:tc>
      </w:tr>
      <w:tr w14:paraId="149F6ED7" w14:textId="77777777">
        <w:tblPrEx>
          <w:tblW w:w="0" w:type="auto"/>
          <w:tblLook w:val="04A0"/>
        </w:tblPrEx>
        <w:trPr>
          <w:trHeight w:val="300"/>
        </w:trPr>
        <w:tc>
          <w:tcPr>
            <w:tcW w:w="2070" w:type="dxa"/>
            <w:noWrap/>
            <w:vAlign w:val="center"/>
            <w:hideMark/>
          </w:tcPr>
          <w:p w:rsidR="001D62EE" w:rsidRPr="001D62EE" w:rsidP="00CB1C05" w14:paraId="46DE1106" w14:textId="77777777">
            <w:pPr>
              <w:pStyle w:val="LTableTextAbt"/>
              <w:rPr>
                <w:rFonts w:ascii="Times New Roman" w:hAnsi="Times New Roman" w:cs="Times New Roman"/>
                <w:b/>
                <w:bCs w:val="0"/>
              </w:rPr>
            </w:pPr>
            <w:r w:rsidRPr="001D62EE">
              <w:rPr>
                <w:rFonts w:ascii="Times New Roman" w:hAnsi="Times New Roman" w:cs="Times New Roman"/>
                <w:b/>
                <w:bCs w:val="0"/>
              </w:rPr>
              <w:t>Asian</w:t>
            </w:r>
          </w:p>
        </w:tc>
        <w:tc>
          <w:tcPr>
            <w:tcW w:w="1350" w:type="dxa"/>
            <w:noWrap/>
            <w:vAlign w:val="center"/>
          </w:tcPr>
          <w:p w:rsidR="001D62EE" w:rsidRPr="00CA0729" w:rsidP="00CB1C05" w14:paraId="503FF0C4" w14:textId="77777777">
            <w:pPr>
              <w:pStyle w:val="RTableTextAbt"/>
              <w:rPr>
                <w:rFonts w:ascii="Times New Roman" w:hAnsi="Times New Roman" w:cs="Times New Roman"/>
              </w:rPr>
            </w:pPr>
            <w:r w:rsidRPr="00CA0729">
              <w:rPr>
                <w:rFonts w:ascii="Times New Roman" w:hAnsi="Times New Roman" w:cs="Times New Roman"/>
              </w:rPr>
              <w:t>7%</w:t>
            </w:r>
          </w:p>
        </w:tc>
        <w:tc>
          <w:tcPr>
            <w:tcW w:w="1260" w:type="dxa"/>
            <w:noWrap/>
            <w:vAlign w:val="center"/>
          </w:tcPr>
          <w:p w:rsidR="001D62EE" w:rsidRPr="00CA0729" w:rsidP="00CB1C05" w14:paraId="40046406" w14:textId="77777777">
            <w:pPr>
              <w:pStyle w:val="RTableTextAbt"/>
              <w:rPr>
                <w:rFonts w:ascii="Times New Roman" w:hAnsi="Times New Roman" w:cs="Times New Roman"/>
              </w:rPr>
            </w:pPr>
            <w:r w:rsidRPr="00CA0729">
              <w:rPr>
                <w:rFonts w:ascii="Times New Roman" w:hAnsi="Times New Roman" w:cs="Times New Roman"/>
              </w:rPr>
              <w:t>7%</w:t>
            </w:r>
          </w:p>
        </w:tc>
        <w:tc>
          <w:tcPr>
            <w:tcW w:w="1260" w:type="dxa"/>
            <w:noWrap/>
            <w:vAlign w:val="center"/>
          </w:tcPr>
          <w:p w:rsidR="001D62EE" w:rsidRPr="00CA0729" w:rsidP="00CB1C05" w14:paraId="037E0556" w14:textId="77777777">
            <w:pPr>
              <w:pStyle w:val="RTableTextAbt"/>
              <w:rPr>
                <w:rFonts w:ascii="Times New Roman" w:hAnsi="Times New Roman" w:cs="Times New Roman"/>
              </w:rPr>
            </w:pPr>
            <w:r w:rsidRPr="00CA0729">
              <w:rPr>
                <w:rFonts w:ascii="Times New Roman" w:hAnsi="Times New Roman" w:cs="Times New Roman"/>
              </w:rPr>
              <w:t>9%</w:t>
            </w:r>
          </w:p>
        </w:tc>
      </w:tr>
      <w:tr w14:paraId="1A1CEE77" w14:textId="77777777">
        <w:tblPrEx>
          <w:tblW w:w="0" w:type="auto"/>
          <w:tblLook w:val="04A0"/>
        </w:tblPrEx>
        <w:trPr>
          <w:trHeight w:val="300"/>
        </w:trPr>
        <w:tc>
          <w:tcPr>
            <w:tcW w:w="2070" w:type="dxa"/>
            <w:noWrap/>
            <w:vAlign w:val="center"/>
            <w:hideMark/>
          </w:tcPr>
          <w:p w:rsidR="001D62EE" w:rsidRPr="001D62EE" w:rsidP="00CB1C05" w14:paraId="436BE33B" w14:textId="77777777">
            <w:pPr>
              <w:pStyle w:val="LTableTextAbt"/>
              <w:rPr>
                <w:rFonts w:ascii="Times New Roman" w:hAnsi="Times New Roman" w:cs="Times New Roman"/>
                <w:b/>
                <w:bCs w:val="0"/>
              </w:rPr>
            </w:pPr>
            <w:r w:rsidRPr="001D62EE">
              <w:rPr>
                <w:rFonts w:ascii="Times New Roman" w:hAnsi="Times New Roman" w:cs="Times New Roman"/>
                <w:b/>
                <w:bCs w:val="0"/>
              </w:rPr>
              <w:t>Hispanic</w:t>
            </w:r>
          </w:p>
        </w:tc>
        <w:tc>
          <w:tcPr>
            <w:tcW w:w="1350" w:type="dxa"/>
            <w:noWrap/>
            <w:vAlign w:val="center"/>
          </w:tcPr>
          <w:p w:rsidR="001D62EE" w:rsidRPr="00CA0729" w:rsidP="00CB1C05" w14:paraId="1CF91FF5" w14:textId="77777777">
            <w:pPr>
              <w:pStyle w:val="RTableTextAbt"/>
              <w:rPr>
                <w:rFonts w:ascii="Times New Roman" w:hAnsi="Times New Roman" w:cs="Times New Roman"/>
              </w:rPr>
            </w:pPr>
            <w:r w:rsidRPr="00CA0729">
              <w:rPr>
                <w:rFonts w:ascii="Times New Roman" w:hAnsi="Times New Roman" w:cs="Times New Roman"/>
              </w:rPr>
              <w:t>19%</w:t>
            </w:r>
          </w:p>
        </w:tc>
        <w:tc>
          <w:tcPr>
            <w:tcW w:w="1260" w:type="dxa"/>
            <w:noWrap/>
            <w:vAlign w:val="center"/>
          </w:tcPr>
          <w:p w:rsidR="001D62EE" w:rsidRPr="00CA0729" w:rsidP="00CB1C05" w14:paraId="1C4BC576" w14:textId="77777777">
            <w:pPr>
              <w:pStyle w:val="RTableTextAbt"/>
              <w:rPr>
                <w:rFonts w:ascii="Times New Roman" w:hAnsi="Times New Roman" w:cs="Times New Roman"/>
              </w:rPr>
            </w:pPr>
            <w:r w:rsidRPr="00CA0729">
              <w:rPr>
                <w:rFonts w:ascii="Times New Roman" w:hAnsi="Times New Roman" w:cs="Times New Roman"/>
              </w:rPr>
              <w:t>18%</w:t>
            </w:r>
          </w:p>
        </w:tc>
        <w:tc>
          <w:tcPr>
            <w:tcW w:w="1260" w:type="dxa"/>
            <w:noWrap/>
            <w:vAlign w:val="center"/>
          </w:tcPr>
          <w:p w:rsidR="001D62EE" w:rsidRPr="00CA0729" w:rsidP="00CB1C05" w14:paraId="21E2EFF9" w14:textId="77777777">
            <w:pPr>
              <w:pStyle w:val="RTableTextAbt"/>
              <w:rPr>
                <w:rFonts w:ascii="Times New Roman" w:hAnsi="Times New Roman" w:cs="Times New Roman"/>
              </w:rPr>
            </w:pPr>
            <w:r w:rsidRPr="00CA0729">
              <w:rPr>
                <w:rFonts w:ascii="Times New Roman" w:hAnsi="Times New Roman" w:cs="Times New Roman"/>
              </w:rPr>
              <w:t>35%</w:t>
            </w:r>
          </w:p>
        </w:tc>
      </w:tr>
      <w:tr w14:paraId="4ACC44A1" w14:textId="77777777">
        <w:tblPrEx>
          <w:tblW w:w="0" w:type="auto"/>
          <w:tblLook w:val="04A0"/>
        </w:tblPrEx>
        <w:trPr>
          <w:trHeight w:val="300"/>
        </w:trPr>
        <w:tc>
          <w:tcPr>
            <w:tcW w:w="2070" w:type="dxa"/>
            <w:noWrap/>
            <w:vAlign w:val="center"/>
            <w:hideMark/>
          </w:tcPr>
          <w:p w:rsidR="001D62EE" w:rsidRPr="001D62EE" w:rsidP="00CB1C05" w14:paraId="62F4F7E3" w14:textId="77777777">
            <w:pPr>
              <w:pStyle w:val="LTableTextAbt"/>
              <w:rPr>
                <w:rFonts w:ascii="Times New Roman" w:hAnsi="Times New Roman" w:cs="Times New Roman"/>
                <w:b/>
                <w:bCs w:val="0"/>
              </w:rPr>
            </w:pPr>
            <w:r w:rsidRPr="001D62EE">
              <w:rPr>
                <w:rFonts w:ascii="Times New Roman" w:hAnsi="Times New Roman" w:cs="Times New Roman"/>
                <w:b/>
                <w:bCs w:val="0"/>
              </w:rPr>
              <w:t>Other</w:t>
            </w:r>
          </w:p>
        </w:tc>
        <w:tc>
          <w:tcPr>
            <w:tcW w:w="1350" w:type="dxa"/>
            <w:noWrap/>
            <w:vAlign w:val="center"/>
          </w:tcPr>
          <w:p w:rsidR="001D62EE" w:rsidRPr="00CA0729" w:rsidP="00CB1C05" w14:paraId="6AD6A331" w14:textId="77777777">
            <w:pPr>
              <w:pStyle w:val="RTableTextAbt"/>
              <w:rPr>
                <w:rFonts w:ascii="Times New Roman" w:hAnsi="Times New Roman" w:cs="Times New Roman"/>
              </w:rPr>
            </w:pPr>
            <w:r w:rsidRPr="00CA0729">
              <w:rPr>
                <w:rFonts w:ascii="Times New Roman" w:hAnsi="Times New Roman" w:cs="Times New Roman"/>
              </w:rPr>
              <w:t>1%</w:t>
            </w:r>
          </w:p>
        </w:tc>
        <w:tc>
          <w:tcPr>
            <w:tcW w:w="1260" w:type="dxa"/>
            <w:noWrap/>
            <w:vAlign w:val="center"/>
          </w:tcPr>
          <w:p w:rsidR="001D62EE" w:rsidRPr="00CA0729" w:rsidP="00CB1C05" w14:paraId="473F85F0" w14:textId="77777777">
            <w:pPr>
              <w:pStyle w:val="RTableTextAbt"/>
              <w:rPr>
                <w:rFonts w:ascii="Times New Roman" w:hAnsi="Times New Roman" w:cs="Times New Roman"/>
              </w:rPr>
            </w:pPr>
            <w:r w:rsidRPr="00CA0729">
              <w:rPr>
                <w:rFonts w:ascii="Times New Roman" w:hAnsi="Times New Roman" w:cs="Times New Roman"/>
              </w:rPr>
              <w:t>1%</w:t>
            </w:r>
          </w:p>
        </w:tc>
        <w:tc>
          <w:tcPr>
            <w:tcW w:w="1260" w:type="dxa"/>
            <w:noWrap/>
            <w:vAlign w:val="center"/>
          </w:tcPr>
          <w:p w:rsidR="001D62EE" w:rsidRPr="00CA0729" w:rsidP="00CB1C05" w14:paraId="6B021AD5" w14:textId="77777777">
            <w:pPr>
              <w:pStyle w:val="RTableTextAbt"/>
              <w:rPr>
                <w:rFonts w:ascii="Times New Roman" w:hAnsi="Times New Roman" w:cs="Times New Roman"/>
              </w:rPr>
            </w:pPr>
            <w:r w:rsidRPr="00CA0729">
              <w:rPr>
                <w:rFonts w:ascii="Times New Roman" w:hAnsi="Times New Roman" w:cs="Times New Roman"/>
              </w:rPr>
              <w:t>1%</w:t>
            </w:r>
          </w:p>
        </w:tc>
      </w:tr>
      <w:tr w14:paraId="01CAAAD8" w14:textId="77777777">
        <w:tblPrEx>
          <w:tblW w:w="0" w:type="auto"/>
          <w:tblLook w:val="04A0"/>
        </w:tblPrEx>
        <w:trPr>
          <w:trHeight w:val="300"/>
        </w:trPr>
        <w:tc>
          <w:tcPr>
            <w:tcW w:w="2070" w:type="dxa"/>
            <w:noWrap/>
            <w:vAlign w:val="center"/>
            <w:hideMark/>
          </w:tcPr>
          <w:p w:rsidR="001D62EE" w:rsidRPr="001D62EE" w:rsidP="00CB1C05" w14:paraId="1971BA05" w14:textId="77777777">
            <w:pPr>
              <w:pStyle w:val="LTableTextAbt"/>
              <w:rPr>
                <w:rFonts w:ascii="Times New Roman" w:hAnsi="Times New Roman" w:cs="Times New Roman"/>
                <w:b/>
                <w:bCs w:val="0"/>
              </w:rPr>
            </w:pPr>
            <w:r w:rsidRPr="001D62EE">
              <w:rPr>
                <w:rFonts w:ascii="Times New Roman" w:hAnsi="Times New Roman" w:cs="Times New Roman"/>
                <w:b/>
                <w:bCs w:val="0"/>
              </w:rPr>
              <w:t>1.5x Poverty Line</w:t>
            </w:r>
          </w:p>
        </w:tc>
        <w:tc>
          <w:tcPr>
            <w:tcW w:w="1350" w:type="dxa"/>
            <w:noWrap/>
            <w:vAlign w:val="center"/>
          </w:tcPr>
          <w:p w:rsidR="001D62EE" w:rsidRPr="00CA0729" w:rsidP="00CB1C05" w14:paraId="3AFA0A03" w14:textId="77777777">
            <w:pPr>
              <w:pStyle w:val="RTableTextAbt"/>
              <w:rPr>
                <w:rFonts w:ascii="Times New Roman" w:hAnsi="Times New Roman" w:cs="Times New Roman"/>
              </w:rPr>
            </w:pPr>
            <w:r w:rsidRPr="00CA0729">
              <w:rPr>
                <w:rFonts w:ascii="Times New Roman" w:hAnsi="Times New Roman" w:cs="Times New Roman"/>
              </w:rPr>
              <w:t>81%</w:t>
            </w:r>
          </w:p>
        </w:tc>
        <w:tc>
          <w:tcPr>
            <w:tcW w:w="1260" w:type="dxa"/>
            <w:noWrap/>
            <w:vAlign w:val="center"/>
          </w:tcPr>
          <w:p w:rsidR="001D62EE" w:rsidRPr="00CA0729" w:rsidP="00CB1C05" w14:paraId="255EF7C6" w14:textId="77777777">
            <w:pPr>
              <w:pStyle w:val="RTableTextAbt"/>
              <w:rPr>
                <w:rFonts w:ascii="Times New Roman" w:hAnsi="Times New Roman" w:cs="Times New Roman"/>
              </w:rPr>
            </w:pPr>
            <w:r w:rsidRPr="00CA0729">
              <w:rPr>
                <w:rFonts w:ascii="Times New Roman" w:hAnsi="Times New Roman" w:cs="Times New Roman"/>
              </w:rPr>
              <w:t>90%</w:t>
            </w:r>
          </w:p>
        </w:tc>
        <w:tc>
          <w:tcPr>
            <w:tcW w:w="1260" w:type="dxa"/>
            <w:noWrap/>
            <w:vAlign w:val="center"/>
          </w:tcPr>
          <w:p w:rsidR="001D62EE" w:rsidRPr="00CA0729" w:rsidP="00CB1C05" w14:paraId="475422DF" w14:textId="77777777">
            <w:pPr>
              <w:pStyle w:val="RTableTextAbt"/>
              <w:rPr>
                <w:rFonts w:ascii="Times New Roman" w:hAnsi="Times New Roman" w:cs="Times New Roman"/>
              </w:rPr>
            </w:pPr>
            <w:r w:rsidRPr="00CA0729">
              <w:rPr>
                <w:rFonts w:ascii="Times New Roman" w:hAnsi="Times New Roman" w:cs="Times New Roman"/>
              </w:rPr>
              <w:t>73%</w:t>
            </w:r>
          </w:p>
        </w:tc>
      </w:tr>
      <w:tr w14:paraId="231FEA4B" w14:textId="77777777">
        <w:tblPrEx>
          <w:tblW w:w="0" w:type="auto"/>
          <w:tblLook w:val="04A0"/>
        </w:tblPrEx>
        <w:trPr>
          <w:trHeight w:val="300"/>
        </w:trPr>
        <w:tc>
          <w:tcPr>
            <w:tcW w:w="2070" w:type="dxa"/>
            <w:noWrap/>
            <w:vAlign w:val="center"/>
            <w:hideMark/>
          </w:tcPr>
          <w:p w:rsidR="001D62EE" w:rsidRPr="001D62EE" w:rsidP="00CB1C05" w14:paraId="5708CE2D" w14:textId="77777777">
            <w:pPr>
              <w:pStyle w:val="LTableTextAbt"/>
              <w:rPr>
                <w:rFonts w:ascii="Times New Roman" w:hAnsi="Times New Roman" w:cs="Times New Roman"/>
                <w:b/>
                <w:bCs w:val="0"/>
              </w:rPr>
            </w:pPr>
            <w:r w:rsidRPr="001D62EE">
              <w:rPr>
                <w:rFonts w:ascii="Times New Roman" w:hAnsi="Times New Roman" w:cs="Times New Roman"/>
                <w:b/>
                <w:bCs w:val="0"/>
              </w:rPr>
              <w:t>1.25-1.5x Poverty Line</w:t>
            </w:r>
          </w:p>
        </w:tc>
        <w:tc>
          <w:tcPr>
            <w:tcW w:w="1350" w:type="dxa"/>
            <w:noWrap/>
            <w:vAlign w:val="center"/>
          </w:tcPr>
          <w:p w:rsidR="001D62EE" w:rsidRPr="00CA0729" w:rsidP="00CB1C05" w14:paraId="07DA668D" w14:textId="77777777">
            <w:pPr>
              <w:pStyle w:val="RTableTextAbt"/>
              <w:rPr>
                <w:rFonts w:ascii="Times New Roman" w:hAnsi="Times New Roman" w:cs="Times New Roman"/>
              </w:rPr>
            </w:pPr>
            <w:r w:rsidRPr="00CA0729">
              <w:rPr>
                <w:rFonts w:ascii="Times New Roman" w:hAnsi="Times New Roman" w:cs="Times New Roman"/>
              </w:rPr>
              <w:t>4%</w:t>
            </w:r>
          </w:p>
        </w:tc>
        <w:tc>
          <w:tcPr>
            <w:tcW w:w="1260" w:type="dxa"/>
            <w:noWrap/>
            <w:vAlign w:val="center"/>
          </w:tcPr>
          <w:p w:rsidR="001D62EE" w:rsidRPr="00CA0729" w:rsidP="00CB1C05" w14:paraId="609CDD4D" w14:textId="77777777">
            <w:pPr>
              <w:pStyle w:val="RTableTextAbt"/>
              <w:rPr>
                <w:rFonts w:ascii="Times New Roman" w:hAnsi="Times New Roman" w:cs="Times New Roman"/>
              </w:rPr>
            </w:pPr>
            <w:r w:rsidRPr="00CA0729">
              <w:rPr>
                <w:rFonts w:ascii="Times New Roman" w:hAnsi="Times New Roman" w:cs="Times New Roman"/>
              </w:rPr>
              <w:t>3%</w:t>
            </w:r>
          </w:p>
        </w:tc>
        <w:tc>
          <w:tcPr>
            <w:tcW w:w="1260" w:type="dxa"/>
            <w:noWrap/>
            <w:vAlign w:val="center"/>
          </w:tcPr>
          <w:p w:rsidR="001D62EE" w:rsidRPr="00CA0729" w:rsidP="00CB1C05" w14:paraId="7CE2C802" w14:textId="77777777">
            <w:pPr>
              <w:pStyle w:val="RTableTextAbt"/>
              <w:rPr>
                <w:rFonts w:ascii="Times New Roman" w:hAnsi="Times New Roman" w:cs="Times New Roman"/>
              </w:rPr>
            </w:pPr>
            <w:r w:rsidRPr="00CA0729">
              <w:rPr>
                <w:rFonts w:ascii="Times New Roman" w:hAnsi="Times New Roman" w:cs="Times New Roman"/>
              </w:rPr>
              <w:t>8%</w:t>
            </w:r>
          </w:p>
        </w:tc>
      </w:tr>
      <w:tr w14:paraId="1F7C37FF" w14:textId="77777777">
        <w:tblPrEx>
          <w:tblW w:w="0" w:type="auto"/>
          <w:tblLook w:val="04A0"/>
        </w:tblPrEx>
        <w:trPr>
          <w:trHeight w:val="300"/>
        </w:trPr>
        <w:tc>
          <w:tcPr>
            <w:tcW w:w="2070" w:type="dxa"/>
            <w:noWrap/>
            <w:vAlign w:val="center"/>
            <w:hideMark/>
          </w:tcPr>
          <w:p w:rsidR="001D62EE" w:rsidRPr="001D62EE" w:rsidP="00CB1C05" w14:paraId="1A6BF293" w14:textId="77777777">
            <w:pPr>
              <w:pStyle w:val="LTableTextAbt"/>
              <w:rPr>
                <w:rFonts w:ascii="Times New Roman" w:hAnsi="Times New Roman" w:cs="Times New Roman"/>
                <w:b/>
                <w:bCs w:val="0"/>
              </w:rPr>
            </w:pPr>
            <w:r w:rsidRPr="001D62EE">
              <w:rPr>
                <w:rFonts w:ascii="Times New Roman" w:hAnsi="Times New Roman" w:cs="Times New Roman"/>
                <w:b/>
                <w:bCs w:val="0"/>
              </w:rPr>
              <w:t>1-1.25x Poverty Line</w:t>
            </w:r>
          </w:p>
        </w:tc>
        <w:tc>
          <w:tcPr>
            <w:tcW w:w="1350" w:type="dxa"/>
            <w:noWrap/>
            <w:vAlign w:val="center"/>
          </w:tcPr>
          <w:p w:rsidR="001D62EE" w:rsidRPr="00CA0729" w:rsidP="00CB1C05" w14:paraId="3A45B523" w14:textId="77777777">
            <w:pPr>
              <w:pStyle w:val="RTableTextAbt"/>
              <w:rPr>
                <w:rFonts w:ascii="Times New Roman" w:hAnsi="Times New Roman" w:cs="Times New Roman"/>
              </w:rPr>
            </w:pPr>
            <w:r w:rsidRPr="00CA0729">
              <w:rPr>
                <w:rFonts w:ascii="Times New Roman" w:hAnsi="Times New Roman" w:cs="Times New Roman"/>
              </w:rPr>
              <w:t>4%</w:t>
            </w:r>
          </w:p>
        </w:tc>
        <w:tc>
          <w:tcPr>
            <w:tcW w:w="1260" w:type="dxa"/>
            <w:noWrap/>
            <w:vAlign w:val="center"/>
          </w:tcPr>
          <w:p w:rsidR="001D62EE" w:rsidRPr="00CA0729" w:rsidP="00CB1C05" w14:paraId="1F42E159" w14:textId="77777777">
            <w:pPr>
              <w:pStyle w:val="RTableTextAbt"/>
              <w:rPr>
                <w:rFonts w:ascii="Times New Roman" w:hAnsi="Times New Roman" w:cs="Times New Roman"/>
              </w:rPr>
            </w:pPr>
            <w:r w:rsidRPr="00CA0729">
              <w:rPr>
                <w:rFonts w:ascii="Times New Roman" w:hAnsi="Times New Roman" w:cs="Times New Roman"/>
              </w:rPr>
              <w:t>2%</w:t>
            </w:r>
          </w:p>
        </w:tc>
        <w:tc>
          <w:tcPr>
            <w:tcW w:w="1260" w:type="dxa"/>
            <w:noWrap/>
            <w:vAlign w:val="center"/>
          </w:tcPr>
          <w:p w:rsidR="001D62EE" w:rsidRPr="00CA0729" w:rsidP="00CB1C05" w14:paraId="63CBE0CE" w14:textId="77777777">
            <w:pPr>
              <w:pStyle w:val="RTableTextAbt"/>
              <w:rPr>
                <w:rFonts w:ascii="Times New Roman" w:hAnsi="Times New Roman" w:cs="Times New Roman"/>
              </w:rPr>
            </w:pPr>
            <w:r w:rsidRPr="00CA0729">
              <w:rPr>
                <w:rFonts w:ascii="Times New Roman" w:hAnsi="Times New Roman" w:cs="Times New Roman"/>
              </w:rPr>
              <w:t>6%</w:t>
            </w:r>
          </w:p>
        </w:tc>
      </w:tr>
      <w:tr w14:paraId="7D3381F2" w14:textId="77777777">
        <w:tblPrEx>
          <w:tblW w:w="0" w:type="auto"/>
          <w:tblLook w:val="04A0"/>
        </w:tblPrEx>
        <w:trPr>
          <w:trHeight w:val="300"/>
        </w:trPr>
        <w:tc>
          <w:tcPr>
            <w:tcW w:w="2070" w:type="dxa"/>
            <w:noWrap/>
            <w:vAlign w:val="center"/>
            <w:hideMark/>
          </w:tcPr>
          <w:p w:rsidR="001D62EE" w:rsidRPr="001D62EE" w:rsidP="00CB1C05" w14:paraId="7B7D0075" w14:textId="77777777">
            <w:pPr>
              <w:pStyle w:val="LTableTextAbt"/>
              <w:rPr>
                <w:rFonts w:ascii="Times New Roman" w:hAnsi="Times New Roman" w:cs="Times New Roman"/>
                <w:b/>
                <w:bCs w:val="0"/>
              </w:rPr>
            </w:pPr>
            <w:r w:rsidRPr="001D62EE">
              <w:rPr>
                <w:rFonts w:ascii="Times New Roman" w:hAnsi="Times New Roman" w:cs="Times New Roman"/>
                <w:b/>
                <w:bCs w:val="0"/>
              </w:rPr>
              <w:t>Below Poverty Line</w:t>
            </w:r>
          </w:p>
        </w:tc>
        <w:tc>
          <w:tcPr>
            <w:tcW w:w="1350" w:type="dxa"/>
            <w:noWrap/>
            <w:vAlign w:val="center"/>
          </w:tcPr>
          <w:p w:rsidR="001D62EE" w:rsidRPr="00CA0729" w:rsidP="00CB1C05" w14:paraId="05878C02" w14:textId="77777777">
            <w:pPr>
              <w:pStyle w:val="RTableTextAbt"/>
              <w:rPr>
                <w:rFonts w:ascii="Times New Roman" w:hAnsi="Times New Roman" w:cs="Times New Roman"/>
              </w:rPr>
            </w:pPr>
            <w:r w:rsidRPr="00CA0729">
              <w:rPr>
                <w:rFonts w:ascii="Times New Roman" w:hAnsi="Times New Roman" w:cs="Times New Roman"/>
              </w:rPr>
              <w:t>11%</w:t>
            </w:r>
          </w:p>
        </w:tc>
        <w:tc>
          <w:tcPr>
            <w:tcW w:w="1260" w:type="dxa"/>
            <w:noWrap/>
            <w:vAlign w:val="center"/>
          </w:tcPr>
          <w:p w:rsidR="001D62EE" w:rsidRPr="00CA0729" w:rsidP="00CB1C05" w14:paraId="3C12D3D0" w14:textId="77777777">
            <w:pPr>
              <w:pStyle w:val="RTableTextAbt"/>
              <w:rPr>
                <w:rFonts w:ascii="Times New Roman" w:hAnsi="Times New Roman" w:cs="Times New Roman"/>
              </w:rPr>
            </w:pPr>
            <w:r w:rsidRPr="00CA0729">
              <w:rPr>
                <w:rFonts w:ascii="Times New Roman" w:hAnsi="Times New Roman" w:cs="Times New Roman"/>
              </w:rPr>
              <w:t>5%</w:t>
            </w:r>
          </w:p>
        </w:tc>
        <w:tc>
          <w:tcPr>
            <w:tcW w:w="1260" w:type="dxa"/>
            <w:noWrap/>
            <w:vAlign w:val="center"/>
          </w:tcPr>
          <w:p w:rsidR="001D62EE" w:rsidRPr="00CA0729" w:rsidP="00CB1C05" w14:paraId="3954970C" w14:textId="77777777">
            <w:pPr>
              <w:pStyle w:val="RTableTextAbt"/>
              <w:rPr>
                <w:rFonts w:ascii="Times New Roman" w:hAnsi="Times New Roman" w:cs="Times New Roman"/>
              </w:rPr>
            </w:pPr>
            <w:r w:rsidRPr="00CA0729">
              <w:rPr>
                <w:rFonts w:ascii="Times New Roman" w:hAnsi="Times New Roman" w:cs="Times New Roman"/>
              </w:rPr>
              <w:t>12%</w:t>
            </w:r>
          </w:p>
        </w:tc>
      </w:tr>
      <w:tr w14:paraId="5C74C7D2" w14:textId="77777777">
        <w:tblPrEx>
          <w:tblW w:w="0" w:type="auto"/>
          <w:tblLook w:val="04A0"/>
        </w:tblPrEx>
        <w:trPr>
          <w:trHeight w:val="300"/>
        </w:trPr>
        <w:tc>
          <w:tcPr>
            <w:tcW w:w="5940" w:type="dxa"/>
            <w:gridSpan w:val="4"/>
            <w:noWrap/>
            <w:vAlign w:val="center"/>
          </w:tcPr>
          <w:p w:rsidR="00B02EAD" w:rsidRPr="00B02EAD" w:rsidP="00CB1C05" w14:paraId="3C0D11E8" w14:textId="77777777">
            <w:pPr>
              <w:pStyle w:val="TableNotesAbt"/>
              <w:rPr>
                <w:rFonts w:ascii="Times New Roman" w:hAnsi="Times New Roman" w:cs="Times New Roman"/>
              </w:rPr>
            </w:pPr>
            <w:r w:rsidRPr="00B02EAD">
              <w:rPr>
                <w:rFonts w:ascii="Times New Roman" w:hAnsi="Times New Roman" w:cs="Times New Roman"/>
              </w:rPr>
              <w:t xml:space="preserve">Source: </w:t>
            </w:r>
            <w:hyperlink w:anchor="_ENREF_62" w:tooltip="U.S. Census Bureau, 2010-2022 #5" w:history="1">
              <w:r w:rsidRPr="00B02EAD" w:rsidR="00414172">
                <w:fldChar w:fldCharType="begin" w:fldLock="1"/>
              </w:r>
              <w:r w:rsidR="00414172">
                <w:instrText xml:space="preserve"> ADDIN EN.CITE &lt;EndNote&gt;&lt;Cite&gt;&lt;Author&gt;U.S. Census Bureau&lt;/Author&gt;&lt;Year&gt;2010-2022&lt;/Year&gt;&lt;RecNum&gt;5&lt;/RecNum&gt;&lt;DisplayText&gt;U.S. Census Bureau 2010-2022&lt;/DisplayText&gt;&lt;record&gt;&lt;rec-number&gt;5&lt;/rec-number&gt;&lt;foreign-keys&gt;&lt;key app="EN" db-id="52wf2wf0o0rv01e9dzo52td80t0590tp2fwd" timestamp="1714499636"&gt;5&lt;/key&gt;&lt;/foreign-keys&gt;&lt;ref-type name="Journal Article"&gt;17&lt;/ref-type&gt;&lt;contributors&gt;&lt;authors&gt;&lt;author&gt;U.S. Census Bureau,&lt;/author&gt;&lt;/authors&gt;&lt;/contributors&gt;&lt;titles&gt;&lt;title&gt;Current Population Survey. Annual Social and Economic (ASEC) Supplement Survey 2010-2022.&lt;/title&gt;&lt;/titles&gt;&lt;dates&gt;&lt;year&gt;2010-2022&lt;/year&gt;&lt;/dates&gt;&lt;urls&gt;&lt;/urls&gt;&lt;/record&gt;&lt;/Cite&gt;&lt;/EndNote&gt;</w:instrText>
              </w:r>
              <w:r w:rsidRPr="00B02EAD" w:rsidR="00414172">
                <w:fldChar w:fldCharType="separate"/>
              </w:r>
              <w:r w:rsidRPr="00B02EAD" w:rsidR="00414172">
                <w:rPr>
                  <w:rFonts w:ascii="Times New Roman" w:hAnsi="Times New Roman" w:cs="Times New Roman"/>
                  <w:noProof/>
                </w:rPr>
                <w:t>U.S. Census Bureau 2010-2022</w:t>
              </w:r>
              <w:r w:rsidRPr="00B02EAD" w:rsidR="00414172">
                <w:fldChar w:fldCharType="end"/>
              </w:r>
            </w:hyperlink>
            <w:r w:rsidRPr="00B02EAD">
              <w:rPr>
                <w:rFonts w:ascii="Times New Roman" w:hAnsi="Times New Roman" w:cs="Times New Roman"/>
              </w:rPr>
              <w:t xml:space="preserve"> </w:t>
            </w:r>
          </w:p>
        </w:tc>
      </w:tr>
    </w:tbl>
    <w:p w:rsidR="008776C5" w:rsidP="00CB1C05" w14:paraId="0722BBA1" w14:textId="77777777">
      <w:pPr>
        <w:rPr>
          <w:b/>
          <w:bCs/>
        </w:rPr>
      </w:pPr>
    </w:p>
    <w:p w:rsidR="009E04B7" w:rsidRPr="00264F6B" w:rsidP="00CB1C05" w14:paraId="5A84B806" w14:textId="77777777">
      <w:pPr>
        <w:pStyle w:val="Heading2"/>
      </w:pPr>
      <w:bookmarkStart w:id="1629" w:name="_Ref106033565"/>
      <w:bookmarkStart w:id="1630" w:name="_Toc111035678"/>
      <w:bookmarkStart w:id="1631" w:name="_Toc111037103"/>
      <w:bookmarkStart w:id="1632" w:name="_Toc114062058"/>
      <w:bookmarkStart w:id="1633" w:name="_Toc165378777"/>
      <w:r w:rsidRPr="00264F6B">
        <w:t>Impacts on Technological Innovation and the National Economy</w:t>
      </w:r>
      <w:bookmarkEnd w:id="1629"/>
      <w:bookmarkEnd w:id="1630"/>
      <w:bookmarkEnd w:id="1631"/>
      <w:bookmarkEnd w:id="1632"/>
      <w:bookmarkEnd w:id="1633"/>
    </w:p>
    <w:p w:rsidR="002E6818" w:rsidRPr="00057CF3" w:rsidP="00CB1C05" w14:paraId="3094A249" w14:textId="77777777">
      <w:r>
        <w:t xml:space="preserve">With respect to the anticipated effects of this rule on the national economy, as described in the </w:t>
      </w:r>
      <w:r w:rsidR="0053791B">
        <w:t>final</w:t>
      </w:r>
      <w:r>
        <w:t xml:space="preserve"> rule, EPA considered the number of businesses and workers that would be affected and the costs and benefits to those businesses and workers and did not find that there would be a measurable impact on the national economy. </w:t>
      </w:r>
      <w:r w:rsidRPr="00F217F1">
        <w:t xml:space="preserve">Guidance issued by the Office of Management and </w:t>
      </w:r>
      <w:r w:rsidRPr="00057CF3">
        <w:t xml:space="preserve">Budget indicates that the economic impact of a regulation on the national economy becomes measurable only if the economic impact of the regulation reaches 0.25 percent to 0.5 percent of </w:t>
      </w:r>
      <w:r w:rsidR="00376EE3">
        <w:t xml:space="preserve">the </w:t>
      </w:r>
      <w:r w:rsidRPr="00057CF3">
        <w:t xml:space="preserve">GDP </w:t>
      </w:r>
      <w:r w:rsidR="00376EE3">
        <w:t>(</w:t>
      </w:r>
      <w:r w:rsidRPr="00057CF3">
        <w:t>See Memorandum from Sally Katzen, “Guidance for Implementing Title II of [UMRA],” March 31, 1995</w:t>
      </w:r>
      <w:r w:rsidR="00376EE3">
        <w:t>)</w:t>
      </w:r>
      <w:r w:rsidRPr="00057CF3">
        <w:t>.  Given the current GDP, this is equivalent to a cost of $40 billion to $80 billion.  Therefore, EPA has concluded that this rule is highly unlikely to have any measurable effect on the national economy.</w:t>
      </w:r>
    </w:p>
    <w:p w:rsidR="00DC6B15" w:rsidRPr="00264F6B" w:rsidP="00CB1C05" w14:paraId="512297C5" w14:textId="77777777">
      <w:pPr>
        <w:pStyle w:val="BodyText"/>
      </w:pPr>
      <w:r>
        <w:t xml:space="preserve">With respect to this rule’s effect on technological innovation, EPA expects this rule to spur innovation, not hinder it. A prohibition or significant restriction on the manufacture, processing, and distribution in commerce of </w:t>
      </w:r>
      <w:r w:rsidR="00C048C9">
        <w:t>PCE</w:t>
      </w:r>
      <w:r>
        <w:t xml:space="preserve"> for uses covered in this </w:t>
      </w:r>
      <w:r w:rsidR="0053791B">
        <w:t>final</w:t>
      </w:r>
      <w:r>
        <w:t xml:space="preserve"> rule is likely to increase demand for chemical substitutes. </w:t>
      </w:r>
      <w:r w:rsidRPr="00A63EDB">
        <w:t xml:space="preserve">This rulemaking involves environmental monitoring or measurement, specifically for occupational inhalation exposures to </w:t>
      </w:r>
      <w:r w:rsidR="00337426">
        <w:t>PCE</w:t>
      </w:r>
      <w:r w:rsidRPr="00A63EDB">
        <w:t xml:space="preserve">. Consistent with the Agency’s Performance Based Measurement System (PBMS), EPA </w:t>
      </w:r>
      <w:r w:rsidR="008F7AEF">
        <w:t xml:space="preserve">is </w:t>
      </w:r>
      <w:r w:rsidRPr="00A63EDB">
        <w:t>not requir</w:t>
      </w:r>
      <w:r w:rsidR="008F7AEF">
        <w:t>ing</w:t>
      </w:r>
      <w:r w:rsidRPr="00A63EDB">
        <w:t xml:space="preserve"> the use of specific, prescribed analytic methods. Rather, the Agency plans to allow the use of any method that meets the prescribed performance criteria. The PBMS approach is intended to be more flexible and cost-effective for the regulated community; it is also intended to encourage innovation in analytical technology and improved data quality. EPA is not precluding the use of any method, whether it constitutes a voluntary consensus standard or not, as long as it meets the performance criteria specified. Some examples of methods which meet the criteria are included in </w:t>
      </w:r>
      <w:r w:rsidR="00902BDF">
        <w:t>A</w:t>
      </w:r>
      <w:r w:rsidRPr="00A63EDB">
        <w:t>ppendix A of the ECEL memo.</w:t>
      </w:r>
    </w:p>
    <w:p w:rsidR="009E04B7" w:rsidRPr="002225B2" w:rsidP="00CB1C05" w14:paraId="372544D2" w14:textId="77777777">
      <w:pPr>
        <w:pStyle w:val="Heading2"/>
      </w:pPr>
      <w:bookmarkStart w:id="1634" w:name="_Ref106033579"/>
      <w:bookmarkStart w:id="1635" w:name="_Toc111035679"/>
      <w:bookmarkStart w:id="1636" w:name="_Toc111037104"/>
      <w:bookmarkStart w:id="1637" w:name="_Toc114062059"/>
      <w:bookmarkStart w:id="1638" w:name="_Toc165378778"/>
      <w:r w:rsidRPr="002225B2">
        <w:t>Executive Order 13132 – Federalism</w:t>
      </w:r>
      <w:bookmarkEnd w:id="1634"/>
      <w:bookmarkEnd w:id="1635"/>
      <w:bookmarkEnd w:id="1636"/>
      <w:bookmarkEnd w:id="1637"/>
      <w:bookmarkEnd w:id="1638"/>
    </w:p>
    <w:p w:rsidR="00531908" w:rsidRPr="007C348A" w:rsidP="00CB1C05" w14:paraId="2BCE077A" w14:textId="77777777">
      <w:r w:rsidRPr="002225B2">
        <w:t xml:space="preserve">Executive Order 13132, </w:t>
      </w:r>
      <w:r w:rsidRPr="00C80687">
        <w:t>Federalism</w:t>
      </w:r>
      <w:r w:rsidRPr="002225B2">
        <w:t xml:space="preserve"> (64 FR 43255, August 10, 1999), directs federal agencies to consider whether a rule has federalism implications (</w:t>
      </w:r>
      <w:r w:rsidRPr="00C80687">
        <w:t>i.e.</w:t>
      </w:r>
      <w:r w:rsidRPr="002225B2">
        <w:t>, whether it has substantial direct effects on the states, on the relationship between the national</w:t>
      </w:r>
      <w:r w:rsidRPr="00544E71">
        <w:t xml:space="preserve"> government and the states, or on the distribution of power and responsibilities among </w:t>
      </w:r>
      <w:r w:rsidRPr="00531908">
        <w:t xml:space="preserve">the various levels of government, as specified in Executive Order 13132). EPA has concluded that this action has federalism implications because regulation under TSCA section 6(a) may preempt state law. The Agency consulted with state and local officials early in the process of developing the </w:t>
      </w:r>
      <w:r w:rsidR="0053791B">
        <w:t>final</w:t>
      </w:r>
      <w:r w:rsidRPr="00531908">
        <w:t xml:space="preserve"> action to permit them to have meaningful and timely input into its development. EPA invited the following national organizations representing state and local elected officials to a meeting on </w:t>
      </w:r>
      <w:r w:rsidRPr="00531908" w:rsidR="004913E1">
        <w:t>July 22, 2021</w:t>
      </w:r>
      <w:r w:rsidRPr="00531908">
        <w:t xml:space="preserve">: </w:t>
      </w:r>
      <w:r w:rsidRPr="00531908" w:rsidR="00A314A7">
        <w:t>American Water Works Association</w:t>
      </w:r>
      <w:r w:rsidRPr="00531908" w:rsidR="00FB5F2A">
        <w:t xml:space="preserve">, </w:t>
      </w:r>
      <w:r w:rsidRPr="00531908" w:rsidR="00A314A7">
        <w:t>Association of Clean Water Administrators</w:t>
      </w:r>
      <w:r w:rsidRPr="00531908" w:rsidR="00FB5F2A">
        <w:t xml:space="preserve">, </w:t>
      </w:r>
      <w:r w:rsidRPr="00531908" w:rsidR="00A314A7">
        <w:t>Association of Metropolitan Water Agencies</w:t>
      </w:r>
      <w:r w:rsidRPr="00531908" w:rsidR="00FB5F2A">
        <w:t xml:space="preserve">, </w:t>
      </w:r>
      <w:r w:rsidRPr="00531908" w:rsidR="00A314A7">
        <w:t>Association of State Drinking Water Administrators</w:t>
      </w:r>
      <w:r w:rsidRPr="00531908" w:rsidR="00FB5F2A">
        <w:t xml:space="preserve">, </w:t>
      </w:r>
      <w:r w:rsidRPr="00531908" w:rsidR="00A314A7">
        <w:t>Environmental Council of the States</w:t>
      </w:r>
      <w:r w:rsidRPr="00531908" w:rsidR="00FB5F2A">
        <w:t xml:space="preserve">, </w:t>
      </w:r>
      <w:r w:rsidRPr="00531908" w:rsidR="00A314A7">
        <w:t>National Association</w:t>
      </w:r>
      <w:r w:rsidR="00A314A7">
        <w:t xml:space="preserve"> of Counties</w:t>
      </w:r>
      <w:r w:rsidR="00FB5F2A">
        <w:t xml:space="preserve">, </w:t>
      </w:r>
      <w:r w:rsidR="00A314A7">
        <w:t>National Conference of State Legislatures</w:t>
      </w:r>
      <w:r w:rsidR="00FB5F2A">
        <w:t xml:space="preserve">, </w:t>
      </w:r>
      <w:r w:rsidR="00A314A7">
        <w:t>National Governors Association</w:t>
      </w:r>
      <w:r w:rsidR="00FB5F2A">
        <w:t xml:space="preserve">. </w:t>
      </w:r>
      <w:r w:rsidR="00A314A7">
        <w:t>National League of Cities</w:t>
      </w:r>
      <w:r w:rsidR="00FB5F2A">
        <w:t>,</w:t>
      </w:r>
      <w:r w:rsidR="00A314A7">
        <w:tab/>
        <w:t>National Water Resources Association</w:t>
      </w:r>
      <w:r w:rsidR="00FB5F2A">
        <w:t xml:space="preserve">, </w:t>
      </w:r>
      <w:r>
        <w:t xml:space="preserve">and </w:t>
      </w:r>
      <w:r w:rsidR="00A314A7">
        <w:t>United States Conference of Mayors</w:t>
      </w:r>
      <w:r>
        <w:t xml:space="preserve">. </w:t>
      </w:r>
    </w:p>
    <w:p w:rsidR="00AA45DD" w:rsidRPr="00C048C9" w:rsidP="00CB1C05" w14:paraId="1A01AF56" w14:textId="77777777">
      <w:r w:rsidRPr="00B407E1">
        <w:t>A summary of the meeting with these organizations, including the views that they expressed, is available in the docket.</w:t>
      </w:r>
      <w:r>
        <w:rPr>
          <w:color w:val="00B050"/>
        </w:rPr>
        <w:t xml:space="preserve"> </w:t>
      </w:r>
      <w:r w:rsidRPr="00C6192E">
        <w:t xml:space="preserve">During the consultation, participants and EPA discussed preemption, the authority given under TSCA section 6 to regulate identified unreasonable risks, what activities would be regulated in the </w:t>
      </w:r>
      <w:r w:rsidR="0053791B">
        <w:t>final</w:t>
      </w:r>
      <w:r w:rsidRPr="00C6192E">
        <w:t xml:space="preserve"> rule, and the relationship between TSCA and existing statutes – particularly the Clean Water Act and Safe Drinking Water Act. </w:t>
      </w:r>
      <w:r w:rsidRPr="00B407E1">
        <w:t xml:space="preserve">EPA provided an opportunity for these organizations to provide follow-up comments </w:t>
      </w:r>
      <w:r w:rsidRPr="00C048C9">
        <w:t xml:space="preserve">in writing but did not receive any such comments. </w:t>
      </w:r>
    </w:p>
    <w:p w:rsidR="009E04B7" w:rsidRPr="00C048C9" w:rsidP="00CB1C05" w14:paraId="4DB02BD1" w14:textId="77777777">
      <w:pPr>
        <w:pStyle w:val="Heading2"/>
      </w:pPr>
      <w:bookmarkStart w:id="1639" w:name="_Ref106033585"/>
      <w:bookmarkStart w:id="1640" w:name="_Toc111035680"/>
      <w:bookmarkStart w:id="1641" w:name="_Toc111037105"/>
      <w:bookmarkStart w:id="1642" w:name="_Toc114062060"/>
      <w:bookmarkStart w:id="1643" w:name="_Toc165378779"/>
      <w:r w:rsidRPr="00C048C9">
        <w:t>Executive Order 13175 – Tribal Implications</w:t>
      </w:r>
      <w:bookmarkEnd w:id="1639"/>
      <w:bookmarkEnd w:id="1640"/>
      <w:bookmarkEnd w:id="1641"/>
      <w:bookmarkEnd w:id="1642"/>
      <w:bookmarkEnd w:id="1643"/>
    </w:p>
    <w:p w:rsidR="009638C7" w:rsidP="00CB1C05" w14:paraId="7A8DC5E4" w14:textId="77777777">
      <w:pPr>
        <w:pStyle w:val="BodyText"/>
        <w:sectPr w:rsidSect="00CB1C05">
          <w:type w:val="nextColumn"/>
          <w:pgSz w:w="12240" w:h="15840" w:code="1"/>
          <w:pgMar w:top="1440" w:right="1440" w:bottom="1440" w:left="1440" w:header="1080" w:footer="720" w:gutter="0"/>
          <w:lnNumType w:countBy="1" w:restart="continuous"/>
          <w:pgNumType w:chapStyle="1"/>
          <w:cols w:space="720"/>
          <w:docGrid w:linePitch="360"/>
        </w:sectPr>
      </w:pPr>
      <w:r w:rsidRPr="003A0861">
        <w:t xml:space="preserve">Executive Order 13175, </w:t>
      </w:r>
      <w:r w:rsidRPr="00C80687">
        <w:t>Consultation and Coordination with Indian Tribal Governments</w:t>
      </w:r>
      <w:r w:rsidRPr="003A0861">
        <w:t xml:space="preserve"> (59 FR 22951, November 6, 2000), directs federal agencies to consider whether a rule has tribal implications (</w:t>
      </w:r>
      <w:r w:rsidRPr="00C80687">
        <w:t>i.e.</w:t>
      </w:r>
      <w:r w:rsidRPr="003A0861">
        <w:t xml:space="preserve">, whether it has substantial direct effects on tribal governments, on the relationship between the </w:t>
      </w:r>
      <w:r w:rsidR="00E50958">
        <w:t>f</w:t>
      </w:r>
      <w:r w:rsidRPr="003A0861">
        <w:t xml:space="preserve">ederal government and the Indian tribes, or on the distribution of power and responsibilities between the </w:t>
      </w:r>
      <w:r w:rsidR="00E50958">
        <w:t>f</w:t>
      </w:r>
      <w:r w:rsidRPr="003A0861">
        <w:t xml:space="preserve">ederal government and Indian tribes). This rulemaking would not have substantial direct effects on tribal government because </w:t>
      </w:r>
      <w:r w:rsidRPr="003A0861" w:rsidR="00C048C9">
        <w:t>PCE</w:t>
      </w:r>
      <w:r w:rsidRPr="003A0861">
        <w:t xml:space="preserve"> is not manufactured, processed, or distributed in commerce by tribes and would not impose substantial direct compliance costs on tribal governments. Thus, Executive Order 13175 does not apply to this action. EPA nevertheless consulted with tribal officials during the development of this action, consistent with the EPA Policy on Consultation and Coordination with Indian Tribes. EPA met with tribal officials via teleconference on </w:t>
      </w:r>
      <w:r w:rsidRPr="003A0861" w:rsidR="003A0861">
        <w:t>July 22</w:t>
      </w:r>
      <w:r w:rsidRPr="003A0861">
        <w:t>, 202</w:t>
      </w:r>
      <w:r w:rsidRPr="003A0861" w:rsidR="003A0861">
        <w:t>1</w:t>
      </w:r>
      <w:r w:rsidRPr="003A0861">
        <w:t xml:space="preserve">, concerning the prospective regulation of the </w:t>
      </w:r>
      <w:r w:rsidRPr="003A0861" w:rsidR="003A0861">
        <w:t>PCE</w:t>
      </w:r>
      <w:r w:rsidRPr="003A0861">
        <w:t xml:space="preserve"> conditions of use under TSCA section 6. EPA risk managers briefed tribal officials on the Agency’s risk management considerations and tribal officials raised no related issues or concerns to EPA during those meetings</w:t>
      </w:r>
      <w:r w:rsidR="007677CC">
        <w:t xml:space="preserve"> nor by follow-up</w:t>
      </w:r>
      <w:r w:rsidR="00532B1B">
        <w:t xml:space="preserve"> comments</w:t>
      </w:r>
      <w:r w:rsidRPr="003A0861">
        <w:t>.</w:t>
      </w:r>
      <w:r w:rsidRPr="003A0861" w:rsidR="00B27592">
        <w:t xml:space="preserve"> </w:t>
      </w:r>
    </w:p>
    <w:p w:rsidR="00F17364" w:rsidP="00CB1C05" w14:paraId="2BEDBB48" w14:textId="77777777">
      <w:pPr>
        <w:pStyle w:val="Heading1"/>
      </w:pPr>
      <w:bookmarkStart w:id="1644" w:name="_Ref124955959"/>
      <w:bookmarkStart w:id="1645" w:name="_Toc165378780"/>
      <w:r w:rsidRPr="00F17364">
        <w:t>Sensitivity Analyses</w:t>
      </w:r>
      <w:bookmarkEnd w:id="1644"/>
      <w:bookmarkEnd w:id="1645"/>
    </w:p>
    <w:p w:rsidR="004A0451" w:rsidP="00CB1C05" w14:paraId="5A3691F2" w14:textId="77777777">
      <w:pPr>
        <w:pStyle w:val="BodyText"/>
        <w:rPr>
          <w:lang w:val="en-US"/>
        </w:rPr>
      </w:pPr>
      <w:r>
        <w:rPr>
          <w:lang w:val="en-US"/>
        </w:rPr>
        <w:t xml:space="preserve">This chapter presents several sensitivity analyses related to </w:t>
      </w:r>
      <w:r w:rsidR="006E3EA5">
        <w:rPr>
          <w:lang w:val="en-US"/>
        </w:rPr>
        <w:t>the costs and benefits for the estimated costs, benefits</w:t>
      </w:r>
      <w:r w:rsidR="000353B4">
        <w:rPr>
          <w:lang w:val="en-US"/>
        </w:rPr>
        <w:t>,</w:t>
      </w:r>
      <w:r w:rsidR="006E3EA5">
        <w:rPr>
          <w:lang w:val="en-US"/>
        </w:rPr>
        <w:t xml:space="preserve"> and net benefits of the regulatory options for </w:t>
      </w:r>
      <w:r>
        <w:rPr>
          <w:lang w:val="en-US"/>
        </w:rPr>
        <w:t xml:space="preserve">dry cleaning </w:t>
      </w:r>
      <w:r w:rsidR="006E3EA5">
        <w:rPr>
          <w:lang w:val="en-US"/>
        </w:rPr>
        <w:t xml:space="preserve">machines. </w:t>
      </w:r>
      <w:r>
        <w:rPr>
          <w:lang w:val="en-US"/>
        </w:rPr>
        <w:t>The sensitivity analysis results are presented below in</w:t>
      </w:r>
      <w:r w:rsidR="000353B4">
        <w:rPr>
          <w:lang w:val="en-US"/>
        </w:rPr>
        <w:t xml:space="preserve"> </w:t>
      </w:r>
      <w:r w:rsidR="000353B4">
        <w:rPr>
          <w:lang w:val="en-US"/>
        </w:rPr>
        <w:fldChar w:fldCharType="begin" w:fldLock="1"/>
      </w:r>
      <w:r w:rsidR="000353B4">
        <w:rPr>
          <w:lang w:val="en-US"/>
        </w:rPr>
        <w:instrText xml:space="preserve"> REF _Ref125457519 \h </w:instrText>
      </w:r>
      <w:r w:rsidR="000353B4">
        <w:rPr>
          <w:lang w:val="en-US"/>
        </w:rPr>
        <w:fldChar w:fldCharType="separate"/>
      </w:r>
      <w:r w:rsidRPr="007C0B08" w:rsidR="0092222B">
        <w:t xml:space="preserve">Table </w:t>
      </w:r>
      <w:r w:rsidR="0092222B">
        <w:rPr>
          <w:noProof/>
        </w:rPr>
        <w:t>11</w:t>
      </w:r>
      <w:r w:rsidR="0092222B">
        <w:noBreakHyphen/>
      </w:r>
      <w:r w:rsidR="0092222B">
        <w:rPr>
          <w:noProof/>
        </w:rPr>
        <w:t>1</w:t>
      </w:r>
      <w:r w:rsidR="000353B4">
        <w:rPr>
          <w:lang w:val="en-US"/>
        </w:rPr>
        <w:fldChar w:fldCharType="end"/>
      </w:r>
      <w:r>
        <w:rPr>
          <w:lang w:val="en-US"/>
        </w:rPr>
        <w:t xml:space="preserve">. </w:t>
      </w:r>
    </w:p>
    <w:p w:rsidR="00F17364" w:rsidP="00CB1C05" w14:paraId="7A89D41E" w14:textId="77777777">
      <w:pPr>
        <w:pStyle w:val="BodyText"/>
        <w:rPr>
          <w:lang w:val="en-US"/>
        </w:rPr>
      </w:pPr>
      <w:r>
        <w:rPr>
          <w:lang w:val="en-US"/>
        </w:rPr>
        <w:t xml:space="preserve">Sensitivity analyses 1 and 2 consider the alternative estimates </w:t>
      </w:r>
      <w:r w:rsidR="00F7527A">
        <w:rPr>
          <w:lang w:val="en-US"/>
        </w:rPr>
        <w:t xml:space="preserve">for the number of affected dry cleaning machines discussed above in section </w:t>
      </w:r>
      <w:r w:rsidR="00F7527A">
        <w:rPr>
          <w:lang w:val="en-US"/>
        </w:rPr>
        <w:fldChar w:fldCharType="begin" w:fldLock="1"/>
      </w:r>
      <w:r w:rsidR="00F7527A">
        <w:rPr>
          <w:lang w:val="en-US"/>
        </w:rPr>
        <w:instrText xml:space="preserve"> REF _Ref71719010 \r \h </w:instrText>
      </w:r>
      <w:r w:rsidR="00F7527A">
        <w:rPr>
          <w:lang w:val="en-US"/>
        </w:rPr>
        <w:fldChar w:fldCharType="separate"/>
      </w:r>
      <w:r w:rsidR="0092222B">
        <w:rPr>
          <w:lang w:val="en-US"/>
        </w:rPr>
        <w:t>6.1.5</w:t>
      </w:r>
      <w:r w:rsidR="00F7527A">
        <w:rPr>
          <w:lang w:val="en-US"/>
        </w:rPr>
        <w:fldChar w:fldCharType="end"/>
      </w:r>
      <w:r w:rsidR="00F7527A">
        <w:rPr>
          <w:lang w:val="en-US"/>
        </w:rPr>
        <w:t xml:space="preserve"> (3,000 and 11,000 PCE dry cleaning machines, </w:t>
      </w:r>
      <w:r w:rsidR="00B6333C">
        <w:rPr>
          <w:lang w:val="en-US"/>
        </w:rPr>
        <w:t xml:space="preserve">respectively, </w:t>
      </w:r>
      <w:r w:rsidR="00F7527A">
        <w:rPr>
          <w:lang w:val="en-US"/>
        </w:rPr>
        <w:t xml:space="preserve">versus the primary estimate of 6,000 machines). Costs, benefits, and net benefits are estimated to be proportionally lower and </w:t>
      </w:r>
      <w:r w:rsidR="00D34B3C">
        <w:rPr>
          <w:lang w:val="en-US"/>
        </w:rPr>
        <w:t>higher than the primary estimate according to the differences in the estimated numbers of machines.</w:t>
      </w:r>
    </w:p>
    <w:p w:rsidR="004F758B" w:rsidP="00CB1C05" w14:paraId="149B6F9F" w14:textId="77777777">
      <w:pPr>
        <w:pStyle w:val="BodyText"/>
        <w:rPr>
          <w:lang w:val="en-US"/>
        </w:rPr>
      </w:pPr>
      <w:r>
        <w:rPr>
          <w:lang w:val="en-US"/>
        </w:rPr>
        <w:t xml:space="preserve">Since there is uncertainty </w:t>
      </w:r>
      <w:r w:rsidR="00B6333C">
        <w:rPr>
          <w:lang w:val="en-US"/>
        </w:rPr>
        <w:t>about</w:t>
      </w:r>
      <w:r>
        <w:rPr>
          <w:lang w:val="en-US"/>
        </w:rPr>
        <w:t xml:space="preserve"> </w:t>
      </w:r>
      <w:r w:rsidR="00ED4927">
        <w:rPr>
          <w:lang w:val="en-US"/>
        </w:rPr>
        <w:t>when dry cleaning machines will reach the end of their useful life and require replacement</w:t>
      </w:r>
      <w:r w:rsidR="00D66F40">
        <w:rPr>
          <w:lang w:val="en-US"/>
        </w:rPr>
        <w:t xml:space="preserve">, alternative assumptions about the useful life of dry cleaning machines </w:t>
      </w:r>
      <w:r w:rsidR="00B6333C">
        <w:rPr>
          <w:lang w:val="en-US"/>
        </w:rPr>
        <w:t>are</w:t>
      </w:r>
      <w:r w:rsidR="00D66F40">
        <w:rPr>
          <w:lang w:val="en-US"/>
        </w:rPr>
        <w:t xml:space="preserve"> considered here. Note that </w:t>
      </w:r>
      <w:r w:rsidR="003B6CB6">
        <w:rPr>
          <w:lang w:val="en-US"/>
        </w:rPr>
        <w:t>there are almost no new PCE machines being purch</w:t>
      </w:r>
      <w:r w:rsidR="00FD76CA">
        <w:rPr>
          <w:lang w:val="en-US"/>
        </w:rPr>
        <w:t xml:space="preserve">ased, so even without any EPA action PCE machines are expected to be replaced with alternatives. </w:t>
      </w:r>
      <w:r w:rsidR="00577256">
        <w:rPr>
          <w:lang w:val="en-US"/>
        </w:rPr>
        <w:t>Sensitivity analyses 3 and 4</w:t>
      </w:r>
      <w:r w:rsidR="00D30465">
        <w:rPr>
          <w:lang w:val="en-US"/>
        </w:rPr>
        <w:t>, respectively,</w:t>
      </w:r>
      <w:r w:rsidR="00577256">
        <w:rPr>
          <w:lang w:val="en-US"/>
        </w:rPr>
        <w:t xml:space="preserve"> consider useful lives for dry cleaning machines that are </w:t>
      </w:r>
      <w:r w:rsidR="00D30465">
        <w:rPr>
          <w:lang w:val="en-US"/>
        </w:rPr>
        <w:t>5 years earlier and 5 years later compared to the primary estimate.</w:t>
      </w:r>
      <w:r w:rsidR="00481077">
        <w:rPr>
          <w:lang w:val="en-US"/>
        </w:rPr>
        <w:t xml:space="preserve"> Under sensitivity 3, </w:t>
      </w:r>
      <w:r w:rsidR="00437867">
        <w:rPr>
          <w:lang w:val="en-US"/>
        </w:rPr>
        <w:t>costs and benefits are smaller because there are fewer machines that need to be replaced and fewer individuals exposed in the baseline</w:t>
      </w:r>
      <w:r w:rsidR="00D81759">
        <w:rPr>
          <w:lang w:val="en-US"/>
        </w:rPr>
        <w:t xml:space="preserve">. </w:t>
      </w:r>
      <w:r w:rsidR="00B22A92">
        <w:rPr>
          <w:lang w:val="en-US"/>
        </w:rPr>
        <w:t>Since costs decrease more than benefits, net benefits are higher. Under sensitivity 4, costs and benefits are larger because there are more machines that need to be replaced and more individuals exposed in the baseline. Since costs increase more than benefits, net benefits are lower.</w:t>
      </w:r>
    </w:p>
    <w:p w:rsidR="003D4FE9" w:rsidP="00CB1C05" w14:paraId="2A15EFD2" w14:textId="77777777">
      <w:pPr>
        <w:pStyle w:val="BodyText"/>
        <w:rPr>
          <w:lang w:val="en-US"/>
        </w:rPr>
      </w:pPr>
      <w:r>
        <w:rPr>
          <w:lang w:val="en-US"/>
        </w:rPr>
        <w:t xml:space="preserve">Since the costs and benefits associated with the options for dry cleaning machines are a relatively small percentage of the </w:t>
      </w:r>
      <w:r w:rsidR="00B00DFC">
        <w:rPr>
          <w:lang w:val="en-US"/>
        </w:rPr>
        <w:t xml:space="preserve">total for all uses, the sensitivity results are only presented for </w:t>
      </w:r>
      <w:r w:rsidR="00D72B9E">
        <w:rPr>
          <w:lang w:val="en-US"/>
        </w:rPr>
        <w:t>the dry cleaning use.</w:t>
      </w:r>
    </w:p>
    <w:tbl>
      <w:tblPr>
        <w:tblW w:w="9725" w:type="dxa"/>
        <w:tblInd w:w="-5" w:type="dxa"/>
        <w:tblLayout w:type="fixed"/>
        <w:tblCellMar>
          <w:left w:w="0" w:type="dxa"/>
          <w:right w:w="58" w:type="dxa"/>
        </w:tblCellMar>
        <w:tblLook w:val="04A0"/>
      </w:tblPr>
      <w:tblGrid>
        <w:gridCol w:w="3245"/>
        <w:gridCol w:w="1080"/>
        <w:gridCol w:w="990"/>
        <w:gridCol w:w="1170"/>
        <w:gridCol w:w="1170"/>
        <w:gridCol w:w="990"/>
        <w:gridCol w:w="1080"/>
      </w:tblGrid>
      <w:tr w14:paraId="16D61048" w14:textId="77777777" w:rsidTr="000617C8">
        <w:tblPrEx>
          <w:tblW w:w="9725" w:type="dxa"/>
          <w:tblInd w:w="-5" w:type="dxa"/>
          <w:tblLayout w:type="fixed"/>
          <w:tblCellMar>
            <w:left w:w="0" w:type="dxa"/>
            <w:right w:w="58" w:type="dxa"/>
          </w:tblCellMar>
          <w:tblLook w:val="04A0"/>
        </w:tblPrEx>
        <w:trPr>
          <w:trHeight w:val="270"/>
          <w:tblHeader/>
        </w:trPr>
        <w:tc>
          <w:tcPr>
            <w:tcW w:w="9725" w:type="dxa"/>
            <w:gridSpan w:val="7"/>
            <w:tcBorders>
              <w:top w:val="nil"/>
              <w:left w:val="nil"/>
              <w:bottom w:val="single" w:sz="4" w:space="0" w:color="auto"/>
              <w:right w:val="nil"/>
            </w:tcBorders>
            <w:shd w:val="clear" w:color="auto" w:fill="auto"/>
          </w:tcPr>
          <w:p w:rsidR="00611B1A" w:rsidRPr="005513DC" w:rsidP="00CB1C05" w14:paraId="269E0297" w14:textId="77777777">
            <w:pPr>
              <w:pStyle w:val="TableTitleA"/>
              <w:keepLines/>
            </w:pPr>
            <w:bookmarkStart w:id="1646" w:name="_Ref125457519"/>
            <w:bookmarkStart w:id="1647" w:name="_Ref118122900"/>
            <w:bookmarkStart w:id="1648" w:name="_Toc121142766"/>
            <w:bookmarkStart w:id="1649" w:name="_Toc165379792"/>
            <w:r w:rsidRPr="007C0B08">
              <w:t xml:space="preserve">Table </w:t>
            </w:r>
            <w:r w:rsidR="00BC4B5D">
              <w:fldChar w:fldCharType="begin" w:fldLock="1"/>
            </w:r>
            <w:r w:rsidR="00BC4B5D">
              <w:instrText xml:space="preserve"> STYLEREF 1 \s </w:instrText>
            </w:r>
            <w:r w:rsidR="00BC4B5D">
              <w:fldChar w:fldCharType="separate"/>
            </w:r>
            <w:r w:rsidR="0092222B">
              <w:rPr>
                <w:noProof/>
              </w:rPr>
              <w:t>11</w:t>
            </w:r>
            <w:r w:rsidR="00BC4B5D">
              <w:rPr>
                <w:noProof/>
              </w:rPr>
              <w:fldChar w:fldCharType="end"/>
            </w:r>
            <w:r w:rsidR="00C41987">
              <w:noBreakHyphen/>
            </w:r>
            <w:r w:rsidR="00BC4B5D">
              <w:fldChar w:fldCharType="begin" w:fldLock="1"/>
            </w:r>
            <w:r w:rsidR="00BC4B5D">
              <w:instrText xml:space="preserve"> SEQ Table \* ARABIC \s 1 </w:instrText>
            </w:r>
            <w:r w:rsidR="00BC4B5D">
              <w:fldChar w:fldCharType="separate"/>
            </w:r>
            <w:r w:rsidR="0092222B">
              <w:rPr>
                <w:noProof/>
              </w:rPr>
              <w:t>1</w:t>
            </w:r>
            <w:r w:rsidR="00BC4B5D">
              <w:rPr>
                <w:noProof/>
              </w:rPr>
              <w:fldChar w:fldCharType="end"/>
            </w:r>
            <w:bookmarkEnd w:id="1646"/>
            <w:r w:rsidRPr="007C0B08">
              <w:t xml:space="preserve">: Total Annualized Net Benefits </w:t>
            </w:r>
            <w:r w:rsidR="00BA10F5">
              <w:t xml:space="preserve">for the Dry Cleaning Use </w:t>
            </w:r>
            <w:r w:rsidRPr="007C0B08">
              <w:t>by Option, (</w:t>
            </w:r>
            <w:r w:rsidR="00F61BE3">
              <w:t>Thousands</w:t>
            </w:r>
            <w:r w:rsidRPr="007C0B08">
              <w:t xml:space="preserve">, </w:t>
            </w:r>
            <w:r w:rsidR="00802B16">
              <w:t>2022$</w:t>
            </w:r>
            <w:r w:rsidRPr="007C0B08">
              <w:t>)</w:t>
            </w:r>
            <w:bookmarkEnd w:id="1647"/>
            <w:bookmarkEnd w:id="1648"/>
            <w:bookmarkEnd w:id="1649"/>
          </w:p>
        </w:tc>
      </w:tr>
      <w:tr w14:paraId="61367143" w14:textId="77777777" w:rsidTr="00FF023F">
        <w:tblPrEx>
          <w:tblW w:w="9725" w:type="dxa"/>
          <w:tblInd w:w="-5" w:type="dxa"/>
          <w:tblLayout w:type="fixed"/>
          <w:tblCellMar>
            <w:left w:w="0" w:type="dxa"/>
            <w:right w:w="58" w:type="dxa"/>
          </w:tblCellMar>
          <w:tblLook w:val="04A0"/>
        </w:tblPrEx>
        <w:trPr>
          <w:tblHeader/>
        </w:trPr>
        <w:tc>
          <w:tcPr>
            <w:tcW w:w="3245"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11B1A" w:rsidRPr="005513DC" w:rsidP="00CB1C05" w14:paraId="2D3B6131" w14:textId="77777777">
            <w:pPr>
              <w:pStyle w:val="TableSubtitle"/>
              <w:rPr>
                <w:rFonts w:asciiTheme="minorHAnsi" w:hAnsiTheme="minorHAnsi" w:cstheme="minorHAnsi"/>
                <w:sz w:val="16"/>
                <w:szCs w:val="16"/>
              </w:rPr>
            </w:pPr>
            <w:r w:rsidRPr="005513DC">
              <w:t>Estimate</w:t>
            </w:r>
          </w:p>
        </w:tc>
        <w:tc>
          <w:tcPr>
            <w:tcW w:w="207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11B1A" w:rsidRPr="005513DC" w:rsidP="00CB1C05" w14:paraId="5A0C4FC5" w14:textId="77777777">
            <w:pPr>
              <w:pStyle w:val="TableSubtitle"/>
            </w:pPr>
            <w:r w:rsidRPr="005513DC">
              <w:t>Costs</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11B1A" w:rsidRPr="005513DC" w:rsidP="00CB1C05" w14:paraId="255D1089" w14:textId="77777777">
            <w:pPr>
              <w:pStyle w:val="TableSubtitle"/>
            </w:pPr>
            <w:r w:rsidRPr="005513DC">
              <w:t>Benefits</w:t>
            </w:r>
          </w:p>
        </w:tc>
        <w:tc>
          <w:tcPr>
            <w:tcW w:w="207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611B1A" w:rsidRPr="005513DC" w:rsidP="00CB1C05" w14:paraId="7E5014AF" w14:textId="77777777">
            <w:pPr>
              <w:pStyle w:val="TableSubtitle"/>
            </w:pPr>
            <w:r w:rsidRPr="005513DC">
              <w:t>Net Benefits</w:t>
            </w:r>
          </w:p>
        </w:tc>
      </w:tr>
      <w:tr w14:paraId="2A99366D" w14:textId="77777777" w:rsidTr="00CD48B1">
        <w:tblPrEx>
          <w:tblW w:w="9725" w:type="dxa"/>
          <w:tblInd w:w="-5" w:type="dxa"/>
          <w:tblLayout w:type="fixed"/>
          <w:tblCellMar>
            <w:left w:w="0" w:type="dxa"/>
            <w:right w:w="58" w:type="dxa"/>
          </w:tblCellMar>
          <w:tblLook w:val="04A0"/>
        </w:tblPrEx>
        <w:trPr>
          <w:trHeight w:val="602"/>
          <w:tblHeader/>
        </w:trPr>
        <w:tc>
          <w:tcPr>
            <w:tcW w:w="3245" w:type="dxa"/>
            <w:vMerge/>
            <w:tcBorders>
              <w:top w:val="single" w:sz="4" w:space="0" w:color="auto"/>
              <w:left w:val="single" w:sz="4" w:space="0" w:color="auto"/>
              <w:bottom w:val="single" w:sz="4" w:space="0" w:color="auto"/>
              <w:right w:val="single" w:sz="4" w:space="0" w:color="auto"/>
            </w:tcBorders>
            <w:shd w:val="clear" w:color="auto" w:fill="48A9C5" w:themeFill="accent1"/>
          </w:tcPr>
          <w:p w:rsidR="008B6947" w:rsidRPr="005513DC" w:rsidP="00CB1C05" w14:paraId="00A40291" w14:textId="77777777">
            <w:pPr>
              <w:pStyle w:val="TableSubtitle"/>
              <w:rPr>
                <w:rFonts w:asciiTheme="minorHAnsi" w:hAnsiTheme="minorHAnsi" w:cstheme="minorHAnsi"/>
                <w:sz w:val="16"/>
                <w:szCs w:val="16"/>
              </w:rPr>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8B6947" w:rsidRPr="005513DC" w:rsidP="00CB1C05" w14:paraId="2F032561" w14:textId="77777777">
            <w:pPr>
              <w:pStyle w:val="TableSubtitle"/>
            </w:pPr>
            <w:r w:rsidRPr="005513DC">
              <w:rPr>
                <w:rFonts w:cs="PMingLiU"/>
                <w:color w:val="FFFFFF"/>
              </w:rPr>
              <w:t>Option 1</w:t>
            </w:r>
          </w:p>
        </w:tc>
        <w:tc>
          <w:tcPr>
            <w:tcW w:w="99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8B6947" w:rsidRPr="005513DC" w:rsidP="00CB1C05" w14:paraId="26BDD6A1" w14:textId="77777777">
            <w:pPr>
              <w:pStyle w:val="TableSubtitle"/>
            </w:pPr>
            <w:r w:rsidRPr="005513DC">
              <w:rPr>
                <w:rFonts w:cs="PMingLiU"/>
                <w:color w:val="FFFFFF"/>
              </w:rPr>
              <w:t>Option 2</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8B6947" w:rsidRPr="005513DC" w:rsidP="00CB1C05" w14:paraId="5BDF9C0A" w14:textId="77777777">
            <w:pPr>
              <w:pStyle w:val="TableSubtitle"/>
            </w:pPr>
            <w:r w:rsidRPr="005513DC">
              <w:rPr>
                <w:rFonts w:cs="PMingLiU"/>
                <w:color w:val="FFFFFF"/>
              </w:rPr>
              <w:t>Option 1</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8B6947" w:rsidRPr="005513DC" w:rsidP="00CB1C05" w14:paraId="2C722102" w14:textId="77777777">
            <w:pPr>
              <w:pStyle w:val="TableSubtitle"/>
            </w:pPr>
            <w:r w:rsidRPr="005513DC">
              <w:rPr>
                <w:rFonts w:cs="PMingLiU"/>
                <w:color w:val="FFFFFF"/>
              </w:rPr>
              <w:t>Option 2</w:t>
            </w:r>
          </w:p>
        </w:tc>
        <w:tc>
          <w:tcPr>
            <w:tcW w:w="99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8B6947" w:rsidRPr="005513DC" w:rsidP="00CB1C05" w14:paraId="31692524" w14:textId="77777777">
            <w:pPr>
              <w:pStyle w:val="TableSubtitle"/>
            </w:pPr>
            <w:r w:rsidRPr="005513DC">
              <w:rPr>
                <w:rFonts w:cs="PMingLiU"/>
                <w:color w:val="FFFFFF"/>
              </w:rPr>
              <w:t>Option 1</w:t>
            </w: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8B6947" w:rsidRPr="005513DC" w:rsidP="00CB1C05" w14:paraId="29C2A0A2" w14:textId="77777777">
            <w:pPr>
              <w:pStyle w:val="TableSubtitle"/>
            </w:pPr>
            <w:r w:rsidRPr="005513DC">
              <w:rPr>
                <w:rFonts w:cs="PMingLiU"/>
                <w:color w:val="FFFFFF"/>
              </w:rPr>
              <w:t>Option 2</w:t>
            </w:r>
          </w:p>
        </w:tc>
      </w:tr>
      <w:tr w14:paraId="224B59D4" w14:textId="77777777" w:rsidTr="00AB2F68">
        <w:tblPrEx>
          <w:tblW w:w="9725" w:type="dxa"/>
          <w:tblInd w:w="-5" w:type="dxa"/>
          <w:tblLayout w:type="fixed"/>
          <w:tblCellMar>
            <w:left w:w="0" w:type="dxa"/>
            <w:right w:w="58"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AB2F68" w:rsidRPr="008129DC" w:rsidP="00CB1C05" w14:paraId="52C9C9B0" w14:textId="77777777">
            <w:pPr>
              <w:pStyle w:val="TableSubtitle"/>
              <w:rPr>
                <w:color w:val="FF0000"/>
              </w:rPr>
            </w:pPr>
            <w:r>
              <w:t>Primary Estimate</w:t>
            </w:r>
            <w:r w:rsidR="00A25BA0">
              <w:t xml:space="preserve"> (6,000 dry cleaning machines; 15-25 year</w:t>
            </w:r>
            <w:r w:rsidR="009B180E">
              <w:t xml:space="preserve"> dry cleaning machine useful life)</w:t>
            </w:r>
          </w:p>
        </w:tc>
      </w:tr>
      <w:tr w14:paraId="01F53108"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FD6D53" w:rsidRPr="008129DC" w:rsidP="00CB1C05" w14:paraId="3FC1DB47" w14:textId="77777777">
            <w:pPr>
              <w:pStyle w:val="RTableTextAbt"/>
              <w:keepNext/>
              <w:keepLines/>
              <w:ind w:right="305"/>
              <w:jc w:val="left"/>
              <w:rPr>
                <w:color w:val="FF0000"/>
              </w:rPr>
            </w:pPr>
            <w:r>
              <w:rPr>
                <w:szCs w:val="18"/>
              </w:rPr>
              <w:t>Low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0B0614A7" w14:textId="77777777">
            <w:pPr>
              <w:pStyle w:val="RTableTextAbt"/>
              <w:keepNext/>
              <w:keepLines/>
              <w:ind w:right="305"/>
              <w:rPr>
                <w:color w:val="FF0000"/>
              </w:rPr>
            </w:pPr>
            <w:r>
              <w:rPr>
                <w:szCs w:val="18"/>
              </w:rPr>
              <w:t xml:space="preserve">$106 </w:t>
            </w:r>
          </w:p>
        </w:tc>
        <w:tc>
          <w:tcPr>
            <w:tcW w:w="99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035306B1" w14:textId="77777777">
            <w:pPr>
              <w:pStyle w:val="RTableTextAbt"/>
              <w:keepNext/>
              <w:keepLines/>
              <w:ind w:right="305"/>
              <w:rPr>
                <w:color w:val="FF0000"/>
              </w:rPr>
            </w:pPr>
            <w:r>
              <w:rPr>
                <w:szCs w:val="18"/>
              </w:rPr>
              <w:t xml:space="preserve">$45 </w:t>
            </w:r>
          </w:p>
        </w:tc>
        <w:tc>
          <w:tcPr>
            <w:tcW w:w="1170" w:type="dxa"/>
            <w:tcBorders>
              <w:top w:val="nil"/>
              <w:left w:val="single" w:sz="4" w:space="0" w:color="auto"/>
              <w:bottom w:val="single" w:sz="4" w:space="0" w:color="auto"/>
              <w:right w:val="single" w:sz="4" w:space="0" w:color="auto"/>
            </w:tcBorders>
            <w:shd w:val="clear" w:color="auto" w:fill="auto"/>
            <w:vAlign w:val="center"/>
          </w:tcPr>
          <w:p w:rsidR="00FD6D53" w:rsidRPr="008129DC" w:rsidP="00CB1C05" w14:paraId="2334545F" w14:textId="77777777">
            <w:pPr>
              <w:pStyle w:val="RTableTextAbt"/>
              <w:keepNext/>
              <w:keepLines/>
              <w:ind w:right="305"/>
              <w:rPr>
                <w:color w:val="FF0000"/>
              </w:rPr>
            </w:pPr>
            <w:r>
              <w:rPr>
                <w:szCs w:val="18"/>
              </w:rPr>
              <w:t>$</w:t>
            </w:r>
            <w:r w:rsidR="004D5877">
              <w:rPr>
                <w:szCs w:val="18"/>
              </w:rPr>
              <w:t>1.37</w:t>
            </w:r>
            <w:r>
              <w:rPr>
                <w:szCs w:val="18"/>
              </w:rPr>
              <w:t xml:space="preserve"> </w:t>
            </w:r>
          </w:p>
        </w:tc>
        <w:tc>
          <w:tcPr>
            <w:tcW w:w="1170" w:type="dxa"/>
            <w:tcBorders>
              <w:top w:val="nil"/>
              <w:left w:val="nil"/>
              <w:bottom w:val="single" w:sz="4" w:space="0" w:color="auto"/>
              <w:right w:val="single" w:sz="4" w:space="0" w:color="auto"/>
            </w:tcBorders>
            <w:shd w:val="clear" w:color="auto" w:fill="auto"/>
            <w:vAlign w:val="center"/>
          </w:tcPr>
          <w:p w:rsidR="00FD6D53" w:rsidRPr="008129DC" w:rsidP="00CB1C05" w14:paraId="29959077" w14:textId="77777777">
            <w:pPr>
              <w:pStyle w:val="RTableTextAbt"/>
              <w:keepNext/>
              <w:keepLines/>
              <w:ind w:right="305"/>
              <w:rPr>
                <w:color w:val="FF0000"/>
              </w:rPr>
            </w:pPr>
            <w:r>
              <w:rPr>
                <w:szCs w:val="18"/>
              </w:rPr>
              <w:t>$0.</w:t>
            </w:r>
            <w:r w:rsidR="004D5877">
              <w:rPr>
                <w:szCs w:val="18"/>
              </w:rPr>
              <w:t>70</w:t>
            </w:r>
            <w:r>
              <w:rPr>
                <w:szCs w:val="18"/>
              </w:rPr>
              <w:t xml:space="preserve"> </w:t>
            </w:r>
          </w:p>
        </w:tc>
        <w:tc>
          <w:tcPr>
            <w:tcW w:w="990" w:type="dxa"/>
            <w:tcBorders>
              <w:top w:val="nil"/>
              <w:left w:val="nil"/>
              <w:bottom w:val="single" w:sz="4" w:space="0" w:color="auto"/>
              <w:right w:val="single" w:sz="4" w:space="0" w:color="auto"/>
            </w:tcBorders>
            <w:shd w:val="clear" w:color="auto" w:fill="auto"/>
            <w:vAlign w:val="center"/>
          </w:tcPr>
          <w:p w:rsidR="00FD6D53" w:rsidRPr="008129DC" w:rsidP="00CB1C05" w14:paraId="69D3E870" w14:textId="77777777">
            <w:pPr>
              <w:pStyle w:val="RTableTextAbt"/>
              <w:keepNext/>
              <w:keepLines/>
              <w:ind w:right="305"/>
              <w:rPr>
                <w:color w:val="FF0000"/>
              </w:rPr>
            </w:pPr>
            <w:r>
              <w:rPr>
                <w:color w:val="FF0000"/>
                <w:szCs w:val="18"/>
              </w:rPr>
              <w:t>($</w:t>
            </w:r>
            <w:r w:rsidR="004D5877">
              <w:rPr>
                <w:color w:val="FF0000"/>
                <w:szCs w:val="18"/>
              </w:rPr>
              <w:t>105</w:t>
            </w:r>
            <w:r>
              <w:rPr>
                <w:color w:val="FF0000"/>
                <w:szCs w:val="18"/>
              </w:rPr>
              <w:t>)</w:t>
            </w:r>
          </w:p>
        </w:tc>
        <w:tc>
          <w:tcPr>
            <w:tcW w:w="1080" w:type="dxa"/>
            <w:tcBorders>
              <w:top w:val="nil"/>
              <w:left w:val="nil"/>
              <w:bottom w:val="single" w:sz="4" w:space="0" w:color="auto"/>
              <w:right w:val="single" w:sz="4" w:space="0" w:color="auto"/>
            </w:tcBorders>
            <w:shd w:val="clear" w:color="auto" w:fill="auto"/>
            <w:vAlign w:val="center"/>
          </w:tcPr>
          <w:p w:rsidR="00FD6D53" w:rsidRPr="008129DC" w:rsidP="00CB1C05" w14:paraId="01890E45" w14:textId="77777777">
            <w:pPr>
              <w:pStyle w:val="RTableTextAbt"/>
              <w:keepNext/>
              <w:keepLines/>
              <w:ind w:right="305"/>
              <w:rPr>
                <w:color w:val="FF0000"/>
              </w:rPr>
            </w:pPr>
            <w:r>
              <w:rPr>
                <w:color w:val="FF0000"/>
                <w:szCs w:val="18"/>
              </w:rPr>
              <w:t>($</w:t>
            </w:r>
            <w:r w:rsidR="004D5877">
              <w:rPr>
                <w:color w:val="FF0000"/>
                <w:szCs w:val="18"/>
              </w:rPr>
              <w:t>45</w:t>
            </w:r>
            <w:r>
              <w:rPr>
                <w:color w:val="FF0000"/>
                <w:szCs w:val="18"/>
              </w:rPr>
              <w:t>)</w:t>
            </w:r>
          </w:p>
        </w:tc>
      </w:tr>
      <w:tr w14:paraId="30541C40"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FD6D53" w:rsidRPr="008129DC" w:rsidP="00CB1C05" w14:paraId="3666A9B8" w14:textId="77777777">
            <w:pPr>
              <w:pStyle w:val="RTableTextAbt"/>
              <w:keepNext/>
              <w:keepLines/>
              <w:ind w:right="305"/>
              <w:jc w:val="left"/>
              <w:rPr>
                <w:color w:val="FF0000"/>
              </w:rPr>
            </w:pPr>
            <w:r>
              <w:rPr>
                <w:szCs w:val="18"/>
              </w:rPr>
              <w:t>High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1B89C475" w14:textId="77777777">
            <w:pPr>
              <w:pStyle w:val="RTableTextAbt"/>
              <w:keepNext/>
              <w:keepLines/>
              <w:ind w:right="305"/>
              <w:rPr>
                <w:color w:val="FF0000"/>
              </w:rPr>
            </w:pPr>
            <w:r>
              <w:rPr>
                <w:szCs w:val="18"/>
              </w:rPr>
              <w:t xml:space="preserve">$106 </w:t>
            </w:r>
          </w:p>
        </w:tc>
        <w:tc>
          <w:tcPr>
            <w:tcW w:w="99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0F42881C" w14:textId="77777777">
            <w:pPr>
              <w:pStyle w:val="RTableTextAbt"/>
              <w:keepNext/>
              <w:keepLines/>
              <w:ind w:right="305"/>
              <w:rPr>
                <w:color w:val="FF0000"/>
              </w:rPr>
            </w:pPr>
            <w:r>
              <w:rPr>
                <w:szCs w:val="18"/>
              </w:rPr>
              <w:t xml:space="preserve">$45 </w:t>
            </w:r>
          </w:p>
        </w:tc>
        <w:tc>
          <w:tcPr>
            <w:tcW w:w="1170" w:type="dxa"/>
            <w:tcBorders>
              <w:top w:val="nil"/>
              <w:left w:val="single" w:sz="4" w:space="0" w:color="auto"/>
              <w:bottom w:val="single" w:sz="4" w:space="0" w:color="auto"/>
              <w:right w:val="single" w:sz="4" w:space="0" w:color="auto"/>
            </w:tcBorders>
            <w:shd w:val="clear" w:color="auto" w:fill="auto"/>
            <w:vAlign w:val="center"/>
          </w:tcPr>
          <w:p w:rsidR="00FD6D53" w:rsidRPr="008129DC" w:rsidP="00CB1C05" w14:paraId="066C5837" w14:textId="77777777">
            <w:pPr>
              <w:pStyle w:val="RTableTextAbt"/>
              <w:keepNext/>
              <w:keepLines/>
              <w:ind w:right="305"/>
              <w:rPr>
                <w:color w:val="FF0000"/>
              </w:rPr>
            </w:pPr>
            <w:r>
              <w:rPr>
                <w:szCs w:val="18"/>
              </w:rPr>
              <w:t>$</w:t>
            </w:r>
            <w:r w:rsidR="004D5877">
              <w:rPr>
                <w:szCs w:val="18"/>
              </w:rPr>
              <w:t>3.55</w:t>
            </w:r>
            <w:r>
              <w:rPr>
                <w:szCs w:val="18"/>
              </w:rPr>
              <w:t xml:space="preserve"> </w:t>
            </w:r>
          </w:p>
        </w:tc>
        <w:tc>
          <w:tcPr>
            <w:tcW w:w="1170" w:type="dxa"/>
            <w:tcBorders>
              <w:top w:val="nil"/>
              <w:left w:val="nil"/>
              <w:bottom w:val="single" w:sz="4" w:space="0" w:color="auto"/>
              <w:right w:val="single" w:sz="4" w:space="0" w:color="auto"/>
            </w:tcBorders>
            <w:shd w:val="clear" w:color="auto" w:fill="auto"/>
            <w:vAlign w:val="center"/>
          </w:tcPr>
          <w:p w:rsidR="00FD6D53" w:rsidRPr="008129DC" w:rsidP="00CB1C05" w14:paraId="0580F8BF" w14:textId="77777777">
            <w:pPr>
              <w:pStyle w:val="RTableTextAbt"/>
              <w:keepNext/>
              <w:keepLines/>
              <w:ind w:right="305"/>
              <w:rPr>
                <w:color w:val="FF0000"/>
              </w:rPr>
            </w:pPr>
            <w:r>
              <w:rPr>
                <w:szCs w:val="18"/>
              </w:rPr>
              <w:t>$</w:t>
            </w:r>
            <w:r w:rsidR="004D5877">
              <w:rPr>
                <w:szCs w:val="18"/>
              </w:rPr>
              <w:t>1.81</w:t>
            </w:r>
            <w:r>
              <w:rPr>
                <w:szCs w:val="18"/>
              </w:rPr>
              <w:t xml:space="preserve"> </w:t>
            </w:r>
          </w:p>
        </w:tc>
        <w:tc>
          <w:tcPr>
            <w:tcW w:w="990" w:type="dxa"/>
            <w:tcBorders>
              <w:top w:val="nil"/>
              <w:left w:val="nil"/>
              <w:bottom w:val="single" w:sz="4" w:space="0" w:color="auto"/>
              <w:right w:val="single" w:sz="4" w:space="0" w:color="auto"/>
            </w:tcBorders>
            <w:shd w:val="clear" w:color="auto" w:fill="auto"/>
            <w:vAlign w:val="center"/>
          </w:tcPr>
          <w:p w:rsidR="00FD6D53" w:rsidRPr="008129DC" w:rsidP="00CB1C05" w14:paraId="3FD364CB" w14:textId="77777777">
            <w:pPr>
              <w:pStyle w:val="RTableTextAbt"/>
              <w:keepNext/>
              <w:keepLines/>
              <w:ind w:right="305"/>
              <w:rPr>
                <w:color w:val="FF0000"/>
              </w:rPr>
            </w:pPr>
            <w:r>
              <w:rPr>
                <w:color w:val="FF0000"/>
                <w:szCs w:val="18"/>
              </w:rPr>
              <w:t>($</w:t>
            </w:r>
            <w:r w:rsidR="004D5877">
              <w:rPr>
                <w:color w:val="FF0000"/>
                <w:szCs w:val="18"/>
              </w:rPr>
              <w:t>103</w:t>
            </w:r>
            <w:r>
              <w:rPr>
                <w:color w:val="FF0000"/>
                <w:szCs w:val="18"/>
              </w:rPr>
              <w:t>)</w:t>
            </w:r>
          </w:p>
        </w:tc>
        <w:tc>
          <w:tcPr>
            <w:tcW w:w="1080" w:type="dxa"/>
            <w:tcBorders>
              <w:top w:val="nil"/>
              <w:left w:val="nil"/>
              <w:bottom w:val="single" w:sz="4" w:space="0" w:color="auto"/>
              <w:right w:val="single" w:sz="4" w:space="0" w:color="auto"/>
            </w:tcBorders>
            <w:shd w:val="clear" w:color="auto" w:fill="auto"/>
            <w:vAlign w:val="center"/>
          </w:tcPr>
          <w:p w:rsidR="00FD6D53" w:rsidRPr="008129DC" w:rsidP="00CB1C05" w14:paraId="2BCE9C6F" w14:textId="77777777">
            <w:pPr>
              <w:pStyle w:val="RTableTextAbt"/>
              <w:keepNext/>
              <w:keepLines/>
              <w:ind w:right="305"/>
              <w:rPr>
                <w:color w:val="FF0000"/>
              </w:rPr>
            </w:pPr>
            <w:r>
              <w:rPr>
                <w:color w:val="FF0000"/>
                <w:szCs w:val="18"/>
              </w:rPr>
              <w:t>($</w:t>
            </w:r>
            <w:r w:rsidR="004D5877">
              <w:rPr>
                <w:color w:val="FF0000"/>
                <w:szCs w:val="18"/>
              </w:rPr>
              <w:t>43</w:t>
            </w:r>
            <w:r>
              <w:rPr>
                <w:color w:val="FF0000"/>
                <w:szCs w:val="18"/>
              </w:rPr>
              <w:t>)</w:t>
            </w:r>
          </w:p>
        </w:tc>
      </w:tr>
      <w:tr w14:paraId="3FC2BCFC"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FD6D53" w:rsidRPr="008129DC" w:rsidP="00CB1C05" w14:paraId="25CC997F" w14:textId="77777777">
            <w:pPr>
              <w:pStyle w:val="RTableTextAbt"/>
              <w:keepNext/>
              <w:keepLines/>
              <w:ind w:right="305"/>
              <w:jc w:val="left"/>
              <w:rPr>
                <w:color w:val="FF0000"/>
              </w:rPr>
            </w:pPr>
            <w:r>
              <w:rPr>
                <w:szCs w:val="18"/>
              </w:rPr>
              <w:t>Low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3529533C" w14:textId="77777777">
            <w:pPr>
              <w:pStyle w:val="RTableTextAbt"/>
              <w:keepNext/>
              <w:keepLines/>
              <w:ind w:right="305"/>
              <w:rPr>
                <w:color w:val="FF0000"/>
              </w:rPr>
            </w:pPr>
            <w:r>
              <w:rPr>
                <w:szCs w:val="18"/>
              </w:rPr>
              <w:t xml:space="preserve">$109 </w:t>
            </w:r>
          </w:p>
        </w:tc>
        <w:tc>
          <w:tcPr>
            <w:tcW w:w="99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0D6B042F" w14:textId="77777777">
            <w:pPr>
              <w:pStyle w:val="RTableTextAbt"/>
              <w:keepNext/>
              <w:keepLines/>
              <w:ind w:right="305"/>
              <w:rPr>
                <w:color w:val="FF0000"/>
              </w:rPr>
            </w:pPr>
            <w:r>
              <w:rPr>
                <w:szCs w:val="18"/>
              </w:rPr>
              <w:t xml:space="preserve">$44 </w:t>
            </w:r>
          </w:p>
        </w:tc>
        <w:tc>
          <w:tcPr>
            <w:tcW w:w="1170" w:type="dxa"/>
            <w:tcBorders>
              <w:top w:val="nil"/>
              <w:left w:val="single" w:sz="4" w:space="0" w:color="auto"/>
              <w:bottom w:val="single" w:sz="4" w:space="0" w:color="auto"/>
              <w:right w:val="single" w:sz="4" w:space="0" w:color="auto"/>
            </w:tcBorders>
            <w:shd w:val="clear" w:color="auto" w:fill="auto"/>
            <w:vAlign w:val="center"/>
          </w:tcPr>
          <w:p w:rsidR="00FD6D53" w:rsidRPr="008129DC" w:rsidP="00CB1C05" w14:paraId="5D8C3B51" w14:textId="77777777">
            <w:pPr>
              <w:pStyle w:val="RTableTextAbt"/>
              <w:keepNext/>
              <w:keepLines/>
              <w:ind w:right="305"/>
              <w:rPr>
                <w:color w:val="FF0000"/>
              </w:rPr>
            </w:pPr>
            <w:r>
              <w:rPr>
                <w:szCs w:val="18"/>
              </w:rPr>
              <w:t>$</w:t>
            </w:r>
            <w:r w:rsidR="004D5877">
              <w:rPr>
                <w:szCs w:val="18"/>
              </w:rPr>
              <w:t>1.09</w:t>
            </w:r>
            <w:r>
              <w:rPr>
                <w:szCs w:val="18"/>
              </w:rPr>
              <w:t xml:space="preserve"> </w:t>
            </w:r>
          </w:p>
        </w:tc>
        <w:tc>
          <w:tcPr>
            <w:tcW w:w="1170" w:type="dxa"/>
            <w:tcBorders>
              <w:top w:val="nil"/>
              <w:left w:val="nil"/>
              <w:bottom w:val="single" w:sz="4" w:space="0" w:color="auto"/>
              <w:right w:val="single" w:sz="4" w:space="0" w:color="auto"/>
            </w:tcBorders>
            <w:shd w:val="clear" w:color="auto" w:fill="auto"/>
            <w:vAlign w:val="center"/>
          </w:tcPr>
          <w:p w:rsidR="00FD6D53" w:rsidRPr="008129DC" w:rsidP="00CB1C05" w14:paraId="67CC6DC3" w14:textId="77777777">
            <w:pPr>
              <w:pStyle w:val="RTableTextAbt"/>
              <w:keepNext/>
              <w:keepLines/>
              <w:ind w:right="305"/>
              <w:rPr>
                <w:color w:val="FF0000"/>
              </w:rPr>
            </w:pPr>
            <w:r>
              <w:rPr>
                <w:szCs w:val="18"/>
              </w:rPr>
              <w:t>$0.</w:t>
            </w:r>
            <w:r w:rsidR="004D5877">
              <w:rPr>
                <w:szCs w:val="18"/>
              </w:rPr>
              <w:t>55</w:t>
            </w:r>
            <w:r>
              <w:rPr>
                <w:szCs w:val="18"/>
              </w:rPr>
              <w:t xml:space="preserve"> </w:t>
            </w:r>
          </w:p>
        </w:tc>
        <w:tc>
          <w:tcPr>
            <w:tcW w:w="990" w:type="dxa"/>
            <w:tcBorders>
              <w:top w:val="nil"/>
              <w:left w:val="nil"/>
              <w:bottom w:val="single" w:sz="4" w:space="0" w:color="auto"/>
              <w:right w:val="single" w:sz="4" w:space="0" w:color="auto"/>
            </w:tcBorders>
            <w:shd w:val="clear" w:color="auto" w:fill="auto"/>
            <w:vAlign w:val="center"/>
          </w:tcPr>
          <w:p w:rsidR="00FD6D53" w:rsidRPr="008129DC" w:rsidP="00CB1C05" w14:paraId="289BBBCA" w14:textId="77777777">
            <w:pPr>
              <w:pStyle w:val="RTableTextAbt"/>
              <w:keepNext/>
              <w:keepLines/>
              <w:ind w:right="305"/>
              <w:rPr>
                <w:color w:val="FF0000"/>
              </w:rPr>
            </w:pPr>
            <w:r>
              <w:rPr>
                <w:color w:val="FF0000"/>
                <w:szCs w:val="18"/>
              </w:rPr>
              <w:t>($</w:t>
            </w:r>
            <w:r w:rsidR="004D5877">
              <w:rPr>
                <w:color w:val="FF0000"/>
                <w:szCs w:val="18"/>
              </w:rPr>
              <w:t>108</w:t>
            </w:r>
            <w:r>
              <w:rPr>
                <w:color w:val="FF0000"/>
                <w:szCs w:val="18"/>
              </w:rPr>
              <w:t>)</w:t>
            </w:r>
          </w:p>
        </w:tc>
        <w:tc>
          <w:tcPr>
            <w:tcW w:w="1080" w:type="dxa"/>
            <w:tcBorders>
              <w:top w:val="nil"/>
              <w:left w:val="nil"/>
              <w:bottom w:val="single" w:sz="4" w:space="0" w:color="auto"/>
              <w:right w:val="single" w:sz="4" w:space="0" w:color="auto"/>
            </w:tcBorders>
            <w:shd w:val="clear" w:color="auto" w:fill="auto"/>
            <w:vAlign w:val="center"/>
          </w:tcPr>
          <w:p w:rsidR="00FD6D53" w:rsidRPr="008129DC" w:rsidP="00CB1C05" w14:paraId="79800813" w14:textId="77777777">
            <w:pPr>
              <w:pStyle w:val="RTableTextAbt"/>
              <w:keepNext/>
              <w:keepLines/>
              <w:ind w:right="305"/>
              <w:rPr>
                <w:color w:val="FF0000"/>
              </w:rPr>
            </w:pPr>
            <w:r>
              <w:rPr>
                <w:color w:val="FF0000"/>
                <w:szCs w:val="18"/>
              </w:rPr>
              <w:t>($43)</w:t>
            </w:r>
          </w:p>
        </w:tc>
      </w:tr>
      <w:tr w14:paraId="05E85F45"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FD6D53" w:rsidRPr="008129DC" w:rsidP="00CB1C05" w14:paraId="2CD8E198" w14:textId="77777777">
            <w:pPr>
              <w:pStyle w:val="RTableTextAbt"/>
              <w:keepNext/>
              <w:keepLines/>
              <w:ind w:right="305"/>
              <w:jc w:val="left"/>
              <w:rPr>
                <w:color w:val="FF0000"/>
              </w:rPr>
            </w:pPr>
            <w:r>
              <w:rPr>
                <w:szCs w:val="18"/>
              </w:rPr>
              <w:t>High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17535A17" w14:textId="77777777">
            <w:pPr>
              <w:pStyle w:val="RTableTextAbt"/>
              <w:keepNext/>
              <w:keepLines/>
              <w:ind w:right="305"/>
              <w:rPr>
                <w:color w:val="FF0000"/>
              </w:rPr>
            </w:pPr>
            <w:r>
              <w:rPr>
                <w:szCs w:val="18"/>
              </w:rPr>
              <w:t xml:space="preserve">$109 </w:t>
            </w:r>
          </w:p>
        </w:tc>
        <w:tc>
          <w:tcPr>
            <w:tcW w:w="99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73B3DDF9" w14:textId="77777777">
            <w:pPr>
              <w:pStyle w:val="RTableTextAbt"/>
              <w:keepNext/>
              <w:keepLines/>
              <w:ind w:right="305"/>
              <w:rPr>
                <w:color w:val="FF0000"/>
              </w:rPr>
            </w:pPr>
            <w:r>
              <w:rPr>
                <w:szCs w:val="18"/>
              </w:rPr>
              <w:t xml:space="preserve">$44 </w:t>
            </w:r>
          </w:p>
        </w:tc>
        <w:tc>
          <w:tcPr>
            <w:tcW w:w="1170" w:type="dxa"/>
            <w:tcBorders>
              <w:top w:val="nil"/>
              <w:left w:val="single" w:sz="4" w:space="0" w:color="auto"/>
              <w:bottom w:val="single" w:sz="4" w:space="0" w:color="auto"/>
              <w:right w:val="single" w:sz="4" w:space="0" w:color="auto"/>
            </w:tcBorders>
            <w:shd w:val="clear" w:color="auto" w:fill="auto"/>
            <w:vAlign w:val="center"/>
          </w:tcPr>
          <w:p w:rsidR="00FD6D53" w:rsidRPr="008129DC" w:rsidP="00CB1C05" w14:paraId="56578D72" w14:textId="77777777">
            <w:pPr>
              <w:pStyle w:val="RTableTextAbt"/>
              <w:keepNext/>
              <w:keepLines/>
              <w:ind w:right="305"/>
              <w:rPr>
                <w:color w:val="FF0000"/>
              </w:rPr>
            </w:pPr>
            <w:r>
              <w:rPr>
                <w:szCs w:val="18"/>
              </w:rPr>
              <w:t>$</w:t>
            </w:r>
            <w:r w:rsidR="004D5877">
              <w:rPr>
                <w:szCs w:val="18"/>
              </w:rPr>
              <w:t>3.00</w:t>
            </w:r>
            <w:r>
              <w:rPr>
                <w:szCs w:val="18"/>
              </w:rPr>
              <w:t xml:space="preserve"> </w:t>
            </w:r>
          </w:p>
        </w:tc>
        <w:tc>
          <w:tcPr>
            <w:tcW w:w="1170" w:type="dxa"/>
            <w:tcBorders>
              <w:top w:val="nil"/>
              <w:left w:val="nil"/>
              <w:bottom w:val="single" w:sz="4" w:space="0" w:color="auto"/>
              <w:right w:val="single" w:sz="4" w:space="0" w:color="auto"/>
            </w:tcBorders>
            <w:shd w:val="clear" w:color="auto" w:fill="auto"/>
            <w:vAlign w:val="center"/>
          </w:tcPr>
          <w:p w:rsidR="00FD6D53" w:rsidRPr="008129DC" w:rsidP="00CB1C05" w14:paraId="77DA2F25" w14:textId="77777777">
            <w:pPr>
              <w:pStyle w:val="RTableTextAbt"/>
              <w:keepNext/>
              <w:keepLines/>
              <w:ind w:right="305"/>
              <w:rPr>
                <w:color w:val="FF0000"/>
              </w:rPr>
            </w:pPr>
            <w:r>
              <w:rPr>
                <w:szCs w:val="18"/>
              </w:rPr>
              <w:t>$</w:t>
            </w:r>
            <w:r w:rsidR="004D5877">
              <w:rPr>
                <w:szCs w:val="18"/>
              </w:rPr>
              <w:t>1.53</w:t>
            </w:r>
            <w:r>
              <w:rPr>
                <w:szCs w:val="18"/>
              </w:rPr>
              <w:t xml:space="preserve"> </w:t>
            </w:r>
          </w:p>
        </w:tc>
        <w:tc>
          <w:tcPr>
            <w:tcW w:w="990" w:type="dxa"/>
            <w:tcBorders>
              <w:top w:val="nil"/>
              <w:left w:val="nil"/>
              <w:bottom w:val="single" w:sz="4" w:space="0" w:color="auto"/>
              <w:right w:val="single" w:sz="4" w:space="0" w:color="auto"/>
            </w:tcBorders>
            <w:shd w:val="clear" w:color="auto" w:fill="auto"/>
            <w:vAlign w:val="center"/>
          </w:tcPr>
          <w:p w:rsidR="00FD6D53" w:rsidRPr="008129DC" w:rsidP="00CB1C05" w14:paraId="084F8B64" w14:textId="77777777">
            <w:pPr>
              <w:pStyle w:val="RTableTextAbt"/>
              <w:keepNext/>
              <w:keepLines/>
              <w:ind w:right="305"/>
              <w:rPr>
                <w:color w:val="FF0000"/>
              </w:rPr>
            </w:pPr>
            <w:r>
              <w:rPr>
                <w:color w:val="FF0000"/>
                <w:szCs w:val="18"/>
              </w:rPr>
              <w:t>($</w:t>
            </w:r>
            <w:r w:rsidR="004D5877">
              <w:rPr>
                <w:color w:val="FF0000"/>
                <w:szCs w:val="18"/>
              </w:rPr>
              <w:t>106</w:t>
            </w:r>
            <w:r>
              <w:rPr>
                <w:color w:val="FF0000"/>
                <w:szCs w:val="18"/>
              </w:rPr>
              <w:t>)</w:t>
            </w:r>
          </w:p>
        </w:tc>
        <w:tc>
          <w:tcPr>
            <w:tcW w:w="1080" w:type="dxa"/>
            <w:tcBorders>
              <w:top w:val="nil"/>
              <w:left w:val="nil"/>
              <w:bottom w:val="single" w:sz="4" w:space="0" w:color="auto"/>
              <w:right w:val="single" w:sz="4" w:space="0" w:color="auto"/>
            </w:tcBorders>
            <w:shd w:val="clear" w:color="auto" w:fill="auto"/>
            <w:vAlign w:val="center"/>
          </w:tcPr>
          <w:p w:rsidR="00FD6D53" w:rsidRPr="008129DC" w:rsidP="00CB1C05" w14:paraId="6EA332FF" w14:textId="77777777">
            <w:pPr>
              <w:pStyle w:val="RTableTextAbt"/>
              <w:keepNext/>
              <w:keepLines/>
              <w:ind w:right="305"/>
              <w:rPr>
                <w:color w:val="FF0000"/>
              </w:rPr>
            </w:pPr>
            <w:r>
              <w:rPr>
                <w:color w:val="FF0000"/>
                <w:szCs w:val="18"/>
              </w:rPr>
              <w:t>($</w:t>
            </w:r>
            <w:r w:rsidR="004D5877">
              <w:rPr>
                <w:color w:val="FF0000"/>
                <w:szCs w:val="18"/>
              </w:rPr>
              <w:t>42</w:t>
            </w:r>
            <w:r>
              <w:rPr>
                <w:color w:val="FF0000"/>
                <w:szCs w:val="18"/>
              </w:rPr>
              <w:t>)</w:t>
            </w:r>
          </w:p>
        </w:tc>
      </w:tr>
      <w:tr w14:paraId="0B11D24F"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FD6D53" w:rsidRPr="008129DC" w:rsidP="00CB1C05" w14:paraId="3E9B8CA5" w14:textId="77777777">
            <w:pPr>
              <w:pStyle w:val="RTableTextAbt"/>
              <w:keepNext/>
              <w:keepLines/>
              <w:ind w:right="305"/>
              <w:jc w:val="left"/>
              <w:rPr>
                <w:color w:val="FF0000"/>
              </w:rPr>
            </w:pPr>
            <w:r>
              <w:rPr>
                <w:szCs w:val="18"/>
              </w:rPr>
              <w:t>Low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706F60B8" w14:textId="77777777">
            <w:pPr>
              <w:pStyle w:val="RTableTextAbt"/>
              <w:keepNext/>
              <w:keepLines/>
              <w:ind w:right="305"/>
              <w:rPr>
                <w:color w:val="FF0000"/>
              </w:rPr>
            </w:pPr>
            <w:r>
              <w:rPr>
                <w:szCs w:val="18"/>
              </w:rPr>
              <w:t xml:space="preserve">$128 </w:t>
            </w:r>
          </w:p>
        </w:tc>
        <w:tc>
          <w:tcPr>
            <w:tcW w:w="99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7BDE5752" w14:textId="77777777">
            <w:pPr>
              <w:pStyle w:val="RTableTextAbt"/>
              <w:keepNext/>
              <w:keepLines/>
              <w:ind w:right="305"/>
              <w:rPr>
                <w:color w:val="FF0000"/>
              </w:rPr>
            </w:pPr>
            <w:r>
              <w:rPr>
                <w:szCs w:val="18"/>
              </w:rPr>
              <w:t xml:space="preserve">$38 </w:t>
            </w:r>
          </w:p>
        </w:tc>
        <w:tc>
          <w:tcPr>
            <w:tcW w:w="1170" w:type="dxa"/>
            <w:tcBorders>
              <w:top w:val="nil"/>
              <w:left w:val="single" w:sz="4" w:space="0" w:color="auto"/>
              <w:bottom w:val="single" w:sz="4" w:space="0" w:color="auto"/>
              <w:right w:val="single" w:sz="4" w:space="0" w:color="auto"/>
            </w:tcBorders>
            <w:shd w:val="clear" w:color="auto" w:fill="auto"/>
            <w:vAlign w:val="center"/>
          </w:tcPr>
          <w:p w:rsidR="00FD6D53" w:rsidRPr="008129DC" w:rsidP="00CB1C05" w14:paraId="1BC8D4F6" w14:textId="77777777">
            <w:pPr>
              <w:pStyle w:val="RTableTextAbt"/>
              <w:keepNext/>
              <w:keepLines/>
              <w:ind w:right="305"/>
              <w:rPr>
                <w:color w:val="FF0000"/>
              </w:rPr>
            </w:pPr>
            <w:r>
              <w:rPr>
                <w:szCs w:val="18"/>
              </w:rPr>
              <w:t>$0.</w:t>
            </w:r>
            <w:r w:rsidR="004D5877">
              <w:rPr>
                <w:szCs w:val="18"/>
              </w:rPr>
              <w:t>50</w:t>
            </w:r>
            <w:r>
              <w:rPr>
                <w:szCs w:val="18"/>
              </w:rPr>
              <w:t xml:space="preserve"> </w:t>
            </w:r>
          </w:p>
        </w:tc>
        <w:tc>
          <w:tcPr>
            <w:tcW w:w="1170" w:type="dxa"/>
            <w:tcBorders>
              <w:top w:val="nil"/>
              <w:left w:val="nil"/>
              <w:bottom w:val="single" w:sz="4" w:space="0" w:color="auto"/>
              <w:right w:val="single" w:sz="4" w:space="0" w:color="auto"/>
            </w:tcBorders>
            <w:shd w:val="clear" w:color="auto" w:fill="auto"/>
            <w:vAlign w:val="center"/>
          </w:tcPr>
          <w:p w:rsidR="00FD6D53" w:rsidRPr="008129DC" w:rsidP="00CB1C05" w14:paraId="029E91B3" w14:textId="77777777">
            <w:pPr>
              <w:pStyle w:val="RTableTextAbt"/>
              <w:keepNext/>
              <w:keepLines/>
              <w:ind w:right="305"/>
              <w:rPr>
                <w:color w:val="FF0000"/>
              </w:rPr>
            </w:pPr>
            <w:r>
              <w:rPr>
                <w:szCs w:val="18"/>
              </w:rPr>
              <w:t>$0.</w:t>
            </w:r>
            <w:r w:rsidR="004D5877">
              <w:rPr>
                <w:szCs w:val="18"/>
              </w:rPr>
              <w:t>25</w:t>
            </w:r>
            <w:r>
              <w:rPr>
                <w:szCs w:val="18"/>
              </w:rPr>
              <w:t xml:space="preserve"> </w:t>
            </w:r>
          </w:p>
        </w:tc>
        <w:tc>
          <w:tcPr>
            <w:tcW w:w="990" w:type="dxa"/>
            <w:tcBorders>
              <w:top w:val="nil"/>
              <w:left w:val="nil"/>
              <w:bottom w:val="single" w:sz="4" w:space="0" w:color="auto"/>
              <w:right w:val="single" w:sz="4" w:space="0" w:color="auto"/>
            </w:tcBorders>
            <w:shd w:val="clear" w:color="auto" w:fill="auto"/>
            <w:vAlign w:val="center"/>
          </w:tcPr>
          <w:p w:rsidR="00FD6D53" w:rsidRPr="008129DC" w:rsidP="00CB1C05" w14:paraId="18483993" w14:textId="77777777">
            <w:pPr>
              <w:pStyle w:val="RTableTextAbt"/>
              <w:keepNext/>
              <w:keepLines/>
              <w:ind w:right="305"/>
              <w:rPr>
                <w:color w:val="FF0000"/>
              </w:rPr>
            </w:pPr>
            <w:r>
              <w:rPr>
                <w:color w:val="FF0000"/>
                <w:szCs w:val="18"/>
              </w:rPr>
              <w:t>($</w:t>
            </w:r>
            <w:r w:rsidR="004D5877">
              <w:rPr>
                <w:color w:val="FF0000"/>
                <w:szCs w:val="18"/>
              </w:rPr>
              <w:t>127</w:t>
            </w:r>
            <w:r>
              <w:rPr>
                <w:color w:val="FF0000"/>
                <w:szCs w:val="18"/>
              </w:rPr>
              <w:t>)</w:t>
            </w:r>
          </w:p>
        </w:tc>
        <w:tc>
          <w:tcPr>
            <w:tcW w:w="1080" w:type="dxa"/>
            <w:tcBorders>
              <w:top w:val="nil"/>
              <w:left w:val="nil"/>
              <w:bottom w:val="single" w:sz="4" w:space="0" w:color="auto"/>
              <w:right w:val="single" w:sz="4" w:space="0" w:color="auto"/>
            </w:tcBorders>
            <w:shd w:val="clear" w:color="auto" w:fill="auto"/>
            <w:vAlign w:val="center"/>
          </w:tcPr>
          <w:p w:rsidR="00FD6D53" w:rsidRPr="008129DC" w:rsidP="00CB1C05" w14:paraId="25D58310" w14:textId="77777777">
            <w:pPr>
              <w:pStyle w:val="RTableTextAbt"/>
              <w:keepNext/>
              <w:keepLines/>
              <w:ind w:right="305"/>
              <w:rPr>
                <w:color w:val="FF0000"/>
              </w:rPr>
            </w:pPr>
            <w:r>
              <w:rPr>
                <w:color w:val="FF0000"/>
                <w:szCs w:val="18"/>
              </w:rPr>
              <w:t>($</w:t>
            </w:r>
            <w:r w:rsidR="004D5877">
              <w:rPr>
                <w:color w:val="FF0000"/>
                <w:szCs w:val="18"/>
              </w:rPr>
              <w:t>38</w:t>
            </w:r>
            <w:r>
              <w:rPr>
                <w:color w:val="FF0000"/>
                <w:szCs w:val="18"/>
              </w:rPr>
              <w:t>)</w:t>
            </w:r>
          </w:p>
        </w:tc>
      </w:tr>
      <w:tr w14:paraId="48AEEB74"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FD6D53" w:rsidRPr="008129DC" w:rsidP="00CB1C05" w14:paraId="45BDDDD7" w14:textId="77777777">
            <w:pPr>
              <w:pStyle w:val="RTableTextAbt"/>
              <w:keepNext/>
              <w:keepLines/>
              <w:ind w:right="305"/>
              <w:jc w:val="left"/>
              <w:rPr>
                <w:color w:val="FF0000"/>
              </w:rPr>
            </w:pPr>
            <w:r>
              <w:rPr>
                <w:szCs w:val="18"/>
              </w:rPr>
              <w:t>High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1FF46357" w14:textId="77777777">
            <w:pPr>
              <w:pStyle w:val="RTableTextAbt"/>
              <w:keepNext/>
              <w:keepLines/>
              <w:ind w:right="305"/>
              <w:rPr>
                <w:color w:val="FF0000"/>
              </w:rPr>
            </w:pPr>
            <w:r>
              <w:rPr>
                <w:szCs w:val="18"/>
              </w:rPr>
              <w:t xml:space="preserve">$128 </w:t>
            </w:r>
          </w:p>
        </w:tc>
        <w:tc>
          <w:tcPr>
            <w:tcW w:w="990" w:type="dxa"/>
            <w:tcBorders>
              <w:top w:val="single" w:sz="4" w:space="0" w:color="auto"/>
              <w:left w:val="single" w:sz="4" w:space="0" w:color="auto"/>
              <w:right w:val="single" w:sz="4" w:space="0" w:color="auto"/>
            </w:tcBorders>
            <w:shd w:val="clear" w:color="000000" w:fill="FFFFFF"/>
            <w:vAlign w:val="center"/>
          </w:tcPr>
          <w:p w:rsidR="00FD6D53" w:rsidRPr="008129DC" w:rsidP="00CB1C05" w14:paraId="7D93B919" w14:textId="77777777">
            <w:pPr>
              <w:pStyle w:val="RTableTextAbt"/>
              <w:keepNext/>
              <w:keepLines/>
              <w:ind w:right="305"/>
              <w:rPr>
                <w:color w:val="FF0000"/>
              </w:rPr>
            </w:pPr>
            <w:r>
              <w:rPr>
                <w:szCs w:val="18"/>
              </w:rPr>
              <w:t xml:space="preserve">$38 </w:t>
            </w:r>
          </w:p>
        </w:tc>
        <w:tc>
          <w:tcPr>
            <w:tcW w:w="1170" w:type="dxa"/>
            <w:tcBorders>
              <w:top w:val="nil"/>
              <w:left w:val="single" w:sz="4" w:space="0" w:color="auto"/>
              <w:bottom w:val="single" w:sz="4" w:space="0" w:color="auto"/>
              <w:right w:val="single" w:sz="4" w:space="0" w:color="auto"/>
            </w:tcBorders>
            <w:shd w:val="clear" w:color="auto" w:fill="auto"/>
            <w:vAlign w:val="center"/>
          </w:tcPr>
          <w:p w:rsidR="00FD6D53" w:rsidRPr="008129DC" w:rsidP="00CB1C05" w14:paraId="2730F2A3" w14:textId="77777777">
            <w:pPr>
              <w:pStyle w:val="RTableTextAbt"/>
              <w:keepNext/>
              <w:keepLines/>
              <w:ind w:right="305"/>
              <w:rPr>
                <w:color w:val="FF0000"/>
              </w:rPr>
            </w:pPr>
            <w:r>
              <w:rPr>
                <w:szCs w:val="18"/>
              </w:rPr>
              <w:t>$</w:t>
            </w:r>
            <w:r w:rsidR="004D5877">
              <w:rPr>
                <w:szCs w:val="18"/>
              </w:rPr>
              <w:t>1.68</w:t>
            </w:r>
            <w:r>
              <w:rPr>
                <w:szCs w:val="18"/>
              </w:rPr>
              <w:t xml:space="preserve"> </w:t>
            </w:r>
          </w:p>
        </w:tc>
        <w:tc>
          <w:tcPr>
            <w:tcW w:w="1170" w:type="dxa"/>
            <w:tcBorders>
              <w:top w:val="nil"/>
              <w:left w:val="nil"/>
              <w:bottom w:val="single" w:sz="4" w:space="0" w:color="auto"/>
              <w:right w:val="single" w:sz="4" w:space="0" w:color="auto"/>
            </w:tcBorders>
            <w:shd w:val="clear" w:color="auto" w:fill="auto"/>
            <w:vAlign w:val="center"/>
          </w:tcPr>
          <w:p w:rsidR="00FD6D53" w:rsidRPr="008129DC" w:rsidP="00CB1C05" w14:paraId="1BD9291D" w14:textId="77777777">
            <w:pPr>
              <w:pStyle w:val="RTableTextAbt"/>
              <w:keepNext/>
              <w:keepLines/>
              <w:ind w:right="305"/>
              <w:rPr>
                <w:color w:val="FF0000"/>
              </w:rPr>
            </w:pPr>
            <w:r>
              <w:rPr>
                <w:szCs w:val="18"/>
              </w:rPr>
              <w:t>$0.</w:t>
            </w:r>
            <w:r w:rsidR="004D5877">
              <w:rPr>
                <w:szCs w:val="18"/>
              </w:rPr>
              <w:t>86</w:t>
            </w:r>
            <w:r>
              <w:rPr>
                <w:szCs w:val="18"/>
              </w:rPr>
              <w:t xml:space="preserve"> </w:t>
            </w:r>
          </w:p>
        </w:tc>
        <w:tc>
          <w:tcPr>
            <w:tcW w:w="990" w:type="dxa"/>
            <w:tcBorders>
              <w:top w:val="nil"/>
              <w:left w:val="nil"/>
              <w:bottom w:val="single" w:sz="4" w:space="0" w:color="auto"/>
              <w:right w:val="single" w:sz="4" w:space="0" w:color="auto"/>
            </w:tcBorders>
            <w:shd w:val="clear" w:color="auto" w:fill="auto"/>
            <w:vAlign w:val="center"/>
          </w:tcPr>
          <w:p w:rsidR="00FD6D53" w:rsidRPr="008129DC" w:rsidP="00CB1C05" w14:paraId="750B0577" w14:textId="77777777">
            <w:pPr>
              <w:pStyle w:val="RTableTextAbt"/>
              <w:keepNext/>
              <w:keepLines/>
              <w:ind w:right="305"/>
              <w:rPr>
                <w:color w:val="FF0000"/>
              </w:rPr>
            </w:pPr>
            <w:r>
              <w:rPr>
                <w:color w:val="FF0000"/>
                <w:szCs w:val="18"/>
              </w:rPr>
              <w:t>($</w:t>
            </w:r>
            <w:r w:rsidR="004D5877">
              <w:rPr>
                <w:color w:val="FF0000"/>
                <w:szCs w:val="18"/>
              </w:rPr>
              <w:t>126</w:t>
            </w:r>
            <w:r>
              <w:rPr>
                <w:color w:val="FF0000"/>
                <w:szCs w:val="18"/>
              </w:rPr>
              <w:t>)</w:t>
            </w:r>
          </w:p>
        </w:tc>
        <w:tc>
          <w:tcPr>
            <w:tcW w:w="1080" w:type="dxa"/>
            <w:tcBorders>
              <w:top w:val="nil"/>
              <w:left w:val="nil"/>
              <w:bottom w:val="single" w:sz="4" w:space="0" w:color="auto"/>
              <w:right w:val="single" w:sz="4" w:space="0" w:color="auto"/>
            </w:tcBorders>
            <w:shd w:val="clear" w:color="auto" w:fill="auto"/>
            <w:vAlign w:val="center"/>
          </w:tcPr>
          <w:p w:rsidR="00FD6D53" w:rsidRPr="008129DC" w:rsidP="00CB1C05" w14:paraId="42DD8E75" w14:textId="77777777">
            <w:pPr>
              <w:pStyle w:val="RTableTextAbt"/>
              <w:keepNext/>
              <w:keepLines/>
              <w:ind w:right="305"/>
              <w:rPr>
                <w:color w:val="FF0000"/>
              </w:rPr>
            </w:pPr>
            <w:r>
              <w:rPr>
                <w:color w:val="FF0000"/>
                <w:szCs w:val="18"/>
              </w:rPr>
              <w:t>($</w:t>
            </w:r>
            <w:r w:rsidR="004D5877">
              <w:rPr>
                <w:color w:val="FF0000"/>
                <w:szCs w:val="18"/>
              </w:rPr>
              <w:t>37</w:t>
            </w:r>
            <w:r>
              <w:rPr>
                <w:color w:val="FF0000"/>
                <w:szCs w:val="18"/>
              </w:rPr>
              <w:t>)</w:t>
            </w:r>
          </w:p>
        </w:tc>
      </w:tr>
      <w:tr w14:paraId="7EE75CC5" w14:textId="77777777" w:rsidTr="002D42F8">
        <w:tblPrEx>
          <w:tblW w:w="9725" w:type="dxa"/>
          <w:tblInd w:w="-5" w:type="dxa"/>
          <w:tblLayout w:type="fixed"/>
          <w:tblCellMar>
            <w:left w:w="0" w:type="dxa"/>
            <w:right w:w="58"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AB2F68" w:rsidRPr="00223D24" w:rsidP="00CB1C05" w14:paraId="798BAFE2" w14:textId="77777777">
            <w:pPr>
              <w:pStyle w:val="TableSubtitle"/>
            </w:pPr>
            <w:r>
              <w:t xml:space="preserve">Sensitivity 1: </w:t>
            </w:r>
            <w:r w:rsidRPr="00A25BA0" w:rsidR="00A25BA0">
              <w:t>3,000 Dry Cleaning Machines Estimate</w:t>
            </w:r>
          </w:p>
        </w:tc>
      </w:tr>
      <w:tr w14:paraId="0E074EF4" w14:textId="77777777" w:rsidTr="00CD48B1">
        <w:tblPrEx>
          <w:tblW w:w="9725" w:type="dxa"/>
          <w:tblInd w:w="-5" w:type="dxa"/>
          <w:tblLayout w:type="fixed"/>
          <w:tblCellMar>
            <w:left w:w="0" w:type="dxa"/>
            <w:right w:w="58" w:type="dxa"/>
          </w:tblCellMar>
          <w:tblLook w:val="04A0"/>
        </w:tblPrEx>
        <w:trPr>
          <w:trHeight w:val="198"/>
        </w:trPr>
        <w:tc>
          <w:tcPr>
            <w:tcW w:w="3245" w:type="dxa"/>
            <w:tcBorders>
              <w:top w:val="single" w:sz="4" w:space="0" w:color="auto"/>
              <w:left w:val="single" w:sz="4" w:space="0" w:color="auto"/>
              <w:right w:val="single" w:sz="4" w:space="0" w:color="auto"/>
            </w:tcBorders>
            <w:shd w:val="clear" w:color="000000" w:fill="FFFFFF"/>
            <w:vAlign w:val="center"/>
          </w:tcPr>
          <w:p w:rsidR="00691A2E" w:rsidRPr="00223D24" w:rsidP="00CB1C05" w14:paraId="0CDEF285" w14:textId="77777777">
            <w:pPr>
              <w:pStyle w:val="RTableTextAbt"/>
              <w:keepNext/>
              <w:keepLines/>
              <w:ind w:right="305"/>
            </w:pPr>
            <w:r>
              <w:rPr>
                <w:szCs w:val="18"/>
              </w:rPr>
              <w:t>Low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600AA305" w14:textId="77777777">
            <w:pPr>
              <w:pStyle w:val="RTableTextAbt"/>
              <w:keepNext/>
              <w:keepLines/>
              <w:ind w:right="305"/>
            </w:pPr>
            <w:r>
              <w:rPr>
                <w:szCs w:val="18"/>
              </w:rPr>
              <w:t xml:space="preserve">$53 </w:t>
            </w:r>
          </w:p>
        </w:tc>
        <w:tc>
          <w:tcPr>
            <w:tcW w:w="99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131CD454" w14:textId="77777777">
            <w:pPr>
              <w:pStyle w:val="RTableTextAbt"/>
              <w:keepNext/>
              <w:keepLines/>
              <w:ind w:right="305"/>
            </w:pPr>
            <w:r>
              <w:rPr>
                <w:szCs w:val="18"/>
              </w:rPr>
              <w:t xml:space="preserve">$23 </w:t>
            </w:r>
          </w:p>
        </w:tc>
        <w:tc>
          <w:tcPr>
            <w:tcW w:w="1170" w:type="dxa"/>
            <w:tcBorders>
              <w:top w:val="single" w:sz="4" w:space="0" w:color="auto"/>
              <w:left w:val="single" w:sz="4" w:space="0" w:color="auto"/>
              <w:bottom w:val="single" w:sz="4" w:space="0" w:color="auto"/>
              <w:right w:val="single" w:sz="4" w:space="0" w:color="auto"/>
            </w:tcBorders>
            <w:shd w:val="clear" w:color="000000" w:fill="FFFFFF"/>
            <w:vAlign w:val="center"/>
          </w:tcPr>
          <w:p w:rsidR="00691A2E" w:rsidRPr="00223D24" w:rsidP="00CB1C05" w14:paraId="540A685D" w14:textId="77777777">
            <w:pPr>
              <w:pStyle w:val="RTableTextAbt"/>
              <w:keepNext/>
              <w:keepLines/>
              <w:ind w:right="305"/>
            </w:pPr>
            <w:r>
              <w:rPr>
                <w:szCs w:val="18"/>
              </w:rPr>
              <w:t>$0.</w:t>
            </w:r>
            <w:r w:rsidR="0025198B">
              <w:rPr>
                <w:szCs w:val="18"/>
              </w:rPr>
              <w:t>68</w:t>
            </w:r>
            <w:r>
              <w:rPr>
                <w:szCs w:val="18"/>
              </w:rPr>
              <w:t xml:space="preserve"> </w:t>
            </w:r>
          </w:p>
        </w:tc>
        <w:tc>
          <w:tcPr>
            <w:tcW w:w="1170" w:type="dxa"/>
            <w:tcBorders>
              <w:top w:val="single" w:sz="4" w:space="0" w:color="auto"/>
              <w:left w:val="nil"/>
              <w:bottom w:val="single" w:sz="4" w:space="0" w:color="auto"/>
              <w:right w:val="single" w:sz="4" w:space="0" w:color="auto"/>
            </w:tcBorders>
            <w:shd w:val="clear" w:color="000000" w:fill="FFFFFF"/>
            <w:vAlign w:val="center"/>
          </w:tcPr>
          <w:p w:rsidR="00691A2E" w:rsidRPr="00223D24" w:rsidP="00CB1C05" w14:paraId="2E52AD6D" w14:textId="77777777">
            <w:pPr>
              <w:pStyle w:val="RTableTextAbt"/>
              <w:keepNext/>
              <w:keepLines/>
              <w:ind w:right="305"/>
            </w:pPr>
            <w:r>
              <w:rPr>
                <w:szCs w:val="18"/>
              </w:rPr>
              <w:t>$0.</w:t>
            </w:r>
            <w:r w:rsidR="0025198B">
              <w:rPr>
                <w:szCs w:val="18"/>
              </w:rPr>
              <w:t>35</w:t>
            </w:r>
            <w:r>
              <w:rPr>
                <w:szCs w:val="18"/>
              </w:rPr>
              <w:t xml:space="preserve"> </w:t>
            </w:r>
          </w:p>
        </w:tc>
        <w:tc>
          <w:tcPr>
            <w:tcW w:w="990" w:type="dxa"/>
            <w:tcBorders>
              <w:top w:val="single" w:sz="4" w:space="0" w:color="auto"/>
              <w:left w:val="nil"/>
              <w:bottom w:val="single" w:sz="4" w:space="0" w:color="auto"/>
              <w:right w:val="single" w:sz="4" w:space="0" w:color="auto"/>
            </w:tcBorders>
            <w:shd w:val="clear" w:color="000000" w:fill="FFFFFF"/>
            <w:vAlign w:val="center"/>
          </w:tcPr>
          <w:p w:rsidR="00691A2E" w:rsidRPr="00223D24" w:rsidP="00CB1C05" w14:paraId="34D3E8D1" w14:textId="77777777">
            <w:pPr>
              <w:pStyle w:val="RTableTextAbt"/>
              <w:keepNext/>
              <w:keepLines/>
              <w:ind w:right="305"/>
            </w:pPr>
            <w:r>
              <w:rPr>
                <w:color w:val="FF0000"/>
                <w:szCs w:val="18"/>
              </w:rPr>
              <w:t>($</w:t>
            </w:r>
            <w:r w:rsidR="0025198B">
              <w:rPr>
                <w:color w:val="FF0000"/>
                <w:szCs w:val="18"/>
              </w:rPr>
              <w:t>53</w:t>
            </w:r>
            <w:r>
              <w:rPr>
                <w:color w:val="FF0000"/>
                <w:szCs w:val="18"/>
              </w:rPr>
              <w:t>)</w:t>
            </w:r>
          </w:p>
        </w:tc>
        <w:tc>
          <w:tcPr>
            <w:tcW w:w="1080" w:type="dxa"/>
            <w:tcBorders>
              <w:top w:val="single" w:sz="4" w:space="0" w:color="auto"/>
              <w:left w:val="nil"/>
              <w:bottom w:val="single" w:sz="4" w:space="0" w:color="auto"/>
              <w:right w:val="single" w:sz="4" w:space="0" w:color="auto"/>
            </w:tcBorders>
            <w:shd w:val="clear" w:color="000000" w:fill="FFFFFF"/>
            <w:vAlign w:val="center"/>
          </w:tcPr>
          <w:p w:rsidR="00691A2E" w:rsidRPr="00223D24" w:rsidP="00CB1C05" w14:paraId="409778EF" w14:textId="77777777">
            <w:pPr>
              <w:pStyle w:val="RTableTextAbt"/>
              <w:keepNext/>
              <w:keepLines/>
              <w:ind w:right="305"/>
            </w:pPr>
            <w:r>
              <w:rPr>
                <w:color w:val="FF0000"/>
                <w:szCs w:val="18"/>
              </w:rPr>
              <w:t>($</w:t>
            </w:r>
            <w:r w:rsidR="0025198B">
              <w:rPr>
                <w:color w:val="FF0000"/>
                <w:szCs w:val="18"/>
              </w:rPr>
              <w:t>22</w:t>
            </w:r>
            <w:r>
              <w:rPr>
                <w:color w:val="FF0000"/>
                <w:szCs w:val="18"/>
              </w:rPr>
              <w:t>)</w:t>
            </w:r>
          </w:p>
        </w:tc>
      </w:tr>
      <w:tr w14:paraId="3F78582F"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691A2E" w:rsidRPr="00223D24" w:rsidP="00CB1C05" w14:paraId="496CB038" w14:textId="77777777">
            <w:pPr>
              <w:pStyle w:val="RTableTextAbt"/>
              <w:keepNext/>
              <w:keepLines/>
              <w:ind w:right="305"/>
            </w:pPr>
            <w:r>
              <w:rPr>
                <w:szCs w:val="18"/>
              </w:rPr>
              <w:t>High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69B13C6B" w14:textId="77777777">
            <w:pPr>
              <w:pStyle w:val="RTableTextAbt"/>
              <w:keepNext/>
              <w:keepLines/>
              <w:ind w:right="305"/>
            </w:pPr>
            <w:r>
              <w:rPr>
                <w:szCs w:val="18"/>
              </w:rPr>
              <w:t xml:space="preserve">$53 </w:t>
            </w:r>
          </w:p>
        </w:tc>
        <w:tc>
          <w:tcPr>
            <w:tcW w:w="99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4F67BA2C" w14:textId="77777777">
            <w:pPr>
              <w:pStyle w:val="RTableTextAbt"/>
              <w:keepNext/>
              <w:keepLines/>
              <w:ind w:right="305"/>
            </w:pPr>
            <w:r>
              <w:rPr>
                <w:szCs w:val="18"/>
              </w:rPr>
              <w:t xml:space="preserve">$23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691A2E" w:rsidRPr="00223D24" w:rsidP="00CB1C05" w14:paraId="595E1A00" w14:textId="77777777">
            <w:pPr>
              <w:pStyle w:val="RTableTextAbt"/>
              <w:keepNext/>
              <w:keepLines/>
              <w:ind w:right="305"/>
            </w:pPr>
            <w:r>
              <w:rPr>
                <w:szCs w:val="18"/>
              </w:rPr>
              <w:t>$</w:t>
            </w:r>
            <w:r w:rsidR="0025198B">
              <w:rPr>
                <w:szCs w:val="18"/>
              </w:rPr>
              <w:t>1.77</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691A2E" w:rsidRPr="00223D24" w:rsidP="00CB1C05" w14:paraId="0A18610C" w14:textId="77777777">
            <w:pPr>
              <w:pStyle w:val="RTableTextAbt"/>
              <w:keepNext/>
              <w:keepLines/>
              <w:ind w:right="305"/>
            </w:pPr>
            <w:r>
              <w:rPr>
                <w:szCs w:val="18"/>
              </w:rPr>
              <w:t>$0.</w:t>
            </w:r>
            <w:r w:rsidR="0025198B">
              <w:rPr>
                <w:szCs w:val="18"/>
              </w:rPr>
              <w:t>91</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691A2E" w:rsidRPr="00223D24" w:rsidP="00CB1C05" w14:paraId="644FC42D" w14:textId="77777777">
            <w:pPr>
              <w:pStyle w:val="RTableTextAbt"/>
              <w:keepNext/>
              <w:keepLines/>
              <w:ind w:right="305"/>
            </w:pPr>
            <w:r>
              <w:rPr>
                <w:color w:val="FF0000"/>
                <w:szCs w:val="18"/>
              </w:rPr>
              <w:t>($</w:t>
            </w:r>
            <w:r w:rsidR="0025198B">
              <w:rPr>
                <w:color w:val="FF0000"/>
                <w:szCs w:val="18"/>
              </w:rPr>
              <w:t>51</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691A2E" w:rsidRPr="00223D24" w:rsidP="00CB1C05" w14:paraId="6325E2BD" w14:textId="77777777">
            <w:pPr>
              <w:pStyle w:val="RTableTextAbt"/>
              <w:keepNext/>
              <w:keepLines/>
              <w:ind w:right="305"/>
            </w:pPr>
            <w:r>
              <w:rPr>
                <w:color w:val="FF0000"/>
                <w:szCs w:val="18"/>
              </w:rPr>
              <w:t>($</w:t>
            </w:r>
            <w:r w:rsidR="0025198B">
              <w:rPr>
                <w:color w:val="FF0000"/>
                <w:szCs w:val="18"/>
              </w:rPr>
              <w:t>22</w:t>
            </w:r>
            <w:r>
              <w:rPr>
                <w:color w:val="FF0000"/>
                <w:szCs w:val="18"/>
              </w:rPr>
              <w:t>)</w:t>
            </w:r>
          </w:p>
        </w:tc>
      </w:tr>
      <w:tr w14:paraId="4FC16B82"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691A2E" w:rsidRPr="00223D24" w:rsidP="00CB1C05" w14:paraId="06DBCFA8" w14:textId="77777777">
            <w:pPr>
              <w:pStyle w:val="RTableTextAbt"/>
              <w:keepNext/>
              <w:keepLines/>
              <w:ind w:right="305"/>
            </w:pPr>
            <w:r>
              <w:rPr>
                <w:szCs w:val="18"/>
              </w:rPr>
              <w:t>Low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39BA0592" w14:textId="77777777">
            <w:pPr>
              <w:pStyle w:val="RTableTextAbt"/>
              <w:keepNext/>
              <w:keepLines/>
              <w:ind w:right="305"/>
            </w:pPr>
            <w:r>
              <w:rPr>
                <w:szCs w:val="18"/>
              </w:rPr>
              <w:t xml:space="preserve">$55 </w:t>
            </w:r>
          </w:p>
        </w:tc>
        <w:tc>
          <w:tcPr>
            <w:tcW w:w="99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30748BF4" w14:textId="77777777">
            <w:pPr>
              <w:pStyle w:val="RTableTextAbt"/>
              <w:keepNext/>
              <w:keepLines/>
              <w:ind w:right="305"/>
            </w:pPr>
            <w:r>
              <w:rPr>
                <w:szCs w:val="18"/>
              </w:rPr>
              <w:t xml:space="preserve">$22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691A2E" w:rsidRPr="00223D24" w:rsidP="00CB1C05" w14:paraId="0229E849" w14:textId="77777777">
            <w:pPr>
              <w:pStyle w:val="RTableTextAbt"/>
              <w:keepNext/>
              <w:keepLines/>
              <w:ind w:right="305"/>
            </w:pPr>
            <w:r>
              <w:rPr>
                <w:szCs w:val="18"/>
              </w:rPr>
              <w:t>$0.</w:t>
            </w:r>
            <w:r w:rsidR="0025198B">
              <w:rPr>
                <w:szCs w:val="18"/>
              </w:rPr>
              <w:t>54</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691A2E" w:rsidRPr="00223D24" w:rsidP="00CB1C05" w14:paraId="1CC0E76D" w14:textId="77777777">
            <w:pPr>
              <w:pStyle w:val="RTableTextAbt"/>
              <w:keepNext/>
              <w:keepLines/>
              <w:ind w:right="305"/>
            </w:pPr>
            <w:r>
              <w:rPr>
                <w:szCs w:val="18"/>
              </w:rPr>
              <w:t>$0.</w:t>
            </w:r>
            <w:r w:rsidR="0025198B">
              <w:rPr>
                <w:szCs w:val="18"/>
              </w:rPr>
              <w:t>28</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691A2E" w:rsidRPr="00223D24" w:rsidP="00CB1C05" w14:paraId="2F7B0F33" w14:textId="77777777">
            <w:pPr>
              <w:pStyle w:val="RTableTextAbt"/>
              <w:keepNext/>
              <w:keepLines/>
              <w:ind w:right="305"/>
            </w:pPr>
            <w:r>
              <w:rPr>
                <w:color w:val="FF0000"/>
                <w:szCs w:val="18"/>
              </w:rPr>
              <w:t>($54)</w:t>
            </w:r>
          </w:p>
        </w:tc>
        <w:tc>
          <w:tcPr>
            <w:tcW w:w="1080" w:type="dxa"/>
            <w:tcBorders>
              <w:top w:val="nil"/>
              <w:left w:val="nil"/>
              <w:bottom w:val="single" w:sz="4" w:space="0" w:color="auto"/>
              <w:right w:val="single" w:sz="4" w:space="0" w:color="auto"/>
            </w:tcBorders>
            <w:shd w:val="clear" w:color="000000" w:fill="FFFFFF"/>
            <w:vAlign w:val="center"/>
          </w:tcPr>
          <w:p w:rsidR="00691A2E" w:rsidRPr="00223D24" w:rsidP="00CB1C05" w14:paraId="1F02F6C3" w14:textId="77777777">
            <w:pPr>
              <w:pStyle w:val="RTableTextAbt"/>
              <w:keepNext/>
              <w:keepLines/>
              <w:ind w:right="305"/>
            </w:pPr>
            <w:r>
              <w:rPr>
                <w:color w:val="FF0000"/>
                <w:szCs w:val="18"/>
              </w:rPr>
              <w:t>($22)</w:t>
            </w:r>
          </w:p>
        </w:tc>
      </w:tr>
      <w:tr w14:paraId="7B3998CE"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691A2E" w:rsidRPr="00223D24" w:rsidP="00CB1C05" w14:paraId="4A463DCE" w14:textId="77777777">
            <w:pPr>
              <w:pStyle w:val="RTableTextAbt"/>
              <w:keepNext/>
              <w:keepLines/>
              <w:ind w:right="305"/>
            </w:pPr>
            <w:r>
              <w:rPr>
                <w:szCs w:val="18"/>
              </w:rPr>
              <w:t>High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03BDF10A" w14:textId="77777777">
            <w:pPr>
              <w:pStyle w:val="RTableTextAbt"/>
              <w:keepNext/>
              <w:keepLines/>
              <w:ind w:right="305"/>
            </w:pPr>
            <w:r>
              <w:rPr>
                <w:szCs w:val="18"/>
              </w:rPr>
              <w:t xml:space="preserve">$55 </w:t>
            </w:r>
          </w:p>
        </w:tc>
        <w:tc>
          <w:tcPr>
            <w:tcW w:w="99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28D4C102" w14:textId="77777777">
            <w:pPr>
              <w:pStyle w:val="RTableTextAbt"/>
              <w:keepNext/>
              <w:keepLines/>
              <w:ind w:right="305"/>
            </w:pPr>
            <w:r>
              <w:rPr>
                <w:szCs w:val="18"/>
              </w:rPr>
              <w:t xml:space="preserve">$22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691A2E" w:rsidRPr="00223D24" w:rsidP="00CB1C05" w14:paraId="04FD424C" w14:textId="77777777">
            <w:pPr>
              <w:pStyle w:val="RTableTextAbt"/>
              <w:keepNext/>
              <w:keepLines/>
              <w:ind w:right="305"/>
            </w:pPr>
            <w:r>
              <w:rPr>
                <w:szCs w:val="18"/>
              </w:rPr>
              <w:t>$1.</w:t>
            </w:r>
            <w:r w:rsidR="0025198B">
              <w:rPr>
                <w:szCs w:val="18"/>
              </w:rPr>
              <w:t>50</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691A2E" w:rsidRPr="00223D24" w:rsidP="00CB1C05" w14:paraId="02E5058D" w14:textId="77777777">
            <w:pPr>
              <w:pStyle w:val="RTableTextAbt"/>
              <w:keepNext/>
              <w:keepLines/>
              <w:ind w:right="305"/>
            </w:pPr>
            <w:r>
              <w:rPr>
                <w:szCs w:val="18"/>
              </w:rPr>
              <w:t>$0.</w:t>
            </w:r>
            <w:r w:rsidR="0025198B">
              <w:rPr>
                <w:szCs w:val="18"/>
              </w:rPr>
              <w:t>76</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691A2E" w:rsidRPr="00223D24" w:rsidP="00CB1C05" w14:paraId="27129E95" w14:textId="77777777">
            <w:pPr>
              <w:pStyle w:val="RTableTextAbt"/>
              <w:keepNext/>
              <w:keepLines/>
              <w:ind w:right="305"/>
            </w:pPr>
            <w:r>
              <w:rPr>
                <w:color w:val="FF0000"/>
                <w:szCs w:val="18"/>
              </w:rPr>
              <w:t>($</w:t>
            </w:r>
            <w:r w:rsidR="0025198B">
              <w:rPr>
                <w:color w:val="FF0000"/>
                <w:szCs w:val="18"/>
              </w:rPr>
              <w:t>53</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691A2E" w:rsidRPr="00223D24" w:rsidP="00CB1C05" w14:paraId="105A81FE" w14:textId="77777777">
            <w:pPr>
              <w:pStyle w:val="RTableTextAbt"/>
              <w:keepNext/>
              <w:keepLines/>
              <w:ind w:right="305"/>
            </w:pPr>
            <w:r>
              <w:rPr>
                <w:color w:val="FF0000"/>
                <w:szCs w:val="18"/>
              </w:rPr>
              <w:t>($21)</w:t>
            </w:r>
          </w:p>
        </w:tc>
      </w:tr>
      <w:tr w14:paraId="6199F982"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691A2E" w:rsidRPr="00223D24" w:rsidP="00CB1C05" w14:paraId="6BA80521" w14:textId="77777777">
            <w:pPr>
              <w:pStyle w:val="RTableTextAbt"/>
              <w:keepNext/>
              <w:keepLines/>
              <w:ind w:right="305"/>
            </w:pPr>
            <w:r>
              <w:rPr>
                <w:szCs w:val="18"/>
              </w:rPr>
              <w:t>Low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27D9AB37" w14:textId="77777777">
            <w:pPr>
              <w:pStyle w:val="RTableTextAbt"/>
              <w:keepNext/>
              <w:keepLines/>
              <w:ind w:right="305"/>
            </w:pPr>
            <w:r>
              <w:rPr>
                <w:szCs w:val="18"/>
              </w:rPr>
              <w:t xml:space="preserve">$64 </w:t>
            </w:r>
          </w:p>
        </w:tc>
        <w:tc>
          <w:tcPr>
            <w:tcW w:w="99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648A29EE" w14:textId="77777777">
            <w:pPr>
              <w:pStyle w:val="RTableTextAbt"/>
              <w:keepNext/>
              <w:keepLines/>
              <w:ind w:right="305"/>
            </w:pPr>
            <w:r>
              <w:rPr>
                <w:szCs w:val="18"/>
              </w:rPr>
              <w:t xml:space="preserve">$19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691A2E" w:rsidRPr="00223D24" w:rsidP="00CB1C05" w14:paraId="23777E35" w14:textId="77777777">
            <w:pPr>
              <w:pStyle w:val="RTableTextAbt"/>
              <w:keepNext/>
              <w:keepLines/>
              <w:ind w:right="305"/>
            </w:pPr>
            <w:r>
              <w:rPr>
                <w:szCs w:val="18"/>
              </w:rPr>
              <w:t>$0.</w:t>
            </w:r>
            <w:r w:rsidR="0025198B">
              <w:rPr>
                <w:szCs w:val="18"/>
              </w:rPr>
              <w:t>25</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691A2E" w:rsidRPr="00223D24" w:rsidP="00CB1C05" w14:paraId="3A317C90" w14:textId="77777777">
            <w:pPr>
              <w:pStyle w:val="RTableTextAbt"/>
              <w:keepNext/>
              <w:keepLines/>
              <w:ind w:right="305"/>
            </w:pPr>
            <w:r>
              <w:rPr>
                <w:szCs w:val="18"/>
              </w:rPr>
              <w:t>$0.</w:t>
            </w:r>
            <w:r w:rsidR="0025198B">
              <w:rPr>
                <w:szCs w:val="18"/>
              </w:rPr>
              <w:t>13</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691A2E" w:rsidRPr="00223D24" w:rsidP="00CB1C05" w14:paraId="17847AD4" w14:textId="77777777">
            <w:pPr>
              <w:pStyle w:val="RTableTextAbt"/>
              <w:keepNext/>
              <w:keepLines/>
              <w:ind w:right="305"/>
            </w:pPr>
            <w:r>
              <w:rPr>
                <w:color w:val="FF0000"/>
                <w:szCs w:val="18"/>
              </w:rPr>
              <w:t>($</w:t>
            </w:r>
            <w:r w:rsidR="0025198B">
              <w:rPr>
                <w:color w:val="FF0000"/>
                <w:szCs w:val="18"/>
              </w:rPr>
              <w:t>64</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691A2E" w:rsidRPr="00223D24" w:rsidP="00CB1C05" w14:paraId="5068DAAD" w14:textId="77777777">
            <w:pPr>
              <w:pStyle w:val="RTableTextAbt"/>
              <w:keepNext/>
              <w:keepLines/>
              <w:ind w:right="305"/>
            </w:pPr>
            <w:r>
              <w:rPr>
                <w:color w:val="FF0000"/>
                <w:szCs w:val="18"/>
              </w:rPr>
              <w:t>($</w:t>
            </w:r>
            <w:r w:rsidR="0025198B">
              <w:rPr>
                <w:color w:val="FF0000"/>
                <w:szCs w:val="18"/>
              </w:rPr>
              <w:t>19</w:t>
            </w:r>
            <w:r>
              <w:rPr>
                <w:color w:val="FF0000"/>
                <w:szCs w:val="18"/>
              </w:rPr>
              <w:t>)</w:t>
            </w:r>
          </w:p>
        </w:tc>
      </w:tr>
      <w:tr w14:paraId="7928F4C7"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691A2E" w:rsidRPr="00223D24" w:rsidP="00CB1C05" w14:paraId="6B05E82F" w14:textId="77777777">
            <w:pPr>
              <w:pStyle w:val="RTableTextAbt"/>
              <w:keepNext/>
              <w:keepLines/>
              <w:ind w:right="305"/>
            </w:pPr>
            <w:r>
              <w:rPr>
                <w:szCs w:val="18"/>
              </w:rPr>
              <w:t>High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5CA94BDB" w14:textId="77777777">
            <w:pPr>
              <w:pStyle w:val="RTableTextAbt"/>
              <w:keepNext/>
              <w:keepLines/>
              <w:ind w:right="305"/>
            </w:pPr>
            <w:r>
              <w:rPr>
                <w:szCs w:val="18"/>
              </w:rPr>
              <w:t xml:space="preserve">$64 </w:t>
            </w:r>
          </w:p>
        </w:tc>
        <w:tc>
          <w:tcPr>
            <w:tcW w:w="990" w:type="dxa"/>
            <w:tcBorders>
              <w:top w:val="single" w:sz="4" w:space="0" w:color="auto"/>
              <w:left w:val="single" w:sz="4" w:space="0" w:color="auto"/>
              <w:right w:val="single" w:sz="4" w:space="0" w:color="auto"/>
            </w:tcBorders>
            <w:shd w:val="clear" w:color="000000" w:fill="FFFFFF"/>
            <w:vAlign w:val="center"/>
          </w:tcPr>
          <w:p w:rsidR="00691A2E" w:rsidRPr="00223D24" w:rsidP="00CB1C05" w14:paraId="65D00944" w14:textId="77777777">
            <w:pPr>
              <w:pStyle w:val="RTableTextAbt"/>
              <w:keepNext/>
              <w:keepLines/>
              <w:ind w:right="305"/>
            </w:pPr>
            <w:r>
              <w:rPr>
                <w:szCs w:val="18"/>
              </w:rPr>
              <w:t xml:space="preserve">$19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691A2E" w:rsidRPr="00223D24" w:rsidP="00CB1C05" w14:paraId="79006771" w14:textId="77777777">
            <w:pPr>
              <w:pStyle w:val="RTableTextAbt"/>
              <w:keepNext/>
              <w:keepLines/>
              <w:ind w:right="305"/>
            </w:pPr>
            <w:r>
              <w:rPr>
                <w:szCs w:val="18"/>
              </w:rPr>
              <w:t>$</w:t>
            </w:r>
            <w:r w:rsidR="0025198B">
              <w:rPr>
                <w:szCs w:val="18"/>
              </w:rPr>
              <w:t>0.84</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691A2E" w:rsidRPr="00223D24" w:rsidP="00CB1C05" w14:paraId="1F8D4FEA" w14:textId="77777777">
            <w:pPr>
              <w:pStyle w:val="RTableTextAbt"/>
              <w:keepNext/>
              <w:keepLines/>
              <w:ind w:right="305"/>
            </w:pPr>
            <w:r>
              <w:rPr>
                <w:szCs w:val="18"/>
              </w:rPr>
              <w:t>$0.</w:t>
            </w:r>
            <w:r w:rsidR="0025198B">
              <w:rPr>
                <w:szCs w:val="18"/>
              </w:rPr>
              <w:t>43</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691A2E" w:rsidRPr="00223D24" w:rsidP="00CB1C05" w14:paraId="0B3F9336" w14:textId="77777777">
            <w:pPr>
              <w:pStyle w:val="RTableTextAbt"/>
              <w:keepNext/>
              <w:keepLines/>
              <w:ind w:right="305"/>
            </w:pPr>
            <w:r>
              <w:rPr>
                <w:color w:val="FF0000"/>
                <w:szCs w:val="18"/>
              </w:rPr>
              <w:t>($</w:t>
            </w:r>
            <w:r w:rsidR="0025198B">
              <w:rPr>
                <w:color w:val="FF0000"/>
                <w:szCs w:val="18"/>
              </w:rPr>
              <w:t>63</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691A2E" w:rsidRPr="00223D24" w:rsidP="00CB1C05" w14:paraId="20FF31DF" w14:textId="77777777">
            <w:pPr>
              <w:pStyle w:val="RTableTextAbt"/>
              <w:keepNext/>
              <w:keepLines/>
              <w:ind w:right="305"/>
            </w:pPr>
            <w:r>
              <w:rPr>
                <w:color w:val="FF0000"/>
                <w:szCs w:val="18"/>
              </w:rPr>
              <w:t>($</w:t>
            </w:r>
            <w:r w:rsidR="0025198B">
              <w:rPr>
                <w:color w:val="FF0000"/>
                <w:szCs w:val="18"/>
              </w:rPr>
              <w:t>19</w:t>
            </w:r>
            <w:r>
              <w:rPr>
                <w:color w:val="FF0000"/>
                <w:szCs w:val="18"/>
              </w:rPr>
              <w:t>)</w:t>
            </w:r>
          </w:p>
        </w:tc>
      </w:tr>
      <w:tr w14:paraId="3A2F059C" w14:textId="77777777">
        <w:tblPrEx>
          <w:tblW w:w="9725" w:type="dxa"/>
          <w:tblInd w:w="-5" w:type="dxa"/>
          <w:tblLayout w:type="fixed"/>
          <w:tblCellMar>
            <w:left w:w="0" w:type="dxa"/>
            <w:right w:w="58"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2D42F8" w:rsidRPr="00223D24" w:rsidP="00CB1C05" w14:paraId="33435C0C" w14:textId="77777777">
            <w:pPr>
              <w:pStyle w:val="TableSubtitle"/>
            </w:pPr>
            <w:r>
              <w:t xml:space="preserve">Sensitivity 2: </w:t>
            </w:r>
            <w:r w:rsidR="00A25BA0">
              <w:t>11</w:t>
            </w:r>
            <w:r w:rsidRPr="00A25BA0" w:rsidR="00A25BA0">
              <w:t>,000 Dry Cleaning Machines Estimate</w:t>
            </w:r>
          </w:p>
        </w:tc>
      </w:tr>
      <w:tr w14:paraId="4410C0BE" w14:textId="77777777" w:rsidTr="00CD48B1">
        <w:tblPrEx>
          <w:tblW w:w="9725" w:type="dxa"/>
          <w:tblInd w:w="-5" w:type="dxa"/>
          <w:tblLayout w:type="fixed"/>
          <w:tblCellMar>
            <w:left w:w="0" w:type="dxa"/>
            <w:right w:w="58" w:type="dxa"/>
          </w:tblCellMar>
          <w:tblLook w:val="04A0"/>
        </w:tblPrEx>
        <w:trPr>
          <w:trHeight w:val="198"/>
        </w:trPr>
        <w:tc>
          <w:tcPr>
            <w:tcW w:w="3245" w:type="dxa"/>
            <w:tcBorders>
              <w:top w:val="single" w:sz="4" w:space="0" w:color="auto"/>
              <w:left w:val="single" w:sz="4" w:space="0" w:color="auto"/>
              <w:right w:val="single" w:sz="4" w:space="0" w:color="auto"/>
            </w:tcBorders>
            <w:shd w:val="clear" w:color="000000" w:fill="FFFFFF"/>
            <w:vAlign w:val="center"/>
          </w:tcPr>
          <w:p w:rsidR="00A75816" w:rsidRPr="00223D24" w:rsidP="00CB1C05" w14:paraId="38F715ED" w14:textId="77777777">
            <w:pPr>
              <w:pStyle w:val="RTableTextAbt"/>
              <w:keepNext/>
              <w:keepLines/>
              <w:ind w:right="305"/>
            </w:pPr>
            <w:r>
              <w:rPr>
                <w:szCs w:val="18"/>
              </w:rPr>
              <w:t>Low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7A110048" w14:textId="77777777">
            <w:pPr>
              <w:pStyle w:val="RTableTextAbt"/>
              <w:keepNext/>
              <w:keepLines/>
              <w:ind w:right="305"/>
            </w:pPr>
            <w:r>
              <w:rPr>
                <w:szCs w:val="18"/>
              </w:rPr>
              <w:t xml:space="preserve">$195 </w:t>
            </w:r>
          </w:p>
        </w:tc>
        <w:tc>
          <w:tcPr>
            <w:tcW w:w="99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7944CC87" w14:textId="77777777">
            <w:pPr>
              <w:pStyle w:val="RTableTextAbt"/>
              <w:keepNext/>
              <w:keepLines/>
              <w:ind w:right="305"/>
            </w:pPr>
            <w:r>
              <w:rPr>
                <w:szCs w:val="18"/>
              </w:rPr>
              <w:t xml:space="preserve">$83 </w:t>
            </w:r>
          </w:p>
        </w:tc>
        <w:tc>
          <w:tcPr>
            <w:tcW w:w="1170" w:type="dxa"/>
            <w:tcBorders>
              <w:top w:val="single" w:sz="4" w:space="0" w:color="auto"/>
              <w:left w:val="single" w:sz="4" w:space="0" w:color="auto"/>
              <w:bottom w:val="single" w:sz="4" w:space="0" w:color="auto"/>
              <w:right w:val="single" w:sz="4" w:space="0" w:color="auto"/>
            </w:tcBorders>
            <w:shd w:val="clear" w:color="000000" w:fill="FFFFFF"/>
            <w:vAlign w:val="center"/>
          </w:tcPr>
          <w:p w:rsidR="00A75816" w:rsidRPr="00223D24" w:rsidP="00CB1C05" w14:paraId="5F675957" w14:textId="77777777">
            <w:pPr>
              <w:pStyle w:val="RTableTextAbt"/>
              <w:keepNext/>
              <w:keepLines/>
              <w:ind w:right="305"/>
            </w:pPr>
            <w:r>
              <w:rPr>
                <w:szCs w:val="18"/>
              </w:rPr>
              <w:t>$</w:t>
            </w:r>
            <w:r w:rsidR="00A243AA">
              <w:rPr>
                <w:szCs w:val="18"/>
              </w:rPr>
              <w:t>2.51</w:t>
            </w:r>
            <w:r>
              <w:rPr>
                <w:szCs w:val="18"/>
              </w:rPr>
              <w:t xml:space="preserve"> </w:t>
            </w:r>
          </w:p>
        </w:tc>
        <w:tc>
          <w:tcPr>
            <w:tcW w:w="1170" w:type="dxa"/>
            <w:tcBorders>
              <w:top w:val="single" w:sz="4" w:space="0" w:color="auto"/>
              <w:left w:val="nil"/>
              <w:bottom w:val="single" w:sz="4" w:space="0" w:color="auto"/>
              <w:right w:val="single" w:sz="4" w:space="0" w:color="auto"/>
            </w:tcBorders>
            <w:shd w:val="clear" w:color="000000" w:fill="FFFFFF"/>
            <w:vAlign w:val="center"/>
          </w:tcPr>
          <w:p w:rsidR="00A75816" w:rsidRPr="00223D24" w:rsidP="00CB1C05" w14:paraId="1ADB5A04" w14:textId="77777777">
            <w:pPr>
              <w:pStyle w:val="RTableTextAbt"/>
              <w:keepNext/>
              <w:keepLines/>
              <w:ind w:right="305"/>
            </w:pPr>
            <w:r>
              <w:rPr>
                <w:szCs w:val="18"/>
              </w:rPr>
              <w:t>$</w:t>
            </w:r>
            <w:r w:rsidR="00A243AA">
              <w:rPr>
                <w:szCs w:val="18"/>
              </w:rPr>
              <w:t>1.28</w:t>
            </w:r>
            <w:r>
              <w:rPr>
                <w:szCs w:val="18"/>
              </w:rPr>
              <w:t xml:space="preserve"> </w:t>
            </w:r>
          </w:p>
        </w:tc>
        <w:tc>
          <w:tcPr>
            <w:tcW w:w="990" w:type="dxa"/>
            <w:tcBorders>
              <w:top w:val="single" w:sz="4" w:space="0" w:color="auto"/>
              <w:left w:val="nil"/>
              <w:bottom w:val="single" w:sz="4" w:space="0" w:color="auto"/>
              <w:right w:val="single" w:sz="4" w:space="0" w:color="auto"/>
            </w:tcBorders>
            <w:shd w:val="clear" w:color="000000" w:fill="FFFFFF"/>
            <w:vAlign w:val="center"/>
          </w:tcPr>
          <w:p w:rsidR="00A75816" w:rsidRPr="00223D24" w:rsidP="00CB1C05" w14:paraId="6C190525" w14:textId="77777777">
            <w:pPr>
              <w:pStyle w:val="RTableTextAbt"/>
              <w:keepNext/>
              <w:keepLines/>
              <w:ind w:right="305"/>
            </w:pPr>
            <w:r>
              <w:rPr>
                <w:color w:val="FF0000"/>
                <w:szCs w:val="18"/>
              </w:rPr>
              <w:t>($</w:t>
            </w:r>
            <w:r w:rsidR="00A243AA">
              <w:rPr>
                <w:color w:val="FF0000"/>
                <w:szCs w:val="18"/>
              </w:rPr>
              <w:t>193</w:t>
            </w:r>
            <w:r>
              <w:rPr>
                <w:color w:val="FF0000"/>
                <w:szCs w:val="18"/>
              </w:rPr>
              <w:t>)</w:t>
            </w:r>
          </w:p>
        </w:tc>
        <w:tc>
          <w:tcPr>
            <w:tcW w:w="1080" w:type="dxa"/>
            <w:tcBorders>
              <w:top w:val="single" w:sz="4" w:space="0" w:color="auto"/>
              <w:left w:val="nil"/>
              <w:bottom w:val="single" w:sz="4" w:space="0" w:color="auto"/>
              <w:right w:val="single" w:sz="4" w:space="0" w:color="auto"/>
            </w:tcBorders>
            <w:shd w:val="clear" w:color="000000" w:fill="FFFFFF"/>
            <w:vAlign w:val="center"/>
          </w:tcPr>
          <w:p w:rsidR="00A75816" w:rsidRPr="00223D24" w:rsidP="00CB1C05" w14:paraId="16E75767" w14:textId="77777777">
            <w:pPr>
              <w:pStyle w:val="RTableTextAbt"/>
              <w:keepNext/>
              <w:keepLines/>
              <w:ind w:right="305"/>
            </w:pPr>
            <w:r>
              <w:rPr>
                <w:color w:val="FF0000"/>
                <w:szCs w:val="18"/>
              </w:rPr>
              <w:t>($</w:t>
            </w:r>
            <w:r w:rsidR="00A243AA">
              <w:rPr>
                <w:color w:val="FF0000"/>
                <w:szCs w:val="18"/>
              </w:rPr>
              <w:t>82</w:t>
            </w:r>
            <w:r>
              <w:rPr>
                <w:color w:val="FF0000"/>
                <w:szCs w:val="18"/>
              </w:rPr>
              <w:t>)</w:t>
            </w:r>
          </w:p>
        </w:tc>
      </w:tr>
      <w:tr w14:paraId="3D7ED5F7"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A75816" w:rsidRPr="00223D24" w:rsidP="00CB1C05" w14:paraId="51BF06F3" w14:textId="77777777">
            <w:pPr>
              <w:pStyle w:val="RTableTextAbt"/>
              <w:keepNext/>
              <w:keepLines/>
              <w:ind w:right="305"/>
            </w:pPr>
            <w:r>
              <w:rPr>
                <w:szCs w:val="18"/>
              </w:rPr>
              <w:t>High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287A6E86" w14:textId="77777777">
            <w:pPr>
              <w:pStyle w:val="RTableTextAbt"/>
              <w:keepNext/>
              <w:keepLines/>
              <w:ind w:right="305"/>
            </w:pPr>
            <w:r>
              <w:rPr>
                <w:szCs w:val="18"/>
              </w:rPr>
              <w:t xml:space="preserve">$195 </w:t>
            </w:r>
          </w:p>
        </w:tc>
        <w:tc>
          <w:tcPr>
            <w:tcW w:w="99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7BEEC0C6" w14:textId="77777777">
            <w:pPr>
              <w:pStyle w:val="RTableTextAbt"/>
              <w:keepNext/>
              <w:keepLines/>
              <w:ind w:right="305"/>
            </w:pPr>
            <w:r>
              <w:rPr>
                <w:szCs w:val="18"/>
              </w:rPr>
              <w:t xml:space="preserve">$83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A75816" w:rsidRPr="00223D24" w:rsidP="00CB1C05" w14:paraId="116671AE" w14:textId="77777777">
            <w:pPr>
              <w:pStyle w:val="RTableTextAbt"/>
              <w:keepNext/>
              <w:keepLines/>
              <w:ind w:right="305"/>
            </w:pPr>
            <w:r>
              <w:rPr>
                <w:szCs w:val="18"/>
              </w:rPr>
              <w:t>$</w:t>
            </w:r>
            <w:r w:rsidR="00A243AA">
              <w:rPr>
                <w:szCs w:val="18"/>
              </w:rPr>
              <w:t>6.51</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A75816" w:rsidRPr="00223D24" w:rsidP="00CB1C05" w14:paraId="2223DC88" w14:textId="77777777">
            <w:pPr>
              <w:pStyle w:val="RTableTextAbt"/>
              <w:keepNext/>
              <w:keepLines/>
              <w:ind w:right="305"/>
            </w:pPr>
            <w:r>
              <w:rPr>
                <w:szCs w:val="18"/>
              </w:rPr>
              <w:t>$</w:t>
            </w:r>
            <w:r w:rsidR="00A243AA">
              <w:rPr>
                <w:szCs w:val="18"/>
              </w:rPr>
              <w:t>3.32</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A75816" w:rsidRPr="00223D24" w:rsidP="00CB1C05" w14:paraId="54D00959" w14:textId="77777777">
            <w:pPr>
              <w:pStyle w:val="RTableTextAbt"/>
              <w:keepNext/>
              <w:keepLines/>
              <w:ind w:right="305"/>
            </w:pPr>
            <w:r>
              <w:rPr>
                <w:color w:val="FF0000"/>
                <w:szCs w:val="18"/>
              </w:rPr>
              <w:t>($</w:t>
            </w:r>
            <w:r w:rsidR="00A243AA">
              <w:rPr>
                <w:color w:val="FF0000"/>
                <w:szCs w:val="18"/>
              </w:rPr>
              <w:t>189</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A75816" w:rsidRPr="00223D24" w:rsidP="00CB1C05" w14:paraId="4C038129" w14:textId="77777777">
            <w:pPr>
              <w:pStyle w:val="RTableTextAbt"/>
              <w:keepNext/>
              <w:keepLines/>
              <w:ind w:right="305"/>
            </w:pPr>
            <w:r>
              <w:rPr>
                <w:color w:val="FF0000"/>
                <w:szCs w:val="18"/>
              </w:rPr>
              <w:t>($</w:t>
            </w:r>
            <w:r w:rsidR="00A243AA">
              <w:rPr>
                <w:color w:val="FF0000"/>
                <w:szCs w:val="18"/>
              </w:rPr>
              <w:t>80</w:t>
            </w:r>
            <w:r>
              <w:rPr>
                <w:color w:val="FF0000"/>
                <w:szCs w:val="18"/>
              </w:rPr>
              <w:t>)</w:t>
            </w:r>
          </w:p>
        </w:tc>
      </w:tr>
      <w:tr w14:paraId="78A47739"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A75816" w:rsidRPr="00223D24" w:rsidP="00CB1C05" w14:paraId="45E336ED" w14:textId="77777777">
            <w:pPr>
              <w:pStyle w:val="RTableTextAbt"/>
              <w:keepNext/>
              <w:keepLines/>
              <w:ind w:right="305"/>
            </w:pPr>
            <w:r>
              <w:rPr>
                <w:szCs w:val="18"/>
              </w:rPr>
              <w:t>Low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38BF05E7" w14:textId="77777777">
            <w:pPr>
              <w:pStyle w:val="RTableTextAbt"/>
              <w:keepNext/>
              <w:keepLines/>
              <w:ind w:right="305"/>
            </w:pPr>
            <w:r>
              <w:rPr>
                <w:szCs w:val="18"/>
              </w:rPr>
              <w:t xml:space="preserve">$200 </w:t>
            </w:r>
          </w:p>
        </w:tc>
        <w:tc>
          <w:tcPr>
            <w:tcW w:w="99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135246A9" w14:textId="77777777">
            <w:pPr>
              <w:pStyle w:val="RTableTextAbt"/>
              <w:keepNext/>
              <w:keepLines/>
              <w:ind w:right="305"/>
            </w:pPr>
            <w:r>
              <w:rPr>
                <w:szCs w:val="18"/>
              </w:rPr>
              <w:t xml:space="preserve">$80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A75816" w:rsidRPr="00223D24" w:rsidP="00CB1C05" w14:paraId="566D8FC5" w14:textId="77777777">
            <w:pPr>
              <w:pStyle w:val="RTableTextAbt"/>
              <w:keepNext/>
              <w:keepLines/>
              <w:ind w:right="305"/>
            </w:pPr>
            <w:r>
              <w:rPr>
                <w:szCs w:val="18"/>
              </w:rPr>
              <w:t>$1.</w:t>
            </w:r>
            <w:r w:rsidR="00A243AA">
              <w:rPr>
                <w:szCs w:val="18"/>
              </w:rPr>
              <w:t>99</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A75816" w:rsidRPr="00223D24" w:rsidP="00CB1C05" w14:paraId="44315241" w14:textId="77777777">
            <w:pPr>
              <w:pStyle w:val="RTableTextAbt"/>
              <w:keepNext/>
              <w:keepLines/>
              <w:ind w:right="305"/>
            </w:pPr>
            <w:r>
              <w:rPr>
                <w:szCs w:val="18"/>
              </w:rPr>
              <w:t>$</w:t>
            </w:r>
            <w:r w:rsidR="00A243AA">
              <w:rPr>
                <w:szCs w:val="18"/>
              </w:rPr>
              <w:t>1.01</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A75816" w:rsidRPr="00223D24" w:rsidP="00CB1C05" w14:paraId="332D71B6" w14:textId="77777777">
            <w:pPr>
              <w:pStyle w:val="RTableTextAbt"/>
              <w:keepNext/>
              <w:keepLines/>
              <w:ind w:right="305"/>
            </w:pPr>
            <w:r>
              <w:rPr>
                <w:color w:val="FF0000"/>
                <w:szCs w:val="18"/>
              </w:rPr>
              <w:t>($</w:t>
            </w:r>
            <w:r w:rsidR="00A243AA">
              <w:rPr>
                <w:color w:val="FF0000"/>
                <w:szCs w:val="18"/>
              </w:rPr>
              <w:t>198</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A75816" w:rsidRPr="00223D24" w:rsidP="00CB1C05" w14:paraId="717034BF" w14:textId="77777777">
            <w:pPr>
              <w:pStyle w:val="RTableTextAbt"/>
              <w:keepNext/>
              <w:keepLines/>
              <w:ind w:right="305"/>
            </w:pPr>
            <w:r>
              <w:rPr>
                <w:color w:val="FF0000"/>
                <w:szCs w:val="18"/>
              </w:rPr>
              <w:t>($79)</w:t>
            </w:r>
          </w:p>
        </w:tc>
      </w:tr>
      <w:tr w14:paraId="05A83BF4"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A75816" w:rsidRPr="00223D24" w:rsidP="00CB1C05" w14:paraId="587EBF04" w14:textId="77777777">
            <w:pPr>
              <w:pStyle w:val="RTableTextAbt"/>
              <w:keepNext/>
              <w:keepLines/>
              <w:ind w:right="305"/>
            </w:pPr>
            <w:r>
              <w:rPr>
                <w:szCs w:val="18"/>
              </w:rPr>
              <w:t>High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1172D94B" w14:textId="77777777">
            <w:pPr>
              <w:pStyle w:val="RTableTextAbt"/>
              <w:keepNext/>
              <w:keepLines/>
              <w:ind w:right="305"/>
            </w:pPr>
            <w:r>
              <w:rPr>
                <w:szCs w:val="18"/>
              </w:rPr>
              <w:t xml:space="preserve">$200 </w:t>
            </w:r>
          </w:p>
        </w:tc>
        <w:tc>
          <w:tcPr>
            <w:tcW w:w="99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7E06C7BE" w14:textId="77777777">
            <w:pPr>
              <w:pStyle w:val="RTableTextAbt"/>
              <w:keepNext/>
              <w:keepLines/>
              <w:ind w:right="305"/>
            </w:pPr>
            <w:r>
              <w:rPr>
                <w:szCs w:val="18"/>
              </w:rPr>
              <w:t xml:space="preserve">$80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A75816" w:rsidRPr="00223D24" w:rsidP="00CB1C05" w14:paraId="6529B863" w14:textId="77777777">
            <w:pPr>
              <w:pStyle w:val="RTableTextAbt"/>
              <w:keepNext/>
              <w:keepLines/>
              <w:ind w:right="305"/>
            </w:pPr>
            <w:r>
              <w:rPr>
                <w:szCs w:val="18"/>
              </w:rPr>
              <w:t>$</w:t>
            </w:r>
            <w:r w:rsidR="00A243AA">
              <w:rPr>
                <w:szCs w:val="18"/>
              </w:rPr>
              <w:t>5.50</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A75816" w:rsidRPr="00223D24" w:rsidP="00CB1C05" w14:paraId="0C938B41" w14:textId="77777777">
            <w:pPr>
              <w:pStyle w:val="RTableTextAbt"/>
              <w:keepNext/>
              <w:keepLines/>
              <w:ind w:right="305"/>
            </w:pPr>
            <w:r>
              <w:rPr>
                <w:szCs w:val="18"/>
              </w:rPr>
              <w:t>$</w:t>
            </w:r>
            <w:r w:rsidR="00A243AA">
              <w:rPr>
                <w:szCs w:val="18"/>
              </w:rPr>
              <w:t>2.80</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A75816" w:rsidRPr="00223D24" w:rsidP="00CB1C05" w14:paraId="1351F590" w14:textId="77777777">
            <w:pPr>
              <w:pStyle w:val="RTableTextAbt"/>
              <w:keepNext/>
              <w:keepLines/>
              <w:ind w:right="305"/>
            </w:pPr>
            <w:r>
              <w:rPr>
                <w:color w:val="FF0000"/>
                <w:szCs w:val="18"/>
              </w:rPr>
              <w:t>($</w:t>
            </w:r>
            <w:r w:rsidR="00A243AA">
              <w:rPr>
                <w:color w:val="FF0000"/>
                <w:szCs w:val="18"/>
              </w:rPr>
              <w:t>195</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A75816" w:rsidRPr="00223D24" w:rsidP="00CB1C05" w14:paraId="4A464A96" w14:textId="77777777">
            <w:pPr>
              <w:pStyle w:val="RTableTextAbt"/>
              <w:keepNext/>
              <w:keepLines/>
              <w:ind w:right="305"/>
            </w:pPr>
            <w:r>
              <w:rPr>
                <w:color w:val="FF0000"/>
                <w:szCs w:val="18"/>
              </w:rPr>
              <w:t>($</w:t>
            </w:r>
            <w:r w:rsidR="00A243AA">
              <w:rPr>
                <w:color w:val="FF0000"/>
                <w:szCs w:val="18"/>
              </w:rPr>
              <w:t>77</w:t>
            </w:r>
            <w:r>
              <w:rPr>
                <w:color w:val="FF0000"/>
                <w:szCs w:val="18"/>
              </w:rPr>
              <w:t>)</w:t>
            </w:r>
          </w:p>
        </w:tc>
      </w:tr>
      <w:tr w14:paraId="4311D216"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A75816" w:rsidRPr="00223D24" w:rsidP="00CB1C05" w14:paraId="2210C2DA" w14:textId="77777777">
            <w:pPr>
              <w:pStyle w:val="RTableTextAbt"/>
              <w:keepNext/>
              <w:keepLines/>
              <w:ind w:right="305"/>
            </w:pPr>
            <w:r>
              <w:rPr>
                <w:szCs w:val="18"/>
              </w:rPr>
              <w:t>Low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780FFC69" w14:textId="77777777">
            <w:pPr>
              <w:pStyle w:val="RTableTextAbt"/>
              <w:keepNext/>
              <w:keepLines/>
              <w:ind w:right="305"/>
            </w:pPr>
            <w:r>
              <w:rPr>
                <w:szCs w:val="18"/>
              </w:rPr>
              <w:t xml:space="preserve">$234 </w:t>
            </w:r>
          </w:p>
        </w:tc>
        <w:tc>
          <w:tcPr>
            <w:tcW w:w="99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18533278" w14:textId="77777777">
            <w:pPr>
              <w:pStyle w:val="RTableTextAbt"/>
              <w:keepNext/>
              <w:keepLines/>
              <w:ind w:right="305"/>
            </w:pPr>
            <w:r>
              <w:rPr>
                <w:szCs w:val="18"/>
              </w:rPr>
              <w:t xml:space="preserve">$70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A75816" w:rsidRPr="00223D24" w:rsidP="00CB1C05" w14:paraId="4AC3F5D7" w14:textId="77777777">
            <w:pPr>
              <w:pStyle w:val="RTableTextAbt"/>
              <w:keepNext/>
              <w:keepLines/>
              <w:ind w:right="305"/>
            </w:pPr>
            <w:r>
              <w:rPr>
                <w:szCs w:val="18"/>
              </w:rPr>
              <w:t>$</w:t>
            </w:r>
            <w:r w:rsidR="00A243AA">
              <w:rPr>
                <w:szCs w:val="18"/>
              </w:rPr>
              <w:t>0.91</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A75816" w:rsidRPr="00223D24" w:rsidP="00CB1C05" w14:paraId="5ABB278C" w14:textId="77777777">
            <w:pPr>
              <w:pStyle w:val="RTableTextAbt"/>
              <w:keepNext/>
              <w:keepLines/>
              <w:ind w:right="305"/>
            </w:pPr>
            <w:r>
              <w:rPr>
                <w:szCs w:val="18"/>
              </w:rPr>
              <w:t>$0.</w:t>
            </w:r>
            <w:r w:rsidR="00A243AA">
              <w:rPr>
                <w:szCs w:val="18"/>
              </w:rPr>
              <w:t>47</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A75816" w:rsidRPr="00223D24" w:rsidP="00CB1C05" w14:paraId="58E91C05" w14:textId="77777777">
            <w:pPr>
              <w:pStyle w:val="RTableTextAbt"/>
              <w:keepNext/>
              <w:keepLines/>
              <w:ind w:right="305"/>
            </w:pPr>
            <w:r>
              <w:rPr>
                <w:color w:val="FF0000"/>
                <w:szCs w:val="18"/>
              </w:rPr>
              <w:t>($</w:t>
            </w:r>
            <w:r w:rsidR="00A243AA">
              <w:rPr>
                <w:color w:val="FF0000"/>
                <w:szCs w:val="18"/>
              </w:rPr>
              <w:t>233</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A75816" w:rsidRPr="00223D24" w:rsidP="00CB1C05" w14:paraId="01E4D6D1" w14:textId="77777777">
            <w:pPr>
              <w:pStyle w:val="RTableTextAbt"/>
              <w:keepNext/>
              <w:keepLines/>
              <w:ind w:right="305"/>
            </w:pPr>
            <w:r>
              <w:rPr>
                <w:color w:val="FF0000"/>
                <w:szCs w:val="18"/>
              </w:rPr>
              <w:t>($</w:t>
            </w:r>
            <w:r w:rsidR="00A243AA">
              <w:rPr>
                <w:color w:val="FF0000"/>
                <w:szCs w:val="18"/>
              </w:rPr>
              <w:t>69</w:t>
            </w:r>
            <w:r>
              <w:rPr>
                <w:color w:val="FF0000"/>
                <w:szCs w:val="18"/>
              </w:rPr>
              <w:t>)</w:t>
            </w:r>
          </w:p>
        </w:tc>
      </w:tr>
      <w:tr w14:paraId="487F907A" w14:textId="77777777" w:rsidTr="00CD48B1">
        <w:tblPrEx>
          <w:tblW w:w="9725" w:type="dxa"/>
          <w:tblInd w:w="-5" w:type="dxa"/>
          <w:tblLayout w:type="fixed"/>
          <w:tblCellMar>
            <w:left w:w="0" w:type="dxa"/>
            <w:right w:w="58" w:type="dxa"/>
          </w:tblCellMar>
          <w:tblLook w:val="04A0"/>
        </w:tblPrEx>
        <w:trPr>
          <w:trHeight w:val="194"/>
        </w:trPr>
        <w:tc>
          <w:tcPr>
            <w:tcW w:w="3245" w:type="dxa"/>
            <w:tcBorders>
              <w:top w:val="single" w:sz="4" w:space="0" w:color="auto"/>
              <w:left w:val="single" w:sz="4" w:space="0" w:color="auto"/>
              <w:right w:val="single" w:sz="4" w:space="0" w:color="auto"/>
            </w:tcBorders>
            <w:shd w:val="clear" w:color="000000" w:fill="FFFFFF"/>
            <w:vAlign w:val="center"/>
          </w:tcPr>
          <w:p w:rsidR="00A75816" w:rsidRPr="00223D24" w:rsidP="00CB1C05" w14:paraId="1DB57EBF" w14:textId="77777777">
            <w:pPr>
              <w:pStyle w:val="RTableTextAbt"/>
              <w:keepNext/>
              <w:keepLines/>
              <w:ind w:right="305"/>
            </w:pPr>
            <w:r>
              <w:rPr>
                <w:szCs w:val="18"/>
              </w:rPr>
              <w:t>High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56CC2D51" w14:textId="77777777">
            <w:pPr>
              <w:pStyle w:val="RTableTextAbt"/>
              <w:keepNext/>
              <w:keepLines/>
              <w:ind w:right="305"/>
            </w:pPr>
            <w:r>
              <w:rPr>
                <w:szCs w:val="18"/>
              </w:rPr>
              <w:t xml:space="preserve">$234 </w:t>
            </w:r>
          </w:p>
        </w:tc>
        <w:tc>
          <w:tcPr>
            <w:tcW w:w="990" w:type="dxa"/>
            <w:tcBorders>
              <w:top w:val="single" w:sz="4" w:space="0" w:color="auto"/>
              <w:left w:val="single" w:sz="4" w:space="0" w:color="auto"/>
              <w:right w:val="single" w:sz="4" w:space="0" w:color="auto"/>
            </w:tcBorders>
            <w:shd w:val="clear" w:color="000000" w:fill="FFFFFF"/>
            <w:vAlign w:val="center"/>
          </w:tcPr>
          <w:p w:rsidR="00A75816" w:rsidRPr="00223D24" w:rsidP="00CB1C05" w14:paraId="71F364A6" w14:textId="77777777">
            <w:pPr>
              <w:pStyle w:val="RTableTextAbt"/>
              <w:keepNext/>
              <w:keepLines/>
              <w:ind w:right="305"/>
            </w:pPr>
            <w:r>
              <w:rPr>
                <w:szCs w:val="18"/>
              </w:rPr>
              <w:t xml:space="preserve">$70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A75816" w:rsidRPr="00223D24" w:rsidP="00CB1C05" w14:paraId="2169278C" w14:textId="77777777">
            <w:pPr>
              <w:pStyle w:val="RTableTextAbt"/>
              <w:keepNext/>
              <w:keepLines/>
              <w:ind w:right="305"/>
            </w:pPr>
            <w:r>
              <w:rPr>
                <w:szCs w:val="18"/>
              </w:rPr>
              <w:t>$</w:t>
            </w:r>
            <w:r w:rsidR="00A243AA">
              <w:rPr>
                <w:szCs w:val="18"/>
              </w:rPr>
              <w:t>3.08</w:t>
            </w:r>
            <w:r>
              <w:rPr>
                <w:szCs w:val="18"/>
              </w:rPr>
              <w:t xml:space="preserve"> </w:t>
            </w:r>
          </w:p>
        </w:tc>
        <w:tc>
          <w:tcPr>
            <w:tcW w:w="1170" w:type="dxa"/>
            <w:tcBorders>
              <w:top w:val="nil"/>
              <w:left w:val="nil"/>
              <w:bottom w:val="single" w:sz="4" w:space="0" w:color="auto"/>
              <w:right w:val="single" w:sz="4" w:space="0" w:color="auto"/>
            </w:tcBorders>
            <w:shd w:val="clear" w:color="000000" w:fill="FFFFFF"/>
            <w:vAlign w:val="center"/>
          </w:tcPr>
          <w:p w:rsidR="00A75816" w:rsidRPr="00223D24" w:rsidP="00CB1C05" w14:paraId="5A1EE76C" w14:textId="77777777">
            <w:pPr>
              <w:pStyle w:val="RTableTextAbt"/>
              <w:keepNext/>
              <w:keepLines/>
              <w:ind w:right="305"/>
            </w:pPr>
            <w:r>
              <w:rPr>
                <w:szCs w:val="18"/>
              </w:rPr>
              <w:t>$1.</w:t>
            </w:r>
            <w:r w:rsidR="00A243AA">
              <w:rPr>
                <w:szCs w:val="18"/>
              </w:rPr>
              <w:t>58</w:t>
            </w:r>
            <w:r>
              <w:rPr>
                <w:szCs w:val="18"/>
              </w:rPr>
              <w:t xml:space="preserve"> </w:t>
            </w:r>
          </w:p>
        </w:tc>
        <w:tc>
          <w:tcPr>
            <w:tcW w:w="990" w:type="dxa"/>
            <w:tcBorders>
              <w:top w:val="nil"/>
              <w:left w:val="nil"/>
              <w:bottom w:val="single" w:sz="4" w:space="0" w:color="auto"/>
              <w:right w:val="single" w:sz="4" w:space="0" w:color="auto"/>
            </w:tcBorders>
            <w:shd w:val="clear" w:color="000000" w:fill="FFFFFF"/>
            <w:vAlign w:val="center"/>
          </w:tcPr>
          <w:p w:rsidR="00A75816" w:rsidRPr="00223D24" w:rsidP="00CB1C05" w14:paraId="6EA0F199" w14:textId="77777777">
            <w:pPr>
              <w:pStyle w:val="RTableTextAbt"/>
              <w:keepNext/>
              <w:keepLines/>
              <w:ind w:right="305"/>
            </w:pPr>
            <w:r>
              <w:rPr>
                <w:color w:val="FF0000"/>
                <w:szCs w:val="18"/>
              </w:rPr>
              <w:t>($</w:t>
            </w:r>
            <w:r w:rsidR="00A243AA">
              <w:rPr>
                <w:color w:val="FF0000"/>
                <w:szCs w:val="18"/>
              </w:rPr>
              <w:t>231</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A75816" w:rsidRPr="00223D24" w:rsidP="00CB1C05" w14:paraId="2F6172D8" w14:textId="77777777">
            <w:pPr>
              <w:pStyle w:val="RTableTextAbt"/>
              <w:keepNext/>
              <w:keepLines/>
              <w:ind w:right="305"/>
            </w:pPr>
            <w:r>
              <w:rPr>
                <w:color w:val="FF0000"/>
                <w:szCs w:val="18"/>
              </w:rPr>
              <w:t>($</w:t>
            </w:r>
            <w:r w:rsidR="00A243AA">
              <w:rPr>
                <w:color w:val="FF0000"/>
                <w:szCs w:val="18"/>
              </w:rPr>
              <w:t>68</w:t>
            </w:r>
            <w:r>
              <w:rPr>
                <w:color w:val="FF0000"/>
                <w:szCs w:val="18"/>
              </w:rPr>
              <w:t>)</w:t>
            </w:r>
          </w:p>
        </w:tc>
      </w:tr>
      <w:tr w14:paraId="1B59DDED" w14:textId="77777777">
        <w:tblPrEx>
          <w:tblW w:w="9725" w:type="dxa"/>
          <w:tblInd w:w="-5" w:type="dxa"/>
          <w:tblLayout w:type="fixed"/>
          <w:tblCellMar>
            <w:left w:w="0" w:type="dxa"/>
            <w:right w:w="58"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D11CA0" w:rsidRPr="00223D24" w:rsidP="00CB1C05" w14:paraId="60D66126" w14:textId="77777777">
            <w:pPr>
              <w:pStyle w:val="TableSubtitle"/>
            </w:pPr>
            <w:r>
              <w:t>Sensitivity 3: Dry Cleaning Machine Useful Life Five Years Shorter</w:t>
            </w:r>
          </w:p>
        </w:tc>
      </w:tr>
      <w:tr w14:paraId="26391AC7"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3D7F61" w:rsidRPr="00223D24" w:rsidP="00CB1C05" w14:paraId="61A38EE2" w14:textId="77777777">
            <w:pPr>
              <w:pStyle w:val="RTableTextAbt"/>
              <w:keepNext/>
              <w:keepLines/>
              <w:jc w:val="left"/>
            </w:pPr>
            <w:r>
              <w:rPr>
                <w:szCs w:val="18"/>
              </w:rPr>
              <w:t>Low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5AAD605F" w14:textId="77777777">
            <w:pPr>
              <w:pStyle w:val="RTableTextAbt"/>
              <w:keepNext/>
              <w:keepLines/>
              <w:jc w:val="center"/>
            </w:pPr>
            <w:r>
              <w:rPr>
                <w:szCs w:val="18"/>
              </w:rPr>
              <w:t xml:space="preserve">$50 </w:t>
            </w:r>
          </w:p>
        </w:tc>
        <w:tc>
          <w:tcPr>
            <w:tcW w:w="99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48570869" w14:textId="77777777">
            <w:pPr>
              <w:pStyle w:val="RTableTextAbt"/>
              <w:keepNext/>
              <w:keepLines/>
              <w:jc w:val="center"/>
            </w:pPr>
            <w:r>
              <w:rPr>
                <w:szCs w:val="18"/>
              </w:rPr>
              <w:t>$33</w:t>
            </w:r>
          </w:p>
        </w:tc>
        <w:tc>
          <w:tcPr>
            <w:tcW w:w="1170" w:type="dxa"/>
            <w:tcBorders>
              <w:top w:val="single" w:sz="4" w:space="0" w:color="auto"/>
              <w:left w:val="single" w:sz="4" w:space="0" w:color="auto"/>
              <w:bottom w:val="single" w:sz="4" w:space="0" w:color="auto"/>
              <w:right w:val="single" w:sz="4" w:space="0" w:color="auto"/>
            </w:tcBorders>
            <w:shd w:val="clear" w:color="000000" w:fill="FFFFFF"/>
            <w:vAlign w:val="center"/>
          </w:tcPr>
          <w:p w:rsidR="003D7F61" w:rsidRPr="00223D24" w:rsidP="00CB1C05" w14:paraId="4DEA6D33" w14:textId="77777777">
            <w:pPr>
              <w:pStyle w:val="RTableTextAbt"/>
              <w:keepNext/>
              <w:keepLines/>
              <w:jc w:val="center"/>
            </w:pPr>
            <w:r>
              <w:rPr>
                <w:szCs w:val="18"/>
              </w:rPr>
              <w:t>$0.</w:t>
            </w:r>
            <w:r w:rsidR="002E5AD8">
              <w:rPr>
                <w:szCs w:val="18"/>
              </w:rPr>
              <w:t>40</w:t>
            </w:r>
          </w:p>
        </w:tc>
        <w:tc>
          <w:tcPr>
            <w:tcW w:w="1170" w:type="dxa"/>
            <w:tcBorders>
              <w:top w:val="single" w:sz="4" w:space="0" w:color="auto"/>
              <w:left w:val="nil"/>
              <w:bottom w:val="single" w:sz="4" w:space="0" w:color="auto"/>
              <w:right w:val="single" w:sz="4" w:space="0" w:color="auto"/>
            </w:tcBorders>
            <w:shd w:val="clear" w:color="000000" w:fill="FFFFFF"/>
            <w:vAlign w:val="center"/>
          </w:tcPr>
          <w:p w:rsidR="003D7F61" w:rsidRPr="00223D24" w:rsidP="00CB1C05" w14:paraId="356C1B30" w14:textId="77777777">
            <w:pPr>
              <w:pStyle w:val="RTableTextAbt"/>
              <w:keepNext/>
              <w:keepLines/>
              <w:jc w:val="center"/>
            </w:pPr>
            <w:r>
              <w:rPr>
                <w:szCs w:val="18"/>
              </w:rPr>
              <w:t>-</w:t>
            </w:r>
          </w:p>
        </w:tc>
        <w:tc>
          <w:tcPr>
            <w:tcW w:w="990" w:type="dxa"/>
            <w:tcBorders>
              <w:top w:val="single" w:sz="4" w:space="0" w:color="auto"/>
              <w:left w:val="nil"/>
              <w:bottom w:val="single" w:sz="4" w:space="0" w:color="auto"/>
              <w:right w:val="single" w:sz="4" w:space="0" w:color="auto"/>
            </w:tcBorders>
            <w:shd w:val="clear" w:color="000000" w:fill="FFFFFF"/>
            <w:vAlign w:val="center"/>
          </w:tcPr>
          <w:p w:rsidR="003D7F61" w:rsidRPr="00223D24" w:rsidP="00CB1C05" w14:paraId="0F5BDC3A" w14:textId="77777777">
            <w:pPr>
              <w:pStyle w:val="RTableTextAbt"/>
              <w:keepNext/>
              <w:keepLines/>
              <w:jc w:val="center"/>
            </w:pPr>
            <w:r>
              <w:rPr>
                <w:color w:val="FF0000"/>
                <w:szCs w:val="18"/>
              </w:rPr>
              <w:t>($</w:t>
            </w:r>
            <w:r w:rsidR="002E5AD8">
              <w:rPr>
                <w:color w:val="FF0000"/>
                <w:szCs w:val="18"/>
              </w:rPr>
              <w:t>50</w:t>
            </w:r>
            <w:r>
              <w:rPr>
                <w:color w:val="FF0000"/>
                <w:szCs w:val="18"/>
              </w:rPr>
              <w:t>)</w:t>
            </w:r>
          </w:p>
        </w:tc>
        <w:tc>
          <w:tcPr>
            <w:tcW w:w="1080" w:type="dxa"/>
            <w:tcBorders>
              <w:top w:val="single" w:sz="4" w:space="0" w:color="auto"/>
              <w:left w:val="nil"/>
              <w:bottom w:val="single" w:sz="4" w:space="0" w:color="auto"/>
              <w:right w:val="single" w:sz="4" w:space="0" w:color="auto"/>
            </w:tcBorders>
            <w:shd w:val="clear" w:color="000000" w:fill="FFFFFF"/>
            <w:vAlign w:val="center"/>
          </w:tcPr>
          <w:p w:rsidR="003D7F61" w:rsidRPr="00223D24" w:rsidP="00CB1C05" w14:paraId="521C641A" w14:textId="77777777">
            <w:pPr>
              <w:pStyle w:val="RTableTextAbt"/>
              <w:keepNext/>
              <w:keepLines/>
              <w:jc w:val="center"/>
            </w:pPr>
            <w:r>
              <w:rPr>
                <w:color w:val="FF0000"/>
                <w:szCs w:val="18"/>
              </w:rPr>
              <w:t>($</w:t>
            </w:r>
            <w:r w:rsidR="002E5AD8">
              <w:rPr>
                <w:color w:val="FF0000"/>
                <w:szCs w:val="18"/>
              </w:rPr>
              <w:t>33</w:t>
            </w:r>
            <w:r>
              <w:rPr>
                <w:color w:val="FF0000"/>
                <w:szCs w:val="18"/>
              </w:rPr>
              <w:t>)</w:t>
            </w:r>
          </w:p>
        </w:tc>
      </w:tr>
      <w:tr w14:paraId="78468405"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3D7F61" w:rsidRPr="00223D24" w:rsidP="00CB1C05" w14:paraId="77C51C41" w14:textId="77777777">
            <w:pPr>
              <w:pStyle w:val="RTableTextAbt"/>
              <w:keepNext/>
              <w:keepLines/>
              <w:jc w:val="left"/>
            </w:pPr>
            <w:r>
              <w:rPr>
                <w:szCs w:val="18"/>
              </w:rPr>
              <w:t>High Benefits, 2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5FD9F341" w14:textId="77777777">
            <w:pPr>
              <w:pStyle w:val="RTableTextAbt"/>
              <w:keepNext/>
              <w:keepLines/>
              <w:jc w:val="center"/>
            </w:pPr>
            <w:r>
              <w:rPr>
                <w:szCs w:val="18"/>
              </w:rPr>
              <w:t xml:space="preserve">$50 </w:t>
            </w:r>
          </w:p>
        </w:tc>
        <w:tc>
          <w:tcPr>
            <w:tcW w:w="99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4755F861" w14:textId="77777777">
            <w:pPr>
              <w:pStyle w:val="RTableTextAbt"/>
              <w:keepNext/>
              <w:keepLines/>
              <w:jc w:val="center"/>
            </w:pPr>
            <w:r>
              <w:rPr>
                <w:szCs w:val="18"/>
              </w:rPr>
              <w:t>$33</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3D7F61" w:rsidRPr="00223D24" w:rsidP="00CB1C05" w14:paraId="48266D11" w14:textId="77777777">
            <w:pPr>
              <w:pStyle w:val="RTableTextAbt"/>
              <w:keepNext/>
              <w:keepLines/>
              <w:jc w:val="center"/>
            </w:pPr>
            <w:r>
              <w:rPr>
                <w:szCs w:val="18"/>
              </w:rPr>
              <w:t>$</w:t>
            </w:r>
            <w:r w:rsidR="002E5AD8">
              <w:rPr>
                <w:szCs w:val="18"/>
              </w:rPr>
              <w:t>1.05</w:t>
            </w:r>
          </w:p>
        </w:tc>
        <w:tc>
          <w:tcPr>
            <w:tcW w:w="1170" w:type="dxa"/>
            <w:tcBorders>
              <w:top w:val="nil"/>
              <w:left w:val="nil"/>
              <w:bottom w:val="single" w:sz="4" w:space="0" w:color="auto"/>
              <w:right w:val="single" w:sz="4" w:space="0" w:color="auto"/>
            </w:tcBorders>
            <w:shd w:val="clear" w:color="000000" w:fill="FFFFFF"/>
            <w:vAlign w:val="center"/>
          </w:tcPr>
          <w:p w:rsidR="003D7F61" w:rsidRPr="00223D24" w:rsidP="00CB1C05" w14:paraId="0532F820" w14:textId="77777777">
            <w:pPr>
              <w:pStyle w:val="RTableTextAbt"/>
              <w:keepNext/>
              <w:keepLines/>
              <w:jc w:val="center"/>
            </w:pPr>
            <w:r>
              <w:rPr>
                <w:szCs w:val="18"/>
              </w:rPr>
              <w:t>-</w:t>
            </w:r>
          </w:p>
        </w:tc>
        <w:tc>
          <w:tcPr>
            <w:tcW w:w="990" w:type="dxa"/>
            <w:tcBorders>
              <w:top w:val="nil"/>
              <w:left w:val="nil"/>
              <w:bottom w:val="single" w:sz="4" w:space="0" w:color="auto"/>
              <w:right w:val="single" w:sz="4" w:space="0" w:color="auto"/>
            </w:tcBorders>
            <w:shd w:val="clear" w:color="000000" w:fill="FFFFFF"/>
            <w:vAlign w:val="center"/>
          </w:tcPr>
          <w:p w:rsidR="003D7F61" w:rsidRPr="00223D24" w:rsidP="00CB1C05" w14:paraId="0F659A07" w14:textId="77777777">
            <w:pPr>
              <w:pStyle w:val="RTableTextAbt"/>
              <w:keepNext/>
              <w:keepLines/>
              <w:jc w:val="center"/>
            </w:pPr>
            <w:r>
              <w:rPr>
                <w:color w:val="FF0000"/>
                <w:szCs w:val="18"/>
              </w:rPr>
              <w:t>($</w:t>
            </w:r>
            <w:r w:rsidR="002E5AD8">
              <w:rPr>
                <w:color w:val="FF0000"/>
                <w:szCs w:val="18"/>
              </w:rPr>
              <w:t>49</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3D7F61" w:rsidRPr="00223D24" w:rsidP="00CB1C05" w14:paraId="47D2AD13" w14:textId="77777777">
            <w:pPr>
              <w:pStyle w:val="RTableTextAbt"/>
              <w:keepNext/>
              <w:keepLines/>
              <w:jc w:val="center"/>
            </w:pPr>
            <w:r>
              <w:rPr>
                <w:color w:val="FF0000"/>
                <w:szCs w:val="18"/>
              </w:rPr>
              <w:t>($</w:t>
            </w:r>
            <w:r w:rsidR="002E5AD8">
              <w:rPr>
                <w:color w:val="FF0000"/>
                <w:szCs w:val="18"/>
              </w:rPr>
              <w:t>33</w:t>
            </w:r>
            <w:r>
              <w:rPr>
                <w:color w:val="FF0000"/>
                <w:szCs w:val="18"/>
              </w:rPr>
              <w:t>)</w:t>
            </w:r>
          </w:p>
        </w:tc>
      </w:tr>
      <w:tr w14:paraId="6A54F0A1"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3D7F61" w:rsidRPr="00223D24" w:rsidP="00CB1C05" w14:paraId="4443B704" w14:textId="77777777">
            <w:pPr>
              <w:pStyle w:val="RTableTextAbt"/>
              <w:keepNext/>
              <w:keepLines/>
              <w:jc w:val="left"/>
            </w:pPr>
            <w:r>
              <w:rPr>
                <w:szCs w:val="18"/>
              </w:rPr>
              <w:t>Low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74D0F063" w14:textId="77777777">
            <w:pPr>
              <w:pStyle w:val="RTableTextAbt"/>
              <w:keepNext/>
              <w:keepLines/>
              <w:jc w:val="center"/>
            </w:pPr>
            <w:r>
              <w:rPr>
                <w:szCs w:val="18"/>
              </w:rPr>
              <w:t xml:space="preserve">$51 </w:t>
            </w:r>
          </w:p>
        </w:tc>
        <w:tc>
          <w:tcPr>
            <w:tcW w:w="990" w:type="dxa"/>
            <w:tcBorders>
              <w:top w:val="single" w:sz="4" w:space="0" w:color="auto"/>
              <w:left w:val="single" w:sz="4" w:space="0" w:color="auto"/>
              <w:right w:val="single" w:sz="4" w:space="0" w:color="auto"/>
            </w:tcBorders>
            <w:shd w:val="clear" w:color="000000" w:fill="FFFFFF"/>
            <w:vAlign w:val="center"/>
          </w:tcPr>
          <w:p w:rsidR="003D7F61" w:rsidRPr="00AE5FDC" w:rsidP="00CB1C05" w14:paraId="0EA3014D" w14:textId="77777777">
            <w:pPr>
              <w:pStyle w:val="RTableTextAbt"/>
              <w:keepNext/>
              <w:keepLines/>
              <w:jc w:val="center"/>
              <w:rPr>
                <w:color w:val="auto"/>
              </w:rPr>
            </w:pPr>
            <w:r>
              <w:rPr>
                <w:szCs w:val="18"/>
              </w:rPr>
              <w:t xml:space="preserve">$31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3D7F61" w:rsidRPr="00223D24" w:rsidP="00CB1C05" w14:paraId="1E7599DA" w14:textId="77777777">
            <w:pPr>
              <w:pStyle w:val="RTableTextAbt"/>
              <w:keepNext/>
              <w:keepLines/>
              <w:jc w:val="center"/>
            </w:pPr>
            <w:r>
              <w:rPr>
                <w:szCs w:val="18"/>
              </w:rPr>
              <w:t>$0.</w:t>
            </w:r>
            <w:r w:rsidR="002E5AD8">
              <w:rPr>
                <w:szCs w:val="18"/>
              </w:rPr>
              <w:t>39</w:t>
            </w:r>
          </w:p>
        </w:tc>
        <w:tc>
          <w:tcPr>
            <w:tcW w:w="1170" w:type="dxa"/>
            <w:tcBorders>
              <w:top w:val="nil"/>
              <w:left w:val="nil"/>
              <w:bottom w:val="single" w:sz="4" w:space="0" w:color="auto"/>
              <w:right w:val="single" w:sz="4" w:space="0" w:color="auto"/>
            </w:tcBorders>
            <w:shd w:val="clear" w:color="000000" w:fill="FFFFFF"/>
            <w:vAlign w:val="center"/>
          </w:tcPr>
          <w:p w:rsidR="003D7F61" w:rsidRPr="00223D24" w:rsidP="00CB1C05" w14:paraId="209C007C" w14:textId="77777777">
            <w:pPr>
              <w:pStyle w:val="RTableTextAbt"/>
              <w:keepNext/>
              <w:keepLines/>
              <w:jc w:val="center"/>
            </w:pPr>
            <w:r>
              <w:rPr>
                <w:szCs w:val="18"/>
              </w:rPr>
              <w:t>-</w:t>
            </w:r>
          </w:p>
        </w:tc>
        <w:tc>
          <w:tcPr>
            <w:tcW w:w="990" w:type="dxa"/>
            <w:tcBorders>
              <w:top w:val="nil"/>
              <w:left w:val="nil"/>
              <w:bottom w:val="single" w:sz="4" w:space="0" w:color="auto"/>
              <w:right w:val="single" w:sz="4" w:space="0" w:color="auto"/>
            </w:tcBorders>
            <w:shd w:val="clear" w:color="000000" w:fill="FFFFFF"/>
            <w:vAlign w:val="center"/>
          </w:tcPr>
          <w:p w:rsidR="003D7F61" w:rsidRPr="00223D24" w:rsidP="00CB1C05" w14:paraId="1BCB690B" w14:textId="77777777">
            <w:pPr>
              <w:pStyle w:val="RTableTextAbt"/>
              <w:keepNext/>
              <w:keepLines/>
              <w:jc w:val="center"/>
            </w:pPr>
            <w:r>
              <w:rPr>
                <w:color w:val="FF0000"/>
                <w:szCs w:val="18"/>
              </w:rPr>
              <w:t>($50)</w:t>
            </w:r>
          </w:p>
        </w:tc>
        <w:tc>
          <w:tcPr>
            <w:tcW w:w="1080" w:type="dxa"/>
            <w:tcBorders>
              <w:top w:val="nil"/>
              <w:left w:val="nil"/>
              <w:bottom w:val="single" w:sz="4" w:space="0" w:color="auto"/>
              <w:right w:val="single" w:sz="4" w:space="0" w:color="auto"/>
            </w:tcBorders>
            <w:shd w:val="clear" w:color="000000" w:fill="FFFFFF"/>
            <w:vAlign w:val="center"/>
          </w:tcPr>
          <w:p w:rsidR="003D7F61" w:rsidRPr="00223D24" w:rsidP="00CB1C05" w14:paraId="65899639" w14:textId="77777777">
            <w:pPr>
              <w:pStyle w:val="RTableTextAbt"/>
              <w:keepNext/>
              <w:keepLines/>
              <w:jc w:val="center"/>
            </w:pPr>
            <w:r>
              <w:rPr>
                <w:color w:val="FF0000"/>
                <w:szCs w:val="18"/>
              </w:rPr>
              <w:t>($31)</w:t>
            </w:r>
          </w:p>
        </w:tc>
      </w:tr>
      <w:tr w14:paraId="0AC470AB"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3D7F61" w:rsidRPr="00223D24" w:rsidP="00CB1C05" w14:paraId="57A04E38" w14:textId="77777777">
            <w:pPr>
              <w:pStyle w:val="RTableTextAbt"/>
              <w:keepNext/>
              <w:keepLines/>
              <w:jc w:val="left"/>
            </w:pPr>
            <w:r>
              <w:rPr>
                <w:szCs w:val="18"/>
              </w:rPr>
              <w:t>High Benefits, 3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3BE58C3E" w14:textId="77777777">
            <w:pPr>
              <w:pStyle w:val="RTableTextAbt"/>
              <w:keepNext/>
              <w:keepLines/>
              <w:jc w:val="center"/>
            </w:pPr>
            <w:r>
              <w:rPr>
                <w:szCs w:val="18"/>
              </w:rPr>
              <w:t xml:space="preserve">$51 </w:t>
            </w:r>
          </w:p>
        </w:tc>
        <w:tc>
          <w:tcPr>
            <w:tcW w:w="99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7041EE74" w14:textId="77777777">
            <w:pPr>
              <w:pStyle w:val="RTableTextAbt"/>
              <w:keepNext/>
              <w:keepLines/>
              <w:jc w:val="center"/>
            </w:pPr>
            <w:r>
              <w:rPr>
                <w:szCs w:val="18"/>
              </w:rPr>
              <w:t>$31</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3D7F61" w:rsidRPr="00223D24" w:rsidP="00CB1C05" w14:paraId="2C65C05E" w14:textId="77777777">
            <w:pPr>
              <w:pStyle w:val="RTableTextAbt"/>
              <w:keepNext/>
              <w:keepLines/>
              <w:jc w:val="center"/>
            </w:pPr>
            <w:r>
              <w:rPr>
                <w:szCs w:val="18"/>
              </w:rPr>
              <w:t>$</w:t>
            </w:r>
            <w:r w:rsidR="002E5AD8">
              <w:rPr>
                <w:szCs w:val="18"/>
              </w:rPr>
              <w:t>1.09</w:t>
            </w:r>
          </w:p>
        </w:tc>
        <w:tc>
          <w:tcPr>
            <w:tcW w:w="1170" w:type="dxa"/>
            <w:tcBorders>
              <w:top w:val="nil"/>
              <w:left w:val="nil"/>
              <w:bottom w:val="single" w:sz="4" w:space="0" w:color="auto"/>
              <w:right w:val="single" w:sz="4" w:space="0" w:color="auto"/>
            </w:tcBorders>
            <w:shd w:val="clear" w:color="000000" w:fill="FFFFFF"/>
            <w:vAlign w:val="center"/>
          </w:tcPr>
          <w:p w:rsidR="003D7F61" w:rsidRPr="00223D24" w:rsidP="00CB1C05" w14:paraId="5691A319" w14:textId="77777777">
            <w:pPr>
              <w:pStyle w:val="RTableTextAbt"/>
              <w:keepNext/>
              <w:keepLines/>
              <w:jc w:val="center"/>
            </w:pPr>
            <w:r>
              <w:rPr>
                <w:szCs w:val="18"/>
              </w:rPr>
              <w:t>-</w:t>
            </w:r>
          </w:p>
        </w:tc>
        <w:tc>
          <w:tcPr>
            <w:tcW w:w="990" w:type="dxa"/>
            <w:tcBorders>
              <w:top w:val="nil"/>
              <w:left w:val="nil"/>
              <w:bottom w:val="single" w:sz="4" w:space="0" w:color="auto"/>
              <w:right w:val="single" w:sz="4" w:space="0" w:color="auto"/>
            </w:tcBorders>
            <w:shd w:val="clear" w:color="000000" w:fill="FFFFFF"/>
            <w:vAlign w:val="center"/>
          </w:tcPr>
          <w:p w:rsidR="003D7F61" w:rsidRPr="00223D24" w:rsidP="00CB1C05" w14:paraId="2C2AE4D4" w14:textId="77777777">
            <w:pPr>
              <w:pStyle w:val="RTableTextAbt"/>
              <w:keepNext/>
              <w:keepLines/>
              <w:jc w:val="center"/>
            </w:pPr>
            <w:r>
              <w:rPr>
                <w:color w:val="FF0000"/>
                <w:szCs w:val="18"/>
              </w:rPr>
              <w:t>($</w:t>
            </w:r>
            <w:r w:rsidR="002E5AD8">
              <w:rPr>
                <w:color w:val="FF0000"/>
                <w:szCs w:val="18"/>
              </w:rPr>
              <w:t>49</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3D7F61" w:rsidRPr="00223D24" w:rsidP="00CB1C05" w14:paraId="04995E54" w14:textId="77777777">
            <w:pPr>
              <w:pStyle w:val="RTableTextAbt"/>
              <w:keepNext/>
              <w:keepLines/>
              <w:jc w:val="center"/>
            </w:pPr>
            <w:r>
              <w:rPr>
                <w:color w:val="FF0000"/>
                <w:szCs w:val="18"/>
              </w:rPr>
              <w:t>($31)</w:t>
            </w:r>
          </w:p>
        </w:tc>
      </w:tr>
      <w:tr w14:paraId="6CEC013C"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3D7F61" w:rsidRPr="00223D24" w:rsidP="00CB1C05" w14:paraId="2D2313C8" w14:textId="77777777">
            <w:pPr>
              <w:pStyle w:val="RTableTextAbt"/>
              <w:keepNext/>
              <w:keepLines/>
              <w:jc w:val="left"/>
            </w:pPr>
            <w:r>
              <w:rPr>
                <w:szCs w:val="18"/>
              </w:rPr>
              <w:t>Low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35BABA52" w14:textId="77777777">
            <w:pPr>
              <w:pStyle w:val="RTableTextAbt"/>
              <w:keepNext/>
              <w:keepLines/>
              <w:jc w:val="center"/>
            </w:pPr>
            <w:r>
              <w:rPr>
                <w:szCs w:val="18"/>
              </w:rPr>
              <w:t xml:space="preserve">$53 </w:t>
            </w:r>
          </w:p>
        </w:tc>
        <w:tc>
          <w:tcPr>
            <w:tcW w:w="99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578AAD63" w14:textId="77777777">
            <w:pPr>
              <w:pStyle w:val="RTableTextAbt"/>
              <w:keepNext/>
              <w:keepLines/>
              <w:jc w:val="center"/>
            </w:pPr>
            <w:r>
              <w:rPr>
                <w:szCs w:val="18"/>
              </w:rPr>
              <w:t xml:space="preserve">$44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3D7F61" w:rsidRPr="00223D24" w:rsidP="00CB1C05" w14:paraId="7E2A8162" w14:textId="77777777">
            <w:pPr>
              <w:pStyle w:val="RTableTextAbt"/>
              <w:keepNext/>
              <w:keepLines/>
              <w:jc w:val="center"/>
            </w:pPr>
            <w:r>
              <w:rPr>
                <w:szCs w:val="18"/>
              </w:rPr>
              <w:t>$0.</w:t>
            </w:r>
            <w:r w:rsidR="002E5AD8">
              <w:rPr>
                <w:szCs w:val="18"/>
              </w:rPr>
              <w:t>23</w:t>
            </w:r>
          </w:p>
        </w:tc>
        <w:tc>
          <w:tcPr>
            <w:tcW w:w="1170" w:type="dxa"/>
            <w:tcBorders>
              <w:top w:val="nil"/>
              <w:left w:val="nil"/>
              <w:bottom w:val="single" w:sz="4" w:space="0" w:color="auto"/>
              <w:right w:val="single" w:sz="4" w:space="0" w:color="auto"/>
            </w:tcBorders>
            <w:shd w:val="clear" w:color="000000" w:fill="FFFFFF"/>
            <w:vAlign w:val="center"/>
          </w:tcPr>
          <w:p w:rsidR="003D7F61" w:rsidRPr="00223D24" w:rsidP="00CB1C05" w14:paraId="3FB28550" w14:textId="77777777">
            <w:pPr>
              <w:pStyle w:val="RTableTextAbt"/>
              <w:keepNext/>
              <w:keepLines/>
              <w:jc w:val="center"/>
            </w:pPr>
            <w:r>
              <w:rPr>
                <w:szCs w:val="18"/>
              </w:rPr>
              <w:t>-</w:t>
            </w:r>
          </w:p>
        </w:tc>
        <w:tc>
          <w:tcPr>
            <w:tcW w:w="990" w:type="dxa"/>
            <w:tcBorders>
              <w:top w:val="nil"/>
              <w:left w:val="nil"/>
              <w:bottom w:val="single" w:sz="4" w:space="0" w:color="auto"/>
              <w:right w:val="single" w:sz="4" w:space="0" w:color="auto"/>
            </w:tcBorders>
            <w:shd w:val="clear" w:color="000000" w:fill="FFFFFF"/>
            <w:vAlign w:val="center"/>
          </w:tcPr>
          <w:p w:rsidR="003D7F61" w:rsidRPr="00223D24" w:rsidP="00CB1C05" w14:paraId="3EB11984" w14:textId="77777777">
            <w:pPr>
              <w:pStyle w:val="RTableTextAbt"/>
              <w:keepNext/>
              <w:keepLines/>
              <w:jc w:val="center"/>
            </w:pPr>
            <w:r>
              <w:rPr>
                <w:color w:val="FF0000"/>
                <w:szCs w:val="18"/>
              </w:rPr>
              <w:t>($</w:t>
            </w:r>
            <w:r w:rsidR="002E5AD8">
              <w:rPr>
                <w:color w:val="FF0000"/>
                <w:szCs w:val="18"/>
              </w:rPr>
              <w:t>53</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3D7F61" w:rsidRPr="00223D24" w:rsidP="00CB1C05" w14:paraId="2B2CB36C" w14:textId="77777777">
            <w:pPr>
              <w:pStyle w:val="RTableTextAbt"/>
              <w:keepNext/>
              <w:keepLines/>
              <w:jc w:val="center"/>
            </w:pPr>
            <w:r>
              <w:rPr>
                <w:color w:val="FF0000"/>
                <w:szCs w:val="18"/>
              </w:rPr>
              <w:t>($</w:t>
            </w:r>
            <w:r w:rsidR="002E5AD8">
              <w:rPr>
                <w:color w:val="FF0000"/>
                <w:szCs w:val="18"/>
              </w:rPr>
              <w:t>44</w:t>
            </w:r>
            <w:r>
              <w:rPr>
                <w:color w:val="FF0000"/>
                <w:szCs w:val="18"/>
              </w:rPr>
              <w:t>)</w:t>
            </w:r>
          </w:p>
        </w:tc>
      </w:tr>
      <w:tr w14:paraId="2B1E7C9C"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right w:val="single" w:sz="4" w:space="0" w:color="auto"/>
            </w:tcBorders>
            <w:shd w:val="clear" w:color="000000" w:fill="FFFFFF"/>
            <w:vAlign w:val="center"/>
          </w:tcPr>
          <w:p w:rsidR="003D7F61" w:rsidRPr="00223D24" w:rsidP="00CB1C05" w14:paraId="34F8542F" w14:textId="77777777">
            <w:pPr>
              <w:pStyle w:val="RTableTextAbt"/>
              <w:keepNext/>
              <w:keepLines/>
              <w:jc w:val="left"/>
            </w:pPr>
            <w:r>
              <w:rPr>
                <w:szCs w:val="18"/>
              </w:rPr>
              <w:t>High Benefits, 7 Percent Discount Rate</w:t>
            </w:r>
          </w:p>
        </w:tc>
        <w:tc>
          <w:tcPr>
            <w:tcW w:w="108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35C24C71" w14:textId="77777777">
            <w:pPr>
              <w:pStyle w:val="RTableTextAbt"/>
              <w:keepNext/>
              <w:keepLines/>
              <w:jc w:val="center"/>
            </w:pPr>
            <w:r>
              <w:rPr>
                <w:szCs w:val="18"/>
              </w:rPr>
              <w:t xml:space="preserve">$53 </w:t>
            </w:r>
          </w:p>
        </w:tc>
        <w:tc>
          <w:tcPr>
            <w:tcW w:w="990" w:type="dxa"/>
            <w:tcBorders>
              <w:top w:val="single" w:sz="4" w:space="0" w:color="auto"/>
              <w:left w:val="single" w:sz="4" w:space="0" w:color="auto"/>
              <w:right w:val="single" w:sz="4" w:space="0" w:color="auto"/>
            </w:tcBorders>
            <w:shd w:val="clear" w:color="000000" w:fill="FFFFFF"/>
            <w:vAlign w:val="center"/>
          </w:tcPr>
          <w:p w:rsidR="003D7F61" w:rsidRPr="00223D24" w:rsidP="00CB1C05" w14:paraId="79FB5BD2" w14:textId="77777777">
            <w:pPr>
              <w:pStyle w:val="RTableTextAbt"/>
              <w:keepNext/>
              <w:keepLines/>
              <w:jc w:val="center"/>
            </w:pPr>
            <w:r>
              <w:rPr>
                <w:szCs w:val="18"/>
              </w:rPr>
              <w:t xml:space="preserve">$44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3D7F61" w:rsidRPr="00223D24" w:rsidP="00CB1C05" w14:paraId="3AFE8026" w14:textId="77777777">
            <w:pPr>
              <w:pStyle w:val="RTableTextAbt"/>
              <w:keepNext/>
              <w:keepLines/>
              <w:jc w:val="center"/>
            </w:pPr>
            <w:r>
              <w:rPr>
                <w:szCs w:val="18"/>
              </w:rPr>
              <w:t>$0.78</w:t>
            </w:r>
          </w:p>
        </w:tc>
        <w:tc>
          <w:tcPr>
            <w:tcW w:w="1170" w:type="dxa"/>
            <w:tcBorders>
              <w:top w:val="nil"/>
              <w:left w:val="nil"/>
              <w:bottom w:val="single" w:sz="4" w:space="0" w:color="auto"/>
              <w:right w:val="single" w:sz="4" w:space="0" w:color="auto"/>
            </w:tcBorders>
            <w:shd w:val="clear" w:color="000000" w:fill="FFFFFF"/>
            <w:vAlign w:val="center"/>
          </w:tcPr>
          <w:p w:rsidR="003D7F61" w:rsidRPr="00223D24" w:rsidP="00CB1C05" w14:paraId="50870B32" w14:textId="77777777">
            <w:pPr>
              <w:pStyle w:val="RTableTextAbt"/>
              <w:keepNext/>
              <w:keepLines/>
              <w:jc w:val="center"/>
            </w:pPr>
            <w:r>
              <w:rPr>
                <w:szCs w:val="18"/>
              </w:rPr>
              <w:t>-</w:t>
            </w:r>
          </w:p>
        </w:tc>
        <w:tc>
          <w:tcPr>
            <w:tcW w:w="990" w:type="dxa"/>
            <w:tcBorders>
              <w:top w:val="nil"/>
              <w:left w:val="nil"/>
              <w:bottom w:val="single" w:sz="4" w:space="0" w:color="auto"/>
              <w:right w:val="single" w:sz="4" w:space="0" w:color="auto"/>
            </w:tcBorders>
            <w:shd w:val="clear" w:color="000000" w:fill="FFFFFF"/>
            <w:vAlign w:val="center"/>
          </w:tcPr>
          <w:p w:rsidR="003D7F61" w:rsidRPr="00223D24" w:rsidP="00CB1C05" w14:paraId="67C54B63" w14:textId="77777777">
            <w:pPr>
              <w:pStyle w:val="RTableTextAbt"/>
              <w:keepNext/>
              <w:keepLines/>
              <w:jc w:val="center"/>
            </w:pPr>
            <w:r>
              <w:rPr>
                <w:color w:val="FF0000"/>
                <w:szCs w:val="18"/>
              </w:rPr>
              <w:t>($</w:t>
            </w:r>
            <w:r w:rsidR="002E5AD8">
              <w:rPr>
                <w:color w:val="FF0000"/>
                <w:szCs w:val="18"/>
              </w:rPr>
              <w:t>52</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3D7F61" w:rsidRPr="00223D24" w:rsidP="00CB1C05" w14:paraId="16EA0715" w14:textId="77777777">
            <w:pPr>
              <w:pStyle w:val="RTableTextAbt"/>
              <w:keepNext/>
              <w:keepLines/>
              <w:jc w:val="center"/>
            </w:pPr>
            <w:r>
              <w:rPr>
                <w:color w:val="FF0000"/>
                <w:szCs w:val="18"/>
              </w:rPr>
              <w:t>($</w:t>
            </w:r>
            <w:r w:rsidR="002E5AD8">
              <w:rPr>
                <w:color w:val="FF0000"/>
                <w:szCs w:val="18"/>
              </w:rPr>
              <w:t>44</w:t>
            </w:r>
            <w:r>
              <w:rPr>
                <w:color w:val="FF0000"/>
                <w:szCs w:val="18"/>
              </w:rPr>
              <w:t>)</w:t>
            </w:r>
          </w:p>
        </w:tc>
      </w:tr>
      <w:tr w14:paraId="33AF5752" w14:textId="77777777">
        <w:tblPrEx>
          <w:tblW w:w="9725" w:type="dxa"/>
          <w:tblInd w:w="-5" w:type="dxa"/>
          <w:tblLayout w:type="fixed"/>
          <w:tblCellMar>
            <w:left w:w="0" w:type="dxa"/>
            <w:right w:w="58"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0404D9" w:rsidRPr="00223D24" w:rsidP="00CB1C05" w14:paraId="4B9F2731" w14:textId="77777777">
            <w:pPr>
              <w:pStyle w:val="TableSubtitle"/>
            </w:pPr>
            <w:r>
              <w:t>Sensitivity 4: Dry Cleaning Machine Useful Life Five Years Longer</w:t>
            </w:r>
          </w:p>
        </w:tc>
      </w:tr>
      <w:tr w14:paraId="34BEABEC"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68B5BA6E" w14:textId="77777777">
            <w:pPr>
              <w:pStyle w:val="RTableTextAbt"/>
              <w:keepNext/>
              <w:keepLines/>
              <w:jc w:val="left"/>
            </w:pPr>
            <w:r>
              <w:rPr>
                <w:szCs w:val="18"/>
              </w:rPr>
              <w:t>Low Benefits, 2 Percent Discount Rate</w:t>
            </w:r>
          </w:p>
        </w:tc>
        <w:tc>
          <w:tcPr>
            <w:tcW w:w="108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1EBDFF68" w14:textId="77777777">
            <w:pPr>
              <w:pStyle w:val="RTableTextAbt"/>
              <w:keepNext/>
              <w:keepLines/>
              <w:jc w:val="center"/>
            </w:pPr>
            <w:r>
              <w:rPr>
                <w:szCs w:val="18"/>
              </w:rPr>
              <w:t xml:space="preserve">$165 </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79FBEC67" w14:textId="77777777">
            <w:pPr>
              <w:pStyle w:val="RTableTextAbt"/>
              <w:keepNext/>
              <w:keepLines/>
              <w:jc w:val="center"/>
            </w:pPr>
            <w:r>
              <w:rPr>
                <w:szCs w:val="18"/>
              </w:rPr>
              <w:t xml:space="preserve">$161 </w:t>
            </w:r>
          </w:p>
        </w:tc>
        <w:tc>
          <w:tcPr>
            <w:tcW w:w="117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50A93164" w14:textId="77777777">
            <w:pPr>
              <w:pStyle w:val="RTableTextAbt"/>
              <w:keepNext/>
              <w:keepLines/>
              <w:jc w:val="center"/>
            </w:pPr>
            <w:r>
              <w:rPr>
                <w:szCs w:val="18"/>
              </w:rPr>
              <w:t>$</w:t>
            </w:r>
            <w:r w:rsidR="003A7C97">
              <w:rPr>
                <w:szCs w:val="18"/>
              </w:rPr>
              <w:t>2.37</w:t>
            </w:r>
          </w:p>
        </w:tc>
        <w:tc>
          <w:tcPr>
            <w:tcW w:w="1170" w:type="dxa"/>
            <w:tcBorders>
              <w:top w:val="single" w:sz="4" w:space="0" w:color="auto"/>
              <w:left w:val="nil"/>
              <w:bottom w:val="single" w:sz="4" w:space="0" w:color="auto"/>
              <w:right w:val="single" w:sz="4" w:space="0" w:color="auto"/>
            </w:tcBorders>
            <w:shd w:val="clear" w:color="000000" w:fill="FFFFFF"/>
            <w:vAlign w:val="center"/>
          </w:tcPr>
          <w:p w:rsidR="00D92F32" w:rsidRPr="00223D24" w:rsidP="00CB1C05" w14:paraId="05D89A7B" w14:textId="77777777">
            <w:pPr>
              <w:pStyle w:val="RTableTextAbt"/>
              <w:keepNext/>
              <w:keepLines/>
              <w:jc w:val="center"/>
            </w:pPr>
            <w:r>
              <w:rPr>
                <w:szCs w:val="18"/>
              </w:rPr>
              <w:t>$0.</w:t>
            </w:r>
            <w:r w:rsidR="003A7C97">
              <w:rPr>
                <w:szCs w:val="18"/>
              </w:rPr>
              <w:t>66</w:t>
            </w:r>
          </w:p>
        </w:tc>
        <w:tc>
          <w:tcPr>
            <w:tcW w:w="990" w:type="dxa"/>
            <w:tcBorders>
              <w:top w:val="single" w:sz="4" w:space="0" w:color="auto"/>
              <w:left w:val="nil"/>
              <w:bottom w:val="single" w:sz="4" w:space="0" w:color="auto"/>
              <w:right w:val="single" w:sz="4" w:space="0" w:color="auto"/>
            </w:tcBorders>
            <w:shd w:val="clear" w:color="000000" w:fill="FFFFFF"/>
            <w:vAlign w:val="center"/>
          </w:tcPr>
          <w:p w:rsidR="00D92F32" w:rsidRPr="00223D24" w:rsidP="00CB1C05" w14:paraId="61AB094B" w14:textId="77777777">
            <w:pPr>
              <w:pStyle w:val="RTableTextAbt"/>
              <w:keepNext/>
              <w:keepLines/>
              <w:jc w:val="center"/>
            </w:pPr>
            <w:r>
              <w:rPr>
                <w:color w:val="FF0000"/>
                <w:szCs w:val="18"/>
              </w:rPr>
              <w:t>($</w:t>
            </w:r>
            <w:r w:rsidR="003A7C97">
              <w:rPr>
                <w:color w:val="FF0000"/>
                <w:szCs w:val="18"/>
              </w:rPr>
              <w:t>162</w:t>
            </w:r>
            <w:r>
              <w:rPr>
                <w:color w:val="FF0000"/>
                <w:szCs w:val="18"/>
              </w:rPr>
              <w:t>)</w:t>
            </w:r>
          </w:p>
        </w:tc>
        <w:tc>
          <w:tcPr>
            <w:tcW w:w="1080" w:type="dxa"/>
            <w:tcBorders>
              <w:top w:val="single" w:sz="4" w:space="0" w:color="auto"/>
              <w:left w:val="nil"/>
              <w:bottom w:val="single" w:sz="4" w:space="0" w:color="auto"/>
              <w:right w:val="single" w:sz="4" w:space="0" w:color="auto"/>
            </w:tcBorders>
            <w:shd w:val="clear" w:color="000000" w:fill="FFFFFF"/>
            <w:vAlign w:val="center"/>
          </w:tcPr>
          <w:p w:rsidR="00D92F32" w:rsidRPr="00223D24" w:rsidP="00CB1C05" w14:paraId="79906D51" w14:textId="77777777">
            <w:pPr>
              <w:pStyle w:val="RTableTextAbt"/>
              <w:keepNext/>
              <w:keepLines/>
              <w:jc w:val="center"/>
            </w:pPr>
            <w:r>
              <w:rPr>
                <w:color w:val="FF0000"/>
                <w:szCs w:val="18"/>
              </w:rPr>
              <w:t>($</w:t>
            </w:r>
            <w:r w:rsidR="003A7C97">
              <w:rPr>
                <w:color w:val="FF0000"/>
                <w:szCs w:val="18"/>
              </w:rPr>
              <w:t>161</w:t>
            </w:r>
            <w:r>
              <w:rPr>
                <w:color w:val="FF0000"/>
                <w:szCs w:val="18"/>
              </w:rPr>
              <w:t>)</w:t>
            </w:r>
          </w:p>
        </w:tc>
      </w:tr>
      <w:tr w14:paraId="633410C3"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11D63B01" w14:textId="77777777">
            <w:pPr>
              <w:pStyle w:val="RTableTextAbt"/>
              <w:keepNext/>
              <w:keepLines/>
              <w:jc w:val="left"/>
            </w:pPr>
            <w:r>
              <w:rPr>
                <w:szCs w:val="18"/>
              </w:rPr>
              <w:t>High Benefits, 2 Percent Discount Rate</w:t>
            </w:r>
          </w:p>
        </w:tc>
        <w:tc>
          <w:tcPr>
            <w:tcW w:w="108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62A246AA" w14:textId="77777777">
            <w:pPr>
              <w:pStyle w:val="RTableTextAbt"/>
              <w:keepNext/>
              <w:keepLines/>
              <w:jc w:val="center"/>
            </w:pPr>
            <w:r>
              <w:rPr>
                <w:szCs w:val="18"/>
              </w:rPr>
              <w:t xml:space="preserve">$165 </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067DD588" w14:textId="77777777">
            <w:pPr>
              <w:pStyle w:val="RTableTextAbt"/>
              <w:keepNext/>
              <w:keepLines/>
              <w:jc w:val="center"/>
            </w:pPr>
            <w:r>
              <w:rPr>
                <w:szCs w:val="18"/>
              </w:rPr>
              <w:t xml:space="preserve">$161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D92F32" w:rsidRPr="00223D24" w:rsidP="00CB1C05" w14:paraId="247579DB" w14:textId="77777777">
            <w:pPr>
              <w:pStyle w:val="RTableTextAbt"/>
              <w:keepNext/>
              <w:keepLines/>
              <w:jc w:val="center"/>
            </w:pPr>
            <w:r>
              <w:rPr>
                <w:szCs w:val="18"/>
              </w:rPr>
              <w:t>$</w:t>
            </w:r>
            <w:r w:rsidR="003A7C97">
              <w:rPr>
                <w:szCs w:val="18"/>
              </w:rPr>
              <w:t>6.16</w:t>
            </w:r>
          </w:p>
        </w:tc>
        <w:tc>
          <w:tcPr>
            <w:tcW w:w="1170" w:type="dxa"/>
            <w:tcBorders>
              <w:top w:val="nil"/>
              <w:left w:val="nil"/>
              <w:bottom w:val="single" w:sz="4" w:space="0" w:color="auto"/>
              <w:right w:val="single" w:sz="4" w:space="0" w:color="auto"/>
            </w:tcBorders>
            <w:shd w:val="clear" w:color="000000" w:fill="FFFFFF"/>
            <w:vAlign w:val="center"/>
          </w:tcPr>
          <w:p w:rsidR="00D92F32" w:rsidRPr="00223D24" w:rsidP="00CB1C05" w14:paraId="49D089EB" w14:textId="77777777">
            <w:pPr>
              <w:pStyle w:val="RTableTextAbt"/>
              <w:keepNext/>
              <w:keepLines/>
              <w:jc w:val="center"/>
            </w:pPr>
            <w:r>
              <w:rPr>
                <w:szCs w:val="18"/>
              </w:rPr>
              <w:t>$</w:t>
            </w:r>
            <w:r w:rsidR="003A7C97">
              <w:rPr>
                <w:szCs w:val="18"/>
              </w:rPr>
              <w:t>1.72</w:t>
            </w:r>
          </w:p>
        </w:tc>
        <w:tc>
          <w:tcPr>
            <w:tcW w:w="990" w:type="dxa"/>
            <w:tcBorders>
              <w:top w:val="nil"/>
              <w:left w:val="nil"/>
              <w:bottom w:val="single" w:sz="4" w:space="0" w:color="auto"/>
              <w:right w:val="single" w:sz="4" w:space="0" w:color="auto"/>
            </w:tcBorders>
            <w:shd w:val="clear" w:color="000000" w:fill="FFFFFF"/>
            <w:vAlign w:val="center"/>
          </w:tcPr>
          <w:p w:rsidR="00D92F32" w:rsidRPr="00223D24" w:rsidP="00CB1C05" w14:paraId="6047E186" w14:textId="77777777">
            <w:pPr>
              <w:pStyle w:val="RTableTextAbt"/>
              <w:keepNext/>
              <w:keepLines/>
              <w:jc w:val="center"/>
            </w:pPr>
            <w:r>
              <w:rPr>
                <w:color w:val="FF0000"/>
                <w:szCs w:val="18"/>
              </w:rPr>
              <w:t>($</w:t>
            </w:r>
            <w:r w:rsidR="003A7C97">
              <w:rPr>
                <w:color w:val="FF0000"/>
                <w:szCs w:val="18"/>
              </w:rPr>
              <w:t>158</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D92F32" w:rsidRPr="00223D24" w:rsidP="00CB1C05" w14:paraId="40A3B3C3" w14:textId="77777777">
            <w:pPr>
              <w:pStyle w:val="RTableTextAbt"/>
              <w:keepNext/>
              <w:keepLines/>
              <w:jc w:val="center"/>
            </w:pPr>
            <w:r>
              <w:rPr>
                <w:color w:val="FF0000"/>
                <w:szCs w:val="18"/>
              </w:rPr>
              <w:t>($</w:t>
            </w:r>
            <w:r w:rsidR="003A7C97">
              <w:rPr>
                <w:color w:val="FF0000"/>
                <w:szCs w:val="18"/>
              </w:rPr>
              <w:t>159</w:t>
            </w:r>
            <w:r>
              <w:rPr>
                <w:color w:val="FF0000"/>
                <w:szCs w:val="18"/>
              </w:rPr>
              <w:t>)</w:t>
            </w:r>
          </w:p>
        </w:tc>
      </w:tr>
      <w:tr w14:paraId="7A6CA026"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5F73E945" w14:textId="77777777">
            <w:pPr>
              <w:pStyle w:val="RTableTextAbt"/>
              <w:keepNext/>
              <w:keepLines/>
              <w:jc w:val="left"/>
            </w:pPr>
            <w:r>
              <w:rPr>
                <w:szCs w:val="18"/>
              </w:rPr>
              <w:t>Low Benefits, 3 Percent Discount Rate</w:t>
            </w:r>
          </w:p>
        </w:tc>
        <w:tc>
          <w:tcPr>
            <w:tcW w:w="108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7CC8F380" w14:textId="77777777">
            <w:pPr>
              <w:pStyle w:val="RTableTextAbt"/>
              <w:keepNext/>
              <w:keepLines/>
              <w:jc w:val="center"/>
            </w:pPr>
            <w:r>
              <w:rPr>
                <w:szCs w:val="18"/>
              </w:rPr>
              <w:t xml:space="preserve">$170 </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443263DF" w14:textId="77777777">
            <w:pPr>
              <w:pStyle w:val="RTableTextAbt"/>
              <w:keepNext/>
              <w:keepLines/>
              <w:jc w:val="center"/>
            </w:pPr>
            <w:r>
              <w:rPr>
                <w:szCs w:val="18"/>
              </w:rPr>
              <w:t xml:space="preserve">$58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D92F32" w:rsidRPr="00223D24" w:rsidP="00CB1C05" w14:paraId="5C2E2AEA" w14:textId="77777777">
            <w:pPr>
              <w:pStyle w:val="RTableTextAbt"/>
              <w:keepNext/>
              <w:keepLines/>
              <w:jc w:val="center"/>
            </w:pPr>
            <w:r>
              <w:rPr>
                <w:szCs w:val="18"/>
              </w:rPr>
              <w:t>$1.</w:t>
            </w:r>
            <w:r w:rsidR="003A7C97">
              <w:rPr>
                <w:szCs w:val="18"/>
              </w:rPr>
              <w:t>88</w:t>
            </w:r>
          </w:p>
        </w:tc>
        <w:tc>
          <w:tcPr>
            <w:tcW w:w="1170" w:type="dxa"/>
            <w:tcBorders>
              <w:top w:val="nil"/>
              <w:left w:val="nil"/>
              <w:bottom w:val="single" w:sz="4" w:space="0" w:color="auto"/>
              <w:right w:val="single" w:sz="4" w:space="0" w:color="auto"/>
            </w:tcBorders>
            <w:shd w:val="clear" w:color="000000" w:fill="FFFFFF"/>
            <w:vAlign w:val="center"/>
          </w:tcPr>
          <w:p w:rsidR="00D92F32" w:rsidRPr="00223D24" w:rsidP="00CB1C05" w14:paraId="72314918" w14:textId="77777777">
            <w:pPr>
              <w:pStyle w:val="RTableTextAbt"/>
              <w:keepNext/>
              <w:keepLines/>
              <w:jc w:val="center"/>
            </w:pPr>
            <w:r>
              <w:rPr>
                <w:szCs w:val="18"/>
              </w:rPr>
              <w:t>$0.</w:t>
            </w:r>
            <w:r w:rsidR="003A7C97">
              <w:rPr>
                <w:szCs w:val="18"/>
              </w:rPr>
              <w:t>52</w:t>
            </w:r>
          </w:p>
        </w:tc>
        <w:tc>
          <w:tcPr>
            <w:tcW w:w="990" w:type="dxa"/>
            <w:tcBorders>
              <w:top w:val="nil"/>
              <w:left w:val="nil"/>
              <w:bottom w:val="single" w:sz="4" w:space="0" w:color="auto"/>
              <w:right w:val="single" w:sz="4" w:space="0" w:color="auto"/>
            </w:tcBorders>
            <w:shd w:val="clear" w:color="000000" w:fill="FFFFFF"/>
            <w:vAlign w:val="center"/>
          </w:tcPr>
          <w:p w:rsidR="00D92F32" w:rsidRPr="00223D24" w:rsidP="00CB1C05" w14:paraId="67CE01BF" w14:textId="77777777">
            <w:pPr>
              <w:pStyle w:val="RTableTextAbt"/>
              <w:keepNext/>
              <w:keepLines/>
              <w:jc w:val="center"/>
            </w:pPr>
            <w:r>
              <w:rPr>
                <w:color w:val="FF0000"/>
                <w:szCs w:val="18"/>
              </w:rPr>
              <w:t>($</w:t>
            </w:r>
            <w:r w:rsidR="003A7C97">
              <w:rPr>
                <w:color w:val="FF0000"/>
                <w:szCs w:val="18"/>
              </w:rPr>
              <w:t>168</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D92F32" w:rsidRPr="00223D24" w:rsidP="00CB1C05" w14:paraId="6525E91B" w14:textId="77777777">
            <w:pPr>
              <w:pStyle w:val="RTableTextAbt"/>
              <w:keepNext/>
              <w:keepLines/>
              <w:jc w:val="center"/>
            </w:pPr>
            <w:r>
              <w:rPr>
                <w:color w:val="FF0000"/>
                <w:szCs w:val="18"/>
              </w:rPr>
              <w:t>($58)</w:t>
            </w:r>
          </w:p>
        </w:tc>
      </w:tr>
      <w:tr w14:paraId="1A3D46D4"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3448CEDC" w14:textId="77777777">
            <w:pPr>
              <w:pStyle w:val="RTableTextAbt"/>
              <w:keepNext/>
              <w:keepLines/>
              <w:jc w:val="left"/>
            </w:pPr>
            <w:r>
              <w:rPr>
                <w:szCs w:val="18"/>
              </w:rPr>
              <w:t>High Benefits, 3 Percent Discount Rate</w:t>
            </w:r>
          </w:p>
        </w:tc>
        <w:tc>
          <w:tcPr>
            <w:tcW w:w="108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6834ADE7" w14:textId="77777777">
            <w:pPr>
              <w:pStyle w:val="RTableTextAbt"/>
              <w:keepNext/>
              <w:keepLines/>
              <w:jc w:val="center"/>
            </w:pPr>
            <w:r>
              <w:rPr>
                <w:szCs w:val="18"/>
              </w:rPr>
              <w:t xml:space="preserve">$170 </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48006AE8" w14:textId="77777777">
            <w:pPr>
              <w:pStyle w:val="RTableTextAbt"/>
              <w:keepNext/>
              <w:keepLines/>
              <w:jc w:val="center"/>
            </w:pPr>
            <w:r>
              <w:rPr>
                <w:szCs w:val="18"/>
              </w:rPr>
              <w:t xml:space="preserve">$58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D92F32" w:rsidRPr="00223D24" w:rsidP="00CB1C05" w14:paraId="53122703" w14:textId="77777777">
            <w:pPr>
              <w:pStyle w:val="RTableTextAbt"/>
              <w:keepNext/>
              <w:keepLines/>
              <w:jc w:val="center"/>
            </w:pPr>
            <w:r>
              <w:rPr>
                <w:szCs w:val="18"/>
              </w:rPr>
              <w:t>$</w:t>
            </w:r>
            <w:r w:rsidR="003A7C97">
              <w:rPr>
                <w:szCs w:val="18"/>
              </w:rPr>
              <w:t>5.19</w:t>
            </w:r>
          </w:p>
        </w:tc>
        <w:tc>
          <w:tcPr>
            <w:tcW w:w="1170" w:type="dxa"/>
            <w:tcBorders>
              <w:top w:val="nil"/>
              <w:left w:val="nil"/>
              <w:bottom w:val="single" w:sz="4" w:space="0" w:color="auto"/>
              <w:right w:val="single" w:sz="4" w:space="0" w:color="auto"/>
            </w:tcBorders>
            <w:shd w:val="clear" w:color="000000" w:fill="FFFFFF"/>
            <w:vAlign w:val="center"/>
          </w:tcPr>
          <w:p w:rsidR="00D92F32" w:rsidRPr="00223D24" w:rsidP="00CB1C05" w14:paraId="7A6F8B08" w14:textId="77777777">
            <w:pPr>
              <w:pStyle w:val="RTableTextAbt"/>
              <w:keepNext/>
              <w:keepLines/>
              <w:jc w:val="center"/>
            </w:pPr>
            <w:r>
              <w:rPr>
                <w:szCs w:val="18"/>
              </w:rPr>
              <w:t>$</w:t>
            </w:r>
            <w:r w:rsidR="003A7C97">
              <w:rPr>
                <w:szCs w:val="18"/>
              </w:rPr>
              <w:t>1.45</w:t>
            </w:r>
          </w:p>
        </w:tc>
        <w:tc>
          <w:tcPr>
            <w:tcW w:w="990" w:type="dxa"/>
            <w:tcBorders>
              <w:top w:val="nil"/>
              <w:left w:val="nil"/>
              <w:bottom w:val="single" w:sz="4" w:space="0" w:color="auto"/>
              <w:right w:val="single" w:sz="4" w:space="0" w:color="auto"/>
            </w:tcBorders>
            <w:shd w:val="clear" w:color="000000" w:fill="FFFFFF"/>
            <w:vAlign w:val="center"/>
          </w:tcPr>
          <w:p w:rsidR="00D92F32" w:rsidRPr="00223D24" w:rsidP="00CB1C05" w14:paraId="2435B628" w14:textId="77777777">
            <w:pPr>
              <w:pStyle w:val="RTableTextAbt"/>
              <w:keepNext/>
              <w:keepLines/>
              <w:jc w:val="center"/>
            </w:pPr>
            <w:r>
              <w:rPr>
                <w:color w:val="FF0000"/>
                <w:szCs w:val="18"/>
              </w:rPr>
              <w:t>($</w:t>
            </w:r>
            <w:r w:rsidR="003A7C97">
              <w:rPr>
                <w:color w:val="FF0000"/>
                <w:szCs w:val="18"/>
              </w:rPr>
              <w:t>165</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D92F32" w:rsidRPr="00223D24" w:rsidP="00CB1C05" w14:paraId="3B99E6F0" w14:textId="77777777">
            <w:pPr>
              <w:pStyle w:val="RTableTextAbt"/>
              <w:keepNext/>
              <w:keepLines/>
              <w:jc w:val="center"/>
            </w:pPr>
            <w:r>
              <w:rPr>
                <w:color w:val="FF0000"/>
                <w:szCs w:val="18"/>
              </w:rPr>
              <w:t>($</w:t>
            </w:r>
            <w:r w:rsidR="003A7C97">
              <w:rPr>
                <w:color w:val="FF0000"/>
                <w:szCs w:val="18"/>
              </w:rPr>
              <w:t>57</w:t>
            </w:r>
            <w:r>
              <w:rPr>
                <w:color w:val="FF0000"/>
                <w:szCs w:val="18"/>
              </w:rPr>
              <w:t>)</w:t>
            </w:r>
          </w:p>
        </w:tc>
      </w:tr>
      <w:tr w14:paraId="4A50E905"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3BD2EAFD" w14:textId="77777777">
            <w:pPr>
              <w:pStyle w:val="RTableTextAbt"/>
              <w:keepNext/>
              <w:keepLines/>
              <w:jc w:val="left"/>
            </w:pPr>
            <w:r>
              <w:rPr>
                <w:szCs w:val="18"/>
              </w:rPr>
              <w:t>Low Benefits, 7 Percent Discount Rate</w:t>
            </w:r>
          </w:p>
        </w:tc>
        <w:tc>
          <w:tcPr>
            <w:tcW w:w="108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258DB9B0" w14:textId="77777777">
            <w:pPr>
              <w:pStyle w:val="RTableTextAbt"/>
              <w:keepNext/>
              <w:keepLines/>
              <w:jc w:val="center"/>
            </w:pPr>
            <w:r>
              <w:rPr>
                <w:szCs w:val="18"/>
              </w:rPr>
              <w:t xml:space="preserve">$204 </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49195D3E" w14:textId="77777777">
            <w:pPr>
              <w:pStyle w:val="RTableTextAbt"/>
              <w:keepNext/>
              <w:keepLines/>
              <w:jc w:val="center"/>
            </w:pPr>
            <w:r>
              <w:rPr>
                <w:szCs w:val="18"/>
              </w:rPr>
              <w:t xml:space="preserve">$194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D92F32" w:rsidRPr="00223D24" w:rsidP="00CB1C05" w14:paraId="6D1AF83A" w14:textId="77777777">
            <w:pPr>
              <w:pStyle w:val="RTableTextAbt"/>
              <w:keepNext/>
              <w:keepLines/>
              <w:jc w:val="center"/>
            </w:pPr>
            <w:r>
              <w:rPr>
                <w:szCs w:val="18"/>
              </w:rPr>
              <w:t>$</w:t>
            </w:r>
            <w:r w:rsidR="003A7C97">
              <w:rPr>
                <w:szCs w:val="18"/>
              </w:rPr>
              <w:t>0.85</w:t>
            </w:r>
          </w:p>
        </w:tc>
        <w:tc>
          <w:tcPr>
            <w:tcW w:w="1170" w:type="dxa"/>
            <w:tcBorders>
              <w:top w:val="nil"/>
              <w:left w:val="nil"/>
              <w:bottom w:val="single" w:sz="4" w:space="0" w:color="auto"/>
              <w:right w:val="single" w:sz="4" w:space="0" w:color="auto"/>
            </w:tcBorders>
            <w:shd w:val="clear" w:color="000000" w:fill="FFFFFF"/>
            <w:vAlign w:val="center"/>
          </w:tcPr>
          <w:p w:rsidR="00D92F32" w:rsidRPr="00223D24" w:rsidP="00CB1C05" w14:paraId="3EB1A7B5" w14:textId="77777777">
            <w:pPr>
              <w:pStyle w:val="RTableTextAbt"/>
              <w:keepNext/>
              <w:keepLines/>
              <w:jc w:val="center"/>
            </w:pPr>
            <w:r>
              <w:rPr>
                <w:szCs w:val="18"/>
              </w:rPr>
              <w:t>$0.</w:t>
            </w:r>
            <w:r w:rsidR="003A7C97">
              <w:rPr>
                <w:szCs w:val="18"/>
              </w:rPr>
              <w:t>24</w:t>
            </w:r>
          </w:p>
        </w:tc>
        <w:tc>
          <w:tcPr>
            <w:tcW w:w="990" w:type="dxa"/>
            <w:tcBorders>
              <w:top w:val="nil"/>
              <w:left w:val="nil"/>
              <w:bottom w:val="single" w:sz="4" w:space="0" w:color="auto"/>
              <w:right w:val="single" w:sz="4" w:space="0" w:color="auto"/>
            </w:tcBorders>
            <w:shd w:val="clear" w:color="000000" w:fill="FFFFFF"/>
            <w:vAlign w:val="center"/>
          </w:tcPr>
          <w:p w:rsidR="00D92F32" w:rsidRPr="00223D24" w:rsidP="00CB1C05" w14:paraId="407B8E1D" w14:textId="77777777">
            <w:pPr>
              <w:pStyle w:val="RTableTextAbt"/>
              <w:keepNext/>
              <w:keepLines/>
              <w:jc w:val="center"/>
            </w:pPr>
            <w:r>
              <w:rPr>
                <w:color w:val="FF0000"/>
                <w:szCs w:val="18"/>
              </w:rPr>
              <w:t>($</w:t>
            </w:r>
            <w:r w:rsidR="003A7C97">
              <w:rPr>
                <w:color w:val="FF0000"/>
                <w:szCs w:val="18"/>
              </w:rPr>
              <w:t>203</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D92F32" w:rsidRPr="00223D24" w:rsidP="00CB1C05" w14:paraId="5F07D3B0" w14:textId="77777777">
            <w:pPr>
              <w:pStyle w:val="RTableTextAbt"/>
              <w:keepNext/>
              <w:keepLines/>
              <w:jc w:val="center"/>
            </w:pPr>
            <w:r>
              <w:rPr>
                <w:color w:val="FF0000"/>
                <w:szCs w:val="18"/>
              </w:rPr>
              <w:t>($</w:t>
            </w:r>
            <w:r w:rsidR="003A7C97">
              <w:rPr>
                <w:color w:val="FF0000"/>
                <w:szCs w:val="18"/>
              </w:rPr>
              <w:t>194</w:t>
            </w:r>
            <w:r>
              <w:rPr>
                <w:color w:val="FF0000"/>
                <w:szCs w:val="18"/>
              </w:rPr>
              <w:t>)</w:t>
            </w:r>
          </w:p>
        </w:tc>
      </w:tr>
      <w:tr w14:paraId="21F6178B" w14:textId="77777777" w:rsidTr="00CD48B1">
        <w:tblPrEx>
          <w:tblW w:w="9725" w:type="dxa"/>
          <w:tblInd w:w="-5" w:type="dxa"/>
          <w:tblLayout w:type="fixed"/>
          <w:tblCellMar>
            <w:left w:w="0" w:type="dxa"/>
            <w:right w:w="58" w:type="dxa"/>
          </w:tblCellMar>
          <w:tblLook w:val="04A0"/>
        </w:tblPrEx>
        <w:trPr>
          <w:trHeight w:val="163"/>
        </w:trPr>
        <w:tc>
          <w:tcPr>
            <w:tcW w:w="3245"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1D0835BE" w14:textId="77777777">
            <w:pPr>
              <w:pStyle w:val="RTableTextAbt"/>
              <w:keepNext/>
              <w:keepLines/>
              <w:jc w:val="left"/>
            </w:pPr>
            <w:r>
              <w:rPr>
                <w:szCs w:val="18"/>
              </w:rPr>
              <w:t>High Benefits, 7 Percent Discount Rate</w:t>
            </w:r>
          </w:p>
        </w:tc>
        <w:tc>
          <w:tcPr>
            <w:tcW w:w="108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5F027417" w14:textId="77777777">
            <w:pPr>
              <w:pStyle w:val="RTableTextAbt"/>
              <w:keepNext/>
              <w:keepLines/>
              <w:jc w:val="center"/>
            </w:pPr>
            <w:r>
              <w:rPr>
                <w:szCs w:val="18"/>
              </w:rPr>
              <w:t xml:space="preserve">$204 </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rsidR="00D92F32" w:rsidRPr="00223D24" w:rsidP="00CB1C05" w14:paraId="7C2C8DCA" w14:textId="77777777">
            <w:pPr>
              <w:pStyle w:val="RTableTextAbt"/>
              <w:keepNext/>
              <w:keepLines/>
              <w:jc w:val="center"/>
            </w:pPr>
            <w:r>
              <w:rPr>
                <w:szCs w:val="18"/>
              </w:rPr>
              <w:t xml:space="preserve">$194 </w:t>
            </w:r>
          </w:p>
        </w:tc>
        <w:tc>
          <w:tcPr>
            <w:tcW w:w="1170" w:type="dxa"/>
            <w:tcBorders>
              <w:top w:val="nil"/>
              <w:left w:val="single" w:sz="4" w:space="0" w:color="auto"/>
              <w:bottom w:val="single" w:sz="4" w:space="0" w:color="auto"/>
              <w:right w:val="single" w:sz="4" w:space="0" w:color="auto"/>
            </w:tcBorders>
            <w:shd w:val="clear" w:color="000000" w:fill="FFFFFF"/>
            <w:vAlign w:val="center"/>
          </w:tcPr>
          <w:p w:rsidR="00D92F32" w:rsidRPr="00223D24" w:rsidP="00CB1C05" w14:paraId="54486CC0" w14:textId="77777777">
            <w:pPr>
              <w:pStyle w:val="RTableTextAbt"/>
              <w:keepNext/>
              <w:keepLines/>
              <w:jc w:val="center"/>
            </w:pPr>
            <w:r>
              <w:rPr>
                <w:szCs w:val="18"/>
              </w:rPr>
              <w:t>$</w:t>
            </w:r>
            <w:r w:rsidR="003A7C97">
              <w:rPr>
                <w:szCs w:val="18"/>
              </w:rPr>
              <w:t>2.89</w:t>
            </w:r>
          </w:p>
        </w:tc>
        <w:tc>
          <w:tcPr>
            <w:tcW w:w="1170" w:type="dxa"/>
            <w:tcBorders>
              <w:top w:val="nil"/>
              <w:left w:val="nil"/>
              <w:bottom w:val="single" w:sz="4" w:space="0" w:color="auto"/>
              <w:right w:val="single" w:sz="4" w:space="0" w:color="auto"/>
            </w:tcBorders>
            <w:shd w:val="clear" w:color="000000" w:fill="FFFFFF"/>
            <w:vAlign w:val="center"/>
          </w:tcPr>
          <w:p w:rsidR="00D92F32" w:rsidRPr="00223D24" w:rsidP="00CB1C05" w14:paraId="7980F104" w14:textId="77777777">
            <w:pPr>
              <w:pStyle w:val="RTableTextAbt"/>
              <w:keepNext/>
              <w:keepLines/>
              <w:jc w:val="center"/>
            </w:pPr>
            <w:r>
              <w:rPr>
                <w:szCs w:val="18"/>
              </w:rPr>
              <w:t>$0.81</w:t>
            </w:r>
          </w:p>
        </w:tc>
        <w:tc>
          <w:tcPr>
            <w:tcW w:w="990" w:type="dxa"/>
            <w:tcBorders>
              <w:top w:val="nil"/>
              <w:left w:val="nil"/>
              <w:bottom w:val="single" w:sz="4" w:space="0" w:color="auto"/>
              <w:right w:val="single" w:sz="4" w:space="0" w:color="auto"/>
            </w:tcBorders>
            <w:shd w:val="clear" w:color="000000" w:fill="FFFFFF"/>
            <w:vAlign w:val="center"/>
          </w:tcPr>
          <w:p w:rsidR="00D92F32" w:rsidRPr="00223D24" w:rsidP="00CB1C05" w14:paraId="62AB1C8A" w14:textId="77777777">
            <w:pPr>
              <w:pStyle w:val="RTableTextAbt"/>
              <w:keepNext/>
              <w:keepLines/>
              <w:jc w:val="center"/>
            </w:pPr>
            <w:r>
              <w:rPr>
                <w:color w:val="FF0000"/>
                <w:szCs w:val="18"/>
              </w:rPr>
              <w:t>($</w:t>
            </w:r>
            <w:r w:rsidR="003A7C97">
              <w:rPr>
                <w:color w:val="FF0000"/>
                <w:szCs w:val="18"/>
              </w:rPr>
              <w:t>201</w:t>
            </w:r>
            <w:r>
              <w:rPr>
                <w:color w:val="FF0000"/>
                <w:szCs w:val="18"/>
              </w:rPr>
              <w:t>)</w:t>
            </w:r>
          </w:p>
        </w:tc>
        <w:tc>
          <w:tcPr>
            <w:tcW w:w="1080" w:type="dxa"/>
            <w:tcBorders>
              <w:top w:val="nil"/>
              <w:left w:val="nil"/>
              <w:bottom w:val="single" w:sz="4" w:space="0" w:color="auto"/>
              <w:right w:val="single" w:sz="4" w:space="0" w:color="auto"/>
            </w:tcBorders>
            <w:shd w:val="clear" w:color="000000" w:fill="FFFFFF"/>
            <w:vAlign w:val="center"/>
          </w:tcPr>
          <w:p w:rsidR="00D92F32" w:rsidRPr="00223D24" w:rsidP="00CB1C05" w14:paraId="5972BE29" w14:textId="77777777">
            <w:pPr>
              <w:pStyle w:val="RTableTextAbt"/>
              <w:keepNext/>
              <w:keepLines/>
              <w:jc w:val="center"/>
            </w:pPr>
            <w:r>
              <w:rPr>
                <w:color w:val="FF0000"/>
                <w:szCs w:val="18"/>
              </w:rPr>
              <w:t>($</w:t>
            </w:r>
            <w:r w:rsidR="003A7C97">
              <w:rPr>
                <w:color w:val="FF0000"/>
                <w:szCs w:val="18"/>
              </w:rPr>
              <w:t>194</w:t>
            </w:r>
            <w:r>
              <w:rPr>
                <w:color w:val="FF0000"/>
                <w:szCs w:val="18"/>
              </w:rPr>
              <w:t>)</w:t>
            </w:r>
          </w:p>
        </w:tc>
      </w:tr>
    </w:tbl>
    <w:p w:rsidR="008B33EE" w:rsidRPr="00F17364" w:rsidP="00CB1C05" w14:paraId="78F1F181" w14:textId="77777777">
      <w:pPr>
        <w:pStyle w:val="BodyText"/>
        <w:rPr>
          <w:lang w:val="en-US"/>
        </w:rPr>
        <w:sectPr w:rsidSect="00CB1C05">
          <w:footerReference w:type="default" r:id="rId242"/>
          <w:type w:val="nextColumn"/>
          <w:pgSz w:w="12240" w:h="15840" w:code="1"/>
          <w:pgMar w:top="1440" w:right="1440" w:bottom="1440" w:left="1440" w:header="1080" w:footer="720" w:gutter="0"/>
          <w:lnNumType w:countBy="1" w:restart="continuous"/>
          <w:pgNumType w:start="1" w:chapStyle="1"/>
          <w:cols w:space="720"/>
          <w:docGrid w:linePitch="360"/>
        </w:sectPr>
      </w:pPr>
    </w:p>
    <w:p w:rsidR="00702F53" w:rsidRPr="00B503BB" w:rsidP="00CB1C05" w14:paraId="74CAE309" w14:textId="77777777">
      <w:pPr>
        <w:pStyle w:val="Heading1"/>
      </w:pPr>
      <w:bookmarkStart w:id="1650" w:name="_Ref106195213"/>
      <w:bookmarkStart w:id="1651" w:name="_Toc111035681"/>
      <w:bookmarkStart w:id="1652" w:name="_Toc111037106"/>
      <w:bookmarkStart w:id="1653" w:name="_Toc114062061"/>
      <w:bookmarkStart w:id="1654" w:name="_Toc165378781"/>
      <w:r w:rsidRPr="00B503BB">
        <w:t>References</w:t>
      </w:r>
      <w:bookmarkEnd w:id="1650"/>
      <w:bookmarkEnd w:id="1651"/>
      <w:bookmarkEnd w:id="1652"/>
      <w:bookmarkEnd w:id="1653"/>
      <w:bookmarkEnd w:id="1654"/>
    </w:p>
    <w:p w:rsidR="00414172" w:rsidRPr="00414172" w:rsidP="00CB1C05" w14:paraId="2674D62B" w14:textId="77777777">
      <w:pPr>
        <w:pStyle w:val="EndNoteBibliography"/>
        <w:spacing w:after="240"/>
        <w:ind w:left="720" w:hanging="720"/>
      </w:pPr>
      <w:r w:rsidRPr="0065459D">
        <w:rPr>
          <w:highlight w:val="yellow"/>
        </w:rPr>
        <w:fldChar w:fldCharType="begin" w:fldLock="1"/>
      </w:r>
      <w:r w:rsidRPr="0065459D">
        <w:rPr>
          <w:highlight w:val="yellow"/>
        </w:rPr>
        <w:instrText xml:space="preserve"> ADDIN EN.REFLIST </w:instrText>
      </w:r>
      <w:r w:rsidRPr="0065459D">
        <w:rPr>
          <w:highlight w:val="yellow"/>
        </w:rPr>
        <w:fldChar w:fldCharType="separate"/>
      </w:r>
      <w:bookmarkStart w:id="1655" w:name="_ENREF_1"/>
      <w:r w:rsidRPr="00414172">
        <w:t>3M (2021). 3M 08179 High Power Brake Cleaner - 14 oz. (12 Pack).</w:t>
      </w:r>
      <w:bookmarkEnd w:id="1655"/>
    </w:p>
    <w:p w:rsidR="00414172" w:rsidRPr="00414172" w:rsidP="00CB1C05" w14:paraId="6B48F9DF" w14:textId="77777777">
      <w:pPr>
        <w:pStyle w:val="EndNoteBibliography"/>
        <w:spacing w:after="240"/>
        <w:ind w:left="720" w:hanging="720"/>
      </w:pPr>
      <w:bookmarkStart w:id="1656" w:name="_ENREF_2"/>
      <w:r w:rsidRPr="00414172">
        <w:t>Abt Associates (2022a). Estimated Costs for Respirator PPE for TSCA Risk Management Economic Analyses.</w:t>
      </w:r>
      <w:bookmarkEnd w:id="1656"/>
    </w:p>
    <w:p w:rsidR="00414172" w:rsidRPr="00414172" w:rsidP="00CB1C05" w14:paraId="69A6E070" w14:textId="77777777">
      <w:pPr>
        <w:pStyle w:val="EndNoteBibliography"/>
        <w:spacing w:after="240"/>
        <w:ind w:left="720" w:hanging="720"/>
      </w:pPr>
      <w:bookmarkStart w:id="1657" w:name="_ENREF_3"/>
      <w:r w:rsidRPr="00414172">
        <w:t>Abt Associates (2022b). Estimated Values of Avoiding Cancer Risks by Cancer Site and Population.</w:t>
      </w:r>
      <w:bookmarkEnd w:id="1657"/>
    </w:p>
    <w:p w:rsidR="00414172" w:rsidRPr="00414172" w:rsidP="00CB1C05" w14:paraId="41FD0F6A" w14:textId="77777777">
      <w:pPr>
        <w:pStyle w:val="EndNoteBibliography"/>
        <w:spacing w:after="240"/>
        <w:ind w:left="720" w:hanging="720"/>
      </w:pPr>
      <w:bookmarkStart w:id="1658" w:name="_ENREF_4"/>
      <w:r w:rsidRPr="00414172">
        <w:t>Abt Associates (2023). Estimated Values of Avoiding Cancer Risks by Cancer Site and Population.</w:t>
      </w:r>
      <w:bookmarkEnd w:id="1658"/>
    </w:p>
    <w:p w:rsidR="00414172" w:rsidRPr="00414172" w:rsidP="00CB1C05" w14:paraId="24453079" w14:textId="77777777">
      <w:pPr>
        <w:pStyle w:val="EndNoteBibliography"/>
        <w:spacing w:after="240"/>
        <w:ind w:left="720" w:hanging="720"/>
      </w:pPr>
      <w:bookmarkStart w:id="1659" w:name="_ENREF_5"/>
      <w:r w:rsidRPr="00414172">
        <w:t xml:space="preserve">Arrow, K. J., M. L. Cropper, et al. (1996). "Benefit-Cost Analysis in Environmental, Health, and Safety Regulation: A Statement of Principles." </w:t>
      </w:r>
      <w:r w:rsidRPr="00414172">
        <w:rPr>
          <w:u w:val="single"/>
        </w:rPr>
        <w:t>Science</w:t>
      </w:r>
      <w:r w:rsidRPr="00414172">
        <w:t>.</w:t>
      </w:r>
      <w:bookmarkEnd w:id="1659"/>
    </w:p>
    <w:p w:rsidR="00414172" w:rsidRPr="00414172" w:rsidP="00CB1C05" w14:paraId="0D615911" w14:textId="77777777">
      <w:pPr>
        <w:pStyle w:val="EndNoteBibliography"/>
        <w:spacing w:after="240"/>
        <w:ind w:left="720" w:hanging="720"/>
      </w:pPr>
      <w:bookmarkStart w:id="1660" w:name="_ENREF_6"/>
      <w:r w:rsidRPr="00414172">
        <w:t>Autumn Supply (2022). Ansell Size 10 Red 14 Knit Lined PVA Fully Coated Chemical Resistant Gloves With Smooth Finish And Gauntlet Cuff.</w:t>
      </w:r>
      <w:bookmarkEnd w:id="1660"/>
    </w:p>
    <w:p w:rsidR="00414172" w:rsidRPr="00414172" w:rsidP="00CB1C05" w14:paraId="6AA2A31C" w14:textId="77777777">
      <w:pPr>
        <w:pStyle w:val="EndNoteBibliography"/>
        <w:spacing w:after="240"/>
        <w:ind w:left="720" w:hanging="720"/>
      </w:pPr>
      <w:bookmarkStart w:id="1661" w:name="_ENREF_7"/>
      <w:r w:rsidRPr="00414172">
        <w:t xml:space="preserve">Bosworth, R., T. A. Cameron, et al. (2009). "Demand for Environmental Policies to Improve Health: Evaluating Community-Level Policy Scenarios." </w:t>
      </w:r>
      <w:r w:rsidRPr="00414172">
        <w:rPr>
          <w:u w:val="single"/>
        </w:rPr>
        <w:t>Journal of Environmental Economics and Management</w:t>
      </w:r>
      <w:r w:rsidRPr="00414172">
        <w:t xml:space="preserve"> 57(3): 293-308.</w:t>
      </w:r>
      <w:bookmarkEnd w:id="1661"/>
    </w:p>
    <w:p w:rsidR="00414172" w:rsidRPr="00414172" w:rsidP="00CB1C05" w14:paraId="7C586360" w14:textId="77777777">
      <w:pPr>
        <w:pStyle w:val="EndNoteBibliography"/>
        <w:spacing w:after="240"/>
        <w:ind w:left="720" w:hanging="720"/>
      </w:pPr>
      <w:bookmarkStart w:id="1662" w:name="_ENREF_8"/>
      <w:r w:rsidRPr="00414172">
        <w:t>California Air Resources Board (CARB) (2000). California Air Resources Board (CARB) Initial Statement of Reasons for the Proposed Airborne Toxic Control Measure for Emissions of Chlorinated Toxic Air Contaminants from Automotive Maintenance and Repair Activities.</w:t>
      </w:r>
      <w:bookmarkEnd w:id="1662"/>
    </w:p>
    <w:p w:rsidR="00414172" w:rsidRPr="00414172" w:rsidP="00CB1C05" w14:paraId="65E963E4" w14:textId="77777777">
      <w:pPr>
        <w:pStyle w:val="EndNoteBibliography"/>
        <w:spacing w:after="240"/>
        <w:ind w:left="720" w:hanging="720"/>
      </w:pPr>
      <w:bookmarkStart w:id="1663" w:name="_ENREF_9"/>
      <w:r w:rsidRPr="00414172">
        <w:t xml:space="preserve">California Air Resources Board (CARB) (2006). California Dry Cleaning Industry Technical Assessment Report </w:t>
      </w:r>
      <w:bookmarkEnd w:id="1663"/>
    </w:p>
    <w:p w:rsidR="00414172" w:rsidRPr="00414172" w:rsidP="00CB1C05" w14:paraId="45AA1225" w14:textId="77777777">
      <w:pPr>
        <w:pStyle w:val="EndNoteBibliography"/>
        <w:spacing w:after="240"/>
        <w:ind w:left="720" w:hanging="720"/>
      </w:pPr>
      <w:bookmarkStart w:id="1664" w:name="_ENREF_10"/>
      <w:r w:rsidRPr="00414172">
        <w:t>California Air Resources Board (CARB) (2013).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 Appendix J Nonrecurring Costs Calculations.</w:t>
      </w:r>
      <w:bookmarkEnd w:id="1664"/>
    </w:p>
    <w:p w:rsidR="00414172" w:rsidRPr="00414172" w:rsidP="00CB1C05" w14:paraId="2886F9FF" w14:textId="77777777">
      <w:pPr>
        <w:pStyle w:val="EndNoteBibliography"/>
        <w:spacing w:after="240"/>
        <w:ind w:left="720" w:hanging="720"/>
      </w:pPr>
      <w:bookmarkStart w:id="1665" w:name="_ENREF_11"/>
      <w:r w:rsidRPr="00414172">
        <w:t>California Air Resources Board (CARB) (2019a). 2013-2015 Survey of Consumer &amp; Commercial Products. Survey Data Summary and Findings.</w:t>
      </w:r>
      <w:bookmarkEnd w:id="1665"/>
    </w:p>
    <w:p w:rsidR="00414172" w:rsidRPr="00414172" w:rsidP="00CB1C05" w14:paraId="5D317C55" w14:textId="77777777">
      <w:pPr>
        <w:pStyle w:val="EndNoteBibliography"/>
        <w:spacing w:after="240"/>
        <w:ind w:left="720" w:hanging="720"/>
      </w:pPr>
      <w:bookmarkStart w:id="1666" w:name="_ENREF_12"/>
      <w:r w:rsidRPr="00414172">
        <w:t xml:space="preserve">California Air Resources Board (CARB) (2019b). 2015 Consumer &amp; Commercial Product Survey Data </w:t>
      </w:r>
      <w:bookmarkEnd w:id="1666"/>
    </w:p>
    <w:p w:rsidR="00414172" w:rsidRPr="00414172" w:rsidP="00CB1C05" w14:paraId="4E7BBAC5" w14:textId="77777777">
      <w:pPr>
        <w:pStyle w:val="EndNoteBibliography"/>
        <w:spacing w:after="240"/>
        <w:ind w:left="720" w:hanging="720"/>
      </w:pPr>
      <w:bookmarkStart w:id="1667" w:name="_ENREF_13"/>
      <w:r w:rsidRPr="00414172">
        <w:t>California Air Resources Board (CARB) (2019c). "Regulation for Reducing Emissions from Consumer Products."</w:t>
      </w:r>
      <w:bookmarkEnd w:id="1667"/>
    </w:p>
    <w:p w:rsidR="00414172" w:rsidRPr="00414172" w:rsidP="00CB1C05" w14:paraId="7BB8F500" w14:textId="77777777">
      <w:pPr>
        <w:pStyle w:val="EndNoteBibliography"/>
        <w:spacing w:after="240"/>
        <w:ind w:left="720" w:hanging="720"/>
      </w:pPr>
      <w:bookmarkStart w:id="1668" w:name="_ENREF_14"/>
      <w:r w:rsidRPr="00414172">
        <w:t xml:space="preserve">Ceballos D. M., Fellows K. M., et al. (2021). "Perchloroethylene and Dry Cleaning: It's Time to Move the Industry to Safer Alternatives." </w:t>
      </w:r>
      <w:r w:rsidRPr="00414172">
        <w:rPr>
          <w:u w:val="single"/>
        </w:rPr>
        <w:t>Frontiers in public health</w:t>
      </w:r>
      <w:r w:rsidRPr="00414172">
        <w:t xml:space="preserve"> 9(638082).</w:t>
      </w:r>
      <w:bookmarkEnd w:id="1668"/>
    </w:p>
    <w:p w:rsidR="00414172" w:rsidRPr="00414172" w:rsidP="00CB1C05" w14:paraId="019BEE40" w14:textId="77777777">
      <w:pPr>
        <w:pStyle w:val="EndNoteBibliography"/>
        <w:spacing w:after="240"/>
        <w:ind w:left="720" w:hanging="720"/>
      </w:pPr>
      <w:bookmarkStart w:id="1669" w:name="_ENREF_15"/>
      <w:r w:rsidRPr="00414172">
        <w:t>Cheminfo Services (2006). Technical and Socio-Economic Study for the Automotive Aftermarket Products Industry.</w:t>
      </w:r>
      <w:bookmarkEnd w:id="1669"/>
    </w:p>
    <w:p w:rsidR="00414172" w:rsidRPr="00414172" w:rsidP="00CB1C05" w14:paraId="560FBA6E" w14:textId="77777777">
      <w:pPr>
        <w:pStyle w:val="EndNoteBibliography"/>
        <w:spacing w:after="240"/>
        <w:ind w:left="720" w:hanging="720"/>
      </w:pPr>
      <w:bookmarkStart w:id="1670" w:name="_ENREF_16"/>
      <w:r w:rsidRPr="00414172">
        <w:t xml:space="preserve">Cleaners Outlet. (2022). "Cleaners Outlet: a Subsidiary of Minda Supply." from </w:t>
      </w:r>
      <w:hyperlink r:id="rId243" w:history="1">
        <w:r w:rsidRPr="00414172">
          <w:rPr>
            <w:rStyle w:val="Hyperlink"/>
          </w:rPr>
          <w:t>https://www.cleanersoutlet.com/</w:t>
        </w:r>
      </w:hyperlink>
      <w:r w:rsidRPr="00414172">
        <w:t>.</w:t>
      </w:r>
      <w:bookmarkEnd w:id="1670"/>
    </w:p>
    <w:p w:rsidR="00414172" w:rsidRPr="00414172" w:rsidP="00CB1C05" w14:paraId="346FFC1C" w14:textId="77777777">
      <w:pPr>
        <w:pStyle w:val="EndNoteBibliography"/>
        <w:spacing w:after="240"/>
        <w:ind w:left="720" w:hanging="720"/>
      </w:pPr>
      <w:bookmarkStart w:id="1671" w:name="_ENREF_17"/>
      <w:r w:rsidRPr="00414172">
        <w:t>D.C. Mun. Regs. (2011). "tit. 20, §§ 725-728."</w:t>
      </w:r>
      <w:bookmarkEnd w:id="1671"/>
    </w:p>
    <w:p w:rsidR="00414172" w:rsidRPr="00414172" w:rsidP="00CB1C05" w14:paraId="47277D90" w14:textId="77777777">
      <w:pPr>
        <w:pStyle w:val="EndNoteBibliography"/>
        <w:spacing w:after="240"/>
        <w:ind w:left="720" w:hanging="720"/>
      </w:pPr>
      <w:bookmarkStart w:id="1672" w:name="_ENREF_18"/>
      <w:r w:rsidRPr="00414172">
        <w:t>Dun &amp; Bradstreet, Inc. (2022). Dun &amp; Bradstreet Hoovers Company Reports. Proprietary Database.</w:t>
      </w:r>
      <w:bookmarkEnd w:id="1672"/>
    </w:p>
    <w:p w:rsidR="00414172" w:rsidRPr="00414172" w:rsidP="00CB1C05" w14:paraId="5108CA6A" w14:textId="77777777">
      <w:pPr>
        <w:pStyle w:val="EndNoteBibliography"/>
        <w:spacing w:after="240"/>
        <w:ind w:left="720" w:hanging="720"/>
      </w:pPr>
      <w:bookmarkStart w:id="1673" w:name="_ENREF_19"/>
      <w:r w:rsidRPr="00414172">
        <w:t xml:space="preserve">Experian (2023). Experian Business Target IQ. </w:t>
      </w:r>
      <w:hyperlink r:id="rId244" w:history="1">
        <w:r w:rsidRPr="00414172">
          <w:rPr>
            <w:rStyle w:val="Hyperlink"/>
          </w:rPr>
          <w:t>https://www.experian.com/business-information/business-targetiq</w:t>
        </w:r>
      </w:hyperlink>
      <w:r w:rsidRPr="00414172">
        <w:t>.</w:t>
      </w:r>
      <w:bookmarkEnd w:id="1673"/>
    </w:p>
    <w:p w:rsidR="00414172" w:rsidRPr="00414172" w:rsidP="00CB1C05" w14:paraId="594A1AD3" w14:textId="77777777">
      <w:pPr>
        <w:pStyle w:val="EndNoteBibliography"/>
        <w:spacing w:after="240"/>
        <w:ind w:left="720" w:hanging="720"/>
      </w:pPr>
      <w:bookmarkStart w:id="1674" w:name="_ENREF_20"/>
      <w:r w:rsidRPr="00414172">
        <w:t xml:space="preserve">Grainger. (2019, January 2019). "Chemical Protective Gloves. Quick Tips #191."   Retrieved May 17, 2019, from </w:t>
      </w:r>
      <w:hyperlink r:id="rId245" w:history="1">
        <w:r w:rsidRPr="00414172">
          <w:rPr>
            <w:rStyle w:val="Hyperlink"/>
          </w:rPr>
          <w:t>https://www.grainger.com/content/qt-safety-chemical-resistant-gloves-guide-191</w:t>
        </w:r>
      </w:hyperlink>
      <w:r w:rsidRPr="00414172">
        <w:t>.</w:t>
      </w:r>
      <w:bookmarkEnd w:id="1674"/>
    </w:p>
    <w:p w:rsidR="00414172" w:rsidRPr="00414172" w:rsidP="00CB1C05" w14:paraId="0AF3F416" w14:textId="77777777">
      <w:pPr>
        <w:pStyle w:val="EndNoteBibliography"/>
        <w:spacing w:after="240"/>
        <w:ind w:left="720" w:hanging="720"/>
      </w:pPr>
      <w:bookmarkStart w:id="1675" w:name="_ENREF_21"/>
      <w:r w:rsidRPr="00414172">
        <w:t>IHS Markit (2019). Chemical Economics Handbook. Adhesives, Sealants, and Their Raw Materials.</w:t>
      </w:r>
      <w:bookmarkEnd w:id="1675"/>
    </w:p>
    <w:p w:rsidR="00414172" w:rsidRPr="00414172" w:rsidP="00CB1C05" w14:paraId="4BE7A4E4" w14:textId="77777777">
      <w:pPr>
        <w:pStyle w:val="EndNoteBibliography"/>
        <w:spacing w:after="240"/>
        <w:ind w:left="720" w:hanging="720"/>
      </w:pPr>
      <w:bookmarkStart w:id="1676" w:name="_ENREF_22"/>
      <w:r w:rsidRPr="00414172">
        <w:t>Institute for Research and Technical Assistance (IRTA) (2016a). Alternative Compliance Strategies for Enclosed and Conveyorized Vapor Degreasers under a Prohibition of Trichloroethylene.</w:t>
      </w:r>
      <w:bookmarkEnd w:id="1676"/>
    </w:p>
    <w:p w:rsidR="00414172" w:rsidRPr="00414172" w:rsidP="00CB1C05" w14:paraId="10ADA1D0" w14:textId="77777777">
      <w:pPr>
        <w:pStyle w:val="EndNoteBibliography"/>
        <w:spacing w:after="240"/>
        <w:ind w:left="720" w:hanging="720"/>
      </w:pPr>
      <w:bookmarkStart w:id="1677" w:name="_ENREF_23"/>
      <w:r w:rsidRPr="00414172">
        <w:t>Institute for Research and Technical Assistance (IRTA) (2016b). Alternative Compliance Strategies for Open Top Vapor Degreasers under a Prohibition of Trichloroethylene.</w:t>
      </w:r>
      <w:bookmarkEnd w:id="1677"/>
    </w:p>
    <w:p w:rsidR="00414172" w:rsidRPr="00414172" w:rsidP="00CB1C05" w14:paraId="70255A03" w14:textId="77777777">
      <w:pPr>
        <w:pStyle w:val="EndNoteBibliography"/>
        <w:spacing w:after="240"/>
        <w:ind w:left="720" w:hanging="720"/>
      </w:pPr>
      <w:bookmarkStart w:id="1678" w:name="_ENREF_24"/>
      <w:r w:rsidRPr="00414172">
        <w:t>ISSA (2018). Summary of State and Federal VOC Limitations for Institutional and Consumer Products.</w:t>
      </w:r>
      <w:bookmarkEnd w:id="1678"/>
    </w:p>
    <w:p w:rsidR="00414172" w:rsidRPr="00414172" w:rsidP="00CB1C05" w14:paraId="63FB20CB" w14:textId="77777777">
      <w:pPr>
        <w:pStyle w:val="EndNoteBibliography"/>
        <w:spacing w:after="240"/>
        <w:ind w:left="720" w:hanging="720"/>
      </w:pPr>
      <w:bookmarkStart w:id="1679" w:name="_ENREF_25"/>
      <w:r w:rsidRPr="00414172">
        <w:t>ISSA (2019). Summary of State and Federal VOC Limitations for Institutional and Consumer Products.</w:t>
      </w:r>
      <w:bookmarkEnd w:id="1679"/>
    </w:p>
    <w:p w:rsidR="00414172" w:rsidRPr="00414172" w:rsidP="00CB1C05" w14:paraId="342607C1" w14:textId="77777777">
      <w:pPr>
        <w:pStyle w:val="EndNoteBibliography"/>
        <w:spacing w:after="240"/>
        <w:ind w:left="720" w:hanging="720"/>
      </w:pPr>
      <w:bookmarkStart w:id="1680" w:name="_ENREF_26"/>
      <w:r w:rsidRPr="00414172">
        <w:t xml:space="preserve">Johnson, A. T. (2016). "Respirator masks protect health but impact performance: a review." </w:t>
      </w:r>
      <w:r w:rsidRPr="00414172">
        <w:rPr>
          <w:u w:val="single"/>
        </w:rPr>
        <w:t>J Biol Eng</w:t>
      </w:r>
      <w:r w:rsidRPr="00414172">
        <w:t xml:space="preserve"> 10: 4.</w:t>
      </w:r>
      <w:bookmarkEnd w:id="1680"/>
    </w:p>
    <w:p w:rsidR="00414172" w:rsidRPr="00414172" w:rsidP="00CB1C05" w14:paraId="32044231" w14:textId="77777777">
      <w:pPr>
        <w:pStyle w:val="EndNoteBibliography"/>
        <w:spacing w:after="240"/>
        <w:ind w:left="720" w:hanging="720"/>
      </w:pPr>
      <w:bookmarkStart w:id="1681" w:name="_ENREF_27"/>
      <w:r w:rsidRPr="00414172">
        <w:t>Kanegsburg, B. and C. LeBlanc (1999). The Cost of Process Conversion. Proceedings, CleanTech ’99, May 1999.</w:t>
      </w:r>
      <w:bookmarkEnd w:id="1681"/>
    </w:p>
    <w:p w:rsidR="00414172" w:rsidRPr="00414172" w:rsidP="00CB1C05" w14:paraId="686C2BCA" w14:textId="77777777">
      <w:pPr>
        <w:pStyle w:val="EndNoteBibliography"/>
        <w:spacing w:after="240"/>
        <w:ind w:left="720" w:hanging="720"/>
      </w:pPr>
      <w:bookmarkStart w:id="1682" w:name="_ENREF_28"/>
      <w:r w:rsidRPr="00414172">
        <w:t xml:space="preserve">Magat, W. A., W. Viscusi, et al. (1996). "A Reference Lottery Metric for Valuing Health." </w:t>
      </w:r>
      <w:r w:rsidRPr="00414172">
        <w:rPr>
          <w:u w:val="single"/>
        </w:rPr>
        <w:t>management Science</w:t>
      </w:r>
      <w:r w:rsidRPr="00414172">
        <w:t xml:space="preserve"> 42(8): 1118-1130.</w:t>
      </w:r>
      <w:bookmarkEnd w:id="1682"/>
    </w:p>
    <w:p w:rsidR="00414172" w:rsidRPr="00414172" w:rsidP="00CB1C05" w14:paraId="18D8C3FE" w14:textId="77777777">
      <w:pPr>
        <w:pStyle w:val="EndNoteBibliography"/>
        <w:spacing w:after="240"/>
        <w:ind w:left="720" w:hanging="720"/>
      </w:pPr>
      <w:bookmarkStart w:id="1683" w:name="_ENREF_29"/>
      <w:r w:rsidRPr="00414172">
        <w:t>Minnesota Technical Assistance Program (MnTAP) (2017). LEECH LAKE BAND OF OJIBWE-SAFER DEGREASING PRODUCTS.</w:t>
      </w:r>
      <w:bookmarkEnd w:id="1683"/>
    </w:p>
    <w:p w:rsidR="00414172" w:rsidRPr="00414172" w:rsidP="00CB1C05" w14:paraId="4EE3B86C" w14:textId="77777777">
      <w:pPr>
        <w:pStyle w:val="EndNoteBibliography"/>
        <w:spacing w:after="240"/>
        <w:ind w:left="720" w:hanging="720"/>
      </w:pPr>
      <w:bookmarkStart w:id="1684" w:name="_ENREF_30"/>
      <w:r w:rsidRPr="00414172">
        <w:t>Morris, M. and K. Wolf (2005). Evaluation of New and Emerging Technologies for Textile Cleaning. Institute for Research and Technical Assistance (IRTA).</w:t>
      </w:r>
      <w:bookmarkEnd w:id="1684"/>
    </w:p>
    <w:p w:rsidR="00414172" w:rsidRPr="00414172" w:rsidP="00CB1C05" w14:paraId="1126D636" w14:textId="77777777">
      <w:pPr>
        <w:pStyle w:val="EndNoteBibliography"/>
        <w:spacing w:after="240"/>
        <w:ind w:left="720" w:hanging="720"/>
      </w:pPr>
      <w:bookmarkStart w:id="1685" w:name="_ENREF_31"/>
      <w:r w:rsidRPr="00414172">
        <w:t xml:space="preserve">National Film and Sound Archive of Australia. "CONSERVATION TREATMENT." from </w:t>
      </w:r>
      <w:hyperlink r:id="rId246" w:history="1">
        <w:r w:rsidRPr="00414172">
          <w:rPr>
            <w:rStyle w:val="Hyperlink"/>
          </w:rPr>
          <w:t>https://www.nfsa.gov.au/preservation/guide/handbook/conservation</w:t>
        </w:r>
      </w:hyperlink>
      <w:r w:rsidRPr="00414172">
        <w:t>.</w:t>
      </w:r>
      <w:bookmarkEnd w:id="1685"/>
    </w:p>
    <w:p w:rsidR="00414172" w:rsidRPr="00414172" w:rsidP="00CB1C05" w14:paraId="19F49A54" w14:textId="77777777">
      <w:pPr>
        <w:pStyle w:val="EndNoteBibliography"/>
        <w:spacing w:after="240"/>
        <w:ind w:left="720" w:hanging="720"/>
      </w:pPr>
      <w:bookmarkStart w:id="1686" w:name="_ENREF_32"/>
      <w:r w:rsidRPr="00414172">
        <w:t>New York State Department of Environmental Conservation (2019). Dry Cleaning Compliance Inspection Report Data 2018/2019.</w:t>
      </w:r>
      <w:bookmarkEnd w:id="1686"/>
    </w:p>
    <w:p w:rsidR="00414172" w:rsidRPr="00414172" w:rsidP="00CB1C05" w14:paraId="57D151A5" w14:textId="77777777">
      <w:pPr>
        <w:pStyle w:val="EndNoteBibliography"/>
        <w:spacing w:after="240"/>
        <w:ind w:left="720" w:hanging="720"/>
      </w:pPr>
      <w:bookmarkStart w:id="1687" w:name="_ENREF_33"/>
      <w:r w:rsidRPr="00414172">
        <w:t xml:space="preserve">Oatey. (2021). "HOW TO CHOOSE THE RIGHT CAULK OR SEALANT." from </w:t>
      </w:r>
      <w:hyperlink r:id="rId247" w:history="1">
        <w:r w:rsidRPr="00414172">
          <w:rPr>
            <w:rStyle w:val="Hyperlink"/>
          </w:rPr>
          <w:t>https://www.oatey.ca/faqs-blog-videos-case-studies/blog/how-choose-right-caulk-or-sealant</w:t>
        </w:r>
      </w:hyperlink>
      <w:r w:rsidRPr="00414172">
        <w:t>.</w:t>
      </w:r>
      <w:bookmarkEnd w:id="1687"/>
    </w:p>
    <w:p w:rsidR="00414172" w:rsidRPr="00414172" w:rsidP="00CB1C05" w14:paraId="14360B93" w14:textId="77777777">
      <w:pPr>
        <w:pStyle w:val="EndNoteBibliography"/>
        <w:spacing w:after="240"/>
        <w:ind w:left="720" w:hanging="720"/>
      </w:pPr>
      <w:bookmarkStart w:id="1688" w:name="_ENREF_34"/>
      <w:r w:rsidRPr="00414172">
        <w:t>Occupational Safety and Health Administration (OSHA) (2004). Personal Protective Equipment. OSHA 3151-12R 2004.</w:t>
      </w:r>
      <w:bookmarkEnd w:id="1688"/>
    </w:p>
    <w:p w:rsidR="00414172" w:rsidRPr="00414172" w:rsidP="00CB1C05" w14:paraId="7866B7B4" w14:textId="77777777">
      <w:pPr>
        <w:pStyle w:val="EndNoteBibliography"/>
        <w:spacing w:after="240"/>
        <w:ind w:left="720" w:hanging="720"/>
      </w:pPr>
      <w:bookmarkStart w:id="1689" w:name="_ENREF_35"/>
      <w:r w:rsidRPr="00414172">
        <w:t>Occupational Safety and Health Administration (OSHA) (2009). OSHA 29 CFR 1910.106: Flammable and combustible liquids. 7/1/09 edition.</w:t>
      </w:r>
      <w:bookmarkEnd w:id="1689"/>
    </w:p>
    <w:p w:rsidR="00414172" w:rsidRPr="00414172" w:rsidP="00CB1C05" w14:paraId="17A2622A" w14:textId="77777777">
      <w:pPr>
        <w:pStyle w:val="EndNoteBibliography"/>
        <w:spacing w:after="240"/>
        <w:ind w:left="720" w:hanging="720"/>
      </w:pPr>
      <w:bookmarkStart w:id="1690" w:name="_ENREF_36"/>
      <w:r w:rsidRPr="00414172">
        <w:t xml:space="preserve">Occupational Safety and Health Administration (OSHA) (2010). III. Costs of Compliance. </w:t>
      </w:r>
      <w:r w:rsidRPr="00414172">
        <w:rPr>
          <w:u w:val="single"/>
        </w:rPr>
        <w:t>Docket H054A Ex. 50-2-3</w:t>
      </w:r>
      <w:r w:rsidRPr="00414172">
        <w:rPr>
          <w:b/>
        </w:rPr>
        <w:t xml:space="preserve">: </w:t>
      </w:r>
      <w:r w:rsidRPr="00414172">
        <w:t>25-29.</w:t>
      </w:r>
      <w:bookmarkEnd w:id="1690"/>
    </w:p>
    <w:p w:rsidR="00414172" w:rsidRPr="00414172" w:rsidP="00CB1C05" w14:paraId="4B9C9CC8" w14:textId="77777777">
      <w:pPr>
        <w:pStyle w:val="EndNoteBibliography"/>
        <w:spacing w:after="240"/>
        <w:ind w:left="720" w:hanging="720"/>
      </w:pPr>
      <w:bookmarkStart w:id="1691" w:name="_ENREF_37"/>
      <w:r w:rsidRPr="00414172">
        <w:t>Occupational Safety and Health Administration (OSHA) (2016). Final Economic Analysis and Final Regulatory Flexibility Analysis. Supporting Document for the Final Rule for Occupational Exposure to Respirable Crystalline Silica. Docket (OSHA-2010-0034-4247).</w:t>
      </w:r>
      <w:bookmarkEnd w:id="1691"/>
    </w:p>
    <w:p w:rsidR="00414172" w:rsidRPr="00414172" w:rsidP="00CB1C05" w14:paraId="52376EFC" w14:textId="77777777">
      <w:pPr>
        <w:pStyle w:val="EndNoteBibliography"/>
        <w:spacing w:after="240"/>
        <w:ind w:left="720" w:hanging="720"/>
      </w:pPr>
      <w:bookmarkStart w:id="1692" w:name="_ENREF_38"/>
      <w:r w:rsidRPr="00414172">
        <w:t xml:space="preserve">Osman, T. and T. Kemeny (2021). "Local job multipliers revisited." </w:t>
      </w:r>
      <w:r w:rsidRPr="00414172">
        <w:rPr>
          <w:u w:val="single"/>
        </w:rPr>
        <w:t xml:space="preserve">Journal of Regional Science </w:t>
      </w:r>
      <w:r w:rsidRPr="00414172">
        <w:t>62(1): 150-170.</w:t>
      </w:r>
      <w:bookmarkEnd w:id="1692"/>
    </w:p>
    <w:p w:rsidR="00414172" w:rsidRPr="00414172" w:rsidP="00CB1C05" w14:paraId="33A99A95" w14:textId="77777777">
      <w:pPr>
        <w:pStyle w:val="EndNoteBibliography"/>
        <w:spacing w:after="240"/>
        <w:ind w:left="720" w:hanging="720"/>
      </w:pPr>
      <w:bookmarkStart w:id="1693" w:name="_ENREF_39"/>
      <w:r w:rsidRPr="00414172">
        <w:t xml:space="preserve">Ott, W. R. (1990). "A physical explanation of the lognormality of pollutant concentrations." </w:t>
      </w:r>
      <w:r w:rsidRPr="00414172">
        <w:rPr>
          <w:u w:val="single"/>
        </w:rPr>
        <w:t>J Air Waste Manage Assoc</w:t>
      </w:r>
      <w:r w:rsidRPr="00414172">
        <w:t xml:space="preserve"> 40(10): 1378-1383.</w:t>
      </w:r>
      <w:bookmarkEnd w:id="1693"/>
    </w:p>
    <w:p w:rsidR="00414172" w:rsidRPr="00414172" w:rsidP="00CB1C05" w14:paraId="0C9C023A" w14:textId="77777777">
      <w:pPr>
        <w:pStyle w:val="EndNoteBibliography"/>
        <w:spacing w:after="240"/>
        <w:ind w:left="720" w:hanging="720"/>
      </w:pPr>
      <w:bookmarkStart w:id="1694" w:name="_ENREF_40"/>
      <w:r w:rsidRPr="00414172">
        <w:t>Ozone Transport Commission (OTC) (2020). About OTC.</w:t>
      </w:r>
      <w:bookmarkEnd w:id="1694"/>
    </w:p>
    <w:p w:rsidR="00414172" w:rsidRPr="00414172" w:rsidP="00CB1C05" w14:paraId="580E121B" w14:textId="77777777">
      <w:pPr>
        <w:pStyle w:val="EndNoteBibliography"/>
        <w:spacing w:after="240"/>
        <w:ind w:left="720" w:hanging="720"/>
      </w:pPr>
      <w:bookmarkStart w:id="1695" w:name="_ENREF_41"/>
      <w:r w:rsidRPr="00414172">
        <w:t>Pacific Northwest Pollution Prevention Resource Center (PPRC) (2021). Less Toxic Auto Repair: Degrease with Aqueous.</w:t>
      </w:r>
      <w:bookmarkEnd w:id="1695"/>
    </w:p>
    <w:p w:rsidR="00414172" w:rsidRPr="00414172" w:rsidP="00CB1C05" w14:paraId="2ED98800" w14:textId="77777777">
      <w:pPr>
        <w:pStyle w:val="EndNoteBibliography"/>
        <w:spacing w:after="240"/>
        <w:ind w:left="720" w:hanging="720"/>
      </w:pPr>
      <w:bookmarkStart w:id="1696" w:name="_ENREF_42"/>
      <w:r w:rsidRPr="00414172">
        <w:t>Pacific Northwest Pollution Prevention Resource Center, P. (2021). Ultrasonic Aqueous Parts Cleaning in Auto Repair.</w:t>
      </w:r>
      <w:bookmarkEnd w:id="1696"/>
    </w:p>
    <w:p w:rsidR="00414172" w:rsidRPr="00414172" w:rsidP="00CB1C05" w14:paraId="6A433AF2" w14:textId="77777777">
      <w:pPr>
        <w:pStyle w:val="EndNoteBibliography"/>
        <w:spacing w:after="240"/>
        <w:ind w:left="720" w:hanging="720"/>
      </w:pPr>
      <w:bookmarkStart w:id="1697" w:name="_ENREF_43"/>
      <w:r w:rsidRPr="00414172">
        <w:t>Personal Communication with Nora Nealis of the National Cleaners Association (NCA) (2022). Phone conversation between Kelly Summers (EPA) Nora Nealis (NCA).</w:t>
      </w:r>
      <w:bookmarkEnd w:id="1697"/>
    </w:p>
    <w:p w:rsidR="00414172" w:rsidRPr="00414172" w:rsidP="00CB1C05" w14:paraId="303932AD" w14:textId="77777777">
      <w:pPr>
        <w:pStyle w:val="EndNoteBibliography"/>
        <w:spacing w:after="240"/>
        <w:ind w:left="720" w:hanging="720"/>
      </w:pPr>
      <w:bookmarkStart w:id="1698" w:name="_ENREF_44"/>
      <w:r w:rsidRPr="00414172">
        <w:t>Rogozen, M. B. (2000). Development of Refined Emission Inventory and Risk Reduction Guidelines for Motion Picture Film Processing. Pacific Environmental Services Inc.</w:t>
      </w:r>
      <w:bookmarkEnd w:id="1698"/>
    </w:p>
    <w:p w:rsidR="00414172" w:rsidRPr="00414172" w:rsidP="00CB1C05" w14:paraId="1D59EBBE" w14:textId="77777777">
      <w:pPr>
        <w:pStyle w:val="EndNoteBibliography"/>
        <w:spacing w:after="240"/>
        <w:ind w:left="720" w:hanging="720"/>
      </w:pPr>
      <w:bookmarkStart w:id="1699" w:name="_ENREF_45"/>
      <w:r w:rsidRPr="00414172">
        <w:t>RTI (2002). Cost of Reformulating Foods and Cosmetics.</w:t>
      </w:r>
      <w:bookmarkEnd w:id="1699"/>
    </w:p>
    <w:p w:rsidR="00414172" w:rsidRPr="00414172" w:rsidP="00CB1C05" w14:paraId="1DB5AA26" w14:textId="77777777">
      <w:pPr>
        <w:pStyle w:val="EndNoteBibliography"/>
        <w:spacing w:after="240"/>
        <w:ind w:left="720" w:hanging="720"/>
      </w:pPr>
      <w:bookmarkStart w:id="1700" w:name="_ENREF_46"/>
      <w:r w:rsidRPr="00414172">
        <w:t xml:space="preserve">Ruth, J. H. (1986). "Odor thresholds and irritation levels of several chemical substances: a review." </w:t>
      </w:r>
      <w:r w:rsidRPr="00414172">
        <w:rPr>
          <w:u w:val="single"/>
        </w:rPr>
        <w:t>American Industrial Hygiene Association journal,</w:t>
      </w:r>
      <w:r w:rsidRPr="00414172">
        <w:t xml:space="preserve"> 47(3): A142–A151.</w:t>
      </w:r>
      <w:bookmarkEnd w:id="1700"/>
    </w:p>
    <w:p w:rsidR="00414172" w:rsidRPr="00414172" w:rsidP="00CB1C05" w14:paraId="5D4D2A47" w14:textId="77777777">
      <w:pPr>
        <w:pStyle w:val="EndNoteBibliography"/>
        <w:spacing w:after="240"/>
        <w:ind w:left="720" w:hanging="720"/>
      </w:pPr>
      <w:bookmarkStart w:id="1701" w:name="_ENREF_47"/>
      <w:r w:rsidRPr="00414172">
        <w:t>Sinsheimer, P. (2009). Comparison of Electricity and Natural Gas Usage of Five Garment Cleaning Technologies.</w:t>
      </w:r>
      <w:bookmarkEnd w:id="1701"/>
    </w:p>
    <w:p w:rsidR="00414172" w:rsidRPr="00414172" w:rsidP="00CB1C05" w14:paraId="745BC1A7" w14:textId="77777777">
      <w:pPr>
        <w:pStyle w:val="EndNoteBibliography"/>
        <w:spacing w:after="240"/>
        <w:ind w:left="720" w:hanging="720"/>
      </w:pPr>
      <w:bookmarkStart w:id="1702" w:name="_ENREF_48"/>
      <w:r w:rsidRPr="00414172">
        <w:t xml:space="preserve">Sloan, F. A. (1998). "Alternative Approaches to Valuing Intangible Health Losses: The Evidence for Multiple Sclerosis." </w:t>
      </w:r>
      <w:r w:rsidRPr="00414172">
        <w:rPr>
          <w:u w:val="single"/>
        </w:rPr>
        <w:t>Journal of Health Economics</w:t>
      </w:r>
      <w:r w:rsidRPr="00414172">
        <w:t xml:space="preserve"> 17(4): 475-497.</w:t>
      </w:r>
      <w:bookmarkEnd w:id="1702"/>
    </w:p>
    <w:p w:rsidR="00414172" w:rsidRPr="00414172" w:rsidP="00CB1C05" w14:paraId="7F211807" w14:textId="77777777">
      <w:pPr>
        <w:pStyle w:val="EndNoteBibliography"/>
        <w:spacing w:after="240"/>
        <w:ind w:left="720" w:hanging="720"/>
      </w:pPr>
      <w:bookmarkStart w:id="1703" w:name="_ENREF_49"/>
      <w:r w:rsidRPr="00414172">
        <w:t>South Coast Air Quality Management District (SCAQMD) (2021). About SCAQMD.</w:t>
      </w:r>
      <w:bookmarkEnd w:id="1703"/>
    </w:p>
    <w:p w:rsidR="00414172" w:rsidRPr="00414172" w:rsidP="00CB1C05" w14:paraId="33A3C831" w14:textId="77777777">
      <w:pPr>
        <w:pStyle w:val="EndNoteBibliography"/>
        <w:spacing w:after="240"/>
        <w:ind w:left="720" w:hanging="720"/>
      </w:pPr>
      <w:bookmarkStart w:id="1704" w:name="_ENREF_50"/>
      <w:r w:rsidRPr="00414172">
        <w:t>The Freedonia Group (2016). Industry Study #3429, Solvents.</w:t>
      </w:r>
      <w:bookmarkEnd w:id="1704"/>
    </w:p>
    <w:p w:rsidR="00414172" w:rsidRPr="00414172" w:rsidP="00CB1C05" w14:paraId="2D43DF30" w14:textId="77777777">
      <w:pPr>
        <w:pStyle w:val="EndNoteBibliography"/>
        <w:spacing w:after="240"/>
        <w:ind w:left="720" w:hanging="720"/>
      </w:pPr>
      <w:bookmarkStart w:id="1705" w:name="_ENREF_51"/>
      <w:r w:rsidRPr="00414172">
        <w:t>Toxics Use Reduction Institute (TURI) (2012). Assessment of Alternatives to Perchloroethylene for the Dry Cleaning Industry.</w:t>
      </w:r>
      <w:bookmarkEnd w:id="1705"/>
    </w:p>
    <w:p w:rsidR="00414172" w:rsidRPr="00414172" w:rsidP="00CB1C05" w14:paraId="1FD5F0AF" w14:textId="77777777">
      <w:pPr>
        <w:pStyle w:val="EndNoteBibliography"/>
        <w:spacing w:after="240"/>
        <w:ind w:left="720" w:hanging="720"/>
      </w:pPr>
      <w:bookmarkStart w:id="1706" w:name="_ENREF_52"/>
      <w:r w:rsidRPr="00414172">
        <w:t>Toxics Use Reduction Institute (TURI) (2019). Assabet Valley Technical High School Auto Technology Program Switches to Bio-Based Degreasers.</w:t>
      </w:r>
      <w:bookmarkEnd w:id="1706"/>
    </w:p>
    <w:p w:rsidR="00414172" w:rsidRPr="00414172" w:rsidP="00CB1C05" w14:paraId="6D7F1E8C" w14:textId="77777777">
      <w:pPr>
        <w:pStyle w:val="EndNoteBibliography"/>
        <w:ind w:left="720" w:hanging="720"/>
      </w:pPr>
      <w:bookmarkStart w:id="1707" w:name="_ENREF_53"/>
      <w:r w:rsidRPr="00414172">
        <w:t xml:space="preserve">Toxics Use Reduction Institute (TURI) (2020). Assessment of Safer and Effective Alternatives for </w:t>
      </w:r>
    </w:p>
    <w:p w:rsidR="00414172" w:rsidRPr="00414172" w:rsidP="00CB1C05" w14:paraId="40C3CACF" w14:textId="77777777">
      <w:pPr>
        <w:pStyle w:val="EndNoteBibliography"/>
        <w:spacing w:after="240"/>
        <w:ind w:left="720" w:hanging="720"/>
      </w:pPr>
      <w:r w:rsidRPr="00414172">
        <w:t>Coating Removal Products. J. M. Gregory Morose, Alicia McCarthy,.</w:t>
      </w:r>
      <w:bookmarkEnd w:id="1707"/>
    </w:p>
    <w:p w:rsidR="00414172" w:rsidRPr="00414172" w:rsidP="00CB1C05" w14:paraId="32483B0C" w14:textId="77777777">
      <w:pPr>
        <w:pStyle w:val="EndNoteBibliography"/>
        <w:spacing w:after="240"/>
        <w:ind w:left="720" w:hanging="720"/>
      </w:pPr>
      <w:bookmarkStart w:id="1708" w:name="_ENREF_54"/>
      <w:r w:rsidRPr="00414172">
        <w:t>Tucker, W. G. (2001). Indoor Air Quality Handbook. Chapter 31, Volatile Organic Compounds (VOCs) McGraw-Hill Companies, New York, NY.</w:t>
      </w:r>
      <w:bookmarkEnd w:id="1708"/>
    </w:p>
    <w:p w:rsidR="00414172" w:rsidRPr="00414172" w:rsidP="00CB1C05" w14:paraId="180DF8A7" w14:textId="77777777">
      <w:pPr>
        <w:pStyle w:val="EndNoteBibliography"/>
        <w:spacing w:after="240"/>
        <w:ind w:left="720" w:hanging="720"/>
      </w:pPr>
      <w:bookmarkStart w:id="1709" w:name="_ENREF_55"/>
      <w:r w:rsidRPr="00414172">
        <w:t>U.S. Bureau of Economic Analysis (2023a). Real gross domestic product per capita [A939RX0Q048SBEA], retrieved from FRED, Federal Reserve Bank of St. Louis.</w:t>
      </w:r>
      <w:bookmarkEnd w:id="1709"/>
    </w:p>
    <w:p w:rsidR="00414172" w:rsidRPr="00414172" w:rsidP="00CB1C05" w14:paraId="6B08E878" w14:textId="77777777">
      <w:pPr>
        <w:pStyle w:val="EndNoteBibliography"/>
        <w:spacing w:after="240"/>
        <w:ind w:left="720" w:hanging="720"/>
      </w:pPr>
      <w:bookmarkStart w:id="1710" w:name="_ENREF_56"/>
      <w:r w:rsidRPr="00414172">
        <w:t>U.S. Bureau of Economic Analysis (2023b). Table 1.1.9. Implicit Price Deflators for Gross Domestic Product (T10109-A).</w:t>
      </w:r>
      <w:bookmarkEnd w:id="1710"/>
    </w:p>
    <w:p w:rsidR="00414172" w:rsidRPr="00414172" w:rsidP="00CB1C05" w14:paraId="4FCB4093" w14:textId="77777777">
      <w:pPr>
        <w:pStyle w:val="EndNoteBibliography"/>
        <w:spacing w:after="240"/>
        <w:ind w:left="720" w:hanging="720"/>
      </w:pPr>
      <w:bookmarkStart w:id="1711" w:name="_ENREF_57"/>
      <w:r w:rsidRPr="00414172">
        <w:t>U.S. Bureau of Labor Statistics (BLS) (2022). Employer Costs for Employee Compensation. Table 4. Private industry workers by occupational and industry group. December 2021.</w:t>
      </w:r>
      <w:bookmarkEnd w:id="1711"/>
    </w:p>
    <w:p w:rsidR="00414172" w:rsidRPr="00414172" w:rsidP="00CB1C05" w14:paraId="43792058" w14:textId="77777777">
      <w:pPr>
        <w:pStyle w:val="EndNoteBibliography"/>
        <w:spacing w:after="240"/>
        <w:ind w:left="720" w:hanging="720"/>
      </w:pPr>
      <w:bookmarkStart w:id="1712" w:name="_ENREF_58"/>
      <w:r w:rsidRPr="00414172">
        <w:t>U.S. Bureau of Labor Statistics (BLS) (2023a). Consumer Price Index for All Urban Consumers. U.S. City Average. (CUSR0000SA0).</w:t>
      </w:r>
      <w:bookmarkEnd w:id="1712"/>
    </w:p>
    <w:p w:rsidR="00414172" w:rsidRPr="00414172" w:rsidP="00CB1C05" w14:paraId="18DA9AC0" w14:textId="77777777">
      <w:pPr>
        <w:pStyle w:val="EndNoteBibliography"/>
        <w:spacing w:after="240"/>
        <w:ind w:left="720" w:hanging="720"/>
      </w:pPr>
      <w:bookmarkStart w:id="1713" w:name="_ENREF_59"/>
      <w:r w:rsidRPr="00414172">
        <w:t>U.S. Bureau of Labor Statistics (BLS) (2023b). Employer Costs for Employee Compensation. Historical Supplementary Tables, National Compensation Survey: December 2022.</w:t>
      </w:r>
      <w:bookmarkEnd w:id="1713"/>
    </w:p>
    <w:p w:rsidR="00414172" w:rsidRPr="00414172" w:rsidP="00CB1C05" w14:paraId="156F75DE" w14:textId="77777777">
      <w:pPr>
        <w:pStyle w:val="EndNoteBibliography"/>
        <w:spacing w:after="240"/>
        <w:ind w:left="720" w:hanging="720"/>
      </w:pPr>
      <w:bookmarkStart w:id="1714" w:name="_ENREF_60"/>
      <w:r w:rsidRPr="00414172">
        <w:t>U.S. Bureau of Labor Statistics (BLS) (2023c). Employer Costs for Employee Compensation. Table 4. Private industry workers by occupational and industry group. December 2022.</w:t>
      </w:r>
      <w:bookmarkEnd w:id="1714"/>
    </w:p>
    <w:p w:rsidR="00414172" w:rsidRPr="00414172" w:rsidP="00CB1C05" w14:paraId="70098F60" w14:textId="77777777">
      <w:pPr>
        <w:pStyle w:val="EndNoteBibliography"/>
        <w:spacing w:after="240"/>
        <w:ind w:left="720" w:hanging="720"/>
      </w:pPr>
      <w:bookmarkStart w:id="1715" w:name="_ENREF_61"/>
      <w:r w:rsidRPr="00414172">
        <w:t>U.S. Bureau of Labor Statistics (BLS) (2023d). May 2022 Occupational Employment and Wage Statistics (OEWS).</w:t>
      </w:r>
      <w:bookmarkEnd w:id="1715"/>
    </w:p>
    <w:p w:rsidR="00414172" w:rsidRPr="00414172" w:rsidP="00CB1C05" w14:paraId="39CE4BE3" w14:textId="77777777">
      <w:pPr>
        <w:pStyle w:val="EndNoteBibliography"/>
        <w:spacing w:after="240"/>
        <w:ind w:left="720" w:hanging="720"/>
      </w:pPr>
      <w:bookmarkStart w:id="1716" w:name="_ENREF_62"/>
      <w:r w:rsidRPr="00414172">
        <w:t>U.S. Census Bureau (2010-2022). "Current Population Survey. Annual Social and Economic (ASEC) Supplement Survey 2010-2022.".</w:t>
      </w:r>
      <w:bookmarkEnd w:id="1716"/>
    </w:p>
    <w:p w:rsidR="00414172" w:rsidRPr="00414172" w:rsidP="00CB1C05" w14:paraId="3A42209A" w14:textId="77777777">
      <w:pPr>
        <w:pStyle w:val="EndNoteBibliography"/>
        <w:spacing w:after="240"/>
        <w:ind w:left="720" w:hanging="720"/>
      </w:pPr>
      <w:bookmarkStart w:id="1717" w:name="_ENREF_63"/>
      <w:r w:rsidRPr="00414172">
        <w:t>U.S. Census Bureau (2012). The Number of Firms and Establishments, Employment, and Annual Payroll by State, Industry, and Enterprise Employment Size: 2010.</w:t>
      </w:r>
      <w:bookmarkEnd w:id="1717"/>
    </w:p>
    <w:p w:rsidR="00414172" w:rsidRPr="00414172" w:rsidP="00CB1C05" w14:paraId="15E98552" w14:textId="77777777">
      <w:pPr>
        <w:pStyle w:val="EndNoteBibliography"/>
        <w:spacing w:after="240"/>
        <w:ind w:left="720" w:hanging="720"/>
      </w:pPr>
      <w:bookmarkStart w:id="1718" w:name="_ENREF_64"/>
      <w:r w:rsidRPr="00414172">
        <w:t>U.S. Census Bureau (2019). 2018 American Community Survey. Total Population. 2018: ACS 1-Year Estimates Detailed Tables. B01003.</w:t>
      </w:r>
      <w:bookmarkEnd w:id="1718"/>
    </w:p>
    <w:p w:rsidR="00414172" w:rsidRPr="00414172" w:rsidP="00CB1C05" w14:paraId="3AAC584E" w14:textId="77777777">
      <w:pPr>
        <w:pStyle w:val="EndNoteBibliography"/>
        <w:spacing w:after="240"/>
        <w:ind w:left="720" w:hanging="720"/>
      </w:pPr>
      <w:bookmarkStart w:id="1719" w:name="_ENREF_65"/>
      <w:r w:rsidRPr="00414172">
        <w:t>U.S. Census Bureau (2021). The Number of Firms and Establishments, Employment, Annual Payroll, and Receipts by Industry and Enterprise Receipts Size: 2017.</w:t>
      </w:r>
      <w:bookmarkEnd w:id="1719"/>
    </w:p>
    <w:p w:rsidR="00414172" w:rsidRPr="00414172" w:rsidP="00CB1C05" w14:paraId="00C4870D" w14:textId="77777777">
      <w:pPr>
        <w:pStyle w:val="EndNoteBibliography"/>
        <w:spacing w:after="240"/>
        <w:ind w:left="720" w:hanging="720"/>
      </w:pPr>
      <w:bookmarkStart w:id="1720" w:name="_ENREF_66"/>
      <w:r w:rsidRPr="00414172">
        <w:t>U.S. Census Bureau (2022). The Number of Firms and Establishments, Employment, and Annual Payroll by State, Industry, and Enterprise Employment Size: 2019.</w:t>
      </w:r>
      <w:bookmarkEnd w:id="1720"/>
    </w:p>
    <w:p w:rsidR="00414172" w:rsidRPr="00414172" w:rsidP="00CB1C05" w14:paraId="0E7DA19E" w14:textId="77777777">
      <w:pPr>
        <w:pStyle w:val="EndNoteBibliography"/>
        <w:spacing w:after="240"/>
        <w:ind w:left="720" w:hanging="720"/>
      </w:pPr>
      <w:bookmarkStart w:id="1721" w:name="_ENREF_67"/>
      <w:r w:rsidRPr="00414172">
        <w:t>U.S. Department of Transportation (2009). 49 CFR 173.120: Shippers: Hazardous Material: Class 3 – Definitions. 10/1/09 edition.</w:t>
      </w:r>
      <w:bookmarkEnd w:id="1721"/>
    </w:p>
    <w:p w:rsidR="00414172" w:rsidRPr="00414172" w:rsidP="00CB1C05" w14:paraId="04ADDE1B" w14:textId="77777777">
      <w:pPr>
        <w:pStyle w:val="EndNoteBibliography"/>
        <w:spacing w:after="240"/>
        <w:ind w:left="720" w:hanging="720"/>
      </w:pPr>
      <w:bookmarkStart w:id="1722" w:name="_ENREF_68"/>
      <w:r w:rsidRPr="00414172">
        <w:t>U.S. Environmental Protection Agency (EPA) (1989). Locating and Estimating Air Emissions from Sources of Perchloroethylene and Trichloroethylene.</w:t>
      </w:r>
      <w:bookmarkEnd w:id="1722"/>
    </w:p>
    <w:p w:rsidR="00414172" w:rsidRPr="00414172" w:rsidP="00CB1C05" w14:paraId="1D2E572A" w14:textId="77777777">
      <w:pPr>
        <w:pStyle w:val="EndNoteBibliography"/>
        <w:spacing w:after="240"/>
        <w:ind w:left="720" w:hanging="720"/>
      </w:pPr>
      <w:bookmarkStart w:id="1723" w:name="_ENREF_69"/>
      <w:r w:rsidRPr="00414172">
        <w:t xml:space="preserve">U.S. Environmental Protection Agency (EPA) (2005). Guidelines for Carcinogen Risk Assessment </w:t>
      </w:r>
      <w:bookmarkEnd w:id="1723"/>
    </w:p>
    <w:p w:rsidR="00414172" w:rsidRPr="00414172" w:rsidP="00CB1C05" w14:paraId="15D29B92" w14:textId="77777777">
      <w:pPr>
        <w:pStyle w:val="EndNoteBibliography"/>
        <w:spacing w:after="240"/>
        <w:ind w:left="720" w:hanging="720"/>
      </w:pPr>
      <w:bookmarkStart w:id="1724" w:name="_ENREF_70"/>
      <w:r w:rsidRPr="00414172">
        <w:t>U.S. Environmental Protection Agency (EPA) (2012). Toxilogical Review of Tetrachloroethylene (Perchloroethylene). EPA/635/R-08/011F.</w:t>
      </w:r>
      <w:bookmarkEnd w:id="1724"/>
    </w:p>
    <w:p w:rsidR="00414172" w:rsidRPr="00414172" w:rsidP="00CB1C05" w14:paraId="4BA6FFCD" w14:textId="77777777">
      <w:pPr>
        <w:pStyle w:val="EndNoteBibliography"/>
        <w:spacing w:after="240"/>
        <w:ind w:left="720" w:hanging="720"/>
      </w:pPr>
      <w:bookmarkStart w:id="1725" w:name="_ENREF_71"/>
      <w:r w:rsidRPr="00414172">
        <w:t>U.S. Environmental Protection Agency (EPA) (2012-2015). Non-Confidential Chemical Data Reporting (CDR) 2012-2015.</w:t>
      </w:r>
      <w:bookmarkEnd w:id="1725"/>
    </w:p>
    <w:p w:rsidR="00414172" w:rsidRPr="00414172" w:rsidP="00CB1C05" w14:paraId="60B02FCE" w14:textId="77777777">
      <w:pPr>
        <w:pStyle w:val="EndNoteBibliography"/>
        <w:spacing w:after="240"/>
        <w:ind w:left="720" w:hanging="720"/>
      </w:pPr>
      <w:bookmarkStart w:id="1726" w:name="_ENREF_72"/>
      <w:r w:rsidRPr="00414172">
        <w:t>U.S. Environmental Protection Agency (EPA) (2013). Economic Analysis of the Formaldehyde Standards for Composite Wood Products Act Implementing Regulations Proposed Rule. Office of Chemical Safety and Pollution Prevention.</w:t>
      </w:r>
      <w:bookmarkEnd w:id="1726"/>
    </w:p>
    <w:p w:rsidR="00414172" w:rsidRPr="00414172" w:rsidP="00CB1C05" w14:paraId="6226C933" w14:textId="77777777">
      <w:pPr>
        <w:pStyle w:val="EndNoteBibliography"/>
        <w:spacing w:after="240"/>
        <w:ind w:left="720" w:hanging="720"/>
      </w:pPr>
      <w:bookmarkStart w:id="1727" w:name="_ENREF_73"/>
      <w:r w:rsidRPr="00414172">
        <w:t>U.S. Environmental Protection Agency (EPA) (2014). Guidelines for Preparing Economic Analyses. National Center for Environmental Economics. Office of Policy.</w:t>
      </w:r>
      <w:bookmarkEnd w:id="1727"/>
    </w:p>
    <w:p w:rsidR="00414172" w:rsidRPr="00414172" w:rsidP="00CB1C05" w14:paraId="0501A1CB" w14:textId="77777777">
      <w:pPr>
        <w:pStyle w:val="EndNoteBibliography"/>
        <w:spacing w:after="240"/>
        <w:ind w:left="720" w:hanging="720"/>
      </w:pPr>
      <w:bookmarkStart w:id="1728" w:name="_ENREF_74"/>
      <w:r w:rsidRPr="00414172">
        <w:t>U.S. Environmental Protection Agency (EPA) (2016a). Economic Analysis of Proposed TSCA Section 6 Action on Trichloroethylene in Dry Cleaning Spot Removers and Aerosol Degreasers.</w:t>
      </w:r>
      <w:bookmarkEnd w:id="1728"/>
    </w:p>
    <w:p w:rsidR="00414172" w:rsidRPr="00414172" w:rsidP="00CB1C05" w14:paraId="2AA88A51" w14:textId="77777777">
      <w:pPr>
        <w:pStyle w:val="EndNoteBibliography"/>
        <w:spacing w:after="240"/>
        <w:ind w:left="720" w:hanging="720"/>
      </w:pPr>
      <w:bookmarkStart w:id="1729" w:name="_ENREF_75"/>
      <w:r w:rsidRPr="00414172">
        <w:t>U.S. Environmental Protection Agency (EPA) (2016b). Technical Guidance for Assessing Environmental Justice in Regulatory Analysis.</w:t>
      </w:r>
      <w:bookmarkEnd w:id="1729"/>
    </w:p>
    <w:p w:rsidR="00414172" w:rsidRPr="00414172" w:rsidP="00CB1C05" w14:paraId="1ECF074A" w14:textId="77777777">
      <w:pPr>
        <w:pStyle w:val="EndNoteBibliography"/>
        <w:spacing w:after="240"/>
        <w:ind w:left="720" w:hanging="720"/>
      </w:pPr>
      <w:bookmarkStart w:id="1730" w:name="_ENREF_76"/>
      <w:r w:rsidRPr="00414172">
        <w:t>U.S. Environmental Protection Agency (EPA) (2016-2019). Non-Confidential Chemical Data Reporting (CDR) 2016-2019.</w:t>
      </w:r>
      <w:bookmarkEnd w:id="1730"/>
    </w:p>
    <w:p w:rsidR="00414172" w:rsidRPr="00414172" w:rsidP="00CB1C05" w14:paraId="07576EC3" w14:textId="77777777">
      <w:pPr>
        <w:pStyle w:val="EndNoteBibliography"/>
        <w:spacing w:after="240"/>
        <w:ind w:left="720" w:hanging="720"/>
      </w:pPr>
      <w:bookmarkStart w:id="1731" w:name="_ENREF_77"/>
      <w:r w:rsidRPr="00414172">
        <w:t>U.S. Environmental Protection Agency (EPA) (2017a). Non-Confidential 2016 Chemical Data Reporting (CDR).</w:t>
      </w:r>
      <w:bookmarkEnd w:id="1731"/>
    </w:p>
    <w:p w:rsidR="00414172" w:rsidRPr="00414172" w:rsidP="00CB1C05" w14:paraId="4040F041" w14:textId="77777777">
      <w:pPr>
        <w:pStyle w:val="EndNoteBibliography"/>
        <w:spacing w:after="240"/>
        <w:ind w:left="720" w:hanging="720"/>
      </w:pPr>
      <w:bookmarkStart w:id="1732" w:name="_ENREF_78"/>
      <w:r w:rsidRPr="00414172">
        <w:t>U.S. Environmental Protection Agency (EPA) (2017b). Preliminary Information on Manufacturing, Processing, Distribution, Use, and Disposal: 1-Bromopropane. Office of Chemical Safety and Pollution Prevention, (EPA Docket EPA-HQ-OPPT-2016-0743).</w:t>
      </w:r>
      <w:bookmarkEnd w:id="1732"/>
    </w:p>
    <w:p w:rsidR="00414172" w:rsidRPr="00414172" w:rsidP="00CB1C05" w14:paraId="164DB70C" w14:textId="77777777">
      <w:pPr>
        <w:pStyle w:val="EndNoteBibliography"/>
        <w:spacing w:after="240"/>
        <w:ind w:left="720" w:hanging="720"/>
      </w:pPr>
      <w:bookmarkStart w:id="1733" w:name="_ENREF_79"/>
      <w:r w:rsidRPr="00414172">
        <w:t>U.S. Environmental Protection Agency (EPA) (2017c). Preliminary Information on Manufacturing, Processing, Distribution, Use, and Disposal: Methylene Chloride. Office of Chemical Safety and Pollution Prevention, (EPA Docket EPA-HQ-OPPT-2016-0743).</w:t>
      </w:r>
      <w:bookmarkEnd w:id="1733"/>
    </w:p>
    <w:p w:rsidR="00414172" w:rsidRPr="00414172" w:rsidP="00CB1C05" w14:paraId="3E73FB23" w14:textId="77777777">
      <w:pPr>
        <w:pStyle w:val="EndNoteBibliography"/>
        <w:spacing w:after="240"/>
        <w:ind w:left="720" w:hanging="720"/>
      </w:pPr>
      <w:bookmarkStart w:id="1734" w:name="_ENREF_80"/>
      <w:r w:rsidRPr="00414172">
        <w:t>U.S. Environmental Protection Agency (EPA) (2017d). Preliminary Information on Manufacturing, Processing, Distribution, Use, and Disposal: N-Methylpyrrolidone (NMP). Office of Chemical Safety and Pollution Prevention, (EPA Docket EPA-HQ-OPPT-2016-0743).</w:t>
      </w:r>
      <w:bookmarkEnd w:id="1734"/>
    </w:p>
    <w:p w:rsidR="00414172" w:rsidRPr="00414172" w:rsidP="00CB1C05" w14:paraId="027634E7" w14:textId="77777777">
      <w:pPr>
        <w:pStyle w:val="EndNoteBibliography"/>
        <w:spacing w:after="240"/>
        <w:ind w:left="720" w:hanging="720"/>
      </w:pPr>
      <w:bookmarkStart w:id="1735" w:name="_ENREF_81"/>
      <w:r w:rsidRPr="00414172">
        <w:t>U.S. Environmental Protection Agency (EPA) (2017e). Preliminary Information on Manufacturing, Processing, Distribution, Use, and Disposal: Tetrachloroethylene (perchloroethylene). Office of Chemical Safety and Pollution Prevention, (EPA Docket EPA-HQ-OPPT-2016-0732).</w:t>
      </w:r>
      <w:bookmarkEnd w:id="1735"/>
    </w:p>
    <w:p w:rsidR="00414172" w:rsidRPr="00414172" w:rsidP="00CB1C05" w14:paraId="0BD82477" w14:textId="77777777">
      <w:pPr>
        <w:pStyle w:val="EndNoteBibliography"/>
        <w:spacing w:after="240"/>
        <w:ind w:left="720" w:hanging="720"/>
      </w:pPr>
      <w:bookmarkStart w:id="1736" w:name="_ENREF_82"/>
      <w:r w:rsidRPr="00414172">
        <w:t>U.S. Environmental Protection Agency (EPA) (2017f). Preliminary Information on Manufacturing, Processing, Distribution, Use, and Disposal: Trichloroethylene. Office of Chemical Safety and Pollution Prevention, (EPA Docket EPA-HQ-OPPT-2016-0737).</w:t>
      </w:r>
      <w:bookmarkEnd w:id="1736"/>
    </w:p>
    <w:p w:rsidR="00414172" w:rsidRPr="00414172" w:rsidP="00CB1C05" w14:paraId="7DFB9297" w14:textId="77777777">
      <w:pPr>
        <w:pStyle w:val="EndNoteBibliography"/>
        <w:spacing w:after="240"/>
        <w:ind w:left="720" w:hanging="720"/>
      </w:pPr>
      <w:bookmarkStart w:id="1737" w:name="_ENREF_83"/>
      <w:r w:rsidRPr="00414172">
        <w:t>U.S. Environmental Protection Agency (EPA) (2019). Economic Analysis of Regulation of Methylene Chloride Paint and Coating Remover under TSCA Section 6(a). E. S. S. D. Chemistry.</w:t>
      </w:r>
      <w:bookmarkEnd w:id="1737"/>
    </w:p>
    <w:p w:rsidR="00414172" w:rsidRPr="00414172" w:rsidP="00CB1C05" w14:paraId="3733A5E1" w14:textId="77777777">
      <w:pPr>
        <w:pStyle w:val="EndNoteBibliography"/>
        <w:spacing w:after="240"/>
        <w:ind w:left="720" w:hanging="720"/>
      </w:pPr>
      <w:bookmarkStart w:id="1738" w:name="_ENREF_84"/>
      <w:r w:rsidRPr="00414172">
        <w:t>U.S. Environmental Protection Agency (EPA) (2020a). 2017 National Emisisons Inventory (NEI) Data. April 2020 release.</w:t>
      </w:r>
      <w:bookmarkEnd w:id="1738"/>
    </w:p>
    <w:p w:rsidR="00414172" w:rsidRPr="00414172" w:rsidP="00CB1C05" w14:paraId="536F7D2E" w14:textId="77777777">
      <w:pPr>
        <w:pStyle w:val="EndNoteBibliography"/>
        <w:spacing w:after="240"/>
        <w:ind w:left="720" w:hanging="720"/>
      </w:pPr>
      <w:bookmarkStart w:id="1739" w:name="_ENREF_85"/>
      <w:r w:rsidRPr="00414172">
        <w:t>U.S. Environmental Protection Agency (EPA) (2020b). 2017 National Emissions Inventory Technical Support Document. April 2020.</w:t>
      </w:r>
      <w:bookmarkEnd w:id="1739"/>
    </w:p>
    <w:p w:rsidR="00414172" w:rsidRPr="00414172" w:rsidP="00CB1C05" w14:paraId="772242BF" w14:textId="77777777">
      <w:pPr>
        <w:pStyle w:val="EndNoteBibliography"/>
        <w:spacing w:after="240"/>
        <w:ind w:left="720" w:hanging="720"/>
      </w:pPr>
      <w:bookmarkStart w:id="1740" w:name="_ENREF_86"/>
      <w:r w:rsidRPr="00414172">
        <w:t>U.S. Environmental Protection Agency (EPA) (2020c). 2019 Toxics Release Inventory Data.</w:t>
      </w:r>
      <w:bookmarkEnd w:id="1740"/>
    </w:p>
    <w:p w:rsidR="00414172" w:rsidRPr="00414172" w:rsidP="00CB1C05" w14:paraId="78678EF2" w14:textId="77777777">
      <w:pPr>
        <w:pStyle w:val="EndNoteBibliography"/>
        <w:spacing w:after="240"/>
        <w:ind w:left="720" w:hanging="720"/>
      </w:pPr>
      <w:bookmarkStart w:id="1741" w:name="_ENREF_87"/>
      <w:r w:rsidRPr="00414172">
        <w:t>U.S. Environmental Protection Agency (EPA) (2020d). Final Risk Evaluation for Perchloroethylene Supplemental File Risk Calculator for Occupational Exposures.</w:t>
      </w:r>
      <w:bookmarkEnd w:id="1741"/>
    </w:p>
    <w:p w:rsidR="00414172" w:rsidRPr="00414172" w:rsidP="00CB1C05" w14:paraId="37E3D9F8" w14:textId="77777777">
      <w:pPr>
        <w:pStyle w:val="EndNoteBibliography"/>
        <w:spacing w:after="240"/>
        <w:ind w:left="720" w:hanging="720"/>
      </w:pPr>
      <w:bookmarkStart w:id="1742" w:name="_ENREF_88"/>
      <w:r w:rsidRPr="00414172">
        <w:t>U.S. Environmental Protection Agency (EPA) (2020e). Handbook on Valuing Changes in Time Use Induced by Regulatory Requirements and Other EPA Actions. EPA-236-B-15-001. National Center for Environmental Economics.</w:t>
      </w:r>
      <w:bookmarkEnd w:id="1742"/>
    </w:p>
    <w:p w:rsidR="00414172" w:rsidRPr="00414172" w:rsidP="00CB1C05" w14:paraId="3B2DC2E8" w14:textId="77777777">
      <w:pPr>
        <w:pStyle w:val="EndNoteBibliography"/>
        <w:spacing w:after="240"/>
        <w:ind w:left="720" w:hanging="720"/>
      </w:pPr>
      <w:bookmarkStart w:id="1743" w:name="_ENREF_89"/>
      <w:r w:rsidRPr="00414172">
        <w:t>U.S. Environmental Protection Agency (EPA) (2020f). HAP Augmentation Profile Factors. 2017 NEI Supporting Data.</w:t>
      </w:r>
      <w:bookmarkEnd w:id="1743"/>
    </w:p>
    <w:p w:rsidR="00414172" w:rsidRPr="00414172" w:rsidP="00CB1C05" w14:paraId="659B0084" w14:textId="77777777">
      <w:pPr>
        <w:pStyle w:val="EndNoteBibliography"/>
        <w:spacing w:after="240"/>
        <w:ind w:left="720" w:hanging="720"/>
      </w:pPr>
      <w:bookmarkStart w:id="1744" w:name="_ENREF_90"/>
      <w:r w:rsidRPr="00414172">
        <w:t>U.S. Environmental Protection Agency (EPA) (2020g). Nonpoint Expected Pollutant List for 2017 NEI.</w:t>
      </w:r>
      <w:bookmarkEnd w:id="1744"/>
    </w:p>
    <w:p w:rsidR="00414172" w:rsidRPr="00414172" w:rsidP="00CB1C05" w14:paraId="066FB7AD" w14:textId="77777777">
      <w:pPr>
        <w:pStyle w:val="EndNoteBibliography"/>
        <w:spacing w:after="240"/>
        <w:ind w:left="720" w:hanging="720"/>
      </w:pPr>
      <w:bookmarkStart w:id="1745" w:name="_ENREF_91"/>
      <w:r w:rsidRPr="00414172">
        <w:t>U.S. Environmental Protection Agency (EPA) (2020h). Risk Evaluation for Perchloroethylene (Ethene, 1,1,2,2-Tetrachloro-). CASRN: 127-18-4.</w:t>
      </w:r>
      <w:bookmarkEnd w:id="1745"/>
    </w:p>
    <w:p w:rsidR="00414172" w:rsidRPr="00414172" w:rsidP="00CB1C05" w14:paraId="06E614A9" w14:textId="77777777">
      <w:pPr>
        <w:pStyle w:val="EndNoteBibliography"/>
        <w:spacing w:after="240"/>
        <w:ind w:left="720" w:hanging="720"/>
      </w:pPr>
      <w:bookmarkStart w:id="1746" w:name="_ENREF_92"/>
      <w:r w:rsidRPr="00414172">
        <w:t>U.S. Environmental Protection Agency (EPA) (2020i). SPECIATE Version 5.1.</w:t>
      </w:r>
      <w:bookmarkEnd w:id="1746"/>
    </w:p>
    <w:p w:rsidR="00414172" w:rsidRPr="00414172" w:rsidP="00CB1C05" w14:paraId="43B33C56" w14:textId="77777777">
      <w:pPr>
        <w:pStyle w:val="EndNoteBibliography"/>
        <w:spacing w:after="240"/>
        <w:ind w:left="720" w:hanging="720"/>
      </w:pPr>
      <w:bookmarkStart w:id="1747" w:name="_ENREF_93"/>
      <w:r w:rsidRPr="00414172">
        <w:t>U.S. Environmental Protection Agency (EPA) (2020j). WebFIRE.</w:t>
      </w:r>
      <w:bookmarkEnd w:id="1747"/>
    </w:p>
    <w:p w:rsidR="00414172" w:rsidRPr="00414172" w:rsidP="00CB1C05" w14:paraId="4E1E77C6" w14:textId="77777777">
      <w:pPr>
        <w:pStyle w:val="EndNoteBibliography"/>
        <w:spacing w:after="240"/>
        <w:ind w:left="720" w:hanging="720"/>
      </w:pPr>
      <w:bookmarkStart w:id="1748" w:name="_ENREF_94"/>
      <w:r w:rsidRPr="00414172">
        <w:t>U.S. Environmental Protection Agency (EPA) (2021). Existing Chemical Exposure Limit (ECEL) for Occupational Use of Perchloroethylene. Document ID: EPA-HQ-OPPT-2020-0720-0023.</w:t>
      </w:r>
      <w:bookmarkEnd w:id="1748"/>
    </w:p>
    <w:p w:rsidR="00414172" w:rsidRPr="00414172" w:rsidP="00CB1C05" w14:paraId="01E5BA2E" w14:textId="77777777">
      <w:pPr>
        <w:pStyle w:val="EndNoteBibliography"/>
        <w:spacing w:after="240"/>
        <w:ind w:left="720" w:hanging="720"/>
      </w:pPr>
      <w:bookmarkStart w:id="1749" w:name="_ENREF_95"/>
      <w:r w:rsidRPr="00414172">
        <w:t xml:space="preserve">U.S. Environmental Protection Agency (EPA) (2022a). 2020 Chemical Data Reporting Public Database (May 2022 release) </w:t>
      </w:r>
      <w:bookmarkEnd w:id="1749"/>
    </w:p>
    <w:p w:rsidR="00414172" w:rsidRPr="00414172" w:rsidP="00CB1C05" w14:paraId="6524229E" w14:textId="77777777">
      <w:pPr>
        <w:pStyle w:val="EndNoteBibliography"/>
        <w:spacing w:after="240"/>
        <w:ind w:left="720" w:hanging="720"/>
      </w:pPr>
      <w:bookmarkStart w:id="1750" w:name="_ENREF_96"/>
      <w:r w:rsidRPr="00414172">
        <w:t>U.S. Environmental Protection Agency (EPA) (2022b). 2020 Toxics Release Inventory Data.</w:t>
      </w:r>
      <w:bookmarkEnd w:id="1750"/>
    </w:p>
    <w:p w:rsidR="00414172" w:rsidRPr="00414172" w:rsidP="00CB1C05" w14:paraId="3650F22D" w14:textId="77777777">
      <w:pPr>
        <w:pStyle w:val="EndNoteBibliography"/>
        <w:spacing w:after="240"/>
        <w:ind w:left="720" w:hanging="720"/>
      </w:pPr>
      <w:bookmarkStart w:id="1751" w:name="_ENREF_97"/>
      <w:r w:rsidRPr="00414172">
        <w:t>U.S. Environmental Protection Agency (EPA) (2023a). An Alternatives Assessment for Use of Perchloroethylene. Office of Chemical Safety and Pollution Prevention.</w:t>
      </w:r>
      <w:bookmarkEnd w:id="1751"/>
    </w:p>
    <w:p w:rsidR="00414172" w:rsidRPr="00414172" w:rsidP="00CB1C05" w14:paraId="5A676C9B" w14:textId="77777777">
      <w:pPr>
        <w:pStyle w:val="EndNoteBibliography"/>
        <w:spacing w:after="240"/>
        <w:ind w:left="720" w:hanging="720"/>
      </w:pPr>
      <w:bookmarkStart w:id="1752" w:name="_ENREF_98"/>
      <w:r w:rsidRPr="00414172">
        <w:t>U.S. Environmental Protection Agency (EPA) (2023b). Economic Analysis of the Proposed Regulation of Methylene Chloride Under TSCA Section 6(a).</w:t>
      </w:r>
      <w:bookmarkEnd w:id="1752"/>
    </w:p>
    <w:p w:rsidR="00414172" w:rsidRPr="00414172" w:rsidP="00CB1C05" w14:paraId="4CBE625B" w14:textId="77777777">
      <w:pPr>
        <w:pStyle w:val="EndNoteBibliography"/>
        <w:spacing w:after="240"/>
        <w:ind w:left="720" w:hanging="720"/>
      </w:pPr>
      <w:bookmarkStart w:id="1753" w:name="_ENREF_99"/>
      <w:r w:rsidRPr="00414172">
        <w:t>U.S. Office of Management and Budget (OMB) (2015). 2015 Report to Congress on the Benefits and Costs of Federal Regulations and Agency Compliance with the Unfunded Mandates Reform Act.</w:t>
      </w:r>
      <w:bookmarkEnd w:id="1753"/>
    </w:p>
    <w:p w:rsidR="00414172" w:rsidRPr="00414172" w:rsidP="00CB1C05" w14:paraId="3ED0140D" w14:textId="77777777">
      <w:pPr>
        <w:pStyle w:val="EndNoteBibliography"/>
        <w:spacing w:after="240"/>
        <w:ind w:left="720" w:hanging="720"/>
      </w:pPr>
      <w:bookmarkStart w:id="1754" w:name="_ENREF_100"/>
      <w:r w:rsidRPr="00414172">
        <w:t>U.S. Small Business Administration (SBA) (2023). Table of Size Standards.</w:t>
      </w:r>
      <w:bookmarkEnd w:id="1754"/>
    </w:p>
    <w:p w:rsidR="00414172" w:rsidRPr="00414172" w:rsidP="00CB1C05" w14:paraId="4F9E0C24" w14:textId="77777777">
      <w:pPr>
        <w:pStyle w:val="EndNoteBibliography"/>
        <w:spacing w:after="240"/>
        <w:ind w:left="720" w:hanging="720"/>
      </w:pPr>
      <w:bookmarkStart w:id="1755" w:name="_ENREF_101"/>
      <w:r w:rsidRPr="00414172">
        <w:t>University of California Berkeley (UCB) (2010). Perspectives: Preventing Toxic Exposures Workplace Lessons In Safer Alternatives.</w:t>
      </w:r>
      <w:bookmarkEnd w:id="1755"/>
    </w:p>
    <w:p w:rsidR="00414172" w:rsidRPr="00414172" w:rsidP="00CB1C05" w14:paraId="7D449D9C" w14:textId="77777777">
      <w:pPr>
        <w:pStyle w:val="EndNoteBibliography"/>
        <w:spacing w:after="240"/>
        <w:ind w:left="720" w:hanging="720"/>
      </w:pPr>
      <w:bookmarkStart w:id="1756" w:name="_ENREF_102"/>
      <w:r w:rsidRPr="00414172">
        <w:t>Utah Admin. Code (2020). R307-357-4.</w:t>
      </w:r>
      <w:bookmarkEnd w:id="1756"/>
    </w:p>
    <w:p w:rsidR="00414172" w:rsidRPr="00414172" w:rsidP="00CB1C05" w14:paraId="4C5F7663" w14:textId="77777777">
      <w:pPr>
        <w:pStyle w:val="EndNoteBibliography"/>
        <w:ind w:left="720" w:hanging="720"/>
      </w:pPr>
      <w:bookmarkStart w:id="1757" w:name="_ENREF_103"/>
      <w:r w:rsidRPr="00414172">
        <w:t>Wolf, K. and M. Morris (2007). Spotting Chemicals: Alternatives to Perchloroethylene and Trichloroethylene in the Textile Cleaning Industry. Institute for Research and Technical Assistance.</w:t>
      </w:r>
      <w:bookmarkEnd w:id="1757"/>
    </w:p>
    <w:p w:rsidR="00B54577" w:rsidRPr="0065459D" w:rsidP="00CB1C05" w14:paraId="054D929A" w14:textId="77777777">
      <w:pPr>
        <w:pStyle w:val="BodyText"/>
        <w:rPr>
          <w:highlight w:val="yellow"/>
        </w:rPr>
      </w:pPr>
      <w:r w:rsidRPr="0065459D">
        <w:rPr>
          <w:highlight w:val="yellow"/>
        </w:rPr>
        <w:fldChar w:fldCharType="end"/>
      </w:r>
    </w:p>
    <w:p w:rsidR="0034588A" w:rsidRPr="0065459D" w:rsidP="00CB1C05" w14:paraId="0BFDE13C" w14:textId="77777777">
      <w:pPr>
        <w:pStyle w:val="BodyText"/>
        <w:rPr>
          <w:highlight w:val="yellow"/>
        </w:rPr>
      </w:pPr>
      <w:r w:rsidRPr="0065459D">
        <w:rPr>
          <w:highlight w:val="yellow"/>
        </w:rPr>
        <w:t xml:space="preserve"> </w:t>
      </w:r>
    </w:p>
    <w:p w:rsidR="00CD142D" w:rsidRPr="0065459D" w:rsidP="00CB1C05" w14:paraId="25B6729F" w14:textId="77777777">
      <w:pPr>
        <w:pStyle w:val="BodyText"/>
        <w:rPr>
          <w:highlight w:val="yellow"/>
        </w:rPr>
        <w:sectPr w:rsidSect="00CB1C05">
          <w:footerReference w:type="default" r:id="rId248"/>
          <w:type w:val="nextColumn"/>
          <w:pgSz w:w="12240" w:h="15840" w:code="1"/>
          <w:pgMar w:top="1440" w:right="1440" w:bottom="1440" w:left="1440" w:header="1080" w:footer="720" w:gutter="0"/>
          <w:lnNumType w:countBy="1" w:restart="continuous"/>
          <w:pgNumType w:start="1" w:chapStyle="1"/>
          <w:cols w:space="720"/>
          <w:docGrid w:linePitch="360"/>
        </w:sectPr>
      </w:pPr>
    </w:p>
    <w:p w:rsidR="00CD142D" w:rsidRPr="00182ECB" w:rsidP="00CB1C05" w14:paraId="6357FD99" w14:textId="77777777">
      <w:pPr>
        <w:pStyle w:val="Heading7"/>
        <w:numPr>
          <w:ilvl w:val="6"/>
          <w:numId w:val="10"/>
        </w:numPr>
      </w:pPr>
      <w:bookmarkStart w:id="1758" w:name="_Ref106985313"/>
      <w:r w:rsidRPr="00182ECB">
        <w:t>- Chemical Ranking Procedure and Calculations</w:t>
      </w:r>
      <w:bookmarkEnd w:id="1758"/>
    </w:p>
    <w:p w:rsidR="00D90564" w:rsidRPr="00182ECB" w:rsidP="00CB1C05" w14:paraId="41A8CD7E" w14:textId="77777777">
      <w:pPr>
        <w:pStyle w:val="BodyText"/>
      </w:pPr>
      <w:r w:rsidRPr="00182ECB">
        <w:t xml:space="preserve">A chemical ranking procedure was developed as a proxy for market share percentage of the chemicals used in products. This procedure provides a coarse estimate of 1) market share percentage of chemicals used within the current marketplace, and 2) the anticipated market share percentage of alternative chemicals if </w:t>
      </w:r>
      <w:r w:rsidR="00182ECB">
        <w:t xml:space="preserve">PCE </w:t>
      </w:r>
      <w:r w:rsidRPr="00182ECB">
        <w:t xml:space="preserve">were restricted for a certain product category. </w:t>
      </w:r>
    </w:p>
    <w:p w:rsidR="00D90564" w:rsidRPr="00182ECB" w:rsidP="00CB1C05" w14:paraId="03E03EBB" w14:textId="77777777">
      <w:pPr>
        <w:pStyle w:val="BodyText"/>
      </w:pPr>
      <w:r w:rsidRPr="00182ECB">
        <w:t xml:space="preserve">The use of a chemical ranking procedure as a proxy for market share of the chemicals used in products, builds in an assumption that the greater solvent effectiveness, greater number of customer product reviews, greater customer ratings, lower VOC content, lower product flammability, and lower price are associated with greater market share. This may not be the case for all product categories, and additional research using industry-specific sources would be necessary to obtain enhanced market share information for each product category and ingredient. </w:t>
      </w:r>
    </w:p>
    <w:p w:rsidR="00D90564" w:rsidRPr="00182ECB" w:rsidP="00CB1C05" w14:paraId="4CD34B3F" w14:textId="77777777">
      <w:pPr>
        <w:pStyle w:val="BodyText"/>
      </w:pPr>
      <w:r w:rsidRPr="00182ECB">
        <w:t xml:space="preserve">An Internet search was conducted to find products within a product category that met the following two conditions: 1) were available for sale on-line, and 2) had customer review and rating information available on-line. These products would provide the basis for this chemical ranking procedure. </w:t>
      </w:r>
    </w:p>
    <w:p w:rsidR="00D90564" w:rsidRPr="00182ECB" w:rsidP="00CB1C05" w14:paraId="60FA9C62" w14:textId="77777777">
      <w:pPr>
        <w:pStyle w:val="BodyText"/>
      </w:pPr>
      <w:r w:rsidRPr="00182ECB">
        <w:t xml:space="preserve">For some product categories, there were no customer reviews for products with COCs and/or alternative products. For these cases, these products were included in </w:t>
      </w:r>
      <w:r w:rsidRPr="00182ECB" w:rsidR="008968E4">
        <w:t xml:space="preserve">the </w:t>
      </w:r>
      <w:r w:rsidRPr="00182ECB">
        <w:t xml:space="preserve">evaluation and were given the lowest possible score "0" for both customer reviews and customer ratings. </w:t>
      </w:r>
    </w:p>
    <w:p w:rsidR="00D90564" w:rsidRPr="00182ECB" w:rsidP="00CB1C05" w14:paraId="094E360B" w14:textId="77777777">
      <w:pPr>
        <w:pStyle w:val="BodyText"/>
      </w:pPr>
      <w:r w:rsidRPr="00182ECB">
        <w:t xml:space="preserve">The individual chemical ingredient names and concentrations for these products were identified by reviewing the product Safety Data Sheets. </w:t>
      </w:r>
      <w:r w:rsidRPr="00182ECB" w:rsidR="00E97838">
        <w:t>The</w:t>
      </w:r>
      <w:r w:rsidRPr="00182ECB">
        <w:t xml:space="preserve"> chemical ranking procedure was limited to solvent ingredients only. Other product ingredients such as propellants, evaporation barriers, colorants, and surfactants were excluded from this chemical ranking procedure. </w:t>
      </w:r>
    </w:p>
    <w:p w:rsidR="00D90564" w:rsidRPr="00182ECB" w:rsidP="00CB1C05" w14:paraId="187C00B1" w14:textId="77777777">
      <w:pPr>
        <w:pStyle w:val="BodyText"/>
      </w:pPr>
      <w:r w:rsidRPr="00182ECB">
        <w:t>The concentration of a solvent ingredient in a product was multiplied by the sum of ratings for the following factors: product price, solvent VOC exempt status, number of customer reviews of the product, number of customer ratings of the product, product HSP distance to the target contaminant, and product fire safety. The rating scale used was from "0" the least desirable rating, to "5" the most desirable rating. If a solvent ingredient was used in more than one product, then the results for the solvent were summed to represent the cumulative market share for the particular solvent. The following paragraphs provide a description for each factor.</w:t>
      </w:r>
    </w:p>
    <w:p w:rsidR="00D90564" w:rsidRPr="00182ECB" w:rsidP="00CB1C05" w14:paraId="68333EB8" w14:textId="77777777">
      <w:pPr>
        <w:pStyle w:val="Heading8"/>
      </w:pPr>
      <w:bookmarkStart w:id="1759" w:name="_Toc83394658"/>
      <w:bookmarkStart w:id="1760" w:name="_Toc83397319"/>
      <w:r w:rsidRPr="00182ECB">
        <w:t>Product Price</w:t>
      </w:r>
      <w:bookmarkEnd w:id="1759"/>
      <w:bookmarkEnd w:id="1760"/>
    </w:p>
    <w:p w:rsidR="00D90564" w:rsidRPr="00182ECB" w:rsidP="00CB1C05" w14:paraId="10FA106F" w14:textId="77777777">
      <w:pPr>
        <w:pStyle w:val="BodyText"/>
      </w:pPr>
      <w:r w:rsidRPr="00182ECB">
        <w:t>The pricing information was accessed from publicly available websites. To assist in comparing prices across various products and product sizes, the prices were normalized to price per ounce.</w:t>
      </w:r>
    </w:p>
    <w:p w:rsidR="00D90564" w:rsidRPr="00182ECB" w:rsidP="00CB1C05" w14:paraId="645521E7" w14:textId="77777777">
      <w:pPr>
        <w:pStyle w:val="BodyText"/>
      </w:pPr>
      <w:r w:rsidRPr="00182ECB">
        <w:t xml:space="preserve">The price range for products containing </w:t>
      </w:r>
      <w:r w:rsidR="00182ECB">
        <w:t>PCE</w:t>
      </w:r>
      <w:r w:rsidRPr="00182ECB">
        <w:t xml:space="preserve"> was determined. The price for individual products containing alternative chemicals was compared to the price range of the products containing </w:t>
      </w:r>
      <w:r w:rsidR="00182ECB">
        <w:t>PCE</w:t>
      </w:r>
      <w:r w:rsidRPr="00182ECB">
        <w:t xml:space="preserve">. The higher the rating, the more desirable the product price containing alternative solvents. </w:t>
      </w:r>
      <w:r w:rsidRPr="00182ECB" w:rsidR="00DC5963">
        <w:t>Exhibit A-</w:t>
      </w:r>
      <w:r w:rsidRPr="00182ECB">
        <w:t>1 shows the rating scale based upon this comparison.</w:t>
      </w:r>
    </w:p>
    <w:p w:rsidR="00D90564" w:rsidRPr="00182ECB" w:rsidP="00CB1C05" w14:paraId="310281DF" w14:textId="77777777">
      <w:pPr>
        <w:tabs>
          <w:tab w:val="left" w:pos="1650"/>
        </w:tabs>
        <w:spacing w:after="120"/>
        <w:jc w:val="center"/>
        <w:rPr>
          <w:i/>
          <w:iCs/>
        </w:rPr>
      </w:pPr>
    </w:p>
    <w:tbl>
      <w:tblPr>
        <w:tblW w:w="10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4"/>
        <w:gridCol w:w="9360"/>
      </w:tblGrid>
      <w:tr w14:paraId="69D5D60F" w14:textId="77777777" w:rsidTr="000211F9">
        <w:tblPrEx>
          <w:tblW w:w="10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10224" w:type="dxa"/>
            <w:gridSpan w:val="2"/>
            <w:tcBorders>
              <w:top w:val="nil"/>
              <w:left w:val="nil"/>
              <w:bottom w:val="single" w:sz="4" w:space="0" w:color="auto"/>
              <w:right w:val="nil"/>
            </w:tcBorders>
            <w:shd w:val="clear" w:color="auto" w:fill="auto"/>
          </w:tcPr>
          <w:p w:rsidR="000211F9" w:rsidRPr="00182ECB" w:rsidP="00CB1C05" w14:paraId="483D1184" w14:textId="77777777">
            <w:pPr>
              <w:pStyle w:val="TableTitleA"/>
              <w:rPr>
                <w:b/>
                <w:sz w:val="21"/>
                <w:szCs w:val="21"/>
              </w:rPr>
            </w:pPr>
            <w:r w:rsidRPr="00182ECB">
              <w:t xml:space="preserve">Exhibit </w:t>
            </w:r>
            <w:r w:rsidR="007F426C">
              <w:fldChar w:fldCharType="begin" w:fldLock="1"/>
            </w:r>
            <w:r>
              <w:instrText xml:space="preserve"> STYLEREF 7 \s </w:instrText>
            </w:r>
            <w:r w:rsidR="007F426C">
              <w:fldChar w:fldCharType="separate"/>
            </w:r>
            <w:r w:rsidR="0092222B">
              <w:rPr>
                <w:noProof/>
              </w:rPr>
              <w:t>A</w:t>
            </w:r>
            <w:r w:rsidR="007F426C">
              <w:rPr>
                <w:noProof/>
              </w:rPr>
              <w:fldChar w:fldCharType="end"/>
            </w:r>
            <w:r w:rsidRPr="00182ECB">
              <w:noBreakHyphen/>
            </w:r>
            <w:r w:rsidR="007F426C">
              <w:fldChar w:fldCharType="begin" w:fldLock="1"/>
            </w:r>
            <w:r>
              <w:instrText xml:space="preserve"> SEQ Exhibit \* ARABIC \s 7 </w:instrText>
            </w:r>
            <w:r w:rsidR="007F426C">
              <w:fldChar w:fldCharType="separate"/>
            </w:r>
            <w:r w:rsidR="0092222B">
              <w:rPr>
                <w:noProof/>
              </w:rPr>
              <w:t>1</w:t>
            </w:r>
            <w:r w:rsidR="007F426C">
              <w:rPr>
                <w:noProof/>
              </w:rPr>
              <w:fldChar w:fldCharType="end"/>
            </w:r>
            <w:r w:rsidRPr="00182ECB">
              <w:t>: Product Price - Rating Scale</w:t>
            </w:r>
          </w:p>
        </w:tc>
      </w:tr>
      <w:tr w14:paraId="2624413C" w14:textId="77777777" w:rsidTr="000211F9">
        <w:tblPrEx>
          <w:tblW w:w="10224" w:type="dxa"/>
          <w:jc w:val="center"/>
          <w:tblLook w:val="04A0"/>
        </w:tblPrEx>
        <w:trPr>
          <w:cantSplit/>
          <w:trHeight w:val="20"/>
          <w:tblHeader/>
          <w:jc w:val="center"/>
        </w:trPr>
        <w:tc>
          <w:tcPr>
            <w:tcW w:w="864" w:type="dxa"/>
            <w:tcBorders>
              <w:top w:val="single" w:sz="4" w:space="0" w:color="auto"/>
            </w:tcBorders>
            <w:shd w:val="clear" w:color="auto" w:fill="48A9C5"/>
          </w:tcPr>
          <w:p w:rsidR="00D90564" w:rsidRPr="00182ECB" w:rsidP="00CB1C05" w14:paraId="4B81E6DF" w14:textId="77777777">
            <w:pPr>
              <w:pStyle w:val="TableSubtitle"/>
            </w:pPr>
            <w:r w:rsidRPr="00182ECB">
              <w:t>Rating</w:t>
            </w:r>
          </w:p>
        </w:tc>
        <w:tc>
          <w:tcPr>
            <w:tcW w:w="9360" w:type="dxa"/>
            <w:tcBorders>
              <w:top w:val="single" w:sz="4" w:space="0" w:color="auto"/>
            </w:tcBorders>
            <w:shd w:val="clear" w:color="auto" w:fill="48A9C5"/>
          </w:tcPr>
          <w:p w:rsidR="00D90564" w:rsidRPr="00182ECB" w:rsidP="00CB1C05" w14:paraId="5182E8A7" w14:textId="77777777">
            <w:pPr>
              <w:pStyle w:val="TableSubtitle"/>
            </w:pPr>
            <w:r w:rsidRPr="00182ECB">
              <w:t>Description</w:t>
            </w:r>
          </w:p>
        </w:tc>
      </w:tr>
      <w:tr w14:paraId="100CF90E" w14:textId="77777777" w:rsidTr="004D43DD">
        <w:tblPrEx>
          <w:tblW w:w="10224" w:type="dxa"/>
          <w:jc w:val="center"/>
          <w:tblLook w:val="04A0"/>
        </w:tblPrEx>
        <w:trPr>
          <w:cantSplit/>
          <w:trHeight w:val="674"/>
          <w:jc w:val="center"/>
        </w:trPr>
        <w:tc>
          <w:tcPr>
            <w:tcW w:w="864" w:type="dxa"/>
            <w:vAlign w:val="center"/>
          </w:tcPr>
          <w:p w:rsidR="00D90564" w:rsidRPr="00182ECB" w:rsidP="00CB1C05" w14:paraId="57E76A38" w14:textId="77777777">
            <w:pPr>
              <w:pStyle w:val="LTableTextAbt"/>
            </w:pPr>
            <w:r w:rsidRPr="00182ECB">
              <w:t>5</w:t>
            </w:r>
          </w:p>
        </w:tc>
        <w:tc>
          <w:tcPr>
            <w:tcW w:w="9360" w:type="dxa"/>
            <w:vAlign w:val="center"/>
          </w:tcPr>
          <w:p w:rsidR="009C4CFE" w:rsidRPr="009C4CFE" w:rsidP="00CB1C05" w14:paraId="63E2D4DC" w14:textId="77777777">
            <w:pPr>
              <w:pStyle w:val="LTableTextAbt"/>
            </w:pPr>
            <w:r w:rsidRPr="00182ECB">
              <w:rPr>
                <w:rFonts w:cs="PMingLiU"/>
              </w:rPr>
              <w:t>Within or below the price range of products containing a Chemical of Concern (1-BP, DCM, NMP, TCE, PCE)</w:t>
            </w:r>
          </w:p>
        </w:tc>
      </w:tr>
      <w:tr w14:paraId="128E4FEA" w14:textId="77777777" w:rsidTr="004D43DD">
        <w:tblPrEx>
          <w:tblW w:w="10224" w:type="dxa"/>
          <w:jc w:val="center"/>
          <w:tblLook w:val="04A0"/>
        </w:tblPrEx>
        <w:trPr>
          <w:cantSplit/>
          <w:trHeight w:val="20"/>
          <w:jc w:val="center"/>
        </w:trPr>
        <w:tc>
          <w:tcPr>
            <w:tcW w:w="864" w:type="dxa"/>
            <w:vAlign w:val="center"/>
          </w:tcPr>
          <w:p w:rsidR="00D90564" w:rsidRPr="00182ECB" w:rsidP="00CB1C05" w14:paraId="5CBB4E99" w14:textId="77777777">
            <w:pPr>
              <w:pStyle w:val="LTableTextAbt"/>
            </w:pPr>
            <w:r w:rsidRPr="00182ECB">
              <w:t>4</w:t>
            </w:r>
          </w:p>
        </w:tc>
        <w:tc>
          <w:tcPr>
            <w:tcW w:w="9360" w:type="dxa"/>
            <w:vAlign w:val="center"/>
          </w:tcPr>
          <w:p w:rsidR="009C4CFE" w:rsidRPr="009C4CFE" w:rsidP="00CB1C05" w14:paraId="18C32C7C" w14:textId="77777777">
            <w:pPr>
              <w:pStyle w:val="LTableTextAbt"/>
            </w:pPr>
            <w:r w:rsidRPr="00182ECB">
              <w:rPr>
                <w:rFonts w:cs="PMingLiU"/>
              </w:rPr>
              <w:t>&lt; 25% above price range of products containing a Chemical of Concern</w:t>
            </w:r>
          </w:p>
        </w:tc>
      </w:tr>
      <w:tr w14:paraId="103EE11E" w14:textId="77777777" w:rsidTr="004D43DD">
        <w:tblPrEx>
          <w:tblW w:w="10224" w:type="dxa"/>
          <w:jc w:val="center"/>
          <w:tblLook w:val="04A0"/>
        </w:tblPrEx>
        <w:trPr>
          <w:cantSplit/>
          <w:trHeight w:val="20"/>
          <w:jc w:val="center"/>
        </w:trPr>
        <w:tc>
          <w:tcPr>
            <w:tcW w:w="864" w:type="dxa"/>
            <w:vAlign w:val="center"/>
          </w:tcPr>
          <w:p w:rsidR="00D90564" w:rsidRPr="00182ECB" w:rsidP="00CB1C05" w14:paraId="789C86B1" w14:textId="77777777">
            <w:pPr>
              <w:pStyle w:val="LTableTextAbt"/>
            </w:pPr>
            <w:r w:rsidRPr="00182ECB">
              <w:t>3</w:t>
            </w:r>
          </w:p>
        </w:tc>
        <w:tc>
          <w:tcPr>
            <w:tcW w:w="9360" w:type="dxa"/>
            <w:vAlign w:val="center"/>
          </w:tcPr>
          <w:p w:rsidR="009C4CFE" w:rsidRPr="009C4CFE" w:rsidP="00CB1C05" w14:paraId="27E82778" w14:textId="77777777">
            <w:pPr>
              <w:pStyle w:val="LTableTextAbt"/>
            </w:pPr>
            <w:r w:rsidRPr="00182ECB">
              <w:rPr>
                <w:rFonts w:cs="PMingLiU"/>
              </w:rPr>
              <w:t>25 to 50% above price range of products containing a Chemical of Concern</w:t>
            </w:r>
          </w:p>
        </w:tc>
      </w:tr>
      <w:tr w14:paraId="0CA10104" w14:textId="77777777" w:rsidTr="004D43DD">
        <w:tblPrEx>
          <w:tblW w:w="10224" w:type="dxa"/>
          <w:jc w:val="center"/>
          <w:tblLook w:val="04A0"/>
        </w:tblPrEx>
        <w:trPr>
          <w:cantSplit/>
          <w:trHeight w:val="20"/>
          <w:jc w:val="center"/>
        </w:trPr>
        <w:tc>
          <w:tcPr>
            <w:tcW w:w="864" w:type="dxa"/>
            <w:vAlign w:val="center"/>
          </w:tcPr>
          <w:p w:rsidR="00D90564" w:rsidRPr="00182ECB" w:rsidP="00CB1C05" w14:paraId="574EEA0E" w14:textId="77777777">
            <w:pPr>
              <w:pStyle w:val="LTableTextAbt"/>
            </w:pPr>
            <w:r w:rsidRPr="00182ECB">
              <w:t>2</w:t>
            </w:r>
          </w:p>
        </w:tc>
        <w:tc>
          <w:tcPr>
            <w:tcW w:w="9360" w:type="dxa"/>
            <w:vAlign w:val="center"/>
          </w:tcPr>
          <w:p w:rsidR="009C4CFE" w:rsidRPr="009C4CFE" w:rsidP="00CB1C05" w14:paraId="0975F0BC" w14:textId="77777777">
            <w:pPr>
              <w:pStyle w:val="LTableTextAbt"/>
            </w:pPr>
            <w:r w:rsidRPr="00182ECB">
              <w:rPr>
                <w:rFonts w:cs="PMingLiU"/>
              </w:rPr>
              <w:t>51 to 75% above price range of products containing a Chemical of Concern</w:t>
            </w:r>
          </w:p>
        </w:tc>
      </w:tr>
      <w:tr w14:paraId="281D8286" w14:textId="77777777" w:rsidTr="004D43DD">
        <w:tblPrEx>
          <w:tblW w:w="10224" w:type="dxa"/>
          <w:jc w:val="center"/>
          <w:tblLook w:val="04A0"/>
        </w:tblPrEx>
        <w:trPr>
          <w:cantSplit/>
          <w:trHeight w:val="20"/>
          <w:jc w:val="center"/>
        </w:trPr>
        <w:tc>
          <w:tcPr>
            <w:tcW w:w="864" w:type="dxa"/>
            <w:vAlign w:val="center"/>
          </w:tcPr>
          <w:p w:rsidR="00D90564" w:rsidRPr="00182ECB" w:rsidP="00CB1C05" w14:paraId="17B0AA15" w14:textId="77777777">
            <w:pPr>
              <w:pStyle w:val="LTableTextAbt"/>
            </w:pPr>
            <w:r w:rsidRPr="00182ECB">
              <w:t>1</w:t>
            </w:r>
          </w:p>
        </w:tc>
        <w:tc>
          <w:tcPr>
            <w:tcW w:w="9360" w:type="dxa"/>
            <w:vAlign w:val="center"/>
          </w:tcPr>
          <w:p w:rsidR="00D90564" w:rsidRPr="00182ECB" w:rsidP="00CB1C05" w14:paraId="6F79A0DF" w14:textId="77777777">
            <w:pPr>
              <w:pStyle w:val="LTableTextAbt"/>
            </w:pPr>
            <w:r w:rsidRPr="00182ECB">
              <w:rPr>
                <w:rFonts w:cs="PMingLiU"/>
              </w:rPr>
              <w:t>76 to 100% above price range of products containing a Chemical of Concern</w:t>
            </w:r>
          </w:p>
        </w:tc>
      </w:tr>
      <w:tr w14:paraId="758AFE0B" w14:textId="77777777" w:rsidTr="004D43DD">
        <w:tblPrEx>
          <w:tblW w:w="10224" w:type="dxa"/>
          <w:jc w:val="center"/>
          <w:tblLook w:val="04A0"/>
        </w:tblPrEx>
        <w:trPr>
          <w:cantSplit/>
          <w:trHeight w:val="20"/>
          <w:jc w:val="center"/>
        </w:trPr>
        <w:tc>
          <w:tcPr>
            <w:tcW w:w="864" w:type="dxa"/>
            <w:vAlign w:val="center"/>
          </w:tcPr>
          <w:p w:rsidR="00D90564" w:rsidRPr="00182ECB" w:rsidP="00CB1C05" w14:paraId="0F251DBB" w14:textId="77777777">
            <w:pPr>
              <w:pStyle w:val="LTableTextAbt"/>
            </w:pPr>
            <w:r w:rsidRPr="00182ECB">
              <w:t>0</w:t>
            </w:r>
          </w:p>
        </w:tc>
        <w:tc>
          <w:tcPr>
            <w:tcW w:w="9360" w:type="dxa"/>
            <w:vAlign w:val="center"/>
          </w:tcPr>
          <w:p w:rsidR="00D90564" w:rsidRPr="00182ECB" w:rsidP="00CB1C05" w14:paraId="1DF25A9D" w14:textId="77777777">
            <w:pPr>
              <w:pStyle w:val="LTableTextAbt"/>
              <w:rPr>
                <w:rFonts w:cs="PMingLiU"/>
              </w:rPr>
            </w:pPr>
            <w:r w:rsidRPr="00182ECB">
              <w:rPr>
                <w:rFonts w:cs="PMingLiU"/>
              </w:rPr>
              <w:t>Greater than 100% above price range of products containing a Chemical of Concern</w:t>
            </w:r>
          </w:p>
        </w:tc>
      </w:tr>
    </w:tbl>
    <w:p w:rsidR="000E27D7" w:rsidP="00CB1C05" w14:paraId="7040D0FF" w14:textId="77777777">
      <w:bookmarkStart w:id="1761" w:name="_Toc83394659"/>
      <w:bookmarkStart w:id="1762" w:name="_Toc83397320"/>
    </w:p>
    <w:p w:rsidR="00D90564" w:rsidRPr="00182ECB" w:rsidP="00CB1C05" w14:paraId="019EC126" w14:textId="77777777">
      <w:pPr>
        <w:pStyle w:val="Heading8"/>
      </w:pPr>
      <w:r w:rsidRPr="00182ECB">
        <w:t>Solvent VOC Exempt Status</w:t>
      </w:r>
      <w:bookmarkEnd w:id="1761"/>
      <w:bookmarkEnd w:id="1762"/>
    </w:p>
    <w:p w:rsidR="00D90564" w:rsidRPr="00182ECB" w:rsidP="00CB1C05" w14:paraId="426481AE" w14:textId="77777777">
      <w:pPr>
        <w:pStyle w:val="BodyText"/>
      </w:pPr>
      <w:r w:rsidRPr="00182ECB">
        <w:t>The individual solvents were given a rating of "5" if they have VOC exempt status from the U.S. EPA and were given a rating of "0" if they did not have VOC exempt status.</w:t>
      </w:r>
    </w:p>
    <w:p w:rsidR="00D90564" w:rsidRPr="00182ECB" w:rsidP="00CB1C05" w14:paraId="24CFD6DE" w14:textId="77777777">
      <w:pPr>
        <w:pStyle w:val="Heading8"/>
      </w:pPr>
      <w:bookmarkStart w:id="1763" w:name="_Toc83394660"/>
      <w:bookmarkStart w:id="1764" w:name="_Toc83397321"/>
      <w:r w:rsidRPr="00182ECB">
        <w:t>Customer Reviews of the Product</w:t>
      </w:r>
      <w:bookmarkEnd w:id="1763"/>
      <w:bookmarkEnd w:id="1764"/>
    </w:p>
    <w:p w:rsidR="00D90564" w:rsidRPr="00182ECB" w:rsidP="00CB1C05" w14:paraId="5472BBBE" w14:textId="77777777">
      <w:pPr>
        <w:pStyle w:val="BodyText"/>
      </w:pPr>
      <w:r w:rsidRPr="00182ECB">
        <w:t xml:space="preserve">The number of customer reviews of the product was determined from online sources. The retailer providing the highest number of customer reviews for a particular product was used for the chemical ranking procedure. In general, the higher the number of customer reviews the higher the likelihood that the product is widely sold and used. </w:t>
      </w:r>
      <w:r w:rsidRPr="00182ECB" w:rsidR="00DC5963">
        <w:t>Exhibit A-</w:t>
      </w:r>
      <w:r w:rsidRPr="00182ECB">
        <w:t>2 shows the rating scale based upon the number of product customer reviews.</w:t>
      </w:r>
    </w:p>
    <w:p w:rsidR="00D90564" w:rsidRPr="00182ECB" w:rsidP="00CB1C05" w14:paraId="50995199" w14:textId="77777777">
      <w:pPr>
        <w:tabs>
          <w:tab w:val="left" w:pos="1650"/>
        </w:tabs>
        <w:spacing w:after="120"/>
        <w:jc w:val="center"/>
        <w:rPr>
          <w:i/>
          <w:i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2"/>
        <w:gridCol w:w="3024"/>
      </w:tblGrid>
      <w:tr w14:paraId="2E6F496F"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4176" w:type="dxa"/>
            <w:gridSpan w:val="2"/>
            <w:tcBorders>
              <w:top w:val="nil"/>
              <w:left w:val="nil"/>
              <w:bottom w:val="single" w:sz="4" w:space="0" w:color="auto"/>
              <w:right w:val="nil"/>
            </w:tcBorders>
            <w:shd w:val="clear" w:color="auto" w:fill="auto"/>
          </w:tcPr>
          <w:p w:rsidR="000211F9" w:rsidRPr="00182ECB" w:rsidP="00CB1C05" w14:paraId="24DC31CD" w14:textId="77777777">
            <w:pPr>
              <w:pStyle w:val="TableTitle"/>
            </w:pPr>
            <w:r w:rsidRPr="00182ECB">
              <w:t xml:space="preserve">Exhibit </w:t>
            </w:r>
            <w:r w:rsidR="007F426C">
              <w:fldChar w:fldCharType="begin" w:fldLock="1"/>
            </w:r>
            <w:r>
              <w:instrText xml:space="preserve"> STYLEREF 7 \s </w:instrText>
            </w:r>
            <w:r w:rsidR="007F426C">
              <w:fldChar w:fldCharType="separate"/>
            </w:r>
            <w:r w:rsidR="0092222B">
              <w:rPr>
                <w:noProof/>
              </w:rPr>
              <w:t>A</w:t>
            </w:r>
            <w:r w:rsidR="007F426C">
              <w:rPr>
                <w:noProof/>
              </w:rPr>
              <w:fldChar w:fldCharType="end"/>
            </w:r>
            <w:r w:rsidRPr="00182ECB">
              <w:noBreakHyphen/>
            </w:r>
            <w:r w:rsidR="007F426C">
              <w:fldChar w:fldCharType="begin" w:fldLock="1"/>
            </w:r>
            <w:r>
              <w:instrText xml:space="preserve"> SEQ Exhibit \* ARABIC \s 7 </w:instrText>
            </w:r>
            <w:r w:rsidR="007F426C">
              <w:fldChar w:fldCharType="separate"/>
            </w:r>
            <w:r w:rsidR="0092222B">
              <w:rPr>
                <w:noProof/>
              </w:rPr>
              <w:t>2</w:t>
            </w:r>
            <w:r w:rsidR="007F426C">
              <w:rPr>
                <w:noProof/>
              </w:rPr>
              <w:fldChar w:fldCharType="end"/>
            </w:r>
            <w:r w:rsidRPr="00182ECB">
              <w:t>: Customer Reviews - Rating Scale</w:t>
            </w:r>
          </w:p>
        </w:tc>
      </w:tr>
      <w:tr w14:paraId="4CB51D08" w14:textId="77777777" w:rsidTr="000211F9">
        <w:tblPrEx>
          <w:tblW w:w="0" w:type="auto"/>
          <w:jc w:val="center"/>
          <w:tblLook w:val="04A0"/>
        </w:tblPrEx>
        <w:trPr>
          <w:cantSplit/>
          <w:trHeight w:val="20"/>
          <w:tblHeader/>
          <w:jc w:val="center"/>
        </w:trPr>
        <w:tc>
          <w:tcPr>
            <w:tcW w:w="1152" w:type="dxa"/>
            <w:tcBorders>
              <w:top w:val="single" w:sz="4" w:space="0" w:color="auto"/>
            </w:tcBorders>
            <w:shd w:val="clear" w:color="auto" w:fill="48A9C5"/>
          </w:tcPr>
          <w:p w:rsidR="00D90564" w:rsidRPr="00182ECB" w:rsidP="00CB1C05" w14:paraId="7E60F77E" w14:textId="77777777">
            <w:pPr>
              <w:pStyle w:val="TableSubtitle"/>
            </w:pPr>
            <w:r w:rsidRPr="00182ECB">
              <w:t>Rating</w:t>
            </w:r>
          </w:p>
        </w:tc>
        <w:tc>
          <w:tcPr>
            <w:tcW w:w="3024" w:type="dxa"/>
            <w:tcBorders>
              <w:top w:val="single" w:sz="4" w:space="0" w:color="auto"/>
            </w:tcBorders>
            <w:shd w:val="clear" w:color="auto" w:fill="48A9C5"/>
          </w:tcPr>
          <w:p w:rsidR="00D90564" w:rsidRPr="00182ECB" w:rsidP="00CB1C05" w14:paraId="6903AA9C" w14:textId="77777777">
            <w:pPr>
              <w:pStyle w:val="TableSubtitle"/>
            </w:pPr>
            <w:r w:rsidRPr="00182ECB">
              <w:t>Number of Customer Reviews</w:t>
            </w:r>
          </w:p>
        </w:tc>
      </w:tr>
      <w:tr w14:paraId="16557A2A" w14:textId="77777777" w:rsidTr="0087382E">
        <w:tblPrEx>
          <w:tblW w:w="0" w:type="auto"/>
          <w:jc w:val="center"/>
          <w:tblLook w:val="04A0"/>
        </w:tblPrEx>
        <w:trPr>
          <w:cantSplit/>
          <w:trHeight w:val="20"/>
          <w:jc w:val="center"/>
        </w:trPr>
        <w:tc>
          <w:tcPr>
            <w:tcW w:w="1152" w:type="dxa"/>
          </w:tcPr>
          <w:p w:rsidR="00D90564" w:rsidRPr="00182ECB" w:rsidP="00CB1C05" w14:paraId="5B278722" w14:textId="77777777">
            <w:pPr>
              <w:tabs>
                <w:tab w:val="left" w:pos="1650"/>
              </w:tabs>
              <w:jc w:val="center"/>
              <w:rPr>
                <w:sz w:val="21"/>
                <w:szCs w:val="21"/>
              </w:rPr>
            </w:pPr>
            <w:r w:rsidRPr="00182ECB">
              <w:rPr>
                <w:sz w:val="21"/>
                <w:szCs w:val="21"/>
              </w:rPr>
              <w:t>5</w:t>
            </w:r>
          </w:p>
        </w:tc>
        <w:tc>
          <w:tcPr>
            <w:tcW w:w="3024" w:type="dxa"/>
            <w:vAlign w:val="bottom"/>
          </w:tcPr>
          <w:p w:rsidR="00D90564" w:rsidRPr="00182ECB" w:rsidP="00CB1C05" w14:paraId="16780B48" w14:textId="77777777">
            <w:pPr>
              <w:tabs>
                <w:tab w:val="left" w:pos="1650"/>
              </w:tabs>
              <w:rPr>
                <w:sz w:val="21"/>
                <w:szCs w:val="21"/>
              </w:rPr>
            </w:pPr>
            <w:r w:rsidRPr="00182ECB">
              <w:rPr>
                <w:rFonts w:cs="PMingLiU"/>
                <w:color w:val="000000"/>
                <w:sz w:val="21"/>
                <w:szCs w:val="21"/>
              </w:rPr>
              <w:t>Greater than 5,000 reviews</w:t>
            </w:r>
          </w:p>
        </w:tc>
      </w:tr>
      <w:tr w14:paraId="73E6E412" w14:textId="77777777" w:rsidTr="0087382E">
        <w:tblPrEx>
          <w:tblW w:w="0" w:type="auto"/>
          <w:jc w:val="center"/>
          <w:tblLook w:val="04A0"/>
        </w:tblPrEx>
        <w:trPr>
          <w:cantSplit/>
          <w:trHeight w:val="20"/>
          <w:jc w:val="center"/>
        </w:trPr>
        <w:tc>
          <w:tcPr>
            <w:tcW w:w="1152" w:type="dxa"/>
          </w:tcPr>
          <w:p w:rsidR="00D90564" w:rsidRPr="00182ECB" w:rsidP="00CB1C05" w14:paraId="683C48CA" w14:textId="77777777">
            <w:pPr>
              <w:tabs>
                <w:tab w:val="left" w:pos="1650"/>
              </w:tabs>
              <w:jc w:val="center"/>
              <w:rPr>
                <w:sz w:val="21"/>
                <w:szCs w:val="21"/>
              </w:rPr>
            </w:pPr>
            <w:r w:rsidRPr="00182ECB">
              <w:rPr>
                <w:sz w:val="21"/>
                <w:szCs w:val="21"/>
              </w:rPr>
              <w:t>4</w:t>
            </w:r>
          </w:p>
        </w:tc>
        <w:tc>
          <w:tcPr>
            <w:tcW w:w="3024" w:type="dxa"/>
            <w:vAlign w:val="bottom"/>
          </w:tcPr>
          <w:p w:rsidR="00D90564" w:rsidRPr="00182ECB" w:rsidP="00CB1C05" w14:paraId="6BC15BAD" w14:textId="77777777">
            <w:pPr>
              <w:tabs>
                <w:tab w:val="left" w:pos="1650"/>
              </w:tabs>
              <w:rPr>
                <w:sz w:val="21"/>
                <w:szCs w:val="21"/>
              </w:rPr>
            </w:pPr>
            <w:r w:rsidRPr="00182ECB">
              <w:rPr>
                <w:rFonts w:cs="PMingLiU"/>
                <w:color w:val="000000"/>
                <w:sz w:val="21"/>
                <w:szCs w:val="21"/>
              </w:rPr>
              <w:t>3,001 to 5,000 reviews</w:t>
            </w:r>
          </w:p>
        </w:tc>
      </w:tr>
      <w:tr w14:paraId="383658CE" w14:textId="77777777" w:rsidTr="0087382E">
        <w:tblPrEx>
          <w:tblW w:w="0" w:type="auto"/>
          <w:jc w:val="center"/>
          <w:tblLook w:val="04A0"/>
        </w:tblPrEx>
        <w:trPr>
          <w:cantSplit/>
          <w:trHeight w:val="20"/>
          <w:jc w:val="center"/>
        </w:trPr>
        <w:tc>
          <w:tcPr>
            <w:tcW w:w="1152" w:type="dxa"/>
          </w:tcPr>
          <w:p w:rsidR="00D90564" w:rsidRPr="00182ECB" w:rsidP="00CB1C05" w14:paraId="7BC879DA" w14:textId="77777777">
            <w:pPr>
              <w:tabs>
                <w:tab w:val="left" w:pos="1650"/>
              </w:tabs>
              <w:jc w:val="center"/>
              <w:rPr>
                <w:sz w:val="21"/>
                <w:szCs w:val="21"/>
              </w:rPr>
            </w:pPr>
            <w:r w:rsidRPr="00182ECB">
              <w:rPr>
                <w:sz w:val="21"/>
                <w:szCs w:val="21"/>
              </w:rPr>
              <w:t>3</w:t>
            </w:r>
          </w:p>
        </w:tc>
        <w:tc>
          <w:tcPr>
            <w:tcW w:w="3024" w:type="dxa"/>
            <w:vAlign w:val="bottom"/>
          </w:tcPr>
          <w:p w:rsidR="00D90564" w:rsidRPr="00182ECB" w:rsidP="00CB1C05" w14:paraId="54F78F03" w14:textId="77777777">
            <w:pPr>
              <w:tabs>
                <w:tab w:val="left" w:pos="1650"/>
              </w:tabs>
              <w:rPr>
                <w:sz w:val="21"/>
                <w:szCs w:val="21"/>
              </w:rPr>
            </w:pPr>
            <w:r w:rsidRPr="00182ECB">
              <w:rPr>
                <w:rFonts w:cs="PMingLiU"/>
                <w:color w:val="000000"/>
                <w:sz w:val="21"/>
                <w:szCs w:val="21"/>
              </w:rPr>
              <w:t>1,001 to 3,000 reviews</w:t>
            </w:r>
          </w:p>
        </w:tc>
      </w:tr>
      <w:tr w14:paraId="71506E90" w14:textId="77777777" w:rsidTr="0087382E">
        <w:tblPrEx>
          <w:tblW w:w="0" w:type="auto"/>
          <w:jc w:val="center"/>
          <w:tblLook w:val="04A0"/>
        </w:tblPrEx>
        <w:trPr>
          <w:cantSplit/>
          <w:trHeight w:val="20"/>
          <w:jc w:val="center"/>
        </w:trPr>
        <w:tc>
          <w:tcPr>
            <w:tcW w:w="1152" w:type="dxa"/>
          </w:tcPr>
          <w:p w:rsidR="00D90564" w:rsidRPr="00182ECB" w:rsidP="00CB1C05" w14:paraId="17F9B433" w14:textId="77777777">
            <w:pPr>
              <w:tabs>
                <w:tab w:val="left" w:pos="1650"/>
              </w:tabs>
              <w:jc w:val="center"/>
              <w:rPr>
                <w:sz w:val="21"/>
                <w:szCs w:val="21"/>
              </w:rPr>
            </w:pPr>
            <w:r w:rsidRPr="00182ECB">
              <w:rPr>
                <w:sz w:val="21"/>
                <w:szCs w:val="21"/>
              </w:rPr>
              <w:t>2</w:t>
            </w:r>
          </w:p>
        </w:tc>
        <w:tc>
          <w:tcPr>
            <w:tcW w:w="3024" w:type="dxa"/>
            <w:vAlign w:val="bottom"/>
          </w:tcPr>
          <w:p w:rsidR="00D90564" w:rsidRPr="00182ECB" w:rsidP="00CB1C05" w14:paraId="6182C871" w14:textId="77777777">
            <w:pPr>
              <w:tabs>
                <w:tab w:val="left" w:pos="1650"/>
              </w:tabs>
              <w:rPr>
                <w:sz w:val="21"/>
                <w:szCs w:val="21"/>
              </w:rPr>
            </w:pPr>
            <w:r w:rsidRPr="00182ECB">
              <w:rPr>
                <w:rFonts w:cs="PMingLiU"/>
                <w:color w:val="000000"/>
                <w:sz w:val="21"/>
                <w:szCs w:val="21"/>
              </w:rPr>
              <w:t>501 to 1,000 reviews</w:t>
            </w:r>
          </w:p>
        </w:tc>
      </w:tr>
      <w:tr w14:paraId="3AA2B9A4" w14:textId="77777777" w:rsidTr="0087382E">
        <w:tblPrEx>
          <w:tblW w:w="0" w:type="auto"/>
          <w:jc w:val="center"/>
          <w:tblLook w:val="04A0"/>
        </w:tblPrEx>
        <w:trPr>
          <w:cantSplit/>
          <w:trHeight w:val="20"/>
          <w:jc w:val="center"/>
        </w:trPr>
        <w:tc>
          <w:tcPr>
            <w:tcW w:w="1152" w:type="dxa"/>
          </w:tcPr>
          <w:p w:rsidR="00D90564" w:rsidRPr="00182ECB" w:rsidP="00CB1C05" w14:paraId="35AE9083" w14:textId="77777777">
            <w:pPr>
              <w:tabs>
                <w:tab w:val="left" w:pos="1650"/>
              </w:tabs>
              <w:jc w:val="center"/>
              <w:rPr>
                <w:sz w:val="21"/>
                <w:szCs w:val="21"/>
              </w:rPr>
            </w:pPr>
            <w:r w:rsidRPr="00182ECB">
              <w:rPr>
                <w:sz w:val="21"/>
                <w:szCs w:val="21"/>
              </w:rPr>
              <w:t>1</w:t>
            </w:r>
          </w:p>
        </w:tc>
        <w:tc>
          <w:tcPr>
            <w:tcW w:w="3024" w:type="dxa"/>
            <w:vAlign w:val="bottom"/>
          </w:tcPr>
          <w:p w:rsidR="00D90564" w:rsidRPr="00182ECB" w:rsidP="00CB1C05" w14:paraId="04EAB15C" w14:textId="77777777">
            <w:pPr>
              <w:tabs>
                <w:tab w:val="left" w:pos="1650"/>
              </w:tabs>
              <w:rPr>
                <w:sz w:val="21"/>
                <w:szCs w:val="21"/>
              </w:rPr>
            </w:pPr>
            <w:r w:rsidRPr="00182ECB">
              <w:rPr>
                <w:rFonts w:cs="PMingLiU"/>
                <w:color w:val="000000"/>
                <w:sz w:val="21"/>
                <w:szCs w:val="21"/>
              </w:rPr>
              <w:t>11 to 500 reviews</w:t>
            </w:r>
          </w:p>
        </w:tc>
      </w:tr>
      <w:tr w14:paraId="0DF8E118" w14:textId="77777777" w:rsidTr="0087382E">
        <w:tblPrEx>
          <w:tblW w:w="0" w:type="auto"/>
          <w:jc w:val="center"/>
          <w:tblLook w:val="04A0"/>
        </w:tblPrEx>
        <w:trPr>
          <w:cantSplit/>
          <w:trHeight w:val="20"/>
          <w:jc w:val="center"/>
        </w:trPr>
        <w:tc>
          <w:tcPr>
            <w:tcW w:w="1152" w:type="dxa"/>
          </w:tcPr>
          <w:p w:rsidR="00D90564" w:rsidRPr="00182ECB" w:rsidP="00CB1C05" w14:paraId="0FB88A4B" w14:textId="77777777">
            <w:pPr>
              <w:tabs>
                <w:tab w:val="left" w:pos="1650"/>
              </w:tabs>
              <w:jc w:val="center"/>
              <w:rPr>
                <w:sz w:val="21"/>
                <w:szCs w:val="21"/>
              </w:rPr>
            </w:pPr>
            <w:r w:rsidRPr="00182ECB">
              <w:rPr>
                <w:sz w:val="21"/>
                <w:szCs w:val="21"/>
              </w:rPr>
              <w:t>0</w:t>
            </w:r>
          </w:p>
        </w:tc>
        <w:tc>
          <w:tcPr>
            <w:tcW w:w="3024" w:type="dxa"/>
            <w:vAlign w:val="bottom"/>
          </w:tcPr>
          <w:p w:rsidR="00D90564" w:rsidRPr="00182ECB" w:rsidP="00CB1C05" w14:paraId="359E1E30" w14:textId="77777777">
            <w:pPr>
              <w:rPr>
                <w:rFonts w:cs="PMingLiU"/>
                <w:color w:val="000000"/>
                <w:sz w:val="21"/>
                <w:szCs w:val="21"/>
              </w:rPr>
            </w:pPr>
            <w:r w:rsidRPr="00182ECB">
              <w:rPr>
                <w:rFonts w:cs="PMingLiU"/>
                <w:color w:val="000000"/>
                <w:sz w:val="21"/>
                <w:szCs w:val="21"/>
              </w:rPr>
              <w:t>0 to 10 reviews</w:t>
            </w:r>
          </w:p>
        </w:tc>
      </w:tr>
    </w:tbl>
    <w:p w:rsidR="00D90564" w:rsidRPr="00182ECB" w:rsidP="00CB1C05" w14:paraId="1FE01E67" w14:textId="77777777">
      <w:pPr>
        <w:tabs>
          <w:tab w:val="left" w:pos="1650"/>
        </w:tabs>
      </w:pPr>
    </w:p>
    <w:p w:rsidR="00D90564" w:rsidRPr="00182ECB" w:rsidP="00CB1C05" w14:paraId="73FB103C" w14:textId="77777777">
      <w:pPr>
        <w:pStyle w:val="Heading8"/>
      </w:pPr>
      <w:bookmarkStart w:id="1765" w:name="_Toc83394661"/>
      <w:bookmarkStart w:id="1766" w:name="_Toc83397322"/>
      <w:r w:rsidRPr="00182ECB">
        <w:t>Customer Ratings of the Product</w:t>
      </w:r>
      <w:bookmarkEnd w:id="1765"/>
      <w:bookmarkEnd w:id="1766"/>
    </w:p>
    <w:p w:rsidR="00D90564" w:rsidRPr="00182ECB" w:rsidP="00CB1C05" w14:paraId="01AABE32" w14:textId="77777777">
      <w:pPr>
        <w:pStyle w:val="BodyText"/>
        <w:rPr>
          <w:i/>
          <w:iCs/>
        </w:rPr>
      </w:pPr>
      <w:r w:rsidRPr="00182ECB">
        <w:t xml:space="preserve">The average number of stars provided by customer reviews of the product was determined from online sources. The typical customer rating scale is "0" to "5" stars, where "0" is the lowest rating and "5" is the highest rating based upon customer satisfaction with the product. </w:t>
      </w:r>
      <w:r w:rsidRPr="00182ECB" w:rsidR="00DC5963">
        <w:t>Exhibit A-</w:t>
      </w:r>
      <w:r w:rsidRPr="00182ECB">
        <w:t>3 shows the rating scale based upon the average customer rating for a produ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55"/>
        <w:gridCol w:w="2070"/>
      </w:tblGrid>
      <w:tr w14:paraId="0CFD03F3"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3325" w:type="dxa"/>
            <w:gridSpan w:val="2"/>
            <w:tcBorders>
              <w:top w:val="nil"/>
              <w:left w:val="nil"/>
              <w:bottom w:val="single" w:sz="4" w:space="0" w:color="auto"/>
              <w:right w:val="nil"/>
            </w:tcBorders>
            <w:shd w:val="clear" w:color="auto" w:fill="auto"/>
          </w:tcPr>
          <w:p w:rsidR="000211F9" w:rsidRPr="00182ECB" w:rsidP="00CB1C05" w14:paraId="0E4F22F7" w14:textId="77777777">
            <w:pPr>
              <w:pStyle w:val="TableTitleA"/>
              <w:keepLines/>
            </w:pPr>
            <w:r w:rsidRPr="00182ECB">
              <w:t xml:space="preserve">Exhibit </w:t>
            </w:r>
            <w:r w:rsidR="007F426C">
              <w:fldChar w:fldCharType="begin" w:fldLock="1"/>
            </w:r>
            <w:r>
              <w:instrText xml:space="preserve"> STYLEREF 7 \s </w:instrText>
            </w:r>
            <w:r w:rsidR="007F426C">
              <w:fldChar w:fldCharType="separate"/>
            </w:r>
            <w:r w:rsidR="0092222B">
              <w:rPr>
                <w:noProof/>
              </w:rPr>
              <w:t>A</w:t>
            </w:r>
            <w:r w:rsidR="007F426C">
              <w:rPr>
                <w:noProof/>
              </w:rPr>
              <w:fldChar w:fldCharType="end"/>
            </w:r>
            <w:r w:rsidRPr="00182ECB">
              <w:noBreakHyphen/>
            </w:r>
            <w:r w:rsidR="007F426C">
              <w:fldChar w:fldCharType="begin" w:fldLock="1"/>
            </w:r>
            <w:r>
              <w:instrText xml:space="preserve"> SEQ Exhibit \* ARABIC \s 7 </w:instrText>
            </w:r>
            <w:r w:rsidR="007F426C">
              <w:fldChar w:fldCharType="separate"/>
            </w:r>
            <w:r w:rsidR="0092222B">
              <w:rPr>
                <w:noProof/>
              </w:rPr>
              <w:t>3</w:t>
            </w:r>
            <w:r w:rsidR="007F426C">
              <w:rPr>
                <w:noProof/>
              </w:rPr>
              <w:fldChar w:fldCharType="end"/>
            </w:r>
            <w:r w:rsidRPr="00182ECB">
              <w:t>: Customer Ratings - Rating Scale</w:t>
            </w:r>
          </w:p>
        </w:tc>
      </w:tr>
      <w:tr w14:paraId="6DEC822D" w14:textId="77777777" w:rsidTr="000211F9">
        <w:tblPrEx>
          <w:tblW w:w="0" w:type="auto"/>
          <w:jc w:val="center"/>
          <w:tblLook w:val="04A0"/>
        </w:tblPrEx>
        <w:trPr>
          <w:cantSplit/>
          <w:trHeight w:val="20"/>
          <w:tblHeader/>
          <w:jc w:val="center"/>
        </w:trPr>
        <w:tc>
          <w:tcPr>
            <w:tcW w:w="1255" w:type="dxa"/>
            <w:tcBorders>
              <w:top w:val="single" w:sz="4" w:space="0" w:color="auto"/>
            </w:tcBorders>
            <w:shd w:val="clear" w:color="auto" w:fill="48A9C5"/>
          </w:tcPr>
          <w:p w:rsidR="00D90564" w:rsidRPr="00182ECB" w:rsidP="00CB1C05" w14:paraId="618D3DD1" w14:textId="77777777">
            <w:pPr>
              <w:pStyle w:val="TableSubtitle"/>
            </w:pPr>
            <w:r w:rsidRPr="00182ECB">
              <w:t>Rating</w:t>
            </w:r>
          </w:p>
        </w:tc>
        <w:tc>
          <w:tcPr>
            <w:tcW w:w="2070" w:type="dxa"/>
            <w:tcBorders>
              <w:top w:val="single" w:sz="4" w:space="0" w:color="auto"/>
            </w:tcBorders>
            <w:shd w:val="clear" w:color="auto" w:fill="48A9C5"/>
          </w:tcPr>
          <w:p w:rsidR="00D90564" w:rsidRPr="00182ECB" w:rsidP="00CB1C05" w14:paraId="02897224" w14:textId="77777777">
            <w:pPr>
              <w:pStyle w:val="TableSubtitle"/>
            </w:pPr>
            <w:r w:rsidRPr="00182ECB">
              <w:t>Customer Rating</w:t>
            </w:r>
          </w:p>
        </w:tc>
      </w:tr>
      <w:tr w14:paraId="77C99FA7" w14:textId="77777777" w:rsidTr="0087382E">
        <w:tblPrEx>
          <w:tblW w:w="0" w:type="auto"/>
          <w:jc w:val="center"/>
          <w:tblLook w:val="04A0"/>
        </w:tblPrEx>
        <w:trPr>
          <w:cantSplit/>
          <w:trHeight w:val="20"/>
          <w:jc w:val="center"/>
        </w:trPr>
        <w:tc>
          <w:tcPr>
            <w:tcW w:w="1255" w:type="dxa"/>
          </w:tcPr>
          <w:p w:rsidR="00D90564" w:rsidRPr="00182ECB" w:rsidP="00CB1C05" w14:paraId="254AF3E9" w14:textId="77777777">
            <w:pPr>
              <w:pStyle w:val="LTableTextAbt"/>
            </w:pPr>
            <w:r w:rsidRPr="00182ECB">
              <w:t>5</w:t>
            </w:r>
          </w:p>
        </w:tc>
        <w:tc>
          <w:tcPr>
            <w:tcW w:w="2070" w:type="dxa"/>
            <w:vAlign w:val="bottom"/>
          </w:tcPr>
          <w:p w:rsidR="00D90564" w:rsidRPr="00182ECB" w:rsidP="00CB1C05" w14:paraId="477BE9EA" w14:textId="77777777">
            <w:pPr>
              <w:pStyle w:val="LTableTextAbt"/>
            </w:pPr>
            <w:r w:rsidRPr="00182ECB">
              <w:rPr>
                <w:rFonts w:cs="PMingLiU"/>
              </w:rPr>
              <w:t>4.7 to 5.0 stars</w:t>
            </w:r>
          </w:p>
        </w:tc>
      </w:tr>
      <w:tr w14:paraId="19428D7F" w14:textId="77777777" w:rsidTr="0087382E">
        <w:tblPrEx>
          <w:tblW w:w="0" w:type="auto"/>
          <w:jc w:val="center"/>
          <w:tblLook w:val="04A0"/>
        </w:tblPrEx>
        <w:trPr>
          <w:cantSplit/>
          <w:trHeight w:val="20"/>
          <w:jc w:val="center"/>
        </w:trPr>
        <w:tc>
          <w:tcPr>
            <w:tcW w:w="1255" w:type="dxa"/>
          </w:tcPr>
          <w:p w:rsidR="00D90564" w:rsidRPr="00182ECB" w:rsidP="00CB1C05" w14:paraId="0CFECE38" w14:textId="77777777">
            <w:pPr>
              <w:pStyle w:val="LTableTextAbt"/>
            </w:pPr>
            <w:r w:rsidRPr="00182ECB">
              <w:t>4</w:t>
            </w:r>
          </w:p>
        </w:tc>
        <w:tc>
          <w:tcPr>
            <w:tcW w:w="2070" w:type="dxa"/>
            <w:vAlign w:val="bottom"/>
          </w:tcPr>
          <w:p w:rsidR="00D90564" w:rsidRPr="00182ECB" w:rsidP="00CB1C05" w14:paraId="2639FA42" w14:textId="77777777">
            <w:pPr>
              <w:pStyle w:val="LTableTextAbt"/>
            </w:pPr>
            <w:r w:rsidRPr="00182ECB">
              <w:rPr>
                <w:rFonts w:cs="PMingLiU"/>
              </w:rPr>
              <w:t>4.3 to 4.6 stars</w:t>
            </w:r>
          </w:p>
        </w:tc>
      </w:tr>
      <w:tr w14:paraId="43DA9C66" w14:textId="77777777" w:rsidTr="0087382E">
        <w:tblPrEx>
          <w:tblW w:w="0" w:type="auto"/>
          <w:jc w:val="center"/>
          <w:tblLook w:val="04A0"/>
        </w:tblPrEx>
        <w:trPr>
          <w:cantSplit/>
          <w:trHeight w:val="20"/>
          <w:jc w:val="center"/>
        </w:trPr>
        <w:tc>
          <w:tcPr>
            <w:tcW w:w="1255" w:type="dxa"/>
          </w:tcPr>
          <w:p w:rsidR="00D90564" w:rsidRPr="00182ECB" w:rsidP="00CB1C05" w14:paraId="293AFA9C" w14:textId="77777777">
            <w:pPr>
              <w:pStyle w:val="LTableTextAbt"/>
            </w:pPr>
            <w:r w:rsidRPr="00182ECB">
              <w:t>3</w:t>
            </w:r>
          </w:p>
        </w:tc>
        <w:tc>
          <w:tcPr>
            <w:tcW w:w="2070" w:type="dxa"/>
            <w:vAlign w:val="bottom"/>
          </w:tcPr>
          <w:p w:rsidR="00D90564" w:rsidRPr="00182ECB" w:rsidP="00CB1C05" w14:paraId="56ACF25C" w14:textId="77777777">
            <w:pPr>
              <w:pStyle w:val="LTableTextAbt"/>
            </w:pPr>
            <w:r w:rsidRPr="00182ECB">
              <w:rPr>
                <w:rFonts w:cs="PMingLiU"/>
              </w:rPr>
              <w:t>3.7 to 4.2 stars</w:t>
            </w:r>
          </w:p>
        </w:tc>
      </w:tr>
      <w:tr w14:paraId="143E9EDF" w14:textId="77777777" w:rsidTr="0087382E">
        <w:tblPrEx>
          <w:tblW w:w="0" w:type="auto"/>
          <w:jc w:val="center"/>
          <w:tblLook w:val="04A0"/>
        </w:tblPrEx>
        <w:trPr>
          <w:cantSplit/>
          <w:trHeight w:val="20"/>
          <w:jc w:val="center"/>
        </w:trPr>
        <w:tc>
          <w:tcPr>
            <w:tcW w:w="1255" w:type="dxa"/>
          </w:tcPr>
          <w:p w:rsidR="00D90564" w:rsidRPr="00182ECB" w:rsidP="00CB1C05" w14:paraId="34AEBAE4" w14:textId="77777777">
            <w:pPr>
              <w:pStyle w:val="LTableTextAbt"/>
            </w:pPr>
            <w:r w:rsidRPr="00182ECB">
              <w:t>2</w:t>
            </w:r>
          </w:p>
        </w:tc>
        <w:tc>
          <w:tcPr>
            <w:tcW w:w="2070" w:type="dxa"/>
            <w:vAlign w:val="bottom"/>
          </w:tcPr>
          <w:p w:rsidR="00D90564" w:rsidRPr="00182ECB" w:rsidP="00CB1C05" w14:paraId="2E447B65" w14:textId="77777777">
            <w:pPr>
              <w:pStyle w:val="LTableTextAbt"/>
            </w:pPr>
            <w:r w:rsidRPr="00182ECB">
              <w:rPr>
                <w:rFonts w:cs="PMingLiU"/>
              </w:rPr>
              <w:t>3.3 to 3.6 stars</w:t>
            </w:r>
          </w:p>
        </w:tc>
      </w:tr>
      <w:tr w14:paraId="451FE2FD" w14:textId="77777777" w:rsidTr="0087382E">
        <w:tblPrEx>
          <w:tblW w:w="0" w:type="auto"/>
          <w:jc w:val="center"/>
          <w:tblLook w:val="04A0"/>
        </w:tblPrEx>
        <w:trPr>
          <w:cantSplit/>
          <w:trHeight w:val="20"/>
          <w:jc w:val="center"/>
        </w:trPr>
        <w:tc>
          <w:tcPr>
            <w:tcW w:w="1255" w:type="dxa"/>
          </w:tcPr>
          <w:p w:rsidR="00D90564" w:rsidRPr="00182ECB" w:rsidP="00CB1C05" w14:paraId="416187EF" w14:textId="77777777">
            <w:pPr>
              <w:pStyle w:val="LTableTextAbt"/>
            </w:pPr>
            <w:r w:rsidRPr="00182ECB">
              <w:t>1</w:t>
            </w:r>
          </w:p>
        </w:tc>
        <w:tc>
          <w:tcPr>
            <w:tcW w:w="2070" w:type="dxa"/>
            <w:vAlign w:val="bottom"/>
          </w:tcPr>
          <w:p w:rsidR="00D90564" w:rsidRPr="00182ECB" w:rsidP="00CB1C05" w14:paraId="55A8BB22" w14:textId="77777777">
            <w:pPr>
              <w:pStyle w:val="LTableTextAbt"/>
            </w:pPr>
            <w:r w:rsidRPr="00182ECB">
              <w:rPr>
                <w:rFonts w:cs="PMingLiU"/>
              </w:rPr>
              <w:t>3.0 to 3.2 stars</w:t>
            </w:r>
          </w:p>
        </w:tc>
      </w:tr>
      <w:tr w14:paraId="4E456E7F" w14:textId="77777777" w:rsidTr="0087382E">
        <w:tblPrEx>
          <w:tblW w:w="0" w:type="auto"/>
          <w:jc w:val="center"/>
          <w:tblLook w:val="04A0"/>
        </w:tblPrEx>
        <w:trPr>
          <w:cantSplit/>
          <w:trHeight w:val="20"/>
          <w:jc w:val="center"/>
        </w:trPr>
        <w:tc>
          <w:tcPr>
            <w:tcW w:w="1255" w:type="dxa"/>
          </w:tcPr>
          <w:p w:rsidR="00D90564" w:rsidRPr="00182ECB" w:rsidP="00CB1C05" w14:paraId="7353E35E" w14:textId="77777777">
            <w:pPr>
              <w:pStyle w:val="LTableTextAbt"/>
            </w:pPr>
            <w:r w:rsidRPr="00182ECB">
              <w:t>0</w:t>
            </w:r>
          </w:p>
        </w:tc>
        <w:tc>
          <w:tcPr>
            <w:tcW w:w="2070" w:type="dxa"/>
            <w:vAlign w:val="bottom"/>
          </w:tcPr>
          <w:p w:rsidR="00D90564" w:rsidRPr="00182ECB" w:rsidP="00CB1C05" w14:paraId="744676B8" w14:textId="77777777">
            <w:pPr>
              <w:pStyle w:val="LTableTextAbt"/>
              <w:rPr>
                <w:rFonts w:cs="PMingLiU"/>
              </w:rPr>
            </w:pPr>
            <w:r w:rsidRPr="00182ECB">
              <w:rPr>
                <w:rFonts w:cs="PMingLiU"/>
              </w:rPr>
              <w:t>Less than 3 stars</w:t>
            </w:r>
          </w:p>
        </w:tc>
      </w:tr>
    </w:tbl>
    <w:p w:rsidR="00D90564" w:rsidRPr="00182ECB" w:rsidP="00CB1C05" w14:paraId="58ACEF81" w14:textId="77777777">
      <w:pPr>
        <w:tabs>
          <w:tab w:val="left" w:pos="1650"/>
        </w:tabs>
      </w:pPr>
    </w:p>
    <w:p w:rsidR="00D90564" w:rsidRPr="00182ECB" w:rsidP="00CB1C05" w14:paraId="7D6CFAE1" w14:textId="77777777">
      <w:pPr>
        <w:pStyle w:val="Heading8"/>
      </w:pPr>
      <w:bookmarkStart w:id="1767" w:name="_Toc83394662"/>
      <w:bookmarkStart w:id="1768" w:name="_Toc83397323"/>
      <w:r w:rsidRPr="00182ECB">
        <w:t>HSP Distance to Contaminant</w:t>
      </w:r>
      <w:bookmarkEnd w:id="1767"/>
      <w:bookmarkEnd w:id="1768"/>
    </w:p>
    <w:p w:rsidR="00D90564" w:rsidRPr="00182ECB" w:rsidP="00CB1C05" w14:paraId="58E193D4" w14:textId="77777777">
      <w:pPr>
        <w:pStyle w:val="BodyText"/>
      </w:pPr>
      <w:r w:rsidRPr="00182ECB">
        <w:rPr>
          <w:color w:val="151515"/>
        </w:rPr>
        <w:t xml:space="preserve">The HSP theory can be used to predict which solvents will be able to quickly dissolve and/or soften the target. </w:t>
      </w:r>
      <w:r w:rsidRPr="00182ECB">
        <w:t xml:space="preserve">HSP values are based on the principle that "like dissolves like," meaning that the closer the contaminant and the solvent are in three-dimensional </w:t>
      </w:r>
      <w:r w:rsidRPr="00182ECB">
        <w:rPr>
          <w:bCs/>
        </w:rPr>
        <w:t>solubility space, the greater the likelihood that the solvent will be effective</w:t>
      </w:r>
      <w:r w:rsidRPr="00182ECB">
        <w:t xml:space="preserve">. Therefore, with all other factors being equal, the lower the HSP distance between the solvent and contaminant the more effective the solvent will be and ultimately reduce the removal time of the contaminant. </w:t>
      </w:r>
      <w:r w:rsidRPr="00182ECB" w:rsidR="00DC5963">
        <w:t>Exhibit A-</w:t>
      </w:r>
      <w:r w:rsidRPr="00182ECB">
        <w:t xml:space="preserve">4 shows the rating scale based upon the HSP distance between the solvent and contaminant. </w:t>
      </w:r>
    </w:p>
    <w:p w:rsidR="00D90564" w:rsidRPr="00182ECB" w:rsidP="00CB1C05" w14:paraId="60F1233A" w14:textId="77777777">
      <w:pPr>
        <w:pStyle w:val="BodyText"/>
      </w:pPr>
      <w:r w:rsidRPr="00182ECB">
        <w:t xml:space="preserve">The calculation of the HSP distance to contaminant is a time-consuming process. Due to limited project resources this calculation was conducted for some but not all product categories. For product categories with no HSP distance calculations, the HSP distance factor was not included in the chemical ranking process. </w:t>
      </w:r>
    </w:p>
    <w:p w:rsidR="00D90564" w:rsidRPr="00182ECB" w:rsidP="00CB1C05" w14:paraId="1DE14189" w14:textId="77777777">
      <w:pPr>
        <w:tabs>
          <w:tab w:val="left" w:pos="1650"/>
        </w:tabs>
        <w:spacing w:after="120"/>
        <w:jc w:val="center"/>
        <w:rPr>
          <w:i/>
          <w:i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2"/>
        <w:gridCol w:w="2160"/>
      </w:tblGrid>
      <w:tr w14:paraId="2BD1405D"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3312" w:type="dxa"/>
            <w:gridSpan w:val="2"/>
            <w:tcBorders>
              <w:top w:val="nil"/>
              <w:left w:val="nil"/>
              <w:bottom w:val="single" w:sz="4" w:space="0" w:color="auto"/>
              <w:right w:val="nil"/>
            </w:tcBorders>
            <w:shd w:val="clear" w:color="auto" w:fill="auto"/>
          </w:tcPr>
          <w:p w:rsidR="000211F9" w:rsidRPr="00182ECB" w:rsidP="00CB1C05" w14:paraId="659BF9F6" w14:textId="77777777">
            <w:pPr>
              <w:pStyle w:val="TableTitleA"/>
            </w:pPr>
            <w:r w:rsidRPr="00182ECB">
              <w:t xml:space="preserve">Exhibit </w:t>
            </w:r>
            <w:r w:rsidR="007F426C">
              <w:fldChar w:fldCharType="begin" w:fldLock="1"/>
            </w:r>
            <w:r>
              <w:instrText xml:space="preserve"> STYLEREF 7 \s </w:instrText>
            </w:r>
            <w:r w:rsidR="007F426C">
              <w:fldChar w:fldCharType="separate"/>
            </w:r>
            <w:r w:rsidR="0092222B">
              <w:rPr>
                <w:noProof/>
              </w:rPr>
              <w:t>A</w:t>
            </w:r>
            <w:r w:rsidR="007F426C">
              <w:rPr>
                <w:noProof/>
              </w:rPr>
              <w:fldChar w:fldCharType="end"/>
            </w:r>
            <w:r w:rsidRPr="00182ECB">
              <w:noBreakHyphen/>
            </w:r>
            <w:r w:rsidR="007F426C">
              <w:fldChar w:fldCharType="begin" w:fldLock="1"/>
            </w:r>
            <w:r>
              <w:instrText xml:space="preserve"> SEQ Exhibit \* ARABIC \s 7 </w:instrText>
            </w:r>
            <w:r w:rsidR="007F426C">
              <w:fldChar w:fldCharType="separate"/>
            </w:r>
            <w:r w:rsidR="0092222B">
              <w:rPr>
                <w:noProof/>
              </w:rPr>
              <w:t>4</w:t>
            </w:r>
            <w:r w:rsidR="007F426C">
              <w:rPr>
                <w:noProof/>
              </w:rPr>
              <w:fldChar w:fldCharType="end"/>
            </w:r>
            <w:r w:rsidRPr="00182ECB">
              <w:t>: HSP Distance to Contaminant- Rating Scale</w:t>
            </w:r>
          </w:p>
        </w:tc>
      </w:tr>
      <w:tr w14:paraId="7EABC72D" w14:textId="77777777" w:rsidTr="000211F9">
        <w:tblPrEx>
          <w:tblW w:w="0" w:type="auto"/>
          <w:jc w:val="center"/>
          <w:tblLook w:val="04A0"/>
        </w:tblPrEx>
        <w:trPr>
          <w:cantSplit/>
          <w:trHeight w:val="20"/>
          <w:tblHeader/>
          <w:jc w:val="center"/>
        </w:trPr>
        <w:tc>
          <w:tcPr>
            <w:tcW w:w="1152" w:type="dxa"/>
            <w:tcBorders>
              <w:top w:val="single" w:sz="4" w:space="0" w:color="auto"/>
            </w:tcBorders>
            <w:shd w:val="clear" w:color="auto" w:fill="48A9C5"/>
          </w:tcPr>
          <w:p w:rsidR="00D90564" w:rsidRPr="00182ECB" w:rsidP="00CB1C05" w14:paraId="159EFC24" w14:textId="77777777">
            <w:pPr>
              <w:pStyle w:val="TableSubtitle"/>
            </w:pPr>
            <w:r w:rsidRPr="00182ECB">
              <w:t>Rating</w:t>
            </w:r>
          </w:p>
        </w:tc>
        <w:tc>
          <w:tcPr>
            <w:tcW w:w="2160" w:type="dxa"/>
            <w:tcBorders>
              <w:top w:val="single" w:sz="4" w:space="0" w:color="auto"/>
            </w:tcBorders>
            <w:shd w:val="clear" w:color="auto" w:fill="48A9C5"/>
          </w:tcPr>
          <w:p w:rsidR="00D90564" w:rsidRPr="00182ECB" w:rsidP="00CB1C05" w14:paraId="0F3BA814" w14:textId="77777777">
            <w:pPr>
              <w:pStyle w:val="TableSubtitle"/>
            </w:pPr>
            <w:r w:rsidRPr="00182ECB">
              <w:t>HSP Distance</w:t>
            </w:r>
          </w:p>
        </w:tc>
      </w:tr>
      <w:tr w14:paraId="6F8252F8" w14:textId="77777777" w:rsidTr="0087382E">
        <w:tblPrEx>
          <w:tblW w:w="0" w:type="auto"/>
          <w:jc w:val="center"/>
          <w:tblLook w:val="04A0"/>
        </w:tblPrEx>
        <w:trPr>
          <w:cantSplit/>
          <w:trHeight w:val="20"/>
          <w:jc w:val="center"/>
        </w:trPr>
        <w:tc>
          <w:tcPr>
            <w:tcW w:w="1152" w:type="dxa"/>
          </w:tcPr>
          <w:p w:rsidR="00D90564" w:rsidRPr="00182ECB" w:rsidP="00CB1C05" w14:paraId="1F05073B" w14:textId="77777777">
            <w:pPr>
              <w:pStyle w:val="LTableTextAbt"/>
            </w:pPr>
            <w:r w:rsidRPr="00182ECB">
              <w:t>5</w:t>
            </w:r>
          </w:p>
        </w:tc>
        <w:tc>
          <w:tcPr>
            <w:tcW w:w="2160" w:type="dxa"/>
            <w:vAlign w:val="bottom"/>
          </w:tcPr>
          <w:p w:rsidR="00D90564" w:rsidRPr="00182ECB" w:rsidP="00CB1C05" w14:paraId="1EF31BE8" w14:textId="77777777">
            <w:pPr>
              <w:pStyle w:val="LTableTextAbt"/>
            </w:pPr>
            <w:r w:rsidRPr="00182ECB">
              <w:rPr>
                <w:rFonts w:cs="PMingLiU"/>
              </w:rPr>
              <w:t>Less than 3.0</w:t>
            </w:r>
          </w:p>
        </w:tc>
      </w:tr>
      <w:tr w14:paraId="4E801E63" w14:textId="77777777" w:rsidTr="0087382E">
        <w:tblPrEx>
          <w:tblW w:w="0" w:type="auto"/>
          <w:jc w:val="center"/>
          <w:tblLook w:val="04A0"/>
        </w:tblPrEx>
        <w:trPr>
          <w:cantSplit/>
          <w:trHeight w:val="20"/>
          <w:jc w:val="center"/>
        </w:trPr>
        <w:tc>
          <w:tcPr>
            <w:tcW w:w="1152" w:type="dxa"/>
          </w:tcPr>
          <w:p w:rsidR="00D90564" w:rsidRPr="00182ECB" w:rsidP="00CB1C05" w14:paraId="75B5DD11" w14:textId="77777777">
            <w:pPr>
              <w:pStyle w:val="LTableTextAbt"/>
            </w:pPr>
            <w:r w:rsidRPr="00182ECB">
              <w:t>4</w:t>
            </w:r>
          </w:p>
        </w:tc>
        <w:tc>
          <w:tcPr>
            <w:tcW w:w="2160" w:type="dxa"/>
            <w:vAlign w:val="bottom"/>
          </w:tcPr>
          <w:p w:rsidR="00D90564" w:rsidRPr="00182ECB" w:rsidP="00CB1C05" w14:paraId="5CEEC172" w14:textId="77777777">
            <w:pPr>
              <w:pStyle w:val="LTableTextAbt"/>
            </w:pPr>
            <w:r w:rsidRPr="00182ECB">
              <w:rPr>
                <w:rFonts w:cs="PMingLiU"/>
              </w:rPr>
              <w:t>3.0 to 6.9</w:t>
            </w:r>
          </w:p>
        </w:tc>
      </w:tr>
      <w:tr w14:paraId="2BF711F1" w14:textId="77777777" w:rsidTr="0087382E">
        <w:tblPrEx>
          <w:tblW w:w="0" w:type="auto"/>
          <w:jc w:val="center"/>
          <w:tblLook w:val="04A0"/>
        </w:tblPrEx>
        <w:trPr>
          <w:cantSplit/>
          <w:trHeight w:val="20"/>
          <w:jc w:val="center"/>
        </w:trPr>
        <w:tc>
          <w:tcPr>
            <w:tcW w:w="1152" w:type="dxa"/>
          </w:tcPr>
          <w:p w:rsidR="00D90564" w:rsidRPr="00182ECB" w:rsidP="00CB1C05" w14:paraId="241A8BFE" w14:textId="77777777">
            <w:pPr>
              <w:pStyle w:val="LTableTextAbt"/>
            </w:pPr>
            <w:r w:rsidRPr="00182ECB">
              <w:t>3</w:t>
            </w:r>
          </w:p>
        </w:tc>
        <w:tc>
          <w:tcPr>
            <w:tcW w:w="2160" w:type="dxa"/>
            <w:vAlign w:val="bottom"/>
          </w:tcPr>
          <w:p w:rsidR="00D90564" w:rsidRPr="00182ECB" w:rsidP="00CB1C05" w14:paraId="29794273" w14:textId="77777777">
            <w:pPr>
              <w:pStyle w:val="LTableTextAbt"/>
            </w:pPr>
            <w:r w:rsidRPr="00182ECB">
              <w:rPr>
                <w:rFonts w:cs="PMingLiU"/>
              </w:rPr>
              <w:t xml:space="preserve">7.0 to 9.9 </w:t>
            </w:r>
          </w:p>
        </w:tc>
      </w:tr>
      <w:tr w14:paraId="63ABAFF8" w14:textId="77777777" w:rsidTr="0087382E">
        <w:tblPrEx>
          <w:tblW w:w="0" w:type="auto"/>
          <w:jc w:val="center"/>
          <w:tblLook w:val="04A0"/>
        </w:tblPrEx>
        <w:trPr>
          <w:cantSplit/>
          <w:trHeight w:val="20"/>
          <w:jc w:val="center"/>
        </w:trPr>
        <w:tc>
          <w:tcPr>
            <w:tcW w:w="1152" w:type="dxa"/>
          </w:tcPr>
          <w:p w:rsidR="00D90564" w:rsidRPr="00182ECB" w:rsidP="00CB1C05" w14:paraId="40780E10" w14:textId="77777777">
            <w:pPr>
              <w:pStyle w:val="LTableTextAbt"/>
            </w:pPr>
            <w:r w:rsidRPr="00182ECB">
              <w:t>2</w:t>
            </w:r>
          </w:p>
        </w:tc>
        <w:tc>
          <w:tcPr>
            <w:tcW w:w="2160" w:type="dxa"/>
            <w:vAlign w:val="bottom"/>
          </w:tcPr>
          <w:p w:rsidR="00D90564" w:rsidRPr="00182ECB" w:rsidP="00CB1C05" w14:paraId="58C0488A" w14:textId="77777777">
            <w:pPr>
              <w:pStyle w:val="LTableTextAbt"/>
            </w:pPr>
            <w:r w:rsidRPr="00182ECB">
              <w:rPr>
                <w:rFonts w:cs="PMingLiU"/>
              </w:rPr>
              <w:t>10.0 to 12.9</w:t>
            </w:r>
          </w:p>
        </w:tc>
      </w:tr>
      <w:tr w14:paraId="203D3377" w14:textId="77777777" w:rsidTr="0087382E">
        <w:tblPrEx>
          <w:tblW w:w="0" w:type="auto"/>
          <w:jc w:val="center"/>
          <w:tblLook w:val="04A0"/>
        </w:tblPrEx>
        <w:trPr>
          <w:cantSplit/>
          <w:trHeight w:val="20"/>
          <w:jc w:val="center"/>
        </w:trPr>
        <w:tc>
          <w:tcPr>
            <w:tcW w:w="1152" w:type="dxa"/>
          </w:tcPr>
          <w:p w:rsidR="00D90564" w:rsidRPr="00182ECB" w:rsidP="00CB1C05" w14:paraId="4C8AB521" w14:textId="77777777">
            <w:pPr>
              <w:pStyle w:val="LTableTextAbt"/>
            </w:pPr>
            <w:r w:rsidRPr="00182ECB">
              <w:t>1</w:t>
            </w:r>
          </w:p>
        </w:tc>
        <w:tc>
          <w:tcPr>
            <w:tcW w:w="2160" w:type="dxa"/>
            <w:vAlign w:val="bottom"/>
          </w:tcPr>
          <w:p w:rsidR="00D90564" w:rsidRPr="00182ECB" w:rsidP="00CB1C05" w14:paraId="00538C62" w14:textId="77777777">
            <w:pPr>
              <w:pStyle w:val="LTableTextAbt"/>
            </w:pPr>
            <w:r w:rsidRPr="00182ECB">
              <w:rPr>
                <w:rFonts w:cs="PMingLiU"/>
              </w:rPr>
              <w:t>13.0 to 15.0</w:t>
            </w:r>
          </w:p>
        </w:tc>
      </w:tr>
      <w:tr w14:paraId="41166EBB" w14:textId="77777777" w:rsidTr="0087382E">
        <w:tblPrEx>
          <w:tblW w:w="0" w:type="auto"/>
          <w:jc w:val="center"/>
          <w:tblLook w:val="04A0"/>
        </w:tblPrEx>
        <w:trPr>
          <w:cantSplit/>
          <w:trHeight w:val="20"/>
          <w:jc w:val="center"/>
        </w:trPr>
        <w:tc>
          <w:tcPr>
            <w:tcW w:w="1152" w:type="dxa"/>
          </w:tcPr>
          <w:p w:rsidR="00D90564" w:rsidRPr="00182ECB" w:rsidP="00CB1C05" w14:paraId="66EC27FB" w14:textId="77777777">
            <w:pPr>
              <w:pStyle w:val="LTableTextAbt"/>
            </w:pPr>
            <w:r w:rsidRPr="00182ECB">
              <w:t>0</w:t>
            </w:r>
          </w:p>
        </w:tc>
        <w:tc>
          <w:tcPr>
            <w:tcW w:w="2160" w:type="dxa"/>
            <w:vAlign w:val="bottom"/>
          </w:tcPr>
          <w:p w:rsidR="00D90564" w:rsidRPr="00182ECB" w:rsidP="00CB1C05" w14:paraId="0CC6C8EA" w14:textId="77777777">
            <w:pPr>
              <w:pStyle w:val="LTableTextAbt"/>
              <w:rPr>
                <w:rFonts w:cs="PMingLiU"/>
              </w:rPr>
            </w:pPr>
            <w:r w:rsidRPr="00182ECB">
              <w:rPr>
                <w:rFonts w:cs="PMingLiU"/>
              </w:rPr>
              <w:t>Greater than 15.0</w:t>
            </w:r>
          </w:p>
        </w:tc>
      </w:tr>
    </w:tbl>
    <w:p w:rsidR="00D90564" w:rsidRPr="00182ECB" w:rsidP="00CB1C05" w14:paraId="14A2DED8" w14:textId="77777777">
      <w:pPr>
        <w:spacing w:line="360" w:lineRule="auto"/>
        <w:rPr>
          <w:rFonts w:cstheme="minorHAnsi"/>
          <w:b/>
        </w:rPr>
      </w:pPr>
    </w:p>
    <w:p w:rsidR="00D90564" w:rsidRPr="00182ECB" w:rsidP="00CB1C05" w14:paraId="474BAEF4" w14:textId="77777777">
      <w:pPr>
        <w:pStyle w:val="Heading8"/>
      </w:pPr>
      <w:bookmarkStart w:id="1769" w:name="_Toc83394663"/>
      <w:bookmarkStart w:id="1770" w:name="_Toc83397324"/>
      <w:r w:rsidRPr="00182ECB">
        <w:t>Fire Safety</w:t>
      </w:r>
      <w:bookmarkEnd w:id="1769"/>
      <w:bookmarkEnd w:id="1770"/>
    </w:p>
    <w:p w:rsidR="00D90564" w:rsidRPr="00182ECB" w:rsidP="00CB1C05" w14:paraId="3D83A01B" w14:textId="77777777">
      <w:pPr>
        <w:pStyle w:val="BodyText"/>
      </w:pPr>
      <w:r w:rsidRPr="00182ECB">
        <w:t xml:space="preserve">The fire safety rating is based upon the product flammability rating and the presence/absence of evaporation barrier additives in the product. The product flammability rating was determined by either the rating provided on the product label, or the flash point temperature provided in the product Safety Data Sheet. </w:t>
      </w:r>
      <w:r w:rsidRPr="00182ECB">
        <w:rPr>
          <w:rFonts w:cstheme="minorHAnsi"/>
        </w:rPr>
        <w:t xml:space="preserve">Under the Federal Hazardous Substances Act label requirements, the Consumer Product Safety Commission classifies a liquid with a flash point less than 20 °F as "Extremely Flammable"; greater than 20 °F and less than 100 °F as "Flammable"; and 100 °F to 150 °F as "Combustible." </w:t>
      </w:r>
      <w:r w:rsidRPr="00182ECB" w:rsidR="00DC5963">
        <w:t>Exhibit A-</w:t>
      </w:r>
      <w:r w:rsidRPr="00182ECB">
        <w:t>5 shows the rating scale based upon the product flammability rating and the presence/absence of evaporation barrier additives.</w:t>
      </w:r>
    </w:p>
    <w:p w:rsidR="00D90564" w:rsidRPr="00182ECB" w:rsidP="00CB1C05" w14:paraId="7DA20100" w14:textId="77777777">
      <w:pPr>
        <w:tabs>
          <w:tab w:val="left" w:pos="1650"/>
        </w:tabs>
        <w:spacing w:after="120"/>
        <w:jc w:val="center"/>
        <w:rPr>
          <w:i/>
          <w:i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2"/>
        <w:gridCol w:w="7776"/>
      </w:tblGrid>
      <w:tr w14:paraId="5802E4FD"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928" w:type="dxa"/>
            <w:gridSpan w:val="2"/>
            <w:tcBorders>
              <w:top w:val="nil"/>
              <w:left w:val="nil"/>
              <w:bottom w:val="single" w:sz="4" w:space="0" w:color="auto"/>
              <w:right w:val="nil"/>
            </w:tcBorders>
            <w:shd w:val="clear" w:color="auto" w:fill="auto"/>
          </w:tcPr>
          <w:p w:rsidR="000211F9" w:rsidRPr="00182ECB" w:rsidP="00CB1C05" w14:paraId="4B0D4AFF" w14:textId="77777777">
            <w:pPr>
              <w:pStyle w:val="TableTitleA"/>
            </w:pPr>
            <w:r w:rsidRPr="00182ECB">
              <w:t xml:space="preserve">Exhibit </w:t>
            </w:r>
            <w:r w:rsidR="007F426C">
              <w:fldChar w:fldCharType="begin" w:fldLock="1"/>
            </w:r>
            <w:r>
              <w:instrText xml:space="preserve"> STYLEREF 7 \s </w:instrText>
            </w:r>
            <w:r w:rsidR="007F426C">
              <w:fldChar w:fldCharType="separate"/>
            </w:r>
            <w:r w:rsidR="0092222B">
              <w:rPr>
                <w:noProof/>
              </w:rPr>
              <w:t>A</w:t>
            </w:r>
            <w:r w:rsidR="007F426C">
              <w:rPr>
                <w:noProof/>
              </w:rPr>
              <w:fldChar w:fldCharType="end"/>
            </w:r>
            <w:r w:rsidRPr="00182ECB">
              <w:noBreakHyphen/>
            </w:r>
            <w:r w:rsidR="007F426C">
              <w:fldChar w:fldCharType="begin" w:fldLock="1"/>
            </w:r>
            <w:r>
              <w:instrText xml:space="preserve"> SEQ Exhibit \* ARABIC \s 7 </w:instrText>
            </w:r>
            <w:r w:rsidR="007F426C">
              <w:fldChar w:fldCharType="separate"/>
            </w:r>
            <w:r w:rsidR="0092222B">
              <w:rPr>
                <w:noProof/>
              </w:rPr>
              <w:t>5</w:t>
            </w:r>
            <w:r w:rsidR="007F426C">
              <w:rPr>
                <w:noProof/>
              </w:rPr>
              <w:fldChar w:fldCharType="end"/>
            </w:r>
            <w:r w:rsidRPr="00182ECB">
              <w:t>: Fire Safety - Rating Scale</w:t>
            </w:r>
          </w:p>
        </w:tc>
      </w:tr>
      <w:tr w14:paraId="1C90E37D" w14:textId="77777777" w:rsidTr="000211F9">
        <w:tblPrEx>
          <w:tblW w:w="0" w:type="auto"/>
          <w:jc w:val="center"/>
          <w:tblLook w:val="04A0"/>
        </w:tblPrEx>
        <w:trPr>
          <w:cantSplit/>
          <w:trHeight w:val="20"/>
          <w:tblHeader/>
          <w:jc w:val="center"/>
        </w:trPr>
        <w:tc>
          <w:tcPr>
            <w:tcW w:w="1152" w:type="dxa"/>
            <w:tcBorders>
              <w:top w:val="single" w:sz="4" w:space="0" w:color="auto"/>
            </w:tcBorders>
            <w:shd w:val="clear" w:color="auto" w:fill="48A9C5"/>
          </w:tcPr>
          <w:p w:rsidR="00D90564" w:rsidRPr="00182ECB" w:rsidP="00CB1C05" w14:paraId="02179B46" w14:textId="77777777">
            <w:pPr>
              <w:pStyle w:val="TableSubtitle"/>
            </w:pPr>
            <w:r w:rsidRPr="00182ECB">
              <w:t>Rating</w:t>
            </w:r>
          </w:p>
        </w:tc>
        <w:tc>
          <w:tcPr>
            <w:tcW w:w="7776" w:type="dxa"/>
            <w:tcBorders>
              <w:top w:val="single" w:sz="4" w:space="0" w:color="auto"/>
            </w:tcBorders>
            <w:shd w:val="clear" w:color="auto" w:fill="48A9C5"/>
          </w:tcPr>
          <w:p w:rsidR="00D90564" w:rsidRPr="00182ECB" w:rsidP="00CB1C05" w14:paraId="5EAC8C58" w14:textId="77777777">
            <w:pPr>
              <w:pStyle w:val="TableSubtitle"/>
            </w:pPr>
            <w:r w:rsidRPr="00182ECB">
              <w:t>Fire Safety</w:t>
            </w:r>
          </w:p>
        </w:tc>
      </w:tr>
      <w:tr w14:paraId="0E5BB6DF" w14:textId="77777777" w:rsidTr="0087382E">
        <w:tblPrEx>
          <w:tblW w:w="0" w:type="auto"/>
          <w:jc w:val="center"/>
          <w:tblLook w:val="04A0"/>
        </w:tblPrEx>
        <w:trPr>
          <w:cantSplit/>
          <w:trHeight w:val="20"/>
          <w:jc w:val="center"/>
        </w:trPr>
        <w:tc>
          <w:tcPr>
            <w:tcW w:w="1152" w:type="dxa"/>
          </w:tcPr>
          <w:p w:rsidR="00D90564" w:rsidRPr="00182ECB" w:rsidP="00CB1C05" w14:paraId="7D7402E1" w14:textId="77777777">
            <w:pPr>
              <w:pStyle w:val="CTableTextAbt"/>
            </w:pPr>
            <w:r w:rsidRPr="00182ECB">
              <w:t>5</w:t>
            </w:r>
          </w:p>
        </w:tc>
        <w:tc>
          <w:tcPr>
            <w:tcW w:w="7776" w:type="dxa"/>
            <w:vAlign w:val="bottom"/>
          </w:tcPr>
          <w:p w:rsidR="00D90564" w:rsidRPr="00182ECB" w:rsidP="00CB1C05" w14:paraId="669F7516" w14:textId="77777777">
            <w:pPr>
              <w:pStyle w:val="LTableTextAbt"/>
            </w:pPr>
            <w:r w:rsidRPr="00182ECB">
              <w:t>"Non-flammable" product rating</w:t>
            </w:r>
          </w:p>
        </w:tc>
      </w:tr>
      <w:tr w14:paraId="77A7F139" w14:textId="77777777" w:rsidTr="0087382E">
        <w:tblPrEx>
          <w:tblW w:w="0" w:type="auto"/>
          <w:jc w:val="center"/>
          <w:tblLook w:val="04A0"/>
        </w:tblPrEx>
        <w:trPr>
          <w:cantSplit/>
          <w:trHeight w:val="20"/>
          <w:jc w:val="center"/>
        </w:trPr>
        <w:tc>
          <w:tcPr>
            <w:tcW w:w="1152" w:type="dxa"/>
          </w:tcPr>
          <w:p w:rsidR="00D90564" w:rsidRPr="00182ECB" w:rsidP="00CB1C05" w14:paraId="6F832F5F" w14:textId="77777777">
            <w:pPr>
              <w:pStyle w:val="CTableTextAbt"/>
            </w:pPr>
            <w:r w:rsidRPr="00182ECB">
              <w:t>4</w:t>
            </w:r>
          </w:p>
        </w:tc>
        <w:tc>
          <w:tcPr>
            <w:tcW w:w="7776" w:type="dxa"/>
            <w:vAlign w:val="bottom"/>
          </w:tcPr>
          <w:p w:rsidR="00D90564" w:rsidRPr="00182ECB" w:rsidP="00CB1C05" w14:paraId="16BD4FB8" w14:textId="77777777">
            <w:pPr>
              <w:pStyle w:val="LTableTextAbt"/>
            </w:pPr>
            <w:r w:rsidRPr="00182ECB">
              <w:t>"Combustible" product rating or Evaporation Barrier used in the product</w:t>
            </w:r>
          </w:p>
        </w:tc>
      </w:tr>
      <w:tr w14:paraId="59A7140B" w14:textId="77777777" w:rsidTr="0087382E">
        <w:tblPrEx>
          <w:tblW w:w="0" w:type="auto"/>
          <w:jc w:val="center"/>
          <w:tblLook w:val="04A0"/>
        </w:tblPrEx>
        <w:trPr>
          <w:cantSplit/>
          <w:trHeight w:val="20"/>
          <w:jc w:val="center"/>
        </w:trPr>
        <w:tc>
          <w:tcPr>
            <w:tcW w:w="1152" w:type="dxa"/>
          </w:tcPr>
          <w:p w:rsidR="00D90564" w:rsidRPr="00182ECB" w:rsidP="00CB1C05" w14:paraId="00DE1E6F" w14:textId="77777777">
            <w:pPr>
              <w:pStyle w:val="CTableTextAbt"/>
            </w:pPr>
            <w:r w:rsidRPr="00182ECB">
              <w:t>1</w:t>
            </w:r>
          </w:p>
        </w:tc>
        <w:tc>
          <w:tcPr>
            <w:tcW w:w="7776" w:type="dxa"/>
            <w:vAlign w:val="bottom"/>
          </w:tcPr>
          <w:p w:rsidR="00D90564" w:rsidRPr="00182ECB" w:rsidP="00CB1C05" w14:paraId="64422C37" w14:textId="77777777">
            <w:pPr>
              <w:pStyle w:val="LTableTextAbt"/>
            </w:pPr>
            <w:r w:rsidRPr="00182ECB">
              <w:t>"Flammable" product rating and no Evaporation Barrier used in the product</w:t>
            </w:r>
          </w:p>
        </w:tc>
      </w:tr>
      <w:tr w14:paraId="3DFCE8A8" w14:textId="77777777" w:rsidTr="0087382E">
        <w:tblPrEx>
          <w:tblW w:w="0" w:type="auto"/>
          <w:jc w:val="center"/>
          <w:tblLook w:val="04A0"/>
        </w:tblPrEx>
        <w:trPr>
          <w:cantSplit/>
          <w:trHeight w:val="20"/>
          <w:jc w:val="center"/>
        </w:trPr>
        <w:tc>
          <w:tcPr>
            <w:tcW w:w="1152" w:type="dxa"/>
          </w:tcPr>
          <w:p w:rsidR="00D90564" w:rsidRPr="00182ECB" w:rsidP="00CB1C05" w14:paraId="79B8DC09" w14:textId="77777777">
            <w:pPr>
              <w:pStyle w:val="CTableTextAbt"/>
            </w:pPr>
            <w:r w:rsidRPr="00182ECB">
              <w:t>0</w:t>
            </w:r>
          </w:p>
        </w:tc>
        <w:tc>
          <w:tcPr>
            <w:tcW w:w="7776" w:type="dxa"/>
            <w:vAlign w:val="bottom"/>
          </w:tcPr>
          <w:p w:rsidR="00D90564" w:rsidRPr="00182ECB" w:rsidP="00CB1C05" w14:paraId="43DE30A4" w14:textId="77777777">
            <w:pPr>
              <w:pStyle w:val="LTableTextAbt"/>
            </w:pPr>
            <w:r w:rsidRPr="00182ECB">
              <w:t>"Extremely flammable" product rating and no Evaporation Barrier used in the product</w:t>
            </w:r>
          </w:p>
        </w:tc>
      </w:tr>
    </w:tbl>
    <w:p w:rsidR="00D90564" w:rsidRPr="00182ECB" w:rsidP="00CB1C05" w14:paraId="2A765025" w14:textId="77777777"/>
    <w:p w:rsidR="00D90564" w:rsidRPr="00182ECB" w:rsidP="00CB1C05" w14:paraId="17ED707D" w14:textId="77777777">
      <w:pPr>
        <w:pStyle w:val="BodyText"/>
      </w:pPr>
      <w:r w:rsidRPr="00182ECB">
        <w:t xml:space="preserve">The details of the chemical ranking procedure for determining the market share percentage for brake cleaners is provided as an example of this procedure. </w:t>
      </w:r>
      <w:r w:rsidRPr="00182ECB" w:rsidR="00DC5963">
        <w:t>Exhibit A-</w:t>
      </w:r>
      <w:r w:rsidRPr="00182ECB">
        <w:t xml:space="preserve">6 shows the chemical ranking procedure applied to the brake cleaning products. Note that total points for a given solvent are summed across products assessed. In addition, this procedure may undervalue the aqueous option as the HSP value and the price for the aqueous option are both shown as zero. The degreasing mechanism is not reflected in the HSP system. Similarly, the cost savings from adoption of an aqueous system are not reflected here because no cost per ounce was calculated for the aqueous system. </w:t>
      </w:r>
    </w:p>
    <w:p w:rsidR="007B6B21" w:rsidRPr="00182ECB" w:rsidP="00CB1C05" w14:paraId="0B01251C" w14:textId="77777777">
      <w:pPr>
        <w:sectPr w:rsidSect="00CB1C05">
          <w:footerReference w:type="default" r:id="rId249"/>
          <w:type w:val="nextColumn"/>
          <w:pgSz w:w="12240" w:h="15840" w:code="1"/>
          <w:pgMar w:top="1440" w:right="1080" w:bottom="1080" w:left="1080" w:header="720" w:footer="432" w:gutter="0"/>
          <w:lnNumType w:countBy="1" w:restart="continuous"/>
          <w:pgNumType w:start="1"/>
          <w:cols w:space="720"/>
          <w:docGrid w:linePitch="360"/>
        </w:sectPr>
      </w:pPr>
    </w:p>
    <w:tbl>
      <w:tblPr>
        <w:tblW w:w="13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88"/>
        <w:gridCol w:w="1719"/>
        <w:gridCol w:w="1328"/>
        <w:gridCol w:w="669"/>
        <w:gridCol w:w="612"/>
        <w:gridCol w:w="1059"/>
        <w:gridCol w:w="1200"/>
        <w:gridCol w:w="1391"/>
        <w:gridCol w:w="886"/>
        <w:gridCol w:w="788"/>
        <w:gridCol w:w="1144"/>
        <w:gridCol w:w="1260"/>
      </w:tblGrid>
      <w:tr w14:paraId="08B4B908" w14:textId="77777777" w:rsidTr="000211F9">
        <w:tblPrEx>
          <w:tblW w:w="13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trPr>
        <w:tc>
          <w:tcPr>
            <w:tcW w:w="13144" w:type="dxa"/>
            <w:gridSpan w:val="12"/>
            <w:tcBorders>
              <w:top w:val="nil"/>
              <w:left w:val="nil"/>
              <w:bottom w:val="single" w:sz="4" w:space="0" w:color="auto"/>
              <w:right w:val="nil"/>
            </w:tcBorders>
            <w:shd w:val="clear" w:color="auto" w:fill="auto"/>
            <w:noWrap/>
            <w:vAlign w:val="bottom"/>
          </w:tcPr>
          <w:p w:rsidR="000211F9" w:rsidRPr="00182ECB" w:rsidP="00CB1C05" w14:paraId="45F95167" w14:textId="77777777">
            <w:pPr>
              <w:pStyle w:val="TableTitleA"/>
            </w:pPr>
            <w:r w:rsidRPr="00182ECB">
              <w:t xml:space="preserve">Exhibit </w:t>
            </w:r>
            <w:r w:rsidR="007F426C">
              <w:fldChar w:fldCharType="begin" w:fldLock="1"/>
            </w:r>
            <w:r>
              <w:instrText xml:space="preserve"> STYLEREF 7 \s </w:instrText>
            </w:r>
            <w:r w:rsidR="007F426C">
              <w:fldChar w:fldCharType="separate"/>
            </w:r>
            <w:r w:rsidR="0092222B">
              <w:rPr>
                <w:noProof/>
              </w:rPr>
              <w:t>A</w:t>
            </w:r>
            <w:r w:rsidR="007F426C">
              <w:rPr>
                <w:noProof/>
              </w:rPr>
              <w:fldChar w:fldCharType="end"/>
            </w:r>
            <w:r w:rsidRPr="00182ECB">
              <w:noBreakHyphen/>
            </w:r>
            <w:r w:rsidR="007F426C">
              <w:fldChar w:fldCharType="begin" w:fldLock="1"/>
            </w:r>
            <w:r>
              <w:instrText xml:space="preserve"> SEQ Exhibit \* ARABIC \s 7 </w:instrText>
            </w:r>
            <w:r w:rsidR="007F426C">
              <w:fldChar w:fldCharType="separate"/>
            </w:r>
            <w:r w:rsidR="0092222B">
              <w:rPr>
                <w:noProof/>
              </w:rPr>
              <w:t>6</w:t>
            </w:r>
            <w:r w:rsidR="007F426C">
              <w:rPr>
                <w:noProof/>
              </w:rPr>
              <w:fldChar w:fldCharType="end"/>
            </w:r>
            <w:r w:rsidRPr="00182ECB">
              <w:t>: Chemical Ranking Procedure for Brake Cleaning Products</w:t>
            </w:r>
          </w:p>
        </w:tc>
      </w:tr>
      <w:tr w14:paraId="3D5E89EF" w14:textId="77777777" w:rsidTr="00BE6D60">
        <w:tblPrEx>
          <w:tblW w:w="13144" w:type="dxa"/>
          <w:tblLook w:val="04A0"/>
        </w:tblPrEx>
        <w:trPr>
          <w:cantSplit/>
          <w:trHeight w:val="20"/>
          <w:tblHeader/>
        </w:trPr>
        <w:tc>
          <w:tcPr>
            <w:tcW w:w="1088" w:type="dxa"/>
            <w:tcBorders>
              <w:top w:val="single" w:sz="4" w:space="0" w:color="auto"/>
              <w:bottom w:val="single" w:sz="4" w:space="0" w:color="auto"/>
            </w:tcBorders>
            <w:shd w:val="clear" w:color="auto" w:fill="48A9C5"/>
            <w:noWrap/>
            <w:vAlign w:val="bottom"/>
            <w:hideMark/>
          </w:tcPr>
          <w:p w:rsidR="00D90564" w:rsidRPr="00182ECB" w:rsidP="00CB1C05" w14:paraId="182B2EDE" w14:textId="77777777">
            <w:pPr>
              <w:pStyle w:val="TableSubtitle"/>
            </w:pPr>
            <w:bookmarkStart w:id="1771" w:name="_Hlk83308602"/>
            <w:r w:rsidRPr="00182ECB">
              <w:t>Chemical</w:t>
            </w:r>
          </w:p>
        </w:tc>
        <w:tc>
          <w:tcPr>
            <w:tcW w:w="1972" w:type="dxa"/>
            <w:tcBorders>
              <w:top w:val="single" w:sz="4" w:space="0" w:color="auto"/>
              <w:bottom w:val="single" w:sz="4" w:space="0" w:color="auto"/>
            </w:tcBorders>
            <w:shd w:val="clear" w:color="auto" w:fill="48A9C5"/>
            <w:vAlign w:val="bottom"/>
            <w:hideMark/>
          </w:tcPr>
          <w:p w:rsidR="00D90564" w:rsidRPr="00182ECB" w:rsidP="00CB1C05" w14:paraId="4BB1AEA6" w14:textId="77777777">
            <w:pPr>
              <w:pStyle w:val="TableSubtitle"/>
            </w:pPr>
            <w:r w:rsidRPr="00182ECB">
              <w:t>Product</w:t>
            </w:r>
          </w:p>
        </w:tc>
        <w:tc>
          <w:tcPr>
            <w:tcW w:w="1075" w:type="dxa"/>
            <w:tcBorders>
              <w:top w:val="single" w:sz="4" w:space="0" w:color="auto"/>
              <w:bottom w:val="single" w:sz="4" w:space="0" w:color="auto"/>
            </w:tcBorders>
            <w:shd w:val="clear" w:color="auto" w:fill="48A9C5"/>
            <w:vAlign w:val="bottom"/>
            <w:hideMark/>
          </w:tcPr>
          <w:p w:rsidR="00D90564" w:rsidRPr="00182ECB" w:rsidP="00CB1C05" w14:paraId="7A85F263" w14:textId="77777777">
            <w:pPr>
              <w:pStyle w:val="TableSubtitle"/>
            </w:pPr>
            <w:r w:rsidRPr="00182ECB">
              <w:t>Concentration in Product</w:t>
            </w:r>
          </w:p>
        </w:tc>
        <w:tc>
          <w:tcPr>
            <w:tcW w:w="669" w:type="dxa"/>
            <w:tcBorders>
              <w:top w:val="single" w:sz="4" w:space="0" w:color="auto"/>
              <w:bottom w:val="single" w:sz="4" w:space="0" w:color="auto"/>
            </w:tcBorders>
            <w:shd w:val="clear" w:color="auto" w:fill="48A9C5"/>
            <w:noWrap/>
            <w:vAlign w:val="bottom"/>
            <w:hideMark/>
          </w:tcPr>
          <w:p w:rsidR="00D90564" w:rsidRPr="00182ECB" w:rsidP="00CB1C05" w14:paraId="7FB0C93B" w14:textId="77777777">
            <w:pPr>
              <w:pStyle w:val="TableSubtitle"/>
            </w:pPr>
            <w:r w:rsidRPr="00182ECB">
              <w:t>Price</w:t>
            </w:r>
          </w:p>
        </w:tc>
        <w:tc>
          <w:tcPr>
            <w:tcW w:w="612" w:type="dxa"/>
            <w:tcBorders>
              <w:top w:val="single" w:sz="4" w:space="0" w:color="auto"/>
              <w:bottom w:val="single" w:sz="4" w:space="0" w:color="auto"/>
            </w:tcBorders>
            <w:shd w:val="clear" w:color="auto" w:fill="48A9C5"/>
            <w:noWrap/>
            <w:vAlign w:val="bottom"/>
            <w:hideMark/>
          </w:tcPr>
          <w:p w:rsidR="00D90564" w:rsidRPr="00182ECB" w:rsidP="00CB1C05" w14:paraId="3C24D3A5" w14:textId="77777777">
            <w:pPr>
              <w:pStyle w:val="TableSubtitle"/>
            </w:pPr>
            <w:r w:rsidRPr="00182ECB">
              <w:t xml:space="preserve">VOC </w:t>
            </w:r>
          </w:p>
        </w:tc>
        <w:tc>
          <w:tcPr>
            <w:tcW w:w="1059" w:type="dxa"/>
            <w:tcBorders>
              <w:top w:val="single" w:sz="4" w:space="0" w:color="auto"/>
              <w:bottom w:val="single" w:sz="4" w:space="0" w:color="auto"/>
            </w:tcBorders>
            <w:shd w:val="clear" w:color="auto" w:fill="48A9C5"/>
            <w:vAlign w:val="bottom"/>
            <w:hideMark/>
          </w:tcPr>
          <w:p w:rsidR="00D90564" w:rsidRPr="00182ECB" w:rsidP="00CB1C05" w14:paraId="6BD83A7A" w14:textId="77777777">
            <w:pPr>
              <w:pStyle w:val="TableSubtitle"/>
            </w:pPr>
            <w:r w:rsidRPr="00182ECB">
              <w:t>Customer Reviews</w:t>
            </w:r>
          </w:p>
        </w:tc>
        <w:tc>
          <w:tcPr>
            <w:tcW w:w="1200" w:type="dxa"/>
            <w:tcBorders>
              <w:top w:val="single" w:sz="4" w:space="0" w:color="auto"/>
              <w:bottom w:val="single" w:sz="4" w:space="0" w:color="auto"/>
            </w:tcBorders>
            <w:shd w:val="clear" w:color="auto" w:fill="48A9C5"/>
            <w:vAlign w:val="bottom"/>
            <w:hideMark/>
          </w:tcPr>
          <w:p w:rsidR="00D90564" w:rsidRPr="00182ECB" w:rsidP="00CB1C05" w14:paraId="61485CD8" w14:textId="77777777">
            <w:pPr>
              <w:pStyle w:val="TableSubtitle"/>
            </w:pPr>
            <w:r w:rsidRPr="00182ECB">
              <w:t>Customer Ratings</w:t>
            </w:r>
          </w:p>
        </w:tc>
        <w:tc>
          <w:tcPr>
            <w:tcW w:w="1391" w:type="dxa"/>
            <w:tcBorders>
              <w:top w:val="single" w:sz="4" w:space="0" w:color="auto"/>
              <w:bottom w:val="single" w:sz="4" w:space="0" w:color="auto"/>
            </w:tcBorders>
            <w:shd w:val="clear" w:color="auto" w:fill="48A9C5"/>
            <w:vAlign w:val="bottom"/>
            <w:hideMark/>
          </w:tcPr>
          <w:p w:rsidR="00D90564" w:rsidRPr="00182ECB" w:rsidP="00CB1C05" w14:paraId="301EB47E" w14:textId="77777777">
            <w:pPr>
              <w:pStyle w:val="TableSubtitle"/>
            </w:pPr>
            <w:r w:rsidRPr="00182ECB">
              <w:t>HSP Distance to brake contaminant</w:t>
            </w:r>
          </w:p>
        </w:tc>
        <w:tc>
          <w:tcPr>
            <w:tcW w:w="886" w:type="dxa"/>
            <w:tcBorders>
              <w:top w:val="single" w:sz="4" w:space="0" w:color="auto"/>
              <w:bottom w:val="single" w:sz="4" w:space="0" w:color="auto"/>
            </w:tcBorders>
            <w:shd w:val="clear" w:color="auto" w:fill="48A9C5"/>
            <w:vAlign w:val="bottom"/>
            <w:hideMark/>
          </w:tcPr>
          <w:p w:rsidR="00D90564" w:rsidRPr="00182ECB" w:rsidP="00CB1C05" w14:paraId="24FF2070" w14:textId="77777777">
            <w:pPr>
              <w:pStyle w:val="TableSubtitle"/>
            </w:pPr>
            <w:r w:rsidRPr="00182ECB">
              <w:t>Fire Safety</w:t>
            </w:r>
          </w:p>
        </w:tc>
        <w:tc>
          <w:tcPr>
            <w:tcW w:w="788" w:type="dxa"/>
            <w:tcBorders>
              <w:top w:val="single" w:sz="4" w:space="0" w:color="auto"/>
              <w:bottom w:val="single" w:sz="4" w:space="0" w:color="auto"/>
            </w:tcBorders>
            <w:shd w:val="clear" w:color="auto" w:fill="48A9C5"/>
            <w:vAlign w:val="bottom"/>
            <w:hideMark/>
          </w:tcPr>
          <w:p w:rsidR="00D90564" w:rsidRPr="00182ECB" w:rsidP="00CB1C05" w14:paraId="6A8C3A48" w14:textId="77777777">
            <w:pPr>
              <w:pStyle w:val="TableSubtitle"/>
            </w:pPr>
            <w:r w:rsidRPr="00182ECB">
              <w:t>Total Points</w:t>
            </w:r>
          </w:p>
        </w:tc>
        <w:tc>
          <w:tcPr>
            <w:tcW w:w="1144" w:type="dxa"/>
            <w:tcBorders>
              <w:top w:val="single" w:sz="4" w:space="0" w:color="auto"/>
              <w:bottom w:val="single" w:sz="4" w:space="0" w:color="auto"/>
            </w:tcBorders>
            <w:shd w:val="clear" w:color="auto" w:fill="48A9C5"/>
            <w:vAlign w:val="bottom"/>
            <w:hideMark/>
          </w:tcPr>
          <w:p w:rsidR="00D90564" w:rsidRPr="00182ECB" w:rsidP="00CB1C05" w14:paraId="20A4D4F1" w14:textId="77777777">
            <w:pPr>
              <w:pStyle w:val="TableSubtitle"/>
            </w:pPr>
            <w:r w:rsidRPr="00182ECB">
              <w:t>% Before Restriction</w:t>
            </w:r>
          </w:p>
        </w:tc>
        <w:tc>
          <w:tcPr>
            <w:tcW w:w="1260" w:type="dxa"/>
            <w:tcBorders>
              <w:top w:val="single" w:sz="4" w:space="0" w:color="auto"/>
              <w:bottom w:val="single" w:sz="4" w:space="0" w:color="auto"/>
            </w:tcBorders>
            <w:shd w:val="clear" w:color="auto" w:fill="48A9C5"/>
            <w:vAlign w:val="bottom"/>
            <w:hideMark/>
          </w:tcPr>
          <w:p w:rsidR="00D90564" w:rsidRPr="00182ECB" w:rsidP="00CB1C05" w14:paraId="6E89F3E5" w14:textId="77777777">
            <w:pPr>
              <w:pStyle w:val="TableSubtitle"/>
            </w:pPr>
            <w:r w:rsidRPr="00182ECB">
              <w:t>% After Restriction</w:t>
            </w:r>
          </w:p>
        </w:tc>
      </w:tr>
      <w:tr w14:paraId="69D98E65"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6EDE6578" w14:textId="77777777">
            <w:pPr>
              <w:pStyle w:val="LTableTextAbt"/>
            </w:pPr>
            <w:r w:rsidRPr="000E27D7">
              <w:t>acetone</w:t>
            </w:r>
          </w:p>
        </w:tc>
        <w:tc>
          <w:tcPr>
            <w:tcW w:w="1972" w:type="dxa"/>
            <w:tcBorders>
              <w:top w:val="single" w:sz="4" w:space="0" w:color="auto"/>
              <w:bottom w:val="single" w:sz="4" w:space="0" w:color="auto"/>
            </w:tcBorders>
            <w:shd w:val="clear" w:color="auto" w:fill="auto"/>
            <w:hideMark/>
          </w:tcPr>
          <w:p w:rsidR="00D90564" w:rsidRPr="000E27D7" w:rsidP="00CB1C05" w14:paraId="64E7B004" w14:textId="77777777">
            <w:pPr>
              <w:pStyle w:val="LTableTextAbt"/>
            </w:pPr>
            <w:r w:rsidRPr="000E27D7">
              <w:t>CRC Brakleen Non-Chlorinated 05054</w:t>
            </w:r>
          </w:p>
        </w:tc>
        <w:tc>
          <w:tcPr>
            <w:tcW w:w="1075" w:type="dxa"/>
            <w:tcBorders>
              <w:top w:val="single" w:sz="4" w:space="0" w:color="auto"/>
              <w:bottom w:val="single" w:sz="4" w:space="0" w:color="auto"/>
            </w:tcBorders>
            <w:shd w:val="clear" w:color="auto" w:fill="auto"/>
            <w:noWrap/>
            <w:hideMark/>
          </w:tcPr>
          <w:p w:rsidR="00D90564" w:rsidRPr="000E27D7" w:rsidP="00CB1C05" w14:paraId="27587A5F" w14:textId="77777777">
            <w:pPr>
              <w:pStyle w:val="CTableTextAbt"/>
            </w:pPr>
            <w:r w:rsidRPr="000E27D7">
              <w:t>85%</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085B5E17"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34354816" w14:textId="77777777">
            <w:pPr>
              <w:pStyle w:val="RTableTextAbt"/>
            </w:pPr>
            <w:r w:rsidRPr="000E27D7">
              <w:t>5</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7B1B4284" w14:textId="77777777">
            <w:pPr>
              <w:pStyle w:val="RTableTextAbt"/>
            </w:pPr>
            <w:r w:rsidRPr="000E27D7">
              <w:t>2</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5FD3A994" w14:textId="77777777">
            <w:pPr>
              <w:pStyle w:val="RTableTextAbt"/>
            </w:pPr>
            <w:r w:rsidRPr="000E27D7">
              <w:t>5</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561D74B2" w14:textId="77777777">
            <w:pPr>
              <w:pStyle w:val="RTableTextAbt"/>
            </w:pPr>
            <w:r w:rsidRPr="000E27D7">
              <w:t>3</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4312BA03"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4076EDC4" w14:textId="77777777">
            <w:pPr>
              <w:pStyle w:val="RTableTextAbt"/>
            </w:pPr>
            <w:r w:rsidRPr="000E27D7">
              <w:t>17.0</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2D8C4887" w14:textId="77777777">
            <w:pPr>
              <w:pStyle w:val="R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79C73217" w14:textId="77777777">
            <w:pPr>
              <w:pStyle w:val="RTableTextAbt"/>
            </w:pPr>
          </w:p>
        </w:tc>
      </w:tr>
      <w:tr w14:paraId="688E129F"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5A38A436" w14:textId="77777777">
            <w:pPr>
              <w:pStyle w:val="LTableTextAbt"/>
            </w:pPr>
            <w:r w:rsidRPr="000E27D7">
              <w:t>acetone</w:t>
            </w:r>
          </w:p>
        </w:tc>
        <w:tc>
          <w:tcPr>
            <w:tcW w:w="1972" w:type="dxa"/>
            <w:tcBorders>
              <w:top w:val="single" w:sz="4" w:space="0" w:color="auto"/>
              <w:bottom w:val="single" w:sz="4" w:space="0" w:color="auto"/>
            </w:tcBorders>
            <w:shd w:val="clear" w:color="auto" w:fill="auto"/>
            <w:hideMark/>
          </w:tcPr>
          <w:p w:rsidR="00D90564" w:rsidRPr="000E27D7" w:rsidP="00CB1C05" w14:paraId="4A009E8F" w14:textId="77777777">
            <w:pPr>
              <w:pStyle w:val="LTableTextAbt"/>
            </w:pPr>
            <w:r w:rsidRPr="000E27D7">
              <w:t>3M 08180</w:t>
            </w:r>
          </w:p>
        </w:tc>
        <w:tc>
          <w:tcPr>
            <w:tcW w:w="1075" w:type="dxa"/>
            <w:tcBorders>
              <w:top w:val="single" w:sz="4" w:space="0" w:color="auto"/>
              <w:bottom w:val="single" w:sz="4" w:space="0" w:color="auto"/>
            </w:tcBorders>
            <w:shd w:val="clear" w:color="auto" w:fill="auto"/>
            <w:noWrap/>
            <w:hideMark/>
          </w:tcPr>
          <w:p w:rsidR="00D90564" w:rsidRPr="000E27D7" w:rsidP="00CB1C05" w14:paraId="14CF9FDB" w14:textId="77777777">
            <w:pPr>
              <w:pStyle w:val="CTableTextAbt"/>
            </w:pPr>
            <w:r w:rsidRPr="000E27D7">
              <w:t>65%</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7C34481B" w14:textId="77777777">
            <w:pPr>
              <w:pStyle w:val="RTableTextAbt"/>
            </w:pPr>
            <w:r w:rsidRPr="000E27D7">
              <w:t>4</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7CBF32CF" w14:textId="77777777">
            <w:pPr>
              <w:pStyle w:val="RTableTextAbt"/>
            </w:pPr>
            <w:r w:rsidRPr="000E27D7">
              <w:t>5</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4E0D2AE8"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6A33DBEC"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6288DE2D"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37C03E56"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652448D9" w14:textId="77777777">
            <w:pPr>
              <w:pStyle w:val="RTableTextAbt"/>
            </w:pPr>
            <w:r w:rsidRPr="000E27D7">
              <w:t>11.7</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3C0BA458" w14:textId="77777777">
            <w:pPr>
              <w:pStyle w:val="R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25AC92F2" w14:textId="77777777">
            <w:pPr>
              <w:pStyle w:val="RTableTextAbt"/>
            </w:pPr>
          </w:p>
        </w:tc>
      </w:tr>
      <w:tr w14:paraId="62C7CDCD"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2D6D4D42" w14:textId="77777777">
            <w:pPr>
              <w:pStyle w:val="LTableTextAbt"/>
            </w:pPr>
            <w:r w:rsidRPr="000E27D7">
              <w:t>acetone</w:t>
            </w:r>
          </w:p>
        </w:tc>
        <w:tc>
          <w:tcPr>
            <w:tcW w:w="1972" w:type="dxa"/>
            <w:tcBorders>
              <w:top w:val="single" w:sz="4" w:space="0" w:color="auto"/>
              <w:bottom w:val="single" w:sz="4" w:space="0" w:color="auto"/>
            </w:tcBorders>
            <w:shd w:val="clear" w:color="auto" w:fill="auto"/>
            <w:hideMark/>
          </w:tcPr>
          <w:p w:rsidR="00D90564" w:rsidRPr="000E27D7" w:rsidP="00CB1C05" w14:paraId="55399B3E" w14:textId="77777777">
            <w:pPr>
              <w:pStyle w:val="LTableTextAbt"/>
            </w:pPr>
            <w:r w:rsidRPr="000E27D7">
              <w:t>3M 08179</w:t>
            </w:r>
          </w:p>
        </w:tc>
        <w:tc>
          <w:tcPr>
            <w:tcW w:w="1075" w:type="dxa"/>
            <w:tcBorders>
              <w:top w:val="single" w:sz="4" w:space="0" w:color="auto"/>
              <w:bottom w:val="single" w:sz="4" w:space="0" w:color="auto"/>
            </w:tcBorders>
            <w:shd w:val="clear" w:color="auto" w:fill="auto"/>
            <w:noWrap/>
            <w:hideMark/>
          </w:tcPr>
          <w:p w:rsidR="00D90564" w:rsidRPr="000E27D7" w:rsidP="00CB1C05" w14:paraId="1E057131" w14:textId="77777777">
            <w:pPr>
              <w:pStyle w:val="CTableTextAbt"/>
            </w:pPr>
            <w:r w:rsidRPr="000E27D7">
              <w:t>80%</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51D42C35" w14:textId="77777777">
            <w:pPr>
              <w:pStyle w:val="RTableTextAbt"/>
            </w:pPr>
            <w:r w:rsidRPr="000E27D7">
              <w:t>3</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53B0CB10" w14:textId="77777777">
            <w:pPr>
              <w:pStyle w:val="RTableTextAbt"/>
            </w:pPr>
            <w:r w:rsidRPr="000E27D7">
              <w:t>5</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406B0E89"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661982EC"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BC079D0" w14:textId="77777777">
            <w:pPr>
              <w:pStyle w:val="RTableTextAbt"/>
            </w:pPr>
            <w:r w:rsidRPr="000E27D7">
              <w:t>3</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220E17DA"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11B5C045" w14:textId="77777777">
            <w:pPr>
              <w:pStyle w:val="RTableTextAbt"/>
            </w:pPr>
            <w:r w:rsidRPr="000E27D7">
              <w:t>12.8</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049DC1C8" w14:textId="77777777">
            <w:pPr>
              <w:pStyle w:val="R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331FB74D" w14:textId="77777777">
            <w:pPr>
              <w:pStyle w:val="RTableTextAbt"/>
            </w:pPr>
          </w:p>
        </w:tc>
      </w:tr>
      <w:tr w14:paraId="61B7B010"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262F2098" w14:textId="77777777">
            <w:pPr>
              <w:pStyle w:val="LTableTextAbt"/>
            </w:pPr>
          </w:p>
        </w:tc>
        <w:tc>
          <w:tcPr>
            <w:tcW w:w="1972" w:type="dxa"/>
            <w:tcBorders>
              <w:top w:val="single" w:sz="4" w:space="0" w:color="auto"/>
              <w:bottom w:val="single" w:sz="4" w:space="0" w:color="auto"/>
            </w:tcBorders>
            <w:shd w:val="clear" w:color="auto" w:fill="auto"/>
            <w:hideMark/>
          </w:tcPr>
          <w:p w:rsidR="00D90564" w:rsidRPr="000E27D7" w:rsidP="00CB1C05" w14:paraId="79022901" w14:textId="77777777">
            <w:pPr>
              <w:pStyle w:val="LTableTextAbt"/>
            </w:pPr>
          </w:p>
        </w:tc>
        <w:tc>
          <w:tcPr>
            <w:tcW w:w="1075" w:type="dxa"/>
            <w:tcBorders>
              <w:top w:val="single" w:sz="4" w:space="0" w:color="auto"/>
              <w:bottom w:val="single" w:sz="4" w:space="0" w:color="auto"/>
            </w:tcBorders>
            <w:shd w:val="clear" w:color="auto" w:fill="auto"/>
            <w:noWrap/>
            <w:hideMark/>
          </w:tcPr>
          <w:p w:rsidR="00D90564" w:rsidRPr="000E27D7" w:rsidP="00CB1C05" w14:paraId="62EBF7A2" w14:textId="77777777">
            <w:pPr>
              <w:pStyle w:val="CTableTextAbt"/>
            </w:pP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1187EDD4" w14:textId="77777777">
            <w:pPr>
              <w:pStyle w:val="RTableTextAbt"/>
            </w:pP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26BB87AD" w14:textId="77777777">
            <w:pPr>
              <w:pStyle w:val="RTableTextAbt"/>
            </w:pP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0350D164" w14:textId="77777777">
            <w:pPr>
              <w:pStyle w:val="RTableTextAbt"/>
            </w:pP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4E7D9F20" w14:textId="77777777">
            <w:pPr>
              <w:pStyle w:val="RTableTextAbt"/>
            </w:pPr>
          </w:p>
        </w:tc>
        <w:tc>
          <w:tcPr>
            <w:tcW w:w="2277" w:type="dxa"/>
            <w:gridSpan w:val="2"/>
            <w:tcBorders>
              <w:top w:val="single" w:sz="4" w:space="0" w:color="auto"/>
              <w:bottom w:val="single" w:sz="4" w:space="0" w:color="auto"/>
            </w:tcBorders>
            <w:shd w:val="clear" w:color="auto" w:fill="auto"/>
            <w:noWrap/>
            <w:vAlign w:val="center"/>
            <w:hideMark/>
          </w:tcPr>
          <w:p w:rsidR="00D90564" w:rsidRPr="00C42A49" w:rsidP="00CB1C05" w14:paraId="444E7880" w14:textId="77777777">
            <w:pPr>
              <w:pStyle w:val="RTableTextAbt"/>
              <w:rPr>
                <w:b/>
                <w:bCs w:val="0"/>
              </w:rPr>
            </w:pPr>
            <w:r w:rsidRPr="00C42A49">
              <w:rPr>
                <w:b/>
                <w:bCs w:val="0"/>
              </w:rPr>
              <w:t>acetone subtotal</w:t>
            </w:r>
          </w:p>
        </w:tc>
        <w:tc>
          <w:tcPr>
            <w:tcW w:w="788" w:type="dxa"/>
            <w:tcBorders>
              <w:top w:val="single" w:sz="4" w:space="0" w:color="auto"/>
              <w:bottom w:val="single" w:sz="4" w:space="0" w:color="auto"/>
            </w:tcBorders>
            <w:shd w:val="clear" w:color="auto" w:fill="auto"/>
            <w:noWrap/>
            <w:vAlign w:val="center"/>
            <w:hideMark/>
          </w:tcPr>
          <w:p w:rsidR="00D90564" w:rsidRPr="00C42A49" w:rsidP="00CB1C05" w14:paraId="1171AA3C" w14:textId="77777777">
            <w:pPr>
              <w:pStyle w:val="RTableTextAbt"/>
              <w:rPr>
                <w:b/>
                <w:bCs w:val="0"/>
              </w:rPr>
            </w:pPr>
            <w:r w:rsidRPr="00C42A49">
              <w:rPr>
                <w:b/>
                <w:bCs w:val="0"/>
              </w:rPr>
              <w:t>41.5</w:t>
            </w:r>
          </w:p>
        </w:tc>
        <w:tc>
          <w:tcPr>
            <w:tcW w:w="1144" w:type="dxa"/>
            <w:tcBorders>
              <w:top w:val="single" w:sz="4" w:space="0" w:color="auto"/>
              <w:bottom w:val="single" w:sz="4" w:space="0" w:color="auto"/>
            </w:tcBorders>
            <w:shd w:val="clear" w:color="auto" w:fill="auto"/>
            <w:noWrap/>
            <w:vAlign w:val="center"/>
            <w:hideMark/>
          </w:tcPr>
          <w:p w:rsidR="00D90564" w:rsidRPr="00C42A49" w:rsidP="00CB1C05" w14:paraId="509C6A35" w14:textId="77777777">
            <w:pPr>
              <w:pStyle w:val="RTableTextAbt"/>
              <w:rPr>
                <w:b/>
                <w:bCs w:val="0"/>
              </w:rPr>
            </w:pPr>
            <w:r w:rsidRPr="00C42A49">
              <w:rPr>
                <w:b/>
                <w:bCs w:val="0"/>
              </w:rPr>
              <w:t>3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C42A49" w:rsidP="00CB1C05" w14:paraId="1BA345C1" w14:textId="77777777">
            <w:pPr>
              <w:pStyle w:val="RTableTextAbt"/>
              <w:rPr>
                <w:b/>
                <w:bCs w:val="0"/>
              </w:rPr>
            </w:pPr>
            <w:r w:rsidRPr="00C42A49">
              <w:rPr>
                <w:b/>
                <w:bCs w:val="0"/>
              </w:rPr>
              <w:t>47%</w:t>
            </w:r>
          </w:p>
        </w:tc>
      </w:tr>
      <w:tr w14:paraId="1F17573A"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5EEA436E" w14:textId="77777777">
            <w:pPr>
              <w:pStyle w:val="LTableTextAbt"/>
            </w:pPr>
            <w:r w:rsidRPr="000E27D7">
              <w:t>perc</w:t>
            </w:r>
          </w:p>
        </w:tc>
        <w:tc>
          <w:tcPr>
            <w:tcW w:w="1972" w:type="dxa"/>
            <w:tcBorders>
              <w:top w:val="single" w:sz="4" w:space="0" w:color="auto"/>
              <w:bottom w:val="single" w:sz="4" w:space="0" w:color="auto"/>
            </w:tcBorders>
            <w:shd w:val="clear" w:color="auto" w:fill="auto"/>
            <w:hideMark/>
          </w:tcPr>
          <w:p w:rsidR="00D90564" w:rsidRPr="000E27D7" w:rsidP="00CB1C05" w14:paraId="5C29C932" w14:textId="77777777">
            <w:pPr>
              <w:pStyle w:val="LTableTextAbt"/>
            </w:pPr>
            <w:r w:rsidRPr="000E27D7">
              <w:t>CRC Brakleen 05089</w:t>
            </w:r>
          </w:p>
        </w:tc>
        <w:tc>
          <w:tcPr>
            <w:tcW w:w="1075" w:type="dxa"/>
            <w:tcBorders>
              <w:top w:val="single" w:sz="4" w:space="0" w:color="auto"/>
              <w:bottom w:val="single" w:sz="4" w:space="0" w:color="auto"/>
            </w:tcBorders>
            <w:shd w:val="clear" w:color="auto" w:fill="auto"/>
            <w:noWrap/>
            <w:hideMark/>
          </w:tcPr>
          <w:p w:rsidR="00D90564" w:rsidRPr="000E27D7" w:rsidP="00CB1C05" w14:paraId="4A187521" w14:textId="77777777">
            <w:pPr>
              <w:pStyle w:val="CTableTextAbt"/>
            </w:pPr>
            <w:r w:rsidRPr="000E27D7">
              <w:t>95%</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27525765"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1CEF8074" w14:textId="77777777">
            <w:pPr>
              <w:pStyle w:val="RTableTextAbt"/>
            </w:pPr>
            <w:r w:rsidRPr="000E27D7">
              <w:t>5</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2B1FB5E9" w14:textId="77777777">
            <w:pPr>
              <w:pStyle w:val="RTableTextAbt"/>
            </w:pPr>
            <w:r w:rsidRPr="000E27D7">
              <w:t>5</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7A928854" w14:textId="77777777">
            <w:pPr>
              <w:pStyle w:val="RTableTextAbt"/>
            </w:pPr>
            <w:r w:rsidRPr="000E27D7">
              <w:t>5</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6284F2CD" w14:textId="77777777">
            <w:pPr>
              <w:pStyle w:val="RTableTextAbt"/>
            </w:pPr>
            <w:r w:rsidRPr="000E27D7">
              <w:t>3</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21639F15" w14:textId="77777777">
            <w:pPr>
              <w:pStyle w:val="RTableTextAbt"/>
            </w:pPr>
            <w:r w:rsidRPr="000E27D7">
              <w:t>5</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05DA9EBB" w14:textId="77777777">
            <w:pPr>
              <w:pStyle w:val="RTableTextAbt"/>
            </w:pPr>
            <w:r w:rsidRPr="000E27D7">
              <w:t>26.6</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2F0824F5" w14:textId="77777777">
            <w:pPr>
              <w:pStyle w:val="R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667E873F" w14:textId="77777777">
            <w:pPr>
              <w:pStyle w:val="RTableTextAbt"/>
            </w:pPr>
          </w:p>
        </w:tc>
      </w:tr>
      <w:tr w14:paraId="4FB69B91"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5D7A0FA7" w14:textId="77777777">
            <w:pPr>
              <w:pStyle w:val="LTableTextAbt"/>
            </w:pPr>
            <w:r w:rsidRPr="000E27D7">
              <w:t>perc</w:t>
            </w:r>
          </w:p>
        </w:tc>
        <w:tc>
          <w:tcPr>
            <w:tcW w:w="1972" w:type="dxa"/>
            <w:tcBorders>
              <w:top w:val="single" w:sz="4" w:space="0" w:color="auto"/>
              <w:bottom w:val="single" w:sz="4" w:space="0" w:color="auto"/>
            </w:tcBorders>
            <w:shd w:val="clear" w:color="auto" w:fill="auto"/>
            <w:hideMark/>
          </w:tcPr>
          <w:p w:rsidR="00D90564" w:rsidRPr="000E27D7" w:rsidP="00CB1C05" w14:paraId="2EB773BA" w14:textId="77777777">
            <w:pPr>
              <w:pStyle w:val="LTableTextAbt"/>
            </w:pPr>
            <w:r w:rsidRPr="000E27D7">
              <w:t>Berryman 5C-4</w:t>
            </w:r>
          </w:p>
        </w:tc>
        <w:tc>
          <w:tcPr>
            <w:tcW w:w="1075" w:type="dxa"/>
            <w:tcBorders>
              <w:top w:val="single" w:sz="4" w:space="0" w:color="auto"/>
              <w:bottom w:val="single" w:sz="4" w:space="0" w:color="auto"/>
            </w:tcBorders>
            <w:shd w:val="clear" w:color="auto" w:fill="auto"/>
            <w:noWrap/>
            <w:hideMark/>
          </w:tcPr>
          <w:p w:rsidR="00D90564" w:rsidRPr="000E27D7" w:rsidP="00CB1C05" w14:paraId="4EDF7C4A" w14:textId="77777777">
            <w:pPr>
              <w:pStyle w:val="CTableTextAbt"/>
            </w:pPr>
            <w:r w:rsidRPr="000E27D7">
              <w:t>13%</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6EAFF4ED"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6F542454" w14:textId="77777777">
            <w:pPr>
              <w:pStyle w:val="RTableTextAbt"/>
            </w:pPr>
            <w:r w:rsidRPr="000E27D7">
              <w:t>5</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0A028AA7" w14:textId="77777777">
            <w:pPr>
              <w:pStyle w:val="RTableTextAbt"/>
            </w:pPr>
            <w:r w:rsidRPr="000E27D7">
              <w:t>0</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1E8DDDF2" w14:textId="77777777">
            <w:pPr>
              <w:pStyle w:val="RTableTextAbt"/>
            </w:pPr>
            <w:r w:rsidRPr="000E27D7">
              <w:t>5</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43884602"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5DF2A44D" w14:textId="77777777">
            <w:pPr>
              <w:pStyle w:val="RTableTextAbt"/>
            </w:pPr>
            <w:r w:rsidRPr="000E27D7">
              <w:t>5</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4095F531" w14:textId="77777777">
            <w:pPr>
              <w:pStyle w:val="RTableTextAbt"/>
            </w:pPr>
            <w:r w:rsidRPr="000E27D7">
              <w:t>3.0</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53EC1CC3" w14:textId="77777777">
            <w:pPr>
              <w:pStyle w:val="R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24183504" w14:textId="77777777">
            <w:pPr>
              <w:pStyle w:val="RTableTextAbt"/>
            </w:pPr>
          </w:p>
        </w:tc>
      </w:tr>
      <w:tr w14:paraId="2560164A"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2B7ADD99" w14:textId="77777777">
            <w:pPr>
              <w:pStyle w:val="LTableTextAbt"/>
            </w:pPr>
          </w:p>
        </w:tc>
        <w:tc>
          <w:tcPr>
            <w:tcW w:w="1972" w:type="dxa"/>
            <w:tcBorders>
              <w:top w:val="single" w:sz="4" w:space="0" w:color="auto"/>
              <w:bottom w:val="single" w:sz="4" w:space="0" w:color="auto"/>
            </w:tcBorders>
            <w:shd w:val="clear" w:color="auto" w:fill="auto"/>
            <w:hideMark/>
          </w:tcPr>
          <w:p w:rsidR="00D90564" w:rsidRPr="000E27D7" w:rsidP="00CB1C05" w14:paraId="2393FAD8" w14:textId="77777777">
            <w:pPr>
              <w:pStyle w:val="LTableTextAbt"/>
            </w:pPr>
          </w:p>
        </w:tc>
        <w:tc>
          <w:tcPr>
            <w:tcW w:w="1075" w:type="dxa"/>
            <w:tcBorders>
              <w:top w:val="single" w:sz="4" w:space="0" w:color="auto"/>
              <w:bottom w:val="single" w:sz="4" w:space="0" w:color="auto"/>
            </w:tcBorders>
            <w:shd w:val="clear" w:color="auto" w:fill="auto"/>
            <w:noWrap/>
            <w:hideMark/>
          </w:tcPr>
          <w:p w:rsidR="00D90564" w:rsidRPr="000E27D7" w:rsidP="00CB1C05" w14:paraId="7F0AF626" w14:textId="77777777">
            <w:pPr>
              <w:pStyle w:val="CTableTextAbt"/>
            </w:pP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62920D28" w14:textId="77777777">
            <w:pPr>
              <w:pStyle w:val="RTableTextAbt"/>
            </w:pP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180FB364" w14:textId="77777777">
            <w:pPr>
              <w:pStyle w:val="RTableTextAbt"/>
            </w:pP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2D61C079" w14:textId="77777777">
            <w:pPr>
              <w:pStyle w:val="RTableTextAbt"/>
            </w:pPr>
          </w:p>
        </w:tc>
        <w:tc>
          <w:tcPr>
            <w:tcW w:w="1200" w:type="dxa"/>
            <w:tcBorders>
              <w:top w:val="single" w:sz="4" w:space="0" w:color="auto"/>
              <w:bottom w:val="single" w:sz="4" w:space="0" w:color="auto"/>
            </w:tcBorders>
            <w:shd w:val="clear" w:color="auto" w:fill="auto"/>
            <w:noWrap/>
            <w:vAlign w:val="center"/>
            <w:hideMark/>
          </w:tcPr>
          <w:p w:rsidR="00D90564" w:rsidRPr="00C42A49" w:rsidP="00CB1C05" w14:paraId="1A219DD4" w14:textId="77777777">
            <w:pPr>
              <w:pStyle w:val="RTableTextAbt"/>
              <w:rPr>
                <w:b/>
                <w:bCs w:val="0"/>
              </w:rPr>
            </w:pPr>
          </w:p>
        </w:tc>
        <w:tc>
          <w:tcPr>
            <w:tcW w:w="2277" w:type="dxa"/>
            <w:gridSpan w:val="2"/>
            <w:tcBorders>
              <w:top w:val="single" w:sz="4" w:space="0" w:color="auto"/>
              <w:bottom w:val="single" w:sz="4" w:space="0" w:color="auto"/>
            </w:tcBorders>
            <w:shd w:val="clear" w:color="auto" w:fill="auto"/>
            <w:noWrap/>
            <w:vAlign w:val="center"/>
            <w:hideMark/>
          </w:tcPr>
          <w:p w:rsidR="00D90564" w:rsidRPr="00C42A49" w:rsidP="00CB1C05" w14:paraId="16B08684" w14:textId="77777777">
            <w:pPr>
              <w:pStyle w:val="RTableTextAbt"/>
              <w:rPr>
                <w:b/>
                <w:bCs w:val="0"/>
              </w:rPr>
            </w:pPr>
            <w:r w:rsidRPr="00C42A49">
              <w:rPr>
                <w:b/>
                <w:bCs w:val="0"/>
              </w:rPr>
              <w:t>perc subtotal</w:t>
            </w:r>
          </w:p>
        </w:tc>
        <w:tc>
          <w:tcPr>
            <w:tcW w:w="788" w:type="dxa"/>
            <w:tcBorders>
              <w:top w:val="single" w:sz="4" w:space="0" w:color="auto"/>
              <w:bottom w:val="single" w:sz="4" w:space="0" w:color="auto"/>
            </w:tcBorders>
            <w:shd w:val="clear" w:color="auto" w:fill="auto"/>
            <w:noWrap/>
            <w:vAlign w:val="center"/>
            <w:hideMark/>
          </w:tcPr>
          <w:p w:rsidR="00D90564" w:rsidRPr="00C42A49" w:rsidP="00CB1C05" w14:paraId="0D2527C9" w14:textId="77777777">
            <w:pPr>
              <w:pStyle w:val="RTableTextAbt"/>
              <w:rPr>
                <w:b/>
                <w:bCs w:val="0"/>
              </w:rPr>
            </w:pPr>
            <w:r w:rsidRPr="00C42A49">
              <w:rPr>
                <w:b/>
                <w:bCs w:val="0"/>
              </w:rPr>
              <w:t>29.6</w:t>
            </w:r>
          </w:p>
        </w:tc>
        <w:tc>
          <w:tcPr>
            <w:tcW w:w="1144" w:type="dxa"/>
            <w:tcBorders>
              <w:top w:val="single" w:sz="4" w:space="0" w:color="auto"/>
              <w:bottom w:val="single" w:sz="4" w:space="0" w:color="auto"/>
            </w:tcBorders>
            <w:shd w:val="clear" w:color="auto" w:fill="auto"/>
            <w:noWrap/>
            <w:vAlign w:val="center"/>
            <w:hideMark/>
          </w:tcPr>
          <w:p w:rsidR="00D90564" w:rsidRPr="00C42A49" w:rsidP="00CB1C05" w14:paraId="6573F57A" w14:textId="77777777">
            <w:pPr>
              <w:pStyle w:val="RTableTextAbt"/>
              <w:rPr>
                <w:b/>
                <w:bCs w:val="0"/>
              </w:rPr>
            </w:pPr>
            <w:r w:rsidRPr="00C42A49">
              <w:rPr>
                <w:b/>
                <w:bCs w:val="0"/>
              </w:rPr>
              <w:t>22%</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C42A49" w:rsidP="00CB1C05" w14:paraId="2C9D30A6" w14:textId="77777777">
            <w:pPr>
              <w:pStyle w:val="RTableTextAbt"/>
              <w:rPr>
                <w:b/>
                <w:bCs w:val="0"/>
              </w:rPr>
            </w:pPr>
          </w:p>
        </w:tc>
      </w:tr>
      <w:tr w14:paraId="6EA47AFE"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7243E162" w14:textId="77777777">
            <w:pPr>
              <w:pStyle w:val="LTableTextAbt"/>
            </w:pPr>
            <w:r w:rsidRPr="000E27D7">
              <w:t>DCM</w:t>
            </w:r>
          </w:p>
        </w:tc>
        <w:tc>
          <w:tcPr>
            <w:tcW w:w="1972" w:type="dxa"/>
            <w:tcBorders>
              <w:top w:val="single" w:sz="4" w:space="0" w:color="auto"/>
              <w:bottom w:val="single" w:sz="4" w:space="0" w:color="auto"/>
            </w:tcBorders>
            <w:shd w:val="clear" w:color="auto" w:fill="auto"/>
            <w:hideMark/>
          </w:tcPr>
          <w:p w:rsidR="00D90564" w:rsidRPr="000E27D7" w:rsidP="00CB1C05" w14:paraId="312A57E6" w14:textId="77777777">
            <w:pPr>
              <w:pStyle w:val="LTableTextAbt"/>
            </w:pPr>
            <w:r w:rsidRPr="000E27D7">
              <w:t>Berryman 5C-4</w:t>
            </w:r>
          </w:p>
        </w:tc>
        <w:tc>
          <w:tcPr>
            <w:tcW w:w="1075" w:type="dxa"/>
            <w:tcBorders>
              <w:top w:val="single" w:sz="4" w:space="0" w:color="auto"/>
              <w:bottom w:val="single" w:sz="4" w:space="0" w:color="auto"/>
            </w:tcBorders>
            <w:shd w:val="clear" w:color="auto" w:fill="auto"/>
            <w:noWrap/>
            <w:hideMark/>
          </w:tcPr>
          <w:p w:rsidR="00D90564" w:rsidRPr="000E27D7" w:rsidP="00CB1C05" w14:paraId="407AF097" w14:textId="77777777">
            <w:pPr>
              <w:pStyle w:val="CTableTextAbt"/>
            </w:pPr>
            <w:r w:rsidRPr="000E27D7">
              <w:t>65%</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476CA91F"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2EA0E30E" w14:textId="77777777">
            <w:pPr>
              <w:pStyle w:val="RTableTextAbt"/>
            </w:pPr>
            <w:r w:rsidRPr="000E27D7">
              <w:t>5</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6D334CED" w14:textId="77777777">
            <w:pPr>
              <w:pStyle w:val="RTableTextAbt"/>
            </w:pPr>
            <w:r w:rsidRPr="000E27D7">
              <w:t>0</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641B0CD1" w14:textId="77777777">
            <w:pPr>
              <w:pStyle w:val="RTableTextAbt"/>
            </w:pPr>
            <w:r w:rsidRPr="000E27D7">
              <w:t>5</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CC79D57"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10EC16A2" w14:textId="77777777">
            <w:pPr>
              <w:pStyle w:val="RTableTextAbt"/>
            </w:pPr>
            <w:r w:rsidRPr="000E27D7">
              <w:t>5</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4C2CFA6D" w14:textId="77777777">
            <w:pPr>
              <w:pStyle w:val="RTableTextAbt"/>
            </w:pPr>
            <w:r w:rsidRPr="000E27D7">
              <w:t>15.6</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748FFC90" w14:textId="77777777">
            <w:pPr>
              <w:pStyle w:val="RTableTextAbt"/>
            </w:pPr>
            <w:r w:rsidRPr="000E27D7">
              <w:t>12%</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52D91FC4" w14:textId="77777777">
            <w:pPr>
              <w:pStyle w:val="RTableTextAbt"/>
            </w:pPr>
          </w:p>
        </w:tc>
      </w:tr>
      <w:tr w14:paraId="6A65BF4D"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370F457B" w14:textId="77777777">
            <w:pPr>
              <w:pStyle w:val="LTableTextAbt"/>
            </w:pPr>
            <w:r w:rsidRPr="000E27D7">
              <w:t>heptane, branched, cyclic, and linear</w:t>
            </w:r>
          </w:p>
        </w:tc>
        <w:tc>
          <w:tcPr>
            <w:tcW w:w="1972" w:type="dxa"/>
            <w:tcBorders>
              <w:top w:val="single" w:sz="4" w:space="0" w:color="auto"/>
              <w:bottom w:val="single" w:sz="4" w:space="0" w:color="auto"/>
            </w:tcBorders>
            <w:shd w:val="clear" w:color="auto" w:fill="auto"/>
            <w:hideMark/>
          </w:tcPr>
          <w:p w:rsidR="00D90564" w:rsidRPr="000E27D7" w:rsidP="00CB1C05" w14:paraId="5FE9460A" w14:textId="77777777">
            <w:pPr>
              <w:pStyle w:val="LTableTextAbt"/>
            </w:pPr>
            <w:r w:rsidRPr="000E27D7">
              <w:t>3M 08880</w:t>
            </w:r>
          </w:p>
        </w:tc>
        <w:tc>
          <w:tcPr>
            <w:tcW w:w="1075" w:type="dxa"/>
            <w:tcBorders>
              <w:top w:val="single" w:sz="4" w:space="0" w:color="auto"/>
              <w:bottom w:val="single" w:sz="4" w:space="0" w:color="auto"/>
            </w:tcBorders>
            <w:shd w:val="clear" w:color="auto" w:fill="auto"/>
            <w:noWrap/>
            <w:hideMark/>
          </w:tcPr>
          <w:p w:rsidR="00D90564" w:rsidRPr="000E27D7" w:rsidP="00CB1C05" w14:paraId="1330DCFB" w14:textId="77777777">
            <w:pPr>
              <w:pStyle w:val="CTableTextAbt"/>
            </w:pPr>
            <w:r w:rsidRPr="000E27D7">
              <w:t>55%</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549A3983"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3B9D3680"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19409329"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5D5A4A62"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6BE47E2C" w14:textId="77777777">
            <w:pPr>
              <w:pStyle w:val="RTableTextAbt"/>
            </w:pPr>
            <w:r w:rsidRPr="000E27D7">
              <w:t>5</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37C93F64"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3E91BE43" w14:textId="77777777">
            <w:pPr>
              <w:pStyle w:val="RTableTextAbt"/>
            </w:pPr>
            <w:r w:rsidRPr="000E27D7">
              <w:t>8.3</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783CEF7F" w14:textId="77777777">
            <w:pPr>
              <w:pStyle w:val="RTableTextAbt"/>
            </w:pPr>
            <w:r w:rsidRPr="000E27D7">
              <w:t>6%</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54BCCF33" w14:textId="77777777">
            <w:pPr>
              <w:pStyle w:val="RTableTextAbt"/>
            </w:pPr>
            <w:r w:rsidRPr="000E27D7">
              <w:t>9%</w:t>
            </w:r>
          </w:p>
        </w:tc>
      </w:tr>
      <w:tr w14:paraId="47DD9436"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5C68DCC4" w14:textId="77777777">
            <w:pPr>
              <w:pStyle w:val="LTableTextAbt"/>
            </w:pPr>
            <w:r w:rsidRPr="000E27D7">
              <w:t>xylene</w:t>
            </w:r>
          </w:p>
        </w:tc>
        <w:tc>
          <w:tcPr>
            <w:tcW w:w="1972" w:type="dxa"/>
            <w:tcBorders>
              <w:top w:val="single" w:sz="4" w:space="0" w:color="auto"/>
              <w:bottom w:val="single" w:sz="4" w:space="0" w:color="auto"/>
            </w:tcBorders>
            <w:shd w:val="clear" w:color="auto" w:fill="auto"/>
            <w:hideMark/>
          </w:tcPr>
          <w:p w:rsidR="00D90564" w:rsidRPr="000E27D7" w:rsidP="00CB1C05" w14:paraId="3DEA2558" w14:textId="77777777">
            <w:pPr>
              <w:pStyle w:val="LTableTextAbt"/>
            </w:pPr>
            <w:r w:rsidRPr="000E27D7">
              <w:t>3M 08880</w:t>
            </w:r>
          </w:p>
        </w:tc>
        <w:tc>
          <w:tcPr>
            <w:tcW w:w="1075" w:type="dxa"/>
            <w:tcBorders>
              <w:top w:val="single" w:sz="4" w:space="0" w:color="auto"/>
              <w:bottom w:val="single" w:sz="4" w:space="0" w:color="auto"/>
            </w:tcBorders>
            <w:shd w:val="clear" w:color="auto" w:fill="auto"/>
            <w:noWrap/>
            <w:hideMark/>
          </w:tcPr>
          <w:p w:rsidR="00D90564" w:rsidRPr="000E27D7" w:rsidP="00CB1C05" w14:paraId="5AA76826" w14:textId="77777777">
            <w:pPr>
              <w:pStyle w:val="CTableTextAbt"/>
            </w:pPr>
            <w:r w:rsidRPr="000E27D7">
              <w:t>23%</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63536912"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11F2CDA1"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2AC75728"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3C675FD1"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64D396F0" w14:textId="77777777">
            <w:pPr>
              <w:pStyle w:val="RTableTextAbt"/>
            </w:pPr>
            <w:r w:rsidRPr="000E27D7">
              <w:t>5</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24525001"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04D3EF8A" w14:textId="77777777">
            <w:pPr>
              <w:pStyle w:val="RTableTextAbt"/>
            </w:pPr>
            <w:r w:rsidRPr="000E27D7">
              <w:t>3.4</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519924F3" w14:textId="77777777">
            <w:pPr>
              <w:pStyle w:val="R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7B2B515F" w14:textId="77777777">
            <w:pPr>
              <w:pStyle w:val="RTableTextAbt"/>
            </w:pPr>
          </w:p>
        </w:tc>
      </w:tr>
      <w:tr w14:paraId="700AC6D9"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1A8BA845" w14:textId="77777777">
            <w:pPr>
              <w:pStyle w:val="LTableTextAbt"/>
            </w:pPr>
            <w:r w:rsidRPr="000E27D7">
              <w:t>xylene</w:t>
            </w:r>
          </w:p>
        </w:tc>
        <w:tc>
          <w:tcPr>
            <w:tcW w:w="1972" w:type="dxa"/>
            <w:tcBorders>
              <w:top w:val="single" w:sz="4" w:space="0" w:color="auto"/>
              <w:bottom w:val="single" w:sz="4" w:space="0" w:color="auto"/>
            </w:tcBorders>
            <w:shd w:val="clear" w:color="auto" w:fill="auto"/>
            <w:hideMark/>
          </w:tcPr>
          <w:p w:rsidR="00D90564" w:rsidRPr="000E27D7" w:rsidP="00CB1C05" w14:paraId="7AC331EF" w14:textId="77777777">
            <w:pPr>
              <w:pStyle w:val="LTableTextAbt"/>
            </w:pPr>
            <w:r w:rsidRPr="000E27D7">
              <w:t>3M 08180</w:t>
            </w:r>
          </w:p>
        </w:tc>
        <w:tc>
          <w:tcPr>
            <w:tcW w:w="1075" w:type="dxa"/>
            <w:tcBorders>
              <w:top w:val="single" w:sz="4" w:space="0" w:color="auto"/>
              <w:bottom w:val="single" w:sz="4" w:space="0" w:color="auto"/>
            </w:tcBorders>
            <w:shd w:val="clear" w:color="auto" w:fill="auto"/>
            <w:noWrap/>
            <w:hideMark/>
          </w:tcPr>
          <w:p w:rsidR="00D90564" w:rsidRPr="000E27D7" w:rsidP="00CB1C05" w14:paraId="2D5F99FB" w14:textId="77777777">
            <w:pPr>
              <w:pStyle w:val="CTableTextAbt"/>
            </w:pPr>
            <w:r w:rsidRPr="000E27D7">
              <w:t>5%</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47A30B46" w14:textId="77777777">
            <w:pPr>
              <w:pStyle w:val="RTableTextAbt"/>
            </w:pPr>
            <w:r w:rsidRPr="000E27D7">
              <w:t>4</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54F45525"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3C7348AE"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2DB805B1"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07BF1FE9"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4A37E17F"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5CD29349" w14:textId="77777777">
            <w:pPr>
              <w:pStyle w:val="RTableTextAbt"/>
            </w:pPr>
            <w:r w:rsidRPr="000E27D7">
              <w:t>0.6</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156942AB" w14:textId="77777777">
            <w:pPr>
              <w:pStyle w:val="R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022F6A39" w14:textId="77777777">
            <w:pPr>
              <w:pStyle w:val="RTableTextAbt"/>
            </w:pPr>
          </w:p>
        </w:tc>
      </w:tr>
      <w:tr w14:paraId="61E52C3B"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noWrap/>
            <w:hideMark/>
          </w:tcPr>
          <w:p w:rsidR="00D90564" w:rsidRPr="000E27D7" w:rsidP="00CB1C05" w14:paraId="687B713C" w14:textId="77777777">
            <w:pPr>
              <w:pStyle w:val="LTableTextAbt"/>
            </w:pPr>
          </w:p>
        </w:tc>
        <w:tc>
          <w:tcPr>
            <w:tcW w:w="1972" w:type="dxa"/>
            <w:tcBorders>
              <w:top w:val="single" w:sz="4" w:space="0" w:color="auto"/>
              <w:bottom w:val="single" w:sz="4" w:space="0" w:color="auto"/>
            </w:tcBorders>
            <w:shd w:val="clear" w:color="auto" w:fill="auto"/>
            <w:hideMark/>
          </w:tcPr>
          <w:p w:rsidR="00D90564" w:rsidRPr="000E27D7" w:rsidP="00CB1C05" w14:paraId="62B40C0C" w14:textId="77777777">
            <w:pPr>
              <w:pStyle w:val="LTableTextAbt"/>
            </w:pPr>
          </w:p>
        </w:tc>
        <w:tc>
          <w:tcPr>
            <w:tcW w:w="1075" w:type="dxa"/>
            <w:tcBorders>
              <w:top w:val="single" w:sz="4" w:space="0" w:color="auto"/>
              <w:bottom w:val="single" w:sz="4" w:space="0" w:color="auto"/>
            </w:tcBorders>
            <w:shd w:val="clear" w:color="auto" w:fill="auto"/>
            <w:noWrap/>
            <w:hideMark/>
          </w:tcPr>
          <w:p w:rsidR="00D90564" w:rsidRPr="000E27D7" w:rsidP="00CB1C05" w14:paraId="303F0EDD" w14:textId="77777777">
            <w:pPr>
              <w:pStyle w:val="CTableTextAbt"/>
            </w:pP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7E29FA57" w14:textId="77777777">
            <w:pPr>
              <w:pStyle w:val="RTableTextAbt"/>
            </w:pP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2B75D571" w14:textId="77777777">
            <w:pPr>
              <w:pStyle w:val="RTableTextAbt"/>
            </w:pP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628A1103" w14:textId="77777777">
            <w:pPr>
              <w:pStyle w:val="RTableTextAbt"/>
            </w:pP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65BB8C6F" w14:textId="77777777">
            <w:pPr>
              <w:pStyle w:val="RTableTextAbt"/>
            </w:pPr>
          </w:p>
        </w:tc>
        <w:tc>
          <w:tcPr>
            <w:tcW w:w="2277" w:type="dxa"/>
            <w:gridSpan w:val="2"/>
            <w:tcBorders>
              <w:top w:val="single" w:sz="4" w:space="0" w:color="auto"/>
              <w:bottom w:val="single" w:sz="4" w:space="0" w:color="auto"/>
            </w:tcBorders>
            <w:shd w:val="clear" w:color="auto" w:fill="auto"/>
            <w:noWrap/>
            <w:vAlign w:val="center"/>
            <w:hideMark/>
          </w:tcPr>
          <w:p w:rsidR="00D90564" w:rsidRPr="00C42A49" w:rsidP="00CB1C05" w14:paraId="67077130" w14:textId="77777777">
            <w:pPr>
              <w:pStyle w:val="RTableTextAbt"/>
              <w:rPr>
                <w:b/>
                <w:bCs w:val="0"/>
              </w:rPr>
            </w:pPr>
            <w:r w:rsidRPr="00C42A49">
              <w:rPr>
                <w:b/>
                <w:bCs w:val="0"/>
              </w:rPr>
              <w:t>xylene subtotal</w:t>
            </w:r>
          </w:p>
        </w:tc>
        <w:tc>
          <w:tcPr>
            <w:tcW w:w="788" w:type="dxa"/>
            <w:tcBorders>
              <w:top w:val="single" w:sz="4" w:space="0" w:color="auto"/>
              <w:bottom w:val="single" w:sz="4" w:space="0" w:color="auto"/>
            </w:tcBorders>
            <w:shd w:val="clear" w:color="auto" w:fill="auto"/>
            <w:noWrap/>
            <w:vAlign w:val="center"/>
            <w:hideMark/>
          </w:tcPr>
          <w:p w:rsidR="00D90564" w:rsidRPr="00C42A49" w:rsidP="00CB1C05" w14:paraId="238E29BD" w14:textId="77777777">
            <w:pPr>
              <w:pStyle w:val="RTableTextAbt"/>
              <w:rPr>
                <w:b/>
                <w:bCs w:val="0"/>
              </w:rPr>
            </w:pPr>
            <w:r w:rsidRPr="00C42A49">
              <w:rPr>
                <w:b/>
                <w:bCs w:val="0"/>
              </w:rPr>
              <w:t>4.0</w:t>
            </w:r>
          </w:p>
        </w:tc>
        <w:tc>
          <w:tcPr>
            <w:tcW w:w="1144" w:type="dxa"/>
            <w:tcBorders>
              <w:top w:val="single" w:sz="4" w:space="0" w:color="auto"/>
              <w:bottom w:val="single" w:sz="4" w:space="0" w:color="auto"/>
            </w:tcBorders>
            <w:shd w:val="clear" w:color="auto" w:fill="auto"/>
            <w:noWrap/>
            <w:vAlign w:val="center"/>
            <w:hideMark/>
          </w:tcPr>
          <w:p w:rsidR="00D90564" w:rsidRPr="00C42A49" w:rsidP="00CB1C05" w14:paraId="1FE3EF56" w14:textId="77777777">
            <w:pPr>
              <w:pStyle w:val="RTableTextAbt"/>
              <w:rPr>
                <w:b/>
                <w:bCs w:val="0"/>
              </w:rPr>
            </w:pPr>
            <w:r w:rsidRPr="00C42A49">
              <w:rPr>
                <w:b/>
                <w:bCs w:val="0"/>
              </w:rPr>
              <w:t>3%</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C42A49" w:rsidP="00CB1C05" w14:paraId="06616826" w14:textId="77777777">
            <w:pPr>
              <w:pStyle w:val="RTableTextAbt"/>
              <w:rPr>
                <w:b/>
                <w:bCs w:val="0"/>
              </w:rPr>
            </w:pPr>
            <w:r w:rsidRPr="00C42A49">
              <w:rPr>
                <w:b/>
                <w:bCs w:val="0"/>
              </w:rPr>
              <w:t>4%</w:t>
            </w:r>
          </w:p>
        </w:tc>
      </w:tr>
      <w:tr w14:paraId="7E04A466"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2FDEB6A4" w14:textId="77777777">
            <w:pPr>
              <w:pStyle w:val="LTableTextAbt"/>
            </w:pPr>
            <w:r w:rsidRPr="000E27D7">
              <w:t>toluene</w:t>
            </w:r>
          </w:p>
        </w:tc>
        <w:tc>
          <w:tcPr>
            <w:tcW w:w="1972" w:type="dxa"/>
            <w:tcBorders>
              <w:top w:val="single" w:sz="4" w:space="0" w:color="auto"/>
              <w:bottom w:val="single" w:sz="4" w:space="0" w:color="auto"/>
            </w:tcBorders>
            <w:shd w:val="clear" w:color="auto" w:fill="auto"/>
            <w:hideMark/>
          </w:tcPr>
          <w:p w:rsidR="00D90564" w:rsidRPr="000E27D7" w:rsidP="00CB1C05" w14:paraId="0E1177F0" w14:textId="77777777">
            <w:pPr>
              <w:pStyle w:val="LTableTextAbt"/>
            </w:pPr>
            <w:r w:rsidRPr="000E27D7">
              <w:t>Berryman 5C-4</w:t>
            </w:r>
          </w:p>
        </w:tc>
        <w:tc>
          <w:tcPr>
            <w:tcW w:w="1075" w:type="dxa"/>
            <w:tcBorders>
              <w:top w:val="single" w:sz="4" w:space="0" w:color="auto"/>
              <w:bottom w:val="single" w:sz="4" w:space="0" w:color="auto"/>
            </w:tcBorders>
            <w:shd w:val="clear" w:color="auto" w:fill="auto"/>
            <w:noWrap/>
            <w:hideMark/>
          </w:tcPr>
          <w:p w:rsidR="00D90564" w:rsidRPr="000E27D7" w:rsidP="00CB1C05" w14:paraId="4F32FB2B" w14:textId="77777777">
            <w:pPr>
              <w:pStyle w:val="CTableTextAbt"/>
            </w:pPr>
            <w:r w:rsidRPr="000E27D7">
              <w:t>20%</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71DA774F"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652017F8"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1B44721E" w14:textId="77777777">
            <w:pPr>
              <w:pStyle w:val="RTableTextAbt"/>
            </w:pPr>
            <w:r w:rsidRPr="000E27D7">
              <w:t>0</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2BDAA764" w14:textId="77777777">
            <w:pPr>
              <w:pStyle w:val="RTableTextAbt"/>
            </w:pPr>
            <w:r w:rsidRPr="000E27D7">
              <w:t>5</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E546D88"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07FB022E" w14:textId="77777777">
            <w:pPr>
              <w:pStyle w:val="RTableTextAbt"/>
            </w:pPr>
            <w:r w:rsidRPr="000E27D7">
              <w:t>5</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438F5748" w14:textId="77777777">
            <w:pPr>
              <w:pStyle w:val="RTableTextAbt"/>
            </w:pPr>
            <w:r w:rsidRPr="000E27D7">
              <w:t>3.8</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6D144450" w14:textId="77777777">
            <w:pPr>
              <w:pStyle w:val="RTableTextAbt"/>
            </w:pPr>
            <w:r w:rsidRPr="000E27D7">
              <w:t>3%</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3D8DA520" w14:textId="77777777">
            <w:pPr>
              <w:pStyle w:val="RTableTextAbt"/>
            </w:pPr>
            <w:r w:rsidRPr="000E27D7">
              <w:t>4%</w:t>
            </w:r>
          </w:p>
        </w:tc>
      </w:tr>
      <w:tr w14:paraId="01BB9694"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1323CCDA" w14:textId="77777777">
            <w:pPr>
              <w:pStyle w:val="LTableTextAbt"/>
            </w:pPr>
            <w:r w:rsidRPr="000E27D7">
              <w:t>2-methyl hexane</w:t>
            </w:r>
          </w:p>
        </w:tc>
        <w:tc>
          <w:tcPr>
            <w:tcW w:w="1972" w:type="dxa"/>
            <w:tcBorders>
              <w:top w:val="single" w:sz="4" w:space="0" w:color="auto"/>
              <w:bottom w:val="single" w:sz="4" w:space="0" w:color="auto"/>
            </w:tcBorders>
            <w:shd w:val="clear" w:color="auto" w:fill="auto"/>
            <w:hideMark/>
          </w:tcPr>
          <w:p w:rsidR="00D90564" w:rsidRPr="000E27D7" w:rsidP="00CB1C05" w14:paraId="5F767AF8" w14:textId="77777777">
            <w:pPr>
              <w:pStyle w:val="LTableTextAbt"/>
            </w:pPr>
            <w:r w:rsidRPr="000E27D7">
              <w:t>3M 08180</w:t>
            </w:r>
          </w:p>
        </w:tc>
        <w:tc>
          <w:tcPr>
            <w:tcW w:w="1075" w:type="dxa"/>
            <w:tcBorders>
              <w:top w:val="single" w:sz="4" w:space="0" w:color="auto"/>
              <w:bottom w:val="single" w:sz="4" w:space="0" w:color="auto"/>
            </w:tcBorders>
            <w:shd w:val="clear" w:color="auto" w:fill="auto"/>
            <w:noWrap/>
            <w:hideMark/>
          </w:tcPr>
          <w:p w:rsidR="00D90564" w:rsidRPr="000E27D7" w:rsidP="00CB1C05" w14:paraId="5F5869A3" w14:textId="77777777">
            <w:pPr>
              <w:pStyle w:val="CTableTextAbt"/>
            </w:pPr>
            <w:r w:rsidRPr="000E27D7">
              <w:t>8%</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5DD9817B" w14:textId="77777777">
            <w:pPr>
              <w:pStyle w:val="RTableTextAbt"/>
            </w:pPr>
            <w:r w:rsidRPr="000E27D7">
              <w:t>4</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7C4941C4"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216D0699"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6EA2E1F0"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9C2A387"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3B086F40"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4DA0B1CE" w14:textId="77777777">
            <w:pPr>
              <w:pStyle w:val="RTableTextAbt"/>
            </w:pPr>
            <w:r w:rsidRPr="000E27D7">
              <w:t>1.0</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28D21796" w14:textId="77777777">
            <w:pPr>
              <w:pStyle w:val="RTableTextAbt"/>
            </w:pPr>
            <w:r w:rsidRPr="000E27D7">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1EDF909D" w14:textId="77777777">
            <w:pPr>
              <w:pStyle w:val="RTableTextAbt"/>
            </w:pPr>
            <w:r w:rsidRPr="000E27D7">
              <w:t>1%</w:t>
            </w:r>
          </w:p>
        </w:tc>
      </w:tr>
      <w:tr w14:paraId="06AC26CA"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148C6071" w14:textId="77777777">
            <w:pPr>
              <w:pStyle w:val="LTableTextAbt"/>
            </w:pPr>
            <w:r w:rsidRPr="000E27D7">
              <w:t>3-methyl hexane</w:t>
            </w:r>
          </w:p>
        </w:tc>
        <w:tc>
          <w:tcPr>
            <w:tcW w:w="1972" w:type="dxa"/>
            <w:tcBorders>
              <w:top w:val="single" w:sz="4" w:space="0" w:color="auto"/>
              <w:bottom w:val="single" w:sz="4" w:space="0" w:color="auto"/>
            </w:tcBorders>
            <w:shd w:val="clear" w:color="auto" w:fill="auto"/>
            <w:hideMark/>
          </w:tcPr>
          <w:p w:rsidR="00D90564" w:rsidRPr="000E27D7" w:rsidP="00CB1C05" w14:paraId="685C9D20" w14:textId="77777777">
            <w:pPr>
              <w:pStyle w:val="LTableTextAbt"/>
            </w:pPr>
            <w:r w:rsidRPr="000E27D7">
              <w:t>3M 08180</w:t>
            </w:r>
          </w:p>
        </w:tc>
        <w:tc>
          <w:tcPr>
            <w:tcW w:w="1075" w:type="dxa"/>
            <w:tcBorders>
              <w:top w:val="single" w:sz="4" w:space="0" w:color="auto"/>
              <w:bottom w:val="single" w:sz="4" w:space="0" w:color="auto"/>
            </w:tcBorders>
            <w:shd w:val="clear" w:color="auto" w:fill="auto"/>
            <w:noWrap/>
            <w:hideMark/>
          </w:tcPr>
          <w:p w:rsidR="00D90564" w:rsidRPr="000E27D7" w:rsidP="00CB1C05" w14:paraId="4404CFCF" w14:textId="77777777">
            <w:pPr>
              <w:pStyle w:val="CTableTextAbt"/>
            </w:pPr>
            <w:r w:rsidRPr="000E27D7">
              <w:t>8%</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07A5035B"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607E74A7"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6E4E0627"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424EFE0E"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6B752A89"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08EDC69B"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24E8CD1A" w14:textId="77777777">
            <w:pPr>
              <w:pStyle w:val="RTableTextAbt"/>
            </w:pPr>
            <w:r w:rsidRPr="000E27D7">
              <w:t>1.1</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1211190B" w14:textId="77777777">
            <w:pPr>
              <w:pStyle w:val="RTableTextAbt"/>
            </w:pPr>
            <w:r w:rsidRPr="000E27D7">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34FA701F" w14:textId="77777777">
            <w:pPr>
              <w:pStyle w:val="RTableTextAbt"/>
            </w:pPr>
            <w:r w:rsidRPr="000E27D7">
              <w:t>1%</w:t>
            </w:r>
          </w:p>
        </w:tc>
      </w:tr>
      <w:tr w14:paraId="5167488F"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1558B87A" w14:textId="77777777">
            <w:pPr>
              <w:pStyle w:val="LTableTextAbt"/>
            </w:pPr>
            <w:r w:rsidRPr="000E27D7">
              <w:t>methanol</w:t>
            </w:r>
          </w:p>
        </w:tc>
        <w:tc>
          <w:tcPr>
            <w:tcW w:w="1972" w:type="dxa"/>
            <w:tcBorders>
              <w:top w:val="single" w:sz="4" w:space="0" w:color="auto"/>
              <w:bottom w:val="single" w:sz="4" w:space="0" w:color="auto"/>
            </w:tcBorders>
            <w:shd w:val="clear" w:color="auto" w:fill="auto"/>
            <w:hideMark/>
          </w:tcPr>
          <w:p w:rsidR="00D90564" w:rsidRPr="000E27D7" w:rsidP="00CB1C05" w14:paraId="07A9D06E" w14:textId="77777777">
            <w:pPr>
              <w:pStyle w:val="LTableTextAbt"/>
            </w:pPr>
            <w:r w:rsidRPr="000E27D7">
              <w:t>3M 08880</w:t>
            </w:r>
          </w:p>
        </w:tc>
        <w:tc>
          <w:tcPr>
            <w:tcW w:w="1075" w:type="dxa"/>
            <w:tcBorders>
              <w:top w:val="single" w:sz="4" w:space="0" w:color="auto"/>
              <w:bottom w:val="single" w:sz="4" w:space="0" w:color="auto"/>
            </w:tcBorders>
            <w:shd w:val="clear" w:color="auto" w:fill="auto"/>
            <w:noWrap/>
            <w:hideMark/>
          </w:tcPr>
          <w:p w:rsidR="00D90564" w:rsidRPr="000E27D7" w:rsidP="00CB1C05" w14:paraId="18ADB09B" w14:textId="77777777">
            <w:pPr>
              <w:pStyle w:val="CTableTextAbt"/>
            </w:pPr>
            <w:r w:rsidRPr="000E27D7">
              <w:t>8%</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5A5CD6F7"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36AFA576"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0B6B70A5"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33CD1613"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5DD4B037" w14:textId="77777777">
            <w:pPr>
              <w:pStyle w:val="RTableTextAbt"/>
            </w:pPr>
            <w:r w:rsidRPr="000E27D7">
              <w:t>5</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43791B9A"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1824B2D2" w14:textId="77777777">
            <w:pPr>
              <w:pStyle w:val="RTableTextAbt"/>
            </w:pPr>
            <w:r w:rsidRPr="000E27D7">
              <w:t>1.1</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52ECEDE4" w14:textId="77777777">
            <w:pPr>
              <w:pStyle w:val="RTableTextAbt"/>
            </w:pPr>
            <w:r w:rsidRPr="000E27D7">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666F283B" w14:textId="77777777">
            <w:pPr>
              <w:pStyle w:val="RTableTextAbt"/>
            </w:pPr>
            <w:r w:rsidRPr="000E27D7">
              <w:t>1%</w:t>
            </w:r>
          </w:p>
        </w:tc>
      </w:tr>
      <w:tr w14:paraId="6804937B"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025769B9" w14:textId="77777777">
            <w:pPr>
              <w:pStyle w:val="LTableTextAbt"/>
            </w:pPr>
            <w:r w:rsidRPr="000E27D7">
              <w:t>ethyl benzene</w:t>
            </w:r>
          </w:p>
        </w:tc>
        <w:tc>
          <w:tcPr>
            <w:tcW w:w="1972" w:type="dxa"/>
            <w:tcBorders>
              <w:top w:val="single" w:sz="4" w:space="0" w:color="auto"/>
              <w:bottom w:val="single" w:sz="4" w:space="0" w:color="auto"/>
            </w:tcBorders>
            <w:shd w:val="clear" w:color="auto" w:fill="auto"/>
            <w:hideMark/>
          </w:tcPr>
          <w:p w:rsidR="00D90564" w:rsidRPr="000E27D7" w:rsidP="00CB1C05" w14:paraId="6E7F9487" w14:textId="77777777">
            <w:pPr>
              <w:pStyle w:val="LTableTextAbt"/>
            </w:pPr>
            <w:r w:rsidRPr="000E27D7">
              <w:t>3M 08880</w:t>
            </w:r>
          </w:p>
        </w:tc>
        <w:tc>
          <w:tcPr>
            <w:tcW w:w="1075" w:type="dxa"/>
            <w:tcBorders>
              <w:top w:val="single" w:sz="4" w:space="0" w:color="auto"/>
              <w:bottom w:val="single" w:sz="4" w:space="0" w:color="auto"/>
            </w:tcBorders>
            <w:shd w:val="clear" w:color="auto" w:fill="auto"/>
            <w:noWrap/>
            <w:hideMark/>
          </w:tcPr>
          <w:p w:rsidR="00D90564" w:rsidRPr="000E27D7" w:rsidP="00CB1C05" w14:paraId="2F71F356" w14:textId="77777777">
            <w:pPr>
              <w:pStyle w:val="CTableTextAbt"/>
            </w:pPr>
            <w:r w:rsidRPr="000E27D7">
              <w:t>6%</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4190F133"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70820BE3"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480F05EA" w14:textId="77777777">
            <w:pPr>
              <w:pStyle w:val="RTableTextAbt"/>
            </w:pPr>
            <w:r w:rsidRPr="000E27D7">
              <w:t>1</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0362C4FE"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F2BF5B9" w14:textId="77777777">
            <w:pPr>
              <w:pStyle w:val="RTableTextAbt"/>
            </w:pPr>
            <w:r w:rsidRPr="000E27D7">
              <w:t>5</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547EB5EA"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1C15A7A7" w14:textId="77777777">
            <w:pPr>
              <w:pStyle w:val="RTableTextAbt"/>
            </w:pPr>
            <w:r w:rsidRPr="000E27D7">
              <w:t>0.9</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05CD7CC0" w14:textId="77777777">
            <w:pPr>
              <w:pStyle w:val="RTableTextAbt"/>
            </w:pPr>
            <w:r w:rsidRPr="000E27D7">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37378560" w14:textId="77777777">
            <w:pPr>
              <w:pStyle w:val="RTableTextAbt"/>
            </w:pPr>
            <w:r w:rsidRPr="000E27D7">
              <w:t>1%</w:t>
            </w:r>
          </w:p>
        </w:tc>
      </w:tr>
      <w:tr w14:paraId="481857F0"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129ACD33" w14:textId="77777777">
            <w:pPr>
              <w:pStyle w:val="LTableTextAbt"/>
            </w:pPr>
            <w:r w:rsidRPr="000E27D7">
              <w:t>n-heptane</w:t>
            </w:r>
          </w:p>
        </w:tc>
        <w:tc>
          <w:tcPr>
            <w:tcW w:w="1972" w:type="dxa"/>
            <w:tcBorders>
              <w:top w:val="single" w:sz="4" w:space="0" w:color="auto"/>
              <w:bottom w:val="single" w:sz="4" w:space="0" w:color="auto"/>
            </w:tcBorders>
            <w:shd w:val="clear" w:color="auto" w:fill="auto"/>
            <w:hideMark/>
          </w:tcPr>
          <w:p w:rsidR="00D90564" w:rsidRPr="000E27D7" w:rsidP="00CB1C05" w14:paraId="57BEC623" w14:textId="77777777">
            <w:pPr>
              <w:pStyle w:val="LTableTextAbt"/>
            </w:pPr>
            <w:r w:rsidRPr="000E27D7">
              <w:t>CRC Brakleen Non-Chlorinated 05054</w:t>
            </w:r>
          </w:p>
        </w:tc>
        <w:tc>
          <w:tcPr>
            <w:tcW w:w="1075" w:type="dxa"/>
            <w:tcBorders>
              <w:top w:val="single" w:sz="4" w:space="0" w:color="auto"/>
              <w:bottom w:val="single" w:sz="4" w:space="0" w:color="auto"/>
            </w:tcBorders>
            <w:shd w:val="clear" w:color="auto" w:fill="auto"/>
            <w:noWrap/>
            <w:hideMark/>
          </w:tcPr>
          <w:p w:rsidR="00D90564" w:rsidRPr="000E27D7" w:rsidP="00CB1C05" w14:paraId="4CC417C9" w14:textId="77777777">
            <w:pPr>
              <w:pStyle w:val="CTableTextAbt"/>
            </w:pPr>
            <w:r w:rsidRPr="000E27D7">
              <w:t>4%</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19D16984"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11C9AB39"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00BA5B04" w14:textId="77777777">
            <w:pPr>
              <w:pStyle w:val="RTableTextAbt"/>
            </w:pPr>
            <w:r w:rsidRPr="000E27D7">
              <w:t>2</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08424980" w14:textId="77777777">
            <w:pPr>
              <w:pStyle w:val="RTableTextAbt"/>
            </w:pPr>
            <w:r w:rsidRPr="000E27D7">
              <w:t>5</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20A6AF2" w14:textId="77777777">
            <w:pPr>
              <w:pStyle w:val="RTableTextAbt"/>
            </w:pPr>
            <w:r w:rsidRPr="000E27D7">
              <w:t>3</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14B5BB24"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1AD921A2" w14:textId="77777777">
            <w:pPr>
              <w:pStyle w:val="RTableTextAbt"/>
            </w:pPr>
            <w:r w:rsidRPr="000E27D7">
              <w:t>0.6</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16EBF741" w14:textId="77777777">
            <w:pPr>
              <w:pStyle w:val="RTableTextAbt"/>
            </w:pPr>
            <w:r w:rsidRPr="000E27D7">
              <w:t>0%</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75794350" w14:textId="77777777">
            <w:pPr>
              <w:pStyle w:val="RTableTextAbt"/>
            </w:pPr>
            <w:r w:rsidRPr="000E27D7">
              <w:t>1%</w:t>
            </w:r>
          </w:p>
        </w:tc>
      </w:tr>
      <w:tr w14:paraId="0BD31E8D"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68F26009" w14:textId="77777777">
            <w:pPr>
              <w:pStyle w:val="LTableTextAbt"/>
            </w:pPr>
            <w:r w:rsidRPr="000E27D7">
              <w:t>ethanol</w:t>
            </w:r>
          </w:p>
        </w:tc>
        <w:tc>
          <w:tcPr>
            <w:tcW w:w="1972" w:type="dxa"/>
            <w:tcBorders>
              <w:top w:val="single" w:sz="4" w:space="0" w:color="auto"/>
              <w:bottom w:val="single" w:sz="4" w:space="0" w:color="auto"/>
            </w:tcBorders>
            <w:shd w:val="clear" w:color="auto" w:fill="auto"/>
            <w:hideMark/>
          </w:tcPr>
          <w:p w:rsidR="00D90564" w:rsidRPr="000E27D7" w:rsidP="00CB1C05" w14:paraId="355B2EE8" w14:textId="77777777">
            <w:pPr>
              <w:pStyle w:val="LTableTextAbt"/>
            </w:pPr>
            <w:r w:rsidRPr="000E27D7">
              <w:t>Trueguard</w:t>
            </w:r>
          </w:p>
        </w:tc>
        <w:tc>
          <w:tcPr>
            <w:tcW w:w="1075" w:type="dxa"/>
            <w:tcBorders>
              <w:top w:val="single" w:sz="4" w:space="0" w:color="auto"/>
              <w:bottom w:val="single" w:sz="4" w:space="0" w:color="auto"/>
            </w:tcBorders>
            <w:shd w:val="clear" w:color="auto" w:fill="auto"/>
            <w:noWrap/>
            <w:hideMark/>
          </w:tcPr>
          <w:p w:rsidR="00D90564" w:rsidRPr="000E27D7" w:rsidP="00CB1C05" w14:paraId="06235ADE" w14:textId="77777777">
            <w:pPr>
              <w:pStyle w:val="CTableTextAbt"/>
            </w:pPr>
            <w:r w:rsidRPr="000E27D7">
              <w:t>10%</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1561AF4C"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5F8EB65F"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00F74A75" w14:textId="77777777">
            <w:pPr>
              <w:pStyle w:val="RTableTextAbt"/>
            </w:pPr>
            <w:r w:rsidRPr="000E27D7">
              <w:t>0</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29F02C38"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DDD1F48"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270608AD"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2D87AC4A" w14:textId="77777777">
            <w:pPr>
              <w:pStyle w:val="RTableTextAbt"/>
            </w:pPr>
            <w:r w:rsidRPr="000E27D7">
              <w:t>1.3</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48E96BBF" w14:textId="77777777">
            <w:pPr>
              <w:pStyle w:val="RTableTextAbt"/>
            </w:pPr>
            <w:r w:rsidRPr="000E27D7">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3DD76890" w14:textId="77777777">
            <w:pPr>
              <w:pStyle w:val="RTableTextAbt"/>
            </w:pPr>
            <w:r w:rsidRPr="000E27D7">
              <w:t>1%</w:t>
            </w:r>
          </w:p>
        </w:tc>
      </w:tr>
      <w:tr w14:paraId="35B5E863"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3D47D094" w14:textId="77777777">
            <w:pPr>
              <w:pStyle w:val="LTableTextAbt"/>
            </w:pPr>
            <w:r w:rsidRPr="000E27D7">
              <w:t>naphtha</w:t>
            </w:r>
          </w:p>
        </w:tc>
        <w:tc>
          <w:tcPr>
            <w:tcW w:w="1972" w:type="dxa"/>
            <w:tcBorders>
              <w:top w:val="single" w:sz="4" w:space="0" w:color="auto"/>
              <w:bottom w:val="single" w:sz="4" w:space="0" w:color="auto"/>
            </w:tcBorders>
            <w:shd w:val="clear" w:color="auto" w:fill="auto"/>
            <w:hideMark/>
          </w:tcPr>
          <w:p w:rsidR="00D90564" w:rsidRPr="000E27D7" w:rsidP="00CB1C05" w14:paraId="071990F1" w14:textId="77777777">
            <w:pPr>
              <w:pStyle w:val="LTableTextAbt"/>
            </w:pPr>
            <w:r w:rsidRPr="000E27D7">
              <w:t>Trueguard</w:t>
            </w:r>
          </w:p>
        </w:tc>
        <w:tc>
          <w:tcPr>
            <w:tcW w:w="1075" w:type="dxa"/>
            <w:tcBorders>
              <w:top w:val="single" w:sz="4" w:space="0" w:color="auto"/>
              <w:bottom w:val="single" w:sz="4" w:space="0" w:color="auto"/>
            </w:tcBorders>
            <w:shd w:val="clear" w:color="auto" w:fill="auto"/>
            <w:noWrap/>
            <w:hideMark/>
          </w:tcPr>
          <w:p w:rsidR="00D90564" w:rsidRPr="000E27D7" w:rsidP="00CB1C05" w14:paraId="7ADA127D" w14:textId="77777777">
            <w:pPr>
              <w:pStyle w:val="CTableTextAbt"/>
            </w:pPr>
            <w:r w:rsidRPr="000E27D7">
              <w:t>90%</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1B04344E" w14:textId="77777777">
            <w:pPr>
              <w:pStyle w:val="RTableTextAbt"/>
            </w:pPr>
            <w:r w:rsidRPr="000E27D7">
              <w:t>5</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0B576796" w14:textId="77777777">
            <w:pPr>
              <w:pStyle w:val="RTableTextAbt"/>
            </w:pPr>
            <w:r w:rsidRPr="000E27D7">
              <w:t>0</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332D9167" w14:textId="77777777">
            <w:pPr>
              <w:pStyle w:val="RTableTextAbt"/>
            </w:pPr>
            <w:r w:rsidRPr="000E27D7">
              <w:t>0</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762FE0D3"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25D0F8A3" w14:textId="77777777">
            <w:pPr>
              <w:pStyle w:val="RTableTextAbt"/>
            </w:pPr>
            <w:r w:rsidRPr="000E27D7">
              <w:t>4</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5CDF53F7" w14:textId="77777777">
            <w:pPr>
              <w:pStyle w:val="RTableTextAbt"/>
            </w:pPr>
            <w:r w:rsidRPr="000E27D7">
              <w:t>0</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7EA500E5" w14:textId="77777777">
            <w:pPr>
              <w:pStyle w:val="RTableTextAbt"/>
            </w:pPr>
            <w:r w:rsidRPr="000E27D7">
              <w:t>11.7</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1B204D0D" w14:textId="77777777">
            <w:pPr>
              <w:pStyle w:val="RTableTextAbt"/>
            </w:pPr>
            <w:r w:rsidRPr="000E27D7">
              <w:t>9%</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4138A8F0" w14:textId="77777777">
            <w:pPr>
              <w:pStyle w:val="RTableTextAbt"/>
            </w:pPr>
            <w:r w:rsidRPr="000E27D7">
              <w:t>13%</w:t>
            </w:r>
          </w:p>
        </w:tc>
      </w:tr>
      <w:tr w14:paraId="6F4F2DC2" w14:textId="77777777" w:rsidTr="00BE6D60">
        <w:tblPrEx>
          <w:tblW w:w="13144" w:type="dxa"/>
          <w:tblLook w:val="04A0"/>
        </w:tblPrEx>
        <w:trPr>
          <w:trHeight w:val="20"/>
        </w:trPr>
        <w:tc>
          <w:tcPr>
            <w:tcW w:w="1088" w:type="dxa"/>
            <w:tcBorders>
              <w:top w:val="single" w:sz="4" w:space="0" w:color="auto"/>
              <w:left w:val="single" w:sz="4" w:space="0" w:color="auto"/>
              <w:bottom w:val="single" w:sz="4" w:space="0" w:color="auto"/>
            </w:tcBorders>
            <w:shd w:val="clear" w:color="auto" w:fill="auto"/>
            <w:hideMark/>
          </w:tcPr>
          <w:p w:rsidR="00D90564" w:rsidRPr="000E27D7" w:rsidP="00CB1C05" w14:paraId="1EA0F8B5" w14:textId="77777777">
            <w:pPr>
              <w:pStyle w:val="LTableTextAbt"/>
            </w:pPr>
            <w:r w:rsidRPr="000E27D7">
              <w:t>water</w:t>
            </w:r>
          </w:p>
        </w:tc>
        <w:tc>
          <w:tcPr>
            <w:tcW w:w="1972" w:type="dxa"/>
            <w:tcBorders>
              <w:top w:val="single" w:sz="4" w:space="0" w:color="auto"/>
              <w:bottom w:val="single" w:sz="4" w:space="0" w:color="auto"/>
            </w:tcBorders>
            <w:shd w:val="clear" w:color="auto" w:fill="auto"/>
            <w:hideMark/>
          </w:tcPr>
          <w:p w:rsidR="00D90564" w:rsidRPr="000E27D7" w:rsidP="00CB1C05" w14:paraId="2071E9F5" w14:textId="77777777">
            <w:pPr>
              <w:pStyle w:val="LTableTextAbt"/>
            </w:pPr>
            <w:r w:rsidRPr="000E27D7">
              <w:t>CRC Smart Washer Ozzy Juice</w:t>
            </w:r>
          </w:p>
        </w:tc>
        <w:tc>
          <w:tcPr>
            <w:tcW w:w="1075" w:type="dxa"/>
            <w:tcBorders>
              <w:top w:val="single" w:sz="4" w:space="0" w:color="auto"/>
              <w:bottom w:val="single" w:sz="4" w:space="0" w:color="auto"/>
            </w:tcBorders>
            <w:shd w:val="clear" w:color="auto" w:fill="auto"/>
            <w:noWrap/>
            <w:hideMark/>
          </w:tcPr>
          <w:p w:rsidR="00D90564" w:rsidRPr="000E27D7" w:rsidP="00CB1C05" w14:paraId="4D292A4E" w14:textId="77777777">
            <w:pPr>
              <w:pStyle w:val="CTableTextAbt"/>
            </w:pPr>
            <w:r w:rsidRPr="000E27D7">
              <w:t>100%</w:t>
            </w:r>
          </w:p>
        </w:tc>
        <w:tc>
          <w:tcPr>
            <w:tcW w:w="669" w:type="dxa"/>
            <w:tcBorders>
              <w:top w:val="single" w:sz="4" w:space="0" w:color="auto"/>
              <w:bottom w:val="single" w:sz="4" w:space="0" w:color="auto"/>
            </w:tcBorders>
            <w:shd w:val="clear" w:color="auto" w:fill="auto"/>
            <w:noWrap/>
            <w:vAlign w:val="center"/>
            <w:hideMark/>
          </w:tcPr>
          <w:p w:rsidR="00D90564" w:rsidRPr="000E27D7" w:rsidP="00CB1C05" w14:paraId="3F48C50F" w14:textId="77777777">
            <w:pPr>
              <w:pStyle w:val="RTableTextAbt"/>
            </w:pPr>
            <w:r w:rsidRPr="000E27D7">
              <w:t>0</w:t>
            </w:r>
          </w:p>
        </w:tc>
        <w:tc>
          <w:tcPr>
            <w:tcW w:w="612" w:type="dxa"/>
            <w:tcBorders>
              <w:top w:val="single" w:sz="4" w:space="0" w:color="auto"/>
              <w:bottom w:val="single" w:sz="4" w:space="0" w:color="auto"/>
            </w:tcBorders>
            <w:shd w:val="clear" w:color="auto" w:fill="auto"/>
            <w:noWrap/>
            <w:vAlign w:val="center"/>
            <w:hideMark/>
          </w:tcPr>
          <w:p w:rsidR="00D90564" w:rsidRPr="000E27D7" w:rsidP="00CB1C05" w14:paraId="65BC984E" w14:textId="77777777">
            <w:pPr>
              <w:pStyle w:val="RTableTextAbt"/>
            </w:pPr>
            <w:r w:rsidRPr="000E27D7">
              <w:t>5</w:t>
            </w:r>
          </w:p>
        </w:tc>
        <w:tc>
          <w:tcPr>
            <w:tcW w:w="1059" w:type="dxa"/>
            <w:tcBorders>
              <w:top w:val="single" w:sz="4" w:space="0" w:color="auto"/>
              <w:bottom w:val="single" w:sz="4" w:space="0" w:color="auto"/>
            </w:tcBorders>
            <w:shd w:val="clear" w:color="auto" w:fill="auto"/>
            <w:noWrap/>
            <w:vAlign w:val="center"/>
            <w:hideMark/>
          </w:tcPr>
          <w:p w:rsidR="00D90564" w:rsidRPr="000E27D7" w:rsidP="00CB1C05" w14:paraId="0F2BC999" w14:textId="77777777">
            <w:pPr>
              <w:pStyle w:val="RTableTextAbt"/>
            </w:pPr>
            <w:r w:rsidRPr="000E27D7">
              <w:t>0</w:t>
            </w:r>
          </w:p>
        </w:tc>
        <w:tc>
          <w:tcPr>
            <w:tcW w:w="1200" w:type="dxa"/>
            <w:tcBorders>
              <w:top w:val="single" w:sz="4" w:space="0" w:color="auto"/>
              <w:bottom w:val="single" w:sz="4" w:space="0" w:color="auto"/>
            </w:tcBorders>
            <w:shd w:val="clear" w:color="auto" w:fill="auto"/>
            <w:noWrap/>
            <w:vAlign w:val="center"/>
            <w:hideMark/>
          </w:tcPr>
          <w:p w:rsidR="00D90564" w:rsidRPr="000E27D7" w:rsidP="00CB1C05" w14:paraId="1DE19D38" w14:textId="77777777">
            <w:pPr>
              <w:pStyle w:val="RTableTextAbt"/>
            </w:pPr>
            <w:r w:rsidRPr="000E27D7">
              <w:t>4</w:t>
            </w:r>
          </w:p>
        </w:tc>
        <w:tc>
          <w:tcPr>
            <w:tcW w:w="1391" w:type="dxa"/>
            <w:tcBorders>
              <w:top w:val="single" w:sz="4" w:space="0" w:color="auto"/>
              <w:bottom w:val="single" w:sz="4" w:space="0" w:color="auto"/>
            </w:tcBorders>
            <w:shd w:val="clear" w:color="auto" w:fill="auto"/>
            <w:noWrap/>
            <w:vAlign w:val="center"/>
            <w:hideMark/>
          </w:tcPr>
          <w:p w:rsidR="00D90564" w:rsidRPr="000E27D7" w:rsidP="00CB1C05" w14:paraId="73592E61" w14:textId="77777777">
            <w:pPr>
              <w:pStyle w:val="RTableTextAbt"/>
            </w:pPr>
            <w:r w:rsidRPr="000E27D7">
              <w:t>0</w:t>
            </w:r>
          </w:p>
        </w:tc>
        <w:tc>
          <w:tcPr>
            <w:tcW w:w="886" w:type="dxa"/>
            <w:tcBorders>
              <w:top w:val="single" w:sz="4" w:space="0" w:color="auto"/>
              <w:bottom w:val="single" w:sz="4" w:space="0" w:color="auto"/>
            </w:tcBorders>
            <w:shd w:val="clear" w:color="auto" w:fill="auto"/>
            <w:noWrap/>
            <w:vAlign w:val="center"/>
            <w:hideMark/>
          </w:tcPr>
          <w:p w:rsidR="00D90564" w:rsidRPr="000E27D7" w:rsidP="00CB1C05" w14:paraId="3F55328E" w14:textId="77777777">
            <w:pPr>
              <w:pStyle w:val="RTableTextAbt"/>
            </w:pPr>
            <w:r w:rsidRPr="000E27D7">
              <w:t>5</w:t>
            </w:r>
          </w:p>
        </w:tc>
        <w:tc>
          <w:tcPr>
            <w:tcW w:w="788" w:type="dxa"/>
            <w:tcBorders>
              <w:top w:val="single" w:sz="4" w:space="0" w:color="auto"/>
              <w:bottom w:val="single" w:sz="4" w:space="0" w:color="auto"/>
            </w:tcBorders>
            <w:shd w:val="clear" w:color="auto" w:fill="auto"/>
            <w:noWrap/>
            <w:vAlign w:val="center"/>
            <w:hideMark/>
          </w:tcPr>
          <w:p w:rsidR="00D90564" w:rsidRPr="000E27D7" w:rsidP="00CB1C05" w14:paraId="42813A0B" w14:textId="77777777">
            <w:pPr>
              <w:pStyle w:val="RTableTextAbt"/>
            </w:pPr>
            <w:r w:rsidRPr="000E27D7">
              <w:t>14.0</w:t>
            </w:r>
          </w:p>
        </w:tc>
        <w:tc>
          <w:tcPr>
            <w:tcW w:w="1144" w:type="dxa"/>
            <w:tcBorders>
              <w:top w:val="single" w:sz="4" w:space="0" w:color="auto"/>
              <w:bottom w:val="single" w:sz="4" w:space="0" w:color="auto"/>
            </w:tcBorders>
            <w:shd w:val="clear" w:color="auto" w:fill="auto"/>
            <w:noWrap/>
            <w:vAlign w:val="center"/>
            <w:hideMark/>
          </w:tcPr>
          <w:p w:rsidR="00D90564" w:rsidRPr="000E27D7" w:rsidP="00CB1C05" w14:paraId="729C8445" w14:textId="77777777">
            <w:pPr>
              <w:pStyle w:val="RTableTextAbt"/>
            </w:pPr>
            <w:r w:rsidRPr="000E27D7">
              <w:t>10%</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0E27D7" w:rsidP="00CB1C05" w14:paraId="798B47D2" w14:textId="77777777">
            <w:pPr>
              <w:pStyle w:val="RTableTextAbt"/>
            </w:pPr>
            <w:r w:rsidRPr="000E27D7">
              <w:t>16%</w:t>
            </w:r>
          </w:p>
        </w:tc>
      </w:tr>
      <w:tr w14:paraId="5250DBA6" w14:textId="77777777" w:rsidTr="000E27D7">
        <w:tblPrEx>
          <w:tblW w:w="13144" w:type="dxa"/>
          <w:tblLook w:val="04A0"/>
        </w:tblPrEx>
        <w:trPr>
          <w:trHeight w:val="20"/>
        </w:trPr>
        <w:tc>
          <w:tcPr>
            <w:tcW w:w="10740" w:type="dxa"/>
            <w:gridSpan w:val="10"/>
            <w:tcBorders>
              <w:top w:val="single" w:sz="4" w:space="0" w:color="auto"/>
            </w:tcBorders>
            <w:shd w:val="clear" w:color="auto" w:fill="auto"/>
            <w:noWrap/>
            <w:vAlign w:val="center"/>
            <w:hideMark/>
          </w:tcPr>
          <w:p w:rsidR="00D90564" w:rsidRPr="00C42A49" w:rsidP="00CB1C05" w14:paraId="4B9B7006" w14:textId="77777777">
            <w:pPr>
              <w:pStyle w:val="RTableTextAbt"/>
              <w:rPr>
                <w:b/>
                <w:bCs w:val="0"/>
              </w:rPr>
            </w:pPr>
            <w:r w:rsidRPr="00C42A49">
              <w:rPr>
                <w:b/>
                <w:bCs w:val="0"/>
              </w:rPr>
              <w:t>totals</w:t>
            </w:r>
          </w:p>
        </w:tc>
        <w:tc>
          <w:tcPr>
            <w:tcW w:w="1144" w:type="dxa"/>
            <w:tcBorders>
              <w:top w:val="single" w:sz="4" w:space="0" w:color="auto"/>
            </w:tcBorders>
            <w:shd w:val="clear" w:color="auto" w:fill="auto"/>
            <w:noWrap/>
            <w:vAlign w:val="center"/>
            <w:hideMark/>
          </w:tcPr>
          <w:p w:rsidR="00D90564" w:rsidRPr="00C42A49" w:rsidP="00CB1C05" w14:paraId="25257C75" w14:textId="77777777">
            <w:pPr>
              <w:pStyle w:val="RTableTextAbt"/>
              <w:rPr>
                <w:b/>
                <w:bCs w:val="0"/>
              </w:rPr>
            </w:pPr>
            <w:r w:rsidRPr="00C42A49">
              <w:rPr>
                <w:b/>
                <w:bCs w:val="0"/>
              </w:rPr>
              <w:t>100%</w:t>
            </w:r>
          </w:p>
        </w:tc>
        <w:tc>
          <w:tcPr>
            <w:tcW w:w="1260" w:type="dxa"/>
            <w:tcBorders>
              <w:top w:val="single" w:sz="4" w:space="0" w:color="auto"/>
            </w:tcBorders>
            <w:shd w:val="clear" w:color="auto" w:fill="auto"/>
            <w:noWrap/>
            <w:vAlign w:val="center"/>
            <w:hideMark/>
          </w:tcPr>
          <w:p w:rsidR="00D90564" w:rsidRPr="00C42A49" w:rsidP="00CB1C05" w14:paraId="2A246C06" w14:textId="77777777">
            <w:pPr>
              <w:pStyle w:val="RTableTextAbt"/>
              <w:rPr>
                <w:b/>
                <w:bCs w:val="0"/>
              </w:rPr>
            </w:pPr>
            <w:r w:rsidRPr="00C42A49">
              <w:rPr>
                <w:b/>
                <w:bCs w:val="0"/>
              </w:rPr>
              <w:t>100%</w:t>
            </w:r>
          </w:p>
        </w:tc>
      </w:tr>
      <w:tr w14:paraId="358CB961" w14:textId="77777777" w:rsidTr="000E27D7">
        <w:tblPrEx>
          <w:tblW w:w="13144" w:type="dxa"/>
          <w:tblLook w:val="04A0"/>
        </w:tblPrEx>
        <w:trPr>
          <w:trHeight w:val="20"/>
        </w:trPr>
        <w:tc>
          <w:tcPr>
            <w:tcW w:w="9952" w:type="dxa"/>
            <w:gridSpan w:val="9"/>
            <w:shd w:val="clear" w:color="auto" w:fill="auto"/>
            <w:noWrap/>
            <w:vAlign w:val="center"/>
            <w:hideMark/>
          </w:tcPr>
          <w:p w:rsidR="00D90564" w:rsidRPr="00BE6D60" w:rsidP="00CB1C05" w14:paraId="0307555C" w14:textId="77777777">
            <w:pPr>
              <w:pStyle w:val="RTableTextAbt"/>
              <w:rPr>
                <w:b/>
                <w:bCs w:val="0"/>
              </w:rPr>
            </w:pPr>
            <w:r w:rsidRPr="00BE6D60">
              <w:rPr>
                <w:b/>
                <w:bCs w:val="0"/>
              </w:rPr>
              <w:t>Points Before Restriction</w:t>
            </w:r>
          </w:p>
        </w:tc>
        <w:tc>
          <w:tcPr>
            <w:tcW w:w="788" w:type="dxa"/>
            <w:shd w:val="clear" w:color="auto" w:fill="auto"/>
            <w:noWrap/>
            <w:vAlign w:val="center"/>
            <w:hideMark/>
          </w:tcPr>
          <w:p w:rsidR="00D90564" w:rsidRPr="00BE6D60" w:rsidP="00CB1C05" w14:paraId="4B626D08" w14:textId="77777777">
            <w:pPr>
              <w:pStyle w:val="RTableTextAbt"/>
              <w:rPr>
                <w:b/>
                <w:bCs w:val="0"/>
              </w:rPr>
            </w:pPr>
            <w:r w:rsidRPr="00BE6D60">
              <w:rPr>
                <w:b/>
                <w:bCs w:val="0"/>
              </w:rPr>
              <w:t>134.4</w:t>
            </w:r>
          </w:p>
        </w:tc>
        <w:tc>
          <w:tcPr>
            <w:tcW w:w="2404" w:type="dxa"/>
            <w:gridSpan w:val="2"/>
            <w:shd w:val="clear" w:color="auto" w:fill="auto"/>
            <w:noWrap/>
            <w:vAlign w:val="center"/>
            <w:hideMark/>
          </w:tcPr>
          <w:p w:rsidR="00D90564" w:rsidRPr="000E27D7" w:rsidP="00CB1C05" w14:paraId="19FDB81C" w14:textId="77777777">
            <w:pPr>
              <w:pStyle w:val="RTableTextAbt"/>
            </w:pPr>
          </w:p>
        </w:tc>
      </w:tr>
      <w:tr w14:paraId="1678F944" w14:textId="77777777" w:rsidTr="000E27D7">
        <w:tblPrEx>
          <w:tblW w:w="13144" w:type="dxa"/>
          <w:tblLook w:val="04A0"/>
        </w:tblPrEx>
        <w:trPr>
          <w:trHeight w:val="20"/>
        </w:trPr>
        <w:tc>
          <w:tcPr>
            <w:tcW w:w="9952" w:type="dxa"/>
            <w:gridSpan w:val="9"/>
            <w:shd w:val="clear" w:color="auto" w:fill="auto"/>
            <w:noWrap/>
            <w:vAlign w:val="center"/>
          </w:tcPr>
          <w:p w:rsidR="00D90564" w:rsidRPr="000A20A0" w:rsidP="00CB1C05" w14:paraId="72B08258" w14:textId="77777777">
            <w:pPr>
              <w:pStyle w:val="RTableTextAbt"/>
              <w:rPr>
                <w:b/>
                <w:bCs w:val="0"/>
              </w:rPr>
            </w:pPr>
            <w:r w:rsidRPr="000A20A0">
              <w:rPr>
                <w:b/>
                <w:bCs w:val="0"/>
              </w:rPr>
              <w:t>Points After Restriction</w:t>
            </w:r>
          </w:p>
        </w:tc>
        <w:tc>
          <w:tcPr>
            <w:tcW w:w="788" w:type="dxa"/>
            <w:shd w:val="clear" w:color="auto" w:fill="auto"/>
            <w:noWrap/>
            <w:vAlign w:val="center"/>
          </w:tcPr>
          <w:p w:rsidR="00D90564" w:rsidRPr="000A20A0" w:rsidP="00CB1C05" w14:paraId="78856E70" w14:textId="77777777">
            <w:pPr>
              <w:pStyle w:val="RTableTextAbt"/>
              <w:rPr>
                <w:b/>
                <w:bCs w:val="0"/>
              </w:rPr>
            </w:pPr>
            <w:r w:rsidRPr="000A20A0">
              <w:rPr>
                <w:b/>
                <w:bCs w:val="0"/>
              </w:rPr>
              <w:t>89.2</w:t>
            </w:r>
          </w:p>
        </w:tc>
        <w:tc>
          <w:tcPr>
            <w:tcW w:w="2404" w:type="dxa"/>
            <w:gridSpan w:val="2"/>
            <w:shd w:val="clear" w:color="auto" w:fill="auto"/>
            <w:noWrap/>
            <w:vAlign w:val="center"/>
          </w:tcPr>
          <w:p w:rsidR="00D90564" w:rsidRPr="000A20A0" w:rsidP="00CB1C05" w14:paraId="31EAC449" w14:textId="77777777">
            <w:pPr>
              <w:pStyle w:val="RTableTextAbt"/>
            </w:pPr>
          </w:p>
        </w:tc>
      </w:tr>
      <w:bookmarkEnd w:id="1771"/>
    </w:tbl>
    <w:p w:rsidR="007B6B21" w:rsidRPr="000A20A0" w:rsidP="00CB1C05" w14:paraId="39FF69E3" w14:textId="77777777">
      <w:pPr>
        <w:sectPr w:rsidSect="00CB1C05">
          <w:type w:val="nextColumn"/>
          <w:pgSz w:w="15840" w:h="12240" w:orient="landscape" w:code="1"/>
          <w:pgMar w:top="1440" w:right="1440" w:bottom="1440" w:left="1440" w:header="1080" w:footer="720" w:gutter="0"/>
          <w:lnNumType w:countBy="1" w:restart="continuous"/>
          <w:cols w:space="720"/>
          <w:docGrid w:linePitch="360"/>
        </w:sectPr>
      </w:pPr>
    </w:p>
    <w:p w:rsidR="00F0327E" w:rsidRPr="000A20A0" w:rsidP="00CB1C05" w14:paraId="168E0E8C" w14:textId="77777777">
      <w:pPr>
        <w:pStyle w:val="Heading7"/>
        <w:rPr>
          <w:rFonts w:ascii="Arial" w:hAnsi="Arial"/>
          <w:bCs/>
          <w:sz w:val="28"/>
          <w:szCs w:val="28"/>
        </w:rPr>
      </w:pPr>
      <w:bookmarkStart w:id="1772" w:name="_Ref106984788"/>
      <w:r w:rsidRPr="000A20A0">
        <w:rPr>
          <w:rFonts w:ascii="Arial" w:hAnsi="Arial"/>
          <w:bCs/>
          <w:sz w:val="28"/>
          <w:szCs w:val="28"/>
        </w:rPr>
        <w:t xml:space="preserve">- </w:t>
      </w:r>
      <w:r w:rsidRPr="000A20A0" w:rsidR="004E6CA4">
        <w:rPr>
          <w:rFonts w:ascii="Arial" w:hAnsi="Arial"/>
          <w:bCs/>
          <w:sz w:val="28"/>
          <w:szCs w:val="28"/>
        </w:rPr>
        <w:t>HSP Theory and Calculations</w:t>
      </w:r>
      <w:bookmarkEnd w:id="1772"/>
    </w:p>
    <w:p w:rsidR="0091462D" w:rsidRPr="000A20A0" w:rsidP="00CB1C05" w14:paraId="62D0C59B" w14:textId="77777777">
      <w:pPr>
        <w:pStyle w:val="BodyText"/>
      </w:pPr>
      <w:r w:rsidRPr="000A20A0">
        <w:t xml:space="preserve">A solute is the substance being dissolved, and a solvent is the substance that dissolves it. Both substances (solute and solvent) should have similar HSP to dissolve the solute. The HSP approach is based on three distinctive forms of inter-molecular force: </w:t>
      </w:r>
    </w:p>
    <w:p w:rsidR="0091462D" w:rsidRPr="000A20A0" w:rsidP="00CB1C05" w14:paraId="7E39C6B6" w14:textId="77777777">
      <w:pPr>
        <w:pStyle w:val="BodyText"/>
        <w:numPr>
          <w:ilvl w:val="0"/>
          <w:numId w:val="9"/>
        </w:numPr>
      </w:pPr>
      <w:r w:rsidRPr="000A20A0">
        <w:t>Dispersion forces (</w:t>
      </w:r>
      <w:r w:rsidRPr="000A20A0">
        <w:rPr>
          <w:bCs/>
        </w:rPr>
        <w:t>D)</w:t>
      </w:r>
      <w:r w:rsidRPr="000A20A0">
        <w:t xml:space="preserve">: </w:t>
      </w:r>
      <w:r w:rsidRPr="000A20A0">
        <w:rPr>
          <w:bCs/>
        </w:rPr>
        <w:t>All atoms are surrounded by electron "clouds."</w:t>
      </w:r>
      <w:r w:rsidRPr="000A20A0">
        <w:t xml:space="preserve"> </w:t>
      </w:r>
      <w:r w:rsidRPr="000A20A0">
        <w:rPr>
          <w:bCs/>
        </w:rPr>
        <w:t xml:space="preserve">The electron cloud is, on average, evenly distributed around the atom. At a given instant, however, the electron distribution may be uneven. This temporary polarization results in attractive interactions with nearby atoms. </w:t>
      </w:r>
    </w:p>
    <w:p w:rsidR="0091462D" w:rsidRPr="000A20A0" w:rsidP="00CB1C05" w14:paraId="09893A8B" w14:textId="77777777">
      <w:pPr>
        <w:pStyle w:val="BodyText"/>
        <w:numPr>
          <w:ilvl w:val="0"/>
          <w:numId w:val="9"/>
        </w:numPr>
      </w:pPr>
      <w:r w:rsidRPr="000A20A0">
        <w:t>Polar forces (</w:t>
      </w:r>
      <w:r w:rsidRPr="000A20A0">
        <w:rPr>
          <w:bCs/>
        </w:rPr>
        <w:t>P)</w:t>
      </w:r>
      <w:r w:rsidRPr="000A20A0">
        <w:t xml:space="preserve">:  Dipole moments are created when atoms of the same molecule have different electronegativities. </w:t>
      </w:r>
    </w:p>
    <w:p w:rsidR="0091462D" w:rsidRPr="000A20A0" w:rsidP="00CB1C05" w14:paraId="709794E0" w14:textId="77777777">
      <w:pPr>
        <w:pStyle w:val="BodyText"/>
        <w:numPr>
          <w:ilvl w:val="0"/>
          <w:numId w:val="9"/>
        </w:numPr>
      </w:pPr>
      <w:r w:rsidRPr="000A20A0">
        <w:t xml:space="preserve">Hydrogen bond forces </w:t>
      </w:r>
      <w:r w:rsidRPr="000A20A0">
        <w:rPr>
          <w:bCs/>
        </w:rPr>
        <w:t>(H)</w:t>
      </w:r>
      <w:r w:rsidRPr="000A20A0">
        <w:t xml:space="preserve">: This force exists between hydrogen atoms and other atoms present in adjacent molecules. </w:t>
      </w:r>
    </w:p>
    <w:p w:rsidR="0091462D" w:rsidRPr="000A20A0" w:rsidP="00CB1C05" w14:paraId="02373FED" w14:textId="77777777">
      <w:pPr>
        <w:pStyle w:val="BodyText"/>
      </w:pPr>
      <w:r w:rsidRPr="000A20A0">
        <w:t xml:space="preserve">These three forces or parameters are used to describe solvent and solute interactions. Each parameter can be used as an axis in three-dimensional solubility space. Instead of the common X, Y, and Z axis, the three-dimensional solubility space will have a Dispersion Force (D) axis, a Polar Force (P) axis, and a Hydrogen Bonding Force (H) axis. Each solvent can be represented </w:t>
      </w:r>
      <w:r w:rsidRPr="000A20A0">
        <w:rPr>
          <w:bCs/>
        </w:rPr>
        <w:t xml:space="preserve">as a point in </w:t>
      </w:r>
      <w:r w:rsidRPr="000A20A0">
        <w:t xml:space="preserve">three-dimensional </w:t>
      </w:r>
      <w:r w:rsidRPr="000A20A0">
        <w:rPr>
          <w:bCs/>
        </w:rPr>
        <w:t xml:space="preserve">solubility space, </w:t>
      </w:r>
      <w:r w:rsidRPr="000A20A0">
        <w:t xml:space="preserve">and each solute can be represented as a solubility </w:t>
      </w:r>
      <w:r w:rsidRPr="000A20A0">
        <w:rPr>
          <w:bCs/>
        </w:rPr>
        <w:t xml:space="preserve">sphere in </w:t>
      </w:r>
      <w:r w:rsidRPr="000A20A0">
        <w:t xml:space="preserve">three-dimensional </w:t>
      </w:r>
      <w:r w:rsidRPr="000A20A0">
        <w:rPr>
          <w:bCs/>
        </w:rPr>
        <w:t>solubility space.</w:t>
      </w:r>
      <w:r w:rsidRPr="000A20A0">
        <w:t xml:space="preserve"> </w:t>
      </w:r>
    </w:p>
    <w:p w:rsidR="0091462D" w:rsidRPr="000A20A0" w:rsidP="00CB1C05" w14:paraId="1C9C25F7" w14:textId="77777777">
      <w:pPr>
        <w:pStyle w:val="BodyText"/>
      </w:pPr>
      <w:r w:rsidRPr="000A20A0">
        <w:t xml:space="preserve">HSP values are based on the principle that "like dissolves like," meaning that the closer the solute and solvent are in three-dimensional </w:t>
      </w:r>
      <w:r w:rsidRPr="000A20A0">
        <w:rPr>
          <w:bCs/>
        </w:rPr>
        <w:t>solubility space, the greater the likelihood that the solvent will be effective</w:t>
      </w:r>
      <w:r w:rsidRPr="000A20A0">
        <w:t xml:space="preserve">. </w:t>
      </w:r>
    </w:p>
    <w:p w:rsidR="0091462D" w:rsidRPr="000A20A0" w:rsidP="00CB1C05" w14:paraId="2D69376C" w14:textId="77777777">
      <w:pPr>
        <w:pStyle w:val="BodyText"/>
      </w:pPr>
      <w:r w:rsidRPr="000A20A0">
        <w:t>If the solvent is located inside the solute sphere of solubility, then it will dissolve the polymer. If the solvent is located outside the solute sphere of solubility, then it will NOT dissolve the polymer.  The distance between HSP points in solubility space is calculated as follows:</w:t>
      </w:r>
    </w:p>
    <w:p w:rsidR="0091462D" w:rsidRPr="000A20A0" w:rsidP="00CB1C05" w14:paraId="387FE7AD" w14:textId="77777777">
      <w:pPr>
        <w:spacing w:line="360" w:lineRule="auto"/>
        <w:ind w:left="720"/>
        <w:rPr>
          <w:rFonts w:cstheme="minorHAnsi"/>
          <w:bCs/>
          <w:lang w:val="pt-PT"/>
        </w:rPr>
      </w:pPr>
      <w:r w:rsidRPr="000A20A0">
        <w:rPr>
          <w:rFonts w:cstheme="minorHAnsi"/>
          <w:bCs/>
          <w:lang w:val="pt-PT"/>
        </w:rPr>
        <w:t>Distance = [4 (D</w:t>
      </w:r>
      <w:r w:rsidRPr="000A20A0">
        <w:rPr>
          <w:rFonts w:cstheme="minorHAnsi"/>
          <w:bCs/>
          <w:vertAlign w:val="subscript"/>
          <w:lang w:val="pt-PT"/>
        </w:rPr>
        <w:t>1</w:t>
      </w:r>
      <w:r w:rsidRPr="000A20A0">
        <w:rPr>
          <w:rFonts w:cstheme="minorHAnsi"/>
          <w:bCs/>
          <w:lang w:val="pt-PT"/>
        </w:rPr>
        <w:t>-D</w:t>
      </w:r>
      <w:r w:rsidRPr="000A20A0">
        <w:rPr>
          <w:rFonts w:cstheme="minorHAnsi"/>
          <w:bCs/>
          <w:vertAlign w:val="subscript"/>
          <w:lang w:val="pt-PT"/>
        </w:rPr>
        <w:t>2</w:t>
      </w:r>
      <w:r w:rsidRPr="000A20A0">
        <w:rPr>
          <w:rFonts w:cstheme="minorHAnsi"/>
          <w:bCs/>
          <w:lang w:val="pt-PT"/>
        </w:rPr>
        <w:t>)</w:t>
      </w:r>
      <w:r w:rsidRPr="000A20A0">
        <w:rPr>
          <w:rFonts w:cstheme="minorHAnsi"/>
          <w:bCs/>
          <w:vertAlign w:val="superscript"/>
          <w:lang w:val="pt-PT"/>
        </w:rPr>
        <w:t>2</w:t>
      </w:r>
      <w:r w:rsidRPr="000A20A0">
        <w:rPr>
          <w:rFonts w:cstheme="minorHAnsi"/>
          <w:bCs/>
          <w:lang w:val="pt-PT"/>
        </w:rPr>
        <w:t xml:space="preserve"> + (P</w:t>
      </w:r>
      <w:r w:rsidRPr="000A20A0">
        <w:rPr>
          <w:rFonts w:cstheme="minorHAnsi"/>
          <w:bCs/>
          <w:vertAlign w:val="subscript"/>
          <w:lang w:val="pt-PT"/>
        </w:rPr>
        <w:t>1</w:t>
      </w:r>
      <w:r w:rsidRPr="000A20A0">
        <w:rPr>
          <w:rFonts w:cstheme="minorHAnsi"/>
          <w:bCs/>
          <w:lang w:val="pt-PT"/>
        </w:rPr>
        <w:t>-P</w:t>
      </w:r>
      <w:r w:rsidRPr="000A20A0">
        <w:rPr>
          <w:rFonts w:cstheme="minorHAnsi"/>
          <w:bCs/>
          <w:vertAlign w:val="subscript"/>
          <w:lang w:val="pt-PT"/>
        </w:rPr>
        <w:t>2</w:t>
      </w:r>
      <w:r w:rsidRPr="000A20A0">
        <w:rPr>
          <w:rFonts w:cstheme="minorHAnsi"/>
          <w:bCs/>
          <w:lang w:val="pt-PT"/>
        </w:rPr>
        <w:t>)</w:t>
      </w:r>
      <w:r w:rsidRPr="000A20A0">
        <w:rPr>
          <w:rFonts w:cstheme="minorHAnsi"/>
          <w:bCs/>
          <w:vertAlign w:val="superscript"/>
          <w:lang w:val="pt-PT"/>
        </w:rPr>
        <w:t>2</w:t>
      </w:r>
      <w:r w:rsidRPr="000A20A0">
        <w:rPr>
          <w:rFonts w:cstheme="minorHAnsi"/>
          <w:bCs/>
          <w:lang w:val="pt-PT"/>
        </w:rPr>
        <w:t xml:space="preserve"> + (H</w:t>
      </w:r>
      <w:r w:rsidRPr="000A20A0">
        <w:rPr>
          <w:rFonts w:cstheme="minorHAnsi"/>
          <w:bCs/>
          <w:vertAlign w:val="subscript"/>
          <w:lang w:val="pt-PT"/>
        </w:rPr>
        <w:t>1</w:t>
      </w:r>
      <w:r w:rsidRPr="000A20A0">
        <w:rPr>
          <w:rFonts w:cstheme="minorHAnsi"/>
          <w:bCs/>
          <w:lang w:val="pt-PT"/>
        </w:rPr>
        <w:t>-H</w:t>
      </w:r>
      <w:r w:rsidRPr="000A20A0">
        <w:rPr>
          <w:rFonts w:cstheme="minorHAnsi"/>
          <w:bCs/>
          <w:vertAlign w:val="subscript"/>
          <w:lang w:val="pt-PT"/>
        </w:rPr>
        <w:t>2</w:t>
      </w:r>
      <w:r w:rsidRPr="000A20A0">
        <w:rPr>
          <w:rFonts w:cstheme="minorHAnsi"/>
          <w:bCs/>
          <w:lang w:val="pt-PT"/>
        </w:rPr>
        <w:t>)</w:t>
      </w:r>
      <w:r w:rsidRPr="000A20A0">
        <w:rPr>
          <w:rFonts w:cstheme="minorHAnsi"/>
          <w:bCs/>
          <w:vertAlign w:val="superscript"/>
          <w:lang w:val="pt-PT"/>
        </w:rPr>
        <w:t>2</w:t>
      </w:r>
      <w:r w:rsidRPr="000A20A0">
        <w:rPr>
          <w:rFonts w:cstheme="minorHAnsi"/>
          <w:bCs/>
          <w:lang w:val="pt-PT"/>
        </w:rPr>
        <w:t xml:space="preserve"> ]</w:t>
      </w:r>
      <w:r w:rsidRPr="000A20A0">
        <w:rPr>
          <w:rFonts w:cstheme="minorHAnsi"/>
          <w:bCs/>
          <w:vertAlign w:val="superscript"/>
          <w:lang w:val="pt-PT"/>
        </w:rPr>
        <w:t>1/2</w:t>
      </w:r>
    </w:p>
    <w:p w:rsidR="0091462D" w:rsidRPr="000A20A0" w:rsidP="00CB1C05" w14:paraId="1DE7AF97" w14:textId="77777777">
      <w:pPr>
        <w:pStyle w:val="BodyText"/>
      </w:pPr>
      <w:r w:rsidRPr="000A20A0">
        <w:t>As shown in Figure B1 below, the three axes are for the polar force, hydrogen bonding force, and dispersion force. The black dot represents the center point for the solute sphere of solubility. The green dots represent solvents that are inside the solute solubility sphere and will dissolve the solute. The red dots represent solvents that are outside the solute solubility sphere and will NOT dissolve the solute.</w:t>
      </w:r>
    </w:p>
    <w:p w:rsidR="0091462D" w:rsidRPr="000A20A0" w:rsidP="00CB1C05" w14:paraId="5C48023B" w14:textId="77777777">
      <w:pPr>
        <w:spacing w:line="360" w:lineRule="auto"/>
        <w:rPr>
          <w:rFonts w:cstheme="minorHAnsi"/>
        </w:rPr>
      </w:pPr>
    </w:p>
    <w:p w:rsidR="0091462D" w:rsidRPr="000A20A0" w:rsidP="00CB1C05" w14:paraId="518A6B1F" w14:textId="77777777">
      <w:pPr>
        <w:spacing w:line="360" w:lineRule="auto"/>
        <w:jc w:val="center"/>
        <w:rPr>
          <w:rFonts w:cstheme="minorHAnsi"/>
        </w:rPr>
      </w:pPr>
      <w:r w:rsidRPr="000A20A0">
        <w:rPr>
          <w:noProof/>
        </w:rPr>
        <w:drawing>
          <wp:inline distT="0" distB="0" distL="0" distR="0">
            <wp:extent cx="3172571" cy="2708448"/>
            <wp:effectExtent l="0" t="0" r="8890" b="0"/>
            <wp:docPr id="21" name="Picture 21" descr="This is a diagram showing the three Hansen Solubility Parameters, a sphere of solubility, and solvents located inside and outside of the sphe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pic:cNvPicPr/>
                  </pic:nvPicPr>
                  <pic:blipFill>
                    <a:blip xmlns:r="http://schemas.openxmlformats.org/officeDocument/2006/relationships" r:embed="rId250">
                      <a:extLst>
                        <a:ext xmlns:a="http://schemas.openxmlformats.org/drawingml/2006/main" uri="{28A0092B-C50C-407E-A947-70E740481C1C}">
                          <a14:useLocalDpi xmlns:a14="http://schemas.microsoft.com/office/drawing/2010/main" val="0"/>
                        </a:ext>
                      </a:extLst>
                    </a:blip>
                    <a:stretch>
                      <a:fillRect/>
                    </a:stretch>
                  </pic:blipFill>
                  <pic:spPr>
                    <a:xfrm>
                      <a:off x="0" y="0"/>
                      <a:ext cx="3172571" cy="2708448"/>
                    </a:xfrm>
                    <a:prstGeom prst="rect">
                      <a:avLst/>
                    </a:prstGeom>
                  </pic:spPr>
                </pic:pic>
              </a:graphicData>
            </a:graphic>
          </wp:inline>
        </w:drawing>
      </w:r>
    </w:p>
    <w:p w:rsidR="0091462D" w:rsidRPr="000A20A0" w:rsidP="00CB1C05" w14:paraId="463C6E5C" w14:textId="77777777">
      <w:pPr>
        <w:spacing w:line="360" w:lineRule="auto"/>
        <w:jc w:val="center"/>
        <w:rPr>
          <w:rFonts w:cstheme="minorHAnsi"/>
          <w:i/>
        </w:rPr>
      </w:pPr>
    </w:p>
    <w:p w:rsidR="0091462D" w:rsidRPr="000A20A0" w:rsidP="00CB1C05" w14:paraId="1762A10E" w14:textId="77777777">
      <w:pPr>
        <w:spacing w:line="360" w:lineRule="auto"/>
        <w:jc w:val="center"/>
        <w:rPr>
          <w:rFonts w:cstheme="minorHAnsi"/>
          <w:i/>
        </w:rPr>
      </w:pPr>
      <w:r w:rsidRPr="000A20A0">
        <w:rPr>
          <w:rFonts w:cstheme="minorHAnsi"/>
          <w:i/>
        </w:rPr>
        <w:t>Figure B1: Solvents and Sphere of Solubility in Hansen Solubility Parameter 3D Space</w:t>
      </w:r>
    </w:p>
    <w:p w:rsidR="0091462D" w:rsidRPr="000A20A0" w:rsidP="00CB1C05" w14:paraId="3DC96390" w14:textId="77777777"/>
    <w:p w:rsidR="0091462D" w:rsidRPr="000A20A0" w:rsidP="00CB1C05" w14:paraId="71FD5E1B" w14:textId="77777777">
      <w:pPr>
        <w:pStyle w:val="BodyText"/>
      </w:pPr>
      <w:r w:rsidRPr="000A20A0">
        <w:t xml:space="preserve">In general, the lower the HSP distance between the solvent and the solute, the better the solubility performance. The lower the HSP distance between solvent and the center of the solute solubility sphere, the faster the solute dissolves </w:t>
      </w:r>
      <w:r w:rsidR="006922C5">
        <w:t>(</w:t>
      </w:r>
      <w:hyperlink w:anchor="_ENREF_53" w:tooltip="Toxics Use Reduction Institute (TURI), 2020 #101" w:history="1">
        <w:r w:rsidR="00414172">
          <w:fldChar w:fldCharType="begin" w:fldLock="1"/>
        </w:r>
        <w:r w:rsidR="00414172">
          <w:instrText xml:space="preserve"> ADDIN EN.CITE &lt;EndNote&gt;&lt;Cite ExcludeAuth="1"&gt;&lt;Author&gt;Toxics Use Reduction Institute (TURI)&lt;/Author&gt;&lt;Year&gt;2020&lt;/Year&gt;&lt;RecNum&gt;101&lt;/RecNum&gt;&lt;Prefix&gt;TURI &lt;/Prefix&gt;&lt;DisplayText&gt;TURI 2020&lt;/DisplayText&gt;&lt;record&gt;&lt;rec-number&gt;101&lt;/rec-number&gt;&lt;foreign-keys&gt;&lt;key app="EN" db-id="52wf2wf0o0rv01e9dzo52td80t0590tp2fwd" timestamp="1714499636"&gt;101&lt;/key&gt;&lt;/foreign-keys&gt;&lt;ref-type name="Generic"&gt;13&lt;/ref-type&gt;&lt;contributors&gt;&lt;authors&gt;&lt;author&gt;Toxics Use Reduction Institute (TURI),&lt;/author&gt;&lt;/authors&gt;&lt;secondary-authors&gt;&lt;author&gt;Gregory Morose, Jason Marshall, Alicia McCarthy,&lt;/author&gt;&lt;/secondary-authors&gt;&lt;/contributors&gt;&lt;titles&gt;&lt;title&gt;Assessment of Safer and Effective Alternatives for &amp;#xD;Coating Removal Products&lt;/title&gt;&lt;/titles&gt;&lt;dates&gt;&lt;year&gt;2020&lt;/year&gt;&lt;pub-dates&gt;&lt;date&gt;January 24, 2020&lt;/date&gt;&lt;/pub-dates&gt;&lt;/dates&gt;&lt;urls&gt;&lt;related-urls&gt;&lt;url&gt;https://www.turi.org/content/download/12921/200851/file/TURI+Report+2020-001.+Assessment+of+Safer+and+Effective+Alternatives+for+Coating+Removal+Products.pdf&lt;/url&gt;&lt;/related-urls&gt;&lt;/urls&gt;&lt;/record&gt;&lt;/Cite&gt;&lt;/EndNote&gt;</w:instrText>
        </w:r>
        <w:r w:rsidR="00414172">
          <w:fldChar w:fldCharType="separate"/>
        </w:r>
        <w:r w:rsidR="00414172">
          <w:rPr>
            <w:noProof/>
          </w:rPr>
          <w:t>TURI 2020</w:t>
        </w:r>
        <w:r w:rsidR="00414172">
          <w:fldChar w:fldCharType="end"/>
        </w:r>
      </w:hyperlink>
      <w:r w:rsidR="006922C5">
        <w:t>)</w:t>
      </w:r>
      <w:r w:rsidRPr="000A20A0" w:rsidR="001976D2">
        <w:t>.</w:t>
      </w:r>
    </w:p>
    <w:p w:rsidR="0091462D" w:rsidRPr="000A20A0" w:rsidP="00CB1C05" w14:paraId="20102700" w14:textId="77777777">
      <w:pPr>
        <w:pStyle w:val="BodyText"/>
        <w:rPr>
          <w:rFonts w:cstheme="minorHAnsi"/>
        </w:rPr>
      </w:pPr>
      <w:r w:rsidRPr="000A20A0">
        <w:rPr>
          <w:rFonts w:cstheme="minorHAnsi"/>
        </w:rPr>
        <w:t xml:space="preserve">The details of the HSP distance calculations for AC coil cleaner products is provided in this appendix as an example of these calculations.  </w:t>
      </w:r>
      <w:r w:rsidRPr="000A20A0" w:rsidR="003E71E3">
        <w:rPr>
          <w:rFonts w:cstheme="minorHAnsi"/>
        </w:rPr>
        <w:fldChar w:fldCharType="begin" w:fldLock="1"/>
      </w:r>
      <w:r w:rsidRPr="000A20A0" w:rsidR="003E71E3">
        <w:rPr>
          <w:rFonts w:cstheme="minorHAnsi"/>
        </w:rPr>
        <w:instrText xml:space="preserve"> REF _Ref106986671 \h </w:instrText>
      </w:r>
      <w:r w:rsidRPr="000A20A0" w:rsidR="0065459D">
        <w:rPr>
          <w:rFonts w:cstheme="minorHAnsi"/>
        </w:rPr>
        <w:instrText xml:space="preserve"> \* MERGEFORMAT </w:instrText>
      </w:r>
      <w:r w:rsidRPr="000A20A0" w:rsidR="003E71E3">
        <w:rPr>
          <w:rFonts w:cstheme="minorHAnsi"/>
        </w:rPr>
        <w:fldChar w:fldCharType="separate"/>
      </w:r>
      <w:r w:rsidRPr="000A20A0" w:rsidR="0092222B">
        <w:t xml:space="preserve">Exhibit </w:t>
      </w:r>
      <w:r w:rsidR="0092222B">
        <w:rPr>
          <w:noProof/>
        </w:rPr>
        <w:t>B</w:t>
      </w:r>
      <w:r w:rsidRPr="000A20A0" w:rsidR="0092222B">
        <w:rPr>
          <w:noProof/>
        </w:rPr>
        <w:noBreakHyphen/>
      </w:r>
      <w:r w:rsidR="0092222B">
        <w:rPr>
          <w:noProof/>
        </w:rPr>
        <w:t>1</w:t>
      </w:r>
      <w:r w:rsidRPr="000A20A0" w:rsidR="003E71E3">
        <w:rPr>
          <w:rFonts w:cstheme="minorHAnsi"/>
        </w:rPr>
        <w:fldChar w:fldCharType="end"/>
      </w:r>
      <w:r w:rsidRPr="000A20A0" w:rsidR="003E71E3">
        <w:rPr>
          <w:rFonts w:cstheme="minorHAnsi"/>
        </w:rPr>
        <w:t xml:space="preserve"> </w:t>
      </w:r>
      <w:r w:rsidRPr="000A20A0">
        <w:rPr>
          <w:rFonts w:cstheme="minorHAnsi"/>
        </w:rPr>
        <w:t xml:space="preserve">shows the HSP calculations for the various AC coil cleaner products.  (Note: the HSP calculations for all other product categories are still in the HSP Calculations Excel file and have not been imported into </w:t>
      </w:r>
      <w:r w:rsidRPr="000A20A0" w:rsidR="003E71E3">
        <w:fldChar w:fldCharType="begin" w:fldLock="1"/>
      </w:r>
      <w:r w:rsidRPr="000A20A0" w:rsidR="003E71E3">
        <w:instrText xml:space="preserve"> REF _Ref106984788 \n \h </w:instrText>
      </w:r>
      <w:r w:rsidRPr="000A20A0" w:rsidR="0065459D">
        <w:instrText xml:space="preserve"> \* MERGEFORMAT </w:instrText>
      </w:r>
      <w:r w:rsidRPr="000A20A0" w:rsidR="003E71E3">
        <w:fldChar w:fldCharType="separate"/>
      </w:r>
      <w:r w:rsidR="0092222B">
        <w:t>Appendix B</w:t>
      </w:r>
      <w:r w:rsidRPr="000A20A0" w:rsidR="003E71E3">
        <w:fldChar w:fldCharType="end"/>
      </w:r>
      <w:r w:rsidRPr="000A20A0">
        <w:rPr>
          <w:rFonts w:cstheme="minorHAnsi"/>
        </w:rPr>
        <w:t>).</w:t>
      </w:r>
    </w:p>
    <w:p w:rsidR="0091462D" w:rsidRPr="000A20A0" w:rsidP="00CB1C05" w14:paraId="26B4E1C6" w14:textId="77777777">
      <w:pPr>
        <w:pStyle w:val="BodyText"/>
        <w:rPr>
          <w:rFonts w:cstheme="minorHAnsi"/>
        </w:rPr>
      </w:pPr>
      <w:r w:rsidRPr="000A20A0">
        <w:rPr>
          <w:rFonts w:cstheme="minorHAnsi"/>
        </w:rPr>
        <w:t>The first column of the table shows the solvent name and the second column shows the chemical CAS number. The third through fifth columns show the three Hansen Solubility Parameters: D value, P value, and H value.  The sixth column shows the concentration of the solvent within the product. The last row of each table shows the overall Hansen Solubility Parameters for the entire solvent blend with the product.</w:t>
      </w:r>
    </w:p>
    <w:p w:rsidR="0091462D" w:rsidRPr="000A20A0" w:rsidP="00CB1C05" w14:paraId="04463A4E" w14:textId="77777777">
      <w:pPr>
        <w:tabs>
          <w:tab w:val="left" w:pos="1650"/>
        </w:tabs>
        <w:rPr>
          <w:rFonts w:cstheme="minorHAnsi"/>
        </w:rPr>
      </w:pPr>
    </w:p>
    <w:p w:rsidR="0091462D" w:rsidRPr="000A20A0" w:rsidP="00CB1C05" w14:paraId="15377FDB" w14:textId="77777777">
      <w:pPr>
        <w:tabs>
          <w:tab w:val="left" w:pos="1650"/>
        </w:tabs>
        <w:spacing w:after="120"/>
        <w:jc w:val="center"/>
        <w:rPr>
          <w:i/>
          <w:iCs/>
        </w:rPr>
      </w:pPr>
    </w:p>
    <w:tbl>
      <w:tblPr>
        <w:tblW w:w="10092" w:type="dxa"/>
        <w:jc w:val="center"/>
        <w:tblLook w:val="04A0"/>
      </w:tblPr>
      <w:tblGrid>
        <w:gridCol w:w="1743"/>
        <w:gridCol w:w="2736"/>
        <w:gridCol w:w="1296"/>
        <w:gridCol w:w="960"/>
        <w:gridCol w:w="960"/>
        <w:gridCol w:w="960"/>
        <w:gridCol w:w="1437"/>
      </w:tblGrid>
      <w:tr w14:paraId="1F660A8A" w14:textId="77777777" w:rsidTr="000211F9">
        <w:tblPrEx>
          <w:tblW w:w="10092" w:type="dxa"/>
          <w:jc w:val="center"/>
          <w:tblLook w:val="04A0"/>
        </w:tblPrEx>
        <w:trPr>
          <w:cantSplit/>
          <w:trHeight w:val="20"/>
          <w:tblHeader/>
          <w:jc w:val="center"/>
        </w:trPr>
        <w:tc>
          <w:tcPr>
            <w:tcW w:w="10092" w:type="dxa"/>
            <w:gridSpan w:val="7"/>
            <w:tcBorders>
              <w:bottom w:val="single" w:sz="4" w:space="0" w:color="auto"/>
            </w:tcBorders>
            <w:shd w:val="clear" w:color="auto" w:fill="auto"/>
          </w:tcPr>
          <w:p w:rsidR="000211F9" w:rsidRPr="000A20A0" w:rsidP="00CB1C05" w14:paraId="0D30ACE8" w14:textId="77777777">
            <w:pPr>
              <w:pStyle w:val="TableTitleA"/>
            </w:pPr>
            <w:bookmarkStart w:id="1773" w:name="_Ref106986671"/>
            <w:r w:rsidRPr="000A20A0">
              <w:t xml:space="preserve">Exhibit </w:t>
            </w:r>
            <w:r w:rsidR="007F426C">
              <w:fldChar w:fldCharType="begin" w:fldLock="1"/>
            </w:r>
            <w:r>
              <w:instrText xml:space="preserve"> STYLEREF 7 \s </w:instrText>
            </w:r>
            <w:r w:rsidR="007F426C">
              <w:fldChar w:fldCharType="separate"/>
            </w:r>
            <w:r w:rsidR="0092222B">
              <w:rPr>
                <w:noProof/>
              </w:rPr>
              <w:t>B</w:t>
            </w:r>
            <w:r w:rsidR="007F426C">
              <w:rPr>
                <w:noProof/>
              </w:rPr>
              <w:fldChar w:fldCharType="end"/>
            </w:r>
            <w:r w:rsidRPr="000A20A0">
              <w:noBreakHyphen/>
            </w:r>
            <w:r w:rsidR="007F426C">
              <w:fldChar w:fldCharType="begin" w:fldLock="1"/>
            </w:r>
            <w:r>
              <w:instrText xml:space="preserve"> SEQ Exhibit \* ARABIC \s 7 </w:instrText>
            </w:r>
            <w:r w:rsidR="007F426C">
              <w:fldChar w:fldCharType="separate"/>
            </w:r>
            <w:r w:rsidR="0092222B">
              <w:rPr>
                <w:noProof/>
              </w:rPr>
              <w:t>1</w:t>
            </w:r>
            <w:r w:rsidR="007F426C">
              <w:rPr>
                <w:noProof/>
              </w:rPr>
              <w:fldChar w:fldCharType="end"/>
            </w:r>
            <w:bookmarkEnd w:id="1773"/>
            <w:r w:rsidRPr="000A20A0">
              <w:t>: HSP Calculations for AC coil cleaner products</w:t>
            </w:r>
          </w:p>
        </w:tc>
      </w:tr>
      <w:tr w14:paraId="5D97A3F8" w14:textId="77777777" w:rsidTr="000211F9">
        <w:tblPrEx>
          <w:tblW w:w="10092" w:type="dxa"/>
          <w:jc w:val="center"/>
          <w:tblLook w:val="04A0"/>
        </w:tblPrEx>
        <w:trPr>
          <w:cantSplit/>
          <w:trHeight w:val="20"/>
          <w:tblHeader/>
          <w:jc w:val="center"/>
        </w:trPr>
        <w:tc>
          <w:tcPr>
            <w:tcW w:w="1743" w:type="dxa"/>
            <w:tcBorders>
              <w:top w:val="single" w:sz="4" w:space="0" w:color="auto"/>
              <w:left w:val="single" w:sz="4" w:space="0" w:color="auto"/>
              <w:bottom w:val="single" w:sz="4" w:space="0" w:color="auto"/>
              <w:right w:val="single" w:sz="4" w:space="0" w:color="auto"/>
            </w:tcBorders>
            <w:shd w:val="clear" w:color="auto" w:fill="48A9C5"/>
          </w:tcPr>
          <w:p w:rsidR="0091462D" w:rsidRPr="000A20A0" w:rsidP="00CB1C05" w14:paraId="28AF03D6" w14:textId="77777777">
            <w:pPr>
              <w:pStyle w:val="TableSubtitle"/>
            </w:pPr>
            <w:r w:rsidRPr="000A20A0">
              <w:t>Product</w:t>
            </w:r>
          </w:p>
        </w:tc>
        <w:tc>
          <w:tcPr>
            <w:tcW w:w="2736" w:type="dxa"/>
            <w:tcBorders>
              <w:top w:val="single" w:sz="4" w:space="0" w:color="auto"/>
              <w:left w:val="single" w:sz="4" w:space="0" w:color="auto"/>
              <w:bottom w:val="single" w:sz="4" w:space="0" w:color="auto"/>
              <w:right w:val="single" w:sz="4" w:space="0" w:color="auto"/>
            </w:tcBorders>
            <w:shd w:val="clear" w:color="auto" w:fill="48A9C5"/>
            <w:noWrap/>
            <w:vAlign w:val="bottom"/>
            <w:hideMark/>
          </w:tcPr>
          <w:p w:rsidR="0091462D" w:rsidRPr="000A20A0" w:rsidP="00CB1C05" w14:paraId="5D32E8F4" w14:textId="77777777">
            <w:pPr>
              <w:pStyle w:val="TableSubtitle"/>
            </w:pPr>
            <w:r w:rsidRPr="000A20A0">
              <w:t>Solvent</w:t>
            </w:r>
          </w:p>
        </w:tc>
        <w:tc>
          <w:tcPr>
            <w:tcW w:w="1296" w:type="dxa"/>
            <w:tcBorders>
              <w:top w:val="single" w:sz="4" w:space="0" w:color="auto"/>
              <w:left w:val="nil"/>
              <w:bottom w:val="single" w:sz="4" w:space="0" w:color="auto"/>
              <w:right w:val="single" w:sz="4" w:space="0" w:color="auto"/>
            </w:tcBorders>
            <w:shd w:val="clear" w:color="auto" w:fill="48A9C5"/>
            <w:noWrap/>
            <w:hideMark/>
          </w:tcPr>
          <w:p w:rsidR="0091462D" w:rsidRPr="000A20A0" w:rsidP="00CB1C05" w14:paraId="051FCC09" w14:textId="77777777">
            <w:pPr>
              <w:pStyle w:val="TableSubtitle"/>
            </w:pPr>
            <w:r w:rsidRPr="000A20A0">
              <w:t>CAS #</w:t>
            </w:r>
          </w:p>
        </w:tc>
        <w:tc>
          <w:tcPr>
            <w:tcW w:w="960"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0A20A0" w:rsidP="00CB1C05" w14:paraId="2FE31E42" w14:textId="77777777">
            <w:pPr>
              <w:pStyle w:val="TableSubtitle"/>
            </w:pPr>
            <w:r w:rsidRPr="000A20A0">
              <w:t>D value</w:t>
            </w:r>
          </w:p>
        </w:tc>
        <w:tc>
          <w:tcPr>
            <w:tcW w:w="960"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0A20A0" w:rsidP="00CB1C05" w14:paraId="370C8B2A" w14:textId="77777777">
            <w:pPr>
              <w:pStyle w:val="TableSubtitle"/>
            </w:pPr>
            <w:r w:rsidRPr="000A20A0">
              <w:t>P value</w:t>
            </w:r>
          </w:p>
        </w:tc>
        <w:tc>
          <w:tcPr>
            <w:tcW w:w="960"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0A20A0" w:rsidP="00CB1C05" w14:paraId="7743A525" w14:textId="77777777">
            <w:pPr>
              <w:pStyle w:val="TableSubtitle"/>
            </w:pPr>
            <w:r w:rsidRPr="000A20A0">
              <w:t>H value</w:t>
            </w:r>
          </w:p>
        </w:tc>
        <w:tc>
          <w:tcPr>
            <w:tcW w:w="1437"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0A20A0" w:rsidP="00CB1C05" w14:paraId="792362F1" w14:textId="77777777">
            <w:pPr>
              <w:pStyle w:val="TableSubtitle"/>
            </w:pPr>
            <w:r w:rsidRPr="000A20A0">
              <w:t>Concentration</w:t>
            </w:r>
          </w:p>
        </w:tc>
      </w:tr>
      <w:tr w14:paraId="407CB678"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0A20A0" w:rsidP="00CB1C05" w14:paraId="1D7A5B01" w14:textId="77777777">
            <w:pPr>
              <w:pStyle w:val="LTableTextAbt"/>
            </w:pPr>
            <w:r w:rsidRPr="000A20A0">
              <w:t>Nu-Calgon Cal Blast</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7A01FD24" w14:textId="77777777">
            <w:pPr>
              <w:pStyle w:val="LTableTextAbt"/>
            </w:pPr>
            <w:r w:rsidRPr="000A20A0">
              <w:t>DCM</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39594EBB" w14:textId="77777777">
            <w:pPr>
              <w:pStyle w:val="LTableTextAbt"/>
            </w:pPr>
            <w:r w:rsidRPr="000A20A0">
              <w:t>75-09-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22E3121" w14:textId="77777777">
            <w:pPr>
              <w:pStyle w:val="LTableTextAbt"/>
            </w:pPr>
            <w:r w:rsidRPr="000A20A0">
              <w:t>17</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11F869F" w14:textId="77777777">
            <w:pPr>
              <w:pStyle w:val="LTableTextAbt"/>
            </w:pPr>
            <w:r w:rsidRPr="000A20A0">
              <w:t>7.3</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17C4E1E" w14:textId="77777777">
            <w:pPr>
              <w:pStyle w:val="LTableTextAbt"/>
            </w:pPr>
            <w:r w:rsidRPr="000A20A0">
              <w:t>7.1</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38CD8BE6" w14:textId="77777777">
            <w:pPr>
              <w:pStyle w:val="LTableTextAbt"/>
            </w:pPr>
            <w:r w:rsidRPr="000A20A0">
              <w:t>95%</w:t>
            </w:r>
          </w:p>
        </w:tc>
      </w:tr>
      <w:tr w14:paraId="0CED75E6"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0B70F11D"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06DE9F02" w14:textId="77777777">
            <w:pPr>
              <w:pStyle w:val="LTableTextAbt"/>
            </w:pPr>
            <w:r w:rsidRPr="000A20A0">
              <w:t>D-limonene</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2586CF6B" w14:textId="77777777">
            <w:pPr>
              <w:pStyle w:val="LTableTextAbt"/>
            </w:pPr>
            <w:r w:rsidRPr="000A20A0">
              <w:t>5989-27-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FCFFE7C" w14:textId="77777777">
            <w:pPr>
              <w:pStyle w:val="LTableTextAbt"/>
            </w:pPr>
            <w:r w:rsidRPr="000A20A0">
              <w:t>17.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962A0E2" w14:textId="77777777">
            <w:pPr>
              <w:pStyle w:val="LTableTextAbt"/>
            </w:pPr>
            <w:r w:rsidRPr="000A20A0">
              <w:t>1.8</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47C2BCAB" w14:textId="77777777">
            <w:pPr>
              <w:pStyle w:val="LTableTextAbt"/>
            </w:pPr>
            <w:r w:rsidRPr="000A20A0">
              <w:t>4.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14CCB94D" w14:textId="77777777">
            <w:pPr>
              <w:pStyle w:val="LTableTextAbt"/>
            </w:pPr>
            <w:r w:rsidRPr="000A20A0">
              <w:t>5%</w:t>
            </w:r>
          </w:p>
        </w:tc>
      </w:tr>
      <w:tr w14:paraId="7F9D1172"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0CD0B181"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3D365723" w14:textId="77777777">
            <w:pPr>
              <w:pStyle w:val="LTableTextAbt"/>
            </w:pPr>
            <w:r w:rsidRPr="000A20A0">
              <w:t>PCE</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68B9B92C" w14:textId="77777777">
            <w:pPr>
              <w:pStyle w:val="LTableTextAbt"/>
            </w:pPr>
            <w:r w:rsidRPr="000A20A0">
              <w:t>127-18-4</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801B68F" w14:textId="77777777">
            <w:pPr>
              <w:pStyle w:val="LTableTextAbt"/>
            </w:pPr>
            <w:r w:rsidRPr="000A20A0">
              <w:t>18.3</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4C5632B" w14:textId="77777777">
            <w:pPr>
              <w:pStyle w:val="LTableTextAbt"/>
            </w:pPr>
            <w:r w:rsidRPr="000A20A0">
              <w:t>5.7</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37A2C96" w14:textId="77777777">
            <w:pPr>
              <w:pStyle w:val="LTableTextAbt"/>
            </w:pPr>
            <w:r w:rsidRPr="000A20A0">
              <w:t>0</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510D204D" w14:textId="77777777">
            <w:pPr>
              <w:pStyle w:val="LTableTextAbt"/>
            </w:pPr>
            <w:r w:rsidRPr="000A20A0">
              <w:t>0%</w:t>
            </w:r>
          </w:p>
        </w:tc>
      </w:tr>
      <w:tr w14:paraId="005D0998"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0A20A0" w:rsidP="00CB1C05" w14:paraId="47B33CB2"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FDE3FE"/>
            <w:noWrap/>
            <w:vAlign w:val="bottom"/>
            <w:hideMark/>
          </w:tcPr>
          <w:p w:rsidR="0091462D" w:rsidRPr="000A20A0" w:rsidP="00CB1C05" w14:paraId="422C634A" w14:textId="77777777">
            <w:pPr>
              <w:pStyle w:val="LTableTextAbt"/>
            </w:pPr>
            <w:r w:rsidRPr="000A20A0">
              <w:t>Blend</w:t>
            </w:r>
          </w:p>
        </w:tc>
        <w:tc>
          <w:tcPr>
            <w:tcW w:w="1296" w:type="dxa"/>
            <w:tcBorders>
              <w:top w:val="nil"/>
              <w:left w:val="nil"/>
              <w:bottom w:val="single" w:sz="4" w:space="0" w:color="auto"/>
              <w:right w:val="single" w:sz="4" w:space="0" w:color="auto"/>
            </w:tcBorders>
            <w:shd w:val="clear" w:color="auto" w:fill="FDE3FE"/>
            <w:noWrap/>
            <w:hideMark/>
          </w:tcPr>
          <w:p w:rsidR="0091462D" w:rsidRPr="000A20A0" w:rsidP="00CB1C05" w14:paraId="3BE9D391" w14:textId="77777777">
            <w:pPr>
              <w:pStyle w:val="LTableTextAbt"/>
            </w:pP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146638AC" w14:textId="77777777">
            <w:pPr>
              <w:pStyle w:val="LTableTextAbt"/>
            </w:pPr>
            <w:r w:rsidRPr="000A20A0">
              <w:t>17.0</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3098CD8A" w14:textId="77777777">
            <w:pPr>
              <w:pStyle w:val="LTableTextAbt"/>
            </w:pPr>
            <w:r w:rsidRPr="000A20A0">
              <w:t>7.0</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711203AB" w14:textId="77777777">
            <w:pPr>
              <w:pStyle w:val="LTableTextAbt"/>
            </w:pPr>
            <w:r w:rsidRPr="000A20A0">
              <w:t>7.0</w:t>
            </w:r>
          </w:p>
        </w:tc>
        <w:tc>
          <w:tcPr>
            <w:tcW w:w="1437" w:type="dxa"/>
            <w:tcBorders>
              <w:top w:val="nil"/>
              <w:left w:val="nil"/>
              <w:bottom w:val="single" w:sz="4" w:space="0" w:color="auto"/>
              <w:right w:val="single" w:sz="4" w:space="0" w:color="auto"/>
            </w:tcBorders>
            <w:shd w:val="clear" w:color="auto" w:fill="FDE3FE"/>
            <w:noWrap/>
            <w:hideMark/>
          </w:tcPr>
          <w:p w:rsidR="0091462D" w:rsidRPr="000A20A0" w:rsidP="00CB1C05" w14:paraId="5B239D79" w14:textId="77777777">
            <w:pPr>
              <w:pStyle w:val="LTableTextAbt"/>
            </w:pPr>
            <w:r w:rsidRPr="000A20A0">
              <w:t>100%</w:t>
            </w:r>
          </w:p>
        </w:tc>
      </w:tr>
      <w:tr w14:paraId="29271F95"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0A20A0" w:rsidP="00CB1C05" w14:paraId="0C45CF82" w14:textId="77777777">
            <w:pPr>
              <w:pStyle w:val="LTableTextAbt"/>
            </w:pPr>
            <w:r w:rsidRPr="000A20A0">
              <w:t>Nu-Calgon Evap Foam</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6D36660C" w14:textId="77777777">
            <w:pPr>
              <w:pStyle w:val="LTableTextAbt"/>
            </w:pPr>
            <w:r w:rsidRPr="000A20A0">
              <w:t>water</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5AF5CEF0" w14:textId="77777777">
            <w:pPr>
              <w:pStyle w:val="LTableTextAbt"/>
            </w:pPr>
            <w:r w:rsidRPr="000A20A0">
              <w:t>7732-18-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310B02B" w14:textId="77777777">
            <w:pPr>
              <w:pStyle w:val="LTableTextAbt"/>
            </w:pPr>
            <w:r w:rsidRPr="000A20A0">
              <w:t>15.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2433970"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77FF5307" w14:textId="77777777">
            <w:pPr>
              <w:pStyle w:val="LTableTextAbt"/>
            </w:pPr>
            <w:r w:rsidRPr="000A20A0">
              <w:t>4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19212F7A" w14:textId="77777777">
            <w:pPr>
              <w:pStyle w:val="LTableTextAbt"/>
            </w:pPr>
            <w:r w:rsidRPr="000A20A0">
              <w:t>90%</w:t>
            </w:r>
          </w:p>
        </w:tc>
      </w:tr>
      <w:tr w14:paraId="6E4C456F"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5CF35CD0"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7F3C6E8D" w14:textId="77777777">
            <w:pPr>
              <w:pStyle w:val="LTableTextAbt"/>
            </w:pPr>
            <w:r w:rsidRPr="000A20A0">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4C6A1301" w14:textId="77777777">
            <w:pPr>
              <w:pStyle w:val="LTableTextAbt"/>
            </w:pPr>
            <w:r w:rsidRPr="000A20A0">
              <w:t>111-76-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C67E9E7"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98502E8" w14:textId="77777777">
            <w:pPr>
              <w:pStyle w:val="LTableTextAbt"/>
            </w:pPr>
            <w:r w:rsidRPr="000A20A0">
              <w:t>5.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ECD5CC4" w14:textId="77777777">
            <w:pPr>
              <w:pStyle w:val="LTableTextAbt"/>
            </w:pPr>
            <w:r w:rsidRPr="000A20A0">
              <w:t>1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076CA6EB" w14:textId="77777777">
            <w:pPr>
              <w:pStyle w:val="LTableTextAbt"/>
            </w:pPr>
            <w:r w:rsidRPr="000A20A0">
              <w:t>5%</w:t>
            </w:r>
          </w:p>
        </w:tc>
      </w:tr>
      <w:tr w14:paraId="502F980A"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7F1098C6"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0A20A0" w:rsidP="00CB1C05" w14:paraId="3AC1E209" w14:textId="77777777">
            <w:pPr>
              <w:pStyle w:val="LTableTextAbt"/>
            </w:pPr>
            <w:r w:rsidRPr="000A20A0">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0A20A0" w:rsidP="00CB1C05" w14:paraId="3B0941B8" w14:textId="77777777">
            <w:pPr>
              <w:pStyle w:val="LTableTextAbt"/>
            </w:pPr>
            <w:r w:rsidRPr="000A20A0">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0A20A0" w:rsidP="00CB1C05" w14:paraId="6D2B1080" w14:textId="77777777">
            <w:pPr>
              <w:pStyle w:val="LTableTextAbt"/>
            </w:pPr>
            <w:r w:rsidRPr="000A20A0">
              <w:t>16.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824E47B" w14:textId="77777777">
            <w:pPr>
              <w:pStyle w:val="LTableTextAbt"/>
            </w:pPr>
            <w:r w:rsidRPr="000A20A0">
              <w:t>9.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A5DFE67" w14:textId="77777777">
            <w:pPr>
              <w:pStyle w:val="LTableTextAbt"/>
            </w:pPr>
            <w:r w:rsidRPr="000A20A0">
              <w:t>12.2</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72F58656" w14:textId="77777777">
            <w:pPr>
              <w:pStyle w:val="LTableTextAbt"/>
            </w:pPr>
            <w:r w:rsidRPr="000A20A0">
              <w:t>5%</w:t>
            </w:r>
          </w:p>
        </w:tc>
      </w:tr>
      <w:tr w14:paraId="084E1841"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0A20A0" w:rsidP="00CB1C05" w14:paraId="4CE888C8"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0A20A0" w:rsidP="00CB1C05" w14:paraId="0FD42FA2" w14:textId="77777777">
            <w:pPr>
              <w:pStyle w:val="LTableTextAbt"/>
            </w:pPr>
            <w:r w:rsidRPr="000A20A0">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0A20A0" w:rsidP="00CB1C05" w14:paraId="5A341E8F" w14:textId="77777777">
            <w:pPr>
              <w:pStyle w:val="LTableTextAbt"/>
            </w:pP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1C854372" w14:textId="77777777">
            <w:pPr>
              <w:pStyle w:val="LTableTextAbt"/>
            </w:pPr>
            <w:r w:rsidRPr="000A20A0">
              <w:t>15.6</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3F792AAE" w14:textId="77777777">
            <w:pPr>
              <w:pStyle w:val="LTableTextAbt"/>
            </w:pPr>
            <w:r w:rsidRPr="000A20A0">
              <w:t>15.1</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26672CE1" w14:textId="77777777">
            <w:pPr>
              <w:pStyle w:val="LTableTextAbt"/>
            </w:pPr>
            <w:r w:rsidRPr="000A20A0">
              <w:t>39.3</w:t>
            </w:r>
          </w:p>
        </w:tc>
        <w:tc>
          <w:tcPr>
            <w:tcW w:w="1437" w:type="dxa"/>
            <w:tcBorders>
              <w:top w:val="nil"/>
              <w:left w:val="nil"/>
              <w:bottom w:val="single" w:sz="4" w:space="0" w:color="auto"/>
              <w:right w:val="single" w:sz="4" w:space="0" w:color="auto"/>
            </w:tcBorders>
            <w:shd w:val="clear" w:color="auto" w:fill="FDE3FE"/>
            <w:noWrap/>
            <w:hideMark/>
          </w:tcPr>
          <w:p w:rsidR="0091462D" w:rsidRPr="000A20A0" w:rsidP="00CB1C05" w14:paraId="5F317B25" w14:textId="77777777">
            <w:pPr>
              <w:pStyle w:val="LTableTextAbt"/>
            </w:pPr>
            <w:r w:rsidRPr="000A20A0">
              <w:t>100%</w:t>
            </w:r>
          </w:p>
        </w:tc>
      </w:tr>
      <w:tr w14:paraId="588B98BB"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0A20A0" w:rsidP="00CB1C05" w14:paraId="370538FA" w14:textId="77777777">
            <w:pPr>
              <w:pStyle w:val="LTableTextAbt"/>
            </w:pPr>
            <w:r w:rsidRPr="000A20A0">
              <w:t>CRC Foaming Coil Cleaner</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5E678D9C" w14:textId="77777777">
            <w:pPr>
              <w:pStyle w:val="LTableTextAbt"/>
            </w:pPr>
            <w:r w:rsidRPr="000A20A0">
              <w:t>water</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45B07BC1" w14:textId="77777777">
            <w:pPr>
              <w:pStyle w:val="LTableTextAbt"/>
            </w:pPr>
            <w:r w:rsidRPr="000A20A0">
              <w:t>7732-18-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E886C0A" w14:textId="77777777">
            <w:pPr>
              <w:pStyle w:val="LTableTextAbt"/>
            </w:pPr>
            <w:r w:rsidRPr="000A20A0">
              <w:t>15.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72A575B3"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0A14B76" w14:textId="77777777">
            <w:pPr>
              <w:pStyle w:val="LTableTextAbt"/>
            </w:pPr>
            <w:r w:rsidRPr="000A20A0">
              <w:t>4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56D8DC63" w14:textId="77777777">
            <w:pPr>
              <w:pStyle w:val="LTableTextAbt"/>
            </w:pPr>
            <w:r w:rsidRPr="000A20A0">
              <w:t>95%</w:t>
            </w:r>
          </w:p>
        </w:tc>
      </w:tr>
      <w:tr w14:paraId="1F0AC345"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7E6F24CF"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08E4021A" w14:textId="77777777">
            <w:pPr>
              <w:pStyle w:val="LTableTextAbt"/>
            </w:pPr>
            <w:r w:rsidRPr="000A20A0">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2E315E50" w14:textId="77777777">
            <w:pPr>
              <w:pStyle w:val="LTableTextAbt"/>
            </w:pPr>
            <w:r w:rsidRPr="000A20A0">
              <w:t>111-76-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6FBE5C0"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78A9C38C" w14:textId="77777777">
            <w:pPr>
              <w:pStyle w:val="LTableTextAbt"/>
            </w:pPr>
            <w:r w:rsidRPr="000A20A0">
              <w:t>5.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3BFD908" w14:textId="77777777">
            <w:pPr>
              <w:pStyle w:val="LTableTextAbt"/>
            </w:pPr>
            <w:r w:rsidRPr="000A20A0">
              <w:t>1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11F5D576" w14:textId="77777777">
            <w:pPr>
              <w:pStyle w:val="LTableTextAbt"/>
            </w:pPr>
            <w:r w:rsidRPr="000A20A0">
              <w:t>5%</w:t>
            </w:r>
          </w:p>
        </w:tc>
      </w:tr>
      <w:tr w14:paraId="08759961"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7AF1F8C4"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0A20A0" w:rsidP="00CB1C05" w14:paraId="2FE17B14" w14:textId="77777777">
            <w:pPr>
              <w:pStyle w:val="LTableTextAbt"/>
            </w:pPr>
            <w:r w:rsidRPr="000A20A0">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0A20A0" w:rsidP="00CB1C05" w14:paraId="783B7C1D" w14:textId="77777777">
            <w:pPr>
              <w:pStyle w:val="LTableTextAbt"/>
            </w:pPr>
            <w:r w:rsidRPr="000A20A0">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0A20A0" w:rsidP="00CB1C05" w14:paraId="1D155A2D" w14:textId="77777777">
            <w:pPr>
              <w:pStyle w:val="LTableTextAbt"/>
            </w:pPr>
            <w:r w:rsidRPr="000A20A0">
              <w:t>16.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7312AB7" w14:textId="77777777">
            <w:pPr>
              <w:pStyle w:val="LTableTextAbt"/>
            </w:pPr>
            <w:r w:rsidRPr="000A20A0">
              <w:t>9.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4409B6E" w14:textId="77777777">
            <w:pPr>
              <w:pStyle w:val="LTableTextAbt"/>
            </w:pPr>
            <w:r w:rsidRPr="000A20A0">
              <w:t>12.2</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0D97827C" w14:textId="77777777">
            <w:pPr>
              <w:pStyle w:val="LTableTextAbt"/>
            </w:pPr>
            <w:r w:rsidRPr="000A20A0">
              <w:t>0%</w:t>
            </w:r>
          </w:p>
        </w:tc>
      </w:tr>
      <w:tr w14:paraId="075C72C8"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0A20A0" w:rsidP="00CB1C05" w14:paraId="2289D8E9"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0A20A0" w:rsidP="00CB1C05" w14:paraId="1D531EBD" w14:textId="77777777">
            <w:pPr>
              <w:pStyle w:val="LTableTextAbt"/>
            </w:pPr>
            <w:r w:rsidRPr="000A20A0">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0A20A0" w:rsidP="00CB1C05" w14:paraId="18CF0610" w14:textId="77777777">
            <w:pPr>
              <w:pStyle w:val="LTableTextAbt"/>
            </w:pP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59285FA4" w14:textId="77777777">
            <w:pPr>
              <w:pStyle w:val="LTableTextAbt"/>
            </w:pPr>
            <w:r w:rsidRPr="000A20A0">
              <w:t>15.5</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7CE9E985" w14:textId="77777777">
            <w:pPr>
              <w:pStyle w:val="LTableTextAbt"/>
            </w:pPr>
            <w:r w:rsidRPr="000A20A0">
              <w:t>15.5</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34B09671" w14:textId="77777777">
            <w:pPr>
              <w:pStyle w:val="LTableTextAbt"/>
            </w:pPr>
            <w:r w:rsidRPr="000A20A0">
              <w:t>40.8</w:t>
            </w:r>
          </w:p>
        </w:tc>
        <w:tc>
          <w:tcPr>
            <w:tcW w:w="1437" w:type="dxa"/>
            <w:tcBorders>
              <w:top w:val="nil"/>
              <w:left w:val="nil"/>
              <w:bottom w:val="single" w:sz="4" w:space="0" w:color="auto"/>
              <w:right w:val="single" w:sz="4" w:space="0" w:color="auto"/>
            </w:tcBorders>
            <w:shd w:val="clear" w:color="auto" w:fill="FDE3FE"/>
            <w:noWrap/>
            <w:hideMark/>
          </w:tcPr>
          <w:p w:rsidR="0091462D" w:rsidRPr="000A20A0" w:rsidP="00CB1C05" w14:paraId="75884217" w14:textId="77777777">
            <w:pPr>
              <w:pStyle w:val="LTableTextAbt"/>
            </w:pPr>
            <w:r w:rsidRPr="000A20A0">
              <w:t>100%</w:t>
            </w:r>
          </w:p>
        </w:tc>
      </w:tr>
      <w:tr w14:paraId="0BD944E2"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0A20A0" w:rsidP="00CB1C05" w14:paraId="00AC110B" w14:textId="77777777">
            <w:pPr>
              <w:pStyle w:val="LTableTextAbt"/>
            </w:pPr>
            <w:r w:rsidRPr="000A20A0">
              <w:t>Nu-Calgon Evap Pow r C</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641670D1" w14:textId="77777777">
            <w:pPr>
              <w:pStyle w:val="LTableTextAbt"/>
            </w:pPr>
            <w:r w:rsidRPr="000A20A0">
              <w:t>water</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4BF2E701" w14:textId="77777777">
            <w:pPr>
              <w:pStyle w:val="LTableTextAbt"/>
            </w:pPr>
            <w:r w:rsidRPr="000A20A0">
              <w:t>7732-18-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4094F7F1" w14:textId="77777777">
            <w:pPr>
              <w:pStyle w:val="LTableTextAbt"/>
            </w:pPr>
            <w:r w:rsidRPr="000A20A0">
              <w:t>15.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DF8A594"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6F4EE1E" w14:textId="77777777">
            <w:pPr>
              <w:pStyle w:val="LTableTextAbt"/>
            </w:pPr>
            <w:r w:rsidRPr="000A20A0">
              <w:t>4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6D5FB615" w14:textId="77777777">
            <w:pPr>
              <w:pStyle w:val="LTableTextAbt"/>
            </w:pPr>
            <w:r w:rsidRPr="000A20A0">
              <w:t>85%</w:t>
            </w:r>
          </w:p>
        </w:tc>
      </w:tr>
      <w:tr w14:paraId="2161CD5E"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29345251"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5746BA73" w14:textId="77777777">
            <w:pPr>
              <w:pStyle w:val="LTableTextAbt"/>
            </w:pPr>
            <w:r w:rsidRPr="000A20A0">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4F6BC37D" w14:textId="77777777">
            <w:pPr>
              <w:pStyle w:val="LTableTextAbt"/>
            </w:pPr>
            <w:r w:rsidRPr="000A20A0">
              <w:t>111-76-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743779F5"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0F4EAD42" w14:textId="77777777">
            <w:pPr>
              <w:pStyle w:val="LTableTextAbt"/>
            </w:pPr>
            <w:r w:rsidRPr="000A20A0">
              <w:t>5.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8597D30" w14:textId="77777777">
            <w:pPr>
              <w:pStyle w:val="LTableTextAbt"/>
            </w:pPr>
            <w:r w:rsidRPr="000A20A0">
              <w:t>1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7C248DD3" w14:textId="77777777">
            <w:pPr>
              <w:pStyle w:val="LTableTextAbt"/>
            </w:pPr>
            <w:r w:rsidRPr="000A20A0">
              <w:t>15%</w:t>
            </w:r>
          </w:p>
        </w:tc>
      </w:tr>
      <w:tr w14:paraId="03194E63"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40105069"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0A20A0" w:rsidP="00CB1C05" w14:paraId="4CE9AE00" w14:textId="77777777">
            <w:pPr>
              <w:pStyle w:val="LTableTextAbt"/>
            </w:pPr>
            <w:r w:rsidRPr="000A20A0">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0A20A0" w:rsidP="00CB1C05" w14:paraId="3BC51862" w14:textId="77777777">
            <w:pPr>
              <w:pStyle w:val="LTableTextAbt"/>
            </w:pPr>
            <w:r w:rsidRPr="000A20A0">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0A20A0" w:rsidP="00CB1C05" w14:paraId="13452E0A" w14:textId="77777777">
            <w:pPr>
              <w:pStyle w:val="LTableTextAbt"/>
            </w:pPr>
            <w:r w:rsidRPr="000A20A0">
              <w:t>16.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6003DF37" w14:textId="77777777">
            <w:pPr>
              <w:pStyle w:val="LTableTextAbt"/>
            </w:pPr>
            <w:r w:rsidRPr="000A20A0">
              <w:t>9.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0F9739EB" w14:textId="77777777">
            <w:pPr>
              <w:pStyle w:val="LTableTextAbt"/>
            </w:pPr>
            <w:r w:rsidRPr="000A20A0">
              <w:t>12.2</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3795A64B" w14:textId="77777777">
            <w:pPr>
              <w:pStyle w:val="LTableTextAbt"/>
            </w:pPr>
            <w:r w:rsidRPr="000A20A0">
              <w:t>0%</w:t>
            </w:r>
          </w:p>
        </w:tc>
      </w:tr>
      <w:tr w14:paraId="620869C6"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0A20A0" w:rsidP="00CB1C05" w14:paraId="7CE0D5D9"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0A20A0" w:rsidP="00CB1C05" w14:paraId="5878D447" w14:textId="77777777">
            <w:pPr>
              <w:pStyle w:val="LTableTextAbt"/>
            </w:pPr>
            <w:r w:rsidRPr="000A20A0">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0A20A0" w:rsidP="00CB1C05" w14:paraId="2E748EAC" w14:textId="77777777">
            <w:pPr>
              <w:pStyle w:val="LTableTextAbt"/>
            </w:pP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48921F05" w14:textId="77777777">
            <w:pPr>
              <w:pStyle w:val="LTableTextAbt"/>
            </w:pPr>
            <w:r w:rsidRPr="000A20A0">
              <w:t>15.6</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28BCE80C" w14:textId="77777777">
            <w:pPr>
              <w:pStyle w:val="LTableTextAbt"/>
            </w:pPr>
            <w:r w:rsidRPr="000A20A0">
              <w:t>14.4</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721ED70B" w14:textId="77777777">
            <w:pPr>
              <w:pStyle w:val="LTableTextAbt"/>
            </w:pPr>
            <w:r w:rsidRPr="000A20A0">
              <w:t>37.8</w:t>
            </w:r>
          </w:p>
        </w:tc>
        <w:tc>
          <w:tcPr>
            <w:tcW w:w="1437" w:type="dxa"/>
            <w:tcBorders>
              <w:top w:val="nil"/>
              <w:left w:val="nil"/>
              <w:bottom w:val="single" w:sz="4" w:space="0" w:color="auto"/>
              <w:right w:val="single" w:sz="4" w:space="0" w:color="auto"/>
            </w:tcBorders>
            <w:shd w:val="clear" w:color="auto" w:fill="FDE3FE"/>
            <w:noWrap/>
            <w:hideMark/>
          </w:tcPr>
          <w:p w:rsidR="0091462D" w:rsidRPr="000A20A0" w:rsidP="00CB1C05" w14:paraId="242CB42A" w14:textId="77777777">
            <w:pPr>
              <w:pStyle w:val="LTableTextAbt"/>
            </w:pPr>
            <w:r w:rsidRPr="000A20A0">
              <w:t>100%</w:t>
            </w:r>
          </w:p>
        </w:tc>
      </w:tr>
      <w:tr w14:paraId="7A7E208F"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0A20A0" w:rsidP="00CB1C05" w14:paraId="77CECBCF" w14:textId="77777777">
            <w:pPr>
              <w:pStyle w:val="LTableTextAbt"/>
            </w:pPr>
            <w:r w:rsidRPr="000A20A0">
              <w:t>Nu-Calgon Blackhawk</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536DC034" w14:textId="77777777">
            <w:pPr>
              <w:pStyle w:val="LTableTextAbt"/>
            </w:pPr>
            <w:r w:rsidRPr="000A20A0">
              <w:t>water</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34737C68" w14:textId="77777777">
            <w:pPr>
              <w:pStyle w:val="LTableTextAbt"/>
            </w:pPr>
            <w:r w:rsidRPr="000A20A0">
              <w:t>7732-18-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4D7882BD" w14:textId="77777777">
            <w:pPr>
              <w:pStyle w:val="LTableTextAbt"/>
            </w:pPr>
            <w:r w:rsidRPr="000A20A0">
              <w:t>15.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33C6826"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F744B53" w14:textId="77777777">
            <w:pPr>
              <w:pStyle w:val="LTableTextAbt"/>
            </w:pPr>
            <w:r w:rsidRPr="000A20A0">
              <w:t>4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0B7AA0F9" w14:textId="77777777">
            <w:pPr>
              <w:pStyle w:val="LTableTextAbt"/>
            </w:pPr>
            <w:r w:rsidRPr="000A20A0">
              <w:t>90%</w:t>
            </w:r>
          </w:p>
        </w:tc>
      </w:tr>
      <w:tr w14:paraId="0AFAD949"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53B3FF51"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3B569986" w14:textId="77777777">
            <w:pPr>
              <w:pStyle w:val="LTableTextAbt"/>
            </w:pPr>
            <w:r w:rsidRPr="000A20A0">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044C6E05" w14:textId="77777777">
            <w:pPr>
              <w:pStyle w:val="LTableTextAbt"/>
            </w:pPr>
            <w:r w:rsidRPr="000A20A0">
              <w:t>111-76-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03255C1C"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4B4B4AAE" w14:textId="77777777">
            <w:pPr>
              <w:pStyle w:val="LTableTextAbt"/>
            </w:pPr>
            <w:r w:rsidRPr="000A20A0">
              <w:t>5.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27CCB02" w14:textId="77777777">
            <w:pPr>
              <w:pStyle w:val="LTableTextAbt"/>
            </w:pPr>
            <w:r w:rsidRPr="000A20A0">
              <w:t>1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2884D562" w14:textId="77777777">
            <w:pPr>
              <w:pStyle w:val="LTableTextAbt"/>
            </w:pPr>
            <w:r w:rsidRPr="000A20A0">
              <w:t>5%</w:t>
            </w:r>
          </w:p>
        </w:tc>
      </w:tr>
      <w:tr w14:paraId="70D6FDC9"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546E8056"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0A20A0" w:rsidP="00CB1C05" w14:paraId="2E3E53A3" w14:textId="77777777">
            <w:pPr>
              <w:pStyle w:val="LTableTextAbt"/>
            </w:pPr>
            <w:r w:rsidRPr="000A20A0">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0A20A0" w:rsidP="00CB1C05" w14:paraId="281B5960" w14:textId="77777777">
            <w:pPr>
              <w:pStyle w:val="LTableTextAbt"/>
            </w:pPr>
            <w:r w:rsidRPr="000A20A0">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0A20A0" w:rsidP="00CB1C05" w14:paraId="3C408474" w14:textId="77777777">
            <w:pPr>
              <w:pStyle w:val="LTableTextAbt"/>
            </w:pPr>
            <w:r w:rsidRPr="000A20A0">
              <w:t>16.1</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226220C" w14:textId="77777777">
            <w:pPr>
              <w:pStyle w:val="LTableTextAbt"/>
            </w:pPr>
            <w:r w:rsidRPr="000A20A0">
              <w:t>9.2</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5BF4D9E9" w14:textId="77777777">
            <w:pPr>
              <w:pStyle w:val="LTableTextAbt"/>
            </w:pPr>
            <w:r w:rsidRPr="000A20A0">
              <w:t>12.2</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5B589849" w14:textId="77777777">
            <w:pPr>
              <w:pStyle w:val="LTableTextAbt"/>
            </w:pPr>
            <w:r w:rsidRPr="000A20A0">
              <w:t>5%</w:t>
            </w:r>
          </w:p>
        </w:tc>
      </w:tr>
      <w:tr w14:paraId="6F040C5D"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0A20A0" w:rsidP="00CB1C05" w14:paraId="02D2FCFD"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0A20A0" w:rsidP="00CB1C05" w14:paraId="734017DA" w14:textId="77777777">
            <w:pPr>
              <w:pStyle w:val="LTableTextAbt"/>
            </w:pPr>
            <w:r w:rsidRPr="000A20A0">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0A20A0" w:rsidP="00CB1C05" w14:paraId="7CDFEAE6" w14:textId="77777777">
            <w:pPr>
              <w:pStyle w:val="LTableTextAbt"/>
            </w:pP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35436F45" w14:textId="77777777">
            <w:pPr>
              <w:pStyle w:val="LTableTextAbt"/>
            </w:pPr>
            <w:r w:rsidRPr="000A20A0">
              <w:t>15.6</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77106B53" w14:textId="77777777">
            <w:pPr>
              <w:pStyle w:val="LTableTextAbt"/>
            </w:pPr>
            <w:r w:rsidRPr="000A20A0">
              <w:t>15.1</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4BF2575F" w14:textId="77777777">
            <w:pPr>
              <w:pStyle w:val="LTableTextAbt"/>
            </w:pPr>
            <w:r w:rsidRPr="000A20A0">
              <w:t>39.3</w:t>
            </w:r>
          </w:p>
        </w:tc>
        <w:tc>
          <w:tcPr>
            <w:tcW w:w="1437" w:type="dxa"/>
            <w:tcBorders>
              <w:top w:val="nil"/>
              <w:left w:val="nil"/>
              <w:bottom w:val="single" w:sz="4" w:space="0" w:color="auto"/>
              <w:right w:val="single" w:sz="4" w:space="0" w:color="auto"/>
            </w:tcBorders>
            <w:shd w:val="clear" w:color="auto" w:fill="FDE3FE"/>
            <w:noWrap/>
            <w:hideMark/>
          </w:tcPr>
          <w:p w:rsidR="0091462D" w:rsidRPr="000A20A0" w:rsidP="00CB1C05" w14:paraId="2B0EBA0B" w14:textId="77777777">
            <w:pPr>
              <w:pStyle w:val="LTableTextAbt"/>
            </w:pPr>
            <w:r w:rsidRPr="000A20A0">
              <w:t>100%</w:t>
            </w:r>
          </w:p>
        </w:tc>
      </w:tr>
      <w:tr w14:paraId="57F5D4DE"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0A20A0" w:rsidP="00CB1C05" w14:paraId="095B39DC" w14:textId="77777777">
            <w:pPr>
              <w:pStyle w:val="LTableTextAbt"/>
            </w:pPr>
            <w:r w:rsidRPr="000A20A0">
              <w:t>Sunshine Simple Green</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0A20A0" w:rsidP="00CB1C05" w14:paraId="0BC759F5" w14:textId="77777777">
            <w:pPr>
              <w:pStyle w:val="LTableTextAbt"/>
            </w:pPr>
            <w:r w:rsidRPr="000A20A0">
              <w:t>water</w:t>
            </w:r>
          </w:p>
        </w:tc>
        <w:tc>
          <w:tcPr>
            <w:tcW w:w="1296" w:type="dxa"/>
            <w:tcBorders>
              <w:top w:val="nil"/>
              <w:left w:val="nil"/>
              <w:bottom w:val="single" w:sz="4" w:space="0" w:color="auto"/>
              <w:right w:val="single" w:sz="4" w:space="0" w:color="auto"/>
            </w:tcBorders>
            <w:shd w:val="clear" w:color="auto" w:fill="auto"/>
            <w:noWrap/>
            <w:hideMark/>
          </w:tcPr>
          <w:p w:rsidR="0091462D" w:rsidRPr="000A20A0" w:rsidP="00CB1C05" w14:paraId="79D2C5D8" w14:textId="77777777">
            <w:pPr>
              <w:pStyle w:val="LTableTextAbt"/>
            </w:pPr>
            <w:r w:rsidRPr="000A20A0">
              <w:t>7732-18-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5FCF85D" w14:textId="77777777">
            <w:pPr>
              <w:pStyle w:val="LTableTextAbt"/>
            </w:pPr>
            <w:r w:rsidRPr="000A20A0">
              <w:t>15.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74D0DC3A" w14:textId="77777777">
            <w:pPr>
              <w:pStyle w:val="LTableTextAbt"/>
            </w:pPr>
            <w:r w:rsidRPr="000A20A0">
              <w:t>1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0B9D921D" w14:textId="77777777">
            <w:pPr>
              <w:pStyle w:val="LTableTextAbt"/>
            </w:pPr>
            <w:r w:rsidRPr="000A20A0">
              <w:t>42.3</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36FB0B86" w14:textId="77777777">
            <w:pPr>
              <w:pStyle w:val="LTableTextAbt"/>
            </w:pPr>
            <w:r w:rsidRPr="000A20A0">
              <w:t>70%</w:t>
            </w:r>
          </w:p>
        </w:tc>
      </w:tr>
      <w:tr w14:paraId="258FA9FE"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0CF4238A"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0A20A0" w:rsidP="00CB1C05" w14:paraId="0D042546" w14:textId="77777777">
            <w:pPr>
              <w:pStyle w:val="LTableTextAbt"/>
            </w:pPr>
            <w:r w:rsidRPr="000A20A0">
              <w:t>triethanolamine</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0A20A0" w:rsidP="00CB1C05" w14:paraId="7316B47C" w14:textId="77777777">
            <w:pPr>
              <w:pStyle w:val="LTableTextAbt"/>
            </w:pPr>
            <w:r w:rsidRPr="000A20A0">
              <w:t>102-71-6</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0A20A0" w:rsidP="00CB1C05" w14:paraId="4916F2E1" w14:textId="77777777">
            <w:pPr>
              <w:pStyle w:val="LTableTextAbt"/>
            </w:pPr>
            <w:r w:rsidRPr="000A20A0">
              <w:t>17.3</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0708911" w14:textId="77777777">
            <w:pPr>
              <w:pStyle w:val="LTableTextAbt"/>
            </w:pPr>
            <w:r w:rsidRPr="000A20A0">
              <w:t>7.6</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48471729" w14:textId="77777777">
            <w:pPr>
              <w:pStyle w:val="LTableTextAbt"/>
            </w:pPr>
            <w:r w:rsidRPr="000A20A0">
              <w:t>21</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6A504C65" w14:textId="77777777">
            <w:pPr>
              <w:pStyle w:val="LTableTextAbt"/>
            </w:pPr>
            <w:r w:rsidRPr="000A20A0">
              <w:t>15%</w:t>
            </w:r>
          </w:p>
        </w:tc>
      </w:tr>
      <w:tr w14:paraId="61E198D9"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13792CF3"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0A20A0" w:rsidP="00CB1C05" w14:paraId="2ABE182E" w14:textId="77777777">
            <w:pPr>
              <w:pStyle w:val="LTableTextAbt"/>
            </w:pPr>
            <w:r w:rsidRPr="000A20A0">
              <w:t>Propylene Glycol But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0A20A0" w:rsidP="00CB1C05" w14:paraId="59B27580" w14:textId="77777777">
            <w:pPr>
              <w:pStyle w:val="LTableTextAbt"/>
            </w:pPr>
            <w:r w:rsidRPr="000A20A0">
              <w:t>5131-66-8</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0A20A0" w:rsidP="00CB1C05" w14:paraId="2E5292B5" w14:textId="77777777">
            <w:pPr>
              <w:pStyle w:val="LTableTextAbt"/>
            </w:pPr>
            <w:r w:rsidRPr="000A20A0">
              <w:t>15.3</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30D2F01D" w14:textId="77777777">
            <w:pPr>
              <w:pStyle w:val="LTableTextAbt"/>
            </w:pPr>
            <w:r w:rsidRPr="000A20A0">
              <w:t>4.5</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27525184" w14:textId="77777777">
            <w:pPr>
              <w:pStyle w:val="LTableTextAbt"/>
            </w:pPr>
            <w:r w:rsidRPr="000A20A0">
              <w:t>9.2</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1C0E0BA6" w14:textId="77777777">
            <w:pPr>
              <w:pStyle w:val="LTableTextAbt"/>
            </w:pPr>
            <w:r w:rsidRPr="000A20A0">
              <w:t>5%</w:t>
            </w:r>
          </w:p>
        </w:tc>
      </w:tr>
      <w:tr w14:paraId="45AD89D4"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0A20A0" w:rsidP="00CB1C05" w14:paraId="26B1A9DB"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0A20A0" w:rsidP="00CB1C05" w14:paraId="08CDF50D" w14:textId="77777777">
            <w:pPr>
              <w:pStyle w:val="LTableTextAbt"/>
            </w:pPr>
            <w:r w:rsidRPr="000A20A0">
              <w:t>Ethoxylated Alcohol</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0A20A0" w:rsidP="00CB1C05" w14:paraId="603EB9EE" w14:textId="77777777">
            <w:pPr>
              <w:pStyle w:val="LTableTextAbt"/>
            </w:pPr>
            <w:r w:rsidRPr="000A20A0">
              <w:t>68439-46-3</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0A20A0" w:rsidP="00CB1C05" w14:paraId="616FC0DE" w14:textId="77777777">
            <w:pPr>
              <w:pStyle w:val="LTableTextAbt"/>
            </w:pPr>
            <w:r w:rsidRPr="000A20A0">
              <w:t>15.8</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746E396" w14:textId="77777777">
            <w:pPr>
              <w:pStyle w:val="LTableTextAbt"/>
            </w:pPr>
            <w:r w:rsidRPr="000A20A0">
              <w:t>4.9</w:t>
            </w:r>
          </w:p>
        </w:tc>
        <w:tc>
          <w:tcPr>
            <w:tcW w:w="960" w:type="dxa"/>
            <w:tcBorders>
              <w:top w:val="nil"/>
              <w:left w:val="nil"/>
              <w:bottom w:val="single" w:sz="4" w:space="0" w:color="auto"/>
              <w:right w:val="single" w:sz="4" w:space="0" w:color="auto"/>
            </w:tcBorders>
            <w:shd w:val="clear" w:color="auto" w:fill="auto"/>
            <w:noWrap/>
            <w:hideMark/>
          </w:tcPr>
          <w:p w:rsidR="0091462D" w:rsidRPr="000A20A0" w:rsidP="00CB1C05" w14:paraId="1595AA4A" w14:textId="77777777">
            <w:pPr>
              <w:pStyle w:val="LTableTextAbt"/>
            </w:pPr>
            <w:r w:rsidRPr="000A20A0">
              <w:t>7.7</w:t>
            </w:r>
          </w:p>
        </w:tc>
        <w:tc>
          <w:tcPr>
            <w:tcW w:w="1437" w:type="dxa"/>
            <w:tcBorders>
              <w:top w:val="nil"/>
              <w:left w:val="nil"/>
              <w:bottom w:val="single" w:sz="4" w:space="0" w:color="auto"/>
              <w:right w:val="single" w:sz="4" w:space="0" w:color="auto"/>
            </w:tcBorders>
            <w:shd w:val="clear" w:color="auto" w:fill="auto"/>
            <w:noWrap/>
            <w:hideMark/>
          </w:tcPr>
          <w:p w:rsidR="0091462D" w:rsidRPr="000A20A0" w:rsidP="00CB1C05" w14:paraId="29B2A696" w14:textId="77777777">
            <w:pPr>
              <w:pStyle w:val="LTableTextAbt"/>
            </w:pPr>
            <w:r w:rsidRPr="000A20A0">
              <w:t>10%</w:t>
            </w:r>
          </w:p>
        </w:tc>
      </w:tr>
      <w:tr w14:paraId="5D190BFD"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0A20A0" w:rsidP="00CB1C05" w14:paraId="2D8D72D7"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0A20A0" w:rsidP="00CB1C05" w14:paraId="267B805E" w14:textId="77777777">
            <w:pPr>
              <w:pStyle w:val="LTableTextAbt"/>
            </w:pPr>
            <w:r w:rsidRPr="000A20A0">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0A20A0" w:rsidP="00CB1C05" w14:paraId="6AF85CF4" w14:textId="77777777">
            <w:pPr>
              <w:pStyle w:val="LTableTextAbt"/>
            </w:pP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5512EF6E" w14:textId="77777777">
            <w:pPr>
              <w:pStyle w:val="LTableTextAbt"/>
            </w:pPr>
            <w:r w:rsidRPr="000A20A0">
              <w:t>15.8</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5278334A" w14:textId="77777777">
            <w:pPr>
              <w:pStyle w:val="LTableTextAbt"/>
            </w:pPr>
            <w:r w:rsidRPr="000A20A0">
              <w:t>13.1</w:t>
            </w:r>
          </w:p>
        </w:tc>
        <w:tc>
          <w:tcPr>
            <w:tcW w:w="960" w:type="dxa"/>
            <w:tcBorders>
              <w:top w:val="nil"/>
              <w:left w:val="nil"/>
              <w:bottom w:val="single" w:sz="4" w:space="0" w:color="auto"/>
              <w:right w:val="single" w:sz="4" w:space="0" w:color="auto"/>
            </w:tcBorders>
            <w:shd w:val="clear" w:color="auto" w:fill="FDE3FE"/>
            <w:noWrap/>
            <w:hideMark/>
          </w:tcPr>
          <w:p w:rsidR="0091462D" w:rsidRPr="000A20A0" w:rsidP="00CB1C05" w14:paraId="68548009" w14:textId="77777777">
            <w:pPr>
              <w:pStyle w:val="LTableTextAbt"/>
            </w:pPr>
            <w:r w:rsidRPr="000A20A0">
              <w:t>34.0</w:t>
            </w:r>
          </w:p>
        </w:tc>
        <w:tc>
          <w:tcPr>
            <w:tcW w:w="1437" w:type="dxa"/>
            <w:tcBorders>
              <w:top w:val="nil"/>
              <w:left w:val="nil"/>
              <w:bottom w:val="single" w:sz="4" w:space="0" w:color="auto"/>
              <w:right w:val="single" w:sz="4" w:space="0" w:color="auto"/>
            </w:tcBorders>
            <w:shd w:val="clear" w:color="auto" w:fill="FDE3FE"/>
            <w:noWrap/>
            <w:hideMark/>
          </w:tcPr>
          <w:p w:rsidR="0091462D" w:rsidRPr="005B11D2" w:rsidP="00CB1C05" w14:paraId="0CC0D787" w14:textId="77777777">
            <w:pPr>
              <w:pStyle w:val="LTableTextAbt"/>
            </w:pPr>
            <w:r w:rsidRPr="000A20A0">
              <w:t>100%</w:t>
            </w:r>
          </w:p>
        </w:tc>
      </w:tr>
    </w:tbl>
    <w:p w:rsidR="0034588A" w:rsidP="00CB1C05" w14:paraId="24EDE0B9" w14:textId="77777777"/>
    <w:p w:rsidR="00E24B75" w:rsidP="00CB1C05" w14:paraId="54D2DDB1" w14:textId="77777777">
      <w:pPr>
        <w:jc w:val="center"/>
        <w:rPr>
          <w:noProof/>
          <w:highlight w:val="yellow"/>
        </w:rPr>
      </w:pPr>
    </w:p>
    <w:p w:rsidR="00E24B75" w:rsidP="00CB1C05" w14:paraId="388FA9E4" w14:textId="77777777">
      <w:pPr>
        <w:jc w:val="center"/>
        <w:rPr>
          <w:noProof/>
          <w:highlight w:val="yellow"/>
        </w:rPr>
      </w:pPr>
    </w:p>
    <w:p w:rsidR="00013498" w:rsidP="00CB1C05" w14:paraId="7A755A74" w14:textId="77777777">
      <w:pPr>
        <w:jc w:val="center"/>
        <w:rPr>
          <w:noProof/>
        </w:rPr>
        <w:sectPr w:rsidSect="00CB1C05">
          <w:footerReference w:type="default" r:id="rId251"/>
          <w:type w:val="nextColumn"/>
          <w:pgSz w:w="12240" w:h="15840" w:code="1"/>
          <w:pgMar w:top="1440" w:right="1440" w:bottom="1440" w:left="1440" w:header="720" w:footer="720" w:gutter="0"/>
          <w:lnNumType w:countBy="1" w:restart="continuous"/>
          <w:pgNumType w:start="1"/>
          <w:cols w:space="720"/>
          <w:docGrid w:linePitch="299"/>
        </w:sectPr>
      </w:pPr>
    </w:p>
    <w:p w:rsidR="00E24B75" w:rsidRPr="004405D0" w:rsidP="00CB1C05" w14:paraId="031C110D" w14:textId="77777777">
      <w:pPr>
        <w:jc w:val="center"/>
        <w:rPr>
          <w:rFonts w:ascii="Arial" w:hAnsi="Arial" w:cs="Arial"/>
          <w:b/>
          <w:color w:val="DA291C"/>
          <w:sz w:val="32"/>
          <w:szCs w:val="32"/>
        </w:rPr>
      </w:pPr>
      <w:r w:rsidRPr="004405D0">
        <w:rPr>
          <w:rFonts w:ascii="Arial" w:hAnsi="Arial" w:cs="Arial"/>
          <w:b/>
          <w:color w:val="DA291C"/>
          <w:sz w:val="32"/>
          <w:szCs w:val="32"/>
        </w:rPr>
        <w:t>Appendix C: Estimated Costs for Respirator PPE for TSCA Risk Management Economic Analyses</w:t>
      </w:r>
    </w:p>
    <w:p w:rsidR="00E24B75" w:rsidRPr="007631C7" w:rsidP="00CB1C05" w14:paraId="66C6CB67" w14:textId="77777777">
      <w:pPr>
        <w:jc w:val="center"/>
        <w:rPr>
          <w:noProof/>
        </w:rPr>
      </w:pPr>
    </w:p>
    <w:p w:rsidR="00E24B75" w:rsidP="00CB1C05" w14:paraId="73762AA6" w14:textId="77777777">
      <w:pPr>
        <w:tabs>
          <w:tab w:val="left" w:pos="720"/>
          <w:tab w:val="left" w:pos="1080"/>
          <w:tab w:val="left" w:pos="1440"/>
          <w:tab w:val="left" w:pos="1800"/>
          <w:tab w:val="left" w:pos="6660"/>
        </w:tabs>
        <w:ind w:left="5040" w:right="-540"/>
        <w:jc w:val="right"/>
      </w:pPr>
    </w:p>
    <w:p w:rsidR="00E24B75" w:rsidRPr="00E37C54" w:rsidP="00CB1C05" w14:paraId="174F194B" w14:textId="77777777">
      <w:pPr>
        <w:tabs>
          <w:tab w:val="left" w:pos="720"/>
          <w:tab w:val="left" w:pos="1080"/>
          <w:tab w:val="left" w:pos="1440"/>
          <w:tab w:val="left" w:pos="1800"/>
          <w:tab w:val="left" w:pos="6660"/>
        </w:tabs>
        <w:ind w:right="-540"/>
        <w:jc w:val="center"/>
      </w:pPr>
    </w:p>
    <w:p w:rsidR="00E24B75" w:rsidP="00CB1C05" w14:paraId="508A16CE" w14:textId="77777777"/>
    <w:p w:rsidR="00E24B75" w:rsidP="00CB1C05" w14:paraId="5C99BE64"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1129EF34"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10CA4E73"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3C3039DD"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2128B3F2"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318C0A88"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647CBF0C"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20BA1FAE"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P="00CB1C05" w14:paraId="1F5E1467" w14:textId="77777777">
      <w:pPr>
        <w:tabs>
          <w:tab w:val="left" w:pos="720"/>
          <w:tab w:val="left" w:pos="1080"/>
          <w:tab w:val="left" w:pos="1440"/>
          <w:tab w:val="left" w:pos="1800"/>
          <w:tab w:val="left" w:pos="6660"/>
        </w:tabs>
        <w:ind w:left="6490" w:right="-90"/>
        <w:jc w:val="right"/>
        <w:rPr>
          <w:rFonts w:ascii="Arial" w:hAnsi="Arial"/>
          <w:color w:val="616662"/>
          <w:szCs w:val="24"/>
        </w:rPr>
      </w:pPr>
    </w:p>
    <w:p w:rsidR="00E24B75" w:rsidP="00CB1C05" w14:paraId="7741841D" w14:textId="77777777">
      <w:pPr>
        <w:tabs>
          <w:tab w:val="left" w:pos="720"/>
          <w:tab w:val="left" w:pos="1080"/>
          <w:tab w:val="left" w:pos="1440"/>
          <w:tab w:val="left" w:pos="1800"/>
          <w:tab w:val="left" w:pos="6660"/>
        </w:tabs>
        <w:ind w:left="6490"/>
        <w:jc w:val="right"/>
        <w:rPr>
          <w:rFonts w:ascii="Arial" w:hAnsi="Arial"/>
          <w:color w:val="616662"/>
          <w:szCs w:val="24"/>
        </w:rPr>
      </w:pPr>
      <w:r>
        <w:rPr>
          <w:rFonts w:ascii="Arial" w:hAnsi="Arial"/>
          <w:color w:val="616662"/>
          <w:szCs w:val="24"/>
        </w:rPr>
        <w:t>January</w:t>
      </w:r>
      <w:r w:rsidR="004F366B">
        <w:rPr>
          <w:rFonts w:ascii="Arial" w:hAnsi="Arial"/>
          <w:color w:val="616662"/>
          <w:szCs w:val="24"/>
        </w:rPr>
        <w:t xml:space="preserve"> 202</w:t>
      </w:r>
      <w:r>
        <w:rPr>
          <w:rFonts w:ascii="Arial" w:hAnsi="Arial"/>
          <w:color w:val="616662"/>
          <w:szCs w:val="24"/>
        </w:rPr>
        <w:t>4</w:t>
      </w:r>
    </w:p>
    <w:p w:rsidR="00E24B75" w:rsidRPr="00474937" w:rsidP="00CB1C05" w14:paraId="27763E6E"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E24B75" w:rsidRPr="00AA4287" w:rsidP="00CB1C05" w14:paraId="7E45B908" w14:textId="77777777"/>
    <w:p w:rsidR="00E24B75" w:rsidRPr="00AA4287" w:rsidP="00CB1C05" w14:paraId="53D85527" w14:textId="77777777"/>
    <w:p w:rsidR="00E24B75" w:rsidRPr="001E2CF1" w:rsidP="00CB1C05" w14:paraId="2D478CB7" w14:textId="77777777"/>
    <w:p w:rsidR="00E24B75" w:rsidRPr="0065663E" w:rsidP="00CB1C05" w14:paraId="2CEE1043" w14:textId="77777777">
      <w:pPr>
        <w:jc w:val="right"/>
        <w:rPr>
          <w:rFonts w:ascii="Arial" w:hAnsi="Arial" w:cs="Arial"/>
          <w:b/>
          <w:szCs w:val="22"/>
        </w:rPr>
      </w:pPr>
      <w:r w:rsidRPr="0065663E">
        <w:rPr>
          <w:rFonts w:ascii="Arial" w:hAnsi="Arial" w:cs="Arial"/>
          <w:b/>
          <w:szCs w:val="22"/>
        </w:rPr>
        <w:t>Submitted to:</w:t>
      </w:r>
    </w:p>
    <w:p w:rsidR="00E24B75" w:rsidRPr="00A840DC" w:rsidP="00CB1C05" w14:paraId="43F2B4A1" w14:textId="77777777">
      <w:pPr>
        <w:spacing w:after="0"/>
        <w:jc w:val="right"/>
        <w:rPr>
          <w:rFonts w:ascii="Arial" w:hAnsi="Arial" w:cs="Arial"/>
          <w:b/>
          <w:color w:val="DA291C"/>
          <w:szCs w:val="22"/>
        </w:rPr>
      </w:pPr>
      <w:r>
        <w:rPr>
          <w:b/>
          <w:color w:val="DA291C"/>
        </w:rPr>
        <w:tab/>
      </w:r>
      <w:r>
        <w:rPr>
          <w:b/>
          <w:color w:val="DA291C"/>
        </w:rPr>
        <w:tab/>
      </w:r>
      <w:r>
        <w:rPr>
          <w:b/>
          <w:color w:val="DA291C"/>
        </w:rPr>
        <w:tab/>
      </w:r>
      <w:r>
        <w:rPr>
          <w:b/>
          <w:color w:val="DA291C"/>
        </w:rPr>
        <w:tab/>
      </w:r>
      <w:r w:rsidRPr="00A840DC">
        <w:rPr>
          <w:rFonts w:ascii="Arial" w:hAnsi="Arial" w:cs="Arial"/>
          <w:b/>
          <w:color w:val="DA291C"/>
          <w:szCs w:val="22"/>
        </w:rPr>
        <w:t>Economic and Policy Analysis Branch</w:t>
      </w:r>
    </w:p>
    <w:p w:rsidR="00E24B75" w:rsidRPr="00A840DC" w:rsidP="00CB1C05" w14:paraId="5108599B" w14:textId="77777777">
      <w:pPr>
        <w:spacing w:after="0"/>
        <w:jc w:val="right"/>
        <w:rPr>
          <w:rFonts w:ascii="Arial" w:hAnsi="Arial" w:cs="Arial"/>
          <w:szCs w:val="22"/>
        </w:rPr>
      </w:pPr>
      <w:r w:rsidRPr="00A840DC">
        <w:rPr>
          <w:rFonts w:ascii="Arial" w:hAnsi="Arial" w:cs="Arial"/>
          <w:szCs w:val="22"/>
        </w:rPr>
        <w:t xml:space="preserve">Existing Chemicals Risk Management Division </w:t>
      </w:r>
    </w:p>
    <w:p w:rsidR="00E24B75" w:rsidRPr="00A840DC" w:rsidP="00CB1C05" w14:paraId="48627656" w14:textId="77777777">
      <w:pPr>
        <w:spacing w:after="0"/>
        <w:jc w:val="right"/>
        <w:rPr>
          <w:rFonts w:ascii="Arial" w:hAnsi="Arial" w:cs="Arial"/>
          <w:szCs w:val="22"/>
        </w:rPr>
      </w:pPr>
      <w:r w:rsidRPr="00A840DC">
        <w:rPr>
          <w:rFonts w:ascii="Arial" w:hAnsi="Arial" w:cs="Arial"/>
          <w:szCs w:val="22"/>
        </w:rPr>
        <w:t>Office of Pollution, Prevention, and Toxics</w:t>
      </w:r>
    </w:p>
    <w:p w:rsidR="00E24B75" w:rsidRPr="00A840DC" w:rsidP="00CB1C05" w14:paraId="046291B8" w14:textId="77777777">
      <w:pPr>
        <w:spacing w:after="0"/>
        <w:jc w:val="right"/>
        <w:rPr>
          <w:rFonts w:ascii="Arial" w:hAnsi="Arial" w:cs="Arial"/>
          <w:szCs w:val="22"/>
        </w:rPr>
      </w:pPr>
      <w:r w:rsidRPr="00A840DC">
        <w:rPr>
          <w:rFonts w:ascii="Arial" w:hAnsi="Arial" w:cs="Arial"/>
          <w:szCs w:val="22"/>
        </w:rPr>
        <w:t>U.S. Environmental Protection Agency</w:t>
      </w:r>
    </w:p>
    <w:p w:rsidR="00E24B75" w:rsidRPr="00A840DC" w:rsidP="00CB1C05" w14:paraId="547CF677" w14:textId="77777777">
      <w:pPr>
        <w:spacing w:after="0"/>
        <w:jc w:val="right"/>
        <w:rPr>
          <w:rFonts w:ascii="Arial" w:hAnsi="Arial" w:cs="Arial"/>
          <w:szCs w:val="22"/>
        </w:rPr>
      </w:pPr>
      <w:r w:rsidRPr="00A840DC">
        <w:rPr>
          <w:rFonts w:ascii="Arial" w:hAnsi="Arial" w:cs="Arial"/>
          <w:szCs w:val="22"/>
        </w:rPr>
        <w:t>1200 Pennsylvania Avenue</w:t>
      </w:r>
    </w:p>
    <w:p w:rsidR="00E24B75" w:rsidRPr="00A840DC" w:rsidP="00CB1C05" w14:paraId="59081D07" w14:textId="77777777">
      <w:pPr>
        <w:spacing w:after="0"/>
        <w:jc w:val="right"/>
        <w:rPr>
          <w:rFonts w:ascii="Arial" w:hAnsi="Arial" w:cs="Arial"/>
          <w:szCs w:val="22"/>
        </w:rPr>
      </w:pPr>
      <w:r w:rsidRPr="00A840DC">
        <w:rPr>
          <w:rFonts w:ascii="Arial" w:hAnsi="Arial" w:cs="Arial"/>
          <w:szCs w:val="22"/>
        </w:rPr>
        <w:t>Washington, DC 20460</w:t>
      </w:r>
    </w:p>
    <w:p w:rsidR="00E24B75" w:rsidRPr="0065663E" w:rsidP="00CB1C05" w14:paraId="274E81AB" w14:textId="77777777">
      <w:pPr>
        <w:jc w:val="right"/>
        <w:rPr>
          <w:rFonts w:ascii="Arial" w:hAnsi="Arial" w:cs="Arial"/>
          <w:b/>
          <w:szCs w:val="22"/>
        </w:rPr>
      </w:pPr>
    </w:p>
    <w:p w:rsidR="00E24B75" w:rsidRPr="001E7915" w:rsidP="00CB1C05" w14:paraId="09D134B9" w14:textId="77777777">
      <w:pPr>
        <w:jc w:val="right"/>
        <w:rPr>
          <w:rFonts w:ascii="Arial" w:hAnsi="Arial"/>
          <w:b/>
          <w:color w:val="000000" w:themeColor="text1"/>
          <w:szCs w:val="24"/>
        </w:rPr>
      </w:pPr>
      <w:r w:rsidRPr="001E7915">
        <w:rPr>
          <w:rFonts w:ascii="Arial" w:hAnsi="Arial"/>
          <w:b/>
          <w:color w:val="000000" w:themeColor="text1"/>
          <w:szCs w:val="24"/>
        </w:rPr>
        <w:t xml:space="preserve">Submitted </w:t>
      </w:r>
      <w:r>
        <w:rPr>
          <w:rFonts w:ascii="Arial" w:hAnsi="Arial"/>
          <w:b/>
          <w:color w:val="000000" w:themeColor="text1"/>
          <w:szCs w:val="24"/>
        </w:rPr>
        <w:t>by</w:t>
      </w:r>
      <w:r w:rsidRPr="001E7915">
        <w:rPr>
          <w:rFonts w:ascii="Arial" w:hAnsi="Arial"/>
          <w:b/>
          <w:color w:val="000000" w:themeColor="text1"/>
          <w:szCs w:val="24"/>
        </w:rPr>
        <w:t>:</w:t>
      </w:r>
    </w:p>
    <w:p w:rsidR="00E24B75" w:rsidP="00CB1C05" w14:paraId="39E04824" w14:textId="77777777">
      <w:pPr>
        <w:spacing w:after="0"/>
        <w:jc w:val="right"/>
        <w:rPr>
          <w:b/>
          <w:color w:val="DA291C"/>
        </w:rPr>
      </w:pPr>
      <w:r>
        <w:rPr>
          <w:b/>
          <w:color w:val="DA291C"/>
        </w:rPr>
        <w:tab/>
      </w:r>
      <w:r>
        <w:rPr>
          <w:b/>
          <w:color w:val="DA291C"/>
        </w:rPr>
        <w:tab/>
      </w:r>
      <w:r>
        <w:rPr>
          <w:b/>
          <w:color w:val="DA291C"/>
        </w:rPr>
        <w:tab/>
      </w:r>
      <w:r>
        <w:rPr>
          <w:b/>
          <w:color w:val="DA291C"/>
        </w:rPr>
        <w:tab/>
        <w:t>Abt Associates Inc.</w:t>
      </w:r>
    </w:p>
    <w:p w:rsidR="00E24B75" w:rsidP="00CB1C05" w14:paraId="6C3C69FD" w14:textId="77777777">
      <w:pPr>
        <w:spacing w:after="0"/>
        <w:jc w:val="right"/>
      </w:pPr>
      <w:r>
        <w:tab/>
        <w:t>6130 Executive Boulevard</w:t>
      </w:r>
    </w:p>
    <w:p w:rsidR="00E82AFE" w:rsidP="00CB1C05" w14:paraId="64BAF1BD" w14:textId="77777777">
      <w:pPr>
        <w:pStyle w:val="CoverText-Address"/>
        <w:ind w:left="0" w:right="0"/>
      </w:pPr>
      <w:r>
        <w:t>Rockville, MD 20852</w:t>
      </w:r>
    </w:p>
    <w:p w:rsidR="00C0404B" w:rsidP="00CB1C05" w14:paraId="72D8CFFA" w14:textId="77777777">
      <w:pPr>
        <w:pStyle w:val="CoverText-Address"/>
        <w:ind w:left="0" w:right="0"/>
        <w:jc w:val="center"/>
        <w:sectPr w:rsidSect="00CB1C05">
          <w:footerReference w:type="default" r:id="rId252"/>
          <w:type w:val="nextColumn"/>
          <w:pgSz w:w="12240" w:h="15840" w:code="1"/>
          <w:pgMar w:top="1440" w:right="1440" w:bottom="1440" w:left="1440" w:header="432" w:footer="720" w:gutter="0"/>
          <w:lnNumType w:countBy="1" w:restart="continuous"/>
          <w:pgNumType w:start="1"/>
          <w:cols w:space="720"/>
          <w:docGrid w:linePitch="299"/>
        </w:sectPr>
      </w:pPr>
    </w:p>
    <w:p w:rsidR="005A12E5" w:rsidP="00CB1C05" w14:paraId="02AF8E61" w14:textId="77777777">
      <w:pPr>
        <w:pStyle w:val="Heading7"/>
        <w:numPr>
          <w:ilvl w:val="6"/>
          <w:numId w:val="75"/>
        </w:numPr>
        <w:rPr>
          <w:sz w:val="28"/>
          <w:szCs w:val="28"/>
        </w:rPr>
      </w:pPr>
      <w:r w:rsidRPr="00CD48B1">
        <w:rPr>
          <w:rFonts w:ascii="Arial" w:hAnsi="Arial"/>
          <w:bCs/>
          <w:sz w:val="28"/>
          <w:szCs w:val="28"/>
        </w:rPr>
        <w:t xml:space="preserve">- </w:t>
      </w:r>
      <w:r w:rsidRPr="00CD48B1" w:rsidR="00B46741">
        <w:rPr>
          <w:sz w:val="28"/>
          <w:szCs w:val="32"/>
        </w:rPr>
        <w:t>Benefits and Net Benefits Estimated Using the Lowering F</w:t>
      </w:r>
      <w:r w:rsidRPr="00CD48B1" w:rsidR="00B46741">
        <w:rPr>
          <w:sz w:val="28"/>
          <w:szCs w:val="28"/>
        </w:rPr>
        <w:t>actor</w:t>
      </w:r>
    </w:p>
    <w:p w:rsidR="00195F64" w:rsidP="00CB1C05" w14:paraId="23F5C9BA" w14:textId="77777777">
      <w:pPr>
        <w:pStyle w:val="BodyText"/>
      </w:pPr>
      <w:r>
        <w:t xml:space="preserve">This appendix presents a sensitivity analysis for the low benefits estimate using a “lowering factor” adjustment to the excess lifetime risk for cancer. </w:t>
      </w:r>
      <w:r w:rsidRPr="00894349">
        <w:t>The lowering factor is an adjustment to the excess lifetime risk for cancer</w:t>
      </w:r>
      <w:r>
        <w:t xml:space="preserve"> to account for the shorter exposure durations being considered and the life stage at which the changes in exposure occur</w:t>
      </w:r>
      <w:r w:rsidRPr="00894349">
        <w:t>.</w:t>
      </w:r>
      <w:r>
        <w:t xml:space="preserve"> The excess lifetime risk for cancer is usually defined as an increase in cancer risk over a lifetime of exposure. However, a new policy may affect only a shorter duration of exposure, and that effect can occur at different stages of exposed individuals’ lives. </w:t>
      </w:r>
    </w:p>
    <w:p w:rsidR="00195F64" w:rsidP="00CB1C05" w14:paraId="274897AD" w14:textId="77777777">
      <w:r>
        <w:t>T</w:t>
      </w:r>
      <w:r w:rsidRPr="00894349">
        <w:t>he lowering factor is calculated as the percentage of incidence of the cancer that occurs within the age range spanning from the age at which the change in exposure is experienced through the end of the expected lifetime. For example, if 85 percent of cancer cases occur in individuals aged 50 or older, the lowering factor for an individual experiencing a one-year change in exposure at age 50 is 85%.</w:t>
      </w:r>
      <w:r>
        <w:t xml:space="preserve"> </w:t>
      </w:r>
      <w:r w:rsidRPr="00894349">
        <w:t>As noted in EPA (</w:t>
      </w:r>
      <w:hyperlink w:anchor="_ENREF_72" w:tooltip="U.S. Environmental Protection Agency (EPA), 2013 #102" w:history="1">
        <w:r w:rsidRPr="00894349" w:rsidR="00414172">
          <w:fldChar w:fldCharType="begin" w:fldLock="1"/>
        </w:r>
        <w:r w:rsidR="00414172">
          <w:instrText xml:space="preserve"> ADDIN EN.CITE &lt;EndNote&gt;&lt;Cite ExcludeAuth="1"&gt;&lt;Author&gt;U.S. Environmental Protection Agency (EPA)&lt;/Author&gt;&lt;Year&gt;2013&lt;/Year&gt;&lt;RecNum&gt;102&lt;/RecNum&gt;&lt;DisplayText&gt;2013&lt;/DisplayText&gt;&lt;record&gt;&lt;rec-number&gt;102&lt;/rec-number&gt;&lt;foreign-keys&gt;&lt;key app="EN" db-id="52wf2wf0o0rv01e9dzo52td80t0590tp2fwd" timestamp="1714499636"&gt;102&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Economic Analysis of the Formaldehyde Standards for Composite Wood Products Act Implementing Regulations Proposed Rule&lt;/title&gt;&lt;/titles&gt;&lt;dates&gt;&lt;year&gt;2013&lt;/year&gt;&lt;/dates&gt;&lt;urls&gt;&lt;/urls&gt;&lt;custom1&gt;TCE EAs&lt;/custom1&gt;&lt;/record&gt;&lt;/Cite&gt;&lt;/EndNote&gt;</w:instrText>
        </w:r>
        <w:r w:rsidRPr="00894349" w:rsidR="00414172">
          <w:fldChar w:fldCharType="separate"/>
        </w:r>
        <w:r w:rsidR="00414172">
          <w:rPr>
            <w:noProof/>
          </w:rPr>
          <w:t>2013</w:t>
        </w:r>
        <w:r w:rsidRPr="00894349" w:rsidR="00414172">
          <w:fldChar w:fldCharType="end"/>
        </w:r>
      </w:hyperlink>
      <w:r w:rsidRPr="00894349">
        <w:t xml:space="preserve">), “For example, consider someone who is 50 years old in the year of the analysis and has not yet gotten the cancer. Should the entire excess lifetime risk (the unit risk) be applied to this individual for the remaining expected years of his life? Or should a modified excess risk, conditional on his not having gotten the cancer in his first 49 years, be applied? Because the unit risk provides no information about how excess risk is distributed over the course of a lifetime, there is no clear answer.”  </w:t>
      </w:r>
      <w:r>
        <w:t>Thus, t</w:t>
      </w:r>
      <w:r w:rsidRPr="00894349">
        <w:t>he lowering factor</w:t>
      </w:r>
      <w:r>
        <w:t xml:space="preserve">s presented in </w:t>
      </w:r>
      <w:r w:rsidR="00B36203">
        <w:fldChar w:fldCharType="begin" w:fldLock="1"/>
      </w:r>
      <w:r w:rsidR="00B36203">
        <w:instrText xml:space="preserve"> REF _Ref164863693 \h </w:instrText>
      </w:r>
      <w:r w:rsidR="00B36203">
        <w:fldChar w:fldCharType="separate"/>
      </w:r>
      <w:r w:rsidR="0092222B">
        <w:t>Table D-</w:t>
      </w:r>
      <w:r w:rsidR="0092222B">
        <w:rPr>
          <w:noProof/>
        </w:rPr>
        <w:t>1</w:t>
      </w:r>
      <w:r w:rsidR="00B36203">
        <w:fldChar w:fldCharType="end"/>
      </w:r>
      <w:r w:rsidR="00B36203">
        <w:t xml:space="preserve"> </w:t>
      </w:r>
      <w:r>
        <w:t>are</w:t>
      </w:r>
      <w:r w:rsidRPr="00894349">
        <w:t xml:space="preserve"> used in estimating the low estimate for the value of the risk reductions</w:t>
      </w:r>
      <w:r>
        <w:t>.</w:t>
      </w:r>
    </w:p>
    <w:p w:rsidR="0080527A" w:rsidP="00CB1C05" w14:paraId="26EF8DAF" w14:textId="77777777">
      <w:pPr>
        <w:pStyle w:val="Caption"/>
        <w:jc w:val="left"/>
      </w:pPr>
    </w:p>
    <w:tbl>
      <w:tblPr>
        <w:tblW w:w="9180" w:type="dxa"/>
        <w:tblLook w:val="04A0"/>
      </w:tblPr>
      <w:tblGrid>
        <w:gridCol w:w="4474"/>
        <w:gridCol w:w="2456"/>
        <w:gridCol w:w="2250"/>
      </w:tblGrid>
      <w:tr w14:paraId="6138FF41" w14:textId="77777777">
        <w:tblPrEx>
          <w:tblW w:w="9180" w:type="dxa"/>
          <w:tblLook w:val="04A0"/>
        </w:tblPrEx>
        <w:trPr>
          <w:trHeight w:val="270"/>
        </w:trPr>
        <w:tc>
          <w:tcPr>
            <w:tcW w:w="9180" w:type="dxa"/>
            <w:gridSpan w:val="3"/>
            <w:tcBorders>
              <w:top w:val="nil"/>
              <w:left w:val="nil"/>
              <w:bottom w:val="single" w:sz="4" w:space="0" w:color="auto"/>
              <w:right w:val="nil"/>
            </w:tcBorders>
            <w:shd w:val="clear" w:color="auto" w:fill="auto"/>
            <w:noWrap/>
            <w:vAlign w:val="center"/>
            <w:hideMark/>
          </w:tcPr>
          <w:p w:rsidR="0080527A" w:rsidRPr="00EE6559" w:rsidP="00CB1C05" w14:paraId="4F1B3124" w14:textId="77777777">
            <w:pPr>
              <w:pStyle w:val="TableTitleA"/>
              <w:rPr>
                <w:color w:val="000000"/>
              </w:rPr>
            </w:pPr>
            <w:bookmarkStart w:id="1774" w:name="_Ref164863693"/>
            <w:bookmarkStart w:id="1775" w:name="_Ref103955030"/>
            <w:r>
              <w:t>Table D-</w:t>
            </w:r>
            <w:r w:rsidR="00BC4B5D">
              <w:fldChar w:fldCharType="begin" w:fldLock="1"/>
            </w:r>
            <w:r w:rsidR="00BC4B5D">
              <w:instrText xml:space="preserve"> SEQ Table_D- \* ARABIC </w:instrText>
            </w:r>
            <w:r w:rsidR="00BC4B5D">
              <w:fldChar w:fldCharType="separate"/>
            </w:r>
            <w:r w:rsidR="0092222B">
              <w:rPr>
                <w:noProof/>
              </w:rPr>
              <w:t>1</w:t>
            </w:r>
            <w:r w:rsidR="00BC4B5D">
              <w:rPr>
                <w:noProof/>
              </w:rPr>
              <w:fldChar w:fldCharType="end"/>
            </w:r>
            <w:bookmarkEnd w:id="1774"/>
            <w:bookmarkEnd w:id="1775"/>
            <w:r w:rsidRPr="00EE6559">
              <w:t xml:space="preserve">: </w:t>
            </w:r>
            <w:r w:rsidRPr="00EE6559">
              <w:rPr>
                <w:color w:val="000000"/>
              </w:rPr>
              <w:t>Lowering Factors, by Sector and Cancer Site</w:t>
            </w:r>
          </w:p>
        </w:tc>
      </w:tr>
      <w:tr w14:paraId="3D274652" w14:textId="77777777">
        <w:tblPrEx>
          <w:tblW w:w="9180" w:type="dxa"/>
          <w:tblLook w:val="04A0"/>
        </w:tblPrEx>
        <w:trPr>
          <w:trHeight w:val="691"/>
        </w:trPr>
        <w:tc>
          <w:tcPr>
            <w:tcW w:w="447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80527A" w:rsidRPr="00EE6559" w:rsidP="00CB1C05" w14:paraId="62A53DE6" w14:textId="77777777">
            <w:pPr>
              <w:pStyle w:val="TableSubtitle"/>
            </w:pPr>
            <w:r w:rsidRPr="00EE6559">
              <w:t>Affected Population Sector</w:t>
            </w:r>
          </w:p>
          <w:p w:rsidR="0080527A" w:rsidRPr="00EE6559" w:rsidP="00CB1C05" w14:paraId="78447FDC" w14:textId="77777777">
            <w:pPr>
              <w:pStyle w:val="TableSubtitle"/>
            </w:pPr>
            <w:r w:rsidRPr="00EE6559">
              <w:t> </w:t>
            </w:r>
          </w:p>
        </w:tc>
        <w:tc>
          <w:tcPr>
            <w:tcW w:w="245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80527A" w:rsidRPr="00EE6559" w:rsidP="00CB1C05" w14:paraId="76EA1CEB" w14:textId="77777777">
            <w:pPr>
              <w:pStyle w:val="TableSubtitle"/>
            </w:pPr>
            <w:r w:rsidRPr="00EE6559">
              <w:t>Cancer Site  </w:t>
            </w:r>
          </w:p>
        </w:tc>
        <w:tc>
          <w:tcPr>
            <w:tcW w:w="22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80527A" w:rsidRPr="00EE6559" w:rsidP="00CB1C05" w14:paraId="0E646945" w14:textId="77777777">
            <w:pPr>
              <w:pStyle w:val="TableSubtitle"/>
            </w:pPr>
            <w:r w:rsidRPr="00EE6559">
              <w:t>Lowering Factor</w:t>
            </w:r>
          </w:p>
        </w:tc>
      </w:tr>
      <w:tr w14:paraId="6F52CC5A" w14:textId="77777777">
        <w:tblPrEx>
          <w:tblW w:w="9180" w:type="dxa"/>
          <w:tblLook w:val="04A0"/>
        </w:tblPrEx>
        <w:trPr>
          <w:trHeight w:val="270"/>
        </w:trPr>
        <w:tc>
          <w:tcPr>
            <w:tcW w:w="44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0527A" w:rsidRPr="00D3778D" w:rsidP="00CB1C05" w14:paraId="26C191DB" w14:textId="77777777">
            <w:pPr>
              <w:pStyle w:val="LTableTextAbt"/>
            </w:pPr>
            <w:r w:rsidRPr="00D3778D">
              <w:t>Manufacturing</w:t>
            </w: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6B053EC5" w14:textId="77777777">
            <w:pPr>
              <w:pStyle w:val="RTableTextAbt"/>
              <w:ind w:right="435" w:firstLine="376"/>
              <w:jc w:val="left"/>
            </w:pPr>
            <w:r w:rsidRPr="007F5AA2">
              <w:t>Live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4345FEF5" w14:textId="77777777">
            <w:pPr>
              <w:pStyle w:val="RTableTextAbt"/>
              <w:ind w:right="435"/>
              <w:rPr>
                <w:sz w:val="20"/>
              </w:rPr>
            </w:pPr>
            <w:r w:rsidRPr="00E3790C">
              <w:rPr>
                <w:sz w:val="20"/>
              </w:rPr>
              <w:t>91%</w:t>
            </w:r>
          </w:p>
        </w:tc>
      </w:tr>
      <w:tr w14:paraId="1AFDA92B"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tcPr>
          <w:p w:rsidR="0080527A" w:rsidRPr="00D3778D" w:rsidP="00CB1C05" w14:paraId="5676803F"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1B22CBED" w14:textId="77777777">
            <w:pPr>
              <w:pStyle w:val="RTableTextAbt"/>
              <w:ind w:right="435" w:firstLine="376"/>
              <w:jc w:val="left"/>
            </w:pPr>
            <w:r w:rsidRPr="007F5AA2">
              <w:t>Kidney</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20F6112D" w14:textId="77777777">
            <w:pPr>
              <w:pStyle w:val="RTableTextAbt"/>
              <w:ind w:right="435"/>
              <w:rPr>
                <w:sz w:val="20"/>
              </w:rPr>
            </w:pPr>
            <w:r w:rsidRPr="00E3790C">
              <w:rPr>
                <w:sz w:val="20"/>
              </w:rPr>
              <w:t>87%</w:t>
            </w:r>
          </w:p>
        </w:tc>
      </w:tr>
      <w:tr w14:paraId="52DDF6E1"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tcPr>
          <w:p w:rsidR="0080527A" w:rsidRPr="00D3778D" w:rsidP="00CB1C05" w14:paraId="104F847B"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559A1C74" w14:textId="77777777">
            <w:pPr>
              <w:pStyle w:val="RTableTextAbt"/>
              <w:ind w:right="435" w:firstLine="376"/>
              <w:jc w:val="left"/>
            </w:pPr>
            <w:r w:rsidRPr="007F5AA2">
              <w:t>Brain Gliomas</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144269B5" w14:textId="77777777">
            <w:pPr>
              <w:pStyle w:val="RTableTextAbt"/>
              <w:ind w:right="435"/>
              <w:rPr>
                <w:sz w:val="20"/>
              </w:rPr>
            </w:pPr>
            <w:r w:rsidRPr="00E3790C">
              <w:rPr>
                <w:sz w:val="20"/>
              </w:rPr>
              <w:t>56%</w:t>
            </w:r>
          </w:p>
        </w:tc>
      </w:tr>
      <w:tr w14:paraId="4BFC8F39"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hideMark/>
          </w:tcPr>
          <w:p w:rsidR="0080527A" w:rsidRPr="00D3778D" w:rsidP="00CB1C05" w14:paraId="2855036F"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6071902A" w14:textId="77777777">
            <w:pPr>
              <w:pStyle w:val="RTableTextAbt"/>
              <w:ind w:right="435" w:firstLine="376"/>
              <w:jc w:val="left"/>
            </w:pPr>
            <w:r w:rsidRPr="007F5AA2">
              <w:t>Testicula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7FB48919" w14:textId="77777777">
            <w:pPr>
              <w:pStyle w:val="RTableTextAbt"/>
              <w:ind w:right="435"/>
              <w:rPr>
                <w:sz w:val="20"/>
              </w:rPr>
            </w:pPr>
            <w:r w:rsidRPr="00E3790C">
              <w:rPr>
                <w:sz w:val="20"/>
              </w:rPr>
              <w:t>33%</w:t>
            </w:r>
          </w:p>
        </w:tc>
      </w:tr>
      <w:tr w14:paraId="135CD173" w14:textId="77777777">
        <w:tblPrEx>
          <w:tblW w:w="9180" w:type="dxa"/>
          <w:tblLook w:val="04A0"/>
        </w:tblPrEx>
        <w:trPr>
          <w:trHeight w:val="270"/>
        </w:trPr>
        <w:tc>
          <w:tcPr>
            <w:tcW w:w="44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0527A" w:rsidRPr="00D3778D" w:rsidP="00CB1C05" w14:paraId="330F6363" w14:textId="77777777">
            <w:pPr>
              <w:pStyle w:val="LTableTextAbt"/>
            </w:pPr>
            <w:r w:rsidRPr="00D3778D">
              <w:rPr>
                <w:szCs w:val="18"/>
              </w:rPr>
              <w:t>Transportation and Public Utilities</w:t>
            </w: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70649318" w14:textId="77777777">
            <w:pPr>
              <w:pStyle w:val="RTableTextAbt"/>
              <w:ind w:right="435" w:firstLine="376"/>
              <w:jc w:val="left"/>
            </w:pPr>
            <w:r w:rsidRPr="007F5AA2">
              <w:t>Live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5D6C0085" w14:textId="77777777">
            <w:pPr>
              <w:pStyle w:val="RTableTextAbt"/>
              <w:ind w:right="435"/>
              <w:rPr>
                <w:sz w:val="20"/>
              </w:rPr>
            </w:pPr>
            <w:r w:rsidRPr="00E3790C">
              <w:rPr>
                <w:sz w:val="20"/>
              </w:rPr>
              <w:t>91%</w:t>
            </w:r>
          </w:p>
        </w:tc>
      </w:tr>
      <w:tr w14:paraId="528700FB"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tcPr>
          <w:p w:rsidR="0080527A" w:rsidRPr="00D3778D" w:rsidP="00CB1C05" w14:paraId="6ADBE82A"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116686BA" w14:textId="77777777">
            <w:pPr>
              <w:pStyle w:val="RTableTextAbt"/>
              <w:ind w:right="435" w:firstLine="376"/>
              <w:jc w:val="left"/>
            </w:pPr>
            <w:r w:rsidRPr="007F5AA2">
              <w:t>Kidney</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254B3D9A" w14:textId="77777777">
            <w:pPr>
              <w:pStyle w:val="RTableTextAbt"/>
              <w:ind w:right="435"/>
              <w:rPr>
                <w:sz w:val="20"/>
              </w:rPr>
            </w:pPr>
            <w:r w:rsidRPr="00E3790C">
              <w:rPr>
                <w:sz w:val="20"/>
              </w:rPr>
              <w:t>88%</w:t>
            </w:r>
          </w:p>
        </w:tc>
      </w:tr>
      <w:tr w14:paraId="6793F77E"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tcPr>
          <w:p w:rsidR="0080527A" w:rsidRPr="00D3778D" w:rsidP="00CB1C05" w14:paraId="203D7454"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70A47781" w14:textId="77777777">
            <w:pPr>
              <w:pStyle w:val="RTableTextAbt"/>
              <w:ind w:right="435" w:firstLine="376"/>
              <w:jc w:val="left"/>
            </w:pPr>
            <w:r w:rsidRPr="007F5AA2">
              <w:t>Brain Gliomas</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70898A85" w14:textId="77777777">
            <w:pPr>
              <w:pStyle w:val="RTableTextAbt"/>
              <w:ind w:right="435"/>
              <w:rPr>
                <w:sz w:val="20"/>
              </w:rPr>
            </w:pPr>
            <w:r w:rsidRPr="00E3790C">
              <w:rPr>
                <w:sz w:val="20"/>
              </w:rPr>
              <w:t>56%</w:t>
            </w:r>
          </w:p>
        </w:tc>
      </w:tr>
      <w:tr w14:paraId="6B6EA13C"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hideMark/>
          </w:tcPr>
          <w:p w:rsidR="0080527A" w:rsidRPr="00D3778D" w:rsidP="00CB1C05" w14:paraId="328A7B42"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05A76EB1" w14:textId="77777777">
            <w:pPr>
              <w:pStyle w:val="RTableTextAbt"/>
              <w:ind w:right="435" w:firstLine="376"/>
              <w:jc w:val="left"/>
            </w:pPr>
            <w:r w:rsidRPr="007F5AA2">
              <w:t>Testicula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034E3C5E" w14:textId="77777777">
            <w:pPr>
              <w:pStyle w:val="RTableTextAbt"/>
              <w:ind w:right="435"/>
              <w:rPr>
                <w:sz w:val="20"/>
              </w:rPr>
            </w:pPr>
            <w:r w:rsidRPr="00E3790C">
              <w:rPr>
                <w:sz w:val="20"/>
              </w:rPr>
              <w:t>34%</w:t>
            </w:r>
          </w:p>
        </w:tc>
      </w:tr>
      <w:tr w14:paraId="19A338F4" w14:textId="77777777">
        <w:tblPrEx>
          <w:tblW w:w="9180" w:type="dxa"/>
          <w:tblLook w:val="04A0"/>
        </w:tblPrEx>
        <w:trPr>
          <w:trHeight w:val="270"/>
        </w:trPr>
        <w:tc>
          <w:tcPr>
            <w:tcW w:w="44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0527A" w:rsidRPr="00D3778D" w:rsidP="00CB1C05" w14:paraId="0E2C78C2" w14:textId="77777777">
            <w:pPr>
              <w:pStyle w:val="LTableTextAbt"/>
            </w:pPr>
            <w:r w:rsidRPr="00D3778D">
              <w:t>Services</w:t>
            </w: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5B215B8E" w14:textId="77777777">
            <w:pPr>
              <w:pStyle w:val="RTableTextAbt"/>
              <w:ind w:right="435" w:firstLine="376"/>
              <w:jc w:val="left"/>
            </w:pPr>
            <w:r w:rsidRPr="007F5AA2">
              <w:t>Live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29C22F74" w14:textId="77777777">
            <w:pPr>
              <w:pStyle w:val="RTableTextAbt"/>
              <w:ind w:right="435"/>
              <w:rPr>
                <w:sz w:val="20"/>
              </w:rPr>
            </w:pPr>
            <w:r w:rsidRPr="00E3790C">
              <w:rPr>
                <w:sz w:val="20"/>
              </w:rPr>
              <w:t>90%</w:t>
            </w:r>
          </w:p>
        </w:tc>
      </w:tr>
      <w:tr w14:paraId="0B977022"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tcPr>
          <w:p w:rsidR="0080527A" w:rsidRPr="00EE6559" w:rsidP="00CB1C05" w14:paraId="25CCAAE1"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37C44318" w14:textId="77777777">
            <w:pPr>
              <w:pStyle w:val="RTableTextAbt"/>
              <w:ind w:right="435" w:firstLine="376"/>
              <w:jc w:val="left"/>
            </w:pPr>
            <w:r w:rsidRPr="007F5AA2">
              <w:t>Kidney</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7F4EC2E3" w14:textId="77777777">
            <w:pPr>
              <w:pStyle w:val="RTableTextAbt"/>
              <w:ind w:right="435"/>
              <w:rPr>
                <w:sz w:val="20"/>
              </w:rPr>
            </w:pPr>
            <w:r w:rsidRPr="00E3790C">
              <w:rPr>
                <w:sz w:val="20"/>
              </w:rPr>
              <w:t>86%</w:t>
            </w:r>
          </w:p>
        </w:tc>
      </w:tr>
      <w:tr w14:paraId="3B429FEC"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tcPr>
          <w:p w:rsidR="0080527A" w:rsidRPr="00EE6559" w:rsidP="00CB1C05" w14:paraId="4BB590F5"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0F86E139" w14:textId="77777777">
            <w:pPr>
              <w:pStyle w:val="RTableTextAbt"/>
              <w:ind w:right="435" w:firstLine="376"/>
              <w:jc w:val="left"/>
            </w:pPr>
            <w:r w:rsidRPr="007F5AA2">
              <w:t>Brain Gliomas</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447AEF7E" w14:textId="77777777">
            <w:pPr>
              <w:pStyle w:val="RTableTextAbt"/>
              <w:ind w:right="435"/>
              <w:rPr>
                <w:sz w:val="20"/>
              </w:rPr>
            </w:pPr>
            <w:r w:rsidRPr="00E3790C">
              <w:rPr>
                <w:sz w:val="20"/>
              </w:rPr>
              <w:t>56%</w:t>
            </w:r>
          </w:p>
        </w:tc>
      </w:tr>
      <w:tr w14:paraId="1E4E3E30" w14:textId="77777777">
        <w:tblPrEx>
          <w:tblW w:w="9180" w:type="dxa"/>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hideMark/>
          </w:tcPr>
          <w:p w:rsidR="0080527A" w:rsidRPr="00EE6559" w:rsidP="00CB1C05" w14:paraId="05FDF0D6"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527A" w:rsidRPr="007F5AA2" w:rsidP="00CB1C05" w14:paraId="7A0CFBE2" w14:textId="77777777">
            <w:pPr>
              <w:pStyle w:val="RTableTextAbt"/>
              <w:ind w:right="435" w:firstLine="376"/>
              <w:jc w:val="left"/>
            </w:pPr>
            <w:r w:rsidRPr="007F5AA2">
              <w:t>Testicula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80527A" w:rsidRPr="00E3790C" w:rsidP="00CB1C05" w14:paraId="5F280B81" w14:textId="77777777">
            <w:pPr>
              <w:pStyle w:val="RTableTextAbt"/>
              <w:ind w:right="435"/>
              <w:rPr>
                <w:sz w:val="20"/>
              </w:rPr>
            </w:pPr>
            <w:r w:rsidRPr="00E3790C">
              <w:rPr>
                <w:sz w:val="20"/>
              </w:rPr>
              <w:t>34%</w:t>
            </w:r>
          </w:p>
        </w:tc>
      </w:tr>
      <w:tr w14:paraId="3AC35326" w14:textId="77777777">
        <w:tblPrEx>
          <w:tblW w:w="9180" w:type="dxa"/>
          <w:tblLook w:val="04A0"/>
        </w:tblPrEx>
        <w:trPr>
          <w:trHeight w:val="270"/>
        </w:trPr>
        <w:tc>
          <w:tcPr>
            <w:tcW w:w="9180" w:type="dxa"/>
            <w:gridSpan w:val="3"/>
            <w:tcBorders>
              <w:top w:val="single" w:sz="4" w:space="0" w:color="auto"/>
              <w:left w:val="single" w:sz="4" w:space="0" w:color="auto"/>
              <w:bottom w:val="single" w:sz="4" w:space="0" w:color="auto"/>
              <w:right w:val="single" w:sz="4" w:space="0" w:color="auto"/>
            </w:tcBorders>
            <w:vAlign w:val="center"/>
          </w:tcPr>
          <w:p w:rsidR="0080527A" w:rsidRPr="00EE6559" w:rsidP="00CB1C05" w14:paraId="3AB4879D" w14:textId="77777777">
            <w:pPr>
              <w:pStyle w:val="RTableTextAbt"/>
              <w:jc w:val="left"/>
            </w:pPr>
            <w:r w:rsidRPr="00EE6559">
              <w:t xml:space="preserve">Source: </w:t>
            </w:r>
            <w:hyperlink w:anchor="_ENREF_3" w:tooltip="Abt Associates, 2022 #95" w:history="1">
              <w:r w:rsidR="00414172">
                <w:fldChar w:fldCharType="begin" w:fldLock="1"/>
              </w:r>
              <w:r w:rsidR="00414172">
                <w:instrText xml:space="preserve"> ADDIN EN.CITE &lt;EndNote&gt;&lt;Cite&gt;&lt;Author&gt;Abt Associates&lt;/Author&gt;&lt;Year&gt;2022&lt;/Year&gt;&lt;RecNum&gt;95&lt;/RecNum&gt;&lt;DisplayText&gt;Abt Associates 2022b&lt;/DisplayText&gt;&lt;record&gt;&lt;rec-number&gt;95&lt;/rec-number&gt;&lt;foreign-keys&gt;&lt;key app="EN" db-id="52wf2wf0o0rv01e9dzo52td80t0590tp2fwd" timestamp="1714499636"&gt;95&lt;/key&gt;&lt;/foreign-keys&gt;&lt;ref-type name="Generic"&gt;13&lt;/ref-type&gt;&lt;contributors&gt;&lt;authors&gt;&lt;author&gt;Abt Associates,&lt;/author&gt;&lt;/authors&gt;&lt;/contributors&gt;&lt;titles&gt;&lt;title&gt;Estimated Values of Avoiding Cancer Risks by Cancer Site and Population&lt;/title&gt;&lt;/titles&gt;&lt;dates&gt;&lt;year&gt;2022&lt;/year&gt;&lt;/dates&gt;&lt;urls&gt;&lt;/urls&gt;&lt;/record&gt;&lt;/Cite&gt;&lt;/EndNote&gt;</w:instrText>
              </w:r>
              <w:r w:rsidR="00414172">
                <w:fldChar w:fldCharType="separate"/>
              </w:r>
              <w:r w:rsidR="00414172">
                <w:rPr>
                  <w:noProof/>
                </w:rPr>
                <w:t>Abt Associates 2022b</w:t>
              </w:r>
              <w:r w:rsidR="00414172">
                <w:fldChar w:fldCharType="end"/>
              </w:r>
            </w:hyperlink>
          </w:p>
        </w:tc>
      </w:tr>
    </w:tbl>
    <w:p w:rsidR="0080527A" w:rsidP="00CB1C05" w14:paraId="7259ACB9" w14:textId="77777777"/>
    <w:p w:rsidR="00C363F8" w:rsidP="00CB1C05" w14:paraId="75441FD4" w14:textId="77777777">
      <w:pPr>
        <w:pStyle w:val="BodyText"/>
      </w:pPr>
      <w:r>
        <w:rPr>
          <w:lang w:val="en-US"/>
        </w:rPr>
        <w:t xml:space="preserve">Including the lowering factor affects the estimated distribution for the lag between exposure and diagnosis and exposure and mortality (for cancer that is ultimately fatal). </w:t>
      </w:r>
      <w:r w:rsidR="00895E95">
        <w:fldChar w:fldCharType="begin" w:fldLock="1"/>
      </w:r>
      <w:r w:rsidR="00895E95">
        <w:rPr>
          <w:lang w:val="en-US"/>
        </w:rPr>
        <w:instrText xml:space="preserve"> REF _Ref164865729 \h </w:instrText>
      </w:r>
      <w:r w:rsidR="00895E95">
        <w:fldChar w:fldCharType="separate"/>
      </w:r>
      <w:r w:rsidR="0092222B">
        <w:t>Table D-</w:t>
      </w:r>
      <w:r w:rsidR="0092222B">
        <w:rPr>
          <w:noProof/>
        </w:rPr>
        <w:t>2</w:t>
      </w:r>
      <w:r w:rsidR="00895E95">
        <w:fldChar w:fldCharType="end"/>
      </w:r>
      <w:r w:rsidR="00895E95">
        <w:rPr>
          <w:lang w:val="en-US"/>
        </w:rPr>
        <w:t xml:space="preserve"> </w:t>
      </w:r>
      <w:r>
        <w:rPr>
          <w:lang w:val="en-US"/>
        </w:rPr>
        <w:t>presents the estimated values for microrisk reductions that are estimated using the lowering factor</w:t>
      </w:r>
      <w:r w:rsidR="00EA33F2">
        <w:rPr>
          <w:lang w:val="en-US"/>
        </w:rPr>
        <w:t>.</w:t>
      </w:r>
    </w:p>
    <w:p w:rsidR="00895E95" w:rsidP="00CB1C05" w14:paraId="5185F423" w14:textId="77777777">
      <w:pPr>
        <w:pStyle w:val="Caption"/>
      </w:pPr>
    </w:p>
    <w:tbl>
      <w:tblPr>
        <w:tblW w:w="9365" w:type="dxa"/>
        <w:tblInd w:w="-5" w:type="dxa"/>
        <w:tblLayout w:type="fixed"/>
        <w:tblCellMar>
          <w:left w:w="0" w:type="dxa"/>
          <w:right w:w="58" w:type="dxa"/>
        </w:tblCellMar>
        <w:tblLook w:val="04A0"/>
      </w:tblPr>
      <w:tblGrid>
        <w:gridCol w:w="3065"/>
        <w:gridCol w:w="1350"/>
        <w:gridCol w:w="1710"/>
        <w:gridCol w:w="1710"/>
        <w:gridCol w:w="1530"/>
      </w:tblGrid>
      <w:tr w14:paraId="14365E05" w14:textId="77777777">
        <w:tblPrEx>
          <w:tblW w:w="9365" w:type="dxa"/>
          <w:tblInd w:w="-5" w:type="dxa"/>
          <w:tblLayout w:type="fixed"/>
          <w:tblCellMar>
            <w:left w:w="0" w:type="dxa"/>
            <w:right w:w="58" w:type="dxa"/>
          </w:tblCellMar>
          <w:tblLook w:val="04A0"/>
        </w:tblPrEx>
        <w:trPr>
          <w:trHeight w:val="80"/>
          <w:tblHeader/>
        </w:trPr>
        <w:tc>
          <w:tcPr>
            <w:tcW w:w="9365" w:type="dxa"/>
            <w:gridSpan w:val="5"/>
            <w:tcBorders>
              <w:top w:val="nil"/>
              <w:left w:val="nil"/>
              <w:bottom w:val="single" w:sz="4" w:space="0" w:color="auto"/>
              <w:right w:val="nil"/>
            </w:tcBorders>
            <w:shd w:val="clear" w:color="auto" w:fill="auto"/>
          </w:tcPr>
          <w:p w:rsidR="00406649" w:rsidRPr="00371035" w:rsidP="00CB1C05" w14:paraId="1AF3C0C1" w14:textId="77777777">
            <w:pPr>
              <w:pStyle w:val="TableTitleA"/>
            </w:pPr>
            <w:bookmarkStart w:id="1776" w:name="_Ref164865729"/>
            <w:bookmarkStart w:id="1777" w:name="_Ref164865230"/>
            <w:r>
              <w:t>Table D-</w:t>
            </w:r>
            <w:r w:rsidR="00BC4B5D">
              <w:fldChar w:fldCharType="begin" w:fldLock="1"/>
            </w:r>
            <w:r w:rsidR="00BC4B5D">
              <w:instrText xml:space="preserve"> SEQ Table_D- \* ARABIC </w:instrText>
            </w:r>
            <w:r w:rsidR="00BC4B5D">
              <w:fldChar w:fldCharType="separate"/>
            </w:r>
            <w:r w:rsidR="0092222B">
              <w:rPr>
                <w:noProof/>
              </w:rPr>
              <w:t>2</w:t>
            </w:r>
            <w:r w:rsidR="00BC4B5D">
              <w:rPr>
                <w:noProof/>
              </w:rPr>
              <w:fldChar w:fldCharType="end"/>
            </w:r>
            <w:bookmarkEnd w:id="1776"/>
            <w:bookmarkEnd w:id="1777"/>
            <w:r w:rsidRPr="00371035">
              <w:t>: Value for Microrisk Reductions (202</w:t>
            </w:r>
            <w:r>
              <w:t>2</w:t>
            </w:r>
            <w:r w:rsidRPr="00371035">
              <w:t>$)</w:t>
            </w:r>
          </w:p>
        </w:tc>
      </w:tr>
      <w:tr w14:paraId="5C5C6F3A" w14:textId="77777777" w:rsidTr="00CD48B1">
        <w:tblPrEx>
          <w:tblW w:w="9365" w:type="dxa"/>
          <w:tblInd w:w="-5" w:type="dxa"/>
          <w:tblLayout w:type="fixed"/>
          <w:tblCellMar>
            <w:left w:w="0" w:type="dxa"/>
            <w:right w:w="58" w:type="dxa"/>
          </w:tblCellMar>
          <w:tblLook w:val="04A0"/>
        </w:tblPrEx>
        <w:trPr>
          <w:trHeight w:val="56"/>
          <w:tblHeader/>
        </w:trPr>
        <w:tc>
          <w:tcPr>
            <w:tcW w:w="3065"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06649" w:rsidRPr="00371035" w:rsidP="00CB1C05" w14:paraId="04C1983F" w14:textId="77777777">
            <w:pPr>
              <w:pStyle w:val="TableSubtitle"/>
            </w:pPr>
            <w:r w:rsidRPr="00371035">
              <w:t>Affected Population Sector</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06649" w:rsidRPr="00371035" w:rsidP="00CB1C05" w14:paraId="11FA65BB" w14:textId="77777777">
            <w:pPr>
              <w:pStyle w:val="TableSubtitle"/>
            </w:pPr>
            <w:r w:rsidRPr="00371035">
              <w:t>Cancer Site</w:t>
            </w:r>
          </w:p>
        </w:tc>
        <w:tc>
          <w:tcPr>
            <w:tcW w:w="4950"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406649" w:rsidRPr="00371035" w:rsidP="00CB1C05" w14:paraId="4E1D7D4A" w14:textId="77777777">
            <w:pPr>
              <w:pStyle w:val="TableSubtitle"/>
            </w:pPr>
            <w:r w:rsidRPr="00371035">
              <w:t>Estimated Value for a 1/1,000,000 Reduction in Cancer Risk</w:t>
            </w:r>
          </w:p>
        </w:tc>
      </w:tr>
      <w:tr w14:paraId="09C470A3" w14:textId="77777777" w:rsidTr="00CD48B1">
        <w:tblPrEx>
          <w:tblW w:w="9365" w:type="dxa"/>
          <w:tblInd w:w="-5" w:type="dxa"/>
          <w:tblLayout w:type="fixed"/>
          <w:tblCellMar>
            <w:left w:w="0" w:type="dxa"/>
            <w:right w:w="58" w:type="dxa"/>
          </w:tblCellMar>
          <w:tblLook w:val="04A0"/>
        </w:tblPrEx>
        <w:trPr>
          <w:tblHeader/>
        </w:trPr>
        <w:tc>
          <w:tcPr>
            <w:tcW w:w="3065"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20993" w:rsidRPr="00371035" w:rsidP="00CB1C05" w14:paraId="6123DAC3" w14:textId="77777777">
            <w:pPr>
              <w:pStyle w:val="TableSubtitle"/>
            </w:pPr>
          </w:p>
        </w:tc>
        <w:tc>
          <w:tcPr>
            <w:tcW w:w="135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620993" w:rsidRPr="00371035" w:rsidP="00CB1C05" w14:paraId="378C4AC0" w14:textId="77777777">
            <w:pPr>
              <w:pStyle w:val="TableSubtitle"/>
            </w:pPr>
          </w:p>
        </w:tc>
        <w:tc>
          <w:tcPr>
            <w:tcW w:w="495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620993" w:rsidRPr="00371035" w:rsidP="00CB1C05" w14:paraId="1C1C6E69" w14:textId="77777777">
            <w:pPr>
              <w:pStyle w:val="TableSubtitle"/>
            </w:pPr>
            <w:r w:rsidRPr="00371035">
              <w:t>Low Estimate</w:t>
            </w:r>
            <w:r>
              <w:t xml:space="preserve"> (with lowering factor)</w:t>
            </w:r>
          </w:p>
        </w:tc>
      </w:tr>
      <w:tr w14:paraId="5F177B7A" w14:textId="77777777" w:rsidTr="00CD48B1">
        <w:tblPrEx>
          <w:tblW w:w="9365" w:type="dxa"/>
          <w:tblInd w:w="-5" w:type="dxa"/>
          <w:tblLayout w:type="fixed"/>
          <w:tblCellMar>
            <w:left w:w="0" w:type="dxa"/>
            <w:right w:w="58" w:type="dxa"/>
          </w:tblCellMar>
          <w:tblLook w:val="04A0"/>
        </w:tblPrEx>
        <w:trPr>
          <w:trHeight w:val="215"/>
          <w:tblHeader/>
        </w:trPr>
        <w:tc>
          <w:tcPr>
            <w:tcW w:w="3065" w:type="dxa"/>
            <w:vMerge/>
            <w:tcBorders>
              <w:top w:val="single" w:sz="4" w:space="0" w:color="auto"/>
              <w:left w:val="single" w:sz="4" w:space="0" w:color="auto"/>
              <w:bottom w:val="single" w:sz="4" w:space="0" w:color="auto"/>
              <w:right w:val="single" w:sz="4" w:space="0" w:color="auto"/>
            </w:tcBorders>
            <w:shd w:val="clear" w:color="auto" w:fill="48A9C5" w:themeFill="accent1"/>
          </w:tcPr>
          <w:p w:rsidR="007F5E3E" w:rsidRPr="00371035" w:rsidP="00CB1C05" w14:paraId="5021E36C" w14:textId="77777777">
            <w:pPr>
              <w:pStyle w:val="TableSubtitle"/>
            </w:pPr>
          </w:p>
        </w:tc>
        <w:tc>
          <w:tcPr>
            <w:tcW w:w="1350" w:type="dxa"/>
            <w:vMerge/>
            <w:tcBorders>
              <w:top w:val="single" w:sz="4" w:space="0" w:color="auto"/>
              <w:left w:val="single" w:sz="4" w:space="0" w:color="auto"/>
              <w:bottom w:val="single" w:sz="4" w:space="0" w:color="auto"/>
              <w:right w:val="single" w:sz="4" w:space="0" w:color="auto"/>
            </w:tcBorders>
            <w:shd w:val="clear" w:color="auto" w:fill="48A9C5" w:themeFill="accent1"/>
          </w:tcPr>
          <w:p w:rsidR="007F5E3E" w:rsidRPr="00371035" w:rsidP="00CB1C05" w14:paraId="3F1E87A4" w14:textId="77777777">
            <w:pPr>
              <w:pStyle w:val="TableSubtitle"/>
            </w:pPr>
          </w:p>
        </w:tc>
        <w:tc>
          <w:tcPr>
            <w:tcW w:w="1710" w:type="dxa"/>
            <w:tcBorders>
              <w:top w:val="single" w:sz="4" w:space="0" w:color="auto"/>
              <w:left w:val="single" w:sz="4" w:space="0" w:color="auto"/>
              <w:bottom w:val="single" w:sz="4" w:space="0" w:color="auto"/>
              <w:right w:val="single" w:sz="4" w:space="0" w:color="auto"/>
            </w:tcBorders>
            <w:shd w:val="clear" w:color="auto" w:fill="48A9C5" w:themeFill="accent1"/>
          </w:tcPr>
          <w:p w:rsidR="007F5E3E" w:rsidRPr="00371035" w:rsidP="00CB1C05" w14:paraId="11467D84" w14:textId="77777777">
            <w:pPr>
              <w:pStyle w:val="TableSubtitle"/>
            </w:pPr>
            <w:r>
              <w:t>2</w:t>
            </w:r>
            <w:r w:rsidRPr="00371035">
              <w:t>%</w:t>
            </w:r>
          </w:p>
        </w:tc>
        <w:tc>
          <w:tcPr>
            <w:tcW w:w="1710" w:type="dxa"/>
            <w:tcBorders>
              <w:top w:val="single" w:sz="4" w:space="0" w:color="auto"/>
              <w:left w:val="single" w:sz="4" w:space="0" w:color="auto"/>
              <w:bottom w:val="single" w:sz="4" w:space="0" w:color="auto"/>
              <w:right w:val="single" w:sz="4" w:space="0" w:color="auto"/>
            </w:tcBorders>
            <w:shd w:val="clear" w:color="auto" w:fill="48A9C5" w:themeFill="accent1"/>
          </w:tcPr>
          <w:p w:rsidR="007F5E3E" w:rsidRPr="00371035" w:rsidP="00CB1C05" w14:paraId="5849E9BF" w14:textId="77777777">
            <w:pPr>
              <w:pStyle w:val="TableSubtitle"/>
            </w:pPr>
            <w:r w:rsidRPr="00371035">
              <w:t>3%</w:t>
            </w:r>
          </w:p>
        </w:tc>
        <w:tc>
          <w:tcPr>
            <w:tcW w:w="153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F5E3E" w:rsidRPr="00371035" w:rsidP="00CB1C05" w14:paraId="26993874" w14:textId="77777777">
            <w:pPr>
              <w:pStyle w:val="TableSubtitle"/>
            </w:pPr>
            <w:r w:rsidRPr="00CD48B1">
              <w:t>7%</w:t>
            </w:r>
          </w:p>
        </w:tc>
      </w:tr>
      <w:tr w14:paraId="4B41F940" w14:textId="77777777" w:rsidTr="00CD48B1">
        <w:tblPrEx>
          <w:tblW w:w="9365" w:type="dxa"/>
          <w:tblInd w:w="-5" w:type="dxa"/>
          <w:tblLayout w:type="fixed"/>
          <w:tblCellMar>
            <w:left w:w="0" w:type="dxa"/>
            <w:right w:w="58" w:type="dxa"/>
          </w:tblCellMar>
          <w:tblLook w:val="04A0"/>
        </w:tblPrEx>
        <w:tc>
          <w:tcPr>
            <w:tcW w:w="3065" w:type="dxa"/>
            <w:vMerge w:val="restart"/>
            <w:tcBorders>
              <w:top w:val="single" w:sz="4" w:space="0" w:color="auto"/>
              <w:left w:val="single" w:sz="4" w:space="0" w:color="auto"/>
              <w:bottom w:val="single" w:sz="4" w:space="0" w:color="auto"/>
              <w:right w:val="single" w:sz="4" w:space="0" w:color="auto"/>
            </w:tcBorders>
            <w:vAlign w:val="center"/>
          </w:tcPr>
          <w:p w:rsidR="007F5E3E" w:rsidRPr="00FC1992" w:rsidP="00CB1C05" w14:paraId="22E8E026" w14:textId="77777777">
            <w:pPr>
              <w:pStyle w:val="LTableTextAbt"/>
            </w:pPr>
            <w:r w:rsidRPr="00FC1992">
              <w:t>Manufacturing</w:t>
            </w:r>
          </w:p>
        </w:tc>
        <w:tc>
          <w:tcPr>
            <w:tcW w:w="1350" w:type="dxa"/>
            <w:tcBorders>
              <w:top w:val="single" w:sz="4" w:space="0" w:color="auto"/>
              <w:left w:val="single" w:sz="4" w:space="0" w:color="auto"/>
              <w:bottom w:val="single" w:sz="4" w:space="0" w:color="auto"/>
              <w:right w:val="single" w:sz="4" w:space="0" w:color="auto"/>
            </w:tcBorders>
            <w:vAlign w:val="center"/>
          </w:tcPr>
          <w:p w:rsidR="007F5E3E" w:rsidRPr="009263BC" w:rsidP="00CB1C05" w14:paraId="5AEBC9B3" w14:textId="77777777">
            <w:pPr>
              <w:pStyle w:val="LTableTextAbt"/>
              <w:rPr>
                <w:highlight w:val="yellow"/>
              </w:rPr>
            </w:pPr>
            <w:r>
              <w:t>Liver</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22A5C533" w14:textId="77777777">
            <w:pPr>
              <w:pStyle w:val="RTableTextAbt"/>
              <w:ind w:right="395"/>
              <w:rPr>
                <w:szCs w:val="18"/>
              </w:rPr>
            </w:pPr>
            <w:r w:rsidRPr="00D60F6B">
              <w:rPr>
                <w:szCs w:val="18"/>
              </w:rPr>
              <w:t xml:space="preserve">$7.32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4C8B01F4" w14:textId="77777777">
            <w:pPr>
              <w:pStyle w:val="RTableTextAbt"/>
              <w:ind w:right="395"/>
              <w:rPr>
                <w:szCs w:val="18"/>
              </w:rPr>
            </w:pPr>
            <w:r w:rsidRPr="00CD48B1">
              <w:rPr>
                <w:szCs w:val="18"/>
              </w:rPr>
              <w:t>$5.8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0BD6D1F9" w14:textId="77777777">
            <w:pPr>
              <w:pStyle w:val="RTableTextAbt"/>
              <w:ind w:right="395"/>
              <w:rPr>
                <w:szCs w:val="18"/>
              </w:rPr>
            </w:pPr>
            <w:r>
              <w:rPr>
                <w:szCs w:val="18"/>
              </w:rPr>
              <w:t xml:space="preserve">$2.83 </w:t>
            </w:r>
          </w:p>
        </w:tc>
      </w:tr>
      <w:tr w14:paraId="173010CF"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3D03E424" w14:textId="77777777">
            <w:pPr>
              <w:pStyle w:val="LTableTextAbt"/>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59541563" w14:textId="77777777">
            <w:pPr>
              <w:pStyle w:val="LTableTextAbt"/>
              <w:rPr>
                <w:highlight w:val="yellow"/>
              </w:rPr>
            </w:pPr>
            <w:r>
              <w:t>Kidney</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09C56EC7" w14:textId="77777777">
            <w:pPr>
              <w:pStyle w:val="RTableTextAbt"/>
              <w:ind w:right="395"/>
              <w:rPr>
                <w:szCs w:val="18"/>
              </w:rPr>
            </w:pPr>
            <w:r w:rsidRPr="00D60F6B">
              <w:rPr>
                <w:szCs w:val="18"/>
              </w:rPr>
              <w:t xml:space="preserve">$3.49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76378CC6" w14:textId="77777777">
            <w:pPr>
              <w:pStyle w:val="RTableTextAbt"/>
              <w:ind w:right="395"/>
              <w:rPr>
                <w:szCs w:val="18"/>
              </w:rPr>
            </w:pPr>
            <w:r w:rsidRPr="00CD48B1">
              <w:rPr>
                <w:szCs w:val="18"/>
              </w:rPr>
              <w:t>$2.7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4C2088E2" w14:textId="77777777">
            <w:pPr>
              <w:pStyle w:val="RTableTextAbt"/>
              <w:ind w:right="395"/>
              <w:rPr>
                <w:szCs w:val="18"/>
              </w:rPr>
            </w:pPr>
            <w:r>
              <w:rPr>
                <w:szCs w:val="18"/>
              </w:rPr>
              <w:t xml:space="preserve">$1.24 </w:t>
            </w:r>
          </w:p>
        </w:tc>
      </w:tr>
      <w:tr w14:paraId="0F4F5795"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2A018C59" w14:textId="77777777">
            <w:pPr>
              <w:pStyle w:val="LTableTextAbt"/>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1872002F" w14:textId="77777777">
            <w:pPr>
              <w:pStyle w:val="LTableTextAbt"/>
              <w:rPr>
                <w:highlight w:val="yellow"/>
              </w:rPr>
            </w:pPr>
            <w:r>
              <w:t>Brain Gliomas</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687DDA59" w14:textId="77777777">
            <w:pPr>
              <w:pStyle w:val="RTableTextAbt"/>
              <w:ind w:right="395"/>
              <w:rPr>
                <w:szCs w:val="18"/>
              </w:rPr>
            </w:pPr>
            <w:r w:rsidRPr="00D60F6B">
              <w:rPr>
                <w:szCs w:val="18"/>
              </w:rPr>
              <w:t xml:space="preserve">$7.35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3F2E68EA" w14:textId="77777777">
            <w:pPr>
              <w:pStyle w:val="RTableTextAbt"/>
              <w:ind w:right="395"/>
              <w:rPr>
                <w:szCs w:val="18"/>
              </w:rPr>
            </w:pPr>
            <w:r w:rsidRPr="00CD48B1">
              <w:rPr>
                <w:szCs w:val="18"/>
              </w:rPr>
              <w:t>$5.9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727BB804" w14:textId="77777777">
            <w:pPr>
              <w:pStyle w:val="RTableTextAbt"/>
              <w:ind w:right="395"/>
              <w:rPr>
                <w:szCs w:val="18"/>
              </w:rPr>
            </w:pPr>
            <w:r>
              <w:rPr>
                <w:szCs w:val="18"/>
              </w:rPr>
              <w:t xml:space="preserve">$2.98 </w:t>
            </w:r>
          </w:p>
        </w:tc>
      </w:tr>
      <w:tr w14:paraId="21FF4F37"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71DFB8C8" w14:textId="77777777">
            <w:pPr>
              <w:pStyle w:val="LTableTextAbt"/>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2EC0BFB4" w14:textId="77777777">
            <w:pPr>
              <w:pStyle w:val="LTableTextAbt"/>
              <w:rPr>
                <w:highlight w:val="yellow"/>
              </w:rPr>
            </w:pPr>
            <w:r>
              <w:t>Testis</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3387175C" w14:textId="77777777">
            <w:pPr>
              <w:pStyle w:val="RTableTextAbt"/>
              <w:ind w:right="395"/>
              <w:rPr>
                <w:szCs w:val="18"/>
              </w:rPr>
            </w:pPr>
            <w:r w:rsidRPr="00D60F6B">
              <w:rPr>
                <w:szCs w:val="18"/>
              </w:rPr>
              <w:t xml:space="preserve">$0.69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6097FC63" w14:textId="77777777">
            <w:pPr>
              <w:pStyle w:val="RTableTextAbt"/>
              <w:ind w:right="395"/>
              <w:rPr>
                <w:szCs w:val="18"/>
              </w:rPr>
            </w:pPr>
            <w:r w:rsidRPr="00CD48B1">
              <w:rPr>
                <w:szCs w:val="18"/>
              </w:rPr>
              <w:t>$0.5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41BA453F" w14:textId="77777777">
            <w:pPr>
              <w:pStyle w:val="RTableTextAbt"/>
              <w:ind w:right="395"/>
              <w:rPr>
                <w:szCs w:val="18"/>
              </w:rPr>
            </w:pPr>
            <w:r>
              <w:rPr>
                <w:szCs w:val="18"/>
              </w:rPr>
              <w:t xml:space="preserve">$0.32 </w:t>
            </w:r>
          </w:p>
        </w:tc>
      </w:tr>
      <w:tr w14:paraId="0D62C39E" w14:textId="77777777" w:rsidTr="00CD48B1">
        <w:tblPrEx>
          <w:tblW w:w="9365" w:type="dxa"/>
          <w:tblInd w:w="-5" w:type="dxa"/>
          <w:tblLayout w:type="fixed"/>
          <w:tblCellMar>
            <w:left w:w="0" w:type="dxa"/>
            <w:right w:w="58" w:type="dxa"/>
          </w:tblCellMar>
          <w:tblLook w:val="04A0"/>
        </w:tblPrEx>
        <w:tc>
          <w:tcPr>
            <w:tcW w:w="306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5A8EB5D7" w14:textId="77777777">
            <w:pPr>
              <w:pStyle w:val="LTableTextAbt"/>
            </w:pPr>
            <w:r w:rsidRPr="00FC1992">
              <w:rPr>
                <w:szCs w:val="18"/>
              </w:rPr>
              <w:t>Transportation and Public Utilitie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2FE2D02C" w14:textId="77777777">
            <w:pPr>
              <w:pStyle w:val="LTableTextAbt"/>
              <w:rPr>
                <w:highlight w:val="yellow"/>
              </w:rPr>
            </w:pPr>
            <w:r>
              <w:t>Liver</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2B59045F" w14:textId="77777777">
            <w:pPr>
              <w:pStyle w:val="RTableTextAbt"/>
              <w:ind w:right="395"/>
              <w:rPr>
                <w:szCs w:val="18"/>
              </w:rPr>
            </w:pPr>
            <w:r w:rsidRPr="00D60F6B">
              <w:rPr>
                <w:szCs w:val="18"/>
              </w:rPr>
              <w:t xml:space="preserve">$7.30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110988EE" w14:textId="77777777">
            <w:pPr>
              <w:pStyle w:val="RTableTextAbt"/>
              <w:ind w:right="395"/>
              <w:rPr>
                <w:szCs w:val="18"/>
              </w:rPr>
            </w:pPr>
            <w:r w:rsidRPr="00CD48B1">
              <w:rPr>
                <w:szCs w:val="18"/>
              </w:rPr>
              <w:t>$5.8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35D6D2D3" w14:textId="77777777">
            <w:pPr>
              <w:pStyle w:val="RTableTextAbt"/>
              <w:ind w:right="395"/>
              <w:rPr>
                <w:szCs w:val="18"/>
              </w:rPr>
            </w:pPr>
            <w:r>
              <w:rPr>
                <w:szCs w:val="18"/>
              </w:rPr>
              <w:t xml:space="preserve">$2.81 </w:t>
            </w:r>
          </w:p>
        </w:tc>
      </w:tr>
      <w:tr w14:paraId="622BA8DE"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20F74B82" w14:textId="77777777">
            <w:pPr>
              <w:pStyle w:val="LTableTextAbt"/>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4A187C2A" w14:textId="77777777">
            <w:pPr>
              <w:pStyle w:val="LTableTextAbt"/>
              <w:rPr>
                <w:highlight w:val="yellow"/>
              </w:rPr>
            </w:pPr>
            <w:r>
              <w:t>Kidney</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28602B1B" w14:textId="77777777">
            <w:pPr>
              <w:pStyle w:val="RTableTextAbt"/>
              <w:ind w:right="395"/>
              <w:rPr>
                <w:szCs w:val="18"/>
              </w:rPr>
            </w:pPr>
            <w:r w:rsidRPr="00D60F6B">
              <w:rPr>
                <w:szCs w:val="18"/>
              </w:rPr>
              <w:t xml:space="preserve">$3.48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0C62681A" w14:textId="77777777">
            <w:pPr>
              <w:pStyle w:val="RTableTextAbt"/>
              <w:ind w:right="395"/>
              <w:rPr>
                <w:szCs w:val="18"/>
              </w:rPr>
            </w:pPr>
            <w:r w:rsidRPr="00CD48B1">
              <w:rPr>
                <w:szCs w:val="18"/>
              </w:rPr>
              <w:t>$2.7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36407740" w14:textId="77777777">
            <w:pPr>
              <w:pStyle w:val="RTableTextAbt"/>
              <w:ind w:right="395"/>
              <w:rPr>
                <w:szCs w:val="18"/>
              </w:rPr>
            </w:pPr>
            <w:r>
              <w:rPr>
                <w:szCs w:val="18"/>
              </w:rPr>
              <w:t xml:space="preserve">$1.23 </w:t>
            </w:r>
          </w:p>
        </w:tc>
      </w:tr>
      <w:tr w14:paraId="3BA6A9BE"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3FFA2597" w14:textId="77777777">
            <w:pPr>
              <w:pStyle w:val="LTableTextAbt"/>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7A80DCA1" w14:textId="77777777">
            <w:pPr>
              <w:pStyle w:val="LTableTextAbt"/>
              <w:rPr>
                <w:highlight w:val="yellow"/>
              </w:rPr>
            </w:pPr>
            <w:r>
              <w:t>Brain Gliomas</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3C9D1755" w14:textId="77777777">
            <w:pPr>
              <w:pStyle w:val="RTableTextAbt"/>
              <w:ind w:right="395"/>
              <w:rPr>
                <w:szCs w:val="18"/>
              </w:rPr>
            </w:pPr>
            <w:r w:rsidRPr="00D60F6B">
              <w:rPr>
                <w:szCs w:val="18"/>
              </w:rPr>
              <w:t xml:space="preserve">$7.33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7194E1AE" w14:textId="77777777">
            <w:pPr>
              <w:pStyle w:val="RTableTextAbt"/>
              <w:ind w:right="395"/>
              <w:rPr>
                <w:szCs w:val="18"/>
              </w:rPr>
            </w:pPr>
            <w:r w:rsidRPr="00CD48B1">
              <w:rPr>
                <w:szCs w:val="18"/>
              </w:rPr>
              <w:t>$5.9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77A2CD30" w14:textId="77777777">
            <w:pPr>
              <w:pStyle w:val="RTableTextAbt"/>
              <w:ind w:right="395"/>
              <w:rPr>
                <w:szCs w:val="18"/>
              </w:rPr>
            </w:pPr>
            <w:r>
              <w:rPr>
                <w:szCs w:val="18"/>
              </w:rPr>
              <w:t xml:space="preserve">$2.98 </w:t>
            </w:r>
          </w:p>
        </w:tc>
      </w:tr>
      <w:tr w14:paraId="44603350"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03CAA8E1" w14:textId="77777777">
            <w:pPr>
              <w:pStyle w:val="LTableTextAbt"/>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10BD84D3" w14:textId="77777777">
            <w:pPr>
              <w:pStyle w:val="LTableTextAbt"/>
              <w:rPr>
                <w:highlight w:val="yellow"/>
              </w:rPr>
            </w:pPr>
            <w:r>
              <w:t>Testis</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519D5843" w14:textId="77777777">
            <w:pPr>
              <w:pStyle w:val="RTableTextAbt"/>
              <w:ind w:right="395"/>
              <w:rPr>
                <w:szCs w:val="18"/>
              </w:rPr>
            </w:pPr>
            <w:r w:rsidRPr="00D60F6B">
              <w:rPr>
                <w:szCs w:val="18"/>
              </w:rPr>
              <w:t xml:space="preserve">$0.69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1C4FD25E" w14:textId="77777777">
            <w:pPr>
              <w:pStyle w:val="RTableTextAbt"/>
              <w:ind w:right="395"/>
              <w:rPr>
                <w:szCs w:val="18"/>
              </w:rPr>
            </w:pPr>
            <w:r w:rsidRPr="00CD48B1">
              <w:rPr>
                <w:szCs w:val="18"/>
              </w:rPr>
              <w:t>$0.57</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3D461353" w14:textId="77777777">
            <w:pPr>
              <w:pStyle w:val="RTableTextAbt"/>
              <w:ind w:right="395"/>
              <w:rPr>
                <w:szCs w:val="18"/>
              </w:rPr>
            </w:pPr>
            <w:r>
              <w:rPr>
                <w:szCs w:val="18"/>
              </w:rPr>
              <w:t xml:space="preserve">$0.32 </w:t>
            </w:r>
          </w:p>
        </w:tc>
      </w:tr>
      <w:tr w14:paraId="447F8CD7" w14:textId="77777777" w:rsidTr="00CD48B1">
        <w:tblPrEx>
          <w:tblW w:w="9365" w:type="dxa"/>
          <w:tblInd w:w="-5" w:type="dxa"/>
          <w:tblLayout w:type="fixed"/>
          <w:tblCellMar>
            <w:left w:w="0" w:type="dxa"/>
            <w:right w:w="58" w:type="dxa"/>
          </w:tblCellMar>
          <w:tblLook w:val="04A0"/>
        </w:tblPrEx>
        <w:tc>
          <w:tcPr>
            <w:tcW w:w="306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7F5E3E" w:rsidRPr="00FC1992" w:rsidP="00CB1C05" w14:paraId="399D6DF0" w14:textId="77777777">
            <w:pPr>
              <w:pStyle w:val="LTableTextAbt"/>
            </w:pPr>
            <w:r w:rsidRPr="00FC1992">
              <w:t>Service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678F5CE9" w14:textId="77777777">
            <w:pPr>
              <w:pStyle w:val="LTableTextAbt"/>
              <w:rPr>
                <w:highlight w:val="yellow"/>
              </w:rPr>
            </w:pPr>
            <w:r>
              <w:t>Liver</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01EC56DA" w14:textId="77777777">
            <w:pPr>
              <w:pStyle w:val="RTableTextAbt"/>
              <w:ind w:right="395"/>
              <w:rPr>
                <w:szCs w:val="18"/>
              </w:rPr>
            </w:pPr>
            <w:r w:rsidRPr="00D60F6B">
              <w:rPr>
                <w:szCs w:val="18"/>
              </w:rPr>
              <w:t xml:space="preserve">$7.10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62CC9481" w14:textId="77777777">
            <w:pPr>
              <w:pStyle w:val="RTableTextAbt"/>
              <w:ind w:right="395"/>
              <w:rPr>
                <w:szCs w:val="18"/>
              </w:rPr>
            </w:pPr>
            <w:r w:rsidRPr="00CD48B1">
              <w:rPr>
                <w:szCs w:val="18"/>
              </w:rPr>
              <w:t>$5.6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5D69F241" w14:textId="77777777">
            <w:pPr>
              <w:pStyle w:val="RTableTextAbt"/>
              <w:ind w:right="395"/>
              <w:rPr>
                <w:szCs w:val="18"/>
              </w:rPr>
            </w:pPr>
            <w:r>
              <w:rPr>
                <w:szCs w:val="18"/>
              </w:rPr>
              <w:t xml:space="preserve">$2.65 </w:t>
            </w:r>
          </w:p>
        </w:tc>
      </w:tr>
      <w:tr w14:paraId="3E575441"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6C4AFD27" w14:textId="77777777">
            <w:pPr>
              <w:pStyle w:val="LTableTextAbt"/>
              <w:rPr>
                <w:highlight w:val="yellow"/>
              </w:rPr>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13DEB456" w14:textId="77777777">
            <w:pPr>
              <w:pStyle w:val="LTableTextAbt"/>
              <w:rPr>
                <w:highlight w:val="yellow"/>
              </w:rPr>
            </w:pPr>
            <w:r>
              <w:t>Kidney</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61B901C2" w14:textId="77777777">
            <w:pPr>
              <w:pStyle w:val="RTableTextAbt"/>
              <w:ind w:right="395"/>
              <w:rPr>
                <w:szCs w:val="18"/>
              </w:rPr>
            </w:pPr>
            <w:r w:rsidRPr="00D60F6B">
              <w:rPr>
                <w:szCs w:val="18"/>
              </w:rPr>
              <w:t xml:space="preserve">$3.38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11856A5D" w14:textId="77777777">
            <w:pPr>
              <w:pStyle w:val="RTableTextAbt"/>
              <w:ind w:right="395"/>
              <w:rPr>
                <w:szCs w:val="18"/>
              </w:rPr>
            </w:pPr>
            <w:r w:rsidRPr="00CD48B1">
              <w:rPr>
                <w:szCs w:val="18"/>
              </w:rPr>
              <w:t>$2.6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464E2111" w14:textId="77777777">
            <w:pPr>
              <w:pStyle w:val="RTableTextAbt"/>
              <w:ind w:right="395"/>
              <w:rPr>
                <w:szCs w:val="18"/>
              </w:rPr>
            </w:pPr>
            <w:r>
              <w:rPr>
                <w:szCs w:val="18"/>
              </w:rPr>
              <w:t xml:space="preserve">$1.18 </w:t>
            </w:r>
          </w:p>
        </w:tc>
      </w:tr>
      <w:tr w14:paraId="2CEB1536"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37481B9A" w14:textId="77777777">
            <w:pPr>
              <w:pStyle w:val="LTableTextAbt"/>
              <w:rPr>
                <w:highlight w:val="yellow"/>
              </w:rPr>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6457C28D" w14:textId="77777777">
            <w:pPr>
              <w:pStyle w:val="LTableTextAbt"/>
              <w:rPr>
                <w:highlight w:val="yellow"/>
              </w:rPr>
            </w:pPr>
            <w:r>
              <w:t>Brain Gliomas</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15CF92BC" w14:textId="77777777">
            <w:pPr>
              <w:pStyle w:val="RTableTextAbt"/>
              <w:ind w:right="395"/>
              <w:rPr>
                <w:szCs w:val="18"/>
              </w:rPr>
            </w:pPr>
            <w:r w:rsidRPr="00D60F6B">
              <w:rPr>
                <w:szCs w:val="18"/>
              </w:rPr>
              <w:t xml:space="preserve">$7.20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573D0545" w14:textId="77777777">
            <w:pPr>
              <w:pStyle w:val="RTableTextAbt"/>
              <w:ind w:right="395"/>
              <w:rPr>
                <w:szCs w:val="18"/>
              </w:rPr>
            </w:pPr>
            <w:r w:rsidRPr="00CD48B1">
              <w:rPr>
                <w:szCs w:val="18"/>
              </w:rPr>
              <w:t>$5.8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5B001323" w14:textId="77777777">
            <w:pPr>
              <w:pStyle w:val="RTableTextAbt"/>
              <w:ind w:right="395"/>
              <w:rPr>
                <w:szCs w:val="18"/>
              </w:rPr>
            </w:pPr>
            <w:r>
              <w:rPr>
                <w:szCs w:val="18"/>
              </w:rPr>
              <w:t xml:space="preserve">$2.91 </w:t>
            </w:r>
          </w:p>
        </w:tc>
      </w:tr>
      <w:tr w14:paraId="5D9C49C0" w14:textId="77777777" w:rsidTr="00CD48B1">
        <w:tblPrEx>
          <w:tblW w:w="9365" w:type="dxa"/>
          <w:tblInd w:w="-5" w:type="dxa"/>
          <w:tblLayout w:type="fixed"/>
          <w:tblCellMar>
            <w:left w:w="0" w:type="dxa"/>
            <w:right w:w="58" w:type="dxa"/>
          </w:tblCellMar>
          <w:tblLook w:val="04A0"/>
        </w:tblPrEx>
        <w:tc>
          <w:tcPr>
            <w:tcW w:w="30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519976E2" w14:textId="77777777">
            <w:pPr>
              <w:pStyle w:val="LTableTextAbt"/>
              <w:rPr>
                <w:highlight w:val="yellow"/>
              </w:rPr>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9263BC" w:rsidP="00CB1C05" w14:paraId="077293C5" w14:textId="77777777">
            <w:pPr>
              <w:pStyle w:val="LTableTextAbt"/>
              <w:rPr>
                <w:highlight w:val="yellow"/>
              </w:rPr>
            </w:pPr>
            <w:r>
              <w:t>Testis</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519BB3F9" w14:textId="77777777">
            <w:pPr>
              <w:pStyle w:val="RTableTextAbt"/>
              <w:ind w:right="395"/>
              <w:rPr>
                <w:szCs w:val="18"/>
              </w:rPr>
            </w:pPr>
            <w:r w:rsidRPr="00D60F6B">
              <w:rPr>
                <w:szCs w:val="18"/>
              </w:rPr>
              <w:t xml:space="preserve">$0.68 </w:t>
            </w:r>
          </w:p>
        </w:tc>
        <w:tc>
          <w:tcPr>
            <w:tcW w:w="1710" w:type="dxa"/>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7F5E3E" w:rsidRPr="00824790" w:rsidP="00CB1C05" w14:paraId="5D543544" w14:textId="77777777">
            <w:pPr>
              <w:pStyle w:val="RTableTextAbt"/>
              <w:ind w:right="395"/>
              <w:rPr>
                <w:szCs w:val="18"/>
              </w:rPr>
            </w:pPr>
            <w:r w:rsidRPr="00CD48B1">
              <w:rPr>
                <w:szCs w:val="18"/>
              </w:rPr>
              <w:t>$0.5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F5E3E" w:rsidRPr="00824790" w:rsidP="00CB1C05" w14:paraId="028C5B6E" w14:textId="77777777">
            <w:pPr>
              <w:pStyle w:val="RTableTextAbt"/>
              <w:ind w:right="395"/>
              <w:rPr>
                <w:szCs w:val="18"/>
              </w:rPr>
            </w:pPr>
            <w:r>
              <w:rPr>
                <w:szCs w:val="18"/>
              </w:rPr>
              <w:t xml:space="preserve">$0.31 </w:t>
            </w:r>
          </w:p>
        </w:tc>
      </w:tr>
      <w:tr w14:paraId="00B2CF4F" w14:textId="77777777">
        <w:tblPrEx>
          <w:tblW w:w="9365" w:type="dxa"/>
          <w:tblInd w:w="-5" w:type="dxa"/>
          <w:tblLayout w:type="fixed"/>
          <w:tblCellMar>
            <w:left w:w="0" w:type="dxa"/>
            <w:right w:w="58" w:type="dxa"/>
          </w:tblCellMar>
          <w:tblLook w:val="04A0"/>
        </w:tblPrEx>
        <w:tc>
          <w:tcPr>
            <w:tcW w:w="93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406649" w:rsidRPr="00371035" w:rsidP="00CB1C05" w14:paraId="4FC62CD5" w14:textId="77777777">
            <w:pPr>
              <w:pStyle w:val="RTableTextAbt"/>
              <w:jc w:val="left"/>
            </w:pPr>
            <w:r w:rsidRPr="00371035">
              <w:t xml:space="preserve">Source: </w:t>
            </w:r>
            <w:hyperlink w:anchor="_ENREF_3" w:tooltip="Abt Associates, 2022 #95" w:history="1">
              <w:r w:rsidR="00414172">
                <w:fldChar w:fldCharType="begin" w:fldLock="1"/>
              </w:r>
              <w:r w:rsidR="00414172">
                <w:instrText xml:space="preserve"> ADDIN EN.CITE &lt;EndNote&gt;&lt;Cite&gt;&lt;Author&gt;Abt Associates&lt;/Author&gt;&lt;Year&gt;2022&lt;/Year&gt;&lt;RecNum&gt;95&lt;/RecNum&gt;&lt;DisplayText&gt;Abt Associates 2022b&lt;/DisplayText&gt;&lt;record&gt;&lt;rec-number&gt;95&lt;/rec-number&gt;&lt;foreign-keys&gt;&lt;key app="EN" db-id="52wf2wf0o0rv01e9dzo52td80t0590tp2fwd" timestamp="1714499636"&gt;95&lt;/key&gt;&lt;/foreign-keys&gt;&lt;ref-type name="Generic"&gt;13&lt;/ref-type&gt;&lt;contributors&gt;&lt;authors&gt;&lt;author&gt;Abt Associates,&lt;/author&gt;&lt;/authors&gt;&lt;/contributors&gt;&lt;titles&gt;&lt;title&gt;Estimated Values of Avoiding Cancer Risks by Cancer Site and Population&lt;/title&gt;&lt;/titles&gt;&lt;dates&gt;&lt;year&gt;2022&lt;/year&gt;&lt;/dates&gt;&lt;urls&gt;&lt;/urls&gt;&lt;/record&gt;&lt;/Cite&gt;&lt;/EndNote&gt;</w:instrText>
              </w:r>
              <w:r w:rsidR="00414172">
                <w:fldChar w:fldCharType="separate"/>
              </w:r>
              <w:r w:rsidR="00414172">
                <w:rPr>
                  <w:noProof/>
                </w:rPr>
                <w:t>Abt Associates 2022b</w:t>
              </w:r>
              <w:r w:rsidR="00414172">
                <w:fldChar w:fldCharType="end"/>
              </w:r>
            </w:hyperlink>
          </w:p>
        </w:tc>
      </w:tr>
    </w:tbl>
    <w:p w:rsidR="00406649" w:rsidRPr="00D06C83" w:rsidP="00CB1C05" w14:paraId="66C7BAB3" w14:textId="77777777">
      <w:pPr>
        <w:pStyle w:val="BodyText"/>
        <w:rPr>
          <w:lang w:val="en-US"/>
        </w:rPr>
      </w:pPr>
    </w:p>
    <w:p w:rsidR="008715C7" w:rsidP="00CB1C05" w14:paraId="17525D4B" w14:textId="77777777">
      <w:pPr>
        <w:pStyle w:val="BodyText"/>
        <w:sectPr w:rsidSect="00CB1C05">
          <w:footerReference w:type="default" r:id="rId253"/>
          <w:type w:val="nextColumn"/>
          <w:pgSz w:w="12240" w:h="15840" w:code="1"/>
          <w:pgMar w:top="1440" w:right="1440" w:bottom="1440" w:left="1440" w:header="432" w:footer="720" w:gutter="0"/>
          <w:lnNumType w:countBy="1" w:restart="continuous"/>
          <w:pgNumType w:start="1"/>
          <w:cols w:space="720"/>
          <w:docGrid w:linePitch="299"/>
        </w:sectPr>
      </w:pPr>
      <w:r>
        <w:fldChar w:fldCharType="begin" w:fldLock="1"/>
      </w:r>
      <w:r>
        <w:instrText xml:space="preserve"> REF _Ref164931755 \h </w:instrText>
      </w:r>
      <w:r>
        <w:fldChar w:fldCharType="separate"/>
      </w:r>
      <w:r w:rsidR="0092222B">
        <w:t>Table D-</w:t>
      </w:r>
      <w:r w:rsidR="0092222B">
        <w:rPr>
          <w:noProof/>
        </w:rPr>
        <w:t>3</w:t>
      </w:r>
      <w:r>
        <w:fldChar w:fldCharType="end"/>
      </w:r>
      <w:r>
        <w:t xml:space="preserve"> </w:t>
      </w:r>
      <w:r w:rsidR="004F39CB">
        <w:t>presents the net annualized benefits using the lower WTP value</w:t>
      </w:r>
      <w:r w:rsidR="00AC3E31">
        <w:t>s</w:t>
      </w:r>
      <w:r w:rsidR="004F39CB">
        <w:t xml:space="preserve"> for </w:t>
      </w:r>
      <w:r w:rsidR="00AC3E31">
        <w:t xml:space="preserve">each </w:t>
      </w:r>
      <w:r w:rsidR="004F39CB">
        <w:t xml:space="preserve">non-fatal cancer </w:t>
      </w:r>
      <w:r w:rsidR="00AC3E31">
        <w:t xml:space="preserve">endpoint (liver, kidney, brain gliomas, and testis) </w:t>
      </w:r>
      <w:r w:rsidR="004F39CB">
        <w:t>with and without the lowering factor</w:t>
      </w:r>
      <w:r w:rsidR="00026223">
        <w:t>.</w:t>
      </w:r>
    </w:p>
    <w:p w:rsidR="00D10338" w:rsidP="00CB1C05" w14:paraId="4DD1B347" w14:textId="77777777">
      <w:pPr>
        <w:tabs>
          <w:tab w:val="left" w:pos="809"/>
        </w:tabs>
      </w:pPr>
    </w:p>
    <w:p w:rsidR="00D10338" w:rsidP="00CB1C05" w14:paraId="00D78B01" w14:textId="77777777">
      <w:pPr>
        <w:pStyle w:val="Caption"/>
      </w:pPr>
    </w:p>
    <w:tbl>
      <w:tblPr>
        <w:tblStyle w:val="TableGrid"/>
        <w:tblpPr w:leftFromText="180" w:rightFromText="180" w:vertAnchor="text" w:tblpY="1"/>
        <w:tblOverlap w:val="never"/>
        <w:tblW w:w="12960" w:type="dxa"/>
        <w:tblLayout w:type="fixed"/>
        <w:tblCellMar>
          <w:left w:w="0" w:type="dxa"/>
          <w:right w:w="58" w:type="dxa"/>
        </w:tblCellMar>
        <w:tblLook w:val="04A0"/>
      </w:tblPr>
      <w:tblGrid>
        <w:gridCol w:w="4950"/>
        <w:gridCol w:w="1440"/>
        <w:gridCol w:w="1260"/>
        <w:gridCol w:w="1440"/>
        <w:gridCol w:w="1260"/>
        <w:gridCol w:w="1170"/>
        <w:gridCol w:w="1440"/>
      </w:tblGrid>
      <w:tr w14:paraId="583672C7" w14:textId="77777777" w:rsidTr="00CD48B1">
        <w:tblPrEx>
          <w:tblW w:w="12960" w:type="dxa"/>
          <w:tblLayout w:type="fixed"/>
          <w:tblCellMar>
            <w:left w:w="0" w:type="dxa"/>
            <w:right w:w="58" w:type="dxa"/>
          </w:tblCellMar>
          <w:tblLook w:val="04A0"/>
        </w:tblPrEx>
        <w:trPr>
          <w:trHeight w:val="270"/>
          <w:tblHeader/>
        </w:trPr>
        <w:tc>
          <w:tcPr>
            <w:tcW w:w="12960" w:type="dxa"/>
            <w:gridSpan w:val="7"/>
            <w:tcBorders>
              <w:top w:val="nil"/>
              <w:left w:val="nil"/>
              <w:bottom w:val="single" w:sz="4" w:space="0" w:color="auto"/>
              <w:right w:val="nil"/>
            </w:tcBorders>
            <w:shd w:val="clear" w:color="auto" w:fill="auto"/>
          </w:tcPr>
          <w:p w:rsidR="00C77707" w:rsidRPr="006D0935" w:rsidP="00CB1C05" w14:paraId="67FC6187" w14:textId="77777777">
            <w:pPr>
              <w:pStyle w:val="TableTitleA"/>
            </w:pPr>
            <w:bookmarkStart w:id="1778" w:name="_Ref163137102"/>
            <w:bookmarkStart w:id="1779" w:name="_Ref164931755"/>
            <w:r>
              <w:t>Table D-</w:t>
            </w:r>
            <w:r w:rsidR="00BC4B5D">
              <w:fldChar w:fldCharType="begin" w:fldLock="1"/>
            </w:r>
            <w:r w:rsidR="00BC4B5D">
              <w:instrText xml:space="preserve"> SEQ Table_D- \* ARABIC </w:instrText>
            </w:r>
            <w:r w:rsidR="00BC4B5D">
              <w:fldChar w:fldCharType="separate"/>
            </w:r>
            <w:r w:rsidR="0092222B">
              <w:rPr>
                <w:noProof/>
              </w:rPr>
              <w:t>3</w:t>
            </w:r>
            <w:r w:rsidR="00BC4B5D">
              <w:rPr>
                <w:noProof/>
              </w:rPr>
              <w:fldChar w:fldCharType="end"/>
            </w:r>
            <w:bookmarkEnd w:id="1778"/>
            <w:bookmarkEnd w:id="1779"/>
            <w:r w:rsidRPr="006D0935">
              <w:t xml:space="preserve">: Total </w:t>
            </w:r>
            <w:r>
              <w:t xml:space="preserve">20-Year </w:t>
            </w:r>
            <w:r w:rsidRPr="006D0935">
              <w:t xml:space="preserve">Annualized </w:t>
            </w:r>
            <w:r>
              <w:t xml:space="preserve">Net </w:t>
            </w:r>
            <w:r w:rsidRPr="006D0935">
              <w:t xml:space="preserve">Benefits </w:t>
            </w:r>
            <w:r>
              <w:t xml:space="preserve">Using Low Benefits Estimates With and Without Lowering Factor </w:t>
            </w:r>
            <w:r w:rsidRPr="006D0935">
              <w:t xml:space="preserve">by </w:t>
            </w:r>
            <w:r>
              <w:t>Option, (</w:t>
            </w:r>
            <w:r w:rsidR="0005248D">
              <w:t>Thousands</w:t>
            </w:r>
            <w:r>
              <w:t>, 2022$)</w:t>
            </w:r>
          </w:p>
        </w:tc>
      </w:tr>
      <w:tr w14:paraId="12E12E9E" w14:textId="77777777" w:rsidTr="00CD48B1">
        <w:tblPrEx>
          <w:tblW w:w="12960" w:type="dxa"/>
          <w:tblLayout w:type="fixed"/>
          <w:tblCellMar>
            <w:left w:w="0" w:type="dxa"/>
            <w:right w:w="58" w:type="dxa"/>
          </w:tblCellMar>
          <w:tblLook w:val="04A0"/>
        </w:tblPrEx>
        <w:trPr>
          <w:tblHeader/>
        </w:trPr>
        <w:tc>
          <w:tcPr>
            <w:tcW w:w="4950" w:type="dxa"/>
            <w:vMerge w:val="restart"/>
            <w:tcBorders>
              <w:right w:val="single" w:sz="4" w:space="0" w:color="auto"/>
            </w:tcBorders>
            <w:shd w:val="clear" w:color="auto" w:fill="48A9C5" w:themeFill="accent1"/>
            <w:vAlign w:val="center"/>
          </w:tcPr>
          <w:p w:rsidR="00C77707" w:rsidRPr="00544E71" w:rsidP="00CB1C05" w14:paraId="3BDE0F77" w14:textId="77777777">
            <w:pPr>
              <w:pStyle w:val="TableSubtitle"/>
            </w:pPr>
            <w:r>
              <w:t>Estimate</w:t>
            </w:r>
          </w:p>
        </w:tc>
        <w:tc>
          <w:tcPr>
            <w:tcW w:w="270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C77707" w:rsidRPr="006D0935" w:rsidP="00CB1C05" w14:paraId="51041388" w14:textId="77777777">
            <w:pPr>
              <w:pStyle w:val="TableSubtitle"/>
            </w:pPr>
            <w:r>
              <w:t>Costs</w:t>
            </w:r>
          </w:p>
        </w:tc>
        <w:tc>
          <w:tcPr>
            <w:tcW w:w="270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C77707" w:rsidRPr="006D0935" w:rsidP="00CB1C05" w14:paraId="246E374D" w14:textId="77777777">
            <w:pPr>
              <w:pStyle w:val="TableSubtitle"/>
            </w:pPr>
            <w:r>
              <w:t>Benefits</w:t>
            </w:r>
          </w:p>
        </w:tc>
        <w:tc>
          <w:tcPr>
            <w:tcW w:w="261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C77707" w:rsidRPr="006D0935" w:rsidP="00CB1C05" w14:paraId="334C5838" w14:textId="77777777">
            <w:pPr>
              <w:pStyle w:val="TableSubtitle"/>
            </w:pPr>
            <w:r>
              <w:t>Net Benefits</w:t>
            </w:r>
          </w:p>
        </w:tc>
      </w:tr>
      <w:tr w14:paraId="0C6C652B" w14:textId="77777777" w:rsidTr="00CD48B1">
        <w:tblPrEx>
          <w:tblW w:w="12960" w:type="dxa"/>
          <w:tblLayout w:type="fixed"/>
          <w:tblCellMar>
            <w:left w:w="0" w:type="dxa"/>
            <w:right w:w="58" w:type="dxa"/>
          </w:tblCellMar>
          <w:tblLook w:val="04A0"/>
        </w:tblPrEx>
        <w:trPr>
          <w:trHeight w:val="449"/>
          <w:tblHeader/>
        </w:trPr>
        <w:tc>
          <w:tcPr>
            <w:tcW w:w="4950" w:type="dxa"/>
            <w:vMerge/>
            <w:tcBorders>
              <w:right w:val="single" w:sz="4" w:space="0" w:color="auto"/>
            </w:tcBorders>
            <w:shd w:val="clear" w:color="auto" w:fill="48A9C5" w:themeFill="accent1"/>
          </w:tcPr>
          <w:p w:rsidR="00C77707" w:rsidRPr="00544E71" w:rsidP="00CB1C05" w14:paraId="63C627CE" w14:textId="77777777">
            <w:pPr>
              <w:pStyle w:val="TableSubtitle"/>
            </w:pP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77707" w:rsidRPr="00544E71" w:rsidP="00CB1C05" w14:paraId="43F203D2" w14:textId="77777777">
            <w:pPr>
              <w:pStyle w:val="TableSubtitle"/>
            </w:pPr>
            <w:r w:rsidRPr="00544E71">
              <w:t xml:space="preserve"> Option 1</w:t>
            </w:r>
          </w:p>
          <w:p w:rsidR="00C77707" w:rsidRPr="006D0935" w:rsidP="00CB1C05" w14:paraId="36895E0A" w14:textId="77777777">
            <w:pPr>
              <w:pStyle w:val="TableSubtitle"/>
            </w:pPr>
            <w:r w:rsidRPr="00544E71">
              <w:t>(</w:t>
            </w:r>
            <w:r>
              <w:t>Final Rule</w:t>
            </w:r>
            <w:r w:rsidRPr="00544E71">
              <w:t>)</w:t>
            </w:r>
          </w:p>
        </w:tc>
        <w:tc>
          <w:tcPr>
            <w:tcW w:w="12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77707" w:rsidRPr="00544E71" w:rsidP="00CB1C05" w14:paraId="4EE97BCD" w14:textId="77777777">
            <w:pPr>
              <w:pStyle w:val="TableSubtitle"/>
            </w:pPr>
            <w:r w:rsidRPr="00544E71">
              <w:t>Option 2</w:t>
            </w:r>
          </w:p>
          <w:p w:rsidR="00C77707" w:rsidRPr="006D0935" w:rsidP="00CB1C05" w14:paraId="6E3F3CF7" w14:textId="77777777">
            <w:pPr>
              <w:pStyle w:val="TableSubtitle"/>
            </w:pPr>
            <w:r w:rsidRPr="00544E71">
              <w:t>(Alternative)</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77707" w:rsidRPr="00544E71" w:rsidP="00CB1C05" w14:paraId="0B12B33D" w14:textId="77777777">
            <w:pPr>
              <w:pStyle w:val="TableSubtitle"/>
            </w:pPr>
            <w:r w:rsidRPr="00544E71">
              <w:t xml:space="preserve"> Option 1</w:t>
            </w:r>
          </w:p>
          <w:p w:rsidR="00C77707" w:rsidRPr="006D0935" w:rsidP="00CB1C05" w14:paraId="6772E707" w14:textId="77777777">
            <w:pPr>
              <w:pStyle w:val="TableSubtitle"/>
            </w:pPr>
            <w:r w:rsidRPr="00544E71">
              <w:t>(</w:t>
            </w:r>
            <w:r>
              <w:t>Final Rule</w:t>
            </w:r>
            <w:r w:rsidRPr="00544E71">
              <w:t>)</w:t>
            </w:r>
          </w:p>
        </w:tc>
        <w:tc>
          <w:tcPr>
            <w:tcW w:w="12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77707" w:rsidRPr="00544E71" w:rsidP="00CB1C05" w14:paraId="3E15D667" w14:textId="77777777">
            <w:pPr>
              <w:pStyle w:val="TableSubtitle"/>
            </w:pPr>
            <w:r w:rsidRPr="00544E71">
              <w:t>Option 2</w:t>
            </w:r>
          </w:p>
          <w:p w:rsidR="00C77707" w:rsidRPr="006D0935" w:rsidP="00CB1C05" w14:paraId="66CF059B" w14:textId="77777777">
            <w:pPr>
              <w:pStyle w:val="TableSubtitle"/>
            </w:pPr>
            <w:r w:rsidRPr="00544E71">
              <w:t>(Alternative)</w:t>
            </w:r>
          </w:p>
        </w:tc>
        <w:tc>
          <w:tcPr>
            <w:tcW w:w="117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77707" w:rsidRPr="00544E71" w:rsidP="00CB1C05" w14:paraId="2F17037F" w14:textId="77777777">
            <w:pPr>
              <w:pStyle w:val="TableSubtitle"/>
            </w:pPr>
            <w:r w:rsidRPr="00544E71">
              <w:t xml:space="preserve"> Option 1</w:t>
            </w:r>
          </w:p>
          <w:p w:rsidR="00C77707" w:rsidRPr="006D0935" w:rsidP="00CB1C05" w14:paraId="20EDE01A" w14:textId="77777777">
            <w:pPr>
              <w:pStyle w:val="TableSubtitle"/>
            </w:pPr>
            <w:r w:rsidRPr="00544E71">
              <w:t>(</w:t>
            </w:r>
            <w:r>
              <w:t>Final Rule</w:t>
            </w:r>
            <w:r w:rsidRPr="00544E71">
              <w:t>)</w:t>
            </w:r>
          </w:p>
        </w:tc>
        <w:tc>
          <w:tcPr>
            <w:tcW w:w="144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C77707" w:rsidRPr="00544E71" w:rsidP="00CB1C05" w14:paraId="60BB0B6D" w14:textId="77777777">
            <w:pPr>
              <w:pStyle w:val="TableSubtitle"/>
            </w:pPr>
            <w:r w:rsidRPr="00544E71">
              <w:t>Option 2</w:t>
            </w:r>
          </w:p>
          <w:p w:rsidR="00C77707" w:rsidRPr="006D0935" w:rsidP="00CB1C05" w14:paraId="02B24777" w14:textId="77777777">
            <w:pPr>
              <w:pStyle w:val="TableSubtitle"/>
            </w:pPr>
            <w:r w:rsidRPr="00544E71">
              <w:t>(Alternative)</w:t>
            </w:r>
          </w:p>
        </w:tc>
      </w:tr>
      <w:tr w14:paraId="259FC676" w14:textId="77777777" w:rsidTr="00CD48B1">
        <w:tblPrEx>
          <w:tblW w:w="12960" w:type="dxa"/>
          <w:tblLayout w:type="fixed"/>
          <w:tblCellMar>
            <w:left w:w="0" w:type="dxa"/>
            <w:right w:w="58" w:type="dxa"/>
          </w:tblCellMar>
          <w:tblLook w:val="04A0"/>
        </w:tblPrEx>
        <w:tc>
          <w:tcPr>
            <w:tcW w:w="495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452E63" w:rsidRPr="00CD48B1" w:rsidP="00CB1C05" w14:paraId="3571DA4C" w14:textId="77777777">
            <w:pPr>
              <w:pStyle w:val="LTableTextAbt"/>
              <w:rPr>
                <w:rFonts w:ascii="Times New Roman" w:hAnsi="Times New Roman" w:cs="Times New Roman"/>
                <w:u w:val="single"/>
              </w:rPr>
            </w:pPr>
            <w:r w:rsidRPr="00CD48B1">
              <w:rPr>
                <w:rFonts w:ascii="Times New Roman" w:hAnsi="Times New Roman" w:cs="Times New Roman"/>
                <w:u w:val="single"/>
              </w:rPr>
              <w:t>With</w:t>
            </w:r>
            <w:r w:rsidRPr="00CD48B1">
              <w:rPr>
                <w:rFonts w:ascii="Times New Roman" w:hAnsi="Times New Roman" w:cs="Times New Roman"/>
              </w:rPr>
              <w:t xml:space="preserve"> Lowering Factor 2 Percent Discount Rate</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6BD05E81" w14:textId="77777777">
            <w:pPr>
              <w:pStyle w:val="RTableTextAbt"/>
              <w:rPr>
                <w:rFonts w:ascii="Times New Roman" w:hAnsi="Times New Roman" w:cs="Times New Roman"/>
                <w:szCs w:val="18"/>
              </w:rPr>
            </w:pPr>
            <w:r w:rsidRPr="00CD48B1">
              <w:rPr>
                <w:rFonts w:ascii="Times New Roman" w:hAnsi="Times New Roman" w:cs="Times New Roman"/>
                <w:b/>
                <w:bCs w:val="0"/>
                <w:szCs w:val="18"/>
              </w:rPr>
              <w:t>$33,654</w:t>
            </w:r>
          </w:p>
        </w:tc>
        <w:tc>
          <w:tcPr>
            <w:tcW w:w="1260" w:type="dxa"/>
            <w:tcBorders>
              <w:top w:val="nil"/>
              <w:left w:val="single" w:sz="4" w:space="0" w:color="auto"/>
              <w:right w:val="single" w:sz="4" w:space="0" w:color="auto"/>
            </w:tcBorders>
            <w:shd w:val="clear" w:color="auto" w:fill="auto"/>
            <w:vAlign w:val="center"/>
          </w:tcPr>
          <w:p w:rsidR="00452E63" w:rsidRPr="00CD48B1" w:rsidP="00CB1C05" w14:paraId="33C661AA" w14:textId="77777777">
            <w:pPr>
              <w:pStyle w:val="RTableTextAbt"/>
              <w:rPr>
                <w:rFonts w:ascii="Times New Roman" w:hAnsi="Times New Roman" w:cs="Times New Roman"/>
                <w:szCs w:val="18"/>
              </w:rPr>
            </w:pPr>
            <w:r w:rsidRPr="00CD48B1">
              <w:rPr>
                <w:rFonts w:ascii="Times New Roman" w:hAnsi="Times New Roman" w:cs="Times New Roman"/>
                <w:b/>
                <w:bCs w:val="0"/>
                <w:szCs w:val="18"/>
              </w:rPr>
              <w:t>$52,760</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5C9D98B0" w14:textId="77777777">
            <w:pPr>
              <w:pStyle w:val="RTableTextAbt"/>
              <w:rPr>
                <w:rFonts w:ascii="Times New Roman" w:hAnsi="Times New Roman" w:cs="Times New Roman"/>
                <w:szCs w:val="18"/>
              </w:rPr>
            </w:pPr>
            <w:r w:rsidRPr="00CD48B1">
              <w:rPr>
                <w:rFonts w:ascii="Times New Roman" w:hAnsi="Times New Roman" w:cs="Times New Roman"/>
                <w:b/>
                <w:bCs w:val="0"/>
                <w:szCs w:val="18"/>
              </w:rPr>
              <w:t xml:space="preserve">$19,973 </w:t>
            </w:r>
          </w:p>
        </w:tc>
        <w:tc>
          <w:tcPr>
            <w:tcW w:w="1260" w:type="dxa"/>
            <w:tcBorders>
              <w:top w:val="nil"/>
              <w:left w:val="nil"/>
              <w:right w:val="single" w:sz="4" w:space="0" w:color="auto"/>
            </w:tcBorders>
            <w:shd w:val="clear" w:color="auto" w:fill="auto"/>
            <w:tcMar>
              <w:right w:w="144" w:type="dxa"/>
            </w:tcMar>
            <w:vAlign w:val="center"/>
          </w:tcPr>
          <w:p w:rsidR="00452E63" w:rsidRPr="00CD48B1" w:rsidP="00CB1C05" w14:paraId="24F7814A" w14:textId="77777777">
            <w:pPr>
              <w:pStyle w:val="RTableTextAbt"/>
              <w:rPr>
                <w:rFonts w:ascii="Times New Roman" w:hAnsi="Times New Roman" w:cs="Times New Roman"/>
                <w:szCs w:val="18"/>
              </w:rPr>
            </w:pPr>
            <w:r w:rsidRPr="00CD48B1">
              <w:rPr>
                <w:rFonts w:ascii="Times New Roman" w:hAnsi="Times New Roman" w:cs="Times New Roman"/>
                <w:b/>
                <w:bCs w:val="0"/>
                <w:szCs w:val="18"/>
              </w:rPr>
              <w:t xml:space="preserve">$19,914 </w:t>
            </w:r>
          </w:p>
        </w:tc>
        <w:tc>
          <w:tcPr>
            <w:tcW w:w="1170" w:type="dxa"/>
            <w:tcBorders>
              <w:top w:val="nil"/>
              <w:left w:val="nil"/>
              <w:bottom w:val="single" w:sz="4" w:space="0" w:color="auto"/>
              <w:right w:val="single" w:sz="4" w:space="0" w:color="auto"/>
            </w:tcBorders>
            <w:shd w:val="clear" w:color="auto" w:fill="auto"/>
            <w:tcMar>
              <w:right w:w="144" w:type="dxa"/>
            </w:tcMar>
            <w:vAlign w:val="center"/>
          </w:tcPr>
          <w:p w:rsidR="00452E63" w:rsidRPr="00CD48B1" w:rsidP="00CB1C05" w14:paraId="4627B632" w14:textId="77777777">
            <w:pPr>
              <w:pStyle w:val="RTableTextAbt"/>
              <w:rPr>
                <w:rFonts w:ascii="Times New Roman" w:hAnsi="Times New Roman" w:cs="Times New Roman"/>
                <w:color w:val="FF0000"/>
                <w:szCs w:val="18"/>
              </w:rPr>
            </w:pPr>
            <w:r w:rsidRPr="00CD48B1">
              <w:rPr>
                <w:rFonts w:ascii="Times New Roman" w:hAnsi="Times New Roman" w:cs="Times New Roman"/>
                <w:b/>
                <w:bCs w:val="0"/>
                <w:color w:val="FF0000"/>
                <w:szCs w:val="18"/>
              </w:rPr>
              <w:t>($13.68)</w:t>
            </w:r>
          </w:p>
        </w:tc>
        <w:tc>
          <w:tcPr>
            <w:tcW w:w="1440" w:type="dxa"/>
            <w:tcBorders>
              <w:top w:val="nil"/>
              <w:left w:val="nil"/>
              <w:right w:val="single" w:sz="4" w:space="0" w:color="auto"/>
            </w:tcBorders>
            <w:shd w:val="clear" w:color="auto" w:fill="auto"/>
            <w:tcMar>
              <w:right w:w="144" w:type="dxa"/>
            </w:tcMar>
            <w:vAlign w:val="center"/>
          </w:tcPr>
          <w:p w:rsidR="00452E63" w:rsidRPr="00CD48B1" w:rsidP="00CB1C05" w14:paraId="7C856C7C" w14:textId="77777777">
            <w:pPr>
              <w:pStyle w:val="RTableTextAbt"/>
              <w:rPr>
                <w:rFonts w:ascii="Times New Roman" w:hAnsi="Times New Roman" w:cs="Times New Roman"/>
                <w:color w:val="FF0000"/>
                <w:szCs w:val="18"/>
              </w:rPr>
            </w:pPr>
            <w:r w:rsidRPr="00CD48B1">
              <w:rPr>
                <w:rFonts w:ascii="Times New Roman" w:hAnsi="Times New Roman" w:cs="Times New Roman"/>
                <w:b/>
                <w:bCs w:val="0"/>
                <w:color w:val="FF0000"/>
                <w:szCs w:val="18"/>
              </w:rPr>
              <w:t>($32.85)</w:t>
            </w:r>
          </w:p>
        </w:tc>
      </w:tr>
      <w:tr w14:paraId="1D8EEE01" w14:textId="77777777" w:rsidTr="00CD48B1">
        <w:tblPrEx>
          <w:tblW w:w="12960" w:type="dxa"/>
          <w:tblLayout w:type="fixed"/>
          <w:tblCellMar>
            <w:left w:w="0" w:type="dxa"/>
            <w:right w:w="58" w:type="dxa"/>
          </w:tblCellMar>
          <w:tblLook w:val="04A0"/>
        </w:tblPrEx>
        <w:tc>
          <w:tcPr>
            <w:tcW w:w="495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452E63" w:rsidRPr="00CD48B1" w:rsidP="00CB1C05" w14:paraId="7D8D689E" w14:textId="77777777">
            <w:pPr>
              <w:pStyle w:val="LTableTextAbt"/>
              <w:rPr>
                <w:rFonts w:ascii="Times New Roman" w:hAnsi="Times New Roman" w:cs="Times New Roman"/>
                <w:u w:val="single"/>
              </w:rPr>
            </w:pPr>
            <w:r w:rsidRPr="00CD48B1">
              <w:rPr>
                <w:rFonts w:ascii="Times New Roman" w:hAnsi="Times New Roman" w:cs="Times New Roman"/>
                <w:u w:val="single"/>
              </w:rPr>
              <w:t>Without</w:t>
            </w:r>
            <w:r w:rsidRPr="00CD48B1">
              <w:rPr>
                <w:rFonts w:ascii="Times New Roman" w:hAnsi="Times New Roman" w:cs="Times New Roman"/>
              </w:rPr>
              <w:t xml:space="preserve"> Lowering Factor 2 Percent Discount Rate</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34F367BD" w14:textId="77777777">
            <w:pPr>
              <w:pStyle w:val="RTableTextAbt"/>
              <w:rPr>
                <w:rFonts w:ascii="Times New Roman" w:hAnsi="Times New Roman" w:cs="Times New Roman"/>
                <w:szCs w:val="18"/>
              </w:rPr>
            </w:pPr>
            <w:r w:rsidRPr="00CD48B1">
              <w:rPr>
                <w:rFonts w:ascii="Times New Roman" w:hAnsi="Times New Roman" w:cs="Times New Roman"/>
                <w:b/>
                <w:bCs w:val="0"/>
                <w:szCs w:val="18"/>
              </w:rPr>
              <w:t>$33,654</w:t>
            </w:r>
          </w:p>
        </w:tc>
        <w:tc>
          <w:tcPr>
            <w:tcW w:w="1260" w:type="dxa"/>
            <w:tcBorders>
              <w:top w:val="nil"/>
              <w:left w:val="single" w:sz="4" w:space="0" w:color="auto"/>
              <w:right w:val="single" w:sz="4" w:space="0" w:color="auto"/>
            </w:tcBorders>
            <w:shd w:val="clear" w:color="auto" w:fill="auto"/>
            <w:vAlign w:val="center"/>
          </w:tcPr>
          <w:p w:rsidR="00452E63" w:rsidRPr="00CD48B1" w:rsidP="00CB1C05" w14:paraId="78DF9EB0" w14:textId="77777777">
            <w:pPr>
              <w:pStyle w:val="RTableTextAbt"/>
              <w:rPr>
                <w:rFonts w:ascii="Times New Roman" w:hAnsi="Times New Roman" w:cs="Times New Roman"/>
                <w:szCs w:val="18"/>
              </w:rPr>
            </w:pPr>
            <w:r w:rsidRPr="00CD48B1">
              <w:rPr>
                <w:rFonts w:ascii="Times New Roman" w:hAnsi="Times New Roman" w:cs="Times New Roman"/>
                <w:b/>
                <w:bCs w:val="0"/>
                <w:szCs w:val="18"/>
              </w:rPr>
              <w:t>$52,760</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35D7CEC2" w14:textId="77777777">
            <w:pPr>
              <w:pStyle w:val="RTableTextAbt"/>
              <w:rPr>
                <w:rFonts w:ascii="Times New Roman" w:hAnsi="Times New Roman" w:cs="Times New Roman"/>
                <w:szCs w:val="18"/>
              </w:rPr>
            </w:pPr>
            <w:r w:rsidRPr="00CD48B1">
              <w:rPr>
                <w:rFonts w:ascii="Times New Roman" w:hAnsi="Times New Roman" w:cs="Times New Roman"/>
                <w:b/>
                <w:bCs w:val="0"/>
                <w:szCs w:val="18"/>
              </w:rPr>
              <w:t>$32,599</w:t>
            </w:r>
          </w:p>
        </w:tc>
        <w:tc>
          <w:tcPr>
            <w:tcW w:w="1260" w:type="dxa"/>
            <w:tcBorders>
              <w:top w:val="nil"/>
              <w:left w:val="nil"/>
              <w:right w:val="single" w:sz="4" w:space="0" w:color="auto"/>
            </w:tcBorders>
            <w:shd w:val="clear" w:color="auto" w:fill="auto"/>
            <w:tcMar>
              <w:right w:w="144" w:type="dxa"/>
            </w:tcMar>
            <w:vAlign w:val="center"/>
          </w:tcPr>
          <w:p w:rsidR="00452E63" w:rsidRPr="00CD48B1" w:rsidP="00CB1C05" w14:paraId="3323B607" w14:textId="77777777">
            <w:pPr>
              <w:pStyle w:val="RTableTextAbt"/>
              <w:rPr>
                <w:rFonts w:ascii="Times New Roman" w:hAnsi="Times New Roman" w:cs="Times New Roman"/>
                <w:szCs w:val="18"/>
              </w:rPr>
            </w:pPr>
            <w:r w:rsidRPr="00CD48B1">
              <w:rPr>
                <w:rFonts w:ascii="Times New Roman" w:hAnsi="Times New Roman" w:cs="Times New Roman"/>
                <w:b/>
                <w:bCs w:val="0"/>
                <w:szCs w:val="18"/>
              </w:rPr>
              <w:t>$32,505</w:t>
            </w:r>
          </w:p>
        </w:tc>
        <w:tc>
          <w:tcPr>
            <w:tcW w:w="1170" w:type="dxa"/>
            <w:tcBorders>
              <w:top w:val="nil"/>
              <w:left w:val="nil"/>
              <w:bottom w:val="single" w:sz="4" w:space="0" w:color="auto"/>
              <w:right w:val="single" w:sz="4" w:space="0" w:color="auto"/>
            </w:tcBorders>
            <w:shd w:val="clear" w:color="auto" w:fill="auto"/>
            <w:tcMar>
              <w:right w:w="144" w:type="dxa"/>
            </w:tcMar>
            <w:vAlign w:val="center"/>
          </w:tcPr>
          <w:p w:rsidR="00452E63" w:rsidRPr="00CD48B1" w:rsidP="00CB1C05" w14:paraId="7C0B044E" w14:textId="77777777">
            <w:pPr>
              <w:pStyle w:val="RTableTextAbt"/>
              <w:rPr>
                <w:rFonts w:ascii="Times New Roman" w:hAnsi="Times New Roman" w:cs="Times New Roman"/>
                <w:color w:val="FF0000"/>
                <w:szCs w:val="18"/>
              </w:rPr>
            </w:pPr>
            <w:r w:rsidRPr="00CD48B1">
              <w:rPr>
                <w:rFonts w:ascii="Times New Roman" w:hAnsi="Times New Roman" w:cs="Times New Roman"/>
                <w:b/>
                <w:bCs w:val="0"/>
                <w:color w:val="FF0000"/>
                <w:szCs w:val="18"/>
              </w:rPr>
              <w:t>($1.05)</w:t>
            </w:r>
          </w:p>
        </w:tc>
        <w:tc>
          <w:tcPr>
            <w:tcW w:w="1440" w:type="dxa"/>
            <w:tcBorders>
              <w:top w:val="nil"/>
              <w:left w:val="nil"/>
              <w:right w:val="single" w:sz="4" w:space="0" w:color="auto"/>
            </w:tcBorders>
            <w:shd w:val="clear" w:color="auto" w:fill="auto"/>
            <w:tcMar>
              <w:right w:w="144" w:type="dxa"/>
            </w:tcMar>
            <w:vAlign w:val="center"/>
          </w:tcPr>
          <w:p w:rsidR="00452E63" w:rsidRPr="00CD48B1" w:rsidP="00CB1C05" w14:paraId="4DB11567" w14:textId="77777777">
            <w:pPr>
              <w:pStyle w:val="RTableTextAbt"/>
              <w:rPr>
                <w:rFonts w:ascii="Times New Roman" w:hAnsi="Times New Roman" w:cs="Times New Roman"/>
                <w:color w:val="FF0000"/>
                <w:szCs w:val="18"/>
              </w:rPr>
            </w:pPr>
            <w:r w:rsidRPr="00CD48B1">
              <w:rPr>
                <w:rFonts w:ascii="Times New Roman" w:hAnsi="Times New Roman" w:cs="Times New Roman"/>
                <w:b/>
                <w:bCs w:val="0"/>
                <w:color w:val="FF0000"/>
                <w:szCs w:val="18"/>
              </w:rPr>
              <w:t>($20.26)</w:t>
            </w:r>
          </w:p>
        </w:tc>
      </w:tr>
      <w:tr w14:paraId="4BAAA9D3" w14:textId="77777777" w:rsidTr="00CD48B1">
        <w:tblPrEx>
          <w:tblW w:w="12960" w:type="dxa"/>
          <w:tblLayout w:type="fixed"/>
          <w:tblCellMar>
            <w:left w:w="0" w:type="dxa"/>
            <w:right w:w="58" w:type="dxa"/>
          </w:tblCellMar>
          <w:tblLook w:val="04A0"/>
        </w:tblPrEx>
        <w:tc>
          <w:tcPr>
            <w:tcW w:w="495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452E63" w:rsidRPr="00CD48B1" w:rsidP="00CB1C05" w14:paraId="0F4D712F" w14:textId="77777777">
            <w:pPr>
              <w:pStyle w:val="LTableTextAbt"/>
              <w:rPr>
                <w:rFonts w:ascii="Times New Roman" w:hAnsi="Times New Roman" w:cs="Times New Roman"/>
              </w:rPr>
            </w:pPr>
            <w:r w:rsidRPr="00CD48B1">
              <w:rPr>
                <w:rFonts w:ascii="Times New Roman" w:hAnsi="Times New Roman" w:cs="Times New Roman"/>
                <w:u w:val="single"/>
              </w:rPr>
              <w:t>With</w:t>
            </w:r>
            <w:r w:rsidRPr="00CD48B1">
              <w:rPr>
                <w:rFonts w:ascii="Times New Roman" w:hAnsi="Times New Roman" w:cs="Times New Roman"/>
              </w:rPr>
              <w:t xml:space="preserve"> Lowering Factor 3 Percent Discount Rate</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28FBE33B" w14:textId="77777777">
            <w:pPr>
              <w:pStyle w:val="RTableTextAbt"/>
              <w:rPr>
                <w:rFonts w:ascii="Times New Roman" w:hAnsi="Times New Roman" w:cs="Times New Roman"/>
              </w:rPr>
            </w:pPr>
            <w:r w:rsidRPr="00CD48B1">
              <w:rPr>
                <w:rFonts w:ascii="Times New Roman" w:hAnsi="Times New Roman" w:cs="Times New Roman"/>
                <w:b/>
                <w:bCs w:val="0"/>
                <w:szCs w:val="18"/>
              </w:rPr>
              <w:t>$34,907</w:t>
            </w:r>
          </w:p>
        </w:tc>
        <w:tc>
          <w:tcPr>
            <w:tcW w:w="1260" w:type="dxa"/>
            <w:tcBorders>
              <w:top w:val="nil"/>
              <w:left w:val="single" w:sz="4" w:space="0" w:color="auto"/>
              <w:right w:val="single" w:sz="4" w:space="0" w:color="auto"/>
            </w:tcBorders>
            <w:shd w:val="clear" w:color="auto" w:fill="auto"/>
            <w:vAlign w:val="center"/>
          </w:tcPr>
          <w:p w:rsidR="00452E63" w:rsidRPr="00CD48B1" w:rsidP="00CB1C05" w14:paraId="62490907" w14:textId="77777777">
            <w:pPr>
              <w:pStyle w:val="RTableTextAbt"/>
              <w:rPr>
                <w:rFonts w:ascii="Times New Roman" w:hAnsi="Times New Roman" w:cs="Times New Roman"/>
              </w:rPr>
            </w:pPr>
            <w:r w:rsidRPr="00CD48B1">
              <w:rPr>
                <w:rFonts w:ascii="Times New Roman" w:hAnsi="Times New Roman" w:cs="Times New Roman"/>
                <w:b/>
                <w:bCs w:val="0"/>
                <w:szCs w:val="18"/>
              </w:rPr>
              <w:t>$55,441</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26EC2D08" w14:textId="77777777">
            <w:pPr>
              <w:pStyle w:val="RTableTextAbt"/>
              <w:rPr>
                <w:rFonts w:ascii="Times New Roman" w:hAnsi="Times New Roman" w:cs="Times New Roman"/>
              </w:rPr>
            </w:pPr>
            <w:r w:rsidRPr="00CD48B1">
              <w:rPr>
                <w:rFonts w:ascii="Times New Roman" w:hAnsi="Times New Roman" w:cs="Times New Roman"/>
                <w:b/>
                <w:bCs w:val="0"/>
                <w:szCs w:val="18"/>
              </w:rPr>
              <w:t xml:space="preserve">$15,823 </w:t>
            </w:r>
          </w:p>
        </w:tc>
        <w:tc>
          <w:tcPr>
            <w:tcW w:w="1260" w:type="dxa"/>
            <w:tcBorders>
              <w:top w:val="nil"/>
              <w:left w:val="nil"/>
              <w:right w:val="single" w:sz="4" w:space="0" w:color="auto"/>
            </w:tcBorders>
            <w:shd w:val="clear" w:color="auto" w:fill="auto"/>
            <w:tcMar>
              <w:right w:w="144" w:type="dxa"/>
            </w:tcMar>
            <w:vAlign w:val="center"/>
          </w:tcPr>
          <w:p w:rsidR="00452E63" w:rsidRPr="00CD48B1" w:rsidP="00CB1C05" w14:paraId="4D885D6D" w14:textId="77777777">
            <w:pPr>
              <w:pStyle w:val="RTableTextAbt"/>
              <w:rPr>
                <w:rFonts w:ascii="Times New Roman" w:hAnsi="Times New Roman" w:cs="Times New Roman"/>
              </w:rPr>
            </w:pPr>
            <w:r w:rsidRPr="00CD48B1">
              <w:rPr>
                <w:rFonts w:ascii="Times New Roman" w:hAnsi="Times New Roman" w:cs="Times New Roman"/>
                <w:b/>
                <w:bCs w:val="0"/>
                <w:szCs w:val="18"/>
              </w:rPr>
              <w:t xml:space="preserve">$15,773 </w:t>
            </w:r>
          </w:p>
        </w:tc>
        <w:tc>
          <w:tcPr>
            <w:tcW w:w="1170" w:type="dxa"/>
            <w:tcBorders>
              <w:top w:val="nil"/>
              <w:left w:val="nil"/>
              <w:bottom w:val="single" w:sz="4" w:space="0" w:color="auto"/>
              <w:right w:val="single" w:sz="4" w:space="0" w:color="auto"/>
            </w:tcBorders>
            <w:shd w:val="clear" w:color="auto" w:fill="auto"/>
            <w:tcMar>
              <w:right w:w="144" w:type="dxa"/>
            </w:tcMar>
            <w:vAlign w:val="center"/>
          </w:tcPr>
          <w:p w:rsidR="00452E63" w:rsidRPr="00CD48B1" w:rsidP="00CB1C05" w14:paraId="0375106B"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19.08)</w:t>
            </w:r>
          </w:p>
        </w:tc>
        <w:tc>
          <w:tcPr>
            <w:tcW w:w="1440" w:type="dxa"/>
            <w:tcBorders>
              <w:top w:val="nil"/>
              <w:left w:val="nil"/>
              <w:right w:val="single" w:sz="4" w:space="0" w:color="auto"/>
            </w:tcBorders>
            <w:shd w:val="clear" w:color="auto" w:fill="auto"/>
            <w:tcMar>
              <w:right w:w="144" w:type="dxa"/>
            </w:tcMar>
            <w:vAlign w:val="center"/>
          </w:tcPr>
          <w:p w:rsidR="00452E63" w:rsidRPr="00CD48B1" w:rsidP="00CB1C05" w14:paraId="3D0388FA"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39.67)</w:t>
            </w:r>
          </w:p>
        </w:tc>
      </w:tr>
      <w:tr w14:paraId="2A8505A6" w14:textId="77777777" w:rsidTr="00CD48B1">
        <w:tblPrEx>
          <w:tblW w:w="12960" w:type="dxa"/>
          <w:tblLayout w:type="fixed"/>
          <w:tblCellMar>
            <w:left w:w="0" w:type="dxa"/>
            <w:right w:w="58" w:type="dxa"/>
          </w:tblCellMar>
          <w:tblLook w:val="04A0"/>
        </w:tblPrEx>
        <w:tc>
          <w:tcPr>
            <w:tcW w:w="495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452E63" w:rsidRPr="00CD48B1" w:rsidP="00CB1C05" w14:paraId="6D41D6AC" w14:textId="77777777">
            <w:pPr>
              <w:pStyle w:val="LTableTextAbt"/>
              <w:rPr>
                <w:rFonts w:ascii="Times New Roman" w:hAnsi="Times New Roman" w:cs="Times New Roman"/>
              </w:rPr>
            </w:pPr>
            <w:r w:rsidRPr="00CD48B1">
              <w:rPr>
                <w:rFonts w:ascii="Times New Roman" w:hAnsi="Times New Roman" w:cs="Times New Roman"/>
                <w:u w:val="single"/>
              </w:rPr>
              <w:t>Without</w:t>
            </w:r>
            <w:r w:rsidRPr="00CD48B1">
              <w:rPr>
                <w:rFonts w:ascii="Times New Roman" w:hAnsi="Times New Roman" w:cs="Times New Roman"/>
              </w:rPr>
              <w:t xml:space="preserve"> Lowering Factor 3 Percent Discount Rate</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11D56838" w14:textId="77777777">
            <w:pPr>
              <w:pStyle w:val="RTableTextAbt"/>
              <w:rPr>
                <w:rFonts w:ascii="Times New Roman" w:hAnsi="Times New Roman" w:cs="Times New Roman"/>
              </w:rPr>
            </w:pPr>
            <w:r w:rsidRPr="00CD48B1">
              <w:rPr>
                <w:rFonts w:ascii="Times New Roman" w:hAnsi="Times New Roman" w:cs="Times New Roman"/>
                <w:b/>
                <w:bCs w:val="0"/>
                <w:szCs w:val="18"/>
              </w:rPr>
              <w:t>$34,907</w:t>
            </w:r>
          </w:p>
        </w:tc>
        <w:tc>
          <w:tcPr>
            <w:tcW w:w="1260" w:type="dxa"/>
            <w:tcBorders>
              <w:left w:val="single" w:sz="4" w:space="0" w:color="auto"/>
              <w:right w:val="single" w:sz="4" w:space="0" w:color="auto"/>
            </w:tcBorders>
            <w:shd w:val="clear" w:color="auto" w:fill="auto"/>
            <w:vAlign w:val="center"/>
          </w:tcPr>
          <w:p w:rsidR="00452E63" w:rsidRPr="00CD48B1" w:rsidP="00CB1C05" w14:paraId="430BD6D4" w14:textId="77777777">
            <w:pPr>
              <w:pStyle w:val="RTableTextAbt"/>
              <w:rPr>
                <w:rFonts w:ascii="Times New Roman" w:hAnsi="Times New Roman" w:cs="Times New Roman"/>
              </w:rPr>
            </w:pPr>
            <w:r w:rsidRPr="00CD48B1">
              <w:rPr>
                <w:rFonts w:ascii="Times New Roman" w:hAnsi="Times New Roman" w:cs="Times New Roman"/>
                <w:b/>
                <w:bCs w:val="0"/>
                <w:szCs w:val="18"/>
              </w:rPr>
              <w:t>$55,441</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383D5C7B" w14:textId="77777777">
            <w:pPr>
              <w:pStyle w:val="RTableTextAbt"/>
              <w:rPr>
                <w:rFonts w:ascii="Times New Roman" w:hAnsi="Times New Roman" w:cs="Times New Roman"/>
              </w:rPr>
            </w:pPr>
            <w:r w:rsidRPr="00CD48B1">
              <w:rPr>
                <w:rFonts w:ascii="Times New Roman" w:hAnsi="Times New Roman" w:cs="Times New Roman"/>
                <w:b/>
                <w:bCs w:val="0"/>
                <w:szCs w:val="18"/>
              </w:rPr>
              <w:t>$26,710</w:t>
            </w:r>
          </w:p>
        </w:tc>
        <w:tc>
          <w:tcPr>
            <w:tcW w:w="1260" w:type="dxa"/>
            <w:tcBorders>
              <w:left w:val="nil"/>
              <w:right w:val="single" w:sz="4" w:space="0" w:color="auto"/>
            </w:tcBorders>
            <w:shd w:val="clear" w:color="auto" w:fill="auto"/>
            <w:tcMar>
              <w:right w:w="144" w:type="dxa"/>
            </w:tcMar>
            <w:vAlign w:val="center"/>
          </w:tcPr>
          <w:p w:rsidR="00452E63" w:rsidRPr="00CD48B1" w:rsidP="00CB1C05" w14:paraId="2511AFE1" w14:textId="77777777">
            <w:pPr>
              <w:pStyle w:val="RTableTextAbt"/>
              <w:rPr>
                <w:rFonts w:ascii="Times New Roman" w:hAnsi="Times New Roman" w:cs="Times New Roman"/>
              </w:rPr>
            </w:pPr>
            <w:r w:rsidRPr="00CD48B1">
              <w:rPr>
                <w:rFonts w:ascii="Times New Roman" w:hAnsi="Times New Roman" w:cs="Times New Roman"/>
                <w:b/>
                <w:bCs w:val="0"/>
                <w:szCs w:val="18"/>
              </w:rPr>
              <w:t>$26,629</w:t>
            </w:r>
          </w:p>
        </w:tc>
        <w:tc>
          <w:tcPr>
            <w:tcW w:w="1170" w:type="dxa"/>
            <w:tcBorders>
              <w:top w:val="nil"/>
              <w:left w:val="nil"/>
              <w:bottom w:val="single" w:sz="4" w:space="0" w:color="auto"/>
              <w:right w:val="single" w:sz="4" w:space="0" w:color="auto"/>
            </w:tcBorders>
            <w:shd w:val="clear" w:color="auto" w:fill="auto"/>
            <w:tcMar>
              <w:right w:w="144" w:type="dxa"/>
            </w:tcMar>
            <w:vAlign w:val="center"/>
          </w:tcPr>
          <w:p w:rsidR="00452E63" w:rsidRPr="00CD48B1" w:rsidP="00CB1C05" w14:paraId="3295125F"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8.20)</w:t>
            </w:r>
          </w:p>
        </w:tc>
        <w:tc>
          <w:tcPr>
            <w:tcW w:w="1440" w:type="dxa"/>
            <w:tcBorders>
              <w:left w:val="nil"/>
              <w:right w:val="single" w:sz="4" w:space="0" w:color="auto"/>
            </w:tcBorders>
            <w:shd w:val="clear" w:color="auto" w:fill="auto"/>
            <w:tcMar>
              <w:right w:w="144" w:type="dxa"/>
            </w:tcMar>
            <w:vAlign w:val="center"/>
          </w:tcPr>
          <w:p w:rsidR="00452E63" w:rsidRPr="00CD48B1" w:rsidP="00CB1C05" w14:paraId="1BEE92DE"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28.81)</w:t>
            </w:r>
          </w:p>
        </w:tc>
      </w:tr>
      <w:tr w14:paraId="0242EB75" w14:textId="77777777" w:rsidTr="00CD48B1">
        <w:tblPrEx>
          <w:tblW w:w="12960" w:type="dxa"/>
          <w:tblLayout w:type="fixed"/>
          <w:tblCellMar>
            <w:left w:w="0" w:type="dxa"/>
            <w:right w:w="58" w:type="dxa"/>
          </w:tblCellMar>
          <w:tblLook w:val="04A0"/>
        </w:tblPrEx>
        <w:tc>
          <w:tcPr>
            <w:tcW w:w="495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452E63" w:rsidRPr="00CD48B1" w:rsidP="00CB1C05" w14:paraId="4C367138" w14:textId="77777777">
            <w:pPr>
              <w:pStyle w:val="LTableTextAbt"/>
              <w:rPr>
                <w:rFonts w:ascii="Times New Roman" w:hAnsi="Times New Roman" w:cs="Times New Roman"/>
              </w:rPr>
            </w:pPr>
            <w:r w:rsidRPr="00CD48B1">
              <w:rPr>
                <w:rFonts w:ascii="Times New Roman" w:hAnsi="Times New Roman" w:cs="Times New Roman"/>
                <w:u w:val="single"/>
              </w:rPr>
              <w:t>With</w:t>
            </w:r>
            <w:r w:rsidRPr="00CD48B1">
              <w:rPr>
                <w:rFonts w:ascii="Times New Roman" w:hAnsi="Times New Roman" w:cs="Times New Roman"/>
              </w:rPr>
              <w:t xml:space="preserve"> Lowering Factor 7 Percent Discount Rate</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5FA248DC" w14:textId="77777777">
            <w:pPr>
              <w:pStyle w:val="RTableTextAbt"/>
              <w:rPr>
                <w:rFonts w:ascii="Times New Roman" w:hAnsi="Times New Roman" w:cs="Times New Roman"/>
              </w:rPr>
            </w:pPr>
            <w:r w:rsidRPr="00CD48B1">
              <w:rPr>
                <w:rFonts w:ascii="Times New Roman" w:hAnsi="Times New Roman" w:cs="Times New Roman"/>
                <w:b/>
                <w:bCs w:val="0"/>
                <w:szCs w:val="18"/>
              </w:rPr>
              <w:t>$40,363</w:t>
            </w:r>
          </w:p>
        </w:tc>
        <w:tc>
          <w:tcPr>
            <w:tcW w:w="1260" w:type="dxa"/>
            <w:tcBorders>
              <w:left w:val="single" w:sz="4" w:space="0" w:color="auto"/>
              <w:right w:val="single" w:sz="4" w:space="0" w:color="auto"/>
            </w:tcBorders>
            <w:shd w:val="clear" w:color="auto" w:fill="auto"/>
            <w:vAlign w:val="center"/>
          </w:tcPr>
          <w:p w:rsidR="00452E63" w:rsidRPr="00CD48B1" w:rsidP="00CB1C05" w14:paraId="6FD1FFC1" w14:textId="77777777">
            <w:pPr>
              <w:pStyle w:val="RTableTextAbt"/>
              <w:rPr>
                <w:rFonts w:ascii="Times New Roman" w:hAnsi="Times New Roman" w:cs="Times New Roman"/>
              </w:rPr>
            </w:pPr>
            <w:r w:rsidRPr="00CD48B1">
              <w:rPr>
                <w:rFonts w:ascii="Times New Roman" w:hAnsi="Times New Roman" w:cs="Times New Roman"/>
                <w:b/>
                <w:bCs w:val="0"/>
                <w:szCs w:val="18"/>
              </w:rPr>
              <w:t>$66,962</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664D752A" w14:textId="77777777">
            <w:pPr>
              <w:pStyle w:val="RTableTextAbt"/>
              <w:rPr>
                <w:rFonts w:ascii="Times New Roman" w:hAnsi="Times New Roman" w:cs="Times New Roman"/>
              </w:rPr>
            </w:pPr>
            <w:r w:rsidRPr="00CD48B1">
              <w:rPr>
                <w:rFonts w:ascii="Times New Roman" w:hAnsi="Times New Roman" w:cs="Times New Roman"/>
                <w:b/>
                <w:bCs w:val="0"/>
                <w:szCs w:val="18"/>
              </w:rPr>
              <w:t xml:space="preserve">$7,428 </w:t>
            </w:r>
          </w:p>
        </w:tc>
        <w:tc>
          <w:tcPr>
            <w:tcW w:w="1260" w:type="dxa"/>
            <w:tcBorders>
              <w:left w:val="nil"/>
              <w:right w:val="single" w:sz="4" w:space="0" w:color="auto"/>
            </w:tcBorders>
            <w:shd w:val="clear" w:color="auto" w:fill="auto"/>
            <w:tcMar>
              <w:right w:w="144" w:type="dxa"/>
            </w:tcMar>
            <w:vAlign w:val="center"/>
          </w:tcPr>
          <w:p w:rsidR="00452E63" w:rsidRPr="00CD48B1" w:rsidP="00CB1C05" w14:paraId="4494B562" w14:textId="77777777">
            <w:pPr>
              <w:pStyle w:val="RTableTextAbt"/>
              <w:rPr>
                <w:rFonts w:ascii="Times New Roman" w:hAnsi="Times New Roman" w:cs="Times New Roman"/>
              </w:rPr>
            </w:pPr>
            <w:r w:rsidRPr="00CD48B1">
              <w:rPr>
                <w:rFonts w:ascii="Times New Roman" w:hAnsi="Times New Roman" w:cs="Times New Roman"/>
                <w:b/>
                <w:bCs w:val="0"/>
                <w:szCs w:val="18"/>
              </w:rPr>
              <w:t xml:space="preserve">$7,401 </w:t>
            </w:r>
          </w:p>
        </w:tc>
        <w:tc>
          <w:tcPr>
            <w:tcW w:w="1170" w:type="dxa"/>
            <w:tcBorders>
              <w:top w:val="nil"/>
              <w:left w:val="nil"/>
              <w:bottom w:val="single" w:sz="4" w:space="0" w:color="auto"/>
              <w:right w:val="single" w:sz="4" w:space="0" w:color="auto"/>
            </w:tcBorders>
            <w:shd w:val="clear" w:color="auto" w:fill="auto"/>
            <w:tcMar>
              <w:right w:w="144" w:type="dxa"/>
            </w:tcMar>
            <w:vAlign w:val="center"/>
          </w:tcPr>
          <w:p w:rsidR="00452E63" w:rsidRPr="00CD48B1" w:rsidP="00CB1C05" w14:paraId="17FF4460"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32.94)</w:t>
            </w:r>
          </w:p>
        </w:tc>
        <w:tc>
          <w:tcPr>
            <w:tcW w:w="1440" w:type="dxa"/>
            <w:tcBorders>
              <w:left w:val="nil"/>
              <w:right w:val="single" w:sz="4" w:space="0" w:color="auto"/>
            </w:tcBorders>
            <w:shd w:val="clear" w:color="auto" w:fill="auto"/>
            <w:tcMar>
              <w:right w:w="144" w:type="dxa"/>
            </w:tcMar>
            <w:vAlign w:val="center"/>
          </w:tcPr>
          <w:p w:rsidR="00452E63" w:rsidRPr="00CD48B1" w:rsidP="00CB1C05" w14:paraId="36EECD33"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59.56)</w:t>
            </w:r>
          </w:p>
        </w:tc>
      </w:tr>
      <w:tr w14:paraId="70C9792A" w14:textId="77777777" w:rsidTr="00CD48B1">
        <w:tblPrEx>
          <w:tblW w:w="12960" w:type="dxa"/>
          <w:tblLayout w:type="fixed"/>
          <w:tblCellMar>
            <w:left w:w="0" w:type="dxa"/>
            <w:right w:w="58" w:type="dxa"/>
          </w:tblCellMar>
          <w:tblLook w:val="04A0"/>
        </w:tblPrEx>
        <w:tc>
          <w:tcPr>
            <w:tcW w:w="495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452E63" w:rsidRPr="00CD48B1" w:rsidP="00CB1C05" w14:paraId="5C4F9762" w14:textId="77777777">
            <w:pPr>
              <w:pStyle w:val="LTableTextAbt"/>
              <w:rPr>
                <w:rFonts w:ascii="Times New Roman" w:hAnsi="Times New Roman" w:cs="Times New Roman"/>
              </w:rPr>
            </w:pPr>
            <w:r w:rsidRPr="00CD48B1">
              <w:rPr>
                <w:rFonts w:ascii="Times New Roman" w:hAnsi="Times New Roman" w:cs="Times New Roman"/>
                <w:u w:val="single"/>
              </w:rPr>
              <w:t>Without</w:t>
            </w:r>
            <w:r w:rsidRPr="00CD48B1">
              <w:rPr>
                <w:rFonts w:ascii="Times New Roman" w:hAnsi="Times New Roman" w:cs="Times New Roman"/>
              </w:rPr>
              <w:t xml:space="preserve"> Lowering Factor 7 Percent Discount Rate</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746F6710" w14:textId="77777777">
            <w:pPr>
              <w:pStyle w:val="RTableTextAbt"/>
              <w:rPr>
                <w:rFonts w:ascii="Times New Roman" w:hAnsi="Times New Roman" w:cs="Times New Roman"/>
              </w:rPr>
            </w:pPr>
            <w:r w:rsidRPr="00CD48B1">
              <w:rPr>
                <w:rFonts w:ascii="Times New Roman" w:hAnsi="Times New Roman" w:cs="Times New Roman"/>
                <w:b/>
                <w:bCs w:val="0"/>
                <w:szCs w:val="18"/>
              </w:rPr>
              <w:t>$40,363</w:t>
            </w:r>
          </w:p>
        </w:tc>
        <w:tc>
          <w:tcPr>
            <w:tcW w:w="1260" w:type="dxa"/>
            <w:tcBorders>
              <w:left w:val="single" w:sz="4" w:space="0" w:color="auto"/>
              <w:bottom w:val="single" w:sz="4" w:space="0" w:color="auto"/>
              <w:right w:val="single" w:sz="4" w:space="0" w:color="auto"/>
            </w:tcBorders>
            <w:shd w:val="clear" w:color="auto" w:fill="auto"/>
            <w:vAlign w:val="center"/>
          </w:tcPr>
          <w:p w:rsidR="00452E63" w:rsidRPr="00CD48B1" w:rsidP="00CB1C05" w14:paraId="70D1C732" w14:textId="77777777">
            <w:pPr>
              <w:pStyle w:val="RTableTextAbt"/>
              <w:rPr>
                <w:rFonts w:ascii="Times New Roman" w:hAnsi="Times New Roman" w:cs="Times New Roman"/>
              </w:rPr>
            </w:pPr>
            <w:r w:rsidRPr="00CD48B1">
              <w:rPr>
                <w:rFonts w:ascii="Times New Roman" w:hAnsi="Times New Roman" w:cs="Times New Roman"/>
                <w:b/>
                <w:bCs w:val="0"/>
                <w:szCs w:val="18"/>
              </w:rPr>
              <w:t>$66,962</w:t>
            </w:r>
          </w:p>
        </w:tc>
        <w:tc>
          <w:tcPr>
            <w:tcW w:w="1440" w:type="dxa"/>
            <w:tcBorders>
              <w:top w:val="nil"/>
              <w:left w:val="single" w:sz="4" w:space="0" w:color="auto"/>
              <w:bottom w:val="single" w:sz="4" w:space="0" w:color="auto"/>
              <w:right w:val="single" w:sz="4" w:space="0" w:color="auto"/>
            </w:tcBorders>
            <w:shd w:val="clear" w:color="auto" w:fill="auto"/>
            <w:vAlign w:val="center"/>
          </w:tcPr>
          <w:p w:rsidR="00452E63" w:rsidRPr="00CD48B1" w:rsidP="00CB1C05" w14:paraId="3AD3C911" w14:textId="77777777">
            <w:pPr>
              <w:pStyle w:val="RTableTextAbt"/>
              <w:rPr>
                <w:rFonts w:ascii="Times New Roman" w:hAnsi="Times New Roman" w:cs="Times New Roman"/>
              </w:rPr>
            </w:pPr>
            <w:r w:rsidRPr="00CD48B1">
              <w:rPr>
                <w:rFonts w:ascii="Times New Roman" w:hAnsi="Times New Roman" w:cs="Times New Roman"/>
                <w:b/>
                <w:bCs w:val="0"/>
                <w:szCs w:val="18"/>
              </w:rPr>
              <w:t>$14,042</w:t>
            </w:r>
          </w:p>
        </w:tc>
        <w:tc>
          <w:tcPr>
            <w:tcW w:w="1260" w:type="dxa"/>
            <w:tcBorders>
              <w:left w:val="nil"/>
              <w:bottom w:val="single" w:sz="4" w:space="0" w:color="auto"/>
              <w:right w:val="single" w:sz="4" w:space="0" w:color="auto"/>
            </w:tcBorders>
            <w:shd w:val="clear" w:color="auto" w:fill="auto"/>
            <w:tcMar>
              <w:right w:w="144" w:type="dxa"/>
            </w:tcMar>
            <w:vAlign w:val="center"/>
          </w:tcPr>
          <w:p w:rsidR="00452E63" w:rsidRPr="00CD48B1" w:rsidP="00CB1C05" w14:paraId="69D56D69" w14:textId="77777777">
            <w:pPr>
              <w:pStyle w:val="RTableTextAbt"/>
              <w:rPr>
                <w:rFonts w:ascii="Times New Roman" w:hAnsi="Times New Roman" w:cs="Times New Roman"/>
              </w:rPr>
            </w:pPr>
            <w:r w:rsidRPr="00CD48B1">
              <w:rPr>
                <w:rFonts w:ascii="Times New Roman" w:hAnsi="Times New Roman" w:cs="Times New Roman"/>
                <w:b/>
                <w:bCs w:val="0"/>
                <w:szCs w:val="18"/>
              </w:rPr>
              <w:t>$13,994</w:t>
            </w:r>
          </w:p>
        </w:tc>
        <w:tc>
          <w:tcPr>
            <w:tcW w:w="1170" w:type="dxa"/>
            <w:tcBorders>
              <w:top w:val="nil"/>
              <w:left w:val="nil"/>
              <w:bottom w:val="single" w:sz="4" w:space="0" w:color="auto"/>
              <w:right w:val="single" w:sz="4" w:space="0" w:color="auto"/>
            </w:tcBorders>
            <w:shd w:val="clear" w:color="auto" w:fill="auto"/>
            <w:tcMar>
              <w:right w:w="144" w:type="dxa"/>
            </w:tcMar>
            <w:vAlign w:val="center"/>
          </w:tcPr>
          <w:p w:rsidR="00452E63" w:rsidRPr="00CD48B1" w:rsidP="00CB1C05" w14:paraId="3BD345FD"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26.32)</w:t>
            </w:r>
          </w:p>
        </w:tc>
        <w:tc>
          <w:tcPr>
            <w:tcW w:w="1440" w:type="dxa"/>
            <w:tcBorders>
              <w:left w:val="nil"/>
              <w:bottom w:val="single" w:sz="4" w:space="0" w:color="auto"/>
              <w:right w:val="single" w:sz="4" w:space="0" w:color="auto"/>
            </w:tcBorders>
            <w:shd w:val="clear" w:color="auto" w:fill="auto"/>
            <w:tcMar>
              <w:right w:w="144" w:type="dxa"/>
            </w:tcMar>
            <w:vAlign w:val="center"/>
          </w:tcPr>
          <w:p w:rsidR="00452E63" w:rsidRPr="00CD48B1" w:rsidP="00CB1C05" w14:paraId="3330C384" w14:textId="77777777">
            <w:pPr>
              <w:pStyle w:val="RTableTextAbt"/>
              <w:rPr>
                <w:rFonts w:ascii="Times New Roman" w:hAnsi="Times New Roman" w:cs="Times New Roman"/>
              </w:rPr>
            </w:pPr>
            <w:r w:rsidRPr="00CD48B1">
              <w:rPr>
                <w:rFonts w:ascii="Times New Roman" w:hAnsi="Times New Roman" w:cs="Times New Roman"/>
                <w:b/>
                <w:bCs w:val="0"/>
                <w:color w:val="FF0000"/>
                <w:szCs w:val="18"/>
              </w:rPr>
              <w:t>($52.97)</w:t>
            </w:r>
          </w:p>
        </w:tc>
      </w:tr>
    </w:tbl>
    <w:p w:rsidR="008715C7" w:rsidP="00CB1C05" w14:paraId="7C3A34C5" w14:textId="77777777">
      <w:pPr>
        <w:tabs>
          <w:tab w:val="left" w:pos="809"/>
        </w:tabs>
      </w:pPr>
      <w:r>
        <w:br w:type="textWrapping" w:clear="all"/>
      </w:r>
      <w:r w:rsidR="00C77707">
        <w:tab/>
      </w:r>
    </w:p>
    <w:tbl>
      <w:tblPr>
        <w:tblW w:w="5000" w:type="pct"/>
        <w:tblCellMar>
          <w:left w:w="0" w:type="dxa"/>
          <w:right w:w="58" w:type="dxa"/>
        </w:tblCellMar>
        <w:tblLook w:val="04A0"/>
      </w:tblPr>
      <w:tblGrid>
        <w:gridCol w:w="4701"/>
        <w:gridCol w:w="1075"/>
        <w:gridCol w:w="1045"/>
        <w:gridCol w:w="1050"/>
        <w:gridCol w:w="1045"/>
        <w:gridCol w:w="980"/>
        <w:gridCol w:w="990"/>
        <w:gridCol w:w="1081"/>
        <w:gridCol w:w="993"/>
      </w:tblGrid>
      <w:tr w14:paraId="144CA087" w14:textId="77777777" w:rsidTr="00D60F6B">
        <w:tblPrEx>
          <w:tblW w:w="5000" w:type="pct"/>
          <w:tblCellMar>
            <w:left w:w="0" w:type="dxa"/>
            <w:right w:w="58" w:type="dxa"/>
          </w:tblCellMar>
          <w:tblLook w:val="04A0"/>
        </w:tblPrEx>
        <w:trPr>
          <w:trHeight w:val="270"/>
          <w:tblHeader/>
        </w:trPr>
        <w:tc>
          <w:tcPr>
            <w:tcW w:w="5000" w:type="pct"/>
            <w:gridSpan w:val="9"/>
            <w:tcBorders>
              <w:top w:val="nil"/>
              <w:left w:val="nil"/>
              <w:bottom w:val="single" w:sz="4" w:space="0" w:color="auto"/>
              <w:right w:val="nil"/>
            </w:tcBorders>
          </w:tcPr>
          <w:p w:rsidR="00025ED0" w:rsidRPr="00FC31A6" w:rsidP="00CB1C05" w14:paraId="600754CA" w14:textId="77777777">
            <w:pPr>
              <w:pStyle w:val="TableTitleA"/>
            </w:pPr>
            <w:r>
              <w:t>Table D-</w:t>
            </w:r>
            <w:r w:rsidR="00BC4B5D">
              <w:fldChar w:fldCharType="begin" w:fldLock="1"/>
            </w:r>
            <w:r w:rsidR="00BC4B5D">
              <w:instrText xml:space="preserve"> SEQ Table_D- \* ARABIC </w:instrText>
            </w:r>
            <w:r w:rsidR="00BC4B5D">
              <w:fldChar w:fldCharType="separate"/>
            </w:r>
            <w:r w:rsidR="0092222B">
              <w:rPr>
                <w:noProof/>
              </w:rPr>
              <w:t>4</w:t>
            </w:r>
            <w:r w:rsidR="00BC4B5D">
              <w:rPr>
                <w:noProof/>
              </w:rPr>
              <w:fldChar w:fldCharType="end"/>
            </w:r>
            <w:r w:rsidRPr="00FC31A6">
              <w:t>: Total Annualized Benefits by Use Category and Option (</w:t>
            </w:r>
            <w:r>
              <w:t>20-Year Annualized using Lowering Factor and Low Benefits Estimate, 2022$</w:t>
            </w:r>
            <w:r w:rsidRPr="00FC31A6">
              <w:t>)</w:t>
            </w:r>
          </w:p>
        </w:tc>
      </w:tr>
      <w:tr w14:paraId="559F4366" w14:textId="77777777" w:rsidTr="00D60F6B">
        <w:tblPrEx>
          <w:tblW w:w="5000" w:type="pct"/>
          <w:tblCellMar>
            <w:left w:w="0" w:type="dxa"/>
            <w:right w:w="58" w:type="dxa"/>
          </w:tblCellMar>
          <w:tblLook w:val="04A0"/>
        </w:tblPrEx>
        <w:trPr>
          <w:tblHeader/>
        </w:trPr>
        <w:tc>
          <w:tcPr>
            <w:tcW w:w="1814" w:type="pct"/>
            <w:vMerge w:val="restar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025ED0" w:rsidRPr="00FC31A6" w:rsidP="00CB1C05" w14:paraId="5AB71809" w14:textId="77777777">
            <w:pPr>
              <w:pStyle w:val="TableSubtitle"/>
              <w:rPr>
                <w:rFonts w:asciiTheme="minorHAnsi" w:hAnsiTheme="minorHAnsi" w:cstheme="minorHAnsi"/>
                <w:color w:val="auto"/>
                <w:sz w:val="16"/>
                <w:szCs w:val="16"/>
              </w:rPr>
            </w:pPr>
            <w:r w:rsidRPr="00FC31A6">
              <w:t>Use Category</w:t>
            </w:r>
          </w:p>
        </w:tc>
        <w:tc>
          <w:tcPr>
            <w:tcW w:w="818" w:type="pct"/>
            <w:gridSpan w:val="2"/>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3D21E590" w14:textId="77777777">
            <w:pPr>
              <w:pStyle w:val="TableSubtitle"/>
            </w:pPr>
            <w:r>
              <w:rPr>
                <w:rFonts w:cs="Times"/>
                <w:color w:val="FFFFFF"/>
              </w:rPr>
              <w:t>2 Percent Discount Rate</w:t>
            </w:r>
          </w:p>
        </w:tc>
        <w:tc>
          <w:tcPr>
            <w:tcW w:w="808" w:type="pct"/>
            <w:gridSpan w:val="2"/>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5870AC6A" w14:textId="77777777">
            <w:pPr>
              <w:pStyle w:val="TableSubtitle"/>
            </w:pPr>
            <w:r>
              <w:rPr>
                <w:rFonts w:cs="Times"/>
                <w:color w:val="FFFFFF"/>
              </w:rPr>
              <w:t>3 Percent Discount Rate</w:t>
            </w:r>
          </w:p>
        </w:tc>
        <w:tc>
          <w:tcPr>
            <w:tcW w:w="760" w:type="pct"/>
            <w:gridSpan w:val="2"/>
            <w:tcBorders>
              <w:top w:val="single" w:sz="4" w:space="0" w:color="auto"/>
              <w:left w:val="single" w:sz="4" w:space="0" w:color="auto"/>
              <w:bottom w:val="single" w:sz="4" w:space="0" w:color="auto"/>
              <w:right w:val="single" w:sz="4" w:space="0" w:color="auto"/>
            </w:tcBorders>
            <w:shd w:val="clear" w:color="auto" w:fill="48A9C5" w:themeFill="accent1"/>
          </w:tcPr>
          <w:p w:rsidR="00025ED0" w:rsidP="00CB1C05" w14:paraId="759335F2" w14:textId="77777777">
            <w:pPr>
              <w:pStyle w:val="TableSubtitle"/>
            </w:pPr>
            <w:r>
              <w:t xml:space="preserve">7 </w:t>
            </w:r>
            <w:r w:rsidRPr="00645A82">
              <w:t>Percent Discount Rate</w:t>
            </w:r>
          </w:p>
        </w:tc>
        <w:tc>
          <w:tcPr>
            <w:tcW w:w="800" w:type="pct"/>
            <w:gridSpan w:val="2"/>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2B898425" w14:textId="77777777">
            <w:pPr>
              <w:pStyle w:val="TableSubtitle"/>
            </w:pPr>
            <w:r>
              <w:t>Notes</w:t>
            </w:r>
          </w:p>
        </w:tc>
      </w:tr>
      <w:tr w14:paraId="00ECBB94" w14:textId="77777777" w:rsidTr="00D60F6B">
        <w:tblPrEx>
          <w:tblW w:w="5000" w:type="pct"/>
          <w:tblCellMar>
            <w:left w:w="0" w:type="dxa"/>
            <w:right w:w="58" w:type="dxa"/>
          </w:tblCellMar>
          <w:tblLook w:val="04A0"/>
        </w:tblPrEx>
        <w:trPr>
          <w:trHeight w:val="323"/>
          <w:tblHeader/>
        </w:trPr>
        <w:tc>
          <w:tcPr>
            <w:tcW w:w="1814" w:type="pct"/>
            <w:vMerge/>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59E99697" w14:textId="77777777">
            <w:pPr>
              <w:pStyle w:val="TableSubtitle"/>
              <w:rPr>
                <w:rFonts w:asciiTheme="minorHAnsi" w:hAnsiTheme="minorHAnsi" w:cstheme="minorHAnsi"/>
                <w:color w:val="auto"/>
                <w:sz w:val="16"/>
                <w:szCs w:val="16"/>
              </w:rPr>
            </w:pPr>
          </w:p>
        </w:tc>
        <w:tc>
          <w:tcPr>
            <w:tcW w:w="415" w:type="pct"/>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71430654" w14:textId="77777777">
            <w:pPr>
              <w:pStyle w:val="TableSubtitle"/>
            </w:pPr>
            <w:r w:rsidRPr="00FC31A6">
              <w:rPr>
                <w:rFonts w:cs="PMingLiU"/>
                <w:color w:val="FFFFFF"/>
              </w:rPr>
              <w:t>Option 1</w:t>
            </w:r>
          </w:p>
        </w:tc>
        <w:tc>
          <w:tcPr>
            <w:tcW w:w="403" w:type="pct"/>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3356BECD" w14:textId="77777777">
            <w:pPr>
              <w:pStyle w:val="TableSubtitle"/>
            </w:pPr>
            <w:r w:rsidRPr="00FC31A6">
              <w:rPr>
                <w:rFonts w:cs="PMingLiU"/>
                <w:color w:val="FFFFFF"/>
              </w:rPr>
              <w:t>Option 2</w:t>
            </w:r>
          </w:p>
        </w:tc>
        <w:tc>
          <w:tcPr>
            <w:tcW w:w="405" w:type="pct"/>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21E282BC" w14:textId="77777777">
            <w:pPr>
              <w:pStyle w:val="TableSubtitle"/>
            </w:pPr>
            <w:r w:rsidRPr="00FC31A6">
              <w:rPr>
                <w:rFonts w:cs="PMingLiU"/>
                <w:color w:val="FFFFFF"/>
              </w:rPr>
              <w:t>Option 1</w:t>
            </w:r>
          </w:p>
        </w:tc>
        <w:tc>
          <w:tcPr>
            <w:tcW w:w="403" w:type="pct"/>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09BE2BFC" w14:textId="77777777">
            <w:pPr>
              <w:pStyle w:val="TableSubtitle"/>
            </w:pPr>
            <w:r w:rsidRPr="00FC31A6">
              <w:rPr>
                <w:rFonts w:cs="PMingLiU"/>
                <w:color w:val="FFFFFF"/>
              </w:rPr>
              <w:t>Option 2</w:t>
            </w:r>
          </w:p>
        </w:tc>
        <w:tc>
          <w:tcPr>
            <w:tcW w:w="378" w:type="pct"/>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5FAA132C" w14:textId="77777777">
            <w:pPr>
              <w:pStyle w:val="TableSubtitle"/>
              <w:rPr>
                <w:rFonts w:cs="PMingLiU"/>
                <w:color w:val="FFFFFF"/>
              </w:rPr>
            </w:pPr>
            <w:r w:rsidRPr="00FC31A6">
              <w:rPr>
                <w:rFonts w:cs="PMingLiU"/>
                <w:color w:val="FFFFFF"/>
              </w:rPr>
              <w:t>Option 1</w:t>
            </w:r>
          </w:p>
        </w:tc>
        <w:tc>
          <w:tcPr>
            <w:tcW w:w="382" w:type="pct"/>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1AAE7AC5" w14:textId="77777777">
            <w:pPr>
              <w:pStyle w:val="TableSubtitle"/>
              <w:rPr>
                <w:rFonts w:cs="PMingLiU"/>
                <w:color w:val="FFFFFF"/>
              </w:rPr>
            </w:pPr>
            <w:r w:rsidRPr="00FC31A6">
              <w:rPr>
                <w:rFonts w:cs="PMingLiU"/>
                <w:color w:val="FFFFFF"/>
              </w:rPr>
              <w:t>Option 2</w:t>
            </w:r>
          </w:p>
        </w:tc>
        <w:tc>
          <w:tcPr>
            <w:tcW w:w="417" w:type="pct"/>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tcPr>
          <w:p w:rsidR="00025ED0" w:rsidRPr="00FC31A6" w:rsidP="00CB1C05" w14:paraId="32A88DBE" w14:textId="77777777">
            <w:pPr>
              <w:pStyle w:val="TableSubtitle"/>
              <w:rPr>
                <w:rFonts w:cs="PMingLiU"/>
                <w:color w:val="FFFFFF"/>
              </w:rPr>
            </w:pPr>
            <w:r w:rsidRPr="00FC31A6">
              <w:rPr>
                <w:rFonts w:cs="PMingLiU"/>
                <w:color w:val="FFFFFF"/>
              </w:rPr>
              <w:t>Option 1</w:t>
            </w:r>
          </w:p>
        </w:tc>
        <w:tc>
          <w:tcPr>
            <w:tcW w:w="383" w:type="pct"/>
            <w:tcBorders>
              <w:top w:val="single" w:sz="4" w:space="0" w:color="auto"/>
              <w:left w:val="single" w:sz="4" w:space="0" w:color="auto"/>
              <w:bottom w:val="single" w:sz="4" w:space="0" w:color="auto"/>
              <w:right w:val="single" w:sz="4" w:space="0" w:color="auto"/>
            </w:tcBorders>
            <w:shd w:val="clear" w:color="auto" w:fill="48A9C5" w:themeFill="accent1"/>
          </w:tcPr>
          <w:p w:rsidR="00025ED0" w:rsidRPr="00FC31A6" w:rsidP="00CB1C05" w14:paraId="07527204" w14:textId="77777777">
            <w:pPr>
              <w:pStyle w:val="TableSubtitle"/>
            </w:pPr>
            <w:r w:rsidRPr="00FC31A6">
              <w:rPr>
                <w:rFonts w:cs="PMingLiU"/>
                <w:color w:val="FFFFFF"/>
              </w:rPr>
              <w:t>Option 2</w:t>
            </w:r>
          </w:p>
        </w:tc>
      </w:tr>
      <w:tr w14:paraId="724C2F40"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14E4D21E" w14:textId="77777777">
            <w:pPr>
              <w:pStyle w:val="LTableTextAbt"/>
              <w:rPr>
                <w:szCs w:val="18"/>
              </w:rPr>
            </w:pPr>
            <w:r w:rsidRPr="000A6FFF">
              <w:rPr>
                <w:szCs w:val="18"/>
              </w:rPr>
              <w:t>Manufacturing</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295D88F7" w14:textId="77777777">
            <w:pPr>
              <w:pStyle w:val="RTableTextAbt"/>
              <w:rPr>
                <w:szCs w:val="18"/>
              </w:rPr>
            </w:pPr>
            <w:r>
              <w:rPr>
                <w:szCs w:val="18"/>
              </w:rPr>
              <w:t>$56,484</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45C3653" w14:textId="77777777">
            <w:pPr>
              <w:pStyle w:val="RTableTextAbt"/>
              <w:rPr>
                <w:szCs w:val="18"/>
              </w:rPr>
            </w:pPr>
            <w:r>
              <w:rPr>
                <w:szCs w:val="18"/>
              </w:rPr>
              <w:t>$56,484</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09CCE07" w14:textId="77777777">
            <w:pPr>
              <w:pStyle w:val="RTableTextAbt"/>
              <w:rPr>
                <w:szCs w:val="18"/>
              </w:rPr>
            </w:pPr>
            <w:r>
              <w:rPr>
                <w:szCs w:val="18"/>
              </w:rPr>
              <w:t>$45,07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A98C9C1" w14:textId="77777777">
            <w:pPr>
              <w:pStyle w:val="RTableTextAbt"/>
              <w:ind w:right="-54"/>
              <w:rPr>
                <w:szCs w:val="18"/>
              </w:rPr>
            </w:pPr>
            <w:r>
              <w:rPr>
                <w:szCs w:val="18"/>
              </w:rPr>
              <w:t>$45,077</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5280E627" w14:textId="77777777">
            <w:pPr>
              <w:pStyle w:val="RTableTextAbt"/>
              <w:jc w:val="center"/>
              <w:rPr>
                <w:szCs w:val="18"/>
              </w:rPr>
            </w:pPr>
            <w:r>
              <w:rPr>
                <w:szCs w:val="18"/>
              </w:rPr>
              <w:t>$21,458</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360A3585" w14:textId="77777777">
            <w:pPr>
              <w:pStyle w:val="RTableTextAbt"/>
              <w:jc w:val="center"/>
              <w:rPr>
                <w:szCs w:val="18"/>
              </w:rPr>
            </w:pPr>
            <w:r>
              <w:rPr>
                <w:szCs w:val="18"/>
              </w:rPr>
              <w:t>$21,458</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40B3F081"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521E5FC0" w14:textId="77777777">
            <w:pPr>
              <w:pStyle w:val="RTableTextAbt"/>
              <w:jc w:val="center"/>
              <w:rPr>
                <w:szCs w:val="18"/>
              </w:rPr>
            </w:pPr>
            <w:r w:rsidRPr="00505712">
              <w:rPr>
                <w:szCs w:val="18"/>
              </w:rPr>
              <w:t>WCPP</w:t>
            </w:r>
          </w:p>
        </w:tc>
      </w:tr>
      <w:tr w14:paraId="41AD2487"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6FBD96AB" w14:textId="77777777">
            <w:pPr>
              <w:pStyle w:val="LTableTextAbt"/>
              <w:rPr>
                <w:szCs w:val="18"/>
              </w:rPr>
            </w:pPr>
            <w:r w:rsidRPr="000A6FFF">
              <w:rPr>
                <w:szCs w:val="18"/>
              </w:rPr>
              <w:t>Import/Repackage</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574A1807" w14:textId="77777777">
            <w:pPr>
              <w:pStyle w:val="RTableTextAbt"/>
              <w:rPr>
                <w:szCs w:val="18"/>
              </w:rPr>
            </w:pPr>
            <w:r>
              <w:rPr>
                <w:szCs w:val="18"/>
              </w:rPr>
              <w:t>$823</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088B2C3" w14:textId="77777777">
            <w:pPr>
              <w:pStyle w:val="RTableTextAbt"/>
              <w:rPr>
                <w:szCs w:val="18"/>
              </w:rPr>
            </w:pPr>
            <w:r>
              <w:rPr>
                <w:szCs w:val="18"/>
              </w:rPr>
              <w:t>$823</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73EC419" w14:textId="77777777">
            <w:pPr>
              <w:pStyle w:val="RTableTextAbt"/>
              <w:rPr>
                <w:szCs w:val="18"/>
              </w:rPr>
            </w:pPr>
            <w:r>
              <w:rPr>
                <w:szCs w:val="18"/>
              </w:rPr>
              <w:t>$65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DF5C415" w14:textId="77777777">
            <w:pPr>
              <w:pStyle w:val="RTableTextAbt"/>
              <w:ind w:right="-54"/>
              <w:rPr>
                <w:szCs w:val="18"/>
              </w:rPr>
            </w:pPr>
            <w:r>
              <w:rPr>
                <w:szCs w:val="18"/>
              </w:rPr>
              <w:t>$657</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8701AAB" w14:textId="77777777">
            <w:pPr>
              <w:pStyle w:val="RTableTextAbt"/>
              <w:jc w:val="center"/>
              <w:rPr>
                <w:szCs w:val="18"/>
              </w:rPr>
            </w:pPr>
            <w:r>
              <w:rPr>
                <w:szCs w:val="18"/>
              </w:rPr>
              <w:t>$313</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0FBBDF13" w14:textId="77777777">
            <w:pPr>
              <w:pStyle w:val="RTableTextAbt"/>
              <w:jc w:val="center"/>
              <w:rPr>
                <w:szCs w:val="18"/>
              </w:rPr>
            </w:pPr>
            <w:r>
              <w:rPr>
                <w:szCs w:val="18"/>
              </w:rPr>
              <w:t>$313</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3569A449"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30D049D4" w14:textId="77777777">
            <w:pPr>
              <w:pStyle w:val="RTableTextAbt"/>
              <w:jc w:val="center"/>
              <w:rPr>
                <w:szCs w:val="18"/>
              </w:rPr>
            </w:pPr>
            <w:r w:rsidRPr="00505712">
              <w:rPr>
                <w:szCs w:val="18"/>
              </w:rPr>
              <w:t>WCPP</w:t>
            </w:r>
          </w:p>
        </w:tc>
      </w:tr>
      <w:tr w14:paraId="5D8601B7"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2A5F3911" w14:textId="77777777">
            <w:pPr>
              <w:pStyle w:val="LTableTextAbt"/>
              <w:rPr>
                <w:szCs w:val="18"/>
              </w:rPr>
            </w:pPr>
            <w:r w:rsidRPr="000A6FFF">
              <w:rPr>
                <w:szCs w:val="18"/>
              </w:rPr>
              <w:t>Reactant/Intermediate</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221D1BD7" w14:textId="77777777">
            <w:pPr>
              <w:pStyle w:val="RTableTextAbt"/>
              <w:rPr>
                <w:szCs w:val="18"/>
              </w:rPr>
            </w:pPr>
            <w:r>
              <w:rPr>
                <w:szCs w:val="18"/>
              </w:rPr>
              <w:t>$10,83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1C1D8B4" w14:textId="77777777">
            <w:pPr>
              <w:pStyle w:val="RTableTextAbt"/>
              <w:rPr>
                <w:szCs w:val="18"/>
              </w:rPr>
            </w:pPr>
            <w:r>
              <w:rPr>
                <w:szCs w:val="18"/>
              </w:rPr>
              <w:t>$10,837</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4A343D1" w14:textId="77777777">
            <w:pPr>
              <w:pStyle w:val="RTableTextAbt"/>
              <w:rPr>
                <w:szCs w:val="18"/>
              </w:rPr>
            </w:pPr>
            <w:r>
              <w:rPr>
                <w:szCs w:val="18"/>
              </w:rPr>
              <w:t>$8,648</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66D54E8" w14:textId="77777777">
            <w:pPr>
              <w:pStyle w:val="RTableTextAbt"/>
              <w:ind w:right="-54"/>
              <w:rPr>
                <w:szCs w:val="18"/>
              </w:rPr>
            </w:pPr>
            <w:r>
              <w:rPr>
                <w:szCs w:val="18"/>
              </w:rPr>
              <w:t>$8,648</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3B5F3A06" w14:textId="77777777">
            <w:pPr>
              <w:pStyle w:val="RTableTextAbt"/>
              <w:jc w:val="center"/>
              <w:rPr>
                <w:szCs w:val="18"/>
              </w:rPr>
            </w:pPr>
            <w:r>
              <w:rPr>
                <w:szCs w:val="18"/>
              </w:rPr>
              <w:t>$4,117</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F41C7AE" w14:textId="77777777">
            <w:pPr>
              <w:pStyle w:val="RTableTextAbt"/>
              <w:jc w:val="center"/>
              <w:rPr>
                <w:szCs w:val="18"/>
              </w:rPr>
            </w:pPr>
            <w:r>
              <w:rPr>
                <w:szCs w:val="18"/>
              </w:rPr>
              <w:t>$4,117</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29962D56"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01560EE4" w14:textId="77777777">
            <w:pPr>
              <w:pStyle w:val="RTableTextAbt"/>
              <w:jc w:val="center"/>
              <w:rPr>
                <w:szCs w:val="18"/>
              </w:rPr>
            </w:pPr>
            <w:r w:rsidRPr="00505712">
              <w:rPr>
                <w:szCs w:val="18"/>
              </w:rPr>
              <w:t>WCPP</w:t>
            </w:r>
          </w:p>
        </w:tc>
      </w:tr>
      <w:tr w14:paraId="79E7A049"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8FCAEDB" w14:textId="77777777">
            <w:pPr>
              <w:pStyle w:val="LTableTextAbt"/>
              <w:rPr>
                <w:szCs w:val="18"/>
              </w:rPr>
            </w:pPr>
            <w:r w:rsidRPr="000A6FFF">
              <w:rPr>
                <w:szCs w:val="18"/>
              </w:rPr>
              <w:t>Processing Aid in Petrochemical Manufacturing</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10CD0A03" w14:textId="77777777">
            <w:pPr>
              <w:pStyle w:val="RTableTextAbt"/>
              <w:rPr>
                <w:szCs w:val="18"/>
              </w:rPr>
            </w:pPr>
            <w:r>
              <w:rPr>
                <w:szCs w:val="18"/>
              </w:rPr>
              <w:t>$6,149</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505D1B5" w14:textId="77777777">
            <w:pPr>
              <w:pStyle w:val="RTableTextAbt"/>
              <w:rPr>
                <w:szCs w:val="18"/>
              </w:rPr>
            </w:pPr>
            <w:r>
              <w:rPr>
                <w:szCs w:val="18"/>
              </w:rPr>
              <w:t>$6,149</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B4AE491" w14:textId="77777777">
            <w:pPr>
              <w:pStyle w:val="RTableTextAbt"/>
              <w:rPr>
                <w:szCs w:val="18"/>
              </w:rPr>
            </w:pPr>
            <w:r>
              <w:rPr>
                <w:szCs w:val="18"/>
              </w:rPr>
              <w:t>$4,90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332F8A62" w14:textId="77777777">
            <w:pPr>
              <w:pStyle w:val="RTableTextAbt"/>
              <w:ind w:right="-54"/>
              <w:rPr>
                <w:szCs w:val="18"/>
              </w:rPr>
            </w:pPr>
            <w:r>
              <w:rPr>
                <w:szCs w:val="18"/>
              </w:rPr>
              <w:t>$4,907</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1DCA73F" w14:textId="77777777">
            <w:pPr>
              <w:pStyle w:val="RTableTextAbt"/>
              <w:jc w:val="center"/>
              <w:rPr>
                <w:szCs w:val="18"/>
              </w:rPr>
            </w:pPr>
            <w:r>
              <w:rPr>
                <w:szCs w:val="18"/>
              </w:rPr>
              <w:t>$2,336</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908E6F7" w14:textId="77777777">
            <w:pPr>
              <w:pStyle w:val="RTableTextAbt"/>
              <w:jc w:val="center"/>
              <w:rPr>
                <w:szCs w:val="18"/>
              </w:rPr>
            </w:pPr>
            <w:r>
              <w:rPr>
                <w:szCs w:val="18"/>
              </w:rPr>
              <w:t>$2,336</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75916BB7"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66DE5173" w14:textId="77777777">
            <w:pPr>
              <w:pStyle w:val="RTableTextAbt"/>
              <w:jc w:val="center"/>
              <w:rPr>
                <w:szCs w:val="18"/>
              </w:rPr>
            </w:pPr>
            <w:r w:rsidRPr="00505712">
              <w:rPr>
                <w:szCs w:val="18"/>
              </w:rPr>
              <w:t>WCPP</w:t>
            </w:r>
          </w:p>
        </w:tc>
      </w:tr>
      <w:tr w14:paraId="718B51AB"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45FD05DB" w14:textId="77777777">
            <w:pPr>
              <w:pStyle w:val="LTableTextAbt"/>
              <w:rPr>
                <w:szCs w:val="18"/>
              </w:rPr>
            </w:pPr>
            <w:r w:rsidRPr="000A6FFF">
              <w:rPr>
                <w:szCs w:val="18"/>
              </w:rPr>
              <w:t>Production of Maskant for Chemical Milling</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16D68DC9" w14:textId="77777777">
            <w:pPr>
              <w:pStyle w:val="RTableTextAbt"/>
              <w:rPr>
                <w:szCs w:val="18"/>
              </w:rPr>
            </w:pPr>
            <w:r>
              <w:rPr>
                <w:szCs w:val="18"/>
              </w:rPr>
              <w:t>$165</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400A08B9" w14:textId="77777777">
            <w:pPr>
              <w:pStyle w:val="RTableTextAbt"/>
              <w:rPr>
                <w:szCs w:val="18"/>
              </w:rPr>
            </w:pPr>
            <w:r>
              <w:rPr>
                <w:szCs w:val="18"/>
              </w:rPr>
              <w:t>$165</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BFD7D98" w14:textId="77777777">
            <w:pPr>
              <w:pStyle w:val="RTableTextAbt"/>
              <w:rPr>
                <w:szCs w:val="18"/>
              </w:rPr>
            </w:pPr>
            <w:r>
              <w:rPr>
                <w:szCs w:val="18"/>
              </w:rPr>
              <w:t>$131</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6C808A3" w14:textId="77777777">
            <w:pPr>
              <w:pStyle w:val="RTableTextAbt"/>
              <w:ind w:right="-54"/>
              <w:rPr>
                <w:szCs w:val="18"/>
              </w:rPr>
            </w:pPr>
            <w:r>
              <w:rPr>
                <w:szCs w:val="18"/>
              </w:rPr>
              <w:t>$131</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63001594" w14:textId="77777777">
            <w:pPr>
              <w:pStyle w:val="RTableTextAbt"/>
              <w:jc w:val="center"/>
              <w:rPr>
                <w:szCs w:val="18"/>
              </w:rPr>
            </w:pPr>
            <w:r>
              <w:rPr>
                <w:szCs w:val="18"/>
              </w:rPr>
              <w:t>$63</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1548A9BB" w14:textId="77777777">
            <w:pPr>
              <w:pStyle w:val="RTableTextAbt"/>
              <w:jc w:val="center"/>
              <w:rPr>
                <w:szCs w:val="18"/>
              </w:rPr>
            </w:pPr>
            <w:r>
              <w:rPr>
                <w:szCs w:val="18"/>
              </w:rPr>
              <w:t>$63</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1FA4320B"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792091EE" w14:textId="77777777">
            <w:pPr>
              <w:pStyle w:val="RTableTextAbt"/>
              <w:jc w:val="center"/>
              <w:rPr>
                <w:szCs w:val="18"/>
              </w:rPr>
            </w:pPr>
            <w:r w:rsidRPr="00505712">
              <w:rPr>
                <w:szCs w:val="18"/>
              </w:rPr>
              <w:t>WCPP</w:t>
            </w:r>
          </w:p>
        </w:tc>
      </w:tr>
      <w:tr w14:paraId="4569CF8C"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08C8F0DB" w14:textId="77777777">
            <w:pPr>
              <w:pStyle w:val="LTableTextAbt"/>
              <w:rPr>
                <w:szCs w:val="18"/>
              </w:rPr>
            </w:pPr>
            <w:r w:rsidRPr="000A6FFF">
              <w:rPr>
                <w:szCs w:val="18"/>
              </w:rPr>
              <w:t>Use as Maskant for Chemical Milling</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1FCCAC0C" w14:textId="77777777">
            <w:pPr>
              <w:pStyle w:val="RTableTextAbt"/>
              <w:rPr>
                <w:szCs w:val="18"/>
              </w:rPr>
            </w:pPr>
            <w:r>
              <w:rPr>
                <w:szCs w:val="18"/>
              </w:rPr>
              <w:t>$285,418</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9F0FB77" w14:textId="77777777">
            <w:pPr>
              <w:pStyle w:val="RTableTextAbt"/>
              <w:rPr>
                <w:szCs w:val="18"/>
              </w:rPr>
            </w:pPr>
            <w:r>
              <w:rPr>
                <w:szCs w:val="18"/>
              </w:rPr>
              <w:t>$285,418</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CEBB30F" w14:textId="77777777">
            <w:pPr>
              <w:pStyle w:val="RTableTextAbt"/>
              <w:rPr>
                <w:szCs w:val="18"/>
              </w:rPr>
            </w:pPr>
            <w:r>
              <w:rPr>
                <w:szCs w:val="18"/>
              </w:rPr>
              <w:t>$227,77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9413471" w14:textId="77777777">
            <w:pPr>
              <w:pStyle w:val="RTableTextAbt"/>
              <w:ind w:right="-54"/>
              <w:rPr>
                <w:szCs w:val="18"/>
              </w:rPr>
            </w:pPr>
            <w:r>
              <w:rPr>
                <w:szCs w:val="18"/>
              </w:rPr>
              <w:t>$227,777</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5585C5C4" w14:textId="77777777">
            <w:pPr>
              <w:pStyle w:val="RTableTextAbt"/>
              <w:jc w:val="center"/>
              <w:rPr>
                <w:szCs w:val="18"/>
              </w:rPr>
            </w:pPr>
            <w:r>
              <w:rPr>
                <w:szCs w:val="18"/>
              </w:rPr>
              <w:t>$108,430</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0800CDA4" w14:textId="77777777">
            <w:pPr>
              <w:pStyle w:val="RTableTextAbt"/>
              <w:jc w:val="center"/>
              <w:rPr>
                <w:szCs w:val="18"/>
              </w:rPr>
            </w:pPr>
            <w:r>
              <w:rPr>
                <w:szCs w:val="18"/>
              </w:rPr>
              <w:t>$108,430</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21DDD376"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56062943" w14:textId="77777777">
            <w:pPr>
              <w:pStyle w:val="RTableTextAbt"/>
              <w:jc w:val="center"/>
              <w:rPr>
                <w:szCs w:val="18"/>
              </w:rPr>
            </w:pPr>
            <w:r w:rsidRPr="00505712">
              <w:rPr>
                <w:szCs w:val="18"/>
              </w:rPr>
              <w:t>WCPP</w:t>
            </w:r>
          </w:p>
        </w:tc>
      </w:tr>
      <w:tr w14:paraId="06A0701F"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074C1065" w14:textId="77777777">
            <w:pPr>
              <w:pStyle w:val="LTableTextAbt"/>
              <w:rPr>
                <w:szCs w:val="18"/>
              </w:rPr>
            </w:pPr>
            <w:r w:rsidRPr="000A6FFF">
              <w:rPr>
                <w:szCs w:val="18"/>
              </w:rPr>
              <w:t>Vapor Degreasing: Open Top Vapor Degreasing (OTVD)</w:t>
            </w:r>
            <w:r w:rsidRPr="000A6FFF">
              <w:rPr>
                <w:szCs w:val="18"/>
                <w:vertAlign w:val="superscript"/>
              </w:rPr>
              <w:t>1</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0C1DA0B3" w14:textId="77777777">
            <w:pPr>
              <w:pStyle w:val="RTableTextAbt"/>
              <w:rPr>
                <w:szCs w:val="18"/>
              </w:rPr>
            </w:pPr>
            <w:r>
              <w:rPr>
                <w:szCs w:val="18"/>
              </w:rPr>
              <w:t>$147,806</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7AABABB" w14:textId="77777777">
            <w:pPr>
              <w:pStyle w:val="RTableTextAbt"/>
              <w:rPr>
                <w:szCs w:val="18"/>
              </w:rPr>
            </w:pPr>
            <w:r>
              <w:rPr>
                <w:szCs w:val="18"/>
              </w:rPr>
              <w:t>$87,942</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BCA919F" w14:textId="77777777">
            <w:pPr>
              <w:pStyle w:val="RTableTextAbt"/>
              <w:rPr>
                <w:szCs w:val="18"/>
              </w:rPr>
            </w:pPr>
            <w:r>
              <w:rPr>
                <w:szCs w:val="18"/>
              </w:rPr>
              <w:t>$117,956</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454133A3" w14:textId="77777777">
            <w:pPr>
              <w:pStyle w:val="RTableTextAbt"/>
              <w:ind w:right="-54"/>
              <w:rPr>
                <w:szCs w:val="18"/>
              </w:rPr>
            </w:pPr>
            <w:r>
              <w:rPr>
                <w:szCs w:val="18"/>
              </w:rPr>
              <w:t>$68,032</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7166DADD" w14:textId="77777777">
            <w:pPr>
              <w:pStyle w:val="RTableTextAbt"/>
              <w:jc w:val="center"/>
              <w:rPr>
                <w:szCs w:val="18"/>
              </w:rPr>
            </w:pPr>
            <w:r>
              <w:rPr>
                <w:szCs w:val="18"/>
              </w:rPr>
              <w:t>$56,151</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11E74AA5" w14:textId="77777777">
            <w:pPr>
              <w:pStyle w:val="RTableTextAbt"/>
              <w:jc w:val="center"/>
              <w:rPr>
                <w:szCs w:val="18"/>
              </w:rPr>
            </w:pPr>
            <w:r>
              <w:rPr>
                <w:szCs w:val="18"/>
              </w:rPr>
              <w:t>$28,567</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7127673E"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0FB0A46C" w14:textId="77777777">
            <w:pPr>
              <w:pStyle w:val="RTableTextAbt"/>
              <w:jc w:val="center"/>
              <w:rPr>
                <w:szCs w:val="18"/>
              </w:rPr>
            </w:pPr>
            <w:r w:rsidRPr="00505712">
              <w:rPr>
                <w:szCs w:val="18"/>
              </w:rPr>
              <w:t>Prohibition</w:t>
            </w:r>
          </w:p>
        </w:tc>
      </w:tr>
      <w:tr w14:paraId="018C2519"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53FA012B" w14:textId="77777777">
            <w:pPr>
              <w:pStyle w:val="LTableTextAbt"/>
              <w:rPr>
                <w:szCs w:val="18"/>
              </w:rPr>
            </w:pPr>
            <w:r w:rsidRPr="000A6FFF">
              <w:rPr>
                <w:szCs w:val="18"/>
              </w:rPr>
              <w:t>Vapor Degreasing: Enclosed Vapor Degreasing (EVD)</w:t>
            </w:r>
            <w:r w:rsidRPr="000A6FFF">
              <w:rPr>
                <w:szCs w:val="18"/>
                <w:vertAlign w:val="superscript"/>
              </w:rPr>
              <w:t>1</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390BB965" w14:textId="77777777">
            <w:pPr>
              <w:pStyle w:val="RTableTextAbt"/>
              <w:rPr>
                <w:szCs w:val="18"/>
              </w:rPr>
            </w:pPr>
            <w:r>
              <w:rPr>
                <w:szCs w:val="18"/>
              </w:rPr>
              <w:t>$112</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1D42B51" w14:textId="77777777">
            <w:pPr>
              <w:pStyle w:val="RTableTextAbt"/>
              <w:rPr>
                <w:szCs w:val="18"/>
              </w:rPr>
            </w:pPr>
            <w:r>
              <w:rPr>
                <w:szCs w:val="18"/>
              </w:rPr>
              <w:t>$193</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38E6AD1" w14:textId="77777777">
            <w:pPr>
              <w:pStyle w:val="RTableTextAbt"/>
              <w:rPr>
                <w:szCs w:val="18"/>
              </w:rPr>
            </w:pPr>
            <w:r>
              <w:rPr>
                <w:szCs w:val="18"/>
              </w:rPr>
              <w:t>$89</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9A483BB" w14:textId="77777777">
            <w:pPr>
              <w:pStyle w:val="RTableTextAbt"/>
              <w:ind w:right="-54"/>
              <w:rPr>
                <w:szCs w:val="18"/>
              </w:rPr>
            </w:pPr>
            <w:r>
              <w:rPr>
                <w:szCs w:val="18"/>
              </w:rPr>
              <w:t>$149</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175E726E" w14:textId="77777777">
            <w:pPr>
              <w:pStyle w:val="RTableTextAbt"/>
              <w:jc w:val="center"/>
              <w:rPr>
                <w:szCs w:val="18"/>
              </w:rPr>
            </w:pPr>
            <w:r>
              <w:rPr>
                <w:szCs w:val="18"/>
              </w:rPr>
              <w:t>$42</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1D58A31B" w14:textId="77777777">
            <w:pPr>
              <w:pStyle w:val="RTableTextAbt"/>
              <w:jc w:val="center"/>
              <w:rPr>
                <w:szCs w:val="18"/>
              </w:rPr>
            </w:pPr>
            <w:r>
              <w:rPr>
                <w:szCs w:val="18"/>
              </w:rPr>
              <w:t>$63</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6C75FEAD"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05B811B6" w14:textId="77777777">
            <w:pPr>
              <w:pStyle w:val="RTableTextAbt"/>
              <w:jc w:val="center"/>
              <w:rPr>
                <w:szCs w:val="18"/>
              </w:rPr>
            </w:pPr>
            <w:r w:rsidRPr="00505712">
              <w:rPr>
                <w:szCs w:val="18"/>
              </w:rPr>
              <w:t>Prohibition</w:t>
            </w:r>
          </w:p>
        </w:tc>
      </w:tr>
      <w:tr w14:paraId="7C7C2623"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877E979" w14:textId="77777777">
            <w:pPr>
              <w:pStyle w:val="LTableTextAbt"/>
              <w:rPr>
                <w:szCs w:val="18"/>
              </w:rPr>
            </w:pPr>
            <w:r w:rsidRPr="000A6FFF">
              <w:rPr>
                <w:szCs w:val="18"/>
              </w:rPr>
              <w:t>Vapor Degreasing: Conveyorized Vapor Degreasing (CVD)</w:t>
            </w:r>
            <w:r w:rsidRPr="000A6FFF">
              <w:rPr>
                <w:szCs w:val="18"/>
                <w:vertAlign w:val="superscript"/>
              </w:rPr>
              <w:t>1</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2B44CC68" w14:textId="77777777">
            <w:pPr>
              <w:pStyle w:val="RTableTextAbt"/>
              <w:rPr>
                <w:szCs w:val="18"/>
              </w:rPr>
            </w:pPr>
            <w:r>
              <w:rPr>
                <w:szCs w:val="18"/>
              </w:rPr>
              <w:t>$38,11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9628422" w14:textId="77777777">
            <w:pPr>
              <w:pStyle w:val="RTableTextAbt"/>
              <w:rPr>
                <w:szCs w:val="18"/>
              </w:rPr>
            </w:pPr>
            <w:r>
              <w:rPr>
                <w:szCs w:val="18"/>
              </w:rPr>
              <w:t>$38,117</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373B15E" w14:textId="77777777">
            <w:pPr>
              <w:pStyle w:val="RTableTextAbt"/>
              <w:rPr>
                <w:szCs w:val="18"/>
              </w:rPr>
            </w:pPr>
            <w:r>
              <w:rPr>
                <w:szCs w:val="18"/>
              </w:rPr>
              <w:t>$30,420</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86832A6" w14:textId="77777777">
            <w:pPr>
              <w:pStyle w:val="RTableTextAbt"/>
              <w:ind w:right="-54"/>
              <w:rPr>
                <w:szCs w:val="18"/>
              </w:rPr>
            </w:pPr>
            <w:r>
              <w:rPr>
                <w:szCs w:val="18"/>
              </w:rPr>
              <w:t>$30,420</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06BD96E" w14:textId="77777777">
            <w:pPr>
              <w:pStyle w:val="RTableTextAbt"/>
              <w:jc w:val="center"/>
              <w:rPr>
                <w:szCs w:val="18"/>
              </w:rPr>
            </w:pPr>
            <w:r>
              <w:rPr>
                <w:szCs w:val="18"/>
              </w:rPr>
              <w:t>$14,481</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0481239C" w14:textId="77777777">
            <w:pPr>
              <w:pStyle w:val="RTableTextAbt"/>
              <w:jc w:val="center"/>
              <w:rPr>
                <w:szCs w:val="18"/>
              </w:rPr>
            </w:pPr>
            <w:r>
              <w:rPr>
                <w:szCs w:val="18"/>
              </w:rPr>
              <w:t>$14,481</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025ED0" w:rsidRPr="00505712" w:rsidP="00CB1C05" w14:paraId="693FD88F"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505712" w:rsidP="00CB1C05" w14:paraId="5163CB54" w14:textId="77777777">
            <w:pPr>
              <w:pStyle w:val="RTableTextAbt"/>
              <w:jc w:val="center"/>
              <w:rPr>
                <w:szCs w:val="18"/>
              </w:rPr>
            </w:pPr>
            <w:r w:rsidRPr="00505712">
              <w:rPr>
                <w:szCs w:val="18"/>
              </w:rPr>
              <w:t>Prohibition</w:t>
            </w:r>
          </w:p>
        </w:tc>
      </w:tr>
      <w:tr w14:paraId="02A57D1D"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41CFF7A3" w14:textId="77777777">
            <w:pPr>
              <w:pStyle w:val="LTableTextAbt"/>
              <w:rPr>
                <w:szCs w:val="18"/>
              </w:rPr>
            </w:pPr>
            <w:r w:rsidRPr="000A6FFF">
              <w:rPr>
                <w:szCs w:val="18"/>
              </w:rPr>
              <w:t>Recycling and Disposal</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625C09D8" w14:textId="77777777">
            <w:pPr>
              <w:pStyle w:val="RTableTextAbt"/>
              <w:rPr>
                <w:szCs w:val="18"/>
              </w:rPr>
            </w:pPr>
            <w:r>
              <w:rPr>
                <w:szCs w:val="18"/>
              </w:rPr>
              <w:t>$779</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FF2974E" w14:textId="77777777">
            <w:pPr>
              <w:pStyle w:val="RTableTextAbt"/>
              <w:rPr>
                <w:szCs w:val="18"/>
              </w:rPr>
            </w:pPr>
            <w:r>
              <w:rPr>
                <w:szCs w:val="18"/>
              </w:rPr>
              <w:t>$779</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8A3847F" w14:textId="77777777">
            <w:pPr>
              <w:pStyle w:val="RTableTextAbt"/>
              <w:rPr>
                <w:szCs w:val="18"/>
              </w:rPr>
            </w:pPr>
            <w:r>
              <w:rPr>
                <w:szCs w:val="18"/>
              </w:rPr>
              <w:t>$621</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41ECB09" w14:textId="77777777">
            <w:pPr>
              <w:pStyle w:val="RTableTextAbt"/>
              <w:ind w:right="-54"/>
              <w:rPr>
                <w:szCs w:val="18"/>
              </w:rPr>
            </w:pPr>
            <w:r>
              <w:rPr>
                <w:szCs w:val="18"/>
              </w:rPr>
              <w:t>$621</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3C5FFC60" w14:textId="77777777">
            <w:pPr>
              <w:pStyle w:val="RTableTextAbt"/>
              <w:jc w:val="center"/>
              <w:rPr>
                <w:szCs w:val="18"/>
              </w:rPr>
            </w:pPr>
            <w:r>
              <w:rPr>
                <w:szCs w:val="18"/>
              </w:rPr>
              <w:t>$295</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961BC20" w14:textId="77777777">
            <w:pPr>
              <w:pStyle w:val="RTableTextAbt"/>
              <w:jc w:val="center"/>
              <w:rPr>
                <w:szCs w:val="18"/>
              </w:rPr>
            </w:pPr>
            <w:r>
              <w:rPr>
                <w:szCs w:val="18"/>
              </w:rPr>
              <w:t>$295</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025ED0" w:rsidRPr="00505712" w:rsidP="00CB1C05" w14:paraId="457AFBE1" w14:textId="77777777">
            <w:pPr>
              <w:pStyle w:val="RTableTextAbt"/>
              <w:jc w:val="center"/>
              <w:rPr>
                <w:szCs w:val="18"/>
              </w:rPr>
            </w:pPr>
            <w:r w:rsidRPr="00505712">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505712" w:rsidP="00CB1C05" w14:paraId="1A1DC1EE" w14:textId="77777777">
            <w:pPr>
              <w:pStyle w:val="RTableTextAbt"/>
              <w:jc w:val="center"/>
              <w:rPr>
                <w:szCs w:val="18"/>
              </w:rPr>
            </w:pPr>
            <w:r w:rsidRPr="00505712">
              <w:rPr>
                <w:szCs w:val="18"/>
              </w:rPr>
              <w:t>WCPP</w:t>
            </w:r>
          </w:p>
        </w:tc>
      </w:tr>
      <w:tr w14:paraId="16968A88"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bottom"/>
          </w:tcPr>
          <w:p w:rsidR="00025ED0" w:rsidRPr="000A6FFF" w:rsidP="00CB1C05" w14:paraId="21BD771C" w14:textId="77777777">
            <w:pPr>
              <w:pStyle w:val="LTableTextAbt"/>
              <w:rPr>
                <w:szCs w:val="18"/>
              </w:rPr>
            </w:pPr>
            <w:r w:rsidRPr="000A6FFF">
              <w:rPr>
                <w:szCs w:val="18"/>
              </w:rPr>
              <w:t>Incorporation into Adhesive and Sealant Products</w:t>
            </w:r>
            <w:r w:rsidRPr="000A6FFF">
              <w:rPr>
                <w:szCs w:val="18"/>
                <w:vertAlign w:val="superscript"/>
              </w:rPr>
              <w:t>2</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7C8F4224" w14:textId="77777777">
            <w:pPr>
              <w:pStyle w:val="RTableTextAbt"/>
              <w:rPr>
                <w:szCs w:val="18"/>
              </w:rPr>
            </w:pPr>
            <w:r>
              <w:rPr>
                <w:szCs w:val="18"/>
              </w:rPr>
              <w:t>$3,385</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EE94F2C" w14:textId="77777777">
            <w:pPr>
              <w:pStyle w:val="RTableTextAbt"/>
              <w:rPr>
                <w:szCs w:val="18"/>
              </w:rPr>
            </w:pPr>
            <w:r>
              <w:rPr>
                <w:szCs w:val="18"/>
              </w:rPr>
              <w:t>$3,385</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78F1AA1" w14:textId="77777777">
            <w:pPr>
              <w:pStyle w:val="RTableTextAbt"/>
              <w:rPr>
                <w:szCs w:val="18"/>
              </w:rPr>
            </w:pPr>
            <w:r>
              <w:rPr>
                <w:szCs w:val="18"/>
              </w:rPr>
              <w:t>$2,701</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47FD95EA" w14:textId="77777777">
            <w:pPr>
              <w:pStyle w:val="RTableTextAbt"/>
              <w:ind w:right="-54"/>
              <w:rPr>
                <w:szCs w:val="18"/>
              </w:rPr>
            </w:pPr>
            <w:r>
              <w:rPr>
                <w:szCs w:val="18"/>
              </w:rPr>
              <w:t>$2,701</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666CFC8F" w14:textId="77777777">
            <w:pPr>
              <w:pStyle w:val="RTableTextAbt"/>
              <w:jc w:val="center"/>
              <w:rPr>
                <w:szCs w:val="18"/>
              </w:rPr>
            </w:pPr>
            <w:r>
              <w:rPr>
                <w:szCs w:val="18"/>
              </w:rPr>
              <w:t>$1,286</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7E21EFE2" w14:textId="77777777">
            <w:pPr>
              <w:pStyle w:val="RTableTextAbt"/>
              <w:jc w:val="center"/>
              <w:rPr>
                <w:szCs w:val="18"/>
              </w:rPr>
            </w:pPr>
            <w:r>
              <w:rPr>
                <w:szCs w:val="18"/>
              </w:rPr>
              <w:t>$1,286</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025ED0" w:rsidRPr="00505712" w:rsidP="00CB1C05" w14:paraId="76FCAD8E" w14:textId="77777777">
            <w:pPr>
              <w:pStyle w:val="RTableTextAbt"/>
              <w:jc w:val="center"/>
              <w:rPr>
                <w:szCs w:val="18"/>
              </w:rPr>
            </w:pPr>
            <w:r w:rsidRPr="00505712">
              <w:rPr>
                <w:szCs w:val="18"/>
              </w:rPr>
              <w:t>Prohibition</w:t>
            </w:r>
            <w:r w:rsidRPr="00505712">
              <w:rPr>
                <w:szCs w:val="18"/>
                <w:vertAlign w:val="superscript"/>
              </w:rPr>
              <w:t>2</w:t>
            </w:r>
          </w:p>
        </w:tc>
        <w:tc>
          <w:tcPr>
            <w:tcW w:w="383"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505712" w:rsidP="00CB1C05" w14:paraId="569B158C" w14:textId="77777777">
            <w:pPr>
              <w:pStyle w:val="RTableTextAbt"/>
              <w:jc w:val="center"/>
              <w:rPr>
                <w:szCs w:val="18"/>
              </w:rPr>
            </w:pPr>
            <w:r w:rsidRPr="00505712">
              <w:rPr>
                <w:szCs w:val="18"/>
              </w:rPr>
              <w:t>Prohibition</w:t>
            </w:r>
          </w:p>
        </w:tc>
      </w:tr>
      <w:tr w14:paraId="5B1D21F6"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284D41C0" w14:textId="77777777">
            <w:pPr>
              <w:pStyle w:val="LTableTextAbt"/>
              <w:rPr>
                <w:szCs w:val="18"/>
              </w:rPr>
            </w:pPr>
            <w:r w:rsidRPr="000A6FFF">
              <w:rPr>
                <w:szCs w:val="18"/>
              </w:rPr>
              <w:t>Incorp</w:t>
            </w:r>
            <w:r>
              <w:rPr>
                <w:szCs w:val="18"/>
              </w:rPr>
              <w:t>.</w:t>
            </w:r>
            <w:r w:rsidRPr="000A6FFF">
              <w:rPr>
                <w:szCs w:val="18"/>
              </w:rPr>
              <w:t xml:space="preserve"> into Formulation, Mixture, and Reaction Products (Aerosol)</w:t>
            </w:r>
          </w:p>
        </w:tc>
        <w:tc>
          <w:tcPr>
            <w:tcW w:w="415"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0A6FFF" w:rsidP="00CB1C05" w14:paraId="36E01B06" w14:textId="77777777">
            <w:pPr>
              <w:pStyle w:val="RTableTextAbt"/>
              <w:jc w:val="center"/>
              <w:rPr>
                <w:szCs w:val="18"/>
              </w:rPr>
            </w:pPr>
            <w:r>
              <w:rPr>
                <w:szCs w:val="18"/>
              </w:rPr>
              <w:t>$117,646</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4E797877" w14:textId="77777777">
            <w:pPr>
              <w:pStyle w:val="RTableTextAbt"/>
              <w:jc w:val="center"/>
              <w:rPr>
                <w:szCs w:val="18"/>
              </w:rPr>
            </w:pPr>
            <w:r>
              <w:rPr>
                <w:szCs w:val="18"/>
              </w:rPr>
              <w:t>$117,797</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250F4B6B" w14:textId="77777777">
            <w:pPr>
              <w:pStyle w:val="RTableTextAbt"/>
              <w:jc w:val="center"/>
              <w:rPr>
                <w:szCs w:val="18"/>
              </w:rPr>
            </w:pPr>
            <w:r>
              <w:rPr>
                <w:szCs w:val="18"/>
              </w:rPr>
              <w:t>$93,88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56CD07B5" w14:textId="77777777">
            <w:pPr>
              <w:pStyle w:val="RTableTextAbt"/>
              <w:ind w:right="-54"/>
              <w:jc w:val="center"/>
              <w:rPr>
                <w:szCs w:val="18"/>
              </w:rPr>
            </w:pPr>
            <w:r>
              <w:rPr>
                <w:szCs w:val="18"/>
              </w:rPr>
              <w:t>$94,008</w:t>
            </w:r>
          </w:p>
        </w:tc>
        <w:tc>
          <w:tcPr>
            <w:tcW w:w="378" w:type="pct"/>
            <w:tcBorders>
              <w:top w:val="single" w:sz="4" w:space="0" w:color="auto"/>
              <w:left w:val="single" w:sz="4" w:space="0" w:color="auto"/>
              <w:bottom w:val="single" w:sz="4" w:space="0" w:color="auto"/>
              <w:right w:val="single" w:sz="4" w:space="0" w:color="auto"/>
            </w:tcBorders>
            <w:vAlign w:val="center"/>
          </w:tcPr>
          <w:p w:rsidR="00025ED0" w:rsidRPr="00425568" w:rsidP="00CB1C05" w14:paraId="12ADA1AB" w14:textId="77777777">
            <w:pPr>
              <w:pStyle w:val="RTableTextAbt"/>
              <w:jc w:val="center"/>
              <w:rPr>
                <w:szCs w:val="18"/>
              </w:rPr>
            </w:pPr>
            <w:r>
              <w:rPr>
                <w:szCs w:val="18"/>
              </w:rPr>
              <w:t>$44,694</w:t>
            </w:r>
          </w:p>
        </w:tc>
        <w:tc>
          <w:tcPr>
            <w:tcW w:w="382" w:type="pct"/>
            <w:tcBorders>
              <w:top w:val="single" w:sz="4" w:space="0" w:color="auto"/>
              <w:left w:val="single" w:sz="4" w:space="0" w:color="auto"/>
              <w:bottom w:val="single" w:sz="4" w:space="0" w:color="auto"/>
              <w:right w:val="single" w:sz="4" w:space="0" w:color="auto"/>
            </w:tcBorders>
            <w:vAlign w:val="center"/>
          </w:tcPr>
          <w:p w:rsidR="00025ED0" w:rsidRPr="00425568" w:rsidP="00CB1C05" w14:paraId="2A1FDAB7" w14:textId="77777777">
            <w:pPr>
              <w:pStyle w:val="RTableTextAbt"/>
              <w:jc w:val="center"/>
              <w:rPr>
                <w:szCs w:val="18"/>
              </w:rPr>
            </w:pPr>
            <w:r>
              <w:rPr>
                <w:szCs w:val="18"/>
              </w:rPr>
              <w:t>$44,751</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025ED0" w:rsidRPr="00505712" w:rsidP="00CB1C05" w14:paraId="23165DCC" w14:textId="77777777">
            <w:pPr>
              <w:pStyle w:val="RTableTextAbt"/>
              <w:jc w:val="center"/>
              <w:rPr>
                <w:szCs w:val="18"/>
              </w:rPr>
            </w:pPr>
            <w:r w:rsidRPr="00425568">
              <w:rPr>
                <w:szCs w:val="18"/>
              </w:rPr>
              <w:t>Prohibition except WCPP for EEC</w:t>
            </w:r>
          </w:p>
        </w:tc>
        <w:tc>
          <w:tcPr>
            <w:tcW w:w="383"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505712" w:rsidP="00CB1C05" w14:paraId="2C19213E" w14:textId="77777777">
            <w:pPr>
              <w:pStyle w:val="RTableTextAbt"/>
              <w:jc w:val="center"/>
              <w:rPr>
                <w:szCs w:val="18"/>
              </w:rPr>
            </w:pPr>
            <w:r w:rsidRPr="00505712">
              <w:rPr>
                <w:szCs w:val="18"/>
              </w:rPr>
              <w:t>Prohibition</w:t>
            </w:r>
          </w:p>
        </w:tc>
      </w:tr>
      <w:tr w14:paraId="5A98375A"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bottom"/>
          </w:tcPr>
          <w:p w:rsidR="00025ED0" w:rsidRPr="000A6FFF" w:rsidP="00CB1C05" w14:paraId="07ACBD6D" w14:textId="77777777">
            <w:pPr>
              <w:pStyle w:val="LTableTextAbt"/>
              <w:rPr>
                <w:szCs w:val="18"/>
              </w:rPr>
            </w:pPr>
            <w:r w:rsidRPr="000A6FFF">
              <w:rPr>
                <w:szCs w:val="18"/>
              </w:rPr>
              <w:t>Incorp</w:t>
            </w:r>
            <w:r>
              <w:rPr>
                <w:szCs w:val="18"/>
              </w:rPr>
              <w:t>.</w:t>
            </w:r>
            <w:r w:rsidRPr="000A6FFF">
              <w:rPr>
                <w:szCs w:val="18"/>
              </w:rPr>
              <w:t xml:space="preserve"> into Formulation, Mixture, and Reaction Products (Other)</w:t>
            </w:r>
          </w:p>
        </w:tc>
        <w:tc>
          <w:tcPr>
            <w:tcW w:w="415"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0A6FFF" w:rsidP="00CB1C05" w14:paraId="08EBB706" w14:textId="77777777">
            <w:pPr>
              <w:pStyle w:val="RTableTextAbt"/>
              <w:jc w:val="center"/>
              <w:rPr>
                <w:szCs w:val="18"/>
              </w:rPr>
            </w:pPr>
            <w:r>
              <w:rPr>
                <w:szCs w:val="18"/>
              </w:rPr>
              <w:t>$3,66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55D90C0A" w14:textId="77777777">
            <w:pPr>
              <w:pStyle w:val="RTableTextAbt"/>
              <w:jc w:val="center"/>
              <w:rPr>
                <w:szCs w:val="18"/>
              </w:rPr>
            </w:pPr>
            <w:r>
              <w:rPr>
                <w:szCs w:val="18"/>
              </w:rPr>
              <w:t>$3,667</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02AFB194" w14:textId="77777777">
            <w:pPr>
              <w:pStyle w:val="RTableTextAbt"/>
              <w:jc w:val="center"/>
              <w:rPr>
                <w:szCs w:val="18"/>
              </w:rPr>
            </w:pPr>
            <w:r>
              <w:rPr>
                <w:szCs w:val="18"/>
              </w:rPr>
              <w:t>$2,926</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293C3B5B" w14:textId="77777777">
            <w:pPr>
              <w:pStyle w:val="RTableTextAbt"/>
              <w:ind w:right="-54"/>
              <w:jc w:val="center"/>
              <w:rPr>
                <w:szCs w:val="18"/>
              </w:rPr>
            </w:pPr>
            <w:r>
              <w:rPr>
                <w:szCs w:val="18"/>
              </w:rPr>
              <w:t>$2,926</w:t>
            </w:r>
          </w:p>
        </w:tc>
        <w:tc>
          <w:tcPr>
            <w:tcW w:w="378" w:type="pct"/>
            <w:tcBorders>
              <w:top w:val="single" w:sz="4" w:space="0" w:color="auto"/>
              <w:left w:val="single" w:sz="4" w:space="0" w:color="auto"/>
              <w:bottom w:val="single" w:sz="4" w:space="0" w:color="auto"/>
              <w:right w:val="single" w:sz="4" w:space="0" w:color="auto"/>
            </w:tcBorders>
            <w:vAlign w:val="center"/>
          </w:tcPr>
          <w:p w:rsidR="00025ED0" w:rsidRPr="00505712" w:rsidP="00CB1C05" w14:paraId="06BDDB92" w14:textId="77777777">
            <w:pPr>
              <w:pStyle w:val="RTableTextAbt"/>
              <w:jc w:val="center"/>
              <w:rPr>
                <w:szCs w:val="18"/>
              </w:rPr>
            </w:pPr>
            <w:r>
              <w:rPr>
                <w:szCs w:val="18"/>
              </w:rPr>
              <w:t>$1,393</w:t>
            </w:r>
          </w:p>
        </w:tc>
        <w:tc>
          <w:tcPr>
            <w:tcW w:w="382" w:type="pct"/>
            <w:tcBorders>
              <w:top w:val="single" w:sz="4" w:space="0" w:color="auto"/>
              <w:left w:val="single" w:sz="4" w:space="0" w:color="auto"/>
              <w:bottom w:val="single" w:sz="4" w:space="0" w:color="auto"/>
              <w:right w:val="single" w:sz="4" w:space="0" w:color="auto"/>
            </w:tcBorders>
            <w:vAlign w:val="center"/>
          </w:tcPr>
          <w:p w:rsidR="00025ED0" w:rsidRPr="00505712" w:rsidP="00CB1C05" w14:paraId="3C9D1B6C" w14:textId="77777777">
            <w:pPr>
              <w:pStyle w:val="RTableTextAbt"/>
              <w:jc w:val="center"/>
              <w:rPr>
                <w:szCs w:val="18"/>
              </w:rPr>
            </w:pPr>
            <w:r>
              <w:rPr>
                <w:szCs w:val="18"/>
              </w:rPr>
              <w:t>$1,393</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025ED0" w:rsidRPr="00505712" w:rsidP="00CB1C05" w14:paraId="7231DE97"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505712" w:rsidP="00CB1C05" w14:paraId="7E353752" w14:textId="77777777">
            <w:pPr>
              <w:pStyle w:val="RTableTextAbt"/>
              <w:jc w:val="center"/>
              <w:rPr>
                <w:szCs w:val="18"/>
              </w:rPr>
            </w:pPr>
            <w:r w:rsidRPr="00505712">
              <w:rPr>
                <w:szCs w:val="18"/>
              </w:rPr>
              <w:t>Prohibition</w:t>
            </w:r>
          </w:p>
        </w:tc>
      </w:tr>
      <w:tr w14:paraId="26D2F0D8"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1C906D8F" w14:textId="77777777">
            <w:pPr>
              <w:pStyle w:val="LTableTextAbt"/>
              <w:rPr>
                <w:szCs w:val="18"/>
              </w:rPr>
            </w:pPr>
            <w:r w:rsidRPr="000A6FFF">
              <w:rPr>
                <w:szCs w:val="18"/>
              </w:rPr>
              <w:t>Laboratory Chemicals</w:t>
            </w:r>
          </w:p>
        </w:tc>
        <w:tc>
          <w:tcPr>
            <w:tcW w:w="415"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0A6FFF" w:rsidP="00CB1C05" w14:paraId="6BC7D612" w14:textId="77777777">
            <w:pPr>
              <w:pStyle w:val="RTableTextAbt"/>
              <w:jc w:val="center"/>
              <w:rPr>
                <w:szCs w:val="18"/>
              </w:rPr>
            </w:pPr>
            <w:r>
              <w:rPr>
                <w:szCs w:val="18"/>
              </w:rPr>
              <w:t>$0</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6C6C698C" w14:textId="77777777">
            <w:pPr>
              <w:pStyle w:val="RTableTextAbt"/>
              <w:jc w:val="center"/>
              <w:rPr>
                <w:szCs w:val="18"/>
              </w:rPr>
            </w:pPr>
            <w:r>
              <w:rPr>
                <w:szCs w:val="18"/>
              </w:rPr>
              <w:t>$789</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161A0730" w14:textId="77777777">
            <w:pPr>
              <w:pStyle w:val="RTableTextAbt"/>
              <w:jc w:val="center"/>
              <w:rPr>
                <w:szCs w:val="18"/>
              </w:rPr>
            </w:pPr>
            <w:r>
              <w:rPr>
                <w:szCs w:val="18"/>
              </w:rPr>
              <w:t>$0</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7F92827E" w14:textId="77777777">
            <w:pPr>
              <w:pStyle w:val="RTableTextAbt"/>
              <w:ind w:right="-54"/>
              <w:jc w:val="center"/>
              <w:rPr>
                <w:szCs w:val="18"/>
              </w:rPr>
            </w:pPr>
            <w:r>
              <w:rPr>
                <w:szCs w:val="18"/>
              </w:rPr>
              <w:t>$630</w:t>
            </w:r>
          </w:p>
        </w:tc>
        <w:tc>
          <w:tcPr>
            <w:tcW w:w="378" w:type="pct"/>
            <w:tcBorders>
              <w:top w:val="single" w:sz="4" w:space="0" w:color="auto"/>
              <w:left w:val="single" w:sz="4" w:space="0" w:color="auto"/>
              <w:bottom w:val="single" w:sz="4" w:space="0" w:color="auto"/>
              <w:right w:val="single" w:sz="4" w:space="0" w:color="auto"/>
            </w:tcBorders>
            <w:vAlign w:val="center"/>
          </w:tcPr>
          <w:p w:rsidR="00025ED0" w:rsidP="00CB1C05" w14:paraId="32A5159C" w14:textId="77777777">
            <w:pPr>
              <w:pStyle w:val="RTableTextAbt"/>
              <w:jc w:val="center"/>
              <w:rPr>
                <w:szCs w:val="18"/>
              </w:rPr>
            </w:pPr>
            <w:r>
              <w:rPr>
                <w:szCs w:val="18"/>
              </w:rPr>
              <w:t>$0</w:t>
            </w:r>
          </w:p>
        </w:tc>
        <w:tc>
          <w:tcPr>
            <w:tcW w:w="382" w:type="pct"/>
            <w:tcBorders>
              <w:top w:val="single" w:sz="4" w:space="0" w:color="auto"/>
              <w:left w:val="single" w:sz="4" w:space="0" w:color="auto"/>
              <w:bottom w:val="single" w:sz="4" w:space="0" w:color="auto"/>
              <w:right w:val="single" w:sz="4" w:space="0" w:color="auto"/>
            </w:tcBorders>
            <w:vAlign w:val="center"/>
          </w:tcPr>
          <w:p w:rsidR="00025ED0" w:rsidP="00CB1C05" w14:paraId="023AC2A4" w14:textId="77777777">
            <w:pPr>
              <w:pStyle w:val="RTableTextAbt"/>
              <w:jc w:val="center"/>
              <w:rPr>
                <w:szCs w:val="18"/>
              </w:rPr>
            </w:pPr>
            <w:r>
              <w:rPr>
                <w:szCs w:val="18"/>
              </w:rPr>
              <w:t>$300</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025ED0" w:rsidRPr="00505712" w:rsidP="00CB1C05" w14:paraId="2349AD33" w14:textId="77777777">
            <w:pPr>
              <w:pStyle w:val="RTableTextAbt"/>
              <w:jc w:val="center"/>
              <w:rPr>
                <w:szCs w:val="18"/>
              </w:rPr>
            </w:pPr>
            <w:r>
              <w:rPr>
                <w:szCs w:val="18"/>
              </w:rPr>
              <w:t>Prescriptive Controls</w:t>
            </w:r>
          </w:p>
        </w:tc>
        <w:tc>
          <w:tcPr>
            <w:tcW w:w="383"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505712" w:rsidP="00CB1C05" w14:paraId="5C864A08" w14:textId="77777777">
            <w:pPr>
              <w:pStyle w:val="RTableTextAbt"/>
              <w:jc w:val="center"/>
              <w:rPr>
                <w:szCs w:val="18"/>
              </w:rPr>
            </w:pPr>
            <w:r>
              <w:rPr>
                <w:szCs w:val="18"/>
              </w:rPr>
              <w:t>WCPP</w:t>
            </w:r>
          </w:p>
        </w:tc>
      </w:tr>
      <w:tr w14:paraId="5E328341"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056E6371" w14:textId="77777777">
            <w:pPr>
              <w:pStyle w:val="LTableTextAbt"/>
              <w:rPr>
                <w:szCs w:val="18"/>
              </w:rPr>
            </w:pPr>
            <w:r w:rsidRPr="000A6FFF">
              <w:rPr>
                <w:szCs w:val="18"/>
              </w:rPr>
              <w:t>Processing Aid, Except Petrochemical</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76E998C6" w14:textId="77777777">
            <w:pPr>
              <w:pStyle w:val="RTableTextAbt"/>
              <w:rPr>
                <w:szCs w:val="18"/>
              </w:rPr>
            </w:pPr>
            <w:r>
              <w:rPr>
                <w:szCs w:val="18"/>
              </w:rPr>
              <w:t>$191</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A96E301" w14:textId="77777777">
            <w:pPr>
              <w:pStyle w:val="RTableTextAbt"/>
              <w:rPr>
                <w:szCs w:val="18"/>
              </w:rPr>
            </w:pPr>
            <w:r>
              <w:rPr>
                <w:szCs w:val="18"/>
              </w:rPr>
              <w:t>$223</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98F9FF8" w14:textId="77777777">
            <w:pPr>
              <w:pStyle w:val="RTableTextAbt"/>
              <w:rPr>
                <w:szCs w:val="18"/>
              </w:rPr>
            </w:pPr>
            <w:r>
              <w:rPr>
                <w:szCs w:val="18"/>
              </w:rPr>
              <w:t>$152</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5F89148" w14:textId="77777777">
            <w:pPr>
              <w:pStyle w:val="RTableTextAbt"/>
              <w:ind w:right="-54"/>
              <w:rPr>
                <w:szCs w:val="18"/>
              </w:rPr>
            </w:pPr>
            <w:r>
              <w:rPr>
                <w:szCs w:val="18"/>
              </w:rPr>
              <w:t>$178</w:t>
            </w:r>
          </w:p>
        </w:tc>
        <w:tc>
          <w:tcPr>
            <w:tcW w:w="378" w:type="pct"/>
            <w:tcBorders>
              <w:top w:val="single" w:sz="4" w:space="0" w:color="auto"/>
              <w:left w:val="single" w:sz="4" w:space="0" w:color="auto"/>
              <w:bottom w:val="single" w:sz="4" w:space="0" w:color="auto"/>
              <w:right w:val="single" w:sz="4" w:space="0" w:color="auto"/>
            </w:tcBorders>
            <w:vAlign w:val="bottom"/>
          </w:tcPr>
          <w:p w:rsidR="00025ED0" w:rsidP="00CB1C05" w14:paraId="0BEA6D19" w14:textId="77777777">
            <w:pPr>
              <w:pStyle w:val="RTableTextAbt"/>
              <w:jc w:val="center"/>
              <w:rPr>
                <w:szCs w:val="18"/>
              </w:rPr>
            </w:pPr>
            <w:r>
              <w:rPr>
                <w:szCs w:val="18"/>
              </w:rPr>
              <w:t>$72</w:t>
            </w:r>
          </w:p>
        </w:tc>
        <w:tc>
          <w:tcPr>
            <w:tcW w:w="382" w:type="pct"/>
            <w:tcBorders>
              <w:top w:val="single" w:sz="4" w:space="0" w:color="auto"/>
              <w:left w:val="single" w:sz="4" w:space="0" w:color="auto"/>
              <w:bottom w:val="single" w:sz="4" w:space="0" w:color="auto"/>
              <w:right w:val="single" w:sz="4" w:space="0" w:color="auto"/>
            </w:tcBorders>
            <w:vAlign w:val="bottom"/>
          </w:tcPr>
          <w:p w:rsidR="00025ED0" w:rsidP="00CB1C05" w14:paraId="3B6807D0" w14:textId="77777777">
            <w:pPr>
              <w:pStyle w:val="RTableTextAbt"/>
              <w:jc w:val="center"/>
              <w:rPr>
                <w:szCs w:val="18"/>
              </w:rPr>
            </w:pPr>
            <w:r>
              <w:rPr>
                <w:szCs w:val="18"/>
              </w:rPr>
              <w:t>$85</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21008517" w14:textId="77777777">
            <w:pPr>
              <w:pStyle w:val="RTableTextAbt"/>
              <w:jc w:val="center"/>
              <w:rPr>
                <w:szCs w:val="18"/>
              </w:rPr>
            </w:pPr>
            <w:r>
              <w:rPr>
                <w:szCs w:val="18"/>
              </w:rPr>
              <w:t>WCPP</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2BFE849F" w14:textId="77777777">
            <w:pPr>
              <w:pStyle w:val="RTableTextAbt"/>
              <w:jc w:val="center"/>
              <w:rPr>
                <w:szCs w:val="18"/>
              </w:rPr>
            </w:pPr>
            <w:r w:rsidRPr="00505712">
              <w:rPr>
                <w:szCs w:val="18"/>
              </w:rPr>
              <w:t>Prohibition</w:t>
            </w:r>
          </w:p>
        </w:tc>
      </w:tr>
      <w:tr w14:paraId="1313E138"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52E236FE" w14:textId="77777777">
            <w:pPr>
              <w:pStyle w:val="LTableTextAbt"/>
              <w:rPr>
                <w:szCs w:val="18"/>
              </w:rPr>
            </w:pPr>
            <w:r w:rsidRPr="000A6FFF">
              <w:rPr>
                <w:szCs w:val="18"/>
              </w:rPr>
              <w:t>Adhesives and Sealants</w:t>
            </w:r>
            <w:r w:rsidRPr="000A6FFF">
              <w:rPr>
                <w:szCs w:val="18"/>
                <w:vertAlign w:val="superscript"/>
              </w:rPr>
              <w:t>3</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4B649B12" w14:textId="77777777">
            <w:pPr>
              <w:pStyle w:val="RTableTextAbt"/>
              <w:rPr>
                <w:szCs w:val="18"/>
              </w:rPr>
            </w:pPr>
            <w:r>
              <w:rPr>
                <w:szCs w:val="18"/>
              </w:rPr>
              <w:t>$162,07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D9DD17C" w14:textId="77777777">
            <w:pPr>
              <w:pStyle w:val="RTableTextAbt"/>
              <w:rPr>
                <w:szCs w:val="18"/>
              </w:rPr>
            </w:pPr>
            <w:r>
              <w:rPr>
                <w:szCs w:val="18"/>
              </w:rPr>
              <w:t>$162,077</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A7A7AFB" w14:textId="77777777">
            <w:pPr>
              <w:pStyle w:val="RTableTextAbt"/>
              <w:rPr>
                <w:szCs w:val="18"/>
              </w:rPr>
            </w:pPr>
            <w:r>
              <w:rPr>
                <w:szCs w:val="18"/>
              </w:rPr>
              <w:t>$129,345</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7CCCF9E" w14:textId="77777777">
            <w:pPr>
              <w:pStyle w:val="RTableTextAbt"/>
              <w:ind w:right="-54"/>
              <w:rPr>
                <w:szCs w:val="18"/>
              </w:rPr>
            </w:pPr>
            <w:r>
              <w:rPr>
                <w:szCs w:val="18"/>
              </w:rPr>
              <w:t>$129,345</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7745B178" w14:textId="77777777">
            <w:pPr>
              <w:pStyle w:val="RTableTextAbt"/>
              <w:jc w:val="center"/>
              <w:rPr>
                <w:szCs w:val="18"/>
              </w:rPr>
            </w:pPr>
            <w:r>
              <w:rPr>
                <w:szCs w:val="18"/>
              </w:rPr>
              <w:t>$61,573</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7B636F7" w14:textId="77777777">
            <w:pPr>
              <w:pStyle w:val="RTableTextAbt"/>
              <w:jc w:val="center"/>
              <w:rPr>
                <w:szCs w:val="18"/>
              </w:rPr>
            </w:pPr>
            <w:r>
              <w:rPr>
                <w:szCs w:val="18"/>
              </w:rPr>
              <w:t>$61,573</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34676AA3"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7E72BEEF" w14:textId="77777777">
            <w:pPr>
              <w:pStyle w:val="RTableTextAbt"/>
              <w:jc w:val="center"/>
              <w:rPr>
                <w:szCs w:val="18"/>
              </w:rPr>
            </w:pPr>
            <w:r w:rsidRPr="00505712">
              <w:rPr>
                <w:szCs w:val="18"/>
              </w:rPr>
              <w:t>Prohibition</w:t>
            </w:r>
          </w:p>
        </w:tc>
      </w:tr>
      <w:tr w14:paraId="501916AD"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CB3E7B3" w14:textId="77777777">
            <w:pPr>
              <w:pStyle w:val="LTableTextAbt"/>
              <w:rPr>
                <w:szCs w:val="18"/>
              </w:rPr>
            </w:pPr>
            <w:r w:rsidRPr="000A6FFF">
              <w:rPr>
                <w:szCs w:val="18"/>
              </w:rPr>
              <w:t>Paint and Coatings</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1CCCAD60" w14:textId="77777777">
            <w:pPr>
              <w:pStyle w:val="RTableTextAbt"/>
              <w:rPr>
                <w:szCs w:val="18"/>
              </w:rPr>
            </w:pPr>
            <w:r>
              <w:rPr>
                <w:szCs w:val="18"/>
              </w:rPr>
              <w:t>$42,43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323EC5A" w14:textId="77777777">
            <w:pPr>
              <w:pStyle w:val="RTableTextAbt"/>
              <w:rPr>
                <w:szCs w:val="18"/>
              </w:rPr>
            </w:pPr>
            <w:r>
              <w:rPr>
                <w:szCs w:val="18"/>
              </w:rPr>
              <w:t>$42,437</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442F268A" w14:textId="77777777">
            <w:pPr>
              <w:pStyle w:val="RTableTextAbt"/>
              <w:rPr>
                <w:szCs w:val="18"/>
              </w:rPr>
            </w:pPr>
            <w:r>
              <w:rPr>
                <w:szCs w:val="18"/>
              </w:rPr>
              <w:t>$33,86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FE6610F" w14:textId="77777777">
            <w:pPr>
              <w:pStyle w:val="RTableTextAbt"/>
              <w:ind w:right="-54"/>
              <w:rPr>
                <w:szCs w:val="18"/>
              </w:rPr>
            </w:pPr>
            <w:r>
              <w:rPr>
                <w:szCs w:val="18"/>
              </w:rPr>
              <w:t>$33,867</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24266FFE" w14:textId="77777777">
            <w:pPr>
              <w:pStyle w:val="RTableTextAbt"/>
              <w:jc w:val="center"/>
              <w:rPr>
                <w:szCs w:val="18"/>
              </w:rPr>
            </w:pPr>
            <w:r>
              <w:rPr>
                <w:szCs w:val="18"/>
              </w:rPr>
              <w:t>$16,122</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71A31A31" w14:textId="77777777">
            <w:pPr>
              <w:pStyle w:val="RTableTextAbt"/>
              <w:jc w:val="center"/>
              <w:rPr>
                <w:szCs w:val="18"/>
              </w:rPr>
            </w:pPr>
            <w:r>
              <w:rPr>
                <w:szCs w:val="18"/>
              </w:rPr>
              <w:t>$16,122</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1930CF7A"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00943099" w14:textId="77777777">
            <w:pPr>
              <w:pStyle w:val="RTableTextAbt"/>
              <w:jc w:val="center"/>
              <w:rPr>
                <w:szCs w:val="18"/>
              </w:rPr>
            </w:pPr>
            <w:r w:rsidRPr="00505712">
              <w:rPr>
                <w:szCs w:val="18"/>
              </w:rPr>
              <w:t>Prohibition</w:t>
            </w:r>
          </w:p>
        </w:tc>
      </w:tr>
      <w:tr w14:paraId="393D3ED9"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6D87D46C" w14:textId="77777777">
            <w:pPr>
              <w:pStyle w:val="LTableTextAbt"/>
              <w:rPr>
                <w:szCs w:val="18"/>
              </w:rPr>
            </w:pPr>
            <w:r w:rsidRPr="000A6FFF">
              <w:rPr>
                <w:szCs w:val="18"/>
              </w:rPr>
              <w:t>Aerosol Spray Cleaning/Degreasing except EEC</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0EED15EB" w14:textId="77777777">
            <w:pPr>
              <w:pStyle w:val="RTableTextAbt"/>
              <w:rPr>
                <w:szCs w:val="18"/>
              </w:rPr>
            </w:pPr>
            <w:r>
              <w:rPr>
                <w:szCs w:val="18"/>
              </w:rPr>
              <w:t>$6,905,983</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386E9464" w14:textId="77777777">
            <w:pPr>
              <w:pStyle w:val="RTableTextAbt"/>
              <w:rPr>
                <w:szCs w:val="18"/>
              </w:rPr>
            </w:pPr>
            <w:r>
              <w:rPr>
                <w:szCs w:val="18"/>
              </w:rPr>
              <w:t>$6,905,983</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53F86C4" w14:textId="77777777">
            <w:pPr>
              <w:pStyle w:val="RTableTextAbt"/>
              <w:rPr>
                <w:szCs w:val="18"/>
              </w:rPr>
            </w:pPr>
            <w:r>
              <w:rPr>
                <w:szCs w:val="18"/>
              </w:rPr>
              <w:t>$5,468,386</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121B6C9" w14:textId="77777777">
            <w:pPr>
              <w:pStyle w:val="RTableTextAbt"/>
              <w:ind w:right="-54"/>
              <w:rPr>
                <w:szCs w:val="18"/>
              </w:rPr>
            </w:pPr>
            <w:r>
              <w:rPr>
                <w:szCs w:val="18"/>
              </w:rPr>
              <w:t>$5,468,386</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356E35F4" w14:textId="77777777">
            <w:pPr>
              <w:pStyle w:val="RTableTextAbt"/>
              <w:jc w:val="center"/>
              <w:rPr>
                <w:szCs w:val="18"/>
              </w:rPr>
            </w:pPr>
            <w:r>
              <w:rPr>
                <w:szCs w:val="18"/>
              </w:rPr>
              <w:t>$2,564,992</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6018B212" w14:textId="77777777">
            <w:pPr>
              <w:pStyle w:val="RTableTextAbt"/>
              <w:jc w:val="center"/>
              <w:rPr>
                <w:szCs w:val="18"/>
              </w:rPr>
            </w:pPr>
            <w:r>
              <w:rPr>
                <w:szCs w:val="18"/>
              </w:rPr>
              <w:t>$2,564,992</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2E7453FA"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3FC665D4" w14:textId="77777777">
            <w:pPr>
              <w:pStyle w:val="RTableTextAbt"/>
              <w:jc w:val="center"/>
              <w:rPr>
                <w:szCs w:val="18"/>
              </w:rPr>
            </w:pPr>
            <w:r w:rsidRPr="00505712">
              <w:rPr>
                <w:szCs w:val="18"/>
              </w:rPr>
              <w:t>Prohibition</w:t>
            </w:r>
          </w:p>
        </w:tc>
      </w:tr>
      <w:tr w14:paraId="427EA3E0"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DA0D395" w14:textId="77777777">
            <w:pPr>
              <w:pStyle w:val="LTableTextAbt"/>
              <w:rPr>
                <w:szCs w:val="18"/>
              </w:rPr>
            </w:pPr>
            <w:r w:rsidRPr="000A6FFF">
              <w:rPr>
                <w:szCs w:val="18"/>
              </w:rPr>
              <w:t>Aerosol Spray Cleaning/Degreasing - EEC</w:t>
            </w:r>
          </w:p>
        </w:tc>
        <w:tc>
          <w:tcPr>
            <w:tcW w:w="415"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0A6FFF" w:rsidP="00CB1C05" w14:paraId="1DE209A5" w14:textId="77777777">
            <w:pPr>
              <w:pStyle w:val="RTableTextAbt"/>
              <w:jc w:val="center"/>
              <w:rPr>
                <w:szCs w:val="18"/>
              </w:rPr>
            </w:pPr>
            <w:r>
              <w:rPr>
                <w:szCs w:val="18"/>
              </w:rPr>
              <w:t>$6,566</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0398C501" w14:textId="77777777">
            <w:pPr>
              <w:pStyle w:val="RTableTextAbt"/>
              <w:jc w:val="center"/>
              <w:rPr>
                <w:szCs w:val="18"/>
              </w:rPr>
            </w:pPr>
            <w:r>
              <w:rPr>
                <w:szCs w:val="18"/>
              </w:rPr>
              <w:t>$6,700</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16CA6479" w14:textId="77777777">
            <w:pPr>
              <w:pStyle w:val="RTableTextAbt"/>
              <w:jc w:val="center"/>
              <w:rPr>
                <w:szCs w:val="18"/>
              </w:rPr>
            </w:pPr>
            <w:r>
              <w:rPr>
                <w:szCs w:val="18"/>
              </w:rPr>
              <w:t>$5,199</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center"/>
          </w:tcPr>
          <w:p w:rsidR="00025ED0" w:rsidRPr="000A6FFF" w:rsidP="00CB1C05" w14:paraId="6D7D36C4" w14:textId="77777777">
            <w:pPr>
              <w:pStyle w:val="RTableTextAbt"/>
              <w:ind w:right="-54"/>
              <w:jc w:val="center"/>
              <w:rPr>
                <w:szCs w:val="18"/>
              </w:rPr>
            </w:pPr>
            <w:r>
              <w:rPr>
                <w:szCs w:val="18"/>
              </w:rPr>
              <w:t>$5,305</w:t>
            </w:r>
          </w:p>
        </w:tc>
        <w:tc>
          <w:tcPr>
            <w:tcW w:w="378" w:type="pct"/>
            <w:tcBorders>
              <w:top w:val="single" w:sz="4" w:space="0" w:color="auto"/>
              <w:left w:val="single" w:sz="4" w:space="0" w:color="auto"/>
              <w:bottom w:val="single" w:sz="4" w:space="0" w:color="auto"/>
              <w:right w:val="single" w:sz="4" w:space="0" w:color="auto"/>
            </w:tcBorders>
            <w:vAlign w:val="center"/>
          </w:tcPr>
          <w:p w:rsidR="00025ED0" w:rsidRPr="00505712" w:rsidP="00CB1C05" w14:paraId="77AB01F9" w14:textId="77777777">
            <w:pPr>
              <w:pStyle w:val="RTableTextAbt"/>
              <w:jc w:val="center"/>
              <w:rPr>
                <w:szCs w:val="18"/>
              </w:rPr>
            </w:pPr>
            <w:r>
              <w:rPr>
                <w:szCs w:val="18"/>
              </w:rPr>
              <w:t>$2,439</w:t>
            </w:r>
          </w:p>
        </w:tc>
        <w:tc>
          <w:tcPr>
            <w:tcW w:w="382" w:type="pct"/>
            <w:tcBorders>
              <w:top w:val="single" w:sz="4" w:space="0" w:color="auto"/>
              <w:left w:val="single" w:sz="4" w:space="0" w:color="auto"/>
              <w:bottom w:val="single" w:sz="4" w:space="0" w:color="auto"/>
              <w:right w:val="single" w:sz="4" w:space="0" w:color="auto"/>
            </w:tcBorders>
            <w:vAlign w:val="center"/>
          </w:tcPr>
          <w:p w:rsidR="00025ED0" w:rsidRPr="00505712" w:rsidP="00CB1C05" w14:paraId="7677A890" w14:textId="77777777">
            <w:pPr>
              <w:pStyle w:val="RTableTextAbt"/>
              <w:jc w:val="center"/>
              <w:rPr>
                <w:szCs w:val="18"/>
              </w:rPr>
            </w:pPr>
            <w:r>
              <w:rPr>
                <w:szCs w:val="18"/>
              </w:rPr>
              <w:t>$2,488</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678A86EF" w14:textId="77777777">
            <w:pPr>
              <w:pStyle w:val="RTableTextAbt"/>
              <w:jc w:val="center"/>
              <w:rPr>
                <w:szCs w:val="18"/>
              </w:rPr>
            </w:pPr>
            <w:r w:rsidRPr="00505712">
              <w:rPr>
                <w:szCs w:val="18"/>
              </w:rPr>
              <w:t>Prescriptive Controls</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48676AF2" w14:textId="77777777">
            <w:pPr>
              <w:pStyle w:val="RTableTextAbt"/>
              <w:jc w:val="center"/>
              <w:rPr>
                <w:szCs w:val="18"/>
              </w:rPr>
            </w:pPr>
            <w:r w:rsidRPr="00425568">
              <w:rPr>
                <w:szCs w:val="18"/>
              </w:rPr>
              <w:t>Prohibition</w:t>
            </w:r>
          </w:p>
        </w:tc>
      </w:tr>
      <w:tr w14:paraId="22A3A926"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0F6199AD" w14:textId="77777777">
            <w:pPr>
              <w:pStyle w:val="LTableTextAbt"/>
              <w:rPr>
                <w:szCs w:val="18"/>
              </w:rPr>
            </w:pPr>
            <w:r w:rsidRPr="000A6FFF">
              <w:rPr>
                <w:szCs w:val="18"/>
              </w:rPr>
              <w:t>Liquid and Spray Batch Cold Cleaning</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2E513866" w14:textId="77777777">
            <w:pPr>
              <w:pStyle w:val="RTableTextAbt"/>
              <w:rPr>
                <w:szCs w:val="18"/>
              </w:rPr>
            </w:pPr>
            <w:r>
              <w:rPr>
                <w:szCs w:val="18"/>
              </w:rPr>
              <w:t>$56,312</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CED5D85" w14:textId="77777777">
            <w:pPr>
              <w:pStyle w:val="RTableTextAbt"/>
              <w:rPr>
                <w:szCs w:val="18"/>
              </w:rPr>
            </w:pPr>
            <w:r>
              <w:rPr>
                <w:szCs w:val="18"/>
              </w:rPr>
              <w:t>$56,312</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3929A78F" w14:textId="77777777">
            <w:pPr>
              <w:pStyle w:val="RTableTextAbt"/>
              <w:rPr>
                <w:szCs w:val="18"/>
              </w:rPr>
            </w:pPr>
            <w:r>
              <w:rPr>
                <w:szCs w:val="18"/>
              </w:rPr>
              <w:t>$44,940</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E0DF6B0" w14:textId="77777777">
            <w:pPr>
              <w:pStyle w:val="RTableTextAbt"/>
              <w:ind w:right="-54"/>
              <w:rPr>
                <w:szCs w:val="18"/>
              </w:rPr>
            </w:pPr>
            <w:r>
              <w:rPr>
                <w:szCs w:val="18"/>
              </w:rPr>
              <w:t>$44,940</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48BD7A54" w14:textId="77777777">
            <w:pPr>
              <w:pStyle w:val="RTableTextAbt"/>
              <w:jc w:val="center"/>
              <w:rPr>
                <w:szCs w:val="18"/>
              </w:rPr>
            </w:pPr>
            <w:r>
              <w:rPr>
                <w:szCs w:val="18"/>
              </w:rPr>
              <w:t>$21,393</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280AD1CB" w14:textId="77777777">
            <w:pPr>
              <w:pStyle w:val="RTableTextAbt"/>
              <w:jc w:val="center"/>
              <w:rPr>
                <w:szCs w:val="18"/>
              </w:rPr>
            </w:pPr>
            <w:r>
              <w:rPr>
                <w:szCs w:val="18"/>
              </w:rPr>
              <w:t>$21,393</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421F1417"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3D528ACD" w14:textId="77777777">
            <w:pPr>
              <w:pStyle w:val="RTableTextAbt"/>
              <w:jc w:val="center"/>
              <w:rPr>
                <w:szCs w:val="18"/>
              </w:rPr>
            </w:pPr>
            <w:r w:rsidRPr="00505712">
              <w:rPr>
                <w:szCs w:val="18"/>
              </w:rPr>
              <w:t>Prohibition</w:t>
            </w:r>
          </w:p>
        </w:tc>
      </w:tr>
      <w:tr w14:paraId="64932179"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B9CE600" w14:textId="77777777">
            <w:pPr>
              <w:pStyle w:val="LTableTextAbt"/>
              <w:rPr>
                <w:szCs w:val="18"/>
              </w:rPr>
            </w:pPr>
            <w:r w:rsidRPr="000A6FFF">
              <w:rPr>
                <w:szCs w:val="18"/>
              </w:rPr>
              <w:t>Photographic Film Use</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4D308DFA" w14:textId="77777777">
            <w:pPr>
              <w:pStyle w:val="RTableTextAbt"/>
              <w:rPr>
                <w:szCs w:val="18"/>
              </w:rPr>
            </w:pPr>
            <w:r>
              <w:rPr>
                <w:szCs w:val="18"/>
              </w:rPr>
              <w:t>$18,309</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AC392F3" w14:textId="77777777">
            <w:pPr>
              <w:pStyle w:val="RTableTextAbt"/>
              <w:rPr>
                <w:szCs w:val="18"/>
              </w:rPr>
            </w:pPr>
            <w:r>
              <w:rPr>
                <w:szCs w:val="18"/>
              </w:rPr>
              <w:t>$18,309</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BE95A08" w14:textId="77777777">
            <w:pPr>
              <w:pStyle w:val="RTableTextAbt"/>
              <w:rPr>
                <w:szCs w:val="18"/>
              </w:rPr>
            </w:pPr>
            <w:r>
              <w:rPr>
                <w:szCs w:val="18"/>
              </w:rPr>
              <w:t>$14,615</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22FB201" w14:textId="77777777">
            <w:pPr>
              <w:pStyle w:val="RTableTextAbt"/>
              <w:ind w:right="-54"/>
              <w:rPr>
                <w:szCs w:val="18"/>
              </w:rPr>
            </w:pPr>
            <w:r>
              <w:rPr>
                <w:szCs w:val="18"/>
              </w:rPr>
              <w:t>$14,615</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5ACCCD0B" w14:textId="77777777">
            <w:pPr>
              <w:pStyle w:val="RTableTextAbt"/>
              <w:jc w:val="center"/>
              <w:rPr>
                <w:szCs w:val="18"/>
              </w:rPr>
            </w:pPr>
            <w:r>
              <w:rPr>
                <w:szCs w:val="18"/>
              </w:rPr>
              <w:t>$6,963</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7DE3026C" w14:textId="77777777">
            <w:pPr>
              <w:pStyle w:val="RTableTextAbt"/>
              <w:jc w:val="center"/>
              <w:rPr>
                <w:szCs w:val="18"/>
              </w:rPr>
            </w:pPr>
            <w:r>
              <w:rPr>
                <w:szCs w:val="18"/>
              </w:rPr>
              <w:t>$6,963</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08E0EADD"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379EDD0E" w14:textId="77777777">
            <w:pPr>
              <w:pStyle w:val="RTableTextAbt"/>
              <w:jc w:val="center"/>
              <w:rPr>
                <w:szCs w:val="18"/>
              </w:rPr>
            </w:pPr>
            <w:r w:rsidRPr="00505712">
              <w:rPr>
                <w:szCs w:val="18"/>
              </w:rPr>
              <w:t>Prohibition</w:t>
            </w:r>
          </w:p>
        </w:tc>
      </w:tr>
      <w:tr w14:paraId="455A28FF"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B78126B" w14:textId="77777777">
            <w:pPr>
              <w:pStyle w:val="LTableTextAbt"/>
              <w:rPr>
                <w:szCs w:val="18"/>
              </w:rPr>
            </w:pPr>
            <w:r w:rsidRPr="000A6FFF">
              <w:rPr>
                <w:szCs w:val="18"/>
              </w:rPr>
              <w:t>Lubricants and Greases</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48678F8D" w14:textId="77777777">
            <w:pPr>
              <w:pStyle w:val="RTableTextAbt"/>
              <w:rPr>
                <w:szCs w:val="18"/>
              </w:rPr>
            </w:pPr>
            <w:r>
              <w:rPr>
                <w:szCs w:val="18"/>
              </w:rPr>
              <w:t>$210,468</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47FAF7A7" w14:textId="77777777">
            <w:pPr>
              <w:pStyle w:val="RTableTextAbt"/>
              <w:rPr>
                <w:szCs w:val="18"/>
              </w:rPr>
            </w:pPr>
            <w:r>
              <w:rPr>
                <w:szCs w:val="18"/>
              </w:rPr>
              <w:t>$210,468</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1FB9CEF" w14:textId="77777777">
            <w:pPr>
              <w:pStyle w:val="RTableTextAbt"/>
              <w:rPr>
                <w:szCs w:val="18"/>
              </w:rPr>
            </w:pPr>
            <w:r>
              <w:rPr>
                <w:szCs w:val="18"/>
              </w:rPr>
              <w:t>$167,963</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CC03971" w14:textId="77777777">
            <w:pPr>
              <w:pStyle w:val="RTableTextAbt"/>
              <w:ind w:right="-54"/>
              <w:rPr>
                <w:szCs w:val="18"/>
              </w:rPr>
            </w:pPr>
            <w:r>
              <w:rPr>
                <w:szCs w:val="18"/>
              </w:rPr>
              <w:t>$167,963</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65687BDE" w14:textId="77777777">
            <w:pPr>
              <w:pStyle w:val="RTableTextAbt"/>
              <w:jc w:val="center"/>
              <w:rPr>
                <w:szCs w:val="18"/>
              </w:rPr>
            </w:pPr>
            <w:r>
              <w:rPr>
                <w:szCs w:val="18"/>
              </w:rPr>
              <w:t>$79,957</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7464DFFE" w14:textId="77777777">
            <w:pPr>
              <w:pStyle w:val="RTableTextAbt"/>
              <w:jc w:val="center"/>
              <w:rPr>
                <w:szCs w:val="18"/>
              </w:rPr>
            </w:pPr>
            <w:r>
              <w:rPr>
                <w:szCs w:val="18"/>
              </w:rPr>
              <w:t>$79,957</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5CF20623"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4BE25816" w14:textId="77777777">
            <w:pPr>
              <w:pStyle w:val="RTableTextAbt"/>
              <w:jc w:val="center"/>
              <w:rPr>
                <w:szCs w:val="18"/>
              </w:rPr>
            </w:pPr>
            <w:r w:rsidRPr="00505712">
              <w:rPr>
                <w:szCs w:val="18"/>
              </w:rPr>
              <w:t>Prohibition</w:t>
            </w:r>
          </w:p>
        </w:tc>
      </w:tr>
      <w:tr w14:paraId="7AE71833"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2EE392C8" w14:textId="77777777">
            <w:pPr>
              <w:pStyle w:val="LTableTextAbt"/>
              <w:rPr>
                <w:szCs w:val="18"/>
              </w:rPr>
            </w:pPr>
            <w:r w:rsidRPr="000A6FFF">
              <w:rPr>
                <w:szCs w:val="18"/>
              </w:rPr>
              <w:t>Wipe and Liquid Cleaning and Polishing</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6B82DBD2" w14:textId="77777777">
            <w:pPr>
              <w:pStyle w:val="RTableTextAbt"/>
              <w:rPr>
                <w:szCs w:val="18"/>
              </w:rPr>
            </w:pPr>
            <w:r>
              <w:rPr>
                <w:szCs w:val="18"/>
              </w:rPr>
              <w:t>$11,874,694</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1637E6FA" w14:textId="77777777">
            <w:pPr>
              <w:pStyle w:val="RTableTextAbt"/>
              <w:rPr>
                <w:szCs w:val="18"/>
              </w:rPr>
            </w:pPr>
            <w:r>
              <w:rPr>
                <w:szCs w:val="18"/>
              </w:rPr>
              <w:t>$11,874,694</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9A4B6A5" w14:textId="77777777">
            <w:pPr>
              <w:pStyle w:val="RTableTextAbt"/>
              <w:rPr>
                <w:szCs w:val="18"/>
              </w:rPr>
            </w:pPr>
            <w:r>
              <w:rPr>
                <w:szCs w:val="18"/>
              </w:rPr>
              <w:t>$9,402,775</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3EFFD020" w14:textId="77777777">
            <w:pPr>
              <w:pStyle w:val="RTableTextAbt"/>
              <w:ind w:right="-54"/>
              <w:rPr>
                <w:szCs w:val="18"/>
              </w:rPr>
            </w:pPr>
            <w:r>
              <w:rPr>
                <w:szCs w:val="18"/>
              </w:rPr>
              <w:t>$9,402,775</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76E042F3" w14:textId="77777777">
            <w:pPr>
              <w:pStyle w:val="RTableTextAbt"/>
              <w:jc w:val="center"/>
              <w:rPr>
                <w:szCs w:val="18"/>
              </w:rPr>
            </w:pPr>
            <w:r>
              <w:rPr>
                <w:szCs w:val="18"/>
              </w:rPr>
              <w:t>$4,410,451</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147550A0" w14:textId="77777777">
            <w:pPr>
              <w:pStyle w:val="RTableTextAbt"/>
              <w:jc w:val="center"/>
              <w:rPr>
                <w:szCs w:val="18"/>
              </w:rPr>
            </w:pPr>
            <w:r>
              <w:rPr>
                <w:szCs w:val="18"/>
              </w:rPr>
              <w:t>$4,410,451</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73A2D6C6"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4916632A" w14:textId="77777777">
            <w:pPr>
              <w:pStyle w:val="RTableTextAbt"/>
              <w:jc w:val="center"/>
              <w:rPr>
                <w:szCs w:val="18"/>
              </w:rPr>
            </w:pPr>
            <w:r w:rsidRPr="00505712">
              <w:rPr>
                <w:szCs w:val="18"/>
              </w:rPr>
              <w:t>Prohibition</w:t>
            </w:r>
          </w:p>
        </w:tc>
      </w:tr>
      <w:tr w14:paraId="3FDF7FB8"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0E98437B" w14:textId="77777777">
            <w:pPr>
              <w:pStyle w:val="LTableTextAbt"/>
              <w:rPr>
                <w:szCs w:val="18"/>
              </w:rPr>
            </w:pPr>
            <w:r w:rsidRPr="000A6FFF">
              <w:rPr>
                <w:szCs w:val="18"/>
              </w:rPr>
              <w:t>Inks and Ink Removal</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02618F58" w14:textId="77777777">
            <w:pPr>
              <w:pStyle w:val="RTableTextAbt"/>
              <w:rPr>
                <w:szCs w:val="18"/>
              </w:rPr>
            </w:pPr>
            <w:r>
              <w:rPr>
                <w:szCs w:val="18"/>
              </w:rPr>
              <w:t>$2,794</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73C4C548" w14:textId="77777777">
            <w:pPr>
              <w:pStyle w:val="RTableTextAbt"/>
              <w:rPr>
                <w:szCs w:val="18"/>
              </w:rPr>
            </w:pPr>
            <w:r>
              <w:rPr>
                <w:szCs w:val="18"/>
              </w:rPr>
              <w:t>$2,794</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ED162B4" w14:textId="77777777">
            <w:pPr>
              <w:pStyle w:val="RTableTextAbt"/>
              <w:rPr>
                <w:szCs w:val="18"/>
              </w:rPr>
            </w:pPr>
            <w:r>
              <w:rPr>
                <w:szCs w:val="18"/>
              </w:rPr>
              <w:t>$2,230</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1C4746D" w14:textId="77777777">
            <w:pPr>
              <w:pStyle w:val="RTableTextAbt"/>
              <w:ind w:right="-54"/>
              <w:rPr>
                <w:szCs w:val="18"/>
              </w:rPr>
            </w:pPr>
            <w:r>
              <w:rPr>
                <w:szCs w:val="18"/>
              </w:rPr>
              <w:t>$2,230</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08B335B2" w14:textId="77777777">
            <w:pPr>
              <w:pStyle w:val="RTableTextAbt"/>
              <w:jc w:val="center"/>
              <w:rPr>
                <w:szCs w:val="18"/>
              </w:rPr>
            </w:pPr>
            <w:r>
              <w:rPr>
                <w:szCs w:val="18"/>
              </w:rPr>
              <w:t>$1,061</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5E1F94B3" w14:textId="77777777">
            <w:pPr>
              <w:pStyle w:val="RTableTextAbt"/>
              <w:jc w:val="center"/>
              <w:rPr>
                <w:szCs w:val="18"/>
              </w:rPr>
            </w:pPr>
            <w:r>
              <w:rPr>
                <w:szCs w:val="18"/>
              </w:rPr>
              <w:t>$1,061</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7C988937"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02D4FC4B" w14:textId="77777777">
            <w:pPr>
              <w:pStyle w:val="RTableTextAbt"/>
              <w:jc w:val="center"/>
              <w:rPr>
                <w:szCs w:val="18"/>
              </w:rPr>
            </w:pPr>
            <w:r w:rsidRPr="00505712">
              <w:rPr>
                <w:szCs w:val="18"/>
              </w:rPr>
              <w:t>Prohibition</w:t>
            </w:r>
          </w:p>
        </w:tc>
      </w:tr>
      <w:tr w14:paraId="56F689E5" w14:textId="77777777" w:rsidTr="00D60F6B">
        <w:tblPrEx>
          <w:tblW w:w="5000" w:type="pct"/>
          <w:tblCellMar>
            <w:left w:w="0" w:type="dxa"/>
            <w:right w:w="58" w:type="dxa"/>
          </w:tblCellMar>
          <w:tblLook w:val="04A0"/>
        </w:tblPrEx>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C3391B4" w14:textId="77777777">
            <w:pPr>
              <w:pStyle w:val="LTableTextAbt"/>
              <w:rPr>
                <w:szCs w:val="18"/>
              </w:rPr>
            </w:pPr>
            <w:r w:rsidRPr="000A6FFF">
              <w:rPr>
                <w:szCs w:val="18"/>
              </w:rPr>
              <w:t>Anti-Spatter Welding Aerosol</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6169B1C1" w14:textId="77777777">
            <w:pPr>
              <w:pStyle w:val="RTableTextAbt"/>
              <w:rPr>
                <w:szCs w:val="18"/>
              </w:rPr>
            </w:pPr>
            <w:r>
              <w:rPr>
                <w:szCs w:val="18"/>
              </w:rPr>
              <w:t>$20,675</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ED5339F" w14:textId="77777777">
            <w:pPr>
              <w:pStyle w:val="RTableTextAbt"/>
              <w:rPr>
                <w:szCs w:val="18"/>
              </w:rPr>
            </w:pPr>
            <w:r>
              <w:rPr>
                <w:szCs w:val="18"/>
              </w:rPr>
              <w:t>$20,675</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442A33ED" w14:textId="77777777">
            <w:pPr>
              <w:pStyle w:val="RTableTextAbt"/>
              <w:rPr>
                <w:szCs w:val="18"/>
              </w:rPr>
            </w:pPr>
            <w:r>
              <w:rPr>
                <w:szCs w:val="18"/>
              </w:rPr>
              <w:t>$16,499</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216EAC9" w14:textId="77777777">
            <w:pPr>
              <w:pStyle w:val="RTableTextAbt"/>
              <w:ind w:right="-54"/>
              <w:rPr>
                <w:szCs w:val="18"/>
              </w:rPr>
            </w:pPr>
            <w:r>
              <w:rPr>
                <w:szCs w:val="18"/>
              </w:rPr>
              <w:t>$16,499</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6439D2C5" w14:textId="77777777">
            <w:pPr>
              <w:pStyle w:val="RTableTextAbt"/>
              <w:jc w:val="center"/>
              <w:rPr>
                <w:szCs w:val="18"/>
              </w:rPr>
            </w:pPr>
            <w:r>
              <w:rPr>
                <w:szCs w:val="18"/>
              </w:rPr>
              <w:t>$7,854</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1957C0C9" w14:textId="77777777">
            <w:pPr>
              <w:pStyle w:val="RTableTextAbt"/>
              <w:jc w:val="center"/>
              <w:rPr>
                <w:szCs w:val="18"/>
              </w:rPr>
            </w:pPr>
            <w:r>
              <w:rPr>
                <w:szCs w:val="18"/>
              </w:rPr>
              <w:t>$7,854</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568BA41A"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4623656B" w14:textId="77777777">
            <w:pPr>
              <w:pStyle w:val="RTableTextAbt"/>
              <w:jc w:val="center"/>
              <w:rPr>
                <w:szCs w:val="18"/>
              </w:rPr>
            </w:pPr>
            <w:r w:rsidRPr="00505712">
              <w:rPr>
                <w:szCs w:val="18"/>
              </w:rPr>
              <w:t>Prohibition</w:t>
            </w:r>
          </w:p>
        </w:tc>
      </w:tr>
      <w:tr w14:paraId="4FD9D6D6" w14:textId="77777777" w:rsidTr="00D60F6B">
        <w:tblPrEx>
          <w:tblW w:w="5000" w:type="pct"/>
          <w:tblCellMar>
            <w:left w:w="0" w:type="dxa"/>
            <w:right w:w="58" w:type="dxa"/>
          </w:tblCellMar>
          <w:tblLook w:val="04A0"/>
        </w:tblPrEx>
        <w:trPr>
          <w:trHeight w:val="224"/>
        </w:trPr>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4B14EFBB" w14:textId="77777777">
            <w:pPr>
              <w:pStyle w:val="LTableTextAbt"/>
              <w:rPr>
                <w:szCs w:val="18"/>
              </w:rPr>
            </w:pPr>
            <w:r w:rsidRPr="000A6FFF">
              <w:rPr>
                <w:szCs w:val="18"/>
              </w:rPr>
              <w:t>Mold Cleaning, Release and Protectants</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7D3DB518" w14:textId="77777777">
            <w:pPr>
              <w:pStyle w:val="RTableTextAbt"/>
              <w:rPr>
                <w:szCs w:val="18"/>
              </w:rPr>
            </w:pPr>
            <w:r>
              <w:rPr>
                <w:szCs w:val="18"/>
              </w:rPr>
              <w:t>$537</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43594398" w14:textId="77777777">
            <w:pPr>
              <w:pStyle w:val="RTableTextAbt"/>
              <w:rPr>
                <w:szCs w:val="18"/>
              </w:rPr>
            </w:pPr>
            <w:r>
              <w:rPr>
                <w:szCs w:val="18"/>
              </w:rPr>
              <w:t>$537</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282EB05" w14:textId="77777777">
            <w:pPr>
              <w:pStyle w:val="RTableTextAbt"/>
              <w:rPr>
                <w:szCs w:val="18"/>
              </w:rPr>
            </w:pPr>
            <w:r>
              <w:rPr>
                <w:szCs w:val="18"/>
              </w:rPr>
              <w:t>$428</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37EFFA1" w14:textId="77777777">
            <w:pPr>
              <w:pStyle w:val="RTableTextAbt"/>
              <w:ind w:right="-54"/>
              <w:rPr>
                <w:szCs w:val="18"/>
              </w:rPr>
            </w:pPr>
            <w:r>
              <w:rPr>
                <w:szCs w:val="18"/>
              </w:rPr>
              <w:t>$428</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3A216AAD" w14:textId="77777777">
            <w:pPr>
              <w:pStyle w:val="RTableTextAbt"/>
              <w:jc w:val="center"/>
              <w:rPr>
                <w:szCs w:val="18"/>
              </w:rPr>
            </w:pPr>
            <w:r>
              <w:rPr>
                <w:szCs w:val="18"/>
              </w:rPr>
              <w:t>$204</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2F06489D" w14:textId="77777777">
            <w:pPr>
              <w:pStyle w:val="RTableTextAbt"/>
              <w:jc w:val="center"/>
              <w:rPr>
                <w:szCs w:val="18"/>
              </w:rPr>
            </w:pPr>
            <w:r>
              <w:rPr>
                <w:szCs w:val="18"/>
              </w:rPr>
              <w:t>$204</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tcPr>
          <w:p w:rsidR="00025ED0" w:rsidRPr="00505712" w:rsidP="00CB1C05" w14:paraId="1F1C79BE" w14:textId="77777777">
            <w:pPr>
              <w:pStyle w:val="RTableTextAbt"/>
              <w:jc w:val="center"/>
              <w:rPr>
                <w:szCs w:val="18"/>
              </w:rPr>
            </w:pPr>
            <w:r w:rsidRPr="00505712">
              <w:rPr>
                <w:szCs w:val="18"/>
              </w:rPr>
              <w:t>Prohibition</w:t>
            </w:r>
          </w:p>
        </w:tc>
        <w:tc>
          <w:tcPr>
            <w:tcW w:w="383" w:type="pct"/>
            <w:tcBorders>
              <w:top w:val="single" w:sz="4" w:space="0" w:color="auto"/>
              <w:left w:val="single" w:sz="4" w:space="0" w:color="auto"/>
              <w:bottom w:val="single" w:sz="4" w:space="0" w:color="auto"/>
              <w:right w:val="single" w:sz="4" w:space="0" w:color="auto"/>
            </w:tcBorders>
            <w:shd w:val="clear" w:color="auto" w:fill="auto"/>
          </w:tcPr>
          <w:p w:rsidR="00025ED0" w:rsidRPr="00505712" w:rsidP="00CB1C05" w14:paraId="2277252C" w14:textId="77777777">
            <w:pPr>
              <w:pStyle w:val="RTableTextAbt"/>
              <w:jc w:val="center"/>
              <w:rPr>
                <w:szCs w:val="18"/>
              </w:rPr>
            </w:pPr>
            <w:r w:rsidRPr="00505712">
              <w:rPr>
                <w:szCs w:val="18"/>
              </w:rPr>
              <w:t>Prohibition</w:t>
            </w:r>
          </w:p>
        </w:tc>
      </w:tr>
      <w:tr w14:paraId="3C8FA865" w14:textId="77777777" w:rsidTr="00D60F6B">
        <w:tblPrEx>
          <w:tblW w:w="5000" w:type="pct"/>
          <w:tblCellMar>
            <w:left w:w="0" w:type="dxa"/>
            <w:right w:w="58" w:type="dxa"/>
          </w:tblCellMar>
          <w:tblLook w:val="04A0"/>
        </w:tblPrEx>
        <w:trPr>
          <w:trHeight w:val="60"/>
        </w:trPr>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73139F03" w14:textId="77777777">
            <w:pPr>
              <w:pStyle w:val="LTableTextAbt"/>
              <w:rPr>
                <w:szCs w:val="18"/>
              </w:rPr>
            </w:pPr>
            <w:r w:rsidRPr="000A6FFF">
              <w:rPr>
                <w:szCs w:val="18"/>
              </w:rPr>
              <w:t>Dry Cleaning (Dry Cleaning Machines &amp; Spot Removers)</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52C83D09" w14:textId="77777777">
            <w:pPr>
              <w:pStyle w:val="RTableTextAbt"/>
              <w:rPr>
                <w:szCs w:val="18"/>
              </w:rPr>
            </w:pPr>
            <w:r>
              <w:rPr>
                <w:szCs w:val="18"/>
              </w:rPr>
              <w:t>$604</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6DA615A" w14:textId="77777777">
            <w:pPr>
              <w:pStyle w:val="RTableTextAbt"/>
              <w:rPr>
                <w:szCs w:val="18"/>
              </w:rPr>
            </w:pPr>
            <w:r>
              <w:rPr>
                <w:szCs w:val="18"/>
              </w:rPr>
              <w:t>$195</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62D5A6CA" w14:textId="77777777">
            <w:pPr>
              <w:pStyle w:val="RTableTextAbt"/>
              <w:rPr>
                <w:szCs w:val="18"/>
              </w:rPr>
            </w:pPr>
            <w:r>
              <w:rPr>
                <w:szCs w:val="18"/>
              </w:rPr>
              <w:t>$458</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396C7F35" w14:textId="77777777">
            <w:pPr>
              <w:pStyle w:val="RTableTextAbt"/>
              <w:ind w:right="-54"/>
              <w:rPr>
                <w:szCs w:val="18"/>
              </w:rPr>
            </w:pPr>
            <w:r>
              <w:rPr>
                <w:szCs w:val="18"/>
              </w:rPr>
              <w:t>$143</w:t>
            </w:r>
          </w:p>
        </w:tc>
        <w:tc>
          <w:tcPr>
            <w:tcW w:w="378" w:type="pct"/>
            <w:tcBorders>
              <w:top w:val="single" w:sz="4" w:space="0" w:color="auto"/>
              <w:left w:val="single" w:sz="4" w:space="0" w:color="auto"/>
              <w:bottom w:val="single" w:sz="4" w:space="0" w:color="auto"/>
              <w:right w:val="single" w:sz="4" w:space="0" w:color="auto"/>
            </w:tcBorders>
            <w:vAlign w:val="bottom"/>
          </w:tcPr>
          <w:p w:rsidR="00025ED0" w:rsidP="00CB1C05" w14:paraId="1258D658" w14:textId="77777777">
            <w:pPr>
              <w:pStyle w:val="RTableTextAbt"/>
              <w:jc w:val="center"/>
              <w:rPr>
                <w:szCs w:val="18"/>
              </w:rPr>
            </w:pPr>
            <w:r>
              <w:rPr>
                <w:szCs w:val="18"/>
              </w:rPr>
              <w:t>$177</w:t>
            </w:r>
          </w:p>
        </w:tc>
        <w:tc>
          <w:tcPr>
            <w:tcW w:w="382" w:type="pct"/>
            <w:tcBorders>
              <w:top w:val="single" w:sz="4" w:space="0" w:color="auto"/>
              <w:left w:val="single" w:sz="4" w:space="0" w:color="auto"/>
              <w:bottom w:val="single" w:sz="4" w:space="0" w:color="auto"/>
              <w:right w:val="single" w:sz="4" w:space="0" w:color="auto"/>
            </w:tcBorders>
            <w:vAlign w:val="bottom"/>
          </w:tcPr>
          <w:p w:rsidR="00025ED0" w:rsidP="00CB1C05" w14:paraId="7523A962" w14:textId="77777777">
            <w:pPr>
              <w:pStyle w:val="RTableTextAbt"/>
              <w:jc w:val="center"/>
              <w:rPr>
                <w:szCs w:val="18"/>
              </w:rPr>
            </w:pPr>
            <w:r>
              <w:rPr>
                <w:szCs w:val="18"/>
              </w:rPr>
              <w:t>$49</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center"/>
          </w:tcPr>
          <w:p w:rsidR="00025ED0" w:rsidRPr="00505712" w:rsidP="00CB1C05" w14:paraId="74261660" w14:textId="77777777">
            <w:pPr>
              <w:pStyle w:val="RTableTextAbt"/>
              <w:jc w:val="center"/>
              <w:rPr>
                <w:szCs w:val="18"/>
              </w:rPr>
            </w:pPr>
            <w:r>
              <w:rPr>
                <w:szCs w:val="18"/>
              </w:rPr>
              <w:t>10-Year Phase Out</w:t>
            </w:r>
          </w:p>
        </w:tc>
        <w:tc>
          <w:tcPr>
            <w:tcW w:w="383" w:type="pct"/>
            <w:tcBorders>
              <w:top w:val="single" w:sz="4" w:space="0" w:color="auto"/>
              <w:left w:val="single" w:sz="4" w:space="0" w:color="auto"/>
              <w:bottom w:val="single" w:sz="4" w:space="0" w:color="auto"/>
              <w:right w:val="single" w:sz="4" w:space="0" w:color="auto"/>
            </w:tcBorders>
            <w:shd w:val="clear" w:color="auto" w:fill="auto"/>
            <w:vAlign w:val="center"/>
          </w:tcPr>
          <w:p w:rsidR="00025ED0" w:rsidRPr="00505712" w:rsidP="00CB1C05" w14:paraId="743551CA" w14:textId="77777777">
            <w:pPr>
              <w:pStyle w:val="RTableTextAbt"/>
              <w:jc w:val="center"/>
              <w:rPr>
                <w:szCs w:val="18"/>
              </w:rPr>
            </w:pPr>
            <w:r>
              <w:rPr>
                <w:szCs w:val="18"/>
              </w:rPr>
              <w:t>15-Year Phase Out</w:t>
            </w:r>
          </w:p>
        </w:tc>
      </w:tr>
      <w:tr w14:paraId="43DBC9EC" w14:textId="77777777" w:rsidTr="00D60F6B">
        <w:tblPrEx>
          <w:tblW w:w="5000" w:type="pct"/>
          <w:tblCellMar>
            <w:left w:w="0" w:type="dxa"/>
            <w:right w:w="58" w:type="dxa"/>
          </w:tblCellMar>
          <w:tblLook w:val="04A0"/>
        </w:tblPrEx>
        <w:trPr>
          <w:trHeight w:val="64"/>
        </w:trPr>
        <w:tc>
          <w:tcPr>
            <w:tcW w:w="1814" w:type="pct"/>
            <w:tcBorders>
              <w:top w:val="single" w:sz="4" w:space="0" w:color="auto"/>
              <w:left w:val="single" w:sz="4" w:space="0" w:color="auto"/>
              <w:bottom w:val="single" w:sz="4" w:space="0" w:color="auto"/>
              <w:right w:val="single" w:sz="4" w:space="0" w:color="auto"/>
            </w:tcBorders>
            <w:shd w:val="clear" w:color="000000" w:fill="FFFFFF"/>
            <w:vAlign w:val="center"/>
          </w:tcPr>
          <w:p w:rsidR="00025ED0" w:rsidRPr="000A6FFF" w:rsidP="00CB1C05" w14:paraId="6E3C07D3" w14:textId="77777777">
            <w:pPr>
              <w:pStyle w:val="LTableTextAbt"/>
              <w:rPr>
                <w:szCs w:val="18"/>
              </w:rPr>
            </w:pPr>
            <w:r w:rsidRPr="000A6FFF">
              <w:rPr>
                <w:b/>
                <w:szCs w:val="18"/>
              </w:rPr>
              <w:t>Total</w:t>
            </w:r>
          </w:p>
        </w:tc>
        <w:tc>
          <w:tcPr>
            <w:tcW w:w="415"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0A6FFF" w:rsidP="00CB1C05" w14:paraId="10052164" w14:textId="77777777">
            <w:pPr>
              <w:pStyle w:val="RTableTextAbt"/>
              <w:rPr>
                <w:b/>
                <w:szCs w:val="18"/>
              </w:rPr>
            </w:pPr>
            <w:r>
              <w:rPr>
                <w:b/>
                <w:bCs w:val="0"/>
                <w:szCs w:val="18"/>
              </w:rPr>
              <w:t>$19,973,035</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2FDEB6FF" w14:textId="77777777">
            <w:pPr>
              <w:pStyle w:val="RTableTextAbt"/>
              <w:rPr>
                <w:b/>
                <w:szCs w:val="18"/>
              </w:rPr>
            </w:pPr>
            <w:r>
              <w:rPr>
                <w:b/>
                <w:bCs w:val="0"/>
                <w:szCs w:val="18"/>
              </w:rPr>
              <w:t>$19,913,950</w:t>
            </w:r>
          </w:p>
        </w:tc>
        <w:tc>
          <w:tcPr>
            <w:tcW w:w="405"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0E1F1AEC" w14:textId="77777777">
            <w:pPr>
              <w:pStyle w:val="RTableTextAbt"/>
              <w:rPr>
                <w:b/>
                <w:szCs w:val="18"/>
              </w:rPr>
            </w:pPr>
            <w:r>
              <w:rPr>
                <w:b/>
                <w:bCs w:val="0"/>
                <w:szCs w:val="18"/>
              </w:rPr>
              <w:t>$15,822,656</w:t>
            </w:r>
          </w:p>
        </w:tc>
        <w:tc>
          <w:tcPr>
            <w:tcW w:w="403" w:type="pct"/>
            <w:tcBorders>
              <w:top w:val="single" w:sz="4" w:space="0" w:color="auto"/>
              <w:left w:val="nil"/>
              <w:bottom w:val="single" w:sz="4" w:space="0" w:color="auto"/>
              <w:right w:val="single" w:sz="4" w:space="0" w:color="auto"/>
            </w:tcBorders>
            <w:shd w:val="clear" w:color="auto" w:fill="auto"/>
            <w:tcMar>
              <w:right w:w="144" w:type="dxa"/>
            </w:tcMar>
            <w:vAlign w:val="bottom"/>
          </w:tcPr>
          <w:p w:rsidR="00025ED0" w:rsidRPr="000A6FFF" w:rsidP="00CB1C05" w14:paraId="5A5891BF" w14:textId="77777777">
            <w:pPr>
              <w:pStyle w:val="RTableTextAbt"/>
              <w:ind w:right="-54"/>
              <w:rPr>
                <w:b/>
                <w:szCs w:val="18"/>
              </w:rPr>
            </w:pPr>
            <w:r>
              <w:rPr>
                <w:b/>
                <w:bCs w:val="0"/>
                <w:szCs w:val="18"/>
              </w:rPr>
              <w:t>$15,773,360</w:t>
            </w:r>
          </w:p>
        </w:tc>
        <w:tc>
          <w:tcPr>
            <w:tcW w:w="378"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12DC2734" w14:textId="77777777">
            <w:pPr>
              <w:spacing w:after="0"/>
              <w:jc w:val="center"/>
              <w:rPr>
                <w:b/>
                <w:color w:val="000000"/>
                <w:sz w:val="18"/>
                <w:szCs w:val="18"/>
              </w:rPr>
            </w:pPr>
            <w:r>
              <w:rPr>
                <w:b/>
                <w:bCs/>
                <w:color w:val="000000"/>
                <w:sz w:val="18"/>
                <w:szCs w:val="18"/>
              </w:rPr>
              <w:t>$7,428,317</w:t>
            </w:r>
          </w:p>
        </w:tc>
        <w:tc>
          <w:tcPr>
            <w:tcW w:w="382" w:type="pct"/>
            <w:tcBorders>
              <w:top w:val="single" w:sz="4" w:space="0" w:color="auto"/>
              <w:left w:val="single" w:sz="4" w:space="0" w:color="auto"/>
              <w:bottom w:val="single" w:sz="4" w:space="0" w:color="auto"/>
              <w:right w:val="single" w:sz="4" w:space="0" w:color="auto"/>
            </w:tcBorders>
            <w:vAlign w:val="bottom"/>
          </w:tcPr>
          <w:p w:rsidR="00025ED0" w:rsidRPr="00505712" w:rsidP="00CB1C05" w14:paraId="22D8AF10" w14:textId="77777777">
            <w:pPr>
              <w:spacing w:after="0"/>
              <w:jc w:val="center"/>
              <w:rPr>
                <w:b/>
                <w:color w:val="000000"/>
                <w:sz w:val="18"/>
                <w:szCs w:val="18"/>
              </w:rPr>
            </w:pPr>
            <w:r>
              <w:rPr>
                <w:b/>
                <w:bCs/>
                <w:color w:val="000000"/>
                <w:sz w:val="18"/>
                <w:szCs w:val="18"/>
              </w:rPr>
              <w:t>$7,401,044</w:t>
            </w:r>
          </w:p>
        </w:tc>
        <w:tc>
          <w:tcPr>
            <w:tcW w:w="417" w:type="pct"/>
            <w:tcBorders>
              <w:top w:val="single" w:sz="4" w:space="0" w:color="auto"/>
              <w:left w:val="single" w:sz="4" w:space="0" w:color="auto"/>
              <w:bottom w:val="single" w:sz="4" w:space="0" w:color="auto"/>
              <w:right w:val="single" w:sz="4" w:space="0" w:color="auto"/>
            </w:tcBorders>
            <w:shd w:val="clear" w:color="auto" w:fill="auto"/>
            <w:tcMar>
              <w:right w:w="144" w:type="dxa"/>
            </w:tcMar>
            <w:vAlign w:val="bottom"/>
          </w:tcPr>
          <w:p w:rsidR="00025ED0" w:rsidRPr="00505712" w:rsidP="00CB1C05" w14:paraId="6DC0C2FD" w14:textId="77777777">
            <w:pPr>
              <w:spacing w:after="0"/>
              <w:jc w:val="center"/>
              <w:rPr>
                <w:b/>
                <w:color w:val="000000"/>
                <w:sz w:val="18"/>
                <w:szCs w:val="18"/>
              </w:rPr>
            </w:pPr>
          </w:p>
        </w:tc>
        <w:tc>
          <w:tcPr>
            <w:tcW w:w="383" w:type="pct"/>
            <w:tcBorders>
              <w:top w:val="single" w:sz="4" w:space="0" w:color="auto"/>
              <w:left w:val="single" w:sz="4" w:space="0" w:color="auto"/>
              <w:bottom w:val="single" w:sz="4" w:space="0" w:color="auto"/>
              <w:right w:val="single" w:sz="4" w:space="0" w:color="auto"/>
            </w:tcBorders>
            <w:shd w:val="clear" w:color="auto" w:fill="auto"/>
            <w:vAlign w:val="bottom"/>
          </w:tcPr>
          <w:p w:rsidR="00025ED0" w:rsidRPr="00505712" w:rsidP="00CB1C05" w14:paraId="17055D5F" w14:textId="77777777">
            <w:pPr>
              <w:spacing w:after="0"/>
              <w:jc w:val="center"/>
              <w:rPr>
                <w:b/>
                <w:color w:val="000000"/>
                <w:sz w:val="18"/>
                <w:szCs w:val="18"/>
              </w:rPr>
            </w:pPr>
          </w:p>
        </w:tc>
      </w:tr>
      <w:tr w14:paraId="0FE34E5F" w14:textId="77777777" w:rsidTr="00D60F6B">
        <w:tblPrEx>
          <w:tblW w:w="5000" w:type="pct"/>
          <w:tblCellMar>
            <w:left w:w="0" w:type="dxa"/>
            <w:right w:w="58" w:type="dxa"/>
          </w:tblCellMar>
          <w:tblLook w:val="04A0"/>
        </w:tblPrEx>
        <w:tc>
          <w:tcPr>
            <w:tcW w:w="5000" w:type="pct"/>
            <w:gridSpan w:val="9"/>
            <w:tcBorders>
              <w:top w:val="single" w:sz="4" w:space="0" w:color="auto"/>
              <w:left w:val="single" w:sz="4" w:space="0" w:color="auto"/>
              <w:bottom w:val="single" w:sz="4" w:space="0" w:color="auto"/>
              <w:right w:val="single" w:sz="4" w:space="0" w:color="auto"/>
            </w:tcBorders>
            <w:shd w:val="clear" w:color="000000" w:fill="FFFFFF"/>
          </w:tcPr>
          <w:p w:rsidR="00025ED0" w:rsidP="00CB1C05" w14:paraId="61DE365A" w14:textId="77777777">
            <w:pPr>
              <w:pStyle w:val="RTableTextAbt"/>
              <w:jc w:val="left"/>
              <w:rPr>
                <w:szCs w:val="18"/>
              </w:rPr>
            </w:pPr>
            <w:r w:rsidRPr="00F973F1">
              <w:rPr>
                <w:szCs w:val="18"/>
                <w:vertAlign w:val="superscript"/>
              </w:rPr>
              <w:t>1</w:t>
            </w:r>
            <w:r>
              <w:rPr>
                <w:szCs w:val="18"/>
              </w:rPr>
              <w:t xml:space="preserve"> 25 percent of vapor degreasers are assumed to be eligible for the section 6(g) exemption for aircraft skins and aerospace degreasing, respectively.</w:t>
            </w:r>
          </w:p>
          <w:p w:rsidR="00025ED0" w:rsidRPr="00F65C52" w:rsidP="00CB1C05" w14:paraId="24D80FCF" w14:textId="77777777">
            <w:pPr>
              <w:pStyle w:val="RTableTextAbt"/>
              <w:jc w:val="left"/>
              <w:rPr>
                <w:szCs w:val="18"/>
              </w:rPr>
            </w:pPr>
            <w:r>
              <w:rPr>
                <w:szCs w:val="18"/>
                <w:vertAlign w:val="superscript"/>
              </w:rPr>
              <w:t>2</w:t>
            </w:r>
            <w:r>
              <w:rPr>
                <w:szCs w:val="18"/>
              </w:rPr>
              <w:t>While there are limited exemptions for adhesives and sealants, this analysis assumes all users and formulators switch to alternatives because it is likely to be the most cost-effective option.</w:t>
            </w:r>
          </w:p>
        </w:tc>
      </w:tr>
    </w:tbl>
    <w:p w:rsidR="005A12E5" w:rsidP="00CB1C05" w14:paraId="1E4241A5" w14:textId="77777777"/>
    <w:sectPr w:rsidSect="00CB1C05">
      <w:type w:val="nextColumn"/>
      <w:pgSz w:w="15840" w:h="12240" w:orient="landscape" w:code="1"/>
      <w:pgMar w:top="1440" w:right="1440" w:bottom="1440" w:left="1440" w:header="432"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Wingdings 2">
    <w:panose1 w:val="05020102010507070707"/>
    <w:charset w:val="02"/>
    <w:family w:val="roman"/>
    <w:pitch w:val="variable"/>
    <w:sig w:usb0="00000000" w:usb1="10000000" w:usb2="00000000" w:usb3="00000000" w:csb0="80000000" w:csb1="00000000"/>
  </w:font>
  <w:font w:name="minorBidi">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entury Gothic">
    <w:panose1 w:val="020B0502020202020204"/>
    <w:charset w:val="00"/>
    <w:family w:val="swiss"/>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otham">
    <w:altName w:val="Calibri"/>
    <w:charset w:val="00"/>
    <w:family w:val="roman"/>
    <w:pitch w:val="default"/>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ofia Sans">
    <w:panose1 w:val="00000000000000000000"/>
    <w:charset w:val="00"/>
    <w:family w:val="swiss"/>
    <w:notTrueType/>
    <w:pitch w:val="variable"/>
    <w:sig w:usb0="A00002EF" w:usb1="4000A4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A2B72" w14:paraId="11D0D1F5" w14:textId="77777777">
    <w:pPr>
      <w:pStyle w:val="Footer"/>
    </w:pPr>
    <w:r>
      <w:t>List of Tables</w:t>
    </w:r>
    <w:r w:rsidRPr="00BE5A43">
      <w:tab/>
    </w:r>
    <w:r w:rsidRPr="00E047B7">
      <w:t>Review Draft – Deliberative – Do Not Cite, Quote or Release</w:t>
    </w:r>
    <w:r>
      <w:ptab w:relativeTo="margin" w:alignment="right" w:leader="none"/>
    </w:r>
    <w:r w:rsidRPr="00BE5A43">
      <w:fldChar w:fldCharType="begin"/>
    </w:r>
    <w:r w:rsidRPr="00BE5A43">
      <w:instrText xml:space="preserve"> PAGE   \* MERGEFORMAT </w:instrText>
    </w:r>
    <w:r w:rsidRPr="00BE5A43">
      <w:fldChar w:fldCharType="separate"/>
    </w:r>
    <w:r>
      <w:t>xi</w:t>
    </w:r>
    <w:r w:rsidRPr="00BE5A43">
      <w:rPr>
        <w:noProof/>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556B6" w:rsidRPr="00EB3B8C" w:rsidP="00EB3B8C" w14:paraId="7362CD0C" w14:textId="152EDAF6">
    <w:pPr>
      <w:pStyle w:val="Footer"/>
      <w:tabs>
        <w:tab w:val="left" w:pos="3016"/>
        <w:tab w:val="right" w:pos="8820"/>
      </w:tabs>
      <w:ind w:right="-90"/>
    </w:pPr>
    <w:r>
      <w:fldChar w:fldCharType="begin"/>
    </w:r>
    <w:r w:rsidR="004F366B">
      <w:instrText xml:space="preserve"> STYLEREF  "Heading 1" \t  \* MERGEFORMAT </w:instrText>
    </w:r>
    <w:r>
      <w:fldChar w:fldCharType="separate"/>
    </w:r>
    <w:r w:rsidR="004E651B">
      <w:rPr>
        <w:noProof/>
      </w:rPr>
      <w:t>Products Formulated with PCE</w:t>
    </w:r>
    <w:r>
      <w:rPr>
        <w:noProof/>
      </w:rPr>
      <w:fldChar w:fldCharType="end"/>
    </w:r>
    <w:r w:rsidRPr="00BE5A43" w:rsidR="00EB3B8C">
      <w:tab/>
    </w:r>
    <w:r w:rsidR="00EB3B8C">
      <w:tab/>
    </w:r>
    <w:r>
      <w:ptab w:relativeTo="margin" w:alignment="right" w:leader="none"/>
    </w:r>
    <w:r w:rsidRPr="00DB229E" w:rsidR="00EB3B8C">
      <w:fldChar w:fldCharType="begin"/>
    </w:r>
    <w:r w:rsidRPr="00DB229E" w:rsidR="00EB3B8C">
      <w:instrText xml:space="preserve"> PAGE   \* MERGEFORMAT </w:instrText>
    </w:r>
    <w:r w:rsidRPr="00DB229E" w:rsidR="00EB3B8C">
      <w:fldChar w:fldCharType="separate"/>
    </w:r>
    <w:r w:rsidR="00EB3B8C">
      <w:t>2-9</w:t>
    </w:r>
    <w:r w:rsidRPr="00DB229E" w:rsidR="00EB3B8C">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2E49" w:rsidRPr="000A18A6" w:rsidP="000A18A6" w14:paraId="42B4A9BF" w14:textId="660BB3E2">
    <w:pPr>
      <w:pStyle w:val="Footer"/>
      <w:tabs>
        <w:tab w:val="left" w:pos="3016"/>
        <w:tab w:val="right" w:pos="8820"/>
      </w:tabs>
      <w:ind w:right="-90"/>
    </w:pPr>
    <w:r>
      <w:fldChar w:fldCharType="begin"/>
    </w:r>
    <w:r w:rsidR="004F366B">
      <w:instrText>STYLEREF  "Heading 1" \t  \* MERGEFORMAT</w:instrText>
    </w:r>
    <w:r>
      <w:fldChar w:fldCharType="separate"/>
    </w:r>
    <w:r w:rsidR="00E474C7">
      <w:rPr>
        <w:noProof/>
      </w:rPr>
      <w:t>Benefits Analysis</w:t>
    </w:r>
    <w:r>
      <w:rPr>
        <w:noProof/>
      </w:rPr>
      <w:fldChar w:fldCharType="end"/>
    </w:r>
    <w:r w:rsidRPr="00BE5A43" w:rsidR="000A18A6">
      <w:tab/>
    </w:r>
    <w:r>
      <w:ptab w:relativeTo="margin" w:alignment="right" w:leader="none"/>
    </w:r>
    <w:r w:rsidRPr="00DB229E" w:rsidR="000A18A6">
      <w:fldChar w:fldCharType="begin"/>
    </w:r>
    <w:r w:rsidRPr="00DB229E" w:rsidR="000A18A6">
      <w:instrText xml:space="preserve"> PAGE   \* MERGEFORMAT </w:instrText>
    </w:r>
    <w:r w:rsidRPr="00DB229E" w:rsidR="000A18A6">
      <w:fldChar w:fldCharType="separate"/>
    </w:r>
    <w:r w:rsidR="000A18A6">
      <w:t>1</w:t>
    </w:r>
    <w:r w:rsidRPr="00DB229E" w:rsidR="000A18A6">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2E49" w:rsidP="00F22B71" w14:paraId="52AFFD71" w14:textId="52DD5831">
    <w:pPr>
      <w:pStyle w:val="Footer"/>
      <w:tabs>
        <w:tab w:val="left" w:pos="3016"/>
        <w:tab w:val="right" w:pos="8820"/>
      </w:tabs>
      <w:ind w:right="-90"/>
    </w:pPr>
    <w:r>
      <w:fldChar w:fldCharType="begin"/>
    </w:r>
    <w:r w:rsidR="004F366B">
      <w:instrText>STYLEREF  "Heading 1" \t  \* MERGEFORMAT</w:instrText>
    </w:r>
    <w:r>
      <w:fldChar w:fldCharType="separate"/>
    </w:r>
    <w:r w:rsidR="00E474C7">
      <w:rPr>
        <w:noProof/>
      </w:rPr>
      <w:t>Cost Analysis</w:t>
    </w:r>
    <w:r>
      <w:rPr>
        <w:noProof/>
      </w:rPr>
      <w:fldChar w:fldCharType="end"/>
    </w:r>
    <w:r w:rsidRPr="00BE5A43" w:rsidR="004E7373">
      <w:tab/>
    </w:r>
    <w:r>
      <w:ptab w:relativeTo="margin" w:alignment="right" w:leader="none"/>
    </w:r>
    <w:r w:rsidRPr="00DB229E" w:rsidR="004E7373">
      <w:fldChar w:fldCharType="begin"/>
    </w:r>
    <w:r w:rsidRPr="00DB229E" w:rsidR="004E7373">
      <w:instrText xml:space="preserve"> PAGE   \* MERGEFORMAT </w:instrText>
    </w:r>
    <w:r w:rsidRPr="00DB229E" w:rsidR="004E7373">
      <w:fldChar w:fldCharType="separate"/>
    </w:r>
    <w:r w:rsidR="004E7373">
      <w:t>5-71</w:t>
    </w:r>
    <w:r w:rsidRPr="00DB229E" w:rsidR="004E7373">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11FDC" w14:paraId="68183337" w14:textId="7777777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4253D" w:rsidRPr="000A18A6" w:rsidP="000A18A6" w14:paraId="07E7C634" w14:textId="5BC132B4">
    <w:pPr>
      <w:pStyle w:val="Footer"/>
      <w:tabs>
        <w:tab w:val="left" w:pos="3016"/>
        <w:tab w:val="right" w:pos="8820"/>
      </w:tabs>
      <w:ind w:right="-90"/>
    </w:pPr>
    <w:r>
      <w:fldChar w:fldCharType="begin"/>
    </w:r>
    <w:r w:rsidR="004F366B">
      <w:instrText>STYLEREF  "Heading 1" \t  \* MERGEFORMAT</w:instrText>
    </w:r>
    <w:r>
      <w:fldChar w:fldCharType="separate"/>
    </w:r>
    <w:r w:rsidR="00241957">
      <w:rPr>
        <w:noProof/>
      </w:rPr>
      <w:t>Economic Impact Analyses</w:t>
    </w:r>
    <w:r>
      <w:rPr>
        <w:noProof/>
      </w:rPr>
      <w:fldChar w:fldCharType="end"/>
    </w:r>
    <w:r w:rsidRPr="00BE5A43" w:rsidR="004F366B">
      <w:tab/>
    </w:r>
    <w:r>
      <w:ptab w:relativeTo="margin" w:alignment="right" w:leader="none"/>
    </w:r>
    <w:r w:rsidRPr="00DB229E" w:rsidR="004F366B">
      <w:fldChar w:fldCharType="begin"/>
    </w:r>
    <w:r w:rsidRPr="00DB229E" w:rsidR="004F366B">
      <w:instrText xml:space="preserve"> PAGE   \* MERGEFORMAT </w:instrText>
    </w:r>
    <w:r w:rsidRPr="00DB229E" w:rsidR="004F366B">
      <w:fldChar w:fldCharType="separate"/>
    </w:r>
    <w:r w:rsidR="004F366B">
      <w:t>1</w:t>
    </w:r>
    <w:r w:rsidRPr="00DB229E" w:rsidR="004F366B">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638C7" w:rsidRPr="000A18A6" w:rsidP="000A18A6" w14:paraId="097FF748" w14:textId="4B6892E8">
    <w:pPr>
      <w:pStyle w:val="Footer"/>
      <w:tabs>
        <w:tab w:val="left" w:pos="3016"/>
        <w:tab w:val="right" w:pos="8820"/>
      </w:tabs>
      <w:ind w:right="-90"/>
    </w:pPr>
    <w:r>
      <w:fldChar w:fldCharType="begin"/>
    </w:r>
    <w:r>
      <w:instrText>STYLEREF  "Heading 1" \t  \* MERGEFORMAT</w:instrText>
    </w:r>
    <w:r>
      <w:fldChar w:fldCharType="separate"/>
    </w:r>
    <w:r w:rsidR="00F25A3A">
      <w:rPr>
        <w:noProof/>
      </w:rPr>
      <w:t>Sensitivity Analyses</w:t>
    </w:r>
    <w:r>
      <w:rPr>
        <w:noProof/>
      </w:rPr>
      <w:fldChar w:fldCharType="end"/>
    </w:r>
    <w:r w:rsidRPr="00BE5A43" w:rsidR="004F366B">
      <w:tab/>
    </w:r>
    <w:r>
      <w:ptab w:relativeTo="margin" w:alignment="right" w:leader="none"/>
    </w:r>
    <w:r w:rsidRPr="00DB229E" w:rsidR="004F366B">
      <w:fldChar w:fldCharType="begin"/>
    </w:r>
    <w:r w:rsidRPr="00DB229E" w:rsidR="004F366B">
      <w:instrText xml:space="preserve"> PAGE   \* MERGEFORMAT </w:instrText>
    </w:r>
    <w:r w:rsidRPr="00DB229E" w:rsidR="004F366B">
      <w:fldChar w:fldCharType="separate"/>
    </w:r>
    <w:r w:rsidR="004F366B">
      <w:t>1</w:t>
    </w:r>
    <w:r w:rsidRPr="00DB229E" w:rsidR="004F366B">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C04B0" w:rsidRPr="000A18A6" w:rsidP="000A18A6" w14:paraId="24942D1B" w14:textId="6C996B38">
    <w:pPr>
      <w:pStyle w:val="Footer"/>
      <w:tabs>
        <w:tab w:val="left" w:pos="3016"/>
        <w:tab w:val="right" w:pos="8820"/>
      </w:tabs>
      <w:ind w:right="-90"/>
    </w:pPr>
    <w:r>
      <w:fldChar w:fldCharType="begin"/>
    </w:r>
    <w:r>
      <w:instrText>STYLEREF  "Heading 1" \t  \* MERGEFORMAT</w:instrText>
    </w:r>
    <w:r>
      <w:fldChar w:fldCharType="separate"/>
    </w:r>
    <w:r w:rsidR="00F25A3A">
      <w:rPr>
        <w:noProof/>
      </w:rPr>
      <w:t>References</w:t>
    </w:r>
    <w:r>
      <w:rPr>
        <w:noProof/>
      </w:rPr>
      <w:fldChar w:fldCharType="end"/>
    </w:r>
    <w:r w:rsidRPr="00BE5A43" w:rsidR="004F366B">
      <w:tab/>
    </w:r>
    <w:r>
      <w:ptab w:relativeTo="margin" w:alignment="right" w:leader="none"/>
    </w:r>
    <w:r w:rsidRPr="00DB229E" w:rsidR="004F366B">
      <w:fldChar w:fldCharType="begin"/>
    </w:r>
    <w:r w:rsidRPr="00DB229E" w:rsidR="004F366B">
      <w:instrText xml:space="preserve"> PAGE   \* MERGEFORMAT </w:instrText>
    </w:r>
    <w:r w:rsidRPr="00DB229E" w:rsidR="004F366B">
      <w:fldChar w:fldCharType="separate"/>
    </w:r>
    <w:r w:rsidR="004F366B">
      <w:t>1</w:t>
    </w:r>
    <w:r w:rsidRPr="00DB229E" w:rsidR="004F366B">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C04B0" w:rsidRPr="00150D28" w:rsidP="000A18A6" w14:paraId="2147A9F4" w14:textId="77777777">
    <w:pPr>
      <w:pStyle w:val="Footer"/>
      <w:tabs>
        <w:tab w:val="left" w:pos="3016"/>
        <w:tab w:val="right" w:pos="8820"/>
      </w:tabs>
      <w:ind w:right="-90"/>
    </w:pPr>
    <w:r>
      <w:t>Appendix A</w:t>
    </w:r>
    <w:r w:rsidRPr="00BE5A43">
      <w:tab/>
    </w:r>
    <w:r>
      <w:ptab w:relativeTo="margin" w:alignment="right" w:leader="none"/>
    </w:r>
    <w:r w:rsidRPr="00150D28">
      <w:t>A-</w:t>
    </w:r>
    <w:r w:rsidRPr="00150D28">
      <w:fldChar w:fldCharType="begin"/>
    </w:r>
    <w:r w:rsidRPr="00150D28">
      <w:instrText xml:space="preserve"> PAGE   \* MERGEFORMAT </w:instrText>
    </w:r>
    <w:r w:rsidRPr="00150D28">
      <w:fldChar w:fldCharType="separate"/>
    </w:r>
    <w:r w:rsidRPr="00150D28">
      <w:t>1</w:t>
    </w:r>
    <w:r w:rsidRPr="00150D28">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50D28" w:rsidRPr="00150D28" w:rsidP="000A18A6" w14:paraId="716198A8" w14:textId="77777777">
    <w:pPr>
      <w:pStyle w:val="Footer"/>
      <w:tabs>
        <w:tab w:val="left" w:pos="3016"/>
        <w:tab w:val="right" w:pos="8820"/>
      </w:tabs>
      <w:ind w:right="-90"/>
    </w:pPr>
    <w:r>
      <w:t>Appendix B</w:t>
    </w:r>
    <w:r w:rsidRPr="00BE5A43">
      <w:tab/>
    </w:r>
    <w:r>
      <w:ptab w:relativeTo="margin" w:alignment="right" w:leader="none"/>
    </w:r>
    <w:r>
      <w:t>B</w:t>
    </w:r>
    <w:r w:rsidRPr="00150D28">
      <w:t>-</w:t>
    </w:r>
    <w:r w:rsidRPr="00150D28">
      <w:fldChar w:fldCharType="begin"/>
    </w:r>
    <w:r w:rsidRPr="00150D28">
      <w:instrText xml:space="preserve"> PAGE   \* MERGEFORMAT </w:instrText>
    </w:r>
    <w:r w:rsidRPr="00150D28">
      <w:fldChar w:fldCharType="separate"/>
    </w:r>
    <w:r w:rsidRPr="00150D28">
      <w:t>1</w:t>
    </w:r>
    <w:r w:rsidRPr="00150D28">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50D28" w:rsidRPr="00150D28" w:rsidP="000A18A6" w14:paraId="19FC88B1" w14:textId="77777777">
    <w:pPr>
      <w:pStyle w:val="Footer"/>
      <w:tabs>
        <w:tab w:val="left" w:pos="3016"/>
        <w:tab w:val="right" w:pos="8820"/>
      </w:tabs>
      <w:ind w:right="-9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P="009C0A96" w14:paraId="08B34693" w14:textId="77777777">
    <w:pPr>
      <w:pStyle w:val="Footer"/>
    </w:pPr>
    <w:r w:rsidRPr="00BE5A43">
      <w:tab/>
    </w:r>
    <w:r>
      <w:ptab w:relativeTo="margin" w:alignment="right" w:leader="none"/>
    </w:r>
    <w:r w:rsidRPr="00BE5A43">
      <w:fldChar w:fldCharType="begin"/>
    </w:r>
    <w:r w:rsidRPr="00BE5A43">
      <w:instrText xml:space="preserve"> PAGE   \* MERGEFORMAT </w:instrText>
    </w:r>
    <w:r w:rsidRPr="00BE5A43">
      <w:fldChar w:fldCharType="separate"/>
    </w:r>
    <w:r w:rsidR="001F205D">
      <w:rPr>
        <w:noProof/>
      </w:rPr>
      <w:t>iii</w:t>
    </w:r>
    <w:r w:rsidRPr="00BE5A43">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C0404B" w:rsidRPr="00150D28" w:rsidP="000A18A6" w14:paraId="1CD6A6B7" w14:textId="77777777">
    <w:pPr>
      <w:pStyle w:val="Footer"/>
      <w:tabs>
        <w:tab w:val="left" w:pos="3016"/>
        <w:tab w:val="right" w:pos="8820"/>
      </w:tabs>
      <w:ind w:right="-90"/>
    </w:pPr>
    <w:r>
      <w:t>Appendix D</w:t>
    </w:r>
    <w:r w:rsidRPr="00BE5A43">
      <w:tab/>
    </w:r>
    <w:r>
      <w:ptab w:relativeTo="margin" w:alignment="right" w:leader="none"/>
    </w:r>
    <w:r>
      <w:t>D</w:t>
    </w:r>
    <w:r w:rsidRPr="00150D28">
      <w:t>-</w:t>
    </w:r>
    <w:r w:rsidRPr="00150D28">
      <w:fldChar w:fldCharType="begin"/>
    </w:r>
    <w:r w:rsidRPr="00150D28">
      <w:instrText xml:space="preserve"> PAGE   \* MERGEFORMAT </w:instrText>
    </w:r>
    <w:r w:rsidRPr="00150D28">
      <w:fldChar w:fldCharType="separate"/>
    </w:r>
    <w:r>
      <w:t>3</w:t>
    </w:r>
    <w:r w:rsidRPr="00150D28">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65C08" w:rsidP="009C0A96" w14:paraId="06512301" w14:textId="77777777">
    <w:pPr>
      <w:pStyle w:val="Footer"/>
    </w:pPr>
    <w:r>
      <w:t>Contents</w:t>
    </w:r>
    <w:r w:rsidRPr="00BE5A43">
      <w:tab/>
    </w:r>
    <w:r>
      <w:ptab w:relativeTo="margin" w:alignment="right" w:leader="none"/>
    </w:r>
    <w:r w:rsidRPr="00BE5A43">
      <w:fldChar w:fldCharType="begin"/>
    </w:r>
    <w:r w:rsidRPr="00BE5A43">
      <w:instrText xml:space="preserve"> PAGE   \* MERGEFORMAT </w:instrText>
    </w:r>
    <w:r w:rsidRPr="00BE5A43">
      <w:fldChar w:fldCharType="separate"/>
    </w:r>
    <w:r>
      <w:rPr>
        <w:noProof/>
      </w:rPr>
      <w:t>iii</w:t>
    </w:r>
    <w:r w:rsidRPr="00BE5A43">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41DA2" w:rsidP="009C0A96" w14:paraId="4E49346B" w14:textId="77777777">
    <w:pPr>
      <w:pStyle w:val="Footer"/>
    </w:pPr>
    <w:r>
      <w:t>Abbreviations</w:t>
    </w:r>
    <w:r w:rsidRPr="00BE5A43">
      <w:tab/>
    </w:r>
    <w:r>
      <w:ptab w:relativeTo="margin" w:alignment="right" w:leader="none"/>
    </w:r>
    <w:r w:rsidRPr="00BE5A43">
      <w:fldChar w:fldCharType="begin"/>
    </w:r>
    <w:r w:rsidRPr="00BE5A43">
      <w:instrText xml:space="preserve"> PAGE   \* MERGEFORMAT </w:instrText>
    </w:r>
    <w:r w:rsidRPr="00BE5A43">
      <w:fldChar w:fldCharType="separate"/>
    </w:r>
    <w:r>
      <w:rPr>
        <w:noProof/>
      </w:rPr>
      <w:t>iii</w:t>
    </w:r>
    <w:r w:rsidRPr="00BE5A43">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C457C" w:rsidP="009C0A96" w14:paraId="0DBC7E08" w14:textId="77777777">
    <w:pPr>
      <w:pStyle w:val="Footer"/>
    </w:pPr>
    <w:r>
      <w:t>Table List</w:t>
    </w:r>
    <w:r w:rsidRPr="00BE5A43">
      <w:tab/>
    </w:r>
    <w:r>
      <w:ptab w:relativeTo="margin" w:alignment="right" w:leader="none"/>
    </w:r>
    <w:r w:rsidRPr="00BE5A43">
      <w:fldChar w:fldCharType="begin"/>
    </w:r>
    <w:r w:rsidRPr="00BE5A43">
      <w:instrText xml:space="preserve"> PAGE   \* MERGEFORMAT </w:instrText>
    </w:r>
    <w:r w:rsidRPr="00BE5A43">
      <w:fldChar w:fldCharType="separate"/>
    </w:r>
    <w:r>
      <w:rPr>
        <w:noProof/>
      </w:rPr>
      <w:t>iii</w:t>
    </w:r>
    <w:r w:rsidRPr="00BE5A43">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0848" w:rsidRPr="00AE0848" w:rsidP="00AE0848" w14:paraId="76701951" w14:textId="3E4ABF93">
    <w:pPr>
      <w:pStyle w:val="Footer"/>
    </w:pPr>
    <w:r>
      <w:fldChar w:fldCharType="begin"/>
    </w:r>
    <w:r>
      <w:instrText xml:space="preserve"> STYLEREF  "Heading 1 No Numbering" \t  \* MERGEFORMAT </w:instrText>
    </w:r>
    <w:r>
      <w:fldChar w:fldCharType="separate"/>
    </w:r>
    <w:r w:rsidR="004E651B">
      <w:rPr>
        <w:noProof/>
      </w:rPr>
      <w:t>Executive Summary</w:t>
    </w:r>
    <w:r>
      <w:rPr>
        <w:noProof/>
      </w:rPr>
      <w:fldChar w:fldCharType="end"/>
    </w:r>
    <w:r w:rsidR="00DA286C">
      <w:tab/>
    </w:r>
    <w:r>
      <w:ptab w:relativeTo="margin" w:alignment="right" w:leader="none"/>
    </w:r>
    <w:r w:rsidRPr="004D43DD" w:rsidR="00DA286C">
      <w:rPr>
        <w:color w:val="DA291C" w:themeColor="text2"/>
      </w:rPr>
      <w:t>ES-</w:t>
    </w:r>
    <w:r w:rsidRPr="00DB229E" w:rsidR="00DA286C">
      <w:fldChar w:fldCharType="begin"/>
    </w:r>
    <w:r w:rsidRPr="00DB229E" w:rsidR="00DA286C">
      <w:instrText xml:space="preserve"> PAGE   \* MERGEFORMAT </w:instrText>
    </w:r>
    <w:r w:rsidRPr="00DB229E" w:rsidR="00DA286C">
      <w:fldChar w:fldCharType="separate"/>
    </w:r>
    <w:r w:rsidR="00DA286C">
      <w:t>5</w:t>
    </w:r>
    <w:r w:rsidRPr="00DB229E" w:rsidR="00DA286C">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D3927" w:rsidRPr="0096306B" w:rsidP="0096306B" w14:paraId="16A941F6" w14:textId="7CEB3C0F">
    <w:pPr>
      <w:pStyle w:val="Footer"/>
    </w:pPr>
    <w:r>
      <w:fldChar w:fldCharType="begin"/>
    </w:r>
    <w:r w:rsidR="004F366B">
      <w:instrText xml:space="preserve"> STYLEREF  "Heading 1 No Numbering" \t  \* MERGEFORMAT </w:instrText>
    </w:r>
    <w:r>
      <w:fldChar w:fldCharType="separate"/>
    </w:r>
    <w:r w:rsidR="00F25A3A">
      <w:rPr>
        <w:noProof/>
      </w:rPr>
      <w:t>Executive Summary</w:t>
    </w:r>
    <w:r>
      <w:rPr>
        <w:noProof/>
      </w:rPr>
      <w:fldChar w:fldCharType="end"/>
    </w:r>
    <w:r w:rsidR="0096306B">
      <w:tab/>
    </w:r>
    <w:r>
      <w:ptab w:relativeTo="margin" w:alignment="right" w:leader="none"/>
    </w:r>
    <w:r w:rsidRPr="004D43DD" w:rsidR="00AE29F3">
      <w:rPr>
        <w:color w:val="DA291C" w:themeColor="text2"/>
      </w:rPr>
      <w:t>ES-</w:t>
    </w:r>
    <w:r w:rsidRPr="00DB229E" w:rsidR="0096306B">
      <w:fldChar w:fldCharType="begin"/>
    </w:r>
    <w:r w:rsidRPr="00DB229E" w:rsidR="0096306B">
      <w:instrText xml:space="preserve"> PAGE   \* MERGEFORMAT </w:instrText>
    </w:r>
    <w:r w:rsidRPr="00DB229E" w:rsidR="0096306B">
      <w:fldChar w:fldCharType="separate"/>
    </w:r>
    <w:r w:rsidR="0096306B">
      <w:t>1-1</w:t>
    </w:r>
    <w:r w:rsidRPr="00DB229E" w:rsidR="0096306B">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B229E" w:rsidRPr="005867E8" w:rsidP="005867E8" w14:paraId="1821959D" w14:textId="77777777">
    <w:pPr>
      <w:pStyle w:val="Footer"/>
    </w:pPr>
    <w:r>
      <w:t>Executive Summary</w:t>
    </w:r>
    <w:r w:rsidRPr="00BE5A43">
      <w:tab/>
    </w:r>
    <w:r>
      <w:ptab w:relativeTo="margin" w:alignment="right" w:leader="none"/>
    </w:r>
    <w:r w:rsidRPr="00DB229E">
      <w:t>ES-</w:t>
    </w:r>
    <w:r w:rsidRPr="00DB229E">
      <w:fldChar w:fldCharType="begin"/>
    </w:r>
    <w:r w:rsidRPr="00DB229E">
      <w:instrText xml:space="preserve"> PAGE   \* MERGEFORMAT </w:instrText>
    </w:r>
    <w:r w:rsidRPr="00DB229E">
      <w:fldChar w:fldCharType="separate"/>
    </w:r>
    <w:r>
      <w:t>5</w:t>
    </w:r>
    <w:r w:rsidRPr="00DB229E">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29F3" w:rsidRPr="0096306B" w:rsidP="0096306B" w14:paraId="44B10F4F" w14:textId="3901C0A7">
    <w:pPr>
      <w:pStyle w:val="Footer"/>
    </w:pPr>
    <w:r>
      <w:fldChar w:fldCharType="begin"/>
    </w:r>
    <w:r w:rsidR="004F366B">
      <w:instrText xml:space="preserve"> STYLEREF  "Heading 1,Heading 1 Abt" \t  \* MERGEFORMAT </w:instrText>
    </w:r>
    <w:r>
      <w:fldChar w:fldCharType="separate"/>
    </w:r>
    <w:r w:rsidR="00F25A3A">
      <w:rPr>
        <w:noProof/>
      </w:rPr>
      <w:t>Problem Definition/Market Failure</w:t>
    </w:r>
    <w:r>
      <w:rPr>
        <w:noProof/>
      </w:rPr>
      <w:fldChar w:fldCharType="end"/>
    </w:r>
    <w:r w:rsidR="004F366B">
      <w:tab/>
    </w:r>
    <w:r>
      <w:ptab w:relativeTo="margin" w:alignment="right" w:leader="none"/>
    </w:r>
    <w:r w:rsidRPr="00DB229E" w:rsidR="004F366B">
      <w:fldChar w:fldCharType="begin"/>
    </w:r>
    <w:r w:rsidRPr="00DB229E" w:rsidR="004F366B">
      <w:instrText xml:space="preserve"> PAGE   \* MERGEFORMAT </w:instrText>
    </w:r>
    <w:r w:rsidRPr="00DB229E" w:rsidR="004F366B">
      <w:fldChar w:fldCharType="separate"/>
    </w:r>
    <w:r w:rsidR="004F366B">
      <w:t>1-1</w:t>
    </w:r>
    <w:r w:rsidRPr="00DB229E" w:rsidR="004F366B">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4A053A" w:rsidP="00DC17F5" w14:paraId="29472C95" w14:textId="77777777">
      <w:r>
        <w:separator/>
      </w:r>
    </w:p>
  </w:footnote>
  <w:footnote w:type="continuationSeparator" w:id="1">
    <w:p w:rsidR="004A053A" w:rsidP="00DC17F5" w14:paraId="760DD765" w14:textId="77777777">
      <w:r>
        <w:continuationSeparator/>
      </w:r>
    </w:p>
  </w:footnote>
  <w:footnote w:type="continuationNotice" w:id="2">
    <w:p w:rsidR="004A053A" w14:paraId="71D2FA1B" w14:textId="77777777"/>
  </w:footnote>
  <w:footnote w:id="3">
    <w:p w:rsidR="00B14E03" w:rsidRPr="00CD48B1" w:rsidP="00CD48B1" w14:paraId="0C2E3B26" w14:textId="77777777">
      <w:pPr>
        <w:rPr>
          <w:color w:val="1F497D"/>
        </w:rPr>
      </w:pPr>
      <w:r w:rsidRPr="00F563BD">
        <w:rPr>
          <w:rStyle w:val="FootnoteReference"/>
        </w:rPr>
        <w:footnoteRef/>
      </w:r>
      <w:r w:rsidRPr="00CD48B1">
        <w:rPr>
          <w:sz w:val="18"/>
          <w:szCs w:val="18"/>
        </w:rPr>
        <w:t xml:space="preserve">Annualizing a stream of costs, benefits, or net benefits requires two steps: (1) calculate the present value of the cost, benefit, or net benefit stream, and (2) annualize the resulting present value.  The present value is lower for higher discount rates, because values in the future are lower with a higher discount rate.  In contrast, the annualized values are higher for higher discount rates - the annualized value is simply </w:t>
      </w:r>
      <w:r w:rsidRPr="00CD48B1" w:rsidR="00AF379E">
        <w:rPr>
          <w:sz w:val="18"/>
          <w:szCs w:val="18"/>
        </w:rPr>
        <w:t>the</w:t>
      </w:r>
      <w:r w:rsidRPr="00CD48B1">
        <w:rPr>
          <w:sz w:val="18"/>
          <w:szCs w:val="18"/>
        </w:rPr>
        <w:t xml:space="preserve"> </w:t>
      </w:r>
      <w:r w:rsidRPr="00CD48B1" w:rsidR="00AF379E">
        <w:rPr>
          <w:sz w:val="18"/>
          <w:szCs w:val="18"/>
        </w:rPr>
        <w:t>annual payment that would be required</w:t>
      </w:r>
      <w:r w:rsidRPr="00CD48B1">
        <w:rPr>
          <w:sz w:val="18"/>
          <w:szCs w:val="18"/>
        </w:rPr>
        <w:t xml:space="preserve"> </w:t>
      </w:r>
      <w:r w:rsidRPr="00CD48B1" w:rsidR="00FD7D5B">
        <w:rPr>
          <w:sz w:val="18"/>
          <w:szCs w:val="18"/>
        </w:rPr>
        <w:t>if one borrowed the</w:t>
      </w:r>
      <w:r w:rsidRPr="00CD48B1">
        <w:rPr>
          <w:sz w:val="18"/>
          <w:szCs w:val="18"/>
        </w:rPr>
        <w:t xml:space="preserve"> present value </w:t>
      </w:r>
      <w:r w:rsidRPr="00CD48B1" w:rsidR="00FD7D5B">
        <w:rPr>
          <w:sz w:val="18"/>
          <w:szCs w:val="18"/>
        </w:rPr>
        <w:t xml:space="preserve">amount </w:t>
      </w:r>
      <w:r w:rsidRPr="00CD48B1">
        <w:rPr>
          <w:sz w:val="18"/>
          <w:szCs w:val="18"/>
        </w:rPr>
        <w:t>at time zero and then paid that amount back over a given time period with an interest rate equal to the discount rate. Thus, your annual payment is higher for a higher interest rate (which is the discount rate). Thus, when the net benefits are skewed toward the beginning of the analysis time horizon the annualized net benefits will tend to be larger for higher discount rates.  In contrast, when the net benefits are skewed toward the end of the analysis time horizon the annualized net benefits will tend to be smaller for higher discount rates.</w:t>
      </w:r>
    </w:p>
  </w:footnote>
  <w:footnote w:id="4">
    <w:p w:rsidR="003507CC" w:rsidP="003507CC" w14:paraId="649FCC1D" w14:textId="77777777">
      <w:pPr>
        <w:pStyle w:val="FootnoteText"/>
      </w:pPr>
      <w:r>
        <w:rPr>
          <w:rStyle w:val="FootnoteReference"/>
        </w:rPr>
        <w:footnoteRef/>
      </w:r>
      <w:r>
        <w:t xml:space="preserve"> </w:t>
      </w:r>
      <w:hyperlink r:id="rId1" w:history="1">
        <w:r w:rsidRPr="0066074D" w:rsidR="00F32C9C">
          <w:rPr>
            <w:rStyle w:val="Hyperlink"/>
          </w:rPr>
          <w:t>https://www.epa.gov/sites/default/files/2016-06/documents/ejtg_5_6_16_v5.1.pdf</w:t>
        </w:r>
      </w:hyperlink>
      <w:r w:rsidR="00F32C9C">
        <w:t xml:space="preserve"> </w:t>
      </w:r>
    </w:p>
  </w:footnote>
  <w:footnote w:id="5">
    <w:p w:rsidR="003507CC" w:rsidP="003507CC" w14:paraId="61664DEC" w14:textId="77777777">
      <w:pPr>
        <w:pStyle w:val="FootnoteText"/>
      </w:pPr>
      <w:r>
        <w:rPr>
          <w:rStyle w:val="FootnoteReference"/>
        </w:rPr>
        <w:footnoteRef/>
      </w:r>
      <w:r>
        <w:t xml:space="preserve"> Phifer Inc. makes a wide variety of products, including but not limited to exterior sun control fabrics, outdoor furniture fabrics, and aluminum wire.</w:t>
      </w:r>
    </w:p>
  </w:footnote>
  <w:footnote w:id="6">
    <w:p w:rsidR="00BE4757" w:rsidP="00BE4757" w14:paraId="2CC84B53" w14:textId="77777777">
      <w:pPr>
        <w:pStyle w:val="FootnoteText"/>
      </w:pPr>
      <w:r>
        <w:rPr>
          <w:rStyle w:val="FootnoteReference"/>
        </w:rPr>
        <w:footnoteRef/>
      </w:r>
      <w:r>
        <w:t xml:space="preserve"> The Kaldor-Hicks criterion is also referred to as the potential Pareto criterion or the potential compensation principle because it implies that economic efficiency is improved if those who benefit from an action could fully compensate those who lose from that action, and still be better off. In other words, it is theoretically possible to achieve a Pareto improvement – in which some are made better off, and no one is made worse off – if those who benefit from a regulation were to fully compensate those who pay the cost.</w:t>
      </w:r>
      <w:r w:rsidR="00DE7430">
        <w:t xml:space="preserve"> The word “potential” is used because the compensation does not have to actually occur, it just has to be theoretically possible to do so for this to be a social improvement.</w:t>
      </w:r>
      <w:r>
        <w:t xml:space="preserve">  </w:t>
      </w:r>
    </w:p>
  </w:footnote>
  <w:footnote w:id="7">
    <w:p w:rsidR="00A96E0A" w:rsidRPr="00C85C74" w:rsidP="009D7A0C" w14:paraId="1AFE7AE8" w14:textId="77777777">
      <w:pPr>
        <w:pStyle w:val="FootnoteText"/>
        <w:rPr>
          <w:szCs w:val="18"/>
        </w:rPr>
      </w:pPr>
      <w:r w:rsidRPr="0006712C">
        <w:rPr>
          <w:rFonts w:eastAsiaTheme="majorEastAsia"/>
          <w:vertAlign w:val="superscript"/>
        </w:rPr>
        <w:footnoteRef/>
      </w:r>
      <w:r w:rsidRPr="0006712C">
        <w:rPr>
          <w:vertAlign w:val="superscript"/>
        </w:rPr>
        <w:t xml:space="preserve"> </w:t>
      </w:r>
      <w:r w:rsidRPr="00C85C74">
        <w:rPr>
          <w:szCs w:val="18"/>
        </w:rPr>
        <w:t xml:space="preserve">This discussion focuses on negative externalities because this is the market failure addressed by this regulation. </w:t>
      </w:r>
      <w:r>
        <w:t xml:space="preserve">Please refer </w:t>
      </w:r>
      <w:r w:rsidRPr="00C866A4">
        <w:t xml:space="preserve">to </w:t>
      </w:r>
      <w:r w:rsidRPr="00162690">
        <w:rPr>
          <w:i/>
        </w:rPr>
        <w:t>EPA Guidelines for Preparing Economic Analyses</w:t>
      </w:r>
      <w:r w:rsidRPr="00C866A4">
        <w:t xml:space="preserve"> (</w:t>
      </w:r>
      <w:hyperlink w:anchor="_ENREF_73" w:tooltip="U.S. Environmental Protection Agency (EPA), 2014 #64" w:history="1">
        <w:r w:rsidR="00414172">
          <w:fldChar w:fldCharType="begin"/>
        </w:r>
        <w:r w:rsidR="00414172">
          <w:instrText xml:space="preserve"> ADDIN EN.CITE &lt;EndNote&gt;&lt;Cite ExcludeAuth="1"&gt;&lt;Author&gt;U.S. Environmental Protection Agency (EPA)&lt;/Author&gt;&lt;Year&gt;2014&lt;/Year&gt;&lt;RecNum&gt;64&lt;/RecNum&gt;&lt;Prefix&gt;EPA &lt;/Prefix&gt;&lt;DisplayText&gt;EPA 2014&lt;/DisplayText&gt;&lt;record&gt;&lt;rec-number&gt;64&lt;/rec-number&gt;&lt;foreign-keys&gt;&lt;key app="EN" db-id="52wf2wf0o0rv01e9dzo52td80t0590tp2fwd" timestamp="1714499636"&gt;64&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00414172">
          <w:fldChar w:fldCharType="separate"/>
        </w:r>
        <w:r w:rsidR="00414172">
          <w:rPr>
            <w:noProof/>
          </w:rPr>
          <w:t>EPA 2014</w:t>
        </w:r>
        <w:r w:rsidR="00414172">
          <w:fldChar w:fldCharType="end"/>
        </w:r>
      </w:hyperlink>
      <w:r w:rsidRPr="00C85C74">
        <w:t xml:space="preserve">) </w:t>
      </w:r>
      <w:r w:rsidRPr="00C85C74">
        <w:rPr>
          <w:szCs w:val="18"/>
        </w:rPr>
        <w:t xml:space="preserve"> for a discussion on additional sources of market failure identified in the literature.</w:t>
      </w:r>
    </w:p>
  </w:footnote>
  <w:footnote w:id="8">
    <w:p w:rsidR="00844C2A" w:rsidP="00844C2A" w14:paraId="2FBDE243" w14:textId="77777777">
      <w:pPr>
        <w:pStyle w:val="FootnoteText"/>
      </w:pPr>
      <w:r>
        <w:rPr>
          <w:rStyle w:val="FootnoteReference"/>
        </w:rPr>
        <w:footnoteRef/>
      </w:r>
      <w:r>
        <w:t xml:space="preserve"> Under EPA regulations, a chemical is VOC-exempt if it: (</w:t>
      </w:r>
      <w:r w:rsidR="00F26B00">
        <w:t>1</w:t>
      </w:r>
      <w:r>
        <w:t>) has vapor pressure of less than 0.1 millimeters of mercury (at 20 degrees Celsius); Or, (</w:t>
      </w:r>
      <w:r w:rsidR="00F26B00">
        <w:t>2</w:t>
      </w:r>
      <w:r>
        <w:t>) if the vapor pressure is unknown</w:t>
      </w:r>
      <w:r w:rsidR="009E59F6">
        <w:t xml:space="preserve"> and if it</w:t>
      </w:r>
      <w:r>
        <w:t>:</w:t>
      </w:r>
      <w:r w:rsidR="00F26B00">
        <w:t xml:space="preserve"> (a) </w:t>
      </w:r>
      <w:r w:rsidR="009E59F6">
        <w:t>c</w:t>
      </w:r>
      <w:r>
        <w:t>onsists of more than 12 carbon atoms; or</w:t>
      </w:r>
      <w:r w:rsidR="00F26B00">
        <w:t xml:space="preserve"> (b) </w:t>
      </w:r>
      <w:r w:rsidR="009E59F6">
        <w:t>h</w:t>
      </w:r>
      <w:r>
        <w:t>as a melting point higher than 20 degrees C and does not sublime (</w:t>
      </w:r>
      <w:r w:rsidRPr="00C80687">
        <w:rPr>
          <w:i/>
          <w:iCs/>
        </w:rPr>
        <w:t>i.e.</w:t>
      </w:r>
      <w:r>
        <w:t>, does not change directly from a solid into a gas without melting)</w:t>
      </w:r>
      <w:r w:rsidR="00F26B00">
        <w:t>.</w:t>
      </w:r>
    </w:p>
  </w:footnote>
  <w:footnote w:id="9">
    <w:p w:rsidR="000D65C1" w:rsidP="000D65C1" w14:paraId="229DDEDC" w14:textId="77777777">
      <w:pPr>
        <w:pStyle w:val="LTableTextAbt"/>
        <w:rPr>
          <w:szCs w:val="18"/>
        </w:rPr>
      </w:pPr>
      <w:r>
        <w:rPr>
          <w:rStyle w:val="FootnoteReference"/>
        </w:rPr>
        <w:footnoteRef/>
      </w:r>
      <w:r>
        <w:rPr>
          <w:szCs w:val="18"/>
        </w:rPr>
        <w:t xml:space="preserve">Note that 3M has recently announced that they will discontinue this product by 2025. </w:t>
      </w:r>
    </w:p>
    <w:p w:rsidR="00516354" w14:paraId="1D7B7272" w14:textId="77777777">
      <w:pPr>
        <w:pStyle w:val="FootnoteText"/>
      </w:pPr>
    </w:p>
  </w:footnote>
  <w:footnote w:id="10">
    <w:p w:rsidR="00CC7DF3" w:rsidRPr="00CC7DF3" w:rsidP="00F65C52" w14:paraId="23E22EB2" w14:textId="77777777">
      <w:pPr>
        <w:pStyle w:val="LTableTextAbt"/>
        <w:rPr>
          <w:szCs w:val="18"/>
        </w:rPr>
      </w:pPr>
      <w:r>
        <w:rPr>
          <w:rStyle w:val="FootnoteReference"/>
        </w:rPr>
        <w:footnoteRef/>
      </w:r>
      <w:r>
        <w:t xml:space="preserve"> </w:t>
      </w:r>
      <w:r>
        <w:rPr>
          <w:szCs w:val="18"/>
        </w:rPr>
        <w:t>Note that 3M has recently announced that they will discontinue this product by 2025.</w:t>
      </w:r>
    </w:p>
  </w:footnote>
  <w:footnote w:id="11">
    <w:p w:rsidR="00CC7DF3" w14:paraId="37262DBE" w14:textId="77777777">
      <w:pPr>
        <w:pStyle w:val="FootnoteText"/>
      </w:pPr>
      <w:r>
        <w:rPr>
          <w:rStyle w:val="FootnoteReference"/>
        </w:rPr>
        <w:footnoteRef/>
      </w:r>
      <w:r>
        <w:t xml:space="preserve"> </w:t>
      </w:r>
      <w:r w:rsidRPr="00F65C52">
        <w:rPr>
          <w:sz w:val="18"/>
          <w:szCs w:val="16"/>
        </w:rPr>
        <w:t>Note that 3M has recently announced that they will discontinue this product by 2025.</w:t>
      </w:r>
    </w:p>
  </w:footnote>
  <w:footnote w:id="12">
    <w:p w:rsidR="00CA1008" w:rsidP="002A77AA" w14:paraId="4EB5AC03" w14:textId="77777777">
      <w:pPr>
        <w:pStyle w:val="FootnoteText"/>
      </w:pPr>
      <w:r w:rsidRPr="00A446EA">
        <w:rPr>
          <w:vertAlign w:val="superscript"/>
        </w:rPr>
        <w:footnoteRef/>
      </w:r>
      <w:r>
        <w:t xml:space="preserve"> Note that this excludes </w:t>
      </w:r>
      <w:r w:rsidR="006D09F2">
        <w:t xml:space="preserve">small-scale cold cleaning, such as in a </w:t>
      </w:r>
      <w:r w:rsidR="007F5007">
        <w:t>five</w:t>
      </w:r>
      <w:r w:rsidR="00D40585">
        <w:t>-</w:t>
      </w:r>
      <w:r w:rsidR="007F5007">
        <w:t xml:space="preserve">gallon bucket, which is included under </w:t>
      </w:r>
      <w:r w:rsidR="0059629C">
        <w:t>the wipe and liquid cleaning and polishing use category.</w:t>
      </w:r>
    </w:p>
  </w:footnote>
  <w:footnote w:id="13">
    <w:p w:rsidR="00806C16" w14:paraId="2A94CEB3" w14:textId="77777777">
      <w:pPr>
        <w:pStyle w:val="FootnoteText"/>
      </w:pPr>
      <w:r>
        <w:rPr>
          <w:rStyle w:val="FootnoteReference"/>
        </w:rPr>
        <w:footnoteRef/>
      </w:r>
      <w:r>
        <w:t xml:space="preserve"> The Freedonia Group is a</w:t>
      </w:r>
      <w:r w:rsidR="00151A3A">
        <w:t>n industry</w:t>
      </w:r>
      <w:r>
        <w:t xml:space="preserve"> market research firm</w:t>
      </w:r>
      <w:r w:rsidR="0060000F">
        <w:t xml:space="preserve"> that notably has published an industry study on the market for solvents.</w:t>
      </w:r>
      <w:r w:rsidR="003E5A7A">
        <w:t xml:space="preserve"> According to Freedonia’s website, industry studies are compiled from </w:t>
      </w:r>
      <w:r w:rsidR="006655F2">
        <w:t>primary interviews with industry members, internal proprietary databases, and secondary sources such as trade journals and corporate annual reports.</w:t>
      </w:r>
      <w:r w:rsidR="003E5A7A">
        <w:t xml:space="preserve"> </w:t>
      </w:r>
      <w:r w:rsidR="0060000F">
        <w:t xml:space="preserve">  </w:t>
      </w:r>
    </w:p>
  </w:footnote>
  <w:footnote w:id="14">
    <w:p w:rsidR="00B32E49" w:rsidP="00CA1C00" w14:paraId="29CA7A2D" w14:textId="77777777">
      <w:pPr>
        <w:pStyle w:val="FootnoteText"/>
      </w:pPr>
      <w:r w:rsidRPr="00CA1C00">
        <w:rPr>
          <w:rStyle w:val="FootnoteReference"/>
        </w:rPr>
        <w:footnoteRef/>
      </w:r>
      <w:r>
        <w:t xml:space="preserve"> This is consistent with the approach used by NEI. By applying the speciation factors directly to input solvent volume to estimate pollutant emissions, NEI implicitly assumes that 100 percent of the solvents are emitted to the air. Thus, by this assumption, the make-up of solvent emissions would mirror the make-up of the solvent input.</w:t>
      </w:r>
    </w:p>
  </w:footnote>
  <w:footnote w:id="15">
    <w:p w:rsidR="00961539" w14:paraId="57BDDF52" w14:textId="2BFDB97B">
      <w:pPr>
        <w:pStyle w:val="FootnoteText"/>
      </w:pPr>
      <w:r>
        <w:rPr>
          <w:rStyle w:val="FootnoteReference"/>
        </w:rPr>
        <w:footnoteRef/>
      </w:r>
      <w:r>
        <w:t xml:space="preserve"> Note that </w:t>
      </w:r>
      <w:r w:rsidR="004C331D">
        <w:t xml:space="preserve">sections </w:t>
      </w:r>
      <w:r w:rsidR="004C331D">
        <w:fldChar w:fldCharType="begin"/>
      </w:r>
      <w:r w:rsidR="004C331D">
        <w:instrText xml:space="preserve"> REF _Ref106723888 \r \h </w:instrText>
      </w:r>
      <w:r w:rsidR="004C331D">
        <w:fldChar w:fldCharType="separate"/>
      </w:r>
      <w:r w:rsidR="00AE023D">
        <w:t>5.4</w:t>
      </w:r>
      <w:r w:rsidR="004C331D">
        <w:fldChar w:fldCharType="end"/>
      </w:r>
      <w:r w:rsidR="004C331D">
        <w:t xml:space="preserve">, </w:t>
      </w:r>
      <w:r w:rsidR="004C331D">
        <w:fldChar w:fldCharType="begin"/>
      </w:r>
      <w:r w:rsidR="004C331D">
        <w:instrText xml:space="preserve"> REF _Ref112429694 \r \h </w:instrText>
      </w:r>
      <w:r w:rsidR="004C331D">
        <w:fldChar w:fldCharType="separate"/>
      </w:r>
      <w:r w:rsidR="00AE023D">
        <w:t>5.5</w:t>
      </w:r>
      <w:r w:rsidR="004C331D">
        <w:fldChar w:fldCharType="end"/>
      </w:r>
      <w:r w:rsidR="004C331D">
        <w:t xml:space="preserve">, </w:t>
      </w:r>
      <w:r w:rsidR="004C331D">
        <w:fldChar w:fldCharType="begin"/>
      </w:r>
      <w:r w:rsidR="004C331D">
        <w:instrText xml:space="preserve"> REF _Ref112429699 \r \h </w:instrText>
      </w:r>
      <w:r w:rsidR="004C331D">
        <w:fldChar w:fldCharType="separate"/>
      </w:r>
      <w:r w:rsidR="00AE023D">
        <w:t>5.6</w:t>
      </w:r>
      <w:r w:rsidR="004C331D">
        <w:fldChar w:fldCharType="end"/>
      </w:r>
      <w:r w:rsidR="004C331D">
        <w:t xml:space="preserve"> include separate estimates for the PCE market share of adhesives, sealants</w:t>
      </w:r>
      <w:r w:rsidR="00F0245B">
        <w:t>,</w:t>
      </w:r>
      <w:r w:rsidR="004C331D">
        <w:t xml:space="preserve"> and caulk, </w:t>
      </w:r>
      <w:r w:rsidR="00495A9B">
        <w:t xml:space="preserve">but EPA uses the adhesives market share since </w:t>
      </w:r>
      <w:r w:rsidR="00015AAC">
        <w:t xml:space="preserve">this is believed to be the most prevalent application using </w:t>
      </w:r>
      <w:r w:rsidR="00FD21E7">
        <w:t>PCE.</w:t>
      </w:r>
    </w:p>
  </w:footnote>
  <w:footnote w:id="16">
    <w:p w:rsidR="0045788E" w:rsidRPr="00CD48B1" w:rsidP="0045788E" w14:paraId="2A2D37DD" w14:textId="77777777">
      <w:pPr>
        <w:rPr>
          <w:rFonts w:cstheme="minorHAnsi"/>
          <w:sz w:val="18"/>
          <w:szCs w:val="18"/>
        </w:rPr>
      </w:pPr>
      <w:r w:rsidRPr="00CD48B1">
        <w:rPr>
          <w:rStyle w:val="FootnoteReference"/>
          <w:sz w:val="18"/>
          <w:szCs w:val="18"/>
        </w:rPr>
        <w:footnoteRef/>
      </w:r>
      <w:r w:rsidRPr="00CD48B1">
        <w:rPr>
          <w:sz w:val="18"/>
          <w:szCs w:val="18"/>
        </w:rPr>
        <w:t xml:space="preserve"> </w:t>
      </w:r>
      <w:bookmarkStart w:id="972" w:name="_Hlk99462508"/>
      <w:r w:rsidRPr="00CD48B1">
        <w:rPr>
          <w:rFonts w:cstheme="minorHAnsi"/>
          <w:sz w:val="18"/>
          <w:szCs w:val="18"/>
        </w:rPr>
        <w:t xml:space="preserve">Ceballos D, Fellows K et al. Perchloroethylene and dry cleaning: it’s time to move the industry to safer alternatives. </w:t>
      </w:r>
      <w:r w:rsidRPr="00CD48B1">
        <w:rPr>
          <w:rFonts w:cstheme="minorHAnsi"/>
          <w:i/>
          <w:iCs/>
          <w:sz w:val="18"/>
          <w:szCs w:val="18"/>
        </w:rPr>
        <w:t>Frontiers in Public Health</w:t>
      </w:r>
      <w:r w:rsidRPr="00CD48B1">
        <w:rPr>
          <w:rFonts w:cstheme="minorHAnsi"/>
          <w:sz w:val="18"/>
          <w:szCs w:val="18"/>
        </w:rPr>
        <w:t xml:space="preserve">, Mar 5 2021, </w:t>
      </w:r>
      <w:hyperlink r:id="rId2" w:history="1">
        <w:r w:rsidRPr="00CD48B1">
          <w:rPr>
            <w:rStyle w:val="Hyperlink"/>
            <w:rFonts w:cstheme="minorHAnsi"/>
            <w:sz w:val="18"/>
            <w:szCs w:val="18"/>
          </w:rPr>
          <w:t>https://www.frontiersin.org/articles/10.3389/fpubh.2021.638082/full</w:t>
        </w:r>
      </w:hyperlink>
      <w:r w:rsidRPr="00CD48B1">
        <w:rPr>
          <w:rFonts w:cstheme="minorHAnsi"/>
          <w:sz w:val="18"/>
          <w:szCs w:val="18"/>
        </w:rPr>
        <w:t xml:space="preserve"> </w:t>
      </w:r>
    </w:p>
    <w:bookmarkEnd w:id="972"/>
    <w:p w:rsidR="0045788E" w:rsidP="0045788E" w14:paraId="23C4E26B" w14:textId="77777777">
      <w:pPr>
        <w:pStyle w:val="FootnoteText"/>
      </w:pPr>
    </w:p>
  </w:footnote>
  <w:footnote w:id="17">
    <w:p w:rsidR="008C6658" w:rsidP="008C6658" w14:paraId="532EE123" w14:textId="77777777">
      <w:pPr>
        <w:pStyle w:val="FootnoteText"/>
      </w:pPr>
      <w:r>
        <w:rPr>
          <w:rStyle w:val="FootnoteReference"/>
        </w:rPr>
        <w:footnoteRef/>
      </w:r>
      <w:r>
        <w:t xml:space="preserve"> </w:t>
      </w:r>
      <w:r w:rsidRPr="00C313FC">
        <w:t>U.S. EPA's Air Pollution Control Cost Manual. Section 3 VOC Controls. Section 3.1 (VOC Recapture Controls), Chapter 1 (Carbon Adsorbers) of the Air Pollution Control Cost Manual (as updated in 2018). https://www.epa.gov/sites/default/files/2018-10/documents/final_carbonadsorberschapter_7thedition.pdf</w:t>
      </w:r>
    </w:p>
  </w:footnote>
  <w:footnote w:id="18">
    <w:p w:rsidR="00282F12" w:rsidP="00282F12" w14:paraId="487FD361" w14:textId="77777777">
      <w:pPr>
        <w:pStyle w:val="FootnoteText"/>
      </w:pPr>
      <w:r>
        <w:rPr>
          <w:rStyle w:val="FootnoteReference"/>
        </w:rPr>
        <w:footnoteRef/>
      </w:r>
      <w:r>
        <w:t xml:space="preserve"> Measured concentrations of various contaminants are very often found to have frequency distributions that are log-normal, including indoor</w:t>
      </w:r>
      <w:r w:rsidR="00903518">
        <w:t xml:space="preserve"> </w:t>
      </w:r>
      <w:r>
        <w:t xml:space="preserve">air </w:t>
      </w:r>
      <w:r w:rsidRPr="004D111F">
        <w:t>contaminants (</w:t>
      </w:r>
      <w:hyperlink w:anchor="_ENREF_39" w:tooltip="Ott, 1990 #103" w:history="1">
        <w:r w:rsidRPr="004D111F" w:rsidR="00414172">
          <w:fldChar w:fldCharType="begin"/>
        </w:r>
        <w:r w:rsidR="00414172">
          <w:instrText xml:space="preserve"> ADDIN EN.CITE &lt;EndNote&gt;&lt;Cite&gt;&lt;Author&gt;Ott&lt;/Author&gt;&lt;Year&gt;1990&lt;/Year&gt;&lt;RecNum&gt;103&lt;/RecNum&gt;&lt;DisplayText&gt;Ott 1990&lt;/DisplayText&gt;&lt;record&gt;&lt;rec-number&gt;103&lt;/rec-number&gt;&lt;foreign-keys&gt;&lt;key app="EN" db-id="52wf2wf0o0rv01e9dzo52td80t0590tp2fwd" timestamp="1714499636"&gt;103&lt;/key&gt;&lt;/foreign-keys&gt;&lt;ref-type name="Journal Article"&gt;17&lt;/ref-type&gt;&lt;contributors&gt;&lt;authors&gt;&lt;author&gt;Ott, W. R.&lt;/author&gt;&lt;/authors&gt;&lt;/contributors&gt;&lt;auth-address&gt;U.S. Environmental Protection Agency, Washington, D.C.&lt;/auth-address&gt;&lt;titles&gt;&lt;title&gt;A physical explanation of the lognormality of pollutant concentrations&lt;/title&gt;&lt;secondary-title&gt;J Air Waste Manage Assoc&lt;/secondary-title&gt;&lt;/titles&gt;&lt;periodical&gt;&lt;full-title&gt;J Air Waste Manage Assoc&lt;/full-title&gt;&lt;/periodical&gt;&lt;pages&gt;1378-83&lt;/pages&gt;&lt;volume&gt;40&lt;/volume&gt;&lt;number&gt;10&lt;/number&gt;&lt;keywords&gt;&lt;keyword&gt;Models, Theoretical&lt;/keyword&gt;&lt;keyword&gt;Normal Distribution&lt;/keyword&gt;&lt;keyword&gt;Water Pollutants, Chemical/*chemistry&lt;/keyword&gt;&lt;keyword&gt;Water Pollution/*statistics &amp;amp; numerical data&lt;/keyword&gt;&lt;/keywords&gt;&lt;dates&gt;&lt;year&gt;1990&lt;/year&gt;&lt;pub-dates&gt;&lt;date&gt;Oct&lt;/date&gt;&lt;/pub-dates&gt;&lt;/dates&gt;&lt;isbn&gt;1047-3289 (Print)&amp;#xD;1047-3289&lt;/isbn&gt;&lt;accession-num&gt;2257125&lt;/accession-num&gt;&lt;urls&gt;&lt;/urls&gt;&lt;electronic-resource-num&gt;10.1080/10473289.1990.10466789&lt;/electronic-resource-num&gt;&lt;remote-database-provider&gt;NLM&lt;/remote-database-provider&gt;&lt;language&gt;eng&lt;/language&gt;&lt;/record&gt;&lt;/Cite&gt;&lt;/EndNote&gt;</w:instrText>
        </w:r>
        <w:r w:rsidRPr="004D111F" w:rsidR="00414172">
          <w:fldChar w:fldCharType="separate"/>
        </w:r>
        <w:r w:rsidRPr="004D111F" w:rsidR="00414172">
          <w:rPr>
            <w:noProof/>
          </w:rPr>
          <w:t>Ott 1990</w:t>
        </w:r>
        <w:r w:rsidRPr="004D111F" w:rsidR="00414172">
          <w:fldChar w:fldCharType="end"/>
        </w:r>
      </w:hyperlink>
      <w:r w:rsidRPr="004D111F">
        <w:t xml:space="preserve">). </w:t>
      </w:r>
      <w:hyperlink w:anchor="_ENREF_39" w:tooltip="Ott, 1990 #103" w:history="1">
        <w:r w:rsidRPr="004D111F" w:rsidR="00414172">
          <w:fldChar w:fldCharType="begin"/>
        </w:r>
        <w:r w:rsidR="00414172">
          <w:instrText xml:space="preserve"> ADDIN EN.CITE &lt;EndNote&gt;&lt;Cite AuthorYear="1"&gt;&lt;Author&gt;Ott&lt;/Author&gt;&lt;Year&gt;1990&lt;/Year&gt;&lt;RecNum&gt;103&lt;/RecNum&gt;&lt;DisplayText&gt;Ott (1990)&lt;/DisplayText&gt;&lt;record&gt;&lt;rec-number&gt;103&lt;/rec-number&gt;&lt;foreign-keys&gt;&lt;key app="EN" db-id="52wf2wf0o0rv01e9dzo52td80t0590tp2fwd" timestamp="1714499636"&gt;103&lt;/key&gt;&lt;/foreign-keys&gt;&lt;ref-type name="Journal Article"&gt;17&lt;/ref-type&gt;&lt;contributors&gt;&lt;authors&gt;&lt;author&gt;Ott, W. R.&lt;/author&gt;&lt;/authors&gt;&lt;/contributors&gt;&lt;auth-address&gt;U.S. Environmental Protection Agency, Washington, D.C.&lt;/auth-address&gt;&lt;titles&gt;&lt;title&gt;A physical explanation of the lognormality of pollutant concentrations&lt;/title&gt;&lt;secondary-title&gt;J Air Waste Manage Assoc&lt;/secondary-title&gt;&lt;/titles&gt;&lt;periodical&gt;&lt;full-title&gt;J Air Waste Manage Assoc&lt;/full-title&gt;&lt;/periodical&gt;&lt;pages&gt;1378-83&lt;/pages&gt;&lt;volume&gt;40&lt;/volume&gt;&lt;number&gt;10&lt;/number&gt;&lt;keywords&gt;&lt;keyword&gt;Models, Theoretical&lt;/keyword&gt;&lt;keyword&gt;Normal Distribution&lt;/keyword&gt;&lt;keyword&gt;Water Pollutants, Chemical/*chemistry&lt;/keyword&gt;&lt;keyword&gt;Water Pollution/*statistics &amp;amp; numerical data&lt;/keyword&gt;&lt;/keywords&gt;&lt;dates&gt;&lt;year&gt;1990&lt;/year&gt;&lt;pub-dates&gt;&lt;date&gt;Oct&lt;/date&gt;&lt;/pub-dates&gt;&lt;/dates&gt;&lt;isbn&gt;1047-3289 (Print)&amp;#xD;1047-3289&lt;/isbn&gt;&lt;accession-num&gt;2257125&lt;/accession-num&gt;&lt;urls&gt;&lt;/urls&gt;&lt;electronic-resource-num&gt;10.1080/10473289.1990.10466789&lt;/electronic-resource-num&gt;&lt;remote-database-provider&gt;NLM&lt;/remote-database-provider&gt;&lt;language&gt;eng&lt;/language&gt;&lt;/record&gt;&lt;/Cite&gt;&lt;/EndNote&gt;</w:instrText>
        </w:r>
        <w:r w:rsidRPr="004D111F" w:rsidR="00414172">
          <w:fldChar w:fldCharType="separate"/>
        </w:r>
        <w:r w:rsidRPr="004D111F" w:rsidR="00414172">
          <w:rPr>
            <w:noProof/>
          </w:rPr>
          <w:t>Ott (1990)</w:t>
        </w:r>
        <w:r w:rsidRPr="004D111F" w:rsidR="00414172">
          <w:fldChar w:fldCharType="end"/>
        </w:r>
      </w:hyperlink>
      <w:r w:rsidRPr="004D111F">
        <w:t xml:space="preserve"> also provides a physical explanation for why some common processes in nature, including processes relevant to indoor air pollutant concentrations, can explain why log</w:t>
      </w:r>
      <w:r w:rsidRPr="00C80687" w:rsidR="007270EC">
        <w:t>-</w:t>
      </w:r>
      <w:r w:rsidRPr="004D111F">
        <w:t>normal distributions arise naturally. Therefore, EPA believes assuming that exposure levels follow a log-normal distribution is a reasonable approach.</w:t>
      </w:r>
      <w:r>
        <w:t xml:space="preserve"> </w:t>
      </w:r>
    </w:p>
  </w:footnote>
  <w:footnote w:id="19">
    <w:p w:rsidR="00BF4770" w14:paraId="6ADD1E02" w14:textId="77777777">
      <w:pPr>
        <w:pStyle w:val="FootnoteText"/>
      </w:pPr>
      <w:r>
        <w:rPr>
          <w:rStyle w:val="FootnoteReference"/>
        </w:rPr>
        <w:footnoteRef/>
      </w:r>
      <w:r w:rsidRPr="00ED66F9" w:rsidR="00ED66F9">
        <w:t>The APF of a respirator reflects the level of protection that a properly functioning respirator would be expected to provide to a population of properly fitted and trained users.  For example, an APF of 10 for a respirator means that a user could expect to inhale no more than one tenth of the airborne contaminant present.</w:t>
      </w:r>
      <w:r>
        <w:t xml:space="preserve"> </w:t>
      </w:r>
    </w:p>
  </w:footnote>
  <w:footnote w:id="20">
    <w:p w:rsidR="00DE77F4" w14:paraId="3FD5108A" w14:textId="77777777">
      <w:pPr>
        <w:pStyle w:val="FootnoteText"/>
      </w:pPr>
      <w:r>
        <w:rPr>
          <w:rStyle w:val="FootnoteReference"/>
        </w:rPr>
        <w:footnoteRef/>
      </w:r>
      <w:r>
        <w:t xml:space="preserve"> </w:t>
      </w:r>
      <w:r w:rsidR="00F6126C">
        <w:t>M</w:t>
      </w:r>
      <w:r w:rsidR="00614F0D">
        <w:t xml:space="preserve">easured concentrations of various contaminants are </w:t>
      </w:r>
      <w:r w:rsidR="00996457">
        <w:t xml:space="preserve">very </w:t>
      </w:r>
      <w:r w:rsidR="00801B15">
        <w:t>often</w:t>
      </w:r>
      <w:r w:rsidR="003665ED">
        <w:t xml:space="preserve"> </w:t>
      </w:r>
      <w:r w:rsidR="00614F0D">
        <w:t>found to have frequency distributions that are lognormal</w:t>
      </w:r>
      <w:r w:rsidR="00707D24">
        <w:t>, including indoor</w:t>
      </w:r>
      <w:r w:rsidR="006B57EA">
        <w:t xml:space="preserve"> </w:t>
      </w:r>
      <w:r w:rsidR="00707D24">
        <w:t>air contaminants</w:t>
      </w:r>
      <w:r w:rsidR="0004098C">
        <w:t xml:space="preserve"> (</w:t>
      </w:r>
      <w:hyperlink w:anchor="_ENREF_39" w:tooltip="Ott, 1990 #103" w:history="1">
        <w:r w:rsidR="00414172">
          <w:fldChar w:fldCharType="begin"/>
        </w:r>
        <w:r w:rsidR="00414172">
          <w:instrText xml:space="preserve"> ADDIN EN.CITE &lt;EndNote&gt;&lt;Cite&gt;&lt;Author&gt;Ott&lt;/Author&gt;&lt;Year&gt;1990&lt;/Year&gt;&lt;RecNum&gt;103&lt;/RecNum&gt;&lt;DisplayText&gt;Ott 1990&lt;/DisplayText&gt;&lt;record&gt;&lt;rec-number&gt;103&lt;/rec-number&gt;&lt;foreign-keys&gt;&lt;key app="EN" db-id="52wf2wf0o0rv01e9dzo52td80t0590tp2fwd" timestamp="1714499636"&gt;103&lt;/key&gt;&lt;/foreign-keys&gt;&lt;ref-type name="Journal Article"&gt;17&lt;/ref-type&gt;&lt;contributors&gt;&lt;authors&gt;&lt;author&gt;Ott, W. R.&lt;/author&gt;&lt;/authors&gt;&lt;/contributors&gt;&lt;auth-address&gt;U.S. Environmental Protection Agency, Washington, D.C.&lt;/auth-address&gt;&lt;titles&gt;&lt;title&gt;A physical explanation of the lognormality of pollutant concentrations&lt;/title&gt;&lt;secondary-title&gt;J Air Waste Manage Assoc&lt;/secondary-title&gt;&lt;/titles&gt;&lt;periodical&gt;&lt;full-title&gt;J Air Waste Manage Assoc&lt;/full-title&gt;&lt;/periodical&gt;&lt;pages&gt;1378-83&lt;/pages&gt;&lt;volume&gt;40&lt;/volume&gt;&lt;number&gt;10&lt;/number&gt;&lt;keywords&gt;&lt;keyword&gt;Models, Theoretical&lt;/keyword&gt;&lt;keyword&gt;Normal Distribution&lt;/keyword&gt;&lt;keyword&gt;Water Pollutants, Chemical/*chemistry&lt;/keyword&gt;&lt;keyword&gt;Water Pollution/*statistics &amp;amp; numerical data&lt;/keyword&gt;&lt;/keywords&gt;&lt;dates&gt;&lt;year&gt;1990&lt;/year&gt;&lt;pub-dates&gt;&lt;date&gt;Oct&lt;/date&gt;&lt;/pub-dates&gt;&lt;/dates&gt;&lt;isbn&gt;1047-3289 (Print)&amp;#xD;1047-3289&lt;/isbn&gt;&lt;accession-num&gt;2257125&lt;/accession-num&gt;&lt;urls&gt;&lt;/urls&gt;&lt;electronic-resource-num&gt;10.1080/10473289.1990.10466789&lt;/electronic-resource-num&gt;&lt;remote-database-provider&gt;NLM&lt;/remote-database-provider&gt;&lt;language&gt;eng&lt;/language&gt;&lt;/record&gt;&lt;/Cite&gt;&lt;/EndNote&gt;</w:instrText>
        </w:r>
        <w:r w:rsidR="00414172">
          <w:fldChar w:fldCharType="separate"/>
        </w:r>
        <w:r w:rsidR="00414172">
          <w:rPr>
            <w:noProof/>
          </w:rPr>
          <w:t>Ott 1990</w:t>
        </w:r>
        <w:r w:rsidR="00414172">
          <w:fldChar w:fldCharType="end"/>
        </w:r>
      </w:hyperlink>
      <w:r w:rsidR="0004098C">
        <w:t>)</w:t>
      </w:r>
      <w:r w:rsidR="00707D24">
        <w:t xml:space="preserve">. </w:t>
      </w:r>
      <w:hyperlink w:anchor="_ENREF_39" w:tooltip="Ott, 1990 #103" w:history="1">
        <w:r w:rsidR="00414172">
          <w:fldChar w:fldCharType="begin"/>
        </w:r>
        <w:r w:rsidR="00414172">
          <w:instrText xml:space="preserve"> ADDIN EN.CITE &lt;EndNote&gt;&lt;Cite AuthorYear="1"&gt;&lt;Author&gt;Ott&lt;/Author&gt;&lt;Year&gt;1990&lt;/Year&gt;&lt;RecNum&gt;103&lt;/RecNum&gt;&lt;DisplayText&gt;Ott (1990)&lt;/DisplayText&gt;&lt;record&gt;&lt;rec-number&gt;103&lt;/rec-number&gt;&lt;foreign-keys&gt;&lt;key app="EN" db-id="52wf2wf0o0rv01e9dzo52td80t0590tp2fwd" timestamp="1714499636"&gt;103&lt;/key&gt;&lt;/foreign-keys&gt;&lt;ref-type name="Journal Article"&gt;17&lt;/ref-type&gt;&lt;contributors&gt;&lt;authors&gt;&lt;author&gt;Ott, W. R.&lt;/author&gt;&lt;/authors&gt;&lt;/contributors&gt;&lt;auth-address&gt;U.S. Environmental Protection Agency, Washington, D.C.&lt;/auth-address&gt;&lt;titles&gt;&lt;title&gt;A physical explanation of the lognormality of pollutant concentrations&lt;/title&gt;&lt;secondary-title&gt;J Air Waste Manage Assoc&lt;/secondary-title&gt;&lt;/titles&gt;&lt;periodical&gt;&lt;full-title&gt;J Air Waste Manage Assoc&lt;/full-title&gt;&lt;/periodical&gt;&lt;pages&gt;1378-83&lt;/pages&gt;&lt;volume&gt;40&lt;/volume&gt;&lt;number&gt;10&lt;/number&gt;&lt;keywords&gt;&lt;keyword&gt;Models, Theoretical&lt;/keyword&gt;&lt;keyword&gt;Normal Distribution&lt;/keyword&gt;&lt;keyword&gt;Water Pollutants, Chemical/*chemistry&lt;/keyword&gt;&lt;keyword&gt;Water Pollution/*statistics &amp;amp; numerical data&lt;/keyword&gt;&lt;/keywords&gt;&lt;dates&gt;&lt;year&gt;1990&lt;/year&gt;&lt;pub-dates&gt;&lt;date&gt;Oct&lt;/date&gt;&lt;/pub-dates&gt;&lt;/dates&gt;&lt;isbn&gt;1047-3289 (Print)&amp;#xD;1047-3289&lt;/isbn&gt;&lt;accession-num&gt;2257125&lt;/accession-num&gt;&lt;urls&gt;&lt;/urls&gt;&lt;electronic-resource-num&gt;10.1080/10473289.1990.10466789&lt;/electronic-resource-num&gt;&lt;remote-database-provider&gt;NLM&lt;/remote-database-provider&gt;&lt;language&gt;eng&lt;/language&gt;&lt;/record&gt;&lt;/Cite&gt;&lt;/EndNote&gt;</w:instrText>
        </w:r>
        <w:r w:rsidR="00414172">
          <w:fldChar w:fldCharType="separate"/>
        </w:r>
        <w:r w:rsidR="00414172">
          <w:rPr>
            <w:noProof/>
          </w:rPr>
          <w:t>Ott (1990)</w:t>
        </w:r>
        <w:r w:rsidR="00414172">
          <w:fldChar w:fldCharType="end"/>
        </w:r>
      </w:hyperlink>
      <w:r w:rsidR="009F66E3">
        <w:t xml:space="preserve"> also </w:t>
      </w:r>
      <w:r w:rsidR="00AD63EA">
        <w:t xml:space="preserve">provides a physical explanation for why </w:t>
      </w:r>
      <w:r w:rsidR="00F30A34">
        <w:t xml:space="preserve">some common processes in nature, </w:t>
      </w:r>
      <w:r w:rsidR="00CA7DE7">
        <w:t xml:space="preserve">including processes relevant to indoor air pollutant concentrations, </w:t>
      </w:r>
      <w:r w:rsidR="00F82FCC">
        <w:t xml:space="preserve">can explain why </w:t>
      </w:r>
      <w:r w:rsidR="00BF7F2B">
        <w:t xml:space="preserve">lognormal distributions arise naturally. </w:t>
      </w:r>
      <w:r w:rsidR="00F872C9">
        <w:t xml:space="preserve">Therefore, EPA believes assuming </w:t>
      </w:r>
      <w:r w:rsidR="00FF4B0A">
        <w:t xml:space="preserve">exposure levels follow </w:t>
      </w:r>
      <w:r w:rsidR="00F872C9">
        <w:t xml:space="preserve">a lognormal </w:t>
      </w:r>
      <w:r w:rsidR="00FF4B0A">
        <w:t>distribution is a reasonable</w:t>
      </w:r>
      <w:r w:rsidR="00996457">
        <w:t xml:space="preserve"> approach.</w:t>
      </w:r>
      <w:r w:rsidR="000A63DF">
        <w:t xml:space="preserve"> </w:t>
      </w:r>
    </w:p>
  </w:footnote>
  <w:footnote w:id="21">
    <w:p w:rsidR="00721CE8" w14:paraId="6BE8417E" w14:textId="77777777">
      <w:pPr>
        <w:pStyle w:val="FootnoteText"/>
      </w:pPr>
      <w:r>
        <w:rPr>
          <w:rStyle w:val="FootnoteReference"/>
        </w:rPr>
        <w:footnoteRef/>
      </w:r>
      <w:r>
        <w:t xml:space="preserve"> </w:t>
      </w:r>
      <w:r w:rsidR="007819B7">
        <w:t xml:space="preserve">That is, </w:t>
      </w:r>
      <w:r w:rsidR="003F048F">
        <w:t xml:space="preserve">there are 100 percentile estimates, so </w:t>
      </w:r>
      <w:r w:rsidR="007819B7">
        <w:t xml:space="preserve">each percentile estimate represents the exposure for 1 </w:t>
      </w:r>
      <w:r w:rsidR="00DA769F">
        <w:t>percent</w:t>
      </w:r>
      <w:r w:rsidR="007819B7">
        <w:t xml:space="preserve"> </w:t>
      </w:r>
      <w:r w:rsidR="00B1352F">
        <w:t xml:space="preserve">of </w:t>
      </w:r>
      <w:r w:rsidR="003F048F">
        <w:t xml:space="preserve">affected </w:t>
      </w:r>
      <w:r w:rsidR="00B1352F">
        <w:t>workers.</w:t>
      </w:r>
    </w:p>
  </w:footnote>
  <w:footnote w:id="22">
    <w:p w:rsidR="00C842BF" w14:paraId="482563ED" w14:textId="77777777">
      <w:pPr>
        <w:pStyle w:val="FootnoteText"/>
      </w:pPr>
      <w:r>
        <w:rPr>
          <w:rStyle w:val="FootnoteReference"/>
        </w:rPr>
        <w:footnoteRef/>
      </w:r>
      <w:r>
        <w:t xml:space="preserve"> </w:t>
      </w:r>
      <w:r w:rsidRPr="007B3E04">
        <w:t>The APF of a respirator reflects the level of protection that a properly functioning respirator would be expected to provide to a population of properly fitted and trained users.  For example, an APF of 10 for a respirator means that a user could expect to inhale no more than one</w:t>
      </w:r>
      <w:r w:rsidR="00BA03C7">
        <w:t>-</w:t>
      </w:r>
      <w:r w:rsidRPr="007B3E04">
        <w:t>tenth of the airborne contaminant present.</w:t>
      </w:r>
    </w:p>
  </w:footnote>
  <w:footnote w:id="23">
    <w:p w:rsidR="00EB1EFA" w:rsidP="00EB1EFA" w14:paraId="5D775D54" w14:textId="77777777">
      <w:pPr>
        <w:pStyle w:val="FootnoteText"/>
      </w:pPr>
      <w:r>
        <w:rPr>
          <w:rStyle w:val="FootnoteReference"/>
        </w:rPr>
        <w:footnoteRef/>
      </w:r>
      <w:r>
        <w:t xml:space="preserve"> As another example, suppose 50 percent of workers do not wear PPE in the baseline and 50 percent wear APF 10 respirators. The 50 percent wearing APF 10 respirators would have one-tenth of the exposure compared to workers not wearing PPE. Thus, the baseline adjustment factor in this example would be calculated as 55% = 50%×1 + 50%×1/10. Where the 50%×1 accounts for the 50% not wearing respirators and the 50%×1/10 accounts for the 50% reducing their exposure by 1/10 by wearing APF 10 respirators.</w:t>
      </w:r>
    </w:p>
  </w:footnote>
  <w:footnote w:id="24">
    <w:p w:rsidR="00460383" w:rsidP="00460383" w14:paraId="47443E60" w14:textId="77777777">
      <w:pPr>
        <w:pStyle w:val="FootnoteText"/>
      </w:pPr>
      <w:r>
        <w:rPr>
          <w:rStyle w:val="FootnoteReference"/>
        </w:rPr>
        <w:footnoteRef/>
      </w:r>
      <w:r>
        <w:t>A dose metric conversion factor is necessary because the benchmark dose modeling was performed on internal dose metrics rather than on the administered concentrations themselves.  A PBPK model was used to relate administered concentrations to species-specific internal dose metrics related to each particular cancer site. Benchmark dose modeling was then preformed on the internal dose metric values, rather than the administered concentrations, as the internal dose metrics are a more accurate representation of the relationship between an external exposure and the key health outcomes of interest.  Once the benchmark dose modeling has been performed, a dose metric conversion factor is necessary to convert the animal internal dose metrics to a human equivalent internal dose metric, and subsequently to an estimated administered concentration in humans.</w:t>
      </w:r>
    </w:p>
  </w:footnote>
  <w:footnote w:id="25">
    <w:p w:rsidR="00A70A28" w:rsidRPr="00A70A28" w:rsidP="00E25898" w14:paraId="2019C111" w14:textId="77777777">
      <w:pPr>
        <w:pStyle w:val="NormalWeb"/>
        <w:shd w:val="clear" w:color="auto" w:fill="FFFFFF"/>
        <w:spacing w:before="0" w:beforeAutospacing="0" w:after="0" w:afterAutospacing="0"/>
      </w:pPr>
      <w:r w:rsidRPr="00A70A28">
        <w:rPr>
          <w:rStyle w:val="FootnoteReference"/>
          <w:rFonts w:ascii="Times New Roman" w:hAnsi="Times New Roman"/>
          <w:sz w:val="20"/>
          <w:szCs w:val="20"/>
        </w:rPr>
        <w:footnoteRef/>
      </w:r>
      <w:r w:rsidRPr="00A70A28">
        <w:rPr>
          <w:rFonts w:ascii="Times New Roman" w:hAnsi="Times New Roman"/>
          <w:sz w:val="20"/>
          <w:szCs w:val="20"/>
        </w:rPr>
        <w:t xml:space="preserve"> </w:t>
      </w:r>
      <w:r w:rsidRPr="00E25898">
        <w:rPr>
          <w:rFonts w:ascii="Times New Roman" w:hAnsi="Times New Roman"/>
          <w:sz w:val="20"/>
          <w:szCs w:val="20"/>
        </w:rPr>
        <w:t>Excess cancer risk is used consistently in EPA assessments of cancer (2012 Toxicological review IRIS (</w:t>
      </w:r>
      <w:hyperlink r:id="rId3" w:anchor="94" w:tooltip="l " w:history="1">
        <w:r w:rsidRPr="00E25898">
          <w:rPr>
            <w:rStyle w:val="Hyperlink"/>
            <w:rFonts w:ascii="Times New Roman" w:hAnsi="Times New Roman" w:eastAsiaTheme="minorHAnsi"/>
            <w:color w:val="auto"/>
            <w:sz w:val="20"/>
            <w:szCs w:val="20"/>
          </w:rPr>
          <w:t>EPA 2012</w:t>
        </w:r>
      </w:hyperlink>
      <w:r w:rsidRPr="00E25898">
        <w:rPr>
          <w:rFonts w:ascii="Times New Roman" w:hAnsi="Times New Roman"/>
          <w:sz w:val="20"/>
          <w:szCs w:val="20"/>
        </w:rPr>
        <w:t xml:space="preserve">) and (ORD Staff Handbook draft 2020 Section 8.2 </w:t>
      </w:r>
      <w:hyperlink r:id="rId4" w:tgtFrame="_blank" w:tooltip="https://cfpub.epa.gov/ncea/iris_drafts/recordisplay.cfm?deid=350086" w:history="1">
        <w:r w:rsidRPr="00E25898">
          <w:rPr>
            <w:rStyle w:val="Hyperlink"/>
            <w:rFonts w:ascii="Times New Roman" w:hAnsi="Times New Roman" w:eastAsiaTheme="minorHAnsi"/>
            <w:color w:val="auto"/>
            <w:sz w:val="20"/>
            <w:szCs w:val="20"/>
          </w:rPr>
          <w:t>https://cfpub.epa.gov/ncea/iris_drafts/recordisplay.cfm?deid=350086</w:t>
        </w:r>
      </w:hyperlink>
      <w:r w:rsidRPr="00E25898">
        <w:rPr>
          <w:rFonts w:ascii="Times New Roman" w:hAnsi="Times New Roman"/>
          <w:sz w:val="20"/>
          <w:szCs w:val="20"/>
        </w:rPr>
        <w:t xml:space="preserve">). Excess cancer risk is defined as “The increase in risk of experiencing an adverse effect relative to a comparison group,” in EPA 2012, BMD Technical </w:t>
      </w:r>
      <w:r w:rsidR="00615F61">
        <w:rPr>
          <w:rFonts w:ascii="Times New Roman" w:hAnsi="Times New Roman"/>
          <w:sz w:val="20"/>
          <w:szCs w:val="20"/>
        </w:rPr>
        <w:t>G</w:t>
      </w:r>
      <w:r w:rsidRPr="00E25898">
        <w:rPr>
          <w:rFonts w:ascii="Times New Roman" w:hAnsi="Times New Roman"/>
          <w:sz w:val="20"/>
          <w:szCs w:val="20"/>
        </w:rPr>
        <w:t>uidance (</w:t>
      </w:r>
      <w:hyperlink r:id="rId5" w:tgtFrame="_blank" w:tooltip="https://www.epa.gov/risk/benchmark-dose-technical-guidance" w:history="1">
        <w:r w:rsidRPr="00E25898">
          <w:rPr>
            <w:rStyle w:val="Hyperlink"/>
            <w:rFonts w:ascii="Times New Roman" w:hAnsi="Times New Roman" w:eastAsiaTheme="minorHAnsi"/>
            <w:color w:val="auto"/>
            <w:sz w:val="20"/>
            <w:szCs w:val="20"/>
          </w:rPr>
          <w:t>https://www.epa.gov/risk/benchmark-dose-technical-guidance</w:t>
        </w:r>
      </w:hyperlink>
      <w:r w:rsidRPr="00E25898">
        <w:rPr>
          <w:rFonts w:ascii="Times New Roman" w:hAnsi="Times New Roman"/>
          <w:sz w:val="20"/>
          <w:szCs w:val="20"/>
        </w:rPr>
        <w:t xml:space="preserve">). Added risk is also defined in Appendix B of the BMD Technical </w:t>
      </w:r>
      <w:r w:rsidR="00917C36">
        <w:rPr>
          <w:rFonts w:ascii="Times New Roman" w:hAnsi="Times New Roman"/>
          <w:sz w:val="20"/>
          <w:szCs w:val="20"/>
        </w:rPr>
        <w:t>G</w:t>
      </w:r>
      <w:r w:rsidRPr="00E25898">
        <w:rPr>
          <w:rFonts w:ascii="Times New Roman" w:hAnsi="Times New Roman"/>
          <w:sz w:val="20"/>
          <w:szCs w:val="20"/>
        </w:rPr>
        <w:t>uidance.</w:t>
      </w:r>
    </w:p>
  </w:footnote>
  <w:footnote w:id="26">
    <w:p w:rsidR="00A70A28" w14:paraId="17107B00" w14:textId="77777777">
      <w:pPr>
        <w:pStyle w:val="FootnoteText"/>
      </w:pPr>
      <w:r>
        <w:rPr>
          <w:rStyle w:val="FootnoteReference"/>
        </w:rPr>
        <w:footnoteRef/>
      </w:r>
      <w:r>
        <w:t xml:space="preserve"> Note that 10 </w:t>
      </w:r>
      <w:r w:rsidR="00917C36">
        <w:t>percent</w:t>
      </w:r>
      <w:r>
        <w:t xml:space="preserve"> is commonly used because 10 </w:t>
      </w:r>
      <w:r w:rsidR="00917C36">
        <w:t>percent</w:t>
      </w:r>
      <w:r>
        <w:t xml:space="preserve"> is near the low end of the observable range for many common animal toxicity study designs.  Levels other than 10 </w:t>
      </w:r>
      <w:r w:rsidR="00917C36">
        <w:t>percent</w:t>
      </w:r>
      <w:r>
        <w:t xml:space="preserve"> extra risk should be considered when supported by the statistical and biological characteristics of the data set (EPA 2012). </w:t>
      </w:r>
    </w:p>
  </w:footnote>
  <w:footnote w:id="27">
    <w:p w:rsidR="0026799D" w14:paraId="6E4B6FF6" w14:textId="35297C6C">
      <w:pPr>
        <w:pStyle w:val="FootnoteText"/>
      </w:pPr>
      <w:r>
        <w:rPr>
          <w:rStyle w:val="FootnoteReference"/>
        </w:rPr>
        <w:footnoteRef/>
      </w:r>
      <w:r>
        <w:t xml:space="preserve"> </w:t>
      </w:r>
      <w:r w:rsidR="00C11FFF">
        <w:t>Where</w:t>
      </w:r>
      <w:r>
        <w:t xml:space="preserve"> </w:t>
      </w:r>
      <w:r w:rsidRPr="008532AD">
        <w:t>0.003</w:t>
      </w:r>
      <w:r w:rsidR="00464DFD">
        <w:t xml:space="preserve">548 is the </w:t>
      </w:r>
      <w:r w:rsidR="007E4536">
        <w:t xml:space="preserve">reduction in the LADC from </w:t>
      </w:r>
      <w:r w:rsidR="00A7395A">
        <w:fldChar w:fldCharType="begin"/>
      </w:r>
      <w:r w:rsidR="00A7395A">
        <w:instrText xml:space="preserve"> REF _Ref103952767 \h </w:instrText>
      </w:r>
      <w:r w:rsidR="00A7395A">
        <w:fldChar w:fldCharType="separate"/>
      </w:r>
      <w:r w:rsidRPr="00960CD1" w:rsidR="00AE023D">
        <w:t xml:space="preserve">Table </w:t>
      </w:r>
      <w:r w:rsidR="00AE023D">
        <w:rPr>
          <w:noProof/>
        </w:rPr>
        <w:t>8</w:t>
      </w:r>
      <w:r w:rsidR="00AE023D">
        <w:noBreakHyphen/>
      </w:r>
      <w:r w:rsidR="00AE023D">
        <w:rPr>
          <w:noProof/>
        </w:rPr>
        <w:t>11</w:t>
      </w:r>
      <w:r w:rsidR="00A7395A">
        <w:fldChar w:fldCharType="end"/>
      </w:r>
      <w:r w:rsidR="007E4536">
        <w:t>, 1</w:t>
      </w:r>
      <w:r w:rsidR="00014C0D">
        <w:t>.246</w:t>
      </w:r>
      <w:r w:rsidR="007E4536">
        <w:t>xE</w:t>
      </w:r>
      <w:r w:rsidR="00014C0D">
        <w:t xml:space="preserve">-3 is the excess liver cancer risk from </w:t>
      </w:r>
      <w:r w:rsidR="00014C0D">
        <w:fldChar w:fldCharType="begin" w:fldLock="1"/>
      </w:r>
      <w:r w:rsidR="00014C0D">
        <w:instrText xml:space="preserve"> REF _Ref85559195 \h </w:instrText>
      </w:r>
      <w:r w:rsidR="00014C0D">
        <w:fldChar w:fldCharType="separate"/>
      </w:r>
      <w:r w:rsidR="00014C0D">
        <w:t xml:space="preserve">Table </w:t>
      </w:r>
      <w:r w:rsidR="00FB01E6">
        <w:rPr>
          <w:rFonts w:hint="eastAsia"/>
          <w:noProof/>
          <w:cs/>
        </w:rPr>
        <w:t>‎</w:t>
      </w:r>
      <w:r w:rsidR="00014C0D">
        <w:rPr>
          <w:noProof/>
        </w:rPr>
        <w:t>8</w:t>
      </w:r>
      <w:r w:rsidR="00014C0D">
        <w:noBreakHyphen/>
      </w:r>
      <w:r w:rsidR="00FB01E6">
        <w:rPr>
          <w:noProof/>
        </w:rPr>
        <w:t>12</w:t>
      </w:r>
      <w:r w:rsidR="00014C0D">
        <w:fldChar w:fldCharType="end"/>
      </w:r>
      <w:r w:rsidR="00546FB8">
        <w:t xml:space="preserve">, and </w:t>
      </w:r>
      <w:r w:rsidR="00726494">
        <w:t xml:space="preserve">73 </w:t>
      </w:r>
      <w:r w:rsidR="00E3709E">
        <w:t>percent</w:t>
      </w:r>
      <w:r w:rsidR="00726494">
        <w:t xml:space="preserve"> if the PPE adjustment factor from </w:t>
      </w:r>
      <w:r w:rsidR="002476F8">
        <w:fldChar w:fldCharType="begin"/>
      </w:r>
      <w:r w:rsidR="002476F8">
        <w:instrText xml:space="preserve"> REF _Ref103948522 \h </w:instrText>
      </w:r>
      <w:r w:rsidR="002476F8">
        <w:fldChar w:fldCharType="separate"/>
      </w:r>
      <w:r w:rsidRPr="001A0D53" w:rsidR="00AE023D">
        <w:t xml:space="preserve">Table </w:t>
      </w:r>
      <w:r w:rsidR="00AE023D">
        <w:rPr>
          <w:noProof/>
        </w:rPr>
        <w:t>8</w:t>
      </w:r>
      <w:r w:rsidR="00AE023D">
        <w:noBreakHyphen/>
      </w:r>
      <w:r w:rsidR="00AE023D">
        <w:rPr>
          <w:noProof/>
        </w:rPr>
        <w:t>5</w:t>
      </w:r>
      <w:r w:rsidR="002476F8">
        <w:fldChar w:fldCharType="end"/>
      </w:r>
      <w:r w:rsidR="00726494">
        <w:t>.</w:t>
      </w:r>
    </w:p>
  </w:footnote>
  <w:footnote w:id="28">
    <w:p w:rsidR="0005571A" w:rsidP="0005571A" w14:paraId="5F131CB6" w14:textId="77777777">
      <w:pPr>
        <w:pStyle w:val="FootnoteText"/>
      </w:pPr>
      <w:r>
        <w:rPr>
          <w:rStyle w:val="FootnoteReference"/>
        </w:rPr>
        <w:footnoteRef/>
      </w:r>
      <w:r>
        <w:t xml:space="preserve"> The consumer price index increased by 123.91 percent between 1990 and 2022, so $4.8 million (1990$) is converted to $10.75 million (2022</w:t>
      </w:r>
      <w:r w:rsidRPr="00BE1542">
        <w:t>$)</w:t>
      </w:r>
      <w:r>
        <w:t xml:space="preserve"> after adjusting for inflation. GDP per capita increased by 60.16 percent between 1990 and 2022, and this analysis uses EPA’s (</w:t>
      </w:r>
      <w:hyperlink w:anchor="_ENREF_73" w:tooltip="U.S. Environmental Protection Agency (EPA), 2014 #64" w:history="1">
        <w:r w:rsidRPr="003D71AB" w:rsidR="00414172">
          <w:fldChar w:fldCharType="begin"/>
        </w:r>
        <w:r w:rsidR="00414172">
          <w:instrText xml:space="preserve"> ADDIN EN.CITE &lt;EndNote&gt;&lt;Cite ExcludeAuth="1"&gt;&lt;Author&gt;U.S. Environmental Protection Agency (EPA)&lt;/Author&gt;&lt;Year&gt;2014&lt;/Year&gt;&lt;RecNum&gt;64&lt;/RecNum&gt;&lt;DisplayText&gt;2014&lt;/DisplayText&gt;&lt;record&gt;&lt;rec-number&gt;64&lt;/rec-number&gt;&lt;foreign-keys&gt;&lt;key app="EN" db-id="52wf2wf0o0rv01e9dzo52td80t0590tp2fwd" timestamp="1714499636"&gt;64&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71AB" w:rsidR="00414172">
          <w:fldChar w:fldCharType="separate"/>
        </w:r>
        <w:r w:rsidR="00414172">
          <w:rPr>
            <w:noProof/>
          </w:rPr>
          <w:t>2014</w:t>
        </w:r>
        <w:r w:rsidRPr="003D71AB" w:rsidR="00414172">
          <w:fldChar w:fldCharType="end"/>
        </w:r>
      </w:hyperlink>
      <w:r>
        <w:t xml:space="preserve">) recommended income elasticity of 0.4 to calculate the income adjustment factor of 1.20732 (=1.6016^0.4). Thus, the $10.75 </w:t>
      </w:r>
      <w:r w:rsidRPr="0049772D">
        <w:t>million (</w:t>
      </w:r>
      <w:r>
        <w:t>2022</w:t>
      </w:r>
      <w:r w:rsidRPr="0049772D">
        <w:t>$) is adjusted</w:t>
      </w:r>
      <w:r>
        <w:t xml:space="preserve"> for income growth using an adjustment factor of 1.20732, and the resulting estimate is $12.98 million.</w:t>
      </w:r>
    </w:p>
  </w:footnote>
  <w:footnote w:id="29">
    <w:p w:rsidR="0056209D" w:rsidP="0056209D" w14:paraId="7B416521" w14:textId="77777777">
      <w:pPr>
        <w:pStyle w:val="FootnoteText"/>
      </w:pPr>
      <w:r>
        <w:rPr>
          <w:rStyle w:val="FootnoteReference"/>
        </w:rPr>
        <w:footnoteRef/>
      </w:r>
      <w:r>
        <w:t xml:space="preserve">We used </w:t>
      </w:r>
      <w:hyperlink w:anchor="_ENREF_19" w:tooltip="Experian, 2023 #14" w:history="1">
        <w:r w:rsidRPr="00136600" w:rsidR="00414172">
          <w:fldChar w:fldCharType="begin"/>
        </w:r>
        <w:r w:rsidR="00414172">
          <w:instrText xml:space="preserve"> ADDIN EN.CITE &lt;EndNote&gt;&lt;Cite AuthorYear="1"&gt;&lt;Author&gt;Experian&lt;/Author&gt;&lt;Year&gt;2023&lt;/Year&gt;&lt;RecNum&gt;14&lt;/RecNum&gt;&lt;DisplayText&gt;Experian (2023)&lt;/DisplayText&gt;&lt;record&gt;&lt;rec-number&gt;14&lt;/rec-number&gt;&lt;foreign-keys&gt;&lt;key app="EN" db-id="52wf2wf0o0rv01e9dzo52td80t0590tp2fwd" timestamp="1714499636"&gt;14&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414172">
          <w:fldChar w:fldCharType="separate"/>
        </w:r>
        <w:r w:rsidRPr="00136600" w:rsidR="00414172">
          <w:rPr>
            <w:noProof/>
          </w:rPr>
          <w:t>Experian (2023)</w:t>
        </w:r>
        <w:r w:rsidRPr="00136600" w:rsidR="00414172">
          <w:fldChar w:fldCharType="end"/>
        </w:r>
      </w:hyperlink>
      <w:r>
        <w:t xml:space="preserve"> data for firms that could be identified in the database and used the </w:t>
      </w:r>
      <w:hyperlink w:anchor="_ENREF_18" w:tooltip="Dun &amp; Bradstreet, 2022 #96" w:history="1">
        <w:r w:rsidRPr="0016020D" w:rsidR="00414172">
          <w:fldChar w:fldCharType="begin"/>
        </w:r>
        <w:r w:rsidR="00414172">
          <w:instrText xml:space="preserve"> ADDIN EN.CITE &lt;EndNote&gt;&lt;Cite AuthorYear="1"&gt;&lt;Author&gt;Dun &amp;amp; Bradstreet&lt;/Author&gt;&lt;Year&gt;2022&lt;/Year&gt;&lt;RecNum&gt;96&lt;/RecNum&gt;&lt;DisplayText&gt;Dun &amp;amp; Bradstreet (2022)&lt;/DisplayText&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96&lt;/RecNum&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16020D" w:rsidR="00414172">
          <w:fldChar w:fldCharType="separate"/>
        </w:r>
        <w:r w:rsidRPr="0016020D" w:rsidR="00414172">
          <w:rPr>
            <w:noProof/>
          </w:rPr>
          <w:t>Dun &amp; Bradstreet (2022)</w:t>
        </w:r>
        <w:r w:rsidRPr="0016020D" w:rsidR="00414172">
          <w:fldChar w:fldCharType="end"/>
        </w:r>
      </w:hyperlink>
      <w:r>
        <w:t xml:space="preserve"> data used for the economic analysis of the proposed rule when a firm could not be identified in the Experian data.</w:t>
      </w:r>
    </w:p>
  </w:footnote>
  <w:footnote w:id="30">
    <w:p w:rsidR="00FC08FF" w:rsidP="00FC08FF" w14:paraId="16D19C3A" w14:textId="77777777">
      <w:pPr>
        <w:pStyle w:val="FootnoteText"/>
      </w:pPr>
      <w:r>
        <w:rPr>
          <w:rStyle w:val="FootnoteReference"/>
        </w:rPr>
        <w:footnoteRef/>
      </w:r>
      <w:r>
        <w:t xml:space="preserve">We used </w:t>
      </w:r>
      <w:hyperlink w:anchor="_ENREF_19" w:tooltip="Experian, 2023 #14" w:history="1">
        <w:r w:rsidRPr="00136600" w:rsidR="00414172">
          <w:fldChar w:fldCharType="begin"/>
        </w:r>
        <w:r w:rsidR="00414172">
          <w:instrText xml:space="preserve"> ADDIN EN.CITE &lt;EndNote&gt;&lt;Cite AuthorYear="1"&gt;&lt;Author&gt;Experian&lt;/Author&gt;&lt;Year&gt;2023&lt;/Year&gt;&lt;RecNum&gt;14&lt;/RecNum&gt;&lt;DisplayText&gt;Experian (2023)&lt;/DisplayText&gt;&lt;record&gt;&lt;rec-number&gt;14&lt;/rec-number&gt;&lt;foreign-keys&gt;&lt;key app="EN" db-id="52wf2wf0o0rv01e9dzo52td80t0590tp2fwd" timestamp="1714499636"&gt;14&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414172">
          <w:fldChar w:fldCharType="separate"/>
        </w:r>
        <w:r w:rsidRPr="00136600" w:rsidR="00414172">
          <w:rPr>
            <w:noProof/>
          </w:rPr>
          <w:t>Experian (2023)</w:t>
        </w:r>
        <w:r w:rsidRPr="00136600" w:rsidR="00414172">
          <w:fldChar w:fldCharType="end"/>
        </w:r>
      </w:hyperlink>
      <w:r>
        <w:t xml:space="preserve"> data for firms that could be identified in the database and used the </w:t>
      </w:r>
      <w:hyperlink w:anchor="_ENREF_18" w:tooltip="Dun &amp; Bradstreet, 2022 #96" w:history="1">
        <w:r w:rsidRPr="0016020D" w:rsidR="00414172">
          <w:fldChar w:fldCharType="begin"/>
        </w:r>
        <w:r w:rsidR="00414172">
          <w:instrText xml:space="preserve"> ADDIN EN.CITE &lt;EndNote&gt;&lt;Cite AuthorYear="1"&gt;&lt;Author&gt;Dun &amp;amp; Bradstreet&lt;/Author&gt;&lt;Year&gt;2022&lt;/Year&gt;&lt;RecNum&gt;96&lt;/RecNum&gt;&lt;DisplayText&gt;Dun &amp;amp; Bradstreet (2022)&lt;/DisplayText&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96&lt;/RecNum&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16020D" w:rsidR="00414172">
          <w:fldChar w:fldCharType="separate"/>
        </w:r>
        <w:r w:rsidRPr="0016020D" w:rsidR="00414172">
          <w:rPr>
            <w:noProof/>
          </w:rPr>
          <w:t>Dun &amp; Bradstreet (2022)</w:t>
        </w:r>
        <w:r w:rsidRPr="0016020D" w:rsidR="00414172">
          <w:fldChar w:fldCharType="end"/>
        </w:r>
      </w:hyperlink>
      <w:r>
        <w:t xml:space="preserve"> data used for the economic analysis of the proposed rule when a firm could not be identified in the Experian data.</w:t>
      </w:r>
    </w:p>
  </w:footnote>
  <w:footnote w:id="31">
    <w:p w:rsidR="00247816" w14:paraId="02630CA7" w14:textId="77777777">
      <w:pPr>
        <w:pStyle w:val="FootnoteText"/>
      </w:pPr>
      <w:r>
        <w:rPr>
          <w:rStyle w:val="FootnoteReference"/>
        </w:rPr>
        <w:footnoteRef/>
      </w:r>
      <w:r w:rsidR="008A0A0E">
        <w:t xml:space="preserve">We used </w:t>
      </w:r>
      <w:hyperlink w:anchor="_ENREF_19" w:tooltip="Experian, 2023 #14" w:history="1">
        <w:r w:rsidRPr="00136600" w:rsidR="00414172">
          <w:fldChar w:fldCharType="begin"/>
        </w:r>
        <w:r w:rsidR="00414172">
          <w:instrText xml:space="preserve"> ADDIN EN.CITE &lt;EndNote&gt;&lt;Cite AuthorYear="1"&gt;&lt;Author&gt;Experian&lt;/Author&gt;&lt;Year&gt;2023&lt;/Year&gt;&lt;RecNum&gt;14&lt;/RecNum&gt;&lt;DisplayText&gt;Experian (2023)&lt;/DisplayText&gt;&lt;record&gt;&lt;rec-number&gt;14&lt;/rec-number&gt;&lt;foreign-keys&gt;&lt;key app="EN" db-id="52wf2wf0o0rv01e9dzo52td80t0590tp2fwd" timestamp="1714499636"&gt;14&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414172">
          <w:fldChar w:fldCharType="separate"/>
        </w:r>
        <w:r w:rsidRPr="00136600" w:rsidR="00414172">
          <w:rPr>
            <w:noProof/>
          </w:rPr>
          <w:t>Experian (2023)</w:t>
        </w:r>
        <w:r w:rsidRPr="00136600" w:rsidR="00414172">
          <w:fldChar w:fldCharType="end"/>
        </w:r>
      </w:hyperlink>
      <w:r w:rsidR="008E0651">
        <w:t xml:space="preserve"> data for firms that could be identified in the database and used the </w:t>
      </w:r>
      <w:hyperlink w:anchor="_ENREF_18" w:tooltip="Dun &amp; Bradstreet, 2022 #96" w:history="1">
        <w:r w:rsidRPr="0016020D" w:rsidR="00414172">
          <w:fldChar w:fldCharType="begin"/>
        </w:r>
        <w:r w:rsidR="00414172">
          <w:instrText xml:space="preserve"> ADDIN EN.CITE &lt;EndNote&gt;&lt;Cite AuthorYear="1"&gt;&lt;Author&gt;Dun &amp;amp; Bradstreet&lt;/Author&gt;&lt;Year&gt;2022&lt;/Year&gt;&lt;RecNum&gt;96&lt;/RecNum&gt;&lt;DisplayText&gt;Dun &amp;amp; Bradstreet (2022)&lt;/DisplayText&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96&lt;/RecNum&gt;&lt;record&gt;&lt;rec-number&gt;96&lt;/rec-number&gt;&lt;foreign-keys&gt;&lt;key app="EN" db-id="52wf2wf0o0rv01e9dzo52td80t0590tp2fwd" timestamp="1714499636"&gt;96&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16020D" w:rsidR="00414172">
          <w:fldChar w:fldCharType="separate"/>
        </w:r>
        <w:r w:rsidRPr="0016020D" w:rsidR="00414172">
          <w:rPr>
            <w:noProof/>
          </w:rPr>
          <w:t>Dun &amp; Bradstreet (2022)</w:t>
        </w:r>
        <w:r w:rsidRPr="0016020D" w:rsidR="00414172">
          <w:fldChar w:fldCharType="end"/>
        </w:r>
      </w:hyperlink>
      <w:r w:rsidR="008E0651">
        <w:t xml:space="preserve"> </w:t>
      </w:r>
      <w:r w:rsidR="001A319D">
        <w:t xml:space="preserve">data </w:t>
      </w:r>
      <w:r w:rsidR="008E0651">
        <w:t xml:space="preserve">used </w:t>
      </w:r>
      <w:r w:rsidR="001A319D">
        <w:t>for the economic analysis of the proposed rule when a firm could not be identified in the Experian data.</w:t>
      </w:r>
    </w:p>
  </w:footnote>
  <w:footnote w:id="32">
    <w:p w:rsidR="00D418F8" w:rsidP="00D418F8" w14:paraId="2CE92342" w14:textId="77777777">
      <w:pPr>
        <w:pStyle w:val="FootnoteText"/>
      </w:pPr>
      <w:r>
        <w:rPr>
          <w:rStyle w:val="FootnoteReference"/>
        </w:rPr>
        <w:footnoteRef/>
      </w:r>
      <w:r>
        <w:t xml:space="preserve"> Facilities could also comply by switching to a </w:t>
      </w:r>
      <w:r w:rsidR="005361DE">
        <w:t>P</w:t>
      </w:r>
      <w:r>
        <w:t xml:space="preserve">CE alternative, but employment impacts would not be expected from switching to a </w:t>
      </w:r>
      <w:r w:rsidR="005361DE">
        <w:t>P</w:t>
      </w:r>
      <w:r>
        <w:t>CE alternative.</w:t>
      </w:r>
    </w:p>
  </w:footnote>
  <w:footnote w:id="33">
    <w:p w:rsidR="009F60B1" w:rsidP="009F60B1" w14:paraId="06FA647D" w14:textId="77777777">
      <w:pPr>
        <w:pStyle w:val="FootnoteText"/>
      </w:pPr>
      <w:r>
        <w:rPr>
          <w:rStyle w:val="FootnoteReference"/>
        </w:rPr>
        <w:footnoteRef/>
      </w:r>
      <w:r>
        <w:t xml:space="preserve"> </w:t>
      </w:r>
      <w:r w:rsidRPr="005E5F17">
        <w:t>https://www.epa.gov/sites/default/files/2016-06/documents/ejtg_5_6_16_v5.1.pdf</w:t>
      </w:r>
    </w:p>
  </w:footnote>
  <w:footnote w:id="34">
    <w:p w:rsidR="009F60B1" w:rsidP="009F60B1" w14:paraId="4EEDBACB" w14:textId="77777777">
      <w:pPr>
        <w:pStyle w:val="FootnoteText"/>
      </w:pPr>
      <w:r>
        <w:rPr>
          <w:rStyle w:val="FootnoteReference"/>
        </w:rPr>
        <w:footnoteRef/>
      </w:r>
      <w:r>
        <w:t xml:space="preserve"> Phifer Inc. makes a wide variety of products, including but not limited to exterior sun control fabrics, outdoor furniture fabrics, and aluminum wire.</w:t>
      </w:r>
    </w:p>
  </w:footnote>
  <w:footnote w:id="35">
    <w:p w:rsidR="009F60B1" w:rsidP="009F60B1" w14:paraId="1123DE1B" w14:textId="77777777">
      <w:pPr>
        <w:pStyle w:val="FootnoteText"/>
      </w:pPr>
      <w:r>
        <w:rPr>
          <w:rStyle w:val="FootnoteReference"/>
        </w:rPr>
        <w:footnoteRef/>
      </w:r>
      <w:r>
        <w:t xml:space="preserve"> </w:t>
      </w:r>
      <w:r w:rsidRPr="005E5F17">
        <w:t xml:space="preserve">This analysis uses 5-year American Community Survey (ACS) data from 2015-2019 retrieved from IPUMS (Manson et al. 2021). The data include approximately 16 million individual ACS responses. The geographic resolution of the data is the Public Use Microdata Area (PUMA) districts defined by the </w:t>
      </w:r>
      <w:r w:rsidR="001841CE">
        <w:t>U.S.</w:t>
      </w:r>
      <w:r w:rsidRPr="005E5F17">
        <w:t xml:space="preserve"> Census Bureau. PUMAs are the smallest geographic unit for which detailed individual Census data, including employment and industry information, are available. PUMA districts include roughly 100,000-200,000 people with an average of about 140,000 people. The average spatial area of a PUMA is 1,692 square miles. Thus, the spatial resolution of this analysis is much coarser than the community profile information reported above reflecting populations within 1 and 3 miles of each facility. PUMAs are useful as a broad representation of the labor market from which workers may be drawn, but EPA lacks information on how close workers tend to live to their workplaces across these different industries and locations. While</w:t>
      </w:r>
      <w:r w:rsidR="00C17CCF">
        <w:t xml:space="preserve"> the</w:t>
      </w:r>
      <w:r w:rsidRPr="005E5F17">
        <w:t xml:space="preserve"> Census provides a “person weight” that indicates how many persons in the U.S. population a sampled individual represents in terms of sex, race, ethnicity, and other characteristics, this analysis present</w:t>
      </w:r>
      <w:r w:rsidR="00A95261">
        <w:t>s</w:t>
      </w:r>
      <w:r w:rsidRPr="005E5F17">
        <w:t xml:space="preserve"> unweighted summary statistics because of the focus on specific industries that are not accounted for by the person weigh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597B60" w:rsidP="00DC17F5" w14:paraId="198F1B80" w14:textId="77777777">
    <w:r w:rsidRPr="00597B60">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C6658" w14:paraId="3D5BDC9E" w14:textId="5677E1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BF4F04" w:rsidP="00BF4F04" w14:paraId="67ED5CE8" w14:textId="77777777">
    <w:pPr>
      <w:widowControl w:val="0"/>
      <w:spacing w:after="0"/>
      <w:jc w:val="center"/>
      <w:rPr>
        <w:rFonts w:eastAsia="Calibri"/>
        <w:color w:val="FF0000"/>
        <w:sz w:val="21"/>
        <w:szCs w:val="21"/>
      </w:rPr>
    </w:pPr>
    <w:r w:rsidRPr="001F35A9">
      <w:rPr>
        <w:rFonts w:eastAsia="Calibri"/>
        <w:i/>
        <w:iCs/>
        <w:color w:val="FF0000"/>
        <w:sz w:val="21"/>
        <w:szCs w:val="21"/>
      </w:rPr>
      <w:t>*** EO12866/</w:t>
    </w:r>
    <w:r>
      <w:rPr>
        <w:rFonts w:eastAsia="Calibri"/>
        <w:i/>
        <w:iCs/>
        <w:color w:val="FF0000"/>
        <w:sz w:val="21"/>
        <w:szCs w:val="21"/>
      </w:rPr>
      <w:t>14094</w:t>
    </w:r>
    <w:r w:rsidRPr="001F35A9">
      <w:rPr>
        <w:rFonts w:eastAsia="Calibri"/>
        <w:i/>
        <w:iCs/>
        <w:color w:val="FF0000"/>
        <w:sz w:val="21"/>
        <w:szCs w:val="21"/>
      </w:rPr>
      <w:t xml:space="preserve"> Review Draft – Deliberative – Do Not Cite, Quote or Release During the Review **</w:t>
    </w:r>
    <w:r>
      <w:rPr>
        <w:rFonts w:eastAsia="Calibri"/>
        <w:i/>
        <w:iCs/>
        <w:color w:val="FF0000"/>
        <w:sz w:val="21"/>
        <w:szCs w:val="21"/>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2E49" w:rsidRPr="007E778F" w:rsidP="00714CEA" w14:paraId="1BA2DA7F" w14:textId="77777777">
    <w:pPr>
      <w:jc w:val="center"/>
      <w:rPr>
        <w:rFonts w:ascii="Arial Narrow" w:hAnsi="Arial Narrow"/>
        <w:b/>
        <w:bCs/>
        <w:color w:val="FF0000"/>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2E49" w:rsidRPr="007E778F" w:rsidP="00714CEA" w14:paraId="778C5651" w14:textId="77777777">
    <w:pPr>
      <w:jc w:val="center"/>
      <w:rPr>
        <w:rFonts w:ascii="Arial Narrow" w:hAnsi="Arial Narrow"/>
        <w:b/>
        <w:bCs/>
        <w:color w:val="FF0000"/>
        <w:szCs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2E49" w:rsidRPr="00714CEA" w:rsidP="00714CEA" w14:paraId="7F36D785" w14:textId="77777777">
    <w:pPr>
      <w:jc w:val="center"/>
      <w:rPr>
        <w:rFonts w:ascii="Arial Narrow" w:hAnsi="Arial Narrow"/>
        <w:b/>
        <w:bCs/>
        <w:color w:val="FF0000"/>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2E49" w:rsidRPr="00714CEA" w:rsidP="00714CEA" w14:paraId="2188613D" w14:textId="77777777">
    <w:pPr>
      <w:jc w:val="center"/>
      <w:rPr>
        <w:rFonts w:ascii="Arial Narrow" w:hAnsi="Arial Narrow"/>
        <w:b/>
        <w:bCs/>
        <w:color w:val="FF0000"/>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2E49" w:rsidRPr="00714CEA" w:rsidP="00714CEA" w14:paraId="17B748F4" w14:textId="7777777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714CEA" w:rsidP="00714CEA" w14:paraId="7255559F" w14:textId="7777777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11FDC" w14:paraId="1BD0DA12"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100927"/>
    <w:multiLevelType w:val="hybridMultilevel"/>
    <w:tmpl w:val="E3C0BABA"/>
    <w:lvl w:ilvl="0">
      <w:start w:val="1"/>
      <w:numFmt w:val="bullet"/>
      <w:pStyle w:val="ListParagraph"/>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041D0612"/>
    <w:multiLevelType w:val="hybridMultilevel"/>
    <w:tmpl w:val="AB66D4B4"/>
    <w:lvl w:ilvl="0">
      <w:start w:val="1"/>
      <w:numFmt w:val="bullet"/>
      <w:lvlText w:val=""/>
      <w:lvlJc w:val="left"/>
      <w:pPr>
        <w:ind w:left="720" w:hanging="360"/>
      </w:pPr>
      <w:rPr>
        <w:rFonts w:ascii="Symbol" w:hAnsi="Symbol" w:hint="default"/>
        <w:color w:val="DA291C"/>
        <w:sz w:val="22"/>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5D44D72"/>
    <w:multiLevelType w:val="hybridMultilevel"/>
    <w:tmpl w:val="B6B487F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06B2168F"/>
    <w:multiLevelType w:val="multilevel"/>
    <w:tmpl w:val="550E63E0"/>
    <w:styleLink w:val="Headings"/>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upperLetter"/>
      <w:lvlText w:val="Appendix %6"/>
      <w:lvlJc w:val="left"/>
      <w:pPr>
        <w:ind w:left="360" w:hanging="360"/>
      </w:pPr>
      <w:rPr>
        <w:rFonts w:hint="default"/>
      </w:rPr>
    </w:lvl>
    <w:lvl w:ilvl="6">
      <w:start w:val="1"/>
      <w:numFmt w:val="decimal"/>
      <w:lvlText w:val="%6-%7"/>
      <w:lvlJc w:val="left"/>
      <w:pPr>
        <w:ind w:left="720" w:hanging="360"/>
      </w:pPr>
      <w:rPr>
        <w:rFonts w:hint="default"/>
      </w:rPr>
    </w:lvl>
    <w:lvl w:ilvl="7">
      <w:start w:val="1"/>
      <w:numFmt w:val="decimal"/>
      <w:lvlText w:val="%6-%7-%8"/>
      <w:lvlJc w:val="left"/>
      <w:pPr>
        <w:ind w:left="1267" w:hanging="360"/>
      </w:pPr>
      <w:rPr>
        <w:rFonts w:hint="default"/>
      </w:rPr>
    </w:lvl>
    <w:lvl w:ilvl="8">
      <w:start w:val="1"/>
      <w:numFmt w:val="decimal"/>
      <w:lvlText w:val="%6-%7-%8-%9"/>
      <w:lvlJc w:val="left"/>
      <w:pPr>
        <w:ind w:left="1440" w:hanging="360"/>
      </w:pPr>
      <w:rPr>
        <w:rFonts w:hint="default"/>
      </w:rPr>
    </w:lvl>
  </w:abstractNum>
  <w:abstractNum w:abstractNumId="4">
    <w:nsid w:val="07E92274"/>
    <w:multiLevelType w:val="hybridMultilevel"/>
    <w:tmpl w:val="2BC2F79A"/>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5">
    <w:nsid w:val="09AC2C70"/>
    <w:multiLevelType w:val="hybridMultilevel"/>
    <w:tmpl w:val="EBC441F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0BDF1745"/>
    <w:multiLevelType w:val="hybridMultilevel"/>
    <w:tmpl w:val="B8483DB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0DAA5615"/>
    <w:multiLevelType w:val="hybridMultilevel"/>
    <w:tmpl w:val="59C8CEC8"/>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03861B2"/>
    <w:multiLevelType w:val="hybridMultilevel"/>
    <w:tmpl w:val="F2AC4E38"/>
    <w:lvl w:ilvl="0">
      <w:start w:val="1"/>
      <w:numFmt w:val="bullet"/>
      <w:pStyle w:val="RRBulletLevel1"/>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9">
    <w:nsid w:val="10E85088"/>
    <w:multiLevelType w:val="hybridMultilevel"/>
    <w:tmpl w:val="4EC431AA"/>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0">
    <w:nsid w:val="126B4230"/>
    <w:multiLevelType w:val="multilevel"/>
    <w:tmpl w:val="B492EE4E"/>
    <w:lvl w:ilvl="0">
      <w:start w:val="1"/>
      <w:numFmt w:val="bullet"/>
      <w:pStyle w:val="TableBullets"/>
      <w:lvlText w:val=""/>
      <w:lvlJc w:val="left"/>
      <w:pPr>
        <w:ind w:left="720" w:hanging="720"/>
      </w:pPr>
      <w:rPr>
        <w:rFonts w:ascii="Symbol" w:hAnsi="Symbol" w:hint="default"/>
        <w:color w:val="DA291C"/>
      </w:rPr>
    </w:lvl>
    <w:lvl w:ilvl="1">
      <w:start w:val="1"/>
      <w:numFmt w:val="none"/>
      <w:lvlText w:val="ú"/>
      <w:legacy w:legacy="1" w:legacySpace="0" w:legacyIndent="720"/>
      <w:lvlJc w:val="left"/>
      <w:pPr>
        <w:ind w:left="1440" w:hanging="720"/>
      </w:pPr>
      <w:rPr>
        <w:rFonts w:ascii="Wingdings" w:hAnsi="Wingdings" w:hint="default"/>
      </w:rPr>
    </w:lvl>
    <w:lvl w:ilvl="2">
      <w:start w:val="1"/>
      <w:numFmt w:val="none"/>
      <w:lvlText w:val="—"/>
      <w:legacy w:legacy="1" w:legacySpace="0" w:legacyIndent="720"/>
      <w:lvlJc w:val="left"/>
      <w:pPr>
        <w:ind w:left="2160" w:hanging="720"/>
      </w:pPr>
      <w:rPr>
        <w:rFonts w:ascii="Times New Roman" w:hAnsi="Times New Roman" w:cs="Times New Roman" w:hint="default"/>
      </w:r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11">
    <w:nsid w:val="135D19D2"/>
    <w:multiLevelType w:val="hybridMultilevel"/>
    <w:tmpl w:val="8BB8BAC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139C014E"/>
    <w:multiLevelType w:val="hybridMultilevel"/>
    <w:tmpl w:val="6E3EBA5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14DD245B"/>
    <w:multiLevelType w:val="hybridMultilevel"/>
    <w:tmpl w:val="BDECAF88"/>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4">
    <w:nsid w:val="166E3124"/>
    <w:multiLevelType w:val="hybridMultilevel"/>
    <w:tmpl w:val="EA2AD3C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1738689C"/>
    <w:multiLevelType w:val="multilevel"/>
    <w:tmpl w:val="E67A5EAC"/>
    <w:styleLink w:val="1ai"/>
    <w:lvl w:ilvl="0">
      <w:start w:val="0"/>
      <w:numFmt w:val="none"/>
      <w:pStyle w:val="bullets0"/>
      <w:lvlJc w:val="left"/>
      <w:pPr>
        <w:tabs>
          <w:tab w:val="num" w:pos="360"/>
        </w:tabs>
      </w:p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6">
    <w:nsid w:val="183A10A5"/>
    <w:multiLevelType w:val="hybridMultilevel"/>
    <w:tmpl w:val="0602FA78"/>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rPr>
        <w:rFonts w:ascii="Times New Roman" w:hAnsi="Times New Roman" w:cs="Times New Roman" w:hint="default"/>
        <w:b/>
        <w:bCs w:val="0"/>
        <w:i/>
        <w:iCs/>
        <w:caps w:val="0"/>
        <w:smallCaps w:val="0"/>
        <w:strike w:val="0"/>
        <w:dstrike w:val="0"/>
        <w:noProof w:val="0"/>
        <w:vanish w:val="0"/>
        <w:color w:val="000000" w:themeColor="text1"/>
        <w:spacing w:val="0"/>
        <w:kern w:val="0"/>
        <w:position w:val="0"/>
        <w:sz w:val="22"/>
        <w:u w:val="none"/>
        <w:effect w:val="none"/>
        <w:vertAlign w:val="baseline"/>
        <w:specVanish w:val="0"/>
      </w:rPr>
    </w:lvl>
    <w:lvl w:ilvl="6">
      <w:start w:val="0"/>
      <w:numFmt w:val="decimal"/>
      <w:lvlJc w:val="left"/>
    </w:lvl>
    <w:lvl w:ilvl="7">
      <w:start w:val="0"/>
      <w:numFmt w:val="decimal"/>
      <w:lvlJc w:val="left"/>
    </w:lvl>
    <w:lvl w:ilvl="8">
      <w:start w:val="0"/>
      <w:numFmt w:val="decimal"/>
      <w:lvlJc w:val="left"/>
    </w:lvl>
  </w:abstractNum>
  <w:abstractNum w:abstractNumId="17">
    <w:nsid w:val="189419E9"/>
    <w:multiLevelType w:val="multilevel"/>
    <w:tmpl w:val="E7184B1C"/>
    <w:styleLink w:val="111111"/>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8">
    <w:nsid w:val="1B71002C"/>
    <w:multiLevelType w:val="hybridMultilevel"/>
    <w:tmpl w:val="A120C22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1C4953B0"/>
    <w:multiLevelType w:val="hybridMultilevel"/>
    <w:tmpl w:val="2CA2954E"/>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2198056C"/>
    <w:multiLevelType w:val="hybridMultilevel"/>
    <w:tmpl w:val="6C2C38F0"/>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1">
    <w:nsid w:val="243E0C6A"/>
    <w:multiLevelType w:val="hybridMultilevel"/>
    <w:tmpl w:val="E522DDCA"/>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2">
    <w:nsid w:val="24AC259B"/>
    <w:multiLevelType w:val="singleLevel"/>
    <w:tmpl w:val="01AC6EA0"/>
    <w:lvl w:ilvl="0">
      <w:start w:val="0"/>
      <w:numFmt w:val="decimal"/>
      <w:pStyle w:val="Numbers"/>
      <w:lvlJc w:val="left"/>
    </w:lvl>
  </w:abstractNum>
  <w:abstractNum w:abstractNumId="23">
    <w:nsid w:val="297C2793"/>
    <w:multiLevelType w:val="hybridMultilevel"/>
    <w:tmpl w:val="D594181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4">
    <w:nsid w:val="2BDD7B06"/>
    <w:multiLevelType w:val="hybridMultilevel"/>
    <w:tmpl w:val="E7BA72FE"/>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2C255596"/>
    <w:multiLevelType w:val="hybridMultilevel"/>
    <w:tmpl w:val="2AE29F62"/>
    <w:lvl w:ilvl="0">
      <w:start w:val="1"/>
      <w:numFmt w:val="bullet"/>
      <w:lvlText w:val=""/>
      <w:lvlJc w:val="left"/>
      <w:pPr>
        <w:ind w:left="1062" w:hanging="360"/>
      </w:pPr>
      <w:rPr>
        <w:rFonts w:ascii="Symbol" w:hAnsi="Symbol" w:hint="default"/>
      </w:rPr>
    </w:lvl>
    <w:lvl w:ilvl="1" w:tentative="1">
      <w:start w:val="1"/>
      <w:numFmt w:val="bullet"/>
      <w:lvlText w:val="o"/>
      <w:lvlJc w:val="left"/>
      <w:pPr>
        <w:ind w:left="1782" w:hanging="360"/>
      </w:pPr>
      <w:rPr>
        <w:rFonts w:ascii="Courier New" w:hAnsi="Courier New" w:cs="Courier New" w:hint="default"/>
      </w:rPr>
    </w:lvl>
    <w:lvl w:ilvl="2" w:tentative="1">
      <w:start w:val="1"/>
      <w:numFmt w:val="bullet"/>
      <w:lvlText w:val=""/>
      <w:lvlJc w:val="left"/>
      <w:pPr>
        <w:ind w:left="2502" w:hanging="360"/>
      </w:pPr>
      <w:rPr>
        <w:rFonts w:ascii="Wingdings" w:hAnsi="Wingdings" w:hint="default"/>
      </w:rPr>
    </w:lvl>
    <w:lvl w:ilvl="3" w:tentative="1">
      <w:start w:val="1"/>
      <w:numFmt w:val="bullet"/>
      <w:lvlText w:val=""/>
      <w:lvlJc w:val="left"/>
      <w:pPr>
        <w:ind w:left="3222" w:hanging="360"/>
      </w:pPr>
      <w:rPr>
        <w:rFonts w:ascii="Symbol" w:hAnsi="Symbol" w:hint="default"/>
      </w:rPr>
    </w:lvl>
    <w:lvl w:ilvl="4" w:tentative="1">
      <w:start w:val="1"/>
      <w:numFmt w:val="bullet"/>
      <w:lvlText w:val="o"/>
      <w:lvlJc w:val="left"/>
      <w:pPr>
        <w:ind w:left="3942" w:hanging="360"/>
      </w:pPr>
      <w:rPr>
        <w:rFonts w:ascii="Courier New" w:hAnsi="Courier New" w:cs="Courier New" w:hint="default"/>
      </w:rPr>
    </w:lvl>
    <w:lvl w:ilvl="5" w:tentative="1">
      <w:start w:val="1"/>
      <w:numFmt w:val="bullet"/>
      <w:lvlText w:val=""/>
      <w:lvlJc w:val="left"/>
      <w:pPr>
        <w:ind w:left="4662" w:hanging="360"/>
      </w:pPr>
      <w:rPr>
        <w:rFonts w:ascii="Wingdings" w:hAnsi="Wingdings" w:hint="default"/>
      </w:rPr>
    </w:lvl>
    <w:lvl w:ilvl="6" w:tentative="1">
      <w:start w:val="1"/>
      <w:numFmt w:val="bullet"/>
      <w:lvlText w:val=""/>
      <w:lvlJc w:val="left"/>
      <w:pPr>
        <w:ind w:left="5382" w:hanging="360"/>
      </w:pPr>
      <w:rPr>
        <w:rFonts w:ascii="Symbol" w:hAnsi="Symbol" w:hint="default"/>
      </w:rPr>
    </w:lvl>
    <w:lvl w:ilvl="7" w:tentative="1">
      <w:start w:val="1"/>
      <w:numFmt w:val="bullet"/>
      <w:lvlText w:val="o"/>
      <w:lvlJc w:val="left"/>
      <w:pPr>
        <w:ind w:left="6102" w:hanging="360"/>
      </w:pPr>
      <w:rPr>
        <w:rFonts w:ascii="Courier New" w:hAnsi="Courier New" w:cs="Courier New" w:hint="default"/>
      </w:rPr>
    </w:lvl>
    <w:lvl w:ilvl="8" w:tentative="1">
      <w:start w:val="1"/>
      <w:numFmt w:val="bullet"/>
      <w:lvlText w:val=""/>
      <w:lvlJc w:val="left"/>
      <w:pPr>
        <w:ind w:left="6822" w:hanging="360"/>
      </w:pPr>
      <w:rPr>
        <w:rFonts w:ascii="Wingdings" w:hAnsi="Wingdings" w:hint="default"/>
      </w:rPr>
    </w:lvl>
  </w:abstractNum>
  <w:abstractNum w:abstractNumId="26">
    <w:nsid w:val="2C2C4B3E"/>
    <w:multiLevelType w:val="multilevel"/>
    <w:tmpl w:val="C88AF9A2"/>
    <w:lvl w:ilvl="0">
      <w:start w:val="1"/>
      <w:numFmt w:val="decimal"/>
      <w:lvlText w:val="%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upperLetter"/>
      <w:lvlText w:val="%1.%2.%3(%4)"/>
      <w:lvlJc w:val="left"/>
      <w:pPr>
        <w:ind w:left="0" w:firstLine="0"/>
      </w:pPr>
      <w:rPr>
        <w:rFonts w:hint="default"/>
      </w:rPr>
    </w:lvl>
    <w:lvl w:ilvl="4">
      <w:start w:val="0"/>
      <w:numFmt w:val="decimal"/>
      <w:lvlJc w:val="left"/>
      <w:pPr>
        <w:ind w:left="0" w:firstLine="0"/>
      </w:pPr>
      <w:rPr>
        <w:rFonts w:hint="default"/>
      </w:rPr>
    </w:lvl>
    <w:lvl w:ilvl="5">
      <w:start w:val="0"/>
      <w:numFmt w:val="decimal"/>
      <w:pStyle w:val="Heading6"/>
      <w:lvlJc w:val="left"/>
      <w:pPr>
        <w:ind w:left="0" w:firstLine="0"/>
      </w:pPr>
      <w:rPr>
        <w:rFonts w:hint="default"/>
      </w:rPr>
    </w:lvl>
    <w:lvl w:ilvl="6">
      <w:start w:val="1"/>
      <w:numFmt w:val="upperLetter"/>
      <w:lvlRestart w:val="0"/>
      <w:pStyle w:val="Heading7"/>
      <w:lvlText w:val="Appendix %7"/>
      <w:lvlJc w:val="left"/>
      <w:pPr>
        <w:ind w:left="0" w:firstLine="0"/>
      </w:pPr>
      <w:rPr>
        <w:rFonts w:hint="default"/>
      </w:rPr>
    </w:lvl>
    <w:lvl w:ilvl="7">
      <w:start w:val="0"/>
      <w:numFmt w:val="decimal"/>
      <w:pStyle w:val="Heading8"/>
      <w:lvlJc w:val="left"/>
      <w:pPr>
        <w:ind w:left="0" w:firstLine="0"/>
      </w:pPr>
      <w:rPr>
        <w:rFonts w:hint="default"/>
      </w:rPr>
    </w:lvl>
    <w:lvl w:ilvl="8">
      <w:start w:val="0"/>
      <w:numFmt w:val="decimal"/>
      <w:lvlJc w:val="left"/>
      <w:pPr>
        <w:ind w:left="0" w:firstLine="0"/>
      </w:pPr>
      <w:rPr>
        <w:rFonts w:hint="default"/>
      </w:rPr>
    </w:lvl>
  </w:abstractNum>
  <w:abstractNum w:abstractNumId="27">
    <w:nsid w:val="2ED44851"/>
    <w:multiLevelType w:val="hybridMultilevel"/>
    <w:tmpl w:val="E908929E"/>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8">
    <w:nsid w:val="2EF07174"/>
    <w:multiLevelType w:val="hybridMultilevel"/>
    <w:tmpl w:val="6D9086E6"/>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9">
    <w:nsid w:val="30421BAC"/>
    <w:multiLevelType w:val="multilevel"/>
    <w:tmpl w:val="93768C7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6930" w:firstLine="0"/>
      </w:pPr>
      <w:rPr>
        <w:rFonts w:hint="default"/>
      </w:rPr>
    </w:lvl>
    <w:lvl w:ilvl="2">
      <w:start w:val="1"/>
      <w:numFmt w:val="decimal"/>
      <w:pStyle w:val="Heading3"/>
      <w:lvlText w:val="%1.%2.%3"/>
      <w:lvlJc w:val="left"/>
      <w:pPr>
        <w:ind w:left="0" w:firstLine="0"/>
      </w:pPr>
    </w:lvl>
    <w:lvl w:ilvl="3">
      <w:start w:val="1"/>
      <w:numFmt w:val="upperLetter"/>
      <w:pStyle w:val="Heading4"/>
      <w:lvlText w:val="%1.%2.%3 (%4)"/>
      <w:lvlJc w:val="left"/>
      <w:pPr>
        <w:ind w:left="630" w:firstLine="0"/>
      </w:pPr>
      <w:rPr>
        <w:rFonts w:hint="default"/>
      </w:rPr>
    </w:lvl>
    <w:lvl w:ilvl="4">
      <w:start w:val="0"/>
      <w:numFmt w:val="decimal"/>
      <w:lvlJc w:val="left"/>
      <w:pPr>
        <w:ind w:left="0" w:firstLine="0"/>
      </w:pPr>
      <w:rPr>
        <w:rFonts w:hint="default"/>
      </w:rPr>
    </w:lvl>
    <w:lvl w:ilvl="5">
      <w:start w:val="0"/>
      <w:numFmt w:val="decimal"/>
      <w:lvlJc w:val="left"/>
      <w:pPr>
        <w:ind w:left="0" w:firstLine="0"/>
      </w:pPr>
      <w:rPr>
        <w:rFonts w:hint="default"/>
      </w:rPr>
    </w:lvl>
    <w:lvl w:ilvl="6">
      <w:start w:val="0"/>
      <w:numFmt w:val="decimal"/>
      <w:lvlJc w:val="left"/>
      <w:pPr>
        <w:ind w:left="0" w:firstLine="0"/>
      </w:pPr>
      <w:rPr>
        <w:rFonts w:hint="default"/>
      </w:rPr>
    </w:lvl>
    <w:lvl w:ilvl="7">
      <w:start w:val="0"/>
      <w:numFmt w:val="decimal"/>
      <w:lvlJc w:val="left"/>
      <w:pPr>
        <w:ind w:left="0" w:firstLine="0"/>
      </w:pPr>
      <w:rPr>
        <w:rFonts w:hint="default"/>
      </w:rPr>
    </w:lvl>
    <w:lvl w:ilvl="8">
      <w:start w:val="0"/>
      <w:numFmt w:val="decimal"/>
      <w:lvlJc w:val="left"/>
      <w:pPr>
        <w:ind w:left="0" w:firstLine="0"/>
      </w:pPr>
      <w:rPr>
        <w:rFonts w:hint="default"/>
      </w:rPr>
    </w:lvl>
  </w:abstractNum>
  <w:abstractNum w:abstractNumId="30">
    <w:nsid w:val="315378B3"/>
    <w:multiLevelType w:val="hybridMultilevel"/>
    <w:tmpl w:val="8CB81B24"/>
    <w:lvl w:ilvl="0">
      <w:start w:val="1"/>
      <w:numFmt w:val="bullet"/>
      <w:pStyle w:val="AppendixHead1"/>
      <w:lvlText w:val=""/>
      <w:lvlJc w:val="left"/>
      <w:pPr>
        <w:ind w:left="774" w:hanging="360"/>
      </w:pPr>
      <w:rPr>
        <w:rFonts w:ascii="Symbol" w:hAnsi="Symbol" w:hint="default"/>
      </w:rPr>
    </w:lvl>
    <w:lvl w:ilvl="1" w:tentative="1">
      <w:start w:val="1"/>
      <w:numFmt w:val="bullet"/>
      <w:pStyle w:val="H2NEW"/>
      <w:lvlText w:val="o"/>
      <w:lvlJc w:val="left"/>
      <w:pPr>
        <w:ind w:left="1494" w:hanging="360"/>
      </w:pPr>
      <w:rPr>
        <w:rFonts w:ascii="Courier New" w:hAnsi="Courier New" w:cs="Courier New" w:hint="default"/>
      </w:rPr>
    </w:lvl>
    <w:lvl w:ilvl="2" w:tentative="1">
      <w:start w:val="1"/>
      <w:numFmt w:val="bullet"/>
      <w:lvlText w:val=""/>
      <w:lvlJc w:val="left"/>
      <w:pPr>
        <w:ind w:left="2214" w:hanging="360"/>
      </w:pPr>
      <w:rPr>
        <w:rFonts w:ascii="Wingdings" w:hAnsi="Wingdings" w:hint="default"/>
      </w:rPr>
    </w:lvl>
    <w:lvl w:ilvl="3" w:tentative="1">
      <w:start w:val="1"/>
      <w:numFmt w:val="bullet"/>
      <w:lvlText w:val=""/>
      <w:lvlJc w:val="left"/>
      <w:pPr>
        <w:ind w:left="2934" w:hanging="360"/>
      </w:pPr>
      <w:rPr>
        <w:rFonts w:ascii="Symbol" w:hAnsi="Symbol" w:hint="default"/>
      </w:rPr>
    </w:lvl>
    <w:lvl w:ilvl="4" w:tentative="1">
      <w:start w:val="1"/>
      <w:numFmt w:val="bullet"/>
      <w:lvlText w:val="o"/>
      <w:lvlJc w:val="left"/>
      <w:pPr>
        <w:ind w:left="3654" w:hanging="360"/>
      </w:pPr>
      <w:rPr>
        <w:rFonts w:ascii="Courier New" w:hAnsi="Courier New" w:cs="Courier New" w:hint="default"/>
      </w:rPr>
    </w:lvl>
    <w:lvl w:ilvl="5" w:tentative="1">
      <w:start w:val="1"/>
      <w:numFmt w:val="bullet"/>
      <w:lvlText w:val=""/>
      <w:lvlJc w:val="left"/>
      <w:pPr>
        <w:ind w:left="4374" w:hanging="360"/>
      </w:pPr>
      <w:rPr>
        <w:rFonts w:ascii="Wingdings" w:hAnsi="Wingdings" w:hint="default"/>
      </w:rPr>
    </w:lvl>
    <w:lvl w:ilvl="6" w:tentative="1">
      <w:start w:val="1"/>
      <w:numFmt w:val="bullet"/>
      <w:lvlText w:val=""/>
      <w:lvlJc w:val="left"/>
      <w:pPr>
        <w:ind w:left="5094" w:hanging="360"/>
      </w:pPr>
      <w:rPr>
        <w:rFonts w:ascii="Symbol" w:hAnsi="Symbol" w:hint="default"/>
      </w:rPr>
    </w:lvl>
    <w:lvl w:ilvl="7" w:tentative="1">
      <w:start w:val="1"/>
      <w:numFmt w:val="bullet"/>
      <w:lvlText w:val="o"/>
      <w:lvlJc w:val="left"/>
      <w:pPr>
        <w:ind w:left="5814" w:hanging="360"/>
      </w:pPr>
      <w:rPr>
        <w:rFonts w:ascii="Courier New" w:hAnsi="Courier New" w:cs="Courier New" w:hint="default"/>
      </w:rPr>
    </w:lvl>
    <w:lvl w:ilvl="8" w:tentative="1">
      <w:start w:val="1"/>
      <w:numFmt w:val="bullet"/>
      <w:lvlText w:val=""/>
      <w:lvlJc w:val="left"/>
      <w:pPr>
        <w:ind w:left="6534" w:hanging="360"/>
      </w:pPr>
      <w:rPr>
        <w:rFonts w:ascii="Wingdings" w:hAnsi="Wingdings" w:hint="default"/>
      </w:rPr>
    </w:lvl>
  </w:abstractNum>
  <w:abstractNum w:abstractNumId="31">
    <w:nsid w:val="334B0CDF"/>
    <w:multiLevelType w:val="hybridMultilevel"/>
    <w:tmpl w:val="015436F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34CD4FB0"/>
    <w:multiLevelType w:val="hybridMultilevel"/>
    <w:tmpl w:val="A2EE119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3">
    <w:nsid w:val="357456EA"/>
    <w:multiLevelType w:val="singleLevel"/>
    <w:tmpl w:val="BE94DE2A"/>
    <w:lvl w:ilvl="0">
      <w:start w:val="0"/>
      <w:numFmt w:val="decimal"/>
      <w:pStyle w:val="H3NEW"/>
      <w:lvlJc w:val="left"/>
    </w:lvl>
  </w:abstractNum>
  <w:abstractNum w:abstractNumId="34">
    <w:nsid w:val="3BE03EA5"/>
    <w:multiLevelType w:val="hybridMultilevel"/>
    <w:tmpl w:val="4FCCC1D2"/>
    <w:lvl w:ilvl="0">
      <w:start w:val="0"/>
      <w:numFmt w:val="decimal"/>
      <w:pStyle w:val="TableBullet"/>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5">
    <w:nsid w:val="3DA34FBA"/>
    <w:multiLevelType w:val="hybridMultilevel"/>
    <w:tmpl w:val="1A3CD8A6"/>
    <w:lvl w:ilvl="0">
      <w:start w:val="0"/>
      <w:numFmt w:val="decimal"/>
      <w:pStyle w:val="BulletListAbt"/>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6">
    <w:nsid w:val="3DB05A97"/>
    <w:multiLevelType w:val="hybridMultilevel"/>
    <w:tmpl w:val="5B568A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7">
    <w:nsid w:val="3EAD33C4"/>
    <w:multiLevelType w:val="multilevel"/>
    <w:tmpl w:val="30D4993A"/>
    <w:lvl w:ilvl="0">
      <w:start w:val="1"/>
      <w:numFmt w:val="decimal"/>
      <w:pStyle w:val="H1NEW"/>
      <w:lvlText w:val="%1."/>
      <w:lvlJc w:val="left"/>
      <w:pPr>
        <w:tabs>
          <w:tab w:val="num" w:pos="432"/>
        </w:tabs>
        <w:ind w:left="864" w:hanging="864"/>
      </w:pPr>
      <w:rPr>
        <w:rFonts w:hint="default"/>
      </w:rPr>
    </w:lvl>
    <w:lvl w:ilvl="1">
      <w:start w:val="1"/>
      <w:numFmt w:val="decimal"/>
      <w:lvlText w:val="%1.%2"/>
      <w:lvlJc w:val="left"/>
      <w:pPr>
        <w:tabs>
          <w:tab w:val="num" w:pos="432"/>
        </w:tabs>
        <w:ind w:left="864" w:hanging="864"/>
      </w:pPr>
      <w:rPr>
        <w:rFonts w:hint="default"/>
      </w:rPr>
    </w:lvl>
    <w:lvl w:ilvl="2">
      <w:start w:val="1"/>
      <w:numFmt w:val="decimal"/>
      <w:lvlText w:val="%1.%2.%3"/>
      <w:lvlJc w:val="left"/>
      <w:pPr>
        <w:tabs>
          <w:tab w:val="num" w:pos="432"/>
        </w:tabs>
        <w:ind w:left="864" w:hanging="864"/>
      </w:pPr>
      <w:rPr>
        <w:rFonts w:hint="default"/>
      </w:rPr>
    </w:lvl>
    <w:lvl w:ilvl="3">
      <w:start w:val="1"/>
      <w:numFmt w:val="none"/>
      <w:lvlJc w:val="left"/>
      <w:pPr>
        <w:tabs>
          <w:tab w:val="num" w:pos="432"/>
        </w:tabs>
        <w:ind w:left="864" w:hanging="864"/>
      </w:pPr>
      <w:rPr>
        <w:rFonts w:hint="default"/>
      </w:rPr>
    </w:lvl>
    <w:lvl w:ilvl="4">
      <w:start w:val="1"/>
      <w:numFmt w:val="none"/>
      <w:suff w:val="nothing"/>
      <w:lvlJc w:val="left"/>
      <w:pPr>
        <w:ind w:left="864" w:hanging="864"/>
      </w:pPr>
      <w:rPr>
        <w:rFonts w:hint="default"/>
      </w:rPr>
    </w:lvl>
    <w:lvl w:ilvl="5">
      <w:start w:val="1"/>
      <w:numFmt w:val="none"/>
      <w:suff w:val="nothing"/>
      <w:lvlJc w:val="left"/>
      <w:pPr>
        <w:ind w:left="864" w:hanging="864"/>
      </w:pPr>
      <w:rPr>
        <w:rFonts w:hint="default"/>
      </w:rPr>
    </w:lvl>
    <w:lvl w:ilvl="6">
      <w:start w:val="1"/>
      <w:numFmt w:val="upperLetter"/>
      <w:suff w:val="space"/>
      <w:lvlText w:val="Appendix %7:"/>
      <w:lvlJc w:val="left"/>
      <w:pPr>
        <w:ind w:left="864" w:hanging="864"/>
      </w:pPr>
      <w:rPr>
        <w:rFonts w:ascii="Arial Bold" w:hAnsi="Arial Bold" w:hint="default"/>
        <w:color w:val="DA291C"/>
      </w:rPr>
    </w:lvl>
    <w:lvl w:ilvl="7">
      <w:start w:val="1"/>
      <w:numFmt w:val="decimal"/>
      <w:lvlText w:val="%7.%8"/>
      <w:lvlJc w:val="left"/>
      <w:pPr>
        <w:tabs>
          <w:tab w:val="num" w:pos="432"/>
        </w:tabs>
        <w:ind w:left="864" w:hanging="864"/>
      </w:pPr>
      <w:rPr>
        <w:rFonts w:hint="default"/>
      </w:rPr>
    </w:lvl>
    <w:lvl w:ilvl="8">
      <w:start w:val="1"/>
      <w:numFmt w:val="decimal"/>
      <w:lvlText w:val="%7.%8.%9"/>
      <w:lvlJc w:val="left"/>
      <w:pPr>
        <w:tabs>
          <w:tab w:val="num" w:pos="432"/>
        </w:tabs>
        <w:ind w:left="864" w:hanging="864"/>
      </w:pPr>
      <w:rPr>
        <w:rFonts w:hint="default"/>
      </w:rPr>
    </w:lvl>
  </w:abstractNum>
  <w:abstractNum w:abstractNumId="38">
    <w:nsid w:val="3F3C19A7"/>
    <w:multiLevelType w:val="hybridMultilevel"/>
    <w:tmpl w:val="CFFEF0D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9">
    <w:nsid w:val="41726482"/>
    <w:multiLevelType w:val="hybridMultilevel"/>
    <w:tmpl w:val="371EE97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0">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1">
    <w:nsid w:val="44177C17"/>
    <w:multiLevelType w:val="hybridMultilevel"/>
    <w:tmpl w:val="BEA8CFE0"/>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42">
    <w:nsid w:val="44E54A65"/>
    <w:multiLevelType w:val="hybridMultilevel"/>
    <w:tmpl w:val="88FEFC1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0"/>
      <w:numFmt w:val="bullet"/>
      <w:lvlText w:val="-"/>
      <w:lvlJc w:val="left"/>
      <w:pPr>
        <w:ind w:left="1800" w:hanging="360"/>
      </w:pPr>
      <w:rPr>
        <w:rFonts w:ascii="Times New Roman" w:eastAsia="Times New Roman" w:hAnsi="Times New Roman" w:cs="Times New Roman"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43">
    <w:nsid w:val="47C170F8"/>
    <w:multiLevelType w:val="singleLevel"/>
    <w:tmpl w:val="89201E9A"/>
    <w:lvl w:ilvl="0">
      <w:start w:val="0"/>
      <w:numFmt w:val="decimal"/>
      <w:pStyle w:val="ListBullet2"/>
      <w:lvlJc w:val="left"/>
    </w:lvl>
  </w:abstractNum>
  <w:abstractNum w:abstractNumId="44">
    <w:nsid w:val="4B467833"/>
    <w:multiLevelType w:val="hybridMultilevel"/>
    <w:tmpl w:val="2102D55A"/>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45">
    <w:nsid w:val="4B7F0A34"/>
    <w:multiLevelType w:val="hybridMultilevel"/>
    <w:tmpl w:val="51BC1ED4"/>
    <w:lvl w:ilvl="0">
      <w:start w:val="1"/>
      <w:numFmt w:val="decimal"/>
      <w:lvlText w:val="%1."/>
      <w:lvlJc w:val="left"/>
      <w:pPr>
        <w:ind w:left="720" w:hanging="360"/>
      </w:pPr>
    </w:lvl>
    <w:lvl w:ilvl="1" w:tentative="1">
      <w:start w:val="1"/>
      <w:numFmt w:val="lowerLetter"/>
      <w:lvlText w:val="%2."/>
      <w:lvlJc w:val="left"/>
      <w:pPr>
        <w:ind w:left="1440" w:hanging="360"/>
      </w:p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nsid w:val="4CD97139"/>
    <w:multiLevelType w:val="hybridMultilevel"/>
    <w:tmpl w:val="C646EBF4"/>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7">
    <w:nsid w:val="4FBD5E4B"/>
    <w:multiLevelType w:val="hybridMultilevel"/>
    <w:tmpl w:val="7DF213E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8">
    <w:nsid w:val="51352293"/>
    <w:multiLevelType w:val="hybridMultilevel"/>
    <w:tmpl w:val="1766034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9">
    <w:nsid w:val="52A42799"/>
    <w:multiLevelType w:val="hybridMultilevel"/>
    <w:tmpl w:val="A3B040F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0">
    <w:nsid w:val="59282A00"/>
    <w:multiLevelType w:val="hybridMultilevel"/>
    <w:tmpl w:val="1150A61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1">
    <w:nsid w:val="5CB56325"/>
    <w:multiLevelType w:val="hybridMultilevel"/>
    <w:tmpl w:val="797C2E20"/>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52">
    <w:nsid w:val="5E79217E"/>
    <w:multiLevelType w:val="hybridMultilevel"/>
    <w:tmpl w:val="F90E4D2A"/>
    <w:lvl w:ilvl="0">
      <w:start w:val="1"/>
      <w:numFmt w:val="decimal"/>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3">
    <w:nsid w:val="61787524"/>
    <w:multiLevelType w:val="hybridMultilevel"/>
    <w:tmpl w:val="8E422744"/>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54">
    <w:nsid w:val="63B42CE3"/>
    <w:multiLevelType w:val="multilevel"/>
    <w:tmpl w:val="DA3CE6B4"/>
    <w:lvl w:ilvl="0">
      <w:start w:val="0"/>
      <w:numFmt w:val="decimal"/>
      <w:lvlJc w:val="left"/>
    </w:lvl>
    <w:lvl w:ilvl="1">
      <w:start w:val="0"/>
      <w:numFmt w:val="decimal"/>
      <w:lvlJc w:val="left"/>
    </w:lvl>
    <w:lvl w:ilvl="2">
      <w:start w:val="0"/>
      <w:numFmt w:val="decimal"/>
      <w:pStyle w:val="Heading3NoNumbering"/>
      <w:lvlJc w:val="left"/>
    </w:lvl>
    <w:lvl w:ilvl="3">
      <w:start w:val="0"/>
      <w:numFmt w:val="decimal"/>
      <w:lvlJc w:val="left"/>
    </w:lvl>
    <w:lvl w:ilvl="4">
      <w:start w:val="0"/>
      <w:numFmt w:val="none"/>
      <w:lvlJc w:val="left"/>
      <w:pPr>
        <w:tabs>
          <w:tab w:val="num" w:pos="360"/>
        </w:tabs>
      </w:pPr>
    </w:lvl>
    <w:lvl w:ilvl="5">
      <w:start w:val="0"/>
      <w:numFmt w:val="decimal"/>
      <w:lvlText w:val="⼀䘀漀渀琀一愀洀攀㸀㰀䘀漀渀琀匀椀稀攀㸀㄀㄀㰀⼀䘀漀渀琀匀椀稀"/>
      <w:lvlJc w:val="left"/>
      <w:rPr>
        <w:rFonts w:eastAsia="MS Gothic"/>
        <w:i/>
      </w:rPr>
    </w:lvl>
    <w:lvl w:ilvl="6">
      <w:start w:val="0"/>
      <w:numFmt w:val="none"/>
      <w:lvlJc w:val="left"/>
      <w:pPr>
        <w:tabs>
          <w:tab w:val="num" w:pos="360"/>
        </w:tabs>
      </w:pPr>
    </w:lvl>
    <w:lvl w:ilvl="7">
      <w:start w:val="0"/>
      <w:numFmt w:val="none"/>
      <w:lvlJc w:val="left"/>
      <w:pPr>
        <w:tabs>
          <w:tab w:val="num" w:pos="360"/>
        </w:tabs>
      </w:pPr>
    </w:lvl>
    <w:lvl w:ilvl="8">
      <w:start w:val="0"/>
      <w:numFmt w:val="none"/>
      <w:lvlJc w:val="left"/>
      <w:pPr>
        <w:tabs>
          <w:tab w:val="num" w:pos="360"/>
        </w:tabs>
      </w:pPr>
    </w:lvl>
  </w:abstractNum>
  <w:abstractNum w:abstractNumId="55">
    <w:nsid w:val="63DC40A8"/>
    <w:multiLevelType w:val="hybridMultilevel"/>
    <w:tmpl w:val="68FCFD9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6">
    <w:nsid w:val="64DC2391"/>
    <w:multiLevelType w:val="hybridMultilevel"/>
    <w:tmpl w:val="6A48A9DC"/>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57">
    <w:nsid w:val="66F753F7"/>
    <w:multiLevelType w:val="hybridMultilevel"/>
    <w:tmpl w:val="BEF2F2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8">
    <w:nsid w:val="68F53E8B"/>
    <w:multiLevelType w:val="hybridMultilevel"/>
    <w:tmpl w:val="1A069A8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nsid w:val="69D904AC"/>
    <w:multiLevelType w:val="multilevel"/>
    <w:tmpl w:val="99721E54"/>
    <w:lvl w:ilvl="0">
      <w:start w:val="1"/>
      <w:numFmt w:val="decimal"/>
      <w:lvlText w:val="%1"/>
      <w:lvlJc w:val="left"/>
      <w:pPr>
        <w:ind w:left="0" w:firstLine="0"/>
      </w:pPr>
      <w:rPr>
        <w:rFonts w:hint="default"/>
      </w:rPr>
    </w:lvl>
    <w:lvl w:ilvl="1">
      <w:start w:val="1"/>
      <w:numFmt w:val="decimal"/>
      <w:lvlText w:val="%1.%2 "/>
      <w:lvlJc w:val="left"/>
      <w:pPr>
        <w:ind w:left="0" w:firstLine="0"/>
      </w:pPr>
      <w:rPr>
        <w:rFonts w:hint="default"/>
      </w:rPr>
    </w:lvl>
    <w:lvl w:ilvl="2">
      <w:start w:val="1"/>
      <w:numFmt w:val="decimal"/>
      <w:lvlText w:val="%1.%2.%3"/>
      <w:lvlJc w:val="left"/>
      <w:pPr>
        <w:ind w:left="0" w:firstLine="0"/>
      </w:pPr>
      <w:rPr>
        <w:rFonts w:hint="default"/>
      </w:rPr>
    </w:lvl>
    <w:lvl w:ilvl="3">
      <w:start w:val="1"/>
      <w:numFmt w:val="upperLetter"/>
      <w:lvlText w:val="%1.%2.%3 (%4)"/>
      <w:lvlJc w:val="left"/>
      <w:pPr>
        <w:ind w:left="0" w:firstLine="0"/>
      </w:pPr>
      <w:rPr>
        <w:rFonts w:hint="default"/>
      </w:rPr>
    </w:lvl>
    <w:lvl w:ilvl="4">
      <w:start w:val="0"/>
      <w:numFmt w:val="decimal"/>
      <w:lvlJc w:val="left"/>
      <w:pPr>
        <w:ind w:left="0" w:firstLine="0"/>
      </w:pPr>
      <w:rPr>
        <w:rFonts w:hint="default"/>
      </w:rPr>
    </w:lvl>
    <w:lvl w:ilvl="5">
      <w:start w:val="0"/>
      <w:numFmt w:val="decimal"/>
      <w:lvlJc w:val="left"/>
      <w:pPr>
        <w:ind w:left="0" w:firstLine="0"/>
      </w:pPr>
      <w:rPr>
        <w:rFonts w:hint="default"/>
      </w:rPr>
    </w:lvl>
    <w:lvl w:ilvl="6">
      <w:start w:val="1"/>
      <w:numFmt w:val="upperLetter"/>
      <w:lvlRestart w:val="0"/>
      <w:lvlText w:val="Appendix %7"/>
      <w:lvlJc w:val="left"/>
      <w:pPr>
        <w:ind w:left="0" w:firstLine="0"/>
      </w:pPr>
      <w:rPr>
        <w:rFonts w:hint="default"/>
      </w:rPr>
    </w:lvl>
    <w:lvl w:ilvl="7">
      <w:start w:val="0"/>
      <w:numFmt w:val="decimal"/>
      <w:lvlJc w:val="left"/>
      <w:pPr>
        <w:ind w:left="0" w:firstLine="0"/>
      </w:pPr>
      <w:rPr>
        <w:rFonts w:hint="default"/>
      </w:rPr>
    </w:lvl>
    <w:lvl w:ilvl="8">
      <w:start w:val="0"/>
      <w:numFmt w:val="decimal"/>
      <w:lvlJc w:val="left"/>
      <w:pPr>
        <w:ind w:left="0" w:firstLine="0"/>
      </w:pPr>
      <w:rPr>
        <w:rFonts w:hint="default"/>
      </w:rPr>
    </w:lvl>
  </w:abstractNum>
  <w:abstractNum w:abstractNumId="60">
    <w:nsid w:val="6AB31167"/>
    <w:multiLevelType w:val="singleLevel"/>
    <w:tmpl w:val="641E4B6E"/>
    <w:lvl w:ilvl="0">
      <w:start w:val="0"/>
      <w:numFmt w:val="decimal"/>
      <w:pStyle w:val="ListBullet3"/>
      <w:lvlJc w:val="left"/>
    </w:lvl>
  </w:abstractNum>
  <w:abstractNum w:abstractNumId="61">
    <w:nsid w:val="6BB13CCF"/>
    <w:multiLevelType w:val="hybridMultilevel"/>
    <w:tmpl w:val="350A476E"/>
    <w:lvl w:ilvl="0">
      <w:start w:val="1"/>
      <w:numFmt w:val="bullet"/>
      <w:lvlText w:val=""/>
      <w:lvlJc w:val="left"/>
      <w:pPr>
        <w:ind w:left="773" w:hanging="360"/>
      </w:pPr>
      <w:rPr>
        <w:rFonts w:ascii="Symbol" w:hAnsi="Symbol" w:hint="default"/>
      </w:rPr>
    </w:lvl>
    <w:lvl w:ilvl="1" w:tentative="1">
      <w:start w:val="1"/>
      <w:numFmt w:val="bullet"/>
      <w:lvlText w:val="o"/>
      <w:lvlJc w:val="left"/>
      <w:pPr>
        <w:ind w:left="1493" w:hanging="360"/>
      </w:pPr>
      <w:rPr>
        <w:rFonts w:ascii="Courier New" w:hAnsi="Courier New" w:cs="Courier New" w:hint="default"/>
      </w:rPr>
    </w:lvl>
    <w:lvl w:ilvl="2" w:tentative="1">
      <w:start w:val="1"/>
      <w:numFmt w:val="bullet"/>
      <w:lvlText w:val=""/>
      <w:lvlJc w:val="left"/>
      <w:pPr>
        <w:ind w:left="2213" w:hanging="360"/>
      </w:pPr>
      <w:rPr>
        <w:rFonts w:ascii="Wingdings" w:hAnsi="Wingdings" w:hint="default"/>
      </w:rPr>
    </w:lvl>
    <w:lvl w:ilvl="3" w:tentative="1">
      <w:start w:val="1"/>
      <w:numFmt w:val="bullet"/>
      <w:lvlText w:val=""/>
      <w:lvlJc w:val="left"/>
      <w:pPr>
        <w:ind w:left="2933" w:hanging="360"/>
      </w:pPr>
      <w:rPr>
        <w:rFonts w:ascii="Symbol" w:hAnsi="Symbol" w:hint="default"/>
      </w:rPr>
    </w:lvl>
    <w:lvl w:ilvl="4" w:tentative="1">
      <w:start w:val="1"/>
      <w:numFmt w:val="bullet"/>
      <w:lvlText w:val="o"/>
      <w:lvlJc w:val="left"/>
      <w:pPr>
        <w:ind w:left="3653" w:hanging="360"/>
      </w:pPr>
      <w:rPr>
        <w:rFonts w:ascii="Courier New" w:hAnsi="Courier New" w:cs="Courier New" w:hint="default"/>
      </w:rPr>
    </w:lvl>
    <w:lvl w:ilvl="5" w:tentative="1">
      <w:start w:val="1"/>
      <w:numFmt w:val="bullet"/>
      <w:lvlText w:val=""/>
      <w:lvlJc w:val="left"/>
      <w:pPr>
        <w:ind w:left="4373" w:hanging="360"/>
      </w:pPr>
      <w:rPr>
        <w:rFonts w:ascii="Wingdings" w:hAnsi="Wingdings" w:hint="default"/>
      </w:rPr>
    </w:lvl>
    <w:lvl w:ilvl="6" w:tentative="1">
      <w:start w:val="1"/>
      <w:numFmt w:val="bullet"/>
      <w:lvlText w:val=""/>
      <w:lvlJc w:val="left"/>
      <w:pPr>
        <w:ind w:left="5093" w:hanging="360"/>
      </w:pPr>
      <w:rPr>
        <w:rFonts w:ascii="Symbol" w:hAnsi="Symbol" w:hint="default"/>
      </w:rPr>
    </w:lvl>
    <w:lvl w:ilvl="7" w:tentative="1">
      <w:start w:val="1"/>
      <w:numFmt w:val="bullet"/>
      <w:lvlText w:val="o"/>
      <w:lvlJc w:val="left"/>
      <w:pPr>
        <w:ind w:left="5813" w:hanging="360"/>
      </w:pPr>
      <w:rPr>
        <w:rFonts w:ascii="Courier New" w:hAnsi="Courier New" w:cs="Courier New" w:hint="default"/>
      </w:rPr>
    </w:lvl>
    <w:lvl w:ilvl="8" w:tentative="1">
      <w:start w:val="1"/>
      <w:numFmt w:val="bullet"/>
      <w:lvlText w:val=""/>
      <w:lvlJc w:val="left"/>
      <w:pPr>
        <w:ind w:left="6533" w:hanging="360"/>
      </w:pPr>
      <w:rPr>
        <w:rFonts w:ascii="Wingdings" w:hAnsi="Wingdings" w:hint="default"/>
      </w:rPr>
    </w:lvl>
  </w:abstractNum>
  <w:abstractNum w:abstractNumId="62">
    <w:nsid w:val="6E3F3DD1"/>
    <w:multiLevelType w:val="hybridMultilevel"/>
    <w:tmpl w:val="D3423E9C"/>
    <w:lvl w:ilvl="0">
      <w:start w:val="1"/>
      <w:numFmt w:val="bullet"/>
      <w:lvlText w:val=""/>
      <w:lvlJc w:val="left"/>
      <w:rPr>
        <w:rFonts w:ascii="Symbol" w:hAnsi="Symbol" w:hint="default"/>
        <w:color w:val="DA291C"/>
        <w:sz w:val="22"/>
      </w:rPr>
    </w:lvl>
    <w:lvl w:ilvl="1">
      <w:start w:val="1"/>
      <w:numFmt w:val="bullet"/>
      <w:lvlText w:val=""/>
      <w:lvlJc w:val="left"/>
      <w:pPr>
        <w:ind w:left="360" w:hanging="360"/>
      </w:pPr>
      <w:rPr>
        <w:rFonts w:ascii="Symbol" w:hAnsi="Symbol" w:hint="default"/>
      </w:rPr>
    </w:lvl>
    <w:lvl w:ilvl="2">
      <w:start w:val="0"/>
      <w:numFmt w:val="decimal"/>
      <w:lvlJc w:val="left"/>
    </w:lvl>
    <w:lvl w:ilvl="3">
      <w:start w:val="1"/>
      <w:numFmt w:val="bullet"/>
      <w:lvlText w:val=""/>
      <w:lvlJc w:val="left"/>
      <w:pPr>
        <w:ind w:left="360" w:hanging="360"/>
      </w:pPr>
      <w:rPr>
        <w:rFonts w:ascii="Symbol" w:hAnsi="Symbol" w:hint="default"/>
        <w:color w:val="DA291C"/>
        <w:sz w:val="22"/>
      </w:rPr>
    </w:lvl>
    <w:lvl w:ilvl="4">
      <w:start w:val="0"/>
      <w:numFmt w:val="decimal"/>
      <w:lvlJc w:val="left"/>
    </w:lvl>
    <w:lvl w:ilvl="5">
      <w:start w:val="1"/>
      <w:numFmt w:val="bullet"/>
      <w:lvlText w:val="o"/>
      <w:lvlJc w:val="left"/>
      <w:pPr>
        <w:ind w:left="1440" w:hanging="360"/>
      </w:pPr>
      <w:rPr>
        <w:rFonts w:ascii="Courier New" w:hAnsi="Courier New" w:cs="Courier New" w:hint="default"/>
      </w:rPr>
    </w:lvl>
    <w:lvl w:ilvl="6">
      <w:start w:val="0"/>
      <w:numFmt w:val="decimal"/>
      <w:lvlJc w:val="left"/>
    </w:lvl>
    <w:lvl w:ilvl="7">
      <w:start w:val="0"/>
      <w:numFmt w:val="decimal"/>
      <w:lvlJc w:val="left"/>
    </w:lvl>
    <w:lvl w:ilvl="8">
      <w:start w:val="0"/>
      <w:numFmt w:val="decimal"/>
      <w:lvlJc w:val="left"/>
    </w:lvl>
  </w:abstractNum>
  <w:abstractNum w:abstractNumId="63">
    <w:nsid w:val="74330923"/>
    <w:multiLevelType w:val="multilevel"/>
    <w:tmpl w:val="9C1A144C"/>
    <w:lvl w:ilvl="0">
      <w:start w:val="0"/>
      <w:numFmt w:val="decimal"/>
      <w:pStyle w:val="NumberedListAbt"/>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4">
    <w:nsid w:val="74EE2011"/>
    <w:multiLevelType w:val="hybridMultilevel"/>
    <w:tmpl w:val="C8084FB4"/>
    <w:lvl w:ilvl="0">
      <w:start w:val="1"/>
      <w:numFmt w:val="bullet"/>
      <w:lvlText w:val=""/>
      <w:lvlJc w:val="left"/>
      <w:pPr>
        <w:ind w:left="1350" w:hanging="360"/>
      </w:pPr>
      <w:rPr>
        <w:rFonts w:ascii="Symbol" w:hAnsi="Symbol" w:hint="default"/>
      </w:rPr>
    </w:lvl>
    <w:lvl w:ilvl="1" w:tentative="1">
      <w:start w:val="1"/>
      <w:numFmt w:val="bullet"/>
      <w:lvlText w:val="o"/>
      <w:lvlJc w:val="left"/>
      <w:pPr>
        <w:ind w:left="2070" w:hanging="360"/>
      </w:pPr>
      <w:rPr>
        <w:rFonts w:ascii="Courier New" w:hAnsi="Courier New" w:cs="Courier New" w:hint="default"/>
      </w:rPr>
    </w:lvl>
    <w:lvl w:ilvl="2" w:tentative="1">
      <w:start w:val="1"/>
      <w:numFmt w:val="bullet"/>
      <w:lvlText w:val=""/>
      <w:lvlJc w:val="left"/>
      <w:pPr>
        <w:ind w:left="2790" w:hanging="360"/>
      </w:pPr>
      <w:rPr>
        <w:rFonts w:ascii="Wingdings" w:hAnsi="Wingdings" w:hint="default"/>
      </w:rPr>
    </w:lvl>
    <w:lvl w:ilvl="3" w:tentative="1">
      <w:start w:val="1"/>
      <w:numFmt w:val="bullet"/>
      <w:lvlText w:val=""/>
      <w:lvlJc w:val="left"/>
      <w:pPr>
        <w:ind w:left="3510" w:hanging="360"/>
      </w:pPr>
      <w:rPr>
        <w:rFonts w:ascii="Symbol" w:hAnsi="Symbol" w:hint="default"/>
      </w:rPr>
    </w:lvl>
    <w:lvl w:ilvl="4" w:tentative="1">
      <w:start w:val="1"/>
      <w:numFmt w:val="bullet"/>
      <w:lvlText w:val="o"/>
      <w:lvlJc w:val="left"/>
      <w:pPr>
        <w:ind w:left="4230" w:hanging="360"/>
      </w:pPr>
      <w:rPr>
        <w:rFonts w:ascii="Courier New" w:hAnsi="Courier New" w:cs="Courier New" w:hint="default"/>
      </w:rPr>
    </w:lvl>
    <w:lvl w:ilvl="5" w:tentative="1">
      <w:start w:val="1"/>
      <w:numFmt w:val="bullet"/>
      <w:lvlText w:val=""/>
      <w:lvlJc w:val="left"/>
      <w:pPr>
        <w:ind w:left="4950" w:hanging="360"/>
      </w:pPr>
      <w:rPr>
        <w:rFonts w:ascii="Wingdings" w:hAnsi="Wingdings" w:hint="default"/>
      </w:rPr>
    </w:lvl>
    <w:lvl w:ilvl="6" w:tentative="1">
      <w:start w:val="1"/>
      <w:numFmt w:val="bullet"/>
      <w:lvlText w:val=""/>
      <w:lvlJc w:val="left"/>
      <w:pPr>
        <w:ind w:left="5670" w:hanging="360"/>
      </w:pPr>
      <w:rPr>
        <w:rFonts w:ascii="Symbol" w:hAnsi="Symbol" w:hint="default"/>
      </w:rPr>
    </w:lvl>
    <w:lvl w:ilvl="7" w:tentative="1">
      <w:start w:val="1"/>
      <w:numFmt w:val="bullet"/>
      <w:lvlText w:val="o"/>
      <w:lvlJc w:val="left"/>
      <w:pPr>
        <w:ind w:left="6390" w:hanging="360"/>
      </w:pPr>
      <w:rPr>
        <w:rFonts w:ascii="Courier New" w:hAnsi="Courier New" w:cs="Courier New" w:hint="default"/>
      </w:rPr>
    </w:lvl>
    <w:lvl w:ilvl="8" w:tentative="1">
      <w:start w:val="1"/>
      <w:numFmt w:val="bullet"/>
      <w:lvlText w:val=""/>
      <w:lvlJc w:val="left"/>
      <w:pPr>
        <w:ind w:left="7110" w:hanging="360"/>
      </w:pPr>
      <w:rPr>
        <w:rFonts w:ascii="Wingdings" w:hAnsi="Wingdings" w:hint="default"/>
      </w:rPr>
    </w:lvl>
  </w:abstractNum>
  <w:abstractNum w:abstractNumId="65">
    <w:nsid w:val="775F56AF"/>
    <w:multiLevelType w:val="multilevel"/>
    <w:tmpl w:val="34F86E18"/>
    <w:lvl w:ilvl="0">
      <w:start w:val="0"/>
      <w:numFmt w:val="decimal"/>
      <w:pStyle w:val="SNURHeadingLevel1"/>
      <w:lvlJc w:val="left"/>
    </w:lvl>
    <w:lvl w:ilvl="1">
      <w:start w:val="0"/>
      <w:numFmt w:val="decimal"/>
      <w:pStyle w:val="SNURHeadingLevel2"/>
      <w:lvlJc w:val="left"/>
    </w:lvl>
    <w:lvl w:ilvl="2">
      <w:start w:val="0"/>
      <w:numFmt w:val="decimal"/>
      <w:pStyle w:val="SNURHeadingLevel30"/>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6">
    <w:nsid w:val="78A4723C"/>
    <w:multiLevelType w:val="multilevel"/>
    <w:tmpl w:val="BC767084"/>
    <w:lvl w:ilvl="0">
      <w:start w:val="0"/>
      <w:numFmt w:val="decimal"/>
      <w:lvlJc w:val="left"/>
    </w:lvl>
    <w:lvl w:ilvl="1">
      <w:start w:val="0"/>
      <w:numFmt w:val="decimal"/>
      <w:pStyle w:val="AppenHead1"/>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7">
    <w:nsid w:val="79614FB0"/>
    <w:multiLevelType w:val="hybridMultilevel"/>
    <w:tmpl w:val="D45C7180"/>
    <w:lvl w:ilvl="0">
      <w:start w:val="0"/>
      <w:numFmt w:val="decimal"/>
      <w:pStyle w:val="Bullets2"/>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8">
    <w:nsid w:val="7AD63DA6"/>
    <w:multiLevelType w:val="singleLevel"/>
    <w:tmpl w:val="69488B32"/>
    <w:lvl w:ilvl="0">
      <w:start w:val="0"/>
      <w:numFmt w:val="decimal"/>
      <w:pStyle w:val="Bullets"/>
      <w:lvlJc w:val="left"/>
    </w:lvl>
  </w:abstractNum>
  <w:num w:numId="1" w16cid:durableId="1633554892">
    <w:abstractNumId w:val="22"/>
  </w:num>
  <w:num w:numId="2" w16cid:durableId="199055059">
    <w:abstractNumId w:val="7"/>
  </w:num>
  <w:num w:numId="3" w16cid:durableId="1516069621">
    <w:abstractNumId w:val="5"/>
  </w:num>
  <w:num w:numId="4" w16cid:durableId="91515875">
    <w:abstractNumId w:val="16"/>
  </w:num>
  <w:num w:numId="5" w16cid:durableId="2016884012">
    <w:abstractNumId w:val="51"/>
  </w:num>
  <w:num w:numId="6" w16cid:durableId="1752459242">
    <w:abstractNumId w:val="1"/>
  </w:num>
  <w:num w:numId="7" w16cid:durableId="2055764389">
    <w:abstractNumId w:val="62"/>
  </w:num>
  <w:num w:numId="8" w16cid:durableId="1617784989">
    <w:abstractNumId w:val="27"/>
  </w:num>
  <w:num w:numId="9" w16cid:durableId="1170635317">
    <w:abstractNumId w:val="56"/>
  </w:num>
  <w:num w:numId="10" w16cid:durableId="270940157">
    <w:abstractNumId w:val="59"/>
  </w:num>
  <w:num w:numId="11" w16cid:durableId="311251456">
    <w:abstractNumId w:val="41"/>
  </w:num>
  <w:num w:numId="12" w16cid:durableId="605120966">
    <w:abstractNumId w:val="44"/>
  </w:num>
  <w:num w:numId="13" w16cid:durableId="726993684">
    <w:abstractNumId w:val="28"/>
  </w:num>
  <w:num w:numId="14" w16cid:durableId="873269450">
    <w:abstractNumId w:val="9"/>
  </w:num>
  <w:num w:numId="15" w16cid:durableId="1246919633">
    <w:abstractNumId w:val="13"/>
  </w:num>
  <w:num w:numId="16" w16cid:durableId="2028867836">
    <w:abstractNumId w:val="48"/>
  </w:num>
  <w:num w:numId="17" w16cid:durableId="164591419">
    <w:abstractNumId w:val="64"/>
  </w:num>
  <w:num w:numId="18" w16cid:durableId="1448233420">
    <w:abstractNumId w:val="55"/>
  </w:num>
  <w:num w:numId="19" w16cid:durableId="971593899">
    <w:abstractNumId w:val="42"/>
  </w:num>
  <w:num w:numId="20" w16cid:durableId="1835678758">
    <w:abstractNumId w:val="23"/>
  </w:num>
  <w:num w:numId="21" w16cid:durableId="32964907">
    <w:abstractNumId w:val="20"/>
  </w:num>
  <w:num w:numId="22" w16cid:durableId="693119763">
    <w:abstractNumId w:val="4"/>
  </w:num>
  <w:num w:numId="23" w16cid:durableId="1728842997">
    <w:abstractNumId w:val="53"/>
  </w:num>
  <w:num w:numId="24" w16cid:durableId="618145589">
    <w:abstractNumId w:val="26"/>
  </w:num>
  <w:num w:numId="25" w16cid:durableId="362481803">
    <w:abstractNumId w:val="66"/>
  </w:num>
  <w:num w:numId="26" w16cid:durableId="1861360659">
    <w:abstractNumId w:val="54"/>
  </w:num>
  <w:num w:numId="27" w16cid:durableId="228423994">
    <w:abstractNumId w:val="29"/>
  </w:num>
  <w:num w:numId="28" w16cid:durableId="1375273560">
    <w:abstractNumId w:val="49"/>
  </w:num>
  <w:num w:numId="29" w16cid:durableId="791284880">
    <w:abstractNumId w:val="29"/>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0" w16cid:durableId="1427383170">
    <w:abstractNumId w:val="31"/>
  </w:num>
  <w:num w:numId="31" w16cid:durableId="562835306">
    <w:abstractNumId w:val="12"/>
  </w:num>
  <w:num w:numId="32" w16cid:durableId="899828246">
    <w:abstractNumId w:val="21"/>
  </w:num>
  <w:num w:numId="33" w16cid:durableId="370804125">
    <w:abstractNumId w:val="14"/>
  </w:num>
  <w:num w:numId="34" w16cid:durableId="2052412651">
    <w:abstractNumId w:val="32"/>
  </w:num>
  <w:num w:numId="35" w16cid:durableId="1105271317">
    <w:abstractNumId w:val="40"/>
  </w:num>
  <w:num w:numId="36" w16cid:durableId="1298876566">
    <w:abstractNumId w:val="0"/>
  </w:num>
  <w:num w:numId="37" w16cid:durableId="262108714">
    <w:abstractNumId w:val="61"/>
  </w:num>
  <w:num w:numId="38" w16cid:durableId="409472442">
    <w:abstractNumId w:val="18"/>
  </w:num>
  <w:num w:numId="39" w16cid:durableId="1685285684">
    <w:abstractNumId w:val="2"/>
  </w:num>
  <w:num w:numId="40" w16cid:durableId="1804959433">
    <w:abstractNumId w:val="58"/>
  </w:num>
  <w:num w:numId="41" w16cid:durableId="1465927398">
    <w:abstractNumId w:val="39"/>
  </w:num>
  <w:num w:numId="42" w16cid:durableId="1617634732">
    <w:abstractNumId w:val="11"/>
  </w:num>
  <w:num w:numId="43" w16cid:durableId="2116165702">
    <w:abstractNumId w:val="52"/>
  </w:num>
  <w:num w:numId="44" w16cid:durableId="1285696920">
    <w:abstractNumId w:val="46"/>
  </w:num>
  <w:num w:numId="45" w16cid:durableId="700739137">
    <w:abstractNumId w:val="29"/>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46" w16cid:durableId="2039088963">
    <w:abstractNumId w:val="30"/>
  </w:num>
  <w:num w:numId="47" w16cid:durableId="312025495">
    <w:abstractNumId w:val="10"/>
  </w:num>
  <w:num w:numId="48" w16cid:durableId="142043029">
    <w:abstractNumId w:val="68"/>
  </w:num>
  <w:num w:numId="49" w16cid:durableId="45419619">
    <w:abstractNumId w:val="43"/>
  </w:num>
  <w:num w:numId="50" w16cid:durableId="234243682">
    <w:abstractNumId w:val="60"/>
  </w:num>
  <w:num w:numId="51" w16cid:durableId="554394504">
    <w:abstractNumId w:val="34"/>
  </w:num>
  <w:num w:numId="52" w16cid:durableId="1306542603">
    <w:abstractNumId w:val="15"/>
  </w:num>
  <w:num w:numId="53" w16cid:durableId="1182160765">
    <w:abstractNumId w:val="8"/>
  </w:num>
  <w:num w:numId="54" w16cid:durableId="1200582228">
    <w:abstractNumId w:val="35"/>
  </w:num>
  <w:num w:numId="55" w16cid:durableId="899901414">
    <w:abstractNumId w:val="17"/>
  </w:num>
  <w:num w:numId="56" w16cid:durableId="853617579">
    <w:abstractNumId w:val="3"/>
  </w:num>
  <w:num w:numId="57" w16cid:durableId="2062365351">
    <w:abstractNumId w:val="67"/>
  </w:num>
  <w:num w:numId="58" w16cid:durableId="259535845">
    <w:abstractNumId w:val="33"/>
  </w:num>
  <w:num w:numId="59" w16cid:durableId="105198697">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144128585">
    <w:abstractNumId w:val="65"/>
  </w:num>
  <w:num w:numId="61" w16cid:durableId="1467816292">
    <w:abstractNumId w:val="59"/>
  </w:num>
  <w:num w:numId="62" w16cid:durableId="1348676143">
    <w:abstractNumId w:val="24"/>
  </w:num>
  <w:num w:numId="63" w16cid:durableId="559706030">
    <w:abstractNumId w:val="19"/>
  </w:num>
  <w:num w:numId="64" w16cid:durableId="335573383">
    <w:abstractNumId w:val="37"/>
  </w:num>
  <w:num w:numId="65" w16cid:durableId="2121140574">
    <w:abstractNumId w:val="57"/>
  </w:num>
  <w:num w:numId="66" w16cid:durableId="820463023">
    <w:abstractNumId w:val="36"/>
  </w:num>
  <w:num w:numId="67" w16cid:durableId="1396975531">
    <w:abstractNumId w:val="25"/>
  </w:num>
  <w:num w:numId="68" w16cid:durableId="1058669987">
    <w:abstractNumId w:val="59"/>
    <w:lvlOverride w:ilvl="0">
      <w:startOverride w:val="11"/>
    </w:lvlOverride>
    <w:lvlOverride w:ilvl="1">
      <w:startOverride w:val="1"/>
    </w:lvlOverride>
    <w:lvlOverride w:ilvl="2">
      <w:startOverride w:val="1"/>
    </w:lvlOverride>
    <w:lvlOverride w:ilvl="3">
      <w:startOverride w:val="1"/>
    </w:lvlOverride>
    <w:lvlOverride w:ilvl="4"/>
    <w:lvlOverride w:ilvl="5"/>
    <w:lvlOverride w:ilvl="6">
      <w:startOverride w:val="4"/>
    </w:lvlOverride>
    <w:lvlOverride w:ilvl="7"/>
    <w:lvlOverride w:ilvl="8"/>
  </w:num>
  <w:num w:numId="69" w16cid:durableId="1884752281">
    <w:abstractNumId w:val="47"/>
  </w:num>
  <w:num w:numId="70" w16cid:durableId="197086636">
    <w:abstractNumId w:val="29"/>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71" w16cid:durableId="321471414">
    <w:abstractNumId w:val="29"/>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72" w16cid:durableId="415514522">
    <w:abstractNumId w:val="45"/>
  </w:num>
  <w:num w:numId="73" w16cid:durableId="1707565319">
    <w:abstractNumId w:val="50"/>
  </w:num>
  <w:num w:numId="74" w16cid:durableId="608661751">
    <w:abstractNumId w:val="38"/>
  </w:num>
  <w:num w:numId="75" w16cid:durableId="1726444232">
    <w:abstractNumId w:val="26"/>
    <w:lvlOverride w:ilvl="0">
      <w:startOverride w:val="1"/>
    </w:lvlOverride>
    <w:lvlOverride w:ilvl="1">
      <w:startOverride w:val="1"/>
    </w:lvlOverride>
    <w:lvlOverride w:ilvl="2">
      <w:startOverride w:val="1"/>
    </w:lvlOverride>
    <w:lvlOverride w:ilvl="3">
      <w:startOverride w:val="1"/>
    </w:lvlOverride>
    <w:lvlOverride w:ilvl="4"/>
    <w:lvlOverride w:ilvl="5"/>
    <w:lvlOverride w:ilvl="6">
      <w:startOverride w:val="4"/>
    </w:lvlOverride>
    <w:lvlOverride w:ilvl="7"/>
    <w:lvlOverride w:ilvl="8"/>
  </w:num>
  <w:num w:numId="76" w16cid:durableId="1102191396">
    <w:abstractNumId w:val="6"/>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008" w:allStyles="0" w:alternateStyleNames="0" w:clearFormatting="1" w:customStyles="0" w:directFormattingOnNumbering="0" w:directFormattingOnParagraphs="0" w:directFormattingOnRuns="0" w:directFormattingOnTables="0" w:headingStyles="0" w:latentStyles="0" w:numberingStyles="0" w:stylesInUse="1" w:tableStyles="0" w:top3HeadingStyles="1" w:visibleStyles="0"/>
  <w:stylePaneSortMethod w:val="name"/>
  <w:documentProtection w:edit="forms" w:enforcement="0"/>
  <w:defaultTabStop w:val="360"/>
  <w:drawingGridHorizontalSpacing w:val="110"/>
  <w:drawingGridVerticalSpacing w:val="299"/>
  <w:displayHorizontalDrawingGridEvery w:val="0"/>
  <w:displayVerticalDrawingGridEvery w:val="0"/>
  <w:noPunctuationKerning/>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4C10"/>
    <w:rsid w:val="00000074"/>
    <w:rsid w:val="000000FA"/>
    <w:rsid w:val="000003BB"/>
    <w:rsid w:val="0000043F"/>
    <w:rsid w:val="0000060D"/>
    <w:rsid w:val="0000078C"/>
    <w:rsid w:val="0000082A"/>
    <w:rsid w:val="00000857"/>
    <w:rsid w:val="00000901"/>
    <w:rsid w:val="000009A0"/>
    <w:rsid w:val="00000EC0"/>
    <w:rsid w:val="00000FB7"/>
    <w:rsid w:val="000010FB"/>
    <w:rsid w:val="0000110E"/>
    <w:rsid w:val="0000142D"/>
    <w:rsid w:val="000014B2"/>
    <w:rsid w:val="000016D9"/>
    <w:rsid w:val="000016ED"/>
    <w:rsid w:val="00001792"/>
    <w:rsid w:val="00001C7F"/>
    <w:rsid w:val="00001ED2"/>
    <w:rsid w:val="0000216E"/>
    <w:rsid w:val="00002288"/>
    <w:rsid w:val="000022D2"/>
    <w:rsid w:val="00002389"/>
    <w:rsid w:val="000023C0"/>
    <w:rsid w:val="0000253E"/>
    <w:rsid w:val="00002614"/>
    <w:rsid w:val="0000262A"/>
    <w:rsid w:val="0000271B"/>
    <w:rsid w:val="00002BF9"/>
    <w:rsid w:val="00002C59"/>
    <w:rsid w:val="00002CDE"/>
    <w:rsid w:val="00002E15"/>
    <w:rsid w:val="00002E36"/>
    <w:rsid w:val="00002FCC"/>
    <w:rsid w:val="00003094"/>
    <w:rsid w:val="000030EA"/>
    <w:rsid w:val="00003143"/>
    <w:rsid w:val="00003177"/>
    <w:rsid w:val="00003207"/>
    <w:rsid w:val="00003240"/>
    <w:rsid w:val="00003267"/>
    <w:rsid w:val="00003297"/>
    <w:rsid w:val="000034EF"/>
    <w:rsid w:val="0000366F"/>
    <w:rsid w:val="00003948"/>
    <w:rsid w:val="00003A2C"/>
    <w:rsid w:val="00003C71"/>
    <w:rsid w:val="00003CA6"/>
    <w:rsid w:val="00003EAD"/>
    <w:rsid w:val="00003F3D"/>
    <w:rsid w:val="0000480B"/>
    <w:rsid w:val="000048C7"/>
    <w:rsid w:val="0000491C"/>
    <w:rsid w:val="00004986"/>
    <w:rsid w:val="000049EA"/>
    <w:rsid w:val="00004A66"/>
    <w:rsid w:val="00004D83"/>
    <w:rsid w:val="00004D99"/>
    <w:rsid w:val="00004DDB"/>
    <w:rsid w:val="00004EE9"/>
    <w:rsid w:val="0000502F"/>
    <w:rsid w:val="0000525D"/>
    <w:rsid w:val="0000527D"/>
    <w:rsid w:val="00005410"/>
    <w:rsid w:val="00005849"/>
    <w:rsid w:val="0000588B"/>
    <w:rsid w:val="000059E7"/>
    <w:rsid w:val="00005B23"/>
    <w:rsid w:val="00005B32"/>
    <w:rsid w:val="00005BA4"/>
    <w:rsid w:val="00005BDD"/>
    <w:rsid w:val="00006085"/>
    <w:rsid w:val="0000628C"/>
    <w:rsid w:val="0000637C"/>
    <w:rsid w:val="00006525"/>
    <w:rsid w:val="00006835"/>
    <w:rsid w:val="0000688D"/>
    <w:rsid w:val="0000695C"/>
    <w:rsid w:val="000069C7"/>
    <w:rsid w:val="00006AA4"/>
    <w:rsid w:val="00006B3A"/>
    <w:rsid w:val="00006C6C"/>
    <w:rsid w:val="00006D9F"/>
    <w:rsid w:val="00006E2F"/>
    <w:rsid w:val="00006E33"/>
    <w:rsid w:val="00007134"/>
    <w:rsid w:val="000071AA"/>
    <w:rsid w:val="000072D0"/>
    <w:rsid w:val="00007474"/>
    <w:rsid w:val="00007540"/>
    <w:rsid w:val="0000794B"/>
    <w:rsid w:val="00007955"/>
    <w:rsid w:val="00007A8E"/>
    <w:rsid w:val="00007AEE"/>
    <w:rsid w:val="00007BDF"/>
    <w:rsid w:val="00007BFA"/>
    <w:rsid w:val="00007E61"/>
    <w:rsid w:val="00007FC9"/>
    <w:rsid w:val="0001012D"/>
    <w:rsid w:val="000101F9"/>
    <w:rsid w:val="0001035E"/>
    <w:rsid w:val="000103AA"/>
    <w:rsid w:val="000103D4"/>
    <w:rsid w:val="000103D7"/>
    <w:rsid w:val="00010446"/>
    <w:rsid w:val="0001057B"/>
    <w:rsid w:val="000106BB"/>
    <w:rsid w:val="000106BE"/>
    <w:rsid w:val="00010756"/>
    <w:rsid w:val="00010B51"/>
    <w:rsid w:val="00010F90"/>
    <w:rsid w:val="00010F9A"/>
    <w:rsid w:val="000111F0"/>
    <w:rsid w:val="000111F2"/>
    <w:rsid w:val="000112F0"/>
    <w:rsid w:val="000113B5"/>
    <w:rsid w:val="000113FC"/>
    <w:rsid w:val="0001145F"/>
    <w:rsid w:val="00011473"/>
    <w:rsid w:val="00011497"/>
    <w:rsid w:val="000114D8"/>
    <w:rsid w:val="0001159F"/>
    <w:rsid w:val="000115CF"/>
    <w:rsid w:val="000117A3"/>
    <w:rsid w:val="0001182D"/>
    <w:rsid w:val="0001198C"/>
    <w:rsid w:val="00011AB0"/>
    <w:rsid w:val="00011C4A"/>
    <w:rsid w:val="00011D22"/>
    <w:rsid w:val="00011D6C"/>
    <w:rsid w:val="00011E2D"/>
    <w:rsid w:val="00011E31"/>
    <w:rsid w:val="00011F70"/>
    <w:rsid w:val="00012066"/>
    <w:rsid w:val="00012311"/>
    <w:rsid w:val="00012536"/>
    <w:rsid w:val="00012538"/>
    <w:rsid w:val="0001255C"/>
    <w:rsid w:val="000127A1"/>
    <w:rsid w:val="000127C4"/>
    <w:rsid w:val="0001286A"/>
    <w:rsid w:val="00012A49"/>
    <w:rsid w:val="00012A53"/>
    <w:rsid w:val="00012C0A"/>
    <w:rsid w:val="00012E61"/>
    <w:rsid w:val="000131A8"/>
    <w:rsid w:val="00013205"/>
    <w:rsid w:val="00013297"/>
    <w:rsid w:val="000133AF"/>
    <w:rsid w:val="0001344B"/>
    <w:rsid w:val="0001348B"/>
    <w:rsid w:val="00013498"/>
    <w:rsid w:val="000135BE"/>
    <w:rsid w:val="000136F3"/>
    <w:rsid w:val="0001389B"/>
    <w:rsid w:val="00013970"/>
    <w:rsid w:val="00013BE9"/>
    <w:rsid w:val="00013CE0"/>
    <w:rsid w:val="00013E2E"/>
    <w:rsid w:val="000141D9"/>
    <w:rsid w:val="0001426A"/>
    <w:rsid w:val="000142E2"/>
    <w:rsid w:val="000142F8"/>
    <w:rsid w:val="00014352"/>
    <w:rsid w:val="000143B6"/>
    <w:rsid w:val="000143D4"/>
    <w:rsid w:val="00014426"/>
    <w:rsid w:val="00014472"/>
    <w:rsid w:val="000144D9"/>
    <w:rsid w:val="0001450B"/>
    <w:rsid w:val="00014523"/>
    <w:rsid w:val="0001470B"/>
    <w:rsid w:val="00014C0D"/>
    <w:rsid w:val="00014DB5"/>
    <w:rsid w:val="00014E7A"/>
    <w:rsid w:val="00014F16"/>
    <w:rsid w:val="00015027"/>
    <w:rsid w:val="00015081"/>
    <w:rsid w:val="000151C3"/>
    <w:rsid w:val="00015212"/>
    <w:rsid w:val="00015237"/>
    <w:rsid w:val="000155B0"/>
    <w:rsid w:val="000157A2"/>
    <w:rsid w:val="00015869"/>
    <w:rsid w:val="00015AAC"/>
    <w:rsid w:val="00015D46"/>
    <w:rsid w:val="00015DBA"/>
    <w:rsid w:val="00015E17"/>
    <w:rsid w:val="00016047"/>
    <w:rsid w:val="00016074"/>
    <w:rsid w:val="0001636D"/>
    <w:rsid w:val="0001678C"/>
    <w:rsid w:val="0001683B"/>
    <w:rsid w:val="000168A4"/>
    <w:rsid w:val="000169B3"/>
    <w:rsid w:val="00016B09"/>
    <w:rsid w:val="00016E17"/>
    <w:rsid w:val="00016EFD"/>
    <w:rsid w:val="0001706D"/>
    <w:rsid w:val="0001707A"/>
    <w:rsid w:val="000170EC"/>
    <w:rsid w:val="000171E6"/>
    <w:rsid w:val="00017248"/>
    <w:rsid w:val="00017384"/>
    <w:rsid w:val="000174D0"/>
    <w:rsid w:val="000175B4"/>
    <w:rsid w:val="00017641"/>
    <w:rsid w:val="0001777A"/>
    <w:rsid w:val="00017C4C"/>
    <w:rsid w:val="00017D5F"/>
    <w:rsid w:val="000202D3"/>
    <w:rsid w:val="00020568"/>
    <w:rsid w:val="000205C3"/>
    <w:rsid w:val="0002061E"/>
    <w:rsid w:val="00020844"/>
    <w:rsid w:val="0002090D"/>
    <w:rsid w:val="0002095F"/>
    <w:rsid w:val="00020993"/>
    <w:rsid w:val="00020AD1"/>
    <w:rsid w:val="00020B02"/>
    <w:rsid w:val="00020B35"/>
    <w:rsid w:val="00020C10"/>
    <w:rsid w:val="00020C52"/>
    <w:rsid w:val="00020DBB"/>
    <w:rsid w:val="00020F22"/>
    <w:rsid w:val="00020F8C"/>
    <w:rsid w:val="00021147"/>
    <w:rsid w:val="0002117B"/>
    <w:rsid w:val="000211F9"/>
    <w:rsid w:val="00021368"/>
    <w:rsid w:val="000213FF"/>
    <w:rsid w:val="000215DA"/>
    <w:rsid w:val="00021640"/>
    <w:rsid w:val="00021806"/>
    <w:rsid w:val="00021A80"/>
    <w:rsid w:val="00021B43"/>
    <w:rsid w:val="00021BB7"/>
    <w:rsid w:val="00021D6A"/>
    <w:rsid w:val="00022030"/>
    <w:rsid w:val="00022052"/>
    <w:rsid w:val="000220FD"/>
    <w:rsid w:val="0002216E"/>
    <w:rsid w:val="000221EA"/>
    <w:rsid w:val="00022492"/>
    <w:rsid w:val="000227E9"/>
    <w:rsid w:val="00022816"/>
    <w:rsid w:val="00022837"/>
    <w:rsid w:val="00022A0F"/>
    <w:rsid w:val="00022C0F"/>
    <w:rsid w:val="00022DD9"/>
    <w:rsid w:val="00022E39"/>
    <w:rsid w:val="00022EFB"/>
    <w:rsid w:val="00022F0A"/>
    <w:rsid w:val="00022FAD"/>
    <w:rsid w:val="00022FB3"/>
    <w:rsid w:val="00022FE8"/>
    <w:rsid w:val="00023162"/>
    <w:rsid w:val="000232F6"/>
    <w:rsid w:val="0002340B"/>
    <w:rsid w:val="000234E3"/>
    <w:rsid w:val="0002354A"/>
    <w:rsid w:val="00023753"/>
    <w:rsid w:val="00023765"/>
    <w:rsid w:val="000239F4"/>
    <w:rsid w:val="00023A93"/>
    <w:rsid w:val="00023B0D"/>
    <w:rsid w:val="00023D68"/>
    <w:rsid w:val="00023F7C"/>
    <w:rsid w:val="00024094"/>
    <w:rsid w:val="00024163"/>
    <w:rsid w:val="00024665"/>
    <w:rsid w:val="00024698"/>
    <w:rsid w:val="000246A4"/>
    <w:rsid w:val="000246D3"/>
    <w:rsid w:val="00024765"/>
    <w:rsid w:val="000247BF"/>
    <w:rsid w:val="000247F7"/>
    <w:rsid w:val="000249E1"/>
    <w:rsid w:val="00024A2F"/>
    <w:rsid w:val="00024B15"/>
    <w:rsid w:val="00024B97"/>
    <w:rsid w:val="00024C58"/>
    <w:rsid w:val="00024C70"/>
    <w:rsid w:val="00024EFE"/>
    <w:rsid w:val="0002529C"/>
    <w:rsid w:val="000253F6"/>
    <w:rsid w:val="00025504"/>
    <w:rsid w:val="0002552B"/>
    <w:rsid w:val="000255CD"/>
    <w:rsid w:val="00025680"/>
    <w:rsid w:val="00025742"/>
    <w:rsid w:val="00025909"/>
    <w:rsid w:val="00025A89"/>
    <w:rsid w:val="00025B0E"/>
    <w:rsid w:val="00025B3F"/>
    <w:rsid w:val="00025B6A"/>
    <w:rsid w:val="00025C2E"/>
    <w:rsid w:val="00025CF8"/>
    <w:rsid w:val="00025E97"/>
    <w:rsid w:val="00025ED0"/>
    <w:rsid w:val="00026012"/>
    <w:rsid w:val="0002610A"/>
    <w:rsid w:val="00026145"/>
    <w:rsid w:val="00026223"/>
    <w:rsid w:val="00026699"/>
    <w:rsid w:val="00026DE4"/>
    <w:rsid w:val="00026E46"/>
    <w:rsid w:val="00026F54"/>
    <w:rsid w:val="0002705E"/>
    <w:rsid w:val="000271F4"/>
    <w:rsid w:val="00027316"/>
    <w:rsid w:val="000273F2"/>
    <w:rsid w:val="000273F6"/>
    <w:rsid w:val="00027531"/>
    <w:rsid w:val="00027544"/>
    <w:rsid w:val="000276A6"/>
    <w:rsid w:val="00027702"/>
    <w:rsid w:val="000277C7"/>
    <w:rsid w:val="00027866"/>
    <w:rsid w:val="00027951"/>
    <w:rsid w:val="00027BD2"/>
    <w:rsid w:val="00027C05"/>
    <w:rsid w:val="00027C39"/>
    <w:rsid w:val="00027D8B"/>
    <w:rsid w:val="00027DD6"/>
    <w:rsid w:val="00030220"/>
    <w:rsid w:val="000302F8"/>
    <w:rsid w:val="00030392"/>
    <w:rsid w:val="000303A9"/>
    <w:rsid w:val="0003056B"/>
    <w:rsid w:val="000307CC"/>
    <w:rsid w:val="00030C28"/>
    <w:rsid w:val="00030C8E"/>
    <w:rsid w:val="00030D44"/>
    <w:rsid w:val="00030DAA"/>
    <w:rsid w:val="00030DE0"/>
    <w:rsid w:val="00030E1A"/>
    <w:rsid w:val="00030E9D"/>
    <w:rsid w:val="0003124B"/>
    <w:rsid w:val="0003125B"/>
    <w:rsid w:val="000312E9"/>
    <w:rsid w:val="0003138A"/>
    <w:rsid w:val="000314A6"/>
    <w:rsid w:val="0003152D"/>
    <w:rsid w:val="00031534"/>
    <w:rsid w:val="000315D0"/>
    <w:rsid w:val="00031729"/>
    <w:rsid w:val="00031755"/>
    <w:rsid w:val="000318FC"/>
    <w:rsid w:val="00031ADF"/>
    <w:rsid w:val="00031B3A"/>
    <w:rsid w:val="00031E63"/>
    <w:rsid w:val="00031F53"/>
    <w:rsid w:val="00032006"/>
    <w:rsid w:val="000320BF"/>
    <w:rsid w:val="000320D9"/>
    <w:rsid w:val="00032277"/>
    <w:rsid w:val="00032291"/>
    <w:rsid w:val="00032344"/>
    <w:rsid w:val="000323A3"/>
    <w:rsid w:val="000323A5"/>
    <w:rsid w:val="00032456"/>
    <w:rsid w:val="0003256E"/>
    <w:rsid w:val="0003262D"/>
    <w:rsid w:val="0003273F"/>
    <w:rsid w:val="00032846"/>
    <w:rsid w:val="00032B2C"/>
    <w:rsid w:val="00032E6B"/>
    <w:rsid w:val="00032E6D"/>
    <w:rsid w:val="0003316F"/>
    <w:rsid w:val="00033189"/>
    <w:rsid w:val="0003321D"/>
    <w:rsid w:val="00033248"/>
    <w:rsid w:val="00033288"/>
    <w:rsid w:val="000334E9"/>
    <w:rsid w:val="00033509"/>
    <w:rsid w:val="000337D9"/>
    <w:rsid w:val="00033890"/>
    <w:rsid w:val="00033A31"/>
    <w:rsid w:val="00033DE7"/>
    <w:rsid w:val="00033E54"/>
    <w:rsid w:val="00033E88"/>
    <w:rsid w:val="00033F28"/>
    <w:rsid w:val="00033FA6"/>
    <w:rsid w:val="0003403E"/>
    <w:rsid w:val="00034062"/>
    <w:rsid w:val="00034077"/>
    <w:rsid w:val="000342CB"/>
    <w:rsid w:val="00034350"/>
    <w:rsid w:val="0003441F"/>
    <w:rsid w:val="0003464D"/>
    <w:rsid w:val="00034B17"/>
    <w:rsid w:val="00034B24"/>
    <w:rsid w:val="00034C58"/>
    <w:rsid w:val="00034C96"/>
    <w:rsid w:val="00034D82"/>
    <w:rsid w:val="00034E88"/>
    <w:rsid w:val="0003512B"/>
    <w:rsid w:val="000351F2"/>
    <w:rsid w:val="000351F4"/>
    <w:rsid w:val="000353B4"/>
    <w:rsid w:val="00035480"/>
    <w:rsid w:val="000354D6"/>
    <w:rsid w:val="000356F6"/>
    <w:rsid w:val="00035B97"/>
    <w:rsid w:val="00035D56"/>
    <w:rsid w:val="00035E6C"/>
    <w:rsid w:val="00035EAE"/>
    <w:rsid w:val="00036035"/>
    <w:rsid w:val="00036179"/>
    <w:rsid w:val="0003618B"/>
    <w:rsid w:val="000361D1"/>
    <w:rsid w:val="0003638B"/>
    <w:rsid w:val="00036574"/>
    <w:rsid w:val="000365BC"/>
    <w:rsid w:val="000365C6"/>
    <w:rsid w:val="00036874"/>
    <w:rsid w:val="00036A52"/>
    <w:rsid w:val="00036AEC"/>
    <w:rsid w:val="00036D85"/>
    <w:rsid w:val="00036DD6"/>
    <w:rsid w:val="00036E0E"/>
    <w:rsid w:val="00036EF0"/>
    <w:rsid w:val="0003716B"/>
    <w:rsid w:val="0003728C"/>
    <w:rsid w:val="000372CF"/>
    <w:rsid w:val="00037320"/>
    <w:rsid w:val="000373BB"/>
    <w:rsid w:val="00037636"/>
    <w:rsid w:val="00037680"/>
    <w:rsid w:val="000376EE"/>
    <w:rsid w:val="00037704"/>
    <w:rsid w:val="0003785A"/>
    <w:rsid w:val="00037913"/>
    <w:rsid w:val="00037B6B"/>
    <w:rsid w:val="00037D5F"/>
    <w:rsid w:val="00037D73"/>
    <w:rsid w:val="00037D76"/>
    <w:rsid w:val="00037DF3"/>
    <w:rsid w:val="00037E94"/>
    <w:rsid w:val="00037FF3"/>
    <w:rsid w:val="000402E0"/>
    <w:rsid w:val="000404D9"/>
    <w:rsid w:val="00040584"/>
    <w:rsid w:val="00040599"/>
    <w:rsid w:val="000408A1"/>
    <w:rsid w:val="0004098C"/>
    <w:rsid w:val="00040AA7"/>
    <w:rsid w:val="00040AC0"/>
    <w:rsid w:val="00040B4C"/>
    <w:rsid w:val="00040E00"/>
    <w:rsid w:val="0004127A"/>
    <w:rsid w:val="00041459"/>
    <w:rsid w:val="000414D8"/>
    <w:rsid w:val="0004153C"/>
    <w:rsid w:val="00041595"/>
    <w:rsid w:val="0004167A"/>
    <w:rsid w:val="000416ED"/>
    <w:rsid w:val="00041765"/>
    <w:rsid w:val="000417EA"/>
    <w:rsid w:val="000419F2"/>
    <w:rsid w:val="00041A43"/>
    <w:rsid w:val="00041AAF"/>
    <w:rsid w:val="00041AB9"/>
    <w:rsid w:val="00041CEC"/>
    <w:rsid w:val="00041DC4"/>
    <w:rsid w:val="00041EC6"/>
    <w:rsid w:val="00041F6A"/>
    <w:rsid w:val="00041FE6"/>
    <w:rsid w:val="000420CC"/>
    <w:rsid w:val="000421C4"/>
    <w:rsid w:val="0004229F"/>
    <w:rsid w:val="000422D6"/>
    <w:rsid w:val="0004286D"/>
    <w:rsid w:val="0004292C"/>
    <w:rsid w:val="00042A32"/>
    <w:rsid w:val="00042A44"/>
    <w:rsid w:val="00042BD1"/>
    <w:rsid w:val="00042CA8"/>
    <w:rsid w:val="00042D55"/>
    <w:rsid w:val="00042E1E"/>
    <w:rsid w:val="0004301C"/>
    <w:rsid w:val="00043110"/>
    <w:rsid w:val="00043127"/>
    <w:rsid w:val="0004312E"/>
    <w:rsid w:val="000431BC"/>
    <w:rsid w:val="00043319"/>
    <w:rsid w:val="000433FC"/>
    <w:rsid w:val="0004358E"/>
    <w:rsid w:val="00043607"/>
    <w:rsid w:val="0004391D"/>
    <w:rsid w:val="00043A8E"/>
    <w:rsid w:val="00043B26"/>
    <w:rsid w:val="00043B36"/>
    <w:rsid w:val="00043BF4"/>
    <w:rsid w:val="00043C1F"/>
    <w:rsid w:val="00043DE3"/>
    <w:rsid w:val="00043EBF"/>
    <w:rsid w:val="00044055"/>
    <w:rsid w:val="000440A5"/>
    <w:rsid w:val="0004423F"/>
    <w:rsid w:val="00044346"/>
    <w:rsid w:val="0004445D"/>
    <w:rsid w:val="00044501"/>
    <w:rsid w:val="000445E2"/>
    <w:rsid w:val="0004462F"/>
    <w:rsid w:val="0004475B"/>
    <w:rsid w:val="00044845"/>
    <w:rsid w:val="00044AC7"/>
    <w:rsid w:val="00044D6E"/>
    <w:rsid w:val="00044DAB"/>
    <w:rsid w:val="00044E66"/>
    <w:rsid w:val="00044FEA"/>
    <w:rsid w:val="000455C8"/>
    <w:rsid w:val="000455E5"/>
    <w:rsid w:val="0004563A"/>
    <w:rsid w:val="000456A6"/>
    <w:rsid w:val="00045D72"/>
    <w:rsid w:val="00045E57"/>
    <w:rsid w:val="00045F08"/>
    <w:rsid w:val="000460A6"/>
    <w:rsid w:val="000460DF"/>
    <w:rsid w:val="000460FB"/>
    <w:rsid w:val="000462E3"/>
    <w:rsid w:val="00046728"/>
    <w:rsid w:val="000467A0"/>
    <w:rsid w:val="00046AAA"/>
    <w:rsid w:val="00046B02"/>
    <w:rsid w:val="00046C35"/>
    <w:rsid w:val="00046C5E"/>
    <w:rsid w:val="00046CFB"/>
    <w:rsid w:val="00046D84"/>
    <w:rsid w:val="00046DCB"/>
    <w:rsid w:val="00046DF8"/>
    <w:rsid w:val="00046F1C"/>
    <w:rsid w:val="00046F21"/>
    <w:rsid w:val="00046F47"/>
    <w:rsid w:val="0004700C"/>
    <w:rsid w:val="00047057"/>
    <w:rsid w:val="0004709D"/>
    <w:rsid w:val="000472BD"/>
    <w:rsid w:val="0004732F"/>
    <w:rsid w:val="00047370"/>
    <w:rsid w:val="0004741E"/>
    <w:rsid w:val="000474B4"/>
    <w:rsid w:val="000475B3"/>
    <w:rsid w:val="000476C2"/>
    <w:rsid w:val="000478D5"/>
    <w:rsid w:val="00047929"/>
    <w:rsid w:val="00047A2F"/>
    <w:rsid w:val="00047C54"/>
    <w:rsid w:val="00047E24"/>
    <w:rsid w:val="00047E80"/>
    <w:rsid w:val="00047FDD"/>
    <w:rsid w:val="00050110"/>
    <w:rsid w:val="00050226"/>
    <w:rsid w:val="00050332"/>
    <w:rsid w:val="000503C9"/>
    <w:rsid w:val="00050707"/>
    <w:rsid w:val="00050725"/>
    <w:rsid w:val="0005094C"/>
    <w:rsid w:val="00050AE3"/>
    <w:rsid w:val="00050D7F"/>
    <w:rsid w:val="00050DB2"/>
    <w:rsid w:val="00050DFF"/>
    <w:rsid w:val="00050ED7"/>
    <w:rsid w:val="00050EE9"/>
    <w:rsid w:val="00050F14"/>
    <w:rsid w:val="00050F1C"/>
    <w:rsid w:val="00050F74"/>
    <w:rsid w:val="000510E5"/>
    <w:rsid w:val="0005111C"/>
    <w:rsid w:val="00051407"/>
    <w:rsid w:val="000514D7"/>
    <w:rsid w:val="000514FD"/>
    <w:rsid w:val="0005160B"/>
    <w:rsid w:val="00051669"/>
    <w:rsid w:val="00051762"/>
    <w:rsid w:val="000517FB"/>
    <w:rsid w:val="00051829"/>
    <w:rsid w:val="00051860"/>
    <w:rsid w:val="00051955"/>
    <w:rsid w:val="000519DF"/>
    <w:rsid w:val="00051CAD"/>
    <w:rsid w:val="00051EF6"/>
    <w:rsid w:val="000520CB"/>
    <w:rsid w:val="000522E0"/>
    <w:rsid w:val="0005248D"/>
    <w:rsid w:val="000525E0"/>
    <w:rsid w:val="00052642"/>
    <w:rsid w:val="00052834"/>
    <w:rsid w:val="000528BA"/>
    <w:rsid w:val="00052A23"/>
    <w:rsid w:val="00052B27"/>
    <w:rsid w:val="00052B7E"/>
    <w:rsid w:val="00052BA0"/>
    <w:rsid w:val="00052C33"/>
    <w:rsid w:val="00052DEC"/>
    <w:rsid w:val="00052E75"/>
    <w:rsid w:val="00052EE2"/>
    <w:rsid w:val="00052FB5"/>
    <w:rsid w:val="00053160"/>
    <w:rsid w:val="000531FF"/>
    <w:rsid w:val="000533D5"/>
    <w:rsid w:val="000535B0"/>
    <w:rsid w:val="00053767"/>
    <w:rsid w:val="0005387D"/>
    <w:rsid w:val="000538CE"/>
    <w:rsid w:val="00053A1C"/>
    <w:rsid w:val="00053A34"/>
    <w:rsid w:val="00053B00"/>
    <w:rsid w:val="00053C29"/>
    <w:rsid w:val="00053C7E"/>
    <w:rsid w:val="00053D16"/>
    <w:rsid w:val="00053E7D"/>
    <w:rsid w:val="00053EEF"/>
    <w:rsid w:val="0005411D"/>
    <w:rsid w:val="0005430F"/>
    <w:rsid w:val="0005433B"/>
    <w:rsid w:val="000543AB"/>
    <w:rsid w:val="000543DC"/>
    <w:rsid w:val="0005443E"/>
    <w:rsid w:val="000545A8"/>
    <w:rsid w:val="000545E0"/>
    <w:rsid w:val="00054879"/>
    <w:rsid w:val="000548B8"/>
    <w:rsid w:val="000548F2"/>
    <w:rsid w:val="000549F0"/>
    <w:rsid w:val="00054ABF"/>
    <w:rsid w:val="00054BAE"/>
    <w:rsid w:val="00054BCF"/>
    <w:rsid w:val="00054CD6"/>
    <w:rsid w:val="00054DF9"/>
    <w:rsid w:val="00054FE8"/>
    <w:rsid w:val="00055022"/>
    <w:rsid w:val="000555CF"/>
    <w:rsid w:val="00055665"/>
    <w:rsid w:val="000556BD"/>
    <w:rsid w:val="000556C4"/>
    <w:rsid w:val="0005571A"/>
    <w:rsid w:val="000557DF"/>
    <w:rsid w:val="00055813"/>
    <w:rsid w:val="00055896"/>
    <w:rsid w:val="000558C2"/>
    <w:rsid w:val="0005595A"/>
    <w:rsid w:val="00055AA6"/>
    <w:rsid w:val="00055B66"/>
    <w:rsid w:val="00055C4F"/>
    <w:rsid w:val="00055C7A"/>
    <w:rsid w:val="00055E21"/>
    <w:rsid w:val="00055F8E"/>
    <w:rsid w:val="00056046"/>
    <w:rsid w:val="0005604E"/>
    <w:rsid w:val="0005632F"/>
    <w:rsid w:val="00056542"/>
    <w:rsid w:val="0005655B"/>
    <w:rsid w:val="000565D2"/>
    <w:rsid w:val="000567A5"/>
    <w:rsid w:val="000567A7"/>
    <w:rsid w:val="000567BD"/>
    <w:rsid w:val="0005685A"/>
    <w:rsid w:val="000568B4"/>
    <w:rsid w:val="000569F8"/>
    <w:rsid w:val="00056B56"/>
    <w:rsid w:val="00056D01"/>
    <w:rsid w:val="00056DE3"/>
    <w:rsid w:val="00056E60"/>
    <w:rsid w:val="00056FA7"/>
    <w:rsid w:val="0005701C"/>
    <w:rsid w:val="0005710D"/>
    <w:rsid w:val="00057237"/>
    <w:rsid w:val="0005730E"/>
    <w:rsid w:val="0005750B"/>
    <w:rsid w:val="0005759D"/>
    <w:rsid w:val="000575E6"/>
    <w:rsid w:val="000575F1"/>
    <w:rsid w:val="00057716"/>
    <w:rsid w:val="00057B05"/>
    <w:rsid w:val="00057B24"/>
    <w:rsid w:val="00057BAA"/>
    <w:rsid w:val="00057CF3"/>
    <w:rsid w:val="00057D86"/>
    <w:rsid w:val="00057EA1"/>
    <w:rsid w:val="00057F28"/>
    <w:rsid w:val="0006003C"/>
    <w:rsid w:val="00060098"/>
    <w:rsid w:val="000601A1"/>
    <w:rsid w:val="00060245"/>
    <w:rsid w:val="0006045E"/>
    <w:rsid w:val="000604B2"/>
    <w:rsid w:val="00060831"/>
    <w:rsid w:val="000608E6"/>
    <w:rsid w:val="00060C4A"/>
    <w:rsid w:val="00060CAC"/>
    <w:rsid w:val="00060D2F"/>
    <w:rsid w:val="000610DE"/>
    <w:rsid w:val="0006130D"/>
    <w:rsid w:val="000614E9"/>
    <w:rsid w:val="00061777"/>
    <w:rsid w:val="000617C8"/>
    <w:rsid w:val="00061842"/>
    <w:rsid w:val="00061A0B"/>
    <w:rsid w:val="00061A5D"/>
    <w:rsid w:val="00061D25"/>
    <w:rsid w:val="00061DA3"/>
    <w:rsid w:val="00061E66"/>
    <w:rsid w:val="000622D4"/>
    <w:rsid w:val="00062326"/>
    <w:rsid w:val="000624AC"/>
    <w:rsid w:val="00062546"/>
    <w:rsid w:val="0006262C"/>
    <w:rsid w:val="00062736"/>
    <w:rsid w:val="00062BCB"/>
    <w:rsid w:val="00062C4A"/>
    <w:rsid w:val="000630E1"/>
    <w:rsid w:val="000631EE"/>
    <w:rsid w:val="000631FE"/>
    <w:rsid w:val="00063257"/>
    <w:rsid w:val="00063265"/>
    <w:rsid w:val="0006326B"/>
    <w:rsid w:val="00063396"/>
    <w:rsid w:val="0006342C"/>
    <w:rsid w:val="0006377D"/>
    <w:rsid w:val="000637ED"/>
    <w:rsid w:val="000638DF"/>
    <w:rsid w:val="00063B2B"/>
    <w:rsid w:val="00063C03"/>
    <w:rsid w:val="00063D2F"/>
    <w:rsid w:val="00063F4C"/>
    <w:rsid w:val="00063F93"/>
    <w:rsid w:val="00064055"/>
    <w:rsid w:val="00064512"/>
    <w:rsid w:val="00064539"/>
    <w:rsid w:val="0006460C"/>
    <w:rsid w:val="0006460E"/>
    <w:rsid w:val="0006474C"/>
    <w:rsid w:val="0006484D"/>
    <w:rsid w:val="000648B8"/>
    <w:rsid w:val="000649D1"/>
    <w:rsid w:val="00064B0F"/>
    <w:rsid w:val="00064B87"/>
    <w:rsid w:val="00064C0F"/>
    <w:rsid w:val="00064CF5"/>
    <w:rsid w:val="00064D6D"/>
    <w:rsid w:val="00064D80"/>
    <w:rsid w:val="00064E52"/>
    <w:rsid w:val="000652EA"/>
    <w:rsid w:val="00065304"/>
    <w:rsid w:val="0006539F"/>
    <w:rsid w:val="00065441"/>
    <w:rsid w:val="0006558F"/>
    <w:rsid w:val="0006582F"/>
    <w:rsid w:val="0006587B"/>
    <w:rsid w:val="0006588D"/>
    <w:rsid w:val="000658E1"/>
    <w:rsid w:val="00065A95"/>
    <w:rsid w:val="00065B3E"/>
    <w:rsid w:val="00065EA6"/>
    <w:rsid w:val="00065EFA"/>
    <w:rsid w:val="000661F9"/>
    <w:rsid w:val="00066220"/>
    <w:rsid w:val="0006644E"/>
    <w:rsid w:val="00066600"/>
    <w:rsid w:val="0006677C"/>
    <w:rsid w:val="0006691C"/>
    <w:rsid w:val="00066935"/>
    <w:rsid w:val="00066AA8"/>
    <w:rsid w:val="00066C5E"/>
    <w:rsid w:val="00066CF2"/>
    <w:rsid w:val="00066E04"/>
    <w:rsid w:val="00067113"/>
    <w:rsid w:val="0006712C"/>
    <w:rsid w:val="000673D9"/>
    <w:rsid w:val="0006757C"/>
    <w:rsid w:val="0006758A"/>
    <w:rsid w:val="000675AC"/>
    <w:rsid w:val="00067737"/>
    <w:rsid w:val="00067796"/>
    <w:rsid w:val="0006787D"/>
    <w:rsid w:val="000678DC"/>
    <w:rsid w:val="000679D7"/>
    <w:rsid w:val="00067B9A"/>
    <w:rsid w:val="00067BF4"/>
    <w:rsid w:val="00067C7B"/>
    <w:rsid w:val="00070166"/>
    <w:rsid w:val="00070322"/>
    <w:rsid w:val="000705FD"/>
    <w:rsid w:val="000706A5"/>
    <w:rsid w:val="00070B0A"/>
    <w:rsid w:val="00070B7B"/>
    <w:rsid w:val="00070D65"/>
    <w:rsid w:val="00070EA5"/>
    <w:rsid w:val="00071113"/>
    <w:rsid w:val="0007127C"/>
    <w:rsid w:val="000712B0"/>
    <w:rsid w:val="000713CA"/>
    <w:rsid w:val="000715DA"/>
    <w:rsid w:val="00071E49"/>
    <w:rsid w:val="00071EE0"/>
    <w:rsid w:val="000720B6"/>
    <w:rsid w:val="000722EE"/>
    <w:rsid w:val="00072397"/>
    <w:rsid w:val="0007282B"/>
    <w:rsid w:val="00072830"/>
    <w:rsid w:val="00072A74"/>
    <w:rsid w:val="00072C8D"/>
    <w:rsid w:val="00072DED"/>
    <w:rsid w:val="00072F91"/>
    <w:rsid w:val="0007321C"/>
    <w:rsid w:val="000732CB"/>
    <w:rsid w:val="00073404"/>
    <w:rsid w:val="00073443"/>
    <w:rsid w:val="00073445"/>
    <w:rsid w:val="000736EA"/>
    <w:rsid w:val="00073751"/>
    <w:rsid w:val="00073DF3"/>
    <w:rsid w:val="00073F0F"/>
    <w:rsid w:val="00074147"/>
    <w:rsid w:val="000741AA"/>
    <w:rsid w:val="0007435C"/>
    <w:rsid w:val="00074368"/>
    <w:rsid w:val="0007446F"/>
    <w:rsid w:val="00074637"/>
    <w:rsid w:val="00074648"/>
    <w:rsid w:val="000746A8"/>
    <w:rsid w:val="000747AD"/>
    <w:rsid w:val="0007484D"/>
    <w:rsid w:val="00074BFF"/>
    <w:rsid w:val="00074CB4"/>
    <w:rsid w:val="00074DCE"/>
    <w:rsid w:val="00074E54"/>
    <w:rsid w:val="00074FAD"/>
    <w:rsid w:val="00075019"/>
    <w:rsid w:val="00075064"/>
    <w:rsid w:val="00075131"/>
    <w:rsid w:val="000751C6"/>
    <w:rsid w:val="000754AF"/>
    <w:rsid w:val="00075632"/>
    <w:rsid w:val="0007565D"/>
    <w:rsid w:val="000756BB"/>
    <w:rsid w:val="00075773"/>
    <w:rsid w:val="000757AC"/>
    <w:rsid w:val="000759CE"/>
    <w:rsid w:val="00075AEC"/>
    <w:rsid w:val="00075CBE"/>
    <w:rsid w:val="000760DE"/>
    <w:rsid w:val="00076237"/>
    <w:rsid w:val="00076252"/>
    <w:rsid w:val="000763AC"/>
    <w:rsid w:val="00076403"/>
    <w:rsid w:val="000765F5"/>
    <w:rsid w:val="000767EC"/>
    <w:rsid w:val="00076F0A"/>
    <w:rsid w:val="0007703D"/>
    <w:rsid w:val="00077266"/>
    <w:rsid w:val="0007728A"/>
    <w:rsid w:val="000774F9"/>
    <w:rsid w:val="00077562"/>
    <w:rsid w:val="00077724"/>
    <w:rsid w:val="0007777F"/>
    <w:rsid w:val="00077DC1"/>
    <w:rsid w:val="00077DD2"/>
    <w:rsid w:val="00080006"/>
    <w:rsid w:val="000800B7"/>
    <w:rsid w:val="000802F4"/>
    <w:rsid w:val="00080310"/>
    <w:rsid w:val="00080450"/>
    <w:rsid w:val="000804A6"/>
    <w:rsid w:val="000805F7"/>
    <w:rsid w:val="000806E9"/>
    <w:rsid w:val="000810B1"/>
    <w:rsid w:val="0008111D"/>
    <w:rsid w:val="000811BE"/>
    <w:rsid w:val="00081245"/>
    <w:rsid w:val="000812B3"/>
    <w:rsid w:val="00081303"/>
    <w:rsid w:val="00081350"/>
    <w:rsid w:val="000815F6"/>
    <w:rsid w:val="000816CE"/>
    <w:rsid w:val="00081788"/>
    <w:rsid w:val="000819DC"/>
    <w:rsid w:val="000819E8"/>
    <w:rsid w:val="00081A39"/>
    <w:rsid w:val="00081AE9"/>
    <w:rsid w:val="00081F5F"/>
    <w:rsid w:val="00081F83"/>
    <w:rsid w:val="00081FA9"/>
    <w:rsid w:val="00082337"/>
    <w:rsid w:val="00082366"/>
    <w:rsid w:val="00082433"/>
    <w:rsid w:val="000824CF"/>
    <w:rsid w:val="000826C0"/>
    <w:rsid w:val="000827A1"/>
    <w:rsid w:val="000827AA"/>
    <w:rsid w:val="000828AE"/>
    <w:rsid w:val="0008299A"/>
    <w:rsid w:val="00082B3F"/>
    <w:rsid w:val="00082BFA"/>
    <w:rsid w:val="00082D01"/>
    <w:rsid w:val="00082E8B"/>
    <w:rsid w:val="00082EF9"/>
    <w:rsid w:val="00082FB1"/>
    <w:rsid w:val="00082FFD"/>
    <w:rsid w:val="0008329A"/>
    <w:rsid w:val="00083417"/>
    <w:rsid w:val="0008366A"/>
    <w:rsid w:val="0008368B"/>
    <w:rsid w:val="000838A3"/>
    <w:rsid w:val="00083923"/>
    <w:rsid w:val="00083988"/>
    <w:rsid w:val="00083B71"/>
    <w:rsid w:val="00083DD9"/>
    <w:rsid w:val="00083E8A"/>
    <w:rsid w:val="000840A0"/>
    <w:rsid w:val="000841C1"/>
    <w:rsid w:val="000841E2"/>
    <w:rsid w:val="0008424A"/>
    <w:rsid w:val="000845E4"/>
    <w:rsid w:val="000846AE"/>
    <w:rsid w:val="000846B3"/>
    <w:rsid w:val="000846D3"/>
    <w:rsid w:val="000848C9"/>
    <w:rsid w:val="00084AEE"/>
    <w:rsid w:val="00084B87"/>
    <w:rsid w:val="00084BDB"/>
    <w:rsid w:val="00084E24"/>
    <w:rsid w:val="0008514F"/>
    <w:rsid w:val="00085359"/>
    <w:rsid w:val="00085398"/>
    <w:rsid w:val="000853D2"/>
    <w:rsid w:val="000853E2"/>
    <w:rsid w:val="00085441"/>
    <w:rsid w:val="000857EC"/>
    <w:rsid w:val="00085860"/>
    <w:rsid w:val="00085AB0"/>
    <w:rsid w:val="00085CC3"/>
    <w:rsid w:val="00085D16"/>
    <w:rsid w:val="00085EA8"/>
    <w:rsid w:val="000860A8"/>
    <w:rsid w:val="000860AE"/>
    <w:rsid w:val="000860EA"/>
    <w:rsid w:val="000862E0"/>
    <w:rsid w:val="000862E6"/>
    <w:rsid w:val="0008636D"/>
    <w:rsid w:val="00086628"/>
    <w:rsid w:val="00086659"/>
    <w:rsid w:val="00086667"/>
    <w:rsid w:val="00086792"/>
    <w:rsid w:val="000867A0"/>
    <w:rsid w:val="000867CC"/>
    <w:rsid w:val="00086815"/>
    <w:rsid w:val="00086D33"/>
    <w:rsid w:val="00086D7A"/>
    <w:rsid w:val="00086DD3"/>
    <w:rsid w:val="00086F53"/>
    <w:rsid w:val="000871A4"/>
    <w:rsid w:val="000871EB"/>
    <w:rsid w:val="00087373"/>
    <w:rsid w:val="00087488"/>
    <w:rsid w:val="000874C7"/>
    <w:rsid w:val="000875BD"/>
    <w:rsid w:val="00087856"/>
    <w:rsid w:val="00087952"/>
    <w:rsid w:val="00087AAC"/>
    <w:rsid w:val="00087B35"/>
    <w:rsid w:val="00087BAB"/>
    <w:rsid w:val="00087D7B"/>
    <w:rsid w:val="00087E01"/>
    <w:rsid w:val="00087E2E"/>
    <w:rsid w:val="00087F5E"/>
    <w:rsid w:val="00087F67"/>
    <w:rsid w:val="00087F71"/>
    <w:rsid w:val="000900D6"/>
    <w:rsid w:val="00090122"/>
    <w:rsid w:val="00090152"/>
    <w:rsid w:val="00090243"/>
    <w:rsid w:val="00090247"/>
    <w:rsid w:val="0009027C"/>
    <w:rsid w:val="000902AA"/>
    <w:rsid w:val="000903F3"/>
    <w:rsid w:val="000904D5"/>
    <w:rsid w:val="000905B2"/>
    <w:rsid w:val="0009083E"/>
    <w:rsid w:val="00090B67"/>
    <w:rsid w:val="00090C0A"/>
    <w:rsid w:val="00090D1C"/>
    <w:rsid w:val="00090DC2"/>
    <w:rsid w:val="00090DD8"/>
    <w:rsid w:val="00090E00"/>
    <w:rsid w:val="00090F34"/>
    <w:rsid w:val="00090F7A"/>
    <w:rsid w:val="000911A0"/>
    <w:rsid w:val="000913AD"/>
    <w:rsid w:val="000915A9"/>
    <w:rsid w:val="000917CA"/>
    <w:rsid w:val="00091841"/>
    <w:rsid w:val="00091958"/>
    <w:rsid w:val="0009199A"/>
    <w:rsid w:val="00091A26"/>
    <w:rsid w:val="00091ABB"/>
    <w:rsid w:val="00091C7A"/>
    <w:rsid w:val="00091E02"/>
    <w:rsid w:val="00091E39"/>
    <w:rsid w:val="00091ECB"/>
    <w:rsid w:val="00091FC2"/>
    <w:rsid w:val="00092036"/>
    <w:rsid w:val="0009236E"/>
    <w:rsid w:val="000923C2"/>
    <w:rsid w:val="00092429"/>
    <w:rsid w:val="00092625"/>
    <w:rsid w:val="00092758"/>
    <w:rsid w:val="00092769"/>
    <w:rsid w:val="000927DF"/>
    <w:rsid w:val="00092829"/>
    <w:rsid w:val="00092AAB"/>
    <w:rsid w:val="00092C04"/>
    <w:rsid w:val="00092C18"/>
    <w:rsid w:val="00092D0F"/>
    <w:rsid w:val="00092E48"/>
    <w:rsid w:val="00092E52"/>
    <w:rsid w:val="0009326F"/>
    <w:rsid w:val="000932F9"/>
    <w:rsid w:val="000933D4"/>
    <w:rsid w:val="000933DB"/>
    <w:rsid w:val="0009361C"/>
    <w:rsid w:val="000936C7"/>
    <w:rsid w:val="0009373E"/>
    <w:rsid w:val="000937D8"/>
    <w:rsid w:val="00093A8A"/>
    <w:rsid w:val="00093ADC"/>
    <w:rsid w:val="00093CBD"/>
    <w:rsid w:val="00093CCC"/>
    <w:rsid w:val="00093DAC"/>
    <w:rsid w:val="00093E62"/>
    <w:rsid w:val="00093E9B"/>
    <w:rsid w:val="00093ED3"/>
    <w:rsid w:val="0009400E"/>
    <w:rsid w:val="000940E0"/>
    <w:rsid w:val="00094170"/>
    <w:rsid w:val="000945F5"/>
    <w:rsid w:val="00094683"/>
    <w:rsid w:val="00094878"/>
    <w:rsid w:val="000948B0"/>
    <w:rsid w:val="000948F0"/>
    <w:rsid w:val="00094995"/>
    <w:rsid w:val="000949E9"/>
    <w:rsid w:val="00094B7B"/>
    <w:rsid w:val="00094BE7"/>
    <w:rsid w:val="00094C45"/>
    <w:rsid w:val="00094C9C"/>
    <w:rsid w:val="00094D73"/>
    <w:rsid w:val="00094E74"/>
    <w:rsid w:val="000950CC"/>
    <w:rsid w:val="000951DF"/>
    <w:rsid w:val="00095250"/>
    <w:rsid w:val="00095293"/>
    <w:rsid w:val="00095369"/>
    <w:rsid w:val="00095375"/>
    <w:rsid w:val="00095733"/>
    <w:rsid w:val="000957C0"/>
    <w:rsid w:val="000957E8"/>
    <w:rsid w:val="0009581D"/>
    <w:rsid w:val="00095919"/>
    <w:rsid w:val="000959A9"/>
    <w:rsid w:val="00095B28"/>
    <w:rsid w:val="00095C0E"/>
    <w:rsid w:val="00095D40"/>
    <w:rsid w:val="00095D8E"/>
    <w:rsid w:val="00095E5F"/>
    <w:rsid w:val="00095FFE"/>
    <w:rsid w:val="000962A4"/>
    <w:rsid w:val="0009678E"/>
    <w:rsid w:val="000967A0"/>
    <w:rsid w:val="0009684E"/>
    <w:rsid w:val="000969BA"/>
    <w:rsid w:val="00096A39"/>
    <w:rsid w:val="00096A4C"/>
    <w:rsid w:val="00096A67"/>
    <w:rsid w:val="00096AAA"/>
    <w:rsid w:val="00096AB7"/>
    <w:rsid w:val="00096BEE"/>
    <w:rsid w:val="00096D88"/>
    <w:rsid w:val="00096FBC"/>
    <w:rsid w:val="0009702D"/>
    <w:rsid w:val="00097083"/>
    <w:rsid w:val="000971A6"/>
    <w:rsid w:val="00097290"/>
    <w:rsid w:val="00097337"/>
    <w:rsid w:val="00097395"/>
    <w:rsid w:val="000975D7"/>
    <w:rsid w:val="000975DE"/>
    <w:rsid w:val="000977A9"/>
    <w:rsid w:val="000979DE"/>
    <w:rsid w:val="00097B01"/>
    <w:rsid w:val="00097B9E"/>
    <w:rsid w:val="00097C3D"/>
    <w:rsid w:val="00097F8D"/>
    <w:rsid w:val="00097FAA"/>
    <w:rsid w:val="000A0063"/>
    <w:rsid w:val="000A00A2"/>
    <w:rsid w:val="000A00DA"/>
    <w:rsid w:val="000A03A4"/>
    <w:rsid w:val="000A0592"/>
    <w:rsid w:val="000A06B1"/>
    <w:rsid w:val="000A06F4"/>
    <w:rsid w:val="000A08C5"/>
    <w:rsid w:val="000A096C"/>
    <w:rsid w:val="000A0C39"/>
    <w:rsid w:val="000A0E1C"/>
    <w:rsid w:val="000A10C0"/>
    <w:rsid w:val="000A10D7"/>
    <w:rsid w:val="000A10F9"/>
    <w:rsid w:val="000A11A3"/>
    <w:rsid w:val="000A12AD"/>
    <w:rsid w:val="000A13B7"/>
    <w:rsid w:val="000A13ED"/>
    <w:rsid w:val="000A1446"/>
    <w:rsid w:val="000A15DA"/>
    <w:rsid w:val="000A1642"/>
    <w:rsid w:val="000A16C6"/>
    <w:rsid w:val="000A179F"/>
    <w:rsid w:val="000A17B2"/>
    <w:rsid w:val="000A17C2"/>
    <w:rsid w:val="000A17C8"/>
    <w:rsid w:val="000A1821"/>
    <w:rsid w:val="000A1826"/>
    <w:rsid w:val="000A189E"/>
    <w:rsid w:val="000A18A6"/>
    <w:rsid w:val="000A1924"/>
    <w:rsid w:val="000A1970"/>
    <w:rsid w:val="000A19F9"/>
    <w:rsid w:val="000A1B0C"/>
    <w:rsid w:val="000A1B7F"/>
    <w:rsid w:val="000A1C6D"/>
    <w:rsid w:val="000A1DFF"/>
    <w:rsid w:val="000A1E40"/>
    <w:rsid w:val="000A1E51"/>
    <w:rsid w:val="000A1EB8"/>
    <w:rsid w:val="000A1EC3"/>
    <w:rsid w:val="000A1FE0"/>
    <w:rsid w:val="000A20A0"/>
    <w:rsid w:val="000A20D4"/>
    <w:rsid w:val="000A2342"/>
    <w:rsid w:val="000A246B"/>
    <w:rsid w:val="000A2667"/>
    <w:rsid w:val="000A288B"/>
    <w:rsid w:val="000A2961"/>
    <w:rsid w:val="000A2B47"/>
    <w:rsid w:val="000A2B6E"/>
    <w:rsid w:val="000A2CEF"/>
    <w:rsid w:val="000A2E3F"/>
    <w:rsid w:val="000A2E7D"/>
    <w:rsid w:val="000A30E7"/>
    <w:rsid w:val="000A325F"/>
    <w:rsid w:val="000A33B1"/>
    <w:rsid w:val="000A341C"/>
    <w:rsid w:val="000A353D"/>
    <w:rsid w:val="000A3559"/>
    <w:rsid w:val="000A3604"/>
    <w:rsid w:val="000A36DA"/>
    <w:rsid w:val="000A383D"/>
    <w:rsid w:val="000A38F6"/>
    <w:rsid w:val="000A39D9"/>
    <w:rsid w:val="000A39FA"/>
    <w:rsid w:val="000A3A36"/>
    <w:rsid w:val="000A3A83"/>
    <w:rsid w:val="000A3A9A"/>
    <w:rsid w:val="000A3AD4"/>
    <w:rsid w:val="000A3EBC"/>
    <w:rsid w:val="000A4121"/>
    <w:rsid w:val="000A4179"/>
    <w:rsid w:val="000A4265"/>
    <w:rsid w:val="000A43C9"/>
    <w:rsid w:val="000A4401"/>
    <w:rsid w:val="000A45F0"/>
    <w:rsid w:val="000A46DB"/>
    <w:rsid w:val="000A479B"/>
    <w:rsid w:val="000A488B"/>
    <w:rsid w:val="000A4A0F"/>
    <w:rsid w:val="000A4A6F"/>
    <w:rsid w:val="000A4B51"/>
    <w:rsid w:val="000A4BD3"/>
    <w:rsid w:val="000A4BE5"/>
    <w:rsid w:val="000A4E99"/>
    <w:rsid w:val="000A4EC9"/>
    <w:rsid w:val="000A5314"/>
    <w:rsid w:val="000A537E"/>
    <w:rsid w:val="000A53FD"/>
    <w:rsid w:val="000A5723"/>
    <w:rsid w:val="000A5744"/>
    <w:rsid w:val="000A59BF"/>
    <w:rsid w:val="000A5B34"/>
    <w:rsid w:val="000A5C0A"/>
    <w:rsid w:val="000A5C35"/>
    <w:rsid w:val="000A5DDC"/>
    <w:rsid w:val="000A5EBC"/>
    <w:rsid w:val="000A5EC1"/>
    <w:rsid w:val="000A61E6"/>
    <w:rsid w:val="000A62E5"/>
    <w:rsid w:val="000A62FE"/>
    <w:rsid w:val="000A6357"/>
    <w:rsid w:val="000A639C"/>
    <w:rsid w:val="000A639F"/>
    <w:rsid w:val="000A63DF"/>
    <w:rsid w:val="000A66B9"/>
    <w:rsid w:val="000A66F1"/>
    <w:rsid w:val="000A6842"/>
    <w:rsid w:val="000A6961"/>
    <w:rsid w:val="000A6AB5"/>
    <w:rsid w:val="000A6BF1"/>
    <w:rsid w:val="000A6D49"/>
    <w:rsid w:val="000A6F70"/>
    <w:rsid w:val="000A6FFF"/>
    <w:rsid w:val="000A712C"/>
    <w:rsid w:val="000A72A5"/>
    <w:rsid w:val="000A7307"/>
    <w:rsid w:val="000A7345"/>
    <w:rsid w:val="000A7346"/>
    <w:rsid w:val="000A73F0"/>
    <w:rsid w:val="000A74A1"/>
    <w:rsid w:val="000A74E6"/>
    <w:rsid w:val="000A755A"/>
    <w:rsid w:val="000A7561"/>
    <w:rsid w:val="000A7655"/>
    <w:rsid w:val="000A7661"/>
    <w:rsid w:val="000A77BC"/>
    <w:rsid w:val="000A7856"/>
    <w:rsid w:val="000A7907"/>
    <w:rsid w:val="000A793B"/>
    <w:rsid w:val="000A7942"/>
    <w:rsid w:val="000A7966"/>
    <w:rsid w:val="000A79C7"/>
    <w:rsid w:val="000A79FE"/>
    <w:rsid w:val="000A7B49"/>
    <w:rsid w:val="000A7B92"/>
    <w:rsid w:val="000A7BED"/>
    <w:rsid w:val="000A7D69"/>
    <w:rsid w:val="000A7D98"/>
    <w:rsid w:val="000A7F7E"/>
    <w:rsid w:val="000A7FD7"/>
    <w:rsid w:val="000B037E"/>
    <w:rsid w:val="000B04AE"/>
    <w:rsid w:val="000B05B9"/>
    <w:rsid w:val="000B062E"/>
    <w:rsid w:val="000B070B"/>
    <w:rsid w:val="000B07A2"/>
    <w:rsid w:val="000B07D8"/>
    <w:rsid w:val="000B09A4"/>
    <w:rsid w:val="000B09D7"/>
    <w:rsid w:val="000B0A1E"/>
    <w:rsid w:val="000B0A5E"/>
    <w:rsid w:val="000B0A75"/>
    <w:rsid w:val="000B0AA5"/>
    <w:rsid w:val="000B0B2C"/>
    <w:rsid w:val="000B0B80"/>
    <w:rsid w:val="000B0BB5"/>
    <w:rsid w:val="000B0D58"/>
    <w:rsid w:val="000B0DAC"/>
    <w:rsid w:val="000B0E4A"/>
    <w:rsid w:val="000B1038"/>
    <w:rsid w:val="000B114F"/>
    <w:rsid w:val="000B123B"/>
    <w:rsid w:val="000B1381"/>
    <w:rsid w:val="000B14E9"/>
    <w:rsid w:val="000B18C3"/>
    <w:rsid w:val="000B1A20"/>
    <w:rsid w:val="000B1A89"/>
    <w:rsid w:val="000B1C31"/>
    <w:rsid w:val="000B1DD2"/>
    <w:rsid w:val="000B1EC8"/>
    <w:rsid w:val="000B1EF4"/>
    <w:rsid w:val="000B1F7A"/>
    <w:rsid w:val="000B212F"/>
    <w:rsid w:val="000B2248"/>
    <w:rsid w:val="000B22B8"/>
    <w:rsid w:val="000B22E4"/>
    <w:rsid w:val="000B2444"/>
    <w:rsid w:val="000B2648"/>
    <w:rsid w:val="000B27A8"/>
    <w:rsid w:val="000B2803"/>
    <w:rsid w:val="000B29D3"/>
    <w:rsid w:val="000B2B77"/>
    <w:rsid w:val="000B2BCD"/>
    <w:rsid w:val="000B2C19"/>
    <w:rsid w:val="000B31CC"/>
    <w:rsid w:val="000B3218"/>
    <w:rsid w:val="000B3289"/>
    <w:rsid w:val="000B33A9"/>
    <w:rsid w:val="000B33D1"/>
    <w:rsid w:val="000B3464"/>
    <w:rsid w:val="000B357E"/>
    <w:rsid w:val="000B3679"/>
    <w:rsid w:val="000B36B6"/>
    <w:rsid w:val="000B3751"/>
    <w:rsid w:val="000B37D2"/>
    <w:rsid w:val="000B38C4"/>
    <w:rsid w:val="000B38ED"/>
    <w:rsid w:val="000B3B7B"/>
    <w:rsid w:val="000B3B92"/>
    <w:rsid w:val="000B3C37"/>
    <w:rsid w:val="000B3E69"/>
    <w:rsid w:val="000B4369"/>
    <w:rsid w:val="000B4531"/>
    <w:rsid w:val="000B4534"/>
    <w:rsid w:val="000B457C"/>
    <w:rsid w:val="000B4A98"/>
    <w:rsid w:val="000B4AC8"/>
    <w:rsid w:val="000B4CC7"/>
    <w:rsid w:val="000B4D31"/>
    <w:rsid w:val="000B4EDA"/>
    <w:rsid w:val="000B4EF5"/>
    <w:rsid w:val="000B501B"/>
    <w:rsid w:val="000B517E"/>
    <w:rsid w:val="000B5198"/>
    <w:rsid w:val="000B5266"/>
    <w:rsid w:val="000B5421"/>
    <w:rsid w:val="000B54A4"/>
    <w:rsid w:val="000B55C5"/>
    <w:rsid w:val="000B56BE"/>
    <w:rsid w:val="000B56E4"/>
    <w:rsid w:val="000B5739"/>
    <w:rsid w:val="000B5A0B"/>
    <w:rsid w:val="000B5A20"/>
    <w:rsid w:val="000B5AE3"/>
    <w:rsid w:val="000B5AFF"/>
    <w:rsid w:val="000B5C8B"/>
    <w:rsid w:val="000B5D35"/>
    <w:rsid w:val="000B611E"/>
    <w:rsid w:val="000B63C4"/>
    <w:rsid w:val="000B6497"/>
    <w:rsid w:val="000B67DA"/>
    <w:rsid w:val="000B6839"/>
    <w:rsid w:val="000B68E5"/>
    <w:rsid w:val="000B6A0F"/>
    <w:rsid w:val="000B6A61"/>
    <w:rsid w:val="000B6CB5"/>
    <w:rsid w:val="000B6FF3"/>
    <w:rsid w:val="000B706A"/>
    <w:rsid w:val="000B70CC"/>
    <w:rsid w:val="000B71B4"/>
    <w:rsid w:val="000B727C"/>
    <w:rsid w:val="000B72D0"/>
    <w:rsid w:val="000B72F2"/>
    <w:rsid w:val="000B73C6"/>
    <w:rsid w:val="000B7437"/>
    <w:rsid w:val="000B7504"/>
    <w:rsid w:val="000B756F"/>
    <w:rsid w:val="000B7612"/>
    <w:rsid w:val="000B76C4"/>
    <w:rsid w:val="000B77F1"/>
    <w:rsid w:val="000B788A"/>
    <w:rsid w:val="000B78FE"/>
    <w:rsid w:val="000B7B9F"/>
    <w:rsid w:val="000B7BF3"/>
    <w:rsid w:val="000B7DA6"/>
    <w:rsid w:val="000B7EEE"/>
    <w:rsid w:val="000B7F7D"/>
    <w:rsid w:val="000C00B7"/>
    <w:rsid w:val="000C023E"/>
    <w:rsid w:val="000C0393"/>
    <w:rsid w:val="000C0424"/>
    <w:rsid w:val="000C049A"/>
    <w:rsid w:val="000C072C"/>
    <w:rsid w:val="000C09E8"/>
    <w:rsid w:val="000C0A39"/>
    <w:rsid w:val="000C0A5A"/>
    <w:rsid w:val="000C0AC7"/>
    <w:rsid w:val="000C0AE7"/>
    <w:rsid w:val="000C0B10"/>
    <w:rsid w:val="000C0B18"/>
    <w:rsid w:val="000C0C53"/>
    <w:rsid w:val="000C0E3F"/>
    <w:rsid w:val="000C0EB1"/>
    <w:rsid w:val="000C0FE4"/>
    <w:rsid w:val="000C1077"/>
    <w:rsid w:val="000C10FB"/>
    <w:rsid w:val="000C11D2"/>
    <w:rsid w:val="000C1413"/>
    <w:rsid w:val="000C144A"/>
    <w:rsid w:val="000C1679"/>
    <w:rsid w:val="000C16ED"/>
    <w:rsid w:val="000C1832"/>
    <w:rsid w:val="000C1A49"/>
    <w:rsid w:val="000C1A97"/>
    <w:rsid w:val="000C1E77"/>
    <w:rsid w:val="000C1F71"/>
    <w:rsid w:val="000C1F90"/>
    <w:rsid w:val="000C21D9"/>
    <w:rsid w:val="000C247F"/>
    <w:rsid w:val="000C263F"/>
    <w:rsid w:val="000C2765"/>
    <w:rsid w:val="000C2817"/>
    <w:rsid w:val="000C29BF"/>
    <w:rsid w:val="000C2B79"/>
    <w:rsid w:val="000C2D0B"/>
    <w:rsid w:val="000C2E7A"/>
    <w:rsid w:val="000C300B"/>
    <w:rsid w:val="000C300C"/>
    <w:rsid w:val="000C3040"/>
    <w:rsid w:val="000C30D7"/>
    <w:rsid w:val="000C317B"/>
    <w:rsid w:val="000C31C0"/>
    <w:rsid w:val="000C31CC"/>
    <w:rsid w:val="000C3276"/>
    <w:rsid w:val="000C32CC"/>
    <w:rsid w:val="000C3342"/>
    <w:rsid w:val="000C33B7"/>
    <w:rsid w:val="000C35D8"/>
    <w:rsid w:val="000C3792"/>
    <w:rsid w:val="000C3827"/>
    <w:rsid w:val="000C386B"/>
    <w:rsid w:val="000C3877"/>
    <w:rsid w:val="000C38DF"/>
    <w:rsid w:val="000C39B4"/>
    <w:rsid w:val="000C3BA7"/>
    <w:rsid w:val="000C3C30"/>
    <w:rsid w:val="000C3E0F"/>
    <w:rsid w:val="000C3FB9"/>
    <w:rsid w:val="000C404E"/>
    <w:rsid w:val="000C4052"/>
    <w:rsid w:val="000C4175"/>
    <w:rsid w:val="000C4186"/>
    <w:rsid w:val="000C41FF"/>
    <w:rsid w:val="000C4261"/>
    <w:rsid w:val="000C42EC"/>
    <w:rsid w:val="000C43A1"/>
    <w:rsid w:val="000C450D"/>
    <w:rsid w:val="000C46B3"/>
    <w:rsid w:val="000C49C0"/>
    <w:rsid w:val="000C4A3C"/>
    <w:rsid w:val="000C4AEB"/>
    <w:rsid w:val="000C4B77"/>
    <w:rsid w:val="000C4B86"/>
    <w:rsid w:val="000C4CE2"/>
    <w:rsid w:val="000C4D7B"/>
    <w:rsid w:val="000C4E29"/>
    <w:rsid w:val="000C4EF3"/>
    <w:rsid w:val="000C5254"/>
    <w:rsid w:val="000C52EE"/>
    <w:rsid w:val="000C537B"/>
    <w:rsid w:val="000C5382"/>
    <w:rsid w:val="000C53FC"/>
    <w:rsid w:val="000C5566"/>
    <w:rsid w:val="000C5586"/>
    <w:rsid w:val="000C575A"/>
    <w:rsid w:val="000C5B13"/>
    <w:rsid w:val="000C5B71"/>
    <w:rsid w:val="000C5BA8"/>
    <w:rsid w:val="000C5CED"/>
    <w:rsid w:val="000C5F87"/>
    <w:rsid w:val="000C61C7"/>
    <w:rsid w:val="000C6306"/>
    <w:rsid w:val="000C6698"/>
    <w:rsid w:val="000C6AA5"/>
    <w:rsid w:val="000C6EA9"/>
    <w:rsid w:val="000C6ECA"/>
    <w:rsid w:val="000C6F37"/>
    <w:rsid w:val="000C7007"/>
    <w:rsid w:val="000C76E3"/>
    <w:rsid w:val="000C776D"/>
    <w:rsid w:val="000C794B"/>
    <w:rsid w:val="000C7A2D"/>
    <w:rsid w:val="000C7B91"/>
    <w:rsid w:val="000C7D30"/>
    <w:rsid w:val="000D0024"/>
    <w:rsid w:val="000D00FD"/>
    <w:rsid w:val="000D029F"/>
    <w:rsid w:val="000D04AE"/>
    <w:rsid w:val="000D04B5"/>
    <w:rsid w:val="000D0531"/>
    <w:rsid w:val="000D05C1"/>
    <w:rsid w:val="000D0744"/>
    <w:rsid w:val="000D08E5"/>
    <w:rsid w:val="000D0A91"/>
    <w:rsid w:val="000D0B13"/>
    <w:rsid w:val="000D0B66"/>
    <w:rsid w:val="000D0BD4"/>
    <w:rsid w:val="000D0C6C"/>
    <w:rsid w:val="000D0D0B"/>
    <w:rsid w:val="000D0DC2"/>
    <w:rsid w:val="000D0F18"/>
    <w:rsid w:val="000D0F71"/>
    <w:rsid w:val="000D1123"/>
    <w:rsid w:val="000D112B"/>
    <w:rsid w:val="000D11BF"/>
    <w:rsid w:val="000D1368"/>
    <w:rsid w:val="000D1432"/>
    <w:rsid w:val="000D147D"/>
    <w:rsid w:val="000D14AD"/>
    <w:rsid w:val="000D153C"/>
    <w:rsid w:val="000D1566"/>
    <w:rsid w:val="000D16E5"/>
    <w:rsid w:val="000D18F1"/>
    <w:rsid w:val="000D19F0"/>
    <w:rsid w:val="000D1A85"/>
    <w:rsid w:val="000D1BA2"/>
    <w:rsid w:val="000D1BC0"/>
    <w:rsid w:val="000D1C17"/>
    <w:rsid w:val="000D1C41"/>
    <w:rsid w:val="000D1C4F"/>
    <w:rsid w:val="000D2079"/>
    <w:rsid w:val="000D2234"/>
    <w:rsid w:val="000D227F"/>
    <w:rsid w:val="000D22A8"/>
    <w:rsid w:val="000D249E"/>
    <w:rsid w:val="000D2614"/>
    <w:rsid w:val="000D26DC"/>
    <w:rsid w:val="000D26E1"/>
    <w:rsid w:val="000D26EA"/>
    <w:rsid w:val="000D27D8"/>
    <w:rsid w:val="000D27FA"/>
    <w:rsid w:val="000D2847"/>
    <w:rsid w:val="000D28EE"/>
    <w:rsid w:val="000D2A9F"/>
    <w:rsid w:val="000D2B8F"/>
    <w:rsid w:val="000D2C72"/>
    <w:rsid w:val="000D2C9D"/>
    <w:rsid w:val="000D2D31"/>
    <w:rsid w:val="000D30B8"/>
    <w:rsid w:val="000D3129"/>
    <w:rsid w:val="000D31A5"/>
    <w:rsid w:val="000D3237"/>
    <w:rsid w:val="000D33BB"/>
    <w:rsid w:val="000D350D"/>
    <w:rsid w:val="000D37E6"/>
    <w:rsid w:val="000D37EE"/>
    <w:rsid w:val="000D3B6F"/>
    <w:rsid w:val="000D3B9D"/>
    <w:rsid w:val="000D3C88"/>
    <w:rsid w:val="000D3DA5"/>
    <w:rsid w:val="000D3DB1"/>
    <w:rsid w:val="000D3E07"/>
    <w:rsid w:val="000D406A"/>
    <w:rsid w:val="000D4330"/>
    <w:rsid w:val="000D4746"/>
    <w:rsid w:val="000D4785"/>
    <w:rsid w:val="000D4869"/>
    <w:rsid w:val="000D48A4"/>
    <w:rsid w:val="000D4A2F"/>
    <w:rsid w:val="000D4A70"/>
    <w:rsid w:val="000D4BAA"/>
    <w:rsid w:val="000D4C2F"/>
    <w:rsid w:val="000D4CA1"/>
    <w:rsid w:val="000D4D5E"/>
    <w:rsid w:val="000D4EF6"/>
    <w:rsid w:val="000D4F84"/>
    <w:rsid w:val="000D5028"/>
    <w:rsid w:val="000D5242"/>
    <w:rsid w:val="000D5254"/>
    <w:rsid w:val="000D5255"/>
    <w:rsid w:val="000D52F3"/>
    <w:rsid w:val="000D53F1"/>
    <w:rsid w:val="000D5678"/>
    <w:rsid w:val="000D568D"/>
    <w:rsid w:val="000D5777"/>
    <w:rsid w:val="000D58A7"/>
    <w:rsid w:val="000D5A01"/>
    <w:rsid w:val="000D5B38"/>
    <w:rsid w:val="000D5CE3"/>
    <w:rsid w:val="000D6132"/>
    <w:rsid w:val="000D65C1"/>
    <w:rsid w:val="000D66EF"/>
    <w:rsid w:val="000D66F0"/>
    <w:rsid w:val="000D68BA"/>
    <w:rsid w:val="000D69B4"/>
    <w:rsid w:val="000D6A32"/>
    <w:rsid w:val="000D6A43"/>
    <w:rsid w:val="000D6A6A"/>
    <w:rsid w:val="000D6C15"/>
    <w:rsid w:val="000D6DD0"/>
    <w:rsid w:val="000D6EC9"/>
    <w:rsid w:val="000D70AF"/>
    <w:rsid w:val="000D7122"/>
    <w:rsid w:val="000D71A3"/>
    <w:rsid w:val="000D7409"/>
    <w:rsid w:val="000D7414"/>
    <w:rsid w:val="000D7575"/>
    <w:rsid w:val="000D7617"/>
    <w:rsid w:val="000D77E4"/>
    <w:rsid w:val="000D78EA"/>
    <w:rsid w:val="000D7AF0"/>
    <w:rsid w:val="000D7B08"/>
    <w:rsid w:val="000D7B29"/>
    <w:rsid w:val="000D7B4E"/>
    <w:rsid w:val="000D7B8F"/>
    <w:rsid w:val="000D7C4E"/>
    <w:rsid w:val="000D7CB1"/>
    <w:rsid w:val="000D7DF3"/>
    <w:rsid w:val="000E0100"/>
    <w:rsid w:val="000E0327"/>
    <w:rsid w:val="000E0424"/>
    <w:rsid w:val="000E0446"/>
    <w:rsid w:val="000E0705"/>
    <w:rsid w:val="000E07AB"/>
    <w:rsid w:val="000E087B"/>
    <w:rsid w:val="000E0A30"/>
    <w:rsid w:val="000E0AA2"/>
    <w:rsid w:val="000E0AC3"/>
    <w:rsid w:val="000E0EEB"/>
    <w:rsid w:val="000E10E9"/>
    <w:rsid w:val="000E111C"/>
    <w:rsid w:val="000E1126"/>
    <w:rsid w:val="000E1215"/>
    <w:rsid w:val="000E1663"/>
    <w:rsid w:val="000E1686"/>
    <w:rsid w:val="000E1697"/>
    <w:rsid w:val="000E1801"/>
    <w:rsid w:val="000E1889"/>
    <w:rsid w:val="000E1A7D"/>
    <w:rsid w:val="000E1AB1"/>
    <w:rsid w:val="000E1AF3"/>
    <w:rsid w:val="000E1B31"/>
    <w:rsid w:val="000E1BB0"/>
    <w:rsid w:val="000E1BC8"/>
    <w:rsid w:val="000E1CF4"/>
    <w:rsid w:val="000E1CF7"/>
    <w:rsid w:val="000E1D61"/>
    <w:rsid w:val="000E1E1C"/>
    <w:rsid w:val="000E1F44"/>
    <w:rsid w:val="000E1F8C"/>
    <w:rsid w:val="000E1FEE"/>
    <w:rsid w:val="000E203B"/>
    <w:rsid w:val="000E220E"/>
    <w:rsid w:val="000E23D2"/>
    <w:rsid w:val="000E2418"/>
    <w:rsid w:val="000E24F0"/>
    <w:rsid w:val="000E2570"/>
    <w:rsid w:val="000E26F9"/>
    <w:rsid w:val="000E27D7"/>
    <w:rsid w:val="000E2801"/>
    <w:rsid w:val="000E29EA"/>
    <w:rsid w:val="000E2A59"/>
    <w:rsid w:val="000E2A79"/>
    <w:rsid w:val="000E2ACC"/>
    <w:rsid w:val="000E2BC7"/>
    <w:rsid w:val="000E2CCF"/>
    <w:rsid w:val="000E2DAC"/>
    <w:rsid w:val="000E2EA8"/>
    <w:rsid w:val="000E2EB2"/>
    <w:rsid w:val="000E30DE"/>
    <w:rsid w:val="000E3292"/>
    <w:rsid w:val="000E341D"/>
    <w:rsid w:val="000E34FD"/>
    <w:rsid w:val="000E35BC"/>
    <w:rsid w:val="000E3603"/>
    <w:rsid w:val="000E366D"/>
    <w:rsid w:val="000E39C6"/>
    <w:rsid w:val="000E3A43"/>
    <w:rsid w:val="000E3ADE"/>
    <w:rsid w:val="000E3B94"/>
    <w:rsid w:val="000E3BCD"/>
    <w:rsid w:val="000E3C8C"/>
    <w:rsid w:val="000E3D88"/>
    <w:rsid w:val="000E3EBD"/>
    <w:rsid w:val="000E3F76"/>
    <w:rsid w:val="000E3FE5"/>
    <w:rsid w:val="000E4200"/>
    <w:rsid w:val="000E452E"/>
    <w:rsid w:val="000E4610"/>
    <w:rsid w:val="000E47F6"/>
    <w:rsid w:val="000E488B"/>
    <w:rsid w:val="000E495D"/>
    <w:rsid w:val="000E4BE1"/>
    <w:rsid w:val="000E4CCA"/>
    <w:rsid w:val="000E4FEA"/>
    <w:rsid w:val="000E5017"/>
    <w:rsid w:val="000E54A0"/>
    <w:rsid w:val="000E5530"/>
    <w:rsid w:val="000E5878"/>
    <w:rsid w:val="000E59C0"/>
    <w:rsid w:val="000E5B45"/>
    <w:rsid w:val="000E5E19"/>
    <w:rsid w:val="000E5ED8"/>
    <w:rsid w:val="000E6048"/>
    <w:rsid w:val="000E613C"/>
    <w:rsid w:val="000E63D3"/>
    <w:rsid w:val="000E6403"/>
    <w:rsid w:val="000E66AD"/>
    <w:rsid w:val="000E66C8"/>
    <w:rsid w:val="000E678B"/>
    <w:rsid w:val="000E67CD"/>
    <w:rsid w:val="000E6804"/>
    <w:rsid w:val="000E68D4"/>
    <w:rsid w:val="000E68F3"/>
    <w:rsid w:val="000E69A0"/>
    <w:rsid w:val="000E6B75"/>
    <w:rsid w:val="000E6C96"/>
    <w:rsid w:val="000E6E75"/>
    <w:rsid w:val="000E6F06"/>
    <w:rsid w:val="000E6F4E"/>
    <w:rsid w:val="000E7287"/>
    <w:rsid w:val="000E730F"/>
    <w:rsid w:val="000E752D"/>
    <w:rsid w:val="000E7A57"/>
    <w:rsid w:val="000E7BF9"/>
    <w:rsid w:val="000E7CA8"/>
    <w:rsid w:val="000E7E1A"/>
    <w:rsid w:val="000E7EA4"/>
    <w:rsid w:val="000E7F22"/>
    <w:rsid w:val="000F0004"/>
    <w:rsid w:val="000F0177"/>
    <w:rsid w:val="000F0281"/>
    <w:rsid w:val="000F02C6"/>
    <w:rsid w:val="000F02D2"/>
    <w:rsid w:val="000F05A2"/>
    <w:rsid w:val="000F0702"/>
    <w:rsid w:val="000F0790"/>
    <w:rsid w:val="000F0805"/>
    <w:rsid w:val="000F08F0"/>
    <w:rsid w:val="000F0ACE"/>
    <w:rsid w:val="000F0D27"/>
    <w:rsid w:val="000F0D29"/>
    <w:rsid w:val="000F10A2"/>
    <w:rsid w:val="000F10E3"/>
    <w:rsid w:val="000F10FA"/>
    <w:rsid w:val="000F1484"/>
    <w:rsid w:val="000F1491"/>
    <w:rsid w:val="000F152F"/>
    <w:rsid w:val="000F1681"/>
    <w:rsid w:val="000F1768"/>
    <w:rsid w:val="000F1772"/>
    <w:rsid w:val="000F17A3"/>
    <w:rsid w:val="000F1847"/>
    <w:rsid w:val="000F18B2"/>
    <w:rsid w:val="000F18FF"/>
    <w:rsid w:val="000F1922"/>
    <w:rsid w:val="000F1BE5"/>
    <w:rsid w:val="000F1C07"/>
    <w:rsid w:val="000F1C4B"/>
    <w:rsid w:val="000F1C59"/>
    <w:rsid w:val="000F1CEF"/>
    <w:rsid w:val="000F1D57"/>
    <w:rsid w:val="000F1DEB"/>
    <w:rsid w:val="000F2141"/>
    <w:rsid w:val="000F2175"/>
    <w:rsid w:val="000F21A3"/>
    <w:rsid w:val="000F21EC"/>
    <w:rsid w:val="000F2297"/>
    <w:rsid w:val="000F23DE"/>
    <w:rsid w:val="000F286C"/>
    <w:rsid w:val="000F2938"/>
    <w:rsid w:val="000F29A1"/>
    <w:rsid w:val="000F2D93"/>
    <w:rsid w:val="000F2E68"/>
    <w:rsid w:val="000F2F31"/>
    <w:rsid w:val="000F30AB"/>
    <w:rsid w:val="000F3191"/>
    <w:rsid w:val="000F3296"/>
    <w:rsid w:val="000F3465"/>
    <w:rsid w:val="000F35E9"/>
    <w:rsid w:val="000F36C5"/>
    <w:rsid w:val="000F3807"/>
    <w:rsid w:val="000F3825"/>
    <w:rsid w:val="000F3838"/>
    <w:rsid w:val="000F3AD0"/>
    <w:rsid w:val="000F3D32"/>
    <w:rsid w:val="000F3D74"/>
    <w:rsid w:val="000F3F6C"/>
    <w:rsid w:val="000F404B"/>
    <w:rsid w:val="000F40E5"/>
    <w:rsid w:val="000F433E"/>
    <w:rsid w:val="000F4609"/>
    <w:rsid w:val="000F46F3"/>
    <w:rsid w:val="000F482E"/>
    <w:rsid w:val="000F4846"/>
    <w:rsid w:val="000F486D"/>
    <w:rsid w:val="000F489D"/>
    <w:rsid w:val="000F4AE7"/>
    <w:rsid w:val="000F4B3D"/>
    <w:rsid w:val="000F4BF8"/>
    <w:rsid w:val="000F4EA2"/>
    <w:rsid w:val="000F4F45"/>
    <w:rsid w:val="000F5396"/>
    <w:rsid w:val="000F53A7"/>
    <w:rsid w:val="000F53F4"/>
    <w:rsid w:val="000F54AF"/>
    <w:rsid w:val="000F5828"/>
    <w:rsid w:val="000F594B"/>
    <w:rsid w:val="000F59A8"/>
    <w:rsid w:val="000F5A2D"/>
    <w:rsid w:val="000F5C8F"/>
    <w:rsid w:val="000F5F15"/>
    <w:rsid w:val="000F5F31"/>
    <w:rsid w:val="000F6229"/>
    <w:rsid w:val="000F62F7"/>
    <w:rsid w:val="000F62FD"/>
    <w:rsid w:val="000F652B"/>
    <w:rsid w:val="000F664C"/>
    <w:rsid w:val="000F66BC"/>
    <w:rsid w:val="000F6795"/>
    <w:rsid w:val="000F67A8"/>
    <w:rsid w:val="000F692C"/>
    <w:rsid w:val="000F6964"/>
    <w:rsid w:val="000F6C11"/>
    <w:rsid w:val="000F6C3A"/>
    <w:rsid w:val="000F6D35"/>
    <w:rsid w:val="000F6EC2"/>
    <w:rsid w:val="000F708F"/>
    <w:rsid w:val="000F725F"/>
    <w:rsid w:val="000F7610"/>
    <w:rsid w:val="000F774A"/>
    <w:rsid w:val="000F775D"/>
    <w:rsid w:val="000F78B0"/>
    <w:rsid w:val="000F78D3"/>
    <w:rsid w:val="000F7AD2"/>
    <w:rsid w:val="000F7CB1"/>
    <w:rsid w:val="000F7D63"/>
    <w:rsid w:val="000F7E99"/>
    <w:rsid w:val="000F7F70"/>
    <w:rsid w:val="00100086"/>
    <w:rsid w:val="001000E4"/>
    <w:rsid w:val="0010026C"/>
    <w:rsid w:val="00100381"/>
    <w:rsid w:val="00100404"/>
    <w:rsid w:val="00100406"/>
    <w:rsid w:val="001005F3"/>
    <w:rsid w:val="001007A4"/>
    <w:rsid w:val="00100CCA"/>
    <w:rsid w:val="00100F47"/>
    <w:rsid w:val="00100FBF"/>
    <w:rsid w:val="00101160"/>
    <w:rsid w:val="00101333"/>
    <w:rsid w:val="001015BA"/>
    <w:rsid w:val="001015D2"/>
    <w:rsid w:val="00101651"/>
    <w:rsid w:val="00101902"/>
    <w:rsid w:val="00101E1D"/>
    <w:rsid w:val="00101E34"/>
    <w:rsid w:val="00101E3D"/>
    <w:rsid w:val="00101ED9"/>
    <w:rsid w:val="00101F83"/>
    <w:rsid w:val="00101FC6"/>
    <w:rsid w:val="00102072"/>
    <w:rsid w:val="00102332"/>
    <w:rsid w:val="00102718"/>
    <w:rsid w:val="00102827"/>
    <w:rsid w:val="00102858"/>
    <w:rsid w:val="0010290E"/>
    <w:rsid w:val="00102BD5"/>
    <w:rsid w:val="00102D2A"/>
    <w:rsid w:val="0010311C"/>
    <w:rsid w:val="00103199"/>
    <w:rsid w:val="00103207"/>
    <w:rsid w:val="0010340D"/>
    <w:rsid w:val="00103463"/>
    <w:rsid w:val="00103482"/>
    <w:rsid w:val="001034D7"/>
    <w:rsid w:val="001034EE"/>
    <w:rsid w:val="00103533"/>
    <w:rsid w:val="00103656"/>
    <w:rsid w:val="00103861"/>
    <w:rsid w:val="001038AD"/>
    <w:rsid w:val="00103B50"/>
    <w:rsid w:val="00103ECA"/>
    <w:rsid w:val="00104060"/>
    <w:rsid w:val="001040CF"/>
    <w:rsid w:val="001041EA"/>
    <w:rsid w:val="001042F3"/>
    <w:rsid w:val="001042FB"/>
    <w:rsid w:val="001045EE"/>
    <w:rsid w:val="00104604"/>
    <w:rsid w:val="001046CA"/>
    <w:rsid w:val="00104792"/>
    <w:rsid w:val="001047FE"/>
    <w:rsid w:val="00104881"/>
    <w:rsid w:val="001048D9"/>
    <w:rsid w:val="00104A97"/>
    <w:rsid w:val="00104C96"/>
    <w:rsid w:val="00104D20"/>
    <w:rsid w:val="00104EEB"/>
    <w:rsid w:val="00104F2A"/>
    <w:rsid w:val="001050C7"/>
    <w:rsid w:val="00105153"/>
    <w:rsid w:val="0010541A"/>
    <w:rsid w:val="00105453"/>
    <w:rsid w:val="001054C9"/>
    <w:rsid w:val="001055E2"/>
    <w:rsid w:val="001056BD"/>
    <w:rsid w:val="001056E9"/>
    <w:rsid w:val="00105808"/>
    <w:rsid w:val="00105872"/>
    <w:rsid w:val="001058C5"/>
    <w:rsid w:val="0010592C"/>
    <w:rsid w:val="001059D5"/>
    <w:rsid w:val="00105AC3"/>
    <w:rsid w:val="00105EA2"/>
    <w:rsid w:val="0010609D"/>
    <w:rsid w:val="00106142"/>
    <w:rsid w:val="001062F4"/>
    <w:rsid w:val="00106463"/>
    <w:rsid w:val="00106544"/>
    <w:rsid w:val="0010691A"/>
    <w:rsid w:val="00106A35"/>
    <w:rsid w:val="00106AC5"/>
    <w:rsid w:val="00106F0A"/>
    <w:rsid w:val="001070E3"/>
    <w:rsid w:val="001072E7"/>
    <w:rsid w:val="001072FF"/>
    <w:rsid w:val="001073B4"/>
    <w:rsid w:val="00107493"/>
    <w:rsid w:val="001074D1"/>
    <w:rsid w:val="0010761B"/>
    <w:rsid w:val="00107771"/>
    <w:rsid w:val="001077D4"/>
    <w:rsid w:val="00107A04"/>
    <w:rsid w:val="00107DE9"/>
    <w:rsid w:val="00107E04"/>
    <w:rsid w:val="00107FE2"/>
    <w:rsid w:val="001100B6"/>
    <w:rsid w:val="001100DB"/>
    <w:rsid w:val="00110110"/>
    <w:rsid w:val="00110162"/>
    <w:rsid w:val="00110166"/>
    <w:rsid w:val="001103EA"/>
    <w:rsid w:val="00110589"/>
    <w:rsid w:val="00110595"/>
    <w:rsid w:val="001108BC"/>
    <w:rsid w:val="00110931"/>
    <w:rsid w:val="00110A57"/>
    <w:rsid w:val="00110AF4"/>
    <w:rsid w:val="00110B1D"/>
    <w:rsid w:val="00110C2B"/>
    <w:rsid w:val="00110C74"/>
    <w:rsid w:val="00110E14"/>
    <w:rsid w:val="00110F98"/>
    <w:rsid w:val="0011114D"/>
    <w:rsid w:val="001112CC"/>
    <w:rsid w:val="001114D0"/>
    <w:rsid w:val="0011154D"/>
    <w:rsid w:val="00111598"/>
    <w:rsid w:val="001115DD"/>
    <w:rsid w:val="0011170B"/>
    <w:rsid w:val="00111760"/>
    <w:rsid w:val="0011181D"/>
    <w:rsid w:val="0011181F"/>
    <w:rsid w:val="00111891"/>
    <w:rsid w:val="0011194C"/>
    <w:rsid w:val="00111A21"/>
    <w:rsid w:val="00111B7E"/>
    <w:rsid w:val="00111BF6"/>
    <w:rsid w:val="00111CAD"/>
    <w:rsid w:val="00111D11"/>
    <w:rsid w:val="00111E29"/>
    <w:rsid w:val="00111E8F"/>
    <w:rsid w:val="00111F88"/>
    <w:rsid w:val="00111FBE"/>
    <w:rsid w:val="001121F0"/>
    <w:rsid w:val="00112225"/>
    <w:rsid w:val="0011223B"/>
    <w:rsid w:val="00112332"/>
    <w:rsid w:val="001123C3"/>
    <w:rsid w:val="00112449"/>
    <w:rsid w:val="001124D1"/>
    <w:rsid w:val="00112660"/>
    <w:rsid w:val="00112948"/>
    <w:rsid w:val="00112A97"/>
    <w:rsid w:val="00112BF5"/>
    <w:rsid w:val="00112CFB"/>
    <w:rsid w:val="00112D39"/>
    <w:rsid w:val="00112F6C"/>
    <w:rsid w:val="00112FBE"/>
    <w:rsid w:val="00113012"/>
    <w:rsid w:val="0011306D"/>
    <w:rsid w:val="00113095"/>
    <w:rsid w:val="00113172"/>
    <w:rsid w:val="00113175"/>
    <w:rsid w:val="001131F4"/>
    <w:rsid w:val="001134CA"/>
    <w:rsid w:val="00113516"/>
    <w:rsid w:val="0011358B"/>
    <w:rsid w:val="001135E7"/>
    <w:rsid w:val="00113690"/>
    <w:rsid w:val="00113A2F"/>
    <w:rsid w:val="00113B6A"/>
    <w:rsid w:val="00113D9B"/>
    <w:rsid w:val="00113DDA"/>
    <w:rsid w:val="00113EAC"/>
    <w:rsid w:val="00113FC6"/>
    <w:rsid w:val="00114144"/>
    <w:rsid w:val="00114433"/>
    <w:rsid w:val="00114510"/>
    <w:rsid w:val="00114516"/>
    <w:rsid w:val="0011463F"/>
    <w:rsid w:val="0011471F"/>
    <w:rsid w:val="001149DF"/>
    <w:rsid w:val="00114AE0"/>
    <w:rsid w:val="00114C6B"/>
    <w:rsid w:val="00114CFE"/>
    <w:rsid w:val="00114E24"/>
    <w:rsid w:val="00114E81"/>
    <w:rsid w:val="00114FEE"/>
    <w:rsid w:val="001150BA"/>
    <w:rsid w:val="00115241"/>
    <w:rsid w:val="001153D4"/>
    <w:rsid w:val="00115503"/>
    <w:rsid w:val="00115800"/>
    <w:rsid w:val="00115925"/>
    <w:rsid w:val="001159DA"/>
    <w:rsid w:val="00115A65"/>
    <w:rsid w:val="00115AC8"/>
    <w:rsid w:val="00115B85"/>
    <w:rsid w:val="00115C4D"/>
    <w:rsid w:val="00116131"/>
    <w:rsid w:val="001161BD"/>
    <w:rsid w:val="00116293"/>
    <w:rsid w:val="00116408"/>
    <w:rsid w:val="00116765"/>
    <w:rsid w:val="00116815"/>
    <w:rsid w:val="00116849"/>
    <w:rsid w:val="00116859"/>
    <w:rsid w:val="001168CA"/>
    <w:rsid w:val="001169B9"/>
    <w:rsid w:val="00116A09"/>
    <w:rsid w:val="00116F27"/>
    <w:rsid w:val="00116F3F"/>
    <w:rsid w:val="001170D3"/>
    <w:rsid w:val="00117169"/>
    <w:rsid w:val="00117181"/>
    <w:rsid w:val="00117430"/>
    <w:rsid w:val="00117467"/>
    <w:rsid w:val="0011756C"/>
    <w:rsid w:val="00117619"/>
    <w:rsid w:val="00117628"/>
    <w:rsid w:val="00117804"/>
    <w:rsid w:val="001178CA"/>
    <w:rsid w:val="00117BD9"/>
    <w:rsid w:val="00117C22"/>
    <w:rsid w:val="00117C65"/>
    <w:rsid w:val="00117D1B"/>
    <w:rsid w:val="00117E16"/>
    <w:rsid w:val="00120012"/>
    <w:rsid w:val="00120360"/>
    <w:rsid w:val="001204F8"/>
    <w:rsid w:val="001207CC"/>
    <w:rsid w:val="001209BC"/>
    <w:rsid w:val="00120F0D"/>
    <w:rsid w:val="00120F29"/>
    <w:rsid w:val="00121049"/>
    <w:rsid w:val="001210CE"/>
    <w:rsid w:val="0012138D"/>
    <w:rsid w:val="00121480"/>
    <w:rsid w:val="0012172C"/>
    <w:rsid w:val="00121748"/>
    <w:rsid w:val="00121979"/>
    <w:rsid w:val="0012197F"/>
    <w:rsid w:val="0012199F"/>
    <w:rsid w:val="00121A75"/>
    <w:rsid w:val="00121B3B"/>
    <w:rsid w:val="00121B74"/>
    <w:rsid w:val="00121BC0"/>
    <w:rsid w:val="00121C41"/>
    <w:rsid w:val="00121C92"/>
    <w:rsid w:val="00121CB5"/>
    <w:rsid w:val="00121D8E"/>
    <w:rsid w:val="00121DB1"/>
    <w:rsid w:val="00121ED5"/>
    <w:rsid w:val="0012201A"/>
    <w:rsid w:val="001223BA"/>
    <w:rsid w:val="001225ED"/>
    <w:rsid w:val="00122660"/>
    <w:rsid w:val="001226A0"/>
    <w:rsid w:val="001228A6"/>
    <w:rsid w:val="0012296C"/>
    <w:rsid w:val="00122A0F"/>
    <w:rsid w:val="00122D5B"/>
    <w:rsid w:val="00122EF9"/>
    <w:rsid w:val="00123056"/>
    <w:rsid w:val="00123118"/>
    <w:rsid w:val="0012334A"/>
    <w:rsid w:val="0012385E"/>
    <w:rsid w:val="001238F4"/>
    <w:rsid w:val="00123B18"/>
    <w:rsid w:val="00123D98"/>
    <w:rsid w:val="00123EDA"/>
    <w:rsid w:val="001242F2"/>
    <w:rsid w:val="0012442B"/>
    <w:rsid w:val="00124464"/>
    <w:rsid w:val="00124523"/>
    <w:rsid w:val="00124623"/>
    <w:rsid w:val="001246D0"/>
    <w:rsid w:val="0012475F"/>
    <w:rsid w:val="0012479B"/>
    <w:rsid w:val="0012485D"/>
    <w:rsid w:val="00124951"/>
    <w:rsid w:val="00124A45"/>
    <w:rsid w:val="00124A7D"/>
    <w:rsid w:val="00124B60"/>
    <w:rsid w:val="00124B89"/>
    <w:rsid w:val="00124D71"/>
    <w:rsid w:val="00124DBE"/>
    <w:rsid w:val="00124E43"/>
    <w:rsid w:val="00124E88"/>
    <w:rsid w:val="0012529C"/>
    <w:rsid w:val="001255AC"/>
    <w:rsid w:val="001255FC"/>
    <w:rsid w:val="0012567A"/>
    <w:rsid w:val="001257A4"/>
    <w:rsid w:val="001258BA"/>
    <w:rsid w:val="0012598F"/>
    <w:rsid w:val="001259B6"/>
    <w:rsid w:val="00125B10"/>
    <w:rsid w:val="00125BD4"/>
    <w:rsid w:val="00125BFA"/>
    <w:rsid w:val="00125EAE"/>
    <w:rsid w:val="00125FA6"/>
    <w:rsid w:val="00125FD6"/>
    <w:rsid w:val="00125FF8"/>
    <w:rsid w:val="00126216"/>
    <w:rsid w:val="00126489"/>
    <w:rsid w:val="001264C9"/>
    <w:rsid w:val="0012676C"/>
    <w:rsid w:val="001268CB"/>
    <w:rsid w:val="00126B98"/>
    <w:rsid w:val="00126C3E"/>
    <w:rsid w:val="00126EB6"/>
    <w:rsid w:val="00126FD4"/>
    <w:rsid w:val="0012704A"/>
    <w:rsid w:val="0012713C"/>
    <w:rsid w:val="0012727D"/>
    <w:rsid w:val="00127296"/>
    <w:rsid w:val="001272F8"/>
    <w:rsid w:val="0012734A"/>
    <w:rsid w:val="0012735F"/>
    <w:rsid w:val="001274C1"/>
    <w:rsid w:val="001277A8"/>
    <w:rsid w:val="0012783C"/>
    <w:rsid w:val="0012785B"/>
    <w:rsid w:val="0012790E"/>
    <w:rsid w:val="001279BF"/>
    <w:rsid w:val="00127A44"/>
    <w:rsid w:val="00127B13"/>
    <w:rsid w:val="00127CF1"/>
    <w:rsid w:val="00127D06"/>
    <w:rsid w:val="00127F06"/>
    <w:rsid w:val="00130074"/>
    <w:rsid w:val="001300C1"/>
    <w:rsid w:val="001301CD"/>
    <w:rsid w:val="00130252"/>
    <w:rsid w:val="00130312"/>
    <w:rsid w:val="0013035A"/>
    <w:rsid w:val="001303CC"/>
    <w:rsid w:val="00130466"/>
    <w:rsid w:val="001304F9"/>
    <w:rsid w:val="00130553"/>
    <w:rsid w:val="001305E1"/>
    <w:rsid w:val="001305F8"/>
    <w:rsid w:val="001307A5"/>
    <w:rsid w:val="00130A7F"/>
    <w:rsid w:val="00130AD3"/>
    <w:rsid w:val="00130B8F"/>
    <w:rsid w:val="00130C75"/>
    <w:rsid w:val="00130DFC"/>
    <w:rsid w:val="00130E2C"/>
    <w:rsid w:val="00130F78"/>
    <w:rsid w:val="00130FCA"/>
    <w:rsid w:val="0013110C"/>
    <w:rsid w:val="0013110E"/>
    <w:rsid w:val="001311DE"/>
    <w:rsid w:val="001312DD"/>
    <w:rsid w:val="00131438"/>
    <w:rsid w:val="001314C9"/>
    <w:rsid w:val="001314CC"/>
    <w:rsid w:val="00131581"/>
    <w:rsid w:val="00131597"/>
    <w:rsid w:val="001317A4"/>
    <w:rsid w:val="001317DE"/>
    <w:rsid w:val="00131A8D"/>
    <w:rsid w:val="00131C11"/>
    <w:rsid w:val="00131C95"/>
    <w:rsid w:val="00131EF5"/>
    <w:rsid w:val="00131EF9"/>
    <w:rsid w:val="0013235B"/>
    <w:rsid w:val="001323B9"/>
    <w:rsid w:val="001323E5"/>
    <w:rsid w:val="00132441"/>
    <w:rsid w:val="001324B3"/>
    <w:rsid w:val="00132613"/>
    <w:rsid w:val="0013262A"/>
    <w:rsid w:val="00132650"/>
    <w:rsid w:val="00132651"/>
    <w:rsid w:val="0013267C"/>
    <w:rsid w:val="00132707"/>
    <w:rsid w:val="001327F2"/>
    <w:rsid w:val="0013283F"/>
    <w:rsid w:val="0013295E"/>
    <w:rsid w:val="00132A35"/>
    <w:rsid w:val="00132C49"/>
    <w:rsid w:val="00132E9D"/>
    <w:rsid w:val="00132FF8"/>
    <w:rsid w:val="001333D1"/>
    <w:rsid w:val="001336B7"/>
    <w:rsid w:val="0013374C"/>
    <w:rsid w:val="0013377C"/>
    <w:rsid w:val="00133943"/>
    <w:rsid w:val="00133AE8"/>
    <w:rsid w:val="00133CFE"/>
    <w:rsid w:val="00133DDB"/>
    <w:rsid w:val="00133E73"/>
    <w:rsid w:val="00133FE6"/>
    <w:rsid w:val="0013416A"/>
    <w:rsid w:val="00134213"/>
    <w:rsid w:val="001342A7"/>
    <w:rsid w:val="0013465F"/>
    <w:rsid w:val="0013468D"/>
    <w:rsid w:val="001346D0"/>
    <w:rsid w:val="0013471A"/>
    <w:rsid w:val="001348AC"/>
    <w:rsid w:val="001349AC"/>
    <w:rsid w:val="00134B5C"/>
    <w:rsid w:val="00134EC1"/>
    <w:rsid w:val="00134FE0"/>
    <w:rsid w:val="00135149"/>
    <w:rsid w:val="001353A4"/>
    <w:rsid w:val="001354BF"/>
    <w:rsid w:val="001355EC"/>
    <w:rsid w:val="001356D6"/>
    <w:rsid w:val="00135765"/>
    <w:rsid w:val="001359F7"/>
    <w:rsid w:val="00135B5F"/>
    <w:rsid w:val="00135BD9"/>
    <w:rsid w:val="00135BE0"/>
    <w:rsid w:val="00135E5D"/>
    <w:rsid w:val="00136198"/>
    <w:rsid w:val="001361D9"/>
    <w:rsid w:val="001361F8"/>
    <w:rsid w:val="00136227"/>
    <w:rsid w:val="001362A1"/>
    <w:rsid w:val="00136313"/>
    <w:rsid w:val="001364B4"/>
    <w:rsid w:val="00136600"/>
    <w:rsid w:val="0013662A"/>
    <w:rsid w:val="0013662D"/>
    <w:rsid w:val="001366CE"/>
    <w:rsid w:val="00136A68"/>
    <w:rsid w:val="00136E4B"/>
    <w:rsid w:val="00136E7D"/>
    <w:rsid w:val="00136EB4"/>
    <w:rsid w:val="00136EF8"/>
    <w:rsid w:val="001370FF"/>
    <w:rsid w:val="0013725D"/>
    <w:rsid w:val="00137331"/>
    <w:rsid w:val="00137578"/>
    <w:rsid w:val="00137665"/>
    <w:rsid w:val="001376A2"/>
    <w:rsid w:val="001378F2"/>
    <w:rsid w:val="0013795C"/>
    <w:rsid w:val="001379AC"/>
    <w:rsid w:val="00137A0C"/>
    <w:rsid w:val="00137B7C"/>
    <w:rsid w:val="00137B8A"/>
    <w:rsid w:val="00137C67"/>
    <w:rsid w:val="00137C87"/>
    <w:rsid w:val="00137CF8"/>
    <w:rsid w:val="00137D04"/>
    <w:rsid w:val="00140086"/>
    <w:rsid w:val="0014028F"/>
    <w:rsid w:val="001402F5"/>
    <w:rsid w:val="001403C9"/>
    <w:rsid w:val="0014059E"/>
    <w:rsid w:val="0014066B"/>
    <w:rsid w:val="00140786"/>
    <w:rsid w:val="001408C7"/>
    <w:rsid w:val="001408DC"/>
    <w:rsid w:val="001409F6"/>
    <w:rsid w:val="00140C12"/>
    <w:rsid w:val="00140C64"/>
    <w:rsid w:val="00140CC8"/>
    <w:rsid w:val="00140D12"/>
    <w:rsid w:val="00140F69"/>
    <w:rsid w:val="00140FF3"/>
    <w:rsid w:val="00141018"/>
    <w:rsid w:val="00141088"/>
    <w:rsid w:val="001410F3"/>
    <w:rsid w:val="00141117"/>
    <w:rsid w:val="0014134E"/>
    <w:rsid w:val="0014134F"/>
    <w:rsid w:val="001413B4"/>
    <w:rsid w:val="001413B5"/>
    <w:rsid w:val="0014162C"/>
    <w:rsid w:val="00141703"/>
    <w:rsid w:val="00141773"/>
    <w:rsid w:val="0014178F"/>
    <w:rsid w:val="001418FD"/>
    <w:rsid w:val="00141B5E"/>
    <w:rsid w:val="00141B62"/>
    <w:rsid w:val="00141BC7"/>
    <w:rsid w:val="00141C2B"/>
    <w:rsid w:val="00141CAA"/>
    <w:rsid w:val="00141D72"/>
    <w:rsid w:val="00142164"/>
    <w:rsid w:val="001421A9"/>
    <w:rsid w:val="00142379"/>
    <w:rsid w:val="001424A4"/>
    <w:rsid w:val="00142848"/>
    <w:rsid w:val="00142A92"/>
    <w:rsid w:val="00142AAF"/>
    <w:rsid w:val="00142B27"/>
    <w:rsid w:val="00142C94"/>
    <w:rsid w:val="00142D94"/>
    <w:rsid w:val="00142E35"/>
    <w:rsid w:val="00142E40"/>
    <w:rsid w:val="00142EC4"/>
    <w:rsid w:val="00143434"/>
    <w:rsid w:val="0014373F"/>
    <w:rsid w:val="001437CE"/>
    <w:rsid w:val="001437E2"/>
    <w:rsid w:val="00143945"/>
    <w:rsid w:val="00143B23"/>
    <w:rsid w:val="00143BD4"/>
    <w:rsid w:val="00143D1C"/>
    <w:rsid w:val="00143D61"/>
    <w:rsid w:val="00143DA3"/>
    <w:rsid w:val="00143DC3"/>
    <w:rsid w:val="00143DE1"/>
    <w:rsid w:val="00143FED"/>
    <w:rsid w:val="001441D2"/>
    <w:rsid w:val="001442FA"/>
    <w:rsid w:val="001447FB"/>
    <w:rsid w:val="0014486A"/>
    <w:rsid w:val="00144894"/>
    <w:rsid w:val="0014494D"/>
    <w:rsid w:val="00144965"/>
    <w:rsid w:val="001449C4"/>
    <w:rsid w:val="00144CBA"/>
    <w:rsid w:val="00144D44"/>
    <w:rsid w:val="00144E37"/>
    <w:rsid w:val="00144F65"/>
    <w:rsid w:val="00144F7F"/>
    <w:rsid w:val="001451B9"/>
    <w:rsid w:val="00145554"/>
    <w:rsid w:val="0014558B"/>
    <w:rsid w:val="0014559C"/>
    <w:rsid w:val="00145683"/>
    <w:rsid w:val="0014569E"/>
    <w:rsid w:val="001457C8"/>
    <w:rsid w:val="001457FF"/>
    <w:rsid w:val="0014587A"/>
    <w:rsid w:val="00145896"/>
    <w:rsid w:val="00145919"/>
    <w:rsid w:val="00145A49"/>
    <w:rsid w:val="00145C8D"/>
    <w:rsid w:val="00145CEC"/>
    <w:rsid w:val="00145D9F"/>
    <w:rsid w:val="001460D9"/>
    <w:rsid w:val="00146312"/>
    <w:rsid w:val="001465AD"/>
    <w:rsid w:val="00146606"/>
    <w:rsid w:val="001467E5"/>
    <w:rsid w:val="001468F9"/>
    <w:rsid w:val="00146B78"/>
    <w:rsid w:val="00146F43"/>
    <w:rsid w:val="0014708A"/>
    <w:rsid w:val="001471CA"/>
    <w:rsid w:val="001472BE"/>
    <w:rsid w:val="00147327"/>
    <w:rsid w:val="00147330"/>
    <w:rsid w:val="001474A7"/>
    <w:rsid w:val="00147A0E"/>
    <w:rsid w:val="00147A61"/>
    <w:rsid w:val="00147AE6"/>
    <w:rsid w:val="00147C45"/>
    <w:rsid w:val="00147D21"/>
    <w:rsid w:val="00147D4B"/>
    <w:rsid w:val="00147E95"/>
    <w:rsid w:val="00150024"/>
    <w:rsid w:val="00150058"/>
    <w:rsid w:val="001500E2"/>
    <w:rsid w:val="0015014E"/>
    <w:rsid w:val="00150272"/>
    <w:rsid w:val="001502FA"/>
    <w:rsid w:val="0015030C"/>
    <w:rsid w:val="001506B2"/>
    <w:rsid w:val="001507CB"/>
    <w:rsid w:val="0015092E"/>
    <w:rsid w:val="00150AB8"/>
    <w:rsid w:val="00150BC1"/>
    <w:rsid w:val="00150BFD"/>
    <w:rsid w:val="00150D0D"/>
    <w:rsid w:val="00150D28"/>
    <w:rsid w:val="00150E0D"/>
    <w:rsid w:val="00150E5B"/>
    <w:rsid w:val="00150EF9"/>
    <w:rsid w:val="001510A8"/>
    <w:rsid w:val="0015114C"/>
    <w:rsid w:val="001512C3"/>
    <w:rsid w:val="00151366"/>
    <w:rsid w:val="001513E2"/>
    <w:rsid w:val="001513EB"/>
    <w:rsid w:val="0015142A"/>
    <w:rsid w:val="00151706"/>
    <w:rsid w:val="001519B1"/>
    <w:rsid w:val="00151A3A"/>
    <w:rsid w:val="00151B4C"/>
    <w:rsid w:val="00151B7A"/>
    <w:rsid w:val="00151C78"/>
    <w:rsid w:val="00151CE2"/>
    <w:rsid w:val="00151EF1"/>
    <w:rsid w:val="00151FB6"/>
    <w:rsid w:val="0015200C"/>
    <w:rsid w:val="0015207E"/>
    <w:rsid w:val="0015213E"/>
    <w:rsid w:val="00152153"/>
    <w:rsid w:val="00152238"/>
    <w:rsid w:val="00152370"/>
    <w:rsid w:val="001523A1"/>
    <w:rsid w:val="001523F1"/>
    <w:rsid w:val="0015275D"/>
    <w:rsid w:val="001527BD"/>
    <w:rsid w:val="001527F8"/>
    <w:rsid w:val="001529EF"/>
    <w:rsid w:val="00152D17"/>
    <w:rsid w:val="00152FD6"/>
    <w:rsid w:val="00153026"/>
    <w:rsid w:val="00153088"/>
    <w:rsid w:val="00153305"/>
    <w:rsid w:val="00153354"/>
    <w:rsid w:val="00153379"/>
    <w:rsid w:val="001533CA"/>
    <w:rsid w:val="0015355A"/>
    <w:rsid w:val="001535CA"/>
    <w:rsid w:val="00153835"/>
    <w:rsid w:val="0015383A"/>
    <w:rsid w:val="0015388A"/>
    <w:rsid w:val="00153AC5"/>
    <w:rsid w:val="00153B08"/>
    <w:rsid w:val="00153B3B"/>
    <w:rsid w:val="00153DC1"/>
    <w:rsid w:val="00153E15"/>
    <w:rsid w:val="00153EEB"/>
    <w:rsid w:val="00154188"/>
    <w:rsid w:val="0015423D"/>
    <w:rsid w:val="00154275"/>
    <w:rsid w:val="001542F1"/>
    <w:rsid w:val="00154498"/>
    <w:rsid w:val="001544A1"/>
    <w:rsid w:val="001545CA"/>
    <w:rsid w:val="001546B0"/>
    <w:rsid w:val="001547B6"/>
    <w:rsid w:val="001547DA"/>
    <w:rsid w:val="001549AE"/>
    <w:rsid w:val="00154A48"/>
    <w:rsid w:val="00154ABC"/>
    <w:rsid w:val="00154ACC"/>
    <w:rsid w:val="00154B09"/>
    <w:rsid w:val="00154C7C"/>
    <w:rsid w:val="00154D1D"/>
    <w:rsid w:val="00154EE0"/>
    <w:rsid w:val="00155204"/>
    <w:rsid w:val="0015543D"/>
    <w:rsid w:val="00155456"/>
    <w:rsid w:val="001554CB"/>
    <w:rsid w:val="001556E4"/>
    <w:rsid w:val="00155A65"/>
    <w:rsid w:val="00155AFD"/>
    <w:rsid w:val="00155B58"/>
    <w:rsid w:val="00155C7E"/>
    <w:rsid w:val="00155EE0"/>
    <w:rsid w:val="00155F90"/>
    <w:rsid w:val="00156315"/>
    <w:rsid w:val="001563B1"/>
    <w:rsid w:val="001563E4"/>
    <w:rsid w:val="00156433"/>
    <w:rsid w:val="00156505"/>
    <w:rsid w:val="001565A1"/>
    <w:rsid w:val="001566DA"/>
    <w:rsid w:val="001567FA"/>
    <w:rsid w:val="0015690B"/>
    <w:rsid w:val="0015695F"/>
    <w:rsid w:val="00156997"/>
    <w:rsid w:val="001569B4"/>
    <w:rsid w:val="00156E6F"/>
    <w:rsid w:val="00156F46"/>
    <w:rsid w:val="001571BB"/>
    <w:rsid w:val="00157211"/>
    <w:rsid w:val="0015747E"/>
    <w:rsid w:val="00157490"/>
    <w:rsid w:val="0015749F"/>
    <w:rsid w:val="001574CD"/>
    <w:rsid w:val="001575D9"/>
    <w:rsid w:val="00157AAB"/>
    <w:rsid w:val="00157B52"/>
    <w:rsid w:val="00157D7B"/>
    <w:rsid w:val="00157E04"/>
    <w:rsid w:val="00157E96"/>
    <w:rsid w:val="00157F08"/>
    <w:rsid w:val="00157F6A"/>
    <w:rsid w:val="0016004F"/>
    <w:rsid w:val="001600B5"/>
    <w:rsid w:val="001600C0"/>
    <w:rsid w:val="0016012D"/>
    <w:rsid w:val="00160194"/>
    <w:rsid w:val="0016020D"/>
    <w:rsid w:val="001602AA"/>
    <w:rsid w:val="001602E9"/>
    <w:rsid w:val="00160657"/>
    <w:rsid w:val="00160743"/>
    <w:rsid w:val="00160859"/>
    <w:rsid w:val="00160911"/>
    <w:rsid w:val="00160A4B"/>
    <w:rsid w:val="00160B87"/>
    <w:rsid w:val="00160CC4"/>
    <w:rsid w:val="00160EAD"/>
    <w:rsid w:val="00160F98"/>
    <w:rsid w:val="00161043"/>
    <w:rsid w:val="00161094"/>
    <w:rsid w:val="0016116F"/>
    <w:rsid w:val="00161492"/>
    <w:rsid w:val="00161521"/>
    <w:rsid w:val="0016153A"/>
    <w:rsid w:val="00161628"/>
    <w:rsid w:val="0016164A"/>
    <w:rsid w:val="0016192B"/>
    <w:rsid w:val="001619C8"/>
    <w:rsid w:val="00161E0F"/>
    <w:rsid w:val="00162152"/>
    <w:rsid w:val="001623AF"/>
    <w:rsid w:val="0016254B"/>
    <w:rsid w:val="00162649"/>
    <w:rsid w:val="00162690"/>
    <w:rsid w:val="00162745"/>
    <w:rsid w:val="001627D7"/>
    <w:rsid w:val="0016287C"/>
    <w:rsid w:val="00162A3A"/>
    <w:rsid w:val="00162E29"/>
    <w:rsid w:val="00162E9A"/>
    <w:rsid w:val="00162F5A"/>
    <w:rsid w:val="0016308A"/>
    <w:rsid w:val="001631E1"/>
    <w:rsid w:val="00163350"/>
    <w:rsid w:val="0016338C"/>
    <w:rsid w:val="00163390"/>
    <w:rsid w:val="0016344B"/>
    <w:rsid w:val="0016382A"/>
    <w:rsid w:val="001639B3"/>
    <w:rsid w:val="00163A9F"/>
    <w:rsid w:val="00163AE5"/>
    <w:rsid w:val="00163B23"/>
    <w:rsid w:val="00163D28"/>
    <w:rsid w:val="00163D88"/>
    <w:rsid w:val="00163DAF"/>
    <w:rsid w:val="00163EEE"/>
    <w:rsid w:val="001645EF"/>
    <w:rsid w:val="0016474D"/>
    <w:rsid w:val="001647C8"/>
    <w:rsid w:val="0016486C"/>
    <w:rsid w:val="0016490F"/>
    <w:rsid w:val="0016497B"/>
    <w:rsid w:val="001649F5"/>
    <w:rsid w:val="00164B99"/>
    <w:rsid w:val="00164BC5"/>
    <w:rsid w:val="00164C6F"/>
    <w:rsid w:val="00164C78"/>
    <w:rsid w:val="00164EA1"/>
    <w:rsid w:val="00165156"/>
    <w:rsid w:val="0016517C"/>
    <w:rsid w:val="00165227"/>
    <w:rsid w:val="00165271"/>
    <w:rsid w:val="0016536D"/>
    <w:rsid w:val="00165597"/>
    <w:rsid w:val="001655F8"/>
    <w:rsid w:val="0016563A"/>
    <w:rsid w:val="0016563E"/>
    <w:rsid w:val="0016589D"/>
    <w:rsid w:val="001659AC"/>
    <w:rsid w:val="001659C1"/>
    <w:rsid w:val="00165B16"/>
    <w:rsid w:val="00165B42"/>
    <w:rsid w:val="00165C57"/>
    <w:rsid w:val="00165C9E"/>
    <w:rsid w:val="00165D95"/>
    <w:rsid w:val="00165DC0"/>
    <w:rsid w:val="00165DF2"/>
    <w:rsid w:val="00165E92"/>
    <w:rsid w:val="00165E97"/>
    <w:rsid w:val="00166073"/>
    <w:rsid w:val="00166087"/>
    <w:rsid w:val="001660D7"/>
    <w:rsid w:val="00166112"/>
    <w:rsid w:val="00166155"/>
    <w:rsid w:val="00166247"/>
    <w:rsid w:val="00166361"/>
    <w:rsid w:val="0016640B"/>
    <w:rsid w:val="001665C3"/>
    <w:rsid w:val="0016669C"/>
    <w:rsid w:val="001666DC"/>
    <w:rsid w:val="0016670D"/>
    <w:rsid w:val="001667D5"/>
    <w:rsid w:val="00166A0D"/>
    <w:rsid w:val="00166B03"/>
    <w:rsid w:val="00166FFC"/>
    <w:rsid w:val="001670DC"/>
    <w:rsid w:val="00167141"/>
    <w:rsid w:val="00167180"/>
    <w:rsid w:val="0016726B"/>
    <w:rsid w:val="00167289"/>
    <w:rsid w:val="00167439"/>
    <w:rsid w:val="001676A8"/>
    <w:rsid w:val="001676AD"/>
    <w:rsid w:val="001676F1"/>
    <w:rsid w:val="001677DC"/>
    <w:rsid w:val="001678A5"/>
    <w:rsid w:val="0016792E"/>
    <w:rsid w:val="00167D01"/>
    <w:rsid w:val="00167D40"/>
    <w:rsid w:val="00167EB0"/>
    <w:rsid w:val="00170082"/>
    <w:rsid w:val="00170217"/>
    <w:rsid w:val="0017031C"/>
    <w:rsid w:val="00170335"/>
    <w:rsid w:val="00170418"/>
    <w:rsid w:val="0017045E"/>
    <w:rsid w:val="00170558"/>
    <w:rsid w:val="00170734"/>
    <w:rsid w:val="0017073D"/>
    <w:rsid w:val="00170A40"/>
    <w:rsid w:val="00170A4D"/>
    <w:rsid w:val="00170BFE"/>
    <w:rsid w:val="00170C26"/>
    <w:rsid w:val="00170C2A"/>
    <w:rsid w:val="00170C61"/>
    <w:rsid w:val="00170C94"/>
    <w:rsid w:val="00170CA0"/>
    <w:rsid w:val="00170E0D"/>
    <w:rsid w:val="00170E52"/>
    <w:rsid w:val="00170E92"/>
    <w:rsid w:val="001713A6"/>
    <w:rsid w:val="001713B7"/>
    <w:rsid w:val="00171453"/>
    <w:rsid w:val="00171714"/>
    <w:rsid w:val="00171766"/>
    <w:rsid w:val="001717D0"/>
    <w:rsid w:val="00171A83"/>
    <w:rsid w:val="00171BC9"/>
    <w:rsid w:val="00171BDE"/>
    <w:rsid w:val="00171CA4"/>
    <w:rsid w:val="00171CB7"/>
    <w:rsid w:val="00171D4F"/>
    <w:rsid w:val="00171EA5"/>
    <w:rsid w:val="00171F4C"/>
    <w:rsid w:val="0017200A"/>
    <w:rsid w:val="0017200F"/>
    <w:rsid w:val="00172119"/>
    <w:rsid w:val="001722BA"/>
    <w:rsid w:val="001725CD"/>
    <w:rsid w:val="001726AD"/>
    <w:rsid w:val="001726E4"/>
    <w:rsid w:val="001727CB"/>
    <w:rsid w:val="00172A35"/>
    <w:rsid w:val="00172AB4"/>
    <w:rsid w:val="00172B07"/>
    <w:rsid w:val="00172BD9"/>
    <w:rsid w:val="00172BDD"/>
    <w:rsid w:val="00172BDE"/>
    <w:rsid w:val="00172C8C"/>
    <w:rsid w:val="00172CCC"/>
    <w:rsid w:val="00172DEA"/>
    <w:rsid w:val="00172DF4"/>
    <w:rsid w:val="00172DFB"/>
    <w:rsid w:val="00172E71"/>
    <w:rsid w:val="00172F6C"/>
    <w:rsid w:val="00172FD2"/>
    <w:rsid w:val="00173351"/>
    <w:rsid w:val="001735DE"/>
    <w:rsid w:val="00173658"/>
    <w:rsid w:val="001736EE"/>
    <w:rsid w:val="001737BA"/>
    <w:rsid w:val="00173840"/>
    <w:rsid w:val="0017398E"/>
    <w:rsid w:val="00173A2C"/>
    <w:rsid w:val="00173A56"/>
    <w:rsid w:val="00173B15"/>
    <w:rsid w:val="00173B55"/>
    <w:rsid w:val="00173B67"/>
    <w:rsid w:val="00173BB4"/>
    <w:rsid w:val="00173C24"/>
    <w:rsid w:val="00173E9B"/>
    <w:rsid w:val="00173EB5"/>
    <w:rsid w:val="001742EB"/>
    <w:rsid w:val="0017455C"/>
    <w:rsid w:val="001747D9"/>
    <w:rsid w:val="00174860"/>
    <w:rsid w:val="0017489D"/>
    <w:rsid w:val="00174AE0"/>
    <w:rsid w:val="00174B91"/>
    <w:rsid w:val="00174C87"/>
    <w:rsid w:val="0017507B"/>
    <w:rsid w:val="00175189"/>
    <w:rsid w:val="0017530E"/>
    <w:rsid w:val="00175397"/>
    <w:rsid w:val="001754C6"/>
    <w:rsid w:val="001755D2"/>
    <w:rsid w:val="00175694"/>
    <w:rsid w:val="00175753"/>
    <w:rsid w:val="001758AF"/>
    <w:rsid w:val="00175A7F"/>
    <w:rsid w:val="00175ABE"/>
    <w:rsid w:val="00175ACF"/>
    <w:rsid w:val="00175C2C"/>
    <w:rsid w:val="00175C92"/>
    <w:rsid w:val="00175CCC"/>
    <w:rsid w:val="00175D90"/>
    <w:rsid w:val="00176133"/>
    <w:rsid w:val="00176221"/>
    <w:rsid w:val="001763BC"/>
    <w:rsid w:val="00176467"/>
    <w:rsid w:val="00176598"/>
    <w:rsid w:val="001767DF"/>
    <w:rsid w:val="001768D6"/>
    <w:rsid w:val="00176900"/>
    <w:rsid w:val="00176A5A"/>
    <w:rsid w:val="00176A6A"/>
    <w:rsid w:val="00176AE1"/>
    <w:rsid w:val="00176D30"/>
    <w:rsid w:val="00176EDD"/>
    <w:rsid w:val="00176F5D"/>
    <w:rsid w:val="00177080"/>
    <w:rsid w:val="001770A9"/>
    <w:rsid w:val="00177239"/>
    <w:rsid w:val="00177345"/>
    <w:rsid w:val="00177454"/>
    <w:rsid w:val="001776C0"/>
    <w:rsid w:val="001777F5"/>
    <w:rsid w:val="00177817"/>
    <w:rsid w:val="0017786C"/>
    <w:rsid w:val="00177873"/>
    <w:rsid w:val="00177B21"/>
    <w:rsid w:val="00177E30"/>
    <w:rsid w:val="00177FFE"/>
    <w:rsid w:val="00180000"/>
    <w:rsid w:val="001800E3"/>
    <w:rsid w:val="0018015B"/>
    <w:rsid w:val="00180277"/>
    <w:rsid w:val="001802B1"/>
    <w:rsid w:val="001803B9"/>
    <w:rsid w:val="001803C3"/>
    <w:rsid w:val="00180434"/>
    <w:rsid w:val="00180543"/>
    <w:rsid w:val="001806A3"/>
    <w:rsid w:val="00180895"/>
    <w:rsid w:val="00180A19"/>
    <w:rsid w:val="00180A9F"/>
    <w:rsid w:val="00180B09"/>
    <w:rsid w:val="00180D32"/>
    <w:rsid w:val="00180EE5"/>
    <w:rsid w:val="00180FCD"/>
    <w:rsid w:val="00180FE6"/>
    <w:rsid w:val="001811B1"/>
    <w:rsid w:val="0018133C"/>
    <w:rsid w:val="0018145E"/>
    <w:rsid w:val="001815DB"/>
    <w:rsid w:val="001815E8"/>
    <w:rsid w:val="00181BAC"/>
    <w:rsid w:val="00181C0C"/>
    <w:rsid w:val="00181C78"/>
    <w:rsid w:val="00181DE7"/>
    <w:rsid w:val="00181EDD"/>
    <w:rsid w:val="0018205D"/>
    <w:rsid w:val="00182077"/>
    <w:rsid w:val="0018210D"/>
    <w:rsid w:val="00182187"/>
    <w:rsid w:val="00182439"/>
    <w:rsid w:val="00182497"/>
    <w:rsid w:val="001824F0"/>
    <w:rsid w:val="0018250C"/>
    <w:rsid w:val="00182527"/>
    <w:rsid w:val="00182708"/>
    <w:rsid w:val="0018273C"/>
    <w:rsid w:val="001827A6"/>
    <w:rsid w:val="00182817"/>
    <w:rsid w:val="00182B03"/>
    <w:rsid w:val="00182BF6"/>
    <w:rsid w:val="00182C47"/>
    <w:rsid w:val="00182D7D"/>
    <w:rsid w:val="00182EA9"/>
    <w:rsid w:val="00182ECB"/>
    <w:rsid w:val="00182F22"/>
    <w:rsid w:val="00182FFC"/>
    <w:rsid w:val="00183022"/>
    <w:rsid w:val="0018313C"/>
    <w:rsid w:val="0018325E"/>
    <w:rsid w:val="001832F0"/>
    <w:rsid w:val="00183311"/>
    <w:rsid w:val="00183A02"/>
    <w:rsid w:val="00183BD7"/>
    <w:rsid w:val="00183BEC"/>
    <w:rsid w:val="00183C69"/>
    <w:rsid w:val="00183C9C"/>
    <w:rsid w:val="00183CDB"/>
    <w:rsid w:val="00183DD0"/>
    <w:rsid w:val="00183DED"/>
    <w:rsid w:val="00183F79"/>
    <w:rsid w:val="00184052"/>
    <w:rsid w:val="001840FE"/>
    <w:rsid w:val="00184113"/>
    <w:rsid w:val="001841CE"/>
    <w:rsid w:val="001841F1"/>
    <w:rsid w:val="0018420E"/>
    <w:rsid w:val="00184482"/>
    <w:rsid w:val="00184626"/>
    <w:rsid w:val="001846F2"/>
    <w:rsid w:val="001847AF"/>
    <w:rsid w:val="0018481C"/>
    <w:rsid w:val="00184944"/>
    <w:rsid w:val="00184954"/>
    <w:rsid w:val="00184A63"/>
    <w:rsid w:val="00184C71"/>
    <w:rsid w:val="00184CED"/>
    <w:rsid w:val="00184E83"/>
    <w:rsid w:val="00184EBB"/>
    <w:rsid w:val="00184F31"/>
    <w:rsid w:val="00185015"/>
    <w:rsid w:val="001850E9"/>
    <w:rsid w:val="0018514E"/>
    <w:rsid w:val="00185171"/>
    <w:rsid w:val="00185205"/>
    <w:rsid w:val="001854E2"/>
    <w:rsid w:val="00185642"/>
    <w:rsid w:val="0018567C"/>
    <w:rsid w:val="001857BA"/>
    <w:rsid w:val="00185AFB"/>
    <w:rsid w:val="00185D6A"/>
    <w:rsid w:val="00185E43"/>
    <w:rsid w:val="00185EF7"/>
    <w:rsid w:val="00185FB9"/>
    <w:rsid w:val="00186028"/>
    <w:rsid w:val="00186289"/>
    <w:rsid w:val="0018639E"/>
    <w:rsid w:val="00186449"/>
    <w:rsid w:val="001864A4"/>
    <w:rsid w:val="00186678"/>
    <w:rsid w:val="001867D1"/>
    <w:rsid w:val="00186B7F"/>
    <w:rsid w:val="00186D25"/>
    <w:rsid w:val="00186F4A"/>
    <w:rsid w:val="00186F64"/>
    <w:rsid w:val="00187085"/>
    <w:rsid w:val="0018717E"/>
    <w:rsid w:val="0018737F"/>
    <w:rsid w:val="00187539"/>
    <w:rsid w:val="0018766D"/>
    <w:rsid w:val="0018780F"/>
    <w:rsid w:val="001878B0"/>
    <w:rsid w:val="00187A06"/>
    <w:rsid w:val="00187B0F"/>
    <w:rsid w:val="001901E2"/>
    <w:rsid w:val="00190397"/>
    <w:rsid w:val="001906D8"/>
    <w:rsid w:val="001906DD"/>
    <w:rsid w:val="0019070A"/>
    <w:rsid w:val="001907C8"/>
    <w:rsid w:val="001907CF"/>
    <w:rsid w:val="001907ED"/>
    <w:rsid w:val="00190A15"/>
    <w:rsid w:val="00190A70"/>
    <w:rsid w:val="00190C1C"/>
    <w:rsid w:val="00190CB7"/>
    <w:rsid w:val="00190DD0"/>
    <w:rsid w:val="00191009"/>
    <w:rsid w:val="00191017"/>
    <w:rsid w:val="00191066"/>
    <w:rsid w:val="001911F8"/>
    <w:rsid w:val="00191202"/>
    <w:rsid w:val="001912F5"/>
    <w:rsid w:val="001913AA"/>
    <w:rsid w:val="00191A6C"/>
    <w:rsid w:val="00191AEA"/>
    <w:rsid w:val="00191AEB"/>
    <w:rsid w:val="00191C9A"/>
    <w:rsid w:val="00191CF6"/>
    <w:rsid w:val="00191EC9"/>
    <w:rsid w:val="00191F8D"/>
    <w:rsid w:val="0019209D"/>
    <w:rsid w:val="0019216B"/>
    <w:rsid w:val="0019229D"/>
    <w:rsid w:val="00192375"/>
    <w:rsid w:val="001924E9"/>
    <w:rsid w:val="00192573"/>
    <w:rsid w:val="00192710"/>
    <w:rsid w:val="0019287B"/>
    <w:rsid w:val="00192898"/>
    <w:rsid w:val="00192926"/>
    <w:rsid w:val="00192A3D"/>
    <w:rsid w:val="00192B42"/>
    <w:rsid w:val="00192D63"/>
    <w:rsid w:val="00192D71"/>
    <w:rsid w:val="00192EB0"/>
    <w:rsid w:val="00192F4C"/>
    <w:rsid w:val="001930D5"/>
    <w:rsid w:val="0019311E"/>
    <w:rsid w:val="001932C1"/>
    <w:rsid w:val="0019338D"/>
    <w:rsid w:val="001933E1"/>
    <w:rsid w:val="00193420"/>
    <w:rsid w:val="00193576"/>
    <w:rsid w:val="0019359D"/>
    <w:rsid w:val="001936D4"/>
    <w:rsid w:val="001937FC"/>
    <w:rsid w:val="00193974"/>
    <w:rsid w:val="00193B50"/>
    <w:rsid w:val="001941DC"/>
    <w:rsid w:val="001941E6"/>
    <w:rsid w:val="00194336"/>
    <w:rsid w:val="00194404"/>
    <w:rsid w:val="001944A9"/>
    <w:rsid w:val="001946FC"/>
    <w:rsid w:val="001949D9"/>
    <w:rsid w:val="00194A32"/>
    <w:rsid w:val="00194CA2"/>
    <w:rsid w:val="00195044"/>
    <w:rsid w:val="0019515E"/>
    <w:rsid w:val="0019527D"/>
    <w:rsid w:val="00195500"/>
    <w:rsid w:val="00195621"/>
    <w:rsid w:val="0019577D"/>
    <w:rsid w:val="001957B2"/>
    <w:rsid w:val="0019588C"/>
    <w:rsid w:val="00195A24"/>
    <w:rsid w:val="00195C34"/>
    <w:rsid w:val="00195D96"/>
    <w:rsid w:val="00195DD4"/>
    <w:rsid w:val="00195EAF"/>
    <w:rsid w:val="00195F3B"/>
    <w:rsid w:val="00195F64"/>
    <w:rsid w:val="00196056"/>
    <w:rsid w:val="0019613D"/>
    <w:rsid w:val="001963E1"/>
    <w:rsid w:val="00196433"/>
    <w:rsid w:val="00196578"/>
    <w:rsid w:val="001966BC"/>
    <w:rsid w:val="001967AA"/>
    <w:rsid w:val="00196802"/>
    <w:rsid w:val="00196860"/>
    <w:rsid w:val="001968EC"/>
    <w:rsid w:val="0019696A"/>
    <w:rsid w:val="00196A61"/>
    <w:rsid w:val="00196B94"/>
    <w:rsid w:val="00196CD4"/>
    <w:rsid w:val="00196D1F"/>
    <w:rsid w:val="00196D98"/>
    <w:rsid w:val="00196DBD"/>
    <w:rsid w:val="00196F02"/>
    <w:rsid w:val="00196F92"/>
    <w:rsid w:val="001974D3"/>
    <w:rsid w:val="001975A3"/>
    <w:rsid w:val="001975EA"/>
    <w:rsid w:val="00197655"/>
    <w:rsid w:val="001976BB"/>
    <w:rsid w:val="001976D2"/>
    <w:rsid w:val="001977C5"/>
    <w:rsid w:val="001978CF"/>
    <w:rsid w:val="0019793E"/>
    <w:rsid w:val="0019799B"/>
    <w:rsid w:val="00197AC6"/>
    <w:rsid w:val="00197B9E"/>
    <w:rsid w:val="00197BBD"/>
    <w:rsid w:val="00197DB4"/>
    <w:rsid w:val="00197F25"/>
    <w:rsid w:val="00197F84"/>
    <w:rsid w:val="001A0082"/>
    <w:rsid w:val="001A04CE"/>
    <w:rsid w:val="001A061A"/>
    <w:rsid w:val="001A0666"/>
    <w:rsid w:val="001A0711"/>
    <w:rsid w:val="001A084C"/>
    <w:rsid w:val="001A0910"/>
    <w:rsid w:val="001A09E2"/>
    <w:rsid w:val="001A0A67"/>
    <w:rsid w:val="001A0ACF"/>
    <w:rsid w:val="001A0D53"/>
    <w:rsid w:val="001A0E0A"/>
    <w:rsid w:val="001A0F8F"/>
    <w:rsid w:val="001A1082"/>
    <w:rsid w:val="001A1151"/>
    <w:rsid w:val="001A1350"/>
    <w:rsid w:val="001A1464"/>
    <w:rsid w:val="001A147D"/>
    <w:rsid w:val="001A1528"/>
    <w:rsid w:val="001A15E6"/>
    <w:rsid w:val="001A17EB"/>
    <w:rsid w:val="001A181C"/>
    <w:rsid w:val="001A18EB"/>
    <w:rsid w:val="001A19F7"/>
    <w:rsid w:val="001A1C95"/>
    <w:rsid w:val="001A1FCC"/>
    <w:rsid w:val="001A2040"/>
    <w:rsid w:val="001A2093"/>
    <w:rsid w:val="001A2219"/>
    <w:rsid w:val="001A23B5"/>
    <w:rsid w:val="001A25A8"/>
    <w:rsid w:val="001A25E7"/>
    <w:rsid w:val="001A26D7"/>
    <w:rsid w:val="001A27D3"/>
    <w:rsid w:val="001A291C"/>
    <w:rsid w:val="001A2AD5"/>
    <w:rsid w:val="001A2B4E"/>
    <w:rsid w:val="001A2B91"/>
    <w:rsid w:val="001A2DB9"/>
    <w:rsid w:val="001A2E15"/>
    <w:rsid w:val="001A2EB4"/>
    <w:rsid w:val="001A3059"/>
    <w:rsid w:val="001A319D"/>
    <w:rsid w:val="001A32D8"/>
    <w:rsid w:val="001A330D"/>
    <w:rsid w:val="001A3430"/>
    <w:rsid w:val="001A34AA"/>
    <w:rsid w:val="001A35CA"/>
    <w:rsid w:val="001A36C5"/>
    <w:rsid w:val="001A3878"/>
    <w:rsid w:val="001A39C2"/>
    <w:rsid w:val="001A3A3A"/>
    <w:rsid w:val="001A3C56"/>
    <w:rsid w:val="001A3D16"/>
    <w:rsid w:val="001A3DBC"/>
    <w:rsid w:val="001A3EFE"/>
    <w:rsid w:val="001A4008"/>
    <w:rsid w:val="001A402D"/>
    <w:rsid w:val="001A403C"/>
    <w:rsid w:val="001A403F"/>
    <w:rsid w:val="001A415D"/>
    <w:rsid w:val="001A4174"/>
    <w:rsid w:val="001A419B"/>
    <w:rsid w:val="001A4220"/>
    <w:rsid w:val="001A4241"/>
    <w:rsid w:val="001A4490"/>
    <w:rsid w:val="001A45FC"/>
    <w:rsid w:val="001A4633"/>
    <w:rsid w:val="001A4694"/>
    <w:rsid w:val="001A4919"/>
    <w:rsid w:val="001A497A"/>
    <w:rsid w:val="001A4B28"/>
    <w:rsid w:val="001A4B91"/>
    <w:rsid w:val="001A4E51"/>
    <w:rsid w:val="001A4E7D"/>
    <w:rsid w:val="001A50AB"/>
    <w:rsid w:val="001A51B0"/>
    <w:rsid w:val="001A528D"/>
    <w:rsid w:val="001A52DE"/>
    <w:rsid w:val="001A5324"/>
    <w:rsid w:val="001A53CC"/>
    <w:rsid w:val="001A53F1"/>
    <w:rsid w:val="001A5430"/>
    <w:rsid w:val="001A5477"/>
    <w:rsid w:val="001A5620"/>
    <w:rsid w:val="001A5755"/>
    <w:rsid w:val="001A5828"/>
    <w:rsid w:val="001A5924"/>
    <w:rsid w:val="001A5961"/>
    <w:rsid w:val="001A59D0"/>
    <w:rsid w:val="001A5B0D"/>
    <w:rsid w:val="001A5E20"/>
    <w:rsid w:val="001A5E4F"/>
    <w:rsid w:val="001A5EB3"/>
    <w:rsid w:val="001A5F6F"/>
    <w:rsid w:val="001A614D"/>
    <w:rsid w:val="001A637E"/>
    <w:rsid w:val="001A6410"/>
    <w:rsid w:val="001A65D7"/>
    <w:rsid w:val="001A691E"/>
    <w:rsid w:val="001A698D"/>
    <w:rsid w:val="001A69B0"/>
    <w:rsid w:val="001A69E7"/>
    <w:rsid w:val="001A6A8C"/>
    <w:rsid w:val="001A6B5B"/>
    <w:rsid w:val="001A6F58"/>
    <w:rsid w:val="001A6FE8"/>
    <w:rsid w:val="001A7065"/>
    <w:rsid w:val="001A7066"/>
    <w:rsid w:val="001A7134"/>
    <w:rsid w:val="001A7348"/>
    <w:rsid w:val="001A734D"/>
    <w:rsid w:val="001A73BD"/>
    <w:rsid w:val="001A7426"/>
    <w:rsid w:val="001A7454"/>
    <w:rsid w:val="001A74A5"/>
    <w:rsid w:val="001A75F8"/>
    <w:rsid w:val="001A784C"/>
    <w:rsid w:val="001A790B"/>
    <w:rsid w:val="001A7924"/>
    <w:rsid w:val="001A7B3D"/>
    <w:rsid w:val="001A7CC9"/>
    <w:rsid w:val="001A7CFC"/>
    <w:rsid w:val="001A7EE4"/>
    <w:rsid w:val="001A7F1A"/>
    <w:rsid w:val="001B01EB"/>
    <w:rsid w:val="001B02F2"/>
    <w:rsid w:val="001B032E"/>
    <w:rsid w:val="001B055A"/>
    <w:rsid w:val="001B078F"/>
    <w:rsid w:val="001B0886"/>
    <w:rsid w:val="001B09B7"/>
    <w:rsid w:val="001B0B7F"/>
    <w:rsid w:val="001B0D8F"/>
    <w:rsid w:val="001B0F95"/>
    <w:rsid w:val="001B1046"/>
    <w:rsid w:val="001B1156"/>
    <w:rsid w:val="001B124A"/>
    <w:rsid w:val="001B12BE"/>
    <w:rsid w:val="001B12FA"/>
    <w:rsid w:val="001B1451"/>
    <w:rsid w:val="001B1519"/>
    <w:rsid w:val="001B1620"/>
    <w:rsid w:val="001B1B19"/>
    <w:rsid w:val="001B1B9C"/>
    <w:rsid w:val="001B1CB6"/>
    <w:rsid w:val="001B1ED1"/>
    <w:rsid w:val="001B1F36"/>
    <w:rsid w:val="001B1F75"/>
    <w:rsid w:val="001B1FB3"/>
    <w:rsid w:val="001B20D6"/>
    <w:rsid w:val="001B2441"/>
    <w:rsid w:val="001B24C8"/>
    <w:rsid w:val="001B24FC"/>
    <w:rsid w:val="001B2700"/>
    <w:rsid w:val="001B2701"/>
    <w:rsid w:val="001B294B"/>
    <w:rsid w:val="001B2A70"/>
    <w:rsid w:val="001B2B8E"/>
    <w:rsid w:val="001B2BEC"/>
    <w:rsid w:val="001B2D40"/>
    <w:rsid w:val="001B2DE5"/>
    <w:rsid w:val="001B30C1"/>
    <w:rsid w:val="001B35C0"/>
    <w:rsid w:val="001B3876"/>
    <w:rsid w:val="001B387B"/>
    <w:rsid w:val="001B38BB"/>
    <w:rsid w:val="001B3A1F"/>
    <w:rsid w:val="001B3A44"/>
    <w:rsid w:val="001B3AF7"/>
    <w:rsid w:val="001B3E03"/>
    <w:rsid w:val="001B3F3E"/>
    <w:rsid w:val="001B3F7E"/>
    <w:rsid w:val="001B3FA8"/>
    <w:rsid w:val="001B3FCB"/>
    <w:rsid w:val="001B410D"/>
    <w:rsid w:val="001B417F"/>
    <w:rsid w:val="001B4225"/>
    <w:rsid w:val="001B4316"/>
    <w:rsid w:val="001B432E"/>
    <w:rsid w:val="001B44CA"/>
    <w:rsid w:val="001B4509"/>
    <w:rsid w:val="001B4818"/>
    <w:rsid w:val="001B4B8F"/>
    <w:rsid w:val="001B4C0F"/>
    <w:rsid w:val="001B4DFB"/>
    <w:rsid w:val="001B4E00"/>
    <w:rsid w:val="001B4E44"/>
    <w:rsid w:val="001B4F05"/>
    <w:rsid w:val="001B5148"/>
    <w:rsid w:val="001B54AE"/>
    <w:rsid w:val="001B5511"/>
    <w:rsid w:val="001B55C8"/>
    <w:rsid w:val="001B578C"/>
    <w:rsid w:val="001B58D1"/>
    <w:rsid w:val="001B5911"/>
    <w:rsid w:val="001B59D2"/>
    <w:rsid w:val="001B5C4C"/>
    <w:rsid w:val="001B5CB4"/>
    <w:rsid w:val="001B5DB8"/>
    <w:rsid w:val="001B5E48"/>
    <w:rsid w:val="001B5E4D"/>
    <w:rsid w:val="001B60F8"/>
    <w:rsid w:val="001B6111"/>
    <w:rsid w:val="001B62AB"/>
    <w:rsid w:val="001B6340"/>
    <w:rsid w:val="001B63EF"/>
    <w:rsid w:val="001B6482"/>
    <w:rsid w:val="001B64ED"/>
    <w:rsid w:val="001B64FF"/>
    <w:rsid w:val="001B6791"/>
    <w:rsid w:val="001B6B3B"/>
    <w:rsid w:val="001B6BE4"/>
    <w:rsid w:val="001B6F32"/>
    <w:rsid w:val="001B7066"/>
    <w:rsid w:val="001B70AC"/>
    <w:rsid w:val="001B70F4"/>
    <w:rsid w:val="001B7366"/>
    <w:rsid w:val="001B739A"/>
    <w:rsid w:val="001B739E"/>
    <w:rsid w:val="001B74F2"/>
    <w:rsid w:val="001B756E"/>
    <w:rsid w:val="001B7583"/>
    <w:rsid w:val="001B75BA"/>
    <w:rsid w:val="001B7615"/>
    <w:rsid w:val="001B76AD"/>
    <w:rsid w:val="001B7820"/>
    <w:rsid w:val="001B789F"/>
    <w:rsid w:val="001B7A3E"/>
    <w:rsid w:val="001B7B33"/>
    <w:rsid w:val="001B7B3D"/>
    <w:rsid w:val="001B7D64"/>
    <w:rsid w:val="001B7FD2"/>
    <w:rsid w:val="001C01B8"/>
    <w:rsid w:val="001C02E4"/>
    <w:rsid w:val="001C049B"/>
    <w:rsid w:val="001C058A"/>
    <w:rsid w:val="001C05BA"/>
    <w:rsid w:val="001C0891"/>
    <w:rsid w:val="001C09A6"/>
    <w:rsid w:val="001C09D4"/>
    <w:rsid w:val="001C0B2C"/>
    <w:rsid w:val="001C0C9C"/>
    <w:rsid w:val="001C0CD1"/>
    <w:rsid w:val="001C0CDD"/>
    <w:rsid w:val="001C0ECE"/>
    <w:rsid w:val="001C0F06"/>
    <w:rsid w:val="001C0F12"/>
    <w:rsid w:val="001C0FA3"/>
    <w:rsid w:val="001C10AF"/>
    <w:rsid w:val="001C11E0"/>
    <w:rsid w:val="001C13C4"/>
    <w:rsid w:val="001C1459"/>
    <w:rsid w:val="001C14CA"/>
    <w:rsid w:val="001C1530"/>
    <w:rsid w:val="001C15B6"/>
    <w:rsid w:val="001C170B"/>
    <w:rsid w:val="001C1871"/>
    <w:rsid w:val="001C18CB"/>
    <w:rsid w:val="001C19FC"/>
    <w:rsid w:val="001C1A41"/>
    <w:rsid w:val="001C1B46"/>
    <w:rsid w:val="001C1B52"/>
    <w:rsid w:val="001C1C14"/>
    <w:rsid w:val="001C1C62"/>
    <w:rsid w:val="001C1C8F"/>
    <w:rsid w:val="001C1D20"/>
    <w:rsid w:val="001C1F62"/>
    <w:rsid w:val="001C2216"/>
    <w:rsid w:val="001C22D6"/>
    <w:rsid w:val="001C2424"/>
    <w:rsid w:val="001C2570"/>
    <w:rsid w:val="001C261E"/>
    <w:rsid w:val="001C27EC"/>
    <w:rsid w:val="001C2952"/>
    <w:rsid w:val="001C2987"/>
    <w:rsid w:val="001C29FB"/>
    <w:rsid w:val="001C2A9A"/>
    <w:rsid w:val="001C2AF5"/>
    <w:rsid w:val="001C2B3B"/>
    <w:rsid w:val="001C2B81"/>
    <w:rsid w:val="001C2CCA"/>
    <w:rsid w:val="001C2D70"/>
    <w:rsid w:val="001C2DEB"/>
    <w:rsid w:val="001C2F66"/>
    <w:rsid w:val="001C3118"/>
    <w:rsid w:val="001C3219"/>
    <w:rsid w:val="001C321A"/>
    <w:rsid w:val="001C33C0"/>
    <w:rsid w:val="001C33C2"/>
    <w:rsid w:val="001C3606"/>
    <w:rsid w:val="001C3659"/>
    <w:rsid w:val="001C3731"/>
    <w:rsid w:val="001C3815"/>
    <w:rsid w:val="001C3AF0"/>
    <w:rsid w:val="001C3D7C"/>
    <w:rsid w:val="001C3DCC"/>
    <w:rsid w:val="001C3F27"/>
    <w:rsid w:val="001C3FD5"/>
    <w:rsid w:val="001C3FFD"/>
    <w:rsid w:val="001C40BF"/>
    <w:rsid w:val="001C412A"/>
    <w:rsid w:val="001C4157"/>
    <w:rsid w:val="001C4294"/>
    <w:rsid w:val="001C4505"/>
    <w:rsid w:val="001C452E"/>
    <w:rsid w:val="001C4613"/>
    <w:rsid w:val="001C4A2B"/>
    <w:rsid w:val="001C4BE8"/>
    <w:rsid w:val="001C4CD6"/>
    <w:rsid w:val="001C4DF3"/>
    <w:rsid w:val="001C4E4A"/>
    <w:rsid w:val="001C4EA9"/>
    <w:rsid w:val="001C4ED9"/>
    <w:rsid w:val="001C50A6"/>
    <w:rsid w:val="001C5207"/>
    <w:rsid w:val="001C52B5"/>
    <w:rsid w:val="001C5431"/>
    <w:rsid w:val="001C5502"/>
    <w:rsid w:val="001C561A"/>
    <w:rsid w:val="001C5668"/>
    <w:rsid w:val="001C58BE"/>
    <w:rsid w:val="001C58C7"/>
    <w:rsid w:val="001C5998"/>
    <w:rsid w:val="001C5E92"/>
    <w:rsid w:val="001C602E"/>
    <w:rsid w:val="001C6196"/>
    <w:rsid w:val="001C61A0"/>
    <w:rsid w:val="001C61C5"/>
    <w:rsid w:val="001C61DA"/>
    <w:rsid w:val="001C626E"/>
    <w:rsid w:val="001C63F8"/>
    <w:rsid w:val="001C66A1"/>
    <w:rsid w:val="001C6814"/>
    <w:rsid w:val="001C685A"/>
    <w:rsid w:val="001C691A"/>
    <w:rsid w:val="001C6CD7"/>
    <w:rsid w:val="001C6D2B"/>
    <w:rsid w:val="001C6DF4"/>
    <w:rsid w:val="001C6E08"/>
    <w:rsid w:val="001C7026"/>
    <w:rsid w:val="001C716E"/>
    <w:rsid w:val="001C71AA"/>
    <w:rsid w:val="001C745B"/>
    <w:rsid w:val="001C74A1"/>
    <w:rsid w:val="001C74FC"/>
    <w:rsid w:val="001C750F"/>
    <w:rsid w:val="001C7541"/>
    <w:rsid w:val="001C7661"/>
    <w:rsid w:val="001C78D4"/>
    <w:rsid w:val="001C79FA"/>
    <w:rsid w:val="001C7B24"/>
    <w:rsid w:val="001C7F3C"/>
    <w:rsid w:val="001C7FDF"/>
    <w:rsid w:val="001D00BB"/>
    <w:rsid w:val="001D01C3"/>
    <w:rsid w:val="001D01D2"/>
    <w:rsid w:val="001D0218"/>
    <w:rsid w:val="001D0490"/>
    <w:rsid w:val="001D04CF"/>
    <w:rsid w:val="001D058B"/>
    <w:rsid w:val="001D0619"/>
    <w:rsid w:val="001D0651"/>
    <w:rsid w:val="001D07AD"/>
    <w:rsid w:val="001D08CC"/>
    <w:rsid w:val="001D08DD"/>
    <w:rsid w:val="001D0A35"/>
    <w:rsid w:val="001D0B49"/>
    <w:rsid w:val="001D0C58"/>
    <w:rsid w:val="001D0C83"/>
    <w:rsid w:val="001D0DBE"/>
    <w:rsid w:val="001D0EB9"/>
    <w:rsid w:val="001D104D"/>
    <w:rsid w:val="001D105A"/>
    <w:rsid w:val="001D10F5"/>
    <w:rsid w:val="001D11DC"/>
    <w:rsid w:val="001D12E8"/>
    <w:rsid w:val="001D1322"/>
    <w:rsid w:val="001D1396"/>
    <w:rsid w:val="001D170D"/>
    <w:rsid w:val="001D173F"/>
    <w:rsid w:val="001D189D"/>
    <w:rsid w:val="001D1968"/>
    <w:rsid w:val="001D1B3B"/>
    <w:rsid w:val="001D1BF2"/>
    <w:rsid w:val="001D1D0F"/>
    <w:rsid w:val="001D21D0"/>
    <w:rsid w:val="001D223B"/>
    <w:rsid w:val="001D2337"/>
    <w:rsid w:val="001D239C"/>
    <w:rsid w:val="001D2402"/>
    <w:rsid w:val="001D25B1"/>
    <w:rsid w:val="001D25C7"/>
    <w:rsid w:val="001D264C"/>
    <w:rsid w:val="001D26F8"/>
    <w:rsid w:val="001D2BEA"/>
    <w:rsid w:val="001D2C1E"/>
    <w:rsid w:val="001D2C7C"/>
    <w:rsid w:val="001D2C87"/>
    <w:rsid w:val="001D2D8E"/>
    <w:rsid w:val="001D2D95"/>
    <w:rsid w:val="001D300B"/>
    <w:rsid w:val="001D3017"/>
    <w:rsid w:val="001D31F5"/>
    <w:rsid w:val="001D339A"/>
    <w:rsid w:val="001D34BD"/>
    <w:rsid w:val="001D34C2"/>
    <w:rsid w:val="001D3662"/>
    <w:rsid w:val="001D36FF"/>
    <w:rsid w:val="001D39CB"/>
    <w:rsid w:val="001D3AAC"/>
    <w:rsid w:val="001D3C5F"/>
    <w:rsid w:val="001D3DD3"/>
    <w:rsid w:val="001D41AC"/>
    <w:rsid w:val="001D41D9"/>
    <w:rsid w:val="001D4217"/>
    <w:rsid w:val="001D42FD"/>
    <w:rsid w:val="001D43D9"/>
    <w:rsid w:val="001D4595"/>
    <w:rsid w:val="001D472A"/>
    <w:rsid w:val="001D4755"/>
    <w:rsid w:val="001D4957"/>
    <w:rsid w:val="001D4AEB"/>
    <w:rsid w:val="001D4CEB"/>
    <w:rsid w:val="001D4D70"/>
    <w:rsid w:val="001D4E18"/>
    <w:rsid w:val="001D4E3C"/>
    <w:rsid w:val="001D4FDD"/>
    <w:rsid w:val="001D504C"/>
    <w:rsid w:val="001D50AD"/>
    <w:rsid w:val="001D5147"/>
    <w:rsid w:val="001D52ED"/>
    <w:rsid w:val="001D565E"/>
    <w:rsid w:val="001D58D2"/>
    <w:rsid w:val="001D5992"/>
    <w:rsid w:val="001D59A0"/>
    <w:rsid w:val="001D5AB6"/>
    <w:rsid w:val="001D5D1B"/>
    <w:rsid w:val="001D5EE8"/>
    <w:rsid w:val="001D6014"/>
    <w:rsid w:val="001D60E3"/>
    <w:rsid w:val="001D62EE"/>
    <w:rsid w:val="001D638C"/>
    <w:rsid w:val="001D6401"/>
    <w:rsid w:val="001D64F8"/>
    <w:rsid w:val="001D6647"/>
    <w:rsid w:val="001D66B1"/>
    <w:rsid w:val="001D6953"/>
    <w:rsid w:val="001D6970"/>
    <w:rsid w:val="001D6BA6"/>
    <w:rsid w:val="001D6BB8"/>
    <w:rsid w:val="001D6C62"/>
    <w:rsid w:val="001D6D3C"/>
    <w:rsid w:val="001D6ECA"/>
    <w:rsid w:val="001D6F98"/>
    <w:rsid w:val="001D7519"/>
    <w:rsid w:val="001D760B"/>
    <w:rsid w:val="001D7808"/>
    <w:rsid w:val="001D7846"/>
    <w:rsid w:val="001D78AF"/>
    <w:rsid w:val="001D7A52"/>
    <w:rsid w:val="001D7AFA"/>
    <w:rsid w:val="001D7B7A"/>
    <w:rsid w:val="001D7BDD"/>
    <w:rsid w:val="001D7BED"/>
    <w:rsid w:val="001D7BF1"/>
    <w:rsid w:val="001D7C32"/>
    <w:rsid w:val="001D7C79"/>
    <w:rsid w:val="001D7DD7"/>
    <w:rsid w:val="001D7E40"/>
    <w:rsid w:val="001D7EA5"/>
    <w:rsid w:val="001D7F53"/>
    <w:rsid w:val="001D7F76"/>
    <w:rsid w:val="001D7F98"/>
    <w:rsid w:val="001E0085"/>
    <w:rsid w:val="001E0149"/>
    <w:rsid w:val="001E0187"/>
    <w:rsid w:val="001E026F"/>
    <w:rsid w:val="001E03FF"/>
    <w:rsid w:val="001E07DD"/>
    <w:rsid w:val="001E0992"/>
    <w:rsid w:val="001E0CFA"/>
    <w:rsid w:val="001E0D61"/>
    <w:rsid w:val="001E0FBE"/>
    <w:rsid w:val="001E10F1"/>
    <w:rsid w:val="001E1286"/>
    <w:rsid w:val="001E1299"/>
    <w:rsid w:val="001E12C6"/>
    <w:rsid w:val="001E1305"/>
    <w:rsid w:val="001E1656"/>
    <w:rsid w:val="001E1CFF"/>
    <w:rsid w:val="001E1D32"/>
    <w:rsid w:val="001E1EF0"/>
    <w:rsid w:val="001E1FFB"/>
    <w:rsid w:val="001E2034"/>
    <w:rsid w:val="001E2071"/>
    <w:rsid w:val="001E212C"/>
    <w:rsid w:val="001E216D"/>
    <w:rsid w:val="001E2170"/>
    <w:rsid w:val="001E2338"/>
    <w:rsid w:val="001E2421"/>
    <w:rsid w:val="001E247D"/>
    <w:rsid w:val="001E2602"/>
    <w:rsid w:val="001E2677"/>
    <w:rsid w:val="001E2831"/>
    <w:rsid w:val="001E285D"/>
    <w:rsid w:val="001E2A95"/>
    <w:rsid w:val="001E2B98"/>
    <w:rsid w:val="001E2BB2"/>
    <w:rsid w:val="001E2C93"/>
    <w:rsid w:val="001E2CF1"/>
    <w:rsid w:val="001E2EA0"/>
    <w:rsid w:val="001E2ED9"/>
    <w:rsid w:val="001E3028"/>
    <w:rsid w:val="001E30D7"/>
    <w:rsid w:val="001E321B"/>
    <w:rsid w:val="001E3419"/>
    <w:rsid w:val="001E3424"/>
    <w:rsid w:val="001E35DB"/>
    <w:rsid w:val="001E372B"/>
    <w:rsid w:val="001E375E"/>
    <w:rsid w:val="001E37AE"/>
    <w:rsid w:val="001E3899"/>
    <w:rsid w:val="001E3912"/>
    <w:rsid w:val="001E394F"/>
    <w:rsid w:val="001E39A0"/>
    <w:rsid w:val="001E3B45"/>
    <w:rsid w:val="001E3CE1"/>
    <w:rsid w:val="001E3EB5"/>
    <w:rsid w:val="001E41E5"/>
    <w:rsid w:val="001E42B4"/>
    <w:rsid w:val="001E42E4"/>
    <w:rsid w:val="001E4303"/>
    <w:rsid w:val="001E464A"/>
    <w:rsid w:val="001E4657"/>
    <w:rsid w:val="001E46C7"/>
    <w:rsid w:val="001E46CE"/>
    <w:rsid w:val="001E473B"/>
    <w:rsid w:val="001E4975"/>
    <w:rsid w:val="001E4AB2"/>
    <w:rsid w:val="001E4CDD"/>
    <w:rsid w:val="001E4E09"/>
    <w:rsid w:val="001E5088"/>
    <w:rsid w:val="001E50EB"/>
    <w:rsid w:val="001E50F4"/>
    <w:rsid w:val="001E51C2"/>
    <w:rsid w:val="001E5254"/>
    <w:rsid w:val="001E527B"/>
    <w:rsid w:val="001E540C"/>
    <w:rsid w:val="001E54E0"/>
    <w:rsid w:val="001E5672"/>
    <w:rsid w:val="001E568A"/>
    <w:rsid w:val="001E583A"/>
    <w:rsid w:val="001E5844"/>
    <w:rsid w:val="001E5A66"/>
    <w:rsid w:val="001E5E50"/>
    <w:rsid w:val="001E5F0E"/>
    <w:rsid w:val="001E5F30"/>
    <w:rsid w:val="001E5F69"/>
    <w:rsid w:val="001E5FC8"/>
    <w:rsid w:val="001E61D6"/>
    <w:rsid w:val="001E63A2"/>
    <w:rsid w:val="001E65FD"/>
    <w:rsid w:val="001E6620"/>
    <w:rsid w:val="001E6679"/>
    <w:rsid w:val="001E6752"/>
    <w:rsid w:val="001E6816"/>
    <w:rsid w:val="001E6949"/>
    <w:rsid w:val="001E6BB0"/>
    <w:rsid w:val="001E6CC3"/>
    <w:rsid w:val="001E6E40"/>
    <w:rsid w:val="001E6E95"/>
    <w:rsid w:val="001E6EC4"/>
    <w:rsid w:val="001E6F5F"/>
    <w:rsid w:val="001E70DA"/>
    <w:rsid w:val="001E71FF"/>
    <w:rsid w:val="001E74B5"/>
    <w:rsid w:val="001E75A8"/>
    <w:rsid w:val="001E766A"/>
    <w:rsid w:val="001E77CD"/>
    <w:rsid w:val="001E787A"/>
    <w:rsid w:val="001E78EF"/>
    <w:rsid w:val="001E7915"/>
    <w:rsid w:val="001E7B34"/>
    <w:rsid w:val="001E7C42"/>
    <w:rsid w:val="001E7E78"/>
    <w:rsid w:val="001F021F"/>
    <w:rsid w:val="001F0256"/>
    <w:rsid w:val="001F02A2"/>
    <w:rsid w:val="001F0B9A"/>
    <w:rsid w:val="001F0BFE"/>
    <w:rsid w:val="001F0C06"/>
    <w:rsid w:val="001F0C5C"/>
    <w:rsid w:val="001F0C92"/>
    <w:rsid w:val="001F0E0E"/>
    <w:rsid w:val="001F0F32"/>
    <w:rsid w:val="001F10C2"/>
    <w:rsid w:val="001F114D"/>
    <w:rsid w:val="001F13D2"/>
    <w:rsid w:val="001F13D8"/>
    <w:rsid w:val="001F1470"/>
    <w:rsid w:val="001F19B6"/>
    <w:rsid w:val="001F19DC"/>
    <w:rsid w:val="001F1A81"/>
    <w:rsid w:val="001F1B05"/>
    <w:rsid w:val="001F1B26"/>
    <w:rsid w:val="001F1D70"/>
    <w:rsid w:val="001F1DD4"/>
    <w:rsid w:val="001F1EF3"/>
    <w:rsid w:val="001F205D"/>
    <w:rsid w:val="001F2430"/>
    <w:rsid w:val="001F2474"/>
    <w:rsid w:val="001F2516"/>
    <w:rsid w:val="001F275C"/>
    <w:rsid w:val="001F2763"/>
    <w:rsid w:val="001F2824"/>
    <w:rsid w:val="001F2B0C"/>
    <w:rsid w:val="001F2B3C"/>
    <w:rsid w:val="001F2B88"/>
    <w:rsid w:val="001F2BA3"/>
    <w:rsid w:val="001F2D0D"/>
    <w:rsid w:val="001F2D37"/>
    <w:rsid w:val="001F3027"/>
    <w:rsid w:val="001F30B9"/>
    <w:rsid w:val="001F30D7"/>
    <w:rsid w:val="001F3132"/>
    <w:rsid w:val="001F35A9"/>
    <w:rsid w:val="001F365B"/>
    <w:rsid w:val="001F3754"/>
    <w:rsid w:val="001F37BC"/>
    <w:rsid w:val="001F380A"/>
    <w:rsid w:val="001F3823"/>
    <w:rsid w:val="001F39D7"/>
    <w:rsid w:val="001F39E3"/>
    <w:rsid w:val="001F3A40"/>
    <w:rsid w:val="001F3AE8"/>
    <w:rsid w:val="001F3B19"/>
    <w:rsid w:val="001F3BC6"/>
    <w:rsid w:val="001F3F73"/>
    <w:rsid w:val="001F3FB7"/>
    <w:rsid w:val="001F40F8"/>
    <w:rsid w:val="001F4230"/>
    <w:rsid w:val="001F4331"/>
    <w:rsid w:val="001F43D8"/>
    <w:rsid w:val="001F4401"/>
    <w:rsid w:val="001F440E"/>
    <w:rsid w:val="001F4521"/>
    <w:rsid w:val="001F4559"/>
    <w:rsid w:val="001F4613"/>
    <w:rsid w:val="001F4660"/>
    <w:rsid w:val="001F4777"/>
    <w:rsid w:val="001F4971"/>
    <w:rsid w:val="001F4A70"/>
    <w:rsid w:val="001F4C71"/>
    <w:rsid w:val="001F4CA9"/>
    <w:rsid w:val="001F4D6E"/>
    <w:rsid w:val="001F4F80"/>
    <w:rsid w:val="001F4F92"/>
    <w:rsid w:val="001F4FEE"/>
    <w:rsid w:val="001F5095"/>
    <w:rsid w:val="001F5145"/>
    <w:rsid w:val="001F570D"/>
    <w:rsid w:val="001F5738"/>
    <w:rsid w:val="001F5892"/>
    <w:rsid w:val="001F59A2"/>
    <w:rsid w:val="001F59C8"/>
    <w:rsid w:val="001F5B42"/>
    <w:rsid w:val="001F5C4F"/>
    <w:rsid w:val="001F5C6B"/>
    <w:rsid w:val="001F5E24"/>
    <w:rsid w:val="001F5EB8"/>
    <w:rsid w:val="001F5FAF"/>
    <w:rsid w:val="001F6112"/>
    <w:rsid w:val="001F6289"/>
    <w:rsid w:val="001F6316"/>
    <w:rsid w:val="001F6414"/>
    <w:rsid w:val="001F6467"/>
    <w:rsid w:val="001F6505"/>
    <w:rsid w:val="001F67D7"/>
    <w:rsid w:val="001F698A"/>
    <w:rsid w:val="001F69C6"/>
    <w:rsid w:val="001F69E7"/>
    <w:rsid w:val="001F6A79"/>
    <w:rsid w:val="001F6AE3"/>
    <w:rsid w:val="001F6B57"/>
    <w:rsid w:val="001F6B98"/>
    <w:rsid w:val="001F6BB3"/>
    <w:rsid w:val="001F6F38"/>
    <w:rsid w:val="001F705B"/>
    <w:rsid w:val="001F7342"/>
    <w:rsid w:val="001F74F7"/>
    <w:rsid w:val="001F754D"/>
    <w:rsid w:val="001F762A"/>
    <w:rsid w:val="001F76B8"/>
    <w:rsid w:val="001F78D4"/>
    <w:rsid w:val="001F79C9"/>
    <w:rsid w:val="001F7AFD"/>
    <w:rsid w:val="001F7B5E"/>
    <w:rsid w:val="001F7C38"/>
    <w:rsid w:val="001F7CB2"/>
    <w:rsid w:val="001F7CD8"/>
    <w:rsid w:val="001F7D70"/>
    <w:rsid w:val="001F7F78"/>
    <w:rsid w:val="001F7FF9"/>
    <w:rsid w:val="002000BB"/>
    <w:rsid w:val="002000FD"/>
    <w:rsid w:val="00200227"/>
    <w:rsid w:val="00200299"/>
    <w:rsid w:val="00200339"/>
    <w:rsid w:val="0020039B"/>
    <w:rsid w:val="00200661"/>
    <w:rsid w:val="0020066C"/>
    <w:rsid w:val="00200706"/>
    <w:rsid w:val="00200817"/>
    <w:rsid w:val="00200C5A"/>
    <w:rsid w:val="00200DC5"/>
    <w:rsid w:val="00200E58"/>
    <w:rsid w:val="00200F1F"/>
    <w:rsid w:val="002013A9"/>
    <w:rsid w:val="00201406"/>
    <w:rsid w:val="0020164F"/>
    <w:rsid w:val="00201A1C"/>
    <w:rsid w:val="00201A3F"/>
    <w:rsid w:val="00201AA7"/>
    <w:rsid w:val="00201AAE"/>
    <w:rsid w:val="00201B0F"/>
    <w:rsid w:val="00201C6E"/>
    <w:rsid w:val="00201C9C"/>
    <w:rsid w:val="00201DD7"/>
    <w:rsid w:val="0020203A"/>
    <w:rsid w:val="00202108"/>
    <w:rsid w:val="002022B4"/>
    <w:rsid w:val="0020233A"/>
    <w:rsid w:val="002027B6"/>
    <w:rsid w:val="00202A65"/>
    <w:rsid w:val="00202B62"/>
    <w:rsid w:val="00202C16"/>
    <w:rsid w:val="00202E7A"/>
    <w:rsid w:val="002030A9"/>
    <w:rsid w:val="00203112"/>
    <w:rsid w:val="00203201"/>
    <w:rsid w:val="0020325E"/>
    <w:rsid w:val="00203399"/>
    <w:rsid w:val="002033B3"/>
    <w:rsid w:val="002033CF"/>
    <w:rsid w:val="00203415"/>
    <w:rsid w:val="00203608"/>
    <w:rsid w:val="0020381D"/>
    <w:rsid w:val="00203A2B"/>
    <w:rsid w:val="00203A3C"/>
    <w:rsid w:val="00203C42"/>
    <w:rsid w:val="00203EF4"/>
    <w:rsid w:val="00204085"/>
    <w:rsid w:val="00204112"/>
    <w:rsid w:val="00204127"/>
    <w:rsid w:val="00204426"/>
    <w:rsid w:val="00204857"/>
    <w:rsid w:val="00204956"/>
    <w:rsid w:val="00204A73"/>
    <w:rsid w:val="00204CE4"/>
    <w:rsid w:val="00204D4E"/>
    <w:rsid w:val="00204F1F"/>
    <w:rsid w:val="00204F2B"/>
    <w:rsid w:val="00204FF8"/>
    <w:rsid w:val="00205119"/>
    <w:rsid w:val="00205176"/>
    <w:rsid w:val="002051CC"/>
    <w:rsid w:val="002051E6"/>
    <w:rsid w:val="00205403"/>
    <w:rsid w:val="002054A4"/>
    <w:rsid w:val="00205660"/>
    <w:rsid w:val="002056CE"/>
    <w:rsid w:val="002058CA"/>
    <w:rsid w:val="00205BE8"/>
    <w:rsid w:val="00205D88"/>
    <w:rsid w:val="00205EFF"/>
    <w:rsid w:val="002061BF"/>
    <w:rsid w:val="0020637C"/>
    <w:rsid w:val="00206380"/>
    <w:rsid w:val="00206432"/>
    <w:rsid w:val="002064D3"/>
    <w:rsid w:val="0020662D"/>
    <w:rsid w:val="00206B86"/>
    <w:rsid w:val="00206C8A"/>
    <w:rsid w:val="00206D19"/>
    <w:rsid w:val="00206DB1"/>
    <w:rsid w:val="00206E67"/>
    <w:rsid w:val="0020711D"/>
    <w:rsid w:val="00207188"/>
    <w:rsid w:val="0020721F"/>
    <w:rsid w:val="00207269"/>
    <w:rsid w:val="0020731C"/>
    <w:rsid w:val="00207458"/>
    <w:rsid w:val="002078D9"/>
    <w:rsid w:val="0020792D"/>
    <w:rsid w:val="00207971"/>
    <w:rsid w:val="00207A41"/>
    <w:rsid w:val="00207A9C"/>
    <w:rsid w:val="00207ABE"/>
    <w:rsid w:val="00207B57"/>
    <w:rsid w:val="00207E85"/>
    <w:rsid w:val="002100AD"/>
    <w:rsid w:val="00210159"/>
    <w:rsid w:val="0021018D"/>
    <w:rsid w:val="002106BF"/>
    <w:rsid w:val="002109AC"/>
    <w:rsid w:val="002109AD"/>
    <w:rsid w:val="00210B28"/>
    <w:rsid w:val="00210C1B"/>
    <w:rsid w:val="00210C72"/>
    <w:rsid w:val="00210C77"/>
    <w:rsid w:val="00210C85"/>
    <w:rsid w:val="00210D9B"/>
    <w:rsid w:val="00210DD9"/>
    <w:rsid w:val="00210E3A"/>
    <w:rsid w:val="00210E76"/>
    <w:rsid w:val="00210EC0"/>
    <w:rsid w:val="00210F9B"/>
    <w:rsid w:val="00211064"/>
    <w:rsid w:val="00211119"/>
    <w:rsid w:val="00211313"/>
    <w:rsid w:val="002115BF"/>
    <w:rsid w:val="00211757"/>
    <w:rsid w:val="002118E7"/>
    <w:rsid w:val="002119DD"/>
    <w:rsid w:val="00211B7D"/>
    <w:rsid w:val="00211E16"/>
    <w:rsid w:val="00211E68"/>
    <w:rsid w:val="00211ECC"/>
    <w:rsid w:val="00212029"/>
    <w:rsid w:val="00212085"/>
    <w:rsid w:val="002124BA"/>
    <w:rsid w:val="002125CD"/>
    <w:rsid w:val="00212618"/>
    <w:rsid w:val="002127E0"/>
    <w:rsid w:val="0021293D"/>
    <w:rsid w:val="00212C5C"/>
    <w:rsid w:val="00212DAB"/>
    <w:rsid w:val="00212E0C"/>
    <w:rsid w:val="00212EAB"/>
    <w:rsid w:val="0021338C"/>
    <w:rsid w:val="0021345A"/>
    <w:rsid w:val="00213575"/>
    <w:rsid w:val="00213604"/>
    <w:rsid w:val="00213715"/>
    <w:rsid w:val="002138B3"/>
    <w:rsid w:val="00213A9C"/>
    <w:rsid w:val="00213B32"/>
    <w:rsid w:val="00213D49"/>
    <w:rsid w:val="00213D79"/>
    <w:rsid w:val="00213DC1"/>
    <w:rsid w:val="00213E3E"/>
    <w:rsid w:val="0021411C"/>
    <w:rsid w:val="0021417B"/>
    <w:rsid w:val="002142C6"/>
    <w:rsid w:val="002144A0"/>
    <w:rsid w:val="0021493A"/>
    <w:rsid w:val="00214B73"/>
    <w:rsid w:val="00214C49"/>
    <w:rsid w:val="00214E0E"/>
    <w:rsid w:val="00214FFC"/>
    <w:rsid w:val="0021501F"/>
    <w:rsid w:val="00215238"/>
    <w:rsid w:val="002153E5"/>
    <w:rsid w:val="0021544B"/>
    <w:rsid w:val="00215696"/>
    <w:rsid w:val="002156FA"/>
    <w:rsid w:val="00215821"/>
    <w:rsid w:val="00215938"/>
    <w:rsid w:val="00215964"/>
    <w:rsid w:val="002159F7"/>
    <w:rsid w:val="00215AE0"/>
    <w:rsid w:val="00215AE1"/>
    <w:rsid w:val="00215AF9"/>
    <w:rsid w:val="00215F99"/>
    <w:rsid w:val="00216068"/>
    <w:rsid w:val="0021613A"/>
    <w:rsid w:val="00216364"/>
    <w:rsid w:val="0021641C"/>
    <w:rsid w:val="002164B2"/>
    <w:rsid w:val="00216623"/>
    <w:rsid w:val="002167DD"/>
    <w:rsid w:val="0021683A"/>
    <w:rsid w:val="00216A5F"/>
    <w:rsid w:val="00216BE8"/>
    <w:rsid w:val="00216BEC"/>
    <w:rsid w:val="00216C0F"/>
    <w:rsid w:val="00216CCC"/>
    <w:rsid w:val="00216D48"/>
    <w:rsid w:val="00216D99"/>
    <w:rsid w:val="002170B4"/>
    <w:rsid w:val="00217182"/>
    <w:rsid w:val="00217219"/>
    <w:rsid w:val="00217244"/>
    <w:rsid w:val="0021736A"/>
    <w:rsid w:val="002173E2"/>
    <w:rsid w:val="0021744C"/>
    <w:rsid w:val="002176B8"/>
    <w:rsid w:val="0021782B"/>
    <w:rsid w:val="00217933"/>
    <w:rsid w:val="002179A5"/>
    <w:rsid w:val="00217A57"/>
    <w:rsid w:val="00217C21"/>
    <w:rsid w:val="00217DE7"/>
    <w:rsid w:val="00217E25"/>
    <w:rsid w:val="00217FAC"/>
    <w:rsid w:val="0022004E"/>
    <w:rsid w:val="0022027F"/>
    <w:rsid w:val="002206C1"/>
    <w:rsid w:val="0022077E"/>
    <w:rsid w:val="002208C1"/>
    <w:rsid w:val="00220A77"/>
    <w:rsid w:val="00220A8A"/>
    <w:rsid w:val="00220C2A"/>
    <w:rsid w:val="00220C79"/>
    <w:rsid w:val="00220C9C"/>
    <w:rsid w:val="00220CF5"/>
    <w:rsid w:val="00220DBE"/>
    <w:rsid w:val="00220E7C"/>
    <w:rsid w:val="0022114D"/>
    <w:rsid w:val="0022122B"/>
    <w:rsid w:val="00221272"/>
    <w:rsid w:val="002213C1"/>
    <w:rsid w:val="002213DD"/>
    <w:rsid w:val="002216AD"/>
    <w:rsid w:val="002216B2"/>
    <w:rsid w:val="002216EF"/>
    <w:rsid w:val="002218D9"/>
    <w:rsid w:val="00221C5B"/>
    <w:rsid w:val="00221D81"/>
    <w:rsid w:val="00221D99"/>
    <w:rsid w:val="00221EB3"/>
    <w:rsid w:val="00221F28"/>
    <w:rsid w:val="0022203C"/>
    <w:rsid w:val="00222048"/>
    <w:rsid w:val="00222286"/>
    <w:rsid w:val="0022239B"/>
    <w:rsid w:val="0022242F"/>
    <w:rsid w:val="002225B2"/>
    <w:rsid w:val="002226A4"/>
    <w:rsid w:val="0022273C"/>
    <w:rsid w:val="0022273D"/>
    <w:rsid w:val="00222985"/>
    <w:rsid w:val="00222AE9"/>
    <w:rsid w:val="00222B09"/>
    <w:rsid w:val="00222CF1"/>
    <w:rsid w:val="00222F2E"/>
    <w:rsid w:val="0022309D"/>
    <w:rsid w:val="002230E0"/>
    <w:rsid w:val="002233E8"/>
    <w:rsid w:val="002234E5"/>
    <w:rsid w:val="0022389A"/>
    <w:rsid w:val="002238D2"/>
    <w:rsid w:val="002239B9"/>
    <w:rsid w:val="00223A9F"/>
    <w:rsid w:val="00223D24"/>
    <w:rsid w:val="00223E02"/>
    <w:rsid w:val="00223EBF"/>
    <w:rsid w:val="00224336"/>
    <w:rsid w:val="00224378"/>
    <w:rsid w:val="0022452B"/>
    <w:rsid w:val="00224584"/>
    <w:rsid w:val="00224753"/>
    <w:rsid w:val="002248AF"/>
    <w:rsid w:val="0022493B"/>
    <w:rsid w:val="0022497E"/>
    <w:rsid w:val="002249EB"/>
    <w:rsid w:val="00224A4B"/>
    <w:rsid w:val="00224ACA"/>
    <w:rsid w:val="00224B3C"/>
    <w:rsid w:val="00224BFF"/>
    <w:rsid w:val="00224C68"/>
    <w:rsid w:val="00224C87"/>
    <w:rsid w:val="00224DFE"/>
    <w:rsid w:val="00224FB3"/>
    <w:rsid w:val="002250CB"/>
    <w:rsid w:val="002251E9"/>
    <w:rsid w:val="00225292"/>
    <w:rsid w:val="002252B7"/>
    <w:rsid w:val="00225367"/>
    <w:rsid w:val="002254F6"/>
    <w:rsid w:val="0022550A"/>
    <w:rsid w:val="0022567B"/>
    <w:rsid w:val="002257A2"/>
    <w:rsid w:val="002257BB"/>
    <w:rsid w:val="00225992"/>
    <w:rsid w:val="00225ABC"/>
    <w:rsid w:val="00225BE8"/>
    <w:rsid w:val="00225DD5"/>
    <w:rsid w:val="00225F4B"/>
    <w:rsid w:val="00226087"/>
    <w:rsid w:val="002262D8"/>
    <w:rsid w:val="002264CF"/>
    <w:rsid w:val="00226532"/>
    <w:rsid w:val="0022659E"/>
    <w:rsid w:val="002265B5"/>
    <w:rsid w:val="002265BA"/>
    <w:rsid w:val="0022674D"/>
    <w:rsid w:val="002267C8"/>
    <w:rsid w:val="00226806"/>
    <w:rsid w:val="00226921"/>
    <w:rsid w:val="00226D96"/>
    <w:rsid w:val="00226D9F"/>
    <w:rsid w:val="00226DD9"/>
    <w:rsid w:val="00226E37"/>
    <w:rsid w:val="00227039"/>
    <w:rsid w:val="002275A7"/>
    <w:rsid w:val="0022779E"/>
    <w:rsid w:val="0022784B"/>
    <w:rsid w:val="0022787B"/>
    <w:rsid w:val="00227917"/>
    <w:rsid w:val="0022791B"/>
    <w:rsid w:val="00227977"/>
    <w:rsid w:val="00227C8B"/>
    <w:rsid w:val="00227ED7"/>
    <w:rsid w:val="00230086"/>
    <w:rsid w:val="00230110"/>
    <w:rsid w:val="00230146"/>
    <w:rsid w:val="00230197"/>
    <w:rsid w:val="002301CF"/>
    <w:rsid w:val="002301ED"/>
    <w:rsid w:val="0023056A"/>
    <w:rsid w:val="00230777"/>
    <w:rsid w:val="002308E7"/>
    <w:rsid w:val="00230B4B"/>
    <w:rsid w:val="00230D3B"/>
    <w:rsid w:val="00230D61"/>
    <w:rsid w:val="00230E79"/>
    <w:rsid w:val="002311E7"/>
    <w:rsid w:val="00231211"/>
    <w:rsid w:val="002312A2"/>
    <w:rsid w:val="00231432"/>
    <w:rsid w:val="002315C0"/>
    <w:rsid w:val="002316D1"/>
    <w:rsid w:val="00231808"/>
    <w:rsid w:val="00231A2F"/>
    <w:rsid w:val="00231AEB"/>
    <w:rsid w:val="00231D1B"/>
    <w:rsid w:val="00231D1D"/>
    <w:rsid w:val="002321E3"/>
    <w:rsid w:val="00232223"/>
    <w:rsid w:val="00232281"/>
    <w:rsid w:val="00232384"/>
    <w:rsid w:val="0023241E"/>
    <w:rsid w:val="00232522"/>
    <w:rsid w:val="002327CC"/>
    <w:rsid w:val="0023286E"/>
    <w:rsid w:val="002328A1"/>
    <w:rsid w:val="00232986"/>
    <w:rsid w:val="00232A08"/>
    <w:rsid w:val="00232A58"/>
    <w:rsid w:val="00232C64"/>
    <w:rsid w:val="00232DEF"/>
    <w:rsid w:val="00232E51"/>
    <w:rsid w:val="00232E75"/>
    <w:rsid w:val="00232E85"/>
    <w:rsid w:val="00233087"/>
    <w:rsid w:val="002331FE"/>
    <w:rsid w:val="00233368"/>
    <w:rsid w:val="00233562"/>
    <w:rsid w:val="00233676"/>
    <w:rsid w:val="002336D0"/>
    <w:rsid w:val="0023393F"/>
    <w:rsid w:val="002339E0"/>
    <w:rsid w:val="00233A76"/>
    <w:rsid w:val="00233CAD"/>
    <w:rsid w:val="00233F01"/>
    <w:rsid w:val="00234115"/>
    <w:rsid w:val="00234315"/>
    <w:rsid w:val="00234361"/>
    <w:rsid w:val="0023449A"/>
    <w:rsid w:val="002344D1"/>
    <w:rsid w:val="0023472D"/>
    <w:rsid w:val="0023473D"/>
    <w:rsid w:val="0023496D"/>
    <w:rsid w:val="002349D9"/>
    <w:rsid w:val="00234C0E"/>
    <w:rsid w:val="00234DF5"/>
    <w:rsid w:val="00234E01"/>
    <w:rsid w:val="00234E9D"/>
    <w:rsid w:val="00234F54"/>
    <w:rsid w:val="00234F7B"/>
    <w:rsid w:val="00234FC7"/>
    <w:rsid w:val="0023505F"/>
    <w:rsid w:val="002350E4"/>
    <w:rsid w:val="0023514B"/>
    <w:rsid w:val="0023514D"/>
    <w:rsid w:val="0023514F"/>
    <w:rsid w:val="00235513"/>
    <w:rsid w:val="00235693"/>
    <w:rsid w:val="002357BD"/>
    <w:rsid w:val="002359D6"/>
    <w:rsid w:val="00235B09"/>
    <w:rsid w:val="00235BB8"/>
    <w:rsid w:val="00235E9E"/>
    <w:rsid w:val="00235EF1"/>
    <w:rsid w:val="00235F34"/>
    <w:rsid w:val="00235F88"/>
    <w:rsid w:val="0023606E"/>
    <w:rsid w:val="002361AD"/>
    <w:rsid w:val="00236243"/>
    <w:rsid w:val="002362AE"/>
    <w:rsid w:val="002362F0"/>
    <w:rsid w:val="002363C1"/>
    <w:rsid w:val="002363E4"/>
    <w:rsid w:val="002364C8"/>
    <w:rsid w:val="002364F8"/>
    <w:rsid w:val="00236526"/>
    <w:rsid w:val="0023658F"/>
    <w:rsid w:val="002365CE"/>
    <w:rsid w:val="002366F5"/>
    <w:rsid w:val="0023687E"/>
    <w:rsid w:val="00236CC9"/>
    <w:rsid w:val="00236D4E"/>
    <w:rsid w:val="00236EEB"/>
    <w:rsid w:val="0023708D"/>
    <w:rsid w:val="0023730C"/>
    <w:rsid w:val="0023739A"/>
    <w:rsid w:val="00237412"/>
    <w:rsid w:val="002374BD"/>
    <w:rsid w:val="00237604"/>
    <w:rsid w:val="00237687"/>
    <w:rsid w:val="0023784F"/>
    <w:rsid w:val="00237B22"/>
    <w:rsid w:val="00237CB5"/>
    <w:rsid w:val="00237D35"/>
    <w:rsid w:val="00237E36"/>
    <w:rsid w:val="00237F53"/>
    <w:rsid w:val="002400A0"/>
    <w:rsid w:val="002402A3"/>
    <w:rsid w:val="0024030C"/>
    <w:rsid w:val="0024033A"/>
    <w:rsid w:val="002405EF"/>
    <w:rsid w:val="0024060C"/>
    <w:rsid w:val="002406AE"/>
    <w:rsid w:val="002406FE"/>
    <w:rsid w:val="0024074E"/>
    <w:rsid w:val="002408C0"/>
    <w:rsid w:val="002408FC"/>
    <w:rsid w:val="00240986"/>
    <w:rsid w:val="002409BE"/>
    <w:rsid w:val="00240AFA"/>
    <w:rsid w:val="00240B2C"/>
    <w:rsid w:val="00240B6F"/>
    <w:rsid w:val="00240CA2"/>
    <w:rsid w:val="00240D6E"/>
    <w:rsid w:val="00240D8F"/>
    <w:rsid w:val="00240DDA"/>
    <w:rsid w:val="00240DF4"/>
    <w:rsid w:val="00240E43"/>
    <w:rsid w:val="00240E70"/>
    <w:rsid w:val="00240E92"/>
    <w:rsid w:val="00240F3E"/>
    <w:rsid w:val="00240F50"/>
    <w:rsid w:val="0024126F"/>
    <w:rsid w:val="002412B8"/>
    <w:rsid w:val="00241957"/>
    <w:rsid w:val="00241A2D"/>
    <w:rsid w:val="00241A59"/>
    <w:rsid w:val="00241B9D"/>
    <w:rsid w:val="00241CAB"/>
    <w:rsid w:val="00241E32"/>
    <w:rsid w:val="00241E70"/>
    <w:rsid w:val="00241FFD"/>
    <w:rsid w:val="0024204C"/>
    <w:rsid w:val="00242088"/>
    <w:rsid w:val="00242101"/>
    <w:rsid w:val="00242175"/>
    <w:rsid w:val="002421A6"/>
    <w:rsid w:val="002422D9"/>
    <w:rsid w:val="0024235C"/>
    <w:rsid w:val="0024235E"/>
    <w:rsid w:val="002424A5"/>
    <w:rsid w:val="002424F3"/>
    <w:rsid w:val="0024267F"/>
    <w:rsid w:val="00242719"/>
    <w:rsid w:val="002428AC"/>
    <w:rsid w:val="00242AA6"/>
    <w:rsid w:val="00242C64"/>
    <w:rsid w:val="00242DA2"/>
    <w:rsid w:val="00242DA6"/>
    <w:rsid w:val="00242DBB"/>
    <w:rsid w:val="00242EDB"/>
    <w:rsid w:val="00242F6C"/>
    <w:rsid w:val="0024312E"/>
    <w:rsid w:val="002431C7"/>
    <w:rsid w:val="002431EF"/>
    <w:rsid w:val="002432BF"/>
    <w:rsid w:val="002432F6"/>
    <w:rsid w:val="0024350E"/>
    <w:rsid w:val="0024381F"/>
    <w:rsid w:val="00243887"/>
    <w:rsid w:val="00243A84"/>
    <w:rsid w:val="00243B09"/>
    <w:rsid w:val="00243C21"/>
    <w:rsid w:val="00243C2C"/>
    <w:rsid w:val="00243DA8"/>
    <w:rsid w:val="00243E06"/>
    <w:rsid w:val="00243ED7"/>
    <w:rsid w:val="00243FBB"/>
    <w:rsid w:val="002440AE"/>
    <w:rsid w:val="0024417E"/>
    <w:rsid w:val="002441DC"/>
    <w:rsid w:val="002442EC"/>
    <w:rsid w:val="00244500"/>
    <w:rsid w:val="00244513"/>
    <w:rsid w:val="0024453E"/>
    <w:rsid w:val="00244686"/>
    <w:rsid w:val="00244A8E"/>
    <w:rsid w:val="00244A98"/>
    <w:rsid w:val="00244CB2"/>
    <w:rsid w:val="00244CD0"/>
    <w:rsid w:val="00244E91"/>
    <w:rsid w:val="00244F40"/>
    <w:rsid w:val="00244F49"/>
    <w:rsid w:val="00244FF6"/>
    <w:rsid w:val="0024500E"/>
    <w:rsid w:val="00245018"/>
    <w:rsid w:val="002450AE"/>
    <w:rsid w:val="00245177"/>
    <w:rsid w:val="00245201"/>
    <w:rsid w:val="0024538D"/>
    <w:rsid w:val="00245505"/>
    <w:rsid w:val="0024552C"/>
    <w:rsid w:val="00245556"/>
    <w:rsid w:val="002455F1"/>
    <w:rsid w:val="00245611"/>
    <w:rsid w:val="00245821"/>
    <w:rsid w:val="00245A0A"/>
    <w:rsid w:val="00245AC4"/>
    <w:rsid w:val="00245D9D"/>
    <w:rsid w:val="00245DA3"/>
    <w:rsid w:val="00245E30"/>
    <w:rsid w:val="00245F02"/>
    <w:rsid w:val="002461EA"/>
    <w:rsid w:val="0024621D"/>
    <w:rsid w:val="0024624A"/>
    <w:rsid w:val="002462AE"/>
    <w:rsid w:val="00246507"/>
    <w:rsid w:val="002466B4"/>
    <w:rsid w:val="002466E8"/>
    <w:rsid w:val="0024692A"/>
    <w:rsid w:val="002469B8"/>
    <w:rsid w:val="002469BC"/>
    <w:rsid w:val="00246A03"/>
    <w:rsid w:val="00246B25"/>
    <w:rsid w:val="00246B27"/>
    <w:rsid w:val="00246CE2"/>
    <w:rsid w:val="00246DA4"/>
    <w:rsid w:val="00246F22"/>
    <w:rsid w:val="0024708F"/>
    <w:rsid w:val="0024736A"/>
    <w:rsid w:val="002474C9"/>
    <w:rsid w:val="00247647"/>
    <w:rsid w:val="002476D7"/>
    <w:rsid w:val="002476DB"/>
    <w:rsid w:val="002476F8"/>
    <w:rsid w:val="00247816"/>
    <w:rsid w:val="00247849"/>
    <w:rsid w:val="00247894"/>
    <w:rsid w:val="002479B2"/>
    <w:rsid w:val="00247C3F"/>
    <w:rsid w:val="00247C71"/>
    <w:rsid w:val="00247CDB"/>
    <w:rsid w:val="00247FB9"/>
    <w:rsid w:val="00247FF4"/>
    <w:rsid w:val="00250070"/>
    <w:rsid w:val="00250107"/>
    <w:rsid w:val="00250311"/>
    <w:rsid w:val="0025035E"/>
    <w:rsid w:val="002504FE"/>
    <w:rsid w:val="0025059A"/>
    <w:rsid w:val="002505A8"/>
    <w:rsid w:val="00250828"/>
    <w:rsid w:val="00250986"/>
    <w:rsid w:val="00250B1C"/>
    <w:rsid w:val="00250DA8"/>
    <w:rsid w:val="00250FEF"/>
    <w:rsid w:val="00251033"/>
    <w:rsid w:val="00251295"/>
    <w:rsid w:val="002512E3"/>
    <w:rsid w:val="00251446"/>
    <w:rsid w:val="00251454"/>
    <w:rsid w:val="00251709"/>
    <w:rsid w:val="00251712"/>
    <w:rsid w:val="00251901"/>
    <w:rsid w:val="0025198B"/>
    <w:rsid w:val="00251A61"/>
    <w:rsid w:val="00251AAC"/>
    <w:rsid w:val="00251B4B"/>
    <w:rsid w:val="00251CA2"/>
    <w:rsid w:val="00251F6B"/>
    <w:rsid w:val="00252136"/>
    <w:rsid w:val="0025223A"/>
    <w:rsid w:val="00252455"/>
    <w:rsid w:val="00252638"/>
    <w:rsid w:val="0025277C"/>
    <w:rsid w:val="00252804"/>
    <w:rsid w:val="00252806"/>
    <w:rsid w:val="00252816"/>
    <w:rsid w:val="00252830"/>
    <w:rsid w:val="00252912"/>
    <w:rsid w:val="00252A10"/>
    <w:rsid w:val="00252AD3"/>
    <w:rsid w:val="00252BF1"/>
    <w:rsid w:val="00252C3D"/>
    <w:rsid w:val="00252D01"/>
    <w:rsid w:val="00252D6A"/>
    <w:rsid w:val="00253132"/>
    <w:rsid w:val="0025314E"/>
    <w:rsid w:val="002533AB"/>
    <w:rsid w:val="002533D0"/>
    <w:rsid w:val="002536BB"/>
    <w:rsid w:val="00253766"/>
    <w:rsid w:val="0025399C"/>
    <w:rsid w:val="00253FC6"/>
    <w:rsid w:val="00254104"/>
    <w:rsid w:val="00254139"/>
    <w:rsid w:val="0025420C"/>
    <w:rsid w:val="0025424A"/>
    <w:rsid w:val="002542C7"/>
    <w:rsid w:val="00254395"/>
    <w:rsid w:val="00254588"/>
    <w:rsid w:val="00254637"/>
    <w:rsid w:val="00254647"/>
    <w:rsid w:val="00254A29"/>
    <w:rsid w:val="00254AAD"/>
    <w:rsid w:val="002550F3"/>
    <w:rsid w:val="002551B9"/>
    <w:rsid w:val="002551BE"/>
    <w:rsid w:val="00255398"/>
    <w:rsid w:val="002553D8"/>
    <w:rsid w:val="002556B6"/>
    <w:rsid w:val="002557CC"/>
    <w:rsid w:val="00255975"/>
    <w:rsid w:val="00255991"/>
    <w:rsid w:val="00255C0B"/>
    <w:rsid w:val="00255D48"/>
    <w:rsid w:val="00255D53"/>
    <w:rsid w:val="00255E0B"/>
    <w:rsid w:val="00255F3B"/>
    <w:rsid w:val="00255FAC"/>
    <w:rsid w:val="00255FC4"/>
    <w:rsid w:val="0025602D"/>
    <w:rsid w:val="00256167"/>
    <w:rsid w:val="002561FF"/>
    <w:rsid w:val="0025621F"/>
    <w:rsid w:val="0025626C"/>
    <w:rsid w:val="0025632F"/>
    <w:rsid w:val="0025636E"/>
    <w:rsid w:val="0025689D"/>
    <w:rsid w:val="0025691C"/>
    <w:rsid w:val="00256942"/>
    <w:rsid w:val="00256A59"/>
    <w:rsid w:val="00256C08"/>
    <w:rsid w:val="00256CE2"/>
    <w:rsid w:val="00256D6B"/>
    <w:rsid w:val="00256D74"/>
    <w:rsid w:val="00256E0B"/>
    <w:rsid w:val="00256E63"/>
    <w:rsid w:val="00257007"/>
    <w:rsid w:val="0025728B"/>
    <w:rsid w:val="002572D6"/>
    <w:rsid w:val="0025755E"/>
    <w:rsid w:val="002575CF"/>
    <w:rsid w:val="0025774E"/>
    <w:rsid w:val="0025788D"/>
    <w:rsid w:val="00257913"/>
    <w:rsid w:val="00257A04"/>
    <w:rsid w:val="00257A6C"/>
    <w:rsid w:val="00257AB4"/>
    <w:rsid w:val="00257B56"/>
    <w:rsid w:val="00257BA0"/>
    <w:rsid w:val="00257C11"/>
    <w:rsid w:val="00257C7E"/>
    <w:rsid w:val="00257DCE"/>
    <w:rsid w:val="00257E0D"/>
    <w:rsid w:val="00257E0E"/>
    <w:rsid w:val="00257ECC"/>
    <w:rsid w:val="00257FF2"/>
    <w:rsid w:val="0026004E"/>
    <w:rsid w:val="00260127"/>
    <w:rsid w:val="00260287"/>
    <w:rsid w:val="00260341"/>
    <w:rsid w:val="00260388"/>
    <w:rsid w:val="002603BB"/>
    <w:rsid w:val="0026040E"/>
    <w:rsid w:val="002605A9"/>
    <w:rsid w:val="002607C5"/>
    <w:rsid w:val="002608A1"/>
    <w:rsid w:val="00260A12"/>
    <w:rsid w:val="00260A75"/>
    <w:rsid w:val="00261086"/>
    <w:rsid w:val="00261284"/>
    <w:rsid w:val="00261328"/>
    <w:rsid w:val="0026166A"/>
    <w:rsid w:val="0026180A"/>
    <w:rsid w:val="002619E6"/>
    <w:rsid w:val="00261AAC"/>
    <w:rsid w:val="00261B89"/>
    <w:rsid w:val="00261C53"/>
    <w:rsid w:val="00261C6E"/>
    <w:rsid w:val="00261CE7"/>
    <w:rsid w:val="0026226A"/>
    <w:rsid w:val="002623DC"/>
    <w:rsid w:val="00262450"/>
    <w:rsid w:val="00262655"/>
    <w:rsid w:val="002626A4"/>
    <w:rsid w:val="002629C6"/>
    <w:rsid w:val="002629E6"/>
    <w:rsid w:val="00262A45"/>
    <w:rsid w:val="00262C19"/>
    <w:rsid w:val="00262CA7"/>
    <w:rsid w:val="00262CE7"/>
    <w:rsid w:val="00262D7C"/>
    <w:rsid w:val="00262E25"/>
    <w:rsid w:val="00262F8F"/>
    <w:rsid w:val="00262FDE"/>
    <w:rsid w:val="002631E6"/>
    <w:rsid w:val="00263210"/>
    <w:rsid w:val="00263311"/>
    <w:rsid w:val="00263406"/>
    <w:rsid w:val="00263563"/>
    <w:rsid w:val="002635A6"/>
    <w:rsid w:val="00263653"/>
    <w:rsid w:val="002637B1"/>
    <w:rsid w:val="0026385D"/>
    <w:rsid w:val="00263C63"/>
    <w:rsid w:val="00263DE0"/>
    <w:rsid w:val="00263F57"/>
    <w:rsid w:val="00264031"/>
    <w:rsid w:val="002643A9"/>
    <w:rsid w:val="00264696"/>
    <w:rsid w:val="0026496E"/>
    <w:rsid w:val="00264A03"/>
    <w:rsid w:val="00264A40"/>
    <w:rsid w:val="00264AB3"/>
    <w:rsid w:val="00264E3C"/>
    <w:rsid w:val="00264E6B"/>
    <w:rsid w:val="00264F6B"/>
    <w:rsid w:val="0026538D"/>
    <w:rsid w:val="002653D9"/>
    <w:rsid w:val="002654A6"/>
    <w:rsid w:val="002655FB"/>
    <w:rsid w:val="00265752"/>
    <w:rsid w:val="00265883"/>
    <w:rsid w:val="00265983"/>
    <w:rsid w:val="00265A5E"/>
    <w:rsid w:val="00265BD9"/>
    <w:rsid w:val="00265CF8"/>
    <w:rsid w:val="00265F4B"/>
    <w:rsid w:val="00265FBA"/>
    <w:rsid w:val="002660F5"/>
    <w:rsid w:val="00266245"/>
    <w:rsid w:val="00266273"/>
    <w:rsid w:val="00266294"/>
    <w:rsid w:val="002664B7"/>
    <w:rsid w:val="002665F1"/>
    <w:rsid w:val="002667FD"/>
    <w:rsid w:val="002668BB"/>
    <w:rsid w:val="00266E45"/>
    <w:rsid w:val="00266EBB"/>
    <w:rsid w:val="00267515"/>
    <w:rsid w:val="002676D5"/>
    <w:rsid w:val="002677C2"/>
    <w:rsid w:val="0026789A"/>
    <w:rsid w:val="00267960"/>
    <w:rsid w:val="0026799D"/>
    <w:rsid w:val="00267A5E"/>
    <w:rsid w:val="00267B66"/>
    <w:rsid w:val="00267CA5"/>
    <w:rsid w:val="00267FC0"/>
    <w:rsid w:val="00270191"/>
    <w:rsid w:val="002701E5"/>
    <w:rsid w:val="0027024B"/>
    <w:rsid w:val="002702F7"/>
    <w:rsid w:val="002703DF"/>
    <w:rsid w:val="0027044D"/>
    <w:rsid w:val="00270BBA"/>
    <w:rsid w:val="00270E97"/>
    <w:rsid w:val="00270E9F"/>
    <w:rsid w:val="00270F19"/>
    <w:rsid w:val="00270F23"/>
    <w:rsid w:val="00271139"/>
    <w:rsid w:val="0027116B"/>
    <w:rsid w:val="00271195"/>
    <w:rsid w:val="002712C9"/>
    <w:rsid w:val="00271336"/>
    <w:rsid w:val="002715EB"/>
    <w:rsid w:val="002716D6"/>
    <w:rsid w:val="002718A1"/>
    <w:rsid w:val="00271915"/>
    <w:rsid w:val="00271C84"/>
    <w:rsid w:val="00271D2B"/>
    <w:rsid w:val="00271EAC"/>
    <w:rsid w:val="002721F7"/>
    <w:rsid w:val="0027223A"/>
    <w:rsid w:val="002724B4"/>
    <w:rsid w:val="002724FC"/>
    <w:rsid w:val="00272537"/>
    <w:rsid w:val="0027254B"/>
    <w:rsid w:val="002726ED"/>
    <w:rsid w:val="00272A78"/>
    <w:rsid w:val="00272AFA"/>
    <w:rsid w:val="00272C03"/>
    <w:rsid w:val="00272EEF"/>
    <w:rsid w:val="0027302B"/>
    <w:rsid w:val="00273252"/>
    <w:rsid w:val="00273272"/>
    <w:rsid w:val="00273348"/>
    <w:rsid w:val="002737E1"/>
    <w:rsid w:val="00273832"/>
    <w:rsid w:val="002739FB"/>
    <w:rsid w:val="00273B2C"/>
    <w:rsid w:val="00273CCC"/>
    <w:rsid w:val="00273CD5"/>
    <w:rsid w:val="00273D9D"/>
    <w:rsid w:val="00273EAA"/>
    <w:rsid w:val="00273EE9"/>
    <w:rsid w:val="00273F18"/>
    <w:rsid w:val="00273F7C"/>
    <w:rsid w:val="00274137"/>
    <w:rsid w:val="00274151"/>
    <w:rsid w:val="0027426F"/>
    <w:rsid w:val="002743D3"/>
    <w:rsid w:val="0027495F"/>
    <w:rsid w:val="0027496C"/>
    <w:rsid w:val="002749B9"/>
    <w:rsid w:val="002749EB"/>
    <w:rsid w:val="00274AE4"/>
    <w:rsid w:val="00274AEF"/>
    <w:rsid w:val="00274E2C"/>
    <w:rsid w:val="00274E7A"/>
    <w:rsid w:val="00274EB4"/>
    <w:rsid w:val="00274F5C"/>
    <w:rsid w:val="002751DD"/>
    <w:rsid w:val="00275569"/>
    <w:rsid w:val="002756DE"/>
    <w:rsid w:val="002757F3"/>
    <w:rsid w:val="00275823"/>
    <w:rsid w:val="00275874"/>
    <w:rsid w:val="0027598E"/>
    <w:rsid w:val="00275AD3"/>
    <w:rsid w:val="00275CD7"/>
    <w:rsid w:val="00275DF5"/>
    <w:rsid w:val="00276137"/>
    <w:rsid w:val="0027618A"/>
    <w:rsid w:val="00276212"/>
    <w:rsid w:val="0027621B"/>
    <w:rsid w:val="0027624B"/>
    <w:rsid w:val="0027628C"/>
    <w:rsid w:val="00276391"/>
    <w:rsid w:val="002766EF"/>
    <w:rsid w:val="00276702"/>
    <w:rsid w:val="002767AA"/>
    <w:rsid w:val="00276910"/>
    <w:rsid w:val="00276C64"/>
    <w:rsid w:val="00276EB5"/>
    <w:rsid w:val="00276FCC"/>
    <w:rsid w:val="00276FDE"/>
    <w:rsid w:val="00276FF2"/>
    <w:rsid w:val="002770CC"/>
    <w:rsid w:val="002770CD"/>
    <w:rsid w:val="0027723C"/>
    <w:rsid w:val="002772B9"/>
    <w:rsid w:val="002773A7"/>
    <w:rsid w:val="00277556"/>
    <w:rsid w:val="00277614"/>
    <w:rsid w:val="0027769E"/>
    <w:rsid w:val="002776B4"/>
    <w:rsid w:val="00277783"/>
    <w:rsid w:val="00277829"/>
    <w:rsid w:val="00277965"/>
    <w:rsid w:val="00277A33"/>
    <w:rsid w:val="00277C08"/>
    <w:rsid w:val="00277E02"/>
    <w:rsid w:val="00277E6D"/>
    <w:rsid w:val="00277EA1"/>
    <w:rsid w:val="00277F10"/>
    <w:rsid w:val="00277FB7"/>
    <w:rsid w:val="0028018E"/>
    <w:rsid w:val="00280251"/>
    <w:rsid w:val="00280393"/>
    <w:rsid w:val="00280425"/>
    <w:rsid w:val="002804A4"/>
    <w:rsid w:val="0028050F"/>
    <w:rsid w:val="00280631"/>
    <w:rsid w:val="00280AC2"/>
    <w:rsid w:val="00280BC1"/>
    <w:rsid w:val="00280BEA"/>
    <w:rsid w:val="00280CC3"/>
    <w:rsid w:val="00280D8D"/>
    <w:rsid w:val="00280F67"/>
    <w:rsid w:val="00281199"/>
    <w:rsid w:val="002812BF"/>
    <w:rsid w:val="00281378"/>
    <w:rsid w:val="002814BA"/>
    <w:rsid w:val="002815A1"/>
    <w:rsid w:val="0028187F"/>
    <w:rsid w:val="002818EB"/>
    <w:rsid w:val="00281AFD"/>
    <w:rsid w:val="00281C02"/>
    <w:rsid w:val="00281CFA"/>
    <w:rsid w:val="00281DF4"/>
    <w:rsid w:val="00281F77"/>
    <w:rsid w:val="00281FC6"/>
    <w:rsid w:val="00282289"/>
    <w:rsid w:val="00282686"/>
    <w:rsid w:val="002827DA"/>
    <w:rsid w:val="002827E6"/>
    <w:rsid w:val="0028284D"/>
    <w:rsid w:val="002828A5"/>
    <w:rsid w:val="00282C5E"/>
    <w:rsid w:val="00282C8C"/>
    <w:rsid w:val="00282CC0"/>
    <w:rsid w:val="00282F12"/>
    <w:rsid w:val="0028303C"/>
    <w:rsid w:val="00283114"/>
    <w:rsid w:val="00283163"/>
    <w:rsid w:val="00283256"/>
    <w:rsid w:val="00283260"/>
    <w:rsid w:val="00283280"/>
    <w:rsid w:val="0028328D"/>
    <w:rsid w:val="00283494"/>
    <w:rsid w:val="0028365F"/>
    <w:rsid w:val="002836FB"/>
    <w:rsid w:val="002837B4"/>
    <w:rsid w:val="00283853"/>
    <w:rsid w:val="00283856"/>
    <w:rsid w:val="00283878"/>
    <w:rsid w:val="002838F5"/>
    <w:rsid w:val="00283A46"/>
    <w:rsid w:val="00283D26"/>
    <w:rsid w:val="00283F1C"/>
    <w:rsid w:val="00283FAB"/>
    <w:rsid w:val="0028433A"/>
    <w:rsid w:val="00284353"/>
    <w:rsid w:val="002843A0"/>
    <w:rsid w:val="00284430"/>
    <w:rsid w:val="00284475"/>
    <w:rsid w:val="0028447C"/>
    <w:rsid w:val="002844B0"/>
    <w:rsid w:val="002844C7"/>
    <w:rsid w:val="00284563"/>
    <w:rsid w:val="00284609"/>
    <w:rsid w:val="0028498F"/>
    <w:rsid w:val="002849A4"/>
    <w:rsid w:val="00284E1A"/>
    <w:rsid w:val="00284F70"/>
    <w:rsid w:val="00284FDE"/>
    <w:rsid w:val="00284FF0"/>
    <w:rsid w:val="00285199"/>
    <w:rsid w:val="002851DC"/>
    <w:rsid w:val="00285241"/>
    <w:rsid w:val="0028530F"/>
    <w:rsid w:val="0028533E"/>
    <w:rsid w:val="0028538D"/>
    <w:rsid w:val="002853B2"/>
    <w:rsid w:val="002854AF"/>
    <w:rsid w:val="00285516"/>
    <w:rsid w:val="0028551E"/>
    <w:rsid w:val="002855DA"/>
    <w:rsid w:val="0028563A"/>
    <w:rsid w:val="00285858"/>
    <w:rsid w:val="0028587D"/>
    <w:rsid w:val="0028599F"/>
    <w:rsid w:val="00285A21"/>
    <w:rsid w:val="00285A4D"/>
    <w:rsid w:val="00285BB6"/>
    <w:rsid w:val="00285BFD"/>
    <w:rsid w:val="00285E47"/>
    <w:rsid w:val="00285EF4"/>
    <w:rsid w:val="00285FDB"/>
    <w:rsid w:val="0028604D"/>
    <w:rsid w:val="00286079"/>
    <w:rsid w:val="002860DA"/>
    <w:rsid w:val="0028612F"/>
    <w:rsid w:val="00286276"/>
    <w:rsid w:val="00286370"/>
    <w:rsid w:val="002864A5"/>
    <w:rsid w:val="0028664B"/>
    <w:rsid w:val="002869A0"/>
    <w:rsid w:val="00286AEB"/>
    <w:rsid w:val="00286B48"/>
    <w:rsid w:val="00286BEA"/>
    <w:rsid w:val="00286E0C"/>
    <w:rsid w:val="00286E24"/>
    <w:rsid w:val="00287143"/>
    <w:rsid w:val="002874C5"/>
    <w:rsid w:val="002876F8"/>
    <w:rsid w:val="00287735"/>
    <w:rsid w:val="00287855"/>
    <w:rsid w:val="00287994"/>
    <w:rsid w:val="002879F5"/>
    <w:rsid w:val="00287A7A"/>
    <w:rsid w:val="00287ABB"/>
    <w:rsid w:val="00287C2E"/>
    <w:rsid w:val="00287C95"/>
    <w:rsid w:val="00287D7A"/>
    <w:rsid w:val="00287F30"/>
    <w:rsid w:val="002900C2"/>
    <w:rsid w:val="00290103"/>
    <w:rsid w:val="00290144"/>
    <w:rsid w:val="00290348"/>
    <w:rsid w:val="0029034F"/>
    <w:rsid w:val="00290374"/>
    <w:rsid w:val="00290437"/>
    <w:rsid w:val="00290452"/>
    <w:rsid w:val="002904D9"/>
    <w:rsid w:val="002904E0"/>
    <w:rsid w:val="00290730"/>
    <w:rsid w:val="002907C5"/>
    <w:rsid w:val="002908ED"/>
    <w:rsid w:val="00290966"/>
    <w:rsid w:val="002909C0"/>
    <w:rsid w:val="00290A52"/>
    <w:rsid w:val="00290B07"/>
    <w:rsid w:val="00290B6B"/>
    <w:rsid w:val="00290B98"/>
    <w:rsid w:val="00290E04"/>
    <w:rsid w:val="00290F56"/>
    <w:rsid w:val="00291154"/>
    <w:rsid w:val="00291160"/>
    <w:rsid w:val="0029121E"/>
    <w:rsid w:val="00291444"/>
    <w:rsid w:val="0029144B"/>
    <w:rsid w:val="002917A3"/>
    <w:rsid w:val="002919F6"/>
    <w:rsid w:val="00291B75"/>
    <w:rsid w:val="00291BDD"/>
    <w:rsid w:val="00291F51"/>
    <w:rsid w:val="0029212B"/>
    <w:rsid w:val="0029224C"/>
    <w:rsid w:val="002924B1"/>
    <w:rsid w:val="002924B6"/>
    <w:rsid w:val="00292653"/>
    <w:rsid w:val="002927EA"/>
    <w:rsid w:val="00292D9F"/>
    <w:rsid w:val="00292F73"/>
    <w:rsid w:val="00293079"/>
    <w:rsid w:val="002930D4"/>
    <w:rsid w:val="0029327A"/>
    <w:rsid w:val="002932B4"/>
    <w:rsid w:val="00293629"/>
    <w:rsid w:val="002936E8"/>
    <w:rsid w:val="002938F3"/>
    <w:rsid w:val="00293A2B"/>
    <w:rsid w:val="00293AC3"/>
    <w:rsid w:val="00293ADA"/>
    <w:rsid w:val="00293B14"/>
    <w:rsid w:val="00293B60"/>
    <w:rsid w:val="00293C9D"/>
    <w:rsid w:val="00293CAC"/>
    <w:rsid w:val="00293D65"/>
    <w:rsid w:val="00293E42"/>
    <w:rsid w:val="00293F42"/>
    <w:rsid w:val="00294026"/>
    <w:rsid w:val="002940C4"/>
    <w:rsid w:val="0029417D"/>
    <w:rsid w:val="0029436C"/>
    <w:rsid w:val="0029439C"/>
    <w:rsid w:val="00294474"/>
    <w:rsid w:val="002947DB"/>
    <w:rsid w:val="002947FC"/>
    <w:rsid w:val="002948E9"/>
    <w:rsid w:val="0029491C"/>
    <w:rsid w:val="002949E6"/>
    <w:rsid w:val="00294D40"/>
    <w:rsid w:val="00294DDC"/>
    <w:rsid w:val="00294F62"/>
    <w:rsid w:val="00294FA5"/>
    <w:rsid w:val="00295166"/>
    <w:rsid w:val="00295221"/>
    <w:rsid w:val="00295354"/>
    <w:rsid w:val="00295951"/>
    <w:rsid w:val="002959DB"/>
    <w:rsid w:val="002959F9"/>
    <w:rsid w:val="00295F04"/>
    <w:rsid w:val="00295FB7"/>
    <w:rsid w:val="00295FCE"/>
    <w:rsid w:val="00296310"/>
    <w:rsid w:val="002963E2"/>
    <w:rsid w:val="002964AC"/>
    <w:rsid w:val="002964BC"/>
    <w:rsid w:val="002964C2"/>
    <w:rsid w:val="0029655E"/>
    <w:rsid w:val="00296570"/>
    <w:rsid w:val="002965A7"/>
    <w:rsid w:val="00296718"/>
    <w:rsid w:val="002967A2"/>
    <w:rsid w:val="002967A3"/>
    <w:rsid w:val="002967CE"/>
    <w:rsid w:val="0029690F"/>
    <w:rsid w:val="0029696F"/>
    <w:rsid w:val="00296AEA"/>
    <w:rsid w:val="00296BA1"/>
    <w:rsid w:val="00296BE6"/>
    <w:rsid w:val="00296CAD"/>
    <w:rsid w:val="00296E7B"/>
    <w:rsid w:val="00296F84"/>
    <w:rsid w:val="00296FEA"/>
    <w:rsid w:val="00297179"/>
    <w:rsid w:val="00297290"/>
    <w:rsid w:val="0029734F"/>
    <w:rsid w:val="00297420"/>
    <w:rsid w:val="00297544"/>
    <w:rsid w:val="00297646"/>
    <w:rsid w:val="00297678"/>
    <w:rsid w:val="002976B4"/>
    <w:rsid w:val="002978C7"/>
    <w:rsid w:val="00297A48"/>
    <w:rsid w:val="00297AC9"/>
    <w:rsid w:val="00297B4A"/>
    <w:rsid w:val="00297F3B"/>
    <w:rsid w:val="00297F6C"/>
    <w:rsid w:val="002A0078"/>
    <w:rsid w:val="002A00C9"/>
    <w:rsid w:val="002A0124"/>
    <w:rsid w:val="002A028C"/>
    <w:rsid w:val="002A02CC"/>
    <w:rsid w:val="002A0369"/>
    <w:rsid w:val="002A0421"/>
    <w:rsid w:val="002A0454"/>
    <w:rsid w:val="002A05CC"/>
    <w:rsid w:val="002A0614"/>
    <w:rsid w:val="002A0733"/>
    <w:rsid w:val="002A0752"/>
    <w:rsid w:val="002A0B31"/>
    <w:rsid w:val="002A0B5D"/>
    <w:rsid w:val="002A0C3F"/>
    <w:rsid w:val="002A0D77"/>
    <w:rsid w:val="002A0F17"/>
    <w:rsid w:val="002A10AE"/>
    <w:rsid w:val="002A1145"/>
    <w:rsid w:val="002A11B9"/>
    <w:rsid w:val="002A124E"/>
    <w:rsid w:val="002A145F"/>
    <w:rsid w:val="002A14CE"/>
    <w:rsid w:val="002A1518"/>
    <w:rsid w:val="002A152B"/>
    <w:rsid w:val="002A1690"/>
    <w:rsid w:val="002A176B"/>
    <w:rsid w:val="002A1915"/>
    <w:rsid w:val="002A191F"/>
    <w:rsid w:val="002A1ABE"/>
    <w:rsid w:val="002A1BE9"/>
    <w:rsid w:val="002A1E55"/>
    <w:rsid w:val="002A1F09"/>
    <w:rsid w:val="002A209D"/>
    <w:rsid w:val="002A2102"/>
    <w:rsid w:val="002A21E9"/>
    <w:rsid w:val="002A22FC"/>
    <w:rsid w:val="002A23E4"/>
    <w:rsid w:val="002A246C"/>
    <w:rsid w:val="002A262D"/>
    <w:rsid w:val="002A266F"/>
    <w:rsid w:val="002A269F"/>
    <w:rsid w:val="002A28D5"/>
    <w:rsid w:val="002A29E3"/>
    <w:rsid w:val="002A29FB"/>
    <w:rsid w:val="002A2AFC"/>
    <w:rsid w:val="002A2B72"/>
    <w:rsid w:val="002A2CD0"/>
    <w:rsid w:val="002A2F09"/>
    <w:rsid w:val="002A3029"/>
    <w:rsid w:val="002A324F"/>
    <w:rsid w:val="002A3418"/>
    <w:rsid w:val="002A34C4"/>
    <w:rsid w:val="002A3500"/>
    <w:rsid w:val="002A362D"/>
    <w:rsid w:val="002A368B"/>
    <w:rsid w:val="002A36F6"/>
    <w:rsid w:val="002A37CE"/>
    <w:rsid w:val="002A392B"/>
    <w:rsid w:val="002A39C8"/>
    <w:rsid w:val="002A39F8"/>
    <w:rsid w:val="002A3A73"/>
    <w:rsid w:val="002A3AA4"/>
    <w:rsid w:val="002A3AEB"/>
    <w:rsid w:val="002A3BF0"/>
    <w:rsid w:val="002A4031"/>
    <w:rsid w:val="002A4078"/>
    <w:rsid w:val="002A40E7"/>
    <w:rsid w:val="002A4143"/>
    <w:rsid w:val="002A4365"/>
    <w:rsid w:val="002A43CE"/>
    <w:rsid w:val="002A442B"/>
    <w:rsid w:val="002A447F"/>
    <w:rsid w:val="002A4533"/>
    <w:rsid w:val="002A45FD"/>
    <w:rsid w:val="002A464E"/>
    <w:rsid w:val="002A4749"/>
    <w:rsid w:val="002A4961"/>
    <w:rsid w:val="002A4A28"/>
    <w:rsid w:val="002A4A8E"/>
    <w:rsid w:val="002A4C27"/>
    <w:rsid w:val="002A4D23"/>
    <w:rsid w:val="002A5054"/>
    <w:rsid w:val="002A5070"/>
    <w:rsid w:val="002A5331"/>
    <w:rsid w:val="002A5455"/>
    <w:rsid w:val="002A55DC"/>
    <w:rsid w:val="002A564E"/>
    <w:rsid w:val="002A570D"/>
    <w:rsid w:val="002A58B0"/>
    <w:rsid w:val="002A5A5E"/>
    <w:rsid w:val="002A5CE0"/>
    <w:rsid w:val="002A5D41"/>
    <w:rsid w:val="002A5E30"/>
    <w:rsid w:val="002A5ECE"/>
    <w:rsid w:val="002A5F5F"/>
    <w:rsid w:val="002A6042"/>
    <w:rsid w:val="002A6193"/>
    <w:rsid w:val="002A629F"/>
    <w:rsid w:val="002A62D9"/>
    <w:rsid w:val="002A630A"/>
    <w:rsid w:val="002A64FA"/>
    <w:rsid w:val="002A6594"/>
    <w:rsid w:val="002A6606"/>
    <w:rsid w:val="002A6732"/>
    <w:rsid w:val="002A6762"/>
    <w:rsid w:val="002A6827"/>
    <w:rsid w:val="002A6BBC"/>
    <w:rsid w:val="002A6E0C"/>
    <w:rsid w:val="002A6EAA"/>
    <w:rsid w:val="002A6F8F"/>
    <w:rsid w:val="002A710D"/>
    <w:rsid w:val="002A71BD"/>
    <w:rsid w:val="002A7210"/>
    <w:rsid w:val="002A7360"/>
    <w:rsid w:val="002A770B"/>
    <w:rsid w:val="002A77AA"/>
    <w:rsid w:val="002A77AC"/>
    <w:rsid w:val="002A7A58"/>
    <w:rsid w:val="002A7AAA"/>
    <w:rsid w:val="002A7D90"/>
    <w:rsid w:val="002A7F4D"/>
    <w:rsid w:val="002A7F77"/>
    <w:rsid w:val="002B03B0"/>
    <w:rsid w:val="002B03EE"/>
    <w:rsid w:val="002B0635"/>
    <w:rsid w:val="002B0679"/>
    <w:rsid w:val="002B06D5"/>
    <w:rsid w:val="002B06E9"/>
    <w:rsid w:val="002B06F7"/>
    <w:rsid w:val="002B07AE"/>
    <w:rsid w:val="002B0845"/>
    <w:rsid w:val="002B0A05"/>
    <w:rsid w:val="002B0A13"/>
    <w:rsid w:val="002B0C29"/>
    <w:rsid w:val="002B0CB0"/>
    <w:rsid w:val="002B0D12"/>
    <w:rsid w:val="002B121E"/>
    <w:rsid w:val="002B1418"/>
    <w:rsid w:val="002B1521"/>
    <w:rsid w:val="002B158D"/>
    <w:rsid w:val="002B168A"/>
    <w:rsid w:val="002B18E7"/>
    <w:rsid w:val="002B192A"/>
    <w:rsid w:val="002B1AC8"/>
    <w:rsid w:val="002B1B39"/>
    <w:rsid w:val="002B1B7D"/>
    <w:rsid w:val="002B1D40"/>
    <w:rsid w:val="002B1E1B"/>
    <w:rsid w:val="002B1EBE"/>
    <w:rsid w:val="002B1FE7"/>
    <w:rsid w:val="002B230E"/>
    <w:rsid w:val="002B2736"/>
    <w:rsid w:val="002B28D9"/>
    <w:rsid w:val="002B2916"/>
    <w:rsid w:val="002B2933"/>
    <w:rsid w:val="002B2A44"/>
    <w:rsid w:val="002B2B82"/>
    <w:rsid w:val="002B2C8D"/>
    <w:rsid w:val="002B2DF3"/>
    <w:rsid w:val="002B2E2F"/>
    <w:rsid w:val="002B2F3C"/>
    <w:rsid w:val="002B30A4"/>
    <w:rsid w:val="002B30BD"/>
    <w:rsid w:val="002B3192"/>
    <w:rsid w:val="002B3285"/>
    <w:rsid w:val="002B32DD"/>
    <w:rsid w:val="002B3318"/>
    <w:rsid w:val="002B338B"/>
    <w:rsid w:val="002B3436"/>
    <w:rsid w:val="002B34F2"/>
    <w:rsid w:val="002B3659"/>
    <w:rsid w:val="002B3833"/>
    <w:rsid w:val="002B385B"/>
    <w:rsid w:val="002B3894"/>
    <w:rsid w:val="002B38A9"/>
    <w:rsid w:val="002B3A11"/>
    <w:rsid w:val="002B3C8C"/>
    <w:rsid w:val="002B3D46"/>
    <w:rsid w:val="002B3E77"/>
    <w:rsid w:val="002B41FA"/>
    <w:rsid w:val="002B43A3"/>
    <w:rsid w:val="002B43C0"/>
    <w:rsid w:val="002B4422"/>
    <w:rsid w:val="002B4471"/>
    <w:rsid w:val="002B4500"/>
    <w:rsid w:val="002B45B9"/>
    <w:rsid w:val="002B4681"/>
    <w:rsid w:val="002B479A"/>
    <w:rsid w:val="002B481E"/>
    <w:rsid w:val="002B4877"/>
    <w:rsid w:val="002B490D"/>
    <w:rsid w:val="002B4950"/>
    <w:rsid w:val="002B496F"/>
    <w:rsid w:val="002B49E0"/>
    <w:rsid w:val="002B4A94"/>
    <w:rsid w:val="002B4AFC"/>
    <w:rsid w:val="002B4C10"/>
    <w:rsid w:val="002B4F31"/>
    <w:rsid w:val="002B5039"/>
    <w:rsid w:val="002B5041"/>
    <w:rsid w:val="002B5189"/>
    <w:rsid w:val="002B51D3"/>
    <w:rsid w:val="002B5455"/>
    <w:rsid w:val="002B5535"/>
    <w:rsid w:val="002B55A3"/>
    <w:rsid w:val="002B56C7"/>
    <w:rsid w:val="002B56CD"/>
    <w:rsid w:val="002B5981"/>
    <w:rsid w:val="002B599C"/>
    <w:rsid w:val="002B5B05"/>
    <w:rsid w:val="002B5E4E"/>
    <w:rsid w:val="002B5E6B"/>
    <w:rsid w:val="002B5FA4"/>
    <w:rsid w:val="002B63AD"/>
    <w:rsid w:val="002B64B8"/>
    <w:rsid w:val="002B65D2"/>
    <w:rsid w:val="002B65D6"/>
    <w:rsid w:val="002B6649"/>
    <w:rsid w:val="002B6929"/>
    <w:rsid w:val="002B69E3"/>
    <w:rsid w:val="002B6A3E"/>
    <w:rsid w:val="002B6E37"/>
    <w:rsid w:val="002B71BA"/>
    <w:rsid w:val="002B727B"/>
    <w:rsid w:val="002B73A2"/>
    <w:rsid w:val="002B7494"/>
    <w:rsid w:val="002B79F1"/>
    <w:rsid w:val="002B7A2F"/>
    <w:rsid w:val="002B7A9F"/>
    <w:rsid w:val="002B7C5C"/>
    <w:rsid w:val="002B7CA5"/>
    <w:rsid w:val="002B7CD8"/>
    <w:rsid w:val="002B7E46"/>
    <w:rsid w:val="002B7F40"/>
    <w:rsid w:val="002B7F92"/>
    <w:rsid w:val="002B7FA6"/>
    <w:rsid w:val="002C016E"/>
    <w:rsid w:val="002C01FB"/>
    <w:rsid w:val="002C0524"/>
    <w:rsid w:val="002C0617"/>
    <w:rsid w:val="002C0618"/>
    <w:rsid w:val="002C078E"/>
    <w:rsid w:val="002C07B1"/>
    <w:rsid w:val="002C07B8"/>
    <w:rsid w:val="002C08E8"/>
    <w:rsid w:val="002C0B08"/>
    <w:rsid w:val="002C0CA1"/>
    <w:rsid w:val="002C0CB3"/>
    <w:rsid w:val="002C0D72"/>
    <w:rsid w:val="002C0EDC"/>
    <w:rsid w:val="002C0EE9"/>
    <w:rsid w:val="002C0F32"/>
    <w:rsid w:val="002C11C2"/>
    <w:rsid w:val="002C1413"/>
    <w:rsid w:val="002C1448"/>
    <w:rsid w:val="002C19ED"/>
    <w:rsid w:val="002C1DDA"/>
    <w:rsid w:val="002C1DF0"/>
    <w:rsid w:val="002C1E05"/>
    <w:rsid w:val="002C1FAF"/>
    <w:rsid w:val="002C1FFB"/>
    <w:rsid w:val="002C2004"/>
    <w:rsid w:val="002C208C"/>
    <w:rsid w:val="002C2288"/>
    <w:rsid w:val="002C2296"/>
    <w:rsid w:val="002C231A"/>
    <w:rsid w:val="002C2360"/>
    <w:rsid w:val="002C2363"/>
    <w:rsid w:val="002C23B4"/>
    <w:rsid w:val="002C24EF"/>
    <w:rsid w:val="002C2845"/>
    <w:rsid w:val="002C29C6"/>
    <w:rsid w:val="002C29DB"/>
    <w:rsid w:val="002C2B91"/>
    <w:rsid w:val="002C2C2A"/>
    <w:rsid w:val="002C2CE6"/>
    <w:rsid w:val="002C2EF1"/>
    <w:rsid w:val="002C2F24"/>
    <w:rsid w:val="002C302E"/>
    <w:rsid w:val="002C31EC"/>
    <w:rsid w:val="002C3238"/>
    <w:rsid w:val="002C32A2"/>
    <w:rsid w:val="002C32AB"/>
    <w:rsid w:val="002C32C9"/>
    <w:rsid w:val="002C32ED"/>
    <w:rsid w:val="002C359E"/>
    <w:rsid w:val="002C36B6"/>
    <w:rsid w:val="002C3774"/>
    <w:rsid w:val="002C37A9"/>
    <w:rsid w:val="002C39F6"/>
    <w:rsid w:val="002C3ABC"/>
    <w:rsid w:val="002C3B94"/>
    <w:rsid w:val="002C3BDB"/>
    <w:rsid w:val="002C3C74"/>
    <w:rsid w:val="002C3CF2"/>
    <w:rsid w:val="002C3D8C"/>
    <w:rsid w:val="002C3E9B"/>
    <w:rsid w:val="002C3F6F"/>
    <w:rsid w:val="002C41F9"/>
    <w:rsid w:val="002C42FC"/>
    <w:rsid w:val="002C4389"/>
    <w:rsid w:val="002C43E1"/>
    <w:rsid w:val="002C4495"/>
    <w:rsid w:val="002C466D"/>
    <w:rsid w:val="002C4707"/>
    <w:rsid w:val="002C4859"/>
    <w:rsid w:val="002C4BCD"/>
    <w:rsid w:val="002C4D4C"/>
    <w:rsid w:val="002C4FE8"/>
    <w:rsid w:val="002C5053"/>
    <w:rsid w:val="002C5122"/>
    <w:rsid w:val="002C52D9"/>
    <w:rsid w:val="002C5510"/>
    <w:rsid w:val="002C5538"/>
    <w:rsid w:val="002C555F"/>
    <w:rsid w:val="002C5608"/>
    <w:rsid w:val="002C56C6"/>
    <w:rsid w:val="002C5AC8"/>
    <w:rsid w:val="002C5B4A"/>
    <w:rsid w:val="002C5C0D"/>
    <w:rsid w:val="002C5FAA"/>
    <w:rsid w:val="002C5FC8"/>
    <w:rsid w:val="002C610C"/>
    <w:rsid w:val="002C6158"/>
    <w:rsid w:val="002C615E"/>
    <w:rsid w:val="002C61A5"/>
    <w:rsid w:val="002C61F0"/>
    <w:rsid w:val="002C68C1"/>
    <w:rsid w:val="002C6ABC"/>
    <w:rsid w:val="002C6CB7"/>
    <w:rsid w:val="002C6E58"/>
    <w:rsid w:val="002C70E8"/>
    <w:rsid w:val="002C7118"/>
    <w:rsid w:val="002C73CD"/>
    <w:rsid w:val="002C750A"/>
    <w:rsid w:val="002C76AB"/>
    <w:rsid w:val="002C7755"/>
    <w:rsid w:val="002C79AA"/>
    <w:rsid w:val="002C7A27"/>
    <w:rsid w:val="002C7B79"/>
    <w:rsid w:val="002C7CB9"/>
    <w:rsid w:val="002C7D34"/>
    <w:rsid w:val="002C7EB9"/>
    <w:rsid w:val="002C7F55"/>
    <w:rsid w:val="002D004C"/>
    <w:rsid w:val="002D00D0"/>
    <w:rsid w:val="002D0196"/>
    <w:rsid w:val="002D0303"/>
    <w:rsid w:val="002D08E6"/>
    <w:rsid w:val="002D0A3B"/>
    <w:rsid w:val="002D0B9F"/>
    <w:rsid w:val="002D1243"/>
    <w:rsid w:val="002D1335"/>
    <w:rsid w:val="002D1358"/>
    <w:rsid w:val="002D162B"/>
    <w:rsid w:val="002D1683"/>
    <w:rsid w:val="002D189C"/>
    <w:rsid w:val="002D18D5"/>
    <w:rsid w:val="002D1954"/>
    <w:rsid w:val="002D1A83"/>
    <w:rsid w:val="002D1C3D"/>
    <w:rsid w:val="002D1D64"/>
    <w:rsid w:val="002D203B"/>
    <w:rsid w:val="002D2048"/>
    <w:rsid w:val="002D20C6"/>
    <w:rsid w:val="002D2165"/>
    <w:rsid w:val="002D2334"/>
    <w:rsid w:val="002D23E9"/>
    <w:rsid w:val="002D240D"/>
    <w:rsid w:val="002D2472"/>
    <w:rsid w:val="002D24E0"/>
    <w:rsid w:val="002D2711"/>
    <w:rsid w:val="002D2798"/>
    <w:rsid w:val="002D2971"/>
    <w:rsid w:val="002D2B2F"/>
    <w:rsid w:val="002D2BAC"/>
    <w:rsid w:val="002D2BBC"/>
    <w:rsid w:val="002D2C13"/>
    <w:rsid w:val="002D2C3F"/>
    <w:rsid w:val="002D2D83"/>
    <w:rsid w:val="002D2E73"/>
    <w:rsid w:val="002D2E7F"/>
    <w:rsid w:val="002D300D"/>
    <w:rsid w:val="002D310F"/>
    <w:rsid w:val="002D318C"/>
    <w:rsid w:val="002D31C6"/>
    <w:rsid w:val="002D31F1"/>
    <w:rsid w:val="002D330C"/>
    <w:rsid w:val="002D331B"/>
    <w:rsid w:val="002D3324"/>
    <w:rsid w:val="002D36B6"/>
    <w:rsid w:val="002D3727"/>
    <w:rsid w:val="002D3784"/>
    <w:rsid w:val="002D38AB"/>
    <w:rsid w:val="002D3917"/>
    <w:rsid w:val="002D394E"/>
    <w:rsid w:val="002D39AD"/>
    <w:rsid w:val="002D4157"/>
    <w:rsid w:val="002D4169"/>
    <w:rsid w:val="002D4293"/>
    <w:rsid w:val="002D429A"/>
    <w:rsid w:val="002D42F8"/>
    <w:rsid w:val="002D43D6"/>
    <w:rsid w:val="002D43FD"/>
    <w:rsid w:val="002D4536"/>
    <w:rsid w:val="002D4756"/>
    <w:rsid w:val="002D4884"/>
    <w:rsid w:val="002D4A0A"/>
    <w:rsid w:val="002D4A18"/>
    <w:rsid w:val="002D4BD2"/>
    <w:rsid w:val="002D4E46"/>
    <w:rsid w:val="002D4F05"/>
    <w:rsid w:val="002D4F38"/>
    <w:rsid w:val="002D4F74"/>
    <w:rsid w:val="002D50D1"/>
    <w:rsid w:val="002D53E5"/>
    <w:rsid w:val="002D54F4"/>
    <w:rsid w:val="002D5513"/>
    <w:rsid w:val="002D55B4"/>
    <w:rsid w:val="002D55BF"/>
    <w:rsid w:val="002D5727"/>
    <w:rsid w:val="002D5841"/>
    <w:rsid w:val="002D5866"/>
    <w:rsid w:val="002D58B0"/>
    <w:rsid w:val="002D5B0A"/>
    <w:rsid w:val="002D5F73"/>
    <w:rsid w:val="002D61A8"/>
    <w:rsid w:val="002D61F3"/>
    <w:rsid w:val="002D62B8"/>
    <w:rsid w:val="002D63B5"/>
    <w:rsid w:val="002D64AA"/>
    <w:rsid w:val="002D6549"/>
    <w:rsid w:val="002D6606"/>
    <w:rsid w:val="002D6687"/>
    <w:rsid w:val="002D6B9F"/>
    <w:rsid w:val="002D6DAB"/>
    <w:rsid w:val="002D6ECA"/>
    <w:rsid w:val="002D6EE1"/>
    <w:rsid w:val="002D7086"/>
    <w:rsid w:val="002D717E"/>
    <w:rsid w:val="002D7391"/>
    <w:rsid w:val="002D73B7"/>
    <w:rsid w:val="002D7531"/>
    <w:rsid w:val="002D7739"/>
    <w:rsid w:val="002D7798"/>
    <w:rsid w:val="002D7851"/>
    <w:rsid w:val="002D785A"/>
    <w:rsid w:val="002D78CA"/>
    <w:rsid w:val="002D7A34"/>
    <w:rsid w:val="002D7A70"/>
    <w:rsid w:val="002D7BC0"/>
    <w:rsid w:val="002D7BCE"/>
    <w:rsid w:val="002D7BDA"/>
    <w:rsid w:val="002D7D60"/>
    <w:rsid w:val="002D7E3F"/>
    <w:rsid w:val="002E0039"/>
    <w:rsid w:val="002E017F"/>
    <w:rsid w:val="002E0382"/>
    <w:rsid w:val="002E0385"/>
    <w:rsid w:val="002E056B"/>
    <w:rsid w:val="002E059A"/>
    <w:rsid w:val="002E05ED"/>
    <w:rsid w:val="002E06ED"/>
    <w:rsid w:val="002E07F0"/>
    <w:rsid w:val="002E0800"/>
    <w:rsid w:val="002E08D0"/>
    <w:rsid w:val="002E09D0"/>
    <w:rsid w:val="002E0AFD"/>
    <w:rsid w:val="002E0B6E"/>
    <w:rsid w:val="002E0D4F"/>
    <w:rsid w:val="002E0EF6"/>
    <w:rsid w:val="002E0F64"/>
    <w:rsid w:val="002E1003"/>
    <w:rsid w:val="002E1089"/>
    <w:rsid w:val="002E1128"/>
    <w:rsid w:val="002E12C8"/>
    <w:rsid w:val="002E1366"/>
    <w:rsid w:val="002E1390"/>
    <w:rsid w:val="002E150C"/>
    <w:rsid w:val="002E17DF"/>
    <w:rsid w:val="002E1812"/>
    <w:rsid w:val="002E18B4"/>
    <w:rsid w:val="002E1A63"/>
    <w:rsid w:val="002E1A8E"/>
    <w:rsid w:val="002E1ADC"/>
    <w:rsid w:val="002E1B8E"/>
    <w:rsid w:val="002E1C3C"/>
    <w:rsid w:val="002E1CF6"/>
    <w:rsid w:val="002E1D28"/>
    <w:rsid w:val="002E1EE6"/>
    <w:rsid w:val="002E1FC2"/>
    <w:rsid w:val="002E21D8"/>
    <w:rsid w:val="002E23AD"/>
    <w:rsid w:val="002E24D9"/>
    <w:rsid w:val="002E259E"/>
    <w:rsid w:val="002E25FC"/>
    <w:rsid w:val="002E267C"/>
    <w:rsid w:val="002E273B"/>
    <w:rsid w:val="002E2813"/>
    <w:rsid w:val="002E290B"/>
    <w:rsid w:val="002E2ADA"/>
    <w:rsid w:val="002E2B0A"/>
    <w:rsid w:val="002E2BFA"/>
    <w:rsid w:val="002E2D2D"/>
    <w:rsid w:val="002E2D64"/>
    <w:rsid w:val="002E2E34"/>
    <w:rsid w:val="002E2ECA"/>
    <w:rsid w:val="002E2EEB"/>
    <w:rsid w:val="002E2FC3"/>
    <w:rsid w:val="002E34C6"/>
    <w:rsid w:val="002E34EF"/>
    <w:rsid w:val="002E353B"/>
    <w:rsid w:val="002E35FC"/>
    <w:rsid w:val="002E383C"/>
    <w:rsid w:val="002E3AAF"/>
    <w:rsid w:val="002E3DAA"/>
    <w:rsid w:val="002E3E68"/>
    <w:rsid w:val="002E3EC7"/>
    <w:rsid w:val="002E43E8"/>
    <w:rsid w:val="002E443D"/>
    <w:rsid w:val="002E486E"/>
    <w:rsid w:val="002E490E"/>
    <w:rsid w:val="002E4A1A"/>
    <w:rsid w:val="002E4A72"/>
    <w:rsid w:val="002E4AC6"/>
    <w:rsid w:val="002E4B4B"/>
    <w:rsid w:val="002E4FBA"/>
    <w:rsid w:val="002E53D3"/>
    <w:rsid w:val="002E5737"/>
    <w:rsid w:val="002E5770"/>
    <w:rsid w:val="002E58C6"/>
    <w:rsid w:val="002E59B6"/>
    <w:rsid w:val="002E5A95"/>
    <w:rsid w:val="002E5AD8"/>
    <w:rsid w:val="002E5AE5"/>
    <w:rsid w:val="002E5BAC"/>
    <w:rsid w:val="002E61F2"/>
    <w:rsid w:val="002E6309"/>
    <w:rsid w:val="002E63C7"/>
    <w:rsid w:val="002E63D3"/>
    <w:rsid w:val="002E64A7"/>
    <w:rsid w:val="002E6668"/>
    <w:rsid w:val="002E67B4"/>
    <w:rsid w:val="002E6818"/>
    <w:rsid w:val="002E6B61"/>
    <w:rsid w:val="002E6B95"/>
    <w:rsid w:val="002E6CB6"/>
    <w:rsid w:val="002E6EAF"/>
    <w:rsid w:val="002E6ECE"/>
    <w:rsid w:val="002E6ED2"/>
    <w:rsid w:val="002E715D"/>
    <w:rsid w:val="002E7296"/>
    <w:rsid w:val="002E73B3"/>
    <w:rsid w:val="002E746C"/>
    <w:rsid w:val="002E79D6"/>
    <w:rsid w:val="002E7AD9"/>
    <w:rsid w:val="002E7E51"/>
    <w:rsid w:val="002E7E7F"/>
    <w:rsid w:val="002E7ED9"/>
    <w:rsid w:val="002E7FB7"/>
    <w:rsid w:val="002F0178"/>
    <w:rsid w:val="002F01E1"/>
    <w:rsid w:val="002F02B3"/>
    <w:rsid w:val="002F03CA"/>
    <w:rsid w:val="002F04BD"/>
    <w:rsid w:val="002F0798"/>
    <w:rsid w:val="002F07CE"/>
    <w:rsid w:val="002F095A"/>
    <w:rsid w:val="002F098E"/>
    <w:rsid w:val="002F0A40"/>
    <w:rsid w:val="002F0B72"/>
    <w:rsid w:val="002F0BD4"/>
    <w:rsid w:val="002F0D39"/>
    <w:rsid w:val="002F0D96"/>
    <w:rsid w:val="002F0E13"/>
    <w:rsid w:val="002F0E6C"/>
    <w:rsid w:val="002F0EC9"/>
    <w:rsid w:val="002F10D0"/>
    <w:rsid w:val="002F1132"/>
    <w:rsid w:val="002F1376"/>
    <w:rsid w:val="002F164F"/>
    <w:rsid w:val="002F16E0"/>
    <w:rsid w:val="002F173C"/>
    <w:rsid w:val="002F174A"/>
    <w:rsid w:val="002F181A"/>
    <w:rsid w:val="002F1A35"/>
    <w:rsid w:val="002F1A4A"/>
    <w:rsid w:val="002F1BFD"/>
    <w:rsid w:val="002F1C49"/>
    <w:rsid w:val="002F1C9F"/>
    <w:rsid w:val="002F1CF1"/>
    <w:rsid w:val="002F1D08"/>
    <w:rsid w:val="002F1D68"/>
    <w:rsid w:val="002F1F06"/>
    <w:rsid w:val="002F1FFA"/>
    <w:rsid w:val="002F2107"/>
    <w:rsid w:val="002F2128"/>
    <w:rsid w:val="002F2158"/>
    <w:rsid w:val="002F21C2"/>
    <w:rsid w:val="002F22FC"/>
    <w:rsid w:val="002F2353"/>
    <w:rsid w:val="002F2430"/>
    <w:rsid w:val="002F2450"/>
    <w:rsid w:val="002F263B"/>
    <w:rsid w:val="002F2675"/>
    <w:rsid w:val="002F276E"/>
    <w:rsid w:val="002F2789"/>
    <w:rsid w:val="002F281D"/>
    <w:rsid w:val="002F292B"/>
    <w:rsid w:val="002F2AAE"/>
    <w:rsid w:val="002F2B58"/>
    <w:rsid w:val="002F2C33"/>
    <w:rsid w:val="002F2D1B"/>
    <w:rsid w:val="002F2E14"/>
    <w:rsid w:val="002F2EE9"/>
    <w:rsid w:val="002F30DD"/>
    <w:rsid w:val="002F3479"/>
    <w:rsid w:val="002F34B4"/>
    <w:rsid w:val="002F377B"/>
    <w:rsid w:val="002F38F3"/>
    <w:rsid w:val="002F390A"/>
    <w:rsid w:val="002F3A23"/>
    <w:rsid w:val="002F3A73"/>
    <w:rsid w:val="002F3AA4"/>
    <w:rsid w:val="002F3C50"/>
    <w:rsid w:val="002F406F"/>
    <w:rsid w:val="002F430F"/>
    <w:rsid w:val="002F44E4"/>
    <w:rsid w:val="002F44FC"/>
    <w:rsid w:val="002F4671"/>
    <w:rsid w:val="002F46FE"/>
    <w:rsid w:val="002F4857"/>
    <w:rsid w:val="002F48C8"/>
    <w:rsid w:val="002F4A00"/>
    <w:rsid w:val="002F4AB4"/>
    <w:rsid w:val="002F4ADF"/>
    <w:rsid w:val="002F4B55"/>
    <w:rsid w:val="002F4C8D"/>
    <w:rsid w:val="002F4CD6"/>
    <w:rsid w:val="002F4F57"/>
    <w:rsid w:val="002F5139"/>
    <w:rsid w:val="002F519E"/>
    <w:rsid w:val="002F52E1"/>
    <w:rsid w:val="002F53FF"/>
    <w:rsid w:val="002F5482"/>
    <w:rsid w:val="002F5516"/>
    <w:rsid w:val="002F55CE"/>
    <w:rsid w:val="002F564B"/>
    <w:rsid w:val="002F56C6"/>
    <w:rsid w:val="002F5999"/>
    <w:rsid w:val="002F5A88"/>
    <w:rsid w:val="002F5AFF"/>
    <w:rsid w:val="002F5B08"/>
    <w:rsid w:val="002F5D3E"/>
    <w:rsid w:val="002F5F8A"/>
    <w:rsid w:val="002F5FA5"/>
    <w:rsid w:val="002F5FB6"/>
    <w:rsid w:val="002F6124"/>
    <w:rsid w:val="002F6199"/>
    <w:rsid w:val="002F61F5"/>
    <w:rsid w:val="002F6219"/>
    <w:rsid w:val="002F629C"/>
    <w:rsid w:val="002F6460"/>
    <w:rsid w:val="002F6590"/>
    <w:rsid w:val="002F660B"/>
    <w:rsid w:val="002F6647"/>
    <w:rsid w:val="002F66EC"/>
    <w:rsid w:val="002F68A8"/>
    <w:rsid w:val="002F6986"/>
    <w:rsid w:val="002F69C8"/>
    <w:rsid w:val="002F69D7"/>
    <w:rsid w:val="002F6DDA"/>
    <w:rsid w:val="002F6DF2"/>
    <w:rsid w:val="002F6F27"/>
    <w:rsid w:val="002F711F"/>
    <w:rsid w:val="002F7264"/>
    <w:rsid w:val="002F733B"/>
    <w:rsid w:val="002F741B"/>
    <w:rsid w:val="002F749B"/>
    <w:rsid w:val="002F74D3"/>
    <w:rsid w:val="002F761F"/>
    <w:rsid w:val="002F76F5"/>
    <w:rsid w:val="002F7729"/>
    <w:rsid w:val="002F7776"/>
    <w:rsid w:val="002F7A88"/>
    <w:rsid w:val="002F7E20"/>
    <w:rsid w:val="002F7FDA"/>
    <w:rsid w:val="0030009D"/>
    <w:rsid w:val="00300143"/>
    <w:rsid w:val="003002FF"/>
    <w:rsid w:val="00300508"/>
    <w:rsid w:val="0030050A"/>
    <w:rsid w:val="003005F1"/>
    <w:rsid w:val="003005F3"/>
    <w:rsid w:val="003006DC"/>
    <w:rsid w:val="00300774"/>
    <w:rsid w:val="0030089B"/>
    <w:rsid w:val="00300BDB"/>
    <w:rsid w:val="00300C94"/>
    <w:rsid w:val="003012D4"/>
    <w:rsid w:val="003013BB"/>
    <w:rsid w:val="003013FE"/>
    <w:rsid w:val="003014CE"/>
    <w:rsid w:val="003015F2"/>
    <w:rsid w:val="00301650"/>
    <w:rsid w:val="00301BBC"/>
    <w:rsid w:val="00301C3C"/>
    <w:rsid w:val="00301CEE"/>
    <w:rsid w:val="00301D23"/>
    <w:rsid w:val="00301D44"/>
    <w:rsid w:val="00301E01"/>
    <w:rsid w:val="00301F18"/>
    <w:rsid w:val="00301F82"/>
    <w:rsid w:val="00301F83"/>
    <w:rsid w:val="003020D0"/>
    <w:rsid w:val="0030226F"/>
    <w:rsid w:val="003023A4"/>
    <w:rsid w:val="00302492"/>
    <w:rsid w:val="0030252B"/>
    <w:rsid w:val="0030271C"/>
    <w:rsid w:val="00302940"/>
    <w:rsid w:val="00302A12"/>
    <w:rsid w:val="00302B85"/>
    <w:rsid w:val="00302C4D"/>
    <w:rsid w:val="00302D7B"/>
    <w:rsid w:val="00302DFD"/>
    <w:rsid w:val="00302E83"/>
    <w:rsid w:val="00302ECB"/>
    <w:rsid w:val="00302ECF"/>
    <w:rsid w:val="00302FEA"/>
    <w:rsid w:val="00303012"/>
    <w:rsid w:val="003031BF"/>
    <w:rsid w:val="0030323F"/>
    <w:rsid w:val="003032A5"/>
    <w:rsid w:val="0030330A"/>
    <w:rsid w:val="003033A7"/>
    <w:rsid w:val="003033B0"/>
    <w:rsid w:val="00303624"/>
    <w:rsid w:val="0030367E"/>
    <w:rsid w:val="00303698"/>
    <w:rsid w:val="0030372C"/>
    <w:rsid w:val="003037F6"/>
    <w:rsid w:val="00303817"/>
    <w:rsid w:val="003038A0"/>
    <w:rsid w:val="0030394D"/>
    <w:rsid w:val="003039BC"/>
    <w:rsid w:val="00303AF9"/>
    <w:rsid w:val="00303B32"/>
    <w:rsid w:val="00303E11"/>
    <w:rsid w:val="00303E7A"/>
    <w:rsid w:val="00303F48"/>
    <w:rsid w:val="00303F52"/>
    <w:rsid w:val="00303F62"/>
    <w:rsid w:val="003040B7"/>
    <w:rsid w:val="0030412E"/>
    <w:rsid w:val="00304287"/>
    <w:rsid w:val="00304296"/>
    <w:rsid w:val="00304378"/>
    <w:rsid w:val="003043B2"/>
    <w:rsid w:val="00304421"/>
    <w:rsid w:val="003044F4"/>
    <w:rsid w:val="0030462D"/>
    <w:rsid w:val="003046A2"/>
    <w:rsid w:val="00304710"/>
    <w:rsid w:val="00304977"/>
    <w:rsid w:val="003049DF"/>
    <w:rsid w:val="00304B73"/>
    <w:rsid w:val="00304B8D"/>
    <w:rsid w:val="00304CCA"/>
    <w:rsid w:val="00304DA0"/>
    <w:rsid w:val="00304E33"/>
    <w:rsid w:val="00304E57"/>
    <w:rsid w:val="00304FAD"/>
    <w:rsid w:val="0030503A"/>
    <w:rsid w:val="0030521D"/>
    <w:rsid w:val="0030521F"/>
    <w:rsid w:val="00305340"/>
    <w:rsid w:val="0030568B"/>
    <w:rsid w:val="003056FC"/>
    <w:rsid w:val="0030572D"/>
    <w:rsid w:val="00305887"/>
    <w:rsid w:val="00305C32"/>
    <w:rsid w:val="00305CFE"/>
    <w:rsid w:val="00305DA9"/>
    <w:rsid w:val="00305DE4"/>
    <w:rsid w:val="00305E20"/>
    <w:rsid w:val="00305ED9"/>
    <w:rsid w:val="00305F5D"/>
    <w:rsid w:val="00306163"/>
    <w:rsid w:val="003062C4"/>
    <w:rsid w:val="00306337"/>
    <w:rsid w:val="003063CD"/>
    <w:rsid w:val="003063F8"/>
    <w:rsid w:val="00306457"/>
    <w:rsid w:val="0030651D"/>
    <w:rsid w:val="00306745"/>
    <w:rsid w:val="003067CA"/>
    <w:rsid w:val="0030686E"/>
    <w:rsid w:val="00306A69"/>
    <w:rsid w:val="00306DBD"/>
    <w:rsid w:val="00306F78"/>
    <w:rsid w:val="00306FF3"/>
    <w:rsid w:val="00307159"/>
    <w:rsid w:val="003072EF"/>
    <w:rsid w:val="00307397"/>
    <w:rsid w:val="003074D4"/>
    <w:rsid w:val="00307562"/>
    <w:rsid w:val="00307680"/>
    <w:rsid w:val="00307719"/>
    <w:rsid w:val="00307749"/>
    <w:rsid w:val="00307FC5"/>
    <w:rsid w:val="00307FE6"/>
    <w:rsid w:val="00310127"/>
    <w:rsid w:val="00310230"/>
    <w:rsid w:val="0031025A"/>
    <w:rsid w:val="003103B1"/>
    <w:rsid w:val="003104CF"/>
    <w:rsid w:val="003105E3"/>
    <w:rsid w:val="003106BF"/>
    <w:rsid w:val="00310833"/>
    <w:rsid w:val="00310878"/>
    <w:rsid w:val="003109F6"/>
    <w:rsid w:val="00310ADC"/>
    <w:rsid w:val="00310B24"/>
    <w:rsid w:val="00310DA6"/>
    <w:rsid w:val="003110AE"/>
    <w:rsid w:val="0031122B"/>
    <w:rsid w:val="003114E6"/>
    <w:rsid w:val="00311A39"/>
    <w:rsid w:val="00311BFC"/>
    <w:rsid w:val="00311C43"/>
    <w:rsid w:val="00311E6C"/>
    <w:rsid w:val="00311EF2"/>
    <w:rsid w:val="00311F95"/>
    <w:rsid w:val="00312317"/>
    <w:rsid w:val="003124D7"/>
    <w:rsid w:val="00312576"/>
    <w:rsid w:val="003125E2"/>
    <w:rsid w:val="00312797"/>
    <w:rsid w:val="00312830"/>
    <w:rsid w:val="00312851"/>
    <w:rsid w:val="00312920"/>
    <w:rsid w:val="00312ADC"/>
    <w:rsid w:val="00312AF6"/>
    <w:rsid w:val="00312B12"/>
    <w:rsid w:val="00312DEA"/>
    <w:rsid w:val="00312E90"/>
    <w:rsid w:val="00312E92"/>
    <w:rsid w:val="0031310F"/>
    <w:rsid w:val="00313111"/>
    <w:rsid w:val="00313139"/>
    <w:rsid w:val="0031322C"/>
    <w:rsid w:val="003139F9"/>
    <w:rsid w:val="00313A2F"/>
    <w:rsid w:val="00313D39"/>
    <w:rsid w:val="00313E0E"/>
    <w:rsid w:val="00314281"/>
    <w:rsid w:val="0031442D"/>
    <w:rsid w:val="003145D3"/>
    <w:rsid w:val="00314619"/>
    <w:rsid w:val="00314712"/>
    <w:rsid w:val="0031486B"/>
    <w:rsid w:val="003148B1"/>
    <w:rsid w:val="003149CC"/>
    <w:rsid w:val="00314A8A"/>
    <w:rsid w:val="00314AF1"/>
    <w:rsid w:val="00314B1D"/>
    <w:rsid w:val="00314D1F"/>
    <w:rsid w:val="00314DA9"/>
    <w:rsid w:val="00314EBB"/>
    <w:rsid w:val="00314F5B"/>
    <w:rsid w:val="00315390"/>
    <w:rsid w:val="003155D0"/>
    <w:rsid w:val="003157E1"/>
    <w:rsid w:val="0031589E"/>
    <w:rsid w:val="003159AC"/>
    <w:rsid w:val="00315A13"/>
    <w:rsid w:val="00315B5E"/>
    <w:rsid w:val="00315B7B"/>
    <w:rsid w:val="00315DB5"/>
    <w:rsid w:val="00315DD8"/>
    <w:rsid w:val="00315E53"/>
    <w:rsid w:val="00315FCD"/>
    <w:rsid w:val="0031602B"/>
    <w:rsid w:val="00316256"/>
    <w:rsid w:val="00316317"/>
    <w:rsid w:val="00316629"/>
    <w:rsid w:val="0031662F"/>
    <w:rsid w:val="003166CE"/>
    <w:rsid w:val="003167CB"/>
    <w:rsid w:val="0031691F"/>
    <w:rsid w:val="003169F4"/>
    <w:rsid w:val="00316A7F"/>
    <w:rsid w:val="00316BF4"/>
    <w:rsid w:val="00316CF5"/>
    <w:rsid w:val="00316DB2"/>
    <w:rsid w:val="00316F2F"/>
    <w:rsid w:val="00316F9C"/>
    <w:rsid w:val="00316FCF"/>
    <w:rsid w:val="00317027"/>
    <w:rsid w:val="0031711D"/>
    <w:rsid w:val="00317284"/>
    <w:rsid w:val="00317586"/>
    <w:rsid w:val="00317713"/>
    <w:rsid w:val="00317778"/>
    <w:rsid w:val="003177E9"/>
    <w:rsid w:val="0031798D"/>
    <w:rsid w:val="00317994"/>
    <w:rsid w:val="00317A22"/>
    <w:rsid w:val="00317B3B"/>
    <w:rsid w:val="00317B42"/>
    <w:rsid w:val="00317E68"/>
    <w:rsid w:val="00317F4C"/>
    <w:rsid w:val="00317FD0"/>
    <w:rsid w:val="003200A3"/>
    <w:rsid w:val="003202A0"/>
    <w:rsid w:val="003202A8"/>
    <w:rsid w:val="003202C2"/>
    <w:rsid w:val="003205A0"/>
    <w:rsid w:val="003206A5"/>
    <w:rsid w:val="0032070F"/>
    <w:rsid w:val="003207D7"/>
    <w:rsid w:val="00320801"/>
    <w:rsid w:val="003208B5"/>
    <w:rsid w:val="00320A07"/>
    <w:rsid w:val="00320B7B"/>
    <w:rsid w:val="00320C20"/>
    <w:rsid w:val="00320C66"/>
    <w:rsid w:val="00320CC5"/>
    <w:rsid w:val="00320F32"/>
    <w:rsid w:val="00320FDB"/>
    <w:rsid w:val="003211F3"/>
    <w:rsid w:val="0032127E"/>
    <w:rsid w:val="003212D0"/>
    <w:rsid w:val="00321395"/>
    <w:rsid w:val="003214CA"/>
    <w:rsid w:val="0032165B"/>
    <w:rsid w:val="003216AC"/>
    <w:rsid w:val="003216CA"/>
    <w:rsid w:val="0032174F"/>
    <w:rsid w:val="00321854"/>
    <w:rsid w:val="003219A9"/>
    <w:rsid w:val="00321A67"/>
    <w:rsid w:val="00321A9B"/>
    <w:rsid w:val="00321B67"/>
    <w:rsid w:val="00321C3C"/>
    <w:rsid w:val="00321C4F"/>
    <w:rsid w:val="00321C83"/>
    <w:rsid w:val="00321CBA"/>
    <w:rsid w:val="00321CF5"/>
    <w:rsid w:val="00322181"/>
    <w:rsid w:val="003221AB"/>
    <w:rsid w:val="003222B5"/>
    <w:rsid w:val="003222EC"/>
    <w:rsid w:val="003226CC"/>
    <w:rsid w:val="00322730"/>
    <w:rsid w:val="00322876"/>
    <w:rsid w:val="003228D0"/>
    <w:rsid w:val="00322924"/>
    <w:rsid w:val="00322B4D"/>
    <w:rsid w:val="00322B78"/>
    <w:rsid w:val="00322C16"/>
    <w:rsid w:val="00322CDC"/>
    <w:rsid w:val="00322D28"/>
    <w:rsid w:val="00322F06"/>
    <w:rsid w:val="00322F18"/>
    <w:rsid w:val="003230B1"/>
    <w:rsid w:val="0032319D"/>
    <w:rsid w:val="0032339E"/>
    <w:rsid w:val="003235FA"/>
    <w:rsid w:val="00323896"/>
    <w:rsid w:val="003239A8"/>
    <w:rsid w:val="00323A5F"/>
    <w:rsid w:val="00323C67"/>
    <w:rsid w:val="00323CFB"/>
    <w:rsid w:val="003241F9"/>
    <w:rsid w:val="00324232"/>
    <w:rsid w:val="003242F1"/>
    <w:rsid w:val="00324633"/>
    <w:rsid w:val="00324698"/>
    <w:rsid w:val="00324706"/>
    <w:rsid w:val="00324845"/>
    <w:rsid w:val="0032489D"/>
    <w:rsid w:val="00324A4F"/>
    <w:rsid w:val="00324A61"/>
    <w:rsid w:val="00324D53"/>
    <w:rsid w:val="00324DE3"/>
    <w:rsid w:val="00324EC2"/>
    <w:rsid w:val="00324FE4"/>
    <w:rsid w:val="00325043"/>
    <w:rsid w:val="0032515F"/>
    <w:rsid w:val="003252BA"/>
    <w:rsid w:val="00325525"/>
    <w:rsid w:val="003255AD"/>
    <w:rsid w:val="003255B8"/>
    <w:rsid w:val="0032576E"/>
    <w:rsid w:val="0032582F"/>
    <w:rsid w:val="003258B7"/>
    <w:rsid w:val="003258C9"/>
    <w:rsid w:val="003258D3"/>
    <w:rsid w:val="00325926"/>
    <w:rsid w:val="0032595F"/>
    <w:rsid w:val="00325A99"/>
    <w:rsid w:val="00325D01"/>
    <w:rsid w:val="00325D7C"/>
    <w:rsid w:val="00325E6F"/>
    <w:rsid w:val="0032605B"/>
    <w:rsid w:val="003261F7"/>
    <w:rsid w:val="00326294"/>
    <w:rsid w:val="00326382"/>
    <w:rsid w:val="003263F3"/>
    <w:rsid w:val="003264F7"/>
    <w:rsid w:val="00326531"/>
    <w:rsid w:val="00326564"/>
    <w:rsid w:val="003265D7"/>
    <w:rsid w:val="003266CA"/>
    <w:rsid w:val="003267AF"/>
    <w:rsid w:val="00326920"/>
    <w:rsid w:val="0032695E"/>
    <w:rsid w:val="00326B45"/>
    <w:rsid w:val="00326B96"/>
    <w:rsid w:val="00326C0F"/>
    <w:rsid w:val="00326D3E"/>
    <w:rsid w:val="00326EFF"/>
    <w:rsid w:val="00326F03"/>
    <w:rsid w:val="0032707D"/>
    <w:rsid w:val="00327081"/>
    <w:rsid w:val="0032715E"/>
    <w:rsid w:val="003271DC"/>
    <w:rsid w:val="003272F5"/>
    <w:rsid w:val="003273A3"/>
    <w:rsid w:val="003273BC"/>
    <w:rsid w:val="00327408"/>
    <w:rsid w:val="003274D5"/>
    <w:rsid w:val="00327628"/>
    <w:rsid w:val="00327763"/>
    <w:rsid w:val="00327777"/>
    <w:rsid w:val="003277E1"/>
    <w:rsid w:val="003277F2"/>
    <w:rsid w:val="003277F4"/>
    <w:rsid w:val="003279F2"/>
    <w:rsid w:val="00327AF4"/>
    <w:rsid w:val="00327C04"/>
    <w:rsid w:val="00327C28"/>
    <w:rsid w:val="00327DB0"/>
    <w:rsid w:val="00327EFC"/>
    <w:rsid w:val="00330006"/>
    <w:rsid w:val="003300AE"/>
    <w:rsid w:val="00330324"/>
    <w:rsid w:val="003306B1"/>
    <w:rsid w:val="003307BC"/>
    <w:rsid w:val="0033089F"/>
    <w:rsid w:val="00330A7C"/>
    <w:rsid w:val="00330B7B"/>
    <w:rsid w:val="00330CDA"/>
    <w:rsid w:val="00330D0F"/>
    <w:rsid w:val="00330D57"/>
    <w:rsid w:val="00330EA5"/>
    <w:rsid w:val="00330ED7"/>
    <w:rsid w:val="0033101B"/>
    <w:rsid w:val="00331062"/>
    <w:rsid w:val="00331115"/>
    <w:rsid w:val="003311BA"/>
    <w:rsid w:val="003311F7"/>
    <w:rsid w:val="003312A8"/>
    <w:rsid w:val="00331355"/>
    <w:rsid w:val="00331360"/>
    <w:rsid w:val="003313A4"/>
    <w:rsid w:val="00331438"/>
    <w:rsid w:val="003314B6"/>
    <w:rsid w:val="00331644"/>
    <w:rsid w:val="00331654"/>
    <w:rsid w:val="00331710"/>
    <w:rsid w:val="00331745"/>
    <w:rsid w:val="00331796"/>
    <w:rsid w:val="003318D0"/>
    <w:rsid w:val="00331A29"/>
    <w:rsid w:val="00331D06"/>
    <w:rsid w:val="00331EA6"/>
    <w:rsid w:val="00331FCC"/>
    <w:rsid w:val="003322DB"/>
    <w:rsid w:val="00332304"/>
    <w:rsid w:val="00332523"/>
    <w:rsid w:val="00332566"/>
    <w:rsid w:val="003326A0"/>
    <w:rsid w:val="00332735"/>
    <w:rsid w:val="0033286A"/>
    <w:rsid w:val="0033290B"/>
    <w:rsid w:val="003329A8"/>
    <w:rsid w:val="003329F9"/>
    <w:rsid w:val="00332F41"/>
    <w:rsid w:val="00333246"/>
    <w:rsid w:val="00333419"/>
    <w:rsid w:val="00333514"/>
    <w:rsid w:val="0033364F"/>
    <w:rsid w:val="00333702"/>
    <w:rsid w:val="00333887"/>
    <w:rsid w:val="003338E0"/>
    <w:rsid w:val="0033395A"/>
    <w:rsid w:val="003339F7"/>
    <w:rsid w:val="00333AAB"/>
    <w:rsid w:val="00333B37"/>
    <w:rsid w:val="00333CD3"/>
    <w:rsid w:val="00333D2F"/>
    <w:rsid w:val="00333EC4"/>
    <w:rsid w:val="003341AE"/>
    <w:rsid w:val="0033422C"/>
    <w:rsid w:val="003345C5"/>
    <w:rsid w:val="0033487B"/>
    <w:rsid w:val="00334949"/>
    <w:rsid w:val="003349D9"/>
    <w:rsid w:val="00334A6B"/>
    <w:rsid w:val="00334B6B"/>
    <w:rsid w:val="00334B8C"/>
    <w:rsid w:val="00334D55"/>
    <w:rsid w:val="00334DB0"/>
    <w:rsid w:val="00334EAF"/>
    <w:rsid w:val="00334F3A"/>
    <w:rsid w:val="00334F4E"/>
    <w:rsid w:val="00334F76"/>
    <w:rsid w:val="0033503A"/>
    <w:rsid w:val="0033523C"/>
    <w:rsid w:val="0033523D"/>
    <w:rsid w:val="00335575"/>
    <w:rsid w:val="003355C9"/>
    <w:rsid w:val="0033561D"/>
    <w:rsid w:val="00335991"/>
    <w:rsid w:val="003359E3"/>
    <w:rsid w:val="00335AB3"/>
    <w:rsid w:val="00335C37"/>
    <w:rsid w:val="00335CF7"/>
    <w:rsid w:val="00335DD1"/>
    <w:rsid w:val="00335DD4"/>
    <w:rsid w:val="00336005"/>
    <w:rsid w:val="0033616F"/>
    <w:rsid w:val="00336200"/>
    <w:rsid w:val="00336346"/>
    <w:rsid w:val="0033634A"/>
    <w:rsid w:val="003363A3"/>
    <w:rsid w:val="003363E0"/>
    <w:rsid w:val="003365A2"/>
    <w:rsid w:val="0033678E"/>
    <w:rsid w:val="0033685E"/>
    <w:rsid w:val="00336899"/>
    <w:rsid w:val="003369EF"/>
    <w:rsid w:val="00336BE5"/>
    <w:rsid w:val="00336C4C"/>
    <w:rsid w:val="00336DBF"/>
    <w:rsid w:val="00336E6E"/>
    <w:rsid w:val="00336FF4"/>
    <w:rsid w:val="003372C7"/>
    <w:rsid w:val="0033735A"/>
    <w:rsid w:val="003373E3"/>
    <w:rsid w:val="00337426"/>
    <w:rsid w:val="00337565"/>
    <w:rsid w:val="0033768E"/>
    <w:rsid w:val="003377F5"/>
    <w:rsid w:val="00337893"/>
    <w:rsid w:val="00337D7B"/>
    <w:rsid w:val="0034026C"/>
    <w:rsid w:val="0034035C"/>
    <w:rsid w:val="0034066A"/>
    <w:rsid w:val="00340868"/>
    <w:rsid w:val="0034093C"/>
    <w:rsid w:val="00340AEF"/>
    <w:rsid w:val="00340B5E"/>
    <w:rsid w:val="00340CC8"/>
    <w:rsid w:val="00340E6A"/>
    <w:rsid w:val="00340F2E"/>
    <w:rsid w:val="00340F86"/>
    <w:rsid w:val="003411A6"/>
    <w:rsid w:val="0034125E"/>
    <w:rsid w:val="0034129E"/>
    <w:rsid w:val="00341483"/>
    <w:rsid w:val="0034183D"/>
    <w:rsid w:val="003419AD"/>
    <w:rsid w:val="00341AD7"/>
    <w:rsid w:val="00341AE1"/>
    <w:rsid w:val="00341DF4"/>
    <w:rsid w:val="00341E3E"/>
    <w:rsid w:val="00341E55"/>
    <w:rsid w:val="00341F52"/>
    <w:rsid w:val="00342267"/>
    <w:rsid w:val="0034246F"/>
    <w:rsid w:val="00342559"/>
    <w:rsid w:val="003425B4"/>
    <w:rsid w:val="00342723"/>
    <w:rsid w:val="0034272A"/>
    <w:rsid w:val="0034273A"/>
    <w:rsid w:val="0034281C"/>
    <w:rsid w:val="00342829"/>
    <w:rsid w:val="0034285C"/>
    <w:rsid w:val="003428CE"/>
    <w:rsid w:val="00342901"/>
    <w:rsid w:val="00342948"/>
    <w:rsid w:val="003429FC"/>
    <w:rsid w:val="00342A89"/>
    <w:rsid w:val="00342B69"/>
    <w:rsid w:val="00342BA9"/>
    <w:rsid w:val="00342C5F"/>
    <w:rsid w:val="00342C9B"/>
    <w:rsid w:val="00342E6E"/>
    <w:rsid w:val="00342EC4"/>
    <w:rsid w:val="00342F81"/>
    <w:rsid w:val="003430CF"/>
    <w:rsid w:val="00343198"/>
    <w:rsid w:val="003436B7"/>
    <w:rsid w:val="003436C8"/>
    <w:rsid w:val="003439A0"/>
    <w:rsid w:val="00343AF9"/>
    <w:rsid w:val="00343DCC"/>
    <w:rsid w:val="00343E5C"/>
    <w:rsid w:val="00343FF8"/>
    <w:rsid w:val="00344426"/>
    <w:rsid w:val="00344507"/>
    <w:rsid w:val="0034467E"/>
    <w:rsid w:val="00344739"/>
    <w:rsid w:val="0034476E"/>
    <w:rsid w:val="00344906"/>
    <w:rsid w:val="00344BE7"/>
    <w:rsid w:val="00344CAA"/>
    <w:rsid w:val="00344F47"/>
    <w:rsid w:val="00344F6F"/>
    <w:rsid w:val="00344FFA"/>
    <w:rsid w:val="00345157"/>
    <w:rsid w:val="00345159"/>
    <w:rsid w:val="003451D1"/>
    <w:rsid w:val="00345261"/>
    <w:rsid w:val="003453BD"/>
    <w:rsid w:val="003453D3"/>
    <w:rsid w:val="003453D5"/>
    <w:rsid w:val="003454E5"/>
    <w:rsid w:val="003455BC"/>
    <w:rsid w:val="0034588A"/>
    <w:rsid w:val="0034595E"/>
    <w:rsid w:val="0034598B"/>
    <w:rsid w:val="00345B9A"/>
    <w:rsid w:val="00345EB9"/>
    <w:rsid w:val="00345FBB"/>
    <w:rsid w:val="003460E9"/>
    <w:rsid w:val="00346274"/>
    <w:rsid w:val="00346452"/>
    <w:rsid w:val="00346488"/>
    <w:rsid w:val="003464C5"/>
    <w:rsid w:val="00346878"/>
    <w:rsid w:val="0034687F"/>
    <w:rsid w:val="003468C3"/>
    <w:rsid w:val="003469A9"/>
    <w:rsid w:val="00346CC6"/>
    <w:rsid w:val="00346E3A"/>
    <w:rsid w:val="00346E4E"/>
    <w:rsid w:val="00346F35"/>
    <w:rsid w:val="00347021"/>
    <w:rsid w:val="003470C3"/>
    <w:rsid w:val="00347199"/>
    <w:rsid w:val="003471D4"/>
    <w:rsid w:val="0034724F"/>
    <w:rsid w:val="00347273"/>
    <w:rsid w:val="0034734A"/>
    <w:rsid w:val="0034736B"/>
    <w:rsid w:val="00347459"/>
    <w:rsid w:val="003474E6"/>
    <w:rsid w:val="0034750A"/>
    <w:rsid w:val="00347691"/>
    <w:rsid w:val="00347894"/>
    <w:rsid w:val="0034789F"/>
    <w:rsid w:val="003479D2"/>
    <w:rsid w:val="00347BF8"/>
    <w:rsid w:val="00347C14"/>
    <w:rsid w:val="00347D71"/>
    <w:rsid w:val="00347E3A"/>
    <w:rsid w:val="00347F07"/>
    <w:rsid w:val="003501B1"/>
    <w:rsid w:val="00350214"/>
    <w:rsid w:val="00350304"/>
    <w:rsid w:val="00350591"/>
    <w:rsid w:val="00350693"/>
    <w:rsid w:val="003506B7"/>
    <w:rsid w:val="00350712"/>
    <w:rsid w:val="00350740"/>
    <w:rsid w:val="003507CC"/>
    <w:rsid w:val="0035085C"/>
    <w:rsid w:val="00350941"/>
    <w:rsid w:val="00350985"/>
    <w:rsid w:val="003509B4"/>
    <w:rsid w:val="003509F0"/>
    <w:rsid w:val="00350B3A"/>
    <w:rsid w:val="00350D02"/>
    <w:rsid w:val="00351096"/>
    <w:rsid w:val="0035112F"/>
    <w:rsid w:val="00351257"/>
    <w:rsid w:val="00351389"/>
    <w:rsid w:val="00351438"/>
    <w:rsid w:val="003514F6"/>
    <w:rsid w:val="0035171B"/>
    <w:rsid w:val="003518C7"/>
    <w:rsid w:val="003518F3"/>
    <w:rsid w:val="00351B8A"/>
    <w:rsid w:val="00351BF7"/>
    <w:rsid w:val="00351BFE"/>
    <w:rsid w:val="00351DB3"/>
    <w:rsid w:val="00352096"/>
    <w:rsid w:val="003522F4"/>
    <w:rsid w:val="00352380"/>
    <w:rsid w:val="003523DA"/>
    <w:rsid w:val="0035242C"/>
    <w:rsid w:val="003524C2"/>
    <w:rsid w:val="003525C3"/>
    <w:rsid w:val="003527AB"/>
    <w:rsid w:val="00352800"/>
    <w:rsid w:val="003528CD"/>
    <w:rsid w:val="00352954"/>
    <w:rsid w:val="00352971"/>
    <w:rsid w:val="0035299D"/>
    <w:rsid w:val="00352AF3"/>
    <w:rsid w:val="00352B7C"/>
    <w:rsid w:val="00352BB7"/>
    <w:rsid w:val="00352C8A"/>
    <w:rsid w:val="00352CCD"/>
    <w:rsid w:val="00352CD3"/>
    <w:rsid w:val="00352EC8"/>
    <w:rsid w:val="0035302A"/>
    <w:rsid w:val="00353076"/>
    <w:rsid w:val="003534CE"/>
    <w:rsid w:val="00353598"/>
    <w:rsid w:val="003536DB"/>
    <w:rsid w:val="00353808"/>
    <w:rsid w:val="00353815"/>
    <w:rsid w:val="003538BD"/>
    <w:rsid w:val="003539D8"/>
    <w:rsid w:val="00353B2A"/>
    <w:rsid w:val="00353BF1"/>
    <w:rsid w:val="00353D0C"/>
    <w:rsid w:val="00354007"/>
    <w:rsid w:val="00354172"/>
    <w:rsid w:val="00354241"/>
    <w:rsid w:val="00354503"/>
    <w:rsid w:val="003545A4"/>
    <w:rsid w:val="003546FC"/>
    <w:rsid w:val="00354709"/>
    <w:rsid w:val="00354794"/>
    <w:rsid w:val="003547CB"/>
    <w:rsid w:val="003548FF"/>
    <w:rsid w:val="003549D6"/>
    <w:rsid w:val="00354A6A"/>
    <w:rsid w:val="00354D78"/>
    <w:rsid w:val="00354F04"/>
    <w:rsid w:val="00354F7D"/>
    <w:rsid w:val="0035500E"/>
    <w:rsid w:val="0035507A"/>
    <w:rsid w:val="00355269"/>
    <w:rsid w:val="0035526B"/>
    <w:rsid w:val="003553F1"/>
    <w:rsid w:val="00355539"/>
    <w:rsid w:val="003556B4"/>
    <w:rsid w:val="003557A7"/>
    <w:rsid w:val="0035583E"/>
    <w:rsid w:val="00355864"/>
    <w:rsid w:val="003558D5"/>
    <w:rsid w:val="0035594E"/>
    <w:rsid w:val="00355952"/>
    <w:rsid w:val="00355AE5"/>
    <w:rsid w:val="00355BE0"/>
    <w:rsid w:val="00355C7E"/>
    <w:rsid w:val="00355D30"/>
    <w:rsid w:val="00355DAE"/>
    <w:rsid w:val="0035603E"/>
    <w:rsid w:val="003560D0"/>
    <w:rsid w:val="003563AB"/>
    <w:rsid w:val="003564F6"/>
    <w:rsid w:val="003565AC"/>
    <w:rsid w:val="00356902"/>
    <w:rsid w:val="003569C3"/>
    <w:rsid w:val="00356A48"/>
    <w:rsid w:val="00356DA9"/>
    <w:rsid w:val="00356F54"/>
    <w:rsid w:val="00356F9C"/>
    <w:rsid w:val="0035704F"/>
    <w:rsid w:val="00357186"/>
    <w:rsid w:val="0035735E"/>
    <w:rsid w:val="0035738E"/>
    <w:rsid w:val="00357433"/>
    <w:rsid w:val="0035745C"/>
    <w:rsid w:val="003575F6"/>
    <w:rsid w:val="003578B1"/>
    <w:rsid w:val="00357928"/>
    <w:rsid w:val="00357959"/>
    <w:rsid w:val="003579A1"/>
    <w:rsid w:val="00357ACC"/>
    <w:rsid w:val="00357C76"/>
    <w:rsid w:val="00357CD7"/>
    <w:rsid w:val="00357D52"/>
    <w:rsid w:val="00360053"/>
    <w:rsid w:val="0036010B"/>
    <w:rsid w:val="0036049A"/>
    <w:rsid w:val="003609B2"/>
    <w:rsid w:val="003609D8"/>
    <w:rsid w:val="00360A3C"/>
    <w:rsid w:val="00360A9C"/>
    <w:rsid w:val="00360BFF"/>
    <w:rsid w:val="00360C2B"/>
    <w:rsid w:val="00360CA8"/>
    <w:rsid w:val="00360D69"/>
    <w:rsid w:val="00360E80"/>
    <w:rsid w:val="0036103E"/>
    <w:rsid w:val="0036111B"/>
    <w:rsid w:val="003611DB"/>
    <w:rsid w:val="003613C2"/>
    <w:rsid w:val="003613FF"/>
    <w:rsid w:val="0036146B"/>
    <w:rsid w:val="00361593"/>
    <w:rsid w:val="003616BC"/>
    <w:rsid w:val="00361A12"/>
    <w:rsid w:val="00361A79"/>
    <w:rsid w:val="00361C37"/>
    <w:rsid w:val="00361C6D"/>
    <w:rsid w:val="00361CE8"/>
    <w:rsid w:val="00361DA6"/>
    <w:rsid w:val="00361DCF"/>
    <w:rsid w:val="00361E0F"/>
    <w:rsid w:val="00361ECE"/>
    <w:rsid w:val="00361FEC"/>
    <w:rsid w:val="00362002"/>
    <w:rsid w:val="00362184"/>
    <w:rsid w:val="003621CB"/>
    <w:rsid w:val="003621F1"/>
    <w:rsid w:val="00362206"/>
    <w:rsid w:val="00362313"/>
    <w:rsid w:val="003623F0"/>
    <w:rsid w:val="0036251B"/>
    <w:rsid w:val="003625F4"/>
    <w:rsid w:val="0036285F"/>
    <w:rsid w:val="00362A87"/>
    <w:rsid w:val="00362B8E"/>
    <w:rsid w:val="00362BD2"/>
    <w:rsid w:val="00362D5B"/>
    <w:rsid w:val="00362EA3"/>
    <w:rsid w:val="00362F5F"/>
    <w:rsid w:val="00362F9A"/>
    <w:rsid w:val="00362FBB"/>
    <w:rsid w:val="0036304F"/>
    <w:rsid w:val="003630AB"/>
    <w:rsid w:val="00363156"/>
    <w:rsid w:val="00363476"/>
    <w:rsid w:val="00363578"/>
    <w:rsid w:val="00363894"/>
    <w:rsid w:val="00363ABC"/>
    <w:rsid w:val="00363CE4"/>
    <w:rsid w:val="00363DD1"/>
    <w:rsid w:val="00363E9E"/>
    <w:rsid w:val="00363ED2"/>
    <w:rsid w:val="00364068"/>
    <w:rsid w:val="003641D8"/>
    <w:rsid w:val="00364397"/>
    <w:rsid w:val="003644E5"/>
    <w:rsid w:val="0036450C"/>
    <w:rsid w:val="0036458E"/>
    <w:rsid w:val="0036462E"/>
    <w:rsid w:val="003646AD"/>
    <w:rsid w:val="00364781"/>
    <w:rsid w:val="003647A6"/>
    <w:rsid w:val="00364887"/>
    <w:rsid w:val="0036499F"/>
    <w:rsid w:val="00364A79"/>
    <w:rsid w:val="00364AFE"/>
    <w:rsid w:val="00364BAB"/>
    <w:rsid w:val="00364CFD"/>
    <w:rsid w:val="00364E0A"/>
    <w:rsid w:val="00364E0B"/>
    <w:rsid w:val="00364E36"/>
    <w:rsid w:val="00364EB6"/>
    <w:rsid w:val="00364EB7"/>
    <w:rsid w:val="00364F7C"/>
    <w:rsid w:val="003650FF"/>
    <w:rsid w:val="0036540B"/>
    <w:rsid w:val="00365460"/>
    <w:rsid w:val="0036551F"/>
    <w:rsid w:val="00365635"/>
    <w:rsid w:val="003657AC"/>
    <w:rsid w:val="00365800"/>
    <w:rsid w:val="00365942"/>
    <w:rsid w:val="00365B32"/>
    <w:rsid w:val="00365E3F"/>
    <w:rsid w:val="003663D1"/>
    <w:rsid w:val="00366586"/>
    <w:rsid w:val="003665ED"/>
    <w:rsid w:val="00366630"/>
    <w:rsid w:val="0036672A"/>
    <w:rsid w:val="0036683B"/>
    <w:rsid w:val="00366888"/>
    <w:rsid w:val="003668F8"/>
    <w:rsid w:val="00366B84"/>
    <w:rsid w:val="00366D0B"/>
    <w:rsid w:val="00366D82"/>
    <w:rsid w:val="00366D89"/>
    <w:rsid w:val="00366DFD"/>
    <w:rsid w:val="00366E45"/>
    <w:rsid w:val="003670F8"/>
    <w:rsid w:val="003671D9"/>
    <w:rsid w:val="0036734F"/>
    <w:rsid w:val="003674E1"/>
    <w:rsid w:val="00367507"/>
    <w:rsid w:val="003676AE"/>
    <w:rsid w:val="00367A89"/>
    <w:rsid w:val="00367BD9"/>
    <w:rsid w:val="00367BEC"/>
    <w:rsid w:val="00367C2C"/>
    <w:rsid w:val="00367CF6"/>
    <w:rsid w:val="00367D68"/>
    <w:rsid w:val="00367E77"/>
    <w:rsid w:val="00367EE5"/>
    <w:rsid w:val="00367FB0"/>
    <w:rsid w:val="00367FB8"/>
    <w:rsid w:val="00370164"/>
    <w:rsid w:val="00370229"/>
    <w:rsid w:val="00370291"/>
    <w:rsid w:val="00370292"/>
    <w:rsid w:val="003702B7"/>
    <w:rsid w:val="00370507"/>
    <w:rsid w:val="003705D3"/>
    <w:rsid w:val="003706AE"/>
    <w:rsid w:val="00370751"/>
    <w:rsid w:val="003708A4"/>
    <w:rsid w:val="003708CC"/>
    <w:rsid w:val="0037097F"/>
    <w:rsid w:val="00370ABE"/>
    <w:rsid w:val="00370C46"/>
    <w:rsid w:val="00370CE8"/>
    <w:rsid w:val="00370D1A"/>
    <w:rsid w:val="00370EF1"/>
    <w:rsid w:val="00371035"/>
    <w:rsid w:val="00371091"/>
    <w:rsid w:val="003711A9"/>
    <w:rsid w:val="003711CD"/>
    <w:rsid w:val="00371418"/>
    <w:rsid w:val="003714D9"/>
    <w:rsid w:val="003719D9"/>
    <w:rsid w:val="00371ADF"/>
    <w:rsid w:val="00372014"/>
    <w:rsid w:val="00372030"/>
    <w:rsid w:val="003720B4"/>
    <w:rsid w:val="00372137"/>
    <w:rsid w:val="00372200"/>
    <w:rsid w:val="003722AD"/>
    <w:rsid w:val="00372375"/>
    <w:rsid w:val="0037248E"/>
    <w:rsid w:val="003725E7"/>
    <w:rsid w:val="0037263C"/>
    <w:rsid w:val="0037273D"/>
    <w:rsid w:val="003727EC"/>
    <w:rsid w:val="0037288E"/>
    <w:rsid w:val="003728B5"/>
    <w:rsid w:val="00372905"/>
    <w:rsid w:val="00372AAD"/>
    <w:rsid w:val="00372B9F"/>
    <w:rsid w:val="00372C54"/>
    <w:rsid w:val="00372D2B"/>
    <w:rsid w:val="00372DF9"/>
    <w:rsid w:val="00372F9E"/>
    <w:rsid w:val="00373228"/>
    <w:rsid w:val="00373458"/>
    <w:rsid w:val="00373643"/>
    <w:rsid w:val="003736B1"/>
    <w:rsid w:val="0037377E"/>
    <w:rsid w:val="003737AD"/>
    <w:rsid w:val="003737CD"/>
    <w:rsid w:val="003737D2"/>
    <w:rsid w:val="003739A0"/>
    <w:rsid w:val="00373AD0"/>
    <w:rsid w:val="00373D03"/>
    <w:rsid w:val="00373D3B"/>
    <w:rsid w:val="00373E95"/>
    <w:rsid w:val="00373EE0"/>
    <w:rsid w:val="00373F83"/>
    <w:rsid w:val="00373F9B"/>
    <w:rsid w:val="00374265"/>
    <w:rsid w:val="00374453"/>
    <w:rsid w:val="0037455D"/>
    <w:rsid w:val="00374945"/>
    <w:rsid w:val="00374C7C"/>
    <w:rsid w:val="00374DD5"/>
    <w:rsid w:val="00374F27"/>
    <w:rsid w:val="0037518A"/>
    <w:rsid w:val="003751AB"/>
    <w:rsid w:val="00375215"/>
    <w:rsid w:val="00375249"/>
    <w:rsid w:val="00375261"/>
    <w:rsid w:val="003754EC"/>
    <w:rsid w:val="0037551A"/>
    <w:rsid w:val="003755AF"/>
    <w:rsid w:val="0037568A"/>
    <w:rsid w:val="00375722"/>
    <w:rsid w:val="00375746"/>
    <w:rsid w:val="00375AD4"/>
    <w:rsid w:val="00375B30"/>
    <w:rsid w:val="00375B38"/>
    <w:rsid w:val="00375CBF"/>
    <w:rsid w:val="00375E58"/>
    <w:rsid w:val="003760FF"/>
    <w:rsid w:val="0037629B"/>
    <w:rsid w:val="00376302"/>
    <w:rsid w:val="0037650C"/>
    <w:rsid w:val="0037673F"/>
    <w:rsid w:val="00376764"/>
    <w:rsid w:val="0037680C"/>
    <w:rsid w:val="0037682D"/>
    <w:rsid w:val="00376871"/>
    <w:rsid w:val="003768D2"/>
    <w:rsid w:val="00376B99"/>
    <w:rsid w:val="00376C5F"/>
    <w:rsid w:val="00376D1F"/>
    <w:rsid w:val="00376E3B"/>
    <w:rsid w:val="00376EE3"/>
    <w:rsid w:val="00376F66"/>
    <w:rsid w:val="00376FDF"/>
    <w:rsid w:val="00377031"/>
    <w:rsid w:val="003771DC"/>
    <w:rsid w:val="0037728C"/>
    <w:rsid w:val="003772A8"/>
    <w:rsid w:val="0037730D"/>
    <w:rsid w:val="0037733F"/>
    <w:rsid w:val="0037745B"/>
    <w:rsid w:val="00377666"/>
    <w:rsid w:val="0037768E"/>
    <w:rsid w:val="0037779C"/>
    <w:rsid w:val="003778A2"/>
    <w:rsid w:val="00377B04"/>
    <w:rsid w:val="00377C9C"/>
    <w:rsid w:val="00377CC5"/>
    <w:rsid w:val="00377D4C"/>
    <w:rsid w:val="0038004B"/>
    <w:rsid w:val="0038013C"/>
    <w:rsid w:val="00380185"/>
    <w:rsid w:val="00380338"/>
    <w:rsid w:val="003803AE"/>
    <w:rsid w:val="003803D0"/>
    <w:rsid w:val="0038040F"/>
    <w:rsid w:val="00380453"/>
    <w:rsid w:val="00380557"/>
    <w:rsid w:val="0038056F"/>
    <w:rsid w:val="00380722"/>
    <w:rsid w:val="0038089A"/>
    <w:rsid w:val="003808C5"/>
    <w:rsid w:val="00380A30"/>
    <w:rsid w:val="00380A62"/>
    <w:rsid w:val="00380AFB"/>
    <w:rsid w:val="00380B0E"/>
    <w:rsid w:val="00380B45"/>
    <w:rsid w:val="00380BCE"/>
    <w:rsid w:val="00380D2A"/>
    <w:rsid w:val="00380DB1"/>
    <w:rsid w:val="00380E02"/>
    <w:rsid w:val="00380F38"/>
    <w:rsid w:val="00380FE5"/>
    <w:rsid w:val="003811C5"/>
    <w:rsid w:val="003814B3"/>
    <w:rsid w:val="003814B5"/>
    <w:rsid w:val="003815D1"/>
    <w:rsid w:val="00381605"/>
    <w:rsid w:val="00381960"/>
    <w:rsid w:val="00381998"/>
    <w:rsid w:val="00381A3B"/>
    <w:rsid w:val="00381BE4"/>
    <w:rsid w:val="00381C23"/>
    <w:rsid w:val="00381CC3"/>
    <w:rsid w:val="00381D8E"/>
    <w:rsid w:val="00381DE5"/>
    <w:rsid w:val="00381F20"/>
    <w:rsid w:val="00381FB6"/>
    <w:rsid w:val="0038219F"/>
    <w:rsid w:val="00382312"/>
    <w:rsid w:val="0038257D"/>
    <w:rsid w:val="00382988"/>
    <w:rsid w:val="003829DC"/>
    <w:rsid w:val="00382B34"/>
    <w:rsid w:val="00382B67"/>
    <w:rsid w:val="00382BAD"/>
    <w:rsid w:val="00382D15"/>
    <w:rsid w:val="00382F10"/>
    <w:rsid w:val="00382F89"/>
    <w:rsid w:val="00382F8D"/>
    <w:rsid w:val="00383112"/>
    <w:rsid w:val="003832FF"/>
    <w:rsid w:val="0038335D"/>
    <w:rsid w:val="0038342B"/>
    <w:rsid w:val="003834DF"/>
    <w:rsid w:val="003835F3"/>
    <w:rsid w:val="0038388D"/>
    <w:rsid w:val="00383A8F"/>
    <w:rsid w:val="00383A9E"/>
    <w:rsid w:val="00383BFC"/>
    <w:rsid w:val="00383C06"/>
    <w:rsid w:val="00383EAD"/>
    <w:rsid w:val="003840A9"/>
    <w:rsid w:val="003840EE"/>
    <w:rsid w:val="00384236"/>
    <w:rsid w:val="00384611"/>
    <w:rsid w:val="00384669"/>
    <w:rsid w:val="00384BD6"/>
    <w:rsid w:val="00384CA0"/>
    <w:rsid w:val="00384D96"/>
    <w:rsid w:val="00384E46"/>
    <w:rsid w:val="00384F50"/>
    <w:rsid w:val="00385832"/>
    <w:rsid w:val="003859F7"/>
    <w:rsid w:val="00385B1C"/>
    <w:rsid w:val="00385B9C"/>
    <w:rsid w:val="00385C47"/>
    <w:rsid w:val="00385D56"/>
    <w:rsid w:val="00385EE5"/>
    <w:rsid w:val="00385F10"/>
    <w:rsid w:val="00385F55"/>
    <w:rsid w:val="00386090"/>
    <w:rsid w:val="003860D0"/>
    <w:rsid w:val="003860D1"/>
    <w:rsid w:val="003861BE"/>
    <w:rsid w:val="0038625F"/>
    <w:rsid w:val="003862B9"/>
    <w:rsid w:val="0038646F"/>
    <w:rsid w:val="003864B5"/>
    <w:rsid w:val="0038651F"/>
    <w:rsid w:val="003866C2"/>
    <w:rsid w:val="00386A2E"/>
    <w:rsid w:val="00386A48"/>
    <w:rsid w:val="00386B72"/>
    <w:rsid w:val="00386E2E"/>
    <w:rsid w:val="003870BA"/>
    <w:rsid w:val="00387115"/>
    <w:rsid w:val="0038721D"/>
    <w:rsid w:val="00387295"/>
    <w:rsid w:val="00387748"/>
    <w:rsid w:val="00387935"/>
    <w:rsid w:val="00387A43"/>
    <w:rsid w:val="00387D85"/>
    <w:rsid w:val="00387E3C"/>
    <w:rsid w:val="00387E44"/>
    <w:rsid w:val="00387E96"/>
    <w:rsid w:val="00387EB1"/>
    <w:rsid w:val="00387F14"/>
    <w:rsid w:val="00390033"/>
    <w:rsid w:val="00390323"/>
    <w:rsid w:val="0039033B"/>
    <w:rsid w:val="0039046F"/>
    <w:rsid w:val="00390586"/>
    <w:rsid w:val="003907EF"/>
    <w:rsid w:val="00390886"/>
    <w:rsid w:val="003908CD"/>
    <w:rsid w:val="00390991"/>
    <w:rsid w:val="00390A5C"/>
    <w:rsid w:val="00390D37"/>
    <w:rsid w:val="00390D96"/>
    <w:rsid w:val="0039115A"/>
    <w:rsid w:val="003911F3"/>
    <w:rsid w:val="0039127A"/>
    <w:rsid w:val="00391509"/>
    <w:rsid w:val="00391615"/>
    <w:rsid w:val="003917AB"/>
    <w:rsid w:val="00391823"/>
    <w:rsid w:val="003918C5"/>
    <w:rsid w:val="003919F2"/>
    <w:rsid w:val="00391AB1"/>
    <w:rsid w:val="00391B5D"/>
    <w:rsid w:val="00391C79"/>
    <w:rsid w:val="00391D75"/>
    <w:rsid w:val="00391E04"/>
    <w:rsid w:val="00391E58"/>
    <w:rsid w:val="00391F5B"/>
    <w:rsid w:val="00392109"/>
    <w:rsid w:val="00392120"/>
    <w:rsid w:val="003922C6"/>
    <w:rsid w:val="003922CD"/>
    <w:rsid w:val="0039236D"/>
    <w:rsid w:val="003923B4"/>
    <w:rsid w:val="00392426"/>
    <w:rsid w:val="00392436"/>
    <w:rsid w:val="003925E1"/>
    <w:rsid w:val="003926AD"/>
    <w:rsid w:val="0039298A"/>
    <w:rsid w:val="00392A29"/>
    <w:rsid w:val="00392A46"/>
    <w:rsid w:val="00392D6D"/>
    <w:rsid w:val="00392DDB"/>
    <w:rsid w:val="00392E94"/>
    <w:rsid w:val="00392EB0"/>
    <w:rsid w:val="00392F33"/>
    <w:rsid w:val="003930AF"/>
    <w:rsid w:val="00393137"/>
    <w:rsid w:val="00393211"/>
    <w:rsid w:val="0039324C"/>
    <w:rsid w:val="003933EF"/>
    <w:rsid w:val="003939E5"/>
    <w:rsid w:val="00393B0A"/>
    <w:rsid w:val="00393BF2"/>
    <w:rsid w:val="00393CB4"/>
    <w:rsid w:val="00393D14"/>
    <w:rsid w:val="00393D26"/>
    <w:rsid w:val="00393D7A"/>
    <w:rsid w:val="00393D91"/>
    <w:rsid w:val="00393EB4"/>
    <w:rsid w:val="00393FFA"/>
    <w:rsid w:val="0039405B"/>
    <w:rsid w:val="003941EE"/>
    <w:rsid w:val="00394674"/>
    <w:rsid w:val="0039471B"/>
    <w:rsid w:val="00394C12"/>
    <w:rsid w:val="00394CA7"/>
    <w:rsid w:val="00394DD0"/>
    <w:rsid w:val="00394DD3"/>
    <w:rsid w:val="00394E35"/>
    <w:rsid w:val="00394F22"/>
    <w:rsid w:val="00394F4E"/>
    <w:rsid w:val="00394FFC"/>
    <w:rsid w:val="00395072"/>
    <w:rsid w:val="0039509C"/>
    <w:rsid w:val="00395132"/>
    <w:rsid w:val="0039526A"/>
    <w:rsid w:val="003954BD"/>
    <w:rsid w:val="003955CD"/>
    <w:rsid w:val="003957CF"/>
    <w:rsid w:val="003957D5"/>
    <w:rsid w:val="00395A11"/>
    <w:rsid w:val="00395A89"/>
    <w:rsid w:val="00395B1F"/>
    <w:rsid w:val="00395B20"/>
    <w:rsid w:val="00395B4F"/>
    <w:rsid w:val="00395D50"/>
    <w:rsid w:val="00395DB5"/>
    <w:rsid w:val="00395E01"/>
    <w:rsid w:val="00395FCB"/>
    <w:rsid w:val="00395FEA"/>
    <w:rsid w:val="003963D8"/>
    <w:rsid w:val="003963F2"/>
    <w:rsid w:val="00396490"/>
    <w:rsid w:val="00396696"/>
    <w:rsid w:val="0039670C"/>
    <w:rsid w:val="00396719"/>
    <w:rsid w:val="0039687E"/>
    <w:rsid w:val="003969A4"/>
    <w:rsid w:val="003969D6"/>
    <w:rsid w:val="00396A6F"/>
    <w:rsid w:val="00396E20"/>
    <w:rsid w:val="00396EC5"/>
    <w:rsid w:val="00396ECB"/>
    <w:rsid w:val="00396EEE"/>
    <w:rsid w:val="00396FDC"/>
    <w:rsid w:val="00397024"/>
    <w:rsid w:val="003970BF"/>
    <w:rsid w:val="003970D6"/>
    <w:rsid w:val="003973B5"/>
    <w:rsid w:val="003976B6"/>
    <w:rsid w:val="003977EC"/>
    <w:rsid w:val="003978AA"/>
    <w:rsid w:val="00397A0A"/>
    <w:rsid w:val="00397A80"/>
    <w:rsid w:val="00397AD3"/>
    <w:rsid w:val="00397B00"/>
    <w:rsid w:val="00397C11"/>
    <w:rsid w:val="00397C6C"/>
    <w:rsid w:val="00397D75"/>
    <w:rsid w:val="00397DC0"/>
    <w:rsid w:val="003A0433"/>
    <w:rsid w:val="003A04F9"/>
    <w:rsid w:val="003A0591"/>
    <w:rsid w:val="003A05C7"/>
    <w:rsid w:val="003A06DC"/>
    <w:rsid w:val="003A0708"/>
    <w:rsid w:val="003A0861"/>
    <w:rsid w:val="003A09AB"/>
    <w:rsid w:val="003A0A85"/>
    <w:rsid w:val="003A0AB0"/>
    <w:rsid w:val="003A0B1E"/>
    <w:rsid w:val="003A0C5E"/>
    <w:rsid w:val="003A0E3D"/>
    <w:rsid w:val="003A0E94"/>
    <w:rsid w:val="003A0EF0"/>
    <w:rsid w:val="003A10ED"/>
    <w:rsid w:val="003A112B"/>
    <w:rsid w:val="003A13AF"/>
    <w:rsid w:val="003A140C"/>
    <w:rsid w:val="003A19D3"/>
    <w:rsid w:val="003A1B25"/>
    <w:rsid w:val="003A1C5A"/>
    <w:rsid w:val="003A1C5D"/>
    <w:rsid w:val="003A1CEA"/>
    <w:rsid w:val="003A1E3C"/>
    <w:rsid w:val="003A1EB5"/>
    <w:rsid w:val="003A1ED6"/>
    <w:rsid w:val="003A1F32"/>
    <w:rsid w:val="003A20BA"/>
    <w:rsid w:val="003A2189"/>
    <w:rsid w:val="003A2340"/>
    <w:rsid w:val="003A23FB"/>
    <w:rsid w:val="003A2A07"/>
    <w:rsid w:val="003A2AEA"/>
    <w:rsid w:val="003A2C68"/>
    <w:rsid w:val="003A2CF8"/>
    <w:rsid w:val="003A2EBC"/>
    <w:rsid w:val="003A2EC4"/>
    <w:rsid w:val="003A2EF6"/>
    <w:rsid w:val="003A2FA8"/>
    <w:rsid w:val="003A32C3"/>
    <w:rsid w:val="003A3403"/>
    <w:rsid w:val="003A3460"/>
    <w:rsid w:val="003A353D"/>
    <w:rsid w:val="003A3589"/>
    <w:rsid w:val="003A3617"/>
    <w:rsid w:val="003A371E"/>
    <w:rsid w:val="003A3749"/>
    <w:rsid w:val="003A38A5"/>
    <w:rsid w:val="003A38F6"/>
    <w:rsid w:val="003A3998"/>
    <w:rsid w:val="003A3A0F"/>
    <w:rsid w:val="003A3A98"/>
    <w:rsid w:val="003A3C24"/>
    <w:rsid w:val="003A3C88"/>
    <w:rsid w:val="003A3D06"/>
    <w:rsid w:val="003A3DC6"/>
    <w:rsid w:val="003A3EF0"/>
    <w:rsid w:val="003A3F44"/>
    <w:rsid w:val="003A3FED"/>
    <w:rsid w:val="003A4071"/>
    <w:rsid w:val="003A40D1"/>
    <w:rsid w:val="003A43CB"/>
    <w:rsid w:val="003A4456"/>
    <w:rsid w:val="003A4852"/>
    <w:rsid w:val="003A488B"/>
    <w:rsid w:val="003A491D"/>
    <w:rsid w:val="003A49E2"/>
    <w:rsid w:val="003A4A4E"/>
    <w:rsid w:val="003A4BAF"/>
    <w:rsid w:val="003A4E19"/>
    <w:rsid w:val="003A50BA"/>
    <w:rsid w:val="003A52F5"/>
    <w:rsid w:val="003A5334"/>
    <w:rsid w:val="003A55FE"/>
    <w:rsid w:val="003A56DB"/>
    <w:rsid w:val="003A58B6"/>
    <w:rsid w:val="003A5B6C"/>
    <w:rsid w:val="003A5B8C"/>
    <w:rsid w:val="003A5C11"/>
    <w:rsid w:val="003A5FA7"/>
    <w:rsid w:val="003A62A6"/>
    <w:rsid w:val="003A633F"/>
    <w:rsid w:val="003A6362"/>
    <w:rsid w:val="003A6673"/>
    <w:rsid w:val="003A6719"/>
    <w:rsid w:val="003A674A"/>
    <w:rsid w:val="003A6752"/>
    <w:rsid w:val="003A6892"/>
    <w:rsid w:val="003A69FB"/>
    <w:rsid w:val="003A6B19"/>
    <w:rsid w:val="003A6B4D"/>
    <w:rsid w:val="003A6EB5"/>
    <w:rsid w:val="003A71A1"/>
    <w:rsid w:val="003A73FC"/>
    <w:rsid w:val="003A744F"/>
    <w:rsid w:val="003A7493"/>
    <w:rsid w:val="003A75A2"/>
    <w:rsid w:val="003A75DD"/>
    <w:rsid w:val="003A7669"/>
    <w:rsid w:val="003A797C"/>
    <w:rsid w:val="003A7AE2"/>
    <w:rsid w:val="003A7C97"/>
    <w:rsid w:val="003A7CA8"/>
    <w:rsid w:val="003A7F34"/>
    <w:rsid w:val="003A7F61"/>
    <w:rsid w:val="003B03E2"/>
    <w:rsid w:val="003B0558"/>
    <w:rsid w:val="003B055A"/>
    <w:rsid w:val="003B0594"/>
    <w:rsid w:val="003B0661"/>
    <w:rsid w:val="003B0708"/>
    <w:rsid w:val="003B07A0"/>
    <w:rsid w:val="003B07D4"/>
    <w:rsid w:val="003B0830"/>
    <w:rsid w:val="003B0898"/>
    <w:rsid w:val="003B0A0D"/>
    <w:rsid w:val="003B0A7E"/>
    <w:rsid w:val="003B0BB9"/>
    <w:rsid w:val="003B0CA7"/>
    <w:rsid w:val="003B0D30"/>
    <w:rsid w:val="003B0E3C"/>
    <w:rsid w:val="003B0FE6"/>
    <w:rsid w:val="003B11C9"/>
    <w:rsid w:val="003B135A"/>
    <w:rsid w:val="003B1389"/>
    <w:rsid w:val="003B1439"/>
    <w:rsid w:val="003B1463"/>
    <w:rsid w:val="003B1795"/>
    <w:rsid w:val="003B1819"/>
    <w:rsid w:val="003B1B1F"/>
    <w:rsid w:val="003B1B93"/>
    <w:rsid w:val="003B1BFD"/>
    <w:rsid w:val="003B1D25"/>
    <w:rsid w:val="003B1E32"/>
    <w:rsid w:val="003B1EBC"/>
    <w:rsid w:val="003B1ED3"/>
    <w:rsid w:val="003B1FAD"/>
    <w:rsid w:val="003B2061"/>
    <w:rsid w:val="003B20B8"/>
    <w:rsid w:val="003B216F"/>
    <w:rsid w:val="003B231B"/>
    <w:rsid w:val="003B268A"/>
    <w:rsid w:val="003B296A"/>
    <w:rsid w:val="003B2A59"/>
    <w:rsid w:val="003B2E80"/>
    <w:rsid w:val="003B2EB9"/>
    <w:rsid w:val="003B3105"/>
    <w:rsid w:val="003B312C"/>
    <w:rsid w:val="003B3134"/>
    <w:rsid w:val="003B3155"/>
    <w:rsid w:val="003B326A"/>
    <w:rsid w:val="003B32D7"/>
    <w:rsid w:val="003B3394"/>
    <w:rsid w:val="003B348F"/>
    <w:rsid w:val="003B3696"/>
    <w:rsid w:val="003B36C0"/>
    <w:rsid w:val="003B37A6"/>
    <w:rsid w:val="003B37F5"/>
    <w:rsid w:val="003B3A13"/>
    <w:rsid w:val="003B3AD5"/>
    <w:rsid w:val="003B3B61"/>
    <w:rsid w:val="003B3D62"/>
    <w:rsid w:val="003B3FE2"/>
    <w:rsid w:val="003B4324"/>
    <w:rsid w:val="003B4357"/>
    <w:rsid w:val="003B4446"/>
    <w:rsid w:val="003B462F"/>
    <w:rsid w:val="003B4691"/>
    <w:rsid w:val="003B46AA"/>
    <w:rsid w:val="003B4770"/>
    <w:rsid w:val="003B4790"/>
    <w:rsid w:val="003B4883"/>
    <w:rsid w:val="003B4905"/>
    <w:rsid w:val="003B4A5F"/>
    <w:rsid w:val="003B4B3E"/>
    <w:rsid w:val="003B4C89"/>
    <w:rsid w:val="003B5090"/>
    <w:rsid w:val="003B509A"/>
    <w:rsid w:val="003B509C"/>
    <w:rsid w:val="003B50C7"/>
    <w:rsid w:val="003B5227"/>
    <w:rsid w:val="003B5232"/>
    <w:rsid w:val="003B5467"/>
    <w:rsid w:val="003B5591"/>
    <w:rsid w:val="003B56D8"/>
    <w:rsid w:val="003B573B"/>
    <w:rsid w:val="003B5A2D"/>
    <w:rsid w:val="003B5AED"/>
    <w:rsid w:val="003B5BAB"/>
    <w:rsid w:val="003B5BF0"/>
    <w:rsid w:val="003B5E1E"/>
    <w:rsid w:val="003B5EB0"/>
    <w:rsid w:val="003B6151"/>
    <w:rsid w:val="003B62CA"/>
    <w:rsid w:val="003B63A2"/>
    <w:rsid w:val="003B6481"/>
    <w:rsid w:val="003B652D"/>
    <w:rsid w:val="003B664C"/>
    <w:rsid w:val="003B68D2"/>
    <w:rsid w:val="003B695A"/>
    <w:rsid w:val="003B6CB6"/>
    <w:rsid w:val="003B6E1A"/>
    <w:rsid w:val="003B6ECA"/>
    <w:rsid w:val="003B7024"/>
    <w:rsid w:val="003B7077"/>
    <w:rsid w:val="003B7189"/>
    <w:rsid w:val="003B71A9"/>
    <w:rsid w:val="003B7290"/>
    <w:rsid w:val="003B72C9"/>
    <w:rsid w:val="003B7319"/>
    <w:rsid w:val="003B7325"/>
    <w:rsid w:val="003B7350"/>
    <w:rsid w:val="003B7394"/>
    <w:rsid w:val="003B7441"/>
    <w:rsid w:val="003B765A"/>
    <w:rsid w:val="003B76B4"/>
    <w:rsid w:val="003B78B7"/>
    <w:rsid w:val="003B78C7"/>
    <w:rsid w:val="003B7A71"/>
    <w:rsid w:val="003B7B62"/>
    <w:rsid w:val="003B7C0F"/>
    <w:rsid w:val="003B7C6A"/>
    <w:rsid w:val="003B7E0F"/>
    <w:rsid w:val="003B7E24"/>
    <w:rsid w:val="003B7F2E"/>
    <w:rsid w:val="003B7F34"/>
    <w:rsid w:val="003B7F9F"/>
    <w:rsid w:val="003B7FEC"/>
    <w:rsid w:val="003C02BC"/>
    <w:rsid w:val="003C0308"/>
    <w:rsid w:val="003C046A"/>
    <w:rsid w:val="003C068A"/>
    <w:rsid w:val="003C07B4"/>
    <w:rsid w:val="003C08F4"/>
    <w:rsid w:val="003C0C32"/>
    <w:rsid w:val="003C0C3A"/>
    <w:rsid w:val="003C0CD3"/>
    <w:rsid w:val="003C0E72"/>
    <w:rsid w:val="003C0F54"/>
    <w:rsid w:val="003C0F75"/>
    <w:rsid w:val="003C0F7C"/>
    <w:rsid w:val="003C105A"/>
    <w:rsid w:val="003C10DD"/>
    <w:rsid w:val="003C10F4"/>
    <w:rsid w:val="003C1371"/>
    <w:rsid w:val="003C163E"/>
    <w:rsid w:val="003C18D3"/>
    <w:rsid w:val="003C193A"/>
    <w:rsid w:val="003C197D"/>
    <w:rsid w:val="003C1B35"/>
    <w:rsid w:val="003C1B40"/>
    <w:rsid w:val="003C1CF2"/>
    <w:rsid w:val="003C1F48"/>
    <w:rsid w:val="003C1FDB"/>
    <w:rsid w:val="003C20BF"/>
    <w:rsid w:val="003C227F"/>
    <w:rsid w:val="003C22BA"/>
    <w:rsid w:val="003C22F8"/>
    <w:rsid w:val="003C23E5"/>
    <w:rsid w:val="003C2425"/>
    <w:rsid w:val="003C2483"/>
    <w:rsid w:val="003C24A2"/>
    <w:rsid w:val="003C2674"/>
    <w:rsid w:val="003C2749"/>
    <w:rsid w:val="003C274B"/>
    <w:rsid w:val="003C27F8"/>
    <w:rsid w:val="003C2933"/>
    <w:rsid w:val="003C29D1"/>
    <w:rsid w:val="003C29E4"/>
    <w:rsid w:val="003C2C20"/>
    <w:rsid w:val="003C2DB7"/>
    <w:rsid w:val="003C2DD0"/>
    <w:rsid w:val="003C2E77"/>
    <w:rsid w:val="003C2F28"/>
    <w:rsid w:val="003C333A"/>
    <w:rsid w:val="003C344D"/>
    <w:rsid w:val="003C3643"/>
    <w:rsid w:val="003C368F"/>
    <w:rsid w:val="003C373F"/>
    <w:rsid w:val="003C3805"/>
    <w:rsid w:val="003C393C"/>
    <w:rsid w:val="003C3A33"/>
    <w:rsid w:val="003C3C20"/>
    <w:rsid w:val="003C3C65"/>
    <w:rsid w:val="003C3E9A"/>
    <w:rsid w:val="003C3F4F"/>
    <w:rsid w:val="003C3FF7"/>
    <w:rsid w:val="003C4048"/>
    <w:rsid w:val="003C407F"/>
    <w:rsid w:val="003C41F1"/>
    <w:rsid w:val="003C43E8"/>
    <w:rsid w:val="003C444C"/>
    <w:rsid w:val="003C4761"/>
    <w:rsid w:val="003C47A4"/>
    <w:rsid w:val="003C490C"/>
    <w:rsid w:val="003C4A06"/>
    <w:rsid w:val="003C4B7B"/>
    <w:rsid w:val="003C4CF6"/>
    <w:rsid w:val="003C4E93"/>
    <w:rsid w:val="003C4EC5"/>
    <w:rsid w:val="003C4EE2"/>
    <w:rsid w:val="003C4F2D"/>
    <w:rsid w:val="003C4FEE"/>
    <w:rsid w:val="003C532A"/>
    <w:rsid w:val="003C53C7"/>
    <w:rsid w:val="003C5525"/>
    <w:rsid w:val="003C55A5"/>
    <w:rsid w:val="003C589F"/>
    <w:rsid w:val="003C5992"/>
    <w:rsid w:val="003C59AE"/>
    <w:rsid w:val="003C5A32"/>
    <w:rsid w:val="003C5B6C"/>
    <w:rsid w:val="003C5D42"/>
    <w:rsid w:val="003C5DF7"/>
    <w:rsid w:val="003C5DF9"/>
    <w:rsid w:val="003C5E55"/>
    <w:rsid w:val="003C6208"/>
    <w:rsid w:val="003C624E"/>
    <w:rsid w:val="003C625E"/>
    <w:rsid w:val="003C6287"/>
    <w:rsid w:val="003C62DD"/>
    <w:rsid w:val="003C6413"/>
    <w:rsid w:val="003C6430"/>
    <w:rsid w:val="003C6487"/>
    <w:rsid w:val="003C64FE"/>
    <w:rsid w:val="003C654A"/>
    <w:rsid w:val="003C65EE"/>
    <w:rsid w:val="003C6739"/>
    <w:rsid w:val="003C67F1"/>
    <w:rsid w:val="003C6AFD"/>
    <w:rsid w:val="003C6B32"/>
    <w:rsid w:val="003C6B6A"/>
    <w:rsid w:val="003C6BFF"/>
    <w:rsid w:val="003C6D49"/>
    <w:rsid w:val="003C7068"/>
    <w:rsid w:val="003C710F"/>
    <w:rsid w:val="003C72AF"/>
    <w:rsid w:val="003C7374"/>
    <w:rsid w:val="003C748C"/>
    <w:rsid w:val="003C779C"/>
    <w:rsid w:val="003C7827"/>
    <w:rsid w:val="003C78BB"/>
    <w:rsid w:val="003C78FB"/>
    <w:rsid w:val="003C793F"/>
    <w:rsid w:val="003C7942"/>
    <w:rsid w:val="003C7B0D"/>
    <w:rsid w:val="003C7D27"/>
    <w:rsid w:val="003C7DA7"/>
    <w:rsid w:val="003C7E32"/>
    <w:rsid w:val="003C7ECA"/>
    <w:rsid w:val="003D005D"/>
    <w:rsid w:val="003D0136"/>
    <w:rsid w:val="003D034A"/>
    <w:rsid w:val="003D0437"/>
    <w:rsid w:val="003D045D"/>
    <w:rsid w:val="003D0621"/>
    <w:rsid w:val="003D069F"/>
    <w:rsid w:val="003D072C"/>
    <w:rsid w:val="003D0A80"/>
    <w:rsid w:val="003D0AFF"/>
    <w:rsid w:val="003D0B00"/>
    <w:rsid w:val="003D0CC1"/>
    <w:rsid w:val="003D0D7A"/>
    <w:rsid w:val="003D0E44"/>
    <w:rsid w:val="003D10CD"/>
    <w:rsid w:val="003D117E"/>
    <w:rsid w:val="003D126D"/>
    <w:rsid w:val="003D12B4"/>
    <w:rsid w:val="003D13F7"/>
    <w:rsid w:val="003D1454"/>
    <w:rsid w:val="003D14D6"/>
    <w:rsid w:val="003D1580"/>
    <w:rsid w:val="003D1C9F"/>
    <w:rsid w:val="003D1DBC"/>
    <w:rsid w:val="003D1E71"/>
    <w:rsid w:val="003D1FAC"/>
    <w:rsid w:val="003D1FB6"/>
    <w:rsid w:val="003D1FC9"/>
    <w:rsid w:val="003D22DE"/>
    <w:rsid w:val="003D2386"/>
    <w:rsid w:val="003D23A9"/>
    <w:rsid w:val="003D244E"/>
    <w:rsid w:val="003D2568"/>
    <w:rsid w:val="003D27A0"/>
    <w:rsid w:val="003D285A"/>
    <w:rsid w:val="003D2BCC"/>
    <w:rsid w:val="003D2CB6"/>
    <w:rsid w:val="003D2DE3"/>
    <w:rsid w:val="003D2DEC"/>
    <w:rsid w:val="003D2EBC"/>
    <w:rsid w:val="003D303D"/>
    <w:rsid w:val="003D30C9"/>
    <w:rsid w:val="003D31CF"/>
    <w:rsid w:val="003D323F"/>
    <w:rsid w:val="003D3338"/>
    <w:rsid w:val="003D33DE"/>
    <w:rsid w:val="003D34C9"/>
    <w:rsid w:val="003D3A9D"/>
    <w:rsid w:val="003D3B5C"/>
    <w:rsid w:val="003D3C5D"/>
    <w:rsid w:val="003D3C6C"/>
    <w:rsid w:val="003D3D06"/>
    <w:rsid w:val="003D3DBD"/>
    <w:rsid w:val="003D3EB9"/>
    <w:rsid w:val="003D3F9E"/>
    <w:rsid w:val="003D4075"/>
    <w:rsid w:val="003D40D9"/>
    <w:rsid w:val="003D40E9"/>
    <w:rsid w:val="003D4828"/>
    <w:rsid w:val="003D4988"/>
    <w:rsid w:val="003D4B90"/>
    <w:rsid w:val="003D4BAA"/>
    <w:rsid w:val="003D4CB3"/>
    <w:rsid w:val="003D4CB5"/>
    <w:rsid w:val="003D4D39"/>
    <w:rsid w:val="003D4DC9"/>
    <w:rsid w:val="003D4DEF"/>
    <w:rsid w:val="003D4FE9"/>
    <w:rsid w:val="003D537A"/>
    <w:rsid w:val="003D5396"/>
    <w:rsid w:val="003D54A5"/>
    <w:rsid w:val="003D55EA"/>
    <w:rsid w:val="003D55F8"/>
    <w:rsid w:val="003D5616"/>
    <w:rsid w:val="003D5650"/>
    <w:rsid w:val="003D56EF"/>
    <w:rsid w:val="003D57B1"/>
    <w:rsid w:val="003D5888"/>
    <w:rsid w:val="003D589E"/>
    <w:rsid w:val="003D5965"/>
    <w:rsid w:val="003D5984"/>
    <w:rsid w:val="003D5A55"/>
    <w:rsid w:val="003D5A68"/>
    <w:rsid w:val="003D5C91"/>
    <w:rsid w:val="003D5CA3"/>
    <w:rsid w:val="003D5EC3"/>
    <w:rsid w:val="003D5F83"/>
    <w:rsid w:val="003D5FFD"/>
    <w:rsid w:val="003D6085"/>
    <w:rsid w:val="003D634D"/>
    <w:rsid w:val="003D64ED"/>
    <w:rsid w:val="003D65DA"/>
    <w:rsid w:val="003D6607"/>
    <w:rsid w:val="003D69FA"/>
    <w:rsid w:val="003D6B39"/>
    <w:rsid w:val="003D6B65"/>
    <w:rsid w:val="003D6C74"/>
    <w:rsid w:val="003D6E98"/>
    <w:rsid w:val="003D6F8B"/>
    <w:rsid w:val="003D7093"/>
    <w:rsid w:val="003D71AB"/>
    <w:rsid w:val="003D7207"/>
    <w:rsid w:val="003D72BC"/>
    <w:rsid w:val="003D736E"/>
    <w:rsid w:val="003D7446"/>
    <w:rsid w:val="003D76B1"/>
    <w:rsid w:val="003D7874"/>
    <w:rsid w:val="003D7950"/>
    <w:rsid w:val="003D7968"/>
    <w:rsid w:val="003D7C9D"/>
    <w:rsid w:val="003D7E3B"/>
    <w:rsid w:val="003D7F61"/>
    <w:rsid w:val="003E019B"/>
    <w:rsid w:val="003E019D"/>
    <w:rsid w:val="003E01A2"/>
    <w:rsid w:val="003E01DC"/>
    <w:rsid w:val="003E0334"/>
    <w:rsid w:val="003E0528"/>
    <w:rsid w:val="003E0580"/>
    <w:rsid w:val="003E066A"/>
    <w:rsid w:val="003E0702"/>
    <w:rsid w:val="003E07B7"/>
    <w:rsid w:val="003E081A"/>
    <w:rsid w:val="003E0923"/>
    <w:rsid w:val="003E0A7C"/>
    <w:rsid w:val="003E0B00"/>
    <w:rsid w:val="003E0B23"/>
    <w:rsid w:val="003E0C00"/>
    <w:rsid w:val="003E0CC3"/>
    <w:rsid w:val="003E0D2A"/>
    <w:rsid w:val="003E0DD8"/>
    <w:rsid w:val="003E0DFA"/>
    <w:rsid w:val="003E0E8D"/>
    <w:rsid w:val="003E0F50"/>
    <w:rsid w:val="003E0FAC"/>
    <w:rsid w:val="003E0FF3"/>
    <w:rsid w:val="003E130F"/>
    <w:rsid w:val="003E14A7"/>
    <w:rsid w:val="003E1508"/>
    <w:rsid w:val="003E1564"/>
    <w:rsid w:val="003E1579"/>
    <w:rsid w:val="003E1901"/>
    <w:rsid w:val="003E1962"/>
    <w:rsid w:val="003E1AE2"/>
    <w:rsid w:val="003E1E9E"/>
    <w:rsid w:val="003E2249"/>
    <w:rsid w:val="003E2305"/>
    <w:rsid w:val="003E2426"/>
    <w:rsid w:val="003E2475"/>
    <w:rsid w:val="003E25C8"/>
    <w:rsid w:val="003E26A2"/>
    <w:rsid w:val="003E2B55"/>
    <w:rsid w:val="003E2CC7"/>
    <w:rsid w:val="003E2CF2"/>
    <w:rsid w:val="003E31AC"/>
    <w:rsid w:val="003E32DA"/>
    <w:rsid w:val="003E3336"/>
    <w:rsid w:val="003E3434"/>
    <w:rsid w:val="003E3444"/>
    <w:rsid w:val="003E3473"/>
    <w:rsid w:val="003E3641"/>
    <w:rsid w:val="003E36AD"/>
    <w:rsid w:val="003E397C"/>
    <w:rsid w:val="003E3B5B"/>
    <w:rsid w:val="003E3BCF"/>
    <w:rsid w:val="003E3C91"/>
    <w:rsid w:val="003E3CE0"/>
    <w:rsid w:val="003E3D33"/>
    <w:rsid w:val="003E3D86"/>
    <w:rsid w:val="003E3E47"/>
    <w:rsid w:val="003E3E71"/>
    <w:rsid w:val="003E3F17"/>
    <w:rsid w:val="003E3F44"/>
    <w:rsid w:val="003E402A"/>
    <w:rsid w:val="003E40CA"/>
    <w:rsid w:val="003E4123"/>
    <w:rsid w:val="003E4278"/>
    <w:rsid w:val="003E43C4"/>
    <w:rsid w:val="003E450E"/>
    <w:rsid w:val="003E4595"/>
    <w:rsid w:val="003E4681"/>
    <w:rsid w:val="003E46CA"/>
    <w:rsid w:val="003E4896"/>
    <w:rsid w:val="003E49AB"/>
    <w:rsid w:val="003E4A1D"/>
    <w:rsid w:val="003E4A7F"/>
    <w:rsid w:val="003E4AE3"/>
    <w:rsid w:val="003E4EA0"/>
    <w:rsid w:val="003E4EA4"/>
    <w:rsid w:val="003E4F4C"/>
    <w:rsid w:val="003E4F84"/>
    <w:rsid w:val="003E501D"/>
    <w:rsid w:val="003E50F4"/>
    <w:rsid w:val="003E52E1"/>
    <w:rsid w:val="003E5379"/>
    <w:rsid w:val="003E538B"/>
    <w:rsid w:val="003E544B"/>
    <w:rsid w:val="003E544C"/>
    <w:rsid w:val="003E553C"/>
    <w:rsid w:val="003E565F"/>
    <w:rsid w:val="003E5978"/>
    <w:rsid w:val="003E5A7A"/>
    <w:rsid w:val="003E5AEB"/>
    <w:rsid w:val="003E5B16"/>
    <w:rsid w:val="003E5F54"/>
    <w:rsid w:val="003E60E9"/>
    <w:rsid w:val="003E6236"/>
    <w:rsid w:val="003E6238"/>
    <w:rsid w:val="003E63E4"/>
    <w:rsid w:val="003E666B"/>
    <w:rsid w:val="003E66A0"/>
    <w:rsid w:val="003E66B7"/>
    <w:rsid w:val="003E67BD"/>
    <w:rsid w:val="003E6C33"/>
    <w:rsid w:val="003E704F"/>
    <w:rsid w:val="003E71E3"/>
    <w:rsid w:val="003E725E"/>
    <w:rsid w:val="003E740D"/>
    <w:rsid w:val="003E7650"/>
    <w:rsid w:val="003E781F"/>
    <w:rsid w:val="003E78C6"/>
    <w:rsid w:val="003E7A20"/>
    <w:rsid w:val="003E7B85"/>
    <w:rsid w:val="003E7D50"/>
    <w:rsid w:val="003E7E0A"/>
    <w:rsid w:val="003F0189"/>
    <w:rsid w:val="003F01A6"/>
    <w:rsid w:val="003F0207"/>
    <w:rsid w:val="003F048F"/>
    <w:rsid w:val="003F04FC"/>
    <w:rsid w:val="003F05DB"/>
    <w:rsid w:val="003F05DC"/>
    <w:rsid w:val="003F0728"/>
    <w:rsid w:val="003F07B9"/>
    <w:rsid w:val="003F08A2"/>
    <w:rsid w:val="003F09B3"/>
    <w:rsid w:val="003F09C4"/>
    <w:rsid w:val="003F0ADF"/>
    <w:rsid w:val="003F0B14"/>
    <w:rsid w:val="003F0BCD"/>
    <w:rsid w:val="003F0BE8"/>
    <w:rsid w:val="003F0D35"/>
    <w:rsid w:val="003F1009"/>
    <w:rsid w:val="003F123C"/>
    <w:rsid w:val="003F12C2"/>
    <w:rsid w:val="003F13A2"/>
    <w:rsid w:val="003F1A40"/>
    <w:rsid w:val="003F1C76"/>
    <w:rsid w:val="003F1DA2"/>
    <w:rsid w:val="003F1DA7"/>
    <w:rsid w:val="003F1EA3"/>
    <w:rsid w:val="003F20BB"/>
    <w:rsid w:val="003F210C"/>
    <w:rsid w:val="003F221E"/>
    <w:rsid w:val="003F231C"/>
    <w:rsid w:val="003F2791"/>
    <w:rsid w:val="003F27DC"/>
    <w:rsid w:val="003F288D"/>
    <w:rsid w:val="003F28CE"/>
    <w:rsid w:val="003F28D9"/>
    <w:rsid w:val="003F2A31"/>
    <w:rsid w:val="003F2A72"/>
    <w:rsid w:val="003F2A78"/>
    <w:rsid w:val="003F2B0C"/>
    <w:rsid w:val="003F2BA9"/>
    <w:rsid w:val="003F2C67"/>
    <w:rsid w:val="003F2C70"/>
    <w:rsid w:val="003F2C79"/>
    <w:rsid w:val="003F2F64"/>
    <w:rsid w:val="003F3225"/>
    <w:rsid w:val="003F3267"/>
    <w:rsid w:val="003F32C1"/>
    <w:rsid w:val="003F33E6"/>
    <w:rsid w:val="003F3423"/>
    <w:rsid w:val="003F36C6"/>
    <w:rsid w:val="003F3855"/>
    <w:rsid w:val="003F38B9"/>
    <w:rsid w:val="003F39EE"/>
    <w:rsid w:val="003F3A15"/>
    <w:rsid w:val="003F3A2E"/>
    <w:rsid w:val="003F3A7C"/>
    <w:rsid w:val="003F3D17"/>
    <w:rsid w:val="003F3E19"/>
    <w:rsid w:val="003F3E1E"/>
    <w:rsid w:val="003F3E6D"/>
    <w:rsid w:val="003F4003"/>
    <w:rsid w:val="003F4166"/>
    <w:rsid w:val="003F4370"/>
    <w:rsid w:val="003F443C"/>
    <w:rsid w:val="003F4636"/>
    <w:rsid w:val="003F46D2"/>
    <w:rsid w:val="003F470F"/>
    <w:rsid w:val="003F472C"/>
    <w:rsid w:val="003F475A"/>
    <w:rsid w:val="003F477F"/>
    <w:rsid w:val="003F4846"/>
    <w:rsid w:val="003F4980"/>
    <w:rsid w:val="003F4A34"/>
    <w:rsid w:val="003F4A3A"/>
    <w:rsid w:val="003F4A55"/>
    <w:rsid w:val="003F4B60"/>
    <w:rsid w:val="003F4CE2"/>
    <w:rsid w:val="003F4D7E"/>
    <w:rsid w:val="003F4E46"/>
    <w:rsid w:val="003F536C"/>
    <w:rsid w:val="003F53D0"/>
    <w:rsid w:val="003F5502"/>
    <w:rsid w:val="003F5522"/>
    <w:rsid w:val="003F55B4"/>
    <w:rsid w:val="003F5662"/>
    <w:rsid w:val="003F59A3"/>
    <w:rsid w:val="003F59C4"/>
    <w:rsid w:val="003F5C27"/>
    <w:rsid w:val="003F5D11"/>
    <w:rsid w:val="003F5E3E"/>
    <w:rsid w:val="003F5E66"/>
    <w:rsid w:val="003F5E82"/>
    <w:rsid w:val="003F5E96"/>
    <w:rsid w:val="003F5EA2"/>
    <w:rsid w:val="003F5F13"/>
    <w:rsid w:val="003F5FE2"/>
    <w:rsid w:val="003F6086"/>
    <w:rsid w:val="003F6160"/>
    <w:rsid w:val="003F6179"/>
    <w:rsid w:val="003F6311"/>
    <w:rsid w:val="003F6321"/>
    <w:rsid w:val="003F6438"/>
    <w:rsid w:val="003F647D"/>
    <w:rsid w:val="003F64BC"/>
    <w:rsid w:val="003F6681"/>
    <w:rsid w:val="003F6716"/>
    <w:rsid w:val="003F69B1"/>
    <w:rsid w:val="003F69ED"/>
    <w:rsid w:val="003F6A8D"/>
    <w:rsid w:val="003F6C4C"/>
    <w:rsid w:val="003F6E4E"/>
    <w:rsid w:val="003F6EC4"/>
    <w:rsid w:val="003F7049"/>
    <w:rsid w:val="003F7110"/>
    <w:rsid w:val="003F71C6"/>
    <w:rsid w:val="003F71D0"/>
    <w:rsid w:val="003F74E2"/>
    <w:rsid w:val="003F74EC"/>
    <w:rsid w:val="003F7530"/>
    <w:rsid w:val="003F7729"/>
    <w:rsid w:val="003F77DD"/>
    <w:rsid w:val="003F78FA"/>
    <w:rsid w:val="003F7B35"/>
    <w:rsid w:val="003F7B80"/>
    <w:rsid w:val="003F7D27"/>
    <w:rsid w:val="003F7D4A"/>
    <w:rsid w:val="003F7D9F"/>
    <w:rsid w:val="003F7EDE"/>
    <w:rsid w:val="003F7FF0"/>
    <w:rsid w:val="00400001"/>
    <w:rsid w:val="0040033B"/>
    <w:rsid w:val="004003B4"/>
    <w:rsid w:val="00400548"/>
    <w:rsid w:val="00400595"/>
    <w:rsid w:val="0040073B"/>
    <w:rsid w:val="00400755"/>
    <w:rsid w:val="004008B9"/>
    <w:rsid w:val="00400A09"/>
    <w:rsid w:val="00400A0B"/>
    <w:rsid w:val="00400A1B"/>
    <w:rsid w:val="00400D36"/>
    <w:rsid w:val="00400D9B"/>
    <w:rsid w:val="00400E23"/>
    <w:rsid w:val="00400E50"/>
    <w:rsid w:val="00400F70"/>
    <w:rsid w:val="00400FD1"/>
    <w:rsid w:val="00400FFD"/>
    <w:rsid w:val="00401183"/>
    <w:rsid w:val="004011C0"/>
    <w:rsid w:val="00401301"/>
    <w:rsid w:val="0040131B"/>
    <w:rsid w:val="0040135F"/>
    <w:rsid w:val="004013B1"/>
    <w:rsid w:val="00401543"/>
    <w:rsid w:val="00401876"/>
    <w:rsid w:val="004019A5"/>
    <w:rsid w:val="00401B9F"/>
    <w:rsid w:val="00401D21"/>
    <w:rsid w:val="00401E57"/>
    <w:rsid w:val="00401EEB"/>
    <w:rsid w:val="0040208E"/>
    <w:rsid w:val="0040251D"/>
    <w:rsid w:val="004025BC"/>
    <w:rsid w:val="0040281D"/>
    <w:rsid w:val="004029E1"/>
    <w:rsid w:val="00402B43"/>
    <w:rsid w:val="00402B44"/>
    <w:rsid w:val="00402B6F"/>
    <w:rsid w:val="00402BD5"/>
    <w:rsid w:val="00402D0B"/>
    <w:rsid w:val="00402FC9"/>
    <w:rsid w:val="004030B3"/>
    <w:rsid w:val="00403102"/>
    <w:rsid w:val="004031ED"/>
    <w:rsid w:val="00403247"/>
    <w:rsid w:val="0040347B"/>
    <w:rsid w:val="00403489"/>
    <w:rsid w:val="0040353C"/>
    <w:rsid w:val="00403573"/>
    <w:rsid w:val="00403604"/>
    <w:rsid w:val="004036A1"/>
    <w:rsid w:val="00403737"/>
    <w:rsid w:val="0040374A"/>
    <w:rsid w:val="00403792"/>
    <w:rsid w:val="004037CB"/>
    <w:rsid w:val="00403881"/>
    <w:rsid w:val="00403943"/>
    <w:rsid w:val="00403C9A"/>
    <w:rsid w:val="00403EBA"/>
    <w:rsid w:val="00403F1F"/>
    <w:rsid w:val="00404022"/>
    <w:rsid w:val="00404063"/>
    <w:rsid w:val="0040421D"/>
    <w:rsid w:val="004043D3"/>
    <w:rsid w:val="00404476"/>
    <w:rsid w:val="004046CF"/>
    <w:rsid w:val="004047FD"/>
    <w:rsid w:val="0040496F"/>
    <w:rsid w:val="004049BD"/>
    <w:rsid w:val="00404ECC"/>
    <w:rsid w:val="00404FF9"/>
    <w:rsid w:val="00405219"/>
    <w:rsid w:val="00405334"/>
    <w:rsid w:val="00405722"/>
    <w:rsid w:val="00405755"/>
    <w:rsid w:val="00405989"/>
    <w:rsid w:val="00405A5A"/>
    <w:rsid w:val="00405A5B"/>
    <w:rsid w:val="00405AB0"/>
    <w:rsid w:val="00405B43"/>
    <w:rsid w:val="00405C94"/>
    <w:rsid w:val="00405E47"/>
    <w:rsid w:val="0040608E"/>
    <w:rsid w:val="00406118"/>
    <w:rsid w:val="00406129"/>
    <w:rsid w:val="00406158"/>
    <w:rsid w:val="00406165"/>
    <w:rsid w:val="004064D6"/>
    <w:rsid w:val="00406649"/>
    <w:rsid w:val="004066FA"/>
    <w:rsid w:val="004067BA"/>
    <w:rsid w:val="00406B7C"/>
    <w:rsid w:val="00406C4A"/>
    <w:rsid w:val="00406C56"/>
    <w:rsid w:val="00406CB3"/>
    <w:rsid w:val="00406F5D"/>
    <w:rsid w:val="0040700A"/>
    <w:rsid w:val="0040717D"/>
    <w:rsid w:val="004073CE"/>
    <w:rsid w:val="00407459"/>
    <w:rsid w:val="00407513"/>
    <w:rsid w:val="0040752A"/>
    <w:rsid w:val="004075EB"/>
    <w:rsid w:val="004076C3"/>
    <w:rsid w:val="0040773C"/>
    <w:rsid w:val="004077BA"/>
    <w:rsid w:val="004077E5"/>
    <w:rsid w:val="004079E1"/>
    <w:rsid w:val="00407D1B"/>
    <w:rsid w:val="00407DFD"/>
    <w:rsid w:val="00407E68"/>
    <w:rsid w:val="00407FA9"/>
    <w:rsid w:val="0041006F"/>
    <w:rsid w:val="00410290"/>
    <w:rsid w:val="0041047A"/>
    <w:rsid w:val="004104D0"/>
    <w:rsid w:val="004105BE"/>
    <w:rsid w:val="00410617"/>
    <w:rsid w:val="0041068F"/>
    <w:rsid w:val="00410A04"/>
    <w:rsid w:val="00410A81"/>
    <w:rsid w:val="00410F67"/>
    <w:rsid w:val="0041127E"/>
    <w:rsid w:val="004113A7"/>
    <w:rsid w:val="00411432"/>
    <w:rsid w:val="004114D9"/>
    <w:rsid w:val="0041152A"/>
    <w:rsid w:val="00411600"/>
    <w:rsid w:val="0041167C"/>
    <w:rsid w:val="004117C0"/>
    <w:rsid w:val="0041182B"/>
    <w:rsid w:val="00411AD5"/>
    <w:rsid w:val="00411BA9"/>
    <w:rsid w:val="00411CA5"/>
    <w:rsid w:val="0041212D"/>
    <w:rsid w:val="0041214C"/>
    <w:rsid w:val="00412442"/>
    <w:rsid w:val="004124C1"/>
    <w:rsid w:val="004129B8"/>
    <w:rsid w:val="00412A46"/>
    <w:rsid w:val="00412BC6"/>
    <w:rsid w:val="00412D2A"/>
    <w:rsid w:val="00412D67"/>
    <w:rsid w:val="00412F4C"/>
    <w:rsid w:val="00412FAE"/>
    <w:rsid w:val="00413004"/>
    <w:rsid w:val="0041306F"/>
    <w:rsid w:val="004132A8"/>
    <w:rsid w:val="0041337B"/>
    <w:rsid w:val="004133C0"/>
    <w:rsid w:val="004139F5"/>
    <w:rsid w:val="00413B1F"/>
    <w:rsid w:val="00413D4B"/>
    <w:rsid w:val="00413D5B"/>
    <w:rsid w:val="00413DDF"/>
    <w:rsid w:val="00413E61"/>
    <w:rsid w:val="0041405B"/>
    <w:rsid w:val="00414172"/>
    <w:rsid w:val="004142B1"/>
    <w:rsid w:val="0041470D"/>
    <w:rsid w:val="00414A56"/>
    <w:rsid w:val="00414B23"/>
    <w:rsid w:val="00414BA4"/>
    <w:rsid w:val="00414F0F"/>
    <w:rsid w:val="004150D9"/>
    <w:rsid w:val="0041521B"/>
    <w:rsid w:val="004153E4"/>
    <w:rsid w:val="0041542A"/>
    <w:rsid w:val="00415640"/>
    <w:rsid w:val="004156F3"/>
    <w:rsid w:val="00415CF7"/>
    <w:rsid w:val="00415F06"/>
    <w:rsid w:val="00415F5A"/>
    <w:rsid w:val="00415F9A"/>
    <w:rsid w:val="00416190"/>
    <w:rsid w:val="004161BE"/>
    <w:rsid w:val="0041624D"/>
    <w:rsid w:val="004162A9"/>
    <w:rsid w:val="004162BE"/>
    <w:rsid w:val="00416394"/>
    <w:rsid w:val="004163F4"/>
    <w:rsid w:val="004164C6"/>
    <w:rsid w:val="004164E4"/>
    <w:rsid w:val="0041667D"/>
    <w:rsid w:val="00416689"/>
    <w:rsid w:val="00416894"/>
    <w:rsid w:val="004168E5"/>
    <w:rsid w:val="00416991"/>
    <w:rsid w:val="00416D46"/>
    <w:rsid w:val="00416FD7"/>
    <w:rsid w:val="00417141"/>
    <w:rsid w:val="004173AB"/>
    <w:rsid w:val="004174AA"/>
    <w:rsid w:val="004178B0"/>
    <w:rsid w:val="004178F3"/>
    <w:rsid w:val="0041792F"/>
    <w:rsid w:val="004179F1"/>
    <w:rsid w:val="00417DBB"/>
    <w:rsid w:val="0042006B"/>
    <w:rsid w:val="0042006F"/>
    <w:rsid w:val="004200A1"/>
    <w:rsid w:val="0042020A"/>
    <w:rsid w:val="004203E8"/>
    <w:rsid w:val="0042064A"/>
    <w:rsid w:val="00420686"/>
    <w:rsid w:val="0042078C"/>
    <w:rsid w:val="004207B7"/>
    <w:rsid w:val="00420804"/>
    <w:rsid w:val="00420874"/>
    <w:rsid w:val="004209B6"/>
    <w:rsid w:val="00420B82"/>
    <w:rsid w:val="00420CD7"/>
    <w:rsid w:val="00420E79"/>
    <w:rsid w:val="00420F16"/>
    <w:rsid w:val="00420F27"/>
    <w:rsid w:val="00420F85"/>
    <w:rsid w:val="00421285"/>
    <w:rsid w:val="00421336"/>
    <w:rsid w:val="00421412"/>
    <w:rsid w:val="004214B6"/>
    <w:rsid w:val="00421541"/>
    <w:rsid w:val="004216C7"/>
    <w:rsid w:val="004219C8"/>
    <w:rsid w:val="00421BC9"/>
    <w:rsid w:val="00421BE6"/>
    <w:rsid w:val="00421BEA"/>
    <w:rsid w:val="00421C6C"/>
    <w:rsid w:val="00421F5B"/>
    <w:rsid w:val="00421F7F"/>
    <w:rsid w:val="00422100"/>
    <w:rsid w:val="0042226C"/>
    <w:rsid w:val="00422368"/>
    <w:rsid w:val="00422403"/>
    <w:rsid w:val="00422654"/>
    <w:rsid w:val="0042282D"/>
    <w:rsid w:val="00422A6F"/>
    <w:rsid w:val="00422BED"/>
    <w:rsid w:val="00422DDA"/>
    <w:rsid w:val="00422E71"/>
    <w:rsid w:val="00422E7B"/>
    <w:rsid w:val="00423092"/>
    <w:rsid w:val="00423099"/>
    <w:rsid w:val="00423244"/>
    <w:rsid w:val="0042325F"/>
    <w:rsid w:val="004232EF"/>
    <w:rsid w:val="00423334"/>
    <w:rsid w:val="00423350"/>
    <w:rsid w:val="004234F0"/>
    <w:rsid w:val="00423709"/>
    <w:rsid w:val="004238F5"/>
    <w:rsid w:val="0042393D"/>
    <w:rsid w:val="00423954"/>
    <w:rsid w:val="00423BCA"/>
    <w:rsid w:val="00423C5C"/>
    <w:rsid w:val="00423DE8"/>
    <w:rsid w:val="00423E81"/>
    <w:rsid w:val="00423EAE"/>
    <w:rsid w:val="00423F3D"/>
    <w:rsid w:val="0042423B"/>
    <w:rsid w:val="004243E2"/>
    <w:rsid w:val="00424408"/>
    <w:rsid w:val="0042445E"/>
    <w:rsid w:val="00424523"/>
    <w:rsid w:val="004245CD"/>
    <w:rsid w:val="00424874"/>
    <w:rsid w:val="00424905"/>
    <w:rsid w:val="004249B1"/>
    <w:rsid w:val="004249C1"/>
    <w:rsid w:val="00424A77"/>
    <w:rsid w:val="00424B61"/>
    <w:rsid w:val="00424DFA"/>
    <w:rsid w:val="00424E41"/>
    <w:rsid w:val="00424FA2"/>
    <w:rsid w:val="00424FFD"/>
    <w:rsid w:val="0042503F"/>
    <w:rsid w:val="004250AE"/>
    <w:rsid w:val="00425120"/>
    <w:rsid w:val="004252B1"/>
    <w:rsid w:val="004253E8"/>
    <w:rsid w:val="0042544A"/>
    <w:rsid w:val="00425568"/>
    <w:rsid w:val="004255D1"/>
    <w:rsid w:val="004257E5"/>
    <w:rsid w:val="0042599C"/>
    <w:rsid w:val="00425B55"/>
    <w:rsid w:val="00425C69"/>
    <w:rsid w:val="00425C73"/>
    <w:rsid w:val="00426210"/>
    <w:rsid w:val="00426312"/>
    <w:rsid w:val="0042643A"/>
    <w:rsid w:val="0042658D"/>
    <w:rsid w:val="004266B5"/>
    <w:rsid w:val="004266C2"/>
    <w:rsid w:val="004267A5"/>
    <w:rsid w:val="00426D61"/>
    <w:rsid w:val="00426EDC"/>
    <w:rsid w:val="00427055"/>
    <w:rsid w:val="00427083"/>
    <w:rsid w:val="0042719C"/>
    <w:rsid w:val="004273FC"/>
    <w:rsid w:val="00427583"/>
    <w:rsid w:val="0042758F"/>
    <w:rsid w:val="004276C7"/>
    <w:rsid w:val="004276CA"/>
    <w:rsid w:val="004277AF"/>
    <w:rsid w:val="0042797E"/>
    <w:rsid w:val="00427AB2"/>
    <w:rsid w:val="00427BA6"/>
    <w:rsid w:val="00427CB9"/>
    <w:rsid w:val="00427D01"/>
    <w:rsid w:val="00427E22"/>
    <w:rsid w:val="00427EA8"/>
    <w:rsid w:val="00427EA9"/>
    <w:rsid w:val="00427FBF"/>
    <w:rsid w:val="00430040"/>
    <w:rsid w:val="00430452"/>
    <w:rsid w:val="00430487"/>
    <w:rsid w:val="004304A0"/>
    <w:rsid w:val="004307EF"/>
    <w:rsid w:val="00430A1F"/>
    <w:rsid w:val="00430A9F"/>
    <w:rsid w:val="00430AD8"/>
    <w:rsid w:val="00430BC0"/>
    <w:rsid w:val="00430CE1"/>
    <w:rsid w:val="00430DB5"/>
    <w:rsid w:val="00430DF1"/>
    <w:rsid w:val="00430EC6"/>
    <w:rsid w:val="00431013"/>
    <w:rsid w:val="00431020"/>
    <w:rsid w:val="004311D2"/>
    <w:rsid w:val="00431244"/>
    <w:rsid w:val="00431401"/>
    <w:rsid w:val="0043149E"/>
    <w:rsid w:val="00431506"/>
    <w:rsid w:val="004316C8"/>
    <w:rsid w:val="004317DC"/>
    <w:rsid w:val="0043181B"/>
    <w:rsid w:val="0043182A"/>
    <w:rsid w:val="004318B6"/>
    <w:rsid w:val="004319BC"/>
    <w:rsid w:val="00431AE5"/>
    <w:rsid w:val="00431C47"/>
    <w:rsid w:val="00431D55"/>
    <w:rsid w:val="00431DF4"/>
    <w:rsid w:val="004320D3"/>
    <w:rsid w:val="004321DF"/>
    <w:rsid w:val="004323A2"/>
    <w:rsid w:val="004326B3"/>
    <w:rsid w:val="004327A9"/>
    <w:rsid w:val="0043289A"/>
    <w:rsid w:val="004328C5"/>
    <w:rsid w:val="00432A26"/>
    <w:rsid w:val="00432A66"/>
    <w:rsid w:val="00432B5D"/>
    <w:rsid w:val="00432C66"/>
    <w:rsid w:val="004330FD"/>
    <w:rsid w:val="00433433"/>
    <w:rsid w:val="00433514"/>
    <w:rsid w:val="00433657"/>
    <w:rsid w:val="004336B0"/>
    <w:rsid w:val="004337D2"/>
    <w:rsid w:val="0043387B"/>
    <w:rsid w:val="00433A57"/>
    <w:rsid w:val="00433CB9"/>
    <w:rsid w:val="00433DC8"/>
    <w:rsid w:val="00433FB8"/>
    <w:rsid w:val="00433FC9"/>
    <w:rsid w:val="004340E6"/>
    <w:rsid w:val="004342AC"/>
    <w:rsid w:val="0043441D"/>
    <w:rsid w:val="004344F1"/>
    <w:rsid w:val="0043459B"/>
    <w:rsid w:val="0043493C"/>
    <w:rsid w:val="00434B70"/>
    <w:rsid w:val="00434D61"/>
    <w:rsid w:val="00434F31"/>
    <w:rsid w:val="00434F97"/>
    <w:rsid w:val="00434FD4"/>
    <w:rsid w:val="00434FEC"/>
    <w:rsid w:val="0043500C"/>
    <w:rsid w:val="004350B0"/>
    <w:rsid w:val="0043541F"/>
    <w:rsid w:val="004355FB"/>
    <w:rsid w:val="00435702"/>
    <w:rsid w:val="00435760"/>
    <w:rsid w:val="0043587A"/>
    <w:rsid w:val="004358F1"/>
    <w:rsid w:val="004358FD"/>
    <w:rsid w:val="00435B96"/>
    <w:rsid w:val="00435F7F"/>
    <w:rsid w:val="00435F96"/>
    <w:rsid w:val="00435FBA"/>
    <w:rsid w:val="004361A9"/>
    <w:rsid w:val="00436215"/>
    <w:rsid w:val="0043626D"/>
    <w:rsid w:val="004362D0"/>
    <w:rsid w:val="00436431"/>
    <w:rsid w:val="0043644F"/>
    <w:rsid w:val="004364F3"/>
    <w:rsid w:val="00436512"/>
    <w:rsid w:val="004366B0"/>
    <w:rsid w:val="00436828"/>
    <w:rsid w:val="00436868"/>
    <w:rsid w:val="00436A2D"/>
    <w:rsid w:val="00436BD9"/>
    <w:rsid w:val="00436CE5"/>
    <w:rsid w:val="00436DC7"/>
    <w:rsid w:val="00436EC9"/>
    <w:rsid w:val="00436F44"/>
    <w:rsid w:val="004370FA"/>
    <w:rsid w:val="00437386"/>
    <w:rsid w:val="004373BA"/>
    <w:rsid w:val="00437622"/>
    <w:rsid w:val="00437740"/>
    <w:rsid w:val="00437758"/>
    <w:rsid w:val="00437867"/>
    <w:rsid w:val="004379DB"/>
    <w:rsid w:val="00437B61"/>
    <w:rsid w:val="00437B8F"/>
    <w:rsid w:val="00437B92"/>
    <w:rsid w:val="00437D24"/>
    <w:rsid w:val="00437D8F"/>
    <w:rsid w:val="00437DF0"/>
    <w:rsid w:val="00437F93"/>
    <w:rsid w:val="0044012C"/>
    <w:rsid w:val="0044013C"/>
    <w:rsid w:val="004402A2"/>
    <w:rsid w:val="0044046D"/>
    <w:rsid w:val="00440524"/>
    <w:rsid w:val="0044055D"/>
    <w:rsid w:val="004405D0"/>
    <w:rsid w:val="004408DC"/>
    <w:rsid w:val="00440935"/>
    <w:rsid w:val="00440B2F"/>
    <w:rsid w:val="00440B84"/>
    <w:rsid w:val="00440CA7"/>
    <w:rsid w:val="00440CBE"/>
    <w:rsid w:val="00440E6A"/>
    <w:rsid w:val="00440ED0"/>
    <w:rsid w:val="00440EEE"/>
    <w:rsid w:val="004412AE"/>
    <w:rsid w:val="004414D1"/>
    <w:rsid w:val="0044158C"/>
    <w:rsid w:val="00441663"/>
    <w:rsid w:val="00441848"/>
    <w:rsid w:val="0044184E"/>
    <w:rsid w:val="00441882"/>
    <w:rsid w:val="004418B6"/>
    <w:rsid w:val="0044194F"/>
    <w:rsid w:val="004419C7"/>
    <w:rsid w:val="00441D42"/>
    <w:rsid w:val="00441D8C"/>
    <w:rsid w:val="00441E35"/>
    <w:rsid w:val="00441EA3"/>
    <w:rsid w:val="004420E7"/>
    <w:rsid w:val="004423DE"/>
    <w:rsid w:val="0044253D"/>
    <w:rsid w:val="0044262F"/>
    <w:rsid w:val="004426CF"/>
    <w:rsid w:val="0044276F"/>
    <w:rsid w:val="004427A3"/>
    <w:rsid w:val="00442A80"/>
    <w:rsid w:val="00442AEA"/>
    <w:rsid w:val="00442CBB"/>
    <w:rsid w:val="00442D77"/>
    <w:rsid w:val="00442E84"/>
    <w:rsid w:val="0044311F"/>
    <w:rsid w:val="0044321E"/>
    <w:rsid w:val="004432E1"/>
    <w:rsid w:val="00443315"/>
    <w:rsid w:val="004433EB"/>
    <w:rsid w:val="004434DA"/>
    <w:rsid w:val="004435ED"/>
    <w:rsid w:val="0044371A"/>
    <w:rsid w:val="004438A4"/>
    <w:rsid w:val="00443925"/>
    <w:rsid w:val="00443999"/>
    <w:rsid w:val="004439B9"/>
    <w:rsid w:val="004439BC"/>
    <w:rsid w:val="00443AF7"/>
    <w:rsid w:val="00443D73"/>
    <w:rsid w:val="00443E08"/>
    <w:rsid w:val="00443E3D"/>
    <w:rsid w:val="00443EA9"/>
    <w:rsid w:val="0044403D"/>
    <w:rsid w:val="00444089"/>
    <w:rsid w:val="004442FE"/>
    <w:rsid w:val="00444480"/>
    <w:rsid w:val="00444562"/>
    <w:rsid w:val="004445AE"/>
    <w:rsid w:val="004445C9"/>
    <w:rsid w:val="00444795"/>
    <w:rsid w:val="00444AC5"/>
    <w:rsid w:val="00444B04"/>
    <w:rsid w:val="00444C8A"/>
    <w:rsid w:val="00444D99"/>
    <w:rsid w:val="00444DFD"/>
    <w:rsid w:val="00445119"/>
    <w:rsid w:val="0044522F"/>
    <w:rsid w:val="00445307"/>
    <w:rsid w:val="0044548A"/>
    <w:rsid w:val="00445BE1"/>
    <w:rsid w:val="00445CBD"/>
    <w:rsid w:val="00445DD0"/>
    <w:rsid w:val="00445EEB"/>
    <w:rsid w:val="0044603C"/>
    <w:rsid w:val="00446058"/>
    <w:rsid w:val="004461A7"/>
    <w:rsid w:val="00446225"/>
    <w:rsid w:val="00446266"/>
    <w:rsid w:val="004462E3"/>
    <w:rsid w:val="004463BF"/>
    <w:rsid w:val="004463D3"/>
    <w:rsid w:val="004464A6"/>
    <w:rsid w:val="00446538"/>
    <w:rsid w:val="004465C0"/>
    <w:rsid w:val="00446622"/>
    <w:rsid w:val="0044665B"/>
    <w:rsid w:val="00446819"/>
    <w:rsid w:val="004468C3"/>
    <w:rsid w:val="0044693F"/>
    <w:rsid w:val="004469CD"/>
    <w:rsid w:val="00446A55"/>
    <w:rsid w:val="00446AC9"/>
    <w:rsid w:val="00446B39"/>
    <w:rsid w:val="00446D5F"/>
    <w:rsid w:val="00446EAA"/>
    <w:rsid w:val="0044700A"/>
    <w:rsid w:val="0044702F"/>
    <w:rsid w:val="004470BE"/>
    <w:rsid w:val="00447111"/>
    <w:rsid w:val="004471A6"/>
    <w:rsid w:val="004473C3"/>
    <w:rsid w:val="004475F1"/>
    <w:rsid w:val="00447999"/>
    <w:rsid w:val="00447A52"/>
    <w:rsid w:val="00447AC5"/>
    <w:rsid w:val="00447BF0"/>
    <w:rsid w:val="00447DE2"/>
    <w:rsid w:val="00447FEF"/>
    <w:rsid w:val="00450148"/>
    <w:rsid w:val="0045038B"/>
    <w:rsid w:val="00450458"/>
    <w:rsid w:val="00450602"/>
    <w:rsid w:val="00450666"/>
    <w:rsid w:val="004506D5"/>
    <w:rsid w:val="00450713"/>
    <w:rsid w:val="0045087C"/>
    <w:rsid w:val="004508D9"/>
    <w:rsid w:val="00450942"/>
    <w:rsid w:val="0045099B"/>
    <w:rsid w:val="00450B6D"/>
    <w:rsid w:val="00450CD2"/>
    <w:rsid w:val="004510FA"/>
    <w:rsid w:val="004511E8"/>
    <w:rsid w:val="004511F2"/>
    <w:rsid w:val="004515BF"/>
    <w:rsid w:val="004516F8"/>
    <w:rsid w:val="0045179F"/>
    <w:rsid w:val="004518CC"/>
    <w:rsid w:val="004518EC"/>
    <w:rsid w:val="00451A6F"/>
    <w:rsid w:val="00451B02"/>
    <w:rsid w:val="00451BAF"/>
    <w:rsid w:val="00451C2A"/>
    <w:rsid w:val="00451F5F"/>
    <w:rsid w:val="004520E5"/>
    <w:rsid w:val="00452113"/>
    <w:rsid w:val="00452312"/>
    <w:rsid w:val="0045253A"/>
    <w:rsid w:val="0045264E"/>
    <w:rsid w:val="004526DA"/>
    <w:rsid w:val="004526FA"/>
    <w:rsid w:val="00452819"/>
    <w:rsid w:val="0045290A"/>
    <w:rsid w:val="00452AC1"/>
    <w:rsid w:val="00452AD8"/>
    <w:rsid w:val="00452AF7"/>
    <w:rsid w:val="00452BFE"/>
    <w:rsid w:val="00452C9B"/>
    <w:rsid w:val="00452CA7"/>
    <w:rsid w:val="00452CBC"/>
    <w:rsid w:val="00452D90"/>
    <w:rsid w:val="00452DA0"/>
    <w:rsid w:val="00452E4A"/>
    <w:rsid w:val="00452E63"/>
    <w:rsid w:val="00453047"/>
    <w:rsid w:val="00453395"/>
    <w:rsid w:val="00453581"/>
    <w:rsid w:val="004535E8"/>
    <w:rsid w:val="0045368C"/>
    <w:rsid w:val="0045374D"/>
    <w:rsid w:val="004538CC"/>
    <w:rsid w:val="004538CE"/>
    <w:rsid w:val="004539C5"/>
    <w:rsid w:val="00453A20"/>
    <w:rsid w:val="00453A6F"/>
    <w:rsid w:val="00453B06"/>
    <w:rsid w:val="00453C68"/>
    <w:rsid w:val="00453CC0"/>
    <w:rsid w:val="00453DF4"/>
    <w:rsid w:val="00453E33"/>
    <w:rsid w:val="00453E6E"/>
    <w:rsid w:val="00453F2E"/>
    <w:rsid w:val="004540A6"/>
    <w:rsid w:val="00454192"/>
    <w:rsid w:val="004542CD"/>
    <w:rsid w:val="004546B2"/>
    <w:rsid w:val="00454703"/>
    <w:rsid w:val="00454A5F"/>
    <w:rsid w:val="00454C27"/>
    <w:rsid w:val="00454F42"/>
    <w:rsid w:val="00454F4B"/>
    <w:rsid w:val="00454F55"/>
    <w:rsid w:val="00454F96"/>
    <w:rsid w:val="0045506E"/>
    <w:rsid w:val="0045522D"/>
    <w:rsid w:val="00455291"/>
    <w:rsid w:val="00455359"/>
    <w:rsid w:val="00455444"/>
    <w:rsid w:val="00455792"/>
    <w:rsid w:val="004557D0"/>
    <w:rsid w:val="0045585A"/>
    <w:rsid w:val="00455A13"/>
    <w:rsid w:val="00455B88"/>
    <w:rsid w:val="00455BEC"/>
    <w:rsid w:val="00455D0A"/>
    <w:rsid w:val="00455FB4"/>
    <w:rsid w:val="00455FDF"/>
    <w:rsid w:val="00456037"/>
    <w:rsid w:val="0045613A"/>
    <w:rsid w:val="004561F4"/>
    <w:rsid w:val="0045628E"/>
    <w:rsid w:val="004562FF"/>
    <w:rsid w:val="0045636A"/>
    <w:rsid w:val="004563F3"/>
    <w:rsid w:val="00456479"/>
    <w:rsid w:val="004566A6"/>
    <w:rsid w:val="0045688B"/>
    <w:rsid w:val="00456987"/>
    <w:rsid w:val="0045699E"/>
    <w:rsid w:val="00456B08"/>
    <w:rsid w:val="00456B3C"/>
    <w:rsid w:val="00456BAE"/>
    <w:rsid w:val="00456C23"/>
    <w:rsid w:val="00456D05"/>
    <w:rsid w:val="00456E8A"/>
    <w:rsid w:val="00456F2C"/>
    <w:rsid w:val="004571F4"/>
    <w:rsid w:val="00457341"/>
    <w:rsid w:val="00457435"/>
    <w:rsid w:val="00457454"/>
    <w:rsid w:val="004574E3"/>
    <w:rsid w:val="00457509"/>
    <w:rsid w:val="00457547"/>
    <w:rsid w:val="004575CD"/>
    <w:rsid w:val="00457667"/>
    <w:rsid w:val="004576AC"/>
    <w:rsid w:val="0045778F"/>
    <w:rsid w:val="004577E5"/>
    <w:rsid w:val="004577EB"/>
    <w:rsid w:val="0045786C"/>
    <w:rsid w:val="0045788E"/>
    <w:rsid w:val="00457981"/>
    <w:rsid w:val="004579A0"/>
    <w:rsid w:val="00457A3F"/>
    <w:rsid w:val="00457A48"/>
    <w:rsid w:val="00457ADD"/>
    <w:rsid w:val="00457BE0"/>
    <w:rsid w:val="00457E4E"/>
    <w:rsid w:val="00457E75"/>
    <w:rsid w:val="00460307"/>
    <w:rsid w:val="0046030E"/>
    <w:rsid w:val="00460383"/>
    <w:rsid w:val="004603AE"/>
    <w:rsid w:val="00460687"/>
    <w:rsid w:val="004606E5"/>
    <w:rsid w:val="004606EE"/>
    <w:rsid w:val="00460798"/>
    <w:rsid w:val="00460828"/>
    <w:rsid w:val="0046095E"/>
    <w:rsid w:val="00460B47"/>
    <w:rsid w:val="00460BB4"/>
    <w:rsid w:val="00460BB6"/>
    <w:rsid w:val="00460BE7"/>
    <w:rsid w:val="00460DE0"/>
    <w:rsid w:val="00461011"/>
    <w:rsid w:val="004610ED"/>
    <w:rsid w:val="0046132D"/>
    <w:rsid w:val="00461352"/>
    <w:rsid w:val="0046140D"/>
    <w:rsid w:val="00461446"/>
    <w:rsid w:val="00461463"/>
    <w:rsid w:val="004615AA"/>
    <w:rsid w:val="004615E7"/>
    <w:rsid w:val="004616E2"/>
    <w:rsid w:val="004618F0"/>
    <w:rsid w:val="00461C02"/>
    <w:rsid w:val="00461D73"/>
    <w:rsid w:val="00461ED9"/>
    <w:rsid w:val="00461EF6"/>
    <w:rsid w:val="00461F15"/>
    <w:rsid w:val="00461FA7"/>
    <w:rsid w:val="00461FD5"/>
    <w:rsid w:val="00462112"/>
    <w:rsid w:val="00462186"/>
    <w:rsid w:val="00462303"/>
    <w:rsid w:val="00462378"/>
    <w:rsid w:val="00462582"/>
    <w:rsid w:val="004625C8"/>
    <w:rsid w:val="00462745"/>
    <w:rsid w:val="004629D4"/>
    <w:rsid w:val="00462C73"/>
    <w:rsid w:val="00462C79"/>
    <w:rsid w:val="00462CC7"/>
    <w:rsid w:val="00462FE5"/>
    <w:rsid w:val="004630B9"/>
    <w:rsid w:val="00463351"/>
    <w:rsid w:val="0046341A"/>
    <w:rsid w:val="00463615"/>
    <w:rsid w:val="00463719"/>
    <w:rsid w:val="00463832"/>
    <w:rsid w:val="00463875"/>
    <w:rsid w:val="0046391F"/>
    <w:rsid w:val="004639D3"/>
    <w:rsid w:val="00463AA8"/>
    <w:rsid w:val="00463C41"/>
    <w:rsid w:val="00463FBF"/>
    <w:rsid w:val="00464004"/>
    <w:rsid w:val="0046415A"/>
    <w:rsid w:val="0046430B"/>
    <w:rsid w:val="004645F8"/>
    <w:rsid w:val="004647C6"/>
    <w:rsid w:val="00464C4D"/>
    <w:rsid w:val="00464C6E"/>
    <w:rsid w:val="00464D55"/>
    <w:rsid w:val="00464DFD"/>
    <w:rsid w:val="00464E14"/>
    <w:rsid w:val="00464F26"/>
    <w:rsid w:val="00464F7E"/>
    <w:rsid w:val="004651B1"/>
    <w:rsid w:val="00465467"/>
    <w:rsid w:val="004654EE"/>
    <w:rsid w:val="004655FF"/>
    <w:rsid w:val="00465CCC"/>
    <w:rsid w:val="00465D32"/>
    <w:rsid w:val="00465DA9"/>
    <w:rsid w:val="00465DF8"/>
    <w:rsid w:val="00465E3C"/>
    <w:rsid w:val="00465F07"/>
    <w:rsid w:val="00465F9D"/>
    <w:rsid w:val="0046603E"/>
    <w:rsid w:val="0046626A"/>
    <w:rsid w:val="0046630C"/>
    <w:rsid w:val="004664E6"/>
    <w:rsid w:val="004664F1"/>
    <w:rsid w:val="00466539"/>
    <w:rsid w:val="004667E6"/>
    <w:rsid w:val="00466833"/>
    <w:rsid w:val="00466CB6"/>
    <w:rsid w:val="00466D23"/>
    <w:rsid w:val="00466EE6"/>
    <w:rsid w:val="00467123"/>
    <w:rsid w:val="004671A6"/>
    <w:rsid w:val="004672B9"/>
    <w:rsid w:val="004673DE"/>
    <w:rsid w:val="00467427"/>
    <w:rsid w:val="004675F3"/>
    <w:rsid w:val="00467858"/>
    <w:rsid w:val="0046785F"/>
    <w:rsid w:val="00467900"/>
    <w:rsid w:val="00467B1B"/>
    <w:rsid w:val="00467CF7"/>
    <w:rsid w:val="00467DA5"/>
    <w:rsid w:val="00467E55"/>
    <w:rsid w:val="00467EBB"/>
    <w:rsid w:val="0047018E"/>
    <w:rsid w:val="004702FA"/>
    <w:rsid w:val="0047031B"/>
    <w:rsid w:val="00470397"/>
    <w:rsid w:val="0047058F"/>
    <w:rsid w:val="00470594"/>
    <w:rsid w:val="004706EA"/>
    <w:rsid w:val="00470780"/>
    <w:rsid w:val="00470828"/>
    <w:rsid w:val="00470886"/>
    <w:rsid w:val="004708A2"/>
    <w:rsid w:val="00470A72"/>
    <w:rsid w:val="00470AB4"/>
    <w:rsid w:val="00470C59"/>
    <w:rsid w:val="00470CA5"/>
    <w:rsid w:val="00470ECF"/>
    <w:rsid w:val="004710D1"/>
    <w:rsid w:val="00471198"/>
    <w:rsid w:val="004711F9"/>
    <w:rsid w:val="004714A0"/>
    <w:rsid w:val="004715E9"/>
    <w:rsid w:val="00471A26"/>
    <w:rsid w:val="00471A29"/>
    <w:rsid w:val="00471AE9"/>
    <w:rsid w:val="00471B3B"/>
    <w:rsid w:val="00471B6D"/>
    <w:rsid w:val="00471BD7"/>
    <w:rsid w:val="00471D21"/>
    <w:rsid w:val="00471D4B"/>
    <w:rsid w:val="00471EA3"/>
    <w:rsid w:val="00471F26"/>
    <w:rsid w:val="00471FDF"/>
    <w:rsid w:val="00472218"/>
    <w:rsid w:val="0047234D"/>
    <w:rsid w:val="00472403"/>
    <w:rsid w:val="004724FD"/>
    <w:rsid w:val="004726F2"/>
    <w:rsid w:val="0047272B"/>
    <w:rsid w:val="004728BD"/>
    <w:rsid w:val="00472B4C"/>
    <w:rsid w:val="00472CAD"/>
    <w:rsid w:val="00472DA5"/>
    <w:rsid w:val="00472E16"/>
    <w:rsid w:val="00472F32"/>
    <w:rsid w:val="0047317F"/>
    <w:rsid w:val="00473393"/>
    <w:rsid w:val="004733F7"/>
    <w:rsid w:val="0047344C"/>
    <w:rsid w:val="004734DF"/>
    <w:rsid w:val="004735AE"/>
    <w:rsid w:val="004738A4"/>
    <w:rsid w:val="00473909"/>
    <w:rsid w:val="004739BA"/>
    <w:rsid w:val="00473CDF"/>
    <w:rsid w:val="00473EF8"/>
    <w:rsid w:val="00474244"/>
    <w:rsid w:val="004743A3"/>
    <w:rsid w:val="00474477"/>
    <w:rsid w:val="004744C9"/>
    <w:rsid w:val="00474550"/>
    <w:rsid w:val="00474573"/>
    <w:rsid w:val="00474631"/>
    <w:rsid w:val="0047477E"/>
    <w:rsid w:val="0047483E"/>
    <w:rsid w:val="0047488E"/>
    <w:rsid w:val="004748A4"/>
    <w:rsid w:val="00474937"/>
    <w:rsid w:val="00474972"/>
    <w:rsid w:val="0047499E"/>
    <w:rsid w:val="00474A3A"/>
    <w:rsid w:val="00474B33"/>
    <w:rsid w:val="00474E32"/>
    <w:rsid w:val="00474EB3"/>
    <w:rsid w:val="00474EDE"/>
    <w:rsid w:val="00474F46"/>
    <w:rsid w:val="0047500F"/>
    <w:rsid w:val="004750EF"/>
    <w:rsid w:val="00475117"/>
    <w:rsid w:val="00475191"/>
    <w:rsid w:val="004751E0"/>
    <w:rsid w:val="0047524B"/>
    <w:rsid w:val="004753D6"/>
    <w:rsid w:val="00475671"/>
    <w:rsid w:val="00475797"/>
    <w:rsid w:val="00475A8A"/>
    <w:rsid w:val="00475BB2"/>
    <w:rsid w:val="00475C8A"/>
    <w:rsid w:val="00475CD2"/>
    <w:rsid w:val="00475E76"/>
    <w:rsid w:val="00475F86"/>
    <w:rsid w:val="00476165"/>
    <w:rsid w:val="00476196"/>
    <w:rsid w:val="0047627A"/>
    <w:rsid w:val="004765C2"/>
    <w:rsid w:val="00476638"/>
    <w:rsid w:val="004766CF"/>
    <w:rsid w:val="00476756"/>
    <w:rsid w:val="00476911"/>
    <w:rsid w:val="00476991"/>
    <w:rsid w:val="00476B5A"/>
    <w:rsid w:val="00476E43"/>
    <w:rsid w:val="00477080"/>
    <w:rsid w:val="004770DC"/>
    <w:rsid w:val="004770EF"/>
    <w:rsid w:val="0047735E"/>
    <w:rsid w:val="00477383"/>
    <w:rsid w:val="00477493"/>
    <w:rsid w:val="004774A1"/>
    <w:rsid w:val="0047762D"/>
    <w:rsid w:val="004776AF"/>
    <w:rsid w:val="0047774B"/>
    <w:rsid w:val="00477770"/>
    <w:rsid w:val="004778B2"/>
    <w:rsid w:val="00477A4C"/>
    <w:rsid w:val="00477AAA"/>
    <w:rsid w:val="00477B2A"/>
    <w:rsid w:val="00477BCA"/>
    <w:rsid w:val="00477C0B"/>
    <w:rsid w:val="00477CF8"/>
    <w:rsid w:val="00477EDF"/>
    <w:rsid w:val="00477F9E"/>
    <w:rsid w:val="00477FDE"/>
    <w:rsid w:val="0048050D"/>
    <w:rsid w:val="00480632"/>
    <w:rsid w:val="00480704"/>
    <w:rsid w:val="00480711"/>
    <w:rsid w:val="00480878"/>
    <w:rsid w:val="004809B2"/>
    <w:rsid w:val="00480A36"/>
    <w:rsid w:val="00480E7E"/>
    <w:rsid w:val="00480EC3"/>
    <w:rsid w:val="00481045"/>
    <w:rsid w:val="00481077"/>
    <w:rsid w:val="00481254"/>
    <w:rsid w:val="00481263"/>
    <w:rsid w:val="004812AC"/>
    <w:rsid w:val="004813A5"/>
    <w:rsid w:val="004813E6"/>
    <w:rsid w:val="004813F0"/>
    <w:rsid w:val="0048149F"/>
    <w:rsid w:val="0048162F"/>
    <w:rsid w:val="004816AA"/>
    <w:rsid w:val="004817AF"/>
    <w:rsid w:val="0048186A"/>
    <w:rsid w:val="00481ADC"/>
    <w:rsid w:val="00481BB1"/>
    <w:rsid w:val="00481BF2"/>
    <w:rsid w:val="00481DCA"/>
    <w:rsid w:val="00481E41"/>
    <w:rsid w:val="0048231C"/>
    <w:rsid w:val="004823E5"/>
    <w:rsid w:val="004823F7"/>
    <w:rsid w:val="00482501"/>
    <w:rsid w:val="00482680"/>
    <w:rsid w:val="00482987"/>
    <w:rsid w:val="00482A27"/>
    <w:rsid w:val="00482AC7"/>
    <w:rsid w:val="00482B2E"/>
    <w:rsid w:val="00482DAD"/>
    <w:rsid w:val="00482E13"/>
    <w:rsid w:val="00482F6E"/>
    <w:rsid w:val="00482FFE"/>
    <w:rsid w:val="00483069"/>
    <w:rsid w:val="004833F6"/>
    <w:rsid w:val="00483549"/>
    <w:rsid w:val="00483570"/>
    <w:rsid w:val="00483778"/>
    <w:rsid w:val="0048385E"/>
    <w:rsid w:val="0048393A"/>
    <w:rsid w:val="00483A86"/>
    <w:rsid w:val="00483AEC"/>
    <w:rsid w:val="00483B4A"/>
    <w:rsid w:val="00483D41"/>
    <w:rsid w:val="00483D48"/>
    <w:rsid w:val="00483D4C"/>
    <w:rsid w:val="00483DFF"/>
    <w:rsid w:val="00483F20"/>
    <w:rsid w:val="00483F7E"/>
    <w:rsid w:val="0048405E"/>
    <w:rsid w:val="004840AC"/>
    <w:rsid w:val="00484679"/>
    <w:rsid w:val="0048479C"/>
    <w:rsid w:val="00484824"/>
    <w:rsid w:val="00484B44"/>
    <w:rsid w:val="00484C36"/>
    <w:rsid w:val="00484D11"/>
    <w:rsid w:val="00484D1F"/>
    <w:rsid w:val="00484E6A"/>
    <w:rsid w:val="00484F20"/>
    <w:rsid w:val="00484F71"/>
    <w:rsid w:val="00484FCE"/>
    <w:rsid w:val="00485011"/>
    <w:rsid w:val="0048508D"/>
    <w:rsid w:val="0048519D"/>
    <w:rsid w:val="004851B8"/>
    <w:rsid w:val="004853C9"/>
    <w:rsid w:val="004857B2"/>
    <w:rsid w:val="00485B31"/>
    <w:rsid w:val="00485C43"/>
    <w:rsid w:val="00485C84"/>
    <w:rsid w:val="00485CF9"/>
    <w:rsid w:val="00485F9E"/>
    <w:rsid w:val="00485FA0"/>
    <w:rsid w:val="0048607D"/>
    <w:rsid w:val="00486191"/>
    <w:rsid w:val="004861C0"/>
    <w:rsid w:val="004861E1"/>
    <w:rsid w:val="004862C6"/>
    <w:rsid w:val="004862D6"/>
    <w:rsid w:val="00486300"/>
    <w:rsid w:val="004864F9"/>
    <w:rsid w:val="00486687"/>
    <w:rsid w:val="0048676A"/>
    <w:rsid w:val="00486851"/>
    <w:rsid w:val="004868EE"/>
    <w:rsid w:val="00486943"/>
    <w:rsid w:val="00486E53"/>
    <w:rsid w:val="00487040"/>
    <w:rsid w:val="004872F0"/>
    <w:rsid w:val="00487894"/>
    <w:rsid w:val="00487945"/>
    <w:rsid w:val="00487ABC"/>
    <w:rsid w:val="00487D17"/>
    <w:rsid w:val="00487D8D"/>
    <w:rsid w:val="00487E40"/>
    <w:rsid w:val="0049021B"/>
    <w:rsid w:val="00490222"/>
    <w:rsid w:val="0049034A"/>
    <w:rsid w:val="004903EA"/>
    <w:rsid w:val="0049043F"/>
    <w:rsid w:val="00490442"/>
    <w:rsid w:val="004906B6"/>
    <w:rsid w:val="00490972"/>
    <w:rsid w:val="00490B05"/>
    <w:rsid w:val="00490C75"/>
    <w:rsid w:val="00490CE8"/>
    <w:rsid w:val="00490D0A"/>
    <w:rsid w:val="0049108D"/>
    <w:rsid w:val="00491147"/>
    <w:rsid w:val="004912B0"/>
    <w:rsid w:val="004913E1"/>
    <w:rsid w:val="004915EF"/>
    <w:rsid w:val="00491632"/>
    <w:rsid w:val="00491792"/>
    <w:rsid w:val="00491817"/>
    <w:rsid w:val="00491C55"/>
    <w:rsid w:val="00491C89"/>
    <w:rsid w:val="00491D1F"/>
    <w:rsid w:val="00491E27"/>
    <w:rsid w:val="00491F27"/>
    <w:rsid w:val="00491FD6"/>
    <w:rsid w:val="0049229A"/>
    <w:rsid w:val="0049238C"/>
    <w:rsid w:val="0049242B"/>
    <w:rsid w:val="00492536"/>
    <w:rsid w:val="004926B9"/>
    <w:rsid w:val="004927D0"/>
    <w:rsid w:val="00492875"/>
    <w:rsid w:val="004928B4"/>
    <w:rsid w:val="0049296D"/>
    <w:rsid w:val="004929B3"/>
    <w:rsid w:val="004929FC"/>
    <w:rsid w:val="00492A9D"/>
    <w:rsid w:val="0049310D"/>
    <w:rsid w:val="00493179"/>
    <w:rsid w:val="00493385"/>
    <w:rsid w:val="00493558"/>
    <w:rsid w:val="004935CA"/>
    <w:rsid w:val="00493638"/>
    <w:rsid w:val="00493654"/>
    <w:rsid w:val="00493693"/>
    <w:rsid w:val="00493809"/>
    <w:rsid w:val="00493A42"/>
    <w:rsid w:val="00493A48"/>
    <w:rsid w:val="00493C9A"/>
    <w:rsid w:val="00493E24"/>
    <w:rsid w:val="00493EB6"/>
    <w:rsid w:val="00493FE7"/>
    <w:rsid w:val="00494123"/>
    <w:rsid w:val="0049414D"/>
    <w:rsid w:val="00494459"/>
    <w:rsid w:val="0049454F"/>
    <w:rsid w:val="00494583"/>
    <w:rsid w:val="004945A9"/>
    <w:rsid w:val="0049464D"/>
    <w:rsid w:val="00494652"/>
    <w:rsid w:val="004948CC"/>
    <w:rsid w:val="00494945"/>
    <w:rsid w:val="00494948"/>
    <w:rsid w:val="0049498A"/>
    <w:rsid w:val="00494AC8"/>
    <w:rsid w:val="00494CC0"/>
    <w:rsid w:val="00494D26"/>
    <w:rsid w:val="00494E75"/>
    <w:rsid w:val="00494F11"/>
    <w:rsid w:val="00494FEA"/>
    <w:rsid w:val="0049546D"/>
    <w:rsid w:val="004954D6"/>
    <w:rsid w:val="00495604"/>
    <w:rsid w:val="00495661"/>
    <w:rsid w:val="00495699"/>
    <w:rsid w:val="004958C8"/>
    <w:rsid w:val="00495A9B"/>
    <w:rsid w:val="00495B91"/>
    <w:rsid w:val="00495BCF"/>
    <w:rsid w:val="00495C42"/>
    <w:rsid w:val="00495C60"/>
    <w:rsid w:val="00495C8D"/>
    <w:rsid w:val="00495CAB"/>
    <w:rsid w:val="00495CCF"/>
    <w:rsid w:val="00495E04"/>
    <w:rsid w:val="0049606E"/>
    <w:rsid w:val="004960C0"/>
    <w:rsid w:val="00496168"/>
    <w:rsid w:val="00496299"/>
    <w:rsid w:val="0049639D"/>
    <w:rsid w:val="004963F0"/>
    <w:rsid w:val="00496428"/>
    <w:rsid w:val="00496468"/>
    <w:rsid w:val="004965DA"/>
    <w:rsid w:val="0049667A"/>
    <w:rsid w:val="00496718"/>
    <w:rsid w:val="004967C2"/>
    <w:rsid w:val="00496B6B"/>
    <w:rsid w:val="00496C5E"/>
    <w:rsid w:val="00496C90"/>
    <w:rsid w:val="00496D27"/>
    <w:rsid w:val="00496D2C"/>
    <w:rsid w:val="00496D69"/>
    <w:rsid w:val="00496DB7"/>
    <w:rsid w:val="00496E03"/>
    <w:rsid w:val="00496FA0"/>
    <w:rsid w:val="00497148"/>
    <w:rsid w:val="004971D5"/>
    <w:rsid w:val="004973BE"/>
    <w:rsid w:val="004973D1"/>
    <w:rsid w:val="00497569"/>
    <w:rsid w:val="004976A5"/>
    <w:rsid w:val="00497719"/>
    <w:rsid w:val="0049772D"/>
    <w:rsid w:val="00497917"/>
    <w:rsid w:val="00497CED"/>
    <w:rsid w:val="00497DDE"/>
    <w:rsid w:val="00497ECB"/>
    <w:rsid w:val="004A01E1"/>
    <w:rsid w:val="004A01E7"/>
    <w:rsid w:val="004A0293"/>
    <w:rsid w:val="004A033E"/>
    <w:rsid w:val="004A0451"/>
    <w:rsid w:val="004A053A"/>
    <w:rsid w:val="004A076C"/>
    <w:rsid w:val="004A083F"/>
    <w:rsid w:val="004A093C"/>
    <w:rsid w:val="004A09DD"/>
    <w:rsid w:val="004A0A7B"/>
    <w:rsid w:val="004A0A9D"/>
    <w:rsid w:val="004A0C82"/>
    <w:rsid w:val="004A0EAC"/>
    <w:rsid w:val="004A0FA8"/>
    <w:rsid w:val="004A10A7"/>
    <w:rsid w:val="004A10C4"/>
    <w:rsid w:val="004A1163"/>
    <w:rsid w:val="004A1355"/>
    <w:rsid w:val="004A1571"/>
    <w:rsid w:val="004A17AE"/>
    <w:rsid w:val="004A1951"/>
    <w:rsid w:val="004A1959"/>
    <w:rsid w:val="004A1ADE"/>
    <w:rsid w:val="004A1BE6"/>
    <w:rsid w:val="004A1FAE"/>
    <w:rsid w:val="004A2034"/>
    <w:rsid w:val="004A226F"/>
    <w:rsid w:val="004A22C8"/>
    <w:rsid w:val="004A23F3"/>
    <w:rsid w:val="004A241A"/>
    <w:rsid w:val="004A2436"/>
    <w:rsid w:val="004A2482"/>
    <w:rsid w:val="004A255A"/>
    <w:rsid w:val="004A2596"/>
    <w:rsid w:val="004A26AA"/>
    <w:rsid w:val="004A26CC"/>
    <w:rsid w:val="004A2757"/>
    <w:rsid w:val="004A285D"/>
    <w:rsid w:val="004A28A4"/>
    <w:rsid w:val="004A295D"/>
    <w:rsid w:val="004A2E40"/>
    <w:rsid w:val="004A2E51"/>
    <w:rsid w:val="004A2F5F"/>
    <w:rsid w:val="004A3008"/>
    <w:rsid w:val="004A3053"/>
    <w:rsid w:val="004A320F"/>
    <w:rsid w:val="004A34DB"/>
    <w:rsid w:val="004A35A3"/>
    <w:rsid w:val="004A3B4A"/>
    <w:rsid w:val="004A3C86"/>
    <w:rsid w:val="004A3CE4"/>
    <w:rsid w:val="004A3D51"/>
    <w:rsid w:val="004A40CA"/>
    <w:rsid w:val="004A4216"/>
    <w:rsid w:val="004A42A1"/>
    <w:rsid w:val="004A4301"/>
    <w:rsid w:val="004A43FD"/>
    <w:rsid w:val="004A4410"/>
    <w:rsid w:val="004A442E"/>
    <w:rsid w:val="004A4A3C"/>
    <w:rsid w:val="004A4C42"/>
    <w:rsid w:val="004A4C82"/>
    <w:rsid w:val="004A4D01"/>
    <w:rsid w:val="004A4D1E"/>
    <w:rsid w:val="004A4D54"/>
    <w:rsid w:val="004A4DFB"/>
    <w:rsid w:val="004A4EFA"/>
    <w:rsid w:val="004A4FF6"/>
    <w:rsid w:val="004A5074"/>
    <w:rsid w:val="004A5408"/>
    <w:rsid w:val="004A5480"/>
    <w:rsid w:val="004A54B1"/>
    <w:rsid w:val="004A5752"/>
    <w:rsid w:val="004A595A"/>
    <w:rsid w:val="004A5A07"/>
    <w:rsid w:val="004A5A81"/>
    <w:rsid w:val="004A5AEF"/>
    <w:rsid w:val="004A5B52"/>
    <w:rsid w:val="004A5EF0"/>
    <w:rsid w:val="004A5F8E"/>
    <w:rsid w:val="004A6003"/>
    <w:rsid w:val="004A60E4"/>
    <w:rsid w:val="004A6692"/>
    <w:rsid w:val="004A6769"/>
    <w:rsid w:val="004A67BA"/>
    <w:rsid w:val="004A67FA"/>
    <w:rsid w:val="004A687D"/>
    <w:rsid w:val="004A687E"/>
    <w:rsid w:val="004A69BB"/>
    <w:rsid w:val="004A6AAA"/>
    <w:rsid w:val="004A6B14"/>
    <w:rsid w:val="004A6BB6"/>
    <w:rsid w:val="004A6CFC"/>
    <w:rsid w:val="004A6D73"/>
    <w:rsid w:val="004A6F07"/>
    <w:rsid w:val="004A6F31"/>
    <w:rsid w:val="004A70C3"/>
    <w:rsid w:val="004A70E8"/>
    <w:rsid w:val="004A7125"/>
    <w:rsid w:val="004A727F"/>
    <w:rsid w:val="004A7313"/>
    <w:rsid w:val="004A7464"/>
    <w:rsid w:val="004A7475"/>
    <w:rsid w:val="004A7481"/>
    <w:rsid w:val="004A7513"/>
    <w:rsid w:val="004A7516"/>
    <w:rsid w:val="004A7626"/>
    <w:rsid w:val="004A7695"/>
    <w:rsid w:val="004A7906"/>
    <w:rsid w:val="004A7B0F"/>
    <w:rsid w:val="004A7BBD"/>
    <w:rsid w:val="004A7C75"/>
    <w:rsid w:val="004A7CB3"/>
    <w:rsid w:val="004A7CC0"/>
    <w:rsid w:val="004A7CD2"/>
    <w:rsid w:val="004A7CF9"/>
    <w:rsid w:val="004A7DA0"/>
    <w:rsid w:val="004A7DE3"/>
    <w:rsid w:val="004A7DFE"/>
    <w:rsid w:val="004B00E6"/>
    <w:rsid w:val="004B0286"/>
    <w:rsid w:val="004B04F4"/>
    <w:rsid w:val="004B050B"/>
    <w:rsid w:val="004B0569"/>
    <w:rsid w:val="004B0739"/>
    <w:rsid w:val="004B08B2"/>
    <w:rsid w:val="004B0BC5"/>
    <w:rsid w:val="004B0CCB"/>
    <w:rsid w:val="004B0D0B"/>
    <w:rsid w:val="004B0DB5"/>
    <w:rsid w:val="004B0E04"/>
    <w:rsid w:val="004B0ED0"/>
    <w:rsid w:val="004B118A"/>
    <w:rsid w:val="004B11F4"/>
    <w:rsid w:val="004B131A"/>
    <w:rsid w:val="004B139D"/>
    <w:rsid w:val="004B14D8"/>
    <w:rsid w:val="004B15AC"/>
    <w:rsid w:val="004B1618"/>
    <w:rsid w:val="004B1672"/>
    <w:rsid w:val="004B1786"/>
    <w:rsid w:val="004B18BB"/>
    <w:rsid w:val="004B194F"/>
    <w:rsid w:val="004B19B5"/>
    <w:rsid w:val="004B1B92"/>
    <w:rsid w:val="004B1D0E"/>
    <w:rsid w:val="004B1EEB"/>
    <w:rsid w:val="004B1F8A"/>
    <w:rsid w:val="004B20C3"/>
    <w:rsid w:val="004B210E"/>
    <w:rsid w:val="004B237E"/>
    <w:rsid w:val="004B26EE"/>
    <w:rsid w:val="004B2722"/>
    <w:rsid w:val="004B281B"/>
    <w:rsid w:val="004B2BAA"/>
    <w:rsid w:val="004B2CA3"/>
    <w:rsid w:val="004B2ED6"/>
    <w:rsid w:val="004B31E9"/>
    <w:rsid w:val="004B325B"/>
    <w:rsid w:val="004B3401"/>
    <w:rsid w:val="004B3799"/>
    <w:rsid w:val="004B37DE"/>
    <w:rsid w:val="004B3874"/>
    <w:rsid w:val="004B39F8"/>
    <w:rsid w:val="004B3BE2"/>
    <w:rsid w:val="004B3C82"/>
    <w:rsid w:val="004B3CF6"/>
    <w:rsid w:val="004B403D"/>
    <w:rsid w:val="004B4061"/>
    <w:rsid w:val="004B40CC"/>
    <w:rsid w:val="004B4119"/>
    <w:rsid w:val="004B4135"/>
    <w:rsid w:val="004B41F7"/>
    <w:rsid w:val="004B42BF"/>
    <w:rsid w:val="004B4567"/>
    <w:rsid w:val="004B4619"/>
    <w:rsid w:val="004B4675"/>
    <w:rsid w:val="004B46C2"/>
    <w:rsid w:val="004B4A9B"/>
    <w:rsid w:val="004B4CBF"/>
    <w:rsid w:val="004B5330"/>
    <w:rsid w:val="004B540F"/>
    <w:rsid w:val="004B553C"/>
    <w:rsid w:val="004B5759"/>
    <w:rsid w:val="004B57E0"/>
    <w:rsid w:val="004B5831"/>
    <w:rsid w:val="004B5955"/>
    <w:rsid w:val="004B5ABA"/>
    <w:rsid w:val="004B5B03"/>
    <w:rsid w:val="004B5B19"/>
    <w:rsid w:val="004B5B24"/>
    <w:rsid w:val="004B5B46"/>
    <w:rsid w:val="004B5C3D"/>
    <w:rsid w:val="004B5C9C"/>
    <w:rsid w:val="004B5DE6"/>
    <w:rsid w:val="004B5E5A"/>
    <w:rsid w:val="004B5F1B"/>
    <w:rsid w:val="004B6182"/>
    <w:rsid w:val="004B61C0"/>
    <w:rsid w:val="004B61D6"/>
    <w:rsid w:val="004B6210"/>
    <w:rsid w:val="004B627A"/>
    <w:rsid w:val="004B6332"/>
    <w:rsid w:val="004B634B"/>
    <w:rsid w:val="004B63C3"/>
    <w:rsid w:val="004B6449"/>
    <w:rsid w:val="004B6590"/>
    <w:rsid w:val="004B6698"/>
    <w:rsid w:val="004B6737"/>
    <w:rsid w:val="004B6774"/>
    <w:rsid w:val="004B679F"/>
    <w:rsid w:val="004B67C7"/>
    <w:rsid w:val="004B683E"/>
    <w:rsid w:val="004B6A0A"/>
    <w:rsid w:val="004B6B1F"/>
    <w:rsid w:val="004B6DB9"/>
    <w:rsid w:val="004B6ED4"/>
    <w:rsid w:val="004B70B5"/>
    <w:rsid w:val="004B7134"/>
    <w:rsid w:val="004B73A2"/>
    <w:rsid w:val="004B73AB"/>
    <w:rsid w:val="004B7400"/>
    <w:rsid w:val="004B754C"/>
    <w:rsid w:val="004B75CB"/>
    <w:rsid w:val="004B7644"/>
    <w:rsid w:val="004B7696"/>
    <w:rsid w:val="004B76EF"/>
    <w:rsid w:val="004B7882"/>
    <w:rsid w:val="004B791C"/>
    <w:rsid w:val="004B7925"/>
    <w:rsid w:val="004B7B40"/>
    <w:rsid w:val="004B7BCE"/>
    <w:rsid w:val="004B7E7D"/>
    <w:rsid w:val="004C00CC"/>
    <w:rsid w:val="004C010B"/>
    <w:rsid w:val="004C015B"/>
    <w:rsid w:val="004C033E"/>
    <w:rsid w:val="004C04AA"/>
    <w:rsid w:val="004C0634"/>
    <w:rsid w:val="004C068E"/>
    <w:rsid w:val="004C07D3"/>
    <w:rsid w:val="004C0849"/>
    <w:rsid w:val="004C0935"/>
    <w:rsid w:val="004C09BC"/>
    <w:rsid w:val="004C0A2E"/>
    <w:rsid w:val="004C0BD1"/>
    <w:rsid w:val="004C0CF1"/>
    <w:rsid w:val="004C0DAE"/>
    <w:rsid w:val="004C0EDA"/>
    <w:rsid w:val="004C1028"/>
    <w:rsid w:val="004C1052"/>
    <w:rsid w:val="004C10BF"/>
    <w:rsid w:val="004C120E"/>
    <w:rsid w:val="004C125E"/>
    <w:rsid w:val="004C12B8"/>
    <w:rsid w:val="004C13AE"/>
    <w:rsid w:val="004C14E1"/>
    <w:rsid w:val="004C15CF"/>
    <w:rsid w:val="004C1651"/>
    <w:rsid w:val="004C165A"/>
    <w:rsid w:val="004C16DA"/>
    <w:rsid w:val="004C16F4"/>
    <w:rsid w:val="004C18DF"/>
    <w:rsid w:val="004C1A58"/>
    <w:rsid w:val="004C1AD8"/>
    <w:rsid w:val="004C1E92"/>
    <w:rsid w:val="004C1EED"/>
    <w:rsid w:val="004C1F73"/>
    <w:rsid w:val="004C1FB6"/>
    <w:rsid w:val="004C20F3"/>
    <w:rsid w:val="004C21FB"/>
    <w:rsid w:val="004C2291"/>
    <w:rsid w:val="004C2337"/>
    <w:rsid w:val="004C2492"/>
    <w:rsid w:val="004C24AC"/>
    <w:rsid w:val="004C264E"/>
    <w:rsid w:val="004C26FE"/>
    <w:rsid w:val="004C2702"/>
    <w:rsid w:val="004C29E5"/>
    <w:rsid w:val="004C2A04"/>
    <w:rsid w:val="004C2A3A"/>
    <w:rsid w:val="004C2B46"/>
    <w:rsid w:val="004C2B96"/>
    <w:rsid w:val="004C2BB9"/>
    <w:rsid w:val="004C2D88"/>
    <w:rsid w:val="004C2D94"/>
    <w:rsid w:val="004C2D9D"/>
    <w:rsid w:val="004C2E26"/>
    <w:rsid w:val="004C2EE3"/>
    <w:rsid w:val="004C2FEE"/>
    <w:rsid w:val="004C318A"/>
    <w:rsid w:val="004C31E8"/>
    <w:rsid w:val="004C331D"/>
    <w:rsid w:val="004C3413"/>
    <w:rsid w:val="004C34BC"/>
    <w:rsid w:val="004C35D2"/>
    <w:rsid w:val="004C3666"/>
    <w:rsid w:val="004C38AF"/>
    <w:rsid w:val="004C3C1A"/>
    <w:rsid w:val="004C3C76"/>
    <w:rsid w:val="004C3CCB"/>
    <w:rsid w:val="004C3D85"/>
    <w:rsid w:val="004C3DC5"/>
    <w:rsid w:val="004C3E26"/>
    <w:rsid w:val="004C3F56"/>
    <w:rsid w:val="004C3F9C"/>
    <w:rsid w:val="004C3FB3"/>
    <w:rsid w:val="004C40AD"/>
    <w:rsid w:val="004C4107"/>
    <w:rsid w:val="004C41B0"/>
    <w:rsid w:val="004C41C5"/>
    <w:rsid w:val="004C4318"/>
    <w:rsid w:val="004C4411"/>
    <w:rsid w:val="004C4428"/>
    <w:rsid w:val="004C45E4"/>
    <w:rsid w:val="004C463F"/>
    <w:rsid w:val="004C46EC"/>
    <w:rsid w:val="004C4802"/>
    <w:rsid w:val="004C4AED"/>
    <w:rsid w:val="004C4CF3"/>
    <w:rsid w:val="004C4D74"/>
    <w:rsid w:val="004C4E6F"/>
    <w:rsid w:val="004C4FB5"/>
    <w:rsid w:val="004C557D"/>
    <w:rsid w:val="004C55E0"/>
    <w:rsid w:val="004C567C"/>
    <w:rsid w:val="004C5710"/>
    <w:rsid w:val="004C58AA"/>
    <w:rsid w:val="004C58EF"/>
    <w:rsid w:val="004C5B52"/>
    <w:rsid w:val="004C5B64"/>
    <w:rsid w:val="004C5B87"/>
    <w:rsid w:val="004C5B9A"/>
    <w:rsid w:val="004C5C40"/>
    <w:rsid w:val="004C5DD2"/>
    <w:rsid w:val="004C5F9E"/>
    <w:rsid w:val="004C608C"/>
    <w:rsid w:val="004C60F4"/>
    <w:rsid w:val="004C6193"/>
    <w:rsid w:val="004C6225"/>
    <w:rsid w:val="004C6247"/>
    <w:rsid w:val="004C62E6"/>
    <w:rsid w:val="004C6384"/>
    <w:rsid w:val="004C65CC"/>
    <w:rsid w:val="004C660D"/>
    <w:rsid w:val="004C6782"/>
    <w:rsid w:val="004C67EC"/>
    <w:rsid w:val="004C687D"/>
    <w:rsid w:val="004C690F"/>
    <w:rsid w:val="004C6A18"/>
    <w:rsid w:val="004C6B42"/>
    <w:rsid w:val="004C6C31"/>
    <w:rsid w:val="004C6D60"/>
    <w:rsid w:val="004C6ED6"/>
    <w:rsid w:val="004C6EEE"/>
    <w:rsid w:val="004C7005"/>
    <w:rsid w:val="004C7144"/>
    <w:rsid w:val="004C7240"/>
    <w:rsid w:val="004C733C"/>
    <w:rsid w:val="004C758E"/>
    <w:rsid w:val="004C7646"/>
    <w:rsid w:val="004C779F"/>
    <w:rsid w:val="004C793F"/>
    <w:rsid w:val="004C7C0B"/>
    <w:rsid w:val="004C7C52"/>
    <w:rsid w:val="004C7CA9"/>
    <w:rsid w:val="004C7DAA"/>
    <w:rsid w:val="004C7E96"/>
    <w:rsid w:val="004D0177"/>
    <w:rsid w:val="004D02FD"/>
    <w:rsid w:val="004D0647"/>
    <w:rsid w:val="004D0758"/>
    <w:rsid w:val="004D0805"/>
    <w:rsid w:val="004D098D"/>
    <w:rsid w:val="004D0AFE"/>
    <w:rsid w:val="004D111F"/>
    <w:rsid w:val="004D13CA"/>
    <w:rsid w:val="004D1AD3"/>
    <w:rsid w:val="004D1BFA"/>
    <w:rsid w:val="004D1C4A"/>
    <w:rsid w:val="004D1C8D"/>
    <w:rsid w:val="004D1FF1"/>
    <w:rsid w:val="004D20D3"/>
    <w:rsid w:val="004D21C6"/>
    <w:rsid w:val="004D2217"/>
    <w:rsid w:val="004D226C"/>
    <w:rsid w:val="004D2292"/>
    <w:rsid w:val="004D240D"/>
    <w:rsid w:val="004D27E4"/>
    <w:rsid w:val="004D286E"/>
    <w:rsid w:val="004D2A01"/>
    <w:rsid w:val="004D2B07"/>
    <w:rsid w:val="004D2BB1"/>
    <w:rsid w:val="004D2DB6"/>
    <w:rsid w:val="004D2DB9"/>
    <w:rsid w:val="004D2E18"/>
    <w:rsid w:val="004D2F44"/>
    <w:rsid w:val="004D2FBD"/>
    <w:rsid w:val="004D30F1"/>
    <w:rsid w:val="004D3121"/>
    <w:rsid w:val="004D32A4"/>
    <w:rsid w:val="004D333F"/>
    <w:rsid w:val="004D359E"/>
    <w:rsid w:val="004D360B"/>
    <w:rsid w:val="004D368E"/>
    <w:rsid w:val="004D37B1"/>
    <w:rsid w:val="004D38BD"/>
    <w:rsid w:val="004D3A67"/>
    <w:rsid w:val="004D3CF8"/>
    <w:rsid w:val="004D3DA3"/>
    <w:rsid w:val="004D3F46"/>
    <w:rsid w:val="004D4021"/>
    <w:rsid w:val="004D40A5"/>
    <w:rsid w:val="004D40F9"/>
    <w:rsid w:val="004D428D"/>
    <w:rsid w:val="004D43A0"/>
    <w:rsid w:val="004D43DD"/>
    <w:rsid w:val="004D46D6"/>
    <w:rsid w:val="004D4722"/>
    <w:rsid w:val="004D4A22"/>
    <w:rsid w:val="004D4B6B"/>
    <w:rsid w:val="004D4C6B"/>
    <w:rsid w:val="004D4C6D"/>
    <w:rsid w:val="004D4CFF"/>
    <w:rsid w:val="004D4DBD"/>
    <w:rsid w:val="004D5088"/>
    <w:rsid w:val="004D5114"/>
    <w:rsid w:val="004D5284"/>
    <w:rsid w:val="004D542D"/>
    <w:rsid w:val="004D5486"/>
    <w:rsid w:val="004D54A4"/>
    <w:rsid w:val="004D5560"/>
    <w:rsid w:val="004D5586"/>
    <w:rsid w:val="004D5601"/>
    <w:rsid w:val="004D5708"/>
    <w:rsid w:val="004D5781"/>
    <w:rsid w:val="004D5877"/>
    <w:rsid w:val="004D59DB"/>
    <w:rsid w:val="004D5A62"/>
    <w:rsid w:val="004D5A84"/>
    <w:rsid w:val="004D5CD2"/>
    <w:rsid w:val="004D5D04"/>
    <w:rsid w:val="004D5D44"/>
    <w:rsid w:val="004D5DEC"/>
    <w:rsid w:val="004D5E71"/>
    <w:rsid w:val="004D5E94"/>
    <w:rsid w:val="004D5F2E"/>
    <w:rsid w:val="004D613D"/>
    <w:rsid w:val="004D614F"/>
    <w:rsid w:val="004D619A"/>
    <w:rsid w:val="004D6373"/>
    <w:rsid w:val="004D675F"/>
    <w:rsid w:val="004D67B8"/>
    <w:rsid w:val="004D680F"/>
    <w:rsid w:val="004D6813"/>
    <w:rsid w:val="004D69B7"/>
    <w:rsid w:val="004D6B1B"/>
    <w:rsid w:val="004D6C8F"/>
    <w:rsid w:val="004D6F15"/>
    <w:rsid w:val="004D6F90"/>
    <w:rsid w:val="004D6FB7"/>
    <w:rsid w:val="004D706C"/>
    <w:rsid w:val="004D7381"/>
    <w:rsid w:val="004D74F8"/>
    <w:rsid w:val="004D755B"/>
    <w:rsid w:val="004D75AE"/>
    <w:rsid w:val="004D76E4"/>
    <w:rsid w:val="004D783D"/>
    <w:rsid w:val="004D7986"/>
    <w:rsid w:val="004D7BA5"/>
    <w:rsid w:val="004D7D37"/>
    <w:rsid w:val="004D7F19"/>
    <w:rsid w:val="004D7F42"/>
    <w:rsid w:val="004D7FEF"/>
    <w:rsid w:val="004E00EE"/>
    <w:rsid w:val="004E01A4"/>
    <w:rsid w:val="004E026E"/>
    <w:rsid w:val="004E0288"/>
    <w:rsid w:val="004E036F"/>
    <w:rsid w:val="004E0382"/>
    <w:rsid w:val="004E04D8"/>
    <w:rsid w:val="004E0569"/>
    <w:rsid w:val="004E056D"/>
    <w:rsid w:val="004E0624"/>
    <w:rsid w:val="004E066A"/>
    <w:rsid w:val="004E0672"/>
    <w:rsid w:val="004E0888"/>
    <w:rsid w:val="004E08C7"/>
    <w:rsid w:val="004E0908"/>
    <w:rsid w:val="004E0AC0"/>
    <w:rsid w:val="004E0BE0"/>
    <w:rsid w:val="004E0C57"/>
    <w:rsid w:val="004E0D97"/>
    <w:rsid w:val="004E0DA1"/>
    <w:rsid w:val="004E0E52"/>
    <w:rsid w:val="004E13D5"/>
    <w:rsid w:val="004E163F"/>
    <w:rsid w:val="004E1649"/>
    <w:rsid w:val="004E19D5"/>
    <w:rsid w:val="004E1A80"/>
    <w:rsid w:val="004E1C58"/>
    <w:rsid w:val="004E1CFC"/>
    <w:rsid w:val="004E1E46"/>
    <w:rsid w:val="004E1EBD"/>
    <w:rsid w:val="004E1F21"/>
    <w:rsid w:val="004E20CB"/>
    <w:rsid w:val="004E224D"/>
    <w:rsid w:val="004E233A"/>
    <w:rsid w:val="004E23D2"/>
    <w:rsid w:val="004E2537"/>
    <w:rsid w:val="004E263B"/>
    <w:rsid w:val="004E26D1"/>
    <w:rsid w:val="004E2709"/>
    <w:rsid w:val="004E274F"/>
    <w:rsid w:val="004E27C0"/>
    <w:rsid w:val="004E2891"/>
    <w:rsid w:val="004E2AE8"/>
    <w:rsid w:val="004E2B23"/>
    <w:rsid w:val="004E2D7E"/>
    <w:rsid w:val="004E2D8B"/>
    <w:rsid w:val="004E2EDA"/>
    <w:rsid w:val="004E2F5F"/>
    <w:rsid w:val="004E3019"/>
    <w:rsid w:val="004E31CD"/>
    <w:rsid w:val="004E3442"/>
    <w:rsid w:val="004E34D0"/>
    <w:rsid w:val="004E37F6"/>
    <w:rsid w:val="004E3806"/>
    <w:rsid w:val="004E3807"/>
    <w:rsid w:val="004E3B09"/>
    <w:rsid w:val="004E3BA8"/>
    <w:rsid w:val="004E3CC3"/>
    <w:rsid w:val="004E3DBD"/>
    <w:rsid w:val="004E4301"/>
    <w:rsid w:val="004E4306"/>
    <w:rsid w:val="004E45B6"/>
    <w:rsid w:val="004E47D7"/>
    <w:rsid w:val="004E4B96"/>
    <w:rsid w:val="004E4C64"/>
    <w:rsid w:val="004E4F11"/>
    <w:rsid w:val="004E4F45"/>
    <w:rsid w:val="004E50CA"/>
    <w:rsid w:val="004E51A9"/>
    <w:rsid w:val="004E51B4"/>
    <w:rsid w:val="004E524C"/>
    <w:rsid w:val="004E546A"/>
    <w:rsid w:val="004E54CE"/>
    <w:rsid w:val="004E57A7"/>
    <w:rsid w:val="004E5B46"/>
    <w:rsid w:val="004E5BAC"/>
    <w:rsid w:val="004E5E0D"/>
    <w:rsid w:val="004E5E22"/>
    <w:rsid w:val="004E5E64"/>
    <w:rsid w:val="004E5ED2"/>
    <w:rsid w:val="004E5F0E"/>
    <w:rsid w:val="004E5F20"/>
    <w:rsid w:val="004E5FF5"/>
    <w:rsid w:val="004E61B5"/>
    <w:rsid w:val="004E6284"/>
    <w:rsid w:val="004E6287"/>
    <w:rsid w:val="004E630E"/>
    <w:rsid w:val="004E651B"/>
    <w:rsid w:val="004E65EB"/>
    <w:rsid w:val="004E6605"/>
    <w:rsid w:val="004E66B6"/>
    <w:rsid w:val="004E66E9"/>
    <w:rsid w:val="004E6707"/>
    <w:rsid w:val="004E683A"/>
    <w:rsid w:val="004E6950"/>
    <w:rsid w:val="004E6C14"/>
    <w:rsid w:val="004E6C51"/>
    <w:rsid w:val="004E6CA4"/>
    <w:rsid w:val="004E6D01"/>
    <w:rsid w:val="004E6E85"/>
    <w:rsid w:val="004E6F4C"/>
    <w:rsid w:val="004E704B"/>
    <w:rsid w:val="004E711E"/>
    <w:rsid w:val="004E71E6"/>
    <w:rsid w:val="004E720D"/>
    <w:rsid w:val="004E72A8"/>
    <w:rsid w:val="004E72CB"/>
    <w:rsid w:val="004E730C"/>
    <w:rsid w:val="004E7373"/>
    <w:rsid w:val="004E73C0"/>
    <w:rsid w:val="004E73E0"/>
    <w:rsid w:val="004E743D"/>
    <w:rsid w:val="004E763C"/>
    <w:rsid w:val="004E7796"/>
    <w:rsid w:val="004E78CE"/>
    <w:rsid w:val="004E7937"/>
    <w:rsid w:val="004E79B5"/>
    <w:rsid w:val="004E7AB2"/>
    <w:rsid w:val="004E7F13"/>
    <w:rsid w:val="004E7FC4"/>
    <w:rsid w:val="004F0020"/>
    <w:rsid w:val="004F0029"/>
    <w:rsid w:val="004F015D"/>
    <w:rsid w:val="004F0265"/>
    <w:rsid w:val="004F045A"/>
    <w:rsid w:val="004F0661"/>
    <w:rsid w:val="004F0717"/>
    <w:rsid w:val="004F0B02"/>
    <w:rsid w:val="004F0FE6"/>
    <w:rsid w:val="004F128B"/>
    <w:rsid w:val="004F141E"/>
    <w:rsid w:val="004F1428"/>
    <w:rsid w:val="004F1634"/>
    <w:rsid w:val="004F1778"/>
    <w:rsid w:val="004F1932"/>
    <w:rsid w:val="004F1A33"/>
    <w:rsid w:val="004F1CF0"/>
    <w:rsid w:val="004F1E9C"/>
    <w:rsid w:val="004F22C4"/>
    <w:rsid w:val="004F230E"/>
    <w:rsid w:val="004F23B2"/>
    <w:rsid w:val="004F256C"/>
    <w:rsid w:val="004F2874"/>
    <w:rsid w:val="004F2885"/>
    <w:rsid w:val="004F28C7"/>
    <w:rsid w:val="004F2B84"/>
    <w:rsid w:val="004F2BA2"/>
    <w:rsid w:val="004F2D9A"/>
    <w:rsid w:val="004F3035"/>
    <w:rsid w:val="004F309C"/>
    <w:rsid w:val="004F310C"/>
    <w:rsid w:val="004F32AD"/>
    <w:rsid w:val="004F351B"/>
    <w:rsid w:val="004F366B"/>
    <w:rsid w:val="004F36AC"/>
    <w:rsid w:val="004F3800"/>
    <w:rsid w:val="004F39CB"/>
    <w:rsid w:val="004F3B6E"/>
    <w:rsid w:val="004F3C27"/>
    <w:rsid w:val="004F3C70"/>
    <w:rsid w:val="004F3CEB"/>
    <w:rsid w:val="004F3D36"/>
    <w:rsid w:val="004F3E8A"/>
    <w:rsid w:val="004F4110"/>
    <w:rsid w:val="004F41B8"/>
    <w:rsid w:val="004F4263"/>
    <w:rsid w:val="004F44EB"/>
    <w:rsid w:val="004F4B05"/>
    <w:rsid w:val="004F4B1D"/>
    <w:rsid w:val="004F4C4D"/>
    <w:rsid w:val="004F4D17"/>
    <w:rsid w:val="004F4F6F"/>
    <w:rsid w:val="004F54D3"/>
    <w:rsid w:val="004F5505"/>
    <w:rsid w:val="004F57CD"/>
    <w:rsid w:val="004F57E6"/>
    <w:rsid w:val="004F5892"/>
    <w:rsid w:val="004F5A6B"/>
    <w:rsid w:val="004F5B60"/>
    <w:rsid w:val="004F5C92"/>
    <w:rsid w:val="004F5D49"/>
    <w:rsid w:val="004F5D54"/>
    <w:rsid w:val="004F5D92"/>
    <w:rsid w:val="004F5D9A"/>
    <w:rsid w:val="004F5E23"/>
    <w:rsid w:val="004F5E83"/>
    <w:rsid w:val="004F619A"/>
    <w:rsid w:val="004F623C"/>
    <w:rsid w:val="004F6284"/>
    <w:rsid w:val="004F629A"/>
    <w:rsid w:val="004F6365"/>
    <w:rsid w:val="004F6742"/>
    <w:rsid w:val="004F675E"/>
    <w:rsid w:val="004F68EB"/>
    <w:rsid w:val="004F6924"/>
    <w:rsid w:val="004F6AE3"/>
    <w:rsid w:val="004F6B37"/>
    <w:rsid w:val="004F6DEE"/>
    <w:rsid w:val="004F6E2C"/>
    <w:rsid w:val="004F6E6C"/>
    <w:rsid w:val="004F6F10"/>
    <w:rsid w:val="004F6FB3"/>
    <w:rsid w:val="004F709B"/>
    <w:rsid w:val="004F70CC"/>
    <w:rsid w:val="004F711D"/>
    <w:rsid w:val="004F71C4"/>
    <w:rsid w:val="004F724C"/>
    <w:rsid w:val="004F73EA"/>
    <w:rsid w:val="004F7571"/>
    <w:rsid w:val="004F7577"/>
    <w:rsid w:val="004F758B"/>
    <w:rsid w:val="004F760B"/>
    <w:rsid w:val="004F774F"/>
    <w:rsid w:val="004F7798"/>
    <w:rsid w:val="004F79B6"/>
    <w:rsid w:val="004F7BB2"/>
    <w:rsid w:val="004F7C69"/>
    <w:rsid w:val="004F7D2C"/>
    <w:rsid w:val="004F7D36"/>
    <w:rsid w:val="004F7DB2"/>
    <w:rsid w:val="004F7E52"/>
    <w:rsid w:val="005003D7"/>
    <w:rsid w:val="005003F9"/>
    <w:rsid w:val="0050046D"/>
    <w:rsid w:val="005005B0"/>
    <w:rsid w:val="005006CB"/>
    <w:rsid w:val="005006F5"/>
    <w:rsid w:val="005009F8"/>
    <w:rsid w:val="00500E7B"/>
    <w:rsid w:val="00500EEE"/>
    <w:rsid w:val="005010BB"/>
    <w:rsid w:val="0050110A"/>
    <w:rsid w:val="0050123D"/>
    <w:rsid w:val="005013D1"/>
    <w:rsid w:val="005013F7"/>
    <w:rsid w:val="005014B5"/>
    <w:rsid w:val="005015FA"/>
    <w:rsid w:val="005016DA"/>
    <w:rsid w:val="00501838"/>
    <w:rsid w:val="005018FB"/>
    <w:rsid w:val="00501C5C"/>
    <w:rsid w:val="00501CB9"/>
    <w:rsid w:val="00501DE9"/>
    <w:rsid w:val="00501FC3"/>
    <w:rsid w:val="005022BD"/>
    <w:rsid w:val="00502313"/>
    <w:rsid w:val="00502376"/>
    <w:rsid w:val="00502404"/>
    <w:rsid w:val="00502419"/>
    <w:rsid w:val="00502495"/>
    <w:rsid w:val="0050261E"/>
    <w:rsid w:val="00502655"/>
    <w:rsid w:val="005027D7"/>
    <w:rsid w:val="005027F8"/>
    <w:rsid w:val="00502838"/>
    <w:rsid w:val="005028A7"/>
    <w:rsid w:val="00502A4A"/>
    <w:rsid w:val="00502A7D"/>
    <w:rsid w:val="00502B12"/>
    <w:rsid w:val="00502D25"/>
    <w:rsid w:val="00502D31"/>
    <w:rsid w:val="00502DCC"/>
    <w:rsid w:val="00503021"/>
    <w:rsid w:val="00503049"/>
    <w:rsid w:val="0050315A"/>
    <w:rsid w:val="0050321E"/>
    <w:rsid w:val="00503279"/>
    <w:rsid w:val="00503346"/>
    <w:rsid w:val="005033A8"/>
    <w:rsid w:val="005034EB"/>
    <w:rsid w:val="0050352E"/>
    <w:rsid w:val="005035D2"/>
    <w:rsid w:val="005035F0"/>
    <w:rsid w:val="005036B0"/>
    <w:rsid w:val="005037D7"/>
    <w:rsid w:val="00503826"/>
    <w:rsid w:val="005038B5"/>
    <w:rsid w:val="00503A4B"/>
    <w:rsid w:val="00503A5E"/>
    <w:rsid w:val="00503A8B"/>
    <w:rsid w:val="00503C4E"/>
    <w:rsid w:val="00503DFC"/>
    <w:rsid w:val="00503E27"/>
    <w:rsid w:val="00503F28"/>
    <w:rsid w:val="00503FBC"/>
    <w:rsid w:val="0050427E"/>
    <w:rsid w:val="005049D5"/>
    <w:rsid w:val="00504FF7"/>
    <w:rsid w:val="00505154"/>
    <w:rsid w:val="0050536A"/>
    <w:rsid w:val="005053A7"/>
    <w:rsid w:val="00505561"/>
    <w:rsid w:val="00505712"/>
    <w:rsid w:val="005058C0"/>
    <w:rsid w:val="005058F1"/>
    <w:rsid w:val="00505A18"/>
    <w:rsid w:val="00505B0B"/>
    <w:rsid w:val="00505BA0"/>
    <w:rsid w:val="00505C66"/>
    <w:rsid w:val="00505C8A"/>
    <w:rsid w:val="00505EAF"/>
    <w:rsid w:val="005061F6"/>
    <w:rsid w:val="00506377"/>
    <w:rsid w:val="00506393"/>
    <w:rsid w:val="005064BD"/>
    <w:rsid w:val="005065A6"/>
    <w:rsid w:val="0050674F"/>
    <w:rsid w:val="0050680D"/>
    <w:rsid w:val="00506825"/>
    <w:rsid w:val="0050683D"/>
    <w:rsid w:val="00506855"/>
    <w:rsid w:val="005068F6"/>
    <w:rsid w:val="00506CA0"/>
    <w:rsid w:val="00506E9D"/>
    <w:rsid w:val="00506F27"/>
    <w:rsid w:val="00506FD6"/>
    <w:rsid w:val="005071AA"/>
    <w:rsid w:val="0050730A"/>
    <w:rsid w:val="00507374"/>
    <w:rsid w:val="0050744F"/>
    <w:rsid w:val="005074D6"/>
    <w:rsid w:val="00507682"/>
    <w:rsid w:val="005078A9"/>
    <w:rsid w:val="0050798F"/>
    <w:rsid w:val="005079A6"/>
    <w:rsid w:val="005079EC"/>
    <w:rsid w:val="00507A87"/>
    <w:rsid w:val="00507B47"/>
    <w:rsid w:val="00507BBE"/>
    <w:rsid w:val="00507D23"/>
    <w:rsid w:val="00507FC1"/>
    <w:rsid w:val="00507FF4"/>
    <w:rsid w:val="0051007F"/>
    <w:rsid w:val="00510296"/>
    <w:rsid w:val="00510377"/>
    <w:rsid w:val="005103EB"/>
    <w:rsid w:val="00510432"/>
    <w:rsid w:val="0051053D"/>
    <w:rsid w:val="005105F3"/>
    <w:rsid w:val="0051063B"/>
    <w:rsid w:val="00510666"/>
    <w:rsid w:val="00510690"/>
    <w:rsid w:val="00510884"/>
    <w:rsid w:val="005108C4"/>
    <w:rsid w:val="00510A6E"/>
    <w:rsid w:val="00510CDF"/>
    <w:rsid w:val="00510D01"/>
    <w:rsid w:val="0051108D"/>
    <w:rsid w:val="00511200"/>
    <w:rsid w:val="00511279"/>
    <w:rsid w:val="005114FD"/>
    <w:rsid w:val="0051152E"/>
    <w:rsid w:val="0051154D"/>
    <w:rsid w:val="005115B4"/>
    <w:rsid w:val="00511609"/>
    <w:rsid w:val="00511732"/>
    <w:rsid w:val="00511778"/>
    <w:rsid w:val="0051182B"/>
    <w:rsid w:val="00511878"/>
    <w:rsid w:val="0051196C"/>
    <w:rsid w:val="00511A1F"/>
    <w:rsid w:val="00511CE8"/>
    <w:rsid w:val="00511D4C"/>
    <w:rsid w:val="00511FEC"/>
    <w:rsid w:val="0051210D"/>
    <w:rsid w:val="0051234C"/>
    <w:rsid w:val="005123F4"/>
    <w:rsid w:val="0051246B"/>
    <w:rsid w:val="00512515"/>
    <w:rsid w:val="00512598"/>
    <w:rsid w:val="00512957"/>
    <w:rsid w:val="00512D34"/>
    <w:rsid w:val="00512F45"/>
    <w:rsid w:val="00512F4D"/>
    <w:rsid w:val="00513105"/>
    <w:rsid w:val="0051326C"/>
    <w:rsid w:val="00513544"/>
    <w:rsid w:val="00513580"/>
    <w:rsid w:val="005135E3"/>
    <w:rsid w:val="00513815"/>
    <w:rsid w:val="00513879"/>
    <w:rsid w:val="0051387F"/>
    <w:rsid w:val="00513884"/>
    <w:rsid w:val="00513A18"/>
    <w:rsid w:val="00513C3D"/>
    <w:rsid w:val="00513E77"/>
    <w:rsid w:val="00513E85"/>
    <w:rsid w:val="00513E98"/>
    <w:rsid w:val="00513EB9"/>
    <w:rsid w:val="00513FBC"/>
    <w:rsid w:val="0051407C"/>
    <w:rsid w:val="00514131"/>
    <w:rsid w:val="00514193"/>
    <w:rsid w:val="005142DA"/>
    <w:rsid w:val="005144E8"/>
    <w:rsid w:val="005145B0"/>
    <w:rsid w:val="005145E4"/>
    <w:rsid w:val="00514660"/>
    <w:rsid w:val="005146B2"/>
    <w:rsid w:val="005148A4"/>
    <w:rsid w:val="00514933"/>
    <w:rsid w:val="00514A08"/>
    <w:rsid w:val="00514B1E"/>
    <w:rsid w:val="00514B56"/>
    <w:rsid w:val="00514BC4"/>
    <w:rsid w:val="00514BCE"/>
    <w:rsid w:val="00514D41"/>
    <w:rsid w:val="00514E1E"/>
    <w:rsid w:val="00515071"/>
    <w:rsid w:val="0051512B"/>
    <w:rsid w:val="00515140"/>
    <w:rsid w:val="0051520D"/>
    <w:rsid w:val="00515390"/>
    <w:rsid w:val="0051540F"/>
    <w:rsid w:val="00515505"/>
    <w:rsid w:val="005157AD"/>
    <w:rsid w:val="00515990"/>
    <w:rsid w:val="00515CA4"/>
    <w:rsid w:val="00515CA5"/>
    <w:rsid w:val="00515DB6"/>
    <w:rsid w:val="00515EC8"/>
    <w:rsid w:val="00515FBA"/>
    <w:rsid w:val="0051604A"/>
    <w:rsid w:val="005160B6"/>
    <w:rsid w:val="005160BF"/>
    <w:rsid w:val="00516156"/>
    <w:rsid w:val="0051633B"/>
    <w:rsid w:val="00516349"/>
    <w:rsid w:val="00516354"/>
    <w:rsid w:val="005163B8"/>
    <w:rsid w:val="005163D0"/>
    <w:rsid w:val="0051659D"/>
    <w:rsid w:val="0051675A"/>
    <w:rsid w:val="0051677E"/>
    <w:rsid w:val="0051678C"/>
    <w:rsid w:val="0051692E"/>
    <w:rsid w:val="005169B3"/>
    <w:rsid w:val="00516A1C"/>
    <w:rsid w:val="00516A56"/>
    <w:rsid w:val="00516ADA"/>
    <w:rsid w:val="00516B0B"/>
    <w:rsid w:val="00516BE2"/>
    <w:rsid w:val="00516C00"/>
    <w:rsid w:val="00516CC5"/>
    <w:rsid w:val="00516DC1"/>
    <w:rsid w:val="00516E1F"/>
    <w:rsid w:val="00516EE0"/>
    <w:rsid w:val="00516F1A"/>
    <w:rsid w:val="00517025"/>
    <w:rsid w:val="00517418"/>
    <w:rsid w:val="0051743E"/>
    <w:rsid w:val="00517481"/>
    <w:rsid w:val="005176ED"/>
    <w:rsid w:val="00517981"/>
    <w:rsid w:val="00517A45"/>
    <w:rsid w:val="00517A5B"/>
    <w:rsid w:val="00517D2E"/>
    <w:rsid w:val="00517E53"/>
    <w:rsid w:val="00517F5C"/>
    <w:rsid w:val="00520076"/>
    <w:rsid w:val="00520095"/>
    <w:rsid w:val="005202EB"/>
    <w:rsid w:val="005203C5"/>
    <w:rsid w:val="005203DA"/>
    <w:rsid w:val="0052064A"/>
    <w:rsid w:val="00520725"/>
    <w:rsid w:val="0052085F"/>
    <w:rsid w:val="00520873"/>
    <w:rsid w:val="005208F7"/>
    <w:rsid w:val="005209AB"/>
    <w:rsid w:val="00520AC0"/>
    <w:rsid w:val="00520D58"/>
    <w:rsid w:val="0052115B"/>
    <w:rsid w:val="005211A1"/>
    <w:rsid w:val="005211B6"/>
    <w:rsid w:val="0052141B"/>
    <w:rsid w:val="00521563"/>
    <w:rsid w:val="005215F4"/>
    <w:rsid w:val="005216CB"/>
    <w:rsid w:val="005216D1"/>
    <w:rsid w:val="005217F5"/>
    <w:rsid w:val="00521B6C"/>
    <w:rsid w:val="00522238"/>
    <w:rsid w:val="0052257A"/>
    <w:rsid w:val="005227A7"/>
    <w:rsid w:val="005227DE"/>
    <w:rsid w:val="005228F6"/>
    <w:rsid w:val="00522967"/>
    <w:rsid w:val="0052296D"/>
    <w:rsid w:val="00522A6F"/>
    <w:rsid w:val="00522AC4"/>
    <w:rsid w:val="00522B58"/>
    <w:rsid w:val="00522C2F"/>
    <w:rsid w:val="00522C73"/>
    <w:rsid w:val="00522D1C"/>
    <w:rsid w:val="00522E68"/>
    <w:rsid w:val="00522EE5"/>
    <w:rsid w:val="00522EE9"/>
    <w:rsid w:val="00522FB7"/>
    <w:rsid w:val="00523141"/>
    <w:rsid w:val="00523162"/>
    <w:rsid w:val="005231E8"/>
    <w:rsid w:val="005233AF"/>
    <w:rsid w:val="005234D8"/>
    <w:rsid w:val="0052372D"/>
    <w:rsid w:val="0052386E"/>
    <w:rsid w:val="005238EE"/>
    <w:rsid w:val="005239B1"/>
    <w:rsid w:val="00523AC1"/>
    <w:rsid w:val="00523B03"/>
    <w:rsid w:val="00523BE1"/>
    <w:rsid w:val="00523D8E"/>
    <w:rsid w:val="00523F01"/>
    <w:rsid w:val="00523FF8"/>
    <w:rsid w:val="0052405E"/>
    <w:rsid w:val="005241D5"/>
    <w:rsid w:val="005242C9"/>
    <w:rsid w:val="00524346"/>
    <w:rsid w:val="0052438E"/>
    <w:rsid w:val="00524571"/>
    <w:rsid w:val="00524633"/>
    <w:rsid w:val="005246B1"/>
    <w:rsid w:val="005246BC"/>
    <w:rsid w:val="0052474E"/>
    <w:rsid w:val="0052480B"/>
    <w:rsid w:val="00525010"/>
    <w:rsid w:val="0052503F"/>
    <w:rsid w:val="0052508A"/>
    <w:rsid w:val="0052521C"/>
    <w:rsid w:val="00525269"/>
    <w:rsid w:val="005256F7"/>
    <w:rsid w:val="00525731"/>
    <w:rsid w:val="0052577B"/>
    <w:rsid w:val="00525855"/>
    <w:rsid w:val="00525A87"/>
    <w:rsid w:val="00525B9A"/>
    <w:rsid w:val="00525E4A"/>
    <w:rsid w:val="005260E7"/>
    <w:rsid w:val="005261FE"/>
    <w:rsid w:val="00526205"/>
    <w:rsid w:val="0052620A"/>
    <w:rsid w:val="005262BE"/>
    <w:rsid w:val="0052650A"/>
    <w:rsid w:val="00526767"/>
    <w:rsid w:val="00526835"/>
    <w:rsid w:val="005268CD"/>
    <w:rsid w:val="00526991"/>
    <w:rsid w:val="005269BB"/>
    <w:rsid w:val="00526A76"/>
    <w:rsid w:val="00526A95"/>
    <w:rsid w:val="00526B42"/>
    <w:rsid w:val="00526BB4"/>
    <w:rsid w:val="00526C7D"/>
    <w:rsid w:val="00526CE1"/>
    <w:rsid w:val="00526E01"/>
    <w:rsid w:val="00526EAF"/>
    <w:rsid w:val="005273DB"/>
    <w:rsid w:val="0052751A"/>
    <w:rsid w:val="00527750"/>
    <w:rsid w:val="00527868"/>
    <w:rsid w:val="00527963"/>
    <w:rsid w:val="00527A3D"/>
    <w:rsid w:val="00527B39"/>
    <w:rsid w:val="00527B6E"/>
    <w:rsid w:val="00527BF5"/>
    <w:rsid w:val="00527C4E"/>
    <w:rsid w:val="00527C92"/>
    <w:rsid w:val="00527CFC"/>
    <w:rsid w:val="00527D76"/>
    <w:rsid w:val="00527E35"/>
    <w:rsid w:val="00527E93"/>
    <w:rsid w:val="00527F44"/>
    <w:rsid w:val="005301A7"/>
    <w:rsid w:val="0053086A"/>
    <w:rsid w:val="00530F91"/>
    <w:rsid w:val="005310B0"/>
    <w:rsid w:val="00531188"/>
    <w:rsid w:val="00531303"/>
    <w:rsid w:val="0053132D"/>
    <w:rsid w:val="00531353"/>
    <w:rsid w:val="005314CC"/>
    <w:rsid w:val="0053156B"/>
    <w:rsid w:val="0053163D"/>
    <w:rsid w:val="0053167F"/>
    <w:rsid w:val="0053169E"/>
    <w:rsid w:val="0053170C"/>
    <w:rsid w:val="00531895"/>
    <w:rsid w:val="00531908"/>
    <w:rsid w:val="0053198C"/>
    <w:rsid w:val="00531A3C"/>
    <w:rsid w:val="00531CF2"/>
    <w:rsid w:val="00531DE7"/>
    <w:rsid w:val="00531E91"/>
    <w:rsid w:val="00531FEB"/>
    <w:rsid w:val="00532122"/>
    <w:rsid w:val="00532162"/>
    <w:rsid w:val="00532248"/>
    <w:rsid w:val="00532256"/>
    <w:rsid w:val="005324A8"/>
    <w:rsid w:val="00532573"/>
    <w:rsid w:val="005325A2"/>
    <w:rsid w:val="005326B6"/>
    <w:rsid w:val="005326BB"/>
    <w:rsid w:val="00532738"/>
    <w:rsid w:val="00532AAE"/>
    <w:rsid w:val="00532B1B"/>
    <w:rsid w:val="00532BEE"/>
    <w:rsid w:val="00532CA2"/>
    <w:rsid w:val="00532DCF"/>
    <w:rsid w:val="00532FBA"/>
    <w:rsid w:val="005332A8"/>
    <w:rsid w:val="00533441"/>
    <w:rsid w:val="0053345D"/>
    <w:rsid w:val="00533577"/>
    <w:rsid w:val="005336B0"/>
    <w:rsid w:val="005336FD"/>
    <w:rsid w:val="00533BD1"/>
    <w:rsid w:val="00533C20"/>
    <w:rsid w:val="00533C54"/>
    <w:rsid w:val="00533D5F"/>
    <w:rsid w:val="00533E6A"/>
    <w:rsid w:val="00533E84"/>
    <w:rsid w:val="00533EDA"/>
    <w:rsid w:val="0053400F"/>
    <w:rsid w:val="00534136"/>
    <w:rsid w:val="0053414B"/>
    <w:rsid w:val="005341D2"/>
    <w:rsid w:val="005342B8"/>
    <w:rsid w:val="0053443A"/>
    <w:rsid w:val="00534927"/>
    <w:rsid w:val="0053497E"/>
    <w:rsid w:val="0053498E"/>
    <w:rsid w:val="00534A8E"/>
    <w:rsid w:val="00534B03"/>
    <w:rsid w:val="00534C04"/>
    <w:rsid w:val="00534C33"/>
    <w:rsid w:val="00534D7A"/>
    <w:rsid w:val="00534E05"/>
    <w:rsid w:val="00534EB1"/>
    <w:rsid w:val="00534EB8"/>
    <w:rsid w:val="005353EC"/>
    <w:rsid w:val="0053541E"/>
    <w:rsid w:val="0053547E"/>
    <w:rsid w:val="0053553C"/>
    <w:rsid w:val="00535616"/>
    <w:rsid w:val="00535933"/>
    <w:rsid w:val="00535B82"/>
    <w:rsid w:val="00535C90"/>
    <w:rsid w:val="00535FB6"/>
    <w:rsid w:val="00536178"/>
    <w:rsid w:val="005361DE"/>
    <w:rsid w:val="005362AA"/>
    <w:rsid w:val="00536336"/>
    <w:rsid w:val="0053652B"/>
    <w:rsid w:val="005367E0"/>
    <w:rsid w:val="00536925"/>
    <w:rsid w:val="00536939"/>
    <w:rsid w:val="00536CAB"/>
    <w:rsid w:val="00536CF4"/>
    <w:rsid w:val="00536D2F"/>
    <w:rsid w:val="00536D65"/>
    <w:rsid w:val="00536DB4"/>
    <w:rsid w:val="00536F32"/>
    <w:rsid w:val="0053707F"/>
    <w:rsid w:val="0053719A"/>
    <w:rsid w:val="005372B6"/>
    <w:rsid w:val="005373A1"/>
    <w:rsid w:val="00537487"/>
    <w:rsid w:val="005374F7"/>
    <w:rsid w:val="00537502"/>
    <w:rsid w:val="0053756E"/>
    <w:rsid w:val="00537677"/>
    <w:rsid w:val="0053791B"/>
    <w:rsid w:val="005379A5"/>
    <w:rsid w:val="005379E8"/>
    <w:rsid w:val="00537B23"/>
    <w:rsid w:val="00537D14"/>
    <w:rsid w:val="00537DC1"/>
    <w:rsid w:val="00537FB1"/>
    <w:rsid w:val="005400ED"/>
    <w:rsid w:val="0054025D"/>
    <w:rsid w:val="00540458"/>
    <w:rsid w:val="00540487"/>
    <w:rsid w:val="005408E0"/>
    <w:rsid w:val="00540A41"/>
    <w:rsid w:val="00540B08"/>
    <w:rsid w:val="00540B95"/>
    <w:rsid w:val="00540DC5"/>
    <w:rsid w:val="00540E34"/>
    <w:rsid w:val="00541030"/>
    <w:rsid w:val="005411C3"/>
    <w:rsid w:val="0054129A"/>
    <w:rsid w:val="005412A6"/>
    <w:rsid w:val="00541367"/>
    <w:rsid w:val="005415A5"/>
    <w:rsid w:val="005415AB"/>
    <w:rsid w:val="00541717"/>
    <w:rsid w:val="00541B89"/>
    <w:rsid w:val="00541C80"/>
    <w:rsid w:val="00541D37"/>
    <w:rsid w:val="00542146"/>
    <w:rsid w:val="0054214D"/>
    <w:rsid w:val="0054233F"/>
    <w:rsid w:val="0054243E"/>
    <w:rsid w:val="00542532"/>
    <w:rsid w:val="00542561"/>
    <w:rsid w:val="0054259D"/>
    <w:rsid w:val="00542675"/>
    <w:rsid w:val="005426D4"/>
    <w:rsid w:val="0054272B"/>
    <w:rsid w:val="0054278C"/>
    <w:rsid w:val="005427A8"/>
    <w:rsid w:val="005428E5"/>
    <w:rsid w:val="005429CD"/>
    <w:rsid w:val="00542BD6"/>
    <w:rsid w:val="00542C2A"/>
    <w:rsid w:val="00542C89"/>
    <w:rsid w:val="00542FD0"/>
    <w:rsid w:val="005430B2"/>
    <w:rsid w:val="005431C7"/>
    <w:rsid w:val="00543553"/>
    <w:rsid w:val="005436FB"/>
    <w:rsid w:val="005437C3"/>
    <w:rsid w:val="005437F7"/>
    <w:rsid w:val="00543881"/>
    <w:rsid w:val="00543AFA"/>
    <w:rsid w:val="00543E31"/>
    <w:rsid w:val="00543E48"/>
    <w:rsid w:val="00543FB9"/>
    <w:rsid w:val="005440FE"/>
    <w:rsid w:val="005441E1"/>
    <w:rsid w:val="0054478B"/>
    <w:rsid w:val="00544937"/>
    <w:rsid w:val="005449F5"/>
    <w:rsid w:val="00544C10"/>
    <w:rsid w:val="00544C3B"/>
    <w:rsid w:val="00544C80"/>
    <w:rsid w:val="00544CB8"/>
    <w:rsid w:val="00544DA0"/>
    <w:rsid w:val="00544E38"/>
    <w:rsid w:val="00544E71"/>
    <w:rsid w:val="00544FB9"/>
    <w:rsid w:val="00545122"/>
    <w:rsid w:val="005453B0"/>
    <w:rsid w:val="005453E7"/>
    <w:rsid w:val="00545460"/>
    <w:rsid w:val="005454A7"/>
    <w:rsid w:val="00545565"/>
    <w:rsid w:val="00545850"/>
    <w:rsid w:val="00545923"/>
    <w:rsid w:val="00545A99"/>
    <w:rsid w:val="00545AEB"/>
    <w:rsid w:val="00545BC6"/>
    <w:rsid w:val="00545BE6"/>
    <w:rsid w:val="00545C83"/>
    <w:rsid w:val="00545D30"/>
    <w:rsid w:val="00545EB2"/>
    <w:rsid w:val="00545EC6"/>
    <w:rsid w:val="00545ED2"/>
    <w:rsid w:val="00545F75"/>
    <w:rsid w:val="00545FA4"/>
    <w:rsid w:val="00546193"/>
    <w:rsid w:val="005461C2"/>
    <w:rsid w:val="00546233"/>
    <w:rsid w:val="00546522"/>
    <w:rsid w:val="005465CC"/>
    <w:rsid w:val="005466F6"/>
    <w:rsid w:val="0054673C"/>
    <w:rsid w:val="00546941"/>
    <w:rsid w:val="00546981"/>
    <w:rsid w:val="00546B2A"/>
    <w:rsid w:val="00546BE6"/>
    <w:rsid w:val="00546C37"/>
    <w:rsid w:val="00546D75"/>
    <w:rsid w:val="00546DE4"/>
    <w:rsid w:val="00546E2A"/>
    <w:rsid w:val="00546FB8"/>
    <w:rsid w:val="00547096"/>
    <w:rsid w:val="00547195"/>
    <w:rsid w:val="005471FB"/>
    <w:rsid w:val="00547789"/>
    <w:rsid w:val="0054784B"/>
    <w:rsid w:val="00547987"/>
    <w:rsid w:val="005479DA"/>
    <w:rsid w:val="00547A7D"/>
    <w:rsid w:val="00547AEF"/>
    <w:rsid w:val="00547CD4"/>
    <w:rsid w:val="00547CEE"/>
    <w:rsid w:val="00547E6E"/>
    <w:rsid w:val="00547F79"/>
    <w:rsid w:val="00547F98"/>
    <w:rsid w:val="00550277"/>
    <w:rsid w:val="005503DF"/>
    <w:rsid w:val="005504EB"/>
    <w:rsid w:val="005505A3"/>
    <w:rsid w:val="005505EE"/>
    <w:rsid w:val="00550BEA"/>
    <w:rsid w:val="00550C9F"/>
    <w:rsid w:val="005510C7"/>
    <w:rsid w:val="0055116F"/>
    <w:rsid w:val="0055123E"/>
    <w:rsid w:val="005512DF"/>
    <w:rsid w:val="005513DC"/>
    <w:rsid w:val="00551603"/>
    <w:rsid w:val="00551780"/>
    <w:rsid w:val="00551949"/>
    <w:rsid w:val="00551A71"/>
    <w:rsid w:val="00551C05"/>
    <w:rsid w:val="00551CAE"/>
    <w:rsid w:val="00551E2E"/>
    <w:rsid w:val="00551EF9"/>
    <w:rsid w:val="00551FB7"/>
    <w:rsid w:val="0055202F"/>
    <w:rsid w:val="00552733"/>
    <w:rsid w:val="00552781"/>
    <w:rsid w:val="00552809"/>
    <w:rsid w:val="0055283E"/>
    <w:rsid w:val="00552A43"/>
    <w:rsid w:val="00552ACA"/>
    <w:rsid w:val="00552D77"/>
    <w:rsid w:val="00552DDA"/>
    <w:rsid w:val="00552F94"/>
    <w:rsid w:val="005531B6"/>
    <w:rsid w:val="0055327D"/>
    <w:rsid w:val="005532A5"/>
    <w:rsid w:val="0055332A"/>
    <w:rsid w:val="005534C0"/>
    <w:rsid w:val="005535E0"/>
    <w:rsid w:val="005535F8"/>
    <w:rsid w:val="00553BC3"/>
    <w:rsid w:val="00553C9E"/>
    <w:rsid w:val="00553E89"/>
    <w:rsid w:val="00553F61"/>
    <w:rsid w:val="00553F73"/>
    <w:rsid w:val="00553F7A"/>
    <w:rsid w:val="005541CD"/>
    <w:rsid w:val="0055462D"/>
    <w:rsid w:val="005546C5"/>
    <w:rsid w:val="005547AE"/>
    <w:rsid w:val="00554934"/>
    <w:rsid w:val="005549D4"/>
    <w:rsid w:val="00554AA2"/>
    <w:rsid w:val="00554AA7"/>
    <w:rsid w:val="00554AEF"/>
    <w:rsid w:val="00554C03"/>
    <w:rsid w:val="00554D41"/>
    <w:rsid w:val="00554DC6"/>
    <w:rsid w:val="00554E7C"/>
    <w:rsid w:val="005551CB"/>
    <w:rsid w:val="0055535A"/>
    <w:rsid w:val="00555525"/>
    <w:rsid w:val="0055563C"/>
    <w:rsid w:val="0055576A"/>
    <w:rsid w:val="005559A6"/>
    <w:rsid w:val="00555A17"/>
    <w:rsid w:val="00555AA1"/>
    <w:rsid w:val="00555AB2"/>
    <w:rsid w:val="00555AC4"/>
    <w:rsid w:val="00555AE6"/>
    <w:rsid w:val="00555B81"/>
    <w:rsid w:val="00555C7B"/>
    <w:rsid w:val="00555E16"/>
    <w:rsid w:val="005561DB"/>
    <w:rsid w:val="0055621B"/>
    <w:rsid w:val="0055637C"/>
    <w:rsid w:val="005563D3"/>
    <w:rsid w:val="00556485"/>
    <w:rsid w:val="00556517"/>
    <w:rsid w:val="005565D3"/>
    <w:rsid w:val="0055663C"/>
    <w:rsid w:val="00556641"/>
    <w:rsid w:val="0055665F"/>
    <w:rsid w:val="0055680F"/>
    <w:rsid w:val="0055688C"/>
    <w:rsid w:val="00556AA6"/>
    <w:rsid w:val="00556BD9"/>
    <w:rsid w:val="00556C5A"/>
    <w:rsid w:val="00556DB7"/>
    <w:rsid w:val="00556F77"/>
    <w:rsid w:val="00557197"/>
    <w:rsid w:val="0055719F"/>
    <w:rsid w:val="005573C9"/>
    <w:rsid w:val="005575F8"/>
    <w:rsid w:val="00557741"/>
    <w:rsid w:val="005577D7"/>
    <w:rsid w:val="00557978"/>
    <w:rsid w:val="005579A2"/>
    <w:rsid w:val="00557A13"/>
    <w:rsid w:val="00557AC6"/>
    <w:rsid w:val="00557B2D"/>
    <w:rsid w:val="00557BE4"/>
    <w:rsid w:val="00557D21"/>
    <w:rsid w:val="00560077"/>
    <w:rsid w:val="00560321"/>
    <w:rsid w:val="00560348"/>
    <w:rsid w:val="0056036A"/>
    <w:rsid w:val="005606BA"/>
    <w:rsid w:val="00560728"/>
    <w:rsid w:val="005607BD"/>
    <w:rsid w:val="00560802"/>
    <w:rsid w:val="00560829"/>
    <w:rsid w:val="0056085A"/>
    <w:rsid w:val="00560964"/>
    <w:rsid w:val="00560A22"/>
    <w:rsid w:val="00560A78"/>
    <w:rsid w:val="00560AA2"/>
    <w:rsid w:val="00560B2B"/>
    <w:rsid w:val="00560BB4"/>
    <w:rsid w:val="00560C15"/>
    <w:rsid w:val="00560D03"/>
    <w:rsid w:val="00560F14"/>
    <w:rsid w:val="00560F6B"/>
    <w:rsid w:val="005610A5"/>
    <w:rsid w:val="005610FE"/>
    <w:rsid w:val="005611C2"/>
    <w:rsid w:val="005612F3"/>
    <w:rsid w:val="005612FE"/>
    <w:rsid w:val="0056151C"/>
    <w:rsid w:val="00561564"/>
    <w:rsid w:val="0056173A"/>
    <w:rsid w:val="00561789"/>
    <w:rsid w:val="00561898"/>
    <w:rsid w:val="005618FE"/>
    <w:rsid w:val="005619B8"/>
    <w:rsid w:val="005619BC"/>
    <w:rsid w:val="00561AAC"/>
    <w:rsid w:val="00561C6A"/>
    <w:rsid w:val="00561D2A"/>
    <w:rsid w:val="00561D4E"/>
    <w:rsid w:val="00561E2A"/>
    <w:rsid w:val="00561EB6"/>
    <w:rsid w:val="00561EB9"/>
    <w:rsid w:val="0056209D"/>
    <w:rsid w:val="0056225E"/>
    <w:rsid w:val="005622B6"/>
    <w:rsid w:val="005628C5"/>
    <w:rsid w:val="005629EC"/>
    <w:rsid w:val="00562AF8"/>
    <w:rsid w:val="00562B02"/>
    <w:rsid w:val="00562B4C"/>
    <w:rsid w:val="00563093"/>
    <w:rsid w:val="005631FF"/>
    <w:rsid w:val="0056328C"/>
    <w:rsid w:val="00563711"/>
    <w:rsid w:val="005637E2"/>
    <w:rsid w:val="005638C4"/>
    <w:rsid w:val="00563A7C"/>
    <w:rsid w:val="00563B6A"/>
    <w:rsid w:val="00563B71"/>
    <w:rsid w:val="00563B8A"/>
    <w:rsid w:val="00563BC6"/>
    <w:rsid w:val="00563BF9"/>
    <w:rsid w:val="00563C72"/>
    <w:rsid w:val="00563C91"/>
    <w:rsid w:val="00563CA8"/>
    <w:rsid w:val="00563DDD"/>
    <w:rsid w:val="0056417D"/>
    <w:rsid w:val="005641EF"/>
    <w:rsid w:val="00564448"/>
    <w:rsid w:val="00564544"/>
    <w:rsid w:val="0056470E"/>
    <w:rsid w:val="0056472A"/>
    <w:rsid w:val="0056487B"/>
    <w:rsid w:val="005649BD"/>
    <w:rsid w:val="00564A87"/>
    <w:rsid w:val="00564AA4"/>
    <w:rsid w:val="00564BBD"/>
    <w:rsid w:val="00564D83"/>
    <w:rsid w:val="00564EA0"/>
    <w:rsid w:val="005653F9"/>
    <w:rsid w:val="005654F6"/>
    <w:rsid w:val="00565722"/>
    <w:rsid w:val="00565729"/>
    <w:rsid w:val="00565854"/>
    <w:rsid w:val="00565940"/>
    <w:rsid w:val="00565C54"/>
    <w:rsid w:val="00565C7B"/>
    <w:rsid w:val="00565D82"/>
    <w:rsid w:val="00565E08"/>
    <w:rsid w:val="00565F1E"/>
    <w:rsid w:val="00565F6C"/>
    <w:rsid w:val="00566227"/>
    <w:rsid w:val="005662DB"/>
    <w:rsid w:val="0056661F"/>
    <w:rsid w:val="005666BA"/>
    <w:rsid w:val="005666D4"/>
    <w:rsid w:val="00566732"/>
    <w:rsid w:val="00566A66"/>
    <w:rsid w:val="00566A6B"/>
    <w:rsid w:val="00566C19"/>
    <w:rsid w:val="00566EAD"/>
    <w:rsid w:val="00566EBF"/>
    <w:rsid w:val="00566FD6"/>
    <w:rsid w:val="005671E3"/>
    <w:rsid w:val="005672B8"/>
    <w:rsid w:val="0056731B"/>
    <w:rsid w:val="00567349"/>
    <w:rsid w:val="0056736D"/>
    <w:rsid w:val="005673AD"/>
    <w:rsid w:val="00567489"/>
    <w:rsid w:val="00567599"/>
    <w:rsid w:val="00567634"/>
    <w:rsid w:val="00567A5D"/>
    <w:rsid w:val="00567A95"/>
    <w:rsid w:val="00567B7C"/>
    <w:rsid w:val="00567CD4"/>
    <w:rsid w:val="00567E1E"/>
    <w:rsid w:val="00567EC4"/>
    <w:rsid w:val="00567F21"/>
    <w:rsid w:val="00570100"/>
    <w:rsid w:val="00570101"/>
    <w:rsid w:val="005702AD"/>
    <w:rsid w:val="0057042B"/>
    <w:rsid w:val="005705E3"/>
    <w:rsid w:val="005706D6"/>
    <w:rsid w:val="0057074B"/>
    <w:rsid w:val="005707D6"/>
    <w:rsid w:val="005709F7"/>
    <w:rsid w:val="00570AC4"/>
    <w:rsid w:val="00570B52"/>
    <w:rsid w:val="00570BA0"/>
    <w:rsid w:val="00570CCD"/>
    <w:rsid w:val="00570F67"/>
    <w:rsid w:val="00570F89"/>
    <w:rsid w:val="005710D4"/>
    <w:rsid w:val="005715B4"/>
    <w:rsid w:val="0057164F"/>
    <w:rsid w:val="00571671"/>
    <w:rsid w:val="00571857"/>
    <w:rsid w:val="0057186D"/>
    <w:rsid w:val="0057191A"/>
    <w:rsid w:val="00571982"/>
    <w:rsid w:val="005719EE"/>
    <w:rsid w:val="005719FD"/>
    <w:rsid w:val="00571CCA"/>
    <w:rsid w:val="00571CE6"/>
    <w:rsid w:val="00571DF4"/>
    <w:rsid w:val="005720DC"/>
    <w:rsid w:val="00572113"/>
    <w:rsid w:val="0057211C"/>
    <w:rsid w:val="0057212A"/>
    <w:rsid w:val="0057214E"/>
    <w:rsid w:val="00572679"/>
    <w:rsid w:val="0057276E"/>
    <w:rsid w:val="0057280E"/>
    <w:rsid w:val="0057293D"/>
    <w:rsid w:val="005729D3"/>
    <w:rsid w:val="00572D32"/>
    <w:rsid w:val="00572D6E"/>
    <w:rsid w:val="00572E88"/>
    <w:rsid w:val="00573040"/>
    <w:rsid w:val="00573089"/>
    <w:rsid w:val="0057332D"/>
    <w:rsid w:val="00573375"/>
    <w:rsid w:val="0057344D"/>
    <w:rsid w:val="00573536"/>
    <w:rsid w:val="00573620"/>
    <w:rsid w:val="00573789"/>
    <w:rsid w:val="00573958"/>
    <w:rsid w:val="00573B96"/>
    <w:rsid w:val="00573D5A"/>
    <w:rsid w:val="00573D95"/>
    <w:rsid w:val="00573EC4"/>
    <w:rsid w:val="00573F47"/>
    <w:rsid w:val="005740E0"/>
    <w:rsid w:val="0057414C"/>
    <w:rsid w:val="0057421C"/>
    <w:rsid w:val="005744D5"/>
    <w:rsid w:val="00574572"/>
    <w:rsid w:val="00574795"/>
    <w:rsid w:val="00574879"/>
    <w:rsid w:val="00574AD1"/>
    <w:rsid w:val="00574B31"/>
    <w:rsid w:val="00574C0B"/>
    <w:rsid w:val="00574D6B"/>
    <w:rsid w:val="00574E3D"/>
    <w:rsid w:val="005751CE"/>
    <w:rsid w:val="00575257"/>
    <w:rsid w:val="0057565B"/>
    <w:rsid w:val="005757D9"/>
    <w:rsid w:val="00575EE7"/>
    <w:rsid w:val="00575EF1"/>
    <w:rsid w:val="00575FE0"/>
    <w:rsid w:val="00575FEC"/>
    <w:rsid w:val="005760E9"/>
    <w:rsid w:val="005761E8"/>
    <w:rsid w:val="00576240"/>
    <w:rsid w:val="005763B1"/>
    <w:rsid w:val="005763FC"/>
    <w:rsid w:val="00576618"/>
    <w:rsid w:val="00576794"/>
    <w:rsid w:val="00576838"/>
    <w:rsid w:val="00576919"/>
    <w:rsid w:val="00576ADE"/>
    <w:rsid w:val="00576E99"/>
    <w:rsid w:val="00577065"/>
    <w:rsid w:val="00577256"/>
    <w:rsid w:val="00577276"/>
    <w:rsid w:val="0057728E"/>
    <w:rsid w:val="005773D3"/>
    <w:rsid w:val="005773EF"/>
    <w:rsid w:val="005774AA"/>
    <w:rsid w:val="00577624"/>
    <w:rsid w:val="00577783"/>
    <w:rsid w:val="00577829"/>
    <w:rsid w:val="00577965"/>
    <w:rsid w:val="005779FA"/>
    <w:rsid w:val="00577BE0"/>
    <w:rsid w:val="00577C9F"/>
    <w:rsid w:val="00577E21"/>
    <w:rsid w:val="00580060"/>
    <w:rsid w:val="0058013B"/>
    <w:rsid w:val="00580254"/>
    <w:rsid w:val="0058034B"/>
    <w:rsid w:val="00580524"/>
    <w:rsid w:val="00580542"/>
    <w:rsid w:val="0058076A"/>
    <w:rsid w:val="005807C0"/>
    <w:rsid w:val="00580862"/>
    <w:rsid w:val="005808A9"/>
    <w:rsid w:val="005808DE"/>
    <w:rsid w:val="00580955"/>
    <w:rsid w:val="00580B67"/>
    <w:rsid w:val="00580B73"/>
    <w:rsid w:val="00580FE3"/>
    <w:rsid w:val="0058127A"/>
    <w:rsid w:val="005814F1"/>
    <w:rsid w:val="00581532"/>
    <w:rsid w:val="0058177F"/>
    <w:rsid w:val="005817C3"/>
    <w:rsid w:val="00581933"/>
    <w:rsid w:val="00581968"/>
    <w:rsid w:val="00581CD9"/>
    <w:rsid w:val="00581D2E"/>
    <w:rsid w:val="00581DDD"/>
    <w:rsid w:val="00581EC3"/>
    <w:rsid w:val="00581F2D"/>
    <w:rsid w:val="00581FF6"/>
    <w:rsid w:val="00582072"/>
    <w:rsid w:val="005820C9"/>
    <w:rsid w:val="00582273"/>
    <w:rsid w:val="00582380"/>
    <w:rsid w:val="0058252C"/>
    <w:rsid w:val="005825B8"/>
    <w:rsid w:val="0058270D"/>
    <w:rsid w:val="00582BFE"/>
    <w:rsid w:val="00582D11"/>
    <w:rsid w:val="00582D41"/>
    <w:rsid w:val="00582D5F"/>
    <w:rsid w:val="00583008"/>
    <w:rsid w:val="005830B4"/>
    <w:rsid w:val="005830CA"/>
    <w:rsid w:val="0058316A"/>
    <w:rsid w:val="0058332F"/>
    <w:rsid w:val="00583448"/>
    <w:rsid w:val="005836B6"/>
    <w:rsid w:val="0058375E"/>
    <w:rsid w:val="00583AE6"/>
    <w:rsid w:val="00583D28"/>
    <w:rsid w:val="00583EC6"/>
    <w:rsid w:val="005840D0"/>
    <w:rsid w:val="005840F7"/>
    <w:rsid w:val="00584188"/>
    <w:rsid w:val="00584213"/>
    <w:rsid w:val="005842B5"/>
    <w:rsid w:val="0058444A"/>
    <w:rsid w:val="005844CC"/>
    <w:rsid w:val="005844EB"/>
    <w:rsid w:val="00584522"/>
    <w:rsid w:val="00584564"/>
    <w:rsid w:val="0058463F"/>
    <w:rsid w:val="0058468B"/>
    <w:rsid w:val="005848CD"/>
    <w:rsid w:val="005848F1"/>
    <w:rsid w:val="00584935"/>
    <w:rsid w:val="005849BB"/>
    <w:rsid w:val="005849F6"/>
    <w:rsid w:val="00584A0D"/>
    <w:rsid w:val="00584AAD"/>
    <w:rsid w:val="00584BE8"/>
    <w:rsid w:val="00584FDA"/>
    <w:rsid w:val="0058513E"/>
    <w:rsid w:val="00585181"/>
    <w:rsid w:val="005851B2"/>
    <w:rsid w:val="00585321"/>
    <w:rsid w:val="0058532B"/>
    <w:rsid w:val="0058533F"/>
    <w:rsid w:val="0058536B"/>
    <w:rsid w:val="00585386"/>
    <w:rsid w:val="00585778"/>
    <w:rsid w:val="00585CA4"/>
    <w:rsid w:val="00585D25"/>
    <w:rsid w:val="0058602F"/>
    <w:rsid w:val="00586284"/>
    <w:rsid w:val="005862F3"/>
    <w:rsid w:val="005863EB"/>
    <w:rsid w:val="005863F2"/>
    <w:rsid w:val="0058643E"/>
    <w:rsid w:val="00586507"/>
    <w:rsid w:val="005866A1"/>
    <w:rsid w:val="0058677D"/>
    <w:rsid w:val="005867E8"/>
    <w:rsid w:val="00586884"/>
    <w:rsid w:val="00586BCF"/>
    <w:rsid w:val="00586CE5"/>
    <w:rsid w:val="00587042"/>
    <w:rsid w:val="00587125"/>
    <w:rsid w:val="00587180"/>
    <w:rsid w:val="00587185"/>
    <w:rsid w:val="005874C3"/>
    <w:rsid w:val="00587A20"/>
    <w:rsid w:val="00590309"/>
    <w:rsid w:val="0059038E"/>
    <w:rsid w:val="005903AD"/>
    <w:rsid w:val="00590723"/>
    <w:rsid w:val="00590A21"/>
    <w:rsid w:val="00590B83"/>
    <w:rsid w:val="00590E4B"/>
    <w:rsid w:val="00590F0C"/>
    <w:rsid w:val="00590F73"/>
    <w:rsid w:val="00591288"/>
    <w:rsid w:val="00591300"/>
    <w:rsid w:val="00591540"/>
    <w:rsid w:val="0059154A"/>
    <w:rsid w:val="005915E0"/>
    <w:rsid w:val="00591872"/>
    <w:rsid w:val="005918CB"/>
    <w:rsid w:val="00591A31"/>
    <w:rsid w:val="00591DE1"/>
    <w:rsid w:val="00591EAD"/>
    <w:rsid w:val="00591EE6"/>
    <w:rsid w:val="00591F18"/>
    <w:rsid w:val="00591F64"/>
    <w:rsid w:val="00591FBD"/>
    <w:rsid w:val="00591FE5"/>
    <w:rsid w:val="00592114"/>
    <w:rsid w:val="00592144"/>
    <w:rsid w:val="005921B6"/>
    <w:rsid w:val="00592257"/>
    <w:rsid w:val="00592376"/>
    <w:rsid w:val="0059264A"/>
    <w:rsid w:val="00592701"/>
    <w:rsid w:val="00592941"/>
    <w:rsid w:val="005929AB"/>
    <w:rsid w:val="005929FE"/>
    <w:rsid w:val="00592C48"/>
    <w:rsid w:val="00592F70"/>
    <w:rsid w:val="00592F84"/>
    <w:rsid w:val="00592FBE"/>
    <w:rsid w:val="00593063"/>
    <w:rsid w:val="0059307A"/>
    <w:rsid w:val="005930D3"/>
    <w:rsid w:val="00593165"/>
    <w:rsid w:val="00593467"/>
    <w:rsid w:val="00593481"/>
    <w:rsid w:val="005934A1"/>
    <w:rsid w:val="0059362E"/>
    <w:rsid w:val="005937FA"/>
    <w:rsid w:val="0059383E"/>
    <w:rsid w:val="00593C9B"/>
    <w:rsid w:val="00593CCB"/>
    <w:rsid w:val="00593EE9"/>
    <w:rsid w:val="00593F27"/>
    <w:rsid w:val="00593FB3"/>
    <w:rsid w:val="00594028"/>
    <w:rsid w:val="00594044"/>
    <w:rsid w:val="00594277"/>
    <w:rsid w:val="005942F8"/>
    <w:rsid w:val="00594331"/>
    <w:rsid w:val="005943A1"/>
    <w:rsid w:val="005943B6"/>
    <w:rsid w:val="00594403"/>
    <w:rsid w:val="0059448A"/>
    <w:rsid w:val="005944C9"/>
    <w:rsid w:val="00594968"/>
    <w:rsid w:val="00594A91"/>
    <w:rsid w:val="00594B25"/>
    <w:rsid w:val="00594B35"/>
    <w:rsid w:val="00594B6E"/>
    <w:rsid w:val="005950AA"/>
    <w:rsid w:val="005951ED"/>
    <w:rsid w:val="00595381"/>
    <w:rsid w:val="0059546F"/>
    <w:rsid w:val="00595610"/>
    <w:rsid w:val="005956C9"/>
    <w:rsid w:val="00595728"/>
    <w:rsid w:val="00595A41"/>
    <w:rsid w:val="00595A5D"/>
    <w:rsid w:val="00595C5E"/>
    <w:rsid w:val="00595D54"/>
    <w:rsid w:val="00595D9D"/>
    <w:rsid w:val="00595DC0"/>
    <w:rsid w:val="0059602E"/>
    <w:rsid w:val="0059629C"/>
    <w:rsid w:val="005964C4"/>
    <w:rsid w:val="005965C8"/>
    <w:rsid w:val="00596A7E"/>
    <w:rsid w:val="00596B15"/>
    <w:rsid w:val="00596B47"/>
    <w:rsid w:val="00596C2B"/>
    <w:rsid w:val="00596CCE"/>
    <w:rsid w:val="00596D1F"/>
    <w:rsid w:val="00596D3C"/>
    <w:rsid w:val="00596E3E"/>
    <w:rsid w:val="00596EF9"/>
    <w:rsid w:val="00597074"/>
    <w:rsid w:val="005970D9"/>
    <w:rsid w:val="005971EF"/>
    <w:rsid w:val="005972D1"/>
    <w:rsid w:val="00597304"/>
    <w:rsid w:val="005973DC"/>
    <w:rsid w:val="0059751A"/>
    <w:rsid w:val="0059758F"/>
    <w:rsid w:val="00597617"/>
    <w:rsid w:val="005976AE"/>
    <w:rsid w:val="005976E0"/>
    <w:rsid w:val="0059784B"/>
    <w:rsid w:val="0059786F"/>
    <w:rsid w:val="00597948"/>
    <w:rsid w:val="00597963"/>
    <w:rsid w:val="00597A4E"/>
    <w:rsid w:val="00597A66"/>
    <w:rsid w:val="00597A68"/>
    <w:rsid w:val="00597B60"/>
    <w:rsid w:val="00597DE0"/>
    <w:rsid w:val="005A01FF"/>
    <w:rsid w:val="005A054C"/>
    <w:rsid w:val="005A0609"/>
    <w:rsid w:val="005A0695"/>
    <w:rsid w:val="005A06B8"/>
    <w:rsid w:val="005A0825"/>
    <w:rsid w:val="005A097E"/>
    <w:rsid w:val="005A09C5"/>
    <w:rsid w:val="005A0AF2"/>
    <w:rsid w:val="005A0B20"/>
    <w:rsid w:val="005A0BED"/>
    <w:rsid w:val="005A0EF2"/>
    <w:rsid w:val="005A0F08"/>
    <w:rsid w:val="005A10DD"/>
    <w:rsid w:val="005A12E5"/>
    <w:rsid w:val="005A1494"/>
    <w:rsid w:val="005A1720"/>
    <w:rsid w:val="005A182C"/>
    <w:rsid w:val="005A193C"/>
    <w:rsid w:val="005A1A9D"/>
    <w:rsid w:val="005A1C87"/>
    <w:rsid w:val="005A1D1D"/>
    <w:rsid w:val="005A1DD2"/>
    <w:rsid w:val="005A1E28"/>
    <w:rsid w:val="005A1E3D"/>
    <w:rsid w:val="005A1EBD"/>
    <w:rsid w:val="005A2086"/>
    <w:rsid w:val="005A2223"/>
    <w:rsid w:val="005A2595"/>
    <w:rsid w:val="005A25D8"/>
    <w:rsid w:val="005A282C"/>
    <w:rsid w:val="005A28F0"/>
    <w:rsid w:val="005A2A5A"/>
    <w:rsid w:val="005A2AFA"/>
    <w:rsid w:val="005A2B4D"/>
    <w:rsid w:val="005A2C86"/>
    <w:rsid w:val="005A2DD6"/>
    <w:rsid w:val="005A2E60"/>
    <w:rsid w:val="005A2F56"/>
    <w:rsid w:val="005A3042"/>
    <w:rsid w:val="005A30EF"/>
    <w:rsid w:val="005A3168"/>
    <w:rsid w:val="005A318E"/>
    <w:rsid w:val="005A329E"/>
    <w:rsid w:val="005A32F3"/>
    <w:rsid w:val="005A33CF"/>
    <w:rsid w:val="005A3576"/>
    <w:rsid w:val="005A37FC"/>
    <w:rsid w:val="005A380D"/>
    <w:rsid w:val="005A3896"/>
    <w:rsid w:val="005A39A0"/>
    <w:rsid w:val="005A39B9"/>
    <w:rsid w:val="005A3AF9"/>
    <w:rsid w:val="005A3C39"/>
    <w:rsid w:val="005A3C96"/>
    <w:rsid w:val="005A3D2E"/>
    <w:rsid w:val="005A3D4D"/>
    <w:rsid w:val="005A412E"/>
    <w:rsid w:val="005A4270"/>
    <w:rsid w:val="005A42D9"/>
    <w:rsid w:val="005A4307"/>
    <w:rsid w:val="005A4394"/>
    <w:rsid w:val="005A442D"/>
    <w:rsid w:val="005A45CB"/>
    <w:rsid w:val="005A477C"/>
    <w:rsid w:val="005A4925"/>
    <w:rsid w:val="005A495B"/>
    <w:rsid w:val="005A4AEC"/>
    <w:rsid w:val="005A4B86"/>
    <w:rsid w:val="005A4C16"/>
    <w:rsid w:val="005A4D53"/>
    <w:rsid w:val="005A4D6B"/>
    <w:rsid w:val="005A4E20"/>
    <w:rsid w:val="005A4FE6"/>
    <w:rsid w:val="005A50A7"/>
    <w:rsid w:val="005A50FC"/>
    <w:rsid w:val="005A51FE"/>
    <w:rsid w:val="005A5410"/>
    <w:rsid w:val="005A54C7"/>
    <w:rsid w:val="005A54FC"/>
    <w:rsid w:val="005A5615"/>
    <w:rsid w:val="005A5670"/>
    <w:rsid w:val="005A5752"/>
    <w:rsid w:val="005A5867"/>
    <w:rsid w:val="005A5966"/>
    <w:rsid w:val="005A59FB"/>
    <w:rsid w:val="005A5A76"/>
    <w:rsid w:val="005A5AA3"/>
    <w:rsid w:val="005A5B40"/>
    <w:rsid w:val="005A5F64"/>
    <w:rsid w:val="005A6081"/>
    <w:rsid w:val="005A610F"/>
    <w:rsid w:val="005A6161"/>
    <w:rsid w:val="005A61C8"/>
    <w:rsid w:val="005A64D5"/>
    <w:rsid w:val="005A69A4"/>
    <w:rsid w:val="005A6AF4"/>
    <w:rsid w:val="005A6C8E"/>
    <w:rsid w:val="005A6C99"/>
    <w:rsid w:val="005A6CBB"/>
    <w:rsid w:val="005A6FC5"/>
    <w:rsid w:val="005A7395"/>
    <w:rsid w:val="005A7481"/>
    <w:rsid w:val="005A7508"/>
    <w:rsid w:val="005A7AB3"/>
    <w:rsid w:val="005A7B55"/>
    <w:rsid w:val="005A7B6B"/>
    <w:rsid w:val="005A7BA3"/>
    <w:rsid w:val="005A7F8C"/>
    <w:rsid w:val="005A7FC5"/>
    <w:rsid w:val="005B00BF"/>
    <w:rsid w:val="005B016F"/>
    <w:rsid w:val="005B03F3"/>
    <w:rsid w:val="005B0407"/>
    <w:rsid w:val="005B04F3"/>
    <w:rsid w:val="005B0622"/>
    <w:rsid w:val="005B0629"/>
    <w:rsid w:val="005B07E9"/>
    <w:rsid w:val="005B0893"/>
    <w:rsid w:val="005B08C7"/>
    <w:rsid w:val="005B0AD9"/>
    <w:rsid w:val="005B0DFA"/>
    <w:rsid w:val="005B0F87"/>
    <w:rsid w:val="005B0F8F"/>
    <w:rsid w:val="005B105A"/>
    <w:rsid w:val="005B1125"/>
    <w:rsid w:val="005B11D2"/>
    <w:rsid w:val="005B1211"/>
    <w:rsid w:val="005B12D9"/>
    <w:rsid w:val="005B13D0"/>
    <w:rsid w:val="005B13F5"/>
    <w:rsid w:val="005B14AE"/>
    <w:rsid w:val="005B15F7"/>
    <w:rsid w:val="005B1747"/>
    <w:rsid w:val="005B17D6"/>
    <w:rsid w:val="005B1AC5"/>
    <w:rsid w:val="005B1C7C"/>
    <w:rsid w:val="005B1DF6"/>
    <w:rsid w:val="005B1EA2"/>
    <w:rsid w:val="005B1F25"/>
    <w:rsid w:val="005B20E0"/>
    <w:rsid w:val="005B22BD"/>
    <w:rsid w:val="005B2312"/>
    <w:rsid w:val="005B23B8"/>
    <w:rsid w:val="005B241F"/>
    <w:rsid w:val="005B278B"/>
    <w:rsid w:val="005B27CE"/>
    <w:rsid w:val="005B2824"/>
    <w:rsid w:val="005B288D"/>
    <w:rsid w:val="005B295F"/>
    <w:rsid w:val="005B2A7A"/>
    <w:rsid w:val="005B2B6D"/>
    <w:rsid w:val="005B2B89"/>
    <w:rsid w:val="005B3139"/>
    <w:rsid w:val="005B3255"/>
    <w:rsid w:val="005B3300"/>
    <w:rsid w:val="005B348D"/>
    <w:rsid w:val="005B3572"/>
    <w:rsid w:val="005B3873"/>
    <w:rsid w:val="005B3BB5"/>
    <w:rsid w:val="005B3BE4"/>
    <w:rsid w:val="005B3C45"/>
    <w:rsid w:val="005B3D1F"/>
    <w:rsid w:val="005B3D59"/>
    <w:rsid w:val="005B3DF5"/>
    <w:rsid w:val="005B421C"/>
    <w:rsid w:val="005B4569"/>
    <w:rsid w:val="005B4641"/>
    <w:rsid w:val="005B490B"/>
    <w:rsid w:val="005B4ACB"/>
    <w:rsid w:val="005B4B8E"/>
    <w:rsid w:val="005B4D0D"/>
    <w:rsid w:val="005B4D75"/>
    <w:rsid w:val="005B4D84"/>
    <w:rsid w:val="005B4E9F"/>
    <w:rsid w:val="005B4EF3"/>
    <w:rsid w:val="005B4F1F"/>
    <w:rsid w:val="005B50AA"/>
    <w:rsid w:val="005B50E8"/>
    <w:rsid w:val="005B53F7"/>
    <w:rsid w:val="005B54BD"/>
    <w:rsid w:val="005B5638"/>
    <w:rsid w:val="005B57D5"/>
    <w:rsid w:val="005B5862"/>
    <w:rsid w:val="005B5CD9"/>
    <w:rsid w:val="005B5E31"/>
    <w:rsid w:val="005B5F76"/>
    <w:rsid w:val="005B5FE8"/>
    <w:rsid w:val="005B6015"/>
    <w:rsid w:val="005B609F"/>
    <w:rsid w:val="005B60D9"/>
    <w:rsid w:val="005B612D"/>
    <w:rsid w:val="005B61C7"/>
    <w:rsid w:val="005B651A"/>
    <w:rsid w:val="005B67D9"/>
    <w:rsid w:val="005B685E"/>
    <w:rsid w:val="005B6985"/>
    <w:rsid w:val="005B69DB"/>
    <w:rsid w:val="005B6A25"/>
    <w:rsid w:val="005B6DB5"/>
    <w:rsid w:val="005B6DBE"/>
    <w:rsid w:val="005B6DDD"/>
    <w:rsid w:val="005B6E6C"/>
    <w:rsid w:val="005B6E70"/>
    <w:rsid w:val="005B6EB4"/>
    <w:rsid w:val="005B7009"/>
    <w:rsid w:val="005B72C8"/>
    <w:rsid w:val="005B731A"/>
    <w:rsid w:val="005B7386"/>
    <w:rsid w:val="005B7402"/>
    <w:rsid w:val="005B7417"/>
    <w:rsid w:val="005B7465"/>
    <w:rsid w:val="005B746D"/>
    <w:rsid w:val="005B7497"/>
    <w:rsid w:val="005B765C"/>
    <w:rsid w:val="005B76AD"/>
    <w:rsid w:val="005B77AE"/>
    <w:rsid w:val="005B79DD"/>
    <w:rsid w:val="005B7A31"/>
    <w:rsid w:val="005B7D51"/>
    <w:rsid w:val="005B7D9B"/>
    <w:rsid w:val="005B7F70"/>
    <w:rsid w:val="005C00F2"/>
    <w:rsid w:val="005C02AA"/>
    <w:rsid w:val="005C0450"/>
    <w:rsid w:val="005C0480"/>
    <w:rsid w:val="005C04B0"/>
    <w:rsid w:val="005C05B2"/>
    <w:rsid w:val="005C0613"/>
    <w:rsid w:val="005C0ACF"/>
    <w:rsid w:val="005C0BFA"/>
    <w:rsid w:val="005C0DE0"/>
    <w:rsid w:val="005C0FCD"/>
    <w:rsid w:val="005C1139"/>
    <w:rsid w:val="005C11F4"/>
    <w:rsid w:val="005C125C"/>
    <w:rsid w:val="005C13AE"/>
    <w:rsid w:val="005C13B0"/>
    <w:rsid w:val="005C15BF"/>
    <w:rsid w:val="005C1607"/>
    <w:rsid w:val="005C1613"/>
    <w:rsid w:val="005C1762"/>
    <w:rsid w:val="005C194A"/>
    <w:rsid w:val="005C1A3C"/>
    <w:rsid w:val="005C1A43"/>
    <w:rsid w:val="005C1D5A"/>
    <w:rsid w:val="005C1D92"/>
    <w:rsid w:val="005C1E8A"/>
    <w:rsid w:val="005C1FC9"/>
    <w:rsid w:val="005C202D"/>
    <w:rsid w:val="005C206B"/>
    <w:rsid w:val="005C207E"/>
    <w:rsid w:val="005C20E5"/>
    <w:rsid w:val="005C2143"/>
    <w:rsid w:val="005C238E"/>
    <w:rsid w:val="005C254A"/>
    <w:rsid w:val="005C2659"/>
    <w:rsid w:val="005C27EA"/>
    <w:rsid w:val="005C2AE7"/>
    <w:rsid w:val="005C2FE0"/>
    <w:rsid w:val="005C30FF"/>
    <w:rsid w:val="005C3208"/>
    <w:rsid w:val="005C336E"/>
    <w:rsid w:val="005C350B"/>
    <w:rsid w:val="005C3574"/>
    <w:rsid w:val="005C36DC"/>
    <w:rsid w:val="005C3A1D"/>
    <w:rsid w:val="005C3D48"/>
    <w:rsid w:val="005C3DA6"/>
    <w:rsid w:val="005C3FED"/>
    <w:rsid w:val="005C4001"/>
    <w:rsid w:val="005C42A2"/>
    <w:rsid w:val="005C4428"/>
    <w:rsid w:val="005C4504"/>
    <w:rsid w:val="005C4525"/>
    <w:rsid w:val="005C4647"/>
    <w:rsid w:val="005C472D"/>
    <w:rsid w:val="005C4AC4"/>
    <w:rsid w:val="005C4B90"/>
    <w:rsid w:val="005C4C53"/>
    <w:rsid w:val="005C4CD5"/>
    <w:rsid w:val="005C4DD9"/>
    <w:rsid w:val="005C4FC6"/>
    <w:rsid w:val="005C5145"/>
    <w:rsid w:val="005C51A5"/>
    <w:rsid w:val="005C533C"/>
    <w:rsid w:val="005C5369"/>
    <w:rsid w:val="005C5530"/>
    <w:rsid w:val="005C55D1"/>
    <w:rsid w:val="005C5ABD"/>
    <w:rsid w:val="005C5C49"/>
    <w:rsid w:val="005C5F77"/>
    <w:rsid w:val="005C5FBB"/>
    <w:rsid w:val="005C60C2"/>
    <w:rsid w:val="005C615F"/>
    <w:rsid w:val="005C61BE"/>
    <w:rsid w:val="005C62C4"/>
    <w:rsid w:val="005C6395"/>
    <w:rsid w:val="005C63E5"/>
    <w:rsid w:val="005C6488"/>
    <w:rsid w:val="005C65CD"/>
    <w:rsid w:val="005C66DC"/>
    <w:rsid w:val="005C67B1"/>
    <w:rsid w:val="005C6851"/>
    <w:rsid w:val="005C6998"/>
    <w:rsid w:val="005C6C01"/>
    <w:rsid w:val="005C6D92"/>
    <w:rsid w:val="005C6E28"/>
    <w:rsid w:val="005C705B"/>
    <w:rsid w:val="005C7089"/>
    <w:rsid w:val="005C70FD"/>
    <w:rsid w:val="005C715C"/>
    <w:rsid w:val="005C7459"/>
    <w:rsid w:val="005C74DF"/>
    <w:rsid w:val="005C78F5"/>
    <w:rsid w:val="005C7F40"/>
    <w:rsid w:val="005C7FFE"/>
    <w:rsid w:val="005D0063"/>
    <w:rsid w:val="005D006C"/>
    <w:rsid w:val="005D0265"/>
    <w:rsid w:val="005D077E"/>
    <w:rsid w:val="005D0786"/>
    <w:rsid w:val="005D0879"/>
    <w:rsid w:val="005D0CD4"/>
    <w:rsid w:val="005D0E5E"/>
    <w:rsid w:val="005D0EF1"/>
    <w:rsid w:val="005D0F83"/>
    <w:rsid w:val="005D0F87"/>
    <w:rsid w:val="005D1396"/>
    <w:rsid w:val="005D17B8"/>
    <w:rsid w:val="005D180E"/>
    <w:rsid w:val="005D1A2D"/>
    <w:rsid w:val="005D1DD2"/>
    <w:rsid w:val="005D1E0E"/>
    <w:rsid w:val="005D1F49"/>
    <w:rsid w:val="005D1FD1"/>
    <w:rsid w:val="005D21CA"/>
    <w:rsid w:val="005D2474"/>
    <w:rsid w:val="005D24EA"/>
    <w:rsid w:val="005D25D8"/>
    <w:rsid w:val="005D2974"/>
    <w:rsid w:val="005D2A87"/>
    <w:rsid w:val="005D2BD1"/>
    <w:rsid w:val="005D2C26"/>
    <w:rsid w:val="005D2C78"/>
    <w:rsid w:val="005D2D73"/>
    <w:rsid w:val="005D2E17"/>
    <w:rsid w:val="005D2FEE"/>
    <w:rsid w:val="005D31BF"/>
    <w:rsid w:val="005D322C"/>
    <w:rsid w:val="005D324A"/>
    <w:rsid w:val="005D32B4"/>
    <w:rsid w:val="005D330F"/>
    <w:rsid w:val="005D340E"/>
    <w:rsid w:val="005D3419"/>
    <w:rsid w:val="005D376D"/>
    <w:rsid w:val="005D3800"/>
    <w:rsid w:val="005D389F"/>
    <w:rsid w:val="005D3A3F"/>
    <w:rsid w:val="005D3A7E"/>
    <w:rsid w:val="005D3B29"/>
    <w:rsid w:val="005D3DC4"/>
    <w:rsid w:val="005D3E72"/>
    <w:rsid w:val="005D3F7E"/>
    <w:rsid w:val="005D3F9A"/>
    <w:rsid w:val="005D3FA3"/>
    <w:rsid w:val="005D41C1"/>
    <w:rsid w:val="005D41F7"/>
    <w:rsid w:val="005D43D0"/>
    <w:rsid w:val="005D45E1"/>
    <w:rsid w:val="005D4693"/>
    <w:rsid w:val="005D4700"/>
    <w:rsid w:val="005D48FF"/>
    <w:rsid w:val="005D49E1"/>
    <w:rsid w:val="005D4B2B"/>
    <w:rsid w:val="005D4B80"/>
    <w:rsid w:val="005D4BE9"/>
    <w:rsid w:val="005D4C77"/>
    <w:rsid w:val="005D4D2F"/>
    <w:rsid w:val="005D4DBC"/>
    <w:rsid w:val="005D4FAC"/>
    <w:rsid w:val="005D534D"/>
    <w:rsid w:val="005D5504"/>
    <w:rsid w:val="005D5633"/>
    <w:rsid w:val="005D572D"/>
    <w:rsid w:val="005D576B"/>
    <w:rsid w:val="005D579F"/>
    <w:rsid w:val="005D5917"/>
    <w:rsid w:val="005D5A3D"/>
    <w:rsid w:val="005D5AF4"/>
    <w:rsid w:val="005D5B14"/>
    <w:rsid w:val="005D5C71"/>
    <w:rsid w:val="005D5CBD"/>
    <w:rsid w:val="005D5E3B"/>
    <w:rsid w:val="005D60C7"/>
    <w:rsid w:val="005D61A9"/>
    <w:rsid w:val="005D624C"/>
    <w:rsid w:val="005D6393"/>
    <w:rsid w:val="005D646A"/>
    <w:rsid w:val="005D6489"/>
    <w:rsid w:val="005D64DD"/>
    <w:rsid w:val="005D666B"/>
    <w:rsid w:val="005D67B4"/>
    <w:rsid w:val="005D6AAE"/>
    <w:rsid w:val="005D6BE5"/>
    <w:rsid w:val="005D6C20"/>
    <w:rsid w:val="005D6C21"/>
    <w:rsid w:val="005D6D1F"/>
    <w:rsid w:val="005D6DA5"/>
    <w:rsid w:val="005D6E93"/>
    <w:rsid w:val="005D6EA2"/>
    <w:rsid w:val="005D6F26"/>
    <w:rsid w:val="005D70B8"/>
    <w:rsid w:val="005D7181"/>
    <w:rsid w:val="005D7239"/>
    <w:rsid w:val="005D74F5"/>
    <w:rsid w:val="005D7685"/>
    <w:rsid w:val="005D7884"/>
    <w:rsid w:val="005D7942"/>
    <w:rsid w:val="005D7E81"/>
    <w:rsid w:val="005D7F43"/>
    <w:rsid w:val="005E00BF"/>
    <w:rsid w:val="005E0180"/>
    <w:rsid w:val="005E01DB"/>
    <w:rsid w:val="005E04A4"/>
    <w:rsid w:val="005E05A1"/>
    <w:rsid w:val="005E05B8"/>
    <w:rsid w:val="005E05DB"/>
    <w:rsid w:val="005E05DD"/>
    <w:rsid w:val="005E08A1"/>
    <w:rsid w:val="005E0993"/>
    <w:rsid w:val="005E09E5"/>
    <w:rsid w:val="005E0BF4"/>
    <w:rsid w:val="005E0C41"/>
    <w:rsid w:val="005E0C68"/>
    <w:rsid w:val="005E0CF2"/>
    <w:rsid w:val="005E0CF3"/>
    <w:rsid w:val="005E0D99"/>
    <w:rsid w:val="005E0DB4"/>
    <w:rsid w:val="005E0E03"/>
    <w:rsid w:val="005E10DF"/>
    <w:rsid w:val="005E114C"/>
    <w:rsid w:val="005E1151"/>
    <w:rsid w:val="005E1152"/>
    <w:rsid w:val="005E1298"/>
    <w:rsid w:val="005E131C"/>
    <w:rsid w:val="005E1330"/>
    <w:rsid w:val="005E1376"/>
    <w:rsid w:val="005E14AD"/>
    <w:rsid w:val="005E1504"/>
    <w:rsid w:val="005E17B9"/>
    <w:rsid w:val="005E187B"/>
    <w:rsid w:val="005E192B"/>
    <w:rsid w:val="005E19E8"/>
    <w:rsid w:val="005E1B24"/>
    <w:rsid w:val="005E1C28"/>
    <w:rsid w:val="005E1D02"/>
    <w:rsid w:val="005E1D8D"/>
    <w:rsid w:val="005E1DD7"/>
    <w:rsid w:val="005E1DFD"/>
    <w:rsid w:val="005E1F33"/>
    <w:rsid w:val="005E2005"/>
    <w:rsid w:val="005E20C6"/>
    <w:rsid w:val="005E20FB"/>
    <w:rsid w:val="005E2525"/>
    <w:rsid w:val="005E2793"/>
    <w:rsid w:val="005E28B9"/>
    <w:rsid w:val="005E2908"/>
    <w:rsid w:val="005E29D1"/>
    <w:rsid w:val="005E2A1D"/>
    <w:rsid w:val="005E2A7B"/>
    <w:rsid w:val="005E2AEA"/>
    <w:rsid w:val="005E2CBC"/>
    <w:rsid w:val="005E2E49"/>
    <w:rsid w:val="005E3287"/>
    <w:rsid w:val="005E3388"/>
    <w:rsid w:val="005E33E0"/>
    <w:rsid w:val="005E33EF"/>
    <w:rsid w:val="005E3766"/>
    <w:rsid w:val="005E394C"/>
    <w:rsid w:val="005E3A46"/>
    <w:rsid w:val="005E3D27"/>
    <w:rsid w:val="005E3D9C"/>
    <w:rsid w:val="005E3EE8"/>
    <w:rsid w:val="005E40A3"/>
    <w:rsid w:val="005E40F2"/>
    <w:rsid w:val="005E410C"/>
    <w:rsid w:val="005E4119"/>
    <w:rsid w:val="005E437F"/>
    <w:rsid w:val="005E46A1"/>
    <w:rsid w:val="005E4737"/>
    <w:rsid w:val="005E4860"/>
    <w:rsid w:val="005E4949"/>
    <w:rsid w:val="005E494D"/>
    <w:rsid w:val="005E4CD5"/>
    <w:rsid w:val="005E4E7F"/>
    <w:rsid w:val="005E4EF3"/>
    <w:rsid w:val="005E512C"/>
    <w:rsid w:val="005E5286"/>
    <w:rsid w:val="005E5340"/>
    <w:rsid w:val="005E55A7"/>
    <w:rsid w:val="005E59A9"/>
    <w:rsid w:val="005E5DAF"/>
    <w:rsid w:val="005E5E27"/>
    <w:rsid w:val="005E5E59"/>
    <w:rsid w:val="005E5F17"/>
    <w:rsid w:val="005E6105"/>
    <w:rsid w:val="005E62A5"/>
    <w:rsid w:val="005E64AB"/>
    <w:rsid w:val="005E6540"/>
    <w:rsid w:val="005E65EF"/>
    <w:rsid w:val="005E6606"/>
    <w:rsid w:val="005E66FF"/>
    <w:rsid w:val="005E676D"/>
    <w:rsid w:val="005E67F4"/>
    <w:rsid w:val="005E6934"/>
    <w:rsid w:val="005E69C4"/>
    <w:rsid w:val="005E6AFD"/>
    <w:rsid w:val="005E6B70"/>
    <w:rsid w:val="005E6E2B"/>
    <w:rsid w:val="005E6E63"/>
    <w:rsid w:val="005E6FCE"/>
    <w:rsid w:val="005E709C"/>
    <w:rsid w:val="005E71A2"/>
    <w:rsid w:val="005E72F0"/>
    <w:rsid w:val="005E7427"/>
    <w:rsid w:val="005E74E5"/>
    <w:rsid w:val="005E75BA"/>
    <w:rsid w:val="005E7728"/>
    <w:rsid w:val="005E77FB"/>
    <w:rsid w:val="005E7BC4"/>
    <w:rsid w:val="005E7CF7"/>
    <w:rsid w:val="005E7D42"/>
    <w:rsid w:val="005E7DD9"/>
    <w:rsid w:val="005E7DEE"/>
    <w:rsid w:val="005E7DFA"/>
    <w:rsid w:val="005E7E51"/>
    <w:rsid w:val="005E7E66"/>
    <w:rsid w:val="005E7EB6"/>
    <w:rsid w:val="005F00A3"/>
    <w:rsid w:val="005F016F"/>
    <w:rsid w:val="005F01D5"/>
    <w:rsid w:val="005F02C9"/>
    <w:rsid w:val="005F0381"/>
    <w:rsid w:val="005F0441"/>
    <w:rsid w:val="005F062C"/>
    <w:rsid w:val="005F0874"/>
    <w:rsid w:val="005F08B6"/>
    <w:rsid w:val="005F0ED3"/>
    <w:rsid w:val="005F1079"/>
    <w:rsid w:val="005F1154"/>
    <w:rsid w:val="005F11EB"/>
    <w:rsid w:val="005F132D"/>
    <w:rsid w:val="005F1436"/>
    <w:rsid w:val="005F1485"/>
    <w:rsid w:val="005F14AD"/>
    <w:rsid w:val="005F15B4"/>
    <w:rsid w:val="005F1602"/>
    <w:rsid w:val="005F16B2"/>
    <w:rsid w:val="005F16D1"/>
    <w:rsid w:val="005F1807"/>
    <w:rsid w:val="005F1829"/>
    <w:rsid w:val="005F18A3"/>
    <w:rsid w:val="005F18D8"/>
    <w:rsid w:val="005F1BB6"/>
    <w:rsid w:val="005F1C6C"/>
    <w:rsid w:val="005F2078"/>
    <w:rsid w:val="005F20D2"/>
    <w:rsid w:val="005F20EA"/>
    <w:rsid w:val="005F2144"/>
    <w:rsid w:val="005F2211"/>
    <w:rsid w:val="005F2241"/>
    <w:rsid w:val="005F2317"/>
    <w:rsid w:val="005F232E"/>
    <w:rsid w:val="005F2338"/>
    <w:rsid w:val="005F233C"/>
    <w:rsid w:val="005F24C5"/>
    <w:rsid w:val="005F24D6"/>
    <w:rsid w:val="005F253B"/>
    <w:rsid w:val="005F25FB"/>
    <w:rsid w:val="005F2833"/>
    <w:rsid w:val="005F2874"/>
    <w:rsid w:val="005F2A6F"/>
    <w:rsid w:val="005F2D10"/>
    <w:rsid w:val="005F2D9D"/>
    <w:rsid w:val="005F2DCA"/>
    <w:rsid w:val="005F2E2F"/>
    <w:rsid w:val="005F2F9A"/>
    <w:rsid w:val="005F309B"/>
    <w:rsid w:val="005F33E3"/>
    <w:rsid w:val="005F33FB"/>
    <w:rsid w:val="005F34A9"/>
    <w:rsid w:val="005F3645"/>
    <w:rsid w:val="005F371A"/>
    <w:rsid w:val="005F39DD"/>
    <w:rsid w:val="005F3A1C"/>
    <w:rsid w:val="005F3AAC"/>
    <w:rsid w:val="005F3AC0"/>
    <w:rsid w:val="005F3AFF"/>
    <w:rsid w:val="005F3B4C"/>
    <w:rsid w:val="005F3BAC"/>
    <w:rsid w:val="005F3C43"/>
    <w:rsid w:val="005F3C6E"/>
    <w:rsid w:val="005F3CCA"/>
    <w:rsid w:val="005F3E24"/>
    <w:rsid w:val="005F3EBF"/>
    <w:rsid w:val="005F3F70"/>
    <w:rsid w:val="005F3F87"/>
    <w:rsid w:val="005F40A8"/>
    <w:rsid w:val="005F413F"/>
    <w:rsid w:val="005F4191"/>
    <w:rsid w:val="005F448B"/>
    <w:rsid w:val="005F45C2"/>
    <w:rsid w:val="005F4A13"/>
    <w:rsid w:val="005F4A2C"/>
    <w:rsid w:val="005F4B92"/>
    <w:rsid w:val="005F4C29"/>
    <w:rsid w:val="005F4C4F"/>
    <w:rsid w:val="005F4C6F"/>
    <w:rsid w:val="005F4D2F"/>
    <w:rsid w:val="005F4FEB"/>
    <w:rsid w:val="005F515E"/>
    <w:rsid w:val="005F51A3"/>
    <w:rsid w:val="005F51D1"/>
    <w:rsid w:val="005F51FF"/>
    <w:rsid w:val="005F527F"/>
    <w:rsid w:val="005F531D"/>
    <w:rsid w:val="005F5426"/>
    <w:rsid w:val="005F563B"/>
    <w:rsid w:val="005F57E0"/>
    <w:rsid w:val="005F5800"/>
    <w:rsid w:val="005F58A9"/>
    <w:rsid w:val="005F5937"/>
    <w:rsid w:val="005F59DA"/>
    <w:rsid w:val="005F5AB0"/>
    <w:rsid w:val="005F5BE7"/>
    <w:rsid w:val="005F5D31"/>
    <w:rsid w:val="005F5D3E"/>
    <w:rsid w:val="005F5F15"/>
    <w:rsid w:val="005F6162"/>
    <w:rsid w:val="005F6269"/>
    <w:rsid w:val="005F63B7"/>
    <w:rsid w:val="005F657A"/>
    <w:rsid w:val="005F6588"/>
    <w:rsid w:val="005F664D"/>
    <w:rsid w:val="005F682A"/>
    <w:rsid w:val="005F683A"/>
    <w:rsid w:val="005F6998"/>
    <w:rsid w:val="005F6D1B"/>
    <w:rsid w:val="005F6D53"/>
    <w:rsid w:val="005F6F3F"/>
    <w:rsid w:val="005F6F6D"/>
    <w:rsid w:val="005F6F8E"/>
    <w:rsid w:val="005F6FFF"/>
    <w:rsid w:val="005F74FC"/>
    <w:rsid w:val="005F754A"/>
    <w:rsid w:val="005F760B"/>
    <w:rsid w:val="005F774F"/>
    <w:rsid w:val="005F782A"/>
    <w:rsid w:val="005F784F"/>
    <w:rsid w:val="005F78BC"/>
    <w:rsid w:val="005F78F9"/>
    <w:rsid w:val="005F7B17"/>
    <w:rsid w:val="005F7C62"/>
    <w:rsid w:val="005F7D77"/>
    <w:rsid w:val="005F7EB1"/>
    <w:rsid w:val="005F7F43"/>
    <w:rsid w:val="005F7FEB"/>
    <w:rsid w:val="0060000F"/>
    <w:rsid w:val="006000DC"/>
    <w:rsid w:val="00600145"/>
    <w:rsid w:val="0060014A"/>
    <w:rsid w:val="00600173"/>
    <w:rsid w:val="00600201"/>
    <w:rsid w:val="0060035A"/>
    <w:rsid w:val="0060054E"/>
    <w:rsid w:val="006005EB"/>
    <w:rsid w:val="00600694"/>
    <w:rsid w:val="006006BB"/>
    <w:rsid w:val="00600750"/>
    <w:rsid w:val="006008CF"/>
    <w:rsid w:val="0060094C"/>
    <w:rsid w:val="00600A3A"/>
    <w:rsid w:val="00600AC3"/>
    <w:rsid w:val="00600B38"/>
    <w:rsid w:val="00600BBA"/>
    <w:rsid w:val="00600C2E"/>
    <w:rsid w:val="00600D7A"/>
    <w:rsid w:val="00600E02"/>
    <w:rsid w:val="00600E4A"/>
    <w:rsid w:val="00600E78"/>
    <w:rsid w:val="00601165"/>
    <w:rsid w:val="006013D1"/>
    <w:rsid w:val="00601505"/>
    <w:rsid w:val="006015F5"/>
    <w:rsid w:val="00601755"/>
    <w:rsid w:val="00601773"/>
    <w:rsid w:val="00601826"/>
    <w:rsid w:val="00601992"/>
    <w:rsid w:val="00601BBF"/>
    <w:rsid w:val="006020AC"/>
    <w:rsid w:val="0060222E"/>
    <w:rsid w:val="0060262A"/>
    <w:rsid w:val="00602990"/>
    <w:rsid w:val="006029D9"/>
    <w:rsid w:val="00602A46"/>
    <w:rsid w:val="00602AD5"/>
    <w:rsid w:val="00602B4A"/>
    <w:rsid w:val="00602BA4"/>
    <w:rsid w:val="00602BB7"/>
    <w:rsid w:val="00602C14"/>
    <w:rsid w:val="00602C9C"/>
    <w:rsid w:val="00602DD1"/>
    <w:rsid w:val="00603182"/>
    <w:rsid w:val="00603222"/>
    <w:rsid w:val="00603437"/>
    <w:rsid w:val="0060355C"/>
    <w:rsid w:val="00603599"/>
    <w:rsid w:val="0060360D"/>
    <w:rsid w:val="00603682"/>
    <w:rsid w:val="006036D5"/>
    <w:rsid w:val="006036F1"/>
    <w:rsid w:val="006037CE"/>
    <w:rsid w:val="00603CF0"/>
    <w:rsid w:val="00603DA7"/>
    <w:rsid w:val="00603E62"/>
    <w:rsid w:val="0060404D"/>
    <w:rsid w:val="0060424B"/>
    <w:rsid w:val="00604494"/>
    <w:rsid w:val="00604653"/>
    <w:rsid w:val="006046F4"/>
    <w:rsid w:val="006047C2"/>
    <w:rsid w:val="00604849"/>
    <w:rsid w:val="00604982"/>
    <w:rsid w:val="006049A0"/>
    <w:rsid w:val="00604A03"/>
    <w:rsid w:val="00604A95"/>
    <w:rsid w:val="00604B89"/>
    <w:rsid w:val="00604C2D"/>
    <w:rsid w:val="00604C37"/>
    <w:rsid w:val="00604D8F"/>
    <w:rsid w:val="00604DE9"/>
    <w:rsid w:val="00604E3A"/>
    <w:rsid w:val="00604EA9"/>
    <w:rsid w:val="006051AE"/>
    <w:rsid w:val="00605221"/>
    <w:rsid w:val="00605298"/>
    <w:rsid w:val="00605334"/>
    <w:rsid w:val="0060535B"/>
    <w:rsid w:val="006054A9"/>
    <w:rsid w:val="00605625"/>
    <w:rsid w:val="006056C7"/>
    <w:rsid w:val="0060587D"/>
    <w:rsid w:val="0060588A"/>
    <w:rsid w:val="006058A3"/>
    <w:rsid w:val="00605A07"/>
    <w:rsid w:val="00605AF6"/>
    <w:rsid w:val="00605B68"/>
    <w:rsid w:val="00605C5D"/>
    <w:rsid w:val="00605C7C"/>
    <w:rsid w:val="00605D51"/>
    <w:rsid w:val="00605E52"/>
    <w:rsid w:val="00605FFD"/>
    <w:rsid w:val="00606243"/>
    <w:rsid w:val="0060634E"/>
    <w:rsid w:val="0060640F"/>
    <w:rsid w:val="00606563"/>
    <w:rsid w:val="00606A44"/>
    <w:rsid w:val="00606FAE"/>
    <w:rsid w:val="00606FD6"/>
    <w:rsid w:val="006071C5"/>
    <w:rsid w:val="00607260"/>
    <w:rsid w:val="0060729A"/>
    <w:rsid w:val="00607353"/>
    <w:rsid w:val="00607453"/>
    <w:rsid w:val="00607546"/>
    <w:rsid w:val="006077AD"/>
    <w:rsid w:val="006078DC"/>
    <w:rsid w:val="00607927"/>
    <w:rsid w:val="00607B1C"/>
    <w:rsid w:val="00607C98"/>
    <w:rsid w:val="00607CA3"/>
    <w:rsid w:val="00607E81"/>
    <w:rsid w:val="00607FC2"/>
    <w:rsid w:val="006100BB"/>
    <w:rsid w:val="006100FB"/>
    <w:rsid w:val="00610226"/>
    <w:rsid w:val="006102BD"/>
    <w:rsid w:val="006102DC"/>
    <w:rsid w:val="0061032E"/>
    <w:rsid w:val="006103DB"/>
    <w:rsid w:val="006105E9"/>
    <w:rsid w:val="00610B4C"/>
    <w:rsid w:val="00610E85"/>
    <w:rsid w:val="0061113A"/>
    <w:rsid w:val="00611386"/>
    <w:rsid w:val="0061152A"/>
    <w:rsid w:val="00611598"/>
    <w:rsid w:val="006115CF"/>
    <w:rsid w:val="006115D4"/>
    <w:rsid w:val="00611673"/>
    <w:rsid w:val="00611A20"/>
    <w:rsid w:val="00611A3C"/>
    <w:rsid w:val="00611B1A"/>
    <w:rsid w:val="00611B3E"/>
    <w:rsid w:val="00611B5B"/>
    <w:rsid w:val="00611BD7"/>
    <w:rsid w:val="00611EF2"/>
    <w:rsid w:val="00611F77"/>
    <w:rsid w:val="00611F99"/>
    <w:rsid w:val="00612205"/>
    <w:rsid w:val="006122D8"/>
    <w:rsid w:val="00612354"/>
    <w:rsid w:val="0061240B"/>
    <w:rsid w:val="0061247A"/>
    <w:rsid w:val="006126CA"/>
    <w:rsid w:val="006126DA"/>
    <w:rsid w:val="00612792"/>
    <w:rsid w:val="00612833"/>
    <w:rsid w:val="00612836"/>
    <w:rsid w:val="006128B3"/>
    <w:rsid w:val="00612946"/>
    <w:rsid w:val="00612969"/>
    <w:rsid w:val="00612AE2"/>
    <w:rsid w:val="00612BD3"/>
    <w:rsid w:val="00612ED4"/>
    <w:rsid w:val="006130DE"/>
    <w:rsid w:val="00613132"/>
    <w:rsid w:val="00613533"/>
    <w:rsid w:val="006135ED"/>
    <w:rsid w:val="006137BD"/>
    <w:rsid w:val="006137E8"/>
    <w:rsid w:val="006137FE"/>
    <w:rsid w:val="00613A02"/>
    <w:rsid w:val="00613AEA"/>
    <w:rsid w:val="00613AEF"/>
    <w:rsid w:val="00613BFE"/>
    <w:rsid w:val="00613ED1"/>
    <w:rsid w:val="00613FFF"/>
    <w:rsid w:val="00614011"/>
    <w:rsid w:val="006140CB"/>
    <w:rsid w:val="0061413B"/>
    <w:rsid w:val="006141CD"/>
    <w:rsid w:val="00614319"/>
    <w:rsid w:val="006143BD"/>
    <w:rsid w:val="00614857"/>
    <w:rsid w:val="00614A20"/>
    <w:rsid w:val="00614AC2"/>
    <w:rsid w:val="00614BD8"/>
    <w:rsid w:val="00614C4A"/>
    <w:rsid w:val="00614EFF"/>
    <w:rsid w:val="00614F0D"/>
    <w:rsid w:val="00615234"/>
    <w:rsid w:val="00615938"/>
    <w:rsid w:val="00615982"/>
    <w:rsid w:val="0061598A"/>
    <w:rsid w:val="006159A8"/>
    <w:rsid w:val="006159F6"/>
    <w:rsid w:val="00615B9C"/>
    <w:rsid w:val="00615D80"/>
    <w:rsid w:val="00615E21"/>
    <w:rsid w:val="00615F4A"/>
    <w:rsid w:val="00615F61"/>
    <w:rsid w:val="006160DE"/>
    <w:rsid w:val="00616149"/>
    <w:rsid w:val="0061615C"/>
    <w:rsid w:val="00616281"/>
    <w:rsid w:val="006162B9"/>
    <w:rsid w:val="00616588"/>
    <w:rsid w:val="0061659E"/>
    <w:rsid w:val="00616639"/>
    <w:rsid w:val="0061685B"/>
    <w:rsid w:val="006169B8"/>
    <w:rsid w:val="00616A9A"/>
    <w:rsid w:val="00616ADE"/>
    <w:rsid w:val="00616AE8"/>
    <w:rsid w:val="00616C83"/>
    <w:rsid w:val="00616CF9"/>
    <w:rsid w:val="006171DC"/>
    <w:rsid w:val="0061721D"/>
    <w:rsid w:val="00617236"/>
    <w:rsid w:val="0061730C"/>
    <w:rsid w:val="006173B2"/>
    <w:rsid w:val="006173B9"/>
    <w:rsid w:val="0061756E"/>
    <w:rsid w:val="00617662"/>
    <w:rsid w:val="006176E8"/>
    <w:rsid w:val="0061779F"/>
    <w:rsid w:val="0061783A"/>
    <w:rsid w:val="0061794A"/>
    <w:rsid w:val="00617A29"/>
    <w:rsid w:val="00617BAC"/>
    <w:rsid w:val="00617C56"/>
    <w:rsid w:val="00617CC3"/>
    <w:rsid w:val="00617D04"/>
    <w:rsid w:val="00617D43"/>
    <w:rsid w:val="00617DA7"/>
    <w:rsid w:val="00617E26"/>
    <w:rsid w:val="00617E9F"/>
    <w:rsid w:val="00617F2E"/>
    <w:rsid w:val="00617F36"/>
    <w:rsid w:val="0062007A"/>
    <w:rsid w:val="00620457"/>
    <w:rsid w:val="006204A8"/>
    <w:rsid w:val="006206C8"/>
    <w:rsid w:val="0062082D"/>
    <w:rsid w:val="00620993"/>
    <w:rsid w:val="00620DC1"/>
    <w:rsid w:val="00620F31"/>
    <w:rsid w:val="00621099"/>
    <w:rsid w:val="00621179"/>
    <w:rsid w:val="00621492"/>
    <w:rsid w:val="00621547"/>
    <w:rsid w:val="00621746"/>
    <w:rsid w:val="006218F5"/>
    <w:rsid w:val="0062199D"/>
    <w:rsid w:val="00621A92"/>
    <w:rsid w:val="00621C52"/>
    <w:rsid w:val="00621DAC"/>
    <w:rsid w:val="00621DBA"/>
    <w:rsid w:val="00621EDD"/>
    <w:rsid w:val="00622228"/>
    <w:rsid w:val="0062231B"/>
    <w:rsid w:val="0062265A"/>
    <w:rsid w:val="00622778"/>
    <w:rsid w:val="006227A3"/>
    <w:rsid w:val="0062280A"/>
    <w:rsid w:val="00622898"/>
    <w:rsid w:val="006228F7"/>
    <w:rsid w:val="0062296C"/>
    <w:rsid w:val="00622A85"/>
    <w:rsid w:val="00622C45"/>
    <w:rsid w:val="00622C58"/>
    <w:rsid w:val="00622C8D"/>
    <w:rsid w:val="00622CFB"/>
    <w:rsid w:val="00622ED1"/>
    <w:rsid w:val="00623068"/>
    <w:rsid w:val="006230BC"/>
    <w:rsid w:val="00623242"/>
    <w:rsid w:val="006232A0"/>
    <w:rsid w:val="0062347F"/>
    <w:rsid w:val="00623812"/>
    <w:rsid w:val="00623835"/>
    <w:rsid w:val="0062391A"/>
    <w:rsid w:val="00623A3C"/>
    <w:rsid w:val="00623B48"/>
    <w:rsid w:val="00623B72"/>
    <w:rsid w:val="00623BB9"/>
    <w:rsid w:val="00624093"/>
    <w:rsid w:val="00624094"/>
    <w:rsid w:val="006241CD"/>
    <w:rsid w:val="00624674"/>
    <w:rsid w:val="0062480E"/>
    <w:rsid w:val="00624815"/>
    <w:rsid w:val="00624873"/>
    <w:rsid w:val="006248AC"/>
    <w:rsid w:val="006249BB"/>
    <w:rsid w:val="00624AD0"/>
    <w:rsid w:val="00624B60"/>
    <w:rsid w:val="00624C22"/>
    <w:rsid w:val="00624EF1"/>
    <w:rsid w:val="0062510A"/>
    <w:rsid w:val="00625292"/>
    <w:rsid w:val="006252E0"/>
    <w:rsid w:val="0062565B"/>
    <w:rsid w:val="00625773"/>
    <w:rsid w:val="006257DB"/>
    <w:rsid w:val="006259D6"/>
    <w:rsid w:val="00625A4B"/>
    <w:rsid w:val="00625A70"/>
    <w:rsid w:val="00625ADE"/>
    <w:rsid w:val="00625C04"/>
    <w:rsid w:val="00625E71"/>
    <w:rsid w:val="00625FEF"/>
    <w:rsid w:val="0062609E"/>
    <w:rsid w:val="00626208"/>
    <w:rsid w:val="006263FB"/>
    <w:rsid w:val="00626453"/>
    <w:rsid w:val="006264BA"/>
    <w:rsid w:val="0062659F"/>
    <w:rsid w:val="006267BF"/>
    <w:rsid w:val="006267E4"/>
    <w:rsid w:val="0062688C"/>
    <w:rsid w:val="00626912"/>
    <w:rsid w:val="006269D5"/>
    <w:rsid w:val="006269DF"/>
    <w:rsid w:val="00626B21"/>
    <w:rsid w:val="00626C60"/>
    <w:rsid w:val="00626C7A"/>
    <w:rsid w:val="00627180"/>
    <w:rsid w:val="006271B6"/>
    <w:rsid w:val="0062739A"/>
    <w:rsid w:val="006273D1"/>
    <w:rsid w:val="0062752D"/>
    <w:rsid w:val="006275AB"/>
    <w:rsid w:val="006275DC"/>
    <w:rsid w:val="0062761F"/>
    <w:rsid w:val="00627733"/>
    <w:rsid w:val="0062793F"/>
    <w:rsid w:val="00627A62"/>
    <w:rsid w:val="00627CEC"/>
    <w:rsid w:val="00627D9A"/>
    <w:rsid w:val="00627E09"/>
    <w:rsid w:val="00627F3F"/>
    <w:rsid w:val="00627F71"/>
    <w:rsid w:val="0063014E"/>
    <w:rsid w:val="006301CD"/>
    <w:rsid w:val="00630505"/>
    <w:rsid w:val="006305EB"/>
    <w:rsid w:val="006307AB"/>
    <w:rsid w:val="006308CD"/>
    <w:rsid w:val="00630A57"/>
    <w:rsid w:val="00630AF5"/>
    <w:rsid w:val="00630BB2"/>
    <w:rsid w:val="00630E5A"/>
    <w:rsid w:val="00630E64"/>
    <w:rsid w:val="00631195"/>
    <w:rsid w:val="006311AE"/>
    <w:rsid w:val="006311ED"/>
    <w:rsid w:val="006312A4"/>
    <w:rsid w:val="00631346"/>
    <w:rsid w:val="00631439"/>
    <w:rsid w:val="0063150E"/>
    <w:rsid w:val="006316A2"/>
    <w:rsid w:val="006319D4"/>
    <w:rsid w:val="00631A2C"/>
    <w:rsid w:val="00631AE6"/>
    <w:rsid w:val="00631F4A"/>
    <w:rsid w:val="00632170"/>
    <w:rsid w:val="00632171"/>
    <w:rsid w:val="006322A3"/>
    <w:rsid w:val="00632349"/>
    <w:rsid w:val="00632517"/>
    <w:rsid w:val="00632698"/>
    <w:rsid w:val="006327D4"/>
    <w:rsid w:val="00632866"/>
    <w:rsid w:val="0063299D"/>
    <w:rsid w:val="00632AB4"/>
    <w:rsid w:val="00632CBF"/>
    <w:rsid w:val="00632E08"/>
    <w:rsid w:val="00632E0B"/>
    <w:rsid w:val="00632E1E"/>
    <w:rsid w:val="00632E35"/>
    <w:rsid w:val="00632E6D"/>
    <w:rsid w:val="006332A0"/>
    <w:rsid w:val="006332BD"/>
    <w:rsid w:val="00633402"/>
    <w:rsid w:val="0063346E"/>
    <w:rsid w:val="006335BD"/>
    <w:rsid w:val="006336C2"/>
    <w:rsid w:val="006337FD"/>
    <w:rsid w:val="00633A59"/>
    <w:rsid w:val="00633BD7"/>
    <w:rsid w:val="00633E99"/>
    <w:rsid w:val="00633F5F"/>
    <w:rsid w:val="00633F6A"/>
    <w:rsid w:val="0063424F"/>
    <w:rsid w:val="0063439F"/>
    <w:rsid w:val="006343BD"/>
    <w:rsid w:val="00634534"/>
    <w:rsid w:val="00634651"/>
    <w:rsid w:val="006349C6"/>
    <w:rsid w:val="00634B4C"/>
    <w:rsid w:val="00634B9D"/>
    <w:rsid w:val="00634CF2"/>
    <w:rsid w:val="00634DEB"/>
    <w:rsid w:val="00634E2A"/>
    <w:rsid w:val="00634EA7"/>
    <w:rsid w:val="00634F13"/>
    <w:rsid w:val="006351FC"/>
    <w:rsid w:val="0063521A"/>
    <w:rsid w:val="00635249"/>
    <w:rsid w:val="00635410"/>
    <w:rsid w:val="00635550"/>
    <w:rsid w:val="006355EB"/>
    <w:rsid w:val="0063581B"/>
    <w:rsid w:val="00635B98"/>
    <w:rsid w:val="00635C96"/>
    <w:rsid w:val="00635CC4"/>
    <w:rsid w:val="00635D39"/>
    <w:rsid w:val="0063601C"/>
    <w:rsid w:val="00636193"/>
    <w:rsid w:val="006361F8"/>
    <w:rsid w:val="0063667E"/>
    <w:rsid w:val="0063685B"/>
    <w:rsid w:val="00636899"/>
    <w:rsid w:val="0063693E"/>
    <w:rsid w:val="00636C9B"/>
    <w:rsid w:val="00636D1D"/>
    <w:rsid w:val="00637019"/>
    <w:rsid w:val="00637059"/>
    <w:rsid w:val="00637168"/>
    <w:rsid w:val="00637403"/>
    <w:rsid w:val="00637414"/>
    <w:rsid w:val="006374B3"/>
    <w:rsid w:val="006374CA"/>
    <w:rsid w:val="00637523"/>
    <w:rsid w:val="00637675"/>
    <w:rsid w:val="00637A15"/>
    <w:rsid w:val="00637C84"/>
    <w:rsid w:val="00640079"/>
    <w:rsid w:val="006400DF"/>
    <w:rsid w:val="00640272"/>
    <w:rsid w:val="00640374"/>
    <w:rsid w:val="0064047A"/>
    <w:rsid w:val="00640662"/>
    <w:rsid w:val="00640932"/>
    <w:rsid w:val="0064093B"/>
    <w:rsid w:val="0064099A"/>
    <w:rsid w:val="006409BB"/>
    <w:rsid w:val="00640B48"/>
    <w:rsid w:val="00640D4E"/>
    <w:rsid w:val="00640E71"/>
    <w:rsid w:val="00640E76"/>
    <w:rsid w:val="00640FF4"/>
    <w:rsid w:val="006410D5"/>
    <w:rsid w:val="006412DB"/>
    <w:rsid w:val="006412ED"/>
    <w:rsid w:val="0064143C"/>
    <w:rsid w:val="006414C5"/>
    <w:rsid w:val="00641635"/>
    <w:rsid w:val="00641666"/>
    <w:rsid w:val="006417AB"/>
    <w:rsid w:val="006418D6"/>
    <w:rsid w:val="00641A32"/>
    <w:rsid w:val="00641A73"/>
    <w:rsid w:val="00641A7F"/>
    <w:rsid w:val="00641AE3"/>
    <w:rsid w:val="00641BC2"/>
    <w:rsid w:val="00641C58"/>
    <w:rsid w:val="00641C85"/>
    <w:rsid w:val="00641DA2"/>
    <w:rsid w:val="00641E2F"/>
    <w:rsid w:val="00641EB1"/>
    <w:rsid w:val="00641FCF"/>
    <w:rsid w:val="00642020"/>
    <w:rsid w:val="00642126"/>
    <w:rsid w:val="00642212"/>
    <w:rsid w:val="006422D1"/>
    <w:rsid w:val="00642498"/>
    <w:rsid w:val="0064266A"/>
    <w:rsid w:val="006426C9"/>
    <w:rsid w:val="0064275D"/>
    <w:rsid w:val="006427DF"/>
    <w:rsid w:val="00642948"/>
    <w:rsid w:val="00642B15"/>
    <w:rsid w:val="00642BDC"/>
    <w:rsid w:val="00642C17"/>
    <w:rsid w:val="00642CA2"/>
    <w:rsid w:val="00642F6E"/>
    <w:rsid w:val="00643069"/>
    <w:rsid w:val="006430E8"/>
    <w:rsid w:val="00643104"/>
    <w:rsid w:val="00643132"/>
    <w:rsid w:val="006431D5"/>
    <w:rsid w:val="0064324A"/>
    <w:rsid w:val="0064358A"/>
    <w:rsid w:val="006435A7"/>
    <w:rsid w:val="00643683"/>
    <w:rsid w:val="0064373B"/>
    <w:rsid w:val="006438F9"/>
    <w:rsid w:val="0064392A"/>
    <w:rsid w:val="00643BCA"/>
    <w:rsid w:val="00643C09"/>
    <w:rsid w:val="00643E7C"/>
    <w:rsid w:val="0064401C"/>
    <w:rsid w:val="00644069"/>
    <w:rsid w:val="0064418C"/>
    <w:rsid w:val="0064439C"/>
    <w:rsid w:val="006444E5"/>
    <w:rsid w:val="00644568"/>
    <w:rsid w:val="006446A9"/>
    <w:rsid w:val="00644A43"/>
    <w:rsid w:val="00644C90"/>
    <w:rsid w:val="00644D89"/>
    <w:rsid w:val="00644EA4"/>
    <w:rsid w:val="00644EF0"/>
    <w:rsid w:val="00644F1E"/>
    <w:rsid w:val="00644F4F"/>
    <w:rsid w:val="006450A3"/>
    <w:rsid w:val="0064517C"/>
    <w:rsid w:val="0064548A"/>
    <w:rsid w:val="006454A3"/>
    <w:rsid w:val="00645560"/>
    <w:rsid w:val="00645684"/>
    <w:rsid w:val="006458A7"/>
    <w:rsid w:val="00645929"/>
    <w:rsid w:val="00645A82"/>
    <w:rsid w:val="00645ADB"/>
    <w:rsid w:val="00645B01"/>
    <w:rsid w:val="00645B0F"/>
    <w:rsid w:val="00645B5E"/>
    <w:rsid w:val="00645C35"/>
    <w:rsid w:val="00645CAF"/>
    <w:rsid w:val="00645DF8"/>
    <w:rsid w:val="00645F83"/>
    <w:rsid w:val="00645FE2"/>
    <w:rsid w:val="006460BC"/>
    <w:rsid w:val="00646152"/>
    <w:rsid w:val="00646197"/>
    <w:rsid w:val="006461B5"/>
    <w:rsid w:val="00646291"/>
    <w:rsid w:val="006462C8"/>
    <w:rsid w:val="006463BC"/>
    <w:rsid w:val="00646405"/>
    <w:rsid w:val="006468D9"/>
    <w:rsid w:val="00646946"/>
    <w:rsid w:val="00646A25"/>
    <w:rsid w:val="00646A71"/>
    <w:rsid w:val="00646B0A"/>
    <w:rsid w:val="00646B6C"/>
    <w:rsid w:val="00646CF0"/>
    <w:rsid w:val="00646D61"/>
    <w:rsid w:val="00646DF5"/>
    <w:rsid w:val="00646DF8"/>
    <w:rsid w:val="00646F6B"/>
    <w:rsid w:val="00646FEA"/>
    <w:rsid w:val="00647168"/>
    <w:rsid w:val="006471A2"/>
    <w:rsid w:val="00647384"/>
    <w:rsid w:val="006473DD"/>
    <w:rsid w:val="00647439"/>
    <w:rsid w:val="006474E2"/>
    <w:rsid w:val="00647553"/>
    <w:rsid w:val="00647607"/>
    <w:rsid w:val="00647618"/>
    <w:rsid w:val="00647760"/>
    <w:rsid w:val="006478E7"/>
    <w:rsid w:val="006479C9"/>
    <w:rsid w:val="006479DF"/>
    <w:rsid w:val="00647A6D"/>
    <w:rsid w:val="00647D9E"/>
    <w:rsid w:val="00647E16"/>
    <w:rsid w:val="00647EBB"/>
    <w:rsid w:val="00647FD8"/>
    <w:rsid w:val="00647FF7"/>
    <w:rsid w:val="00650183"/>
    <w:rsid w:val="006501BE"/>
    <w:rsid w:val="0065023C"/>
    <w:rsid w:val="0065028D"/>
    <w:rsid w:val="006502D3"/>
    <w:rsid w:val="00650469"/>
    <w:rsid w:val="006505EF"/>
    <w:rsid w:val="00650657"/>
    <w:rsid w:val="00650677"/>
    <w:rsid w:val="006508B8"/>
    <w:rsid w:val="006509EF"/>
    <w:rsid w:val="00650B07"/>
    <w:rsid w:val="00650BA3"/>
    <w:rsid w:val="00650DAD"/>
    <w:rsid w:val="00650ED8"/>
    <w:rsid w:val="00650FD8"/>
    <w:rsid w:val="0065112D"/>
    <w:rsid w:val="00651152"/>
    <w:rsid w:val="00651186"/>
    <w:rsid w:val="006515CB"/>
    <w:rsid w:val="00651620"/>
    <w:rsid w:val="006517F5"/>
    <w:rsid w:val="006518A7"/>
    <w:rsid w:val="0065196C"/>
    <w:rsid w:val="006519CA"/>
    <w:rsid w:val="00651A2B"/>
    <w:rsid w:val="00651A5D"/>
    <w:rsid w:val="00651C76"/>
    <w:rsid w:val="00651D18"/>
    <w:rsid w:val="00651D41"/>
    <w:rsid w:val="00651DD1"/>
    <w:rsid w:val="00651E14"/>
    <w:rsid w:val="006520C3"/>
    <w:rsid w:val="006523F4"/>
    <w:rsid w:val="00652493"/>
    <w:rsid w:val="006524CB"/>
    <w:rsid w:val="00652581"/>
    <w:rsid w:val="00652588"/>
    <w:rsid w:val="00652608"/>
    <w:rsid w:val="006527AB"/>
    <w:rsid w:val="0065291C"/>
    <w:rsid w:val="00652935"/>
    <w:rsid w:val="00652ACD"/>
    <w:rsid w:val="00652AE3"/>
    <w:rsid w:val="00652B07"/>
    <w:rsid w:val="00652BEB"/>
    <w:rsid w:val="00652D63"/>
    <w:rsid w:val="00652D75"/>
    <w:rsid w:val="00652F33"/>
    <w:rsid w:val="00652FDC"/>
    <w:rsid w:val="0065315E"/>
    <w:rsid w:val="00653177"/>
    <w:rsid w:val="006531CD"/>
    <w:rsid w:val="006532FD"/>
    <w:rsid w:val="00653361"/>
    <w:rsid w:val="00653513"/>
    <w:rsid w:val="006535B3"/>
    <w:rsid w:val="0065363A"/>
    <w:rsid w:val="006537BF"/>
    <w:rsid w:val="006537C4"/>
    <w:rsid w:val="0065391A"/>
    <w:rsid w:val="00653A4D"/>
    <w:rsid w:val="00653A97"/>
    <w:rsid w:val="00653B5D"/>
    <w:rsid w:val="00653C4C"/>
    <w:rsid w:val="00653C93"/>
    <w:rsid w:val="00653D19"/>
    <w:rsid w:val="00653DAC"/>
    <w:rsid w:val="00653E51"/>
    <w:rsid w:val="00653E5E"/>
    <w:rsid w:val="00654077"/>
    <w:rsid w:val="006541D5"/>
    <w:rsid w:val="006541EF"/>
    <w:rsid w:val="00654216"/>
    <w:rsid w:val="00654375"/>
    <w:rsid w:val="00654574"/>
    <w:rsid w:val="0065459D"/>
    <w:rsid w:val="00654648"/>
    <w:rsid w:val="006546D4"/>
    <w:rsid w:val="00654709"/>
    <w:rsid w:val="00654812"/>
    <w:rsid w:val="0065482E"/>
    <w:rsid w:val="006548D4"/>
    <w:rsid w:val="00654ABB"/>
    <w:rsid w:val="00654B9B"/>
    <w:rsid w:val="00654DED"/>
    <w:rsid w:val="006550C3"/>
    <w:rsid w:val="00655148"/>
    <w:rsid w:val="00655208"/>
    <w:rsid w:val="00655316"/>
    <w:rsid w:val="0065537D"/>
    <w:rsid w:val="006554B8"/>
    <w:rsid w:val="00655629"/>
    <w:rsid w:val="0065564D"/>
    <w:rsid w:val="00655804"/>
    <w:rsid w:val="006559CA"/>
    <w:rsid w:val="00655BA1"/>
    <w:rsid w:val="00655EC7"/>
    <w:rsid w:val="00656228"/>
    <w:rsid w:val="0065623B"/>
    <w:rsid w:val="006562A6"/>
    <w:rsid w:val="006563A5"/>
    <w:rsid w:val="0065645E"/>
    <w:rsid w:val="00656610"/>
    <w:rsid w:val="0065663E"/>
    <w:rsid w:val="00656714"/>
    <w:rsid w:val="0065674E"/>
    <w:rsid w:val="006568C8"/>
    <w:rsid w:val="00656C89"/>
    <w:rsid w:val="00657271"/>
    <w:rsid w:val="0065737F"/>
    <w:rsid w:val="006574C9"/>
    <w:rsid w:val="00657531"/>
    <w:rsid w:val="006576B3"/>
    <w:rsid w:val="00657754"/>
    <w:rsid w:val="006577BE"/>
    <w:rsid w:val="00657956"/>
    <w:rsid w:val="00657A7B"/>
    <w:rsid w:val="00657C55"/>
    <w:rsid w:val="00657DE8"/>
    <w:rsid w:val="00657E43"/>
    <w:rsid w:val="00657EA8"/>
    <w:rsid w:val="00660054"/>
    <w:rsid w:val="00660203"/>
    <w:rsid w:val="006603D1"/>
    <w:rsid w:val="006605F8"/>
    <w:rsid w:val="00660618"/>
    <w:rsid w:val="00660743"/>
    <w:rsid w:val="0066074D"/>
    <w:rsid w:val="00660AB6"/>
    <w:rsid w:val="00660D98"/>
    <w:rsid w:val="006610B6"/>
    <w:rsid w:val="00661287"/>
    <w:rsid w:val="006612EA"/>
    <w:rsid w:val="0066134E"/>
    <w:rsid w:val="0066135F"/>
    <w:rsid w:val="00661362"/>
    <w:rsid w:val="006613D4"/>
    <w:rsid w:val="00661486"/>
    <w:rsid w:val="00661513"/>
    <w:rsid w:val="006616CC"/>
    <w:rsid w:val="006617E3"/>
    <w:rsid w:val="00661B85"/>
    <w:rsid w:val="00661C2D"/>
    <w:rsid w:val="00661C97"/>
    <w:rsid w:val="00661D1E"/>
    <w:rsid w:val="00661D3D"/>
    <w:rsid w:val="00661EC7"/>
    <w:rsid w:val="0066201A"/>
    <w:rsid w:val="00662099"/>
    <w:rsid w:val="0066236B"/>
    <w:rsid w:val="0066238E"/>
    <w:rsid w:val="006626CC"/>
    <w:rsid w:val="00662ADA"/>
    <w:rsid w:val="00662D36"/>
    <w:rsid w:val="00662E6E"/>
    <w:rsid w:val="00662FCA"/>
    <w:rsid w:val="00662FE5"/>
    <w:rsid w:val="0066303B"/>
    <w:rsid w:val="00663155"/>
    <w:rsid w:val="0066315D"/>
    <w:rsid w:val="0066324A"/>
    <w:rsid w:val="006635EB"/>
    <w:rsid w:val="00663A13"/>
    <w:rsid w:val="00663A41"/>
    <w:rsid w:val="00663C40"/>
    <w:rsid w:val="00663DC7"/>
    <w:rsid w:val="00663F78"/>
    <w:rsid w:val="006640C8"/>
    <w:rsid w:val="0066417F"/>
    <w:rsid w:val="006641C7"/>
    <w:rsid w:val="00664344"/>
    <w:rsid w:val="0066438A"/>
    <w:rsid w:val="00664552"/>
    <w:rsid w:val="00664788"/>
    <w:rsid w:val="00664B9E"/>
    <w:rsid w:val="00664D2F"/>
    <w:rsid w:val="006651B3"/>
    <w:rsid w:val="0066521F"/>
    <w:rsid w:val="006654A7"/>
    <w:rsid w:val="006654A8"/>
    <w:rsid w:val="006654EB"/>
    <w:rsid w:val="006655F2"/>
    <w:rsid w:val="006658B1"/>
    <w:rsid w:val="006659A8"/>
    <w:rsid w:val="00665A36"/>
    <w:rsid w:val="00665BB2"/>
    <w:rsid w:val="00665CF2"/>
    <w:rsid w:val="00665D13"/>
    <w:rsid w:val="00665DAC"/>
    <w:rsid w:val="00665DB8"/>
    <w:rsid w:val="00665F2D"/>
    <w:rsid w:val="00665F65"/>
    <w:rsid w:val="00665FC0"/>
    <w:rsid w:val="00666182"/>
    <w:rsid w:val="006661D2"/>
    <w:rsid w:val="00666656"/>
    <w:rsid w:val="006666DA"/>
    <w:rsid w:val="006666EE"/>
    <w:rsid w:val="00666762"/>
    <w:rsid w:val="006667D2"/>
    <w:rsid w:val="00666878"/>
    <w:rsid w:val="006669C5"/>
    <w:rsid w:val="00666A4E"/>
    <w:rsid w:val="00666C13"/>
    <w:rsid w:val="00666ED4"/>
    <w:rsid w:val="00666F41"/>
    <w:rsid w:val="00666F5E"/>
    <w:rsid w:val="00666F60"/>
    <w:rsid w:val="0066704F"/>
    <w:rsid w:val="006671D9"/>
    <w:rsid w:val="0066723E"/>
    <w:rsid w:val="00667486"/>
    <w:rsid w:val="006674D2"/>
    <w:rsid w:val="006674D6"/>
    <w:rsid w:val="006675FD"/>
    <w:rsid w:val="0066760F"/>
    <w:rsid w:val="00667643"/>
    <w:rsid w:val="0066779B"/>
    <w:rsid w:val="0066786F"/>
    <w:rsid w:val="00667A1B"/>
    <w:rsid w:val="00667BA8"/>
    <w:rsid w:val="00667C78"/>
    <w:rsid w:val="00667EAD"/>
    <w:rsid w:val="00670147"/>
    <w:rsid w:val="006702A1"/>
    <w:rsid w:val="006706A8"/>
    <w:rsid w:val="0067091F"/>
    <w:rsid w:val="00670CAD"/>
    <w:rsid w:val="00670CFC"/>
    <w:rsid w:val="00670D57"/>
    <w:rsid w:val="00670F01"/>
    <w:rsid w:val="00670F0B"/>
    <w:rsid w:val="00671178"/>
    <w:rsid w:val="0067124A"/>
    <w:rsid w:val="00671395"/>
    <w:rsid w:val="00671467"/>
    <w:rsid w:val="0067149E"/>
    <w:rsid w:val="006715F7"/>
    <w:rsid w:val="00671627"/>
    <w:rsid w:val="006717A2"/>
    <w:rsid w:val="00671A36"/>
    <w:rsid w:val="00671A43"/>
    <w:rsid w:val="00671A4E"/>
    <w:rsid w:val="00671B29"/>
    <w:rsid w:val="00671B69"/>
    <w:rsid w:val="00671C2D"/>
    <w:rsid w:val="00671CBB"/>
    <w:rsid w:val="00671D7E"/>
    <w:rsid w:val="00671DD6"/>
    <w:rsid w:val="00671FF4"/>
    <w:rsid w:val="00672035"/>
    <w:rsid w:val="00672262"/>
    <w:rsid w:val="006724A2"/>
    <w:rsid w:val="00672735"/>
    <w:rsid w:val="00672832"/>
    <w:rsid w:val="00672B62"/>
    <w:rsid w:val="00672C83"/>
    <w:rsid w:val="0067302C"/>
    <w:rsid w:val="00673195"/>
    <w:rsid w:val="00673212"/>
    <w:rsid w:val="00673523"/>
    <w:rsid w:val="00673703"/>
    <w:rsid w:val="0067374A"/>
    <w:rsid w:val="0067375F"/>
    <w:rsid w:val="006737C1"/>
    <w:rsid w:val="006737CF"/>
    <w:rsid w:val="0067386F"/>
    <w:rsid w:val="0067389D"/>
    <w:rsid w:val="00673A47"/>
    <w:rsid w:val="00673D0D"/>
    <w:rsid w:val="00673EF9"/>
    <w:rsid w:val="00674203"/>
    <w:rsid w:val="0067423D"/>
    <w:rsid w:val="0067456D"/>
    <w:rsid w:val="006747B4"/>
    <w:rsid w:val="006747DD"/>
    <w:rsid w:val="00674828"/>
    <w:rsid w:val="00674C6E"/>
    <w:rsid w:val="00674E10"/>
    <w:rsid w:val="00674EC3"/>
    <w:rsid w:val="00675133"/>
    <w:rsid w:val="00675210"/>
    <w:rsid w:val="0067531D"/>
    <w:rsid w:val="006753B6"/>
    <w:rsid w:val="00675450"/>
    <w:rsid w:val="0067565B"/>
    <w:rsid w:val="00675661"/>
    <w:rsid w:val="00675884"/>
    <w:rsid w:val="0067589A"/>
    <w:rsid w:val="00675A65"/>
    <w:rsid w:val="00675D3D"/>
    <w:rsid w:val="00675D7E"/>
    <w:rsid w:val="00675FB2"/>
    <w:rsid w:val="006760FC"/>
    <w:rsid w:val="00676247"/>
    <w:rsid w:val="006765DB"/>
    <w:rsid w:val="006765EE"/>
    <w:rsid w:val="00676687"/>
    <w:rsid w:val="00676906"/>
    <w:rsid w:val="00676969"/>
    <w:rsid w:val="006769AB"/>
    <w:rsid w:val="00676A5C"/>
    <w:rsid w:val="00676AFC"/>
    <w:rsid w:val="00676B85"/>
    <w:rsid w:val="00676BA2"/>
    <w:rsid w:val="00676C98"/>
    <w:rsid w:val="00676D4E"/>
    <w:rsid w:val="00677137"/>
    <w:rsid w:val="006771D0"/>
    <w:rsid w:val="006772A8"/>
    <w:rsid w:val="0067734D"/>
    <w:rsid w:val="00677448"/>
    <w:rsid w:val="00677697"/>
    <w:rsid w:val="00677736"/>
    <w:rsid w:val="0067773D"/>
    <w:rsid w:val="006777E6"/>
    <w:rsid w:val="0067796E"/>
    <w:rsid w:val="00677DA6"/>
    <w:rsid w:val="00677ED5"/>
    <w:rsid w:val="00677FEF"/>
    <w:rsid w:val="0068028B"/>
    <w:rsid w:val="0068035D"/>
    <w:rsid w:val="0068062E"/>
    <w:rsid w:val="00680919"/>
    <w:rsid w:val="00680A67"/>
    <w:rsid w:val="00680AA9"/>
    <w:rsid w:val="00680AE0"/>
    <w:rsid w:val="00680B28"/>
    <w:rsid w:val="00680CCC"/>
    <w:rsid w:val="00680D98"/>
    <w:rsid w:val="00680EB8"/>
    <w:rsid w:val="00680F28"/>
    <w:rsid w:val="00680F52"/>
    <w:rsid w:val="00680FA6"/>
    <w:rsid w:val="006810CB"/>
    <w:rsid w:val="006811B6"/>
    <w:rsid w:val="006811FC"/>
    <w:rsid w:val="00681325"/>
    <w:rsid w:val="00681334"/>
    <w:rsid w:val="006814BB"/>
    <w:rsid w:val="006815A0"/>
    <w:rsid w:val="006815D2"/>
    <w:rsid w:val="006815F9"/>
    <w:rsid w:val="0068165F"/>
    <w:rsid w:val="006816F7"/>
    <w:rsid w:val="00681769"/>
    <w:rsid w:val="00681785"/>
    <w:rsid w:val="006817D6"/>
    <w:rsid w:val="00681A42"/>
    <w:rsid w:val="00681AD2"/>
    <w:rsid w:val="00681BCD"/>
    <w:rsid w:val="00681E98"/>
    <w:rsid w:val="00681F2E"/>
    <w:rsid w:val="00682010"/>
    <w:rsid w:val="0068227A"/>
    <w:rsid w:val="0068242A"/>
    <w:rsid w:val="0068242C"/>
    <w:rsid w:val="0068251E"/>
    <w:rsid w:val="00682580"/>
    <w:rsid w:val="00682815"/>
    <w:rsid w:val="006828D3"/>
    <w:rsid w:val="006828E2"/>
    <w:rsid w:val="00682918"/>
    <w:rsid w:val="00682AA2"/>
    <w:rsid w:val="00682ADD"/>
    <w:rsid w:val="00682B79"/>
    <w:rsid w:val="00682B8F"/>
    <w:rsid w:val="00682D1F"/>
    <w:rsid w:val="00682D97"/>
    <w:rsid w:val="00682E47"/>
    <w:rsid w:val="00682F05"/>
    <w:rsid w:val="00682F80"/>
    <w:rsid w:val="0068316F"/>
    <w:rsid w:val="0068336D"/>
    <w:rsid w:val="00683375"/>
    <w:rsid w:val="006833B0"/>
    <w:rsid w:val="0068371F"/>
    <w:rsid w:val="00683781"/>
    <w:rsid w:val="00683ADD"/>
    <w:rsid w:val="00683BF0"/>
    <w:rsid w:val="00683D3F"/>
    <w:rsid w:val="00683F9E"/>
    <w:rsid w:val="00683FAC"/>
    <w:rsid w:val="006840EB"/>
    <w:rsid w:val="0068417D"/>
    <w:rsid w:val="006841D5"/>
    <w:rsid w:val="0068428B"/>
    <w:rsid w:val="006842CE"/>
    <w:rsid w:val="00684387"/>
    <w:rsid w:val="0068468D"/>
    <w:rsid w:val="0068483E"/>
    <w:rsid w:val="006848FC"/>
    <w:rsid w:val="00684948"/>
    <w:rsid w:val="00684B1E"/>
    <w:rsid w:val="00684BD0"/>
    <w:rsid w:val="00684C44"/>
    <w:rsid w:val="00684D0E"/>
    <w:rsid w:val="00684E0B"/>
    <w:rsid w:val="00684E21"/>
    <w:rsid w:val="00684F09"/>
    <w:rsid w:val="00684F2C"/>
    <w:rsid w:val="00685211"/>
    <w:rsid w:val="0068531E"/>
    <w:rsid w:val="0068536E"/>
    <w:rsid w:val="006854ED"/>
    <w:rsid w:val="006856AE"/>
    <w:rsid w:val="00685700"/>
    <w:rsid w:val="00685926"/>
    <w:rsid w:val="00685942"/>
    <w:rsid w:val="00685A43"/>
    <w:rsid w:val="00685BD0"/>
    <w:rsid w:val="00685C02"/>
    <w:rsid w:val="00685CEC"/>
    <w:rsid w:val="00685E94"/>
    <w:rsid w:val="0068603C"/>
    <w:rsid w:val="0068624E"/>
    <w:rsid w:val="0068637A"/>
    <w:rsid w:val="006863F8"/>
    <w:rsid w:val="0068648F"/>
    <w:rsid w:val="006866C1"/>
    <w:rsid w:val="006867EF"/>
    <w:rsid w:val="00686868"/>
    <w:rsid w:val="00686A9A"/>
    <w:rsid w:val="00686B46"/>
    <w:rsid w:val="00686F50"/>
    <w:rsid w:val="006871C8"/>
    <w:rsid w:val="006871D4"/>
    <w:rsid w:val="0068733A"/>
    <w:rsid w:val="006873D3"/>
    <w:rsid w:val="00687442"/>
    <w:rsid w:val="00687576"/>
    <w:rsid w:val="006875E2"/>
    <w:rsid w:val="006875EB"/>
    <w:rsid w:val="00687650"/>
    <w:rsid w:val="006877E7"/>
    <w:rsid w:val="006878A3"/>
    <w:rsid w:val="00687BBE"/>
    <w:rsid w:val="00687BE6"/>
    <w:rsid w:val="00687BFB"/>
    <w:rsid w:val="00687C1D"/>
    <w:rsid w:val="00687F8A"/>
    <w:rsid w:val="006900A6"/>
    <w:rsid w:val="006900B7"/>
    <w:rsid w:val="00690597"/>
    <w:rsid w:val="0069059D"/>
    <w:rsid w:val="006905C3"/>
    <w:rsid w:val="006906AB"/>
    <w:rsid w:val="00690809"/>
    <w:rsid w:val="00690C25"/>
    <w:rsid w:val="00690CA7"/>
    <w:rsid w:val="00690CD9"/>
    <w:rsid w:val="00690FC8"/>
    <w:rsid w:val="00691056"/>
    <w:rsid w:val="006912F3"/>
    <w:rsid w:val="00691470"/>
    <w:rsid w:val="006914CD"/>
    <w:rsid w:val="0069156D"/>
    <w:rsid w:val="00691742"/>
    <w:rsid w:val="0069177B"/>
    <w:rsid w:val="006917AA"/>
    <w:rsid w:val="00691A2E"/>
    <w:rsid w:val="00691A95"/>
    <w:rsid w:val="00691AEC"/>
    <w:rsid w:val="00691D5F"/>
    <w:rsid w:val="00692069"/>
    <w:rsid w:val="0069214A"/>
    <w:rsid w:val="006921AC"/>
    <w:rsid w:val="006922C5"/>
    <w:rsid w:val="0069232D"/>
    <w:rsid w:val="00692366"/>
    <w:rsid w:val="0069244F"/>
    <w:rsid w:val="006924B3"/>
    <w:rsid w:val="0069255C"/>
    <w:rsid w:val="0069261C"/>
    <w:rsid w:val="0069273F"/>
    <w:rsid w:val="0069299A"/>
    <w:rsid w:val="006929D7"/>
    <w:rsid w:val="00692AAB"/>
    <w:rsid w:val="00692BAB"/>
    <w:rsid w:val="00692C62"/>
    <w:rsid w:val="00692C73"/>
    <w:rsid w:val="00693019"/>
    <w:rsid w:val="00693099"/>
    <w:rsid w:val="00693147"/>
    <w:rsid w:val="00693184"/>
    <w:rsid w:val="0069342C"/>
    <w:rsid w:val="00693570"/>
    <w:rsid w:val="0069366B"/>
    <w:rsid w:val="006936C5"/>
    <w:rsid w:val="00693787"/>
    <w:rsid w:val="00693950"/>
    <w:rsid w:val="00693B13"/>
    <w:rsid w:val="00693BF6"/>
    <w:rsid w:val="00693C60"/>
    <w:rsid w:val="00693DCF"/>
    <w:rsid w:val="00693E56"/>
    <w:rsid w:val="00693E7A"/>
    <w:rsid w:val="00693F3B"/>
    <w:rsid w:val="0069413F"/>
    <w:rsid w:val="00694158"/>
    <w:rsid w:val="006943D6"/>
    <w:rsid w:val="006944A5"/>
    <w:rsid w:val="006944C0"/>
    <w:rsid w:val="006944D0"/>
    <w:rsid w:val="00694619"/>
    <w:rsid w:val="00694738"/>
    <w:rsid w:val="006947BA"/>
    <w:rsid w:val="006947CB"/>
    <w:rsid w:val="00694B53"/>
    <w:rsid w:val="00694CE3"/>
    <w:rsid w:val="00694D02"/>
    <w:rsid w:val="00694FC6"/>
    <w:rsid w:val="006951CD"/>
    <w:rsid w:val="0069560A"/>
    <w:rsid w:val="0069563E"/>
    <w:rsid w:val="006956A2"/>
    <w:rsid w:val="0069575B"/>
    <w:rsid w:val="00695A59"/>
    <w:rsid w:val="00695A5B"/>
    <w:rsid w:val="00695BDF"/>
    <w:rsid w:val="0069606E"/>
    <w:rsid w:val="006962EE"/>
    <w:rsid w:val="006963B3"/>
    <w:rsid w:val="006965D4"/>
    <w:rsid w:val="00696750"/>
    <w:rsid w:val="0069686F"/>
    <w:rsid w:val="006968A9"/>
    <w:rsid w:val="00696933"/>
    <w:rsid w:val="00696D36"/>
    <w:rsid w:val="00696DA5"/>
    <w:rsid w:val="00696E0D"/>
    <w:rsid w:val="00696F05"/>
    <w:rsid w:val="00696F78"/>
    <w:rsid w:val="00697045"/>
    <w:rsid w:val="006970E1"/>
    <w:rsid w:val="00697103"/>
    <w:rsid w:val="006971C3"/>
    <w:rsid w:val="00697426"/>
    <w:rsid w:val="00697490"/>
    <w:rsid w:val="006974C7"/>
    <w:rsid w:val="006975B3"/>
    <w:rsid w:val="00697932"/>
    <w:rsid w:val="006979EF"/>
    <w:rsid w:val="00697B50"/>
    <w:rsid w:val="00697BF8"/>
    <w:rsid w:val="006A008E"/>
    <w:rsid w:val="006A0198"/>
    <w:rsid w:val="006A03B3"/>
    <w:rsid w:val="006A04EA"/>
    <w:rsid w:val="006A081C"/>
    <w:rsid w:val="006A0909"/>
    <w:rsid w:val="006A0A34"/>
    <w:rsid w:val="006A0BA0"/>
    <w:rsid w:val="006A0BEF"/>
    <w:rsid w:val="006A0DBC"/>
    <w:rsid w:val="006A0E4D"/>
    <w:rsid w:val="006A105A"/>
    <w:rsid w:val="006A108A"/>
    <w:rsid w:val="006A1228"/>
    <w:rsid w:val="006A1230"/>
    <w:rsid w:val="006A137C"/>
    <w:rsid w:val="006A14ED"/>
    <w:rsid w:val="006A1585"/>
    <w:rsid w:val="006A1592"/>
    <w:rsid w:val="006A159F"/>
    <w:rsid w:val="006A1608"/>
    <w:rsid w:val="006A1973"/>
    <w:rsid w:val="006A1A85"/>
    <w:rsid w:val="006A1C35"/>
    <w:rsid w:val="006A1E65"/>
    <w:rsid w:val="006A1E6D"/>
    <w:rsid w:val="006A1F50"/>
    <w:rsid w:val="006A1F87"/>
    <w:rsid w:val="006A1FAF"/>
    <w:rsid w:val="006A1FD9"/>
    <w:rsid w:val="006A205D"/>
    <w:rsid w:val="006A21AD"/>
    <w:rsid w:val="006A21C5"/>
    <w:rsid w:val="006A2427"/>
    <w:rsid w:val="006A2565"/>
    <w:rsid w:val="006A265C"/>
    <w:rsid w:val="006A2A57"/>
    <w:rsid w:val="006A2AF5"/>
    <w:rsid w:val="006A2B21"/>
    <w:rsid w:val="006A2FEA"/>
    <w:rsid w:val="006A3056"/>
    <w:rsid w:val="006A3086"/>
    <w:rsid w:val="006A3266"/>
    <w:rsid w:val="006A3365"/>
    <w:rsid w:val="006A33EF"/>
    <w:rsid w:val="006A3423"/>
    <w:rsid w:val="006A3799"/>
    <w:rsid w:val="006A37AB"/>
    <w:rsid w:val="006A390D"/>
    <w:rsid w:val="006A3932"/>
    <w:rsid w:val="006A3A19"/>
    <w:rsid w:val="006A3A7B"/>
    <w:rsid w:val="006A3C1E"/>
    <w:rsid w:val="006A3C28"/>
    <w:rsid w:val="006A3CF5"/>
    <w:rsid w:val="006A3DFF"/>
    <w:rsid w:val="006A3FBC"/>
    <w:rsid w:val="006A40AD"/>
    <w:rsid w:val="006A4225"/>
    <w:rsid w:val="006A4391"/>
    <w:rsid w:val="006A439D"/>
    <w:rsid w:val="006A43C0"/>
    <w:rsid w:val="006A443A"/>
    <w:rsid w:val="006A446B"/>
    <w:rsid w:val="006A44D9"/>
    <w:rsid w:val="006A44EF"/>
    <w:rsid w:val="006A4596"/>
    <w:rsid w:val="006A475D"/>
    <w:rsid w:val="006A49CE"/>
    <w:rsid w:val="006A4AC4"/>
    <w:rsid w:val="006A4BC4"/>
    <w:rsid w:val="006A4C35"/>
    <w:rsid w:val="006A4E4E"/>
    <w:rsid w:val="006A506F"/>
    <w:rsid w:val="006A52F5"/>
    <w:rsid w:val="006A53EC"/>
    <w:rsid w:val="006A541C"/>
    <w:rsid w:val="006A54E1"/>
    <w:rsid w:val="006A557F"/>
    <w:rsid w:val="006A56E8"/>
    <w:rsid w:val="006A58A4"/>
    <w:rsid w:val="006A5934"/>
    <w:rsid w:val="006A5952"/>
    <w:rsid w:val="006A5A76"/>
    <w:rsid w:val="006A5B3B"/>
    <w:rsid w:val="006A5B6D"/>
    <w:rsid w:val="006A5DAA"/>
    <w:rsid w:val="006A5FC7"/>
    <w:rsid w:val="006A5FDF"/>
    <w:rsid w:val="006A60B7"/>
    <w:rsid w:val="006A619F"/>
    <w:rsid w:val="006A62DE"/>
    <w:rsid w:val="006A644D"/>
    <w:rsid w:val="006A66E3"/>
    <w:rsid w:val="006A6A58"/>
    <w:rsid w:val="006A6B11"/>
    <w:rsid w:val="006A6DA1"/>
    <w:rsid w:val="006A6EE0"/>
    <w:rsid w:val="006A6F02"/>
    <w:rsid w:val="006A73DE"/>
    <w:rsid w:val="006A7452"/>
    <w:rsid w:val="006A75D6"/>
    <w:rsid w:val="006A763A"/>
    <w:rsid w:val="006A7646"/>
    <w:rsid w:val="006A7694"/>
    <w:rsid w:val="006A76F7"/>
    <w:rsid w:val="006A77F1"/>
    <w:rsid w:val="006A7A36"/>
    <w:rsid w:val="006A7A56"/>
    <w:rsid w:val="006A7B4B"/>
    <w:rsid w:val="006A7B81"/>
    <w:rsid w:val="006A7E46"/>
    <w:rsid w:val="006A7FF3"/>
    <w:rsid w:val="006B002D"/>
    <w:rsid w:val="006B0176"/>
    <w:rsid w:val="006B0507"/>
    <w:rsid w:val="006B0522"/>
    <w:rsid w:val="006B0578"/>
    <w:rsid w:val="006B0599"/>
    <w:rsid w:val="006B092D"/>
    <w:rsid w:val="006B0962"/>
    <w:rsid w:val="006B0A1B"/>
    <w:rsid w:val="006B0B34"/>
    <w:rsid w:val="006B0B44"/>
    <w:rsid w:val="006B0C24"/>
    <w:rsid w:val="006B0C4C"/>
    <w:rsid w:val="006B0D1C"/>
    <w:rsid w:val="006B0F2D"/>
    <w:rsid w:val="006B1065"/>
    <w:rsid w:val="006B13FC"/>
    <w:rsid w:val="006B16FF"/>
    <w:rsid w:val="006B1773"/>
    <w:rsid w:val="006B187E"/>
    <w:rsid w:val="006B19FB"/>
    <w:rsid w:val="006B1A2E"/>
    <w:rsid w:val="006B1B04"/>
    <w:rsid w:val="006B1BDD"/>
    <w:rsid w:val="006B1C29"/>
    <w:rsid w:val="006B1D1E"/>
    <w:rsid w:val="006B1D27"/>
    <w:rsid w:val="006B2013"/>
    <w:rsid w:val="006B203E"/>
    <w:rsid w:val="006B225D"/>
    <w:rsid w:val="006B22B7"/>
    <w:rsid w:val="006B23B6"/>
    <w:rsid w:val="006B246C"/>
    <w:rsid w:val="006B2896"/>
    <w:rsid w:val="006B28B5"/>
    <w:rsid w:val="006B2B37"/>
    <w:rsid w:val="006B2B54"/>
    <w:rsid w:val="006B2C97"/>
    <w:rsid w:val="006B2F37"/>
    <w:rsid w:val="006B3223"/>
    <w:rsid w:val="006B3373"/>
    <w:rsid w:val="006B3398"/>
    <w:rsid w:val="006B343B"/>
    <w:rsid w:val="006B3AB4"/>
    <w:rsid w:val="006B3BD5"/>
    <w:rsid w:val="006B3DE0"/>
    <w:rsid w:val="006B3F62"/>
    <w:rsid w:val="006B3F78"/>
    <w:rsid w:val="006B3FAB"/>
    <w:rsid w:val="006B3FAC"/>
    <w:rsid w:val="006B4000"/>
    <w:rsid w:val="006B40E5"/>
    <w:rsid w:val="006B40E6"/>
    <w:rsid w:val="006B417A"/>
    <w:rsid w:val="006B4465"/>
    <w:rsid w:val="006B4536"/>
    <w:rsid w:val="006B45C8"/>
    <w:rsid w:val="006B47AE"/>
    <w:rsid w:val="006B481B"/>
    <w:rsid w:val="006B48E9"/>
    <w:rsid w:val="006B49CE"/>
    <w:rsid w:val="006B4A0F"/>
    <w:rsid w:val="006B4A24"/>
    <w:rsid w:val="006B4A6F"/>
    <w:rsid w:val="006B4AF8"/>
    <w:rsid w:val="006B4B61"/>
    <w:rsid w:val="006B4C8D"/>
    <w:rsid w:val="006B4CC4"/>
    <w:rsid w:val="006B4D89"/>
    <w:rsid w:val="006B4DBD"/>
    <w:rsid w:val="006B4DBF"/>
    <w:rsid w:val="006B4E41"/>
    <w:rsid w:val="006B4F5A"/>
    <w:rsid w:val="006B503E"/>
    <w:rsid w:val="006B5177"/>
    <w:rsid w:val="006B54BE"/>
    <w:rsid w:val="006B55C5"/>
    <w:rsid w:val="006B5733"/>
    <w:rsid w:val="006B57EA"/>
    <w:rsid w:val="006B5948"/>
    <w:rsid w:val="006B5A0D"/>
    <w:rsid w:val="006B5A1C"/>
    <w:rsid w:val="006B5B27"/>
    <w:rsid w:val="006B5B4B"/>
    <w:rsid w:val="006B5BDE"/>
    <w:rsid w:val="006B5D31"/>
    <w:rsid w:val="006B5D99"/>
    <w:rsid w:val="006B5F67"/>
    <w:rsid w:val="006B60A9"/>
    <w:rsid w:val="006B60D9"/>
    <w:rsid w:val="006B60DC"/>
    <w:rsid w:val="006B6163"/>
    <w:rsid w:val="006B61E3"/>
    <w:rsid w:val="006B63D5"/>
    <w:rsid w:val="006B6432"/>
    <w:rsid w:val="006B65D9"/>
    <w:rsid w:val="006B692C"/>
    <w:rsid w:val="006B6BA8"/>
    <w:rsid w:val="006B6DA1"/>
    <w:rsid w:val="006B6EA1"/>
    <w:rsid w:val="006B6ED2"/>
    <w:rsid w:val="006B7162"/>
    <w:rsid w:val="006B71B3"/>
    <w:rsid w:val="006B7356"/>
    <w:rsid w:val="006B75E8"/>
    <w:rsid w:val="006B76E1"/>
    <w:rsid w:val="006B7777"/>
    <w:rsid w:val="006B77CA"/>
    <w:rsid w:val="006B7844"/>
    <w:rsid w:val="006B78A0"/>
    <w:rsid w:val="006B7BFA"/>
    <w:rsid w:val="006B7D02"/>
    <w:rsid w:val="006B7DF2"/>
    <w:rsid w:val="006B7E69"/>
    <w:rsid w:val="006C0171"/>
    <w:rsid w:val="006C01CE"/>
    <w:rsid w:val="006C0488"/>
    <w:rsid w:val="006C0568"/>
    <w:rsid w:val="006C05B4"/>
    <w:rsid w:val="006C072E"/>
    <w:rsid w:val="006C0861"/>
    <w:rsid w:val="006C0890"/>
    <w:rsid w:val="006C08C1"/>
    <w:rsid w:val="006C0AAE"/>
    <w:rsid w:val="006C0AC7"/>
    <w:rsid w:val="006C0B0F"/>
    <w:rsid w:val="006C0B60"/>
    <w:rsid w:val="006C0C5B"/>
    <w:rsid w:val="006C0D9B"/>
    <w:rsid w:val="006C0E36"/>
    <w:rsid w:val="006C0E95"/>
    <w:rsid w:val="006C0FA3"/>
    <w:rsid w:val="006C10B1"/>
    <w:rsid w:val="006C12E7"/>
    <w:rsid w:val="006C1434"/>
    <w:rsid w:val="006C151F"/>
    <w:rsid w:val="006C1874"/>
    <w:rsid w:val="006C1A2E"/>
    <w:rsid w:val="006C1D76"/>
    <w:rsid w:val="006C1D85"/>
    <w:rsid w:val="006C1DF2"/>
    <w:rsid w:val="006C1E56"/>
    <w:rsid w:val="006C1E8C"/>
    <w:rsid w:val="006C1F4C"/>
    <w:rsid w:val="006C2195"/>
    <w:rsid w:val="006C21A9"/>
    <w:rsid w:val="006C22D2"/>
    <w:rsid w:val="006C2397"/>
    <w:rsid w:val="006C2431"/>
    <w:rsid w:val="006C2519"/>
    <w:rsid w:val="006C2538"/>
    <w:rsid w:val="006C262C"/>
    <w:rsid w:val="006C270E"/>
    <w:rsid w:val="006C27A3"/>
    <w:rsid w:val="006C2827"/>
    <w:rsid w:val="006C2832"/>
    <w:rsid w:val="006C29C5"/>
    <w:rsid w:val="006C2AC6"/>
    <w:rsid w:val="006C2C01"/>
    <w:rsid w:val="006C2C93"/>
    <w:rsid w:val="006C308C"/>
    <w:rsid w:val="006C323B"/>
    <w:rsid w:val="006C3252"/>
    <w:rsid w:val="006C3294"/>
    <w:rsid w:val="006C32BC"/>
    <w:rsid w:val="006C33F9"/>
    <w:rsid w:val="006C349E"/>
    <w:rsid w:val="006C361E"/>
    <w:rsid w:val="006C36E1"/>
    <w:rsid w:val="006C383F"/>
    <w:rsid w:val="006C38E6"/>
    <w:rsid w:val="006C3AF9"/>
    <w:rsid w:val="006C3C04"/>
    <w:rsid w:val="006C3D74"/>
    <w:rsid w:val="006C3D7E"/>
    <w:rsid w:val="006C3EAD"/>
    <w:rsid w:val="006C3EC3"/>
    <w:rsid w:val="006C3F31"/>
    <w:rsid w:val="006C40F8"/>
    <w:rsid w:val="006C410F"/>
    <w:rsid w:val="006C41E1"/>
    <w:rsid w:val="006C422B"/>
    <w:rsid w:val="006C444A"/>
    <w:rsid w:val="006C444D"/>
    <w:rsid w:val="006C4685"/>
    <w:rsid w:val="006C4726"/>
    <w:rsid w:val="006C4AFD"/>
    <w:rsid w:val="006C4CD3"/>
    <w:rsid w:val="006C4ED8"/>
    <w:rsid w:val="006C4EF2"/>
    <w:rsid w:val="006C4FEE"/>
    <w:rsid w:val="006C50C5"/>
    <w:rsid w:val="006C51EC"/>
    <w:rsid w:val="006C5242"/>
    <w:rsid w:val="006C54C7"/>
    <w:rsid w:val="006C5673"/>
    <w:rsid w:val="006C5732"/>
    <w:rsid w:val="006C576F"/>
    <w:rsid w:val="006C57A0"/>
    <w:rsid w:val="006C58DC"/>
    <w:rsid w:val="006C5AE9"/>
    <w:rsid w:val="006C5C2B"/>
    <w:rsid w:val="006C5FC7"/>
    <w:rsid w:val="006C6013"/>
    <w:rsid w:val="006C6083"/>
    <w:rsid w:val="006C6185"/>
    <w:rsid w:val="006C61C5"/>
    <w:rsid w:val="006C62AB"/>
    <w:rsid w:val="006C6608"/>
    <w:rsid w:val="006C6680"/>
    <w:rsid w:val="006C673F"/>
    <w:rsid w:val="006C6767"/>
    <w:rsid w:val="006C67C7"/>
    <w:rsid w:val="006C683E"/>
    <w:rsid w:val="006C68ED"/>
    <w:rsid w:val="006C6931"/>
    <w:rsid w:val="006C6A12"/>
    <w:rsid w:val="006C6ACF"/>
    <w:rsid w:val="006C6BB8"/>
    <w:rsid w:val="006C6C68"/>
    <w:rsid w:val="006C6D14"/>
    <w:rsid w:val="006C6D17"/>
    <w:rsid w:val="006C6D5A"/>
    <w:rsid w:val="006C6DC9"/>
    <w:rsid w:val="006C6DE7"/>
    <w:rsid w:val="006C6F49"/>
    <w:rsid w:val="006C6F78"/>
    <w:rsid w:val="006C7164"/>
    <w:rsid w:val="006C72C5"/>
    <w:rsid w:val="006C7323"/>
    <w:rsid w:val="006C7379"/>
    <w:rsid w:val="006C73B1"/>
    <w:rsid w:val="006C73CC"/>
    <w:rsid w:val="006C7514"/>
    <w:rsid w:val="006C7826"/>
    <w:rsid w:val="006C78D6"/>
    <w:rsid w:val="006C78E2"/>
    <w:rsid w:val="006C78FE"/>
    <w:rsid w:val="006C7A08"/>
    <w:rsid w:val="006C7A4C"/>
    <w:rsid w:val="006C7B97"/>
    <w:rsid w:val="006C7BF2"/>
    <w:rsid w:val="006C7C70"/>
    <w:rsid w:val="006C7C96"/>
    <w:rsid w:val="006C7D86"/>
    <w:rsid w:val="006C7E0B"/>
    <w:rsid w:val="006D00CE"/>
    <w:rsid w:val="006D02FC"/>
    <w:rsid w:val="006D0386"/>
    <w:rsid w:val="006D0409"/>
    <w:rsid w:val="006D0755"/>
    <w:rsid w:val="006D07B1"/>
    <w:rsid w:val="006D07F1"/>
    <w:rsid w:val="006D0823"/>
    <w:rsid w:val="006D092C"/>
    <w:rsid w:val="006D0935"/>
    <w:rsid w:val="006D09A4"/>
    <w:rsid w:val="006D09F2"/>
    <w:rsid w:val="006D0A1D"/>
    <w:rsid w:val="006D0B8D"/>
    <w:rsid w:val="006D0BFC"/>
    <w:rsid w:val="006D0D74"/>
    <w:rsid w:val="006D0E36"/>
    <w:rsid w:val="006D0FC1"/>
    <w:rsid w:val="006D1043"/>
    <w:rsid w:val="006D1087"/>
    <w:rsid w:val="006D12DA"/>
    <w:rsid w:val="006D1378"/>
    <w:rsid w:val="006D1474"/>
    <w:rsid w:val="006D1561"/>
    <w:rsid w:val="006D174A"/>
    <w:rsid w:val="006D188D"/>
    <w:rsid w:val="006D1AA2"/>
    <w:rsid w:val="006D1FFC"/>
    <w:rsid w:val="006D201E"/>
    <w:rsid w:val="006D20BF"/>
    <w:rsid w:val="006D22F0"/>
    <w:rsid w:val="006D23E0"/>
    <w:rsid w:val="006D2561"/>
    <w:rsid w:val="006D26BF"/>
    <w:rsid w:val="006D28C3"/>
    <w:rsid w:val="006D2937"/>
    <w:rsid w:val="006D29D8"/>
    <w:rsid w:val="006D29FE"/>
    <w:rsid w:val="006D2C45"/>
    <w:rsid w:val="006D2F18"/>
    <w:rsid w:val="006D2FD0"/>
    <w:rsid w:val="006D343E"/>
    <w:rsid w:val="006D367E"/>
    <w:rsid w:val="006D3762"/>
    <w:rsid w:val="006D3787"/>
    <w:rsid w:val="006D37B1"/>
    <w:rsid w:val="006D3896"/>
    <w:rsid w:val="006D3A04"/>
    <w:rsid w:val="006D3AD6"/>
    <w:rsid w:val="006D3CAA"/>
    <w:rsid w:val="006D3DED"/>
    <w:rsid w:val="006D3ED9"/>
    <w:rsid w:val="006D406B"/>
    <w:rsid w:val="006D426F"/>
    <w:rsid w:val="006D428E"/>
    <w:rsid w:val="006D42B6"/>
    <w:rsid w:val="006D4337"/>
    <w:rsid w:val="006D4360"/>
    <w:rsid w:val="006D4429"/>
    <w:rsid w:val="006D46F9"/>
    <w:rsid w:val="006D4709"/>
    <w:rsid w:val="006D482E"/>
    <w:rsid w:val="006D484B"/>
    <w:rsid w:val="006D4AC5"/>
    <w:rsid w:val="006D4CD4"/>
    <w:rsid w:val="006D4E1D"/>
    <w:rsid w:val="006D4E25"/>
    <w:rsid w:val="006D4EB0"/>
    <w:rsid w:val="006D4F24"/>
    <w:rsid w:val="006D4FAB"/>
    <w:rsid w:val="006D50F7"/>
    <w:rsid w:val="006D516F"/>
    <w:rsid w:val="006D5578"/>
    <w:rsid w:val="006D572A"/>
    <w:rsid w:val="006D5831"/>
    <w:rsid w:val="006D59B6"/>
    <w:rsid w:val="006D5A2B"/>
    <w:rsid w:val="006D5AEC"/>
    <w:rsid w:val="006D5AEF"/>
    <w:rsid w:val="006D62E8"/>
    <w:rsid w:val="006D641D"/>
    <w:rsid w:val="006D646F"/>
    <w:rsid w:val="006D6614"/>
    <w:rsid w:val="006D674F"/>
    <w:rsid w:val="006D6988"/>
    <w:rsid w:val="006D69DD"/>
    <w:rsid w:val="006D6A85"/>
    <w:rsid w:val="006D6AC2"/>
    <w:rsid w:val="006D7050"/>
    <w:rsid w:val="006D70C6"/>
    <w:rsid w:val="006D7125"/>
    <w:rsid w:val="006D716E"/>
    <w:rsid w:val="006D735C"/>
    <w:rsid w:val="006D75F8"/>
    <w:rsid w:val="006D76E7"/>
    <w:rsid w:val="006D7CF0"/>
    <w:rsid w:val="006D7CF4"/>
    <w:rsid w:val="006D7E9C"/>
    <w:rsid w:val="006D7ECD"/>
    <w:rsid w:val="006D7F33"/>
    <w:rsid w:val="006D7FA7"/>
    <w:rsid w:val="006E0025"/>
    <w:rsid w:val="006E0071"/>
    <w:rsid w:val="006E0115"/>
    <w:rsid w:val="006E02A3"/>
    <w:rsid w:val="006E0374"/>
    <w:rsid w:val="006E03F4"/>
    <w:rsid w:val="006E070E"/>
    <w:rsid w:val="006E075B"/>
    <w:rsid w:val="006E089C"/>
    <w:rsid w:val="006E0B34"/>
    <w:rsid w:val="006E0DD4"/>
    <w:rsid w:val="006E0FDC"/>
    <w:rsid w:val="006E1188"/>
    <w:rsid w:val="006E128B"/>
    <w:rsid w:val="006E12AE"/>
    <w:rsid w:val="006E1418"/>
    <w:rsid w:val="006E1524"/>
    <w:rsid w:val="006E168C"/>
    <w:rsid w:val="006E17E4"/>
    <w:rsid w:val="006E193D"/>
    <w:rsid w:val="006E19E6"/>
    <w:rsid w:val="006E1A92"/>
    <w:rsid w:val="006E1BDA"/>
    <w:rsid w:val="006E1CF2"/>
    <w:rsid w:val="006E1D0D"/>
    <w:rsid w:val="006E1EF4"/>
    <w:rsid w:val="006E1F98"/>
    <w:rsid w:val="006E1FAA"/>
    <w:rsid w:val="006E201E"/>
    <w:rsid w:val="006E20E8"/>
    <w:rsid w:val="006E2116"/>
    <w:rsid w:val="006E2192"/>
    <w:rsid w:val="006E2210"/>
    <w:rsid w:val="006E222A"/>
    <w:rsid w:val="006E2484"/>
    <w:rsid w:val="006E2544"/>
    <w:rsid w:val="006E275C"/>
    <w:rsid w:val="006E2902"/>
    <w:rsid w:val="006E2B32"/>
    <w:rsid w:val="006E2BE1"/>
    <w:rsid w:val="006E2CDA"/>
    <w:rsid w:val="006E2DBB"/>
    <w:rsid w:val="006E2E49"/>
    <w:rsid w:val="006E2E62"/>
    <w:rsid w:val="006E2F48"/>
    <w:rsid w:val="006E2FF7"/>
    <w:rsid w:val="006E300B"/>
    <w:rsid w:val="006E3328"/>
    <w:rsid w:val="006E3467"/>
    <w:rsid w:val="006E37EA"/>
    <w:rsid w:val="006E3847"/>
    <w:rsid w:val="006E395E"/>
    <w:rsid w:val="006E3A72"/>
    <w:rsid w:val="006E3CB9"/>
    <w:rsid w:val="006E3E58"/>
    <w:rsid w:val="006E3E97"/>
    <w:rsid w:val="006E3EA5"/>
    <w:rsid w:val="006E3F83"/>
    <w:rsid w:val="006E4330"/>
    <w:rsid w:val="006E46FD"/>
    <w:rsid w:val="006E4711"/>
    <w:rsid w:val="006E47EF"/>
    <w:rsid w:val="006E4807"/>
    <w:rsid w:val="006E4899"/>
    <w:rsid w:val="006E4906"/>
    <w:rsid w:val="006E4909"/>
    <w:rsid w:val="006E4934"/>
    <w:rsid w:val="006E4938"/>
    <w:rsid w:val="006E4AFC"/>
    <w:rsid w:val="006E4C91"/>
    <w:rsid w:val="006E4F19"/>
    <w:rsid w:val="006E502A"/>
    <w:rsid w:val="006E5283"/>
    <w:rsid w:val="006E52D4"/>
    <w:rsid w:val="006E5345"/>
    <w:rsid w:val="006E539A"/>
    <w:rsid w:val="006E542F"/>
    <w:rsid w:val="006E5599"/>
    <w:rsid w:val="006E565F"/>
    <w:rsid w:val="006E56ED"/>
    <w:rsid w:val="006E57CF"/>
    <w:rsid w:val="006E57F2"/>
    <w:rsid w:val="006E588F"/>
    <w:rsid w:val="006E5961"/>
    <w:rsid w:val="006E5A8E"/>
    <w:rsid w:val="006E5A9D"/>
    <w:rsid w:val="006E5AB7"/>
    <w:rsid w:val="006E5BBC"/>
    <w:rsid w:val="006E5FEF"/>
    <w:rsid w:val="006E6058"/>
    <w:rsid w:val="006E609E"/>
    <w:rsid w:val="006E61AF"/>
    <w:rsid w:val="006E6401"/>
    <w:rsid w:val="006E6431"/>
    <w:rsid w:val="006E648B"/>
    <w:rsid w:val="006E65B1"/>
    <w:rsid w:val="006E694E"/>
    <w:rsid w:val="006E6A1F"/>
    <w:rsid w:val="006E6B64"/>
    <w:rsid w:val="006E6BA7"/>
    <w:rsid w:val="006E70E6"/>
    <w:rsid w:val="006E7204"/>
    <w:rsid w:val="006E7205"/>
    <w:rsid w:val="006E72B3"/>
    <w:rsid w:val="006E73E6"/>
    <w:rsid w:val="006E74DC"/>
    <w:rsid w:val="006E7525"/>
    <w:rsid w:val="006E766A"/>
    <w:rsid w:val="006E7698"/>
    <w:rsid w:val="006E76D4"/>
    <w:rsid w:val="006E7795"/>
    <w:rsid w:val="006E7856"/>
    <w:rsid w:val="006E79EA"/>
    <w:rsid w:val="006E7A19"/>
    <w:rsid w:val="006E7D21"/>
    <w:rsid w:val="006E7DA6"/>
    <w:rsid w:val="006E7DB4"/>
    <w:rsid w:val="006E7DCF"/>
    <w:rsid w:val="006E7F38"/>
    <w:rsid w:val="006E7F91"/>
    <w:rsid w:val="006F0072"/>
    <w:rsid w:val="006F01F1"/>
    <w:rsid w:val="006F020F"/>
    <w:rsid w:val="006F0228"/>
    <w:rsid w:val="006F026E"/>
    <w:rsid w:val="006F02CC"/>
    <w:rsid w:val="006F07AB"/>
    <w:rsid w:val="006F0A18"/>
    <w:rsid w:val="006F0A57"/>
    <w:rsid w:val="006F0C4A"/>
    <w:rsid w:val="006F0C7C"/>
    <w:rsid w:val="006F0D13"/>
    <w:rsid w:val="006F0E52"/>
    <w:rsid w:val="006F0F18"/>
    <w:rsid w:val="006F0F7E"/>
    <w:rsid w:val="006F1067"/>
    <w:rsid w:val="006F1227"/>
    <w:rsid w:val="006F144C"/>
    <w:rsid w:val="006F1491"/>
    <w:rsid w:val="006F1644"/>
    <w:rsid w:val="006F16AD"/>
    <w:rsid w:val="006F174E"/>
    <w:rsid w:val="006F17D6"/>
    <w:rsid w:val="006F1A57"/>
    <w:rsid w:val="006F1BC5"/>
    <w:rsid w:val="006F1CC2"/>
    <w:rsid w:val="006F1D4D"/>
    <w:rsid w:val="006F1D7E"/>
    <w:rsid w:val="006F1EA8"/>
    <w:rsid w:val="006F1F48"/>
    <w:rsid w:val="006F216F"/>
    <w:rsid w:val="006F2253"/>
    <w:rsid w:val="006F2346"/>
    <w:rsid w:val="006F27D1"/>
    <w:rsid w:val="006F2B34"/>
    <w:rsid w:val="006F2CBB"/>
    <w:rsid w:val="006F2CBC"/>
    <w:rsid w:val="006F2CC1"/>
    <w:rsid w:val="006F2F9A"/>
    <w:rsid w:val="006F313C"/>
    <w:rsid w:val="006F31A1"/>
    <w:rsid w:val="006F32AB"/>
    <w:rsid w:val="006F3344"/>
    <w:rsid w:val="006F33B5"/>
    <w:rsid w:val="006F33C1"/>
    <w:rsid w:val="006F345C"/>
    <w:rsid w:val="006F353C"/>
    <w:rsid w:val="006F37EB"/>
    <w:rsid w:val="006F3997"/>
    <w:rsid w:val="006F3CBC"/>
    <w:rsid w:val="006F3DC8"/>
    <w:rsid w:val="006F3E74"/>
    <w:rsid w:val="006F406F"/>
    <w:rsid w:val="006F4146"/>
    <w:rsid w:val="006F43BF"/>
    <w:rsid w:val="006F4454"/>
    <w:rsid w:val="006F453C"/>
    <w:rsid w:val="006F4708"/>
    <w:rsid w:val="006F4716"/>
    <w:rsid w:val="006F4821"/>
    <w:rsid w:val="006F49C5"/>
    <w:rsid w:val="006F4BBB"/>
    <w:rsid w:val="006F4BCE"/>
    <w:rsid w:val="006F4C58"/>
    <w:rsid w:val="006F4E30"/>
    <w:rsid w:val="006F50BD"/>
    <w:rsid w:val="006F511C"/>
    <w:rsid w:val="006F52EC"/>
    <w:rsid w:val="006F5704"/>
    <w:rsid w:val="006F5B92"/>
    <w:rsid w:val="006F5C90"/>
    <w:rsid w:val="006F5C9A"/>
    <w:rsid w:val="006F602E"/>
    <w:rsid w:val="006F6167"/>
    <w:rsid w:val="006F62B9"/>
    <w:rsid w:val="006F656B"/>
    <w:rsid w:val="006F666F"/>
    <w:rsid w:val="006F667B"/>
    <w:rsid w:val="006F6764"/>
    <w:rsid w:val="006F6853"/>
    <w:rsid w:val="006F6925"/>
    <w:rsid w:val="006F6A0D"/>
    <w:rsid w:val="006F6AC8"/>
    <w:rsid w:val="006F6CB4"/>
    <w:rsid w:val="006F6CE0"/>
    <w:rsid w:val="006F6D4F"/>
    <w:rsid w:val="006F6D8A"/>
    <w:rsid w:val="006F6F17"/>
    <w:rsid w:val="006F717A"/>
    <w:rsid w:val="006F7183"/>
    <w:rsid w:val="006F7250"/>
    <w:rsid w:val="006F77B7"/>
    <w:rsid w:val="006F7926"/>
    <w:rsid w:val="006F7F2E"/>
    <w:rsid w:val="00700151"/>
    <w:rsid w:val="00700160"/>
    <w:rsid w:val="00700326"/>
    <w:rsid w:val="00700413"/>
    <w:rsid w:val="007005DC"/>
    <w:rsid w:val="007007E0"/>
    <w:rsid w:val="00700886"/>
    <w:rsid w:val="00700957"/>
    <w:rsid w:val="00700B3B"/>
    <w:rsid w:val="00700BB3"/>
    <w:rsid w:val="00700C42"/>
    <w:rsid w:val="00700DE1"/>
    <w:rsid w:val="00700E64"/>
    <w:rsid w:val="00700F71"/>
    <w:rsid w:val="007011D3"/>
    <w:rsid w:val="0070140D"/>
    <w:rsid w:val="007016CC"/>
    <w:rsid w:val="007016FD"/>
    <w:rsid w:val="0070187A"/>
    <w:rsid w:val="007018DE"/>
    <w:rsid w:val="00701D92"/>
    <w:rsid w:val="00701EE8"/>
    <w:rsid w:val="0070216C"/>
    <w:rsid w:val="00702266"/>
    <w:rsid w:val="007022CC"/>
    <w:rsid w:val="00702306"/>
    <w:rsid w:val="00702588"/>
    <w:rsid w:val="007025EB"/>
    <w:rsid w:val="007025EE"/>
    <w:rsid w:val="00702654"/>
    <w:rsid w:val="00702790"/>
    <w:rsid w:val="007028A0"/>
    <w:rsid w:val="007028E0"/>
    <w:rsid w:val="007028E6"/>
    <w:rsid w:val="007029CA"/>
    <w:rsid w:val="00702D46"/>
    <w:rsid w:val="00702F53"/>
    <w:rsid w:val="00703016"/>
    <w:rsid w:val="00703052"/>
    <w:rsid w:val="00703185"/>
    <w:rsid w:val="0070329D"/>
    <w:rsid w:val="00703524"/>
    <w:rsid w:val="00703625"/>
    <w:rsid w:val="00703716"/>
    <w:rsid w:val="00703761"/>
    <w:rsid w:val="00703764"/>
    <w:rsid w:val="00703A0F"/>
    <w:rsid w:val="00703BAF"/>
    <w:rsid w:val="00703F76"/>
    <w:rsid w:val="00704166"/>
    <w:rsid w:val="007042C5"/>
    <w:rsid w:val="007042D6"/>
    <w:rsid w:val="00704414"/>
    <w:rsid w:val="0070447B"/>
    <w:rsid w:val="00704636"/>
    <w:rsid w:val="007046A5"/>
    <w:rsid w:val="007047ED"/>
    <w:rsid w:val="007048B1"/>
    <w:rsid w:val="0070495D"/>
    <w:rsid w:val="007049FB"/>
    <w:rsid w:val="00704ABD"/>
    <w:rsid w:val="00704F5D"/>
    <w:rsid w:val="007050C9"/>
    <w:rsid w:val="00705192"/>
    <w:rsid w:val="007054C0"/>
    <w:rsid w:val="00705505"/>
    <w:rsid w:val="0070554D"/>
    <w:rsid w:val="0070563E"/>
    <w:rsid w:val="00705686"/>
    <w:rsid w:val="0070569D"/>
    <w:rsid w:val="007057ED"/>
    <w:rsid w:val="00705878"/>
    <w:rsid w:val="007058BA"/>
    <w:rsid w:val="007059B9"/>
    <w:rsid w:val="00705ACF"/>
    <w:rsid w:val="00705BED"/>
    <w:rsid w:val="00705C3D"/>
    <w:rsid w:val="00705CC0"/>
    <w:rsid w:val="00705D53"/>
    <w:rsid w:val="00705F1D"/>
    <w:rsid w:val="007060CD"/>
    <w:rsid w:val="007060CE"/>
    <w:rsid w:val="00706128"/>
    <w:rsid w:val="007061C7"/>
    <w:rsid w:val="00706224"/>
    <w:rsid w:val="007066A4"/>
    <w:rsid w:val="0070672F"/>
    <w:rsid w:val="00706853"/>
    <w:rsid w:val="007069E4"/>
    <w:rsid w:val="00706D35"/>
    <w:rsid w:val="00706D87"/>
    <w:rsid w:val="00706E4F"/>
    <w:rsid w:val="00706EF3"/>
    <w:rsid w:val="007071A7"/>
    <w:rsid w:val="00707262"/>
    <w:rsid w:val="007072AC"/>
    <w:rsid w:val="0070734A"/>
    <w:rsid w:val="00707387"/>
    <w:rsid w:val="007074A5"/>
    <w:rsid w:val="007074CF"/>
    <w:rsid w:val="007075D0"/>
    <w:rsid w:val="00707618"/>
    <w:rsid w:val="00707757"/>
    <w:rsid w:val="0070792F"/>
    <w:rsid w:val="007079F3"/>
    <w:rsid w:val="00707C9B"/>
    <w:rsid w:val="00707D24"/>
    <w:rsid w:val="00707DB5"/>
    <w:rsid w:val="00707F0C"/>
    <w:rsid w:val="00707FF4"/>
    <w:rsid w:val="00710184"/>
    <w:rsid w:val="0071021A"/>
    <w:rsid w:val="0071026D"/>
    <w:rsid w:val="007105A6"/>
    <w:rsid w:val="007106A5"/>
    <w:rsid w:val="0071075D"/>
    <w:rsid w:val="00710899"/>
    <w:rsid w:val="00710927"/>
    <w:rsid w:val="00710BB4"/>
    <w:rsid w:val="00710EE9"/>
    <w:rsid w:val="00710F9B"/>
    <w:rsid w:val="00711330"/>
    <w:rsid w:val="00711709"/>
    <w:rsid w:val="00711856"/>
    <w:rsid w:val="007119FD"/>
    <w:rsid w:val="00711B54"/>
    <w:rsid w:val="00711BB8"/>
    <w:rsid w:val="00711DA7"/>
    <w:rsid w:val="0071204F"/>
    <w:rsid w:val="0071206A"/>
    <w:rsid w:val="00712202"/>
    <w:rsid w:val="007122AE"/>
    <w:rsid w:val="00712453"/>
    <w:rsid w:val="00712484"/>
    <w:rsid w:val="007124B3"/>
    <w:rsid w:val="007124B6"/>
    <w:rsid w:val="0071255B"/>
    <w:rsid w:val="007126DB"/>
    <w:rsid w:val="007126E8"/>
    <w:rsid w:val="00712863"/>
    <w:rsid w:val="007128DD"/>
    <w:rsid w:val="007128FD"/>
    <w:rsid w:val="00712938"/>
    <w:rsid w:val="00712ACD"/>
    <w:rsid w:val="00712BC6"/>
    <w:rsid w:val="00712C6C"/>
    <w:rsid w:val="00712DF3"/>
    <w:rsid w:val="007130AF"/>
    <w:rsid w:val="00713174"/>
    <w:rsid w:val="007132C0"/>
    <w:rsid w:val="0071330E"/>
    <w:rsid w:val="007134DB"/>
    <w:rsid w:val="00713514"/>
    <w:rsid w:val="0071362C"/>
    <w:rsid w:val="00713B00"/>
    <w:rsid w:val="00713B34"/>
    <w:rsid w:val="00713BE9"/>
    <w:rsid w:val="00713E0C"/>
    <w:rsid w:val="00713EBC"/>
    <w:rsid w:val="00714022"/>
    <w:rsid w:val="0071423A"/>
    <w:rsid w:val="007143E6"/>
    <w:rsid w:val="00714526"/>
    <w:rsid w:val="00714552"/>
    <w:rsid w:val="007145CE"/>
    <w:rsid w:val="007145EE"/>
    <w:rsid w:val="00714882"/>
    <w:rsid w:val="00714A53"/>
    <w:rsid w:val="00714A79"/>
    <w:rsid w:val="00714C0B"/>
    <w:rsid w:val="00714CEA"/>
    <w:rsid w:val="00714E09"/>
    <w:rsid w:val="00714EB2"/>
    <w:rsid w:val="00714FBB"/>
    <w:rsid w:val="0071500B"/>
    <w:rsid w:val="0071507D"/>
    <w:rsid w:val="00715081"/>
    <w:rsid w:val="00715160"/>
    <w:rsid w:val="007152A0"/>
    <w:rsid w:val="007153C7"/>
    <w:rsid w:val="00715417"/>
    <w:rsid w:val="007156B4"/>
    <w:rsid w:val="0071593C"/>
    <w:rsid w:val="0071596C"/>
    <w:rsid w:val="007159AE"/>
    <w:rsid w:val="00715A18"/>
    <w:rsid w:val="00715A62"/>
    <w:rsid w:val="00715AA9"/>
    <w:rsid w:val="00715B19"/>
    <w:rsid w:val="00715B91"/>
    <w:rsid w:val="00715BC8"/>
    <w:rsid w:val="00715C42"/>
    <w:rsid w:val="00715C5F"/>
    <w:rsid w:val="00715C93"/>
    <w:rsid w:val="00715DB2"/>
    <w:rsid w:val="00715EB2"/>
    <w:rsid w:val="00715F2E"/>
    <w:rsid w:val="00715F73"/>
    <w:rsid w:val="00715FBA"/>
    <w:rsid w:val="007160A9"/>
    <w:rsid w:val="0071619D"/>
    <w:rsid w:val="007161A8"/>
    <w:rsid w:val="007162ED"/>
    <w:rsid w:val="0071639E"/>
    <w:rsid w:val="0071647A"/>
    <w:rsid w:val="007164E6"/>
    <w:rsid w:val="00716743"/>
    <w:rsid w:val="007167B9"/>
    <w:rsid w:val="00716B9A"/>
    <w:rsid w:val="00716D5B"/>
    <w:rsid w:val="00716E5B"/>
    <w:rsid w:val="00717093"/>
    <w:rsid w:val="007171D8"/>
    <w:rsid w:val="007171F8"/>
    <w:rsid w:val="00717471"/>
    <w:rsid w:val="007175F4"/>
    <w:rsid w:val="007177D8"/>
    <w:rsid w:val="00717980"/>
    <w:rsid w:val="00717AB0"/>
    <w:rsid w:val="00717BD0"/>
    <w:rsid w:val="00717C38"/>
    <w:rsid w:val="00717C66"/>
    <w:rsid w:val="00717C71"/>
    <w:rsid w:val="00717DE4"/>
    <w:rsid w:val="00720034"/>
    <w:rsid w:val="007200E5"/>
    <w:rsid w:val="00720214"/>
    <w:rsid w:val="0072022B"/>
    <w:rsid w:val="00720268"/>
    <w:rsid w:val="0072028A"/>
    <w:rsid w:val="00720677"/>
    <w:rsid w:val="007209FF"/>
    <w:rsid w:val="00720BB1"/>
    <w:rsid w:val="00720C8D"/>
    <w:rsid w:val="00720D64"/>
    <w:rsid w:val="00721058"/>
    <w:rsid w:val="007210CA"/>
    <w:rsid w:val="007211B4"/>
    <w:rsid w:val="007212CC"/>
    <w:rsid w:val="007213C6"/>
    <w:rsid w:val="007214A4"/>
    <w:rsid w:val="00721698"/>
    <w:rsid w:val="007217EA"/>
    <w:rsid w:val="0072182D"/>
    <w:rsid w:val="00721B5B"/>
    <w:rsid w:val="00721BE1"/>
    <w:rsid w:val="00721C62"/>
    <w:rsid w:val="00721CE8"/>
    <w:rsid w:val="00721D29"/>
    <w:rsid w:val="00721DEA"/>
    <w:rsid w:val="00721E1F"/>
    <w:rsid w:val="00722038"/>
    <w:rsid w:val="00722145"/>
    <w:rsid w:val="007222DC"/>
    <w:rsid w:val="00722368"/>
    <w:rsid w:val="0072254B"/>
    <w:rsid w:val="007225CC"/>
    <w:rsid w:val="007226AD"/>
    <w:rsid w:val="007227BD"/>
    <w:rsid w:val="007227ED"/>
    <w:rsid w:val="00722824"/>
    <w:rsid w:val="007229F1"/>
    <w:rsid w:val="00722B61"/>
    <w:rsid w:val="00722EE5"/>
    <w:rsid w:val="00722FC9"/>
    <w:rsid w:val="0072331B"/>
    <w:rsid w:val="00723409"/>
    <w:rsid w:val="0072354C"/>
    <w:rsid w:val="007235B2"/>
    <w:rsid w:val="007236E9"/>
    <w:rsid w:val="00723788"/>
    <w:rsid w:val="007238ED"/>
    <w:rsid w:val="007239C8"/>
    <w:rsid w:val="00723CB9"/>
    <w:rsid w:val="00723F50"/>
    <w:rsid w:val="007240A1"/>
    <w:rsid w:val="00724141"/>
    <w:rsid w:val="0072434E"/>
    <w:rsid w:val="00724585"/>
    <w:rsid w:val="007245F6"/>
    <w:rsid w:val="007248F3"/>
    <w:rsid w:val="0072517A"/>
    <w:rsid w:val="00725194"/>
    <w:rsid w:val="00725479"/>
    <w:rsid w:val="00725618"/>
    <w:rsid w:val="00725652"/>
    <w:rsid w:val="0072594A"/>
    <w:rsid w:val="00725ADE"/>
    <w:rsid w:val="00725C96"/>
    <w:rsid w:val="00725D8E"/>
    <w:rsid w:val="00725DD5"/>
    <w:rsid w:val="00725E35"/>
    <w:rsid w:val="00725EF4"/>
    <w:rsid w:val="00725F15"/>
    <w:rsid w:val="00725F60"/>
    <w:rsid w:val="00726029"/>
    <w:rsid w:val="00726152"/>
    <w:rsid w:val="00726204"/>
    <w:rsid w:val="007262D2"/>
    <w:rsid w:val="0072635D"/>
    <w:rsid w:val="00726494"/>
    <w:rsid w:val="00726627"/>
    <w:rsid w:val="007266B0"/>
    <w:rsid w:val="007267C8"/>
    <w:rsid w:val="0072689C"/>
    <w:rsid w:val="00726A70"/>
    <w:rsid w:val="00726BA6"/>
    <w:rsid w:val="00726BED"/>
    <w:rsid w:val="00726C89"/>
    <w:rsid w:val="00726CCB"/>
    <w:rsid w:val="00726D44"/>
    <w:rsid w:val="00726DD4"/>
    <w:rsid w:val="007270EC"/>
    <w:rsid w:val="00727182"/>
    <w:rsid w:val="007272AA"/>
    <w:rsid w:val="00727452"/>
    <w:rsid w:val="007274C8"/>
    <w:rsid w:val="007275DA"/>
    <w:rsid w:val="00727706"/>
    <w:rsid w:val="007277F3"/>
    <w:rsid w:val="00727952"/>
    <w:rsid w:val="0072797D"/>
    <w:rsid w:val="00727AA6"/>
    <w:rsid w:val="00727ACD"/>
    <w:rsid w:val="00727B3C"/>
    <w:rsid w:val="00727BC0"/>
    <w:rsid w:val="00727E9F"/>
    <w:rsid w:val="00730316"/>
    <w:rsid w:val="00730490"/>
    <w:rsid w:val="0073053B"/>
    <w:rsid w:val="00730779"/>
    <w:rsid w:val="0073083D"/>
    <w:rsid w:val="00730BAC"/>
    <w:rsid w:val="00730CCF"/>
    <w:rsid w:val="00730E76"/>
    <w:rsid w:val="00730F16"/>
    <w:rsid w:val="00730F56"/>
    <w:rsid w:val="007310FE"/>
    <w:rsid w:val="007311E2"/>
    <w:rsid w:val="007313C9"/>
    <w:rsid w:val="007314B1"/>
    <w:rsid w:val="00731514"/>
    <w:rsid w:val="007315E2"/>
    <w:rsid w:val="007315E8"/>
    <w:rsid w:val="0073160C"/>
    <w:rsid w:val="007317D4"/>
    <w:rsid w:val="007319AF"/>
    <w:rsid w:val="00731A2E"/>
    <w:rsid w:val="00731BD8"/>
    <w:rsid w:val="00731DC9"/>
    <w:rsid w:val="00731F29"/>
    <w:rsid w:val="00731F9B"/>
    <w:rsid w:val="007320E9"/>
    <w:rsid w:val="007320F0"/>
    <w:rsid w:val="0073211B"/>
    <w:rsid w:val="007321E2"/>
    <w:rsid w:val="007321E8"/>
    <w:rsid w:val="007321F0"/>
    <w:rsid w:val="007322F4"/>
    <w:rsid w:val="00732304"/>
    <w:rsid w:val="00732476"/>
    <w:rsid w:val="00732589"/>
    <w:rsid w:val="007325E2"/>
    <w:rsid w:val="00732A97"/>
    <w:rsid w:val="00732B86"/>
    <w:rsid w:val="00732DC2"/>
    <w:rsid w:val="00732E7D"/>
    <w:rsid w:val="0073315A"/>
    <w:rsid w:val="00733297"/>
    <w:rsid w:val="00733345"/>
    <w:rsid w:val="00733586"/>
    <w:rsid w:val="0073372F"/>
    <w:rsid w:val="0073376C"/>
    <w:rsid w:val="007338C7"/>
    <w:rsid w:val="00733A72"/>
    <w:rsid w:val="00733B9A"/>
    <w:rsid w:val="00733E33"/>
    <w:rsid w:val="00733E6A"/>
    <w:rsid w:val="00733EB7"/>
    <w:rsid w:val="00733F97"/>
    <w:rsid w:val="007340DD"/>
    <w:rsid w:val="0073412F"/>
    <w:rsid w:val="0073421E"/>
    <w:rsid w:val="00734240"/>
    <w:rsid w:val="00734271"/>
    <w:rsid w:val="00734300"/>
    <w:rsid w:val="0073434D"/>
    <w:rsid w:val="007344D2"/>
    <w:rsid w:val="007348DF"/>
    <w:rsid w:val="007349E3"/>
    <w:rsid w:val="00734A4A"/>
    <w:rsid w:val="00734C41"/>
    <w:rsid w:val="00734D3E"/>
    <w:rsid w:val="00734E15"/>
    <w:rsid w:val="00734E5F"/>
    <w:rsid w:val="00734F6C"/>
    <w:rsid w:val="00735029"/>
    <w:rsid w:val="00735212"/>
    <w:rsid w:val="00735332"/>
    <w:rsid w:val="00735349"/>
    <w:rsid w:val="00735557"/>
    <w:rsid w:val="00735693"/>
    <w:rsid w:val="00735798"/>
    <w:rsid w:val="007357CC"/>
    <w:rsid w:val="00735A39"/>
    <w:rsid w:val="00735DDF"/>
    <w:rsid w:val="00735E58"/>
    <w:rsid w:val="0073626F"/>
    <w:rsid w:val="007362EF"/>
    <w:rsid w:val="0073637E"/>
    <w:rsid w:val="0073640B"/>
    <w:rsid w:val="0073646B"/>
    <w:rsid w:val="00736727"/>
    <w:rsid w:val="007367CA"/>
    <w:rsid w:val="007369B2"/>
    <w:rsid w:val="00736B08"/>
    <w:rsid w:val="00736C0B"/>
    <w:rsid w:val="00736C6C"/>
    <w:rsid w:val="00736C7E"/>
    <w:rsid w:val="00736F19"/>
    <w:rsid w:val="00737031"/>
    <w:rsid w:val="007370F4"/>
    <w:rsid w:val="007372D9"/>
    <w:rsid w:val="0073731B"/>
    <w:rsid w:val="007374E2"/>
    <w:rsid w:val="00737817"/>
    <w:rsid w:val="0073788C"/>
    <w:rsid w:val="00737A92"/>
    <w:rsid w:val="00737AAD"/>
    <w:rsid w:val="00737B2D"/>
    <w:rsid w:val="00737B8F"/>
    <w:rsid w:val="00737DB9"/>
    <w:rsid w:val="00737DD1"/>
    <w:rsid w:val="0074003B"/>
    <w:rsid w:val="007403A3"/>
    <w:rsid w:val="007403DF"/>
    <w:rsid w:val="007406DD"/>
    <w:rsid w:val="00740825"/>
    <w:rsid w:val="00740909"/>
    <w:rsid w:val="0074094A"/>
    <w:rsid w:val="007409F5"/>
    <w:rsid w:val="00740A30"/>
    <w:rsid w:val="00740B12"/>
    <w:rsid w:val="00740B52"/>
    <w:rsid w:val="00740E8D"/>
    <w:rsid w:val="00741220"/>
    <w:rsid w:val="007414AA"/>
    <w:rsid w:val="00741508"/>
    <w:rsid w:val="007415AA"/>
    <w:rsid w:val="0074161E"/>
    <w:rsid w:val="00741634"/>
    <w:rsid w:val="0074164B"/>
    <w:rsid w:val="00741651"/>
    <w:rsid w:val="0074181F"/>
    <w:rsid w:val="007418E8"/>
    <w:rsid w:val="00741A4F"/>
    <w:rsid w:val="00741C4D"/>
    <w:rsid w:val="00741D60"/>
    <w:rsid w:val="00741E4D"/>
    <w:rsid w:val="00741EE9"/>
    <w:rsid w:val="007421F7"/>
    <w:rsid w:val="0074225E"/>
    <w:rsid w:val="0074240B"/>
    <w:rsid w:val="00742504"/>
    <w:rsid w:val="00742598"/>
    <w:rsid w:val="007425F0"/>
    <w:rsid w:val="00742652"/>
    <w:rsid w:val="00742723"/>
    <w:rsid w:val="00742760"/>
    <w:rsid w:val="00742828"/>
    <w:rsid w:val="00742931"/>
    <w:rsid w:val="00742944"/>
    <w:rsid w:val="00742AC6"/>
    <w:rsid w:val="00742DFD"/>
    <w:rsid w:val="00742EDF"/>
    <w:rsid w:val="00742EF9"/>
    <w:rsid w:val="00742F51"/>
    <w:rsid w:val="0074312B"/>
    <w:rsid w:val="00743131"/>
    <w:rsid w:val="0074328B"/>
    <w:rsid w:val="007432CC"/>
    <w:rsid w:val="00743456"/>
    <w:rsid w:val="007435D5"/>
    <w:rsid w:val="007436B8"/>
    <w:rsid w:val="00743727"/>
    <w:rsid w:val="00743732"/>
    <w:rsid w:val="00743775"/>
    <w:rsid w:val="007437DA"/>
    <w:rsid w:val="007439A4"/>
    <w:rsid w:val="007439BD"/>
    <w:rsid w:val="00743AD8"/>
    <w:rsid w:val="00743C18"/>
    <w:rsid w:val="00743C5E"/>
    <w:rsid w:val="00743CC3"/>
    <w:rsid w:val="00743EDB"/>
    <w:rsid w:val="00743FBA"/>
    <w:rsid w:val="00744016"/>
    <w:rsid w:val="00744112"/>
    <w:rsid w:val="0074426E"/>
    <w:rsid w:val="00744295"/>
    <w:rsid w:val="0074437E"/>
    <w:rsid w:val="0074438B"/>
    <w:rsid w:val="0074438E"/>
    <w:rsid w:val="007443AC"/>
    <w:rsid w:val="007444AA"/>
    <w:rsid w:val="007446FB"/>
    <w:rsid w:val="0074476E"/>
    <w:rsid w:val="0074479E"/>
    <w:rsid w:val="00744839"/>
    <w:rsid w:val="00744938"/>
    <w:rsid w:val="00744A2C"/>
    <w:rsid w:val="00744AA1"/>
    <w:rsid w:val="00744AFC"/>
    <w:rsid w:val="00744D86"/>
    <w:rsid w:val="00744E2C"/>
    <w:rsid w:val="00745163"/>
    <w:rsid w:val="007453F1"/>
    <w:rsid w:val="007453FC"/>
    <w:rsid w:val="0074545A"/>
    <w:rsid w:val="007454D5"/>
    <w:rsid w:val="0074572C"/>
    <w:rsid w:val="00745782"/>
    <w:rsid w:val="007458CA"/>
    <w:rsid w:val="00745983"/>
    <w:rsid w:val="00745C4B"/>
    <w:rsid w:val="00745D30"/>
    <w:rsid w:val="00746046"/>
    <w:rsid w:val="00746068"/>
    <w:rsid w:val="00746105"/>
    <w:rsid w:val="0074613A"/>
    <w:rsid w:val="007461C7"/>
    <w:rsid w:val="0074621C"/>
    <w:rsid w:val="007462B1"/>
    <w:rsid w:val="007462FA"/>
    <w:rsid w:val="00746481"/>
    <w:rsid w:val="00746502"/>
    <w:rsid w:val="00746562"/>
    <w:rsid w:val="0074660E"/>
    <w:rsid w:val="0074673B"/>
    <w:rsid w:val="00746B9D"/>
    <w:rsid w:val="00746BE3"/>
    <w:rsid w:val="00746CEC"/>
    <w:rsid w:val="00746CEF"/>
    <w:rsid w:val="00746EF6"/>
    <w:rsid w:val="00746F4E"/>
    <w:rsid w:val="00746F91"/>
    <w:rsid w:val="007470E6"/>
    <w:rsid w:val="0074721B"/>
    <w:rsid w:val="00747253"/>
    <w:rsid w:val="00747280"/>
    <w:rsid w:val="007472B5"/>
    <w:rsid w:val="007472F1"/>
    <w:rsid w:val="007472FA"/>
    <w:rsid w:val="007473B3"/>
    <w:rsid w:val="0074742A"/>
    <w:rsid w:val="00747661"/>
    <w:rsid w:val="007478B7"/>
    <w:rsid w:val="007479A3"/>
    <w:rsid w:val="00747D9C"/>
    <w:rsid w:val="00747FC9"/>
    <w:rsid w:val="00750112"/>
    <w:rsid w:val="00750161"/>
    <w:rsid w:val="007501DD"/>
    <w:rsid w:val="007501E8"/>
    <w:rsid w:val="007503F8"/>
    <w:rsid w:val="0075064C"/>
    <w:rsid w:val="00750785"/>
    <w:rsid w:val="007508DD"/>
    <w:rsid w:val="00750942"/>
    <w:rsid w:val="00750AD2"/>
    <w:rsid w:val="00750B0B"/>
    <w:rsid w:val="00750D4E"/>
    <w:rsid w:val="00750D66"/>
    <w:rsid w:val="00750EF6"/>
    <w:rsid w:val="00750FA8"/>
    <w:rsid w:val="00751124"/>
    <w:rsid w:val="0075113F"/>
    <w:rsid w:val="007512AF"/>
    <w:rsid w:val="007512DB"/>
    <w:rsid w:val="0075141B"/>
    <w:rsid w:val="00751493"/>
    <w:rsid w:val="00751571"/>
    <w:rsid w:val="00751897"/>
    <w:rsid w:val="007518A9"/>
    <w:rsid w:val="00751A80"/>
    <w:rsid w:val="00751BBC"/>
    <w:rsid w:val="00751DA4"/>
    <w:rsid w:val="00752119"/>
    <w:rsid w:val="00752131"/>
    <w:rsid w:val="00752139"/>
    <w:rsid w:val="0075214A"/>
    <w:rsid w:val="007521AC"/>
    <w:rsid w:val="007522FA"/>
    <w:rsid w:val="00752316"/>
    <w:rsid w:val="007523DB"/>
    <w:rsid w:val="007525F6"/>
    <w:rsid w:val="00752740"/>
    <w:rsid w:val="00752745"/>
    <w:rsid w:val="0075274F"/>
    <w:rsid w:val="007527F2"/>
    <w:rsid w:val="007528F1"/>
    <w:rsid w:val="00752A2E"/>
    <w:rsid w:val="00752D37"/>
    <w:rsid w:val="00752E28"/>
    <w:rsid w:val="00752EB1"/>
    <w:rsid w:val="00753024"/>
    <w:rsid w:val="007530C3"/>
    <w:rsid w:val="007530E1"/>
    <w:rsid w:val="00753166"/>
    <w:rsid w:val="00753266"/>
    <w:rsid w:val="00753380"/>
    <w:rsid w:val="007534DC"/>
    <w:rsid w:val="007534FB"/>
    <w:rsid w:val="0075350F"/>
    <w:rsid w:val="00753599"/>
    <w:rsid w:val="007538D0"/>
    <w:rsid w:val="0075395C"/>
    <w:rsid w:val="00753A41"/>
    <w:rsid w:val="00753CDF"/>
    <w:rsid w:val="00753D0D"/>
    <w:rsid w:val="00753DC4"/>
    <w:rsid w:val="00753FA6"/>
    <w:rsid w:val="00753FC7"/>
    <w:rsid w:val="00753FE8"/>
    <w:rsid w:val="007540AB"/>
    <w:rsid w:val="0075419F"/>
    <w:rsid w:val="0075421A"/>
    <w:rsid w:val="0075422D"/>
    <w:rsid w:val="00754234"/>
    <w:rsid w:val="00754239"/>
    <w:rsid w:val="007542AA"/>
    <w:rsid w:val="007542E4"/>
    <w:rsid w:val="00754408"/>
    <w:rsid w:val="00754483"/>
    <w:rsid w:val="00754524"/>
    <w:rsid w:val="00754685"/>
    <w:rsid w:val="00754ACF"/>
    <w:rsid w:val="00754BFE"/>
    <w:rsid w:val="00754C99"/>
    <w:rsid w:val="00754CAC"/>
    <w:rsid w:val="00754D1A"/>
    <w:rsid w:val="00754E0B"/>
    <w:rsid w:val="00755113"/>
    <w:rsid w:val="007551A7"/>
    <w:rsid w:val="007551E8"/>
    <w:rsid w:val="00755314"/>
    <w:rsid w:val="00755411"/>
    <w:rsid w:val="00755452"/>
    <w:rsid w:val="007554D0"/>
    <w:rsid w:val="007554E8"/>
    <w:rsid w:val="0075591F"/>
    <w:rsid w:val="00755BB3"/>
    <w:rsid w:val="00755D3D"/>
    <w:rsid w:val="00755F54"/>
    <w:rsid w:val="00755FEB"/>
    <w:rsid w:val="0075623F"/>
    <w:rsid w:val="007562A9"/>
    <w:rsid w:val="00756413"/>
    <w:rsid w:val="007564B6"/>
    <w:rsid w:val="007564D0"/>
    <w:rsid w:val="0075668F"/>
    <w:rsid w:val="00756844"/>
    <w:rsid w:val="007568B2"/>
    <w:rsid w:val="00756964"/>
    <w:rsid w:val="00756A51"/>
    <w:rsid w:val="00756AD5"/>
    <w:rsid w:val="00756B7B"/>
    <w:rsid w:val="00756B8D"/>
    <w:rsid w:val="00756C2B"/>
    <w:rsid w:val="00756D74"/>
    <w:rsid w:val="00756E44"/>
    <w:rsid w:val="00756E71"/>
    <w:rsid w:val="0075703B"/>
    <w:rsid w:val="007570EA"/>
    <w:rsid w:val="007570F3"/>
    <w:rsid w:val="0075714D"/>
    <w:rsid w:val="00757371"/>
    <w:rsid w:val="007574C1"/>
    <w:rsid w:val="007574E9"/>
    <w:rsid w:val="007576AA"/>
    <w:rsid w:val="007576E9"/>
    <w:rsid w:val="007577AF"/>
    <w:rsid w:val="00757A13"/>
    <w:rsid w:val="00757A28"/>
    <w:rsid w:val="00757AC3"/>
    <w:rsid w:val="00757BAA"/>
    <w:rsid w:val="00757BDC"/>
    <w:rsid w:val="00757BE8"/>
    <w:rsid w:val="00760082"/>
    <w:rsid w:val="007600FB"/>
    <w:rsid w:val="0076012A"/>
    <w:rsid w:val="00760178"/>
    <w:rsid w:val="007602D0"/>
    <w:rsid w:val="0076062B"/>
    <w:rsid w:val="00760847"/>
    <w:rsid w:val="00760AFB"/>
    <w:rsid w:val="00760BE0"/>
    <w:rsid w:val="00760EA4"/>
    <w:rsid w:val="00761096"/>
    <w:rsid w:val="007611C8"/>
    <w:rsid w:val="00761316"/>
    <w:rsid w:val="007613BE"/>
    <w:rsid w:val="00761662"/>
    <w:rsid w:val="00761738"/>
    <w:rsid w:val="00761A4C"/>
    <w:rsid w:val="00761B85"/>
    <w:rsid w:val="00761C4E"/>
    <w:rsid w:val="00761D1E"/>
    <w:rsid w:val="00761D67"/>
    <w:rsid w:val="00761E54"/>
    <w:rsid w:val="00761F19"/>
    <w:rsid w:val="00761F60"/>
    <w:rsid w:val="0076202A"/>
    <w:rsid w:val="0076206C"/>
    <w:rsid w:val="0076226C"/>
    <w:rsid w:val="0076231C"/>
    <w:rsid w:val="0076256D"/>
    <w:rsid w:val="00762602"/>
    <w:rsid w:val="00762699"/>
    <w:rsid w:val="007626E1"/>
    <w:rsid w:val="007629DD"/>
    <w:rsid w:val="007629E1"/>
    <w:rsid w:val="00762D8D"/>
    <w:rsid w:val="00762DE3"/>
    <w:rsid w:val="00762EC3"/>
    <w:rsid w:val="00762EEE"/>
    <w:rsid w:val="00762F27"/>
    <w:rsid w:val="00762F71"/>
    <w:rsid w:val="00762F8C"/>
    <w:rsid w:val="00763016"/>
    <w:rsid w:val="007631C7"/>
    <w:rsid w:val="0076325D"/>
    <w:rsid w:val="00763263"/>
    <w:rsid w:val="00763278"/>
    <w:rsid w:val="007633E2"/>
    <w:rsid w:val="007634A9"/>
    <w:rsid w:val="007635B9"/>
    <w:rsid w:val="0076368B"/>
    <w:rsid w:val="0076378D"/>
    <w:rsid w:val="00763BFF"/>
    <w:rsid w:val="00763CCC"/>
    <w:rsid w:val="00763E87"/>
    <w:rsid w:val="007640F6"/>
    <w:rsid w:val="007641BC"/>
    <w:rsid w:val="0076421E"/>
    <w:rsid w:val="00764364"/>
    <w:rsid w:val="007646CC"/>
    <w:rsid w:val="007647EE"/>
    <w:rsid w:val="00764890"/>
    <w:rsid w:val="00764B32"/>
    <w:rsid w:val="00764C90"/>
    <w:rsid w:val="00764CB9"/>
    <w:rsid w:val="00764EEF"/>
    <w:rsid w:val="00764FF0"/>
    <w:rsid w:val="00765021"/>
    <w:rsid w:val="00765032"/>
    <w:rsid w:val="007650B8"/>
    <w:rsid w:val="007650C0"/>
    <w:rsid w:val="00765237"/>
    <w:rsid w:val="007652C0"/>
    <w:rsid w:val="00765412"/>
    <w:rsid w:val="00765430"/>
    <w:rsid w:val="007654A3"/>
    <w:rsid w:val="007654F9"/>
    <w:rsid w:val="00765549"/>
    <w:rsid w:val="00765573"/>
    <w:rsid w:val="007655FF"/>
    <w:rsid w:val="0076593D"/>
    <w:rsid w:val="00765A27"/>
    <w:rsid w:val="00765A54"/>
    <w:rsid w:val="00765B53"/>
    <w:rsid w:val="00765C08"/>
    <w:rsid w:val="00765E7A"/>
    <w:rsid w:val="00765F55"/>
    <w:rsid w:val="00765F8B"/>
    <w:rsid w:val="0076617D"/>
    <w:rsid w:val="007662B5"/>
    <w:rsid w:val="00766470"/>
    <w:rsid w:val="007669A6"/>
    <w:rsid w:val="00766A6D"/>
    <w:rsid w:val="00766B0B"/>
    <w:rsid w:val="00766C9C"/>
    <w:rsid w:val="00766CB6"/>
    <w:rsid w:val="00766EE9"/>
    <w:rsid w:val="00766F3D"/>
    <w:rsid w:val="007672CF"/>
    <w:rsid w:val="0076738A"/>
    <w:rsid w:val="007673F1"/>
    <w:rsid w:val="00767597"/>
    <w:rsid w:val="00767690"/>
    <w:rsid w:val="0076779F"/>
    <w:rsid w:val="007677CC"/>
    <w:rsid w:val="0076793B"/>
    <w:rsid w:val="00767C6E"/>
    <w:rsid w:val="00767D25"/>
    <w:rsid w:val="00770051"/>
    <w:rsid w:val="007700C1"/>
    <w:rsid w:val="007701A7"/>
    <w:rsid w:val="007701F5"/>
    <w:rsid w:val="0077022C"/>
    <w:rsid w:val="0077024F"/>
    <w:rsid w:val="00770361"/>
    <w:rsid w:val="00770664"/>
    <w:rsid w:val="007707AB"/>
    <w:rsid w:val="007707CD"/>
    <w:rsid w:val="007709F3"/>
    <w:rsid w:val="00770E07"/>
    <w:rsid w:val="00770E87"/>
    <w:rsid w:val="00770F91"/>
    <w:rsid w:val="00770F94"/>
    <w:rsid w:val="00771309"/>
    <w:rsid w:val="00771334"/>
    <w:rsid w:val="00771622"/>
    <w:rsid w:val="00771657"/>
    <w:rsid w:val="007716C3"/>
    <w:rsid w:val="007717C5"/>
    <w:rsid w:val="00771821"/>
    <w:rsid w:val="00771A58"/>
    <w:rsid w:val="00771EC9"/>
    <w:rsid w:val="00771F29"/>
    <w:rsid w:val="007721DF"/>
    <w:rsid w:val="00772216"/>
    <w:rsid w:val="00772316"/>
    <w:rsid w:val="0077231B"/>
    <w:rsid w:val="007723DD"/>
    <w:rsid w:val="00772484"/>
    <w:rsid w:val="00772497"/>
    <w:rsid w:val="007724B0"/>
    <w:rsid w:val="00772533"/>
    <w:rsid w:val="007726D8"/>
    <w:rsid w:val="0077272D"/>
    <w:rsid w:val="00772A77"/>
    <w:rsid w:val="00772B80"/>
    <w:rsid w:val="00772B89"/>
    <w:rsid w:val="00772D92"/>
    <w:rsid w:val="00772E9C"/>
    <w:rsid w:val="00772EDE"/>
    <w:rsid w:val="00773061"/>
    <w:rsid w:val="007730B6"/>
    <w:rsid w:val="00773180"/>
    <w:rsid w:val="0077357D"/>
    <w:rsid w:val="007735A5"/>
    <w:rsid w:val="00773731"/>
    <w:rsid w:val="007739C8"/>
    <w:rsid w:val="00773C39"/>
    <w:rsid w:val="00773C48"/>
    <w:rsid w:val="00773DB2"/>
    <w:rsid w:val="00773E57"/>
    <w:rsid w:val="00773F1F"/>
    <w:rsid w:val="0077402D"/>
    <w:rsid w:val="007741F7"/>
    <w:rsid w:val="00774224"/>
    <w:rsid w:val="00774741"/>
    <w:rsid w:val="007748B1"/>
    <w:rsid w:val="00774A21"/>
    <w:rsid w:val="00774A2C"/>
    <w:rsid w:val="00774AE5"/>
    <w:rsid w:val="00774B1C"/>
    <w:rsid w:val="00774C12"/>
    <w:rsid w:val="00774E23"/>
    <w:rsid w:val="00774F94"/>
    <w:rsid w:val="007750B5"/>
    <w:rsid w:val="00775194"/>
    <w:rsid w:val="007751A8"/>
    <w:rsid w:val="00775343"/>
    <w:rsid w:val="00775537"/>
    <w:rsid w:val="007755F5"/>
    <w:rsid w:val="00775609"/>
    <w:rsid w:val="0077567D"/>
    <w:rsid w:val="00775683"/>
    <w:rsid w:val="007756C1"/>
    <w:rsid w:val="007756CA"/>
    <w:rsid w:val="0077584E"/>
    <w:rsid w:val="007759A6"/>
    <w:rsid w:val="00775CFA"/>
    <w:rsid w:val="00775D69"/>
    <w:rsid w:val="00775DF4"/>
    <w:rsid w:val="00775EDB"/>
    <w:rsid w:val="00775F93"/>
    <w:rsid w:val="00776099"/>
    <w:rsid w:val="007760C4"/>
    <w:rsid w:val="0077623D"/>
    <w:rsid w:val="0077635A"/>
    <w:rsid w:val="0077638F"/>
    <w:rsid w:val="00776422"/>
    <w:rsid w:val="007765B5"/>
    <w:rsid w:val="00776713"/>
    <w:rsid w:val="00776766"/>
    <w:rsid w:val="007768C7"/>
    <w:rsid w:val="00776962"/>
    <w:rsid w:val="00776B00"/>
    <w:rsid w:val="00776B3F"/>
    <w:rsid w:val="00776C3E"/>
    <w:rsid w:val="00776C72"/>
    <w:rsid w:val="00777230"/>
    <w:rsid w:val="007772CE"/>
    <w:rsid w:val="007778BA"/>
    <w:rsid w:val="00777D6A"/>
    <w:rsid w:val="00777F7C"/>
    <w:rsid w:val="0078020D"/>
    <w:rsid w:val="007802EB"/>
    <w:rsid w:val="007803E5"/>
    <w:rsid w:val="0078066B"/>
    <w:rsid w:val="00780B02"/>
    <w:rsid w:val="00780BC2"/>
    <w:rsid w:val="00780D26"/>
    <w:rsid w:val="00780D2C"/>
    <w:rsid w:val="0078107F"/>
    <w:rsid w:val="0078118C"/>
    <w:rsid w:val="007811EC"/>
    <w:rsid w:val="0078139F"/>
    <w:rsid w:val="007815C4"/>
    <w:rsid w:val="007816F7"/>
    <w:rsid w:val="0078182A"/>
    <w:rsid w:val="00781926"/>
    <w:rsid w:val="0078196A"/>
    <w:rsid w:val="007819B7"/>
    <w:rsid w:val="007819E4"/>
    <w:rsid w:val="00781EB7"/>
    <w:rsid w:val="00781EE2"/>
    <w:rsid w:val="00781FBF"/>
    <w:rsid w:val="0078208C"/>
    <w:rsid w:val="007821D6"/>
    <w:rsid w:val="007822D3"/>
    <w:rsid w:val="0078241F"/>
    <w:rsid w:val="00782460"/>
    <w:rsid w:val="007824FA"/>
    <w:rsid w:val="0078258F"/>
    <w:rsid w:val="00782604"/>
    <w:rsid w:val="00782748"/>
    <w:rsid w:val="0078278A"/>
    <w:rsid w:val="007827AF"/>
    <w:rsid w:val="00782A3D"/>
    <w:rsid w:val="00782A66"/>
    <w:rsid w:val="00782AB8"/>
    <w:rsid w:val="00782E74"/>
    <w:rsid w:val="00782EE8"/>
    <w:rsid w:val="00783258"/>
    <w:rsid w:val="007832AB"/>
    <w:rsid w:val="0078345E"/>
    <w:rsid w:val="0078368A"/>
    <w:rsid w:val="007837F1"/>
    <w:rsid w:val="00783925"/>
    <w:rsid w:val="007839AF"/>
    <w:rsid w:val="007839F1"/>
    <w:rsid w:val="00783AD2"/>
    <w:rsid w:val="00783AFD"/>
    <w:rsid w:val="00783B57"/>
    <w:rsid w:val="00783CBE"/>
    <w:rsid w:val="00783DB7"/>
    <w:rsid w:val="00783E05"/>
    <w:rsid w:val="00783E4C"/>
    <w:rsid w:val="00783EAA"/>
    <w:rsid w:val="00784366"/>
    <w:rsid w:val="007843BB"/>
    <w:rsid w:val="007843F3"/>
    <w:rsid w:val="00784417"/>
    <w:rsid w:val="0078448A"/>
    <w:rsid w:val="0078448E"/>
    <w:rsid w:val="007846BC"/>
    <w:rsid w:val="007847DB"/>
    <w:rsid w:val="00784895"/>
    <w:rsid w:val="00784964"/>
    <w:rsid w:val="00784982"/>
    <w:rsid w:val="00784999"/>
    <w:rsid w:val="00784A34"/>
    <w:rsid w:val="00784A5A"/>
    <w:rsid w:val="00784A72"/>
    <w:rsid w:val="00784AFF"/>
    <w:rsid w:val="00784B26"/>
    <w:rsid w:val="00784B84"/>
    <w:rsid w:val="00784B97"/>
    <w:rsid w:val="00784C23"/>
    <w:rsid w:val="00785210"/>
    <w:rsid w:val="00785273"/>
    <w:rsid w:val="007852C1"/>
    <w:rsid w:val="0078534A"/>
    <w:rsid w:val="00785540"/>
    <w:rsid w:val="0078584A"/>
    <w:rsid w:val="00785886"/>
    <w:rsid w:val="00785A4F"/>
    <w:rsid w:val="00785B29"/>
    <w:rsid w:val="00785BB1"/>
    <w:rsid w:val="00785E6E"/>
    <w:rsid w:val="00785EA6"/>
    <w:rsid w:val="00785EB7"/>
    <w:rsid w:val="00785FEC"/>
    <w:rsid w:val="00786400"/>
    <w:rsid w:val="00786471"/>
    <w:rsid w:val="007866D1"/>
    <w:rsid w:val="0078683E"/>
    <w:rsid w:val="0078694F"/>
    <w:rsid w:val="00786AB8"/>
    <w:rsid w:val="00786C0A"/>
    <w:rsid w:val="00786C24"/>
    <w:rsid w:val="00786C3B"/>
    <w:rsid w:val="00786CEE"/>
    <w:rsid w:val="00786CFA"/>
    <w:rsid w:val="00786DA4"/>
    <w:rsid w:val="00786E29"/>
    <w:rsid w:val="00786EAA"/>
    <w:rsid w:val="007872B8"/>
    <w:rsid w:val="00787372"/>
    <w:rsid w:val="007873DC"/>
    <w:rsid w:val="0078742E"/>
    <w:rsid w:val="0078744D"/>
    <w:rsid w:val="0078750A"/>
    <w:rsid w:val="007877CB"/>
    <w:rsid w:val="00787A1A"/>
    <w:rsid w:val="00787D44"/>
    <w:rsid w:val="00790106"/>
    <w:rsid w:val="00790162"/>
    <w:rsid w:val="007902A7"/>
    <w:rsid w:val="007902BB"/>
    <w:rsid w:val="0079039F"/>
    <w:rsid w:val="0079047D"/>
    <w:rsid w:val="007904A3"/>
    <w:rsid w:val="007904E3"/>
    <w:rsid w:val="0079069A"/>
    <w:rsid w:val="00790738"/>
    <w:rsid w:val="00790813"/>
    <w:rsid w:val="0079089F"/>
    <w:rsid w:val="007908BE"/>
    <w:rsid w:val="00790A20"/>
    <w:rsid w:val="00790A6C"/>
    <w:rsid w:val="00790AB9"/>
    <w:rsid w:val="00790C56"/>
    <w:rsid w:val="00790D68"/>
    <w:rsid w:val="00790F43"/>
    <w:rsid w:val="00791051"/>
    <w:rsid w:val="007911CF"/>
    <w:rsid w:val="00791245"/>
    <w:rsid w:val="0079126B"/>
    <w:rsid w:val="0079134C"/>
    <w:rsid w:val="007913CF"/>
    <w:rsid w:val="007915DB"/>
    <w:rsid w:val="007916D4"/>
    <w:rsid w:val="007919F7"/>
    <w:rsid w:val="00791B50"/>
    <w:rsid w:val="00791BC5"/>
    <w:rsid w:val="00791BDB"/>
    <w:rsid w:val="00791C1F"/>
    <w:rsid w:val="00791ED0"/>
    <w:rsid w:val="00791F87"/>
    <w:rsid w:val="00792120"/>
    <w:rsid w:val="0079215F"/>
    <w:rsid w:val="007921A4"/>
    <w:rsid w:val="00792336"/>
    <w:rsid w:val="00792469"/>
    <w:rsid w:val="0079254F"/>
    <w:rsid w:val="007925E3"/>
    <w:rsid w:val="00792630"/>
    <w:rsid w:val="007926B8"/>
    <w:rsid w:val="0079283D"/>
    <w:rsid w:val="007928BE"/>
    <w:rsid w:val="00792BFE"/>
    <w:rsid w:val="00792C8F"/>
    <w:rsid w:val="00792D17"/>
    <w:rsid w:val="00792ECE"/>
    <w:rsid w:val="00792EF2"/>
    <w:rsid w:val="00792FDB"/>
    <w:rsid w:val="0079300F"/>
    <w:rsid w:val="00793636"/>
    <w:rsid w:val="00793686"/>
    <w:rsid w:val="007936E2"/>
    <w:rsid w:val="00793779"/>
    <w:rsid w:val="00793A6F"/>
    <w:rsid w:val="00793C40"/>
    <w:rsid w:val="00793D4E"/>
    <w:rsid w:val="00793DCD"/>
    <w:rsid w:val="00793E70"/>
    <w:rsid w:val="00793F28"/>
    <w:rsid w:val="0079405A"/>
    <w:rsid w:val="00794088"/>
    <w:rsid w:val="00794214"/>
    <w:rsid w:val="0079421A"/>
    <w:rsid w:val="007943F2"/>
    <w:rsid w:val="007945F4"/>
    <w:rsid w:val="00794773"/>
    <w:rsid w:val="00794832"/>
    <w:rsid w:val="00794A3E"/>
    <w:rsid w:val="00794B6E"/>
    <w:rsid w:val="00794BFE"/>
    <w:rsid w:val="00794CC5"/>
    <w:rsid w:val="00794E66"/>
    <w:rsid w:val="00794EFA"/>
    <w:rsid w:val="00794F1E"/>
    <w:rsid w:val="0079511B"/>
    <w:rsid w:val="007951EC"/>
    <w:rsid w:val="007952FC"/>
    <w:rsid w:val="00795345"/>
    <w:rsid w:val="00795453"/>
    <w:rsid w:val="00795483"/>
    <w:rsid w:val="007954B2"/>
    <w:rsid w:val="007956D4"/>
    <w:rsid w:val="00795A7A"/>
    <w:rsid w:val="00795C70"/>
    <w:rsid w:val="00795C75"/>
    <w:rsid w:val="00795C8D"/>
    <w:rsid w:val="00795C98"/>
    <w:rsid w:val="00795C99"/>
    <w:rsid w:val="00795E73"/>
    <w:rsid w:val="00795F9E"/>
    <w:rsid w:val="007960C2"/>
    <w:rsid w:val="00796307"/>
    <w:rsid w:val="007964CD"/>
    <w:rsid w:val="00796572"/>
    <w:rsid w:val="00796671"/>
    <w:rsid w:val="00796711"/>
    <w:rsid w:val="0079675D"/>
    <w:rsid w:val="007969A4"/>
    <w:rsid w:val="00796A34"/>
    <w:rsid w:val="00796A3C"/>
    <w:rsid w:val="00796AC2"/>
    <w:rsid w:val="00796AF8"/>
    <w:rsid w:val="00796B2A"/>
    <w:rsid w:val="00796CC2"/>
    <w:rsid w:val="00796EF3"/>
    <w:rsid w:val="00796F3E"/>
    <w:rsid w:val="00796F88"/>
    <w:rsid w:val="00796FDF"/>
    <w:rsid w:val="007970D8"/>
    <w:rsid w:val="00797125"/>
    <w:rsid w:val="00797163"/>
    <w:rsid w:val="007971CD"/>
    <w:rsid w:val="007973AE"/>
    <w:rsid w:val="00797446"/>
    <w:rsid w:val="00797571"/>
    <w:rsid w:val="007976E4"/>
    <w:rsid w:val="00797812"/>
    <w:rsid w:val="0079783A"/>
    <w:rsid w:val="00797875"/>
    <w:rsid w:val="00797877"/>
    <w:rsid w:val="007978AE"/>
    <w:rsid w:val="00797953"/>
    <w:rsid w:val="00797994"/>
    <w:rsid w:val="00797C6C"/>
    <w:rsid w:val="00797E80"/>
    <w:rsid w:val="00797FAD"/>
    <w:rsid w:val="00797FEF"/>
    <w:rsid w:val="007A00D8"/>
    <w:rsid w:val="007A0114"/>
    <w:rsid w:val="007A0170"/>
    <w:rsid w:val="007A0241"/>
    <w:rsid w:val="007A0453"/>
    <w:rsid w:val="007A0530"/>
    <w:rsid w:val="007A05A4"/>
    <w:rsid w:val="007A0773"/>
    <w:rsid w:val="007A078D"/>
    <w:rsid w:val="007A0835"/>
    <w:rsid w:val="007A084A"/>
    <w:rsid w:val="007A09D4"/>
    <w:rsid w:val="007A0B02"/>
    <w:rsid w:val="007A0B46"/>
    <w:rsid w:val="007A0B8E"/>
    <w:rsid w:val="007A0C4C"/>
    <w:rsid w:val="007A0CAE"/>
    <w:rsid w:val="007A0D1D"/>
    <w:rsid w:val="007A0DA7"/>
    <w:rsid w:val="007A0E8F"/>
    <w:rsid w:val="007A108A"/>
    <w:rsid w:val="007A10A9"/>
    <w:rsid w:val="007A1146"/>
    <w:rsid w:val="007A1181"/>
    <w:rsid w:val="007A1194"/>
    <w:rsid w:val="007A11A0"/>
    <w:rsid w:val="007A11BC"/>
    <w:rsid w:val="007A11EE"/>
    <w:rsid w:val="007A140C"/>
    <w:rsid w:val="007A1610"/>
    <w:rsid w:val="007A16AD"/>
    <w:rsid w:val="007A1917"/>
    <w:rsid w:val="007A199E"/>
    <w:rsid w:val="007A1E01"/>
    <w:rsid w:val="007A2065"/>
    <w:rsid w:val="007A20C5"/>
    <w:rsid w:val="007A2116"/>
    <w:rsid w:val="007A2230"/>
    <w:rsid w:val="007A228F"/>
    <w:rsid w:val="007A23D6"/>
    <w:rsid w:val="007A2443"/>
    <w:rsid w:val="007A255F"/>
    <w:rsid w:val="007A259F"/>
    <w:rsid w:val="007A26AA"/>
    <w:rsid w:val="007A26AC"/>
    <w:rsid w:val="007A28C2"/>
    <w:rsid w:val="007A29E4"/>
    <w:rsid w:val="007A2BDA"/>
    <w:rsid w:val="007A2CE2"/>
    <w:rsid w:val="007A2D02"/>
    <w:rsid w:val="007A2D47"/>
    <w:rsid w:val="007A2DD0"/>
    <w:rsid w:val="007A3043"/>
    <w:rsid w:val="007A30D0"/>
    <w:rsid w:val="007A3107"/>
    <w:rsid w:val="007A328B"/>
    <w:rsid w:val="007A32FB"/>
    <w:rsid w:val="007A33E5"/>
    <w:rsid w:val="007A33ED"/>
    <w:rsid w:val="007A3404"/>
    <w:rsid w:val="007A3455"/>
    <w:rsid w:val="007A3644"/>
    <w:rsid w:val="007A3690"/>
    <w:rsid w:val="007A369D"/>
    <w:rsid w:val="007A37D8"/>
    <w:rsid w:val="007A38A2"/>
    <w:rsid w:val="007A3A64"/>
    <w:rsid w:val="007A3AC3"/>
    <w:rsid w:val="007A3BC1"/>
    <w:rsid w:val="007A3CA3"/>
    <w:rsid w:val="007A3CE7"/>
    <w:rsid w:val="007A4105"/>
    <w:rsid w:val="007A4161"/>
    <w:rsid w:val="007A4170"/>
    <w:rsid w:val="007A4357"/>
    <w:rsid w:val="007A43BC"/>
    <w:rsid w:val="007A444C"/>
    <w:rsid w:val="007A444F"/>
    <w:rsid w:val="007A45B4"/>
    <w:rsid w:val="007A4607"/>
    <w:rsid w:val="007A4713"/>
    <w:rsid w:val="007A489F"/>
    <w:rsid w:val="007A4965"/>
    <w:rsid w:val="007A49DF"/>
    <w:rsid w:val="007A4A26"/>
    <w:rsid w:val="007A4CB6"/>
    <w:rsid w:val="007A4D3B"/>
    <w:rsid w:val="007A5030"/>
    <w:rsid w:val="007A50A3"/>
    <w:rsid w:val="007A50EF"/>
    <w:rsid w:val="007A55A7"/>
    <w:rsid w:val="007A5609"/>
    <w:rsid w:val="007A5653"/>
    <w:rsid w:val="007A56BF"/>
    <w:rsid w:val="007A5704"/>
    <w:rsid w:val="007A5763"/>
    <w:rsid w:val="007A579C"/>
    <w:rsid w:val="007A57C8"/>
    <w:rsid w:val="007A5BC8"/>
    <w:rsid w:val="007A5C45"/>
    <w:rsid w:val="007A5DAA"/>
    <w:rsid w:val="007A6087"/>
    <w:rsid w:val="007A6148"/>
    <w:rsid w:val="007A62D5"/>
    <w:rsid w:val="007A63C0"/>
    <w:rsid w:val="007A63FF"/>
    <w:rsid w:val="007A6448"/>
    <w:rsid w:val="007A65F8"/>
    <w:rsid w:val="007A6603"/>
    <w:rsid w:val="007A6823"/>
    <w:rsid w:val="007A68FA"/>
    <w:rsid w:val="007A6ABE"/>
    <w:rsid w:val="007A6B43"/>
    <w:rsid w:val="007A6C5A"/>
    <w:rsid w:val="007A6D62"/>
    <w:rsid w:val="007A6DC7"/>
    <w:rsid w:val="007A6E31"/>
    <w:rsid w:val="007A6E38"/>
    <w:rsid w:val="007A6EEF"/>
    <w:rsid w:val="007A6F65"/>
    <w:rsid w:val="007A6F74"/>
    <w:rsid w:val="007A79E7"/>
    <w:rsid w:val="007A7A4C"/>
    <w:rsid w:val="007A7CA9"/>
    <w:rsid w:val="007A7CB0"/>
    <w:rsid w:val="007A7D45"/>
    <w:rsid w:val="007A7E75"/>
    <w:rsid w:val="007A7F56"/>
    <w:rsid w:val="007A7F90"/>
    <w:rsid w:val="007A7FBF"/>
    <w:rsid w:val="007B0168"/>
    <w:rsid w:val="007B0260"/>
    <w:rsid w:val="007B035D"/>
    <w:rsid w:val="007B0512"/>
    <w:rsid w:val="007B0637"/>
    <w:rsid w:val="007B0648"/>
    <w:rsid w:val="007B0794"/>
    <w:rsid w:val="007B09CA"/>
    <w:rsid w:val="007B0C18"/>
    <w:rsid w:val="007B0C1F"/>
    <w:rsid w:val="007B0CAD"/>
    <w:rsid w:val="007B0CB4"/>
    <w:rsid w:val="007B0E60"/>
    <w:rsid w:val="007B0E6B"/>
    <w:rsid w:val="007B1296"/>
    <w:rsid w:val="007B1321"/>
    <w:rsid w:val="007B1453"/>
    <w:rsid w:val="007B15FA"/>
    <w:rsid w:val="007B1817"/>
    <w:rsid w:val="007B18C1"/>
    <w:rsid w:val="007B1904"/>
    <w:rsid w:val="007B1A18"/>
    <w:rsid w:val="007B1EAE"/>
    <w:rsid w:val="007B2205"/>
    <w:rsid w:val="007B233B"/>
    <w:rsid w:val="007B237D"/>
    <w:rsid w:val="007B2411"/>
    <w:rsid w:val="007B242C"/>
    <w:rsid w:val="007B24B7"/>
    <w:rsid w:val="007B25E1"/>
    <w:rsid w:val="007B264D"/>
    <w:rsid w:val="007B26EC"/>
    <w:rsid w:val="007B283D"/>
    <w:rsid w:val="007B291D"/>
    <w:rsid w:val="007B2AD2"/>
    <w:rsid w:val="007B2B4B"/>
    <w:rsid w:val="007B2C88"/>
    <w:rsid w:val="007B2CC5"/>
    <w:rsid w:val="007B2ED5"/>
    <w:rsid w:val="007B306F"/>
    <w:rsid w:val="007B30A6"/>
    <w:rsid w:val="007B3101"/>
    <w:rsid w:val="007B3117"/>
    <w:rsid w:val="007B3345"/>
    <w:rsid w:val="007B337A"/>
    <w:rsid w:val="007B33D5"/>
    <w:rsid w:val="007B33F2"/>
    <w:rsid w:val="007B33FC"/>
    <w:rsid w:val="007B361A"/>
    <w:rsid w:val="007B3745"/>
    <w:rsid w:val="007B37DE"/>
    <w:rsid w:val="007B399A"/>
    <w:rsid w:val="007B3A39"/>
    <w:rsid w:val="007B3ABF"/>
    <w:rsid w:val="007B3C29"/>
    <w:rsid w:val="007B3CB4"/>
    <w:rsid w:val="007B3E04"/>
    <w:rsid w:val="007B3E5F"/>
    <w:rsid w:val="007B3EA8"/>
    <w:rsid w:val="007B3FDA"/>
    <w:rsid w:val="007B417C"/>
    <w:rsid w:val="007B41C3"/>
    <w:rsid w:val="007B41FC"/>
    <w:rsid w:val="007B45FF"/>
    <w:rsid w:val="007B462C"/>
    <w:rsid w:val="007B4785"/>
    <w:rsid w:val="007B47B7"/>
    <w:rsid w:val="007B47DE"/>
    <w:rsid w:val="007B4924"/>
    <w:rsid w:val="007B495F"/>
    <w:rsid w:val="007B4A2F"/>
    <w:rsid w:val="007B4AEF"/>
    <w:rsid w:val="007B4B63"/>
    <w:rsid w:val="007B4FFF"/>
    <w:rsid w:val="007B50A3"/>
    <w:rsid w:val="007B50C1"/>
    <w:rsid w:val="007B5158"/>
    <w:rsid w:val="007B5351"/>
    <w:rsid w:val="007B544B"/>
    <w:rsid w:val="007B5463"/>
    <w:rsid w:val="007B5925"/>
    <w:rsid w:val="007B59AD"/>
    <w:rsid w:val="007B5B14"/>
    <w:rsid w:val="007B5C6C"/>
    <w:rsid w:val="007B5C8B"/>
    <w:rsid w:val="007B5EC7"/>
    <w:rsid w:val="007B6028"/>
    <w:rsid w:val="007B604D"/>
    <w:rsid w:val="007B60A9"/>
    <w:rsid w:val="007B60E4"/>
    <w:rsid w:val="007B60FA"/>
    <w:rsid w:val="007B61EC"/>
    <w:rsid w:val="007B625A"/>
    <w:rsid w:val="007B62E1"/>
    <w:rsid w:val="007B6422"/>
    <w:rsid w:val="007B64B4"/>
    <w:rsid w:val="007B65CC"/>
    <w:rsid w:val="007B662F"/>
    <w:rsid w:val="007B671C"/>
    <w:rsid w:val="007B6724"/>
    <w:rsid w:val="007B6949"/>
    <w:rsid w:val="007B69EF"/>
    <w:rsid w:val="007B6A02"/>
    <w:rsid w:val="007B6A63"/>
    <w:rsid w:val="007B6AED"/>
    <w:rsid w:val="007B6B21"/>
    <w:rsid w:val="007B6D6B"/>
    <w:rsid w:val="007B6E71"/>
    <w:rsid w:val="007B6EDD"/>
    <w:rsid w:val="007B6FDA"/>
    <w:rsid w:val="007B71A5"/>
    <w:rsid w:val="007B71E3"/>
    <w:rsid w:val="007B728F"/>
    <w:rsid w:val="007B7308"/>
    <w:rsid w:val="007B741D"/>
    <w:rsid w:val="007B7426"/>
    <w:rsid w:val="007B74B9"/>
    <w:rsid w:val="007B752A"/>
    <w:rsid w:val="007B7676"/>
    <w:rsid w:val="007B79C5"/>
    <w:rsid w:val="007B7AF3"/>
    <w:rsid w:val="007B7CF4"/>
    <w:rsid w:val="007B7EE8"/>
    <w:rsid w:val="007B7F91"/>
    <w:rsid w:val="007C01C9"/>
    <w:rsid w:val="007C0332"/>
    <w:rsid w:val="007C048C"/>
    <w:rsid w:val="007C06B7"/>
    <w:rsid w:val="007C06CF"/>
    <w:rsid w:val="007C0753"/>
    <w:rsid w:val="007C08B4"/>
    <w:rsid w:val="007C094E"/>
    <w:rsid w:val="007C0A24"/>
    <w:rsid w:val="007C0AB2"/>
    <w:rsid w:val="007C0B08"/>
    <w:rsid w:val="007C0BC0"/>
    <w:rsid w:val="007C0C42"/>
    <w:rsid w:val="007C0C56"/>
    <w:rsid w:val="007C0DB9"/>
    <w:rsid w:val="007C0EA2"/>
    <w:rsid w:val="007C0F46"/>
    <w:rsid w:val="007C0F5F"/>
    <w:rsid w:val="007C0F65"/>
    <w:rsid w:val="007C1077"/>
    <w:rsid w:val="007C10B7"/>
    <w:rsid w:val="007C1352"/>
    <w:rsid w:val="007C13B3"/>
    <w:rsid w:val="007C1568"/>
    <w:rsid w:val="007C15DA"/>
    <w:rsid w:val="007C15F9"/>
    <w:rsid w:val="007C1600"/>
    <w:rsid w:val="007C1816"/>
    <w:rsid w:val="007C1832"/>
    <w:rsid w:val="007C1841"/>
    <w:rsid w:val="007C19C4"/>
    <w:rsid w:val="007C1A01"/>
    <w:rsid w:val="007C1AF1"/>
    <w:rsid w:val="007C1B50"/>
    <w:rsid w:val="007C1BD4"/>
    <w:rsid w:val="007C1DAB"/>
    <w:rsid w:val="007C1E6A"/>
    <w:rsid w:val="007C21D7"/>
    <w:rsid w:val="007C243F"/>
    <w:rsid w:val="007C2451"/>
    <w:rsid w:val="007C26FC"/>
    <w:rsid w:val="007C271C"/>
    <w:rsid w:val="007C28E3"/>
    <w:rsid w:val="007C2C05"/>
    <w:rsid w:val="007C2CE3"/>
    <w:rsid w:val="007C2D75"/>
    <w:rsid w:val="007C2E09"/>
    <w:rsid w:val="007C2E76"/>
    <w:rsid w:val="007C2E8E"/>
    <w:rsid w:val="007C2F30"/>
    <w:rsid w:val="007C2F39"/>
    <w:rsid w:val="007C2F63"/>
    <w:rsid w:val="007C312B"/>
    <w:rsid w:val="007C3281"/>
    <w:rsid w:val="007C32C3"/>
    <w:rsid w:val="007C348A"/>
    <w:rsid w:val="007C3560"/>
    <w:rsid w:val="007C3619"/>
    <w:rsid w:val="007C3805"/>
    <w:rsid w:val="007C388D"/>
    <w:rsid w:val="007C3A7F"/>
    <w:rsid w:val="007C3AE1"/>
    <w:rsid w:val="007C3AE4"/>
    <w:rsid w:val="007C3B3D"/>
    <w:rsid w:val="007C3D14"/>
    <w:rsid w:val="007C3E30"/>
    <w:rsid w:val="007C3E6B"/>
    <w:rsid w:val="007C3E9B"/>
    <w:rsid w:val="007C3FD0"/>
    <w:rsid w:val="007C4048"/>
    <w:rsid w:val="007C4277"/>
    <w:rsid w:val="007C42A6"/>
    <w:rsid w:val="007C439F"/>
    <w:rsid w:val="007C47B6"/>
    <w:rsid w:val="007C4901"/>
    <w:rsid w:val="007C4BE6"/>
    <w:rsid w:val="007C4C77"/>
    <w:rsid w:val="007C4DC4"/>
    <w:rsid w:val="007C52F3"/>
    <w:rsid w:val="007C5583"/>
    <w:rsid w:val="007C59E0"/>
    <w:rsid w:val="007C5BA3"/>
    <w:rsid w:val="007C5BC9"/>
    <w:rsid w:val="007C5DFB"/>
    <w:rsid w:val="007C5ECD"/>
    <w:rsid w:val="007C61B3"/>
    <w:rsid w:val="007C64DD"/>
    <w:rsid w:val="007C66FE"/>
    <w:rsid w:val="007C6A04"/>
    <w:rsid w:val="007C6D01"/>
    <w:rsid w:val="007C7171"/>
    <w:rsid w:val="007C7177"/>
    <w:rsid w:val="007C71DA"/>
    <w:rsid w:val="007C7407"/>
    <w:rsid w:val="007C754C"/>
    <w:rsid w:val="007C7822"/>
    <w:rsid w:val="007C78E0"/>
    <w:rsid w:val="007C7B13"/>
    <w:rsid w:val="007C7BC6"/>
    <w:rsid w:val="007C7C64"/>
    <w:rsid w:val="007C7CA1"/>
    <w:rsid w:val="007C7CEC"/>
    <w:rsid w:val="007C7F7E"/>
    <w:rsid w:val="007C7FCB"/>
    <w:rsid w:val="007D0061"/>
    <w:rsid w:val="007D0168"/>
    <w:rsid w:val="007D05A3"/>
    <w:rsid w:val="007D06E8"/>
    <w:rsid w:val="007D07C1"/>
    <w:rsid w:val="007D0808"/>
    <w:rsid w:val="007D0912"/>
    <w:rsid w:val="007D096A"/>
    <w:rsid w:val="007D09E2"/>
    <w:rsid w:val="007D0A35"/>
    <w:rsid w:val="007D0AD5"/>
    <w:rsid w:val="007D0DCD"/>
    <w:rsid w:val="007D0DD7"/>
    <w:rsid w:val="007D1332"/>
    <w:rsid w:val="007D1403"/>
    <w:rsid w:val="007D1514"/>
    <w:rsid w:val="007D153F"/>
    <w:rsid w:val="007D15EC"/>
    <w:rsid w:val="007D186D"/>
    <w:rsid w:val="007D1A77"/>
    <w:rsid w:val="007D1A89"/>
    <w:rsid w:val="007D1B02"/>
    <w:rsid w:val="007D1EA2"/>
    <w:rsid w:val="007D1F73"/>
    <w:rsid w:val="007D1FE8"/>
    <w:rsid w:val="007D2024"/>
    <w:rsid w:val="007D203B"/>
    <w:rsid w:val="007D2274"/>
    <w:rsid w:val="007D24EB"/>
    <w:rsid w:val="007D2518"/>
    <w:rsid w:val="007D2600"/>
    <w:rsid w:val="007D27D9"/>
    <w:rsid w:val="007D2940"/>
    <w:rsid w:val="007D2957"/>
    <w:rsid w:val="007D2B7D"/>
    <w:rsid w:val="007D2C04"/>
    <w:rsid w:val="007D2D82"/>
    <w:rsid w:val="007D2EC0"/>
    <w:rsid w:val="007D31CF"/>
    <w:rsid w:val="007D32E2"/>
    <w:rsid w:val="007D3460"/>
    <w:rsid w:val="007D350B"/>
    <w:rsid w:val="007D3517"/>
    <w:rsid w:val="007D35A3"/>
    <w:rsid w:val="007D35F3"/>
    <w:rsid w:val="007D3668"/>
    <w:rsid w:val="007D367A"/>
    <w:rsid w:val="007D36A8"/>
    <w:rsid w:val="007D36BC"/>
    <w:rsid w:val="007D3AC1"/>
    <w:rsid w:val="007D3B4F"/>
    <w:rsid w:val="007D3BAB"/>
    <w:rsid w:val="007D3C5C"/>
    <w:rsid w:val="007D3D57"/>
    <w:rsid w:val="007D3DBA"/>
    <w:rsid w:val="007D3E65"/>
    <w:rsid w:val="007D3E94"/>
    <w:rsid w:val="007D3F7E"/>
    <w:rsid w:val="007D3F9E"/>
    <w:rsid w:val="007D42E8"/>
    <w:rsid w:val="007D4334"/>
    <w:rsid w:val="007D433D"/>
    <w:rsid w:val="007D4584"/>
    <w:rsid w:val="007D487D"/>
    <w:rsid w:val="007D4AC5"/>
    <w:rsid w:val="007D4B3D"/>
    <w:rsid w:val="007D4CE7"/>
    <w:rsid w:val="007D4D96"/>
    <w:rsid w:val="007D4E19"/>
    <w:rsid w:val="007D4F81"/>
    <w:rsid w:val="007D5248"/>
    <w:rsid w:val="007D5276"/>
    <w:rsid w:val="007D571B"/>
    <w:rsid w:val="007D57BF"/>
    <w:rsid w:val="007D5829"/>
    <w:rsid w:val="007D5872"/>
    <w:rsid w:val="007D590A"/>
    <w:rsid w:val="007D5AC4"/>
    <w:rsid w:val="007D5AD0"/>
    <w:rsid w:val="007D5D33"/>
    <w:rsid w:val="007D5D68"/>
    <w:rsid w:val="007D5DF6"/>
    <w:rsid w:val="007D5E5E"/>
    <w:rsid w:val="007D5F68"/>
    <w:rsid w:val="007D612F"/>
    <w:rsid w:val="007D618A"/>
    <w:rsid w:val="007D6370"/>
    <w:rsid w:val="007D6564"/>
    <w:rsid w:val="007D658A"/>
    <w:rsid w:val="007D65E8"/>
    <w:rsid w:val="007D668A"/>
    <w:rsid w:val="007D66D7"/>
    <w:rsid w:val="007D6864"/>
    <w:rsid w:val="007D6A51"/>
    <w:rsid w:val="007D6A88"/>
    <w:rsid w:val="007D6C06"/>
    <w:rsid w:val="007D6C40"/>
    <w:rsid w:val="007D6D1A"/>
    <w:rsid w:val="007D6E0E"/>
    <w:rsid w:val="007D6EA1"/>
    <w:rsid w:val="007D7336"/>
    <w:rsid w:val="007D7385"/>
    <w:rsid w:val="007D73EF"/>
    <w:rsid w:val="007D74FE"/>
    <w:rsid w:val="007D75A9"/>
    <w:rsid w:val="007D7742"/>
    <w:rsid w:val="007D7866"/>
    <w:rsid w:val="007D7971"/>
    <w:rsid w:val="007D7BA3"/>
    <w:rsid w:val="007D7C2D"/>
    <w:rsid w:val="007D7D4E"/>
    <w:rsid w:val="007E0030"/>
    <w:rsid w:val="007E0246"/>
    <w:rsid w:val="007E03D6"/>
    <w:rsid w:val="007E049D"/>
    <w:rsid w:val="007E06E8"/>
    <w:rsid w:val="007E0881"/>
    <w:rsid w:val="007E092F"/>
    <w:rsid w:val="007E0B32"/>
    <w:rsid w:val="007E0BAD"/>
    <w:rsid w:val="007E0BE3"/>
    <w:rsid w:val="007E0C9C"/>
    <w:rsid w:val="007E0CAB"/>
    <w:rsid w:val="007E0CEF"/>
    <w:rsid w:val="007E0D43"/>
    <w:rsid w:val="007E0E26"/>
    <w:rsid w:val="007E0E39"/>
    <w:rsid w:val="007E0E52"/>
    <w:rsid w:val="007E0E5E"/>
    <w:rsid w:val="007E0FB3"/>
    <w:rsid w:val="007E1088"/>
    <w:rsid w:val="007E109D"/>
    <w:rsid w:val="007E11B0"/>
    <w:rsid w:val="007E11C6"/>
    <w:rsid w:val="007E1299"/>
    <w:rsid w:val="007E1339"/>
    <w:rsid w:val="007E13AB"/>
    <w:rsid w:val="007E140A"/>
    <w:rsid w:val="007E157D"/>
    <w:rsid w:val="007E15FB"/>
    <w:rsid w:val="007E163A"/>
    <w:rsid w:val="007E1A6B"/>
    <w:rsid w:val="007E1B14"/>
    <w:rsid w:val="007E1CBB"/>
    <w:rsid w:val="007E1DD2"/>
    <w:rsid w:val="007E1E63"/>
    <w:rsid w:val="007E201C"/>
    <w:rsid w:val="007E2094"/>
    <w:rsid w:val="007E20AA"/>
    <w:rsid w:val="007E2130"/>
    <w:rsid w:val="007E222C"/>
    <w:rsid w:val="007E2431"/>
    <w:rsid w:val="007E2A5A"/>
    <w:rsid w:val="007E2A81"/>
    <w:rsid w:val="007E2A9A"/>
    <w:rsid w:val="007E2B30"/>
    <w:rsid w:val="007E2CA3"/>
    <w:rsid w:val="007E2CE1"/>
    <w:rsid w:val="007E2E13"/>
    <w:rsid w:val="007E2F47"/>
    <w:rsid w:val="007E2F51"/>
    <w:rsid w:val="007E2F8B"/>
    <w:rsid w:val="007E3030"/>
    <w:rsid w:val="007E3089"/>
    <w:rsid w:val="007E316B"/>
    <w:rsid w:val="007E317A"/>
    <w:rsid w:val="007E31D9"/>
    <w:rsid w:val="007E3210"/>
    <w:rsid w:val="007E332C"/>
    <w:rsid w:val="007E336D"/>
    <w:rsid w:val="007E3410"/>
    <w:rsid w:val="007E3478"/>
    <w:rsid w:val="007E34A0"/>
    <w:rsid w:val="007E34EC"/>
    <w:rsid w:val="007E39BF"/>
    <w:rsid w:val="007E3A6A"/>
    <w:rsid w:val="007E3B54"/>
    <w:rsid w:val="007E3B76"/>
    <w:rsid w:val="007E3C02"/>
    <w:rsid w:val="007E3C0D"/>
    <w:rsid w:val="007E3D1B"/>
    <w:rsid w:val="007E3FA9"/>
    <w:rsid w:val="007E40A0"/>
    <w:rsid w:val="007E40BA"/>
    <w:rsid w:val="007E40E6"/>
    <w:rsid w:val="007E41B2"/>
    <w:rsid w:val="007E41E4"/>
    <w:rsid w:val="007E42B5"/>
    <w:rsid w:val="007E4536"/>
    <w:rsid w:val="007E4703"/>
    <w:rsid w:val="007E4729"/>
    <w:rsid w:val="007E473F"/>
    <w:rsid w:val="007E4787"/>
    <w:rsid w:val="007E484E"/>
    <w:rsid w:val="007E4989"/>
    <w:rsid w:val="007E49A0"/>
    <w:rsid w:val="007E4A4F"/>
    <w:rsid w:val="007E4A8E"/>
    <w:rsid w:val="007E500D"/>
    <w:rsid w:val="007E5167"/>
    <w:rsid w:val="007E52AB"/>
    <w:rsid w:val="007E52C5"/>
    <w:rsid w:val="007E54E8"/>
    <w:rsid w:val="007E55DE"/>
    <w:rsid w:val="007E575B"/>
    <w:rsid w:val="007E5A1D"/>
    <w:rsid w:val="007E5C35"/>
    <w:rsid w:val="007E5EBF"/>
    <w:rsid w:val="007E5EC0"/>
    <w:rsid w:val="007E5EEB"/>
    <w:rsid w:val="007E5F72"/>
    <w:rsid w:val="007E5F78"/>
    <w:rsid w:val="007E61AB"/>
    <w:rsid w:val="007E6269"/>
    <w:rsid w:val="007E62E3"/>
    <w:rsid w:val="007E6314"/>
    <w:rsid w:val="007E661F"/>
    <w:rsid w:val="007E6674"/>
    <w:rsid w:val="007E6786"/>
    <w:rsid w:val="007E6829"/>
    <w:rsid w:val="007E6AE7"/>
    <w:rsid w:val="007E6ED4"/>
    <w:rsid w:val="007E6F0A"/>
    <w:rsid w:val="007E7250"/>
    <w:rsid w:val="007E74AB"/>
    <w:rsid w:val="007E772D"/>
    <w:rsid w:val="007E775D"/>
    <w:rsid w:val="007E778F"/>
    <w:rsid w:val="007E78CD"/>
    <w:rsid w:val="007E7959"/>
    <w:rsid w:val="007E7A85"/>
    <w:rsid w:val="007E7A90"/>
    <w:rsid w:val="007E7D99"/>
    <w:rsid w:val="007E7FB5"/>
    <w:rsid w:val="007F0061"/>
    <w:rsid w:val="007F00AF"/>
    <w:rsid w:val="007F0126"/>
    <w:rsid w:val="007F0202"/>
    <w:rsid w:val="007F023C"/>
    <w:rsid w:val="007F028B"/>
    <w:rsid w:val="007F0339"/>
    <w:rsid w:val="007F0541"/>
    <w:rsid w:val="007F063A"/>
    <w:rsid w:val="007F071A"/>
    <w:rsid w:val="007F08BE"/>
    <w:rsid w:val="007F092B"/>
    <w:rsid w:val="007F0F72"/>
    <w:rsid w:val="007F1049"/>
    <w:rsid w:val="007F13C0"/>
    <w:rsid w:val="007F13DE"/>
    <w:rsid w:val="007F15AC"/>
    <w:rsid w:val="007F1613"/>
    <w:rsid w:val="007F163D"/>
    <w:rsid w:val="007F18A8"/>
    <w:rsid w:val="007F1A55"/>
    <w:rsid w:val="007F1A79"/>
    <w:rsid w:val="007F1AA3"/>
    <w:rsid w:val="007F1BB1"/>
    <w:rsid w:val="007F1C4B"/>
    <w:rsid w:val="007F1CB7"/>
    <w:rsid w:val="007F1D28"/>
    <w:rsid w:val="007F1DE1"/>
    <w:rsid w:val="007F1ED5"/>
    <w:rsid w:val="007F1F08"/>
    <w:rsid w:val="007F1F3E"/>
    <w:rsid w:val="007F1F46"/>
    <w:rsid w:val="007F2375"/>
    <w:rsid w:val="007F23B1"/>
    <w:rsid w:val="007F2636"/>
    <w:rsid w:val="007F26B9"/>
    <w:rsid w:val="007F27B4"/>
    <w:rsid w:val="007F2A10"/>
    <w:rsid w:val="007F2AA9"/>
    <w:rsid w:val="007F2AF1"/>
    <w:rsid w:val="007F2B68"/>
    <w:rsid w:val="007F2C4F"/>
    <w:rsid w:val="007F2D95"/>
    <w:rsid w:val="007F2DF8"/>
    <w:rsid w:val="007F2EE6"/>
    <w:rsid w:val="007F2FD8"/>
    <w:rsid w:val="007F30CE"/>
    <w:rsid w:val="007F32E4"/>
    <w:rsid w:val="007F3499"/>
    <w:rsid w:val="007F3609"/>
    <w:rsid w:val="007F3620"/>
    <w:rsid w:val="007F3685"/>
    <w:rsid w:val="007F384D"/>
    <w:rsid w:val="007F3874"/>
    <w:rsid w:val="007F39A1"/>
    <w:rsid w:val="007F3BE8"/>
    <w:rsid w:val="007F3C18"/>
    <w:rsid w:val="007F3CA3"/>
    <w:rsid w:val="007F3D25"/>
    <w:rsid w:val="007F3D4C"/>
    <w:rsid w:val="007F3E0E"/>
    <w:rsid w:val="007F3E32"/>
    <w:rsid w:val="007F3EAE"/>
    <w:rsid w:val="007F3EF9"/>
    <w:rsid w:val="007F426C"/>
    <w:rsid w:val="007F4330"/>
    <w:rsid w:val="007F44F7"/>
    <w:rsid w:val="007F4545"/>
    <w:rsid w:val="007F4603"/>
    <w:rsid w:val="007F46A7"/>
    <w:rsid w:val="007F4779"/>
    <w:rsid w:val="007F4810"/>
    <w:rsid w:val="007F4AE6"/>
    <w:rsid w:val="007F4F7D"/>
    <w:rsid w:val="007F5007"/>
    <w:rsid w:val="007F513C"/>
    <w:rsid w:val="007F5216"/>
    <w:rsid w:val="007F53A2"/>
    <w:rsid w:val="007F55CD"/>
    <w:rsid w:val="007F5611"/>
    <w:rsid w:val="007F562B"/>
    <w:rsid w:val="007F568D"/>
    <w:rsid w:val="007F573F"/>
    <w:rsid w:val="007F57FF"/>
    <w:rsid w:val="007F5A21"/>
    <w:rsid w:val="007F5A84"/>
    <w:rsid w:val="007F5AA2"/>
    <w:rsid w:val="007F5C60"/>
    <w:rsid w:val="007F5C92"/>
    <w:rsid w:val="007F5E3E"/>
    <w:rsid w:val="007F616A"/>
    <w:rsid w:val="007F6275"/>
    <w:rsid w:val="007F6405"/>
    <w:rsid w:val="007F6454"/>
    <w:rsid w:val="007F6715"/>
    <w:rsid w:val="007F67E5"/>
    <w:rsid w:val="007F6907"/>
    <w:rsid w:val="007F69E3"/>
    <w:rsid w:val="007F6B48"/>
    <w:rsid w:val="007F6B63"/>
    <w:rsid w:val="007F6BB2"/>
    <w:rsid w:val="007F6C93"/>
    <w:rsid w:val="007F6EB4"/>
    <w:rsid w:val="007F6ED7"/>
    <w:rsid w:val="007F702A"/>
    <w:rsid w:val="007F711A"/>
    <w:rsid w:val="007F72C9"/>
    <w:rsid w:val="007F73F2"/>
    <w:rsid w:val="007F75F2"/>
    <w:rsid w:val="007F783E"/>
    <w:rsid w:val="007F78AE"/>
    <w:rsid w:val="007F795D"/>
    <w:rsid w:val="007F7AA7"/>
    <w:rsid w:val="007F7AED"/>
    <w:rsid w:val="007F7AFB"/>
    <w:rsid w:val="007F7F8B"/>
    <w:rsid w:val="007F7FFB"/>
    <w:rsid w:val="0080010E"/>
    <w:rsid w:val="0080011B"/>
    <w:rsid w:val="0080024F"/>
    <w:rsid w:val="00800254"/>
    <w:rsid w:val="008003B9"/>
    <w:rsid w:val="00800462"/>
    <w:rsid w:val="008004C0"/>
    <w:rsid w:val="008004D9"/>
    <w:rsid w:val="0080056F"/>
    <w:rsid w:val="0080075B"/>
    <w:rsid w:val="0080080D"/>
    <w:rsid w:val="008008D2"/>
    <w:rsid w:val="0080098A"/>
    <w:rsid w:val="00800998"/>
    <w:rsid w:val="0080099C"/>
    <w:rsid w:val="00800A2A"/>
    <w:rsid w:val="00800C22"/>
    <w:rsid w:val="008012FD"/>
    <w:rsid w:val="008013AF"/>
    <w:rsid w:val="00801440"/>
    <w:rsid w:val="0080150B"/>
    <w:rsid w:val="00801761"/>
    <w:rsid w:val="00801907"/>
    <w:rsid w:val="00801A21"/>
    <w:rsid w:val="00801B15"/>
    <w:rsid w:val="00801BC9"/>
    <w:rsid w:val="00801CC4"/>
    <w:rsid w:val="00801E3B"/>
    <w:rsid w:val="00801E5B"/>
    <w:rsid w:val="00801FFF"/>
    <w:rsid w:val="0080202C"/>
    <w:rsid w:val="00802049"/>
    <w:rsid w:val="008020AE"/>
    <w:rsid w:val="00802107"/>
    <w:rsid w:val="008021FF"/>
    <w:rsid w:val="0080222A"/>
    <w:rsid w:val="008022A7"/>
    <w:rsid w:val="008026B4"/>
    <w:rsid w:val="00802990"/>
    <w:rsid w:val="008029DD"/>
    <w:rsid w:val="00802AA4"/>
    <w:rsid w:val="00802B16"/>
    <w:rsid w:val="00802B33"/>
    <w:rsid w:val="00802B67"/>
    <w:rsid w:val="00802BA2"/>
    <w:rsid w:val="00802D11"/>
    <w:rsid w:val="00802E6D"/>
    <w:rsid w:val="00802F66"/>
    <w:rsid w:val="008031FD"/>
    <w:rsid w:val="0080347E"/>
    <w:rsid w:val="008034FB"/>
    <w:rsid w:val="00803589"/>
    <w:rsid w:val="008035EF"/>
    <w:rsid w:val="00803741"/>
    <w:rsid w:val="00803767"/>
    <w:rsid w:val="00803829"/>
    <w:rsid w:val="0080383D"/>
    <w:rsid w:val="00803886"/>
    <w:rsid w:val="008039FA"/>
    <w:rsid w:val="00803A0F"/>
    <w:rsid w:val="00803A7A"/>
    <w:rsid w:val="00803AEC"/>
    <w:rsid w:val="00803BBF"/>
    <w:rsid w:val="00803BC4"/>
    <w:rsid w:val="00803C59"/>
    <w:rsid w:val="00803C7E"/>
    <w:rsid w:val="00803CAA"/>
    <w:rsid w:val="00803DAC"/>
    <w:rsid w:val="00803F86"/>
    <w:rsid w:val="00804285"/>
    <w:rsid w:val="00804599"/>
    <w:rsid w:val="00804872"/>
    <w:rsid w:val="00804947"/>
    <w:rsid w:val="00804C72"/>
    <w:rsid w:val="00804CF0"/>
    <w:rsid w:val="00804D91"/>
    <w:rsid w:val="00804DFA"/>
    <w:rsid w:val="00804FAE"/>
    <w:rsid w:val="0080527A"/>
    <w:rsid w:val="0080530E"/>
    <w:rsid w:val="00805328"/>
    <w:rsid w:val="0080533F"/>
    <w:rsid w:val="008053B1"/>
    <w:rsid w:val="0080541A"/>
    <w:rsid w:val="00805428"/>
    <w:rsid w:val="00805627"/>
    <w:rsid w:val="008057C6"/>
    <w:rsid w:val="0080585E"/>
    <w:rsid w:val="00805917"/>
    <w:rsid w:val="00805AE9"/>
    <w:rsid w:val="00805B27"/>
    <w:rsid w:val="00805D0B"/>
    <w:rsid w:val="00805EE0"/>
    <w:rsid w:val="0080626A"/>
    <w:rsid w:val="00806314"/>
    <w:rsid w:val="0080636D"/>
    <w:rsid w:val="0080663A"/>
    <w:rsid w:val="00806767"/>
    <w:rsid w:val="0080697E"/>
    <w:rsid w:val="00806994"/>
    <w:rsid w:val="008069C5"/>
    <w:rsid w:val="00806A08"/>
    <w:rsid w:val="00806ADF"/>
    <w:rsid w:val="00806C16"/>
    <w:rsid w:val="00806CA6"/>
    <w:rsid w:val="00807071"/>
    <w:rsid w:val="008074A8"/>
    <w:rsid w:val="008074DD"/>
    <w:rsid w:val="00807522"/>
    <w:rsid w:val="0080752C"/>
    <w:rsid w:val="008075A0"/>
    <w:rsid w:val="00807721"/>
    <w:rsid w:val="008078D8"/>
    <w:rsid w:val="0080791B"/>
    <w:rsid w:val="00807948"/>
    <w:rsid w:val="008079BC"/>
    <w:rsid w:val="00807A09"/>
    <w:rsid w:val="00807AA5"/>
    <w:rsid w:val="00807AE3"/>
    <w:rsid w:val="00807B44"/>
    <w:rsid w:val="00807BBF"/>
    <w:rsid w:val="00810179"/>
    <w:rsid w:val="008101D9"/>
    <w:rsid w:val="008102AC"/>
    <w:rsid w:val="008102BB"/>
    <w:rsid w:val="008102C1"/>
    <w:rsid w:val="0081031A"/>
    <w:rsid w:val="008103F7"/>
    <w:rsid w:val="008105D8"/>
    <w:rsid w:val="00810673"/>
    <w:rsid w:val="00810842"/>
    <w:rsid w:val="0081085D"/>
    <w:rsid w:val="008108B7"/>
    <w:rsid w:val="00810984"/>
    <w:rsid w:val="00810B7A"/>
    <w:rsid w:val="008110C5"/>
    <w:rsid w:val="008111EB"/>
    <w:rsid w:val="00811370"/>
    <w:rsid w:val="0081157D"/>
    <w:rsid w:val="00811837"/>
    <w:rsid w:val="008118DA"/>
    <w:rsid w:val="008118F0"/>
    <w:rsid w:val="00811BBF"/>
    <w:rsid w:val="00811F58"/>
    <w:rsid w:val="008120FD"/>
    <w:rsid w:val="008122C5"/>
    <w:rsid w:val="008122D7"/>
    <w:rsid w:val="008123C1"/>
    <w:rsid w:val="008124C8"/>
    <w:rsid w:val="0081283B"/>
    <w:rsid w:val="00812849"/>
    <w:rsid w:val="00812907"/>
    <w:rsid w:val="00812949"/>
    <w:rsid w:val="008129DC"/>
    <w:rsid w:val="00812A81"/>
    <w:rsid w:val="00812B42"/>
    <w:rsid w:val="00812BA1"/>
    <w:rsid w:val="00812BFA"/>
    <w:rsid w:val="00812E78"/>
    <w:rsid w:val="00812EF7"/>
    <w:rsid w:val="008130C9"/>
    <w:rsid w:val="0081310F"/>
    <w:rsid w:val="008133D3"/>
    <w:rsid w:val="00813431"/>
    <w:rsid w:val="008137A5"/>
    <w:rsid w:val="00813808"/>
    <w:rsid w:val="00813950"/>
    <w:rsid w:val="0081395B"/>
    <w:rsid w:val="00813C9B"/>
    <w:rsid w:val="00813D02"/>
    <w:rsid w:val="00813E3F"/>
    <w:rsid w:val="00813FF4"/>
    <w:rsid w:val="0081411A"/>
    <w:rsid w:val="0081411B"/>
    <w:rsid w:val="00814157"/>
    <w:rsid w:val="00814163"/>
    <w:rsid w:val="008141AC"/>
    <w:rsid w:val="008141F5"/>
    <w:rsid w:val="0081420E"/>
    <w:rsid w:val="00814448"/>
    <w:rsid w:val="0081444E"/>
    <w:rsid w:val="008146E1"/>
    <w:rsid w:val="008147D0"/>
    <w:rsid w:val="00814833"/>
    <w:rsid w:val="008148DE"/>
    <w:rsid w:val="0081499F"/>
    <w:rsid w:val="00814AB4"/>
    <w:rsid w:val="00814C51"/>
    <w:rsid w:val="00814D71"/>
    <w:rsid w:val="00815047"/>
    <w:rsid w:val="008150D6"/>
    <w:rsid w:val="008150DC"/>
    <w:rsid w:val="00815184"/>
    <w:rsid w:val="008152BF"/>
    <w:rsid w:val="008153D7"/>
    <w:rsid w:val="0081541C"/>
    <w:rsid w:val="008154AD"/>
    <w:rsid w:val="00815587"/>
    <w:rsid w:val="008155BC"/>
    <w:rsid w:val="00815641"/>
    <w:rsid w:val="008156B2"/>
    <w:rsid w:val="008156DF"/>
    <w:rsid w:val="008158F7"/>
    <w:rsid w:val="0081593D"/>
    <w:rsid w:val="008159DA"/>
    <w:rsid w:val="00815A54"/>
    <w:rsid w:val="00815B38"/>
    <w:rsid w:val="00815C7F"/>
    <w:rsid w:val="00815D18"/>
    <w:rsid w:val="00815FB7"/>
    <w:rsid w:val="00815FC8"/>
    <w:rsid w:val="008160E1"/>
    <w:rsid w:val="00816104"/>
    <w:rsid w:val="008161C2"/>
    <w:rsid w:val="008161CC"/>
    <w:rsid w:val="008161F7"/>
    <w:rsid w:val="00816269"/>
    <w:rsid w:val="00816340"/>
    <w:rsid w:val="0081634D"/>
    <w:rsid w:val="0081646E"/>
    <w:rsid w:val="0081674C"/>
    <w:rsid w:val="008167DD"/>
    <w:rsid w:val="00816845"/>
    <w:rsid w:val="00816998"/>
    <w:rsid w:val="008169DC"/>
    <w:rsid w:val="00816A39"/>
    <w:rsid w:val="00816B55"/>
    <w:rsid w:val="00816D06"/>
    <w:rsid w:val="00816D24"/>
    <w:rsid w:val="00816DF4"/>
    <w:rsid w:val="00817143"/>
    <w:rsid w:val="00817283"/>
    <w:rsid w:val="008173D7"/>
    <w:rsid w:val="00817474"/>
    <w:rsid w:val="0081774B"/>
    <w:rsid w:val="008179AA"/>
    <w:rsid w:val="008179B3"/>
    <w:rsid w:val="00817A6F"/>
    <w:rsid w:val="00817AAB"/>
    <w:rsid w:val="00817B7A"/>
    <w:rsid w:val="00817E42"/>
    <w:rsid w:val="0082033D"/>
    <w:rsid w:val="00820505"/>
    <w:rsid w:val="00820556"/>
    <w:rsid w:val="00820691"/>
    <w:rsid w:val="008206FD"/>
    <w:rsid w:val="008207F7"/>
    <w:rsid w:val="00820CE8"/>
    <w:rsid w:val="00821043"/>
    <w:rsid w:val="0082106A"/>
    <w:rsid w:val="00821103"/>
    <w:rsid w:val="0082118D"/>
    <w:rsid w:val="008212D8"/>
    <w:rsid w:val="008212E2"/>
    <w:rsid w:val="008214C5"/>
    <w:rsid w:val="008216D7"/>
    <w:rsid w:val="00821897"/>
    <w:rsid w:val="00821A9D"/>
    <w:rsid w:val="00821B53"/>
    <w:rsid w:val="00821BCC"/>
    <w:rsid w:val="00821C7E"/>
    <w:rsid w:val="00821D81"/>
    <w:rsid w:val="0082213F"/>
    <w:rsid w:val="00822161"/>
    <w:rsid w:val="0082219D"/>
    <w:rsid w:val="008222AD"/>
    <w:rsid w:val="0082236A"/>
    <w:rsid w:val="008223A3"/>
    <w:rsid w:val="008224E8"/>
    <w:rsid w:val="00822516"/>
    <w:rsid w:val="00822538"/>
    <w:rsid w:val="0082271F"/>
    <w:rsid w:val="008227B8"/>
    <w:rsid w:val="00822890"/>
    <w:rsid w:val="00823280"/>
    <w:rsid w:val="0082333F"/>
    <w:rsid w:val="008233AE"/>
    <w:rsid w:val="00823531"/>
    <w:rsid w:val="00823536"/>
    <w:rsid w:val="0082362B"/>
    <w:rsid w:val="00823661"/>
    <w:rsid w:val="008236F6"/>
    <w:rsid w:val="00823717"/>
    <w:rsid w:val="00823773"/>
    <w:rsid w:val="00823905"/>
    <w:rsid w:val="00823931"/>
    <w:rsid w:val="0082394C"/>
    <w:rsid w:val="008239C3"/>
    <w:rsid w:val="008239DD"/>
    <w:rsid w:val="00823A7A"/>
    <w:rsid w:val="00823AA3"/>
    <w:rsid w:val="00823B15"/>
    <w:rsid w:val="00823BD3"/>
    <w:rsid w:val="00823CBC"/>
    <w:rsid w:val="00823CDB"/>
    <w:rsid w:val="00823D14"/>
    <w:rsid w:val="00823E5C"/>
    <w:rsid w:val="0082406A"/>
    <w:rsid w:val="00824790"/>
    <w:rsid w:val="008249C3"/>
    <w:rsid w:val="00824A57"/>
    <w:rsid w:val="00824AE5"/>
    <w:rsid w:val="00824B03"/>
    <w:rsid w:val="00824FF7"/>
    <w:rsid w:val="00825131"/>
    <w:rsid w:val="00825218"/>
    <w:rsid w:val="008253B1"/>
    <w:rsid w:val="0082564B"/>
    <w:rsid w:val="008256E8"/>
    <w:rsid w:val="008256EA"/>
    <w:rsid w:val="0082572C"/>
    <w:rsid w:val="00825B58"/>
    <w:rsid w:val="00825C9D"/>
    <w:rsid w:val="00825DCC"/>
    <w:rsid w:val="00825E72"/>
    <w:rsid w:val="00825F57"/>
    <w:rsid w:val="00825F7A"/>
    <w:rsid w:val="008260FC"/>
    <w:rsid w:val="0082649E"/>
    <w:rsid w:val="00826653"/>
    <w:rsid w:val="0082683A"/>
    <w:rsid w:val="0082693B"/>
    <w:rsid w:val="00826967"/>
    <w:rsid w:val="008269CA"/>
    <w:rsid w:val="00826A0A"/>
    <w:rsid w:val="00826A5E"/>
    <w:rsid w:val="00826B55"/>
    <w:rsid w:val="00826BC5"/>
    <w:rsid w:val="00826CBB"/>
    <w:rsid w:val="00826CDB"/>
    <w:rsid w:val="00826CDF"/>
    <w:rsid w:val="00826E01"/>
    <w:rsid w:val="00826FBB"/>
    <w:rsid w:val="0082703F"/>
    <w:rsid w:val="00827047"/>
    <w:rsid w:val="0082708B"/>
    <w:rsid w:val="0082745E"/>
    <w:rsid w:val="00827501"/>
    <w:rsid w:val="00827859"/>
    <w:rsid w:val="008279C0"/>
    <w:rsid w:val="00827B87"/>
    <w:rsid w:val="00827F12"/>
    <w:rsid w:val="008301BB"/>
    <w:rsid w:val="00830264"/>
    <w:rsid w:val="00830452"/>
    <w:rsid w:val="0083075A"/>
    <w:rsid w:val="008307C8"/>
    <w:rsid w:val="0083087C"/>
    <w:rsid w:val="008308F0"/>
    <w:rsid w:val="008309B6"/>
    <w:rsid w:val="00830C80"/>
    <w:rsid w:val="00830D06"/>
    <w:rsid w:val="00830EE9"/>
    <w:rsid w:val="00830FF1"/>
    <w:rsid w:val="0083104D"/>
    <w:rsid w:val="0083115E"/>
    <w:rsid w:val="00831186"/>
    <w:rsid w:val="00831203"/>
    <w:rsid w:val="00831300"/>
    <w:rsid w:val="00831305"/>
    <w:rsid w:val="00831394"/>
    <w:rsid w:val="0083175F"/>
    <w:rsid w:val="008317F5"/>
    <w:rsid w:val="0083181E"/>
    <w:rsid w:val="00831E76"/>
    <w:rsid w:val="00831F5D"/>
    <w:rsid w:val="00831FA4"/>
    <w:rsid w:val="00832312"/>
    <w:rsid w:val="00832322"/>
    <w:rsid w:val="00832528"/>
    <w:rsid w:val="0083266A"/>
    <w:rsid w:val="008328D1"/>
    <w:rsid w:val="00832913"/>
    <w:rsid w:val="00832B06"/>
    <w:rsid w:val="00832B1D"/>
    <w:rsid w:val="00832BE0"/>
    <w:rsid w:val="00832D31"/>
    <w:rsid w:val="00832F45"/>
    <w:rsid w:val="00832F48"/>
    <w:rsid w:val="00833014"/>
    <w:rsid w:val="008330F7"/>
    <w:rsid w:val="0083313E"/>
    <w:rsid w:val="008332F8"/>
    <w:rsid w:val="008333E7"/>
    <w:rsid w:val="0083360D"/>
    <w:rsid w:val="00833820"/>
    <w:rsid w:val="008338B9"/>
    <w:rsid w:val="008338CC"/>
    <w:rsid w:val="00833A1A"/>
    <w:rsid w:val="00833A36"/>
    <w:rsid w:val="00833A56"/>
    <w:rsid w:val="00833C15"/>
    <w:rsid w:val="00833F1A"/>
    <w:rsid w:val="008343A9"/>
    <w:rsid w:val="0083460A"/>
    <w:rsid w:val="008346BE"/>
    <w:rsid w:val="008347BC"/>
    <w:rsid w:val="00834811"/>
    <w:rsid w:val="00834969"/>
    <w:rsid w:val="00834978"/>
    <w:rsid w:val="008349AE"/>
    <w:rsid w:val="00834AB2"/>
    <w:rsid w:val="00834CD3"/>
    <w:rsid w:val="00834CDB"/>
    <w:rsid w:val="00834E05"/>
    <w:rsid w:val="00834EAA"/>
    <w:rsid w:val="00834FE5"/>
    <w:rsid w:val="00835249"/>
    <w:rsid w:val="008354F6"/>
    <w:rsid w:val="00835598"/>
    <w:rsid w:val="008355D2"/>
    <w:rsid w:val="00835665"/>
    <w:rsid w:val="008356E6"/>
    <w:rsid w:val="008357D1"/>
    <w:rsid w:val="00835891"/>
    <w:rsid w:val="00835909"/>
    <w:rsid w:val="00835BFD"/>
    <w:rsid w:val="00835BFE"/>
    <w:rsid w:val="00835D18"/>
    <w:rsid w:val="00836040"/>
    <w:rsid w:val="008360DA"/>
    <w:rsid w:val="008362BA"/>
    <w:rsid w:val="008362FE"/>
    <w:rsid w:val="00836336"/>
    <w:rsid w:val="0083636F"/>
    <w:rsid w:val="008366F7"/>
    <w:rsid w:val="0083684A"/>
    <w:rsid w:val="00836916"/>
    <w:rsid w:val="00836D62"/>
    <w:rsid w:val="0083707E"/>
    <w:rsid w:val="008370AF"/>
    <w:rsid w:val="0083728E"/>
    <w:rsid w:val="00837302"/>
    <w:rsid w:val="0083762D"/>
    <w:rsid w:val="00837B3C"/>
    <w:rsid w:val="00837BEC"/>
    <w:rsid w:val="00837C00"/>
    <w:rsid w:val="00837D4A"/>
    <w:rsid w:val="00837E77"/>
    <w:rsid w:val="00837F84"/>
    <w:rsid w:val="00837F88"/>
    <w:rsid w:val="00840051"/>
    <w:rsid w:val="008400A3"/>
    <w:rsid w:val="008401BB"/>
    <w:rsid w:val="008401BD"/>
    <w:rsid w:val="008401C4"/>
    <w:rsid w:val="0084022E"/>
    <w:rsid w:val="0084029C"/>
    <w:rsid w:val="0084046E"/>
    <w:rsid w:val="008404DB"/>
    <w:rsid w:val="00840881"/>
    <w:rsid w:val="008408A1"/>
    <w:rsid w:val="00840906"/>
    <w:rsid w:val="00840F15"/>
    <w:rsid w:val="00840F8D"/>
    <w:rsid w:val="00840FDF"/>
    <w:rsid w:val="0084111A"/>
    <w:rsid w:val="00841129"/>
    <w:rsid w:val="008411B4"/>
    <w:rsid w:val="0084122A"/>
    <w:rsid w:val="0084123C"/>
    <w:rsid w:val="0084123F"/>
    <w:rsid w:val="008412AB"/>
    <w:rsid w:val="00841416"/>
    <w:rsid w:val="0084170A"/>
    <w:rsid w:val="0084170F"/>
    <w:rsid w:val="008417C2"/>
    <w:rsid w:val="008419DD"/>
    <w:rsid w:val="00841AB1"/>
    <w:rsid w:val="00841C38"/>
    <w:rsid w:val="00841DEC"/>
    <w:rsid w:val="008420DB"/>
    <w:rsid w:val="008421D8"/>
    <w:rsid w:val="00842391"/>
    <w:rsid w:val="008424AC"/>
    <w:rsid w:val="0084253F"/>
    <w:rsid w:val="00842818"/>
    <w:rsid w:val="008428B4"/>
    <w:rsid w:val="00842A54"/>
    <w:rsid w:val="00842B9D"/>
    <w:rsid w:val="00842D76"/>
    <w:rsid w:val="00842F11"/>
    <w:rsid w:val="0084307B"/>
    <w:rsid w:val="008430CB"/>
    <w:rsid w:val="00843136"/>
    <w:rsid w:val="0084328A"/>
    <w:rsid w:val="0084339A"/>
    <w:rsid w:val="00843426"/>
    <w:rsid w:val="00843501"/>
    <w:rsid w:val="00843692"/>
    <w:rsid w:val="00843813"/>
    <w:rsid w:val="0084386D"/>
    <w:rsid w:val="00843B3A"/>
    <w:rsid w:val="00843B5E"/>
    <w:rsid w:val="00843C74"/>
    <w:rsid w:val="00843D0F"/>
    <w:rsid w:val="00843ECE"/>
    <w:rsid w:val="00843F3A"/>
    <w:rsid w:val="00844250"/>
    <w:rsid w:val="00844578"/>
    <w:rsid w:val="008449A8"/>
    <w:rsid w:val="008449D6"/>
    <w:rsid w:val="00844AE9"/>
    <w:rsid w:val="00844C2A"/>
    <w:rsid w:val="00844D24"/>
    <w:rsid w:val="00844E50"/>
    <w:rsid w:val="0084506C"/>
    <w:rsid w:val="0084511B"/>
    <w:rsid w:val="00845160"/>
    <w:rsid w:val="00845198"/>
    <w:rsid w:val="008451C6"/>
    <w:rsid w:val="008454ED"/>
    <w:rsid w:val="0084551B"/>
    <w:rsid w:val="008455E0"/>
    <w:rsid w:val="008456BE"/>
    <w:rsid w:val="00845789"/>
    <w:rsid w:val="00845A6C"/>
    <w:rsid w:val="00845AD0"/>
    <w:rsid w:val="00845AD8"/>
    <w:rsid w:val="00845C79"/>
    <w:rsid w:val="00845D8E"/>
    <w:rsid w:val="00845E63"/>
    <w:rsid w:val="00846045"/>
    <w:rsid w:val="0084605D"/>
    <w:rsid w:val="00846084"/>
    <w:rsid w:val="008463FF"/>
    <w:rsid w:val="008466E5"/>
    <w:rsid w:val="00846B96"/>
    <w:rsid w:val="00846CD4"/>
    <w:rsid w:val="00846D77"/>
    <w:rsid w:val="008471AE"/>
    <w:rsid w:val="008473F4"/>
    <w:rsid w:val="00847445"/>
    <w:rsid w:val="0084750D"/>
    <w:rsid w:val="008475E0"/>
    <w:rsid w:val="008477A4"/>
    <w:rsid w:val="008478F4"/>
    <w:rsid w:val="00847B07"/>
    <w:rsid w:val="00847B66"/>
    <w:rsid w:val="00847C44"/>
    <w:rsid w:val="00847FCE"/>
    <w:rsid w:val="00850115"/>
    <w:rsid w:val="00850124"/>
    <w:rsid w:val="00850214"/>
    <w:rsid w:val="0085029D"/>
    <w:rsid w:val="00850477"/>
    <w:rsid w:val="008505D1"/>
    <w:rsid w:val="00850706"/>
    <w:rsid w:val="00850889"/>
    <w:rsid w:val="00850A64"/>
    <w:rsid w:val="00850D48"/>
    <w:rsid w:val="00850DAC"/>
    <w:rsid w:val="00850DCE"/>
    <w:rsid w:val="0085101A"/>
    <w:rsid w:val="008511D4"/>
    <w:rsid w:val="00851478"/>
    <w:rsid w:val="0085149D"/>
    <w:rsid w:val="0085162B"/>
    <w:rsid w:val="00851828"/>
    <w:rsid w:val="00851986"/>
    <w:rsid w:val="00851995"/>
    <w:rsid w:val="00851AF5"/>
    <w:rsid w:val="00851D07"/>
    <w:rsid w:val="00851D92"/>
    <w:rsid w:val="00851D9B"/>
    <w:rsid w:val="008520D6"/>
    <w:rsid w:val="008521D8"/>
    <w:rsid w:val="00852480"/>
    <w:rsid w:val="008524B3"/>
    <w:rsid w:val="00852635"/>
    <w:rsid w:val="008526EE"/>
    <w:rsid w:val="00852802"/>
    <w:rsid w:val="008529D3"/>
    <w:rsid w:val="00852A66"/>
    <w:rsid w:val="00852C21"/>
    <w:rsid w:val="00852C38"/>
    <w:rsid w:val="00852E45"/>
    <w:rsid w:val="00852EA3"/>
    <w:rsid w:val="00852EDE"/>
    <w:rsid w:val="00852FE3"/>
    <w:rsid w:val="00853078"/>
    <w:rsid w:val="008531E5"/>
    <w:rsid w:val="00853260"/>
    <w:rsid w:val="00853276"/>
    <w:rsid w:val="008532AD"/>
    <w:rsid w:val="008532F3"/>
    <w:rsid w:val="00853360"/>
    <w:rsid w:val="00853473"/>
    <w:rsid w:val="008534F0"/>
    <w:rsid w:val="00853570"/>
    <w:rsid w:val="008535F3"/>
    <w:rsid w:val="0085365C"/>
    <w:rsid w:val="00853686"/>
    <w:rsid w:val="008536F3"/>
    <w:rsid w:val="008537C2"/>
    <w:rsid w:val="00853852"/>
    <w:rsid w:val="00853980"/>
    <w:rsid w:val="00853E0E"/>
    <w:rsid w:val="00853E5B"/>
    <w:rsid w:val="00853FA6"/>
    <w:rsid w:val="008540D1"/>
    <w:rsid w:val="0085419B"/>
    <w:rsid w:val="008541D8"/>
    <w:rsid w:val="00854392"/>
    <w:rsid w:val="00854398"/>
    <w:rsid w:val="00854441"/>
    <w:rsid w:val="008546DF"/>
    <w:rsid w:val="008546FF"/>
    <w:rsid w:val="00854938"/>
    <w:rsid w:val="00854BB8"/>
    <w:rsid w:val="00854C88"/>
    <w:rsid w:val="00854D8F"/>
    <w:rsid w:val="00854E45"/>
    <w:rsid w:val="00854F2E"/>
    <w:rsid w:val="00854FB4"/>
    <w:rsid w:val="00854FC0"/>
    <w:rsid w:val="008550B5"/>
    <w:rsid w:val="00855415"/>
    <w:rsid w:val="008554EF"/>
    <w:rsid w:val="008556D8"/>
    <w:rsid w:val="0085571C"/>
    <w:rsid w:val="00855779"/>
    <w:rsid w:val="0085594F"/>
    <w:rsid w:val="00855A21"/>
    <w:rsid w:val="00855AF2"/>
    <w:rsid w:val="00855B22"/>
    <w:rsid w:val="00855B2E"/>
    <w:rsid w:val="00855C94"/>
    <w:rsid w:val="00855F0C"/>
    <w:rsid w:val="00855F96"/>
    <w:rsid w:val="00856067"/>
    <w:rsid w:val="0085656F"/>
    <w:rsid w:val="008565D4"/>
    <w:rsid w:val="00856632"/>
    <w:rsid w:val="008566AB"/>
    <w:rsid w:val="00856842"/>
    <w:rsid w:val="00856941"/>
    <w:rsid w:val="008569FE"/>
    <w:rsid w:val="00856DA4"/>
    <w:rsid w:val="00856E73"/>
    <w:rsid w:val="00857057"/>
    <w:rsid w:val="00857064"/>
    <w:rsid w:val="00857374"/>
    <w:rsid w:val="008574D6"/>
    <w:rsid w:val="008576D6"/>
    <w:rsid w:val="008576F3"/>
    <w:rsid w:val="008578D4"/>
    <w:rsid w:val="00857DED"/>
    <w:rsid w:val="00857EBD"/>
    <w:rsid w:val="008600FC"/>
    <w:rsid w:val="008601CB"/>
    <w:rsid w:val="00860287"/>
    <w:rsid w:val="00860306"/>
    <w:rsid w:val="00860339"/>
    <w:rsid w:val="00860370"/>
    <w:rsid w:val="008603B2"/>
    <w:rsid w:val="008603E1"/>
    <w:rsid w:val="00860689"/>
    <w:rsid w:val="008608F9"/>
    <w:rsid w:val="00860928"/>
    <w:rsid w:val="00860935"/>
    <w:rsid w:val="00860ABA"/>
    <w:rsid w:val="00860D12"/>
    <w:rsid w:val="00860E27"/>
    <w:rsid w:val="00860FF1"/>
    <w:rsid w:val="0086100C"/>
    <w:rsid w:val="00861103"/>
    <w:rsid w:val="00861177"/>
    <w:rsid w:val="008614C1"/>
    <w:rsid w:val="0086177C"/>
    <w:rsid w:val="00861961"/>
    <w:rsid w:val="00861BE3"/>
    <w:rsid w:val="00861C1D"/>
    <w:rsid w:val="00861CB9"/>
    <w:rsid w:val="00861D09"/>
    <w:rsid w:val="00861DC8"/>
    <w:rsid w:val="00862252"/>
    <w:rsid w:val="00862301"/>
    <w:rsid w:val="00862328"/>
    <w:rsid w:val="008623BE"/>
    <w:rsid w:val="0086255A"/>
    <w:rsid w:val="008626F8"/>
    <w:rsid w:val="00862B67"/>
    <w:rsid w:val="00862BE7"/>
    <w:rsid w:val="00862DEA"/>
    <w:rsid w:val="00862E77"/>
    <w:rsid w:val="00862E99"/>
    <w:rsid w:val="00862ED9"/>
    <w:rsid w:val="00862F3C"/>
    <w:rsid w:val="00862F63"/>
    <w:rsid w:val="00862F66"/>
    <w:rsid w:val="00862FDE"/>
    <w:rsid w:val="00863051"/>
    <w:rsid w:val="0086320C"/>
    <w:rsid w:val="008632AF"/>
    <w:rsid w:val="008633E0"/>
    <w:rsid w:val="0086342A"/>
    <w:rsid w:val="0086346F"/>
    <w:rsid w:val="00863523"/>
    <w:rsid w:val="0086373D"/>
    <w:rsid w:val="00863832"/>
    <w:rsid w:val="008638D9"/>
    <w:rsid w:val="00863949"/>
    <w:rsid w:val="008639EC"/>
    <w:rsid w:val="00863B59"/>
    <w:rsid w:val="00863C72"/>
    <w:rsid w:val="00863D14"/>
    <w:rsid w:val="00863D25"/>
    <w:rsid w:val="00863EB0"/>
    <w:rsid w:val="008642BB"/>
    <w:rsid w:val="00864425"/>
    <w:rsid w:val="008644DB"/>
    <w:rsid w:val="008645E0"/>
    <w:rsid w:val="00864601"/>
    <w:rsid w:val="00864628"/>
    <w:rsid w:val="0086463D"/>
    <w:rsid w:val="008646F2"/>
    <w:rsid w:val="008647D8"/>
    <w:rsid w:val="00864EC4"/>
    <w:rsid w:val="00864FEB"/>
    <w:rsid w:val="00865007"/>
    <w:rsid w:val="008653E9"/>
    <w:rsid w:val="0086542D"/>
    <w:rsid w:val="00865490"/>
    <w:rsid w:val="0086555F"/>
    <w:rsid w:val="0086566D"/>
    <w:rsid w:val="00865B46"/>
    <w:rsid w:val="00865E74"/>
    <w:rsid w:val="00865F5A"/>
    <w:rsid w:val="00866004"/>
    <w:rsid w:val="0086637B"/>
    <w:rsid w:val="008664CB"/>
    <w:rsid w:val="00866590"/>
    <w:rsid w:val="008665AF"/>
    <w:rsid w:val="008666E7"/>
    <w:rsid w:val="0086685A"/>
    <w:rsid w:val="008669B4"/>
    <w:rsid w:val="00866D62"/>
    <w:rsid w:val="00866E28"/>
    <w:rsid w:val="00866FF2"/>
    <w:rsid w:val="00867115"/>
    <w:rsid w:val="00867117"/>
    <w:rsid w:val="00867212"/>
    <w:rsid w:val="008672C4"/>
    <w:rsid w:val="00867308"/>
    <w:rsid w:val="0086743B"/>
    <w:rsid w:val="008675A5"/>
    <w:rsid w:val="008675CA"/>
    <w:rsid w:val="0086770F"/>
    <w:rsid w:val="008677EA"/>
    <w:rsid w:val="008679FF"/>
    <w:rsid w:val="00867AE4"/>
    <w:rsid w:val="00867C64"/>
    <w:rsid w:val="00867D99"/>
    <w:rsid w:val="00867ED1"/>
    <w:rsid w:val="00867F12"/>
    <w:rsid w:val="00870035"/>
    <w:rsid w:val="008701E5"/>
    <w:rsid w:val="008702D3"/>
    <w:rsid w:val="008702EF"/>
    <w:rsid w:val="008703F5"/>
    <w:rsid w:val="00870459"/>
    <w:rsid w:val="00870794"/>
    <w:rsid w:val="00870909"/>
    <w:rsid w:val="00870DE3"/>
    <w:rsid w:val="00870E1A"/>
    <w:rsid w:val="00870E9C"/>
    <w:rsid w:val="008710FB"/>
    <w:rsid w:val="008711FE"/>
    <w:rsid w:val="008715C7"/>
    <w:rsid w:val="0087174F"/>
    <w:rsid w:val="008719CE"/>
    <w:rsid w:val="00871A45"/>
    <w:rsid w:val="00871BF0"/>
    <w:rsid w:val="00871C56"/>
    <w:rsid w:val="00871CD9"/>
    <w:rsid w:val="00871F1F"/>
    <w:rsid w:val="00871F6E"/>
    <w:rsid w:val="0087200B"/>
    <w:rsid w:val="008724DB"/>
    <w:rsid w:val="00872669"/>
    <w:rsid w:val="008726EA"/>
    <w:rsid w:val="00872796"/>
    <w:rsid w:val="0087283B"/>
    <w:rsid w:val="00872917"/>
    <w:rsid w:val="00872ACC"/>
    <w:rsid w:val="00872B66"/>
    <w:rsid w:val="00872BB7"/>
    <w:rsid w:val="00872D7A"/>
    <w:rsid w:val="00872DA2"/>
    <w:rsid w:val="00872DE6"/>
    <w:rsid w:val="00872E0A"/>
    <w:rsid w:val="00872E41"/>
    <w:rsid w:val="0087300B"/>
    <w:rsid w:val="0087308C"/>
    <w:rsid w:val="008730EB"/>
    <w:rsid w:val="008734BF"/>
    <w:rsid w:val="00873673"/>
    <w:rsid w:val="00873709"/>
    <w:rsid w:val="008737D8"/>
    <w:rsid w:val="00873829"/>
    <w:rsid w:val="0087382E"/>
    <w:rsid w:val="0087388F"/>
    <w:rsid w:val="00873975"/>
    <w:rsid w:val="00873A5A"/>
    <w:rsid w:val="00873B0C"/>
    <w:rsid w:val="00873BC0"/>
    <w:rsid w:val="00873BCF"/>
    <w:rsid w:val="00873E1C"/>
    <w:rsid w:val="00874413"/>
    <w:rsid w:val="0087456F"/>
    <w:rsid w:val="00874734"/>
    <w:rsid w:val="00874784"/>
    <w:rsid w:val="00874A74"/>
    <w:rsid w:val="00874AF4"/>
    <w:rsid w:val="00874E64"/>
    <w:rsid w:val="00874F06"/>
    <w:rsid w:val="00874F64"/>
    <w:rsid w:val="00875119"/>
    <w:rsid w:val="0087511A"/>
    <w:rsid w:val="008751C1"/>
    <w:rsid w:val="008752C1"/>
    <w:rsid w:val="00875308"/>
    <w:rsid w:val="0087549B"/>
    <w:rsid w:val="00875954"/>
    <w:rsid w:val="008759C1"/>
    <w:rsid w:val="00875C32"/>
    <w:rsid w:val="00875D73"/>
    <w:rsid w:val="00875D84"/>
    <w:rsid w:val="00875DA4"/>
    <w:rsid w:val="00875E4D"/>
    <w:rsid w:val="008760FE"/>
    <w:rsid w:val="00876265"/>
    <w:rsid w:val="008763B3"/>
    <w:rsid w:val="00876459"/>
    <w:rsid w:val="008764FE"/>
    <w:rsid w:val="008767DA"/>
    <w:rsid w:val="00876BCE"/>
    <w:rsid w:val="00876E2D"/>
    <w:rsid w:val="00876E6D"/>
    <w:rsid w:val="00876E96"/>
    <w:rsid w:val="00876EA8"/>
    <w:rsid w:val="00876F2D"/>
    <w:rsid w:val="00876F62"/>
    <w:rsid w:val="00876F9F"/>
    <w:rsid w:val="00877002"/>
    <w:rsid w:val="008772FA"/>
    <w:rsid w:val="008775AD"/>
    <w:rsid w:val="0087764A"/>
    <w:rsid w:val="0087765B"/>
    <w:rsid w:val="00877697"/>
    <w:rsid w:val="008776C5"/>
    <w:rsid w:val="008778B7"/>
    <w:rsid w:val="00877A11"/>
    <w:rsid w:val="00877B20"/>
    <w:rsid w:val="00877BCF"/>
    <w:rsid w:val="00877C6D"/>
    <w:rsid w:val="00877C8D"/>
    <w:rsid w:val="00877C9B"/>
    <w:rsid w:val="00877CAB"/>
    <w:rsid w:val="00877CB4"/>
    <w:rsid w:val="00877DB1"/>
    <w:rsid w:val="00877E7E"/>
    <w:rsid w:val="00877F0A"/>
    <w:rsid w:val="0088004F"/>
    <w:rsid w:val="0088019A"/>
    <w:rsid w:val="00880278"/>
    <w:rsid w:val="008802F1"/>
    <w:rsid w:val="008804EA"/>
    <w:rsid w:val="00880693"/>
    <w:rsid w:val="008807E6"/>
    <w:rsid w:val="008808B8"/>
    <w:rsid w:val="008809D1"/>
    <w:rsid w:val="00880CE3"/>
    <w:rsid w:val="00880F52"/>
    <w:rsid w:val="0088103D"/>
    <w:rsid w:val="00881414"/>
    <w:rsid w:val="008814DA"/>
    <w:rsid w:val="0088151C"/>
    <w:rsid w:val="00881593"/>
    <w:rsid w:val="008815CF"/>
    <w:rsid w:val="00881715"/>
    <w:rsid w:val="008818CB"/>
    <w:rsid w:val="00881964"/>
    <w:rsid w:val="0088197F"/>
    <w:rsid w:val="00881D09"/>
    <w:rsid w:val="00881E02"/>
    <w:rsid w:val="00881E67"/>
    <w:rsid w:val="00881F83"/>
    <w:rsid w:val="00882182"/>
    <w:rsid w:val="00882322"/>
    <w:rsid w:val="00882344"/>
    <w:rsid w:val="00882377"/>
    <w:rsid w:val="008823C8"/>
    <w:rsid w:val="008823F3"/>
    <w:rsid w:val="00882821"/>
    <w:rsid w:val="00882834"/>
    <w:rsid w:val="008828DF"/>
    <w:rsid w:val="00882A73"/>
    <w:rsid w:val="00882C51"/>
    <w:rsid w:val="00882DBD"/>
    <w:rsid w:val="00882E1B"/>
    <w:rsid w:val="0088307A"/>
    <w:rsid w:val="0088314F"/>
    <w:rsid w:val="00883238"/>
    <w:rsid w:val="008832DA"/>
    <w:rsid w:val="0088332C"/>
    <w:rsid w:val="00883435"/>
    <w:rsid w:val="00883441"/>
    <w:rsid w:val="0088352F"/>
    <w:rsid w:val="0088360F"/>
    <w:rsid w:val="0088380B"/>
    <w:rsid w:val="0088384B"/>
    <w:rsid w:val="0088393E"/>
    <w:rsid w:val="00883A53"/>
    <w:rsid w:val="00883A70"/>
    <w:rsid w:val="00883B87"/>
    <w:rsid w:val="00883CA7"/>
    <w:rsid w:val="00883DA9"/>
    <w:rsid w:val="0088405B"/>
    <w:rsid w:val="008842B8"/>
    <w:rsid w:val="008845C4"/>
    <w:rsid w:val="008845CD"/>
    <w:rsid w:val="0088472E"/>
    <w:rsid w:val="0088480C"/>
    <w:rsid w:val="008849BA"/>
    <w:rsid w:val="00884AA5"/>
    <w:rsid w:val="00884B3C"/>
    <w:rsid w:val="00884B60"/>
    <w:rsid w:val="00884BE2"/>
    <w:rsid w:val="00884C29"/>
    <w:rsid w:val="00884C61"/>
    <w:rsid w:val="00884C9D"/>
    <w:rsid w:val="00884DD8"/>
    <w:rsid w:val="00884E6F"/>
    <w:rsid w:val="0088511A"/>
    <w:rsid w:val="008851BD"/>
    <w:rsid w:val="008855A9"/>
    <w:rsid w:val="00885681"/>
    <w:rsid w:val="0088570D"/>
    <w:rsid w:val="0088570E"/>
    <w:rsid w:val="00885874"/>
    <w:rsid w:val="0088587B"/>
    <w:rsid w:val="00885998"/>
    <w:rsid w:val="00885A06"/>
    <w:rsid w:val="00885AEF"/>
    <w:rsid w:val="00885DB6"/>
    <w:rsid w:val="00885E74"/>
    <w:rsid w:val="00886023"/>
    <w:rsid w:val="008860A0"/>
    <w:rsid w:val="008860D7"/>
    <w:rsid w:val="0088621E"/>
    <w:rsid w:val="0088624B"/>
    <w:rsid w:val="00886351"/>
    <w:rsid w:val="008863FA"/>
    <w:rsid w:val="008864AD"/>
    <w:rsid w:val="008864D9"/>
    <w:rsid w:val="00886969"/>
    <w:rsid w:val="00886B61"/>
    <w:rsid w:val="00886BF8"/>
    <w:rsid w:val="00887094"/>
    <w:rsid w:val="00887144"/>
    <w:rsid w:val="00887384"/>
    <w:rsid w:val="00887402"/>
    <w:rsid w:val="0088741F"/>
    <w:rsid w:val="0088742A"/>
    <w:rsid w:val="0088743B"/>
    <w:rsid w:val="0088749C"/>
    <w:rsid w:val="0088762B"/>
    <w:rsid w:val="0088770E"/>
    <w:rsid w:val="008877CC"/>
    <w:rsid w:val="008877E6"/>
    <w:rsid w:val="008879D3"/>
    <w:rsid w:val="00887BBB"/>
    <w:rsid w:val="00887D0E"/>
    <w:rsid w:val="00887D65"/>
    <w:rsid w:val="00887F43"/>
    <w:rsid w:val="00887F8A"/>
    <w:rsid w:val="00887F9F"/>
    <w:rsid w:val="00887FAB"/>
    <w:rsid w:val="00890110"/>
    <w:rsid w:val="0089013F"/>
    <w:rsid w:val="0089014A"/>
    <w:rsid w:val="008901B4"/>
    <w:rsid w:val="0089033E"/>
    <w:rsid w:val="0089037E"/>
    <w:rsid w:val="008903EA"/>
    <w:rsid w:val="00890635"/>
    <w:rsid w:val="00890779"/>
    <w:rsid w:val="0089084A"/>
    <w:rsid w:val="00890BC7"/>
    <w:rsid w:val="00890C6B"/>
    <w:rsid w:val="00890EA8"/>
    <w:rsid w:val="00890ED0"/>
    <w:rsid w:val="00890F59"/>
    <w:rsid w:val="00890F5C"/>
    <w:rsid w:val="00891034"/>
    <w:rsid w:val="00891262"/>
    <w:rsid w:val="00891419"/>
    <w:rsid w:val="0089142E"/>
    <w:rsid w:val="008914AB"/>
    <w:rsid w:val="00891584"/>
    <w:rsid w:val="00891692"/>
    <w:rsid w:val="0089169C"/>
    <w:rsid w:val="008916A6"/>
    <w:rsid w:val="008916DA"/>
    <w:rsid w:val="0089176E"/>
    <w:rsid w:val="0089195C"/>
    <w:rsid w:val="008919BF"/>
    <w:rsid w:val="00891C06"/>
    <w:rsid w:val="00891DB4"/>
    <w:rsid w:val="008924AD"/>
    <w:rsid w:val="0089269F"/>
    <w:rsid w:val="008926E5"/>
    <w:rsid w:val="008929A7"/>
    <w:rsid w:val="00892BA4"/>
    <w:rsid w:val="00892D58"/>
    <w:rsid w:val="00892FA0"/>
    <w:rsid w:val="00893076"/>
    <w:rsid w:val="008930B0"/>
    <w:rsid w:val="0089314B"/>
    <w:rsid w:val="0089319E"/>
    <w:rsid w:val="0089332D"/>
    <w:rsid w:val="00893352"/>
    <w:rsid w:val="0089346C"/>
    <w:rsid w:val="0089354F"/>
    <w:rsid w:val="00893707"/>
    <w:rsid w:val="00893835"/>
    <w:rsid w:val="008938E0"/>
    <w:rsid w:val="0089399F"/>
    <w:rsid w:val="00893C07"/>
    <w:rsid w:val="00893DE5"/>
    <w:rsid w:val="00893DF7"/>
    <w:rsid w:val="00893F2D"/>
    <w:rsid w:val="00893FB8"/>
    <w:rsid w:val="0089402A"/>
    <w:rsid w:val="00894059"/>
    <w:rsid w:val="00894196"/>
    <w:rsid w:val="00894349"/>
    <w:rsid w:val="00894499"/>
    <w:rsid w:val="00894581"/>
    <w:rsid w:val="008945BF"/>
    <w:rsid w:val="0089462A"/>
    <w:rsid w:val="008947CD"/>
    <w:rsid w:val="00894852"/>
    <w:rsid w:val="0089486F"/>
    <w:rsid w:val="008949DC"/>
    <w:rsid w:val="00894B15"/>
    <w:rsid w:val="00894C6A"/>
    <w:rsid w:val="00894D85"/>
    <w:rsid w:val="00894DFC"/>
    <w:rsid w:val="00894E1D"/>
    <w:rsid w:val="0089521A"/>
    <w:rsid w:val="0089525F"/>
    <w:rsid w:val="0089536F"/>
    <w:rsid w:val="008956A0"/>
    <w:rsid w:val="008957AF"/>
    <w:rsid w:val="00895827"/>
    <w:rsid w:val="00895C63"/>
    <w:rsid w:val="00895CB5"/>
    <w:rsid w:val="00895D4B"/>
    <w:rsid w:val="00895E95"/>
    <w:rsid w:val="00895F6C"/>
    <w:rsid w:val="0089602E"/>
    <w:rsid w:val="0089605A"/>
    <w:rsid w:val="008960B3"/>
    <w:rsid w:val="008960EE"/>
    <w:rsid w:val="0089623F"/>
    <w:rsid w:val="0089645D"/>
    <w:rsid w:val="00896481"/>
    <w:rsid w:val="0089673A"/>
    <w:rsid w:val="00896823"/>
    <w:rsid w:val="008968E4"/>
    <w:rsid w:val="008968E8"/>
    <w:rsid w:val="00896B65"/>
    <w:rsid w:val="00896BD6"/>
    <w:rsid w:val="00896C9C"/>
    <w:rsid w:val="00896DD2"/>
    <w:rsid w:val="00896F9D"/>
    <w:rsid w:val="0089702B"/>
    <w:rsid w:val="00897041"/>
    <w:rsid w:val="00897221"/>
    <w:rsid w:val="008972B4"/>
    <w:rsid w:val="008972DF"/>
    <w:rsid w:val="008974E3"/>
    <w:rsid w:val="00897593"/>
    <w:rsid w:val="008975D8"/>
    <w:rsid w:val="008978E8"/>
    <w:rsid w:val="00897956"/>
    <w:rsid w:val="00897970"/>
    <w:rsid w:val="00897B21"/>
    <w:rsid w:val="00897B2C"/>
    <w:rsid w:val="00897B3A"/>
    <w:rsid w:val="00897C48"/>
    <w:rsid w:val="00897CD0"/>
    <w:rsid w:val="008A01F1"/>
    <w:rsid w:val="008A0362"/>
    <w:rsid w:val="008A0383"/>
    <w:rsid w:val="008A039A"/>
    <w:rsid w:val="008A039B"/>
    <w:rsid w:val="008A05DE"/>
    <w:rsid w:val="008A0806"/>
    <w:rsid w:val="008A083C"/>
    <w:rsid w:val="008A0A0E"/>
    <w:rsid w:val="008A0B67"/>
    <w:rsid w:val="008A0C0A"/>
    <w:rsid w:val="008A0C14"/>
    <w:rsid w:val="008A0E05"/>
    <w:rsid w:val="008A0ED8"/>
    <w:rsid w:val="008A0F6B"/>
    <w:rsid w:val="008A1453"/>
    <w:rsid w:val="008A16F9"/>
    <w:rsid w:val="008A173F"/>
    <w:rsid w:val="008A177B"/>
    <w:rsid w:val="008A18A0"/>
    <w:rsid w:val="008A1906"/>
    <w:rsid w:val="008A19EA"/>
    <w:rsid w:val="008A1E6D"/>
    <w:rsid w:val="008A1E9F"/>
    <w:rsid w:val="008A2032"/>
    <w:rsid w:val="008A20D7"/>
    <w:rsid w:val="008A20E0"/>
    <w:rsid w:val="008A2122"/>
    <w:rsid w:val="008A236B"/>
    <w:rsid w:val="008A2389"/>
    <w:rsid w:val="008A23CD"/>
    <w:rsid w:val="008A23F8"/>
    <w:rsid w:val="008A2437"/>
    <w:rsid w:val="008A264A"/>
    <w:rsid w:val="008A271D"/>
    <w:rsid w:val="008A2754"/>
    <w:rsid w:val="008A284A"/>
    <w:rsid w:val="008A2A48"/>
    <w:rsid w:val="008A2BEA"/>
    <w:rsid w:val="008A365F"/>
    <w:rsid w:val="008A36D0"/>
    <w:rsid w:val="008A36F0"/>
    <w:rsid w:val="008A3736"/>
    <w:rsid w:val="008A3790"/>
    <w:rsid w:val="008A38C6"/>
    <w:rsid w:val="008A3997"/>
    <w:rsid w:val="008A3BA8"/>
    <w:rsid w:val="008A3E68"/>
    <w:rsid w:val="008A3E7A"/>
    <w:rsid w:val="008A3FD5"/>
    <w:rsid w:val="008A4280"/>
    <w:rsid w:val="008A4358"/>
    <w:rsid w:val="008A4421"/>
    <w:rsid w:val="008A455D"/>
    <w:rsid w:val="008A4645"/>
    <w:rsid w:val="008A47ED"/>
    <w:rsid w:val="008A48C6"/>
    <w:rsid w:val="008A496C"/>
    <w:rsid w:val="008A4AC1"/>
    <w:rsid w:val="008A4B65"/>
    <w:rsid w:val="008A4C39"/>
    <w:rsid w:val="008A5400"/>
    <w:rsid w:val="008A5421"/>
    <w:rsid w:val="008A562D"/>
    <w:rsid w:val="008A5727"/>
    <w:rsid w:val="008A574E"/>
    <w:rsid w:val="008A5793"/>
    <w:rsid w:val="008A5945"/>
    <w:rsid w:val="008A59B0"/>
    <w:rsid w:val="008A5B0E"/>
    <w:rsid w:val="008A5DBB"/>
    <w:rsid w:val="008A5E22"/>
    <w:rsid w:val="008A5E42"/>
    <w:rsid w:val="008A5F37"/>
    <w:rsid w:val="008A61B0"/>
    <w:rsid w:val="008A626F"/>
    <w:rsid w:val="008A633F"/>
    <w:rsid w:val="008A6415"/>
    <w:rsid w:val="008A651F"/>
    <w:rsid w:val="008A66DF"/>
    <w:rsid w:val="008A6777"/>
    <w:rsid w:val="008A686B"/>
    <w:rsid w:val="008A69E3"/>
    <w:rsid w:val="008A6A99"/>
    <w:rsid w:val="008A6B12"/>
    <w:rsid w:val="008A6C75"/>
    <w:rsid w:val="008A6EA0"/>
    <w:rsid w:val="008A7161"/>
    <w:rsid w:val="008A71BD"/>
    <w:rsid w:val="008A7262"/>
    <w:rsid w:val="008A72E1"/>
    <w:rsid w:val="008A7690"/>
    <w:rsid w:val="008A773A"/>
    <w:rsid w:val="008A78B6"/>
    <w:rsid w:val="008A7C8C"/>
    <w:rsid w:val="008A7CEB"/>
    <w:rsid w:val="008B0007"/>
    <w:rsid w:val="008B0126"/>
    <w:rsid w:val="008B014E"/>
    <w:rsid w:val="008B01B4"/>
    <w:rsid w:val="008B01C0"/>
    <w:rsid w:val="008B02A4"/>
    <w:rsid w:val="008B030B"/>
    <w:rsid w:val="008B0543"/>
    <w:rsid w:val="008B057D"/>
    <w:rsid w:val="008B0716"/>
    <w:rsid w:val="008B0743"/>
    <w:rsid w:val="008B08F8"/>
    <w:rsid w:val="008B0A39"/>
    <w:rsid w:val="008B0A40"/>
    <w:rsid w:val="008B0E8B"/>
    <w:rsid w:val="008B0F32"/>
    <w:rsid w:val="008B102D"/>
    <w:rsid w:val="008B1048"/>
    <w:rsid w:val="008B1248"/>
    <w:rsid w:val="008B13F6"/>
    <w:rsid w:val="008B1479"/>
    <w:rsid w:val="008B1505"/>
    <w:rsid w:val="008B197B"/>
    <w:rsid w:val="008B19D7"/>
    <w:rsid w:val="008B1C02"/>
    <w:rsid w:val="008B1C98"/>
    <w:rsid w:val="008B1E83"/>
    <w:rsid w:val="008B242C"/>
    <w:rsid w:val="008B2528"/>
    <w:rsid w:val="008B25A8"/>
    <w:rsid w:val="008B26D5"/>
    <w:rsid w:val="008B2734"/>
    <w:rsid w:val="008B27B7"/>
    <w:rsid w:val="008B2976"/>
    <w:rsid w:val="008B2BD6"/>
    <w:rsid w:val="008B2C96"/>
    <w:rsid w:val="008B2D05"/>
    <w:rsid w:val="008B319A"/>
    <w:rsid w:val="008B33EE"/>
    <w:rsid w:val="008B3497"/>
    <w:rsid w:val="008B3638"/>
    <w:rsid w:val="008B3707"/>
    <w:rsid w:val="008B370A"/>
    <w:rsid w:val="008B37AC"/>
    <w:rsid w:val="008B3868"/>
    <w:rsid w:val="008B39A8"/>
    <w:rsid w:val="008B3B4C"/>
    <w:rsid w:val="008B3B77"/>
    <w:rsid w:val="008B3BEE"/>
    <w:rsid w:val="008B3D85"/>
    <w:rsid w:val="008B3F63"/>
    <w:rsid w:val="008B441B"/>
    <w:rsid w:val="008B44FC"/>
    <w:rsid w:val="008B4532"/>
    <w:rsid w:val="008B4726"/>
    <w:rsid w:val="008B478D"/>
    <w:rsid w:val="008B4A4F"/>
    <w:rsid w:val="008B4B38"/>
    <w:rsid w:val="008B4C72"/>
    <w:rsid w:val="008B4D39"/>
    <w:rsid w:val="008B4F92"/>
    <w:rsid w:val="008B5137"/>
    <w:rsid w:val="008B51BD"/>
    <w:rsid w:val="008B5202"/>
    <w:rsid w:val="008B52D5"/>
    <w:rsid w:val="008B54AF"/>
    <w:rsid w:val="008B54DC"/>
    <w:rsid w:val="008B552C"/>
    <w:rsid w:val="008B5715"/>
    <w:rsid w:val="008B592F"/>
    <w:rsid w:val="008B5B2C"/>
    <w:rsid w:val="008B5DA1"/>
    <w:rsid w:val="008B60A5"/>
    <w:rsid w:val="008B60AF"/>
    <w:rsid w:val="008B61B8"/>
    <w:rsid w:val="008B626D"/>
    <w:rsid w:val="008B62AE"/>
    <w:rsid w:val="008B62D4"/>
    <w:rsid w:val="008B62D7"/>
    <w:rsid w:val="008B6306"/>
    <w:rsid w:val="008B64CA"/>
    <w:rsid w:val="008B67FF"/>
    <w:rsid w:val="008B692C"/>
    <w:rsid w:val="008B6947"/>
    <w:rsid w:val="008B6A9E"/>
    <w:rsid w:val="008B6BB6"/>
    <w:rsid w:val="008B6BC6"/>
    <w:rsid w:val="008B6C7A"/>
    <w:rsid w:val="008B6CE8"/>
    <w:rsid w:val="008B6D28"/>
    <w:rsid w:val="008B6F6E"/>
    <w:rsid w:val="008B70A8"/>
    <w:rsid w:val="008B716A"/>
    <w:rsid w:val="008B71B5"/>
    <w:rsid w:val="008B730D"/>
    <w:rsid w:val="008B7370"/>
    <w:rsid w:val="008B7718"/>
    <w:rsid w:val="008B778D"/>
    <w:rsid w:val="008B784D"/>
    <w:rsid w:val="008B79A9"/>
    <w:rsid w:val="008B7A77"/>
    <w:rsid w:val="008B7D95"/>
    <w:rsid w:val="008B7FC5"/>
    <w:rsid w:val="008C0067"/>
    <w:rsid w:val="008C0286"/>
    <w:rsid w:val="008C03F4"/>
    <w:rsid w:val="008C042A"/>
    <w:rsid w:val="008C057F"/>
    <w:rsid w:val="008C0585"/>
    <w:rsid w:val="008C074F"/>
    <w:rsid w:val="008C0888"/>
    <w:rsid w:val="008C0B3F"/>
    <w:rsid w:val="008C0CA9"/>
    <w:rsid w:val="008C0EFB"/>
    <w:rsid w:val="008C1145"/>
    <w:rsid w:val="008C119B"/>
    <w:rsid w:val="008C17B1"/>
    <w:rsid w:val="008C1AC3"/>
    <w:rsid w:val="008C1B72"/>
    <w:rsid w:val="008C1C50"/>
    <w:rsid w:val="008C1D2F"/>
    <w:rsid w:val="008C1D56"/>
    <w:rsid w:val="008C1D75"/>
    <w:rsid w:val="008C1E59"/>
    <w:rsid w:val="008C1F23"/>
    <w:rsid w:val="008C2018"/>
    <w:rsid w:val="008C212D"/>
    <w:rsid w:val="008C2147"/>
    <w:rsid w:val="008C21C6"/>
    <w:rsid w:val="008C22FD"/>
    <w:rsid w:val="008C2314"/>
    <w:rsid w:val="008C2517"/>
    <w:rsid w:val="008C25D1"/>
    <w:rsid w:val="008C26C8"/>
    <w:rsid w:val="008C26F8"/>
    <w:rsid w:val="008C2725"/>
    <w:rsid w:val="008C2742"/>
    <w:rsid w:val="008C2752"/>
    <w:rsid w:val="008C2800"/>
    <w:rsid w:val="008C292A"/>
    <w:rsid w:val="008C2A59"/>
    <w:rsid w:val="008C2AE1"/>
    <w:rsid w:val="008C2CC6"/>
    <w:rsid w:val="008C2E71"/>
    <w:rsid w:val="008C2F6A"/>
    <w:rsid w:val="008C32E7"/>
    <w:rsid w:val="008C33C0"/>
    <w:rsid w:val="008C3430"/>
    <w:rsid w:val="008C3505"/>
    <w:rsid w:val="008C3531"/>
    <w:rsid w:val="008C3973"/>
    <w:rsid w:val="008C3A10"/>
    <w:rsid w:val="008C3B1B"/>
    <w:rsid w:val="008C3CC9"/>
    <w:rsid w:val="008C3DBA"/>
    <w:rsid w:val="008C3EFF"/>
    <w:rsid w:val="008C3F2C"/>
    <w:rsid w:val="008C464F"/>
    <w:rsid w:val="008C47C2"/>
    <w:rsid w:val="008C48CD"/>
    <w:rsid w:val="008C4941"/>
    <w:rsid w:val="008C4980"/>
    <w:rsid w:val="008C4ABD"/>
    <w:rsid w:val="008C4D3D"/>
    <w:rsid w:val="008C4DA0"/>
    <w:rsid w:val="008C4F4A"/>
    <w:rsid w:val="008C5167"/>
    <w:rsid w:val="008C530F"/>
    <w:rsid w:val="008C54BD"/>
    <w:rsid w:val="008C5643"/>
    <w:rsid w:val="008C57C2"/>
    <w:rsid w:val="008C5DC7"/>
    <w:rsid w:val="008C5F03"/>
    <w:rsid w:val="008C5FE2"/>
    <w:rsid w:val="008C6195"/>
    <w:rsid w:val="008C622F"/>
    <w:rsid w:val="008C6363"/>
    <w:rsid w:val="008C6386"/>
    <w:rsid w:val="008C63B1"/>
    <w:rsid w:val="008C6658"/>
    <w:rsid w:val="008C67CF"/>
    <w:rsid w:val="008C67D7"/>
    <w:rsid w:val="008C6966"/>
    <w:rsid w:val="008C696C"/>
    <w:rsid w:val="008C6C8C"/>
    <w:rsid w:val="008C6CE6"/>
    <w:rsid w:val="008C6D54"/>
    <w:rsid w:val="008C6D8D"/>
    <w:rsid w:val="008C6DEE"/>
    <w:rsid w:val="008C702A"/>
    <w:rsid w:val="008C70E1"/>
    <w:rsid w:val="008C72A8"/>
    <w:rsid w:val="008C72BC"/>
    <w:rsid w:val="008C7363"/>
    <w:rsid w:val="008C741E"/>
    <w:rsid w:val="008C74DB"/>
    <w:rsid w:val="008C758F"/>
    <w:rsid w:val="008C7597"/>
    <w:rsid w:val="008C761B"/>
    <w:rsid w:val="008C78F8"/>
    <w:rsid w:val="008C79E4"/>
    <w:rsid w:val="008C7A7E"/>
    <w:rsid w:val="008C7A87"/>
    <w:rsid w:val="008C7AAA"/>
    <w:rsid w:val="008C7B1F"/>
    <w:rsid w:val="008C7B38"/>
    <w:rsid w:val="008C7D81"/>
    <w:rsid w:val="008C7E07"/>
    <w:rsid w:val="008C7E13"/>
    <w:rsid w:val="008D00CE"/>
    <w:rsid w:val="008D016D"/>
    <w:rsid w:val="008D0218"/>
    <w:rsid w:val="008D047E"/>
    <w:rsid w:val="008D07E7"/>
    <w:rsid w:val="008D0827"/>
    <w:rsid w:val="008D0888"/>
    <w:rsid w:val="008D0C57"/>
    <w:rsid w:val="008D0EC2"/>
    <w:rsid w:val="008D0F70"/>
    <w:rsid w:val="008D0F75"/>
    <w:rsid w:val="008D1068"/>
    <w:rsid w:val="008D11DA"/>
    <w:rsid w:val="008D12A8"/>
    <w:rsid w:val="008D146F"/>
    <w:rsid w:val="008D14B1"/>
    <w:rsid w:val="008D1726"/>
    <w:rsid w:val="008D17EA"/>
    <w:rsid w:val="008D1835"/>
    <w:rsid w:val="008D1857"/>
    <w:rsid w:val="008D1B6D"/>
    <w:rsid w:val="008D1FE0"/>
    <w:rsid w:val="008D208D"/>
    <w:rsid w:val="008D24DA"/>
    <w:rsid w:val="008D24DB"/>
    <w:rsid w:val="008D281F"/>
    <w:rsid w:val="008D28A7"/>
    <w:rsid w:val="008D2970"/>
    <w:rsid w:val="008D2AFE"/>
    <w:rsid w:val="008D2BCE"/>
    <w:rsid w:val="008D2C07"/>
    <w:rsid w:val="008D2D1C"/>
    <w:rsid w:val="008D2D70"/>
    <w:rsid w:val="008D2FA6"/>
    <w:rsid w:val="008D307D"/>
    <w:rsid w:val="008D30EA"/>
    <w:rsid w:val="008D3134"/>
    <w:rsid w:val="008D323F"/>
    <w:rsid w:val="008D33F5"/>
    <w:rsid w:val="008D34C6"/>
    <w:rsid w:val="008D3821"/>
    <w:rsid w:val="008D38B9"/>
    <w:rsid w:val="008D3DDE"/>
    <w:rsid w:val="008D3E16"/>
    <w:rsid w:val="008D41DE"/>
    <w:rsid w:val="008D4281"/>
    <w:rsid w:val="008D4293"/>
    <w:rsid w:val="008D4730"/>
    <w:rsid w:val="008D49AC"/>
    <w:rsid w:val="008D4BE6"/>
    <w:rsid w:val="008D4D04"/>
    <w:rsid w:val="008D4D8D"/>
    <w:rsid w:val="008D4E9A"/>
    <w:rsid w:val="008D5029"/>
    <w:rsid w:val="008D5297"/>
    <w:rsid w:val="008D5307"/>
    <w:rsid w:val="008D5348"/>
    <w:rsid w:val="008D5370"/>
    <w:rsid w:val="008D548A"/>
    <w:rsid w:val="008D551E"/>
    <w:rsid w:val="008D55C8"/>
    <w:rsid w:val="008D5689"/>
    <w:rsid w:val="008D56C8"/>
    <w:rsid w:val="008D581B"/>
    <w:rsid w:val="008D5831"/>
    <w:rsid w:val="008D5A92"/>
    <w:rsid w:val="008D5C1F"/>
    <w:rsid w:val="008D5C82"/>
    <w:rsid w:val="008D5EDB"/>
    <w:rsid w:val="008D5F11"/>
    <w:rsid w:val="008D5F77"/>
    <w:rsid w:val="008D5FA4"/>
    <w:rsid w:val="008D5FD0"/>
    <w:rsid w:val="008D6077"/>
    <w:rsid w:val="008D60CA"/>
    <w:rsid w:val="008D60CF"/>
    <w:rsid w:val="008D6238"/>
    <w:rsid w:val="008D624A"/>
    <w:rsid w:val="008D6292"/>
    <w:rsid w:val="008D62BD"/>
    <w:rsid w:val="008D64A3"/>
    <w:rsid w:val="008D64B9"/>
    <w:rsid w:val="008D64BB"/>
    <w:rsid w:val="008D654A"/>
    <w:rsid w:val="008D661A"/>
    <w:rsid w:val="008D68C3"/>
    <w:rsid w:val="008D68CF"/>
    <w:rsid w:val="008D6A83"/>
    <w:rsid w:val="008D6B8F"/>
    <w:rsid w:val="008D6CE6"/>
    <w:rsid w:val="008D6E95"/>
    <w:rsid w:val="008D6E9E"/>
    <w:rsid w:val="008D6EB0"/>
    <w:rsid w:val="008D7173"/>
    <w:rsid w:val="008D71E2"/>
    <w:rsid w:val="008D7294"/>
    <w:rsid w:val="008D72F4"/>
    <w:rsid w:val="008D75FB"/>
    <w:rsid w:val="008D7633"/>
    <w:rsid w:val="008D7723"/>
    <w:rsid w:val="008D7879"/>
    <w:rsid w:val="008D78C4"/>
    <w:rsid w:val="008D7CFB"/>
    <w:rsid w:val="008D7E50"/>
    <w:rsid w:val="008D7E92"/>
    <w:rsid w:val="008E0002"/>
    <w:rsid w:val="008E00C8"/>
    <w:rsid w:val="008E00EB"/>
    <w:rsid w:val="008E02A2"/>
    <w:rsid w:val="008E0400"/>
    <w:rsid w:val="008E0430"/>
    <w:rsid w:val="008E0587"/>
    <w:rsid w:val="008E0651"/>
    <w:rsid w:val="008E085B"/>
    <w:rsid w:val="008E08E7"/>
    <w:rsid w:val="008E0AE3"/>
    <w:rsid w:val="008E0D26"/>
    <w:rsid w:val="008E0DB7"/>
    <w:rsid w:val="008E1271"/>
    <w:rsid w:val="008E127F"/>
    <w:rsid w:val="008E1293"/>
    <w:rsid w:val="008E145E"/>
    <w:rsid w:val="008E14A3"/>
    <w:rsid w:val="008E1603"/>
    <w:rsid w:val="008E1795"/>
    <w:rsid w:val="008E17B5"/>
    <w:rsid w:val="008E197D"/>
    <w:rsid w:val="008E198B"/>
    <w:rsid w:val="008E1A06"/>
    <w:rsid w:val="008E1DE2"/>
    <w:rsid w:val="008E1E69"/>
    <w:rsid w:val="008E1F10"/>
    <w:rsid w:val="008E2093"/>
    <w:rsid w:val="008E20DE"/>
    <w:rsid w:val="008E2168"/>
    <w:rsid w:val="008E2306"/>
    <w:rsid w:val="008E2354"/>
    <w:rsid w:val="008E2554"/>
    <w:rsid w:val="008E265D"/>
    <w:rsid w:val="008E280F"/>
    <w:rsid w:val="008E2847"/>
    <w:rsid w:val="008E2A9D"/>
    <w:rsid w:val="008E2B06"/>
    <w:rsid w:val="008E2BB0"/>
    <w:rsid w:val="008E2D83"/>
    <w:rsid w:val="008E2E82"/>
    <w:rsid w:val="008E2EA8"/>
    <w:rsid w:val="008E3118"/>
    <w:rsid w:val="008E31D1"/>
    <w:rsid w:val="008E34C3"/>
    <w:rsid w:val="008E355A"/>
    <w:rsid w:val="008E3573"/>
    <w:rsid w:val="008E364C"/>
    <w:rsid w:val="008E3672"/>
    <w:rsid w:val="008E3712"/>
    <w:rsid w:val="008E38AC"/>
    <w:rsid w:val="008E3CA6"/>
    <w:rsid w:val="008E3DB6"/>
    <w:rsid w:val="008E40E6"/>
    <w:rsid w:val="008E4123"/>
    <w:rsid w:val="008E422D"/>
    <w:rsid w:val="008E441A"/>
    <w:rsid w:val="008E447A"/>
    <w:rsid w:val="008E4680"/>
    <w:rsid w:val="008E47CC"/>
    <w:rsid w:val="008E48A7"/>
    <w:rsid w:val="008E495E"/>
    <w:rsid w:val="008E4A46"/>
    <w:rsid w:val="008E4AC9"/>
    <w:rsid w:val="008E5027"/>
    <w:rsid w:val="008E52C0"/>
    <w:rsid w:val="008E5508"/>
    <w:rsid w:val="008E5660"/>
    <w:rsid w:val="008E56BA"/>
    <w:rsid w:val="008E5A56"/>
    <w:rsid w:val="008E5A71"/>
    <w:rsid w:val="008E5C46"/>
    <w:rsid w:val="008E5E72"/>
    <w:rsid w:val="008E5EE5"/>
    <w:rsid w:val="008E607E"/>
    <w:rsid w:val="008E6134"/>
    <w:rsid w:val="008E627E"/>
    <w:rsid w:val="008E6427"/>
    <w:rsid w:val="008E6537"/>
    <w:rsid w:val="008E6569"/>
    <w:rsid w:val="008E6747"/>
    <w:rsid w:val="008E674C"/>
    <w:rsid w:val="008E6753"/>
    <w:rsid w:val="008E6851"/>
    <w:rsid w:val="008E68B1"/>
    <w:rsid w:val="008E699F"/>
    <w:rsid w:val="008E69CE"/>
    <w:rsid w:val="008E69DF"/>
    <w:rsid w:val="008E69F3"/>
    <w:rsid w:val="008E6F57"/>
    <w:rsid w:val="008E6FD8"/>
    <w:rsid w:val="008E7052"/>
    <w:rsid w:val="008E71E0"/>
    <w:rsid w:val="008E7463"/>
    <w:rsid w:val="008E747D"/>
    <w:rsid w:val="008E756C"/>
    <w:rsid w:val="008E7621"/>
    <w:rsid w:val="008E7673"/>
    <w:rsid w:val="008E76C7"/>
    <w:rsid w:val="008E77A8"/>
    <w:rsid w:val="008E7B78"/>
    <w:rsid w:val="008E7C72"/>
    <w:rsid w:val="008E7F1D"/>
    <w:rsid w:val="008F007E"/>
    <w:rsid w:val="008F0107"/>
    <w:rsid w:val="008F0271"/>
    <w:rsid w:val="008F02FE"/>
    <w:rsid w:val="008F0438"/>
    <w:rsid w:val="008F05F5"/>
    <w:rsid w:val="008F05FC"/>
    <w:rsid w:val="008F067E"/>
    <w:rsid w:val="008F0806"/>
    <w:rsid w:val="008F08BF"/>
    <w:rsid w:val="008F0937"/>
    <w:rsid w:val="008F0AD6"/>
    <w:rsid w:val="008F0C59"/>
    <w:rsid w:val="008F0DC5"/>
    <w:rsid w:val="008F0DE7"/>
    <w:rsid w:val="008F0E2C"/>
    <w:rsid w:val="008F0F3A"/>
    <w:rsid w:val="008F0F60"/>
    <w:rsid w:val="008F103C"/>
    <w:rsid w:val="008F10DC"/>
    <w:rsid w:val="008F1242"/>
    <w:rsid w:val="008F12CD"/>
    <w:rsid w:val="008F138B"/>
    <w:rsid w:val="008F1770"/>
    <w:rsid w:val="008F1950"/>
    <w:rsid w:val="008F1957"/>
    <w:rsid w:val="008F1A13"/>
    <w:rsid w:val="008F1A52"/>
    <w:rsid w:val="008F1AA8"/>
    <w:rsid w:val="008F1B10"/>
    <w:rsid w:val="008F1E80"/>
    <w:rsid w:val="008F1F8D"/>
    <w:rsid w:val="008F1FBF"/>
    <w:rsid w:val="008F2054"/>
    <w:rsid w:val="008F2096"/>
    <w:rsid w:val="008F233C"/>
    <w:rsid w:val="008F23A2"/>
    <w:rsid w:val="008F2441"/>
    <w:rsid w:val="008F254E"/>
    <w:rsid w:val="008F2861"/>
    <w:rsid w:val="008F28F5"/>
    <w:rsid w:val="008F2BB9"/>
    <w:rsid w:val="008F2DBE"/>
    <w:rsid w:val="008F2DF6"/>
    <w:rsid w:val="008F2E53"/>
    <w:rsid w:val="008F3470"/>
    <w:rsid w:val="008F34BF"/>
    <w:rsid w:val="008F3822"/>
    <w:rsid w:val="008F3B98"/>
    <w:rsid w:val="008F3BA5"/>
    <w:rsid w:val="008F3C07"/>
    <w:rsid w:val="008F3D0C"/>
    <w:rsid w:val="008F3E0C"/>
    <w:rsid w:val="008F3EDB"/>
    <w:rsid w:val="008F41F6"/>
    <w:rsid w:val="008F425C"/>
    <w:rsid w:val="008F43A1"/>
    <w:rsid w:val="008F45E2"/>
    <w:rsid w:val="008F4757"/>
    <w:rsid w:val="008F4808"/>
    <w:rsid w:val="008F4867"/>
    <w:rsid w:val="008F4886"/>
    <w:rsid w:val="008F4938"/>
    <w:rsid w:val="008F4A12"/>
    <w:rsid w:val="008F4C37"/>
    <w:rsid w:val="008F4D00"/>
    <w:rsid w:val="008F4DAB"/>
    <w:rsid w:val="008F4F2B"/>
    <w:rsid w:val="008F506D"/>
    <w:rsid w:val="008F5102"/>
    <w:rsid w:val="008F544F"/>
    <w:rsid w:val="008F55DE"/>
    <w:rsid w:val="008F56DA"/>
    <w:rsid w:val="008F585D"/>
    <w:rsid w:val="008F59E5"/>
    <w:rsid w:val="008F5A0A"/>
    <w:rsid w:val="008F5A2B"/>
    <w:rsid w:val="008F5B1F"/>
    <w:rsid w:val="008F5C54"/>
    <w:rsid w:val="008F5C78"/>
    <w:rsid w:val="008F5C90"/>
    <w:rsid w:val="008F5E62"/>
    <w:rsid w:val="008F5EBE"/>
    <w:rsid w:val="008F5EF6"/>
    <w:rsid w:val="008F5F17"/>
    <w:rsid w:val="008F61DA"/>
    <w:rsid w:val="008F63B7"/>
    <w:rsid w:val="008F63F6"/>
    <w:rsid w:val="008F6549"/>
    <w:rsid w:val="008F6554"/>
    <w:rsid w:val="008F6665"/>
    <w:rsid w:val="008F68A0"/>
    <w:rsid w:val="008F6961"/>
    <w:rsid w:val="008F6997"/>
    <w:rsid w:val="008F6B74"/>
    <w:rsid w:val="008F6C42"/>
    <w:rsid w:val="008F7163"/>
    <w:rsid w:val="008F7364"/>
    <w:rsid w:val="008F75E5"/>
    <w:rsid w:val="008F7763"/>
    <w:rsid w:val="008F7865"/>
    <w:rsid w:val="008F78FA"/>
    <w:rsid w:val="008F7902"/>
    <w:rsid w:val="008F7AEF"/>
    <w:rsid w:val="008F7BBE"/>
    <w:rsid w:val="008F7C25"/>
    <w:rsid w:val="008F7C83"/>
    <w:rsid w:val="008F7D84"/>
    <w:rsid w:val="00900375"/>
    <w:rsid w:val="00900448"/>
    <w:rsid w:val="00900464"/>
    <w:rsid w:val="00900471"/>
    <w:rsid w:val="009005E8"/>
    <w:rsid w:val="0090061E"/>
    <w:rsid w:val="00900626"/>
    <w:rsid w:val="00900703"/>
    <w:rsid w:val="00900A48"/>
    <w:rsid w:val="00900A7E"/>
    <w:rsid w:val="00900B0C"/>
    <w:rsid w:val="00900CBC"/>
    <w:rsid w:val="00900D54"/>
    <w:rsid w:val="00900E7F"/>
    <w:rsid w:val="00900F7B"/>
    <w:rsid w:val="00901037"/>
    <w:rsid w:val="0090106D"/>
    <w:rsid w:val="00901134"/>
    <w:rsid w:val="009013C5"/>
    <w:rsid w:val="00901435"/>
    <w:rsid w:val="009015C0"/>
    <w:rsid w:val="009016D7"/>
    <w:rsid w:val="009016F2"/>
    <w:rsid w:val="0090170D"/>
    <w:rsid w:val="0090178E"/>
    <w:rsid w:val="00901830"/>
    <w:rsid w:val="00901A69"/>
    <w:rsid w:val="00901BAF"/>
    <w:rsid w:val="00901F41"/>
    <w:rsid w:val="0090202F"/>
    <w:rsid w:val="00902051"/>
    <w:rsid w:val="009021A9"/>
    <w:rsid w:val="0090231D"/>
    <w:rsid w:val="00902452"/>
    <w:rsid w:val="00902559"/>
    <w:rsid w:val="00902670"/>
    <w:rsid w:val="009026E8"/>
    <w:rsid w:val="0090276B"/>
    <w:rsid w:val="0090296D"/>
    <w:rsid w:val="00902997"/>
    <w:rsid w:val="00902BD4"/>
    <w:rsid w:val="00902BDF"/>
    <w:rsid w:val="00902C58"/>
    <w:rsid w:val="00902C65"/>
    <w:rsid w:val="00902DA0"/>
    <w:rsid w:val="00902EC3"/>
    <w:rsid w:val="009033A9"/>
    <w:rsid w:val="0090340A"/>
    <w:rsid w:val="00903518"/>
    <w:rsid w:val="009036F0"/>
    <w:rsid w:val="0090372D"/>
    <w:rsid w:val="00903776"/>
    <w:rsid w:val="00903AD3"/>
    <w:rsid w:val="00903C3D"/>
    <w:rsid w:val="00903C7F"/>
    <w:rsid w:val="00903F2F"/>
    <w:rsid w:val="00903F6A"/>
    <w:rsid w:val="00903F99"/>
    <w:rsid w:val="00904096"/>
    <w:rsid w:val="009040F3"/>
    <w:rsid w:val="00904286"/>
    <w:rsid w:val="00904295"/>
    <w:rsid w:val="009043D9"/>
    <w:rsid w:val="00904535"/>
    <w:rsid w:val="009046C3"/>
    <w:rsid w:val="009046ED"/>
    <w:rsid w:val="00904796"/>
    <w:rsid w:val="00904840"/>
    <w:rsid w:val="00904894"/>
    <w:rsid w:val="0090497F"/>
    <w:rsid w:val="00904A39"/>
    <w:rsid w:val="00904CAC"/>
    <w:rsid w:val="00904DBE"/>
    <w:rsid w:val="00904FE4"/>
    <w:rsid w:val="0090514B"/>
    <w:rsid w:val="009051B9"/>
    <w:rsid w:val="009051D0"/>
    <w:rsid w:val="009051D7"/>
    <w:rsid w:val="0090523C"/>
    <w:rsid w:val="0090528E"/>
    <w:rsid w:val="009052FB"/>
    <w:rsid w:val="0090532D"/>
    <w:rsid w:val="009053D6"/>
    <w:rsid w:val="00905640"/>
    <w:rsid w:val="0090568F"/>
    <w:rsid w:val="00905824"/>
    <w:rsid w:val="00905A70"/>
    <w:rsid w:val="00905AC6"/>
    <w:rsid w:val="009060F9"/>
    <w:rsid w:val="0090611B"/>
    <w:rsid w:val="00906130"/>
    <w:rsid w:val="009061A4"/>
    <w:rsid w:val="009064A5"/>
    <w:rsid w:val="00906547"/>
    <w:rsid w:val="00906648"/>
    <w:rsid w:val="009066AA"/>
    <w:rsid w:val="009068AB"/>
    <w:rsid w:val="009068EC"/>
    <w:rsid w:val="00906933"/>
    <w:rsid w:val="00906B31"/>
    <w:rsid w:val="00906D3A"/>
    <w:rsid w:val="00906D4B"/>
    <w:rsid w:val="009070F6"/>
    <w:rsid w:val="0090714B"/>
    <w:rsid w:val="0090718D"/>
    <w:rsid w:val="009072BD"/>
    <w:rsid w:val="00907479"/>
    <w:rsid w:val="009077C1"/>
    <w:rsid w:val="00907863"/>
    <w:rsid w:val="009078AE"/>
    <w:rsid w:val="009079C1"/>
    <w:rsid w:val="00907D4E"/>
    <w:rsid w:val="00907F8D"/>
    <w:rsid w:val="00907FDF"/>
    <w:rsid w:val="00907FEE"/>
    <w:rsid w:val="009100CC"/>
    <w:rsid w:val="009101B7"/>
    <w:rsid w:val="009101E8"/>
    <w:rsid w:val="00910216"/>
    <w:rsid w:val="00910226"/>
    <w:rsid w:val="0091028C"/>
    <w:rsid w:val="009102F7"/>
    <w:rsid w:val="0091038B"/>
    <w:rsid w:val="009106BF"/>
    <w:rsid w:val="0091076B"/>
    <w:rsid w:val="00910983"/>
    <w:rsid w:val="00910BD5"/>
    <w:rsid w:val="009113CB"/>
    <w:rsid w:val="009114C6"/>
    <w:rsid w:val="00911767"/>
    <w:rsid w:val="00911787"/>
    <w:rsid w:val="00911A49"/>
    <w:rsid w:val="00911A4C"/>
    <w:rsid w:val="00911A92"/>
    <w:rsid w:val="00911AFD"/>
    <w:rsid w:val="00911B20"/>
    <w:rsid w:val="00911CB5"/>
    <w:rsid w:val="00911D2F"/>
    <w:rsid w:val="00911DEC"/>
    <w:rsid w:val="00911E87"/>
    <w:rsid w:val="00912136"/>
    <w:rsid w:val="0091220E"/>
    <w:rsid w:val="00912332"/>
    <w:rsid w:val="009124C5"/>
    <w:rsid w:val="009125CF"/>
    <w:rsid w:val="00912695"/>
    <w:rsid w:val="009126A7"/>
    <w:rsid w:val="00912943"/>
    <w:rsid w:val="00912965"/>
    <w:rsid w:val="009129A8"/>
    <w:rsid w:val="00912A71"/>
    <w:rsid w:val="00912A78"/>
    <w:rsid w:val="00912D68"/>
    <w:rsid w:val="00912E02"/>
    <w:rsid w:val="00912F0B"/>
    <w:rsid w:val="00912FA8"/>
    <w:rsid w:val="00913073"/>
    <w:rsid w:val="009131F6"/>
    <w:rsid w:val="009132E9"/>
    <w:rsid w:val="00913431"/>
    <w:rsid w:val="009134B0"/>
    <w:rsid w:val="009134C4"/>
    <w:rsid w:val="00913557"/>
    <w:rsid w:val="00913633"/>
    <w:rsid w:val="009136F6"/>
    <w:rsid w:val="00913726"/>
    <w:rsid w:val="0091376A"/>
    <w:rsid w:val="009137E3"/>
    <w:rsid w:val="0091385E"/>
    <w:rsid w:val="009139C4"/>
    <w:rsid w:val="00913A19"/>
    <w:rsid w:val="00913A25"/>
    <w:rsid w:val="00913B13"/>
    <w:rsid w:val="00913B3D"/>
    <w:rsid w:val="00913DE0"/>
    <w:rsid w:val="00913E06"/>
    <w:rsid w:val="009141AB"/>
    <w:rsid w:val="00914294"/>
    <w:rsid w:val="00914315"/>
    <w:rsid w:val="00914371"/>
    <w:rsid w:val="00914538"/>
    <w:rsid w:val="0091462D"/>
    <w:rsid w:val="009147EB"/>
    <w:rsid w:val="00914811"/>
    <w:rsid w:val="0091487F"/>
    <w:rsid w:val="009148D8"/>
    <w:rsid w:val="009148FD"/>
    <w:rsid w:val="00914AF4"/>
    <w:rsid w:val="00914C24"/>
    <w:rsid w:val="00914C9E"/>
    <w:rsid w:val="00914EDB"/>
    <w:rsid w:val="00915338"/>
    <w:rsid w:val="009154D6"/>
    <w:rsid w:val="0091563C"/>
    <w:rsid w:val="009158F1"/>
    <w:rsid w:val="00915BC2"/>
    <w:rsid w:val="00915C13"/>
    <w:rsid w:val="00915E68"/>
    <w:rsid w:val="00915ED4"/>
    <w:rsid w:val="00916533"/>
    <w:rsid w:val="00916658"/>
    <w:rsid w:val="00916694"/>
    <w:rsid w:val="00916785"/>
    <w:rsid w:val="009167F9"/>
    <w:rsid w:val="00916965"/>
    <w:rsid w:val="00916BA1"/>
    <w:rsid w:val="00916E2E"/>
    <w:rsid w:val="00916F3E"/>
    <w:rsid w:val="0091712D"/>
    <w:rsid w:val="00917237"/>
    <w:rsid w:val="00917397"/>
    <w:rsid w:val="009173B1"/>
    <w:rsid w:val="00917579"/>
    <w:rsid w:val="00917738"/>
    <w:rsid w:val="00917A42"/>
    <w:rsid w:val="00917C36"/>
    <w:rsid w:val="00917CE8"/>
    <w:rsid w:val="00917D9E"/>
    <w:rsid w:val="009200C5"/>
    <w:rsid w:val="0092016C"/>
    <w:rsid w:val="009201C0"/>
    <w:rsid w:val="00920262"/>
    <w:rsid w:val="0092029D"/>
    <w:rsid w:val="00920324"/>
    <w:rsid w:val="00920331"/>
    <w:rsid w:val="009204C8"/>
    <w:rsid w:val="00920544"/>
    <w:rsid w:val="00920849"/>
    <w:rsid w:val="009209D1"/>
    <w:rsid w:val="00920A01"/>
    <w:rsid w:val="00920A6E"/>
    <w:rsid w:val="00920D74"/>
    <w:rsid w:val="00920F25"/>
    <w:rsid w:val="00920F8D"/>
    <w:rsid w:val="00921152"/>
    <w:rsid w:val="0092116E"/>
    <w:rsid w:val="009211B1"/>
    <w:rsid w:val="00921216"/>
    <w:rsid w:val="009212E8"/>
    <w:rsid w:val="00921358"/>
    <w:rsid w:val="00921509"/>
    <w:rsid w:val="009215FE"/>
    <w:rsid w:val="0092176C"/>
    <w:rsid w:val="00921944"/>
    <w:rsid w:val="00921A01"/>
    <w:rsid w:val="00921B7D"/>
    <w:rsid w:val="00921BF0"/>
    <w:rsid w:val="00921CC7"/>
    <w:rsid w:val="00921D39"/>
    <w:rsid w:val="00921D83"/>
    <w:rsid w:val="00921E6D"/>
    <w:rsid w:val="00921FA6"/>
    <w:rsid w:val="0092217C"/>
    <w:rsid w:val="0092222B"/>
    <w:rsid w:val="00922267"/>
    <w:rsid w:val="00922317"/>
    <w:rsid w:val="009225B3"/>
    <w:rsid w:val="00922720"/>
    <w:rsid w:val="009227E0"/>
    <w:rsid w:val="009227E8"/>
    <w:rsid w:val="0092282C"/>
    <w:rsid w:val="00922863"/>
    <w:rsid w:val="00922921"/>
    <w:rsid w:val="00922944"/>
    <w:rsid w:val="00922ADC"/>
    <w:rsid w:val="00922B13"/>
    <w:rsid w:val="00922BDB"/>
    <w:rsid w:val="00922BEA"/>
    <w:rsid w:val="00922BF5"/>
    <w:rsid w:val="00922C90"/>
    <w:rsid w:val="00922E25"/>
    <w:rsid w:val="0092309F"/>
    <w:rsid w:val="009230A4"/>
    <w:rsid w:val="00923277"/>
    <w:rsid w:val="009232D3"/>
    <w:rsid w:val="00923341"/>
    <w:rsid w:val="00923561"/>
    <w:rsid w:val="00923728"/>
    <w:rsid w:val="009237EE"/>
    <w:rsid w:val="00923887"/>
    <w:rsid w:val="009238BB"/>
    <w:rsid w:val="00923C0C"/>
    <w:rsid w:val="00923D35"/>
    <w:rsid w:val="00923F52"/>
    <w:rsid w:val="0092407A"/>
    <w:rsid w:val="0092415D"/>
    <w:rsid w:val="009241AE"/>
    <w:rsid w:val="009241E6"/>
    <w:rsid w:val="00924299"/>
    <w:rsid w:val="00924337"/>
    <w:rsid w:val="009243F4"/>
    <w:rsid w:val="00924419"/>
    <w:rsid w:val="0092458D"/>
    <w:rsid w:val="00924600"/>
    <w:rsid w:val="00924604"/>
    <w:rsid w:val="00924620"/>
    <w:rsid w:val="00924638"/>
    <w:rsid w:val="0092474D"/>
    <w:rsid w:val="00924841"/>
    <w:rsid w:val="00924ACE"/>
    <w:rsid w:val="00924C1E"/>
    <w:rsid w:val="00924EA7"/>
    <w:rsid w:val="00924F8C"/>
    <w:rsid w:val="009250DB"/>
    <w:rsid w:val="00925195"/>
    <w:rsid w:val="009253D6"/>
    <w:rsid w:val="0092540B"/>
    <w:rsid w:val="00925430"/>
    <w:rsid w:val="00925691"/>
    <w:rsid w:val="00925937"/>
    <w:rsid w:val="00925BB3"/>
    <w:rsid w:val="00925C17"/>
    <w:rsid w:val="00926006"/>
    <w:rsid w:val="009262D1"/>
    <w:rsid w:val="00926381"/>
    <w:rsid w:val="009263BC"/>
    <w:rsid w:val="009263CC"/>
    <w:rsid w:val="00926600"/>
    <w:rsid w:val="009266CB"/>
    <w:rsid w:val="00926843"/>
    <w:rsid w:val="009268A5"/>
    <w:rsid w:val="00926923"/>
    <w:rsid w:val="00926A10"/>
    <w:rsid w:val="00926AE0"/>
    <w:rsid w:val="00926C8C"/>
    <w:rsid w:val="00926E5F"/>
    <w:rsid w:val="009270DD"/>
    <w:rsid w:val="00927107"/>
    <w:rsid w:val="00927127"/>
    <w:rsid w:val="009272F6"/>
    <w:rsid w:val="009273F1"/>
    <w:rsid w:val="009273F7"/>
    <w:rsid w:val="00927413"/>
    <w:rsid w:val="00927469"/>
    <w:rsid w:val="009274A9"/>
    <w:rsid w:val="00927566"/>
    <w:rsid w:val="00927574"/>
    <w:rsid w:val="00927689"/>
    <w:rsid w:val="009276D7"/>
    <w:rsid w:val="00927867"/>
    <w:rsid w:val="009279D3"/>
    <w:rsid w:val="009279FE"/>
    <w:rsid w:val="00927AF2"/>
    <w:rsid w:val="00927C94"/>
    <w:rsid w:val="00927DFA"/>
    <w:rsid w:val="00927E94"/>
    <w:rsid w:val="00927F1D"/>
    <w:rsid w:val="00930018"/>
    <w:rsid w:val="0093002B"/>
    <w:rsid w:val="009300A7"/>
    <w:rsid w:val="009300E4"/>
    <w:rsid w:val="009301C4"/>
    <w:rsid w:val="00930345"/>
    <w:rsid w:val="0093038B"/>
    <w:rsid w:val="009303D2"/>
    <w:rsid w:val="009304AD"/>
    <w:rsid w:val="00930531"/>
    <w:rsid w:val="00930553"/>
    <w:rsid w:val="009305E0"/>
    <w:rsid w:val="009307E7"/>
    <w:rsid w:val="009309BD"/>
    <w:rsid w:val="00930D29"/>
    <w:rsid w:val="00930D2E"/>
    <w:rsid w:val="00930DD6"/>
    <w:rsid w:val="00930E26"/>
    <w:rsid w:val="00930E4A"/>
    <w:rsid w:val="00930EE9"/>
    <w:rsid w:val="00931257"/>
    <w:rsid w:val="0093125C"/>
    <w:rsid w:val="009312B5"/>
    <w:rsid w:val="009314C6"/>
    <w:rsid w:val="0093150E"/>
    <w:rsid w:val="009315D0"/>
    <w:rsid w:val="009317B5"/>
    <w:rsid w:val="00931CFB"/>
    <w:rsid w:val="0093206E"/>
    <w:rsid w:val="009322A4"/>
    <w:rsid w:val="0093232F"/>
    <w:rsid w:val="00932425"/>
    <w:rsid w:val="00932450"/>
    <w:rsid w:val="0093286F"/>
    <w:rsid w:val="009329C0"/>
    <w:rsid w:val="00932A02"/>
    <w:rsid w:val="00932B3A"/>
    <w:rsid w:val="00932BBD"/>
    <w:rsid w:val="00932D44"/>
    <w:rsid w:val="00932E42"/>
    <w:rsid w:val="00932F52"/>
    <w:rsid w:val="00932FD9"/>
    <w:rsid w:val="009330EF"/>
    <w:rsid w:val="009330F8"/>
    <w:rsid w:val="00933156"/>
    <w:rsid w:val="009331E9"/>
    <w:rsid w:val="009332C7"/>
    <w:rsid w:val="009332E0"/>
    <w:rsid w:val="00933891"/>
    <w:rsid w:val="00933B21"/>
    <w:rsid w:val="00933C0A"/>
    <w:rsid w:val="00933CDB"/>
    <w:rsid w:val="00933D43"/>
    <w:rsid w:val="00933DEB"/>
    <w:rsid w:val="0093402A"/>
    <w:rsid w:val="00934173"/>
    <w:rsid w:val="009341EE"/>
    <w:rsid w:val="009344CB"/>
    <w:rsid w:val="009346B6"/>
    <w:rsid w:val="00934757"/>
    <w:rsid w:val="00934834"/>
    <w:rsid w:val="009348C6"/>
    <w:rsid w:val="009349FE"/>
    <w:rsid w:val="00934B6B"/>
    <w:rsid w:val="00934BB0"/>
    <w:rsid w:val="00934EA9"/>
    <w:rsid w:val="00934EB5"/>
    <w:rsid w:val="00934F1B"/>
    <w:rsid w:val="00934F9C"/>
    <w:rsid w:val="0093500C"/>
    <w:rsid w:val="00935032"/>
    <w:rsid w:val="009351E7"/>
    <w:rsid w:val="0093524A"/>
    <w:rsid w:val="0093595E"/>
    <w:rsid w:val="00935995"/>
    <w:rsid w:val="00935A2E"/>
    <w:rsid w:val="00935B00"/>
    <w:rsid w:val="00935B08"/>
    <w:rsid w:val="00935CD1"/>
    <w:rsid w:val="00935D17"/>
    <w:rsid w:val="00935D5A"/>
    <w:rsid w:val="00935DE9"/>
    <w:rsid w:val="00936019"/>
    <w:rsid w:val="0093654B"/>
    <w:rsid w:val="00936D5A"/>
    <w:rsid w:val="00936E53"/>
    <w:rsid w:val="00936F21"/>
    <w:rsid w:val="00936F88"/>
    <w:rsid w:val="00936FF7"/>
    <w:rsid w:val="0093725E"/>
    <w:rsid w:val="00937382"/>
    <w:rsid w:val="0093741E"/>
    <w:rsid w:val="009375EB"/>
    <w:rsid w:val="00937977"/>
    <w:rsid w:val="00937978"/>
    <w:rsid w:val="00937B9C"/>
    <w:rsid w:val="00937BBC"/>
    <w:rsid w:val="00937E3D"/>
    <w:rsid w:val="00937E40"/>
    <w:rsid w:val="00937F08"/>
    <w:rsid w:val="00937F5B"/>
    <w:rsid w:val="0094034B"/>
    <w:rsid w:val="009404D7"/>
    <w:rsid w:val="00940562"/>
    <w:rsid w:val="009405B2"/>
    <w:rsid w:val="00940661"/>
    <w:rsid w:val="0094069D"/>
    <w:rsid w:val="00940753"/>
    <w:rsid w:val="009407E4"/>
    <w:rsid w:val="0094086B"/>
    <w:rsid w:val="00940959"/>
    <w:rsid w:val="0094096F"/>
    <w:rsid w:val="00940B70"/>
    <w:rsid w:val="00940E92"/>
    <w:rsid w:val="00941058"/>
    <w:rsid w:val="009410E6"/>
    <w:rsid w:val="00941291"/>
    <w:rsid w:val="00941294"/>
    <w:rsid w:val="0094134B"/>
    <w:rsid w:val="00941413"/>
    <w:rsid w:val="0094170F"/>
    <w:rsid w:val="009417AB"/>
    <w:rsid w:val="00941814"/>
    <w:rsid w:val="00941843"/>
    <w:rsid w:val="0094198C"/>
    <w:rsid w:val="009419FC"/>
    <w:rsid w:val="00941D1E"/>
    <w:rsid w:val="00941E3B"/>
    <w:rsid w:val="00942024"/>
    <w:rsid w:val="009420F0"/>
    <w:rsid w:val="00942175"/>
    <w:rsid w:val="0094228D"/>
    <w:rsid w:val="00942409"/>
    <w:rsid w:val="00942557"/>
    <w:rsid w:val="0094259E"/>
    <w:rsid w:val="0094269D"/>
    <w:rsid w:val="009426A8"/>
    <w:rsid w:val="009426D6"/>
    <w:rsid w:val="009427CB"/>
    <w:rsid w:val="00942854"/>
    <w:rsid w:val="009428EC"/>
    <w:rsid w:val="009429C1"/>
    <w:rsid w:val="00942BB6"/>
    <w:rsid w:val="00942E72"/>
    <w:rsid w:val="00942F7D"/>
    <w:rsid w:val="009431FD"/>
    <w:rsid w:val="00943453"/>
    <w:rsid w:val="0094360D"/>
    <w:rsid w:val="0094364B"/>
    <w:rsid w:val="0094372E"/>
    <w:rsid w:val="00943857"/>
    <w:rsid w:val="00943937"/>
    <w:rsid w:val="00943A63"/>
    <w:rsid w:val="00943AB3"/>
    <w:rsid w:val="00943C95"/>
    <w:rsid w:val="00943E39"/>
    <w:rsid w:val="00943F62"/>
    <w:rsid w:val="0094429A"/>
    <w:rsid w:val="0094444E"/>
    <w:rsid w:val="00944550"/>
    <w:rsid w:val="009445DF"/>
    <w:rsid w:val="00944789"/>
    <w:rsid w:val="00944896"/>
    <w:rsid w:val="00944979"/>
    <w:rsid w:val="00944999"/>
    <w:rsid w:val="009449FF"/>
    <w:rsid w:val="00944C71"/>
    <w:rsid w:val="00944DA6"/>
    <w:rsid w:val="00944DF7"/>
    <w:rsid w:val="00944E44"/>
    <w:rsid w:val="00944E72"/>
    <w:rsid w:val="0094521E"/>
    <w:rsid w:val="009452CD"/>
    <w:rsid w:val="0094530A"/>
    <w:rsid w:val="009457B5"/>
    <w:rsid w:val="009457F1"/>
    <w:rsid w:val="0094584D"/>
    <w:rsid w:val="00945C29"/>
    <w:rsid w:val="00945CFB"/>
    <w:rsid w:val="00945D78"/>
    <w:rsid w:val="00945EE7"/>
    <w:rsid w:val="00945F7B"/>
    <w:rsid w:val="00945F98"/>
    <w:rsid w:val="0094601A"/>
    <w:rsid w:val="00946036"/>
    <w:rsid w:val="0094603E"/>
    <w:rsid w:val="009460D3"/>
    <w:rsid w:val="009462E4"/>
    <w:rsid w:val="009464A5"/>
    <w:rsid w:val="0094653A"/>
    <w:rsid w:val="00946596"/>
    <w:rsid w:val="009467C8"/>
    <w:rsid w:val="009468EE"/>
    <w:rsid w:val="00946A04"/>
    <w:rsid w:val="00946AD9"/>
    <w:rsid w:val="00946BC1"/>
    <w:rsid w:val="00946BC5"/>
    <w:rsid w:val="00946C3E"/>
    <w:rsid w:val="00946FC9"/>
    <w:rsid w:val="0094708A"/>
    <w:rsid w:val="00947336"/>
    <w:rsid w:val="0094738B"/>
    <w:rsid w:val="00947565"/>
    <w:rsid w:val="00947879"/>
    <w:rsid w:val="00947A58"/>
    <w:rsid w:val="00947A9A"/>
    <w:rsid w:val="00947C00"/>
    <w:rsid w:val="00947D57"/>
    <w:rsid w:val="00947FB5"/>
    <w:rsid w:val="00947FB9"/>
    <w:rsid w:val="009500AC"/>
    <w:rsid w:val="009501FA"/>
    <w:rsid w:val="0095032D"/>
    <w:rsid w:val="0095036A"/>
    <w:rsid w:val="009504F6"/>
    <w:rsid w:val="00950585"/>
    <w:rsid w:val="009505F8"/>
    <w:rsid w:val="009506F2"/>
    <w:rsid w:val="00950720"/>
    <w:rsid w:val="009509A7"/>
    <w:rsid w:val="00950B16"/>
    <w:rsid w:val="00950B40"/>
    <w:rsid w:val="00950B6E"/>
    <w:rsid w:val="00950C6A"/>
    <w:rsid w:val="00951060"/>
    <w:rsid w:val="009510E1"/>
    <w:rsid w:val="00951101"/>
    <w:rsid w:val="0095110E"/>
    <w:rsid w:val="00951276"/>
    <w:rsid w:val="00951458"/>
    <w:rsid w:val="00951492"/>
    <w:rsid w:val="009515CA"/>
    <w:rsid w:val="009515F3"/>
    <w:rsid w:val="0095166E"/>
    <w:rsid w:val="009516B1"/>
    <w:rsid w:val="00951730"/>
    <w:rsid w:val="0095186B"/>
    <w:rsid w:val="00951890"/>
    <w:rsid w:val="00951961"/>
    <w:rsid w:val="00951977"/>
    <w:rsid w:val="00951A8A"/>
    <w:rsid w:val="00951AF7"/>
    <w:rsid w:val="00951BBB"/>
    <w:rsid w:val="00951C0E"/>
    <w:rsid w:val="00951DF0"/>
    <w:rsid w:val="009520E1"/>
    <w:rsid w:val="0095214E"/>
    <w:rsid w:val="00952163"/>
    <w:rsid w:val="00952164"/>
    <w:rsid w:val="009522C2"/>
    <w:rsid w:val="0095244A"/>
    <w:rsid w:val="009525A6"/>
    <w:rsid w:val="0095267A"/>
    <w:rsid w:val="0095291A"/>
    <w:rsid w:val="009529DA"/>
    <w:rsid w:val="00952AB3"/>
    <w:rsid w:val="00952AFF"/>
    <w:rsid w:val="00952BFD"/>
    <w:rsid w:val="00952EBB"/>
    <w:rsid w:val="00952EF5"/>
    <w:rsid w:val="0095324E"/>
    <w:rsid w:val="009533D1"/>
    <w:rsid w:val="009533D7"/>
    <w:rsid w:val="009534D0"/>
    <w:rsid w:val="0095352D"/>
    <w:rsid w:val="00953807"/>
    <w:rsid w:val="009538CA"/>
    <w:rsid w:val="009539E1"/>
    <w:rsid w:val="00953B18"/>
    <w:rsid w:val="00953B8E"/>
    <w:rsid w:val="00953BDA"/>
    <w:rsid w:val="00953C06"/>
    <w:rsid w:val="00953E7D"/>
    <w:rsid w:val="00953F71"/>
    <w:rsid w:val="00954127"/>
    <w:rsid w:val="00954181"/>
    <w:rsid w:val="00954339"/>
    <w:rsid w:val="00954359"/>
    <w:rsid w:val="009543E6"/>
    <w:rsid w:val="00954455"/>
    <w:rsid w:val="009544D7"/>
    <w:rsid w:val="00954676"/>
    <w:rsid w:val="009546F8"/>
    <w:rsid w:val="009548D2"/>
    <w:rsid w:val="009548F9"/>
    <w:rsid w:val="00954933"/>
    <w:rsid w:val="00954BED"/>
    <w:rsid w:val="00954C8A"/>
    <w:rsid w:val="00954E1E"/>
    <w:rsid w:val="00954FE6"/>
    <w:rsid w:val="00955095"/>
    <w:rsid w:val="009550AD"/>
    <w:rsid w:val="00955154"/>
    <w:rsid w:val="009552BC"/>
    <w:rsid w:val="0095549B"/>
    <w:rsid w:val="00955581"/>
    <w:rsid w:val="009556CC"/>
    <w:rsid w:val="00955754"/>
    <w:rsid w:val="009557CD"/>
    <w:rsid w:val="009559F1"/>
    <w:rsid w:val="00955B03"/>
    <w:rsid w:val="00955BE4"/>
    <w:rsid w:val="00955C46"/>
    <w:rsid w:val="00955C55"/>
    <w:rsid w:val="00955E2E"/>
    <w:rsid w:val="00955E82"/>
    <w:rsid w:val="0095628C"/>
    <w:rsid w:val="009562BD"/>
    <w:rsid w:val="0095639F"/>
    <w:rsid w:val="0095648C"/>
    <w:rsid w:val="0095683B"/>
    <w:rsid w:val="009568A4"/>
    <w:rsid w:val="009569CE"/>
    <w:rsid w:val="00956A8C"/>
    <w:rsid w:val="00956CCA"/>
    <w:rsid w:val="00956E0A"/>
    <w:rsid w:val="00956F6D"/>
    <w:rsid w:val="00957138"/>
    <w:rsid w:val="00957213"/>
    <w:rsid w:val="0095725F"/>
    <w:rsid w:val="009573D4"/>
    <w:rsid w:val="00957522"/>
    <w:rsid w:val="0095768A"/>
    <w:rsid w:val="009576BA"/>
    <w:rsid w:val="009578FE"/>
    <w:rsid w:val="00957B39"/>
    <w:rsid w:val="00957B90"/>
    <w:rsid w:val="00957CB1"/>
    <w:rsid w:val="00957F8D"/>
    <w:rsid w:val="009600D5"/>
    <w:rsid w:val="0096021B"/>
    <w:rsid w:val="009602F6"/>
    <w:rsid w:val="0096031C"/>
    <w:rsid w:val="009603E9"/>
    <w:rsid w:val="0096042A"/>
    <w:rsid w:val="0096063E"/>
    <w:rsid w:val="00960814"/>
    <w:rsid w:val="00960819"/>
    <w:rsid w:val="00960879"/>
    <w:rsid w:val="00960C09"/>
    <w:rsid w:val="00960CD1"/>
    <w:rsid w:val="00960D7B"/>
    <w:rsid w:val="00960E11"/>
    <w:rsid w:val="009610A4"/>
    <w:rsid w:val="009610B4"/>
    <w:rsid w:val="0096115A"/>
    <w:rsid w:val="0096145F"/>
    <w:rsid w:val="00961539"/>
    <w:rsid w:val="00961652"/>
    <w:rsid w:val="00961732"/>
    <w:rsid w:val="009617FF"/>
    <w:rsid w:val="00961AAE"/>
    <w:rsid w:val="00961B2D"/>
    <w:rsid w:val="00961CE2"/>
    <w:rsid w:val="00961D23"/>
    <w:rsid w:val="00961D6A"/>
    <w:rsid w:val="00961F03"/>
    <w:rsid w:val="00961F78"/>
    <w:rsid w:val="00961F86"/>
    <w:rsid w:val="009620E8"/>
    <w:rsid w:val="009621BB"/>
    <w:rsid w:val="009621FF"/>
    <w:rsid w:val="009622D2"/>
    <w:rsid w:val="00962373"/>
    <w:rsid w:val="009626FA"/>
    <w:rsid w:val="0096288F"/>
    <w:rsid w:val="009628EB"/>
    <w:rsid w:val="00962925"/>
    <w:rsid w:val="00962A9F"/>
    <w:rsid w:val="00962AA0"/>
    <w:rsid w:val="00962AD9"/>
    <w:rsid w:val="00962B90"/>
    <w:rsid w:val="00962EB4"/>
    <w:rsid w:val="0096306B"/>
    <w:rsid w:val="009630AC"/>
    <w:rsid w:val="009630AD"/>
    <w:rsid w:val="0096322F"/>
    <w:rsid w:val="00963263"/>
    <w:rsid w:val="009632D2"/>
    <w:rsid w:val="0096348F"/>
    <w:rsid w:val="009634F8"/>
    <w:rsid w:val="0096374E"/>
    <w:rsid w:val="009637B6"/>
    <w:rsid w:val="009637C8"/>
    <w:rsid w:val="00963898"/>
    <w:rsid w:val="009638C7"/>
    <w:rsid w:val="00963942"/>
    <w:rsid w:val="00963A52"/>
    <w:rsid w:val="00963AAA"/>
    <w:rsid w:val="00963C6A"/>
    <w:rsid w:val="00963C70"/>
    <w:rsid w:val="00963E6A"/>
    <w:rsid w:val="00963F38"/>
    <w:rsid w:val="00963FCD"/>
    <w:rsid w:val="00963FD2"/>
    <w:rsid w:val="009641FD"/>
    <w:rsid w:val="00964259"/>
    <w:rsid w:val="00964332"/>
    <w:rsid w:val="0096435C"/>
    <w:rsid w:val="00964386"/>
    <w:rsid w:val="009643DE"/>
    <w:rsid w:val="00964617"/>
    <w:rsid w:val="009646FA"/>
    <w:rsid w:val="0096473E"/>
    <w:rsid w:val="00964796"/>
    <w:rsid w:val="009647F0"/>
    <w:rsid w:val="009648E3"/>
    <w:rsid w:val="00964972"/>
    <w:rsid w:val="00964D3B"/>
    <w:rsid w:val="00964E1D"/>
    <w:rsid w:val="00964EE3"/>
    <w:rsid w:val="00964FBD"/>
    <w:rsid w:val="009651F4"/>
    <w:rsid w:val="00965294"/>
    <w:rsid w:val="0096530C"/>
    <w:rsid w:val="00965363"/>
    <w:rsid w:val="009653AE"/>
    <w:rsid w:val="00965421"/>
    <w:rsid w:val="00965528"/>
    <w:rsid w:val="009655A2"/>
    <w:rsid w:val="009656C3"/>
    <w:rsid w:val="0096583E"/>
    <w:rsid w:val="009658AA"/>
    <w:rsid w:val="0096590C"/>
    <w:rsid w:val="0096593C"/>
    <w:rsid w:val="00965AA6"/>
    <w:rsid w:val="00965BC7"/>
    <w:rsid w:val="00965F9A"/>
    <w:rsid w:val="00965FFD"/>
    <w:rsid w:val="00966080"/>
    <w:rsid w:val="009661EA"/>
    <w:rsid w:val="0096624F"/>
    <w:rsid w:val="00966328"/>
    <w:rsid w:val="00966366"/>
    <w:rsid w:val="0096644B"/>
    <w:rsid w:val="009665BA"/>
    <w:rsid w:val="00966702"/>
    <w:rsid w:val="00966878"/>
    <w:rsid w:val="009668A8"/>
    <w:rsid w:val="009669D8"/>
    <w:rsid w:val="00966A30"/>
    <w:rsid w:val="00966BD2"/>
    <w:rsid w:val="00966C4A"/>
    <w:rsid w:val="00966D7F"/>
    <w:rsid w:val="00966E22"/>
    <w:rsid w:val="00966F27"/>
    <w:rsid w:val="00966FCA"/>
    <w:rsid w:val="0096717F"/>
    <w:rsid w:val="00967307"/>
    <w:rsid w:val="00967470"/>
    <w:rsid w:val="00967609"/>
    <w:rsid w:val="00967627"/>
    <w:rsid w:val="009676F7"/>
    <w:rsid w:val="00967800"/>
    <w:rsid w:val="00967AE4"/>
    <w:rsid w:val="00967BD4"/>
    <w:rsid w:val="00967C56"/>
    <w:rsid w:val="00967C77"/>
    <w:rsid w:val="00967CB4"/>
    <w:rsid w:val="00967D19"/>
    <w:rsid w:val="00967D7C"/>
    <w:rsid w:val="00970068"/>
    <w:rsid w:val="0097011C"/>
    <w:rsid w:val="009703DE"/>
    <w:rsid w:val="00970531"/>
    <w:rsid w:val="0097064E"/>
    <w:rsid w:val="009706C7"/>
    <w:rsid w:val="00970812"/>
    <w:rsid w:val="00970A67"/>
    <w:rsid w:val="00970B0F"/>
    <w:rsid w:val="00970C02"/>
    <w:rsid w:val="00970D67"/>
    <w:rsid w:val="00970E8D"/>
    <w:rsid w:val="00970EB2"/>
    <w:rsid w:val="00970ED9"/>
    <w:rsid w:val="009711C5"/>
    <w:rsid w:val="009711E8"/>
    <w:rsid w:val="00971501"/>
    <w:rsid w:val="009715B9"/>
    <w:rsid w:val="00971782"/>
    <w:rsid w:val="009717ED"/>
    <w:rsid w:val="009718DD"/>
    <w:rsid w:val="009719AE"/>
    <w:rsid w:val="00971B5C"/>
    <w:rsid w:val="00971BE9"/>
    <w:rsid w:val="00971CD6"/>
    <w:rsid w:val="00971EE0"/>
    <w:rsid w:val="00972046"/>
    <w:rsid w:val="009720A5"/>
    <w:rsid w:val="00972210"/>
    <w:rsid w:val="009722FB"/>
    <w:rsid w:val="00972483"/>
    <w:rsid w:val="0097251D"/>
    <w:rsid w:val="009726E8"/>
    <w:rsid w:val="00972745"/>
    <w:rsid w:val="00972791"/>
    <w:rsid w:val="009729C8"/>
    <w:rsid w:val="00972A08"/>
    <w:rsid w:val="00972DB3"/>
    <w:rsid w:val="00972DF5"/>
    <w:rsid w:val="00972FAC"/>
    <w:rsid w:val="0097320C"/>
    <w:rsid w:val="009732AC"/>
    <w:rsid w:val="009734DA"/>
    <w:rsid w:val="009734F1"/>
    <w:rsid w:val="009737A5"/>
    <w:rsid w:val="0097386B"/>
    <w:rsid w:val="009738DD"/>
    <w:rsid w:val="00973A9F"/>
    <w:rsid w:val="00973B17"/>
    <w:rsid w:val="00973B2B"/>
    <w:rsid w:val="00973D5B"/>
    <w:rsid w:val="00973D69"/>
    <w:rsid w:val="00973E39"/>
    <w:rsid w:val="00973FF0"/>
    <w:rsid w:val="00974589"/>
    <w:rsid w:val="0097462C"/>
    <w:rsid w:val="0097477F"/>
    <w:rsid w:val="00974876"/>
    <w:rsid w:val="009748F8"/>
    <w:rsid w:val="009749B0"/>
    <w:rsid w:val="00974A4A"/>
    <w:rsid w:val="00974B09"/>
    <w:rsid w:val="00974B0E"/>
    <w:rsid w:val="00974B6B"/>
    <w:rsid w:val="00974D40"/>
    <w:rsid w:val="00974DB5"/>
    <w:rsid w:val="00974E61"/>
    <w:rsid w:val="00975143"/>
    <w:rsid w:val="00975162"/>
    <w:rsid w:val="00975199"/>
    <w:rsid w:val="00975270"/>
    <w:rsid w:val="00975328"/>
    <w:rsid w:val="00975352"/>
    <w:rsid w:val="009753B9"/>
    <w:rsid w:val="009753DB"/>
    <w:rsid w:val="0097577C"/>
    <w:rsid w:val="00975ADD"/>
    <w:rsid w:val="00975CCF"/>
    <w:rsid w:val="00975E74"/>
    <w:rsid w:val="00975EE7"/>
    <w:rsid w:val="0097624E"/>
    <w:rsid w:val="009762CD"/>
    <w:rsid w:val="009762D0"/>
    <w:rsid w:val="0097638E"/>
    <w:rsid w:val="00976471"/>
    <w:rsid w:val="009766FD"/>
    <w:rsid w:val="00976755"/>
    <w:rsid w:val="00976776"/>
    <w:rsid w:val="009767D8"/>
    <w:rsid w:val="00976823"/>
    <w:rsid w:val="00976936"/>
    <w:rsid w:val="00976A33"/>
    <w:rsid w:val="00976AC3"/>
    <w:rsid w:val="00976AD0"/>
    <w:rsid w:val="00976BDA"/>
    <w:rsid w:val="00976D56"/>
    <w:rsid w:val="00976DBA"/>
    <w:rsid w:val="00976E65"/>
    <w:rsid w:val="00977050"/>
    <w:rsid w:val="00977109"/>
    <w:rsid w:val="009773F0"/>
    <w:rsid w:val="00977468"/>
    <w:rsid w:val="009774BC"/>
    <w:rsid w:val="009774E1"/>
    <w:rsid w:val="009777BF"/>
    <w:rsid w:val="00977846"/>
    <w:rsid w:val="00977857"/>
    <w:rsid w:val="009778D5"/>
    <w:rsid w:val="0097797C"/>
    <w:rsid w:val="00977A11"/>
    <w:rsid w:val="00977A3D"/>
    <w:rsid w:val="00977D73"/>
    <w:rsid w:val="00977E5E"/>
    <w:rsid w:val="00980393"/>
    <w:rsid w:val="00980511"/>
    <w:rsid w:val="009808B9"/>
    <w:rsid w:val="00980A79"/>
    <w:rsid w:val="00980B95"/>
    <w:rsid w:val="00980CAF"/>
    <w:rsid w:val="00980F2B"/>
    <w:rsid w:val="00980F79"/>
    <w:rsid w:val="00980FAA"/>
    <w:rsid w:val="009810A0"/>
    <w:rsid w:val="00981271"/>
    <w:rsid w:val="009812DD"/>
    <w:rsid w:val="0098150D"/>
    <w:rsid w:val="00981571"/>
    <w:rsid w:val="009816EB"/>
    <w:rsid w:val="009816ED"/>
    <w:rsid w:val="0098190B"/>
    <w:rsid w:val="00981950"/>
    <w:rsid w:val="0098196F"/>
    <w:rsid w:val="009819D0"/>
    <w:rsid w:val="00981A09"/>
    <w:rsid w:val="00981AB2"/>
    <w:rsid w:val="00981B49"/>
    <w:rsid w:val="00981C39"/>
    <w:rsid w:val="00981DC2"/>
    <w:rsid w:val="00981E50"/>
    <w:rsid w:val="00981E6E"/>
    <w:rsid w:val="00981E7A"/>
    <w:rsid w:val="0098201F"/>
    <w:rsid w:val="00982026"/>
    <w:rsid w:val="009820F1"/>
    <w:rsid w:val="00982195"/>
    <w:rsid w:val="0098223D"/>
    <w:rsid w:val="009822AC"/>
    <w:rsid w:val="0098235A"/>
    <w:rsid w:val="009823CF"/>
    <w:rsid w:val="0098242A"/>
    <w:rsid w:val="009824D1"/>
    <w:rsid w:val="00982525"/>
    <w:rsid w:val="00982658"/>
    <w:rsid w:val="00982815"/>
    <w:rsid w:val="00982818"/>
    <w:rsid w:val="009828CD"/>
    <w:rsid w:val="00982A87"/>
    <w:rsid w:val="00982C46"/>
    <w:rsid w:val="00982D25"/>
    <w:rsid w:val="00982E07"/>
    <w:rsid w:val="00982FCF"/>
    <w:rsid w:val="0098309B"/>
    <w:rsid w:val="009830BF"/>
    <w:rsid w:val="00983662"/>
    <w:rsid w:val="0098369E"/>
    <w:rsid w:val="009836E9"/>
    <w:rsid w:val="00983771"/>
    <w:rsid w:val="00983860"/>
    <w:rsid w:val="00983A9A"/>
    <w:rsid w:val="00983E05"/>
    <w:rsid w:val="00983F8E"/>
    <w:rsid w:val="00983FA4"/>
    <w:rsid w:val="00984047"/>
    <w:rsid w:val="009840CF"/>
    <w:rsid w:val="009841C4"/>
    <w:rsid w:val="009844F1"/>
    <w:rsid w:val="009846FE"/>
    <w:rsid w:val="00984994"/>
    <w:rsid w:val="00984B3B"/>
    <w:rsid w:val="00984C38"/>
    <w:rsid w:val="00984D9E"/>
    <w:rsid w:val="00984DBF"/>
    <w:rsid w:val="00984F2E"/>
    <w:rsid w:val="0098501B"/>
    <w:rsid w:val="00985036"/>
    <w:rsid w:val="00985090"/>
    <w:rsid w:val="009850A9"/>
    <w:rsid w:val="009850B1"/>
    <w:rsid w:val="0098517E"/>
    <w:rsid w:val="0098521D"/>
    <w:rsid w:val="00985414"/>
    <w:rsid w:val="009854A9"/>
    <w:rsid w:val="00985503"/>
    <w:rsid w:val="0098559F"/>
    <w:rsid w:val="009855FF"/>
    <w:rsid w:val="00985629"/>
    <w:rsid w:val="00985877"/>
    <w:rsid w:val="009858A8"/>
    <w:rsid w:val="0098597E"/>
    <w:rsid w:val="00985A5B"/>
    <w:rsid w:val="00985A66"/>
    <w:rsid w:val="00985C7C"/>
    <w:rsid w:val="00985C84"/>
    <w:rsid w:val="00985D01"/>
    <w:rsid w:val="00985D2D"/>
    <w:rsid w:val="009860B8"/>
    <w:rsid w:val="0098626A"/>
    <w:rsid w:val="009862FF"/>
    <w:rsid w:val="00986307"/>
    <w:rsid w:val="0098637E"/>
    <w:rsid w:val="0098641E"/>
    <w:rsid w:val="0098644D"/>
    <w:rsid w:val="009864D7"/>
    <w:rsid w:val="00986566"/>
    <w:rsid w:val="009866B8"/>
    <w:rsid w:val="009867BD"/>
    <w:rsid w:val="009869FF"/>
    <w:rsid w:val="00986AE1"/>
    <w:rsid w:val="00986AF0"/>
    <w:rsid w:val="00986CD5"/>
    <w:rsid w:val="00986DB7"/>
    <w:rsid w:val="00986E92"/>
    <w:rsid w:val="00986F0D"/>
    <w:rsid w:val="0098729B"/>
    <w:rsid w:val="009873B6"/>
    <w:rsid w:val="009873E7"/>
    <w:rsid w:val="0098752D"/>
    <w:rsid w:val="00987556"/>
    <w:rsid w:val="009875E6"/>
    <w:rsid w:val="00987761"/>
    <w:rsid w:val="009879BE"/>
    <w:rsid w:val="00987A0E"/>
    <w:rsid w:val="00987CEB"/>
    <w:rsid w:val="00987D7D"/>
    <w:rsid w:val="00987DAE"/>
    <w:rsid w:val="00987E1D"/>
    <w:rsid w:val="00990107"/>
    <w:rsid w:val="00990138"/>
    <w:rsid w:val="009901A4"/>
    <w:rsid w:val="009901AA"/>
    <w:rsid w:val="009904B4"/>
    <w:rsid w:val="00990526"/>
    <w:rsid w:val="0099066D"/>
    <w:rsid w:val="00990732"/>
    <w:rsid w:val="0099084F"/>
    <w:rsid w:val="00990ABC"/>
    <w:rsid w:val="00990ACC"/>
    <w:rsid w:val="00990AEA"/>
    <w:rsid w:val="00990B13"/>
    <w:rsid w:val="00990B3B"/>
    <w:rsid w:val="00990B6E"/>
    <w:rsid w:val="00990BA5"/>
    <w:rsid w:val="00990D9B"/>
    <w:rsid w:val="00990F0C"/>
    <w:rsid w:val="0099106F"/>
    <w:rsid w:val="009910B6"/>
    <w:rsid w:val="009911C2"/>
    <w:rsid w:val="00991212"/>
    <w:rsid w:val="00991307"/>
    <w:rsid w:val="00991423"/>
    <w:rsid w:val="00991439"/>
    <w:rsid w:val="009914C3"/>
    <w:rsid w:val="0099152F"/>
    <w:rsid w:val="00991597"/>
    <w:rsid w:val="00991601"/>
    <w:rsid w:val="00991633"/>
    <w:rsid w:val="009917EC"/>
    <w:rsid w:val="0099191E"/>
    <w:rsid w:val="00991B3A"/>
    <w:rsid w:val="009920B0"/>
    <w:rsid w:val="00992171"/>
    <w:rsid w:val="00992175"/>
    <w:rsid w:val="009922EC"/>
    <w:rsid w:val="0099232B"/>
    <w:rsid w:val="009924F1"/>
    <w:rsid w:val="0099262A"/>
    <w:rsid w:val="009926E7"/>
    <w:rsid w:val="009926ED"/>
    <w:rsid w:val="009927B8"/>
    <w:rsid w:val="00992841"/>
    <w:rsid w:val="009929C8"/>
    <w:rsid w:val="00992A1D"/>
    <w:rsid w:val="00992C65"/>
    <w:rsid w:val="00992D62"/>
    <w:rsid w:val="00992F1A"/>
    <w:rsid w:val="0099317A"/>
    <w:rsid w:val="009931E1"/>
    <w:rsid w:val="009931EA"/>
    <w:rsid w:val="00993206"/>
    <w:rsid w:val="00993259"/>
    <w:rsid w:val="00993284"/>
    <w:rsid w:val="009933CF"/>
    <w:rsid w:val="009933E3"/>
    <w:rsid w:val="009934AB"/>
    <w:rsid w:val="0099370F"/>
    <w:rsid w:val="0099380E"/>
    <w:rsid w:val="0099387E"/>
    <w:rsid w:val="00993B9D"/>
    <w:rsid w:val="00993D32"/>
    <w:rsid w:val="00994206"/>
    <w:rsid w:val="009942E3"/>
    <w:rsid w:val="00994386"/>
    <w:rsid w:val="009945F0"/>
    <w:rsid w:val="00994652"/>
    <w:rsid w:val="009946B7"/>
    <w:rsid w:val="009949FD"/>
    <w:rsid w:val="00994B90"/>
    <w:rsid w:val="00994BDA"/>
    <w:rsid w:val="00994CA0"/>
    <w:rsid w:val="00994CDA"/>
    <w:rsid w:val="00994E16"/>
    <w:rsid w:val="00994F10"/>
    <w:rsid w:val="00994F85"/>
    <w:rsid w:val="0099513A"/>
    <w:rsid w:val="0099514E"/>
    <w:rsid w:val="00995251"/>
    <w:rsid w:val="0099540E"/>
    <w:rsid w:val="0099563D"/>
    <w:rsid w:val="0099563F"/>
    <w:rsid w:val="00995654"/>
    <w:rsid w:val="00995702"/>
    <w:rsid w:val="009957B8"/>
    <w:rsid w:val="00995920"/>
    <w:rsid w:val="0099597F"/>
    <w:rsid w:val="009959F5"/>
    <w:rsid w:val="00995AE3"/>
    <w:rsid w:val="00995E48"/>
    <w:rsid w:val="009960C9"/>
    <w:rsid w:val="009960E9"/>
    <w:rsid w:val="0099610E"/>
    <w:rsid w:val="009961F3"/>
    <w:rsid w:val="0099628D"/>
    <w:rsid w:val="00996396"/>
    <w:rsid w:val="009963DE"/>
    <w:rsid w:val="00996457"/>
    <w:rsid w:val="00996520"/>
    <w:rsid w:val="0099666F"/>
    <w:rsid w:val="0099671F"/>
    <w:rsid w:val="00996799"/>
    <w:rsid w:val="0099686D"/>
    <w:rsid w:val="00996A2A"/>
    <w:rsid w:val="00996B09"/>
    <w:rsid w:val="00996BCB"/>
    <w:rsid w:val="00996C1B"/>
    <w:rsid w:val="00996D7A"/>
    <w:rsid w:val="00996EEB"/>
    <w:rsid w:val="00996F13"/>
    <w:rsid w:val="0099715E"/>
    <w:rsid w:val="0099725C"/>
    <w:rsid w:val="00997266"/>
    <w:rsid w:val="00997500"/>
    <w:rsid w:val="00997580"/>
    <w:rsid w:val="00997626"/>
    <w:rsid w:val="00997646"/>
    <w:rsid w:val="0099774E"/>
    <w:rsid w:val="009978E9"/>
    <w:rsid w:val="009979B2"/>
    <w:rsid w:val="00997B08"/>
    <w:rsid w:val="00997B7C"/>
    <w:rsid w:val="00997E5A"/>
    <w:rsid w:val="00997F86"/>
    <w:rsid w:val="009A0250"/>
    <w:rsid w:val="009A052E"/>
    <w:rsid w:val="009A0591"/>
    <w:rsid w:val="009A05AB"/>
    <w:rsid w:val="009A05F3"/>
    <w:rsid w:val="009A066C"/>
    <w:rsid w:val="009A06CD"/>
    <w:rsid w:val="009A06DD"/>
    <w:rsid w:val="009A06F3"/>
    <w:rsid w:val="009A07DE"/>
    <w:rsid w:val="009A0814"/>
    <w:rsid w:val="009A0A1B"/>
    <w:rsid w:val="009A0C99"/>
    <w:rsid w:val="009A104B"/>
    <w:rsid w:val="009A1166"/>
    <w:rsid w:val="009A11BE"/>
    <w:rsid w:val="009A1215"/>
    <w:rsid w:val="009A124A"/>
    <w:rsid w:val="009A134E"/>
    <w:rsid w:val="009A182E"/>
    <w:rsid w:val="009A1A46"/>
    <w:rsid w:val="009A1C3E"/>
    <w:rsid w:val="009A1CDC"/>
    <w:rsid w:val="009A1E63"/>
    <w:rsid w:val="009A1ED2"/>
    <w:rsid w:val="009A20B4"/>
    <w:rsid w:val="009A2163"/>
    <w:rsid w:val="009A244F"/>
    <w:rsid w:val="009A2542"/>
    <w:rsid w:val="009A2577"/>
    <w:rsid w:val="009A2599"/>
    <w:rsid w:val="009A25ED"/>
    <w:rsid w:val="009A2698"/>
    <w:rsid w:val="009A26E7"/>
    <w:rsid w:val="009A2758"/>
    <w:rsid w:val="009A27A3"/>
    <w:rsid w:val="009A28C4"/>
    <w:rsid w:val="009A2933"/>
    <w:rsid w:val="009A296B"/>
    <w:rsid w:val="009A2AAC"/>
    <w:rsid w:val="009A2AF9"/>
    <w:rsid w:val="009A2B04"/>
    <w:rsid w:val="009A2C41"/>
    <w:rsid w:val="009A2CD6"/>
    <w:rsid w:val="009A2DDE"/>
    <w:rsid w:val="009A2E8B"/>
    <w:rsid w:val="009A2EC8"/>
    <w:rsid w:val="009A2F1C"/>
    <w:rsid w:val="009A2FE4"/>
    <w:rsid w:val="009A307A"/>
    <w:rsid w:val="009A30A2"/>
    <w:rsid w:val="009A331E"/>
    <w:rsid w:val="009A35B9"/>
    <w:rsid w:val="009A3616"/>
    <w:rsid w:val="009A3971"/>
    <w:rsid w:val="009A3A1F"/>
    <w:rsid w:val="009A3A55"/>
    <w:rsid w:val="009A3A8E"/>
    <w:rsid w:val="009A3D7B"/>
    <w:rsid w:val="009A3E51"/>
    <w:rsid w:val="009A3E6A"/>
    <w:rsid w:val="009A3EE1"/>
    <w:rsid w:val="009A407B"/>
    <w:rsid w:val="009A40C4"/>
    <w:rsid w:val="009A416A"/>
    <w:rsid w:val="009A41B3"/>
    <w:rsid w:val="009A4203"/>
    <w:rsid w:val="009A4269"/>
    <w:rsid w:val="009A44DC"/>
    <w:rsid w:val="009A4699"/>
    <w:rsid w:val="009A481E"/>
    <w:rsid w:val="009A4848"/>
    <w:rsid w:val="009A4ABA"/>
    <w:rsid w:val="009A4BFD"/>
    <w:rsid w:val="009A4DE1"/>
    <w:rsid w:val="009A4EA6"/>
    <w:rsid w:val="009A5073"/>
    <w:rsid w:val="009A5258"/>
    <w:rsid w:val="009A54A4"/>
    <w:rsid w:val="009A5615"/>
    <w:rsid w:val="009A5729"/>
    <w:rsid w:val="009A580D"/>
    <w:rsid w:val="009A588C"/>
    <w:rsid w:val="009A58D5"/>
    <w:rsid w:val="009A5AA0"/>
    <w:rsid w:val="009A5D13"/>
    <w:rsid w:val="009A6021"/>
    <w:rsid w:val="009A60D6"/>
    <w:rsid w:val="009A6172"/>
    <w:rsid w:val="009A6276"/>
    <w:rsid w:val="009A6348"/>
    <w:rsid w:val="009A639D"/>
    <w:rsid w:val="009A63FE"/>
    <w:rsid w:val="009A644A"/>
    <w:rsid w:val="009A657C"/>
    <w:rsid w:val="009A672C"/>
    <w:rsid w:val="009A67CC"/>
    <w:rsid w:val="009A67DE"/>
    <w:rsid w:val="009A6A82"/>
    <w:rsid w:val="009A6B20"/>
    <w:rsid w:val="009A6C58"/>
    <w:rsid w:val="009A6E5F"/>
    <w:rsid w:val="009A6F5D"/>
    <w:rsid w:val="009A6FC4"/>
    <w:rsid w:val="009A7158"/>
    <w:rsid w:val="009A73E7"/>
    <w:rsid w:val="009A7404"/>
    <w:rsid w:val="009A75DE"/>
    <w:rsid w:val="009A7789"/>
    <w:rsid w:val="009A77D4"/>
    <w:rsid w:val="009A7802"/>
    <w:rsid w:val="009A7872"/>
    <w:rsid w:val="009A796E"/>
    <w:rsid w:val="009A7979"/>
    <w:rsid w:val="009A7ABE"/>
    <w:rsid w:val="009A7F5D"/>
    <w:rsid w:val="009B0201"/>
    <w:rsid w:val="009B02A9"/>
    <w:rsid w:val="009B02F6"/>
    <w:rsid w:val="009B06BD"/>
    <w:rsid w:val="009B0A09"/>
    <w:rsid w:val="009B0C94"/>
    <w:rsid w:val="009B0CA3"/>
    <w:rsid w:val="009B0CE5"/>
    <w:rsid w:val="009B0EA1"/>
    <w:rsid w:val="009B0F77"/>
    <w:rsid w:val="009B0F7E"/>
    <w:rsid w:val="009B106D"/>
    <w:rsid w:val="009B1283"/>
    <w:rsid w:val="009B12B5"/>
    <w:rsid w:val="009B1539"/>
    <w:rsid w:val="009B156E"/>
    <w:rsid w:val="009B16B1"/>
    <w:rsid w:val="009B180E"/>
    <w:rsid w:val="009B18A7"/>
    <w:rsid w:val="009B1BDB"/>
    <w:rsid w:val="009B1C9F"/>
    <w:rsid w:val="009B1DCC"/>
    <w:rsid w:val="009B2071"/>
    <w:rsid w:val="009B215D"/>
    <w:rsid w:val="009B28B6"/>
    <w:rsid w:val="009B28DE"/>
    <w:rsid w:val="009B29E9"/>
    <w:rsid w:val="009B2AA7"/>
    <w:rsid w:val="009B2AB7"/>
    <w:rsid w:val="009B2C2A"/>
    <w:rsid w:val="009B2D1A"/>
    <w:rsid w:val="009B2DE8"/>
    <w:rsid w:val="009B2F60"/>
    <w:rsid w:val="009B33A3"/>
    <w:rsid w:val="009B3412"/>
    <w:rsid w:val="009B367E"/>
    <w:rsid w:val="009B37EB"/>
    <w:rsid w:val="009B3897"/>
    <w:rsid w:val="009B3CC4"/>
    <w:rsid w:val="009B3D70"/>
    <w:rsid w:val="009B3F99"/>
    <w:rsid w:val="009B4011"/>
    <w:rsid w:val="009B44AD"/>
    <w:rsid w:val="009B47C5"/>
    <w:rsid w:val="009B4A28"/>
    <w:rsid w:val="009B4AC3"/>
    <w:rsid w:val="009B4D76"/>
    <w:rsid w:val="009B4F6E"/>
    <w:rsid w:val="009B5065"/>
    <w:rsid w:val="009B5087"/>
    <w:rsid w:val="009B50C5"/>
    <w:rsid w:val="009B51DC"/>
    <w:rsid w:val="009B5276"/>
    <w:rsid w:val="009B542C"/>
    <w:rsid w:val="009B54E9"/>
    <w:rsid w:val="009B54ED"/>
    <w:rsid w:val="009B558A"/>
    <w:rsid w:val="009B56DA"/>
    <w:rsid w:val="009B5952"/>
    <w:rsid w:val="009B5AD9"/>
    <w:rsid w:val="009B5B88"/>
    <w:rsid w:val="009B5CF2"/>
    <w:rsid w:val="009B5D76"/>
    <w:rsid w:val="009B5EC8"/>
    <w:rsid w:val="009B60E5"/>
    <w:rsid w:val="009B6581"/>
    <w:rsid w:val="009B65C9"/>
    <w:rsid w:val="009B66E3"/>
    <w:rsid w:val="009B66F5"/>
    <w:rsid w:val="009B69D8"/>
    <w:rsid w:val="009B6A74"/>
    <w:rsid w:val="009B6CEB"/>
    <w:rsid w:val="009B6D01"/>
    <w:rsid w:val="009B6D52"/>
    <w:rsid w:val="009B6ED1"/>
    <w:rsid w:val="009B6EFA"/>
    <w:rsid w:val="009B6F02"/>
    <w:rsid w:val="009B6F48"/>
    <w:rsid w:val="009B6F65"/>
    <w:rsid w:val="009B7077"/>
    <w:rsid w:val="009B7155"/>
    <w:rsid w:val="009B73E5"/>
    <w:rsid w:val="009B7472"/>
    <w:rsid w:val="009B7611"/>
    <w:rsid w:val="009B765B"/>
    <w:rsid w:val="009B7670"/>
    <w:rsid w:val="009B777C"/>
    <w:rsid w:val="009B77F8"/>
    <w:rsid w:val="009B78B4"/>
    <w:rsid w:val="009B7956"/>
    <w:rsid w:val="009B7A4C"/>
    <w:rsid w:val="009B7C63"/>
    <w:rsid w:val="009B7D81"/>
    <w:rsid w:val="009B7EC2"/>
    <w:rsid w:val="009B7F4B"/>
    <w:rsid w:val="009B7F6A"/>
    <w:rsid w:val="009C024C"/>
    <w:rsid w:val="009C0299"/>
    <w:rsid w:val="009C029E"/>
    <w:rsid w:val="009C0363"/>
    <w:rsid w:val="009C03D5"/>
    <w:rsid w:val="009C07E7"/>
    <w:rsid w:val="009C08DC"/>
    <w:rsid w:val="009C0A96"/>
    <w:rsid w:val="009C0AB9"/>
    <w:rsid w:val="009C0AFF"/>
    <w:rsid w:val="009C0B88"/>
    <w:rsid w:val="009C0D18"/>
    <w:rsid w:val="009C0DDA"/>
    <w:rsid w:val="009C0E02"/>
    <w:rsid w:val="009C0EE1"/>
    <w:rsid w:val="009C0EFC"/>
    <w:rsid w:val="009C0FB8"/>
    <w:rsid w:val="009C10CB"/>
    <w:rsid w:val="009C113A"/>
    <w:rsid w:val="009C1307"/>
    <w:rsid w:val="009C136E"/>
    <w:rsid w:val="009C13D7"/>
    <w:rsid w:val="009C144F"/>
    <w:rsid w:val="009C14D7"/>
    <w:rsid w:val="009C1525"/>
    <w:rsid w:val="009C167B"/>
    <w:rsid w:val="009C179F"/>
    <w:rsid w:val="009C1843"/>
    <w:rsid w:val="009C1855"/>
    <w:rsid w:val="009C1908"/>
    <w:rsid w:val="009C191E"/>
    <w:rsid w:val="009C1B20"/>
    <w:rsid w:val="009C1F1E"/>
    <w:rsid w:val="009C20CF"/>
    <w:rsid w:val="009C21BE"/>
    <w:rsid w:val="009C23B1"/>
    <w:rsid w:val="009C243C"/>
    <w:rsid w:val="009C29FD"/>
    <w:rsid w:val="009C2B81"/>
    <w:rsid w:val="009C2B93"/>
    <w:rsid w:val="009C2BCD"/>
    <w:rsid w:val="009C2E3A"/>
    <w:rsid w:val="009C2E57"/>
    <w:rsid w:val="009C2F02"/>
    <w:rsid w:val="009C303A"/>
    <w:rsid w:val="009C344D"/>
    <w:rsid w:val="009C345F"/>
    <w:rsid w:val="009C3461"/>
    <w:rsid w:val="009C34AD"/>
    <w:rsid w:val="009C34F3"/>
    <w:rsid w:val="009C35D8"/>
    <w:rsid w:val="009C373F"/>
    <w:rsid w:val="009C3775"/>
    <w:rsid w:val="009C37B9"/>
    <w:rsid w:val="009C38F9"/>
    <w:rsid w:val="009C3A01"/>
    <w:rsid w:val="009C3B14"/>
    <w:rsid w:val="009C3CBC"/>
    <w:rsid w:val="009C3E0D"/>
    <w:rsid w:val="009C3E68"/>
    <w:rsid w:val="009C3EF7"/>
    <w:rsid w:val="009C406E"/>
    <w:rsid w:val="009C42BA"/>
    <w:rsid w:val="009C4511"/>
    <w:rsid w:val="009C4708"/>
    <w:rsid w:val="009C4737"/>
    <w:rsid w:val="009C47D5"/>
    <w:rsid w:val="009C4856"/>
    <w:rsid w:val="009C4CEC"/>
    <w:rsid w:val="009C4CFE"/>
    <w:rsid w:val="009C4D61"/>
    <w:rsid w:val="009C4EEC"/>
    <w:rsid w:val="009C4F48"/>
    <w:rsid w:val="009C505B"/>
    <w:rsid w:val="009C50C8"/>
    <w:rsid w:val="009C5140"/>
    <w:rsid w:val="009C5378"/>
    <w:rsid w:val="009C5389"/>
    <w:rsid w:val="009C5424"/>
    <w:rsid w:val="009C560E"/>
    <w:rsid w:val="009C5666"/>
    <w:rsid w:val="009C5674"/>
    <w:rsid w:val="009C574A"/>
    <w:rsid w:val="009C5873"/>
    <w:rsid w:val="009C5952"/>
    <w:rsid w:val="009C59C0"/>
    <w:rsid w:val="009C5AA1"/>
    <w:rsid w:val="009C5C81"/>
    <w:rsid w:val="009C5E9F"/>
    <w:rsid w:val="009C5ECC"/>
    <w:rsid w:val="009C60D8"/>
    <w:rsid w:val="009C612E"/>
    <w:rsid w:val="009C613A"/>
    <w:rsid w:val="009C6249"/>
    <w:rsid w:val="009C6293"/>
    <w:rsid w:val="009C6536"/>
    <w:rsid w:val="009C6612"/>
    <w:rsid w:val="009C6811"/>
    <w:rsid w:val="009C69DB"/>
    <w:rsid w:val="009C6B37"/>
    <w:rsid w:val="009C6C3B"/>
    <w:rsid w:val="009C6CEA"/>
    <w:rsid w:val="009C6E5A"/>
    <w:rsid w:val="009C6FEB"/>
    <w:rsid w:val="009C7278"/>
    <w:rsid w:val="009C72AA"/>
    <w:rsid w:val="009C7538"/>
    <w:rsid w:val="009C765A"/>
    <w:rsid w:val="009C7885"/>
    <w:rsid w:val="009C7890"/>
    <w:rsid w:val="009C7A20"/>
    <w:rsid w:val="009C7BA0"/>
    <w:rsid w:val="009C7C24"/>
    <w:rsid w:val="009C7C9F"/>
    <w:rsid w:val="009C7D66"/>
    <w:rsid w:val="009C7E0E"/>
    <w:rsid w:val="009C7ED1"/>
    <w:rsid w:val="009C7F23"/>
    <w:rsid w:val="009C7F88"/>
    <w:rsid w:val="009D001D"/>
    <w:rsid w:val="009D0034"/>
    <w:rsid w:val="009D015C"/>
    <w:rsid w:val="009D01C5"/>
    <w:rsid w:val="009D01F3"/>
    <w:rsid w:val="009D029F"/>
    <w:rsid w:val="009D0302"/>
    <w:rsid w:val="009D0426"/>
    <w:rsid w:val="009D04CC"/>
    <w:rsid w:val="009D04F8"/>
    <w:rsid w:val="009D053A"/>
    <w:rsid w:val="009D056B"/>
    <w:rsid w:val="009D05ED"/>
    <w:rsid w:val="009D07D7"/>
    <w:rsid w:val="009D09B5"/>
    <w:rsid w:val="009D09E6"/>
    <w:rsid w:val="009D09F4"/>
    <w:rsid w:val="009D0AAC"/>
    <w:rsid w:val="009D0ED3"/>
    <w:rsid w:val="009D0F1B"/>
    <w:rsid w:val="009D101D"/>
    <w:rsid w:val="009D1057"/>
    <w:rsid w:val="009D111B"/>
    <w:rsid w:val="009D113E"/>
    <w:rsid w:val="009D119E"/>
    <w:rsid w:val="009D1386"/>
    <w:rsid w:val="009D13BB"/>
    <w:rsid w:val="009D1438"/>
    <w:rsid w:val="009D14C3"/>
    <w:rsid w:val="009D1C44"/>
    <w:rsid w:val="009D1D9A"/>
    <w:rsid w:val="009D1E79"/>
    <w:rsid w:val="009D2105"/>
    <w:rsid w:val="009D2283"/>
    <w:rsid w:val="009D243E"/>
    <w:rsid w:val="009D256B"/>
    <w:rsid w:val="009D266F"/>
    <w:rsid w:val="009D278A"/>
    <w:rsid w:val="009D29E4"/>
    <w:rsid w:val="009D2A63"/>
    <w:rsid w:val="009D2B4E"/>
    <w:rsid w:val="009D2BFA"/>
    <w:rsid w:val="009D2FC4"/>
    <w:rsid w:val="009D303B"/>
    <w:rsid w:val="009D30E6"/>
    <w:rsid w:val="009D32D5"/>
    <w:rsid w:val="009D3526"/>
    <w:rsid w:val="009D3857"/>
    <w:rsid w:val="009D38EA"/>
    <w:rsid w:val="009D3993"/>
    <w:rsid w:val="009D39EA"/>
    <w:rsid w:val="009D3F78"/>
    <w:rsid w:val="009D3F83"/>
    <w:rsid w:val="009D4079"/>
    <w:rsid w:val="009D4119"/>
    <w:rsid w:val="009D4120"/>
    <w:rsid w:val="009D42CA"/>
    <w:rsid w:val="009D42D3"/>
    <w:rsid w:val="009D438C"/>
    <w:rsid w:val="009D45EF"/>
    <w:rsid w:val="009D486B"/>
    <w:rsid w:val="009D488B"/>
    <w:rsid w:val="009D4BAC"/>
    <w:rsid w:val="009D4D11"/>
    <w:rsid w:val="009D4E30"/>
    <w:rsid w:val="009D4F4F"/>
    <w:rsid w:val="009D50EB"/>
    <w:rsid w:val="009D549E"/>
    <w:rsid w:val="009D5527"/>
    <w:rsid w:val="009D5582"/>
    <w:rsid w:val="009D560B"/>
    <w:rsid w:val="009D5664"/>
    <w:rsid w:val="009D5803"/>
    <w:rsid w:val="009D58DD"/>
    <w:rsid w:val="009D59A9"/>
    <w:rsid w:val="009D59D9"/>
    <w:rsid w:val="009D5B6D"/>
    <w:rsid w:val="009D5B7F"/>
    <w:rsid w:val="009D5C92"/>
    <w:rsid w:val="009D5CE8"/>
    <w:rsid w:val="009D5D62"/>
    <w:rsid w:val="009D6058"/>
    <w:rsid w:val="009D60CA"/>
    <w:rsid w:val="009D6160"/>
    <w:rsid w:val="009D6578"/>
    <w:rsid w:val="009D6713"/>
    <w:rsid w:val="009D68BE"/>
    <w:rsid w:val="009D69E9"/>
    <w:rsid w:val="009D6B1F"/>
    <w:rsid w:val="009D6B23"/>
    <w:rsid w:val="009D6B9A"/>
    <w:rsid w:val="009D6CCC"/>
    <w:rsid w:val="009D6D94"/>
    <w:rsid w:val="009D6DAF"/>
    <w:rsid w:val="009D6DB7"/>
    <w:rsid w:val="009D6F66"/>
    <w:rsid w:val="009D703B"/>
    <w:rsid w:val="009D7239"/>
    <w:rsid w:val="009D73F7"/>
    <w:rsid w:val="009D749D"/>
    <w:rsid w:val="009D74CA"/>
    <w:rsid w:val="009D7800"/>
    <w:rsid w:val="009D790D"/>
    <w:rsid w:val="009D7A0C"/>
    <w:rsid w:val="009D7C5A"/>
    <w:rsid w:val="009E00F2"/>
    <w:rsid w:val="009E04B7"/>
    <w:rsid w:val="009E0739"/>
    <w:rsid w:val="009E0760"/>
    <w:rsid w:val="009E0797"/>
    <w:rsid w:val="009E07C7"/>
    <w:rsid w:val="009E0915"/>
    <w:rsid w:val="009E094F"/>
    <w:rsid w:val="009E1066"/>
    <w:rsid w:val="009E1230"/>
    <w:rsid w:val="009E15EB"/>
    <w:rsid w:val="009E1645"/>
    <w:rsid w:val="009E176C"/>
    <w:rsid w:val="009E18FF"/>
    <w:rsid w:val="009E195B"/>
    <w:rsid w:val="009E1A65"/>
    <w:rsid w:val="009E1B73"/>
    <w:rsid w:val="009E1C47"/>
    <w:rsid w:val="009E1CBF"/>
    <w:rsid w:val="009E1E15"/>
    <w:rsid w:val="009E1EB6"/>
    <w:rsid w:val="009E1EC5"/>
    <w:rsid w:val="009E1EE9"/>
    <w:rsid w:val="009E204A"/>
    <w:rsid w:val="009E2076"/>
    <w:rsid w:val="009E226F"/>
    <w:rsid w:val="009E23DA"/>
    <w:rsid w:val="009E2458"/>
    <w:rsid w:val="009E269D"/>
    <w:rsid w:val="009E282B"/>
    <w:rsid w:val="009E284F"/>
    <w:rsid w:val="009E287C"/>
    <w:rsid w:val="009E298C"/>
    <w:rsid w:val="009E2B91"/>
    <w:rsid w:val="009E2C54"/>
    <w:rsid w:val="009E2DBA"/>
    <w:rsid w:val="009E2DD9"/>
    <w:rsid w:val="009E2E20"/>
    <w:rsid w:val="009E2E72"/>
    <w:rsid w:val="009E2EDB"/>
    <w:rsid w:val="009E3081"/>
    <w:rsid w:val="009E312C"/>
    <w:rsid w:val="009E316C"/>
    <w:rsid w:val="009E32D2"/>
    <w:rsid w:val="009E32F5"/>
    <w:rsid w:val="009E3398"/>
    <w:rsid w:val="009E3671"/>
    <w:rsid w:val="009E37F1"/>
    <w:rsid w:val="009E3823"/>
    <w:rsid w:val="009E395E"/>
    <w:rsid w:val="009E3A55"/>
    <w:rsid w:val="009E3B04"/>
    <w:rsid w:val="009E3BCB"/>
    <w:rsid w:val="009E3C22"/>
    <w:rsid w:val="009E3C58"/>
    <w:rsid w:val="009E3D37"/>
    <w:rsid w:val="009E3F41"/>
    <w:rsid w:val="009E4036"/>
    <w:rsid w:val="009E43D0"/>
    <w:rsid w:val="009E457E"/>
    <w:rsid w:val="009E4606"/>
    <w:rsid w:val="009E46CC"/>
    <w:rsid w:val="009E48C8"/>
    <w:rsid w:val="009E4B8B"/>
    <w:rsid w:val="009E4C8D"/>
    <w:rsid w:val="009E4CB3"/>
    <w:rsid w:val="009E4D67"/>
    <w:rsid w:val="009E4E99"/>
    <w:rsid w:val="009E4FB8"/>
    <w:rsid w:val="009E51D2"/>
    <w:rsid w:val="009E52C1"/>
    <w:rsid w:val="009E5373"/>
    <w:rsid w:val="009E5421"/>
    <w:rsid w:val="009E54F8"/>
    <w:rsid w:val="009E5542"/>
    <w:rsid w:val="009E58B1"/>
    <w:rsid w:val="009E59F6"/>
    <w:rsid w:val="009E5B1B"/>
    <w:rsid w:val="009E5C07"/>
    <w:rsid w:val="009E5C75"/>
    <w:rsid w:val="009E5D22"/>
    <w:rsid w:val="009E5DE7"/>
    <w:rsid w:val="009E5E92"/>
    <w:rsid w:val="009E604B"/>
    <w:rsid w:val="009E6160"/>
    <w:rsid w:val="009E6279"/>
    <w:rsid w:val="009E6480"/>
    <w:rsid w:val="009E66B4"/>
    <w:rsid w:val="009E6824"/>
    <w:rsid w:val="009E68D8"/>
    <w:rsid w:val="009E6EC5"/>
    <w:rsid w:val="009E6F0F"/>
    <w:rsid w:val="009E709A"/>
    <w:rsid w:val="009E71A2"/>
    <w:rsid w:val="009E71D6"/>
    <w:rsid w:val="009E7279"/>
    <w:rsid w:val="009E7388"/>
    <w:rsid w:val="009E7409"/>
    <w:rsid w:val="009E7620"/>
    <w:rsid w:val="009E76CC"/>
    <w:rsid w:val="009E7A36"/>
    <w:rsid w:val="009E7BD3"/>
    <w:rsid w:val="009E7C24"/>
    <w:rsid w:val="009E7E5C"/>
    <w:rsid w:val="009E7E8C"/>
    <w:rsid w:val="009E7EA7"/>
    <w:rsid w:val="009E7F43"/>
    <w:rsid w:val="009E7FA6"/>
    <w:rsid w:val="009E7FF9"/>
    <w:rsid w:val="009F020C"/>
    <w:rsid w:val="009F0238"/>
    <w:rsid w:val="009F0246"/>
    <w:rsid w:val="009F0294"/>
    <w:rsid w:val="009F0385"/>
    <w:rsid w:val="009F045D"/>
    <w:rsid w:val="009F05C7"/>
    <w:rsid w:val="009F0865"/>
    <w:rsid w:val="009F0A6D"/>
    <w:rsid w:val="009F0B3F"/>
    <w:rsid w:val="009F0C07"/>
    <w:rsid w:val="009F0C2D"/>
    <w:rsid w:val="009F0DCD"/>
    <w:rsid w:val="009F0F38"/>
    <w:rsid w:val="009F120F"/>
    <w:rsid w:val="009F130B"/>
    <w:rsid w:val="009F1522"/>
    <w:rsid w:val="009F1622"/>
    <w:rsid w:val="009F180A"/>
    <w:rsid w:val="009F1BD0"/>
    <w:rsid w:val="009F1E72"/>
    <w:rsid w:val="009F2092"/>
    <w:rsid w:val="009F2219"/>
    <w:rsid w:val="009F2323"/>
    <w:rsid w:val="009F232E"/>
    <w:rsid w:val="009F2333"/>
    <w:rsid w:val="009F2339"/>
    <w:rsid w:val="009F233C"/>
    <w:rsid w:val="009F23D7"/>
    <w:rsid w:val="009F24B0"/>
    <w:rsid w:val="009F2649"/>
    <w:rsid w:val="009F26FA"/>
    <w:rsid w:val="009F2732"/>
    <w:rsid w:val="009F2BD9"/>
    <w:rsid w:val="009F2BEF"/>
    <w:rsid w:val="009F2C49"/>
    <w:rsid w:val="009F2CC6"/>
    <w:rsid w:val="009F301D"/>
    <w:rsid w:val="009F3065"/>
    <w:rsid w:val="009F30D6"/>
    <w:rsid w:val="009F312E"/>
    <w:rsid w:val="009F34D3"/>
    <w:rsid w:val="009F38E1"/>
    <w:rsid w:val="009F38FB"/>
    <w:rsid w:val="009F38FD"/>
    <w:rsid w:val="009F3ADD"/>
    <w:rsid w:val="009F3E49"/>
    <w:rsid w:val="009F4022"/>
    <w:rsid w:val="009F406C"/>
    <w:rsid w:val="009F4202"/>
    <w:rsid w:val="009F4246"/>
    <w:rsid w:val="009F4353"/>
    <w:rsid w:val="009F435E"/>
    <w:rsid w:val="009F43EC"/>
    <w:rsid w:val="009F4453"/>
    <w:rsid w:val="009F461C"/>
    <w:rsid w:val="009F46C5"/>
    <w:rsid w:val="009F46FC"/>
    <w:rsid w:val="009F4788"/>
    <w:rsid w:val="009F49CC"/>
    <w:rsid w:val="009F4CC8"/>
    <w:rsid w:val="009F4D0C"/>
    <w:rsid w:val="009F4D2F"/>
    <w:rsid w:val="009F4D5F"/>
    <w:rsid w:val="009F4DAF"/>
    <w:rsid w:val="009F4DC1"/>
    <w:rsid w:val="009F4EBA"/>
    <w:rsid w:val="009F4EDF"/>
    <w:rsid w:val="009F5006"/>
    <w:rsid w:val="009F503B"/>
    <w:rsid w:val="009F5085"/>
    <w:rsid w:val="009F51F0"/>
    <w:rsid w:val="009F525B"/>
    <w:rsid w:val="009F5305"/>
    <w:rsid w:val="009F5482"/>
    <w:rsid w:val="009F54DA"/>
    <w:rsid w:val="009F55C4"/>
    <w:rsid w:val="009F5663"/>
    <w:rsid w:val="009F56A8"/>
    <w:rsid w:val="009F57E0"/>
    <w:rsid w:val="009F58BD"/>
    <w:rsid w:val="009F594D"/>
    <w:rsid w:val="009F5964"/>
    <w:rsid w:val="009F5CD7"/>
    <w:rsid w:val="009F5E84"/>
    <w:rsid w:val="009F5E85"/>
    <w:rsid w:val="009F5F15"/>
    <w:rsid w:val="009F5FB1"/>
    <w:rsid w:val="009F60B1"/>
    <w:rsid w:val="009F60B5"/>
    <w:rsid w:val="009F60B7"/>
    <w:rsid w:val="009F623F"/>
    <w:rsid w:val="009F6292"/>
    <w:rsid w:val="009F639A"/>
    <w:rsid w:val="009F63CE"/>
    <w:rsid w:val="009F65EF"/>
    <w:rsid w:val="009F65F1"/>
    <w:rsid w:val="009F66E3"/>
    <w:rsid w:val="009F685D"/>
    <w:rsid w:val="009F6B6C"/>
    <w:rsid w:val="009F6BC7"/>
    <w:rsid w:val="009F6EFC"/>
    <w:rsid w:val="009F6F85"/>
    <w:rsid w:val="009F704C"/>
    <w:rsid w:val="009F7136"/>
    <w:rsid w:val="009F72BB"/>
    <w:rsid w:val="009F756A"/>
    <w:rsid w:val="009F75C9"/>
    <w:rsid w:val="009F7608"/>
    <w:rsid w:val="009F768D"/>
    <w:rsid w:val="009F7912"/>
    <w:rsid w:val="009F7960"/>
    <w:rsid w:val="009F7AEA"/>
    <w:rsid w:val="009F7BA7"/>
    <w:rsid w:val="009F7C02"/>
    <w:rsid w:val="009F7C4C"/>
    <w:rsid w:val="009F7C58"/>
    <w:rsid w:val="009F7E3A"/>
    <w:rsid w:val="009F7E83"/>
    <w:rsid w:val="009F7F0A"/>
    <w:rsid w:val="009F7F27"/>
    <w:rsid w:val="009F7F84"/>
    <w:rsid w:val="00A008C7"/>
    <w:rsid w:val="00A00923"/>
    <w:rsid w:val="00A009F3"/>
    <w:rsid w:val="00A00C99"/>
    <w:rsid w:val="00A00CB8"/>
    <w:rsid w:val="00A00CC0"/>
    <w:rsid w:val="00A00CE1"/>
    <w:rsid w:val="00A01458"/>
    <w:rsid w:val="00A01695"/>
    <w:rsid w:val="00A01706"/>
    <w:rsid w:val="00A01710"/>
    <w:rsid w:val="00A018C3"/>
    <w:rsid w:val="00A019CC"/>
    <w:rsid w:val="00A01AC3"/>
    <w:rsid w:val="00A01AD0"/>
    <w:rsid w:val="00A01AE4"/>
    <w:rsid w:val="00A01DBE"/>
    <w:rsid w:val="00A01EAB"/>
    <w:rsid w:val="00A02013"/>
    <w:rsid w:val="00A02079"/>
    <w:rsid w:val="00A0215D"/>
    <w:rsid w:val="00A023A2"/>
    <w:rsid w:val="00A025F1"/>
    <w:rsid w:val="00A026B4"/>
    <w:rsid w:val="00A0276C"/>
    <w:rsid w:val="00A027DF"/>
    <w:rsid w:val="00A0294A"/>
    <w:rsid w:val="00A02962"/>
    <w:rsid w:val="00A02A14"/>
    <w:rsid w:val="00A02DA2"/>
    <w:rsid w:val="00A02DC0"/>
    <w:rsid w:val="00A02F44"/>
    <w:rsid w:val="00A0308E"/>
    <w:rsid w:val="00A032FE"/>
    <w:rsid w:val="00A033A0"/>
    <w:rsid w:val="00A0343D"/>
    <w:rsid w:val="00A038A4"/>
    <w:rsid w:val="00A03924"/>
    <w:rsid w:val="00A03938"/>
    <w:rsid w:val="00A0397E"/>
    <w:rsid w:val="00A03A59"/>
    <w:rsid w:val="00A03DBB"/>
    <w:rsid w:val="00A03DD1"/>
    <w:rsid w:val="00A03ECD"/>
    <w:rsid w:val="00A03FDD"/>
    <w:rsid w:val="00A04051"/>
    <w:rsid w:val="00A04100"/>
    <w:rsid w:val="00A04168"/>
    <w:rsid w:val="00A04206"/>
    <w:rsid w:val="00A04296"/>
    <w:rsid w:val="00A04476"/>
    <w:rsid w:val="00A0449D"/>
    <w:rsid w:val="00A04501"/>
    <w:rsid w:val="00A04591"/>
    <w:rsid w:val="00A047E0"/>
    <w:rsid w:val="00A047FB"/>
    <w:rsid w:val="00A0481F"/>
    <w:rsid w:val="00A04892"/>
    <w:rsid w:val="00A04A0C"/>
    <w:rsid w:val="00A04BFA"/>
    <w:rsid w:val="00A05022"/>
    <w:rsid w:val="00A050A7"/>
    <w:rsid w:val="00A051CD"/>
    <w:rsid w:val="00A0533A"/>
    <w:rsid w:val="00A0551C"/>
    <w:rsid w:val="00A0567D"/>
    <w:rsid w:val="00A056E0"/>
    <w:rsid w:val="00A056FA"/>
    <w:rsid w:val="00A05741"/>
    <w:rsid w:val="00A05B3C"/>
    <w:rsid w:val="00A05C8C"/>
    <w:rsid w:val="00A05C9E"/>
    <w:rsid w:val="00A05D59"/>
    <w:rsid w:val="00A05F6B"/>
    <w:rsid w:val="00A05FBD"/>
    <w:rsid w:val="00A06431"/>
    <w:rsid w:val="00A06666"/>
    <w:rsid w:val="00A067A2"/>
    <w:rsid w:val="00A069BD"/>
    <w:rsid w:val="00A06A28"/>
    <w:rsid w:val="00A06B3D"/>
    <w:rsid w:val="00A06BA8"/>
    <w:rsid w:val="00A06BAB"/>
    <w:rsid w:val="00A06C4F"/>
    <w:rsid w:val="00A07023"/>
    <w:rsid w:val="00A071ED"/>
    <w:rsid w:val="00A0734E"/>
    <w:rsid w:val="00A07427"/>
    <w:rsid w:val="00A074E2"/>
    <w:rsid w:val="00A075BF"/>
    <w:rsid w:val="00A0777F"/>
    <w:rsid w:val="00A0788B"/>
    <w:rsid w:val="00A0798A"/>
    <w:rsid w:val="00A07A78"/>
    <w:rsid w:val="00A07C43"/>
    <w:rsid w:val="00A07DB3"/>
    <w:rsid w:val="00A07DDD"/>
    <w:rsid w:val="00A07EB2"/>
    <w:rsid w:val="00A07F69"/>
    <w:rsid w:val="00A07FF9"/>
    <w:rsid w:val="00A1009E"/>
    <w:rsid w:val="00A101BD"/>
    <w:rsid w:val="00A10432"/>
    <w:rsid w:val="00A1057C"/>
    <w:rsid w:val="00A105E0"/>
    <w:rsid w:val="00A1069F"/>
    <w:rsid w:val="00A106A8"/>
    <w:rsid w:val="00A10A0B"/>
    <w:rsid w:val="00A10A52"/>
    <w:rsid w:val="00A10A68"/>
    <w:rsid w:val="00A10BCA"/>
    <w:rsid w:val="00A10CB4"/>
    <w:rsid w:val="00A10D92"/>
    <w:rsid w:val="00A10FAF"/>
    <w:rsid w:val="00A11122"/>
    <w:rsid w:val="00A112AA"/>
    <w:rsid w:val="00A113B6"/>
    <w:rsid w:val="00A113CA"/>
    <w:rsid w:val="00A113E8"/>
    <w:rsid w:val="00A11564"/>
    <w:rsid w:val="00A116EC"/>
    <w:rsid w:val="00A117B9"/>
    <w:rsid w:val="00A11982"/>
    <w:rsid w:val="00A11B8A"/>
    <w:rsid w:val="00A11C91"/>
    <w:rsid w:val="00A11C98"/>
    <w:rsid w:val="00A11E1C"/>
    <w:rsid w:val="00A11E1E"/>
    <w:rsid w:val="00A11E5F"/>
    <w:rsid w:val="00A11E67"/>
    <w:rsid w:val="00A11ECB"/>
    <w:rsid w:val="00A11FB2"/>
    <w:rsid w:val="00A12052"/>
    <w:rsid w:val="00A1231F"/>
    <w:rsid w:val="00A12601"/>
    <w:rsid w:val="00A127D3"/>
    <w:rsid w:val="00A128A1"/>
    <w:rsid w:val="00A12AC3"/>
    <w:rsid w:val="00A12D90"/>
    <w:rsid w:val="00A12FDE"/>
    <w:rsid w:val="00A13066"/>
    <w:rsid w:val="00A13210"/>
    <w:rsid w:val="00A13325"/>
    <w:rsid w:val="00A1367D"/>
    <w:rsid w:val="00A137A4"/>
    <w:rsid w:val="00A1382F"/>
    <w:rsid w:val="00A1388D"/>
    <w:rsid w:val="00A139E0"/>
    <w:rsid w:val="00A139E2"/>
    <w:rsid w:val="00A13B1A"/>
    <w:rsid w:val="00A13C0B"/>
    <w:rsid w:val="00A13F65"/>
    <w:rsid w:val="00A13FA9"/>
    <w:rsid w:val="00A14217"/>
    <w:rsid w:val="00A1453E"/>
    <w:rsid w:val="00A14720"/>
    <w:rsid w:val="00A14836"/>
    <w:rsid w:val="00A14E57"/>
    <w:rsid w:val="00A14F18"/>
    <w:rsid w:val="00A150B9"/>
    <w:rsid w:val="00A150CF"/>
    <w:rsid w:val="00A15135"/>
    <w:rsid w:val="00A1524B"/>
    <w:rsid w:val="00A1531E"/>
    <w:rsid w:val="00A158F6"/>
    <w:rsid w:val="00A15A01"/>
    <w:rsid w:val="00A15C70"/>
    <w:rsid w:val="00A15E71"/>
    <w:rsid w:val="00A15EC4"/>
    <w:rsid w:val="00A160E1"/>
    <w:rsid w:val="00A161C6"/>
    <w:rsid w:val="00A161CC"/>
    <w:rsid w:val="00A16224"/>
    <w:rsid w:val="00A1636D"/>
    <w:rsid w:val="00A16393"/>
    <w:rsid w:val="00A16450"/>
    <w:rsid w:val="00A164A0"/>
    <w:rsid w:val="00A164C1"/>
    <w:rsid w:val="00A16655"/>
    <w:rsid w:val="00A167DB"/>
    <w:rsid w:val="00A1683B"/>
    <w:rsid w:val="00A168C4"/>
    <w:rsid w:val="00A169B0"/>
    <w:rsid w:val="00A16B0E"/>
    <w:rsid w:val="00A16B73"/>
    <w:rsid w:val="00A16D08"/>
    <w:rsid w:val="00A16D0C"/>
    <w:rsid w:val="00A16D4B"/>
    <w:rsid w:val="00A16D51"/>
    <w:rsid w:val="00A17212"/>
    <w:rsid w:val="00A17271"/>
    <w:rsid w:val="00A174B6"/>
    <w:rsid w:val="00A174CC"/>
    <w:rsid w:val="00A174D1"/>
    <w:rsid w:val="00A17749"/>
    <w:rsid w:val="00A1782E"/>
    <w:rsid w:val="00A17A49"/>
    <w:rsid w:val="00A17E18"/>
    <w:rsid w:val="00A17F12"/>
    <w:rsid w:val="00A2001C"/>
    <w:rsid w:val="00A20049"/>
    <w:rsid w:val="00A2005C"/>
    <w:rsid w:val="00A201FA"/>
    <w:rsid w:val="00A20203"/>
    <w:rsid w:val="00A20231"/>
    <w:rsid w:val="00A2027D"/>
    <w:rsid w:val="00A20312"/>
    <w:rsid w:val="00A20390"/>
    <w:rsid w:val="00A203EA"/>
    <w:rsid w:val="00A20481"/>
    <w:rsid w:val="00A204C2"/>
    <w:rsid w:val="00A204C9"/>
    <w:rsid w:val="00A205AE"/>
    <w:rsid w:val="00A2077D"/>
    <w:rsid w:val="00A20954"/>
    <w:rsid w:val="00A20A3A"/>
    <w:rsid w:val="00A20B1B"/>
    <w:rsid w:val="00A20C5A"/>
    <w:rsid w:val="00A20D21"/>
    <w:rsid w:val="00A20D8C"/>
    <w:rsid w:val="00A20E48"/>
    <w:rsid w:val="00A20EBC"/>
    <w:rsid w:val="00A210A2"/>
    <w:rsid w:val="00A21264"/>
    <w:rsid w:val="00A21317"/>
    <w:rsid w:val="00A21339"/>
    <w:rsid w:val="00A21614"/>
    <w:rsid w:val="00A217F8"/>
    <w:rsid w:val="00A2183E"/>
    <w:rsid w:val="00A21A2A"/>
    <w:rsid w:val="00A21BFB"/>
    <w:rsid w:val="00A22069"/>
    <w:rsid w:val="00A220FE"/>
    <w:rsid w:val="00A22110"/>
    <w:rsid w:val="00A22263"/>
    <w:rsid w:val="00A22453"/>
    <w:rsid w:val="00A22630"/>
    <w:rsid w:val="00A226E7"/>
    <w:rsid w:val="00A2272E"/>
    <w:rsid w:val="00A22916"/>
    <w:rsid w:val="00A22A58"/>
    <w:rsid w:val="00A22D55"/>
    <w:rsid w:val="00A22DC3"/>
    <w:rsid w:val="00A22F97"/>
    <w:rsid w:val="00A2319E"/>
    <w:rsid w:val="00A232A9"/>
    <w:rsid w:val="00A232EB"/>
    <w:rsid w:val="00A233F1"/>
    <w:rsid w:val="00A23444"/>
    <w:rsid w:val="00A2348C"/>
    <w:rsid w:val="00A234E5"/>
    <w:rsid w:val="00A2374E"/>
    <w:rsid w:val="00A237AA"/>
    <w:rsid w:val="00A237B9"/>
    <w:rsid w:val="00A2383E"/>
    <w:rsid w:val="00A23B16"/>
    <w:rsid w:val="00A23C00"/>
    <w:rsid w:val="00A23FCC"/>
    <w:rsid w:val="00A2400B"/>
    <w:rsid w:val="00A24154"/>
    <w:rsid w:val="00A243AA"/>
    <w:rsid w:val="00A24888"/>
    <w:rsid w:val="00A2495D"/>
    <w:rsid w:val="00A249C9"/>
    <w:rsid w:val="00A24AB7"/>
    <w:rsid w:val="00A24B60"/>
    <w:rsid w:val="00A24C6E"/>
    <w:rsid w:val="00A24E4B"/>
    <w:rsid w:val="00A24FC3"/>
    <w:rsid w:val="00A2509F"/>
    <w:rsid w:val="00A25100"/>
    <w:rsid w:val="00A25167"/>
    <w:rsid w:val="00A2518E"/>
    <w:rsid w:val="00A25218"/>
    <w:rsid w:val="00A25312"/>
    <w:rsid w:val="00A25570"/>
    <w:rsid w:val="00A255BC"/>
    <w:rsid w:val="00A25601"/>
    <w:rsid w:val="00A2582C"/>
    <w:rsid w:val="00A25A2B"/>
    <w:rsid w:val="00A25A4A"/>
    <w:rsid w:val="00A25BA0"/>
    <w:rsid w:val="00A25C50"/>
    <w:rsid w:val="00A25C83"/>
    <w:rsid w:val="00A2602B"/>
    <w:rsid w:val="00A26130"/>
    <w:rsid w:val="00A26140"/>
    <w:rsid w:val="00A26200"/>
    <w:rsid w:val="00A26319"/>
    <w:rsid w:val="00A2637C"/>
    <w:rsid w:val="00A2655A"/>
    <w:rsid w:val="00A266B5"/>
    <w:rsid w:val="00A2674A"/>
    <w:rsid w:val="00A26809"/>
    <w:rsid w:val="00A2683C"/>
    <w:rsid w:val="00A26880"/>
    <w:rsid w:val="00A26911"/>
    <w:rsid w:val="00A269F0"/>
    <w:rsid w:val="00A26A69"/>
    <w:rsid w:val="00A26B2E"/>
    <w:rsid w:val="00A26BC1"/>
    <w:rsid w:val="00A26F95"/>
    <w:rsid w:val="00A270F0"/>
    <w:rsid w:val="00A27277"/>
    <w:rsid w:val="00A27296"/>
    <w:rsid w:val="00A272C5"/>
    <w:rsid w:val="00A27342"/>
    <w:rsid w:val="00A27511"/>
    <w:rsid w:val="00A276B5"/>
    <w:rsid w:val="00A277A0"/>
    <w:rsid w:val="00A27CCB"/>
    <w:rsid w:val="00A27D32"/>
    <w:rsid w:val="00A3018B"/>
    <w:rsid w:val="00A30372"/>
    <w:rsid w:val="00A30451"/>
    <w:rsid w:val="00A30695"/>
    <w:rsid w:val="00A3074C"/>
    <w:rsid w:val="00A30810"/>
    <w:rsid w:val="00A309ED"/>
    <w:rsid w:val="00A30A2D"/>
    <w:rsid w:val="00A30B66"/>
    <w:rsid w:val="00A30D10"/>
    <w:rsid w:val="00A30E71"/>
    <w:rsid w:val="00A3128D"/>
    <w:rsid w:val="00A31449"/>
    <w:rsid w:val="00A314A7"/>
    <w:rsid w:val="00A315C2"/>
    <w:rsid w:val="00A3171C"/>
    <w:rsid w:val="00A317CF"/>
    <w:rsid w:val="00A318B6"/>
    <w:rsid w:val="00A31949"/>
    <w:rsid w:val="00A31A48"/>
    <w:rsid w:val="00A31B30"/>
    <w:rsid w:val="00A31C6C"/>
    <w:rsid w:val="00A31DB7"/>
    <w:rsid w:val="00A31DF2"/>
    <w:rsid w:val="00A3203C"/>
    <w:rsid w:val="00A320B1"/>
    <w:rsid w:val="00A32347"/>
    <w:rsid w:val="00A323F8"/>
    <w:rsid w:val="00A324EA"/>
    <w:rsid w:val="00A3258C"/>
    <w:rsid w:val="00A326DB"/>
    <w:rsid w:val="00A328F4"/>
    <w:rsid w:val="00A32A66"/>
    <w:rsid w:val="00A32C26"/>
    <w:rsid w:val="00A32D11"/>
    <w:rsid w:val="00A32DC5"/>
    <w:rsid w:val="00A32FD7"/>
    <w:rsid w:val="00A33028"/>
    <w:rsid w:val="00A33142"/>
    <w:rsid w:val="00A332AD"/>
    <w:rsid w:val="00A33306"/>
    <w:rsid w:val="00A33348"/>
    <w:rsid w:val="00A333CA"/>
    <w:rsid w:val="00A33A46"/>
    <w:rsid w:val="00A33B28"/>
    <w:rsid w:val="00A33D63"/>
    <w:rsid w:val="00A33D8F"/>
    <w:rsid w:val="00A33DC2"/>
    <w:rsid w:val="00A33E1B"/>
    <w:rsid w:val="00A33F41"/>
    <w:rsid w:val="00A34252"/>
    <w:rsid w:val="00A34264"/>
    <w:rsid w:val="00A344F1"/>
    <w:rsid w:val="00A345B8"/>
    <w:rsid w:val="00A34AE1"/>
    <w:rsid w:val="00A34C16"/>
    <w:rsid w:val="00A34CAC"/>
    <w:rsid w:val="00A34E79"/>
    <w:rsid w:val="00A34FA9"/>
    <w:rsid w:val="00A35009"/>
    <w:rsid w:val="00A3518D"/>
    <w:rsid w:val="00A3548E"/>
    <w:rsid w:val="00A354DC"/>
    <w:rsid w:val="00A35661"/>
    <w:rsid w:val="00A356CE"/>
    <w:rsid w:val="00A35979"/>
    <w:rsid w:val="00A35B4A"/>
    <w:rsid w:val="00A35C8F"/>
    <w:rsid w:val="00A35D24"/>
    <w:rsid w:val="00A35F02"/>
    <w:rsid w:val="00A35FBA"/>
    <w:rsid w:val="00A35FBC"/>
    <w:rsid w:val="00A36085"/>
    <w:rsid w:val="00A360B6"/>
    <w:rsid w:val="00A360E3"/>
    <w:rsid w:val="00A362E5"/>
    <w:rsid w:val="00A364C8"/>
    <w:rsid w:val="00A367C8"/>
    <w:rsid w:val="00A367F3"/>
    <w:rsid w:val="00A36819"/>
    <w:rsid w:val="00A36B8D"/>
    <w:rsid w:val="00A36C7F"/>
    <w:rsid w:val="00A36D4A"/>
    <w:rsid w:val="00A36ED8"/>
    <w:rsid w:val="00A370B4"/>
    <w:rsid w:val="00A37295"/>
    <w:rsid w:val="00A37365"/>
    <w:rsid w:val="00A3738D"/>
    <w:rsid w:val="00A3745E"/>
    <w:rsid w:val="00A374A4"/>
    <w:rsid w:val="00A37548"/>
    <w:rsid w:val="00A376A9"/>
    <w:rsid w:val="00A37897"/>
    <w:rsid w:val="00A3789C"/>
    <w:rsid w:val="00A378CC"/>
    <w:rsid w:val="00A37B90"/>
    <w:rsid w:val="00A37C46"/>
    <w:rsid w:val="00A37CAF"/>
    <w:rsid w:val="00A37D8D"/>
    <w:rsid w:val="00A40002"/>
    <w:rsid w:val="00A401CC"/>
    <w:rsid w:val="00A40255"/>
    <w:rsid w:val="00A404B4"/>
    <w:rsid w:val="00A40554"/>
    <w:rsid w:val="00A40738"/>
    <w:rsid w:val="00A40BEA"/>
    <w:rsid w:val="00A40CCF"/>
    <w:rsid w:val="00A40CEF"/>
    <w:rsid w:val="00A40D4F"/>
    <w:rsid w:val="00A40D5B"/>
    <w:rsid w:val="00A40DB7"/>
    <w:rsid w:val="00A40E78"/>
    <w:rsid w:val="00A4118C"/>
    <w:rsid w:val="00A41190"/>
    <w:rsid w:val="00A4161D"/>
    <w:rsid w:val="00A4177E"/>
    <w:rsid w:val="00A41796"/>
    <w:rsid w:val="00A419DF"/>
    <w:rsid w:val="00A41B84"/>
    <w:rsid w:val="00A41BA7"/>
    <w:rsid w:val="00A41BCF"/>
    <w:rsid w:val="00A41ED4"/>
    <w:rsid w:val="00A42002"/>
    <w:rsid w:val="00A424AE"/>
    <w:rsid w:val="00A42723"/>
    <w:rsid w:val="00A42736"/>
    <w:rsid w:val="00A42738"/>
    <w:rsid w:val="00A42748"/>
    <w:rsid w:val="00A4275D"/>
    <w:rsid w:val="00A428B4"/>
    <w:rsid w:val="00A428DB"/>
    <w:rsid w:val="00A429C1"/>
    <w:rsid w:val="00A42A8F"/>
    <w:rsid w:val="00A42B2E"/>
    <w:rsid w:val="00A42C0D"/>
    <w:rsid w:val="00A43212"/>
    <w:rsid w:val="00A4341B"/>
    <w:rsid w:val="00A4357E"/>
    <w:rsid w:val="00A43652"/>
    <w:rsid w:val="00A436F8"/>
    <w:rsid w:val="00A43854"/>
    <w:rsid w:val="00A43B0C"/>
    <w:rsid w:val="00A43CE1"/>
    <w:rsid w:val="00A43CF8"/>
    <w:rsid w:val="00A43FDB"/>
    <w:rsid w:val="00A44002"/>
    <w:rsid w:val="00A4406C"/>
    <w:rsid w:val="00A440D6"/>
    <w:rsid w:val="00A44225"/>
    <w:rsid w:val="00A443AE"/>
    <w:rsid w:val="00A443E0"/>
    <w:rsid w:val="00A44525"/>
    <w:rsid w:val="00A446EA"/>
    <w:rsid w:val="00A44813"/>
    <w:rsid w:val="00A44B4D"/>
    <w:rsid w:val="00A44B79"/>
    <w:rsid w:val="00A44BF3"/>
    <w:rsid w:val="00A44C1B"/>
    <w:rsid w:val="00A44D56"/>
    <w:rsid w:val="00A44F2F"/>
    <w:rsid w:val="00A44F4A"/>
    <w:rsid w:val="00A44FE1"/>
    <w:rsid w:val="00A45013"/>
    <w:rsid w:val="00A45066"/>
    <w:rsid w:val="00A4526C"/>
    <w:rsid w:val="00A45372"/>
    <w:rsid w:val="00A453C9"/>
    <w:rsid w:val="00A45440"/>
    <w:rsid w:val="00A454D6"/>
    <w:rsid w:val="00A455A6"/>
    <w:rsid w:val="00A45710"/>
    <w:rsid w:val="00A45727"/>
    <w:rsid w:val="00A45811"/>
    <w:rsid w:val="00A4581E"/>
    <w:rsid w:val="00A4597A"/>
    <w:rsid w:val="00A45A2D"/>
    <w:rsid w:val="00A45A6E"/>
    <w:rsid w:val="00A45AF2"/>
    <w:rsid w:val="00A45B43"/>
    <w:rsid w:val="00A45BCA"/>
    <w:rsid w:val="00A45C03"/>
    <w:rsid w:val="00A460E2"/>
    <w:rsid w:val="00A46343"/>
    <w:rsid w:val="00A463F5"/>
    <w:rsid w:val="00A46554"/>
    <w:rsid w:val="00A466F9"/>
    <w:rsid w:val="00A46823"/>
    <w:rsid w:val="00A4683D"/>
    <w:rsid w:val="00A468F4"/>
    <w:rsid w:val="00A469D6"/>
    <w:rsid w:val="00A469EE"/>
    <w:rsid w:val="00A46A99"/>
    <w:rsid w:val="00A46B1C"/>
    <w:rsid w:val="00A46B4A"/>
    <w:rsid w:val="00A46E1C"/>
    <w:rsid w:val="00A46E1F"/>
    <w:rsid w:val="00A47022"/>
    <w:rsid w:val="00A4702D"/>
    <w:rsid w:val="00A473DF"/>
    <w:rsid w:val="00A4746D"/>
    <w:rsid w:val="00A474D6"/>
    <w:rsid w:val="00A47539"/>
    <w:rsid w:val="00A475AF"/>
    <w:rsid w:val="00A475E8"/>
    <w:rsid w:val="00A476EE"/>
    <w:rsid w:val="00A477AC"/>
    <w:rsid w:val="00A478F0"/>
    <w:rsid w:val="00A47923"/>
    <w:rsid w:val="00A4794A"/>
    <w:rsid w:val="00A47A06"/>
    <w:rsid w:val="00A47A92"/>
    <w:rsid w:val="00A47B2A"/>
    <w:rsid w:val="00A500FC"/>
    <w:rsid w:val="00A50169"/>
    <w:rsid w:val="00A50230"/>
    <w:rsid w:val="00A503BC"/>
    <w:rsid w:val="00A503BF"/>
    <w:rsid w:val="00A504B6"/>
    <w:rsid w:val="00A50602"/>
    <w:rsid w:val="00A5062C"/>
    <w:rsid w:val="00A50ECA"/>
    <w:rsid w:val="00A51000"/>
    <w:rsid w:val="00A51370"/>
    <w:rsid w:val="00A513D7"/>
    <w:rsid w:val="00A5144B"/>
    <w:rsid w:val="00A514D4"/>
    <w:rsid w:val="00A5154E"/>
    <w:rsid w:val="00A515E5"/>
    <w:rsid w:val="00A51732"/>
    <w:rsid w:val="00A517C8"/>
    <w:rsid w:val="00A51B04"/>
    <w:rsid w:val="00A5203F"/>
    <w:rsid w:val="00A52299"/>
    <w:rsid w:val="00A524C3"/>
    <w:rsid w:val="00A52774"/>
    <w:rsid w:val="00A5282C"/>
    <w:rsid w:val="00A52993"/>
    <w:rsid w:val="00A529DA"/>
    <w:rsid w:val="00A529EE"/>
    <w:rsid w:val="00A52F24"/>
    <w:rsid w:val="00A52FD2"/>
    <w:rsid w:val="00A53017"/>
    <w:rsid w:val="00A53040"/>
    <w:rsid w:val="00A53079"/>
    <w:rsid w:val="00A5308E"/>
    <w:rsid w:val="00A530EA"/>
    <w:rsid w:val="00A532BF"/>
    <w:rsid w:val="00A533DE"/>
    <w:rsid w:val="00A533F4"/>
    <w:rsid w:val="00A534A6"/>
    <w:rsid w:val="00A5355E"/>
    <w:rsid w:val="00A5362C"/>
    <w:rsid w:val="00A53668"/>
    <w:rsid w:val="00A53690"/>
    <w:rsid w:val="00A539F3"/>
    <w:rsid w:val="00A53A69"/>
    <w:rsid w:val="00A53B1F"/>
    <w:rsid w:val="00A53B9B"/>
    <w:rsid w:val="00A53C36"/>
    <w:rsid w:val="00A53CFC"/>
    <w:rsid w:val="00A53E2B"/>
    <w:rsid w:val="00A53E90"/>
    <w:rsid w:val="00A53FA2"/>
    <w:rsid w:val="00A54006"/>
    <w:rsid w:val="00A543DA"/>
    <w:rsid w:val="00A54651"/>
    <w:rsid w:val="00A546BE"/>
    <w:rsid w:val="00A547B9"/>
    <w:rsid w:val="00A54913"/>
    <w:rsid w:val="00A54CEF"/>
    <w:rsid w:val="00A54E26"/>
    <w:rsid w:val="00A54E47"/>
    <w:rsid w:val="00A550B3"/>
    <w:rsid w:val="00A550E2"/>
    <w:rsid w:val="00A5526A"/>
    <w:rsid w:val="00A553A5"/>
    <w:rsid w:val="00A55404"/>
    <w:rsid w:val="00A554D6"/>
    <w:rsid w:val="00A55533"/>
    <w:rsid w:val="00A5557C"/>
    <w:rsid w:val="00A555BD"/>
    <w:rsid w:val="00A555DF"/>
    <w:rsid w:val="00A5591E"/>
    <w:rsid w:val="00A55A32"/>
    <w:rsid w:val="00A55A6A"/>
    <w:rsid w:val="00A55A9E"/>
    <w:rsid w:val="00A55BEE"/>
    <w:rsid w:val="00A55CA4"/>
    <w:rsid w:val="00A55E1E"/>
    <w:rsid w:val="00A55F59"/>
    <w:rsid w:val="00A55FFA"/>
    <w:rsid w:val="00A5609F"/>
    <w:rsid w:val="00A561E0"/>
    <w:rsid w:val="00A563CC"/>
    <w:rsid w:val="00A563D0"/>
    <w:rsid w:val="00A5648A"/>
    <w:rsid w:val="00A564B5"/>
    <w:rsid w:val="00A56521"/>
    <w:rsid w:val="00A56567"/>
    <w:rsid w:val="00A56950"/>
    <w:rsid w:val="00A56A7B"/>
    <w:rsid w:val="00A56AC4"/>
    <w:rsid w:val="00A572D9"/>
    <w:rsid w:val="00A574C6"/>
    <w:rsid w:val="00A574EF"/>
    <w:rsid w:val="00A575D2"/>
    <w:rsid w:val="00A575FD"/>
    <w:rsid w:val="00A57698"/>
    <w:rsid w:val="00A57773"/>
    <w:rsid w:val="00A57942"/>
    <w:rsid w:val="00A57A83"/>
    <w:rsid w:val="00A57C16"/>
    <w:rsid w:val="00A57CF8"/>
    <w:rsid w:val="00A57D60"/>
    <w:rsid w:val="00A57E37"/>
    <w:rsid w:val="00A57E7E"/>
    <w:rsid w:val="00A6016F"/>
    <w:rsid w:val="00A6069B"/>
    <w:rsid w:val="00A609D4"/>
    <w:rsid w:val="00A60DE8"/>
    <w:rsid w:val="00A60E0D"/>
    <w:rsid w:val="00A60ECF"/>
    <w:rsid w:val="00A60F46"/>
    <w:rsid w:val="00A6150A"/>
    <w:rsid w:val="00A61510"/>
    <w:rsid w:val="00A61578"/>
    <w:rsid w:val="00A616BD"/>
    <w:rsid w:val="00A61808"/>
    <w:rsid w:val="00A618A1"/>
    <w:rsid w:val="00A618C7"/>
    <w:rsid w:val="00A6199D"/>
    <w:rsid w:val="00A61A2F"/>
    <w:rsid w:val="00A61A57"/>
    <w:rsid w:val="00A61B86"/>
    <w:rsid w:val="00A61C7D"/>
    <w:rsid w:val="00A61E64"/>
    <w:rsid w:val="00A61F5C"/>
    <w:rsid w:val="00A61F7B"/>
    <w:rsid w:val="00A61FD5"/>
    <w:rsid w:val="00A6210D"/>
    <w:rsid w:val="00A6243F"/>
    <w:rsid w:val="00A6265E"/>
    <w:rsid w:val="00A62821"/>
    <w:rsid w:val="00A6282B"/>
    <w:rsid w:val="00A628BF"/>
    <w:rsid w:val="00A62C4A"/>
    <w:rsid w:val="00A62D00"/>
    <w:rsid w:val="00A62E5A"/>
    <w:rsid w:val="00A63148"/>
    <w:rsid w:val="00A63230"/>
    <w:rsid w:val="00A63372"/>
    <w:rsid w:val="00A633A5"/>
    <w:rsid w:val="00A63445"/>
    <w:rsid w:val="00A63597"/>
    <w:rsid w:val="00A635E6"/>
    <w:rsid w:val="00A63976"/>
    <w:rsid w:val="00A63A03"/>
    <w:rsid w:val="00A63A6D"/>
    <w:rsid w:val="00A63AB5"/>
    <w:rsid w:val="00A63B18"/>
    <w:rsid w:val="00A63B5F"/>
    <w:rsid w:val="00A63BB9"/>
    <w:rsid w:val="00A63EDB"/>
    <w:rsid w:val="00A6421D"/>
    <w:rsid w:val="00A6435B"/>
    <w:rsid w:val="00A643DE"/>
    <w:rsid w:val="00A643EA"/>
    <w:rsid w:val="00A647A5"/>
    <w:rsid w:val="00A64814"/>
    <w:rsid w:val="00A64887"/>
    <w:rsid w:val="00A6492C"/>
    <w:rsid w:val="00A64992"/>
    <w:rsid w:val="00A649F7"/>
    <w:rsid w:val="00A64B95"/>
    <w:rsid w:val="00A64EB9"/>
    <w:rsid w:val="00A64F3D"/>
    <w:rsid w:val="00A650AE"/>
    <w:rsid w:val="00A650E9"/>
    <w:rsid w:val="00A65120"/>
    <w:rsid w:val="00A65445"/>
    <w:rsid w:val="00A654CF"/>
    <w:rsid w:val="00A6558A"/>
    <w:rsid w:val="00A65639"/>
    <w:rsid w:val="00A65739"/>
    <w:rsid w:val="00A65757"/>
    <w:rsid w:val="00A6586A"/>
    <w:rsid w:val="00A6588A"/>
    <w:rsid w:val="00A65A16"/>
    <w:rsid w:val="00A65A53"/>
    <w:rsid w:val="00A65B0B"/>
    <w:rsid w:val="00A65D17"/>
    <w:rsid w:val="00A65DA0"/>
    <w:rsid w:val="00A65FB3"/>
    <w:rsid w:val="00A65FCE"/>
    <w:rsid w:val="00A660DD"/>
    <w:rsid w:val="00A661B5"/>
    <w:rsid w:val="00A66415"/>
    <w:rsid w:val="00A66771"/>
    <w:rsid w:val="00A667E1"/>
    <w:rsid w:val="00A6685D"/>
    <w:rsid w:val="00A668E9"/>
    <w:rsid w:val="00A66C42"/>
    <w:rsid w:val="00A66C6E"/>
    <w:rsid w:val="00A66DA0"/>
    <w:rsid w:val="00A671D5"/>
    <w:rsid w:val="00A671F3"/>
    <w:rsid w:val="00A6725F"/>
    <w:rsid w:val="00A674CB"/>
    <w:rsid w:val="00A677B5"/>
    <w:rsid w:val="00A677F9"/>
    <w:rsid w:val="00A67AAA"/>
    <w:rsid w:val="00A67AE4"/>
    <w:rsid w:val="00A67AE7"/>
    <w:rsid w:val="00A67BAA"/>
    <w:rsid w:val="00A67BAB"/>
    <w:rsid w:val="00A67BFB"/>
    <w:rsid w:val="00A67CE7"/>
    <w:rsid w:val="00A70531"/>
    <w:rsid w:val="00A707CF"/>
    <w:rsid w:val="00A70977"/>
    <w:rsid w:val="00A70A28"/>
    <w:rsid w:val="00A70A8C"/>
    <w:rsid w:val="00A70B41"/>
    <w:rsid w:val="00A70C36"/>
    <w:rsid w:val="00A70E2A"/>
    <w:rsid w:val="00A71122"/>
    <w:rsid w:val="00A71250"/>
    <w:rsid w:val="00A71346"/>
    <w:rsid w:val="00A716D1"/>
    <w:rsid w:val="00A71B02"/>
    <w:rsid w:val="00A71B54"/>
    <w:rsid w:val="00A71B6A"/>
    <w:rsid w:val="00A71BF8"/>
    <w:rsid w:val="00A71C7A"/>
    <w:rsid w:val="00A71CD0"/>
    <w:rsid w:val="00A7252C"/>
    <w:rsid w:val="00A7253C"/>
    <w:rsid w:val="00A726BB"/>
    <w:rsid w:val="00A727DD"/>
    <w:rsid w:val="00A72884"/>
    <w:rsid w:val="00A729BF"/>
    <w:rsid w:val="00A729FE"/>
    <w:rsid w:val="00A72B5A"/>
    <w:rsid w:val="00A72B71"/>
    <w:rsid w:val="00A72BF1"/>
    <w:rsid w:val="00A72D74"/>
    <w:rsid w:val="00A72E2D"/>
    <w:rsid w:val="00A72E45"/>
    <w:rsid w:val="00A72EBA"/>
    <w:rsid w:val="00A72F96"/>
    <w:rsid w:val="00A73036"/>
    <w:rsid w:val="00A736B6"/>
    <w:rsid w:val="00A7373A"/>
    <w:rsid w:val="00A73892"/>
    <w:rsid w:val="00A738B4"/>
    <w:rsid w:val="00A738F7"/>
    <w:rsid w:val="00A7395A"/>
    <w:rsid w:val="00A73EF2"/>
    <w:rsid w:val="00A73F9D"/>
    <w:rsid w:val="00A740D7"/>
    <w:rsid w:val="00A74259"/>
    <w:rsid w:val="00A7426C"/>
    <w:rsid w:val="00A7426D"/>
    <w:rsid w:val="00A742FA"/>
    <w:rsid w:val="00A7437A"/>
    <w:rsid w:val="00A74429"/>
    <w:rsid w:val="00A747DE"/>
    <w:rsid w:val="00A749BF"/>
    <w:rsid w:val="00A74BCE"/>
    <w:rsid w:val="00A74C5E"/>
    <w:rsid w:val="00A74D48"/>
    <w:rsid w:val="00A74DD1"/>
    <w:rsid w:val="00A74EA8"/>
    <w:rsid w:val="00A74FA6"/>
    <w:rsid w:val="00A75007"/>
    <w:rsid w:val="00A750D2"/>
    <w:rsid w:val="00A751AC"/>
    <w:rsid w:val="00A75314"/>
    <w:rsid w:val="00A7534B"/>
    <w:rsid w:val="00A753E4"/>
    <w:rsid w:val="00A75439"/>
    <w:rsid w:val="00A757AD"/>
    <w:rsid w:val="00A75816"/>
    <w:rsid w:val="00A75914"/>
    <w:rsid w:val="00A75932"/>
    <w:rsid w:val="00A759B4"/>
    <w:rsid w:val="00A759F0"/>
    <w:rsid w:val="00A75A63"/>
    <w:rsid w:val="00A75BBC"/>
    <w:rsid w:val="00A75CCA"/>
    <w:rsid w:val="00A75D4A"/>
    <w:rsid w:val="00A76009"/>
    <w:rsid w:val="00A76085"/>
    <w:rsid w:val="00A762B5"/>
    <w:rsid w:val="00A763C9"/>
    <w:rsid w:val="00A76414"/>
    <w:rsid w:val="00A765F9"/>
    <w:rsid w:val="00A76633"/>
    <w:rsid w:val="00A767D2"/>
    <w:rsid w:val="00A76864"/>
    <w:rsid w:val="00A76BE2"/>
    <w:rsid w:val="00A76DDA"/>
    <w:rsid w:val="00A76F13"/>
    <w:rsid w:val="00A7765B"/>
    <w:rsid w:val="00A77AF8"/>
    <w:rsid w:val="00A77DD6"/>
    <w:rsid w:val="00A77E61"/>
    <w:rsid w:val="00A77FCE"/>
    <w:rsid w:val="00A8048A"/>
    <w:rsid w:val="00A804B4"/>
    <w:rsid w:val="00A804BD"/>
    <w:rsid w:val="00A8052F"/>
    <w:rsid w:val="00A80651"/>
    <w:rsid w:val="00A806C9"/>
    <w:rsid w:val="00A806FC"/>
    <w:rsid w:val="00A80834"/>
    <w:rsid w:val="00A80ACF"/>
    <w:rsid w:val="00A80B42"/>
    <w:rsid w:val="00A80E89"/>
    <w:rsid w:val="00A80F92"/>
    <w:rsid w:val="00A810DC"/>
    <w:rsid w:val="00A812CC"/>
    <w:rsid w:val="00A8132A"/>
    <w:rsid w:val="00A81370"/>
    <w:rsid w:val="00A81412"/>
    <w:rsid w:val="00A814DD"/>
    <w:rsid w:val="00A816A2"/>
    <w:rsid w:val="00A816AF"/>
    <w:rsid w:val="00A817CE"/>
    <w:rsid w:val="00A817E7"/>
    <w:rsid w:val="00A81896"/>
    <w:rsid w:val="00A8190B"/>
    <w:rsid w:val="00A819D0"/>
    <w:rsid w:val="00A81ACC"/>
    <w:rsid w:val="00A81AD7"/>
    <w:rsid w:val="00A81C7A"/>
    <w:rsid w:val="00A81D31"/>
    <w:rsid w:val="00A81D75"/>
    <w:rsid w:val="00A81E60"/>
    <w:rsid w:val="00A81F97"/>
    <w:rsid w:val="00A82187"/>
    <w:rsid w:val="00A8220A"/>
    <w:rsid w:val="00A82448"/>
    <w:rsid w:val="00A8249F"/>
    <w:rsid w:val="00A82509"/>
    <w:rsid w:val="00A8267A"/>
    <w:rsid w:val="00A827FD"/>
    <w:rsid w:val="00A82842"/>
    <w:rsid w:val="00A82861"/>
    <w:rsid w:val="00A8296F"/>
    <w:rsid w:val="00A82CC5"/>
    <w:rsid w:val="00A82DFA"/>
    <w:rsid w:val="00A83162"/>
    <w:rsid w:val="00A834E7"/>
    <w:rsid w:val="00A8364B"/>
    <w:rsid w:val="00A8364F"/>
    <w:rsid w:val="00A8371A"/>
    <w:rsid w:val="00A837EC"/>
    <w:rsid w:val="00A837FC"/>
    <w:rsid w:val="00A83835"/>
    <w:rsid w:val="00A8395A"/>
    <w:rsid w:val="00A83A48"/>
    <w:rsid w:val="00A83BF3"/>
    <w:rsid w:val="00A83E45"/>
    <w:rsid w:val="00A83ECC"/>
    <w:rsid w:val="00A8400D"/>
    <w:rsid w:val="00A840DC"/>
    <w:rsid w:val="00A841C4"/>
    <w:rsid w:val="00A84311"/>
    <w:rsid w:val="00A843D3"/>
    <w:rsid w:val="00A845CA"/>
    <w:rsid w:val="00A84703"/>
    <w:rsid w:val="00A84881"/>
    <w:rsid w:val="00A84953"/>
    <w:rsid w:val="00A84D3E"/>
    <w:rsid w:val="00A84EA8"/>
    <w:rsid w:val="00A84F47"/>
    <w:rsid w:val="00A851C8"/>
    <w:rsid w:val="00A85230"/>
    <w:rsid w:val="00A85511"/>
    <w:rsid w:val="00A855CA"/>
    <w:rsid w:val="00A85614"/>
    <w:rsid w:val="00A856CD"/>
    <w:rsid w:val="00A857E1"/>
    <w:rsid w:val="00A85F49"/>
    <w:rsid w:val="00A8612B"/>
    <w:rsid w:val="00A86138"/>
    <w:rsid w:val="00A8614D"/>
    <w:rsid w:val="00A86162"/>
    <w:rsid w:val="00A86305"/>
    <w:rsid w:val="00A863E2"/>
    <w:rsid w:val="00A863F6"/>
    <w:rsid w:val="00A864CA"/>
    <w:rsid w:val="00A86557"/>
    <w:rsid w:val="00A866E7"/>
    <w:rsid w:val="00A8678A"/>
    <w:rsid w:val="00A86B4E"/>
    <w:rsid w:val="00A86B7D"/>
    <w:rsid w:val="00A86C0E"/>
    <w:rsid w:val="00A86C96"/>
    <w:rsid w:val="00A86D5C"/>
    <w:rsid w:val="00A86D7B"/>
    <w:rsid w:val="00A86F1B"/>
    <w:rsid w:val="00A86F67"/>
    <w:rsid w:val="00A870AD"/>
    <w:rsid w:val="00A87111"/>
    <w:rsid w:val="00A871E3"/>
    <w:rsid w:val="00A8739C"/>
    <w:rsid w:val="00A8748D"/>
    <w:rsid w:val="00A874CC"/>
    <w:rsid w:val="00A87581"/>
    <w:rsid w:val="00A87902"/>
    <w:rsid w:val="00A87949"/>
    <w:rsid w:val="00A879C6"/>
    <w:rsid w:val="00A87BEC"/>
    <w:rsid w:val="00A87FD2"/>
    <w:rsid w:val="00A900D5"/>
    <w:rsid w:val="00A90252"/>
    <w:rsid w:val="00A90262"/>
    <w:rsid w:val="00A9027B"/>
    <w:rsid w:val="00A902F7"/>
    <w:rsid w:val="00A9037D"/>
    <w:rsid w:val="00A90589"/>
    <w:rsid w:val="00A9060A"/>
    <w:rsid w:val="00A90642"/>
    <w:rsid w:val="00A9067B"/>
    <w:rsid w:val="00A906D0"/>
    <w:rsid w:val="00A907BD"/>
    <w:rsid w:val="00A909BC"/>
    <w:rsid w:val="00A90BD3"/>
    <w:rsid w:val="00A90CD0"/>
    <w:rsid w:val="00A90CFC"/>
    <w:rsid w:val="00A90E07"/>
    <w:rsid w:val="00A90E67"/>
    <w:rsid w:val="00A90EA7"/>
    <w:rsid w:val="00A90ECD"/>
    <w:rsid w:val="00A90F10"/>
    <w:rsid w:val="00A90F2E"/>
    <w:rsid w:val="00A90F32"/>
    <w:rsid w:val="00A91019"/>
    <w:rsid w:val="00A91043"/>
    <w:rsid w:val="00A9118F"/>
    <w:rsid w:val="00A911A4"/>
    <w:rsid w:val="00A914CC"/>
    <w:rsid w:val="00A914D5"/>
    <w:rsid w:val="00A9169D"/>
    <w:rsid w:val="00A91B86"/>
    <w:rsid w:val="00A91CED"/>
    <w:rsid w:val="00A91DD0"/>
    <w:rsid w:val="00A91DDF"/>
    <w:rsid w:val="00A91E28"/>
    <w:rsid w:val="00A91E39"/>
    <w:rsid w:val="00A91E68"/>
    <w:rsid w:val="00A91EBA"/>
    <w:rsid w:val="00A91ECF"/>
    <w:rsid w:val="00A91F79"/>
    <w:rsid w:val="00A9201E"/>
    <w:rsid w:val="00A92396"/>
    <w:rsid w:val="00A92664"/>
    <w:rsid w:val="00A928FA"/>
    <w:rsid w:val="00A929FF"/>
    <w:rsid w:val="00A92A68"/>
    <w:rsid w:val="00A92B6B"/>
    <w:rsid w:val="00A92C67"/>
    <w:rsid w:val="00A92DB0"/>
    <w:rsid w:val="00A92ECC"/>
    <w:rsid w:val="00A92F54"/>
    <w:rsid w:val="00A935DB"/>
    <w:rsid w:val="00A938F0"/>
    <w:rsid w:val="00A93BD7"/>
    <w:rsid w:val="00A93D0E"/>
    <w:rsid w:val="00A93D26"/>
    <w:rsid w:val="00A93E87"/>
    <w:rsid w:val="00A93F33"/>
    <w:rsid w:val="00A93FDE"/>
    <w:rsid w:val="00A94007"/>
    <w:rsid w:val="00A94222"/>
    <w:rsid w:val="00A944DF"/>
    <w:rsid w:val="00A94609"/>
    <w:rsid w:val="00A948A0"/>
    <w:rsid w:val="00A9494C"/>
    <w:rsid w:val="00A94962"/>
    <w:rsid w:val="00A94B5C"/>
    <w:rsid w:val="00A94C38"/>
    <w:rsid w:val="00A94C82"/>
    <w:rsid w:val="00A94D18"/>
    <w:rsid w:val="00A94F30"/>
    <w:rsid w:val="00A94FEC"/>
    <w:rsid w:val="00A95011"/>
    <w:rsid w:val="00A95252"/>
    <w:rsid w:val="00A95261"/>
    <w:rsid w:val="00A952C7"/>
    <w:rsid w:val="00A95321"/>
    <w:rsid w:val="00A9552B"/>
    <w:rsid w:val="00A9554E"/>
    <w:rsid w:val="00A95617"/>
    <w:rsid w:val="00A9568F"/>
    <w:rsid w:val="00A9573B"/>
    <w:rsid w:val="00A9577C"/>
    <w:rsid w:val="00A95893"/>
    <w:rsid w:val="00A95A56"/>
    <w:rsid w:val="00A95C81"/>
    <w:rsid w:val="00A95E8D"/>
    <w:rsid w:val="00A9623D"/>
    <w:rsid w:val="00A964E2"/>
    <w:rsid w:val="00A965A0"/>
    <w:rsid w:val="00A965E6"/>
    <w:rsid w:val="00A96698"/>
    <w:rsid w:val="00A9677E"/>
    <w:rsid w:val="00A96958"/>
    <w:rsid w:val="00A96AF8"/>
    <w:rsid w:val="00A96CA2"/>
    <w:rsid w:val="00A96D67"/>
    <w:rsid w:val="00A96E0A"/>
    <w:rsid w:val="00A96F6D"/>
    <w:rsid w:val="00A96FB2"/>
    <w:rsid w:val="00A97358"/>
    <w:rsid w:val="00A9736E"/>
    <w:rsid w:val="00A973CC"/>
    <w:rsid w:val="00A973F8"/>
    <w:rsid w:val="00A97410"/>
    <w:rsid w:val="00A974BE"/>
    <w:rsid w:val="00A97505"/>
    <w:rsid w:val="00A97508"/>
    <w:rsid w:val="00A97763"/>
    <w:rsid w:val="00A97850"/>
    <w:rsid w:val="00A97BE1"/>
    <w:rsid w:val="00A97D75"/>
    <w:rsid w:val="00A97EAA"/>
    <w:rsid w:val="00A97F7C"/>
    <w:rsid w:val="00AA003E"/>
    <w:rsid w:val="00AA01F5"/>
    <w:rsid w:val="00AA0248"/>
    <w:rsid w:val="00AA03CA"/>
    <w:rsid w:val="00AA0533"/>
    <w:rsid w:val="00AA05FB"/>
    <w:rsid w:val="00AA0659"/>
    <w:rsid w:val="00AA068F"/>
    <w:rsid w:val="00AA0695"/>
    <w:rsid w:val="00AA06F8"/>
    <w:rsid w:val="00AA07BC"/>
    <w:rsid w:val="00AA084B"/>
    <w:rsid w:val="00AA0AB8"/>
    <w:rsid w:val="00AA0BFD"/>
    <w:rsid w:val="00AA0E11"/>
    <w:rsid w:val="00AA108F"/>
    <w:rsid w:val="00AA1125"/>
    <w:rsid w:val="00AA116C"/>
    <w:rsid w:val="00AA118E"/>
    <w:rsid w:val="00AA119A"/>
    <w:rsid w:val="00AA11A8"/>
    <w:rsid w:val="00AA11F5"/>
    <w:rsid w:val="00AA15B4"/>
    <w:rsid w:val="00AA160D"/>
    <w:rsid w:val="00AA16DB"/>
    <w:rsid w:val="00AA17B0"/>
    <w:rsid w:val="00AA18DA"/>
    <w:rsid w:val="00AA1B15"/>
    <w:rsid w:val="00AA1D34"/>
    <w:rsid w:val="00AA1ED4"/>
    <w:rsid w:val="00AA1F36"/>
    <w:rsid w:val="00AA1F5B"/>
    <w:rsid w:val="00AA1F86"/>
    <w:rsid w:val="00AA211F"/>
    <w:rsid w:val="00AA218C"/>
    <w:rsid w:val="00AA223F"/>
    <w:rsid w:val="00AA245A"/>
    <w:rsid w:val="00AA24A4"/>
    <w:rsid w:val="00AA24C8"/>
    <w:rsid w:val="00AA25C3"/>
    <w:rsid w:val="00AA2734"/>
    <w:rsid w:val="00AA275C"/>
    <w:rsid w:val="00AA2879"/>
    <w:rsid w:val="00AA2888"/>
    <w:rsid w:val="00AA29EB"/>
    <w:rsid w:val="00AA29F6"/>
    <w:rsid w:val="00AA2A28"/>
    <w:rsid w:val="00AA2AEA"/>
    <w:rsid w:val="00AA2CD6"/>
    <w:rsid w:val="00AA2CF5"/>
    <w:rsid w:val="00AA2CFB"/>
    <w:rsid w:val="00AA2DED"/>
    <w:rsid w:val="00AA31C0"/>
    <w:rsid w:val="00AA327D"/>
    <w:rsid w:val="00AA3307"/>
    <w:rsid w:val="00AA33D2"/>
    <w:rsid w:val="00AA3602"/>
    <w:rsid w:val="00AA383C"/>
    <w:rsid w:val="00AA3964"/>
    <w:rsid w:val="00AA3A74"/>
    <w:rsid w:val="00AA3B41"/>
    <w:rsid w:val="00AA3BD9"/>
    <w:rsid w:val="00AA3CC2"/>
    <w:rsid w:val="00AA3CCC"/>
    <w:rsid w:val="00AA3DBB"/>
    <w:rsid w:val="00AA4093"/>
    <w:rsid w:val="00AA4287"/>
    <w:rsid w:val="00AA4311"/>
    <w:rsid w:val="00AA4368"/>
    <w:rsid w:val="00AA45CB"/>
    <w:rsid w:val="00AA45DD"/>
    <w:rsid w:val="00AA465F"/>
    <w:rsid w:val="00AA472F"/>
    <w:rsid w:val="00AA47FB"/>
    <w:rsid w:val="00AA4891"/>
    <w:rsid w:val="00AA496B"/>
    <w:rsid w:val="00AA4AC8"/>
    <w:rsid w:val="00AA4C10"/>
    <w:rsid w:val="00AA4C1C"/>
    <w:rsid w:val="00AA4CFF"/>
    <w:rsid w:val="00AA4DAA"/>
    <w:rsid w:val="00AA5090"/>
    <w:rsid w:val="00AA51BD"/>
    <w:rsid w:val="00AA5399"/>
    <w:rsid w:val="00AA53DE"/>
    <w:rsid w:val="00AA557B"/>
    <w:rsid w:val="00AA55E1"/>
    <w:rsid w:val="00AA55EB"/>
    <w:rsid w:val="00AA5672"/>
    <w:rsid w:val="00AA570D"/>
    <w:rsid w:val="00AA59DB"/>
    <w:rsid w:val="00AA5A1F"/>
    <w:rsid w:val="00AA5ABB"/>
    <w:rsid w:val="00AA5BF4"/>
    <w:rsid w:val="00AA5BFC"/>
    <w:rsid w:val="00AA5C4F"/>
    <w:rsid w:val="00AA5CAC"/>
    <w:rsid w:val="00AA5DE3"/>
    <w:rsid w:val="00AA5DEA"/>
    <w:rsid w:val="00AA5E3E"/>
    <w:rsid w:val="00AA5E6D"/>
    <w:rsid w:val="00AA5EB9"/>
    <w:rsid w:val="00AA5ECB"/>
    <w:rsid w:val="00AA5EE2"/>
    <w:rsid w:val="00AA5F5D"/>
    <w:rsid w:val="00AA6259"/>
    <w:rsid w:val="00AA63EA"/>
    <w:rsid w:val="00AA64B4"/>
    <w:rsid w:val="00AA6751"/>
    <w:rsid w:val="00AA682E"/>
    <w:rsid w:val="00AA6AC8"/>
    <w:rsid w:val="00AA6C9A"/>
    <w:rsid w:val="00AA6D3F"/>
    <w:rsid w:val="00AA6F21"/>
    <w:rsid w:val="00AA701D"/>
    <w:rsid w:val="00AA7092"/>
    <w:rsid w:val="00AA712F"/>
    <w:rsid w:val="00AA742A"/>
    <w:rsid w:val="00AA74E6"/>
    <w:rsid w:val="00AA7B0B"/>
    <w:rsid w:val="00AA7BC3"/>
    <w:rsid w:val="00AA7F47"/>
    <w:rsid w:val="00AA7FA6"/>
    <w:rsid w:val="00AB0007"/>
    <w:rsid w:val="00AB0094"/>
    <w:rsid w:val="00AB00F7"/>
    <w:rsid w:val="00AB05B2"/>
    <w:rsid w:val="00AB05D6"/>
    <w:rsid w:val="00AB0759"/>
    <w:rsid w:val="00AB081A"/>
    <w:rsid w:val="00AB0824"/>
    <w:rsid w:val="00AB0ADA"/>
    <w:rsid w:val="00AB0B27"/>
    <w:rsid w:val="00AB0BA2"/>
    <w:rsid w:val="00AB0C76"/>
    <w:rsid w:val="00AB0E1B"/>
    <w:rsid w:val="00AB0F5A"/>
    <w:rsid w:val="00AB0F6E"/>
    <w:rsid w:val="00AB0FEB"/>
    <w:rsid w:val="00AB1022"/>
    <w:rsid w:val="00AB11D8"/>
    <w:rsid w:val="00AB13B7"/>
    <w:rsid w:val="00AB15E4"/>
    <w:rsid w:val="00AB1654"/>
    <w:rsid w:val="00AB16A9"/>
    <w:rsid w:val="00AB16DF"/>
    <w:rsid w:val="00AB17ED"/>
    <w:rsid w:val="00AB1B70"/>
    <w:rsid w:val="00AB1B96"/>
    <w:rsid w:val="00AB1CB1"/>
    <w:rsid w:val="00AB1E13"/>
    <w:rsid w:val="00AB1E7E"/>
    <w:rsid w:val="00AB1EB0"/>
    <w:rsid w:val="00AB1EF8"/>
    <w:rsid w:val="00AB1F30"/>
    <w:rsid w:val="00AB2089"/>
    <w:rsid w:val="00AB20A2"/>
    <w:rsid w:val="00AB2266"/>
    <w:rsid w:val="00AB22D5"/>
    <w:rsid w:val="00AB24AE"/>
    <w:rsid w:val="00AB24B8"/>
    <w:rsid w:val="00AB24FB"/>
    <w:rsid w:val="00AB256D"/>
    <w:rsid w:val="00AB265D"/>
    <w:rsid w:val="00AB2663"/>
    <w:rsid w:val="00AB2900"/>
    <w:rsid w:val="00AB292A"/>
    <w:rsid w:val="00AB2967"/>
    <w:rsid w:val="00AB2A20"/>
    <w:rsid w:val="00AB2F68"/>
    <w:rsid w:val="00AB30B4"/>
    <w:rsid w:val="00AB31AF"/>
    <w:rsid w:val="00AB32CF"/>
    <w:rsid w:val="00AB3420"/>
    <w:rsid w:val="00AB3700"/>
    <w:rsid w:val="00AB39E5"/>
    <w:rsid w:val="00AB3A9D"/>
    <w:rsid w:val="00AB3B66"/>
    <w:rsid w:val="00AB3BAB"/>
    <w:rsid w:val="00AB3CFA"/>
    <w:rsid w:val="00AB3EFA"/>
    <w:rsid w:val="00AB40C3"/>
    <w:rsid w:val="00AB4503"/>
    <w:rsid w:val="00AB47D5"/>
    <w:rsid w:val="00AB4882"/>
    <w:rsid w:val="00AB4924"/>
    <w:rsid w:val="00AB4B14"/>
    <w:rsid w:val="00AB50AE"/>
    <w:rsid w:val="00AB5101"/>
    <w:rsid w:val="00AB5406"/>
    <w:rsid w:val="00AB543F"/>
    <w:rsid w:val="00AB5462"/>
    <w:rsid w:val="00AB56F6"/>
    <w:rsid w:val="00AB5B31"/>
    <w:rsid w:val="00AB5E69"/>
    <w:rsid w:val="00AB6021"/>
    <w:rsid w:val="00AB62D8"/>
    <w:rsid w:val="00AB65C5"/>
    <w:rsid w:val="00AB687D"/>
    <w:rsid w:val="00AB6897"/>
    <w:rsid w:val="00AB6AFD"/>
    <w:rsid w:val="00AB6D31"/>
    <w:rsid w:val="00AB70DC"/>
    <w:rsid w:val="00AB71D5"/>
    <w:rsid w:val="00AB7283"/>
    <w:rsid w:val="00AB7408"/>
    <w:rsid w:val="00AB744C"/>
    <w:rsid w:val="00AB756F"/>
    <w:rsid w:val="00AB772A"/>
    <w:rsid w:val="00AB77F7"/>
    <w:rsid w:val="00AB78BE"/>
    <w:rsid w:val="00AB793F"/>
    <w:rsid w:val="00AB7B06"/>
    <w:rsid w:val="00AB7B86"/>
    <w:rsid w:val="00AB7BE8"/>
    <w:rsid w:val="00AB7D93"/>
    <w:rsid w:val="00AC00E8"/>
    <w:rsid w:val="00AC013C"/>
    <w:rsid w:val="00AC0288"/>
    <w:rsid w:val="00AC0322"/>
    <w:rsid w:val="00AC039C"/>
    <w:rsid w:val="00AC0449"/>
    <w:rsid w:val="00AC0547"/>
    <w:rsid w:val="00AC05DF"/>
    <w:rsid w:val="00AC0783"/>
    <w:rsid w:val="00AC0891"/>
    <w:rsid w:val="00AC092D"/>
    <w:rsid w:val="00AC0A05"/>
    <w:rsid w:val="00AC0A16"/>
    <w:rsid w:val="00AC0A4D"/>
    <w:rsid w:val="00AC0EEC"/>
    <w:rsid w:val="00AC1075"/>
    <w:rsid w:val="00AC1143"/>
    <w:rsid w:val="00AC122E"/>
    <w:rsid w:val="00AC1377"/>
    <w:rsid w:val="00AC137C"/>
    <w:rsid w:val="00AC15A4"/>
    <w:rsid w:val="00AC176F"/>
    <w:rsid w:val="00AC17AB"/>
    <w:rsid w:val="00AC1A85"/>
    <w:rsid w:val="00AC1B19"/>
    <w:rsid w:val="00AC1CB4"/>
    <w:rsid w:val="00AC1CCA"/>
    <w:rsid w:val="00AC1D26"/>
    <w:rsid w:val="00AC1DE5"/>
    <w:rsid w:val="00AC1EBC"/>
    <w:rsid w:val="00AC1FAE"/>
    <w:rsid w:val="00AC1FC6"/>
    <w:rsid w:val="00AC201B"/>
    <w:rsid w:val="00AC2044"/>
    <w:rsid w:val="00AC277A"/>
    <w:rsid w:val="00AC2815"/>
    <w:rsid w:val="00AC2914"/>
    <w:rsid w:val="00AC2ADD"/>
    <w:rsid w:val="00AC2BC5"/>
    <w:rsid w:val="00AC2C37"/>
    <w:rsid w:val="00AC2E9F"/>
    <w:rsid w:val="00AC2EC8"/>
    <w:rsid w:val="00AC2EDF"/>
    <w:rsid w:val="00AC31C2"/>
    <w:rsid w:val="00AC31CF"/>
    <w:rsid w:val="00AC3265"/>
    <w:rsid w:val="00AC3685"/>
    <w:rsid w:val="00AC36D6"/>
    <w:rsid w:val="00AC37B5"/>
    <w:rsid w:val="00AC39B9"/>
    <w:rsid w:val="00AC3CA8"/>
    <w:rsid w:val="00AC3D85"/>
    <w:rsid w:val="00AC3E31"/>
    <w:rsid w:val="00AC43BF"/>
    <w:rsid w:val="00AC43F5"/>
    <w:rsid w:val="00AC4C75"/>
    <w:rsid w:val="00AC4D09"/>
    <w:rsid w:val="00AC4D37"/>
    <w:rsid w:val="00AC4D57"/>
    <w:rsid w:val="00AC4D72"/>
    <w:rsid w:val="00AC4DFC"/>
    <w:rsid w:val="00AC4E4C"/>
    <w:rsid w:val="00AC5071"/>
    <w:rsid w:val="00AC51AB"/>
    <w:rsid w:val="00AC5233"/>
    <w:rsid w:val="00AC52FA"/>
    <w:rsid w:val="00AC5312"/>
    <w:rsid w:val="00AC53AE"/>
    <w:rsid w:val="00AC53E7"/>
    <w:rsid w:val="00AC561E"/>
    <w:rsid w:val="00AC5784"/>
    <w:rsid w:val="00AC5800"/>
    <w:rsid w:val="00AC58D7"/>
    <w:rsid w:val="00AC59EB"/>
    <w:rsid w:val="00AC5C88"/>
    <w:rsid w:val="00AC5D61"/>
    <w:rsid w:val="00AC5DDC"/>
    <w:rsid w:val="00AC5EC0"/>
    <w:rsid w:val="00AC5F73"/>
    <w:rsid w:val="00AC6066"/>
    <w:rsid w:val="00AC63B8"/>
    <w:rsid w:val="00AC63F4"/>
    <w:rsid w:val="00AC6529"/>
    <w:rsid w:val="00AC6753"/>
    <w:rsid w:val="00AC67DF"/>
    <w:rsid w:val="00AC68E5"/>
    <w:rsid w:val="00AC69B3"/>
    <w:rsid w:val="00AC69D2"/>
    <w:rsid w:val="00AC6C27"/>
    <w:rsid w:val="00AC6DE1"/>
    <w:rsid w:val="00AC6ECD"/>
    <w:rsid w:val="00AC7166"/>
    <w:rsid w:val="00AC72BB"/>
    <w:rsid w:val="00AC75A9"/>
    <w:rsid w:val="00AC7780"/>
    <w:rsid w:val="00AC798D"/>
    <w:rsid w:val="00AC7A6D"/>
    <w:rsid w:val="00AC7CDF"/>
    <w:rsid w:val="00AC7E06"/>
    <w:rsid w:val="00AC7E0C"/>
    <w:rsid w:val="00AC7E45"/>
    <w:rsid w:val="00AC7E61"/>
    <w:rsid w:val="00AC7FC4"/>
    <w:rsid w:val="00AD01B6"/>
    <w:rsid w:val="00AD01BB"/>
    <w:rsid w:val="00AD04DA"/>
    <w:rsid w:val="00AD065D"/>
    <w:rsid w:val="00AD0689"/>
    <w:rsid w:val="00AD06A9"/>
    <w:rsid w:val="00AD0756"/>
    <w:rsid w:val="00AD0863"/>
    <w:rsid w:val="00AD08C1"/>
    <w:rsid w:val="00AD09B8"/>
    <w:rsid w:val="00AD09E5"/>
    <w:rsid w:val="00AD0B14"/>
    <w:rsid w:val="00AD0BF1"/>
    <w:rsid w:val="00AD0D1E"/>
    <w:rsid w:val="00AD0DB2"/>
    <w:rsid w:val="00AD0E3D"/>
    <w:rsid w:val="00AD0EA7"/>
    <w:rsid w:val="00AD1059"/>
    <w:rsid w:val="00AD1164"/>
    <w:rsid w:val="00AD11AF"/>
    <w:rsid w:val="00AD149B"/>
    <w:rsid w:val="00AD154A"/>
    <w:rsid w:val="00AD1556"/>
    <w:rsid w:val="00AD15BB"/>
    <w:rsid w:val="00AD16D4"/>
    <w:rsid w:val="00AD1AFB"/>
    <w:rsid w:val="00AD1B48"/>
    <w:rsid w:val="00AD1BC3"/>
    <w:rsid w:val="00AD1CEA"/>
    <w:rsid w:val="00AD1D04"/>
    <w:rsid w:val="00AD1E7B"/>
    <w:rsid w:val="00AD1F40"/>
    <w:rsid w:val="00AD1F6B"/>
    <w:rsid w:val="00AD1F97"/>
    <w:rsid w:val="00AD2139"/>
    <w:rsid w:val="00AD213E"/>
    <w:rsid w:val="00AD21A1"/>
    <w:rsid w:val="00AD2235"/>
    <w:rsid w:val="00AD2393"/>
    <w:rsid w:val="00AD244E"/>
    <w:rsid w:val="00AD24CF"/>
    <w:rsid w:val="00AD25AD"/>
    <w:rsid w:val="00AD265D"/>
    <w:rsid w:val="00AD2789"/>
    <w:rsid w:val="00AD27D4"/>
    <w:rsid w:val="00AD2A09"/>
    <w:rsid w:val="00AD2D60"/>
    <w:rsid w:val="00AD2EC9"/>
    <w:rsid w:val="00AD2F28"/>
    <w:rsid w:val="00AD3021"/>
    <w:rsid w:val="00AD3066"/>
    <w:rsid w:val="00AD31D2"/>
    <w:rsid w:val="00AD357B"/>
    <w:rsid w:val="00AD35D2"/>
    <w:rsid w:val="00AD366A"/>
    <w:rsid w:val="00AD3741"/>
    <w:rsid w:val="00AD37A8"/>
    <w:rsid w:val="00AD3840"/>
    <w:rsid w:val="00AD38C8"/>
    <w:rsid w:val="00AD395A"/>
    <w:rsid w:val="00AD3A43"/>
    <w:rsid w:val="00AD3B50"/>
    <w:rsid w:val="00AD3CF3"/>
    <w:rsid w:val="00AD3D2D"/>
    <w:rsid w:val="00AD3E82"/>
    <w:rsid w:val="00AD3E91"/>
    <w:rsid w:val="00AD3F0B"/>
    <w:rsid w:val="00AD3FE6"/>
    <w:rsid w:val="00AD416A"/>
    <w:rsid w:val="00AD416E"/>
    <w:rsid w:val="00AD45FE"/>
    <w:rsid w:val="00AD46F6"/>
    <w:rsid w:val="00AD479F"/>
    <w:rsid w:val="00AD47E3"/>
    <w:rsid w:val="00AD481B"/>
    <w:rsid w:val="00AD49C0"/>
    <w:rsid w:val="00AD4B16"/>
    <w:rsid w:val="00AD4C20"/>
    <w:rsid w:val="00AD4D7E"/>
    <w:rsid w:val="00AD5035"/>
    <w:rsid w:val="00AD5348"/>
    <w:rsid w:val="00AD54D9"/>
    <w:rsid w:val="00AD552E"/>
    <w:rsid w:val="00AD558B"/>
    <w:rsid w:val="00AD5A37"/>
    <w:rsid w:val="00AD5C00"/>
    <w:rsid w:val="00AD5DA5"/>
    <w:rsid w:val="00AD5DFC"/>
    <w:rsid w:val="00AD5F5C"/>
    <w:rsid w:val="00AD61E0"/>
    <w:rsid w:val="00AD63EA"/>
    <w:rsid w:val="00AD6488"/>
    <w:rsid w:val="00AD64C4"/>
    <w:rsid w:val="00AD6601"/>
    <w:rsid w:val="00AD676D"/>
    <w:rsid w:val="00AD67E1"/>
    <w:rsid w:val="00AD6974"/>
    <w:rsid w:val="00AD6A84"/>
    <w:rsid w:val="00AD6B45"/>
    <w:rsid w:val="00AD6B92"/>
    <w:rsid w:val="00AD6C7B"/>
    <w:rsid w:val="00AD6DFC"/>
    <w:rsid w:val="00AD7116"/>
    <w:rsid w:val="00AD71CE"/>
    <w:rsid w:val="00AD72E3"/>
    <w:rsid w:val="00AD73AA"/>
    <w:rsid w:val="00AD7563"/>
    <w:rsid w:val="00AD78FA"/>
    <w:rsid w:val="00AD7956"/>
    <w:rsid w:val="00AD7A21"/>
    <w:rsid w:val="00AD7AE9"/>
    <w:rsid w:val="00AD7CC6"/>
    <w:rsid w:val="00AD7CE6"/>
    <w:rsid w:val="00AD7DC9"/>
    <w:rsid w:val="00AD7F01"/>
    <w:rsid w:val="00AD7FC9"/>
    <w:rsid w:val="00AE005E"/>
    <w:rsid w:val="00AE0083"/>
    <w:rsid w:val="00AE009F"/>
    <w:rsid w:val="00AE0227"/>
    <w:rsid w:val="00AE023D"/>
    <w:rsid w:val="00AE0548"/>
    <w:rsid w:val="00AE0848"/>
    <w:rsid w:val="00AE08AF"/>
    <w:rsid w:val="00AE0988"/>
    <w:rsid w:val="00AE0B60"/>
    <w:rsid w:val="00AE0B82"/>
    <w:rsid w:val="00AE0D26"/>
    <w:rsid w:val="00AE0F74"/>
    <w:rsid w:val="00AE1063"/>
    <w:rsid w:val="00AE128A"/>
    <w:rsid w:val="00AE159A"/>
    <w:rsid w:val="00AE15D3"/>
    <w:rsid w:val="00AE15D7"/>
    <w:rsid w:val="00AE15F6"/>
    <w:rsid w:val="00AE16EC"/>
    <w:rsid w:val="00AE178A"/>
    <w:rsid w:val="00AE189E"/>
    <w:rsid w:val="00AE1967"/>
    <w:rsid w:val="00AE1ACB"/>
    <w:rsid w:val="00AE1B88"/>
    <w:rsid w:val="00AE1D5F"/>
    <w:rsid w:val="00AE1DA6"/>
    <w:rsid w:val="00AE1DBF"/>
    <w:rsid w:val="00AE1FE4"/>
    <w:rsid w:val="00AE24F8"/>
    <w:rsid w:val="00AE25DD"/>
    <w:rsid w:val="00AE26A3"/>
    <w:rsid w:val="00AE2714"/>
    <w:rsid w:val="00AE29F3"/>
    <w:rsid w:val="00AE2DFD"/>
    <w:rsid w:val="00AE2EC4"/>
    <w:rsid w:val="00AE2FA3"/>
    <w:rsid w:val="00AE3150"/>
    <w:rsid w:val="00AE3259"/>
    <w:rsid w:val="00AE34F4"/>
    <w:rsid w:val="00AE3638"/>
    <w:rsid w:val="00AE3642"/>
    <w:rsid w:val="00AE36FD"/>
    <w:rsid w:val="00AE3A27"/>
    <w:rsid w:val="00AE3ABA"/>
    <w:rsid w:val="00AE3B8D"/>
    <w:rsid w:val="00AE3ED5"/>
    <w:rsid w:val="00AE3FD9"/>
    <w:rsid w:val="00AE40CF"/>
    <w:rsid w:val="00AE4188"/>
    <w:rsid w:val="00AE4209"/>
    <w:rsid w:val="00AE435D"/>
    <w:rsid w:val="00AE43A2"/>
    <w:rsid w:val="00AE44CF"/>
    <w:rsid w:val="00AE4771"/>
    <w:rsid w:val="00AE4859"/>
    <w:rsid w:val="00AE48A7"/>
    <w:rsid w:val="00AE4939"/>
    <w:rsid w:val="00AE4951"/>
    <w:rsid w:val="00AE4C84"/>
    <w:rsid w:val="00AE4D6A"/>
    <w:rsid w:val="00AE4D89"/>
    <w:rsid w:val="00AE4E1C"/>
    <w:rsid w:val="00AE4E5C"/>
    <w:rsid w:val="00AE4EDA"/>
    <w:rsid w:val="00AE4F74"/>
    <w:rsid w:val="00AE52C5"/>
    <w:rsid w:val="00AE5337"/>
    <w:rsid w:val="00AE5466"/>
    <w:rsid w:val="00AE56BF"/>
    <w:rsid w:val="00AE5ACF"/>
    <w:rsid w:val="00AE5CF0"/>
    <w:rsid w:val="00AE5D1A"/>
    <w:rsid w:val="00AE5D24"/>
    <w:rsid w:val="00AE5D37"/>
    <w:rsid w:val="00AE5FC2"/>
    <w:rsid w:val="00AE5FDC"/>
    <w:rsid w:val="00AE60E2"/>
    <w:rsid w:val="00AE616E"/>
    <w:rsid w:val="00AE62E1"/>
    <w:rsid w:val="00AE63A2"/>
    <w:rsid w:val="00AE64D5"/>
    <w:rsid w:val="00AE6B54"/>
    <w:rsid w:val="00AE6E5E"/>
    <w:rsid w:val="00AE6E6B"/>
    <w:rsid w:val="00AE6F33"/>
    <w:rsid w:val="00AE7082"/>
    <w:rsid w:val="00AE7180"/>
    <w:rsid w:val="00AE7380"/>
    <w:rsid w:val="00AE7411"/>
    <w:rsid w:val="00AE74B0"/>
    <w:rsid w:val="00AE7603"/>
    <w:rsid w:val="00AE78F1"/>
    <w:rsid w:val="00AE79FD"/>
    <w:rsid w:val="00AE7BBE"/>
    <w:rsid w:val="00AE7D1D"/>
    <w:rsid w:val="00AE7E81"/>
    <w:rsid w:val="00AF018B"/>
    <w:rsid w:val="00AF027F"/>
    <w:rsid w:val="00AF02A9"/>
    <w:rsid w:val="00AF0374"/>
    <w:rsid w:val="00AF0441"/>
    <w:rsid w:val="00AF057D"/>
    <w:rsid w:val="00AF08CC"/>
    <w:rsid w:val="00AF0930"/>
    <w:rsid w:val="00AF0ACE"/>
    <w:rsid w:val="00AF0EB1"/>
    <w:rsid w:val="00AF0F14"/>
    <w:rsid w:val="00AF0FC6"/>
    <w:rsid w:val="00AF1021"/>
    <w:rsid w:val="00AF121B"/>
    <w:rsid w:val="00AF12A1"/>
    <w:rsid w:val="00AF134A"/>
    <w:rsid w:val="00AF135C"/>
    <w:rsid w:val="00AF16A5"/>
    <w:rsid w:val="00AF1868"/>
    <w:rsid w:val="00AF19C3"/>
    <w:rsid w:val="00AF1B03"/>
    <w:rsid w:val="00AF1C58"/>
    <w:rsid w:val="00AF1D1F"/>
    <w:rsid w:val="00AF1D56"/>
    <w:rsid w:val="00AF1DDE"/>
    <w:rsid w:val="00AF1E2B"/>
    <w:rsid w:val="00AF21E5"/>
    <w:rsid w:val="00AF23B4"/>
    <w:rsid w:val="00AF2573"/>
    <w:rsid w:val="00AF28C2"/>
    <w:rsid w:val="00AF296B"/>
    <w:rsid w:val="00AF2AFD"/>
    <w:rsid w:val="00AF2B50"/>
    <w:rsid w:val="00AF2E97"/>
    <w:rsid w:val="00AF3258"/>
    <w:rsid w:val="00AF379E"/>
    <w:rsid w:val="00AF38FD"/>
    <w:rsid w:val="00AF39A8"/>
    <w:rsid w:val="00AF39BB"/>
    <w:rsid w:val="00AF3B97"/>
    <w:rsid w:val="00AF3C42"/>
    <w:rsid w:val="00AF3DC7"/>
    <w:rsid w:val="00AF3DD6"/>
    <w:rsid w:val="00AF3EEB"/>
    <w:rsid w:val="00AF412D"/>
    <w:rsid w:val="00AF4193"/>
    <w:rsid w:val="00AF419A"/>
    <w:rsid w:val="00AF419D"/>
    <w:rsid w:val="00AF4247"/>
    <w:rsid w:val="00AF4492"/>
    <w:rsid w:val="00AF45DF"/>
    <w:rsid w:val="00AF48C4"/>
    <w:rsid w:val="00AF48E3"/>
    <w:rsid w:val="00AF4A5D"/>
    <w:rsid w:val="00AF4B04"/>
    <w:rsid w:val="00AF4C08"/>
    <w:rsid w:val="00AF4C19"/>
    <w:rsid w:val="00AF4D54"/>
    <w:rsid w:val="00AF4EEA"/>
    <w:rsid w:val="00AF4FC3"/>
    <w:rsid w:val="00AF5164"/>
    <w:rsid w:val="00AF5186"/>
    <w:rsid w:val="00AF51F5"/>
    <w:rsid w:val="00AF54FA"/>
    <w:rsid w:val="00AF5793"/>
    <w:rsid w:val="00AF57BE"/>
    <w:rsid w:val="00AF5928"/>
    <w:rsid w:val="00AF5943"/>
    <w:rsid w:val="00AF5B0C"/>
    <w:rsid w:val="00AF5C25"/>
    <w:rsid w:val="00AF5EC6"/>
    <w:rsid w:val="00AF5F8A"/>
    <w:rsid w:val="00AF6142"/>
    <w:rsid w:val="00AF64A2"/>
    <w:rsid w:val="00AF65EB"/>
    <w:rsid w:val="00AF677A"/>
    <w:rsid w:val="00AF6815"/>
    <w:rsid w:val="00AF6A71"/>
    <w:rsid w:val="00AF6A94"/>
    <w:rsid w:val="00AF6B2F"/>
    <w:rsid w:val="00AF6D37"/>
    <w:rsid w:val="00AF6FC6"/>
    <w:rsid w:val="00AF7216"/>
    <w:rsid w:val="00AF7231"/>
    <w:rsid w:val="00AF7249"/>
    <w:rsid w:val="00AF74E8"/>
    <w:rsid w:val="00AF761D"/>
    <w:rsid w:val="00AF78CD"/>
    <w:rsid w:val="00AF7C20"/>
    <w:rsid w:val="00AF7C9C"/>
    <w:rsid w:val="00B00304"/>
    <w:rsid w:val="00B00482"/>
    <w:rsid w:val="00B004AB"/>
    <w:rsid w:val="00B005FB"/>
    <w:rsid w:val="00B009A9"/>
    <w:rsid w:val="00B00A02"/>
    <w:rsid w:val="00B00AB5"/>
    <w:rsid w:val="00B00CBE"/>
    <w:rsid w:val="00B00DFC"/>
    <w:rsid w:val="00B00EF6"/>
    <w:rsid w:val="00B00FA1"/>
    <w:rsid w:val="00B0119F"/>
    <w:rsid w:val="00B01391"/>
    <w:rsid w:val="00B013E8"/>
    <w:rsid w:val="00B014E9"/>
    <w:rsid w:val="00B015C8"/>
    <w:rsid w:val="00B017D1"/>
    <w:rsid w:val="00B0180E"/>
    <w:rsid w:val="00B01A9D"/>
    <w:rsid w:val="00B01C61"/>
    <w:rsid w:val="00B01DED"/>
    <w:rsid w:val="00B01E67"/>
    <w:rsid w:val="00B01E99"/>
    <w:rsid w:val="00B01FB5"/>
    <w:rsid w:val="00B02090"/>
    <w:rsid w:val="00B022E3"/>
    <w:rsid w:val="00B0248D"/>
    <w:rsid w:val="00B02599"/>
    <w:rsid w:val="00B025D3"/>
    <w:rsid w:val="00B0266F"/>
    <w:rsid w:val="00B026FB"/>
    <w:rsid w:val="00B02702"/>
    <w:rsid w:val="00B02836"/>
    <w:rsid w:val="00B028E9"/>
    <w:rsid w:val="00B029A2"/>
    <w:rsid w:val="00B02AB6"/>
    <w:rsid w:val="00B02CD6"/>
    <w:rsid w:val="00B02EAD"/>
    <w:rsid w:val="00B02ED9"/>
    <w:rsid w:val="00B02F4D"/>
    <w:rsid w:val="00B02FA5"/>
    <w:rsid w:val="00B03240"/>
    <w:rsid w:val="00B0334D"/>
    <w:rsid w:val="00B034D0"/>
    <w:rsid w:val="00B035BC"/>
    <w:rsid w:val="00B03642"/>
    <w:rsid w:val="00B03725"/>
    <w:rsid w:val="00B0375C"/>
    <w:rsid w:val="00B0381A"/>
    <w:rsid w:val="00B038EC"/>
    <w:rsid w:val="00B039A4"/>
    <w:rsid w:val="00B03A4E"/>
    <w:rsid w:val="00B03A98"/>
    <w:rsid w:val="00B03D18"/>
    <w:rsid w:val="00B03DAB"/>
    <w:rsid w:val="00B0403B"/>
    <w:rsid w:val="00B04102"/>
    <w:rsid w:val="00B04151"/>
    <w:rsid w:val="00B041EC"/>
    <w:rsid w:val="00B0426E"/>
    <w:rsid w:val="00B0458C"/>
    <w:rsid w:val="00B04741"/>
    <w:rsid w:val="00B04862"/>
    <w:rsid w:val="00B04900"/>
    <w:rsid w:val="00B04931"/>
    <w:rsid w:val="00B04C82"/>
    <w:rsid w:val="00B050FE"/>
    <w:rsid w:val="00B0515F"/>
    <w:rsid w:val="00B052A3"/>
    <w:rsid w:val="00B0541C"/>
    <w:rsid w:val="00B05445"/>
    <w:rsid w:val="00B054FD"/>
    <w:rsid w:val="00B05514"/>
    <w:rsid w:val="00B05739"/>
    <w:rsid w:val="00B057B0"/>
    <w:rsid w:val="00B057D7"/>
    <w:rsid w:val="00B058E0"/>
    <w:rsid w:val="00B05945"/>
    <w:rsid w:val="00B05A73"/>
    <w:rsid w:val="00B05AA2"/>
    <w:rsid w:val="00B05C98"/>
    <w:rsid w:val="00B05CAC"/>
    <w:rsid w:val="00B05E57"/>
    <w:rsid w:val="00B05E7D"/>
    <w:rsid w:val="00B06169"/>
    <w:rsid w:val="00B0619E"/>
    <w:rsid w:val="00B061AA"/>
    <w:rsid w:val="00B06285"/>
    <w:rsid w:val="00B06487"/>
    <w:rsid w:val="00B064D9"/>
    <w:rsid w:val="00B06671"/>
    <w:rsid w:val="00B0676A"/>
    <w:rsid w:val="00B069DA"/>
    <w:rsid w:val="00B06B0E"/>
    <w:rsid w:val="00B06B85"/>
    <w:rsid w:val="00B06BC9"/>
    <w:rsid w:val="00B06DB5"/>
    <w:rsid w:val="00B06F71"/>
    <w:rsid w:val="00B06FB4"/>
    <w:rsid w:val="00B07032"/>
    <w:rsid w:val="00B0709C"/>
    <w:rsid w:val="00B070D1"/>
    <w:rsid w:val="00B071C1"/>
    <w:rsid w:val="00B0720E"/>
    <w:rsid w:val="00B072A8"/>
    <w:rsid w:val="00B0737F"/>
    <w:rsid w:val="00B0738B"/>
    <w:rsid w:val="00B0745B"/>
    <w:rsid w:val="00B076FC"/>
    <w:rsid w:val="00B07703"/>
    <w:rsid w:val="00B0771B"/>
    <w:rsid w:val="00B0793D"/>
    <w:rsid w:val="00B0795E"/>
    <w:rsid w:val="00B07A46"/>
    <w:rsid w:val="00B07F3A"/>
    <w:rsid w:val="00B07F96"/>
    <w:rsid w:val="00B10071"/>
    <w:rsid w:val="00B100C6"/>
    <w:rsid w:val="00B1013A"/>
    <w:rsid w:val="00B102A1"/>
    <w:rsid w:val="00B10355"/>
    <w:rsid w:val="00B1036A"/>
    <w:rsid w:val="00B10409"/>
    <w:rsid w:val="00B10758"/>
    <w:rsid w:val="00B10803"/>
    <w:rsid w:val="00B10920"/>
    <w:rsid w:val="00B10AF7"/>
    <w:rsid w:val="00B10CA6"/>
    <w:rsid w:val="00B10DC5"/>
    <w:rsid w:val="00B10FC2"/>
    <w:rsid w:val="00B11059"/>
    <w:rsid w:val="00B112C0"/>
    <w:rsid w:val="00B11478"/>
    <w:rsid w:val="00B11800"/>
    <w:rsid w:val="00B1182C"/>
    <w:rsid w:val="00B11C19"/>
    <w:rsid w:val="00B11D29"/>
    <w:rsid w:val="00B11DED"/>
    <w:rsid w:val="00B11F1D"/>
    <w:rsid w:val="00B12062"/>
    <w:rsid w:val="00B1218A"/>
    <w:rsid w:val="00B12279"/>
    <w:rsid w:val="00B12342"/>
    <w:rsid w:val="00B12354"/>
    <w:rsid w:val="00B12416"/>
    <w:rsid w:val="00B124FB"/>
    <w:rsid w:val="00B12557"/>
    <w:rsid w:val="00B1264C"/>
    <w:rsid w:val="00B126C2"/>
    <w:rsid w:val="00B126E3"/>
    <w:rsid w:val="00B12849"/>
    <w:rsid w:val="00B1286D"/>
    <w:rsid w:val="00B1289D"/>
    <w:rsid w:val="00B129B2"/>
    <w:rsid w:val="00B129C5"/>
    <w:rsid w:val="00B12A92"/>
    <w:rsid w:val="00B12AA0"/>
    <w:rsid w:val="00B12AB1"/>
    <w:rsid w:val="00B12BFD"/>
    <w:rsid w:val="00B12E56"/>
    <w:rsid w:val="00B12EF0"/>
    <w:rsid w:val="00B1302A"/>
    <w:rsid w:val="00B132F8"/>
    <w:rsid w:val="00B1331A"/>
    <w:rsid w:val="00B134CE"/>
    <w:rsid w:val="00B13503"/>
    <w:rsid w:val="00B1352F"/>
    <w:rsid w:val="00B1359C"/>
    <w:rsid w:val="00B13703"/>
    <w:rsid w:val="00B1370E"/>
    <w:rsid w:val="00B13CF3"/>
    <w:rsid w:val="00B13D6F"/>
    <w:rsid w:val="00B13E98"/>
    <w:rsid w:val="00B13ED4"/>
    <w:rsid w:val="00B14060"/>
    <w:rsid w:val="00B140AD"/>
    <w:rsid w:val="00B14127"/>
    <w:rsid w:val="00B1436B"/>
    <w:rsid w:val="00B143E9"/>
    <w:rsid w:val="00B1440B"/>
    <w:rsid w:val="00B14473"/>
    <w:rsid w:val="00B144F6"/>
    <w:rsid w:val="00B145F6"/>
    <w:rsid w:val="00B147E8"/>
    <w:rsid w:val="00B14808"/>
    <w:rsid w:val="00B14859"/>
    <w:rsid w:val="00B148CA"/>
    <w:rsid w:val="00B14C52"/>
    <w:rsid w:val="00B14D21"/>
    <w:rsid w:val="00B14DE1"/>
    <w:rsid w:val="00B14DED"/>
    <w:rsid w:val="00B14E03"/>
    <w:rsid w:val="00B14ED3"/>
    <w:rsid w:val="00B15033"/>
    <w:rsid w:val="00B1526E"/>
    <w:rsid w:val="00B15375"/>
    <w:rsid w:val="00B15708"/>
    <w:rsid w:val="00B1576B"/>
    <w:rsid w:val="00B15839"/>
    <w:rsid w:val="00B159C9"/>
    <w:rsid w:val="00B15D4C"/>
    <w:rsid w:val="00B16139"/>
    <w:rsid w:val="00B164B1"/>
    <w:rsid w:val="00B1689C"/>
    <w:rsid w:val="00B16931"/>
    <w:rsid w:val="00B1693D"/>
    <w:rsid w:val="00B1698A"/>
    <w:rsid w:val="00B169A4"/>
    <w:rsid w:val="00B16B3C"/>
    <w:rsid w:val="00B16DDC"/>
    <w:rsid w:val="00B16E85"/>
    <w:rsid w:val="00B170D5"/>
    <w:rsid w:val="00B171A7"/>
    <w:rsid w:val="00B171B3"/>
    <w:rsid w:val="00B17222"/>
    <w:rsid w:val="00B17366"/>
    <w:rsid w:val="00B173C0"/>
    <w:rsid w:val="00B17582"/>
    <w:rsid w:val="00B1765C"/>
    <w:rsid w:val="00B1769F"/>
    <w:rsid w:val="00B1776C"/>
    <w:rsid w:val="00B17807"/>
    <w:rsid w:val="00B179CB"/>
    <w:rsid w:val="00B17A8E"/>
    <w:rsid w:val="00B17A93"/>
    <w:rsid w:val="00B17C29"/>
    <w:rsid w:val="00B17CD7"/>
    <w:rsid w:val="00B17F44"/>
    <w:rsid w:val="00B17F62"/>
    <w:rsid w:val="00B2011D"/>
    <w:rsid w:val="00B201FE"/>
    <w:rsid w:val="00B20246"/>
    <w:rsid w:val="00B202A2"/>
    <w:rsid w:val="00B202C2"/>
    <w:rsid w:val="00B20417"/>
    <w:rsid w:val="00B20461"/>
    <w:rsid w:val="00B2048C"/>
    <w:rsid w:val="00B2097E"/>
    <w:rsid w:val="00B209D7"/>
    <w:rsid w:val="00B20A47"/>
    <w:rsid w:val="00B20A64"/>
    <w:rsid w:val="00B20B85"/>
    <w:rsid w:val="00B20D60"/>
    <w:rsid w:val="00B20DBB"/>
    <w:rsid w:val="00B20FD2"/>
    <w:rsid w:val="00B20FDD"/>
    <w:rsid w:val="00B2119D"/>
    <w:rsid w:val="00B21309"/>
    <w:rsid w:val="00B21397"/>
    <w:rsid w:val="00B2141C"/>
    <w:rsid w:val="00B2182E"/>
    <w:rsid w:val="00B21892"/>
    <w:rsid w:val="00B218D1"/>
    <w:rsid w:val="00B21BE8"/>
    <w:rsid w:val="00B21CB4"/>
    <w:rsid w:val="00B21FC6"/>
    <w:rsid w:val="00B22034"/>
    <w:rsid w:val="00B220E5"/>
    <w:rsid w:val="00B22175"/>
    <w:rsid w:val="00B2220C"/>
    <w:rsid w:val="00B222CE"/>
    <w:rsid w:val="00B22575"/>
    <w:rsid w:val="00B22581"/>
    <w:rsid w:val="00B225D6"/>
    <w:rsid w:val="00B2264B"/>
    <w:rsid w:val="00B227C4"/>
    <w:rsid w:val="00B2296B"/>
    <w:rsid w:val="00B2299C"/>
    <w:rsid w:val="00B22A92"/>
    <w:rsid w:val="00B22B15"/>
    <w:rsid w:val="00B22B1A"/>
    <w:rsid w:val="00B22BF9"/>
    <w:rsid w:val="00B22C38"/>
    <w:rsid w:val="00B22D05"/>
    <w:rsid w:val="00B22D4B"/>
    <w:rsid w:val="00B23136"/>
    <w:rsid w:val="00B231F7"/>
    <w:rsid w:val="00B232B4"/>
    <w:rsid w:val="00B2336A"/>
    <w:rsid w:val="00B233F2"/>
    <w:rsid w:val="00B234FF"/>
    <w:rsid w:val="00B235A1"/>
    <w:rsid w:val="00B23638"/>
    <w:rsid w:val="00B239F2"/>
    <w:rsid w:val="00B23A88"/>
    <w:rsid w:val="00B23BBD"/>
    <w:rsid w:val="00B23E7D"/>
    <w:rsid w:val="00B23FB5"/>
    <w:rsid w:val="00B24168"/>
    <w:rsid w:val="00B24313"/>
    <w:rsid w:val="00B2434D"/>
    <w:rsid w:val="00B2435E"/>
    <w:rsid w:val="00B243A2"/>
    <w:rsid w:val="00B24470"/>
    <w:rsid w:val="00B249BB"/>
    <w:rsid w:val="00B249CD"/>
    <w:rsid w:val="00B24A4E"/>
    <w:rsid w:val="00B24AD5"/>
    <w:rsid w:val="00B24BA0"/>
    <w:rsid w:val="00B24CFA"/>
    <w:rsid w:val="00B24D96"/>
    <w:rsid w:val="00B24DC4"/>
    <w:rsid w:val="00B2515B"/>
    <w:rsid w:val="00B252B1"/>
    <w:rsid w:val="00B254A6"/>
    <w:rsid w:val="00B2554D"/>
    <w:rsid w:val="00B25930"/>
    <w:rsid w:val="00B25987"/>
    <w:rsid w:val="00B25A56"/>
    <w:rsid w:val="00B25A59"/>
    <w:rsid w:val="00B25A99"/>
    <w:rsid w:val="00B25C1A"/>
    <w:rsid w:val="00B25D25"/>
    <w:rsid w:val="00B25DED"/>
    <w:rsid w:val="00B25E1F"/>
    <w:rsid w:val="00B25EE3"/>
    <w:rsid w:val="00B25F1D"/>
    <w:rsid w:val="00B25F68"/>
    <w:rsid w:val="00B26148"/>
    <w:rsid w:val="00B2656E"/>
    <w:rsid w:val="00B2689B"/>
    <w:rsid w:val="00B269D4"/>
    <w:rsid w:val="00B269E1"/>
    <w:rsid w:val="00B26A38"/>
    <w:rsid w:val="00B26A92"/>
    <w:rsid w:val="00B26B3F"/>
    <w:rsid w:val="00B26D78"/>
    <w:rsid w:val="00B27011"/>
    <w:rsid w:val="00B270F9"/>
    <w:rsid w:val="00B2737D"/>
    <w:rsid w:val="00B2754E"/>
    <w:rsid w:val="00B27592"/>
    <w:rsid w:val="00B275B2"/>
    <w:rsid w:val="00B2779D"/>
    <w:rsid w:val="00B27928"/>
    <w:rsid w:val="00B279B4"/>
    <w:rsid w:val="00B27A5D"/>
    <w:rsid w:val="00B27B29"/>
    <w:rsid w:val="00B27BA1"/>
    <w:rsid w:val="00B27DEB"/>
    <w:rsid w:val="00B27DFA"/>
    <w:rsid w:val="00B30000"/>
    <w:rsid w:val="00B301E4"/>
    <w:rsid w:val="00B305AC"/>
    <w:rsid w:val="00B305F4"/>
    <w:rsid w:val="00B30761"/>
    <w:rsid w:val="00B30880"/>
    <w:rsid w:val="00B30887"/>
    <w:rsid w:val="00B308FF"/>
    <w:rsid w:val="00B30971"/>
    <w:rsid w:val="00B309BA"/>
    <w:rsid w:val="00B30A05"/>
    <w:rsid w:val="00B30A50"/>
    <w:rsid w:val="00B30AFD"/>
    <w:rsid w:val="00B30B82"/>
    <w:rsid w:val="00B30BB1"/>
    <w:rsid w:val="00B30BE7"/>
    <w:rsid w:val="00B30C60"/>
    <w:rsid w:val="00B30D6B"/>
    <w:rsid w:val="00B30DD8"/>
    <w:rsid w:val="00B30DFF"/>
    <w:rsid w:val="00B30EA5"/>
    <w:rsid w:val="00B3104B"/>
    <w:rsid w:val="00B312FF"/>
    <w:rsid w:val="00B31430"/>
    <w:rsid w:val="00B316BB"/>
    <w:rsid w:val="00B3172D"/>
    <w:rsid w:val="00B317B3"/>
    <w:rsid w:val="00B3197D"/>
    <w:rsid w:val="00B31B80"/>
    <w:rsid w:val="00B31C17"/>
    <w:rsid w:val="00B31C1C"/>
    <w:rsid w:val="00B31D00"/>
    <w:rsid w:val="00B3200C"/>
    <w:rsid w:val="00B32209"/>
    <w:rsid w:val="00B322BC"/>
    <w:rsid w:val="00B32345"/>
    <w:rsid w:val="00B32449"/>
    <w:rsid w:val="00B32572"/>
    <w:rsid w:val="00B3257B"/>
    <w:rsid w:val="00B32671"/>
    <w:rsid w:val="00B32689"/>
    <w:rsid w:val="00B32731"/>
    <w:rsid w:val="00B327C0"/>
    <w:rsid w:val="00B32947"/>
    <w:rsid w:val="00B32ACC"/>
    <w:rsid w:val="00B32C16"/>
    <w:rsid w:val="00B32D9E"/>
    <w:rsid w:val="00B32DFC"/>
    <w:rsid w:val="00B32E49"/>
    <w:rsid w:val="00B32E72"/>
    <w:rsid w:val="00B330A4"/>
    <w:rsid w:val="00B33213"/>
    <w:rsid w:val="00B33236"/>
    <w:rsid w:val="00B334DF"/>
    <w:rsid w:val="00B3357C"/>
    <w:rsid w:val="00B335D2"/>
    <w:rsid w:val="00B336CB"/>
    <w:rsid w:val="00B33769"/>
    <w:rsid w:val="00B33884"/>
    <w:rsid w:val="00B339D5"/>
    <w:rsid w:val="00B33B67"/>
    <w:rsid w:val="00B33BC6"/>
    <w:rsid w:val="00B33BD1"/>
    <w:rsid w:val="00B34480"/>
    <w:rsid w:val="00B34582"/>
    <w:rsid w:val="00B345F7"/>
    <w:rsid w:val="00B3479E"/>
    <w:rsid w:val="00B3480F"/>
    <w:rsid w:val="00B34903"/>
    <w:rsid w:val="00B3494E"/>
    <w:rsid w:val="00B34A51"/>
    <w:rsid w:val="00B34D98"/>
    <w:rsid w:val="00B34EC3"/>
    <w:rsid w:val="00B34EE7"/>
    <w:rsid w:val="00B34F08"/>
    <w:rsid w:val="00B35080"/>
    <w:rsid w:val="00B350AD"/>
    <w:rsid w:val="00B353E2"/>
    <w:rsid w:val="00B353F5"/>
    <w:rsid w:val="00B354CA"/>
    <w:rsid w:val="00B355EE"/>
    <w:rsid w:val="00B35945"/>
    <w:rsid w:val="00B35BDD"/>
    <w:rsid w:val="00B35C4E"/>
    <w:rsid w:val="00B35D16"/>
    <w:rsid w:val="00B35D70"/>
    <w:rsid w:val="00B35DE9"/>
    <w:rsid w:val="00B35E76"/>
    <w:rsid w:val="00B36112"/>
    <w:rsid w:val="00B36203"/>
    <w:rsid w:val="00B364C0"/>
    <w:rsid w:val="00B36613"/>
    <w:rsid w:val="00B366AC"/>
    <w:rsid w:val="00B3675B"/>
    <w:rsid w:val="00B368D8"/>
    <w:rsid w:val="00B36945"/>
    <w:rsid w:val="00B3697B"/>
    <w:rsid w:val="00B369ED"/>
    <w:rsid w:val="00B36B4A"/>
    <w:rsid w:val="00B36C45"/>
    <w:rsid w:val="00B36E70"/>
    <w:rsid w:val="00B36F4D"/>
    <w:rsid w:val="00B37287"/>
    <w:rsid w:val="00B37334"/>
    <w:rsid w:val="00B37465"/>
    <w:rsid w:val="00B376C1"/>
    <w:rsid w:val="00B3772F"/>
    <w:rsid w:val="00B37750"/>
    <w:rsid w:val="00B3778A"/>
    <w:rsid w:val="00B37795"/>
    <w:rsid w:val="00B377DF"/>
    <w:rsid w:val="00B378CB"/>
    <w:rsid w:val="00B37AB9"/>
    <w:rsid w:val="00B37B53"/>
    <w:rsid w:val="00B37B57"/>
    <w:rsid w:val="00B37BA9"/>
    <w:rsid w:val="00B37BAE"/>
    <w:rsid w:val="00B37CAF"/>
    <w:rsid w:val="00B37E1A"/>
    <w:rsid w:val="00B40322"/>
    <w:rsid w:val="00B407E1"/>
    <w:rsid w:val="00B4084C"/>
    <w:rsid w:val="00B4097F"/>
    <w:rsid w:val="00B40A21"/>
    <w:rsid w:val="00B40AD9"/>
    <w:rsid w:val="00B40C01"/>
    <w:rsid w:val="00B40E14"/>
    <w:rsid w:val="00B40FF3"/>
    <w:rsid w:val="00B411A7"/>
    <w:rsid w:val="00B41399"/>
    <w:rsid w:val="00B416DF"/>
    <w:rsid w:val="00B41731"/>
    <w:rsid w:val="00B4192A"/>
    <w:rsid w:val="00B419A5"/>
    <w:rsid w:val="00B41ADC"/>
    <w:rsid w:val="00B41BCA"/>
    <w:rsid w:val="00B41D12"/>
    <w:rsid w:val="00B41E4C"/>
    <w:rsid w:val="00B41F03"/>
    <w:rsid w:val="00B41FD0"/>
    <w:rsid w:val="00B420E5"/>
    <w:rsid w:val="00B423FF"/>
    <w:rsid w:val="00B42404"/>
    <w:rsid w:val="00B4291A"/>
    <w:rsid w:val="00B429D8"/>
    <w:rsid w:val="00B42BEC"/>
    <w:rsid w:val="00B42D39"/>
    <w:rsid w:val="00B42D8E"/>
    <w:rsid w:val="00B42E19"/>
    <w:rsid w:val="00B42E34"/>
    <w:rsid w:val="00B42F98"/>
    <w:rsid w:val="00B42FC5"/>
    <w:rsid w:val="00B42FE1"/>
    <w:rsid w:val="00B42FE4"/>
    <w:rsid w:val="00B43068"/>
    <w:rsid w:val="00B436B4"/>
    <w:rsid w:val="00B438C3"/>
    <w:rsid w:val="00B438EE"/>
    <w:rsid w:val="00B439E6"/>
    <w:rsid w:val="00B439F9"/>
    <w:rsid w:val="00B43BA9"/>
    <w:rsid w:val="00B43C2E"/>
    <w:rsid w:val="00B4435B"/>
    <w:rsid w:val="00B4438D"/>
    <w:rsid w:val="00B44550"/>
    <w:rsid w:val="00B44642"/>
    <w:rsid w:val="00B447D1"/>
    <w:rsid w:val="00B4484F"/>
    <w:rsid w:val="00B4491B"/>
    <w:rsid w:val="00B4497A"/>
    <w:rsid w:val="00B449A6"/>
    <w:rsid w:val="00B44A63"/>
    <w:rsid w:val="00B44C20"/>
    <w:rsid w:val="00B44CD8"/>
    <w:rsid w:val="00B44F81"/>
    <w:rsid w:val="00B450DA"/>
    <w:rsid w:val="00B450E3"/>
    <w:rsid w:val="00B4523C"/>
    <w:rsid w:val="00B45301"/>
    <w:rsid w:val="00B4535D"/>
    <w:rsid w:val="00B45485"/>
    <w:rsid w:val="00B4554F"/>
    <w:rsid w:val="00B455B9"/>
    <w:rsid w:val="00B456EE"/>
    <w:rsid w:val="00B45961"/>
    <w:rsid w:val="00B459B1"/>
    <w:rsid w:val="00B45A79"/>
    <w:rsid w:val="00B45C56"/>
    <w:rsid w:val="00B45D32"/>
    <w:rsid w:val="00B45E24"/>
    <w:rsid w:val="00B46334"/>
    <w:rsid w:val="00B463EB"/>
    <w:rsid w:val="00B4665A"/>
    <w:rsid w:val="00B466EE"/>
    <w:rsid w:val="00B4670C"/>
    <w:rsid w:val="00B46739"/>
    <w:rsid w:val="00B46741"/>
    <w:rsid w:val="00B468AE"/>
    <w:rsid w:val="00B468D0"/>
    <w:rsid w:val="00B46BE7"/>
    <w:rsid w:val="00B46C34"/>
    <w:rsid w:val="00B46E66"/>
    <w:rsid w:val="00B46F2B"/>
    <w:rsid w:val="00B46F7B"/>
    <w:rsid w:val="00B46F88"/>
    <w:rsid w:val="00B4708A"/>
    <w:rsid w:val="00B472BA"/>
    <w:rsid w:val="00B47431"/>
    <w:rsid w:val="00B47460"/>
    <w:rsid w:val="00B47548"/>
    <w:rsid w:val="00B476E6"/>
    <w:rsid w:val="00B47701"/>
    <w:rsid w:val="00B47883"/>
    <w:rsid w:val="00B47938"/>
    <w:rsid w:val="00B479D5"/>
    <w:rsid w:val="00B47CF9"/>
    <w:rsid w:val="00B47F5F"/>
    <w:rsid w:val="00B50030"/>
    <w:rsid w:val="00B5039C"/>
    <w:rsid w:val="00B503BB"/>
    <w:rsid w:val="00B50614"/>
    <w:rsid w:val="00B5065D"/>
    <w:rsid w:val="00B50883"/>
    <w:rsid w:val="00B5094D"/>
    <w:rsid w:val="00B50956"/>
    <w:rsid w:val="00B50A28"/>
    <w:rsid w:val="00B50B77"/>
    <w:rsid w:val="00B50C01"/>
    <w:rsid w:val="00B50E9E"/>
    <w:rsid w:val="00B50EA2"/>
    <w:rsid w:val="00B51071"/>
    <w:rsid w:val="00B510A6"/>
    <w:rsid w:val="00B51228"/>
    <w:rsid w:val="00B5145E"/>
    <w:rsid w:val="00B51653"/>
    <w:rsid w:val="00B51657"/>
    <w:rsid w:val="00B516FC"/>
    <w:rsid w:val="00B5175F"/>
    <w:rsid w:val="00B51896"/>
    <w:rsid w:val="00B519BA"/>
    <w:rsid w:val="00B51A27"/>
    <w:rsid w:val="00B51B07"/>
    <w:rsid w:val="00B51CEC"/>
    <w:rsid w:val="00B51CFE"/>
    <w:rsid w:val="00B51D3E"/>
    <w:rsid w:val="00B51DE9"/>
    <w:rsid w:val="00B51E26"/>
    <w:rsid w:val="00B51F08"/>
    <w:rsid w:val="00B51F20"/>
    <w:rsid w:val="00B5223D"/>
    <w:rsid w:val="00B5224E"/>
    <w:rsid w:val="00B5244E"/>
    <w:rsid w:val="00B52469"/>
    <w:rsid w:val="00B524C6"/>
    <w:rsid w:val="00B525A5"/>
    <w:rsid w:val="00B525CB"/>
    <w:rsid w:val="00B527C0"/>
    <w:rsid w:val="00B529B1"/>
    <w:rsid w:val="00B52ADB"/>
    <w:rsid w:val="00B52B0B"/>
    <w:rsid w:val="00B52C45"/>
    <w:rsid w:val="00B52CC3"/>
    <w:rsid w:val="00B531D8"/>
    <w:rsid w:val="00B531FA"/>
    <w:rsid w:val="00B5341D"/>
    <w:rsid w:val="00B53470"/>
    <w:rsid w:val="00B535AB"/>
    <w:rsid w:val="00B537C4"/>
    <w:rsid w:val="00B537D1"/>
    <w:rsid w:val="00B538E5"/>
    <w:rsid w:val="00B5396F"/>
    <w:rsid w:val="00B53997"/>
    <w:rsid w:val="00B53A27"/>
    <w:rsid w:val="00B53AFE"/>
    <w:rsid w:val="00B53D17"/>
    <w:rsid w:val="00B53D1B"/>
    <w:rsid w:val="00B53EE1"/>
    <w:rsid w:val="00B53F03"/>
    <w:rsid w:val="00B53F0F"/>
    <w:rsid w:val="00B5417B"/>
    <w:rsid w:val="00B543CA"/>
    <w:rsid w:val="00B54577"/>
    <w:rsid w:val="00B546AB"/>
    <w:rsid w:val="00B54746"/>
    <w:rsid w:val="00B54B00"/>
    <w:rsid w:val="00B54BA1"/>
    <w:rsid w:val="00B54D17"/>
    <w:rsid w:val="00B54D51"/>
    <w:rsid w:val="00B55185"/>
    <w:rsid w:val="00B55220"/>
    <w:rsid w:val="00B55369"/>
    <w:rsid w:val="00B5563F"/>
    <w:rsid w:val="00B556D7"/>
    <w:rsid w:val="00B55BCC"/>
    <w:rsid w:val="00B55BD7"/>
    <w:rsid w:val="00B55D10"/>
    <w:rsid w:val="00B55F0B"/>
    <w:rsid w:val="00B55F8C"/>
    <w:rsid w:val="00B55FB1"/>
    <w:rsid w:val="00B560BE"/>
    <w:rsid w:val="00B56313"/>
    <w:rsid w:val="00B56770"/>
    <w:rsid w:val="00B567AE"/>
    <w:rsid w:val="00B567C8"/>
    <w:rsid w:val="00B5685D"/>
    <w:rsid w:val="00B569E7"/>
    <w:rsid w:val="00B56C9D"/>
    <w:rsid w:val="00B57088"/>
    <w:rsid w:val="00B5724B"/>
    <w:rsid w:val="00B572C7"/>
    <w:rsid w:val="00B57488"/>
    <w:rsid w:val="00B57539"/>
    <w:rsid w:val="00B575A7"/>
    <w:rsid w:val="00B57681"/>
    <w:rsid w:val="00B576AC"/>
    <w:rsid w:val="00B5787F"/>
    <w:rsid w:val="00B578C7"/>
    <w:rsid w:val="00B57967"/>
    <w:rsid w:val="00B57A20"/>
    <w:rsid w:val="00B57D5A"/>
    <w:rsid w:val="00B57E98"/>
    <w:rsid w:val="00B6001C"/>
    <w:rsid w:val="00B60238"/>
    <w:rsid w:val="00B60399"/>
    <w:rsid w:val="00B60400"/>
    <w:rsid w:val="00B60445"/>
    <w:rsid w:val="00B604D8"/>
    <w:rsid w:val="00B60555"/>
    <w:rsid w:val="00B60647"/>
    <w:rsid w:val="00B60787"/>
    <w:rsid w:val="00B60826"/>
    <w:rsid w:val="00B60BFF"/>
    <w:rsid w:val="00B60C2D"/>
    <w:rsid w:val="00B60E3D"/>
    <w:rsid w:val="00B60F15"/>
    <w:rsid w:val="00B60F55"/>
    <w:rsid w:val="00B610E7"/>
    <w:rsid w:val="00B6117B"/>
    <w:rsid w:val="00B61304"/>
    <w:rsid w:val="00B61395"/>
    <w:rsid w:val="00B61987"/>
    <w:rsid w:val="00B619DA"/>
    <w:rsid w:val="00B619DE"/>
    <w:rsid w:val="00B61B35"/>
    <w:rsid w:val="00B61C4A"/>
    <w:rsid w:val="00B61C54"/>
    <w:rsid w:val="00B61EC9"/>
    <w:rsid w:val="00B61F20"/>
    <w:rsid w:val="00B62043"/>
    <w:rsid w:val="00B6213B"/>
    <w:rsid w:val="00B62547"/>
    <w:rsid w:val="00B625B2"/>
    <w:rsid w:val="00B62603"/>
    <w:rsid w:val="00B6268B"/>
    <w:rsid w:val="00B6299F"/>
    <w:rsid w:val="00B62AE0"/>
    <w:rsid w:val="00B62E36"/>
    <w:rsid w:val="00B62E3F"/>
    <w:rsid w:val="00B62FEB"/>
    <w:rsid w:val="00B63054"/>
    <w:rsid w:val="00B6333C"/>
    <w:rsid w:val="00B63356"/>
    <w:rsid w:val="00B6349D"/>
    <w:rsid w:val="00B63558"/>
    <w:rsid w:val="00B636F4"/>
    <w:rsid w:val="00B63C10"/>
    <w:rsid w:val="00B63CE5"/>
    <w:rsid w:val="00B63D04"/>
    <w:rsid w:val="00B63D5F"/>
    <w:rsid w:val="00B63F7A"/>
    <w:rsid w:val="00B63FFC"/>
    <w:rsid w:val="00B64090"/>
    <w:rsid w:val="00B6427E"/>
    <w:rsid w:val="00B64451"/>
    <w:rsid w:val="00B644F6"/>
    <w:rsid w:val="00B6455A"/>
    <w:rsid w:val="00B6468A"/>
    <w:rsid w:val="00B647BB"/>
    <w:rsid w:val="00B64847"/>
    <w:rsid w:val="00B649A4"/>
    <w:rsid w:val="00B64D55"/>
    <w:rsid w:val="00B654C0"/>
    <w:rsid w:val="00B656BF"/>
    <w:rsid w:val="00B656C9"/>
    <w:rsid w:val="00B6572C"/>
    <w:rsid w:val="00B658D9"/>
    <w:rsid w:val="00B6598E"/>
    <w:rsid w:val="00B65B74"/>
    <w:rsid w:val="00B65BB2"/>
    <w:rsid w:val="00B65DA7"/>
    <w:rsid w:val="00B65EAE"/>
    <w:rsid w:val="00B65EC8"/>
    <w:rsid w:val="00B65EE1"/>
    <w:rsid w:val="00B65F2E"/>
    <w:rsid w:val="00B660EC"/>
    <w:rsid w:val="00B661C6"/>
    <w:rsid w:val="00B664FC"/>
    <w:rsid w:val="00B665A6"/>
    <w:rsid w:val="00B6668C"/>
    <w:rsid w:val="00B66783"/>
    <w:rsid w:val="00B66827"/>
    <w:rsid w:val="00B66BFC"/>
    <w:rsid w:val="00B66C24"/>
    <w:rsid w:val="00B66CEB"/>
    <w:rsid w:val="00B66D0F"/>
    <w:rsid w:val="00B66F42"/>
    <w:rsid w:val="00B66F88"/>
    <w:rsid w:val="00B67059"/>
    <w:rsid w:val="00B67185"/>
    <w:rsid w:val="00B67641"/>
    <w:rsid w:val="00B677F5"/>
    <w:rsid w:val="00B67927"/>
    <w:rsid w:val="00B679AD"/>
    <w:rsid w:val="00B67B35"/>
    <w:rsid w:val="00B67BB3"/>
    <w:rsid w:val="00B67BCA"/>
    <w:rsid w:val="00B67BEB"/>
    <w:rsid w:val="00B703D7"/>
    <w:rsid w:val="00B70474"/>
    <w:rsid w:val="00B704A1"/>
    <w:rsid w:val="00B704B1"/>
    <w:rsid w:val="00B70518"/>
    <w:rsid w:val="00B7054B"/>
    <w:rsid w:val="00B705E8"/>
    <w:rsid w:val="00B705FD"/>
    <w:rsid w:val="00B70654"/>
    <w:rsid w:val="00B7076F"/>
    <w:rsid w:val="00B707F0"/>
    <w:rsid w:val="00B7082D"/>
    <w:rsid w:val="00B70957"/>
    <w:rsid w:val="00B7096D"/>
    <w:rsid w:val="00B70B8E"/>
    <w:rsid w:val="00B70CF1"/>
    <w:rsid w:val="00B70D45"/>
    <w:rsid w:val="00B714E1"/>
    <w:rsid w:val="00B71714"/>
    <w:rsid w:val="00B7175C"/>
    <w:rsid w:val="00B7183D"/>
    <w:rsid w:val="00B718FE"/>
    <w:rsid w:val="00B71AED"/>
    <w:rsid w:val="00B71BA7"/>
    <w:rsid w:val="00B71D53"/>
    <w:rsid w:val="00B71E25"/>
    <w:rsid w:val="00B71E6B"/>
    <w:rsid w:val="00B71EF1"/>
    <w:rsid w:val="00B71F3B"/>
    <w:rsid w:val="00B720E6"/>
    <w:rsid w:val="00B72152"/>
    <w:rsid w:val="00B722F6"/>
    <w:rsid w:val="00B72379"/>
    <w:rsid w:val="00B7270E"/>
    <w:rsid w:val="00B72807"/>
    <w:rsid w:val="00B72A02"/>
    <w:rsid w:val="00B72AA2"/>
    <w:rsid w:val="00B72F11"/>
    <w:rsid w:val="00B72FC4"/>
    <w:rsid w:val="00B72FE0"/>
    <w:rsid w:val="00B72FED"/>
    <w:rsid w:val="00B73133"/>
    <w:rsid w:val="00B73283"/>
    <w:rsid w:val="00B732C9"/>
    <w:rsid w:val="00B73311"/>
    <w:rsid w:val="00B733C2"/>
    <w:rsid w:val="00B733C7"/>
    <w:rsid w:val="00B734DA"/>
    <w:rsid w:val="00B7355D"/>
    <w:rsid w:val="00B73688"/>
    <w:rsid w:val="00B7384D"/>
    <w:rsid w:val="00B738A6"/>
    <w:rsid w:val="00B738F8"/>
    <w:rsid w:val="00B73AF5"/>
    <w:rsid w:val="00B73B30"/>
    <w:rsid w:val="00B73C8A"/>
    <w:rsid w:val="00B73D0D"/>
    <w:rsid w:val="00B73D27"/>
    <w:rsid w:val="00B745B9"/>
    <w:rsid w:val="00B74600"/>
    <w:rsid w:val="00B74772"/>
    <w:rsid w:val="00B74898"/>
    <w:rsid w:val="00B74B3A"/>
    <w:rsid w:val="00B74BA3"/>
    <w:rsid w:val="00B74BDB"/>
    <w:rsid w:val="00B74C9F"/>
    <w:rsid w:val="00B74CD0"/>
    <w:rsid w:val="00B74E67"/>
    <w:rsid w:val="00B74E75"/>
    <w:rsid w:val="00B74FE1"/>
    <w:rsid w:val="00B7504B"/>
    <w:rsid w:val="00B751A1"/>
    <w:rsid w:val="00B75868"/>
    <w:rsid w:val="00B75990"/>
    <w:rsid w:val="00B75997"/>
    <w:rsid w:val="00B75A2B"/>
    <w:rsid w:val="00B75A4B"/>
    <w:rsid w:val="00B75B57"/>
    <w:rsid w:val="00B75C89"/>
    <w:rsid w:val="00B75EB3"/>
    <w:rsid w:val="00B75F4F"/>
    <w:rsid w:val="00B76297"/>
    <w:rsid w:val="00B762EA"/>
    <w:rsid w:val="00B7637B"/>
    <w:rsid w:val="00B76384"/>
    <w:rsid w:val="00B763F2"/>
    <w:rsid w:val="00B764A0"/>
    <w:rsid w:val="00B765A2"/>
    <w:rsid w:val="00B765C1"/>
    <w:rsid w:val="00B7677F"/>
    <w:rsid w:val="00B76B7C"/>
    <w:rsid w:val="00B76BEA"/>
    <w:rsid w:val="00B76E58"/>
    <w:rsid w:val="00B76E98"/>
    <w:rsid w:val="00B76EC6"/>
    <w:rsid w:val="00B77010"/>
    <w:rsid w:val="00B77081"/>
    <w:rsid w:val="00B7729E"/>
    <w:rsid w:val="00B7744A"/>
    <w:rsid w:val="00B7745C"/>
    <w:rsid w:val="00B7745E"/>
    <w:rsid w:val="00B7759E"/>
    <w:rsid w:val="00B775D5"/>
    <w:rsid w:val="00B775F8"/>
    <w:rsid w:val="00B776C2"/>
    <w:rsid w:val="00B77706"/>
    <w:rsid w:val="00B777DD"/>
    <w:rsid w:val="00B779EB"/>
    <w:rsid w:val="00B77F20"/>
    <w:rsid w:val="00B8012C"/>
    <w:rsid w:val="00B8025F"/>
    <w:rsid w:val="00B802FB"/>
    <w:rsid w:val="00B803D0"/>
    <w:rsid w:val="00B80517"/>
    <w:rsid w:val="00B80751"/>
    <w:rsid w:val="00B807F3"/>
    <w:rsid w:val="00B80968"/>
    <w:rsid w:val="00B80B31"/>
    <w:rsid w:val="00B80B59"/>
    <w:rsid w:val="00B80DEB"/>
    <w:rsid w:val="00B81096"/>
    <w:rsid w:val="00B812CD"/>
    <w:rsid w:val="00B81571"/>
    <w:rsid w:val="00B816F8"/>
    <w:rsid w:val="00B81812"/>
    <w:rsid w:val="00B8183D"/>
    <w:rsid w:val="00B81923"/>
    <w:rsid w:val="00B81B6A"/>
    <w:rsid w:val="00B81BBD"/>
    <w:rsid w:val="00B81BC7"/>
    <w:rsid w:val="00B81DE8"/>
    <w:rsid w:val="00B81F14"/>
    <w:rsid w:val="00B81F59"/>
    <w:rsid w:val="00B820CA"/>
    <w:rsid w:val="00B82235"/>
    <w:rsid w:val="00B8243B"/>
    <w:rsid w:val="00B82463"/>
    <w:rsid w:val="00B824D6"/>
    <w:rsid w:val="00B8277E"/>
    <w:rsid w:val="00B82A6C"/>
    <w:rsid w:val="00B82CDA"/>
    <w:rsid w:val="00B82D4D"/>
    <w:rsid w:val="00B82EA1"/>
    <w:rsid w:val="00B82EA3"/>
    <w:rsid w:val="00B82F64"/>
    <w:rsid w:val="00B83052"/>
    <w:rsid w:val="00B83130"/>
    <w:rsid w:val="00B83183"/>
    <w:rsid w:val="00B83241"/>
    <w:rsid w:val="00B83499"/>
    <w:rsid w:val="00B83521"/>
    <w:rsid w:val="00B8354C"/>
    <w:rsid w:val="00B835A7"/>
    <w:rsid w:val="00B83613"/>
    <w:rsid w:val="00B836BE"/>
    <w:rsid w:val="00B8374F"/>
    <w:rsid w:val="00B837CA"/>
    <w:rsid w:val="00B837F5"/>
    <w:rsid w:val="00B83941"/>
    <w:rsid w:val="00B83A33"/>
    <w:rsid w:val="00B83B2A"/>
    <w:rsid w:val="00B83B85"/>
    <w:rsid w:val="00B83C62"/>
    <w:rsid w:val="00B83CA5"/>
    <w:rsid w:val="00B83D9E"/>
    <w:rsid w:val="00B83E01"/>
    <w:rsid w:val="00B83E6E"/>
    <w:rsid w:val="00B84108"/>
    <w:rsid w:val="00B842A8"/>
    <w:rsid w:val="00B84446"/>
    <w:rsid w:val="00B84664"/>
    <w:rsid w:val="00B84B9E"/>
    <w:rsid w:val="00B84C18"/>
    <w:rsid w:val="00B84C52"/>
    <w:rsid w:val="00B8515B"/>
    <w:rsid w:val="00B851B4"/>
    <w:rsid w:val="00B8522E"/>
    <w:rsid w:val="00B85298"/>
    <w:rsid w:val="00B852B9"/>
    <w:rsid w:val="00B853BF"/>
    <w:rsid w:val="00B85516"/>
    <w:rsid w:val="00B85533"/>
    <w:rsid w:val="00B85598"/>
    <w:rsid w:val="00B85694"/>
    <w:rsid w:val="00B85760"/>
    <w:rsid w:val="00B85843"/>
    <w:rsid w:val="00B85853"/>
    <w:rsid w:val="00B85A8E"/>
    <w:rsid w:val="00B85AF7"/>
    <w:rsid w:val="00B85C9E"/>
    <w:rsid w:val="00B85DD7"/>
    <w:rsid w:val="00B85DEB"/>
    <w:rsid w:val="00B85E8E"/>
    <w:rsid w:val="00B86059"/>
    <w:rsid w:val="00B8629F"/>
    <w:rsid w:val="00B863E3"/>
    <w:rsid w:val="00B864FA"/>
    <w:rsid w:val="00B86599"/>
    <w:rsid w:val="00B86A6C"/>
    <w:rsid w:val="00B86C06"/>
    <w:rsid w:val="00B86F04"/>
    <w:rsid w:val="00B86F13"/>
    <w:rsid w:val="00B874BB"/>
    <w:rsid w:val="00B874CA"/>
    <w:rsid w:val="00B87601"/>
    <w:rsid w:val="00B87608"/>
    <w:rsid w:val="00B8763D"/>
    <w:rsid w:val="00B8778F"/>
    <w:rsid w:val="00B87848"/>
    <w:rsid w:val="00B87863"/>
    <w:rsid w:val="00B878A8"/>
    <w:rsid w:val="00B87A98"/>
    <w:rsid w:val="00B87CE5"/>
    <w:rsid w:val="00B87E36"/>
    <w:rsid w:val="00B87E9F"/>
    <w:rsid w:val="00B87EE6"/>
    <w:rsid w:val="00B900A0"/>
    <w:rsid w:val="00B9033B"/>
    <w:rsid w:val="00B904EE"/>
    <w:rsid w:val="00B90624"/>
    <w:rsid w:val="00B906F8"/>
    <w:rsid w:val="00B90994"/>
    <w:rsid w:val="00B90A8F"/>
    <w:rsid w:val="00B90D30"/>
    <w:rsid w:val="00B90DE8"/>
    <w:rsid w:val="00B90DEE"/>
    <w:rsid w:val="00B90E86"/>
    <w:rsid w:val="00B90F17"/>
    <w:rsid w:val="00B91038"/>
    <w:rsid w:val="00B9112D"/>
    <w:rsid w:val="00B9113E"/>
    <w:rsid w:val="00B91172"/>
    <w:rsid w:val="00B9123F"/>
    <w:rsid w:val="00B91362"/>
    <w:rsid w:val="00B9148E"/>
    <w:rsid w:val="00B91836"/>
    <w:rsid w:val="00B91C15"/>
    <w:rsid w:val="00B91C5B"/>
    <w:rsid w:val="00B91D97"/>
    <w:rsid w:val="00B91E73"/>
    <w:rsid w:val="00B91ED6"/>
    <w:rsid w:val="00B91F26"/>
    <w:rsid w:val="00B92091"/>
    <w:rsid w:val="00B92140"/>
    <w:rsid w:val="00B92356"/>
    <w:rsid w:val="00B92361"/>
    <w:rsid w:val="00B923B6"/>
    <w:rsid w:val="00B9251B"/>
    <w:rsid w:val="00B9260A"/>
    <w:rsid w:val="00B92762"/>
    <w:rsid w:val="00B927D2"/>
    <w:rsid w:val="00B92812"/>
    <w:rsid w:val="00B92CE6"/>
    <w:rsid w:val="00B92D53"/>
    <w:rsid w:val="00B92D54"/>
    <w:rsid w:val="00B92DDE"/>
    <w:rsid w:val="00B93008"/>
    <w:rsid w:val="00B931C3"/>
    <w:rsid w:val="00B932A3"/>
    <w:rsid w:val="00B9335B"/>
    <w:rsid w:val="00B93576"/>
    <w:rsid w:val="00B93623"/>
    <w:rsid w:val="00B937C9"/>
    <w:rsid w:val="00B9383B"/>
    <w:rsid w:val="00B93915"/>
    <w:rsid w:val="00B93BE6"/>
    <w:rsid w:val="00B93C47"/>
    <w:rsid w:val="00B93CEA"/>
    <w:rsid w:val="00B93EA4"/>
    <w:rsid w:val="00B93EF8"/>
    <w:rsid w:val="00B93F1B"/>
    <w:rsid w:val="00B93FF3"/>
    <w:rsid w:val="00B94057"/>
    <w:rsid w:val="00B94176"/>
    <w:rsid w:val="00B94442"/>
    <w:rsid w:val="00B9450B"/>
    <w:rsid w:val="00B9458B"/>
    <w:rsid w:val="00B945CD"/>
    <w:rsid w:val="00B9466E"/>
    <w:rsid w:val="00B9492E"/>
    <w:rsid w:val="00B94A22"/>
    <w:rsid w:val="00B94A24"/>
    <w:rsid w:val="00B94AB7"/>
    <w:rsid w:val="00B94D7C"/>
    <w:rsid w:val="00B94FFF"/>
    <w:rsid w:val="00B95007"/>
    <w:rsid w:val="00B9502D"/>
    <w:rsid w:val="00B950BC"/>
    <w:rsid w:val="00B952DA"/>
    <w:rsid w:val="00B954F7"/>
    <w:rsid w:val="00B95523"/>
    <w:rsid w:val="00B9554E"/>
    <w:rsid w:val="00B955AA"/>
    <w:rsid w:val="00B9568E"/>
    <w:rsid w:val="00B959D8"/>
    <w:rsid w:val="00B95AE1"/>
    <w:rsid w:val="00B95BF6"/>
    <w:rsid w:val="00B95ECD"/>
    <w:rsid w:val="00B95EF7"/>
    <w:rsid w:val="00B95F5E"/>
    <w:rsid w:val="00B95F6D"/>
    <w:rsid w:val="00B95F6E"/>
    <w:rsid w:val="00B96270"/>
    <w:rsid w:val="00B96347"/>
    <w:rsid w:val="00B963C4"/>
    <w:rsid w:val="00B96555"/>
    <w:rsid w:val="00B9664E"/>
    <w:rsid w:val="00B967F6"/>
    <w:rsid w:val="00B96861"/>
    <w:rsid w:val="00B968C3"/>
    <w:rsid w:val="00B96A6D"/>
    <w:rsid w:val="00B96ABD"/>
    <w:rsid w:val="00B96B56"/>
    <w:rsid w:val="00B96B9B"/>
    <w:rsid w:val="00B96BC1"/>
    <w:rsid w:val="00B96BE1"/>
    <w:rsid w:val="00B96E15"/>
    <w:rsid w:val="00B97158"/>
    <w:rsid w:val="00B9721D"/>
    <w:rsid w:val="00B974A9"/>
    <w:rsid w:val="00B975E4"/>
    <w:rsid w:val="00B977BE"/>
    <w:rsid w:val="00B977D6"/>
    <w:rsid w:val="00B97989"/>
    <w:rsid w:val="00B97A52"/>
    <w:rsid w:val="00B97D0E"/>
    <w:rsid w:val="00BA0016"/>
    <w:rsid w:val="00BA0117"/>
    <w:rsid w:val="00BA013D"/>
    <w:rsid w:val="00BA0185"/>
    <w:rsid w:val="00BA01B9"/>
    <w:rsid w:val="00BA01C2"/>
    <w:rsid w:val="00BA021C"/>
    <w:rsid w:val="00BA0361"/>
    <w:rsid w:val="00BA03C7"/>
    <w:rsid w:val="00BA0451"/>
    <w:rsid w:val="00BA04BC"/>
    <w:rsid w:val="00BA05B8"/>
    <w:rsid w:val="00BA0609"/>
    <w:rsid w:val="00BA0740"/>
    <w:rsid w:val="00BA0785"/>
    <w:rsid w:val="00BA0792"/>
    <w:rsid w:val="00BA0922"/>
    <w:rsid w:val="00BA094B"/>
    <w:rsid w:val="00BA098D"/>
    <w:rsid w:val="00BA0BF0"/>
    <w:rsid w:val="00BA0C70"/>
    <w:rsid w:val="00BA0F23"/>
    <w:rsid w:val="00BA10F5"/>
    <w:rsid w:val="00BA11A0"/>
    <w:rsid w:val="00BA124A"/>
    <w:rsid w:val="00BA1298"/>
    <w:rsid w:val="00BA12A8"/>
    <w:rsid w:val="00BA1418"/>
    <w:rsid w:val="00BA142E"/>
    <w:rsid w:val="00BA1699"/>
    <w:rsid w:val="00BA1798"/>
    <w:rsid w:val="00BA17B0"/>
    <w:rsid w:val="00BA180F"/>
    <w:rsid w:val="00BA1927"/>
    <w:rsid w:val="00BA1B43"/>
    <w:rsid w:val="00BA1F5E"/>
    <w:rsid w:val="00BA2025"/>
    <w:rsid w:val="00BA2064"/>
    <w:rsid w:val="00BA21E4"/>
    <w:rsid w:val="00BA2203"/>
    <w:rsid w:val="00BA2326"/>
    <w:rsid w:val="00BA23E9"/>
    <w:rsid w:val="00BA23F1"/>
    <w:rsid w:val="00BA249D"/>
    <w:rsid w:val="00BA24F5"/>
    <w:rsid w:val="00BA2540"/>
    <w:rsid w:val="00BA25E8"/>
    <w:rsid w:val="00BA2626"/>
    <w:rsid w:val="00BA2640"/>
    <w:rsid w:val="00BA2A3E"/>
    <w:rsid w:val="00BA2C4A"/>
    <w:rsid w:val="00BA2E2F"/>
    <w:rsid w:val="00BA2E83"/>
    <w:rsid w:val="00BA2F7A"/>
    <w:rsid w:val="00BA2FE8"/>
    <w:rsid w:val="00BA324C"/>
    <w:rsid w:val="00BA328A"/>
    <w:rsid w:val="00BA3386"/>
    <w:rsid w:val="00BA355D"/>
    <w:rsid w:val="00BA35CF"/>
    <w:rsid w:val="00BA36EB"/>
    <w:rsid w:val="00BA371C"/>
    <w:rsid w:val="00BA3935"/>
    <w:rsid w:val="00BA3BE8"/>
    <w:rsid w:val="00BA3BF0"/>
    <w:rsid w:val="00BA3D77"/>
    <w:rsid w:val="00BA3D84"/>
    <w:rsid w:val="00BA3E2B"/>
    <w:rsid w:val="00BA3F6C"/>
    <w:rsid w:val="00BA4119"/>
    <w:rsid w:val="00BA4307"/>
    <w:rsid w:val="00BA4516"/>
    <w:rsid w:val="00BA4674"/>
    <w:rsid w:val="00BA4928"/>
    <w:rsid w:val="00BA4A72"/>
    <w:rsid w:val="00BA4BB8"/>
    <w:rsid w:val="00BA4D76"/>
    <w:rsid w:val="00BA4DB1"/>
    <w:rsid w:val="00BA51E5"/>
    <w:rsid w:val="00BA51F1"/>
    <w:rsid w:val="00BA55B3"/>
    <w:rsid w:val="00BA58AD"/>
    <w:rsid w:val="00BA59BC"/>
    <w:rsid w:val="00BA5A4A"/>
    <w:rsid w:val="00BA5BBD"/>
    <w:rsid w:val="00BA5C67"/>
    <w:rsid w:val="00BA5CD6"/>
    <w:rsid w:val="00BA5D30"/>
    <w:rsid w:val="00BA5EB0"/>
    <w:rsid w:val="00BA5ECD"/>
    <w:rsid w:val="00BA5F07"/>
    <w:rsid w:val="00BA617B"/>
    <w:rsid w:val="00BA61B0"/>
    <w:rsid w:val="00BA61BF"/>
    <w:rsid w:val="00BA61ED"/>
    <w:rsid w:val="00BA62E9"/>
    <w:rsid w:val="00BA630E"/>
    <w:rsid w:val="00BA6381"/>
    <w:rsid w:val="00BA64B2"/>
    <w:rsid w:val="00BA64EC"/>
    <w:rsid w:val="00BA665B"/>
    <w:rsid w:val="00BA6663"/>
    <w:rsid w:val="00BA66B3"/>
    <w:rsid w:val="00BA6795"/>
    <w:rsid w:val="00BA6A5A"/>
    <w:rsid w:val="00BA6A6A"/>
    <w:rsid w:val="00BA6DDE"/>
    <w:rsid w:val="00BA6F76"/>
    <w:rsid w:val="00BA70E7"/>
    <w:rsid w:val="00BA73F4"/>
    <w:rsid w:val="00BA74DA"/>
    <w:rsid w:val="00BA7507"/>
    <w:rsid w:val="00BA7602"/>
    <w:rsid w:val="00BA7613"/>
    <w:rsid w:val="00BA7677"/>
    <w:rsid w:val="00BA768E"/>
    <w:rsid w:val="00BA78B3"/>
    <w:rsid w:val="00BA797A"/>
    <w:rsid w:val="00BA7AED"/>
    <w:rsid w:val="00BA7B29"/>
    <w:rsid w:val="00BA7C1C"/>
    <w:rsid w:val="00BA7F28"/>
    <w:rsid w:val="00BA7F2D"/>
    <w:rsid w:val="00BA7F88"/>
    <w:rsid w:val="00BB0086"/>
    <w:rsid w:val="00BB010F"/>
    <w:rsid w:val="00BB01FE"/>
    <w:rsid w:val="00BB0374"/>
    <w:rsid w:val="00BB0391"/>
    <w:rsid w:val="00BB042A"/>
    <w:rsid w:val="00BB0462"/>
    <w:rsid w:val="00BB04D7"/>
    <w:rsid w:val="00BB067F"/>
    <w:rsid w:val="00BB0760"/>
    <w:rsid w:val="00BB07C0"/>
    <w:rsid w:val="00BB09EA"/>
    <w:rsid w:val="00BB0B3B"/>
    <w:rsid w:val="00BB0BFE"/>
    <w:rsid w:val="00BB0C54"/>
    <w:rsid w:val="00BB0C8B"/>
    <w:rsid w:val="00BB0CA0"/>
    <w:rsid w:val="00BB0CA8"/>
    <w:rsid w:val="00BB0DA8"/>
    <w:rsid w:val="00BB0DB8"/>
    <w:rsid w:val="00BB1186"/>
    <w:rsid w:val="00BB12CA"/>
    <w:rsid w:val="00BB14BA"/>
    <w:rsid w:val="00BB17BC"/>
    <w:rsid w:val="00BB19DF"/>
    <w:rsid w:val="00BB1A21"/>
    <w:rsid w:val="00BB1E8D"/>
    <w:rsid w:val="00BB1EDD"/>
    <w:rsid w:val="00BB20EB"/>
    <w:rsid w:val="00BB214E"/>
    <w:rsid w:val="00BB227A"/>
    <w:rsid w:val="00BB22C8"/>
    <w:rsid w:val="00BB24CC"/>
    <w:rsid w:val="00BB2650"/>
    <w:rsid w:val="00BB28E9"/>
    <w:rsid w:val="00BB2972"/>
    <w:rsid w:val="00BB2E46"/>
    <w:rsid w:val="00BB2F23"/>
    <w:rsid w:val="00BB3204"/>
    <w:rsid w:val="00BB348C"/>
    <w:rsid w:val="00BB34E3"/>
    <w:rsid w:val="00BB3546"/>
    <w:rsid w:val="00BB3825"/>
    <w:rsid w:val="00BB3931"/>
    <w:rsid w:val="00BB3A85"/>
    <w:rsid w:val="00BB3B19"/>
    <w:rsid w:val="00BB3BC7"/>
    <w:rsid w:val="00BB3D03"/>
    <w:rsid w:val="00BB3D78"/>
    <w:rsid w:val="00BB3D91"/>
    <w:rsid w:val="00BB40B9"/>
    <w:rsid w:val="00BB411F"/>
    <w:rsid w:val="00BB441B"/>
    <w:rsid w:val="00BB4481"/>
    <w:rsid w:val="00BB46C7"/>
    <w:rsid w:val="00BB48C7"/>
    <w:rsid w:val="00BB49D8"/>
    <w:rsid w:val="00BB4BE0"/>
    <w:rsid w:val="00BB4D35"/>
    <w:rsid w:val="00BB4D85"/>
    <w:rsid w:val="00BB5105"/>
    <w:rsid w:val="00BB513E"/>
    <w:rsid w:val="00BB531A"/>
    <w:rsid w:val="00BB53F5"/>
    <w:rsid w:val="00BB54AD"/>
    <w:rsid w:val="00BB54DE"/>
    <w:rsid w:val="00BB5628"/>
    <w:rsid w:val="00BB57E9"/>
    <w:rsid w:val="00BB5876"/>
    <w:rsid w:val="00BB5A8C"/>
    <w:rsid w:val="00BB5CF1"/>
    <w:rsid w:val="00BB5FD0"/>
    <w:rsid w:val="00BB6223"/>
    <w:rsid w:val="00BB62AF"/>
    <w:rsid w:val="00BB6678"/>
    <w:rsid w:val="00BB6756"/>
    <w:rsid w:val="00BB6AFC"/>
    <w:rsid w:val="00BB6C1C"/>
    <w:rsid w:val="00BB6E0C"/>
    <w:rsid w:val="00BB7029"/>
    <w:rsid w:val="00BB71B1"/>
    <w:rsid w:val="00BB71F0"/>
    <w:rsid w:val="00BB72AE"/>
    <w:rsid w:val="00BB73C7"/>
    <w:rsid w:val="00BB7613"/>
    <w:rsid w:val="00BB7749"/>
    <w:rsid w:val="00BB775B"/>
    <w:rsid w:val="00BB77E9"/>
    <w:rsid w:val="00BB7919"/>
    <w:rsid w:val="00BB7B13"/>
    <w:rsid w:val="00BB7D90"/>
    <w:rsid w:val="00BB7EA5"/>
    <w:rsid w:val="00BB7EB2"/>
    <w:rsid w:val="00BC006A"/>
    <w:rsid w:val="00BC01B6"/>
    <w:rsid w:val="00BC020F"/>
    <w:rsid w:val="00BC0449"/>
    <w:rsid w:val="00BC045D"/>
    <w:rsid w:val="00BC04CA"/>
    <w:rsid w:val="00BC0553"/>
    <w:rsid w:val="00BC056E"/>
    <w:rsid w:val="00BC0638"/>
    <w:rsid w:val="00BC063F"/>
    <w:rsid w:val="00BC0778"/>
    <w:rsid w:val="00BC08F9"/>
    <w:rsid w:val="00BC0989"/>
    <w:rsid w:val="00BC0A99"/>
    <w:rsid w:val="00BC0ED9"/>
    <w:rsid w:val="00BC1072"/>
    <w:rsid w:val="00BC1099"/>
    <w:rsid w:val="00BC1140"/>
    <w:rsid w:val="00BC115C"/>
    <w:rsid w:val="00BC13E7"/>
    <w:rsid w:val="00BC143A"/>
    <w:rsid w:val="00BC159F"/>
    <w:rsid w:val="00BC15C9"/>
    <w:rsid w:val="00BC1630"/>
    <w:rsid w:val="00BC1A65"/>
    <w:rsid w:val="00BC1C89"/>
    <w:rsid w:val="00BC1E52"/>
    <w:rsid w:val="00BC1F5A"/>
    <w:rsid w:val="00BC203A"/>
    <w:rsid w:val="00BC2275"/>
    <w:rsid w:val="00BC25ED"/>
    <w:rsid w:val="00BC2893"/>
    <w:rsid w:val="00BC296E"/>
    <w:rsid w:val="00BC29B2"/>
    <w:rsid w:val="00BC2A0C"/>
    <w:rsid w:val="00BC2B0A"/>
    <w:rsid w:val="00BC2B83"/>
    <w:rsid w:val="00BC2BC8"/>
    <w:rsid w:val="00BC2C89"/>
    <w:rsid w:val="00BC2CF4"/>
    <w:rsid w:val="00BC2CF7"/>
    <w:rsid w:val="00BC2D13"/>
    <w:rsid w:val="00BC2D64"/>
    <w:rsid w:val="00BC3110"/>
    <w:rsid w:val="00BC3507"/>
    <w:rsid w:val="00BC3552"/>
    <w:rsid w:val="00BC37D4"/>
    <w:rsid w:val="00BC3809"/>
    <w:rsid w:val="00BC3848"/>
    <w:rsid w:val="00BC38CE"/>
    <w:rsid w:val="00BC38EB"/>
    <w:rsid w:val="00BC3A88"/>
    <w:rsid w:val="00BC3ABD"/>
    <w:rsid w:val="00BC3B73"/>
    <w:rsid w:val="00BC3C23"/>
    <w:rsid w:val="00BC3D1E"/>
    <w:rsid w:val="00BC424A"/>
    <w:rsid w:val="00BC4375"/>
    <w:rsid w:val="00BC4476"/>
    <w:rsid w:val="00BC4717"/>
    <w:rsid w:val="00BC4810"/>
    <w:rsid w:val="00BC4B5D"/>
    <w:rsid w:val="00BC4BED"/>
    <w:rsid w:val="00BC4D78"/>
    <w:rsid w:val="00BC4E21"/>
    <w:rsid w:val="00BC4E50"/>
    <w:rsid w:val="00BC4E98"/>
    <w:rsid w:val="00BC4F56"/>
    <w:rsid w:val="00BC5095"/>
    <w:rsid w:val="00BC50BA"/>
    <w:rsid w:val="00BC50CA"/>
    <w:rsid w:val="00BC5202"/>
    <w:rsid w:val="00BC5312"/>
    <w:rsid w:val="00BC53E0"/>
    <w:rsid w:val="00BC554C"/>
    <w:rsid w:val="00BC55F3"/>
    <w:rsid w:val="00BC56D6"/>
    <w:rsid w:val="00BC573A"/>
    <w:rsid w:val="00BC57DD"/>
    <w:rsid w:val="00BC582A"/>
    <w:rsid w:val="00BC585E"/>
    <w:rsid w:val="00BC5891"/>
    <w:rsid w:val="00BC5A24"/>
    <w:rsid w:val="00BC5A65"/>
    <w:rsid w:val="00BC5C31"/>
    <w:rsid w:val="00BC5C35"/>
    <w:rsid w:val="00BC5C57"/>
    <w:rsid w:val="00BC5C77"/>
    <w:rsid w:val="00BC5E22"/>
    <w:rsid w:val="00BC5F39"/>
    <w:rsid w:val="00BC625B"/>
    <w:rsid w:val="00BC654A"/>
    <w:rsid w:val="00BC65A4"/>
    <w:rsid w:val="00BC6A65"/>
    <w:rsid w:val="00BC6DDE"/>
    <w:rsid w:val="00BC7339"/>
    <w:rsid w:val="00BC73E2"/>
    <w:rsid w:val="00BC73E9"/>
    <w:rsid w:val="00BC74CF"/>
    <w:rsid w:val="00BC78B0"/>
    <w:rsid w:val="00BC7959"/>
    <w:rsid w:val="00BC7A63"/>
    <w:rsid w:val="00BC7CDE"/>
    <w:rsid w:val="00BC7CEE"/>
    <w:rsid w:val="00BC7E6E"/>
    <w:rsid w:val="00BC7EFC"/>
    <w:rsid w:val="00BCA29A"/>
    <w:rsid w:val="00BD0197"/>
    <w:rsid w:val="00BD01DA"/>
    <w:rsid w:val="00BD03ED"/>
    <w:rsid w:val="00BD0422"/>
    <w:rsid w:val="00BD0557"/>
    <w:rsid w:val="00BD0765"/>
    <w:rsid w:val="00BD07B5"/>
    <w:rsid w:val="00BD09A0"/>
    <w:rsid w:val="00BD0AAE"/>
    <w:rsid w:val="00BD0BC5"/>
    <w:rsid w:val="00BD0C5C"/>
    <w:rsid w:val="00BD0C65"/>
    <w:rsid w:val="00BD0CFD"/>
    <w:rsid w:val="00BD0DE9"/>
    <w:rsid w:val="00BD0E09"/>
    <w:rsid w:val="00BD0EC3"/>
    <w:rsid w:val="00BD0F22"/>
    <w:rsid w:val="00BD0F7E"/>
    <w:rsid w:val="00BD11DE"/>
    <w:rsid w:val="00BD11E1"/>
    <w:rsid w:val="00BD1254"/>
    <w:rsid w:val="00BD1372"/>
    <w:rsid w:val="00BD1475"/>
    <w:rsid w:val="00BD14A9"/>
    <w:rsid w:val="00BD169D"/>
    <w:rsid w:val="00BD17FE"/>
    <w:rsid w:val="00BD1879"/>
    <w:rsid w:val="00BD1906"/>
    <w:rsid w:val="00BD1D3B"/>
    <w:rsid w:val="00BD1D48"/>
    <w:rsid w:val="00BD1DDF"/>
    <w:rsid w:val="00BD1F29"/>
    <w:rsid w:val="00BD1F64"/>
    <w:rsid w:val="00BD2072"/>
    <w:rsid w:val="00BD20EB"/>
    <w:rsid w:val="00BD2238"/>
    <w:rsid w:val="00BD2619"/>
    <w:rsid w:val="00BD2848"/>
    <w:rsid w:val="00BD2A28"/>
    <w:rsid w:val="00BD2A55"/>
    <w:rsid w:val="00BD2BE3"/>
    <w:rsid w:val="00BD2CC6"/>
    <w:rsid w:val="00BD2D5D"/>
    <w:rsid w:val="00BD2F79"/>
    <w:rsid w:val="00BD2FE5"/>
    <w:rsid w:val="00BD3053"/>
    <w:rsid w:val="00BD309E"/>
    <w:rsid w:val="00BD328C"/>
    <w:rsid w:val="00BD33DD"/>
    <w:rsid w:val="00BD36B7"/>
    <w:rsid w:val="00BD37D5"/>
    <w:rsid w:val="00BD3830"/>
    <w:rsid w:val="00BD3831"/>
    <w:rsid w:val="00BD3A54"/>
    <w:rsid w:val="00BD3A98"/>
    <w:rsid w:val="00BD3AB3"/>
    <w:rsid w:val="00BD3C8A"/>
    <w:rsid w:val="00BD3D3D"/>
    <w:rsid w:val="00BD3D95"/>
    <w:rsid w:val="00BD3EEA"/>
    <w:rsid w:val="00BD3F37"/>
    <w:rsid w:val="00BD3F9F"/>
    <w:rsid w:val="00BD40A3"/>
    <w:rsid w:val="00BD417A"/>
    <w:rsid w:val="00BD4238"/>
    <w:rsid w:val="00BD4295"/>
    <w:rsid w:val="00BD42A5"/>
    <w:rsid w:val="00BD438B"/>
    <w:rsid w:val="00BD43A6"/>
    <w:rsid w:val="00BD457E"/>
    <w:rsid w:val="00BD464D"/>
    <w:rsid w:val="00BD4655"/>
    <w:rsid w:val="00BD4AAA"/>
    <w:rsid w:val="00BD4ABC"/>
    <w:rsid w:val="00BD4BC6"/>
    <w:rsid w:val="00BD4BFD"/>
    <w:rsid w:val="00BD4C34"/>
    <w:rsid w:val="00BD4C46"/>
    <w:rsid w:val="00BD4D9C"/>
    <w:rsid w:val="00BD4FB1"/>
    <w:rsid w:val="00BD4FB7"/>
    <w:rsid w:val="00BD51B5"/>
    <w:rsid w:val="00BD5382"/>
    <w:rsid w:val="00BD53C7"/>
    <w:rsid w:val="00BD597A"/>
    <w:rsid w:val="00BD5AE4"/>
    <w:rsid w:val="00BD5B1D"/>
    <w:rsid w:val="00BD5D9F"/>
    <w:rsid w:val="00BD5DA2"/>
    <w:rsid w:val="00BD5EEB"/>
    <w:rsid w:val="00BD60CE"/>
    <w:rsid w:val="00BD6197"/>
    <w:rsid w:val="00BD62D9"/>
    <w:rsid w:val="00BD64F3"/>
    <w:rsid w:val="00BD651A"/>
    <w:rsid w:val="00BD6656"/>
    <w:rsid w:val="00BD66D7"/>
    <w:rsid w:val="00BD67B3"/>
    <w:rsid w:val="00BD68F1"/>
    <w:rsid w:val="00BD6AF6"/>
    <w:rsid w:val="00BD6B76"/>
    <w:rsid w:val="00BD6C49"/>
    <w:rsid w:val="00BD6E60"/>
    <w:rsid w:val="00BD6EDA"/>
    <w:rsid w:val="00BD6EFD"/>
    <w:rsid w:val="00BD6F04"/>
    <w:rsid w:val="00BD6F0F"/>
    <w:rsid w:val="00BD736A"/>
    <w:rsid w:val="00BD73FD"/>
    <w:rsid w:val="00BD7757"/>
    <w:rsid w:val="00BD79CF"/>
    <w:rsid w:val="00BD7A4F"/>
    <w:rsid w:val="00BD7C07"/>
    <w:rsid w:val="00BD7D51"/>
    <w:rsid w:val="00BD7DB6"/>
    <w:rsid w:val="00BD7DDB"/>
    <w:rsid w:val="00BD7ED8"/>
    <w:rsid w:val="00BE00C5"/>
    <w:rsid w:val="00BE021F"/>
    <w:rsid w:val="00BE0279"/>
    <w:rsid w:val="00BE047F"/>
    <w:rsid w:val="00BE06DD"/>
    <w:rsid w:val="00BE07C1"/>
    <w:rsid w:val="00BE0A04"/>
    <w:rsid w:val="00BE0B3D"/>
    <w:rsid w:val="00BE0C2B"/>
    <w:rsid w:val="00BE0F2A"/>
    <w:rsid w:val="00BE0F8B"/>
    <w:rsid w:val="00BE1063"/>
    <w:rsid w:val="00BE11BC"/>
    <w:rsid w:val="00BE1252"/>
    <w:rsid w:val="00BE146B"/>
    <w:rsid w:val="00BE1542"/>
    <w:rsid w:val="00BE15FD"/>
    <w:rsid w:val="00BE16EB"/>
    <w:rsid w:val="00BE177D"/>
    <w:rsid w:val="00BE185D"/>
    <w:rsid w:val="00BE1B81"/>
    <w:rsid w:val="00BE1BB7"/>
    <w:rsid w:val="00BE1C0F"/>
    <w:rsid w:val="00BE1C97"/>
    <w:rsid w:val="00BE1D66"/>
    <w:rsid w:val="00BE207A"/>
    <w:rsid w:val="00BE20D9"/>
    <w:rsid w:val="00BE2131"/>
    <w:rsid w:val="00BE232F"/>
    <w:rsid w:val="00BE2569"/>
    <w:rsid w:val="00BE2659"/>
    <w:rsid w:val="00BE2716"/>
    <w:rsid w:val="00BE2723"/>
    <w:rsid w:val="00BE2749"/>
    <w:rsid w:val="00BE27DD"/>
    <w:rsid w:val="00BE28D3"/>
    <w:rsid w:val="00BE2A84"/>
    <w:rsid w:val="00BE2CF0"/>
    <w:rsid w:val="00BE2E78"/>
    <w:rsid w:val="00BE2F51"/>
    <w:rsid w:val="00BE2FD6"/>
    <w:rsid w:val="00BE306B"/>
    <w:rsid w:val="00BE3342"/>
    <w:rsid w:val="00BE334C"/>
    <w:rsid w:val="00BE356B"/>
    <w:rsid w:val="00BE36AD"/>
    <w:rsid w:val="00BE38D6"/>
    <w:rsid w:val="00BE39A7"/>
    <w:rsid w:val="00BE39D9"/>
    <w:rsid w:val="00BE3B1A"/>
    <w:rsid w:val="00BE3C52"/>
    <w:rsid w:val="00BE3C66"/>
    <w:rsid w:val="00BE3CF5"/>
    <w:rsid w:val="00BE3CF7"/>
    <w:rsid w:val="00BE3D54"/>
    <w:rsid w:val="00BE3DF7"/>
    <w:rsid w:val="00BE3E3A"/>
    <w:rsid w:val="00BE3F15"/>
    <w:rsid w:val="00BE4433"/>
    <w:rsid w:val="00BE44D7"/>
    <w:rsid w:val="00BE467E"/>
    <w:rsid w:val="00BE46C4"/>
    <w:rsid w:val="00BE4757"/>
    <w:rsid w:val="00BE4988"/>
    <w:rsid w:val="00BE4A3F"/>
    <w:rsid w:val="00BE4C34"/>
    <w:rsid w:val="00BE4F16"/>
    <w:rsid w:val="00BE4F5B"/>
    <w:rsid w:val="00BE4F5D"/>
    <w:rsid w:val="00BE4F83"/>
    <w:rsid w:val="00BE515A"/>
    <w:rsid w:val="00BE52CC"/>
    <w:rsid w:val="00BE52F4"/>
    <w:rsid w:val="00BE558A"/>
    <w:rsid w:val="00BE567E"/>
    <w:rsid w:val="00BE5726"/>
    <w:rsid w:val="00BE573C"/>
    <w:rsid w:val="00BE5843"/>
    <w:rsid w:val="00BE58AA"/>
    <w:rsid w:val="00BE5A00"/>
    <w:rsid w:val="00BE5A43"/>
    <w:rsid w:val="00BE5AFC"/>
    <w:rsid w:val="00BE5B02"/>
    <w:rsid w:val="00BE5B1F"/>
    <w:rsid w:val="00BE5ECF"/>
    <w:rsid w:val="00BE5FE6"/>
    <w:rsid w:val="00BE5FF2"/>
    <w:rsid w:val="00BE6063"/>
    <w:rsid w:val="00BE6167"/>
    <w:rsid w:val="00BE622A"/>
    <w:rsid w:val="00BE6271"/>
    <w:rsid w:val="00BE643C"/>
    <w:rsid w:val="00BE64E1"/>
    <w:rsid w:val="00BE6573"/>
    <w:rsid w:val="00BE684C"/>
    <w:rsid w:val="00BE6875"/>
    <w:rsid w:val="00BE68F7"/>
    <w:rsid w:val="00BE6923"/>
    <w:rsid w:val="00BE6B49"/>
    <w:rsid w:val="00BE6B63"/>
    <w:rsid w:val="00BE6C41"/>
    <w:rsid w:val="00BE6C8C"/>
    <w:rsid w:val="00BE6D29"/>
    <w:rsid w:val="00BE6D60"/>
    <w:rsid w:val="00BE6DB6"/>
    <w:rsid w:val="00BE70B6"/>
    <w:rsid w:val="00BE7147"/>
    <w:rsid w:val="00BE718D"/>
    <w:rsid w:val="00BE7266"/>
    <w:rsid w:val="00BE7299"/>
    <w:rsid w:val="00BE74D2"/>
    <w:rsid w:val="00BE7945"/>
    <w:rsid w:val="00BE79D6"/>
    <w:rsid w:val="00BE7BCC"/>
    <w:rsid w:val="00BE7BF7"/>
    <w:rsid w:val="00BE7C3D"/>
    <w:rsid w:val="00BE7E84"/>
    <w:rsid w:val="00BE7ED2"/>
    <w:rsid w:val="00BE7FB4"/>
    <w:rsid w:val="00BF0113"/>
    <w:rsid w:val="00BF0196"/>
    <w:rsid w:val="00BF023E"/>
    <w:rsid w:val="00BF0347"/>
    <w:rsid w:val="00BF0395"/>
    <w:rsid w:val="00BF0422"/>
    <w:rsid w:val="00BF058B"/>
    <w:rsid w:val="00BF0658"/>
    <w:rsid w:val="00BF0676"/>
    <w:rsid w:val="00BF067A"/>
    <w:rsid w:val="00BF07F9"/>
    <w:rsid w:val="00BF0824"/>
    <w:rsid w:val="00BF0888"/>
    <w:rsid w:val="00BF0C8B"/>
    <w:rsid w:val="00BF0CF3"/>
    <w:rsid w:val="00BF0D0C"/>
    <w:rsid w:val="00BF0D25"/>
    <w:rsid w:val="00BF0E13"/>
    <w:rsid w:val="00BF10A3"/>
    <w:rsid w:val="00BF1172"/>
    <w:rsid w:val="00BF1227"/>
    <w:rsid w:val="00BF12AE"/>
    <w:rsid w:val="00BF12D8"/>
    <w:rsid w:val="00BF132A"/>
    <w:rsid w:val="00BF1421"/>
    <w:rsid w:val="00BF16B1"/>
    <w:rsid w:val="00BF16F5"/>
    <w:rsid w:val="00BF18DC"/>
    <w:rsid w:val="00BF1AE9"/>
    <w:rsid w:val="00BF1AF3"/>
    <w:rsid w:val="00BF1B8D"/>
    <w:rsid w:val="00BF1C1F"/>
    <w:rsid w:val="00BF1D01"/>
    <w:rsid w:val="00BF1F20"/>
    <w:rsid w:val="00BF2011"/>
    <w:rsid w:val="00BF20C8"/>
    <w:rsid w:val="00BF2271"/>
    <w:rsid w:val="00BF2283"/>
    <w:rsid w:val="00BF2542"/>
    <w:rsid w:val="00BF261C"/>
    <w:rsid w:val="00BF26BD"/>
    <w:rsid w:val="00BF27B2"/>
    <w:rsid w:val="00BF27F3"/>
    <w:rsid w:val="00BF2833"/>
    <w:rsid w:val="00BF296A"/>
    <w:rsid w:val="00BF2A1D"/>
    <w:rsid w:val="00BF2A72"/>
    <w:rsid w:val="00BF2FDD"/>
    <w:rsid w:val="00BF30E6"/>
    <w:rsid w:val="00BF34B0"/>
    <w:rsid w:val="00BF35E3"/>
    <w:rsid w:val="00BF361C"/>
    <w:rsid w:val="00BF367E"/>
    <w:rsid w:val="00BF390D"/>
    <w:rsid w:val="00BF396D"/>
    <w:rsid w:val="00BF3CBE"/>
    <w:rsid w:val="00BF3EB1"/>
    <w:rsid w:val="00BF40BB"/>
    <w:rsid w:val="00BF4243"/>
    <w:rsid w:val="00BF4282"/>
    <w:rsid w:val="00BF429A"/>
    <w:rsid w:val="00BF4335"/>
    <w:rsid w:val="00BF43C1"/>
    <w:rsid w:val="00BF4683"/>
    <w:rsid w:val="00BF4706"/>
    <w:rsid w:val="00BF4770"/>
    <w:rsid w:val="00BF47D4"/>
    <w:rsid w:val="00BF489D"/>
    <w:rsid w:val="00BF48E7"/>
    <w:rsid w:val="00BF4909"/>
    <w:rsid w:val="00BF4BA1"/>
    <w:rsid w:val="00BF4DDC"/>
    <w:rsid w:val="00BF4F04"/>
    <w:rsid w:val="00BF5562"/>
    <w:rsid w:val="00BF55D2"/>
    <w:rsid w:val="00BF571C"/>
    <w:rsid w:val="00BF58DF"/>
    <w:rsid w:val="00BF596B"/>
    <w:rsid w:val="00BF5AC8"/>
    <w:rsid w:val="00BF5AE8"/>
    <w:rsid w:val="00BF5B52"/>
    <w:rsid w:val="00BF5B84"/>
    <w:rsid w:val="00BF5BC2"/>
    <w:rsid w:val="00BF5BEB"/>
    <w:rsid w:val="00BF5CAB"/>
    <w:rsid w:val="00BF5D29"/>
    <w:rsid w:val="00BF5D2A"/>
    <w:rsid w:val="00BF6467"/>
    <w:rsid w:val="00BF6677"/>
    <w:rsid w:val="00BF6777"/>
    <w:rsid w:val="00BF6A2A"/>
    <w:rsid w:val="00BF6BE9"/>
    <w:rsid w:val="00BF6BEE"/>
    <w:rsid w:val="00BF6C12"/>
    <w:rsid w:val="00BF6D51"/>
    <w:rsid w:val="00BF6D7A"/>
    <w:rsid w:val="00BF6E65"/>
    <w:rsid w:val="00BF6E94"/>
    <w:rsid w:val="00BF7086"/>
    <w:rsid w:val="00BF70DD"/>
    <w:rsid w:val="00BF732B"/>
    <w:rsid w:val="00BF7548"/>
    <w:rsid w:val="00BF75E7"/>
    <w:rsid w:val="00BF7788"/>
    <w:rsid w:val="00BF7B32"/>
    <w:rsid w:val="00BF7F2B"/>
    <w:rsid w:val="00BF7F66"/>
    <w:rsid w:val="00BF7FE3"/>
    <w:rsid w:val="00C00123"/>
    <w:rsid w:val="00C00180"/>
    <w:rsid w:val="00C001FA"/>
    <w:rsid w:val="00C002B8"/>
    <w:rsid w:val="00C004B3"/>
    <w:rsid w:val="00C004CD"/>
    <w:rsid w:val="00C00566"/>
    <w:rsid w:val="00C00611"/>
    <w:rsid w:val="00C00863"/>
    <w:rsid w:val="00C00974"/>
    <w:rsid w:val="00C009CF"/>
    <w:rsid w:val="00C00B41"/>
    <w:rsid w:val="00C00ECA"/>
    <w:rsid w:val="00C01064"/>
    <w:rsid w:val="00C010E9"/>
    <w:rsid w:val="00C01308"/>
    <w:rsid w:val="00C014B2"/>
    <w:rsid w:val="00C01511"/>
    <w:rsid w:val="00C016BC"/>
    <w:rsid w:val="00C016CC"/>
    <w:rsid w:val="00C01AF4"/>
    <w:rsid w:val="00C01B3C"/>
    <w:rsid w:val="00C01C23"/>
    <w:rsid w:val="00C01C63"/>
    <w:rsid w:val="00C01CE5"/>
    <w:rsid w:val="00C01E50"/>
    <w:rsid w:val="00C01F1F"/>
    <w:rsid w:val="00C021E6"/>
    <w:rsid w:val="00C023BE"/>
    <w:rsid w:val="00C02405"/>
    <w:rsid w:val="00C02829"/>
    <w:rsid w:val="00C0287C"/>
    <w:rsid w:val="00C028C4"/>
    <w:rsid w:val="00C02942"/>
    <w:rsid w:val="00C029EC"/>
    <w:rsid w:val="00C02A1A"/>
    <w:rsid w:val="00C02AC2"/>
    <w:rsid w:val="00C02E0D"/>
    <w:rsid w:val="00C0306F"/>
    <w:rsid w:val="00C031E2"/>
    <w:rsid w:val="00C035A4"/>
    <w:rsid w:val="00C03A57"/>
    <w:rsid w:val="00C03B7D"/>
    <w:rsid w:val="00C03C0F"/>
    <w:rsid w:val="00C03C2C"/>
    <w:rsid w:val="00C03C53"/>
    <w:rsid w:val="00C03DBA"/>
    <w:rsid w:val="00C0404B"/>
    <w:rsid w:val="00C04163"/>
    <w:rsid w:val="00C043ED"/>
    <w:rsid w:val="00C045FB"/>
    <w:rsid w:val="00C046C1"/>
    <w:rsid w:val="00C046C5"/>
    <w:rsid w:val="00C047B3"/>
    <w:rsid w:val="00C048C0"/>
    <w:rsid w:val="00C048C9"/>
    <w:rsid w:val="00C04914"/>
    <w:rsid w:val="00C04A0A"/>
    <w:rsid w:val="00C04A23"/>
    <w:rsid w:val="00C04ABB"/>
    <w:rsid w:val="00C04B4F"/>
    <w:rsid w:val="00C04B63"/>
    <w:rsid w:val="00C04B68"/>
    <w:rsid w:val="00C04CCF"/>
    <w:rsid w:val="00C04F97"/>
    <w:rsid w:val="00C05075"/>
    <w:rsid w:val="00C050A2"/>
    <w:rsid w:val="00C051D8"/>
    <w:rsid w:val="00C0520C"/>
    <w:rsid w:val="00C05313"/>
    <w:rsid w:val="00C0532C"/>
    <w:rsid w:val="00C05490"/>
    <w:rsid w:val="00C057CF"/>
    <w:rsid w:val="00C058A4"/>
    <w:rsid w:val="00C0597E"/>
    <w:rsid w:val="00C059F2"/>
    <w:rsid w:val="00C05BD7"/>
    <w:rsid w:val="00C05D0C"/>
    <w:rsid w:val="00C05D55"/>
    <w:rsid w:val="00C05D75"/>
    <w:rsid w:val="00C05E65"/>
    <w:rsid w:val="00C05FFA"/>
    <w:rsid w:val="00C06049"/>
    <w:rsid w:val="00C061DA"/>
    <w:rsid w:val="00C0640F"/>
    <w:rsid w:val="00C0644A"/>
    <w:rsid w:val="00C064D8"/>
    <w:rsid w:val="00C064F5"/>
    <w:rsid w:val="00C066DC"/>
    <w:rsid w:val="00C067EB"/>
    <w:rsid w:val="00C06A26"/>
    <w:rsid w:val="00C06AA7"/>
    <w:rsid w:val="00C06C0D"/>
    <w:rsid w:val="00C06C8B"/>
    <w:rsid w:val="00C06D55"/>
    <w:rsid w:val="00C06D82"/>
    <w:rsid w:val="00C06E85"/>
    <w:rsid w:val="00C06FBF"/>
    <w:rsid w:val="00C06FC1"/>
    <w:rsid w:val="00C06FF9"/>
    <w:rsid w:val="00C0721F"/>
    <w:rsid w:val="00C073BE"/>
    <w:rsid w:val="00C07550"/>
    <w:rsid w:val="00C07557"/>
    <w:rsid w:val="00C075C7"/>
    <w:rsid w:val="00C077B4"/>
    <w:rsid w:val="00C07995"/>
    <w:rsid w:val="00C07A82"/>
    <w:rsid w:val="00C07E8E"/>
    <w:rsid w:val="00C1015A"/>
    <w:rsid w:val="00C1032C"/>
    <w:rsid w:val="00C103B3"/>
    <w:rsid w:val="00C10B54"/>
    <w:rsid w:val="00C10C2C"/>
    <w:rsid w:val="00C10C98"/>
    <w:rsid w:val="00C10D13"/>
    <w:rsid w:val="00C10DD3"/>
    <w:rsid w:val="00C10E54"/>
    <w:rsid w:val="00C10F73"/>
    <w:rsid w:val="00C10FEA"/>
    <w:rsid w:val="00C110E3"/>
    <w:rsid w:val="00C1110B"/>
    <w:rsid w:val="00C1150F"/>
    <w:rsid w:val="00C115AF"/>
    <w:rsid w:val="00C1167A"/>
    <w:rsid w:val="00C1180A"/>
    <w:rsid w:val="00C11859"/>
    <w:rsid w:val="00C118DB"/>
    <w:rsid w:val="00C11B18"/>
    <w:rsid w:val="00C11B7B"/>
    <w:rsid w:val="00C11CCE"/>
    <w:rsid w:val="00C11D0E"/>
    <w:rsid w:val="00C11EC6"/>
    <w:rsid w:val="00C11EE9"/>
    <w:rsid w:val="00C11FFF"/>
    <w:rsid w:val="00C12071"/>
    <w:rsid w:val="00C12363"/>
    <w:rsid w:val="00C1237F"/>
    <w:rsid w:val="00C123A0"/>
    <w:rsid w:val="00C124DA"/>
    <w:rsid w:val="00C125D0"/>
    <w:rsid w:val="00C127CD"/>
    <w:rsid w:val="00C128FA"/>
    <w:rsid w:val="00C12B23"/>
    <w:rsid w:val="00C12E71"/>
    <w:rsid w:val="00C12EDB"/>
    <w:rsid w:val="00C12F96"/>
    <w:rsid w:val="00C12FC1"/>
    <w:rsid w:val="00C1305C"/>
    <w:rsid w:val="00C130D3"/>
    <w:rsid w:val="00C1319C"/>
    <w:rsid w:val="00C1338E"/>
    <w:rsid w:val="00C13428"/>
    <w:rsid w:val="00C13442"/>
    <w:rsid w:val="00C13491"/>
    <w:rsid w:val="00C1355F"/>
    <w:rsid w:val="00C137DE"/>
    <w:rsid w:val="00C13979"/>
    <w:rsid w:val="00C13B05"/>
    <w:rsid w:val="00C13C0E"/>
    <w:rsid w:val="00C13DE2"/>
    <w:rsid w:val="00C13E6F"/>
    <w:rsid w:val="00C13F73"/>
    <w:rsid w:val="00C13FF5"/>
    <w:rsid w:val="00C140B7"/>
    <w:rsid w:val="00C140CC"/>
    <w:rsid w:val="00C14408"/>
    <w:rsid w:val="00C1444C"/>
    <w:rsid w:val="00C1456C"/>
    <w:rsid w:val="00C145ED"/>
    <w:rsid w:val="00C14776"/>
    <w:rsid w:val="00C14B3C"/>
    <w:rsid w:val="00C14F55"/>
    <w:rsid w:val="00C14FBC"/>
    <w:rsid w:val="00C15051"/>
    <w:rsid w:val="00C1519C"/>
    <w:rsid w:val="00C15361"/>
    <w:rsid w:val="00C1539E"/>
    <w:rsid w:val="00C153B1"/>
    <w:rsid w:val="00C1540F"/>
    <w:rsid w:val="00C15663"/>
    <w:rsid w:val="00C15678"/>
    <w:rsid w:val="00C15871"/>
    <w:rsid w:val="00C15901"/>
    <w:rsid w:val="00C159EC"/>
    <w:rsid w:val="00C15B44"/>
    <w:rsid w:val="00C15D15"/>
    <w:rsid w:val="00C15D82"/>
    <w:rsid w:val="00C15D90"/>
    <w:rsid w:val="00C15DEB"/>
    <w:rsid w:val="00C15EF8"/>
    <w:rsid w:val="00C15F00"/>
    <w:rsid w:val="00C15F2A"/>
    <w:rsid w:val="00C15F7D"/>
    <w:rsid w:val="00C1616E"/>
    <w:rsid w:val="00C16378"/>
    <w:rsid w:val="00C167BE"/>
    <w:rsid w:val="00C1692A"/>
    <w:rsid w:val="00C1698C"/>
    <w:rsid w:val="00C16A47"/>
    <w:rsid w:val="00C16C45"/>
    <w:rsid w:val="00C16E96"/>
    <w:rsid w:val="00C1717E"/>
    <w:rsid w:val="00C1719F"/>
    <w:rsid w:val="00C171E9"/>
    <w:rsid w:val="00C172C7"/>
    <w:rsid w:val="00C1737B"/>
    <w:rsid w:val="00C1745C"/>
    <w:rsid w:val="00C174B2"/>
    <w:rsid w:val="00C1751B"/>
    <w:rsid w:val="00C176CA"/>
    <w:rsid w:val="00C176CC"/>
    <w:rsid w:val="00C178BF"/>
    <w:rsid w:val="00C1795B"/>
    <w:rsid w:val="00C17A8D"/>
    <w:rsid w:val="00C17BD9"/>
    <w:rsid w:val="00C17CCF"/>
    <w:rsid w:val="00C17CF0"/>
    <w:rsid w:val="00C17D7F"/>
    <w:rsid w:val="00C17F00"/>
    <w:rsid w:val="00C17F1E"/>
    <w:rsid w:val="00C17F58"/>
    <w:rsid w:val="00C200AF"/>
    <w:rsid w:val="00C20265"/>
    <w:rsid w:val="00C202A6"/>
    <w:rsid w:val="00C203DD"/>
    <w:rsid w:val="00C203E7"/>
    <w:rsid w:val="00C207D7"/>
    <w:rsid w:val="00C20B70"/>
    <w:rsid w:val="00C20E44"/>
    <w:rsid w:val="00C20F4E"/>
    <w:rsid w:val="00C20FFE"/>
    <w:rsid w:val="00C21185"/>
    <w:rsid w:val="00C2135C"/>
    <w:rsid w:val="00C2140F"/>
    <w:rsid w:val="00C21474"/>
    <w:rsid w:val="00C214A0"/>
    <w:rsid w:val="00C214CB"/>
    <w:rsid w:val="00C214D8"/>
    <w:rsid w:val="00C2150A"/>
    <w:rsid w:val="00C21525"/>
    <w:rsid w:val="00C21536"/>
    <w:rsid w:val="00C21562"/>
    <w:rsid w:val="00C215FB"/>
    <w:rsid w:val="00C21720"/>
    <w:rsid w:val="00C21824"/>
    <w:rsid w:val="00C21860"/>
    <w:rsid w:val="00C218D4"/>
    <w:rsid w:val="00C21938"/>
    <w:rsid w:val="00C219BE"/>
    <w:rsid w:val="00C219E5"/>
    <w:rsid w:val="00C21A3F"/>
    <w:rsid w:val="00C21C09"/>
    <w:rsid w:val="00C21DBD"/>
    <w:rsid w:val="00C21E2C"/>
    <w:rsid w:val="00C21F32"/>
    <w:rsid w:val="00C21F74"/>
    <w:rsid w:val="00C220B5"/>
    <w:rsid w:val="00C221B6"/>
    <w:rsid w:val="00C2230B"/>
    <w:rsid w:val="00C22429"/>
    <w:rsid w:val="00C22433"/>
    <w:rsid w:val="00C22541"/>
    <w:rsid w:val="00C2259C"/>
    <w:rsid w:val="00C22683"/>
    <w:rsid w:val="00C22823"/>
    <w:rsid w:val="00C229AD"/>
    <w:rsid w:val="00C22A1A"/>
    <w:rsid w:val="00C22A7B"/>
    <w:rsid w:val="00C22D3D"/>
    <w:rsid w:val="00C22DB3"/>
    <w:rsid w:val="00C23000"/>
    <w:rsid w:val="00C23112"/>
    <w:rsid w:val="00C23196"/>
    <w:rsid w:val="00C23283"/>
    <w:rsid w:val="00C23383"/>
    <w:rsid w:val="00C23432"/>
    <w:rsid w:val="00C235A8"/>
    <w:rsid w:val="00C2380B"/>
    <w:rsid w:val="00C238B1"/>
    <w:rsid w:val="00C23914"/>
    <w:rsid w:val="00C23B67"/>
    <w:rsid w:val="00C23D67"/>
    <w:rsid w:val="00C23ECF"/>
    <w:rsid w:val="00C23F33"/>
    <w:rsid w:val="00C240EA"/>
    <w:rsid w:val="00C241F1"/>
    <w:rsid w:val="00C24245"/>
    <w:rsid w:val="00C24298"/>
    <w:rsid w:val="00C243AC"/>
    <w:rsid w:val="00C245C0"/>
    <w:rsid w:val="00C24A4F"/>
    <w:rsid w:val="00C24AE4"/>
    <w:rsid w:val="00C24CE6"/>
    <w:rsid w:val="00C24F3F"/>
    <w:rsid w:val="00C24F5E"/>
    <w:rsid w:val="00C2505E"/>
    <w:rsid w:val="00C251CF"/>
    <w:rsid w:val="00C25215"/>
    <w:rsid w:val="00C25345"/>
    <w:rsid w:val="00C25621"/>
    <w:rsid w:val="00C2564E"/>
    <w:rsid w:val="00C256AA"/>
    <w:rsid w:val="00C2579D"/>
    <w:rsid w:val="00C25A32"/>
    <w:rsid w:val="00C25D27"/>
    <w:rsid w:val="00C25D76"/>
    <w:rsid w:val="00C25E79"/>
    <w:rsid w:val="00C25EDF"/>
    <w:rsid w:val="00C25F46"/>
    <w:rsid w:val="00C25FC6"/>
    <w:rsid w:val="00C26242"/>
    <w:rsid w:val="00C2627F"/>
    <w:rsid w:val="00C262DB"/>
    <w:rsid w:val="00C263CF"/>
    <w:rsid w:val="00C26463"/>
    <w:rsid w:val="00C26464"/>
    <w:rsid w:val="00C265F2"/>
    <w:rsid w:val="00C26672"/>
    <w:rsid w:val="00C266B3"/>
    <w:rsid w:val="00C2685E"/>
    <w:rsid w:val="00C26993"/>
    <w:rsid w:val="00C269C8"/>
    <w:rsid w:val="00C26A90"/>
    <w:rsid w:val="00C26AD9"/>
    <w:rsid w:val="00C26BBA"/>
    <w:rsid w:val="00C26D16"/>
    <w:rsid w:val="00C26D3E"/>
    <w:rsid w:val="00C26DB8"/>
    <w:rsid w:val="00C26F78"/>
    <w:rsid w:val="00C26FCC"/>
    <w:rsid w:val="00C27017"/>
    <w:rsid w:val="00C27126"/>
    <w:rsid w:val="00C2734D"/>
    <w:rsid w:val="00C274E6"/>
    <w:rsid w:val="00C27653"/>
    <w:rsid w:val="00C27669"/>
    <w:rsid w:val="00C276E0"/>
    <w:rsid w:val="00C277AC"/>
    <w:rsid w:val="00C2783C"/>
    <w:rsid w:val="00C27865"/>
    <w:rsid w:val="00C2788B"/>
    <w:rsid w:val="00C27A5B"/>
    <w:rsid w:val="00C27AAD"/>
    <w:rsid w:val="00C27C86"/>
    <w:rsid w:val="00C27CFF"/>
    <w:rsid w:val="00C27D3A"/>
    <w:rsid w:val="00C27E5B"/>
    <w:rsid w:val="00C27EBC"/>
    <w:rsid w:val="00C3058A"/>
    <w:rsid w:val="00C305B4"/>
    <w:rsid w:val="00C30673"/>
    <w:rsid w:val="00C3068C"/>
    <w:rsid w:val="00C3069C"/>
    <w:rsid w:val="00C30706"/>
    <w:rsid w:val="00C30732"/>
    <w:rsid w:val="00C3075A"/>
    <w:rsid w:val="00C30797"/>
    <w:rsid w:val="00C307E7"/>
    <w:rsid w:val="00C309F3"/>
    <w:rsid w:val="00C30A78"/>
    <w:rsid w:val="00C30A9C"/>
    <w:rsid w:val="00C30E30"/>
    <w:rsid w:val="00C310F9"/>
    <w:rsid w:val="00C31172"/>
    <w:rsid w:val="00C31201"/>
    <w:rsid w:val="00C312E0"/>
    <w:rsid w:val="00C313FC"/>
    <w:rsid w:val="00C31440"/>
    <w:rsid w:val="00C314A5"/>
    <w:rsid w:val="00C3151F"/>
    <w:rsid w:val="00C31662"/>
    <w:rsid w:val="00C31784"/>
    <w:rsid w:val="00C3184C"/>
    <w:rsid w:val="00C3192A"/>
    <w:rsid w:val="00C31964"/>
    <w:rsid w:val="00C31A21"/>
    <w:rsid w:val="00C31B23"/>
    <w:rsid w:val="00C31C96"/>
    <w:rsid w:val="00C31CCA"/>
    <w:rsid w:val="00C31DFE"/>
    <w:rsid w:val="00C31E20"/>
    <w:rsid w:val="00C31E3E"/>
    <w:rsid w:val="00C31E76"/>
    <w:rsid w:val="00C326D9"/>
    <w:rsid w:val="00C32879"/>
    <w:rsid w:val="00C32A90"/>
    <w:rsid w:val="00C32B2A"/>
    <w:rsid w:val="00C32BDA"/>
    <w:rsid w:val="00C32C4C"/>
    <w:rsid w:val="00C32DC5"/>
    <w:rsid w:val="00C33018"/>
    <w:rsid w:val="00C3327A"/>
    <w:rsid w:val="00C332B4"/>
    <w:rsid w:val="00C33327"/>
    <w:rsid w:val="00C333D8"/>
    <w:rsid w:val="00C33581"/>
    <w:rsid w:val="00C3372F"/>
    <w:rsid w:val="00C33896"/>
    <w:rsid w:val="00C33900"/>
    <w:rsid w:val="00C33B06"/>
    <w:rsid w:val="00C33BCB"/>
    <w:rsid w:val="00C33C0B"/>
    <w:rsid w:val="00C33E5F"/>
    <w:rsid w:val="00C33FA5"/>
    <w:rsid w:val="00C33FE3"/>
    <w:rsid w:val="00C34166"/>
    <w:rsid w:val="00C34183"/>
    <w:rsid w:val="00C3418E"/>
    <w:rsid w:val="00C34278"/>
    <w:rsid w:val="00C345E0"/>
    <w:rsid w:val="00C34600"/>
    <w:rsid w:val="00C346FA"/>
    <w:rsid w:val="00C34892"/>
    <w:rsid w:val="00C348A0"/>
    <w:rsid w:val="00C34992"/>
    <w:rsid w:val="00C34A92"/>
    <w:rsid w:val="00C34B13"/>
    <w:rsid w:val="00C34DA2"/>
    <w:rsid w:val="00C35163"/>
    <w:rsid w:val="00C35385"/>
    <w:rsid w:val="00C353DF"/>
    <w:rsid w:val="00C35478"/>
    <w:rsid w:val="00C35591"/>
    <w:rsid w:val="00C35829"/>
    <w:rsid w:val="00C358B9"/>
    <w:rsid w:val="00C358BB"/>
    <w:rsid w:val="00C35974"/>
    <w:rsid w:val="00C359DE"/>
    <w:rsid w:val="00C35A66"/>
    <w:rsid w:val="00C35C98"/>
    <w:rsid w:val="00C35D53"/>
    <w:rsid w:val="00C35DB4"/>
    <w:rsid w:val="00C35FA4"/>
    <w:rsid w:val="00C35FAC"/>
    <w:rsid w:val="00C35FBA"/>
    <w:rsid w:val="00C3608E"/>
    <w:rsid w:val="00C36150"/>
    <w:rsid w:val="00C36181"/>
    <w:rsid w:val="00C36188"/>
    <w:rsid w:val="00C3634F"/>
    <w:rsid w:val="00C363F8"/>
    <w:rsid w:val="00C364E4"/>
    <w:rsid w:val="00C367F5"/>
    <w:rsid w:val="00C36801"/>
    <w:rsid w:val="00C36C23"/>
    <w:rsid w:val="00C36DB3"/>
    <w:rsid w:val="00C36F18"/>
    <w:rsid w:val="00C36F38"/>
    <w:rsid w:val="00C370A7"/>
    <w:rsid w:val="00C371D7"/>
    <w:rsid w:val="00C372E6"/>
    <w:rsid w:val="00C374BE"/>
    <w:rsid w:val="00C374C6"/>
    <w:rsid w:val="00C37500"/>
    <w:rsid w:val="00C3757F"/>
    <w:rsid w:val="00C37613"/>
    <w:rsid w:val="00C37724"/>
    <w:rsid w:val="00C377A8"/>
    <w:rsid w:val="00C37867"/>
    <w:rsid w:val="00C37AA7"/>
    <w:rsid w:val="00C37B5D"/>
    <w:rsid w:val="00C37B93"/>
    <w:rsid w:val="00C4006F"/>
    <w:rsid w:val="00C400F9"/>
    <w:rsid w:val="00C401F8"/>
    <w:rsid w:val="00C402D1"/>
    <w:rsid w:val="00C40361"/>
    <w:rsid w:val="00C40446"/>
    <w:rsid w:val="00C40656"/>
    <w:rsid w:val="00C40B57"/>
    <w:rsid w:val="00C40CB2"/>
    <w:rsid w:val="00C40CB3"/>
    <w:rsid w:val="00C40DB3"/>
    <w:rsid w:val="00C40DBB"/>
    <w:rsid w:val="00C410B8"/>
    <w:rsid w:val="00C410E1"/>
    <w:rsid w:val="00C41174"/>
    <w:rsid w:val="00C412D4"/>
    <w:rsid w:val="00C4130E"/>
    <w:rsid w:val="00C413FC"/>
    <w:rsid w:val="00C4142F"/>
    <w:rsid w:val="00C41474"/>
    <w:rsid w:val="00C4147B"/>
    <w:rsid w:val="00C41987"/>
    <w:rsid w:val="00C41C56"/>
    <w:rsid w:val="00C41E98"/>
    <w:rsid w:val="00C41F23"/>
    <w:rsid w:val="00C420ED"/>
    <w:rsid w:val="00C42567"/>
    <w:rsid w:val="00C425A2"/>
    <w:rsid w:val="00C4262B"/>
    <w:rsid w:val="00C426AA"/>
    <w:rsid w:val="00C42824"/>
    <w:rsid w:val="00C42A12"/>
    <w:rsid w:val="00C42A49"/>
    <w:rsid w:val="00C42B80"/>
    <w:rsid w:val="00C42D52"/>
    <w:rsid w:val="00C42E08"/>
    <w:rsid w:val="00C431E1"/>
    <w:rsid w:val="00C43214"/>
    <w:rsid w:val="00C4328A"/>
    <w:rsid w:val="00C432E3"/>
    <w:rsid w:val="00C435DE"/>
    <w:rsid w:val="00C43645"/>
    <w:rsid w:val="00C4373A"/>
    <w:rsid w:val="00C4373C"/>
    <w:rsid w:val="00C4374D"/>
    <w:rsid w:val="00C43791"/>
    <w:rsid w:val="00C43795"/>
    <w:rsid w:val="00C437BA"/>
    <w:rsid w:val="00C437CA"/>
    <w:rsid w:val="00C43A9D"/>
    <w:rsid w:val="00C43DCA"/>
    <w:rsid w:val="00C43E86"/>
    <w:rsid w:val="00C43EA2"/>
    <w:rsid w:val="00C43F80"/>
    <w:rsid w:val="00C440EE"/>
    <w:rsid w:val="00C442EB"/>
    <w:rsid w:val="00C44351"/>
    <w:rsid w:val="00C44674"/>
    <w:rsid w:val="00C446B0"/>
    <w:rsid w:val="00C448FF"/>
    <w:rsid w:val="00C44C11"/>
    <w:rsid w:val="00C44D03"/>
    <w:rsid w:val="00C45092"/>
    <w:rsid w:val="00C450A0"/>
    <w:rsid w:val="00C450DD"/>
    <w:rsid w:val="00C451B2"/>
    <w:rsid w:val="00C45220"/>
    <w:rsid w:val="00C4523D"/>
    <w:rsid w:val="00C452B3"/>
    <w:rsid w:val="00C45677"/>
    <w:rsid w:val="00C4594F"/>
    <w:rsid w:val="00C459EF"/>
    <w:rsid w:val="00C45C56"/>
    <w:rsid w:val="00C45C59"/>
    <w:rsid w:val="00C45CCF"/>
    <w:rsid w:val="00C45D5E"/>
    <w:rsid w:val="00C45EBD"/>
    <w:rsid w:val="00C45ED6"/>
    <w:rsid w:val="00C45F99"/>
    <w:rsid w:val="00C46043"/>
    <w:rsid w:val="00C460D8"/>
    <w:rsid w:val="00C461AA"/>
    <w:rsid w:val="00C46211"/>
    <w:rsid w:val="00C4625B"/>
    <w:rsid w:val="00C46503"/>
    <w:rsid w:val="00C46602"/>
    <w:rsid w:val="00C46782"/>
    <w:rsid w:val="00C469E7"/>
    <w:rsid w:val="00C469FC"/>
    <w:rsid w:val="00C46AA5"/>
    <w:rsid w:val="00C46B88"/>
    <w:rsid w:val="00C46E52"/>
    <w:rsid w:val="00C46E56"/>
    <w:rsid w:val="00C46EE4"/>
    <w:rsid w:val="00C46F33"/>
    <w:rsid w:val="00C47013"/>
    <w:rsid w:val="00C47073"/>
    <w:rsid w:val="00C470AB"/>
    <w:rsid w:val="00C471C4"/>
    <w:rsid w:val="00C47347"/>
    <w:rsid w:val="00C4740F"/>
    <w:rsid w:val="00C474EF"/>
    <w:rsid w:val="00C4751B"/>
    <w:rsid w:val="00C47578"/>
    <w:rsid w:val="00C47618"/>
    <w:rsid w:val="00C4765D"/>
    <w:rsid w:val="00C476BF"/>
    <w:rsid w:val="00C476D5"/>
    <w:rsid w:val="00C4775A"/>
    <w:rsid w:val="00C477C7"/>
    <w:rsid w:val="00C477E0"/>
    <w:rsid w:val="00C47918"/>
    <w:rsid w:val="00C47A02"/>
    <w:rsid w:val="00C47B83"/>
    <w:rsid w:val="00C47E21"/>
    <w:rsid w:val="00C47EF5"/>
    <w:rsid w:val="00C47F57"/>
    <w:rsid w:val="00C47F6F"/>
    <w:rsid w:val="00C502E1"/>
    <w:rsid w:val="00C5061A"/>
    <w:rsid w:val="00C5066A"/>
    <w:rsid w:val="00C506AF"/>
    <w:rsid w:val="00C50728"/>
    <w:rsid w:val="00C50847"/>
    <w:rsid w:val="00C50B59"/>
    <w:rsid w:val="00C50C4E"/>
    <w:rsid w:val="00C50C83"/>
    <w:rsid w:val="00C50EA0"/>
    <w:rsid w:val="00C50EBF"/>
    <w:rsid w:val="00C50F2D"/>
    <w:rsid w:val="00C510B5"/>
    <w:rsid w:val="00C510C1"/>
    <w:rsid w:val="00C519AB"/>
    <w:rsid w:val="00C519FE"/>
    <w:rsid w:val="00C51A07"/>
    <w:rsid w:val="00C51ACC"/>
    <w:rsid w:val="00C51DF8"/>
    <w:rsid w:val="00C5207B"/>
    <w:rsid w:val="00C52161"/>
    <w:rsid w:val="00C52292"/>
    <w:rsid w:val="00C523AF"/>
    <w:rsid w:val="00C52530"/>
    <w:rsid w:val="00C5253B"/>
    <w:rsid w:val="00C5266E"/>
    <w:rsid w:val="00C52680"/>
    <w:rsid w:val="00C527C4"/>
    <w:rsid w:val="00C527E7"/>
    <w:rsid w:val="00C52A0D"/>
    <w:rsid w:val="00C52A4F"/>
    <w:rsid w:val="00C52A8C"/>
    <w:rsid w:val="00C52B35"/>
    <w:rsid w:val="00C52B9E"/>
    <w:rsid w:val="00C52C2B"/>
    <w:rsid w:val="00C530A8"/>
    <w:rsid w:val="00C5322B"/>
    <w:rsid w:val="00C532B8"/>
    <w:rsid w:val="00C532DE"/>
    <w:rsid w:val="00C533F8"/>
    <w:rsid w:val="00C53595"/>
    <w:rsid w:val="00C535B5"/>
    <w:rsid w:val="00C53708"/>
    <w:rsid w:val="00C5379B"/>
    <w:rsid w:val="00C53977"/>
    <w:rsid w:val="00C53C7B"/>
    <w:rsid w:val="00C53D35"/>
    <w:rsid w:val="00C53EBF"/>
    <w:rsid w:val="00C53EEB"/>
    <w:rsid w:val="00C53FA8"/>
    <w:rsid w:val="00C54074"/>
    <w:rsid w:val="00C5425A"/>
    <w:rsid w:val="00C54406"/>
    <w:rsid w:val="00C54418"/>
    <w:rsid w:val="00C5445F"/>
    <w:rsid w:val="00C54526"/>
    <w:rsid w:val="00C545DB"/>
    <w:rsid w:val="00C5470C"/>
    <w:rsid w:val="00C5470F"/>
    <w:rsid w:val="00C5479C"/>
    <w:rsid w:val="00C547D5"/>
    <w:rsid w:val="00C5496A"/>
    <w:rsid w:val="00C5499F"/>
    <w:rsid w:val="00C54ADE"/>
    <w:rsid w:val="00C54B5E"/>
    <w:rsid w:val="00C54C6F"/>
    <w:rsid w:val="00C54CAA"/>
    <w:rsid w:val="00C54CC9"/>
    <w:rsid w:val="00C54CDB"/>
    <w:rsid w:val="00C54E2B"/>
    <w:rsid w:val="00C55221"/>
    <w:rsid w:val="00C553AC"/>
    <w:rsid w:val="00C55518"/>
    <w:rsid w:val="00C5559F"/>
    <w:rsid w:val="00C55BAD"/>
    <w:rsid w:val="00C55CE3"/>
    <w:rsid w:val="00C56001"/>
    <w:rsid w:val="00C5605F"/>
    <w:rsid w:val="00C562F8"/>
    <w:rsid w:val="00C564F3"/>
    <w:rsid w:val="00C56618"/>
    <w:rsid w:val="00C56995"/>
    <w:rsid w:val="00C569CB"/>
    <w:rsid w:val="00C569CE"/>
    <w:rsid w:val="00C56A18"/>
    <w:rsid w:val="00C56B49"/>
    <w:rsid w:val="00C56B7F"/>
    <w:rsid w:val="00C56CAF"/>
    <w:rsid w:val="00C56D33"/>
    <w:rsid w:val="00C56F2E"/>
    <w:rsid w:val="00C571FA"/>
    <w:rsid w:val="00C5726B"/>
    <w:rsid w:val="00C57283"/>
    <w:rsid w:val="00C572AE"/>
    <w:rsid w:val="00C572E2"/>
    <w:rsid w:val="00C57509"/>
    <w:rsid w:val="00C576C4"/>
    <w:rsid w:val="00C576E7"/>
    <w:rsid w:val="00C57743"/>
    <w:rsid w:val="00C5782E"/>
    <w:rsid w:val="00C57836"/>
    <w:rsid w:val="00C57AA4"/>
    <w:rsid w:val="00C57B08"/>
    <w:rsid w:val="00C57B56"/>
    <w:rsid w:val="00C57C00"/>
    <w:rsid w:val="00C57C1D"/>
    <w:rsid w:val="00C57D60"/>
    <w:rsid w:val="00C57E49"/>
    <w:rsid w:val="00C57E90"/>
    <w:rsid w:val="00C6003D"/>
    <w:rsid w:val="00C6021F"/>
    <w:rsid w:val="00C60262"/>
    <w:rsid w:val="00C6026A"/>
    <w:rsid w:val="00C60280"/>
    <w:rsid w:val="00C6034D"/>
    <w:rsid w:val="00C6044C"/>
    <w:rsid w:val="00C60482"/>
    <w:rsid w:val="00C604A3"/>
    <w:rsid w:val="00C6057C"/>
    <w:rsid w:val="00C6070F"/>
    <w:rsid w:val="00C60906"/>
    <w:rsid w:val="00C60A0E"/>
    <w:rsid w:val="00C60A28"/>
    <w:rsid w:val="00C60A60"/>
    <w:rsid w:val="00C60C6F"/>
    <w:rsid w:val="00C60C83"/>
    <w:rsid w:val="00C60D1E"/>
    <w:rsid w:val="00C60FA7"/>
    <w:rsid w:val="00C60FB9"/>
    <w:rsid w:val="00C61098"/>
    <w:rsid w:val="00C612F0"/>
    <w:rsid w:val="00C6134C"/>
    <w:rsid w:val="00C613AC"/>
    <w:rsid w:val="00C61468"/>
    <w:rsid w:val="00C616C8"/>
    <w:rsid w:val="00C616F0"/>
    <w:rsid w:val="00C61767"/>
    <w:rsid w:val="00C6186D"/>
    <w:rsid w:val="00C6192E"/>
    <w:rsid w:val="00C6198F"/>
    <w:rsid w:val="00C61A5B"/>
    <w:rsid w:val="00C61B89"/>
    <w:rsid w:val="00C61F5B"/>
    <w:rsid w:val="00C61FD7"/>
    <w:rsid w:val="00C621E3"/>
    <w:rsid w:val="00C62218"/>
    <w:rsid w:val="00C624AF"/>
    <w:rsid w:val="00C624C1"/>
    <w:rsid w:val="00C625EB"/>
    <w:rsid w:val="00C625ED"/>
    <w:rsid w:val="00C627CA"/>
    <w:rsid w:val="00C62801"/>
    <w:rsid w:val="00C629A5"/>
    <w:rsid w:val="00C62BCE"/>
    <w:rsid w:val="00C62C7D"/>
    <w:rsid w:val="00C62CD5"/>
    <w:rsid w:val="00C62D44"/>
    <w:rsid w:val="00C62F1C"/>
    <w:rsid w:val="00C63131"/>
    <w:rsid w:val="00C63207"/>
    <w:rsid w:val="00C6320B"/>
    <w:rsid w:val="00C63313"/>
    <w:rsid w:val="00C63394"/>
    <w:rsid w:val="00C633A9"/>
    <w:rsid w:val="00C6350E"/>
    <w:rsid w:val="00C6380F"/>
    <w:rsid w:val="00C63932"/>
    <w:rsid w:val="00C6394E"/>
    <w:rsid w:val="00C6396A"/>
    <w:rsid w:val="00C63A24"/>
    <w:rsid w:val="00C63CB3"/>
    <w:rsid w:val="00C63E3A"/>
    <w:rsid w:val="00C6424F"/>
    <w:rsid w:val="00C64258"/>
    <w:rsid w:val="00C6425D"/>
    <w:rsid w:val="00C6429A"/>
    <w:rsid w:val="00C6449E"/>
    <w:rsid w:val="00C644B0"/>
    <w:rsid w:val="00C64587"/>
    <w:rsid w:val="00C647E3"/>
    <w:rsid w:val="00C64891"/>
    <w:rsid w:val="00C6492E"/>
    <w:rsid w:val="00C64C6E"/>
    <w:rsid w:val="00C64DEC"/>
    <w:rsid w:val="00C64E9C"/>
    <w:rsid w:val="00C64FB4"/>
    <w:rsid w:val="00C650C5"/>
    <w:rsid w:val="00C650D8"/>
    <w:rsid w:val="00C651AA"/>
    <w:rsid w:val="00C651ED"/>
    <w:rsid w:val="00C6529B"/>
    <w:rsid w:val="00C652AD"/>
    <w:rsid w:val="00C6531D"/>
    <w:rsid w:val="00C6533A"/>
    <w:rsid w:val="00C6538A"/>
    <w:rsid w:val="00C6544C"/>
    <w:rsid w:val="00C6552D"/>
    <w:rsid w:val="00C65564"/>
    <w:rsid w:val="00C655D5"/>
    <w:rsid w:val="00C6575D"/>
    <w:rsid w:val="00C6579B"/>
    <w:rsid w:val="00C657DE"/>
    <w:rsid w:val="00C65989"/>
    <w:rsid w:val="00C659BE"/>
    <w:rsid w:val="00C65A81"/>
    <w:rsid w:val="00C65DAA"/>
    <w:rsid w:val="00C65E46"/>
    <w:rsid w:val="00C65E78"/>
    <w:rsid w:val="00C65F8B"/>
    <w:rsid w:val="00C66050"/>
    <w:rsid w:val="00C6605E"/>
    <w:rsid w:val="00C6612C"/>
    <w:rsid w:val="00C6646E"/>
    <w:rsid w:val="00C664CA"/>
    <w:rsid w:val="00C665C9"/>
    <w:rsid w:val="00C6676A"/>
    <w:rsid w:val="00C667D4"/>
    <w:rsid w:val="00C669A8"/>
    <w:rsid w:val="00C66ADD"/>
    <w:rsid w:val="00C66AFF"/>
    <w:rsid w:val="00C66BAC"/>
    <w:rsid w:val="00C66BDD"/>
    <w:rsid w:val="00C6701C"/>
    <w:rsid w:val="00C6702B"/>
    <w:rsid w:val="00C670A8"/>
    <w:rsid w:val="00C671C5"/>
    <w:rsid w:val="00C672DF"/>
    <w:rsid w:val="00C673C7"/>
    <w:rsid w:val="00C675DD"/>
    <w:rsid w:val="00C67749"/>
    <w:rsid w:val="00C677D8"/>
    <w:rsid w:val="00C6783D"/>
    <w:rsid w:val="00C67CC9"/>
    <w:rsid w:val="00C67EB2"/>
    <w:rsid w:val="00C67EF4"/>
    <w:rsid w:val="00C70027"/>
    <w:rsid w:val="00C70112"/>
    <w:rsid w:val="00C7011C"/>
    <w:rsid w:val="00C7035C"/>
    <w:rsid w:val="00C70382"/>
    <w:rsid w:val="00C70406"/>
    <w:rsid w:val="00C70600"/>
    <w:rsid w:val="00C7066B"/>
    <w:rsid w:val="00C706D1"/>
    <w:rsid w:val="00C70737"/>
    <w:rsid w:val="00C7073D"/>
    <w:rsid w:val="00C707DE"/>
    <w:rsid w:val="00C708E2"/>
    <w:rsid w:val="00C70927"/>
    <w:rsid w:val="00C709E6"/>
    <w:rsid w:val="00C70AA0"/>
    <w:rsid w:val="00C70AFE"/>
    <w:rsid w:val="00C70BCE"/>
    <w:rsid w:val="00C70C11"/>
    <w:rsid w:val="00C70C2A"/>
    <w:rsid w:val="00C70C61"/>
    <w:rsid w:val="00C70DC3"/>
    <w:rsid w:val="00C70F68"/>
    <w:rsid w:val="00C7101A"/>
    <w:rsid w:val="00C7104C"/>
    <w:rsid w:val="00C710AF"/>
    <w:rsid w:val="00C710EB"/>
    <w:rsid w:val="00C7129C"/>
    <w:rsid w:val="00C7139E"/>
    <w:rsid w:val="00C7143C"/>
    <w:rsid w:val="00C714F3"/>
    <w:rsid w:val="00C715E2"/>
    <w:rsid w:val="00C716B1"/>
    <w:rsid w:val="00C71854"/>
    <w:rsid w:val="00C71A99"/>
    <w:rsid w:val="00C71AB1"/>
    <w:rsid w:val="00C71C69"/>
    <w:rsid w:val="00C71DE0"/>
    <w:rsid w:val="00C71E06"/>
    <w:rsid w:val="00C720E2"/>
    <w:rsid w:val="00C720E5"/>
    <w:rsid w:val="00C72240"/>
    <w:rsid w:val="00C723DB"/>
    <w:rsid w:val="00C72486"/>
    <w:rsid w:val="00C7284C"/>
    <w:rsid w:val="00C72993"/>
    <w:rsid w:val="00C72BCA"/>
    <w:rsid w:val="00C72D94"/>
    <w:rsid w:val="00C72EF6"/>
    <w:rsid w:val="00C72F9F"/>
    <w:rsid w:val="00C72FF7"/>
    <w:rsid w:val="00C730B5"/>
    <w:rsid w:val="00C7315E"/>
    <w:rsid w:val="00C73381"/>
    <w:rsid w:val="00C73483"/>
    <w:rsid w:val="00C734D2"/>
    <w:rsid w:val="00C735E2"/>
    <w:rsid w:val="00C739E7"/>
    <w:rsid w:val="00C73F16"/>
    <w:rsid w:val="00C73F4E"/>
    <w:rsid w:val="00C7437B"/>
    <w:rsid w:val="00C74417"/>
    <w:rsid w:val="00C74492"/>
    <w:rsid w:val="00C744A3"/>
    <w:rsid w:val="00C744DE"/>
    <w:rsid w:val="00C746DB"/>
    <w:rsid w:val="00C74784"/>
    <w:rsid w:val="00C7492D"/>
    <w:rsid w:val="00C74A44"/>
    <w:rsid w:val="00C74B6F"/>
    <w:rsid w:val="00C74BBB"/>
    <w:rsid w:val="00C74CC0"/>
    <w:rsid w:val="00C74D05"/>
    <w:rsid w:val="00C74DF3"/>
    <w:rsid w:val="00C74E6B"/>
    <w:rsid w:val="00C75088"/>
    <w:rsid w:val="00C752C0"/>
    <w:rsid w:val="00C752C8"/>
    <w:rsid w:val="00C75367"/>
    <w:rsid w:val="00C7549D"/>
    <w:rsid w:val="00C755AA"/>
    <w:rsid w:val="00C7578B"/>
    <w:rsid w:val="00C757ED"/>
    <w:rsid w:val="00C758C4"/>
    <w:rsid w:val="00C75955"/>
    <w:rsid w:val="00C759D7"/>
    <w:rsid w:val="00C75B0A"/>
    <w:rsid w:val="00C75B3A"/>
    <w:rsid w:val="00C75BBC"/>
    <w:rsid w:val="00C75BD5"/>
    <w:rsid w:val="00C75BF1"/>
    <w:rsid w:val="00C75D0B"/>
    <w:rsid w:val="00C75DC0"/>
    <w:rsid w:val="00C75F6D"/>
    <w:rsid w:val="00C75FFF"/>
    <w:rsid w:val="00C7617A"/>
    <w:rsid w:val="00C761D8"/>
    <w:rsid w:val="00C762D1"/>
    <w:rsid w:val="00C76637"/>
    <w:rsid w:val="00C766F8"/>
    <w:rsid w:val="00C767A9"/>
    <w:rsid w:val="00C767F1"/>
    <w:rsid w:val="00C76806"/>
    <w:rsid w:val="00C76833"/>
    <w:rsid w:val="00C76874"/>
    <w:rsid w:val="00C768EA"/>
    <w:rsid w:val="00C76977"/>
    <w:rsid w:val="00C76A4F"/>
    <w:rsid w:val="00C76E89"/>
    <w:rsid w:val="00C7711B"/>
    <w:rsid w:val="00C771AC"/>
    <w:rsid w:val="00C77273"/>
    <w:rsid w:val="00C77324"/>
    <w:rsid w:val="00C7746C"/>
    <w:rsid w:val="00C77491"/>
    <w:rsid w:val="00C77707"/>
    <w:rsid w:val="00C778D0"/>
    <w:rsid w:val="00C7790C"/>
    <w:rsid w:val="00C7799F"/>
    <w:rsid w:val="00C77A40"/>
    <w:rsid w:val="00C77D66"/>
    <w:rsid w:val="00C77DE7"/>
    <w:rsid w:val="00C77E26"/>
    <w:rsid w:val="00C77E4C"/>
    <w:rsid w:val="00C77E9F"/>
    <w:rsid w:val="00C800D4"/>
    <w:rsid w:val="00C80141"/>
    <w:rsid w:val="00C8044F"/>
    <w:rsid w:val="00C804A8"/>
    <w:rsid w:val="00C804FC"/>
    <w:rsid w:val="00C80687"/>
    <w:rsid w:val="00C806AA"/>
    <w:rsid w:val="00C806FD"/>
    <w:rsid w:val="00C8074C"/>
    <w:rsid w:val="00C80AD1"/>
    <w:rsid w:val="00C80C31"/>
    <w:rsid w:val="00C80CDE"/>
    <w:rsid w:val="00C80DB7"/>
    <w:rsid w:val="00C80DBD"/>
    <w:rsid w:val="00C80E20"/>
    <w:rsid w:val="00C80E30"/>
    <w:rsid w:val="00C80FBD"/>
    <w:rsid w:val="00C810A2"/>
    <w:rsid w:val="00C811C7"/>
    <w:rsid w:val="00C81367"/>
    <w:rsid w:val="00C8151B"/>
    <w:rsid w:val="00C81706"/>
    <w:rsid w:val="00C81B2E"/>
    <w:rsid w:val="00C81B74"/>
    <w:rsid w:val="00C81CE0"/>
    <w:rsid w:val="00C81D32"/>
    <w:rsid w:val="00C81DB5"/>
    <w:rsid w:val="00C81E8F"/>
    <w:rsid w:val="00C81EAA"/>
    <w:rsid w:val="00C820E6"/>
    <w:rsid w:val="00C82174"/>
    <w:rsid w:val="00C82275"/>
    <w:rsid w:val="00C825AF"/>
    <w:rsid w:val="00C826A1"/>
    <w:rsid w:val="00C826C7"/>
    <w:rsid w:val="00C82B05"/>
    <w:rsid w:val="00C82C49"/>
    <w:rsid w:val="00C82C91"/>
    <w:rsid w:val="00C82D1C"/>
    <w:rsid w:val="00C82DB5"/>
    <w:rsid w:val="00C82DFD"/>
    <w:rsid w:val="00C830B5"/>
    <w:rsid w:val="00C830F6"/>
    <w:rsid w:val="00C839C9"/>
    <w:rsid w:val="00C83BBE"/>
    <w:rsid w:val="00C83CE2"/>
    <w:rsid w:val="00C83D59"/>
    <w:rsid w:val="00C83E54"/>
    <w:rsid w:val="00C83E77"/>
    <w:rsid w:val="00C83F10"/>
    <w:rsid w:val="00C842BF"/>
    <w:rsid w:val="00C84839"/>
    <w:rsid w:val="00C84939"/>
    <w:rsid w:val="00C84973"/>
    <w:rsid w:val="00C8497B"/>
    <w:rsid w:val="00C84B3B"/>
    <w:rsid w:val="00C84DB0"/>
    <w:rsid w:val="00C84DDC"/>
    <w:rsid w:val="00C84E7F"/>
    <w:rsid w:val="00C84E83"/>
    <w:rsid w:val="00C85078"/>
    <w:rsid w:val="00C850B8"/>
    <w:rsid w:val="00C8531F"/>
    <w:rsid w:val="00C85418"/>
    <w:rsid w:val="00C8546F"/>
    <w:rsid w:val="00C85505"/>
    <w:rsid w:val="00C85654"/>
    <w:rsid w:val="00C856E4"/>
    <w:rsid w:val="00C8577F"/>
    <w:rsid w:val="00C857A2"/>
    <w:rsid w:val="00C85AFA"/>
    <w:rsid w:val="00C85B04"/>
    <w:rsid w:val="00C85B29"/>
    <w:rsid w:val="00C85C74"/>
    <w:rsid w:val="00C85E5A"/>
    <w:rsid w:val="00C85ED2"/>
    <w:rsid w:val="00C8621D"/>
    <w:rsid w:val="00C862AD"/>
    <w:rsid w:val="00C86389"/>
    <w:rsid w:val="00C863E0"/>
    <w:rsid w:val="00C866A3"/>
    <w:rsid w:val="00C866A4"/>
    <w:rsid w:val="00C86709"/>
    <w:rsid w:val="00C867C8"/>
    <w:rsid w:val="00C868CA"/>
    <w:rsid w:val="00C86952"/>
    <w:rsid w:val="00C869F2"/>
    <w:rsid w:val="00C86D8D"/>
    <w:rsid w:val="00C870EF"/>
    <w:rsid w:val="00C87134"/>
    <w:rsid w:val="00C871D2"/>
    <w:rsid w:val="00C871E9"/>
    <w:rsid w:val="00C8724B"/>
    <w:rsid w:val="00C87444"/>
    <w:rsid w:val="00C874F5"/>
    <w:rsid w:val="00C87510"/>
    <w:rsid w:val="00C87514"/>
    <w:rsid w:val="00C875C9"/>
    <w:rsid w:val="00C879EE"/>
    <w:rsid w:val="00C87C17"/>
    <w:rsid w:val="00C87CA5"/>
    <w:rsid w:val="00C87F42"/>
    <w:rsid w:val="00C900FF"/>
    <w:rsid w:val="00C902F3"/>
    <w:rsid w:val="00C904EF"/>
    <w:rsid w:val="00C9055B"/>
    <w:rsid w:val="00C9077C"/>
    <w:rsid w:val="00C90815"/>
    <w:rsid w:val="00C90B1D"/>
    <w:rsid w:val="00C90C29"/>
    <w:rsid w:val="00C90E33"/>
    <w:rsid w:val="00C90E93"/>
    <w:rsid w:val="00C90EB7"/>
    <w:rsid w:val="00C90EEA"/>
    <w:rsid w:val="00C90F8F"/>
    <w:rsid w:val="00C9100F"/>
    <w:rsid w:val="00C910CE"/>
    <w:rsid w:val="00C9129B"/>
    <w:rsid w:val="00C9135E"/>
    <w:rsid w:val="00C914D1"/>
    <w:rsid w:val="00C9157A"/>
    <w:rsid w:val="00C9169E"/>
    <w:rsid w:val="00C91A09"/>
    <w:rsid w:val="00C91B81"/>
    <w:rsid w:val="00C91BA0"/>
    <w:rsid w:val="00C91C82"/>
    <w:rsid w:val="00C91D80"/>
    <w:rsid w:val="00C91FE9"/>
    <w:rsid w:val="00C92029"/>
    <w:rsid w:val="00C9211E"/>
    <w:rsid w:val="00C92290"/>
    <w:rsid w:val="00C92383"/>
    <w:rsid w:val="00C92733"/>
    <w:rsid w:val="00C9288C"/>
    <w:rsid w:val="00C928B4"/>
    <w:rsid w:val="00C928BC"/>
    <w:rsid w:val="00C92AE6"/>
    <w:rsid w:val="00C92B96"/>
    <w:rsid w:val="00C92C0B"/>
    <w:rsid w:val="00C92ED1"/>
    <w:rsid w:val="00C92EEB"/>
    <w:rsid w:val="00C92EF8"/>
    <w:rsid w:val="00C92F7B"/>
    <w:rsid w:val="00C92F80"/>
    <w:rsid w:val="00C9307F"/>
    <w:rsid w:val="00C9313E"/>
    <w:rsid w:val="00C93266"/>
    <w:rsid w:val="00C932C4"/>
    <w:rsid w:val="00C93334"/>
    <w:rsid w:val="00C93722"/>
    <w:rsid w:val="00C93763"/>
    <w:rsid w:val="00C938F4"/>
    <w:rsid w:val="00C93ADB"/>
    <w:rsid w:val="00C93B5D"/>
    <w:rsid w:val="00C93ED6"/>
    <w:rsid w:val="00C93F4F"/>
    <w:rsid w:val="00C93FF6"/>
    <w:rsid w:val="00C9411A"/>
    <w:rsid w:val="00C94264"/>
    <w:rsid w:val="00C943BE"/>
    <w:rsid w:val="00C94489"/>
    <w:rsid w:val="00C945E1"/>
    <w:rsid w:val="00C949C0"/>
    <w:rsid w:val="00C94A0A"/>
    <w:rsid w:val="00C94AC4"/>
    <w:rsid w:val="00C94ACB"/>
    <w:rsid w:val="00C94B7B"/>
    <w:rsid w:val="00C94B9B"/>
    <w:rsid w:val="00C94BF1"/>
    <w:rsid w:val="00C94CD0"/>
    <w:rsid w:val="00C94E2C"/>
    <w:rsid w:val="00C953FC"/>
    <w:rsid w:val="00C95457"/>
    <w:rsid w:val="00C95473"/>
    <w:rsid w:val="00C9555A"/>
    <w:rsid w:val="00C9558E"/>
    <w:rsid w:val="00C955A9"/>
    <w:rsid w:val="00C95849"/>
    <w:rsid w:val="00C95957"/>
    <w:rsid w:val="00C95BA6"/>
    <w:rsid w:val="00C95D55"/>
    <w:rsid w:val="00C95F8F"/>
    <w:rsid w:val="00C9603A"/>
    <w:rsid w:val="00C96105"/>
    <w:rsid w:val="00C9615E"/>
    <w:rsid w:val="00C962A1"/>
    <w:rsid w:val="00C964A5"/>
    <w:rsid w:val="00C966F1"/>
    <w:rsid w:val="00C9686A"/>
    <w:rsid w:val="00C9698B"/>
    <w:rsid w:val="00C96A46"/>
    <w:rsid w:val="00C96AAC"/>
    <w:rsid w:val="00C97007"/>
    <w:rsid w:val="00C97081"/>
    <w:rsid w:val="00C970E3"/>
    <w:rsid w:val="00C970E4"/>
    <w:rsid w:val="00C97158"/>
    <w:rsid w:val="00C971A5"/>
    <w:rsid w:val="00C971EF"/>
    <w:rsid w:val="00C97255"/>
    <w:rsid w:val="00C973A1"/>
    <w:rsid w:val="00C973A9"/>
    <w:rsid w:val="00C9753B"/>
    <w:rsid w:val="00C97633"/>
    <w:rsid w:val="00C9776A"/>
    <w:rsid w:val="00C979EB"/>
    <w:rsid w:val="00C97A8C"/>
    <w:rsid w:val="00C97B25"/>
    <w:rsid w:val="00C97DB7"/>
    <w:rsid w:val="00C97EC9"/>
    <w:rsid w:val="00C97F31"/>
    <w:rsid w:val="00CA025C"/>
    <w:rsid w:val="00CA038A"/>
    <w:rsid w:val="00CA05F5"/>
    <w:rsid w:val="00CA0729"/>
    <w:rsid w:val="00CA078E"/>
    <w:rsid w:val="00CA07F6"/>
    <w:rsid w:val="00CA0844"/>
    <w:rsid w:val="00CA0992"/>
    <w:rsid w:val="00CA0D4B"/>
    <w:rsid w:val="00CA0E84"/>
    <w:rsid w:val="00CA0F6A"/>
    <w:rsid w:val="00CA0F8C"/>
    <w:rsid w:val="00CA1008"/>
    <w:rsid w:val="00CA104E"/>
    <w:rsid w:val="00CA117F"/>
    <w:rsid w:val="00CA11DF"/>
    <w:rsid w:val="00CA1271"/>
    <w:rsid w:val="00CA151F"/>
    <w:rsid w:val="00CA159F"/>
    <w:rsid w:val="00CA15A5"/>
    <w:rsid w:val="00CA1896"/>
    <w:rsid w:val="00CA196C"/>
    <w:rsid w:val="00CA19AE"/>
    <w:rsid w:val="00CA1A79"/>
    <w:rsid w:val="00CA1C00"/>
    <w:rsid w:val="00CA1C3D"/>
    <w:rsid w:val="00CA1D9C"/>
    <w:rsid w:val="00CA1E0E"/>
    <w:rsid w:val="00CA1E77"/>
    <w:rsid w:val="00CA21FB"/>
    <w:rsid w:val="00CA22E9"/>
    <w:rsid w:val="00CA23A3"/>
    <w:rsid w:val="00CA2469"/>
    <w:rsid w:val="00CA250E"/>
    <w:rsid w:val="00CA2592"/>
    <w:rsid w:val="00CA2653"/>
    <w:rsid w:val="00CA2672"/>
    <w:rsid w:val="00CA2721"/>
    <w:rsid w:val="00CA293C"/>
    <w:rsid w:val="00CA2A73"/>
    <w:rsid w:val="00CA2E86"/>
    <w:rsid w:val="00CA2E8F"/>
    <w:rsid w:val="00CA2F29"/>
    <w:rsid w:val="00CA2F96"/>
    <w:rsid w:val="00CA305C"/>
    <w:rsid w:val="00CA30E7"/>
    <w:rsid w:val="00CA31BD"/>
    <w:rsid w:val="00CA3362"/>
    <w:rsid w:val="00CA3389"/>
    <w:rsid w:val="00CA343D"/>
    <w:rsid w:val="00CA3518"/>
    <w:rsid w:val="00CA35DD"/>
    <w:rsid w:val="00CA367B"/>
    <w:rsid w:val="00CA3B5F"/>
    <w:rsid w:val="00CA3D1A"/>
    <w:rsid w:val="00CA3D4B"/>
    <w:rsid w:val="00CA3D8B"/>
    <w:rsid w:val="00CA3D9C"/>
    <w:rsid w:val="00CA3F64"/>
    <w:rsid w:val="00CA40E3"/>
    <w:rsid w:val="00CA4120"/>
    <w:rsid w:val="00CA42DC"/>
    <w:rsid w:val="00CA44A0"/>
    <w:rsid w:val="00CA453B"/>
    <w:rsid w:val="00CA49A5"/>
    <w:rsid w:val="00CA4A78"/>
    <w:rsid w:val="00CA4BC4"/>
    <w:rsid w:val="00CA4BF8"/>
    <w:rsid w:val="00CA4C89"/>
    <w:rsid w:val="00CA4D27"/>
    <w:rsid w:val="00CA4D69"/>
    <w:rsid w:val="00CA4D83"/>
    <w:rsid w:val="00CA4F1B"/>
    <w:rsid w:val="00CA4F4A"/>
    <w:rsid w:val="00CA50D2"/>
    <w:rsid w:val="00CA50DF"/>
    <w:rsid w:val="00CA5126"/>
    <w:rsid w:val="00CA552B"/>
    <w:rsid w:val="00CA5571"/>
    <w:rsid w:val="00CA560F"/>
    <w:rsid w:val="00CA5A48"/>
    <w:rsid w:val="00CA5A61"/>
    <w:rsid w:val="00CA5C8F"/>
    <w:rsid w:val="00CA5C91"/>
    <w:rsid w:val="00CA5E88"/>
    <w:rsid w:val="00CA6016"/>
    <w:rsid w:val="00CA6069"/>
    <w:rsid w:val="00CA6203"/>
    <w:rsid w:val="00CA6323"/>
    <w:rsid w:val="00CA63E7"/>
    <w:rsid w:val="00CA665C"/>
    <w:rsid w:val="00CA68B9"/>
    <w:rsid w:val="00CA691D"/>
    <w:rsid w:val="00CA6A38"/>
    <w:rsid w:val="00CA6A5C"/>
    <w:rsid w:val="00CA6B15"/>
    <w:rsid w:val="00CA6B1D"/>
    <w:rsid w:val="00CA6BFA"/>
    <w:rsid w:val="00CA6DBA"/>
    <w:rsid w:val="00CA7101"/>
    <w:rsid w:val="00CA7121"/>
    <w:rsid w:val="00CA7204"/>
    <w:rsid w:val="00CA7282"/>
    <w:rsid w:val="00CA74F3"/>
    <w:rsid w:val="00CA7566"/>
    <w:rsid w:val="00CA785A"/>
    <w:rsid w:val="00CA7974"/>
    <w:rsid w:val="00CA79A0"/>
    <w:rsid w:val="00CA7C43"/>
    <w:rsid w:val="00CA7C4E"/>
    <w:rsid w:val="00CA7DE7"/>
    <w:rsid w:val="00CA7E08"/>
    <w:rsid w:val="00CA7EF2"/>
    <w:rsid w:val="00CB0102"/>
    <w:rsid w:val="00CB0151"/>
    <w:rsid w:val="00CB01CF"/>
    <w:rsid w:val="00CB021E"/>
    <w:rsid w:val="00CB030D"/>
    <w:rsid w:val="00CB0499"/>
    <w:rsid w:val="00CB0554"/>
    <w:rsid w:val="00CB081F"/>
    <w:rsid w:val="00CB085C"/>
    <w:rsid w:val="00CB089E"/>
    <w:rsid w:val="00CB09C6"/>
    <w:rsid w:val="00CB0B85"/>
    <w:rsid w:val="00CB0BE0"/>
    <w:rsid w:val="00CB0C53"/>
    <w:rsid w:val="00CB0CD5"/>
    <w:rsid w:val="00CB0E10"/>
    <w:rsid w:val="00CB0FBB"/>
    <w:rsid w:val="00CB10E9"/>
    <w:rsid w:val="00CB11A1"/>
    <w:rsid w:val="00CB1407"/>
    <w:rsid w:val="00CB156B"/>
    <w:rsid w:val="00CB1792"/>
    <w:rsid w:val="00CB1888"/>
    <w:rsid w:val="00CB18EC"/>
    <w:rsid w:val="00CB1BC9"/>
    <w:rsid w:val="00CB1C05"/>
    <w:rsid w:val="00CB1FEC"/>
    <w:rsid w:val="00CB202B"/>
    <w:rsid w:val="00CB208A"/>
    <w:rsid w:val="00CB210D"/>
    <w:rsid w:val="00CB215C"/>
    <w:rsid w:val="00CB2424"/>
    <w:rsid w:val="00CB26FE"/>
    <w:rsid w:val="00CB2739"/>
    <w:rsid w:val="00CB287D"/>
    <w:rsid w:val="00CB2B9C"/>
    <w:rsid w:val="00CB2BBD"/>
    <w:rsid w:val="00CB2BC0"/>
    <w:rsid w:val="00CB2EB1"/>
    <w:rsid w:val="00CB2EC0"/>
    <w:rsid w:val="00CB2F43"/>
    <w:rsid w:val="00CB2F8C"/>
    <w:rsid w:val="00CB30D5"/>
    <w:rsid w:val="00CB317B"/>
    <w:rsid w:val="00CB331C"/>
    <w:rsid w:val="00CB332F"/>
    <w:rsid w:val="00CB3534"/>
    <w:rsid w:val="00CB35BB"/>
    <w:rsid w:val="00CB37B2"/>
    <w:rsid w:val="00CB3B19"/>
    <w:rsid w:val="00CB3CE8"/>
    <w:rsid w:val="00CB3F41"/>
    <w:rsid w:val="00CB3F42"/>
    <w:rsid w:val="00CB3FAF"/>
    <w:rsid w:val="00CB3FC8"/>
    <w:rsid w:val="00CB40D2"/>
    <w:rsid w:val="00CB4144"/>
    <w:rsid w:val="00CB4301"/>
    <w:rsid w:val="00CB4327"/>
    <w:rsid w:val="00CB4395"/>
    <w:rsid w:val="00CB442A"/>
    <w:rsid w:val="00CB45B5"/>
    <w:rsid w:val="00CB45BC"/>
    <w:rsid w:val="00CB46B4"/>
    <w:rsid w:val="00CB46D9"/>
    <w:rsid w:val="00CB48F8"/>
    <w:rsid w:val="00CB4A50"/>
    <w:rsid w:val="00CB4A5C"/>
    <w:rsid w:val="00CB4A84"/>
    <w:rsid w:val="00CB4AA0"/>
    <w:rsid w:val="00CB4C48"/>
    <w:rsid w:val="00CB4C9A"/>
    <w:rsid w:val="00CB4D70"/>
    <w:rsid w:val="00CB4D8F"/>
    <w:rsid w:val="00CB4DDE"/>
    <w:rsid w:val="00CB5021"/>
    <w:rsid w:val="00CB506E"/>
    <w:rsid w:val="00CB50C6"/>
    <w:rsid w:val="00CB54FE"/>
    <w:rsid w:val="00CB5654"/>
    <w:rsid w:val="00CB56E5"/>
    <w:rsid w:val="00CB5919"/>
    <w:rsid w:val="00CB5973"/>
    <w:rsid w:val="00CB5BA1"/>
    <w:rsid w:val="00CB5DC6"/>
    <w:rsid w:val="00CB5FC0"/>
    <w:rsid w:val="00CB629A"/>
    <w:rsid w:val="00CB643E"/>
    <w:rsid w:val="00CB6448"/>
    <w:rsid w:val="00CB644F"/>
    <w:rsid w:val="00CB64B3"/>
    <w:rsid w:val="00CB6552"/>
    <w:rsid w:val="00CB661B"/>
    <w:rsid w:val="00CB663F"/>
    <w:rsid w:val="00CB6718"/>
    <w:rsid w:val="00CB6977"/>
    <w:rsid w:val="00CB69B4"/>
    <w:rsid w:val="00CB6AF3"/>
    <w:rsid w:val="00CB6BE2"/>
    <w:rsid w:val="00CB6FF0"/>
    <w:rsid w:val="00CB70B2"/>
    <w:rsid w:val="00CB722C"/>
    <w:rsid w:val="00CB7443"/>
    <w:rsid w:val="00CB7448"/>
    <w:rsid w:val="00CB744B"/>
    <w:rsid w:val="00CB7468"/>
    <w:rsid w:val="00CB7508"/>
    <w:rsid w:val="00CB753A"/>
    <w:rsid w:val="00CB7597"/>
    <w:rsid w:val="00CB76AF"/>
    <w:rsid w:val="00CB7781"/>
    <w:rsid w:val="00CB7784"/>
    <w:rsid w:val="00CB7912"/>
    <w:rsid w:val="00CB7B43"/>
    <w:rsid w:val="00CB7CC6"/>
    <w:rsid w:val="00CC004B"/>
    <w:rsid w:val="00CC0086"/>
    <w:rsid w:val="00CC019A"/>
    <w:rsid w:val="00CC01C7"/>
    <w:rsid w:val="00CC01C8"/>
    <w:rsid w:val="00CC0206"/>
    <w:rsid w:val="00CC0326"/>
    <w:rsid w:val="00CC088D"/>
    <w:rsid w:val="00CC0A14"/>
    <w:rsid w:val="00CC0A98"/>
    <w:rsid w:val="00CC0C2D"/>
    <w:rsid w:val="00CC0C86"/>
    <w:rsid w:val="00CC0CBA"/>
    <w:rsid w:val="00CC0E64"/>
    <w:rsid w:val="00CC0EBC"/>
    <w:rsid w:val="00CC1028"/>
    <w:rsid w:val="00CC10CA"/>
    <w:rsid w:val="00CC1309"/>
    <w:rsid w:val="00CC1325"/>
    <w:rsid w:val="00CC1542"/>
    <w:rsid w:val="00CC1B5A"/>
    <w:rsid w:val="00CC1D24"/>
    <w:rsid w:val="00CC1E37"/>
    <w:rsid w:val="00CC1E8A"/>
    <w:rsid w:val="00CC1EF2"/>
    <w:rsid w:val="00CC1F2F"/>
    <w:rsid w:val="00CC1FC3"/>
    <w:rsid w:val="00CC211E"/>
    <w:rsid w:val="00CC2488"/>
    <w:rsid w:val="00CC24FF"/>
    <w:rsid w:val="00CC252A"/>
    <w:rsid w:val="00CC25F7"/>
    <w:rsid w:val="00CC276E"/>
    <w:rsid w:val="00CC278D"/>
    <w:rsid w:val="00CC2B06"/>
    <w:rsid w:val="00CC2E0F"/>
    <w:rsid w:val="00CC2FE1"/>
    <w:rsid w:val="00CC30F8"/>
    <w:rsid w:val="00CC3162"/>
    <w:rsid w:val="00CC3367"/>
    <w:rsid w:val="00CC3415"/>
    <w:rsid w:val="00CC346C"/>
    <w:rsid w:val="00CC35B2"/>
    <w:rsid w:val="00CC36FE"/>
    <w:rsid w:val="00CC392B"/>
    <w:rsid w:val="00CC3B4B"/>
    <w:rsid w:val="00CC3B9D"/>
    <w:rsid w:val="00CC3E29"/>
    <w:rsid w:val="00CC3E86"/>
    <w:rsid w:val="00CC3FB7"/>
    <w:rsid w:val="00CC423A"/>
    <w:rsid w:val="00CC427A"/>
    <w:rsid w:val="00CC456F"/>
    <w:rsid w:val="00CC4685"/>
    <w:rsid w:val="00CC4997"/>
    <w:rsid w:val="00CC4A15"/>
    <w:rsid w:val="00CC5061"/>
    <w:rsid w:val="00CC509E"/>
    <w:rsid w:val="00CC5333"/>
    <w:rsid w:val="00CC561A"/>
    <w:rsid w:val="00CC5673"/>
    <w:rsid w:val="00CC56A1"/>
    <w:rsid w:val="00CC5952"/>
    <w:rsid w:val="00CC5A06"/>
    <w:rsid w:val="00CC5D19"/>
    <w:rsid w:val="00CC5E0A"/>
    <w:rsid w:val="00CC5E1C"/>
    <w:rsid w:val="00CC5E94"/>
    <w:rsid w:val="00CC5F8C"/>
    <w:rsid w:val="00CC601B"/>
    <w:rsid w:val="00CC60C6"/>
    <w:rsid w:val="00CC6138"/>
    <w:rsid w:val="00CC6172"/>
    <w:rsid w:val="00CC6178"/>
    <w:rsid w:val="00CC61A5"/>
    <w:rsid w:val="00CC61F6"/>
    <w:rsid w:val="00CC653E"/>
    <w:rsid w:val="00CC6667"/>
    <w:rsid w:val="00CC66EA"/>
    <w:rsid w:val="00CC66FA"/>
    <w:rsid w:val="00CC67E0"/>
    <w:rsid w:val="00CC6D22"/>
    <w:rsid w:val="00CC6D5B"/>
    <w:rsid w:val="00CC6F3A"/>
    <w:rsid w:val="00CC6FE8"/>
    <w:rsid w:val="00CC703C"/>
    <w:rsid w:val="00CC708F"/>
    <w:rsid w:val="00CC70FD"/>
    <w:rsid w:val="00CC7164"/>
    <w:rsid w:val="00CC716E"/>
    <w:rsid w:val="00CC72A3"/>
    <w:rsid w:val="00CC739A"/>
    <w:rsid w:val="00CC75F7"/>
    <w:rsid w:val="00CC7632"/>
    <w:rsid w:val="00CC7711"/>
    <w:rsid w:val="00CC7714"/>
    <w:rsid w:val="00CC780C"/>
    <w:rsid w:val="00CC790B"/>
    <w:rsid w:val="00CC7B81"/>
    <w:rsid w:val="00CC7BBA"/>
    <w:rsid w:val="00CC7BEB"/>
    <w:rsid w:val="00CC7C58"/>
    <w:rsid w:val="00CC7DF3"/>
    <w:rsid w:val="00CC7F92"/>
    <w:rsid w:val="00CD0159"/>
    <w:rsid w:val="00CD01B7"/>
    <w:rsid w:val="00CD023A"/>
    <w:rsid w:val="00CD029E"/>
    <w:rsid w:val="00CD07E7"/>
    <w:rsid w:val="00CD0B78"/>
    <w:rsid w:val="00CD0FC2"/>
    <w:rsid w:val="00CD1049"/>
    <w:rsid w:val="00CD142D"/>
    <w:rsid w:val="00CD147A"/>
    <w:rsid w:val="00CD1521"/>
    <w:rsid w:val="00CD1584"/>
    <w:rsid w:val="00CD1679"/>
    <w:rsid w:val="00CD16BD"/>
    <w:rsid w:val="00CD17EF"/>
    <w:rsid w:val="00CD199B"/>
    <w:rsid w:val="00CD1A26"/>
    <w:rsid w:val="00CD1B05"/>
    <w:rsid w:val="00CD1EF2"/>
    <w:rsid w:val="00CD1F6E"/>
    <w:rsid w:val="00CD1FD9"/>
    <w:rsid w:val="00CD237D"/>
    <w:rsid w:val="00CD24E8"/>
    <w:rsid w:val="00CD2832"/>
    <w:rsid w:val="00CD29AE"/>
    <w:rsid w:val="00CD2C04"/>
    <w:rsid w:val="00CD2EDA"/>
    <w:rsid w:val="00CD31C4"/>
    <w:rsid w:val="00CD3201"/>
    <w:rsid w:val="00CD325D"/>
    <w:rsid w:val="00CD32F0"/>
    <w:rsid w:val="00CD3334"/>
    <w:rsid w:val="00CD33F9"/>
    <w:rsid w:val="00CD35F2"/>
    <w:rsid w:val="00CD3693"/>
    <w:rsid w:val="00CD3989"/>
    <w:rsid w:val="00CD3A27"/>
    <w:rsid w:val="00CD3ADA"/>
    <w:rsid w:val="00CD3C8B"/>
    <w:rsid w:val="00CD3CDF"/>
    <w:rsid w:val="00CD3DFE"/>
    <w:rsid w:val="00CD3EFD"/>
    <w:rsid w:val="00CD3F2F"/>
    <w:rsid w:val="00CD40DF"/>
    <w:rsid w:val="00CD4186"/>
    <w:rsid w:val="00CD4249"/>
    <w:rsid w:val="00CD437E"/>
    <w:rsid w:val="00CD43DC"/>
    <w:rsid w:val="00CD4496"/>
    <w:rsid w:val="00CD45A2"/>
    <w:rsid w:val="00CD4668"/>
    <w:rsid w:val="00CD48B1"/>
    <w:rsid w:val="00CD48BF"/>
    <w:rsid w:val="00CD48F4"/>
    <w:rsid w:val="00CD4ADA"/>
    <w:rsid w:val="00CD4B2E"/>
    <w:rsid w:val="00CD4D5D"/>
    <w:rsid w:val="00CD4D87"/>
    <w:rsid w:val="00CD4DE4"/>
    <w:rsid w:val="00CD525A"/>
    <w:rsid w:val="00CD534C"/>
    <w:rsid w:val="00CD53E8"/>
    <w:rsid w:val="00CD5430"/>
    <w:rsid w:val="00CD5532"/>
    <w:rsid w:val="00CD5539"/>
    <w:rsid w:val="00CD5683"/>
    <w:rsid w:val="00CD5719"/>
    <w:rsid w:val="00CD5740"/>
    <w:rsid w:val="00CD5743"/>
    <w:rsid w:val="00CD579B"/>
    <w:rsid w:val="00CD57FE"/>
    <w:rsid w:val="00CD58FF"/>
    <w:rsid w:val="00CD5903"/>
    <w:rsid w:val="00CD5C36"/>
    <w:rsid w:val="00CD5D47"/>
    <w:rsid w:val="00CD5F06"/>
    <w:rsid w:val="00CD5F5A"/>
    <w:rsid w:val="00CD604F"/>
    <w:rsid w:val="00CD607D"/>
    <w:rsid w:val="00CD6214"/>
    <w:rsid w:val="00CD63A8"/>
    <w:rsid w:val="00CD64FA"/>
    <w:rsid w:val="00CD6515"/>
    <w:rsid w:val="00CD6527"/>
    <w:rsid w:val="00CD6565"/>
    <w:rsid w:val="00CD65AA"/>
    <w:rsid w:val="00CD65C2"/>
    <w:rsid w:val="00CD661D"/>
    <w:rsid w:val="00CD664F"/>
    <w:rsid w:val="00CD6707"/>
    <w:rsid w:val="00CD672F"/>
    <w:rsid w:val="00CD680E"/>
    <w:rsid w:val="00CD6A20"/>
    <w:rsid w:val="00CD6AB1"/>
    <w:rsid w:val="00CD6B3F"/>
    <w:rsid w:val="00CD6C1C"/>
    <w:rsid w:val="00CD6C8A"/>
    <w:rsid w:val="00CD6E11"/>
    <w:rsid w:val="00CD6E48"/>
    <w:rsid w:val="00CD6E5E"/>
    <w:rsid w:val="00CD6F1B"/>
    <w:rsid w:val="00CD70E7"/>
    <w:rsid w:val="00CD71D9"/>
    <w:rsid w:val="00CD7371"/>
    <w:rsid w:val="00CD73A9"/>
    <w:rsid w:val="00CD7668"/>
    <w:rsid w:val="00CD7711"/>
    <w:rsid w:val="00CD7A72"/>
    <w:rsid w:val="00CD7B06"/>
    <w:rsid w:val="00CD7BEB"/>
    <w:rsid w:val="00CD7C54"/>
    <w:rsid w:val="00CE0110"/>
    <w:rsid w:val="00CE01AD"/>
    <w:rsid w:val="00CE01D4"/>
    <w:rsid w:val="00CE0627"/>
    <w:rsid w:val="00CE07BB"/>
    <w:rsid w:val="00CE080E"/>
    <w:rsid w:val="00CE0872"/>
    <w:rsid w:val="00CE09EF"/>
    <w:rsid w:val="00CE0B97"/>
    <w:rsid w:val="00CE0F02"/>
    <w:rsid w:val="00CE1064"/>
    <w:rsid w:val="00CE10D9"/>
    <w:rsid w:val="00CE11B0"/>
    <w:rsid w:val="00CE11C3"/>
    <w:rsid w:val="00CE1469"/>
    <w:rsid w:val="00CE1502"/>
    <w:rsid w:val="00CE1AB0"/>
    <w:rsid w:val="00CE1BA7"/>
    <w:rsid w:val="00CE1BB0"/>
    <w:rsid w:val="00CE1C32"/>
    <w:rsid w:val="00CE1CA6"/>
    <w:rsid w:val="00CE1CDF"/>
    <w:rsid w:val="00CE1CE1"/>
    <w:rsid w:val="00CE1D86"/>
    <w:rsid w:val="00CE2011"/>
    <w:rsid w:val="00CE2219"/>
    <w:rsid w:val="00CE25F0"/>
    <w:rsid w:val="00CE288B"/>
    <w:rsid w:val="00CE28E1"/>
    <w:rsid w:val="00CE2B37"/>
    <w:rsid w:val="00CE2B80"/>
    <w:rsid w:val="00CE2DD4"/>
    <w:rsid w:val="00CE2F66"/>
    <w:rsid w:val="00CE3062"/>
    <w:rsid w:val="00CE33E9"/>
    <w:rsid w:val="00CE34DE"/>
    <w:rsid w:val="00CE34F2"/>
    <w:rsid w:val="00CE373C"/>
    <w:rsid w:val="00CE3794"/>
    <w:rsid w:val="00CE3BDE"/>
    <w:rsid w:val="00CE3C64"/>
    <w:rsid w:val="00CE3C8D"/>
    <w:rsid w:val="00CE402C"/>
    <w:rsid w:val="00CE40E3"/>
    <w:rsid w:val="00CE4277"/>
    <w:rsid w:val="00CE427B"/>
    <w:rsid w:val="00CE45C7"/>
    <w:rsid w:val="00CE45DA"/>
    <w:rsid w:val="00CE45F0"/>
    <w:rsid w:val="00CE46A3"/>
    <w:rsid w:val="00CE46A6"/>
    <w:rsid w:val="00CE47CC"/>
    <w:rsid w:val="00CE48AC"/>
    <w:rsid w:val="00CE48F5"/>
    <w:rsid w:val="00CE4A3B"/>
    <w:rsid w:val="00CE4C11"/>
    <w:rsid w:val="00CE4D15"/>
    <w:rsid w:val="00CE4FFC"/>
    <w:rsid w:val="00CE5064"/>
    <w:rsid w:val="00CE517F"/>
    <w:rsid w:val="00CE537F"/>
    <w:rsid w:val="00CE5466"/>
    <w:rsid w:val="00CE5865"/>
    <w:rsid w:val="00CE5AD1"/>
    <w:rsid w:val="00CE5B5D"/>
    <w:rsid w:val="00CE5F1D"/>
    <w:rsid w:val="00CE614F"/>
    <w:rsid w:val="00CE6507"/>
    <w:rsid w:val="00CE6516"/>
    <w:rsid w:val="00CE6578"/>
    <w:rsid w:val="00CE660D"/>
    <w:rsid w:val="00CE661F"/>
    <w:rsid w:val="00CE66FC"/>
    <w:rsid w:val="00CE6886"/>
    <w:rsid w:val="00CE68BF"/>
    <w:rsid w:val="00CE69DA"/>
    <w:rsid w:val="00CE6E98"/>
    <w:rsid w:val="00CE7007"/>
    <w:rsid w:val="00CE71F6"/>
    <w:rsid w:val="00CE7473"/>
    <w:rsid w:val="00CE7492"/>
    <w:rsid w:val="00CE76A3"/>
    <w:rsid w:val="00CE783D"/>
    <w:rsid w:val="00CE79B7"/>
    <w:rsid w:val="00CE7AA0"/>
    <w:rsid w:val="00CE7B03"/>
    <w:rsid w:val="00CE7B08"/>
    <w:rsid w:val="00CE7BB2"/>
    <w:rsid w:val="00CE7EE4"/>
    <w:rsid w:val="00CE7F40"/>
    <w:rsid w:val="00CE7F56"/>
    <w:rsid w:val="00CF017D"/>
    <w:rsid w:val="00CF04D2"/>
    <w:rsid w:val="00CF04DB"/>
    <w:rsid w:val="00CF0526"/>
    <w:rsid w:val="00CF07E9"/>
    <w:rsid w:val="00CF08A5"/>
    <w:rsid w:val="00CF0A85"/>
    <w:rsid w:val="00CF0AAD"/>
    <w:rsid w:val="00CF0CFF"/>
    <w:rsid w:val="00CF0D17"/>
    <w:rsid w:val="00CF0E0D"/>
    <w:rsid w:val="00CF0E51"/>
    <w:rsid w:val="00CF0E9F"/>
    <w:rsid w:val="00CF0F58"/>
    <w:rsid w:val="00CF11FB"/>
    <w:rsid w:val="00CF120E"/>
    <w:rsid w:val="00CF124C"/>
    <w:rsid w:val="00CF127B"/>
    <w:rsid w:val="00CF142E"/>
    <w:rsid w:val="00CF14C0"/>
    <w:rsid w:val="00CF14E5"/>
    <w:rsid w:val="00CF1538"/>
    <w:rsid w:val="00CF16B3"/>
    <w:rsid w:val="00CF176A"/>
    <w:rsid w:val="00CF17F9"/>
    <w:rsid w:val="00CF193A"/>
    <w:rsid w:val="00CF1ADD"/>
    <w:rsid w:val="00CF1B57"/>
    <w:rsid w:val="00CF1BF1"/>
    <w:rsid w:val="00CF1BF9"/>
    <w:rsid w:val="00CF1DA2"/>
    <w:rsid w:val="00CF1DF3"/>
    <w:rsid w:val="00CF2025"/>
    <w:rsid w:val="00CF20E4"/>
    <w:rsid w:val="00CF21F4"/>
    <w:rsid w:val="00CF2298"/>
    <w:rsid w:val="00CF22B3"/>
    <w:rsid w:val="00CF246E"/>
    <w:rsid w:val="00CF2575"/>
    <w:rsid w:val="00CF2591"/>
    <w:rsid w:val="00CF26D2"/>
    <w:rsid w:val="00CF276E"/>
    <w:rsid w:val="00CF28DF"/>
    <w:rsid w:val="00CF2915"/>
    <w:rsid w:val="00CF29C7"/>
    <w:rsid w:val="00CF2B8A"/>
    <w:rsid w:val="00CF2C13"/>
    <w:rsid w:val="00CF2E3C"/>
    <w:rsid w:val="00CF3070"/>
    <w:rsid w:val="00CF3147"/>
    <w:rsid w:val="00CF31CA"/>
    <w:rsid w:val="00CF330D"/>
    <w:rsid w:val="00CF3360"/>
    <w:rsid w:val="00CF3514"/>
    <w:rsid w:val="00CF355B"/>
    <w:rsid w:val="00CF39A1"/>
    <w:rsid w:val="00CF3C60"/>
    <w:rsid w:val="00CF3D37"/>
    <w:rsid w:val="00CF3D52"/>
    <w:rsid w:val="00CF3E12"/>
    <w:rsid w:val="00CF3E63"/>
    <w:rsid w:val="00CF3E6A"/>
    <w:rsid w:val="00CF3ED5"/>
    <w:rsid w:val="00CF4051"/>
    <w:rsid w:val="00CF413A"/>
    <w:rsid w:val="00CF43BB"/>
    <w:rsid w:val="00CF457F"/>
    <w:rsid w:val="00CF47FA"/>
    <w:rsid w:val="00CF4977"/>
    <w:rsid w:val="00CF4AAC"/>
    <w:rsid w:val="00CF4BAF"/>
    <w:rsid w:val="00CF4D0F"/>
    <w:rsid w:val="00CF5196"/>
    <w:rsid w:val="00CF530D"/>
    <w:rsid w:val="00CF5385"/>
    <w:rsid w:val="00CF53E2"/>
    <w:rsid w:val="00CF54F1"/>
    <w:rsid w:val="00CF5537"/>
    <w:rsid w:val="00CF561E"/>
    <w:rsid w:val="00CF56C1"/>
    <w:rsid w:val="00CF57C4"/>
    <w:rsid w:val="00CF57FC"/>
    <w:rsid w:val="00CF58CF"/>
    <w:rsid w:val="00CF59E0"/>
    <w:rsid w:val="00CF5A5A"/>
    <w:rsid w:val="00CF5AE9"/>
    <w:rsid w:val="00CF5C1D"/>
    <w:rsid w:val="00CF5C36"/>
    <w:rsid w:val="00CF5C90"/>
    <w:rsid w:val="00CF5E57"/>
    <w:rsid w:val="00CF5F55"/>
    <w:rsid w:val="00CF6006"/>
    <w:rsid w:val="00CF60A0"/>
    <w:rsid w:val="00CF64CD"/>
    <w:rsid w:val="00CF651D"/>
    <w:rsid w:val="00CF6624"/>
    <w:rsid w:val="00CF688A"/>
    <w:rsid w:val="00CF69A9"/>
    <w:rsid w:val="00CF6B69"/>
    <w:rsid w:val="00CF6BAE"/>
    <w:rsid w:val="00CF6BF2"/>
    <w:rsid w:val="00CF6D37"/>
    <w:rsid w:val="00CF6DB1"/>
    <w:rsid w:val="00CF6EE9"/>
    <w:rsid w:val="00CF6F3A"/>
    <w:rsid w:val="00CF708F"/>
    <w:rsid w:val="00CF7093"/>
    <w:rsid w:val="00CF713B"/>
    <w:rsid w:val="00CF7200"/>
    <w:rsid w:val="00CF7279"/>
    <w:rsid w:val="00CF7494"/>
    <w:rsid w:val="00CF74F6"/>
    <w:rsid w:val="00CF7647"/>
    <w:rsid w:val="00CF7910"/>
    <w:rsid w:val="00CF7BF9"/>
    <w:rsid w:val="00CF7C5F"/>
    <w:rsid w:val="00CF7CBB"/>
    <w:rsid w:val="00CF7DFA"/>
    <w:rsid w:val="00CF7E7B"/>
    <w:rsid w:val="00CF7FCF"/>
    <w:rsid w:val="00CF7FF5"/>
    <w:rsid w:val="00D00076"/>
    <w:rsid w:val="00D000BA"/>
    <w:rsid w:val="00D001B3"/>
    <w:rsid w:val="00D00235"/>
    <w:rsid w:val="00D00316"/>
    <w:rsid w:val="00D00372"/>
    <w:rsid w:val="00D0038B"/>
    <w:rsid w:val="00D003F2"/>
    <w:rsid w:val="00D0077F"/>
    <w:rsid w:val="00D008DC"/>
    <w:rsid w:val="00D00912"/>
    <w:rsid w:val="00D009B3"/>
    <w:rsid w:val="00D009B8"/>
    <w:rsid w:val="00D009FA"/>
    <w:rsid w:val="00D00A46"/>
    <w:rsid w:val="00D00AA8"/>
    <w:rsid w:val="00D00E84"/>
    <w:rsid w:val="00D00F99"/>
    <w:rsid w:val="00D0116D"/>
    <w:rsid w:val="00D0119B"/>
    <w:rsid w:val="00D01383"/>
    <w:rsid w:val="00D01757"/>
    <w:rsid w:val="00D01903"/>
    <w:rsid w:val="00D0191C"/>
    <w:rsid w:val="00D019B5"/>
    <w:rsid w:val="00D01A93"/>
    <w:rsid w:val="00D01C79"/>
    <w:rsid w:val="00D01CFD"/>
    <w:rsid w:val="00D01EA0"/>
    <w:rsid w:val="00D01EDE"/>
    <w:rsid w:val="00D01F99"/>
    <w:rsid w:val="00D020C5"/>
    <w:rsid w:val="00D02312"/>
    <w:rsid w:val="00D023F1"/>
    <w:rsid w:val="00D02432"/>
    <w:rsid w:val="00D0245A"/>
    <w:rsid w:val="00D02557"/>
    <w:rsid w:val="00D025FA"/>
    <w:rsid w:val="00D026B2"/>
    <w:rsid w:val="00D0270E"/>
    <w:rsid w:val="00D027CA"/>
    <w:rsid w:val="00D0280E"/>
    <w:rsid w:val="00D02867"/>
    <w:rsid w:val="00D028E3"/>
    <w:rsid w:val="00D028F3"/>
    <w:rsid w:val="00D029F1"/>
    <w:rsid w:val="00D02CED"/>
    <w:rsid w:val="00D02DF5"/>
    <w:rsid w:val="00D02F86"/>
    <w:rsid w:val="00D030A0"/>
    <w:rsid w:val="00D03192"/>
    <w:rsid w:val="00D03385"/>
    <w:rsid w:val="00D0345F"/>
    <w:rsid w:val="00D03521"/>
    <w:rsid w:val="00D03747"/>
    <w:rsid w:val="00D037D0"/>
    <w:rsid w:val="00D03912"/>
    <w:rsid w:val="00D03940"/>
    <w:rsid w:val="00D039D2"/>
    <w:rsid w:val="00D03AB3"/>
    <w:rsid w:val="00D03C66"/>
    <w:rsid w:val="00D03C79"/>
    <w:rsid w:val="00D03D45"/>
    <w:rsid w:val="00D03D69"/>
    <w:rsid w:val="00D03F94"/>
    <w:rsid w:val="00D03FB4"/>
    <w:rsid w:val="00D042BF"/>
    <w:rsid w:val="00D042E4"/>
    <w:rsid w:val="00D0432C"/>
    <w:rsid w:val="00D045C2"/>
    <w:rsid w:val="00D04716"/>
    <w:rsid w:val="00D047CF"/>
    <w:rsid w:val="00D0484F"/>
    <w:rsid w:val="00D0493E"/>
    <w:rsid w:val="00D049E8"/>
    <w:rsid w:val="00D04AED"/>
    <w:rsid w:val="00D04BD6"/>
    <w:rsid w:val="00D04DFB"/>
    <w:rsid w:val="00D04E59"/>
    <w:rsid w:val="00D04E7E"/>
    <w:rsid w:val="00D05021"/>
    <w:rsid w:val="00D050C7"/>
    <w:rsid w:val="00D0514C"/>
    <w:rsid w:val="00D05301"/>
    <w:rsid w:val="00D05398"/>
    <w:rsid w:val="00D0545E"/>
    <w:rsid w:val="00D056FD"/>
    <w:rsid w:val="00D05790"/>
    <w:rsid w:val="00D05A98"/>
    <w:rsid w:val="00D05D08"/>
    <w:rsid w:val="00D05F9F"/>
    <w:rsid w:val="00D05FF6"/>
    <w:rsid w:val="00D06200"/>
    <w:rsid w:val="00D0628C"/>
    <w:rsid w:val="00D062D1"/>
    <w:rsid w:val="00D0643C"/>
    <w:rsid w:val="00D06511"/>
    <w:rsid w:val="00D06527"/>
    <w:rsid w:val="00D06587"/>
    <w:rsid w:val="00D066E1"/>
    <w:rsid w:val="00D06774"/>
    <w:rsid w:val="00D06785"/>
    <w:rsid w:val="00D06830"/>
    <w:rsid w:val="00D06840"/>
    <w:rsid w:val="00D068D2"/>
    <w:rsid w:val="00D06939"/>
    <w:rsid w:val="00D06A9F"/>
    <w:rsid w:val="00D06B68"/>
    <w:rsid w:val="00D06C83"/>
    <w:rsid w:val="00D06C88"/>
    <w:rsid w:val="00D06F5C"/>
    <w:rsid w:val="00D0704B"/>
    <w:rsid w:val="00D07169"/>
    <w:rsid w:val="00D072A3"/>
    <w:rsid w:val="00D072E0"/>
    <w:rsid w:val="00D0741F"/>
    <w:rsid w:val="00D07621"/>
    <w:rsid w:val="00D0773E"/>
    <w:rsid w:val="00D077CD"/>
    <w:rsid w:val="00D0783A"/>
    <w:rsid w:val="00D07873"/>
    <w:rsid w:val="00D0798D"/>
    <w:rsid w:val="00D07A46"/>
    <w:rsid w:val="00D07AA2"/>
    <w:rsid w:val="00D07E63"/>
    <w:rsid w:val="00D07FFD"/>
    <w:rsid w:val="00D1003E"/>
    <w:rsid w:val="00D10073"/>
    <w:rsid w:val="00D1013F"/>
    <w:rsid w:val="00D10330"/>
    <w:rsid w:val="00D10338"/>
    <w:rsid w:val="00D103AE"/>
    <w:rsid w:val="00D10403"/>
    <w:rsid w:val="00D1049B"/>
    <w:rsid w:val="00D104AB"/>
    <w:rsid w:val="00D10532"/>
    <w:rsid w:val="00D10562"/>
    <w:rsid w:val="00D1066B"/>
    <w:rsid w:val="00D10866"/>
    <w:rsid w:val="00D109C9"/>
    <w:rsid w:val="00D109D8"/>
    <w:rsid w:val="00D10A28"/>
    <w:rsid w:val="00D10B11"/>
    <w:rsid w:val="00D10BE2"/>
    <w:rsid w:val="00D10CA6"/>
    <w:rsid w:val="00D10D1A"/>
    <w:rsid w:val="00D11040"/>
    <w:rsid w:val="00D1106E"/>
    <w:rsid w:val="00D111D6"/>
    <w:rsid w:val="00D113A3"/>
    <w:rsid w:val="00D113E1"/>
    <w:rsid w:val="00D1149B"/>
    <w:rsid w:val="00D114A4"/>
    <w:rsid w:val="00D11773"/>
    <w:rsid w:val="00D11879"/>
    <w:rsid w:val="00D11940"/>
    <w:rsid w:val="00D11B3B"/>
    <w:rsid w:val="00D11BFD"/>
    <w:rsid w:val="00D11CA0"/>
    <w:rsid w:val="00D11DAB"/>
    <w:rsid w:val="00D11DE7"/>
    <w:rsid w:val="00D11F55"/>
    <w:rsid w:val="00D12003"/>
    <w:rsid w:val="00D120DA"/>
    <w:rsid w:val="00D12151"/>
    <w:rsid w:val="00D1229D"/>
    <w:rsid w:val="00D1231B"/>
    <w:rsid w:val="00D123E7"/>
    <w:rsid w:val="00D126DF"/>
    <w:rsid w:val="00D12856"/>
    <w:rsid w:val="00D12879"/>
    <w:rsid w:val="00D128E9"/>
    <w:rsid w:val="00D129E2"/>
    <w:rsid w:val="00D12CB3"/>
    <w:rsid w:val="00D12DC6"/>
    <w:rsid w:val="00D1315C"/>
    <w:rsid w:val="00D133F2"/>
    <w:rsid w:val="00D135A9"/>
    <w:rsid w:val="00D135EE"/>
    <w:rsid w:val="00D137A6"/>
    <w:rsid w:val="00D139CF"/>
    <w:rsid w:val="00D13A9E"/>
    <w:rsid w:val="00D13AED"/>
    <w:rsid w:val="00D13B73"/>
    <w:rsid w:val="00D13C39"/>
    <w:rsid w:val="00D13CB8"/>
    <w:rsid w:val="00D13DEB"/>
    <w:rsid w:val="00D13F64"/>
    <w:rsid w:val="00D14056"/>
    <w:rsid w:val="00D140ED"/>
    <w:rsid w:val="00D14117"/>
    <w:rsid w:val="00D141F4"/>
    <w:rsid w:val="00D14246"/>
    <w:rsid w:val="00D1438A"/>
    <w:rsid w:val="00D143BA"/>
    <w:rsid w:val="00D145C9"/>
    <w:rsid w:val="00D1461B"/>
    <w:rsid w:val="00D147EC"/>
    <w:rsid w:val="00D1481B"/>
    <w:rsid w:val="00D14A6B"/>
    <w:rsid w:val="00D14C7B"/>
    <w:rsid w:val="00D14CB4"/>
    <w:rsid w:val="00D14E40"/>
    <w:rsid w:val="00D15100"/>
    <w:rsid w:val="00D15130"/>
    <w:rsid w:val="00D15183"/>
    <w:rsid w:val="00D15342"/>
    <w:rsid w:val="00D1543D"/>
    <w:rsid w:val="00D15460"/>
    <w:rsid w:val="00D15749"/>
    <w:rsid w:val="00D15775"/>
    <w:rsid w:val="00D1583C"/>
    <w:rsid w:val="00D15878"/>
    <w:rsid w:val="00D1591C"/>
    <w:rsid w:val="00D159DA"/>
    <w:rsid w:val="00D15BA9"/>
    <w:rsid w:val="00D15CD9"/>
    <w:rsid w:val="00D15F10"/>
    <w:rsid w:val="00D1600E"/>
    <w:rsid w:val="00D160B5"/>
    <w:rsid w:val="00D16209"/>
    <w:rsid w:val="00D162ED"/>
    <w:rsid w:val="00D16366"/>
    <w:rsid w:val="00D163F0"/>
    <w:rsid w:val="00D163F2"/>
    <w:rsid w:val="00D164B0"/>
    <w:rsid w:val="00D16552"/>
    <w:rsid w:val="00D16601"/>
    <w:rsid w:val="00D16617"/>
    <w:rsid w:val="00D16622"/>
    <w:rsid w:val="00D16722"/>
    <w:rsid w:val="00D16AAA"/>
    <w:rsid w:val="00D16B07"/>
    <w:rsid w:val="00D16B45"/>
    <w:rsid w:val="00D16CFF"/>
    <w:rsid w:val="00D16E56"/>
    <w:rsid w:val="00D17034"/>
    <w:rsid w:val="00D171F5"/>
    <w:rsid w:val="00D17427"/>
    <w:rsid w:val="00D174B7"/>
    <w:rsid w:val="00D175EC"/>
    <w:rsid w:val="00D1760F"/>
    <w:rsid w:val="00D1771B"/>
    <w:rsid w:val="00D1775B"/>
    <w:rsid w:val="00D177F2"/>
    <w:rsid w:val="00D17964"/>
    <w:rsid w:val="00D179D7"/>
    <w:rsid w:val="00D17A21"/>
    <w:rsid w:val="00D17ACC"/>
    <w:rsid w:val="00D17ACD"/>
    <w:rsid w:val="00D17AE7"/>
    <w:rsid w:val="00D17E27"/>
    <w:rsid w:val="00D20008"/>
    <w:rsid w:val="00D2014C"/>
    <w:rsid w:val="00D202C0"/>
    <w:rsid w:val="00D20387"/>
    <w:rsid w:val="00D2050F"/>
    <w:rsid w:val="00D206E4"/>
    <w:rsid w:val="00D20A2F"/>
    <w:rsid w:val="00D20A97"/>
    <w:rsid w:val="00D20B57"/>
    <w:rsid w:val="00D20D48"/>
    <w:rsid w:val="00D20DD2"/>
    <w:rsid w:val="00D21123"/>
    <w:rsid w:val="00D211D2"/>
    <w:rsid w:val="00D211F4"/>
    <w:rsid w:val="00D212EB"/>
    <w:rsid w:val="00D21505"/>
    <w:rsid w:val="00D21537"/>
    <w:rsid w:val="00D21691"/>
    <w:rsid w:val="00D2169C"/>
    <w:rsid w:val="00D217EA"/>
    <w:rsid w:val="00D21A27"/>
    <w:rsid w:val="00D21B16"/>
    <w:rsid w:val="00D21C19"/>
    <w:rsid w:val="00D21CBA"/>
    <w:rsid w:val="00D22298"/>
    <w:rsid w:val="00D22309"/>
    <w:rsid w:val="00D22317"/>
    <w:rsid w:val="00D226E0"/>
    <w:rsid w:val="00D2293B"/>
    <w:rsid w:val="00D22CBE"/>
    <w:rsid w:val="00D22CF9"/>
    <w:rsid w:val="00D22DE8"/>
    <w:rsid w:val="00D22F24"/>
    <w:rsid w:val="00D22F7E"/>
    <w:rsid w:val="00D231CE"/>
    <w:rsid w:val="00D233B2"/>
    <w:rsid w:val="00D23550"/>
    <w:rsid w:val="00D23631"/>
    <w:rsid w:val="00D236F1"/>
    <w:rsid w:val="00D23964"/>
    <w:rsid w:val="00D23A6D"/>
    <w:rsid w:val="00D23AA4"/>
    <w:rsid w:val="00D23BCD"/>
    <w:rsid w:val="00D23F0E"/>
    <w:rsid w:val="00D23F12"/>
    <w:rsid w:val="00D23FC7"/>
    <w:rsid w:val="00D24195"/>
    <w:rsid w:val="00D2426B"/>
    <w:rsid w:val="00D2440B"/>
    <w:rsid w:val="00D245F2"/>
    <w:rsid w:val="00D247A8"/>
    <w:rsid w:val="00D24842"/>
    <w:rsid w:val="00D24CAF"/>
    <w:rsid w:val="00D24CCB"/>
    <w:rsid w:val="00D24D85"/>
    <w:rsid w:val="00D24FE7"/>
    <w:rsid w:val="00D24FF5"/>
    <w:rsid w:val="00D25017"/>
    <w:rsid w:val="00D2511E"/>
    <w:rsid w:val="00D251A3"/>
    <w:rsid w:val="00D251A4"/>
    <w:rsid w:val="00D2521E"/>
    <w:rsid w:val="00D2525D"/>
    <w:rsid w:val="00D2559D"/>
    <w:rsid w:val="00D255A1"/>
    <w:rsid w:val="00D25624"/>
    <w:rsid w:val="00D25668"/>
    <w:rsid w:val="00D25B1D"/>
    <w:rsid w:val="00D25B5F"/>
    <w:rsid w:val="00D25CBF"/>
    <w:rsid w:val="00D25D37"/>
    <w:rsid w:val="00D25D96"/>
    <w:rsid w:val="00D25E2D"/>
    <w:rsid w:val="00D25E35"/>
    <w:rsid w:val="00D25FCD"/>
    <w:rsid w:val="00D26008"/>
    <w:rsid w:val="00D26057"/>
    <w:rsid w:val="00D26125"/>
    <w:rsid w:val="00D2615E"/>
    <w:rsid w:val="00D261B4"/>
    <w:rsid w:val="00D26249"/>
    <w:rsid w:val="00D26347"/>
    <w:rsid w:val="00D26351"/>
    <w:rsid w:val="00D26483"/>
    <w:rsid w:val="00D264EA"/>
    <w:rsid w:val="00D266D1"/>
    <w:rsid w:val="00D266FB"/>
    <w:rsid w:val="00D267C3"/>
    <w:rsid w:val="00D2687B"/>
    <w:rsid w:val="00D268F9"/>
    <w:rsid w:val="00D2696D"/>
    <w:rsid w:val="00D269D5"/>
    <w:rsid w:val="00D26A71"/>
    <w:rsid w:val="00D26CBC"/>
    <w:rsid w:val="00D26F6B"/>
    <w:rsid w:val="00D26F8B"/>
    <w:rsid w:val="00D27212"/>
    <w:rsid w:val="00D27415"/>
    <w:rsid w:val="00D27420"/>
    <w:rsid w:val="00D27548"/>
    <w:rsid w:val="00D27747"/>
    <w:rsid w:val="00D27775"/>
    <w:rsid w:val="00D27B12"/>
    <w:rsid w:val="00D27B64"/>
    <w:rsid w:val="00D27BE1"/>
    <w:rsid w:val="00D27D04"/>
    <w:rsid w:val="00D27E37"/>
    <w:rsid w:val="00D27E7B"/>
    <w:rsid w:val="00D27F73"/>
    <w:rsid w:val="00D27FDF"/>
    <w:rsid w:val="00D301B4"/>
    <w:rsid w:val="00D30313"/>
    <w:rsid w:val="00D303C5"/>
    <w:rsid w:val="00D30465"/>
    <w:rsid w:val="00D30698"/>
    <w:rsid w:val="00D30729"/>
    <w:rsid w:val="00D30884"/>
    <w:rsid w:val="00D30908"/>
    <w:rsid w:val="00D30CB4"/>
    <w:rsid w:val="00D30DB5"/>
    <w:rsid w:val="00D30DDB"/>
    <w:rsid w:val="00D30EBC"/>
    <w:rsid w:val="00D30F52"/>
    <w:rsid w:val="00D31009"/>
    <w:rsid w:val="00D31055"/>
    <w:rsid w:val="00D310F6"/>
    <w:rsid w:val="00D3112D"/>
    <w:rsid w:val="00D31600"/>
    <w:rsid w:val="00D3171B"/>
    <w:rsid w:val="00D31828"/>
    <w:rsid w:val="00D3198F"/>
    <w:rsid w:val="00D31C7A"/>
    <w:rsid w:val="00D31CF0"/>
    <w:rsid w:val="00D31D4F"/>
    <w:rsid w:val="00D31DD1"/>
    <w:rsid w:val="00D31FF1"/>
    <w:rsid w:val="00D3202D"/>
    <w:rsid w:val="00D3211D"/>
    <w:rsid w:val="00D32264"/>
    <w:rsid w:val="00D32437"/>
    <w:rsid w:val="00D324B6"/>
    <w:rsid w:val="00D324D5"/>
    <w:rsid w:val="00D32619"/>
    <w:rsid w:val="00D32751"/>
    <w:rsid w:val="00D32867"/>
    <w:rsid w:val="00D3291C"/>
    <w:rsid w:val="00D32A17"/>
    <w:rsid w:val="00D32B74"/>
    <w:rsid w:val="00D32BD3"/>
    <w:rsid w:val="00D32C9F"/>
    <w:rsid w:val="00D32D51"/>
    <w:rsid w:val="00D32EFC"/>
    <w:rsid w:val="00D3301B"/>
    <w:rsid w:val="00D33183"/>
    <w:rsid w:val="00D3343E"/>
    <w:rsid w:val="00D33498"/>
    <w:rsid w:val="00D33730"/>
    <w:rsid w:val="00D33C8B"/>
    <w:rsid w:val="00D33C96"/>
    <w:rsid w:val="00D33D77"/>
    <w:rsid w:val="00D33E60"/>
    <w:rsid w:val="00D33E6E"/>
    <w:rsid w:val="00D33E7D"/>
    <w:rsid w:val="00D33FD6"/>
    <w:rsid w:val="00D3408D"/>
    <w:rsid w:val="00D3409C"/>
    <w:rsid w:val="00D34113"/>
    <w:rsid w:val="00D34178"/>
    <w:rsid w:val="00D3428B"/>
    <w:rsid w:val="00D342DC"/>
    <w:rsid w:val="00D34478"/>
    <w:rsid w:val="00D34663"/>
    <w:rsid w:val="00D34791"/>
    <w:rsid w:val="00D34891"/>
    <w:rsid w:val="00D348B4"/>
    <w:rsid w:val="00D34B3C"/>
    <w:rsid w:val="00D34B6E"/>
    <w:rsid w:val="00D34B8B"/>
    <w:rsid w:val="00D34BA7"/>
    <w:rsid w:val="00D34BF0"/>
    <w:rsid w:val="00D34C17"/>
    <w:rsid w:val="00D34C1E"/>
    <w:rsid w:val="00D34C3A"/>
    <w:rsid w:val="00D34C47"/>
    <w:rsid w:val="00D34C4F"/>
    <w:rsid w:val="00D34E71"/>
    <w:rsid w:val="00D34EEE"/>
    <w:rsid w:val="00D34F0D"/>
    <w:rsid w:val="00D35047"/>
    <w:rsid w:val="00D350B6"/>
    <w:rsid w:val="00D35131"/>
    <w:rsid w:val="00D35477"/>
    <w:rsid w:val="00D354FC"/>
    <w:rsid w:val="00D35690"/>
    <w:rsid w:val="00D35696"/>
    <w:rsid w:val="00D357B3"/>
    <w:rsid w:val="00D35889"/>
    <w:rsid w:val="00D358E8"/>
    <w:rsid w:val="00D35906"/>
    <w:rsid w:val="00D35A4E"/>
    <w:rsid w:val="00D35B1F"/>
    <w:rsid w:val="00D35C19"/>
    <w:rsid w:val="00D35E74"/>
    <w:rsid w:val="00D35E83"/>
    <w:rsid w:val="00D363F9"/>
    <w:rsid w:val="00D36611"/>
    <w:rsid w:val="00D36646"/>
    <w:rsid w:val="00D367B4"/>
    <w:rsid w:val="00D36809"/>
    <w:rsid w:val="00D3687A"/>
    <w:rsid w:val="00D36954"/>
    <w:rsid w:val="00D36A60"/>
    <w:rsid w:val="00D36AF8"/>
    <w:rsid w:val="00D36CC5"/>
    <w:rsid w:val="00D36F52"/>
    <w:rsid w:val="00D3734B"/>
    <w:rsid w:val="00D37549"/>
    <w:rsid w:val="00D375EC"/>
    <w:rsid w:val="00D3778D"/>
    <w:rsid w:val="00D3782F"/>
    <w:rsid w:val="00D3791F"/>
    <w:rsid w:val="00D37AC6"/>
    <w:rsid w:val="00D37BAF"/>
    <w:rsid w:val="00D37C66"/>
    <w:rsid w:val="00D37EB0"/>
    <w:rsid w:val="00D37F18"/>
    <w:rsid w:val="00D37FE4"/>
    <w:rsid w:val="00D401BF"/>
    <w:rsid w:val="00D401EA"/>
    <w:rsid w:val="00D40291"/>
    <w:rsid w:val="00D40300"/>
    <w:rsid w:val="00D404FD"/>
    <w:rsid w:val="00D4056F"/>
    <w:rsid w:val="00D40585"/>
    <w:rsid w:val="00D4063D"/>
    <w:rsid w:val="00D4077B"/>
    <w:rsid w:val="00D4089E"/>
    <w:rsid w:val="00D40B40"/>
    <w:rsid w:val="00D40C71"/>
    <w:rsid w:val="00D40C79"/>
    <w:rsid w:val="00D40C93"/>
    <w:rsid w:val="00D40D66"/>
    <w:rsid w:val="00D40E52"/>
    <w:rsid w:val="00D41085"/>
    <w:rsid w:val="00D41136"/>
    <w:rsid w:val="00D41200"/>
    <w:rsid w:val="00D41302"/>
    <w:rsid w:val="00D4139C"/>
    <w:rsid w:val="00D413E0"/>
    <w:rsid w:val="00D413E4"/>
    <w:rsid w:val="00D41577"/>
    <w:rsid w:val="00D416F6"/>
    <w:rsid w:val="00D41896"/>
    <w:rsid w:val="00D418DB"/>
    <w:rsid w:val="00D418EB"/>
    <w:rsid w:val="00D418F8"/>
    <w:rsid w:val="00D41BE7"/>
    <w:rsid w:val="00D41C48"/>
    <w:rsid w:val="00D41E52"/>
    <w:rsid w:val="00D41EB0"/>
    <w:rsid w:val="00D41F7C"/>
    <w:rsid w:val="00D4218A"/>
    <w:rsid w:val="00D42240"/>
    <w:rsid w:val="00D423FC"/>
    <w:rsid w:val="00D42417"/>
    <w:rsid w:val="00D4241C"/>
    <w:rsid w:val="00D425B9"/>
    <w:rsid w:val="00D4260B"/>
    <w:rsid w:val="00D427DA"/>
    <w:rsid w:val="00D427F9"/>
    <w:rsid w:val="00D42A1A"/>
    <w:rsid w:val="00D42B14"/>
    <w:rsid w:val="00D42D02"/>
    <w:rsid w:val="00D42D84"/>
    <w:rsid w:val="00D42DF7"/>
    <w:rsid w:val="00D42EB7"/>
    <w:rsid w:val="00D431E0"/>
    <w:rsid w:val="00D4337A"/>
    <w:rsid w:val="00D4356D"/>
    <w:rsid w:val="00D43661"/>
    <w:rsid w:val="00D436E7"/>
    <w:rsid w:val="00D437D4"/>
    <w:rsid w:val="00D437F3"/>
    <w:rsid w:val="00D43858"/>
    <w:rsid w:val="00D438FD"/>
    <w:rsid w:val="00D4397F"/>
    <w:rsid w:val="00D43AB2"/>
    <w:rsid w:val="00D43BC9"/>
    <w:rsid w:val="00D43E19"/>
    <w:rsid w:val="00D43EBA"/>
    <w:rsid w:val="00D440C7"/>
    <w:rsid w:val="00D44187"/>
    <w:rsid w:val="00D443E2"/>
    <w:rsid w:val="00D445A1"/>
    <w:rsid w:val="00D445F5"/>
    <w:rsid w:val="00D4462A"/>
    <w:rsid w:val="00D44721"/>
    <w:rsid w:val="00D44829"/>
    <w:rsid w:val="00D448E2"/>
    <w:rsid w:val="00D44A38"/>
    <w:rsid w:val="00D44A53"/>
    <w:rsid w:val="00D44AAE"/>
    <w:rsid w:val="00D44AFB"/>
    <w:rsid w:val="00D44D18"/>
    <w:rsid w:val="00D44D92"/>
    <w:rsid w:val="00D44E01"/>
    <w:rsid w:val="00D4503E"/>
    <w:rsid w:val="00D4504B"/>
    <w:rsid w:val="00D450B0"/>
    <w:rsid w:val="00D4524F"/>
    <w:rsid w:val="00D45262"/>
    <w:rsid w:val="00D45271"/>
    <w:rsid w:val="00D45342"/>
    <w:rsid w:val="00D45511"/>
    <w:rsid w:val="00D45528"/>
    <w:rsid w:val="00D45558"/>
    <w:rsid w:val="00D45573"/>
    <w:rsid w:val="00D456D1"/>
    <w:rsid w:val="00D456E4"/>
    <w:rsid w:val="00D457BD"/>
    <w:rsid w:val="00D457FF"/>
    <w:rsid w:val="00D45ADF"/>
    <w:rsid w:val="00D45C25"/>
    <w:rsid w:val="00D45C82"/>
    <w:rsid w:val="00D45CE5"/>
    <w:rsid w:val="00D45CF4"/>
    <w:rsid w:val="00D45DE5"/>
    <w:rsid w:val="00D45E1C"/>
    <w:rsid w:val="00D45E63"/>
    <w:rsid w:val="00D46072"/>
    <w:rsid w:val="00D460BE"/>
    <w:rsid w:val="00D461E9"/>
    <w:rsid w:val="00D46332"/>
    <w:rsid w:val="00D463A8"/>
    <w:rsid w:val="00D464D4"/>
    <w:rsid w:val="00D465B2"/>
    <w:rsid w:val="00D46673"/>
    <w:rsid w:val="00D467F7"/>
    <w:rsid w:val="00D46976"/>
    <w:rsid w:val="00D469A3"/>
    <w:rsid w:val="00D46ADC"/>
    <w:rsid w:val="00D46CE6"/>
    <w:rsid w:val="00D46D96"/>
    <w:rsid w:val="00D46DD7"/>
    <w:rsid w:val="00D46E98"/>
    <w:rsid w:val="00D470F6"/>
    <w:rsid w:val="00D47323"/>
    <w:rsid w:val="00D47373"/>
    <w:rsid w:val="00D47556"/>
    <w:rsid w:val="00D475D6"/>
    <w:rsid w:val="00D47771"/>
    <w:rsid w:val="00D47A26"/>
    <w:rsid w:val="00D47C4E"/>
    <w:rsid w:val="00D47C92"/>
    <w:rsid w:val="00D47DEC"/>
    <w:rsid w:val="00D47DF2"/>
    <w:rsid w:val="00D47E2F"/>
    <w:rsid w:val="00D5022E"/>
    <w:rsid w:val="00D504BD"/>
    <w:rsid w:val="00D50638"/>
    <w:rsid w:val="00D507E4"/>
    <w:rsid w:val="00D5080F"/>
    <w:rsid w:val="00D509CC"/>
    <w:rsid w:val="00D50C85"/>
    <w:rsid w:val="00D50D8D"/>
    <w:rsid w:val="00D50D98"/>
    <w:rsid w:val="00D50E30"/>
    <w:rsid w:val="00D51050"/>
    <w:rsid w:val="00D51146"/>
    <w:rsid w:val="00D512EB"/>
    <w:rsid w:val="00D515C9"/>
    <w:rsid w:val="00D515F9"/>
    <w:rsid w:val="00D517D8"/>
    <w:rsid w:val="00D517DE"/>
    <w:rsid w:val="00D51865"/>
    <w:rsid w:val="00D51926"/>
    <w:rsid w:val="00D51952"/>
    <w:rsid w:val="00D519F5"/>
    <w:rsid w:val="00D51A1E"/>
    <w:rsid w:val="00D51B1E"/>
    <w:rsid w:val="00D51B75"/>
    <w:rsid w:val="00D51C62"/>
    <w:rsid w:val="00D51D0C"/>
    <w:rsid w:val="00D52009"/>
    <w:rsid w:val="00D52083"/>
    <w:rsid w:val="00D520D0"/>
    <w:rsid w:val="00D52183"/>
    <w:rsid w:val="00D52273"/>
    <w:rsid w:val="00D5249B"/>
    <w:rsid w:val="00D525EC"/>
    <w:rsid w:val="00D52694"/>
    <w:rsid w:val="00D527EC"/>
    <w:rsid w:val="00D527F9"/>
    <w:rsid w:val="00D52AE5"/>
    <w:rsid w:val="00D52BAB"/>
    <w:rsid w:val="00D52BB3"/>
    <w:rsid w:val="00D52ED8"/>
    <w:rsid w:val="00D530F4"/>
    <w:rsid w:val="00D5312B"/>
    <w:rsid w:val="00D5320D"/>
    <w:rsid w:val="00D53400"/>
    <w:rsid w:val="00D53501"/>
    <w:rsid w:val="00D53537"/>
    <w:rsid w:val="00D53704"/>
    <w:rsid w:val="00D5372B"/>
    <w:rsid w:val="00D538D3"/>
    <w:rsid w:val="00D5393B"/>
    <w:rsid w:val="00D53A67"/>
    <w:rsid w:val="00D53AB4"/>
    <w:rsid w:val="00D53DA3"/>
    <w:rsid w:val="00D53DC7"/>
    <w:rsid w:val="00D53FE0"/>
    <w:rsid w:val="00D54177"/>
    <w:rsid w:val="00D543AC"/>
    <w:rsid w:val="00D54529"/>
    <w:rsid w:val="00D545A5"/>
    <w:rsid w:val="00D54723"/>
    <w:rsid w:val="00D54747"/>
    <w:rsid w:val="00D54A3B"/>
    <w:rsid w:val="00D54BAD"/>
    <w:rsid w:val="00D54D48"/>
    <w:rsid w:val="00D54DCD"/>
    <w:rsid w:val="00D54DD4"/>
    <w:rsid w:val="00D54E0D"/>
    <w:rsid w:val="00D54E52"/>
    <w:rsid w:val="00D55009"/>
    <w:rsid w:val="00D55164"/>
    <w:rsid w:val="00D5520F"/>
    <w:rsid w:val="00D555AB"/>
    <w:rsid w:val="00D55771"/>
    <w:rsid w:val="00D557BA"/>
    <w:rsid w:val="00D557FB"/>
    <w:rsid w:val="00D558F9"/>
    <w:rsid w:val="00D55931"/>
    <w:rsid w:val="00D55B67"/>
    <w:rsid w:val="00D55C76"/>
    <w:rsid w:val="00D55C8E"/>
    <w:rsid w:val="00D55E72"/>
    <w:rsid w:val="00D5600D"/>
    <w:rsid w:val="00D56070"/>
    <w:rsid w:val="00D5627B"/>
    <w:rsid w:val="00D5641C"/>
    <w:rsid w:val="00D564AB"/>
    <w:rsid w:val="00D565D6"/>
    <w:rsid w:val="00D566D9"/>
    <w:rsid w:val="00D566E1"/>
    <w:rsid w:val="00D5679C"/>
    <w:rsid w:val="00D569E6"/>
    <w:rsid w:val="00D56B31"/>
    <w:rsid w:val="00D56C3E"/>
    <w:rsid w:val="00D56D37"/>
    <w:rsid w:val="00D56D79"/>
    <w:rsid w:val="00D56D87"/>
    <w:rsid w:val="00D56E7A"/>
    <w:rsid w:val="00D56F2F"/>
    <w:rsid w:val="00D56F7B"/>
    <w:rsid w:val="00D56F86"/>
    <w:rsid w:val="00D57135"/>
    <w:rsid w:val="00D57239"/>
    <w:rsid w:val="00D57286"/>
    <w:rsid w:val="00D5737F"/>
    <w:rsid w:val="00D57491"/>
    <w:rsid w:val="00D57533"/>
    <w:rsid w:val="00D5772E"/>
    <w:rsid w:val="00D57734"/>
    <w:rsid w:val="00D5773E"/>
    <w:rsid w:val="00D57772"/>
    <w:rsid w:val="00D57835"/>
    <w:rsid w:val="00D578A0"/>
    <w:rsid w:val="00D578C2"/>
    <w:rsid w:val="00D57922"/>
    <w:rsid w:val="00D5798A"/>
    <w:rsid w:val="00D57AE9"/>
    <w:rsid w:val="00D57FC7"/>
    <w:rsid w:val="00D601DC"/>
    <w:rsid w:val="00D6021A"/>
    <w:rsid w:val="00D602E2"/>
    <w:rsid w:val="00D60329"/>
    <w:rsid w:val="00D60449"/>
    <w:rsid w:val="00D60505"/>
    <w:rsid w:val="00D60576"/>
    <w:rsid w:val="00D606E9"/>
    <w:rsid w:val="00D60911"/>
    <w:rsid w:val="00D6093D"/>
    <w:rsid w:val="00D60A64"/>
    <w:rsid w:val="00D60A99"/>
    <w:rsid w:val="00D60D04"/>
    <w:rsid w:val="00D60D8F"/>
    <w:rsid w:val="00D60EC9"/>
    <w:rsid w:val="00D60F6B"/>
    <w:rsid w:val="00D60F90"/>
    <w:rsid w:val="00D60F93"/>
    <w:rsid w:val="00D6129C"/>
    <w:rsid w:val="00D61602"/>
    <w:rsid w:val="00D6165D"/>
    <w:rsid w:val="00D616C0"/>
    <w:rsid w:val="00D617A7"/>
    <w:rsid w:val="00D61C4E"/>
    <w:rsid w:val="00D61D21"/>
    <w:rsid w:val="00D61D3C"/>
    <w:rsid w:val="00D620F9"/>
    <w:rsid w:val="00D6214A"/>
    <w:rsid w:val="00D621B9"/>
    <w:rsid w:val="00D622DF"/>
    <w:rsid w:val="00D623CE"/>
    <w:rsid w:val="00D6248E"/>
    <w:rsid w:val="00D625E1"/>
    <w:rsid w:val="00D626B7"/>
    <w:rsid w:val="00D626DC"/>
    <w:rsid w:val="00D62A6C"/>
    <w:rsid w:val="00D62A96"/>
    <w:rsid w:val="00D62F75"/>
    <w:rsid w:val="00D62FD5"/>
    <w:rsid w:val="00D63181"/>
    <w:rsid w:val="00D63296"/>
    <w:rsid w:val="00D63464"/>
    <w:rsid w:val="00D6354F"/>
    <w:rsid w:val="00D635DD"/>
    <w:rsid w:val="00D63744"/>
    <w:rsid w:val="00D6390A"/>
    <w:rsid w:val="00D6398E"/>
    <w:rsid w:val="00D63A51"/>
    <w:rsid w:val="00D63B2B"/>
    <w:rsid w:val="00D63B6D"/>
    <w:rsid w:val="00D63C4F"/>
    <w:rsid w:val="00D63DE8"/>
    <w:rsid w:val="00D6415C"/>
    <w:rsid w:val="00D644A3"/>
    <w:rsid w:val="00D644C1"/>
    <w:rsid w:val="00D6459F"/>
    <w:rsid w:val="00D645EE"/>
    <w:rsid w:val="00D6477B"/>
    <w:rsid w:val="00D64889"/>
    <w:rsid w:val="00D64954"/>
    <w:rsid w:val="00D64A12"/>
    <w:rsid w:val="00D64A4F"/>
    <w:rsid w:val="00D64ABF"/>
    <w:rsid w:val="00D64AC0"/>
    <w:rsid w:val="00D64E6D"/>
    <w:rsid w:val="00D651A8"/>
    <w:rsid w:val="00D65382"/>
    <w:rsid w:val="00D65516"/>
    <w:rsid w:val="00D657BE"/>
    <w:rsid w:val="00D65888"/>
    <w:rsid w:val="00D65935"/>
    <w:rsid w:val="00D65D38"/>
    <w:rsid w:val="00D65D96"/>
    <w:rsid w:val="00D65DDD"/>
    <w:rsid w:val="00D65F20"/>
    <w:rsid w:val="00D66053"/>
    <w:rsid w:val="00D6615E"/>
    <w:rsid w:val="00D662CF"/>
    <w:rsid w:val="00D66478"/>
    <w:rsid w:val="00D6663D"/>
    <w:rsid w:val="00D666DA"/>
    <w:rsid w:val="00D666E7"/>
    <w:rsid w:val="00D66787"/>
    <w:rsid w:val="00D668D4"/>
    <w:rsid w:val="00D669D8"/>
    <w:rsid w:val="00D66B53"/>
    <w:rsid w:val="00D66BD5"/>
    <w:rsid w:val="00D66E48"/>
    <w:rsid w:val="00D66F40"/>
    <w:rsid w:val="00D66FA9"/>
    <w:rsid w:val="00D671C1"/>
    <w:rsid w:val="00D67263"/>
    <w:rsid w:val="00D67355"/>
    <w:rsid w:val="00D67472"/>
    <w:rsid w:val="00D6757C"/>
    <w:rsid w:val="00D6777C"/>
    <w:rsid w:val="00D67878"/>
    <w:rsid w:val="00D679AB"/>
    <w:rsid w:val="00D67A52"/>
    <w:rsid w:val="00D67B37"/>
    <w:rsid w:val="00D67B5F"/>
    <w:rsid w:val="00D67BD4"/>
    <w:rsid w:val="00D67CB1"/>
    <w:rsid w:val="00D67D33"/>
    <w:rsid w:val="00D67DF2"/>
    <w:rsid w:val="00D67F2B"/>
    <w:rsid w:val="00D70148"/>
    <w:rsid w:val="00D701D1"/>
    <w:rsid w:val="00D701F2"/>
    <w:rsid w:val="00D7021F"/>
    <w:rsid w:val="00D7049D"/>
    <w:rsid w:val="00D705C8"/>
    <w:rsid w:val="00D70639"/>
    <w:rsid w:val="00D707D2"/>
    <w:rsid w:val="00D70ABC"/>
    <w:rsid w:val="00D70B1B"/>
    <w:rsid w:val="00D70B63"/>
    <w:rsid w:val="00D70E51"/>
    <w:rsid w:val="00D70E5F"/>
    <w:rsid w:val="00D71127"/>
    <w:rsid w:val="00D7138D"/>
    <w:rsid w:val="00D71496"/>
    <w:rsid w:val="00D714A6"/>
    <w:rsid w:val="00D71563"/>
    <w:rsid w:val="00D715B4"/>
    <w:rsid w:val="00D715EF"/>
    <w:rsid w:val="00D719AF"/>
    <w:rsid w:val="00D71A45"/>
    <w:rsid w:val="00D71BD9"/>
    <w:rsid w:val="00D71BE3"/>
    <w:rsid w:val="00D71DE7"/>
    <w:rsid w:val="00D71E12"/>
    <w:rsid w:val="00D71E18"/>
    <w:rsid w:val="00D7209D"/>
    <w:rsid w:val="00D72137"/>
    <w:rsid w:val="00D72140"/>
    <w:rsid w:val="00D7229A"/>
    <w:rsid w:val="00D72360"/>
    <w:rsid w:val="00D72449"/>
    <w:rsid w:val="00D72456"/>
    <w:rsid w:val="00D724BA"/>
    <w:rsid w:val="00D72546"/>
    <w:rsid w:val="00D72590"/>
    <w:rsid w:val="00D7269B"/>
    <w:rsid w:val="00D727BC"/>
    <w:rsid w:val="00D7282D"/>
    <w:rsid w:val="00D728B5"/>
    <w:rsid w:val="00D72B88"/>
    <w:rsid w:val="00D72B9E"/>
    <w:rsid w:val="00D72C76"/>
    <w:rsid w:val="00D72C7C"/>
    <w:rsid w:val="00D72E28"/>
    <w:rsid w:val="00D72E4B"/>
    <w:rsid w:val="00D72E58"/>
    <w:rsid w:val="00D73118"/>
    <w:rsid w:val="00D7312A"/>
    <w:rsid w:val="00D7346C"/>
    <w:rsid w:val="00D734E4"/>
    <w:rsid w:val="00D73686"/>
    <w:rsid w:val="00D73732"/>
    <w:rsid w:val="00D73762"/>
    <w:rsid w:val="00D73812"/>
    <w:rsid w:val="00D738D3"/>
    <w:rsid w:val="00D73B9A"/>
    <w:rsid w:val="00D73C5E"/>
    <w:rsid w:val="00D73C7B"/>
    <w:rsid w:val="00D73CA7"/>
    <w:rsid w:val="00D73CDF"/>
    <w:rsid w:val="00D73D94"/>
    <w:rsid w:val="00D73E4D"/>
    <w:rsid w:val="00D73EF9"/>
    <w:rsid w:val="00D73F99"/>
    <w:rsid w:val="00D7404E"/>
    <w:rsid w:val="00D741A9"/>
    <w:rsid w:val="00D74276"/>
    <w:rsid w:val="00D7453E"/>
    <w:rsid w:val="00D74782"/>
    <w:rsid w:val="00D748AD"/>
    <w:rsid w:val="00D74983"/>
    <w:rsid w:val="00D74A75"/>
    <w:rsid w:val="00D74B1D"/>
    <w:rsid w:val="00D74B75"/>
    <w:rsid w:val="00D74C21"/>
    <w:rsid w:val="00D74DBF"/>
    <w:rsid w:val="00D74DE9"/>
    <w:rsid w:val="00D74E08"/>
    <w:rsid w:val="00D75181"/>
    <w:rsid w:val="00D751B5"/>
    <w:rsid w:val="00D751E5"/>
    <w:rsid w:val="00D75393"/>
    <w:rsid w:val="00D75512"/>
    <w:rsid w:val="00D75755"/>
    <w:rsid w:val="00D75955"/>
    <w:rsid w:val="00D759CC"/>
    <w:rsid w:val="00D75A79"/>
    <w:rsid w:val="00D75BD3"/>
    <w:rsid w:val="00D75CE9"/>
    <w:rsid w:val="00D75FBA"/>
    <w:rsid w:val="00D7609F"/>
    <w:rsid w:val="00D760F3"/>
    <w:rsid w:val="00D7613C"/>
    <w:rsid w:val="00D76267"/>
    <w:rsid w:val="00D762BD"/>
    <w:rsid w:val="00D7631B"/>
    <w:rsid w:val="00D763F8"/>
    <w:rsid w:val="00D765C5"/>
    <w:rsid w:val="00D7661B"/>
    <w:rsid w:val="00D7683A"/>
    <w:rsid w:val="00D76A67"/>
    <w:rsid w:val="00D76C2F"/>
    <w:rsid w:val="00D76E28"/>
    <w:rsid w:val="00D76E4B"/>
    <w:rsid w:val="00D76EF9"/>
    <w:rsid w:val="00D76F18"/>
    <w:rsid w:val="00D7706E"/>
    <w:rsid w:val="00D770DB"/>
    <w:rsid w:val="00D770ED"/>
    <w:rsid w:val="00D7728B"/>
    <w:rsid w:val="00D772A3"/>
    <w:rsid w:val="00D77354"/>
    <w:rsid w:val="00D77366"/>
    <w:rsid w:val="00D773A7"/>
    <w:rsid w:val="00D774E1"/>
    <w:rsid w:val="00D774E5"/>
    <w:rsid w:val="00D77526"/>
    <w:rsid w:val="00D77625"/>
    <w:rsid w:val="00D777AE"/>
    <w:rsid w:val="00D7798F"/>
    <w:rsid w:val="00D77DB7"/>
    <w:rsid w:val="00D77DFE"/>
    <w:rsid w:val="00D77E37"/>
    <w:rsid w:val="00D80036"/>
    <w:rsid w:val="00D80184"/>
    <w:rsid w:val="00D8068D"/>
    <w:rsid w:val="00D808F3"/>
    <w:rsid w:val="00D809B1"/>
    <w:rsid w:val="00D80A41"/>
    <w:rsid w:val="00D80AED"/>
    <w:rsid w:val="00D80BC4"/>
    <w:rsid w:val="00D80CEB"/>
    <w:rsid w:val="00D80D79"/>
    <w:rsid w:val="00D80EA8"/>
    <w:rsid w:val="00D80FDC"/>
    <w:rsid w:val="00D810D2"/>
    <w:rsid w:val="00D810F7"/>
    <w:rsid w:val="00D812D9"/>
    <w:rsid w:val="00D813B1"/>
    <w:rsid w:val="00D813C1"/>
    <w:rsid w:val="00D813CF"/>
    <w:rsid w:val="00D814F0"/>
    <w:rsid w:val="00D815A4"/>
    <w:rsid w:val="00D816BC"/>
    <w:rsid w:val="00D8172B"/>
    <w:rsid w:val="00D81759"/>
    <w:rsid w:val="00D81994"/>
    <w:rsid w:val="00D81C23"/>
    <w:rsid w:val="00D81C90"/>
    <w:rsid w:val="00D81DE4"/>
    <w:rsid w:val="00D81DF8"/>
    <w:rsid w:val="00D81E66"/>
    <w:rsid w:val="00D81ED2"/>
    <w:rsid w:val="00D82120"/>
    <w:rsid w:val="00D821DA"/>
    <w:rsid w:val="00D8246C"/>
    <w:rsid w:val="00D8259F"/>
    <w:rsid w:val="00D828AB"/>
    <w:rsid w:val="00D82A6A"/>
    <w:rsid w:val="00D82A91"/>
    <w:rsid w:val="00D82BC7"/>
    <w:rsid w:val="00D82D33"/>
    <w:rsid w:val="00D82D44"/>
    <w:rsid w:val="00D82D74"/>
    <w:rsid w:val="00D8302F"/>
    <w:rsid w:val="00D831CF"/>
    <w:rsid w:val="00D8323A"/>
    <w:rsid w:val="00D8330F"/>
    <w:rsid w:val="00D83312"/>
    <w:rsid w:val="00D83482"/>
    <w:rsid w:val="00D834C3"/>
    <w:rsid w:val="00D835C1"/>
    <w:rsid w:val="00D83666"/>
    <w:rsid w:val="00D83817"/>
    <w:rsid w:val="00D838DA"/>
    <w:rsid w:val="00D8396C"/>
    <w:rsid w:val="00D8397D"/>
    <w:rsid w:val="00D83B51"/>
    <w:rsid w:val="00D83EE6"/>
    <w:rsid w:val="00D840F0"/>
    <w:rsid w:val="00D8414F"/>
    <w:rsid w:val="00D84420"/>
    <w:rsid w:val="00D84490"/>
    <w:rsid w:val="00D84527"/>
    <w:rsid w:val="00D84904"/>
    <w:rsid w:val="00D84C55"/>
    <w:rsid w:val="00D84CE0"/>
    <w:rsid w:val="00D84D2D"/>
    <w:rsid w:val="00D84F09"/>
    <w:rsid w:val="00D85007"/>
    <w:rsid w:val="00D85232"/>
    <w:rsid w:val="00D852E2"/>
    <w:rsid w:val="00D85300"/>
    <w:rsid w:val="00D858E9"/>
    <w:rsid w:val="00D858F6"/>
    <w:rsid w:val="00D85BEC"/>
    <w:rsid w:val="00D85C9E"/>
    <w:rsid w:val="00D85D48"/>
    <w:rsid w:val="00D85EF5"/>
    <w:rsid w:val="00D85F8F"/>
    <w:rsid w:val="00D85FB1"/>
    <w:rsid w:val="00D8605C"/>
    <w:rsid w:val="00D8626E"/>
    <w:rsid w:val="00D86383"/>
    <w:rsid w:val="00D86469"/>
    <w:rsid w:val="00D8652F"/>
    <w:rsid w:val="00D86788"/>
    <w:rsid w:val="00D868BD"/>
    <w:rsid w:val="00D86B72"/>
    <w:rsid w:val="00D86C28"/>
    <w:rsid w:val="00D86CA7"/>
    <w:rsid w:val="00D86D84"/>
    <w:rsid w:val="00D86FA8"/>
    <w:rsid w:val="00D86FDA"/>
    <w:rsid w:val="00D8702A"/>
    <w:rsid w:val="00D87053"/>
    <w:rsid w:val="00D87063"/>
    <w:rsid w:val="00D8716F"/>
    <w:rsid w:val="00D873D4"/>
    <w:rsid w:val="00D876A6"/>
    <w:rsid w:val="00D87905"/>
    <w:rsid w:val="00D87B7D"/>
    <w:rsid w:val="00D87C49"/>
    <w:rsid w:val="00D87C5E"/>
    <w:rsid w:val="00D87E5D"/>
    <w:rsid w:val="00D901D9"/>
    <w:rsid w:val="00D9021E"/>
    <w:rsid w:val="00D902D4"/>
    <w:rsid w:val="00D902DD"/>
    <w:rsid w:val="00D90510"/>
    <w:rsid w:val="00D90564"/>
    <w:rsid w:val="00D905A0"/>
    <w:rsid w:val="00D90629"/>
    <w:rsid w:val="00D9078C"/>
    <w:rsid w:val="00D907AA"/>
    <w:rsid w:val="00D90890"/>
    <w:rsid w:val="00D908B7"/>
    <w:rsid w:val="00D90991"/>
    <w:rsid w:val="00D90A0F"/>
    <w:rsid w:val="00D90BF8"/>
    <w:rsid w:val="00D90C79"/>
    <w:rsid w:val="00D90D3E"/>
    <w:rsid w:val="00D90E0C"/>
    <w:rsid w:val="00D9132F"/>
    <w:rsid w:val="00D91633"/>
    <w:rsid w:val="00D916D9"/>
    <w:rsid w:val="00D916FC"/>
    <w:rsid w:val="00D917AD"/>
    <w:rsid w:val="00D91883"/>
    <w:rsid w:val="00D91A38"/>
    <w:rsid w:val="00D91CD6"/>
    <w:rsid w:val="00D91D2D"/>
    <w:rsid w:val="00D91D52"/>
    <w:rsid w:val="00D91E1D"/>
    <w:rsid w:val="00D91E5B"/>
    <w:rsid w:val="00D9207B"/>
    <w:rsid w:val="00D92208"/>
    <w:rsid w:val="00D925F5"/>
    <w:rsid w:val="00D92679"/>
    <w:rsid w:val="00D929F1"/>
    <w:rsid w:val="00D92A7E"/>
    <w:rsid w:val="00D92B29"/>
    <w:rsid w:val="00D92C18"/>
    <w:rsid w:val="00D92C8F"/>
    <w:rsid w:val="00D92D23"/>
    <w:rsid w:val="00D92E22"/>
    <w:rsid w:val="00D92F1E"/>
    <w:rsid w:val="00D92F32"/>
    <w:rsid w:val="00D9306B"/>
    <w:rsid w:val="00D9312C"/>
    <w:rsid w:val="00D931FD"/>
    <w:rsid w:val="00D9331D"/>
    <w:rsid w:val="00D93624"/>
    <w:rsid w:val="00D93650"/>
    <w:rsid w:val="00D938A8"/>
    <w:rsid w:val="00D939A7"/>
    <w:rsid w:val="00D93ADE"/>
    <w:rsid w:val="00D93C1D"/>
    <w:rsid w:val="00D93F61"/>
    <w:rsid w:val="00D94007"/>
    <w:rsid w:val="00D940F5"/>
    <w:rsid w:val="00D94184"/>
    <w:rsid w:val="00D941C2"/>
    <w:rsid w:val="00D94273"/>
    <w:rsid w:val="00D94C8E"/>
    <w:rsid w:val="00D94E2F"/>
    <w:rsid w:val="00D95004"/>
    <w:rsid w:val="00D95080"/>
    <w:rsid w:val="00D9555C"/>
    <w:rsid w:val="00D95626"/>
    <w:rsid w:val="00D956D7"/>
    <w:rsid w:val="00D957EE"/>
    <w:rsid w:val="00D958A1"/>
    <w:rsid w:val="00D95A5C"/>
    <w:rsid w:val="00D95AED"/>
    <w:rsid w:val="00D95B40"/>
    <w:rsid w:val="00D95CF8"/>
    <w:rsid w:val="00D95D5F"/>
    <w:rsid w:val="00D95E5D"/>
    <w:rsid w:val="00D95EC1"/>
    <w:rsid w:val="00D95ED0"/>
    <w:rsid w:val="00D95F1D"/>
    <w:rsid w:val="00D95F51"/>
    <w:rsid w:val="00D96065"/>
    <w:rsid w:val="00D960F8"/>
    <w:rsid w:val="00D9613A"/>
    <w:rsid w:val="00D96161"/>
    <w:rsid w:val="00D9617B"/>
    <w:rsid w:val="00D96366"/>
    <w:rsid w:val="00D96446"/>
    <w:rsid w:val="00D96518"/>
    <w:rsid w:val="00D96542"/>
    <w:rsid w:val="00D96590"/>
    <w:rsid w:val="00D96598"/>
    <w:rsid w:val="00D965CD"/>
    <w:rsid w:val="00D965EA"/>
    <w:rsid w:val="00D96612"/>
    <w:rsid w:val="00D96707"/>
    <w:rsid w:val="00D96771"/>
    <w:rsid w:val="00D9691F"/>
    <w:rsid w:val="00D96953"/>
    <w:rsid w:val="00D96966"/>
    <w:rsid w:val="00D969F5"/>
    <w:rsid w:val="00D96A2F"/>
    <w:rsid w:val="00D96A32"/>
    <w:rsid w:val="00D96AE1"/>
    <w:rsid w:val="00D96AE3"/>
    <w:rsid w:val="00D96BF0"/>
    <w:rsid w:val="00D96C03"/>
    <w:rsid w:val="00D96C70"/>
    <w:rsid w:val="00D96DCC"/>
    <w:rsid w:val="00D96F5C"/>
    <w:rsid w:val="00D96FB7"/>
    <w:rsid w:val="00D97190"/>
    <w:rsid w:val="00D97385"/>
    <w:rsid w:val="00D973C8"/>
    <w:rsid w:val="00D973DB"/>
    <w:rsid w:val="00D9744D"/>
    <w:rsid w:val="00D974EF"/>
    <w:rsid w:val="00D975CF"/>
    <w:rsid w:val="00D9768B"/>
    <w:rsid w:val="00D977E2"/>
    <w:rsid w:val="00D9787C"/>
    <w:rsid w:val="00D979EA"/>
    <w:rsid w:val="00D97AAC"/>
    <w:rsid w:val="00D97BEC"/>
    <w:rsid w:val="00D97DEE"/>
    <w:rsid w:val="00D97F2E"/>
    <w:rsid w:val="00DA0093"/>
    <w:rsid w:val="00DA00A0"/>
    <w:rsid w:val="00DA01A3"/>
    <w:rsid w:val="00DA028E"/>
    <w:rsid w:val="00DA02B9"/>
    <w:rsid w:val="00DA045D"/>
    <w:rsid w:val="00DA05BB"/>
    <w:rsid w:val="00DA0612"/>
    <w:rsid w:val="00DA06C7"/>
    <w:rsid w:val="00DA088F"/>
    <w:rsid w:val="00DA0A24"/>
    <w:rsid w:val="00DA0ACA"/>
    <w:rsid w:val="00DA0B5C"/>
    <w:rsid w:val="00DA0B92"/>
    <w:rsid w:val="00DA0E1E"/>
    <w:rsid w:val="00DA10FD"/>
    <w:rsid w:val="00DA128A"/>
    <w:rsid w:val="00DA12C9"/>
    <w:rsid w:val="00DA14C7"/>
    <w:rsid w:val="00DA1590"/>
    <w:rsid w:val="00DA18A3"/>
    <w:rsid w:val="00DA19A8"/>
    <w:rsid w:val="00DA19F2"/>
    <w:rsid w:val="00DA1A6B"/>
    <w:rsid w:val="00DA1B3A"/>
    <w:rsid w:val="00DA1B9B"/>
    <w:rsid w:val="00DA1C3A"/>
    <w:rsid w:val="00DA1D91"/>
    <w:rsid w:val="00DA1DD6"/>
    <w:rsid w:val="00DA1EDC"/>
    <w:rsid w:val="00DA1F43"/>
    <w:rsid w:val="00DA1F4C"/>
    <w:rsid w:val="00DA21C4"/>
    <w:rsid w:val="00DA223D"/>
    <w:rsid w:val="00DA22B9"/>
    <w:rsid w:val="00DA243F"/>
    <w:rsid w:val="00DA25DA"/>
    <w:rsid w:val="00DA27F4"/>
    <w:rsid w:val="00DA27F7"/>
    <w:rsid w:val="00DA2841"/>
    <w:rsid w:val="00DA286C"/>
    <w:rsid w:val="00DA30E3"/>
    <w:rsid w:val="00DA3256"/>
    <w:rsid w:val="00DA337D"/>
    <w:rsid w:val="00DA33C7"/>
    <w:rsid w:val="00DA3489"/>
    <w:rsid w:val="00DA375B"/>
    <w:rsid w:val="00DA3A98"/>
    <w:rsid w:val="00DA3AF2"/>
    <w:rsid w:val="00DA3CF3"/>
    <w:rsid w:val="00DA3CF7"/>
    <w:rsid w:val="00DA3D6D"/>
    <w:rsid w:val="00DA3DFE"/>
    <w:rsid w:val="00DA3F2A"/>
    <w:rsid w:val="00DA40FD"/>
    <w:rsid w:val="00DA42B1"/>
    <w:rsid w:val="00DA42EA"/>
    <w:rsid w:val="00DA43DD"/>
    <w:rsid w:val="00DA4809"/>
    <w:rsid w:val="00DA49C1"/>
    <w:rsid w:val="00DA4BE5"/>
    <w:rsid w:val="00DA4D19"/>
    <w:rsid w:val="00DA4DA1"/>
    <w:rsid w:val="00DA5146"/>
    <w:rsid w:val="00DA51FE"/>
    <w:rsid w:val="00DA5285"/>
    <w:rsid w:val="00DA585B"/>
    <w:rsid w:val="00DA58F7"/>
    <w:rsid w:val="00DA5BE9"/>
    <w:rsid w:val="00DA5C41"/>
    <w:rsid w:val="00DA5C94"/>
    <w:rsid w:val="00DA5D76"/>
    <w:rsid w:val="00DA5DC7"/>
    <w:rsid w:val="00DA5E8D"/>
    <w:rsid w:val="00DA5EF9"/>
    <w:rsid w:val="00DA5F7B"/>
    <w:rsid w:val="00DA60C8"/>
    <w:rsid w:val="00DA6115"/>
    <w:rsid w:val="00DA620A"/>
    <w:rsid w:val="00DA6588"/>
    <w:rsid w:val="00DA6601"/>
    <w:rsid w:val="00DA6692"/>
    <w:rsid w:val="00DA66A5"/>
    <w:rsid w:val="00DA6732"/>
    <w:rsid w:val="00DA67F4"/>
    <w:rsid w:val="00DA68CA"/>
    <w:rsid w:val="00DA691B"/>
    <w:rsid w:val="00DA6AD4"/>
    <w:rsid w:val="00DA6B31"/>
    <w:rsid w:val="00DA6C0D"/>
    <w:rsid w:val="00DA6CF7"/>
    <w:rsid w:val="00DA6D07"/>
    <w:rsid w:val="00DA6E88"/>
    <w:rsid w:val="00DA6F0B"/>
    <w:rsid w:val="00DA70C8"/>
    <w:rsid w:val="00DA71A6"/>
    <w:rsid w:val="00DA72C2"/>
    <w:rsid w:val="00DA7335"/>
    <w:rsid w:val="00DA7515"/>
    <w:rsid w:val="00DA769F"/>
    <w:rsid w:val="00DA772A"/>
    <w:rsid w:val="00DA78DF"/>
    <w:rsid w:val="00DA7952"/>
    <w:rsid w:val="00DA7A69"/>
    <w:rsid w:val="00DA7AB1"/>
    <w:rsid w:val="00DA7D1F"/>
    <w:rsid w:val="00DA7D74"/>
    <w:rsid w:val="00DA7E28"/>
    <w:rsid w:val="00DA7E29"/>
    <w:rsid w:val="00DA7FB6"/>
    <w:rsid w:val="00DA7FEA"/>
    <w:rsid w:val="00DB034A"/>
    <w:rsid w:val="00DB0619"/>
    <w:rsid w:val="00DB0791"/>
    <w:rsid w:val="00DB07E8"/>
    <w:rsid w:val="00DB0855"/>
    <w:rsid w:val="00DB0874"/>
    <w:rsid w:val="00DB0907"/>
    <w:rsid w:val="00DB090F"/>
    <w:rsid w:val="00DB0991"/>
    <w:rsid w:val="00DB0B03"/>
    <w:rsid w:val="00DB0BB6"/>
    <w:rsid w:val="00DB0C78"/>
    <w:rsid w:val="00DB0C91"/>
    <w:rsid w:val="00DB0D83"/>
    <w:rsid w:val="00DB0DA4"/>
    <w:rsid w:val="00DB0FD4"/>
    <w:rsid w:val="00DB0FE0"/>
    <w:rsid w:val="00DB0FF5"/>
    <w:rsid w:val="00DB1169"/>
    <w:rsid w:val="00DB1264"/>
    <w:rsid w:val="00DB1583"/>
    <w:rsid w:val="00DB1642"/>
    <w:rsid w:val="00DB1701"/>
    <w:rsid w:val="00DB1748"/>
    <w:rsid w:val="00DB1851"/>
    <w:rsid w:val="00DB19E5"/>
    <w:rsid w:val="00DB1A23"/>
    <w:rsid w:val="00DB1AC6"/>
    <w:rsid w:val="00DB1C8F"/>
    <w:rsid w:val="00DB1CF9"/>
    <w:rsid w:val="00DB1E5F"/>
    <w:rsid w:val="00DB1F4F"/>
    <w:rsid w:val="00DB1F6C"/>
    <w:rsid w:val="00DB200D"/>
    <w:rsid w:val="00DB229E"/>
    <w:rsid w:val="00DB2648"/>
    <w:rsid w:val="00DB265E"/>
    <w:rsid w:val="00DB269B"/>
    <w:rsid w:val="00DB27AE"/>
    <w:rsid w:val="00DB2840"/>
    <w:rsid w:val="00DB28C6"/>
    <w:rsid w:val="00DB29DE"/>
    <w:rsid w:val="00DB2A0D"/>
    <w:rsid w:val="00DB2ACE"/>
    <w:rsid w:val="00DB2D51"/>
    <w:rsid w:val="00DB2F14"/>
    <w:rsid w:val="00DB31EE"/>
    <w:rsid w:val="00DB32F7"/>
    <w:rsid w:val="00DB33BA"/>
    <w:rsid w:val="00DB344A"/>
    <w:rsid w:val="00DB34A1"/>
    <w:rsid w:val="00DB371F"/>
    <w:rsid w:val="00DB3753"/>
    <w:rsid w:val="00DB382F"/>
    <w:rsid w:val="00DB3847"/>
    <w:rsid w:val="00DB3ACB"/>
    <w:rsid w:val="00DB3B35"/>
    <w:rsid w:val="00DB3BA2"/>
    <w:rsid w:val="00DB3CF9"/>
    <w:rsid w:val="00DB3D91"/>
    <w:rsid w:val="00DB407B"/>
    <w:rsid w:val="00DB4117"/>
    <w:rsid w:val="00DB4337"/>
    <w:rsid w:val="00DB4AD3"/>
    <w:rsid w:val="00DB4ADA"/>
    <w:rsid w:val="00DB4AE1"/>
    <w:rsid w:val="00DB5057"/>
    <w:rsid w:val="00DB507A"/>
    <w:rsid w:val="00DB5098"/>
    <w:rsid w:val="00DB52B1"/>
    <w:rsid w:val="00DB5491"/>
    <w:rsid w:val="00DB561D"/>
    <w:rsid w:val="00DB56D4"/>
    <w:rsid w:val="00DB58AB"/>
    <w:rsid w:val="00DB5BEA"/>
    <w:rsid w:val="00DB5BEB"/>
    <w:rsid w:val="00DB5E5C"/>
    <w:rsid w:val="00DB5F31"/>
    <w:rsid w:val="00DB5F52"/>
    <w:rsid w:val="00DB5F7F"/>
    <w:rsid w:val="00DB60D4"/>
    <w:rsid w:val="00DB61F8"/>
    <w:rsid w:val="00DB62A5"/>
    <w:rsid w:val="00DB64B3"/>
    <w:rsid w:val="00DB64C1"/>
    <w:rsid w:val="00DB6517"/>
    <w:rsid w:val="00DB68AF"/>
    <w:rsid w:val="00DB69AD"/>
    <w:rsid w:val="00DB6ADD"/>
    <w:rsid w:val="00DB6C56"/>
    <w:rsid w:val="00DB6E3D"/>
    <w:rsid w:val="00DB6F26"/>
    <w:rsid w:val="00DB7005"/>
    <w:rsid w:val="00DB70A8"/>
    <w:rsid w:val="00DB7272"/>
    <w:rsid w:val="00DB72AF"/>
    <w:rsid w:val="00DB72B5"/>
    <w:rsid w:val="00DB72C9"/>
    <w:rsid w:val="00DB7337"/>
    <w:rsid w:val="00DB7560"/>
    <w:rsid w:val="00DB75D7"/>
    <w:rsid w:val="00DB78D1"/>
    <w:rsid w:val="00DB7A31"/>
    <w:rsid w:val="00DB7BA9"/>
    <w:rsid w:val="00DB7C0C"/>
    <w:rsid w:val="00DB7DAA"/>
    <w:rsid w:val="00DB7ECE"/>
    <w:rsid w:val="00DB7FC5"/>
    <w:rsid w:val="00DC00AB"/>
    <w:rsid w:val="00DC00BF"/>
    <w:rsid w:val="00DC0168"/>
    <w:rsid w:val="00DC01AB"/>
    <w:rsid w:val="00DC02B5"/>
    <w:rsid w:val="00DC0351"/>
    <w:rsid w:val="00DC0391"/>
    <w:rsid w:val="00DC03EB"/>
    <w:rsid w:val="00DC0402"/>
    <w:rsid w:val="00DC05D8"/>
    <w:rsid w:val="00DC07A8"/>
    <w:rsid w:val="00DC0A9B"/>
    <w:rsid w:val="00DC0D60"/>
    <w:rsid w:val="00DC10FC"/>
    <w:rsid w:val="00DC111F"/>
    <w:rsid w:val="00DC1255"/>
    <w:rsid w:val="00DC1333"/>
    <w:rsid w:val="00DC15B7"/>
    <w:rsid w:val="00DC15E2"/>
    <w:rsid w:val="00DC16AB"/>
    <w:rsid w:val="00DC16BD"/>
    <w:rsid w:val="00DC1749"/>
    <w:rsid w:val="00DC17F5"/>
    <w:rsid w:val="00DC191A"/>
    <w:rsid w:val="00DC1AA7"/>
    <w:rsid w:val="00DC1B62"/>
    <w:rsid w:val="00DC1C27"/>
    <w:rsid w:val="00DC1C40"/>
    <w:rsid w:val="00DC1C96"/>
    <w:rsid w:val="00DC1DAF"/>
    <w:rsid w:val="00DC1DE6"/>
    <w:rsid w:val="00DC1E4D"/>
    <w:rsid w:val="00DC205B"/>
    <w:rsid w:val="00DC21E2"/>
    <w:rsid w:val="00DC22D6"/>
    <w:rsid w:val="00DC23D7"/>
    <w:rsid w:val="00DC243B"/>
    <w:rsid w:val="00DC24D1"/>
    <w:rsid w:val="00DC24FA"/>
    <w:rsid w:val="00DC2615"/>
    <w:rsid w:val="00DC268C"/>
    <w:rsid w:val="00DC2709"/>
    <w:rsid w:val="00DC2732"/>
    <w:rsid w:val="00DC273D"/>
    <w:rsid w:val="00DC2772"/>
    <w:rsid w:val="00DC2852"/>
    <w:rsid w:val="00DC2887"/>
    <w:rsid w:val="00DC28C6"/>
    <w:rsid w:val="00DC28DD"/>
    <w:rsid w:val="00DC2CBA"/>
    <w:rsid w:val="00DC2D03"/>
    <w:rsid w:val="00DC2E0D"/>
    <w:rsid w:val="00DC3002"/>
    <w:rsid w:val="00DC304B"/>
    <w:rsid w:val="00DC319F"/>
    <w:rsid w:val="00DC3266"/>
    <w:rsid w:val="00DC334B"/>
    <w:rsid w:val="00DC33D0"/>
    <w:rsid w:val="00DC3551"/>
    <w:rsid w:val="00DC36A0"/>
    <w:rsid w:val="00DC370E"/>
    <w:rsid w:val="00DC3793"/>
    <w:rsid w:val="00DC3864"/>
    <w:rsid w:val="00DC3897"/>
    <w:rsid w:val="00DC39B2"/>
    <w:rsid w:val="00DC3B9F"/>
    <w:rsid w:val="00DC3D47"/>
    <w:rsid w:val="00DC3DA4"/>
    <w:rsid w:val="00DC3DDB"/>
    <w:rsid w:val="00DC417A"/>
    <w:rsid w:val="00DC4322"/>
    <w:rsid w:val="00DC46A6"/>
    <w:rsid w:val="00DC46D7"/>
    <w:rsid w:val="00DC473C"/>
    <w:rsid w:val="00DC493D"/>
    <w:rsid w:val="00DC49C3"/>
    <w:rsid w:val="00DC4AD0"/>
    <w:rsid w:val="00DC4C52"/>
    <w:rsid w:val="00DC4E06"/>
    <w:rsid w:val="00DC4E5D"/>
    <w:rsid w:val="00DC4EB8"/>
    <w:rsid w:val="00DC4F93"/>
    <w:rsid w:val="00DC5124"/>
    <w:rsid w:val="00DC517B"/>
    <w:rsid w:val="00DC5288"/>
    <w:rsid w:val="00DC52C0"/>
    <w:rsid w:val="00DC5324"/>
    <w:rsid w:val="00DC56E7"/>
    <w:rsid w:val="00DC56F2"/>
    <w:rsid w:val="00DC5808"/>
    <w:rsid w:val="00DC5963"/>
    <w:rsid w:val="00DC599E"/>
    <w:rsid w:val="00DC5B6F"/>
    <w:rsid w:val="00DC5BCC"/>
    <w:rsid w:val="00DC5D82"/>
    <w:rsid w:val="00DC5DCF"/>
    <w:rsid w:val="00DC5EE8"/>
    <w:rsid w:val="00DC5F17"/>
    <w:rsid w:val="00DC626A"/>
    <w:rsid w:val="00DC6434"/>
    <w:rsid w:val="00DC649D"/>
    <w:rsid w:val="00DC6667"/>
    <w:rsid w:val="00DC6850"/>
    <w:rsid w:val="00DC68CD"/>
    <w:rsid w:val="00DC6A79"/>
    <w:rsid w:val="00DC6AC2"/>
    <w:rsid w:val="00DC6B15"/>
    <w:rsid w:val="00DC6BA7"/>
    <w:rsid w:val="00DC6BEA"/>
    <w:rsid w:val="00DC6CDE"/>
    <w:rsid w:val="00DC6DF0"/>
    <w:rsid w:val="00DC6E6B"/>
    <w:rsid w:val="00DC6F0C"/>
    <w:rsid w:val="00DC6F6D"/>
    <w:rsid w:val="00DC7080"/>
    <w:rsid w:val="00DC728D"/>
    <w:rsid w:val="00DC72BE"/>
    <w:rsid w:val="00DC7422"/>
    <w:rsid w:val="00DC777D"/>
    <w:rsid w:val="00DC7AB2"/>
    <w:rsid w:val="00DC7ABD"/>
    <w:rsid w:val="00DC7C1E"/>
    <w:rsid w:val="00DC7F6B"/>
    <w:rsid w:val="00DD0035"/>
    <w:rsid w:val="00DD0254"/>
    <w:rsid w:val="00DD0358"/>
    <w:rsid w:val="00DD035D"/>
    <w:rsid w:val="00DD03DD"/>
    <w:rsid w:val="00DD03F1"/>
    <w:rsid w:val="00DD04AD"/>
    <w:rsid w:val="00DD0822"/>
    <w:rsid w:val="00DD09DD"/>
    <w:rsid w:val="00DD0E4D"/>
    <w:rsid w:val="00DD0E98"/>
    <w:rsid w:val="00DD0F62"/>
    <w:rsid w:val="00DD122D"/>
    <w:rsid w:val="00DD1240"/>
    <w:rsid w:val="00DD138F"/>
    <w:rsid w:val="00DD17FB"/>
    <w:rsid w:val="00DD1810"/>
    <w:rsid w:val="00DD1933"/>
    <w:rsid w:val="00DD19F0"/>
    <w:rsid w:val="00DD19FE"/>
    <w:rsid w:val="00DD1CB3"/>
    <w:rsid w:val="00DD1DB8"/>
    <w:rsid w:val="00DD2189"/>
    <w:rsid w:val="00DD22A8"/>
    <w:rsid w:val="00DD22AD"/>
    <w:rsid w:val="00DD22D0"/>
    <w:rsid w:val="00DD2303"/>
    <w:rsid w:val="00DD2411"/>
    <w:rsid w:val="00DD2460"/>
    <w:rsid w:val="00DD2489"/>
    <w:rsid w:val="00DD24DC"/>
    <w:rsid w:val="00DD27D1"/>
    <w:rsid w:val="00DD2A1A"/>
    <w:rsid w:val="00DD2B62"/>
    <w:rsid w:val="00DD2B7A"/>
    <w:rsid w:val="00DD2B8E"/>
    <w:rsid w:val="00DD2C8D"/>
    <w:rsid w:val="00DD2E0D"/>
    <w:rsid w:val="00DD2E6A"/>
    <w:rsid w:val="00DD2F7F"/>
    <w:rsid w:val="00DD31BB"/>
    <w:rsid w:val="00DD31D4"/>
    <w:rsid w:val="00DD3281"/>
    <w:rsid w:val="00DD349F"/>
    <w:rsid w:val="00DD34ED"/>
    <w:rsid w:val="00DD3927"/>
    <w:rsid w:val="00DD3939"/>
    <w:rsid w:val="00DD39C5"/>
    <w:rsid w:val="00DD3A29"/>
    <w:rsid w:val="00DD3A63"/>
    <w:rsid w:val="00DD3C59"/>
    <w:rsid w:val="00DD3CA4"/>
    <w:rsid w:val="00DD3CC0"/>
    <w:rsid w:val="00DD3CEB"/>
    <w:rsid w:val="00DD3DBE"/>
    <w:rsid w:val="00DD3E5C"/>
    <w:rsid w:val="00DD40FA"/>
    <w:rsid w:val="00DD435C"/>
    <w:rsid w:val="00DD4549"/>
    <w:rsid w:val="00DD47D6"/>
    <w:rsid w:val="00DD488B"/>
    <w:rsid w:val="00DD48E8"/>
    <w:rsid w:val="00DD4998"/>
    <w:rsid w:val="00DD49EE"/>
    <w:rsid w:val="00DD4AE3"/>
    <w:rsid w:val="00DD4BA8"/>
    <w:rsid w:val="00DD4CDF"/>
    <w:rsid w:val="00DD4DC2"/>
    <w:rsid w:val="00DD4EF1"/>
    <w:rsid w:val="00DD4F6A"/>
    <w:rsid w:val="00DD501E"/>
    <w:rsid w:val="00DD5254"/>
    <w:rsid w:val="00DD548E"/>
    <w:rsid w:val="00DD5553"/>
    <w:rsid w:val="00DD570A"/>
    <w:rsid w:val="00DD59D5"/>
    <w:rsid w:val="00DD5A7C"/>
    <w:rsid w:val="00DD5E3A"/>
    <w:rsid w:val="00DD5E42"/>
    <w:rsid w:val="00DD6096"/>
    <w:rsid w:val="00DD63F1"/>
    <w:rsid w:val="00DD66E6"/>
    <w:rsid w:val="00DD6738"/>
    <w:rsid w:val="00DD679D"/>
    <w:rsid w:val="00DD69F3"/>
    <w:rsid w:val="00DD6A01"/>
    <w:rsid w:val="00DD6A88"/>
    <w:rsid w:val="00DD6D9B"/>
    <w:rsid w:val="00DD6F2A"/>
    <w:rsid w:val="00DD6F2E"/>
    <w:rsid w:val="00DD6FB7"/>
    <w:rsid w:val="00DD705B"/>
    <w:rsid w:val="00DD70AE"/>
    <w:rsid w:val="00DD717E"/>
    <w:rsid w:val="00DD739C"/>
    <w:rsid w:val="00DD740F"/>
    <w:rsid w:val="00DD7655"/>
    <w:rsid w:val="00DD777D"/>
    <w:rsid w:val="00DD7811"/>
    <w:rsid w:val="00DD78ED"/>
    <w:rsid w:val="00DD790C"/>
    <w:rsid w:val="00DD7930"/>
    <w:rsid w:val="00DD7AFF"/>
    <w:rsid w:val="00DD7BD3"/>
    <w:rsid w:val="00DD7F9E"/>
    <w:rsid w:val="00DE001A"/>
    <w:rsid w:val="00DE0154"/>
    <w:rsid w:val="00DE01EB"/>
    <w:rsid w:val="00DE0390"/>
    <w:rsid w:val="00DE03D8"/>
    <w:rsid w:val="00DE0455"/>
    <w:rsid w:val="00DE05D9"/>
    <w:rsid w:val="00DE063C"/>
    <w:rsid w:val="00DE06E4"/>
    <w:rsid w:val="00DE0815"/>
    <w:rsid w:val="00DE090A"/>
    <w:rsid w:val="00DE0C13"/>
    <w:rsid w:val="00DE0C61"/>
    <w:rsid w:val="00DE0DB5"/>
    <w:rsid w:val="00DE11FC"/>
    <w:rsid w:val="00DE1302"/>
    <w:rsid w:val="00DE1589"/>
    <w:rsid w:val="00DE15F3"/>
    <w:rsid w:val="00DE1791"/>
    <w:rsid w:val="00DE17C9"/>
    <w:rsid w:val="00DE1868"/>
    <w:rsid w:val="00DE1A13"/>
    <w:rsid w:val="00DE1A67"/>
    <w:rsid w:val="00DE1AA2"/>
    <w:rsid w:val="00DE1B14"/>
    <w:rsid w:val="00DE1BF2"/>
    <w:rsid w:val="00DE1C88"/>
    <w:rsid w:val="00DE201A"/>
    <w:rsid w:val="00DE20D3"/>
    <w:rsid w:val="00DE21AD"/>
    <w:rsid w:val="00DE221A"/>
    <w:rsid w:val="00DE2334"/>
    <w:rsid w:val="00DE24CB"/>
    <w:rsid w:val="00DE268F"/>
    <w:rsid w:val="00DE26DC"/>
    <w:rsid w:val="00DE2A42"/>
    <w:rsid w:val="00DE2D44"/>
    <w:rsid w:val="00DE2DA8"/>
    <w:rsid w:val="00DE2E2E"/>
    <w:rsid w:val="00DE2E3D"/>
    <w:rsid w:val="00DE338D"/>
    <w:rsid w:val="00DE345C"/>
    <w:rsid w:val="00DE35DC"/>
    <w:rsid w:val="00DE36E3"/>
    <w:rsid w:val="00DE36FC"/>
    <w:rsid w:val="00DE3717"/>
    <w:rsid w:val="00DE37DF"/>
    <w:rsid w:val="00DE3935"/>
    <w:rsid w:val="00DE3B64"/>
    <w:rsid w:val="00DE3D20"/>
    <w:rsid w:val="00DE3F35"/>
    <w:rsid w:val="00DE4112"/>
    <w:rsid w:val="00DE4197"/>
    <w:rsid w:val="00DE419C"/>
    <w:rsid w:val="00DE4214"/>
    <w:rsid w:val="00DE43B1"/>
    <w:rsid w:val="00DE444C"/>
    <w:rsid w:val="00DE45C9"/>
    <w:rsid w:val="00DE45E4"/>
    <w:rsid w:val="00DE4691"/>
    <w:rsid w:val="00DE46D1"/>
    <w:rsid w:val="00DE49C0"/>
    <w:rsid w:val="00DE4A7D"/>
    <w:rsid w:val="00DE4E6A"/>
    <w:rsid w:val="00DE4EEE"/>
    <w:rsid w:val="00DE4EFA"/>
    <w:rsid w:val="00DE52DE"/>
    <w:rsid w:val="00DE5375"/>
    <w:rsid w:val="00DE5488"/>
    <w:rsid w:val="00DE5495"/>
    <w:rsid w:val="00DE55B1"/>
    <w:rsid w:val="00DE562B"/>
    <w:rsid w:val="00DE567A"/>
    <w:rsid w:val="00DE56B5"/>
    <w:rsid w:val="00DE577F"/>
    <w:rsid w:val="00DE5789"/>
    <w:rsid w:val="00DE5827"/>
    <w:rsid w:val="00DE585B"/>
    <w:rsid w:val="00DE5896"/>
    <w:rsid w:val="00DE5B92"/>
    <w:rsid w:val="00DE5B97"/>
    <w:rsid w:val="00DE5C1E"/>
    <w:rsid w:val="00DE5F68"/>
    <w:rsid w:val="00DE601C"/>
    <w:rsid w:val="00DE61BE"/>
    <w:rsid w:val="00DE6236"/>
    <w:rsid w:val="00DE6303"/>
    <w:rsid w:val="00DE6354"/>
    <w:rsid w:val="00DE65E2"/>
    <w:rsid w:val="00DE661C"/>
    <w:rsid w:val="00DE67CC"/>
    <w:rsid w:val="00DE698D"/>
    <w:rsid w:val="00DE6A06"/>
    <w:rsid w:val="00DE6CC1"/>
    <w:rsid w:val="00DE6F31"/>
    <w:rsid w:val="00DE7007"/>
    <w:rsid w:val="00DE7081"/>
    <w:rsid w:val="00DE70B6"/>
    <w:rsid w:val="00DE70E1"/>
    <w:rsid w:val="00DE7228"/>
    <w:rsid w:val="00DE7265"/>
    <w:rsid w:val="00DE729B"/>
    <w:rsid w:val="00DE73F5"/>
    <w:rsid w:val="00DE7430"/>
    <w:rsid w:val="00DE75B0"/>
    <w:rsid w:val="00DE7655"/>
    <w:rsid w:val="00DE7754"/>
    <w:rsid w:val="00DE77DE"/>
    <w:rsid w:val="00DE77F4"/>
    <w:rsid w:val="00DE79B1"/>
    <w:rsid w:val="00DE7AD7"/>
    <w:rsid w:val="00DE7AF5"/>
    <w:rsid w:val="00DE7BB1"/>
    <w:rsid w:val="00DE7C09"/>
    <w:rsid w:val="00DE7D1D"/>
    <w:rsid w:val="00DE7DA5"/>
    <w:rsid w:val="00DE7FE7"/>
    <w:rsid w:val="00DF0281"/>
    <w:rsid w:val="00DF0297"/>
    <w:rsid w:val="00DF03A7"/>
    <w:rsid w:val="00DF0414"/>
    <w:rsid w:val="00DF0443"/>
    <w:rsid w:val="00DF04B6"/>
    <w:rsid w:val="00DF05A8"/>
    <w:rsid w:val="00DF0670"/>
    <w:rsid w:val="00DF0721"/>
    <w:rsid w:val="00DF08DE"/>
    <w:rsid w:val="00DF0A97"/>
    <w:rsid w:val="00DF0BB7"/>
    <w:rsid w:val="00DF0D8C"/>
    <w:rsid w:val="00DF11DE"/>
    <w:rsid w:val="00DF11EC"/>
    <w:rsid w:val="00DF1374"/>
    <w:rsid w:val="00DF137C"/>
    <w:rsid w:val="00DF1383"/>
    <w:rsid w:val="00DF17DB"/>
    <w:rsid w:val="00DF18C0"/>
    <w:rsid w:val="00DF1A49"/>
    <w:rsid w:val="00DF1A7D"/>
    <w:rsid w:val="00DF1DE5"/>
    <w:rsid w:val="00DF1F79"/>
    <w:rsid w:val="00DF20C3"/>
    <w:rsid w:val="00DF2153"/>
    <w:rsid w:val="00DF2178"/>
    <w:rsid w:val="00DF2289"/>
    <w:rsid w:val="00DF236A"/>
    <w:rsid w:val="00DF237C"/>
    <w:rsid w:val="00DF24CA"/>
    <w:rsid w:val="00DF2591"/>
    <w:rsid w:val="00DF25FE"/>
    <w:rsid w:val="00DF2773"/>
    <w:rsid w:val="00DF2A83"/>
    <w:rsid w:val="00DF2BC4"/>
    <w:rsid w:val="00DF2C1B"/>
    <w:rsid w:val="00DF2C78"/>
    <w:rsid w:val="00DF2CB3"/>
    <w:rsid w:val="00DF2D34"/>
    <w:rsid w:val="00DF2D86"/>
    <w:rsid w:val="00DF2DF9"/>
    <w:rsid w:val="00DF2E20"/>
    <w:rsid w:val="00DF2E3C"/>
    <w:rsid w:val="00DF2F48"/>
    <w:rsid w:val="00DF2FEB"/>
    <w:rsid w:val="00DF30ED"/>
    <w:rsid w:val="00DF35B7"/>
    <w:rsid w:val="00DF369D"/>
    <w:rsid w:val="00DF381B"/>
    <w:rsid w:val="00DF3844"/>
    <w:rsid w:val="00DF384A"/>
    <w:rsid w:val="00DF3864"/>
    <w:rsid w:val="00DF3938"/>
    <w:rsid w:val="00DF3944"/>
    <w:rsid w:val="00DF399C"/>
    <w:rsid w:val="00DF3A4A"/>
    <w:rsid w:val="00DF3A74"/>
    <w:rsid w:val="00DF3BCC"/>
    <w:rsid w:val="00DF3C9F"/>
    <w:rsid w:val="00DF3CAF"/>
    <w:rsid w:val="00DF3E7F"/>
    <w:rsid w:val="00DF3FD0"/>
    <w:rsid w:val="00DF3FDE"/>
    <w:rsid w:val="00DF40AB"/>
    <w:rsid w:val="00DF4114"/>
    <w:rsid w:val="00DF4149"/>
    <w:rsid w:val="00DF4257"/>
    <w:rsid w:val="00DF4275"/>
    <w:rsid w:val="00DF42B5"/>
    <w:rsid w:val="00DF4313"/>
    <w:rsid w:val="00DF445F"/>
    <w:rsid w:val="00DF46AC"/>
    <w:rsid w:val="00DF4D3B"/>
    <w:rsid w:val="00DF4DD6"/>
    <w:rsid w:val="00DF4EAF"/>
    <w:rsid w:val="00DF4ED4"/>
    <w:rsid w:val="00DF4F41"/>
    <w:rsid w:val="00DF5004"/>
    <w:rsid w:val="00DF51FC"/>
    <w:rsid w:val="00DF549D"/>
    <w:rsid w:val="00DF5582"/>
    <w:rsid w:val="00DF5641"/>
    <w:rsid w:val="00DF56F3"/>
    <w:rsid w:val="00DF5801"/>
    <w:rsid w:val="00DF5A4C"/>
    <w:rsid w:val="00DF5A5B"/>
    <w:rsid w:val="00DF5C37"/>
    <w:rsid w:val="00DF5C7B"/>
    <w:rsid w:val="00DF5D37"/>
    <w:rsid w:val="00DF60F5"/>
    <w:rsid w:val="00DF6261"/>
    <w:rsid w:val="00DF6492"/>
    <w:rsid w:val="00DF666C"/>
    <w:rsid w:val="00DF68DF"/>
    <w:rsid w:val="00DF68F0"/>
    <w:rsid w:val="00DF6C10"/>
    <w:rsid w:val="00DF6CDE"/>
    <w:rsid w:val="00DF6E6B"/>
    <w:rsid w:val="00DF6EBC"/>
    <w:rsid w:val="00DF7005"/>
    <w:rsid w:val="00DF7126"/>
    <w:rsid w:val="00DF7198"/>
    <w:rsid w:val="00DF72E0"/>
    <w:rsid w:val="00DF7331"/>
    <w:rsid w:val="00DF73A8"/>
    <w:rsid w:val="00DF746C"/>
    <w:rsid w:val="00DF7693"/>
    <w:rsid w:val="00DF76C4"/>
    <w:rsid w:val="00DF7AFC"/>
    <w:rsid w:val="00DF7F35"/>
    <w:rsid w:val="00DF7FF8"/>
    <w:rsid w:val="00E00011"/>
    <w:rsid w:val="00E000D9"/>
    <w:rsid w:val="00E0010A"/>
    <w:rsid w:val="00E00234"/>
    <w:rsid w:val="00E002A9"/>
    <w:rsid w:val="00E003E2"/>
    <w:rsid w:val="00E00909"/>
    <w:rsid w:val="00E00940"/>
    <w:rsid w:val="00E00978"/>
    <w:rsid w:val="00E00A19"/>
    <w:rsid w:val="00E00AE9"/>
    <w:rsid w:val="00E00BD6"/>
    <w:rsid w:val="00E00E48"/>
    <w:rsid w:val="00E00E71"/>
    <w:rsid w:val="00E0113D"/>
    <w:rsid w:val="00E011CD"/>
    <w:rsid w:val="00E011D7"/>
    <w:rsid w:val="00E0128C"/>
    <w:rsid w:val="00E012AB"/>
    <w:rsid w:val="00E012C9"/>
    <w:rsid w:val="00E012CD"/>
    <w:rsid w:val="00E01472"/>
    <w:rsid w:val="00E01740"/>
    <w:rsid w:val="00E0178B"/>
    <w:rsid w:val="00E0186B"/>
    <w:rsid w:val="00E019AA"/>
    <w:rsid w:val="00E01A62"/>
    <w:rsid w:val="00E01A73"/>
    <w:rsid w:val="00E01AAE"/>
    <w:rsid w:val="00E01AE0"/>
    <w:rsid w:val="00E01AEB"/>
    <w:rsid w:val="00E01B58"/>
    <w:rsid w:val="00E01B8B"/>
    <w:rsid w:val="00E01BD3"/>
    <w:rsid w:val="00E01C81"/>
    <w:rsid w:val="00E01C96"/>
    <w:rsid w:val="00E01D27"/>
    <w:rsid w:val="00E01DCD"/>
    <w:rsid w:val="00E01E76"/>
    <w:rsid w:val="00E01F07"/>
    <w:rsid w:val="00E01F75"/>
    <w:rsid w:val="00E02212"/>
    <w:rsid w:val="00E022BC"/>
    <w:rsid w:val="00E0231C"/>
    <w:rsid w:val="00E0245B"/>
    <w:rsid w:val="00E024A7"/>
    <w:rsid w:val="00E02569"/>
    <w:rsid w:val="00E02575"/>
    <w:rsid w:val="00E025B0"/>
    <w:rsid w:val="00E02AFD"/>
    <w:rsid w:val="00E02E03"/>
    <w:rsid w:val="00E02E10"/>
    <w:rsid w:val="00E02F1C"/>
    <w:rsid w:val="00E02F74"/>
    <w:rsid w:val="00E03103"/>
    <w:rsid w:val="00E03111"/>
    <w:rsid w:val="00E0315E"/>
    <w:rsid w:val="00E0320C"/>
    <w:rsid w:val="00E03283"/>
    <w:rsid w:val="00E032DD"/>
    <w:rsid w:val="00E032F3"/>
    <w:rsid w:val="00E0355A"/>
    <w:rsid w:val="00E0362B"/>
    <w:rsid w:val="00E0363D"/>
    <w:rsid w:val="00E03642"/>
    <w:rsid w:val="00E039CB"/>
    <w:rsid w:val="00E03B13"/>
    <w:rsid w:val="00E03B16"/>
    <w:rsid w:val="00E03B50"/>
    <w:rsid w:val="00E03B70"/>
    <w:rsid w:val="00E03BCB"/>
    <w:rsid w:val="00E03C32"/>
    <w:rsid w:val="00E03CC1"/>
    <w:rsid w:val="00E03E9A"/>
    <w:rsid w:val="00E03F1B"/>
    <w:rsid w:val="00E040A6"/>
    <w:rsid w:val="00E04295"/>
    <w:rsid w:val="00E0443A"/>
    <w:rsid w:val="00E04611"/>
    <w:rsid w:val="00E047B7"/>
    <w:rsid w:val="00E04849"/>
    <w:rsid w:val="00E04E5B"/>
    <w:rsid w:val="00E04EC0"/>
    <w:rsid w:val="00E04F00"/>
    <w:rsid w:val="00E0502D"/>
    <w:rsid w:val="00E05245"/>
    <w:rsid w:val="00E05271"/>
    <w:rsid w:val="00E05289"/>
    <w:rsid w:val="00E0533D"/>
    <w:rsid w:val="00E0539F"/>
    <w:rsid w:val="00E055B3"/>
    <w:rsid w:val="00E05602"/>
    <w:rsid w:val="00E05775"/>
    <w:rsid w:val="00E05901"/>
    <w:rsid w:val="00E059E6"/>
    <w:rsid w:val="00E05A02"/>
    <w:rsid w:val="00E05B6F"/>
    <w:rsid w:val="00E05C09"/>
    <w:rsid w:val="00E05E06"/>
    <w:rsid w:val="00E05F7A"/>
    <w:rsid w:val="00E05F7C"/>
    <w:rsid w:val="00E06117"/>
    <w:rsid w:val="00E06148"/>
    <w:rsid w:val="00E06150"/>
    <w:rsid w:val="00E06165"/>
    <w:rsid w:val="00E062CA"/>
    <w:rsid w:val="00E06575"/>
    <w:rsid w:val="00E066ED"/>
    <w:rsid w:val="00E0696A"/>
    <w:rsid w:val="00E06C1F"/>
    <w:rsid w:val="00E06EC7"/>
    <w:rsid w:val="00E06FF4"/>
    <w:rsid w:val="00E071DB"/>
    <w:rsid w:val="00E0722D"/>
    <w:rsid w:val="00E07346"/>
    <w:rsid w:val="00E07628"/>
    <w:rsid w:val="00E076B2"/>
    <w:rsid w:val="00E077B8"/>
    <w:rsid w:val="00E07841"/>
    <w:rsid w:val="00E07886"/>
    <w:rsid w:val="00E078E9"/>
    <w:rsid w:val="00E07944"/>
    <w:rsid w:val="00E079B9"/>
    <w:rsid w:val="00E07BC1"/>
    <w:rsid w:val="00E07E69"/>
    <w:rsid w:val="00E07EBC"/>
    <w:rsid w:val="00E1010F"/>
    <w:rsid w:val="00E104A3"/>
    <w:rsid w:val="00E10688"/>
    <w:rsid w:val="00E107B9"/>
    <w:rsid w:val="00E10953"/>
    <w:rsid w:val="00E10C78"/>
    <w:rsid w:val="00E10F2A"/>
    <w:rsid w:val="00E10F47"/>
    <w:rsid w:val="00E110AB"/>
    <w:rsid w:val="00E1115F"/>
    <w:rsid w:val="00E1123A"/>
    <w:rsid w:val="00E112FB"/>
    <w:rsid w:val="00E11327"/>
    <w:rsid w:val="00E1155A"/>
    <w:rsid w:val="00E11587"/>
    <w:rsid w:val="00E115CF"/>
    <w:rsid w:val="00E11796"/>
    <w:rsid w:val="00E11B3A"/>
    <w:rsid w:val="00E11C09"/>
    <w:rsid w:val="00E11E1E"/>
    <w:rsid w:val="00E11FDC"/>
    <w:rsid w:val="00E121BE"/>
    <w:rsid w:val="00E12554"/>
    <w:rsid w:val="00E125D7"/>
    <w:rsid w:val="00E12856"/>
    <w:rsid w:val="00E12A21"/>
    <w:rsid w:val="00E12A3D"/>
    <w:rsid w:val="00E12AA7"/>
    <w:rsid w:val="00E12BAF"/>
    <w:rsid w:val="00E12BD7"/>
    <w:rsid w:val="00E12CC7"/>
    <w:rsid w:val="00E132DF"/>
    <w:rsid w:val="00E132EB"/>
    <w:rsid w:val="00E13352"/>
    <w:rsid w:val="00E13581"/>
    <w:rsid w:val="00E1358D"/>
    <w:rsid w:val="00E135C2"/>
    <w:rsid w:val="00E136AF"/>
    <w:rsid w:val="00E138BD"/>
    <w:rsid w:val="00E1394E"/>
    <w:rsid w:val="00E13A2A"/>
    <w:rsid w:val="00E13AC6"/>
    <w:rsid w:val="00E13DB0"/>
    <w:rsid w:val="00E13E38"/>
    <w:rsid w:val="00E13EB9"/>
    <w:rsid w:val="00E13F10"/>
    <w:rsid w:val="00E1423B"/>
    <w:rsid w:val="00E143C4"/>
    <w:rsid w:val="00E1445C"/>
    <w:rsid w:val="00E1450C"/>
    <w:rsid w:val="00E1460D"/>
    <w:rsid w:val="00E1463C"/>
    <w:rsid w:val="00E146F2"/>
    <w:rsid w:val="00E148EC"/>
    <w:rsid w:val="00E14964"/>
    <w:rsid w:val="00E1497F"/>
    <w:rsid w:val="00E149CA"/>
    <w:rsid w:val="00E149F9"/>
    <w:rsid w:val="00E14B54"/>
    <w:rsid w:val="00E14B9B"/>
    <w:rsid w:val="00E14BAA"/>
    <w:rsid w:val="00E14BAC"/>
    <w:rsid w:val="00E14C23"/>
    <w:rsid w:val="00E14CDF"/>
    <w:rsid w:val="00E14D29"/>
    <w:rsid w:val="00E14E15"/>
    <w:rsid w:val="00E14ED1"/>
    <w:rsid w:val="00E1513C"/>
    <w:rsid w:val="00E15383"/>
    <w:rsid w:val="00E15509"/>
    <w:rsid w:val="00E15588"/>
    <w:rsid w:val="00E155A0"/>
    <w:rsid w:val="00E156BD"/>
    <w:rsid w:val="00E156EB"/>
    <w:rsid w:val="00E15863"/>
    <w:rsid w:val="00E159E6"/>
    <w:rsid w:val="00E15C9E"/>
    <w:rsid w:val="00E15CF8"/>
    <w:rsid w:val="00E15D26"/>
    <w:rsid w:val="00E15F63"/>
    <w:rsid w:val="00E161B4"/>
    <w:rsid w:val="00E1623A"/>
    <w:rsid w:val="00E16599"/>
    <w:rsid w:val="00E1664C"/>
    <w:rsid w:val="00E1676A"/>
    <w:rsid w:val="00E167A0"/>
    <w:rsid w:val="00E167AE"/>
    <w:rsid w:val="00E16929"/>
    <w:rsid w:val="00E1692F"/>
    <w:rsid w:val="00E16A93"/>
    <w:rsid w:val="00E16AB0"/>
    <w:rsid w:val="00E16B0D"/>
    <w:rsid w:val="00E16B70"/>
    <w:rsid w:val="00E16CA5"/>
    <w:rsid w:val="00E16D72"/>
    <w:rsid w:val="00E16DAC"/>
    <w:rsid w:val="00E17221"/>
    <w:rsid w:val="00E172D4"/>
    <w:rsid w:val="00E1748B"/>
    <w:rsid w:val="00E17540"/>
    <w:rsid w:val="00E177A7"/>
    <w:rsid w:val="00E177EC"/>
    <w:rsid w:val="00E17800"/>
    <w:rsid w:val="00E17837"/>
    <w:rsid w:val="00E178CD"/>
    <w:rsid w:val="00E17944"/>
    <w:rsid w:val="00E17A81"/>
    <w:rsid w:val="00E17B64"/>
    <w:rsid w:val="00E17BC0"/>
    <w:rsid w:val="00E17D08"/>
    <w:rsid w:val="00E20021"/>
    <w:rsid w:val="00E20067"/>
    <w:rsid w:val="00E200DD"/>
    <w:rsid w:val="00E201D5"/>
    <w:rsid w:val="00E201D7"/>
    <w:rsid w:val="00E20328"/>
    <w:rsid w:val="00E20413"/>
    <w:rsid w:val="00E206BB"/>
    <w:rsid w:val="00E206C8"/>
    <w:rsid w:val="00E20961"/>
    <w:rsid w:val="00E20AC7"/>
    <w:rsid w:val="00E20BEA"/>
    <w:rsid w:val="00E20CC2"/>
    <w:rsid w:val="00E20DA1"/>
    <w:rsid w:val="00E20E8C"/>
    <w:rsid w:val="00E20F97"/>
    <w:rsid w:val="00E21123"/>
    <w:rsid w:val="00E2114C"/>
    <w:rsid w:val="00E21170"/>
    <w:rsid w:val="00E21226"/>
    <w:rsid w:val="00E21445"/>
    <w:rsid w:val="00E2159F"/>
    <w:rsid w:val="00E21609"/>
    <w:rsid w:val="00E2161E"/>
    <w:rsid w:val="00E21668"/>
    <w:rsid w:val="00E21907"/>
    <w:rsid w:val="00E21951"/>
    <w:rsid w:val="00E219AE"/>
    <w:rsid w:val="00E21A70"/>
    <w:rsid w:val="00E21B2E"/>
    <w:rsid w:val="00E21C8D"/>
    <w:rsid w:val="00E21DB3"/>
    <w:rsid w:val="00E21E6D"/>
    <w:rsid w:val="00E220D3"/>
    <w:rsid w:val="00E22214"/>
    <w:rsid w:val="00E22243"/>
    <w:rsid w:val="00E22466"/>
    <w:rsid w:val="00E22474"/>
    <w:rsid w:val="00E22499"/>
    <w:rsid w:val="00E22695"/>
    <w:rsid w:val="00E2277A"/>
    <w:rsid w:val="00E2281A"/>
    <w:rsid w:val="00E22AF6"/>
    <w:rsid w:val="00E22C74"/>
    <w:rsid w:val="00E22CA8"/>
    <w:rsid w:val="00E22CC4"/>
    <w:rsid w:val="00E22D23"/>
    <w:rsid w:val="00E22ECA"/>
    <w:rsid w:val="00E22FA7"/>
    <w:rsid w:val="00E23009"/>
    <w:rsid w:val="00E23140"/>
    <w:rsid w:val="00E23229"/>
    <w:rsid w:val="00E232B5"/>
    <w:rsid w:val="00E2338F"/>
    <w:rsid w:val="00E23418"/>
    <w:rsid w:val="00E23484"/>
    <w:rsid w:val="00E235A0"/>
    <w:rsid w:val="00E236B6"/>
    <w:rsid w:val="00E23786"/>
    <w:rsid w:val="00E23B40"/>
    <w:rsid w:val="00E2407D"/>
    <w:rsid w:val="00E241AE"/>
    <w:rsid w:val="00E2427B"/>
    <w:rsid w:val="00E24305"/>
    <w:rsid w:val="00E243AB"/>
    <w:rsid w:val="00E2441D"/>
    <w:rsid w:val="00E2446B"/>
    <w:rsid w:val="00E24482"/>
    <w:rsid w:val="00E24489"/>
    <w:rsid w:val="00E244B4"/>
    <w:rsid w:val="00E244D4"/>
    <w:rsid w:val="00E245A6"/>
    <w:rsid w:val="00E24626"/>
    <w:rsid w:val="00E248AB"/>
    <w:rsid w:val="00E248DC"/>
    <w:rsid w:val="00E24945"/>
    <w:rsid w:val="00E2495F"/>
    <w:rsid w:val="00E2498A"/>
    <w:rsid w:val="00E24B75"/>
    <w:rsid w:val="00E24BD3"/>
    <w:rsid w:val="00E24DFC"/>
    <w:rsid w:val="00E24ED5"/>
    <w:rsid w:val="00E24F77"/>
    <w:rsid w:val="00E24F8D"/>
    <w:rsid w:val="00E251D7"/>
    <w:rsid w:val="00E251EC"/>
    <w:rsid w:val="00E2529F"/>
    <w:rsid w:val="00E2536A"/>
    <w:rsid w:val="00E25782"/>
    <w:rsid w:val="00E25875"/>
    <w:rsid w:val="00E25898"/>
    <w:rsid w:val="00E258A0"/>
    <w:rsid w:val="00E258A5"/>
    <w:rsid w:val="00E258A8"/>
    <w:rsid w:val="00E2590C"/>
    <w:rsid w:val="00E25AE9"/>
    <w:rsid w:val="00E25CAC"/>
    <w:rsid w:val="00E25D0C"/>
    <w:rsid w:val="00E25E21"/>
    <w:rsid w:val="00E25E85"/>
    <w:rsid w:val="00E25E8D"/>
    <w:rsid w:val="00E25EF5"/>
    <w:rsid w:val="00E25F3C"/>
    <w:rsid w:val="00E26170"/>
    <w:rsid w:val="00E26351"/>
    <w:rsid w:val="00E2642A"/>
    <w:rsid w:val="00E2644A"/>
    <w:rsid w:val="00E2644D"/>
    <w:rsid w:val="00E2661C"/>
    <w:rsid w:val="00E26954"/>
    <w:rsid w:val="00E26A06"/>
    <w:rsid w:val="00E26AB9"/>
    <w:rsid w:val="00E26D73"/>
    <w:rsid w:val="00E26DD0"/>
    <w:rsid w:val="00E26EDC"/>
    <w:rsid w:val="00E26F13"/>
    <w:rsid w:val="00E27131"/>
    <w:rsid w:val="00E27301"/>
    <w:rsid w:val="00E27477"/>
    <w:rsid w:val="00E274A4"/>
    <w:rsid w:val="00E27537"/>
    <w:rsid w:val="00E27849"/>
    <w:rsid w:val="00E27B89"/>
    <w:rsid w:val="00E27B8D"/>
    <w:rsid w:val="00E27C80"/>
    <w:rsid w:val="00E27D10"/>
    <w:rsid w:val="00E27FDD"/>
    <w:rsid w:val="00E30059"/>
    <w:rsid w:val="00E3007E"/>
    <w:rsid w:val="00E301E6"/>
    <w:rsid w:val="00E30253"/>
    <w:rsid w:val="00E302B1"/>
    <w:rsid w:val="00E305A6"/>
    <w:rsid w:val="00E30600"/>
    <w:rsid w:val="00E3069E"/>
    <w:rsid w:val="00E306BB"/>
    <w:rsid w:val="00E30769"/>
    <w:rsid w:val="00E307AD"/>
    <w:rsid w:val="00E308EB"/>
    <w:rsid w:val="00E3096D"/>
    <w:rsid w:val="00E30985"/>
    <w:rsid w:val="00E3098E"/>
    <w:rsid w:val="00E30BF5"/>
    <w:rsid w:val="00E30E97"/>
    <w:rsid w:val="00E30F09"/>
    <w:rsid w:val="00E31190"/>
    <w:rsid w:val="00E312D6"/>
    <w:rsid w:val="00E31610"/>
    <w:rsid w:val="00E31647"/>
    <w:rsid w:val="00E316B7"/>
    <w:rsid w:val="00E316E3"/>
    <w:rsid w:val="00E317E1"/>
    <w:rsid w:val="00E31F0F"/>
    <w:rsid w:val="00E32037"/>
    <w:rsid w:val="00E32180"/>
    <w:rsid w:val="00E32333"/>
    <w:rsid w:val="00E32337"/>
    <w:rsid w:val="00E32499"/>
    <w:rsid w:val="00E326DE"/>
    <w:rsid w:val="00E32713"/>
    <w:rsid w:val="00E32893"/>
    <w:rsid w:val="00E329BF"/>
    <w:rsid w:val="00E32BC8"/>
    <w:rsid w:val="00E32C59"/>
    <w:rsid w:val="00E32E12"/>
    <w:rsid w:val="00E32EFF"/>
    <w:rsid w:val="00E3303A"/>
    <w:rsid w:val="00E33070"/>
    <w:rsid w:val="00E330D9"/>
    <w:rsid w:val="00E3319E"/>
    <w:rsid w:val="00E332E9"/>
    <w:rsid w:val="00E3333B"/>
    <w:rsid w:val="00E333AE"/>
    <w:rsid w:val="00E3340D"/>
    <w:rsid w:val="00E3342B"/>
    <w:rsid w:val="00E33433"/>
    <w:rsid w:val="00E3359F"/>
    <w:rsid w:val="00E335D1"/>
    <w:rsid w:val="00E3375A"/>
    <w:rsid w:val="00E33768"/>
    <w:rsid w:val="00E33A9F"/>
    <w:rsid w:val="00E33C36"/>
    <w:rsid w:val="00E33CE4"/>
    <w:rsid w:val="00E33D62"/>
    <w:rsid w:val="00E33D90"/>
    <w:rsid w:val="00E33E0A"/>
    <w:rsid w:val="00E33EA3"/>
    <w:rsid w:val="00E34082"/>
    <w:rsid w:val="00E34091"/>
    <w:rsid w:val="00E341DF"/>
    <w:rsid w:val="00E343DF"/>
    <w:rsid w:val="00E34608"/>
    <w:rsid w:val="00E346B6"/>
    <w:rsid w:val="00E34871"/>
    <w:rsid w:val="00E348F6"/>
    <w:rsid w:val="00E34A09"/>
    <w:rsid w:val="00E34A81"/>
    <w:rsid w:val="00E34E06"/>
    <w:rsid w:val="00E34E4C"/>
    <w:rsid w:val="00E34E7D"/>
    <w:rsid w:val="00E34FCE"/>
    <w:rsid w:val="00E35315"/>
    <w:rsid w:val="00E356BB"/>
    <w:rsid w:val="00E3576A"/>
    <w:rsid w:val="00E357D8"/>
    <w:rsid w:val="00E358D0"/>
    <w:rsid w:val="00E35A20"/>
    <w:rsid w:val="00E35B2A"/>
    <w:rsid w:val="00E35C6F"/>
    <w:rsid w:val="00E35C90"/>
    <w:rsid w:val="00E35CBF"/>
    <w:rsid w:val="00E35D0C"/>
    <w:rsid w:val="00E35EA8"/>
    <w:rsid w:val="00E3608D"/>
    <w:rsid w:val="00E36134"/>
    <w:rsid w:val="00E3615C"/>
    <w:rsid w:val="00E36282"/>
    <w:rsid w:val="00E364A4"/>
    <w:rsid w:val="00E3651F"/>
    <w:rsid w:val="00E36530"/>
    <w:rsid w:val="00E36632"/>
    <w:rsid w:val="00E3663D"/>
    <w:rsid w:val="00E366C9"/>
    <w:rsid w:val="00E36719"/>
    <w:rsid w:val="00E36984"/>
    <w:rsid w:val="00E36AA2"/>
    <w:rsid w:val="00E36B09"/>
    <w:rsid w:val="00E36C8A"/>
    <w:rsid w:val="00E36E32"/>
    <w:rsid w:val="00E36F2D"/>
    <w:rsid w:val="00E36FED"/>
    <w:rsid w:val="00E3709E"/>
    <w:rsid w:val="00E37262"/>
    <w:rsid w:val="00E374FB"/>
    <w:rsid w:val="00E37730"/>
    <w:rsid w:val="00E37775"/>
    <w:rsid w:val="00E378C2"/>
    <w:rsid w:val="00E3790C"/>
    <w:rsid w:val="00E3793B"/>
    <w:rsid w:val="00E37A70"/>
    <w:rsid w:val="00E37A81"/>
    <w:rsid w:val="00E37ADD"/>
    <w:rsid w:val="00E37B2C"/>
    <w:rsid w:val="00E37B4C"/>
    <w:rsid w:val="00E37B51"/>
    <w:rsid w:val="00E37BC6"/>
    <w:rsid w:val="00E37C54"/>
    <w:rsid w:val="00E37E34"/>
    <w:rsid w:val="00E400FA"/>
    <w:rsid w:val="00E404A7"/>
    <w:rsid w:val="00E4055B"/>
    <w:rsid w:val="00E40571"/>
    <w:rsid w:val="00E40593"/>
    <w:rsid w:val="00E406CA"/>
    <w:rsid w:val="00E40775"/>
    <w:rsid w:val="00E40853"/>
    <w:rsid w:val="00E40C09"/>
    <w:rsid w:val="00E40CF3"/>
    <w:rsid w:val="00E40F95"/>
    <w:rsid w:val="00E40FD5"/>
    <w:rsid w:val="00E41034"/>
    <w:rsid w:val="00E41557"/>
    <w:rsid w:val="00E41598"/>
    <w:rsid w:val="00E416F0"/>
    <w:rsid w:val="00E41A1D"/>
    <w:rsid w:val="00E41D0B"/>
    <w:rsid w:val="00E42030"/>
    <w:rsid w:val="00E42098"/>
    <w:rsid w:val="00E42109"/>
    <w:rsid w:val="00E4215D"/>
    <w:rsid w:val="00E424E9"/>
    <w:rsid w:val="00E42502"/>
    <w:rsid w:val="00E42891"/>
    <w:rsid w:val="00E428DB"/>
    <w:rsid w:val="00E42B7E"/>
    <w:rsid w:val="00E42B9A"/>
    <w:rsid w:val="00E42BF2"/>
    <w:rsid w:val="00E42BFB"/>
    <w:rsid w:val="00E42BFD"/>
    <w:rsid w:val="00E42F19"/>
    <w:rsid w:val="00E43090"/>
    <w:rsid w:val="00E43276"/>
    <w:rsid w:val="00E43441"/>
    <w:rsid w:val="00E435A4"/>
    <w:rsid w:val="00E4370A"/>
    <w:rsid w:val="00E43751"/>
    <w:rsid w:val="00E43760"/>
    <w:rsid w:val="00E43A45"/>
    <w:rsid w:val="00E43C16"/>
    <w:rsid w:val="00E43D3E"/>
    <w:rsid w:val="00E43D72"/>
    <w:rsid w:val="00E43E30"/>
    <w:rsid w:val="00E43E7D"/>
    <w:rsid w:val="00E43F56"/>
    <w:rsid w:val="00E4420D"/>
    <w:rsid w:val="00E4445E"/>
    <w:rsid w:val="00E44477"/>
    <w:rsid w:val="00E44562"/>
    <w:rsid w:val="00E445BD"/>
    <w:rsid w:val="00E4470E"/>
    <w:rsid w:val="00E447F6"/>
    <w:rsid w:val="00E448C5"/>
    <w:rsid w:val="00E44974"/>
    <w:rsid w:val="00E44A0C"/>
    <w:rsid w:val="00E44B02"/>
    <w:rsid w:val="00E44C26"/>
    <w:rsid w:val="00E44CE9"/>
    <w:rsid w:val="00E44D0A"/>
    <w:rsid w:val="00E44D45"/>
    <w:rsid w:val="00E44F3B"/>
    <w:rsid w:val="00E44F5A"/>
    <w:rsid w:val="00E45311"/>
    <w:rsid w:val="00E4543D"/>
    <w:rsid w:val="00E45484"/>
    <w:rsid w:val="00E456EE"/>
    <w:rsid w:val="00E45989"/>
    <w:rsid w:val="00E45AD3"/>
    <w:rsid w:val="00E45CCA"/>
    <w:rsid w:val="00E45D38"/>
    <w:rsid w:val="00E45E54"/>
    <w:rsid w:val="00E45F15"/>
    <w:rsid w:val="00E45F49"/>
    <w:rsid w:val="00E46114"/>
    <w:rsid w:val="00E46187"/>
    <w:rsid w:val="00E461C6"/>
    <w:rsid w:val="00E4620C"/>
    <w:rsid w:val="00E462B0"/>
    <w:rsid w:val="00E462C8"/>
    <w:rsid w:val="00E4645F"/>
    <w:rsid w:val="00E464E0"/>
    <w:rsid w:val="00E4669E"/>
    <w:rsid w:val="00E466C3"/>
    <w:rsid w:val="00E46850"/>
    <w:rsid w:val="00E46B1F"/>
    <w:rsid w:val="00E46B2A"/>
    <w:rsid w:val="00E46CAC"/>
    <w:rsid w:val="00E46D94"/>
    <w:rsid w:val="00E46E05"/>
    <w:rsid w:val="00E46FA0"/>
    <w:rsid w:val="00E474C7"/>
    <w:rsid w:val="00E474E0"/>
    <w:rsid w:val="00E4760D"/>
    <w:rsid w:val="00E47668"/>
    <w:rsid w:val="00E4779D"/>
    <w:rsid w:val="00E4798D"/>
    <w:rsid w:val="00E47A75"/>
    <w:rsid w:val="00E47B42"/>
    <w:rsid w:val="00E47B74"/>
    <w:rsid w:val="00E47BD4"/>
    <w:rsid w:val="00E47DAD"/>
    <w:rsid w:val="00E47DE1"/>
    <w:rsid w:val="00E50074"/>
    <w:rsid w:val="00E504D8"/>
    <w:rsid w:val="00E50688"/>
    <w:rsid w:val="00E50700"/>
    <w:rsid w:val="00E50936"/>
    <w:rsid w:val="00E50958"/>
    <w:rsid w:val="00E50AEC"/>
    <w:rsid w:val="00E50B4D"/>
    <w:rsid w:val="00E50BB8"/>
    <w:rsid w:val="00E50C57"/>
    <w:rsid w:val="00E50E19"/>
    <w:rsid w:val="00E50E8D"/>
    <w:rsid w:val="00E50F63"/>
    <w:rsid w:val="00E510A8"/>
    <w:rsid w:val="00E5122E"/>
    <w:rsid w:val="00E512E9"/>
    <w:rsid w:val="00E513E7"/>
    <w:rsid w:val="00E516AB"/>
    <w:rsid w:val="00E516D5"/>
    <w:rsid w:val="00E51809"/>
    <w:rsid w:val="00E51974"/>
    <w:rsid w:val="00E519C0"/>
    <w:rsid w:val="00E519E6"/>
    <w:rsid w:val="00E51E7A"/>
    <w:rsid w:val="00E51F91"/>
    <w:rsid w:val="00E51F99"/>
    <w:rsid w:val="00E520C9"/>
    <w:rsid w:val="00E52594"/>
    <w:rsid w:val="00E525DD"/>
    <w:rsid w:val="00E529C1"/>
    <w:rsid w:val="00E52A62"/>
    <w:rsid w:val="00E52C08"/>
    <w:rsid w:val="00E5305D"/>
    <w:rsid w:val="00E531D3"/>
    <w:rsid w:val="00E53363"/>
    <w:rsid w:val="00E533F0"/>
    <w:rsid w:val="00E535D2"/>
    <w:rsid w:val="00E5385A"/>
    <w:rsid w:val="00E5385B"/>
    <w:rsid w:val="00E5385C"/>
    <w:rsid w:val="00E53907"/>
    <w:rsid w:val="00E5392D"/>
    <w:rsid w:val="00E53995"/>
    <w:rsid w:val="00E53BA2"/>
    <w:rsid w:val="00E53BFB"/>
    <w:rsid w:val="00E53D90"/>
    <w:rsid w:val="00E540B7"/>
    <w:rsid w:val="00E540BD"/>
    <w:rsid w:val="00E54323"/>
    <w:rsid w:val="00E543BC"/>
    <w:rsid w:val="00E545CA"/>
    <w:rsid w:val="00E546CA"/>
    <w:rsid w:val="00E54880"/>
    <w:rsid w:val="00E54957"/>
    <w:rsid w:val="00E549F5"/>
    <w:rsid w:val="00E54B10"/>
    <w:rsid w:val="00E54B59"/>
    <w:rsid w:val="00E54B90"/>
    <w:rsid w:val="00E54EEC"/>
    <w:rsid w:val="00E55032"/>
    <w:rsid w:val="00E550B7"/>
    <w:rsid w:val="00E552D4"/>
    <w:rsid w:val="00E5536A"/>
    <w:rsid w:val="00E554ED"/>
    <w:rsid w:val="00E5550C"/>
    <w:rsid w:val="00E5555E"/>
    <w:rsid w:val="00E5559E"/>
    <w:rsid w:val="00E555FB"/>
    <w:rsid w:val="00E55702"/>
    <w:rsid w:val="00E557F5"/>
    <w:rsid w:val="00E55854"/>
    <w:rsid w:val="00E55875"/>
    <w:rsid w:val="00E559B6"/>
    <w:rsid w:val="00E55A56"/>
    <w:rsid w:val="00E55BF9"/>
    <w:rsid w:val="00E55C30"/>
    <w:rsid w:val="00E55D4B"/>
    <w:rsid w:val="00E55D93"/>
    <w:rsid w:val="00E55DCA"/>
    <w:rsid w:val="00E5603D"/>
    <w:rsid w:val="00E561EE"/>
    <w:rsid w:val="00E56208"/>
    <w:rsid w:val="00E563A1"/>
    <w:rsid w:val="00E564D8"/>
    <w:rsid w:val="00E56643"/>
    <w:rsid w:val="00E56659"/>
    <w:rsid w:val="00E56825"/>
    <w:rsid w:val="00E56866"/>
    <w:rsid w:val="00E56976"/>
    <w:rsid w:val="00E56B04"/>
    <w:rsid w:val="00E56CC6"/>
    <w:rsid w:val="00E56D52"/>
    <w:rsid w:val="00E56DF3"/>
    <w:rsid w:val="00E56E20"/>
    <w:rsid w:val="00E56F8C"/>
    <w:rsid w:val="00E5705D"/>
    <w:rsid w:val="00E570B7"/>
    <w:rsid w:val="00E57132"/>
    <w:rsid w:val="00E571BF"/>
    <w:rsid w:val="00E57219"/>
    <w:rsid w:val="00E5751E"/>
    <w:rsid w:val="00E57564"/>
    <w:rsid w:val="00E57584"/>
    <w:rsid w:val="00E57618"/>
    <w:rsid w:val="00E57693"/>
    <w:rsid w:val="00E57825"/>
    <w:rsid w:val="00E57889"/>
    <w:rsid w:val="00E578A7"/>
    <w:rsid w:val="00E57A2C"/>
    <w:rsid w:val="00E57AF4"/>
    <w:rsid w:val="00E57B8F"/>
    <w:rsid w:val="00E57F0B"/>
    <w:rsid w:val="00E60133"/>
    <w:rsid w:val="00E6017D"/>
    <w:rsid w:val="00E60186"/>
    <w:rsid w:val="00E603E2"/>
    <w:rsid w:val="00E604D0"/>
    <w:rsid w:val="00E60555"/>
    <w:rsid w:val="00E60662"/>
    <w:rsid w:val="00E607BB"/>
    <w:rsid w:val="00E60866"/>
    <w:rsid w:val="00E608A7"/>
    <w:rsid w:val="00E60925"/>
    <w:rsid w:val="00E60AC8"/>
    <w:rsid w:val="00E60BFC"/>
    <w:rsid w:val="00E60C8F"/>
    <w:rsid w:val="00E60CEE"/>
    <w:rsid w:val="00E60D93"/>
    <w:rsid w:val="00E60F92"/>
    <w:rsid w:val="00E6120B"/>
    <w:rsid w:val="00E61430"/>
    <w:rsid w:val="00E614FE"/>
    <w:rsid w:val="00E615F1"/>
    <w:rsid w:val="00E61648"/>
    <w:rsid w:val="00E61719"/>
    <w:rsid w:val="00E617EF"/>
    <w:rsid w:val="00E6186E"/>
    <w:rsid w:val="00E618A9"/>
    <w:rsid w:val="00E6198D"/>
    <w:rsid w:val="00E61A47"/>
    <w:rsid w:val="00E61ACF"/>
    <w:rsid w:val="00E61B14"/>
    <w:rsid w:val="00E61DC0"/>
    <w:rsid w:val="00E61DE1"/>
    <w:rsid w:val="00E61DED"/>
    <w:rsid w:val="00E61E8A"/>
    <w:rsid w:val="00E624B6"/>
    <w:rsid w:val="00E627A2"/>
    <w:rsid w:val="00E62865"/>
    <w:rsid w:val="00E628C6"/>
    <w:rsid w:val="00E629E8"/>
    <w:rsid w:val="00E62A06"/>
    <w:rsid w:val="00E62DE9"/>
    <w:rsid w:val="00E62E55"/>
    <w:rsid w:val="00E63064"/>
    <w:rsid w:val="00E63125"/>
    <w:rsid w:val="00E631D7"/>
    <w:rsid w:val="00E63283"/>
    <w:rsid w:val="00E63368"/>
    <w:rsid w:val="00E63382"/>
    <w:rsid w:val="00E633E5"/>
    <w:rsid w:val="00E637EE"/>
    <w:rsid w:val="00E637FE"/>
    <w:rsid w:val="00E63832"/>
    <w:rsid w:val="00E638FC"/>
    <w:rsid w:val="00E63A02"/>
    <w:rsid w:val="00E63A60"/>
    <w:rsid w:val="00E63A75"/>
    <w:rsid w:val="00E63BBA"/>
    <w:rsid w:val="00E63C93"/>
    <w:rsid w:val="00E63CEA"/>
    <w:rsid w:val="00E63D0E"/>
    <w:rsid w:val="00E64509"/>
    <w:rsid w:val="00E64528"/>
    <w:rsid w:val="00E6456D"/>
    <w:rsid w:val="00E64A67"/>
    <w:rsid w:val="00E64B67"/>
    <w:rsid w:val="00E64C39"/>
    <w:rsid w:val="00E64C61"/>
    <w:rsid w:val="00E64D08"/>
    <w:rsid w:val="00E64F56"/>
    <w:rsid w:val="00E64FE2"/>
    <w:rsid w:val="00E650C5"/>
    <w:rsid w:val="00E6516F"/>
    <w:rsid w:val="00E6571D"/>
    <w:rsid w:val="00E65786"/>
    <w:rsid w:val="00E6581C"/>
    <w:rsid w:val="00E658F0"/>
    <w:rsid w:val="00E658FF"/>
    <w:rsid w:val="00E65A6D"/>
    <w:rsid w:val="00E65B73"/>
    <w:rsid w:val="00E65C87"/>
    <w:rsid w:val="00E65D4A"/>
    <w:rsid w:val="00E65DBB"/>
    <w:rsid w:val="00E65EFE"/>
    <w:rsid w:val="00E65F1A"/>
    <w:rsid w:val="00E66132"/>
    <w:rsid w:val="00E661FD"/>
    <w:rsid w:val="00E6654A"/>
    <w:rsid w:val="00E66997"/>
    <w:rsid w:val="00E66AB3"/>
    <w:rsid w:val="00E66BB8"/>
    <w:rsid w:val="00E66BF0"/>
    <w:rsid w:val="00E66C68"/>
    <w:rsid w:val="00E66CC6"/>
    <w:rsid w:val="00E66E58"/>
    <w:rsid w:val="00E66E5D"/>
    <w:rsid w:val="00E66F8C"/>
    <w:rsid w:val="00E66F91"/>
    <w:rsid w:val="00E67110"/>
    <w:rsid w:val="00E6717F"/>
    <w:rsid w:val="00E6727E"/>
    <w:rsid w:val="00E672F7"/>
    <w:rsid w:val="00E6743F"/>
    <w:rsid w:val="00E6754A"/>
    <w:rsid w:val="00E67656"/>
    <w:rsid w:val="00E67877"/>
    <w:rsid w:val="00E67AA6"/>
    <w:rsid w:val="00E67BD5"/>
    <w:rsid w:val="00E67C2F"/>
    <w:rsid w:val="00E67D33"/>
    <w:rsid w:val="00E67DDA"/>
    <w:rsid w:val="00E67E9D"/>
    <w:rsid w:val="00E7015C"/>
    <w:rsid w:val="00E701EE"/>
    <w:rsid w:val="00E702D5"/>
    <w:rsid w:val="00E70336"/>
    <w:rsid w:val="00E703A2"/>
    <w:rsid w:val="00E7050F"/>
    <w:rsid w:val="00E7059E"/>
    <w:rsid w:val="00E705D1"/>
    <w:rsid w:val="00E706B1"/>
    <w:rsid w:val="00E7088D"/>
    <w:rsid w:val="00E709E7"/>
    <w:rsid w:val="00E70A70"/>
    <w:rsid w:val="00E70C06"/>
    <w:rsid w:val="00E70DD8"/>
    <w:rsid w:val="00E70F3E"/>
    <w:rsid w:val="00E70FF9"/>
    <w:rsid w:val="00E710DB"/>
    <w:rsid w:val="00E71188"/>
    <w:rsid w:val="00E7125A"/>
    <w:rsid w:val="00E71662"/>
    <w:rsid w:val="00E71A0B"/>
    <w:rsid w:val="00E71A8B"/>
    <w:rsid w:val="00E71EDB"/>
    <w:rsid w:val="00E71FA8"/>
    <w:rsid w:val="00E7210A"/>
    <w:rsid w:val="00E721A5"/>
    <w:rsid w:val="00E721EB"/>
    <w:rsid w:val="00E72208"/>
    <w:rsid w:val="00E72735"/>
    <w:rsid w:val="00E72761"/>
    <w:rsid w:val="00E72BAA"/>
    <w:rsid w:val="00E72D44"/>
    <w:rsid w:val="00E72DAE"/>
    <w:rsid w:val="00E72F03"/>
    <w:rsid w:val="00E73356"/>
    <w:rsid w:val="00E733C7"/>
    <w:rsid w:val="00E7345E"/>
    <w:rsid w:val="00E735A1"/>
    <w:rsid w:val="00E7369D"/>
    <w:rsid w:val="00E737A0"/>
    <w:rsid w:val="00E737EC"/>
    <w:rsid w:val="00E73BA8"/>
    <w:rsid w:val="00E73D78"/>
    <w:rsid w:val="00E73ED9"/>
    <w:rsid w:val="00E73FE8"/>
    <w:rsid w:val="00E74157"/>
    <w:rsid w:val="00E741BD"/>
    <w:rsid w:val="00E7429A"/>
    <w:rsid w:val="00E742BF"/>
    <w:rsid w:val="00E7450B"/>
    <w:rsid w:val="00E74576"/>
    <w:rsid w:val="00E745E5"/>
    <w:rsid w:val="00E74675"/>
    <w:rsid w:val="00E7468F"/>
    <w:rsid w:val="00E747BC"/>
    <w:rsid w:val="00E74987"/>
    <w:rsid w:val="00E74BA6"/>
    <w:rsid w:val="00E74C15"/>
    <w:rsid w:val="00E74CC3"/>
    <w:rsid w:val="00E7524A"/>
    <w:rsid w:val="00E752AF"/>
    <w:rsid w:val="00E7555C"/>
    <w:rsid w:val="00E757D9"/>
    <w:rsid w:val="00E75A98"/>
    <w:rsid w:val="00E75C54"/>
    <w:rsid w:val="00E75CA4"/>
    <w:rsid w:val="00E75D64"/>
    <w:rsid w:val="00E75D89"/>
    <w:rsid w:val="00E75FF3"/>
    <w:rsid w:val="00E76170"/>
    <w:rsid w:val="00E76221"/>
    <w:rsid w:val="00E7622A"/>
    <w:rsid w:val="00E762CE"/>
    <w:rsid w:val="00E762DF"/>
    <w:rsid w:val="00E76357"/>
    <w:rsid w:val="00E7653A"/>
    <w:rsid w:val="00E7657B"/>
    <w:rsid w:val="00E7669B"/>
    <w:rsid w:val="00E76767"/>
    <w:rsid w:val="00E767F0"/>
    <w:rsid w:val="00E7685E"/>
    <w:rsid w:val="00E768DD"/>
    <w:rsid w:val="00E76DF9"/>
    <w:rsid w:val="00E76F83"/>
    <w:rsid w:val="00E77001"/>
    <w:rsid w:val="00E7708D"/>
    <w:rsid w:val="00E771FF"/>
    <w:rsid w:val="00E7725D"/>
    <w:rsid w:val="00E77585"/>
    <w:rsid w:val="00E7759A"/>
    <w:rsid w:val="00E7785B"/>
    <w:rsid w:val="00E77F47"/>
    <w:rsid w:val="00E80088"/>
    <w:rsid w:val="00E800AB"/>
    <w:rsid w:val="00E8024D"/>
    <w:rsid w:val="00E802D1"/>
    <w:rsid w:val="00E80652"/>
    <w:rsid w:val="00E80738"/>
    <w:rsid w:val="00E80C68"/>
    <w:rsid w:val="00E80D27"/>
    <w:rsid w:val="00E80D5E"/>
    <w:rsid w:val="00E80D70"/>
    <w:rsid w:val="00E80D9D"/>
    <w:rsid w:val="00E80DF5"/>
    <w:rsid w:val="00E81083"/>
    <w:rsid w:val="00E81090"/>
    <w:rsid w:val="00E8115E"/>
    <w:rsid w:val="00E812C2"/>
    <w:rsid w:val="00E81825"/>
    <w:rsid w:val="00E81951"/>
    <w:rsid w:val="00E81992"/>
    <w:rsid w:val="00E819C5"/>
    <w:rsid w:val="00E81C4B"/>
    <w:rsid w:val="00E81D90"/>
    <w:rsid w:val="00E81E09"/>
    <w:rsid w:val="00E81E6C"/>
    <w:rsid w:val="00E8205A"/>
    <w:rsid w:val="00E82492"/>
    <w:rsid w:val="00E8249B"/>
    <w:rsid w:val="00E8253B"/>
    <w:rsid w:val="00E825AD"/>
    <w:rsid w:val="00E826E0"/>
    <w:rsid w:val="00E82A72"/>
    <w:rsid w:val="00E82AFE"/>
    <w:rsid w:val="00E82BC3"/>
    <w:rsid w:val="00E82BCD"/>
    <w:rsid w:val="00E82BE4"/>
    <w:rsid w:val="00E82CD4"/>
    <w:rsid w:val="00E82D0B"/>
    <w:rsid w:val="00E82EB9"/>
    <w:rsid w:val="00E82EFB"/>
    <w:rsid w:val="00E82F69"/>
    <w:rsid w:val="00E8302A"/>
    <w:rsid w:val="00E83156"/>
    <w:rsid w:val="00E833D0"/>
    <w:rsid w:val="00E8340C"/>
    <w:rsid w:val="00E83450"/>
    <w:rsid w:val="00E8349E"/>
    <w:rsid w:val="00E834B0"/>
    <w:rsid w:val="00E838CA"/>
    <w:rsid w:val="00E83D49"/>
    <w:rsid w:val="00E83DB3"/>
    <w:rsid w:val="00E83F25"/>
    <w:rsid w:val="00E8420A"/>
    <w:rsid w:val="00E842AA"/>
    <w:rsid w:val="00E842FA"/>
    <w:rsid w:val="00E8430C"/>
    <w:rsid w:val="00E8434D"/>
    <w:rsid w:val="00E8439B"/>
    <w:rsid w:val="00E843E2"/>
    <w:rsid w:val="00E84434"/>
    <w:rsid w:val="00E84451"/>
    <w:rsid w:val="00E844F9"/>
    <w:rsid w:val="00E8452F"/>
    <w:rsid w:val="00E8453B"/>
    <w:rsid w:val="00E845E2"/>
    <w:rsid w:val="00E84625"/>
    <w:rsid w:val="00E84662"/>
    <w:rsid w:val="00E846D9"/>
    <w:rsid w:val="00E84734"/>
    <w:rsid w:val="00E84773"/>
    <w:rsid w:val="00E847D4"/>
    <w:rsid w:val="00E84891"/>
    <w:rsid w:val="00E848AA"/>
    <w:rsid w:val="00E848E8"/>
    <w:rsid w:val="00E8499C"/>
    <w:rsid w:val="00E84BB1"/>
    <w:rsid w:val="00E84D83"/>
    <w:rsid w:val="00E84F9C"/>
    <w:rsid w:val="00E84F9F"/>
    <w:rsid w:val="00E84FF2"/>
    <w:rsid w:val="00E850AC"/>
    <w:rsid w:val="00E850C2"/>
    <w:rsid w:val="00E8519C"/>
    <w:rsid w:val="00E852B1"/>
    <w:rsid w:val="00E85307"/>
    <w:rsid w:val="00E8530A"/>
    <w:rsid w:val="00E853C0"/>
    <w:rsid w:val="00E854CC"/>
    <w:rsid w:val="00E856D2"/>
    <w:rsid w:val="00E85744"/>
    <w:rsid w:val="00E857BE"/>
    <w:rsid w:val="00E858C2"/>
    <w:rsid w:val="00E858CE"/>
    <w:rsid w:val="00E8592C"/>
    <w:rsid w:val="00E8593A"/>
    <w:rsid w:val="00E8596E"/>
    <w:rsid w:val="00E85C77"/>
    <w:rsid w:val="00E85D93"/>
    <w:rsid w:val="00E85E0D"/>
    <w:rsid w:val="00E85E5A"/>
    <w:rsid w:val="00E85EA7"/>
    <w:rsid w:val="00E85F69"/>
    <w:rsid w:val="00E85FBD"/>
    <w:rsid w:val="00E85FDD"/>
    <w:rsid w:val="00E86482"/>
    <w:rsid w:val="00E864A3"/>
    <w:rsid w:val="00E864A6"/>
    <w:rsid w:val="00E8699C"/>
    <w:rsid w:val="00E86AF9"/>
    <w:rsid w:val="00E86BE1"/>
    <w:rsid w:val="00E86C19"/>
    <w:rsid w:val="00E86C89"/>
    <w:rsid w:val="00E87178"/>
    <w:rsid w:val="00E871B3"/>
    <w:rsid w:val="00E871DC"/>
    <w:rsid w:val="00E87208"/>
    <w:rsid w:val="00E87336"/>
    <w:rsid w:val="00E87594"/>
    <w:rsid w:val="00E87613"/>
    <w:rsid w:val="00E876C2"/>
    <w:rsid w:val="00E878E9"/>
    <w:rsid w:val="00E87912"/>
    <w:rsid w:val="00E879BA"/>
    <w:rsid w:val="00E879D5"/>
    <w:rsid w:val="00E879F0"/>
    <w:rsid w:val="00E879F5"/>
    <w:rsid w:val="00E87B5D"/>
    <w:rsid w:val="00E87BDE"/>
    <w:rsid w:val="00E87C4F"/>
    <w:rsid w:val="00E87D33"/>
    <w:rsid w:val="00E90075"/>
    <w:rsid w:val="00E90250"/>
    <w:rsid w:val="00E902BB"/>
    <w:rsid w:val="00E904B9"/>
    <w:rsid w:val="00E904FD"/>
    <w:rsid w:val="00E9064E"/>
    <w:rsid w:val="00E9074E"/>
    <w:rsid w:val="00E9079C"/>
    <w:rsid w:val="00E90C0F"/>
    <w:rsid w:val="00E90C58"/>
    <w:rsid w:val="00E90DBE"/>
    <w:rsid w:val="00E90E18"/>
    <w:rsid w:val="00E90F00"/>
    <w:rsid w:val="00E90FB2"/>
    <w:rsid w:val="00E90FCC"/>
    <w:rsid w:val="00E9121A"/>
    <w:rsid w:val="00E91320"/>
    <w:rsid w:val="00E9135E"/>
    <w:rsid w:val="00E913E6"/>
    <w:rsid w:val="00E91998"/>
    <w:rsid w:val="00E91B3E"/>
    <w:rsid w:val="00E91BD9"/>
    <w:rsid w:val="00E91D79"/>
    <w:rsid w:val="00E91E92"/>
    <w:rsid w:val="00E91ECD"/>
    <w:rsid w:val="00E91FC6"/>
    <w:rsid w:val="00E91FEC"/>
    <w:rsid w:val="00E9206C"/>
    <w:rsid w:val="00E9207E"/>
    <w:rsid w:val="00E921EE"/>
    <w:rsid w:val="00E9241A"/>
    <w:rsid w:val="00E92511"/>
    <w:rsid w:val="00E9279D"/>
    <w:rsid w:val="00E927CC"/>
    <w:rsid w:val="00E92905"/>
    <w:rsid w:val="00E92A2F"/>
    <w:rsid w:val="00E92C9D"/>
    <w:rsid w:val="00E92DAE"/>
    <w:rsid w:val="00E92FFE"/>
    <w:rsid w:val="00E9309E"/>
    <w:rsid w:val="00E933DC"/>
    <w:rsid w:val="00E934D7"/>
    <w:rsid w:val="00E93517"/>
    <w:rsid w:val="00E93531"/>
    <w:rsid w:val="00E9362C"/>
    <w:rsid w:val="00E9376A"/>
    <w:rsid w:val="00E93788"/>
    <w:rsid w:val="00E93897"/>
    <w:rsid w:val="00E93D08"/>
    <w:rsid w:val="00E93F85"/>
    <w:rsid w:val="00E94061"/>
    <w:rsid w:val="00E94140"/>
    <w:rsid w:val="00E9423F"/>
    <w:rsid w:val="00E94299"/>
    <w:rsid w:val="00E94369"/>
    <w:rsid w:val="00E94478"/>
    <w:rsid w:val="00E94557"/>
    <w:rsid w:val="00E946DF"/>
    <w:rsid w:val="00E94782"/>
    <w:rsid w:val="00E948CD"/>
    <w:rsid w:val="00E94A01"/>
    <w:rsid w:val="00E94AA0"/>
    <w:rsid w:val="00E94AB4"/>
    <w:rsid w:val="00E94ACE"/>
    <w:rsid w:val="00E94D38"/>
    <w:rsid w:val="00E94DC3"/>
    <w:rsid w:val="00E94E78"/>
    <w:rsid w:val="00E94E97"/>
    <w:rsid w:val="00E95014"/>
    <w:rsid w:val="00E950EE"/>
    <w:rsid w:val="00E9525D"/>
    <w:rsid w:val="00E954DC"/>
    <w:rsid w:val="00E9566A"/>
    <w:rsid w:val="00E956C6"/>
    <w:rsid w:val="00E95744"/>
    <w:rsid w:val="00E95768"/>
    <w:rsid w:val="00E957FC"/>
    <w:rsid w:val="00E95801"/>
    <w:rsid w:val="00E95921"/>
    <w:rsid w:val="00E95A6A"/>
    <w:rsid w:val="00E95BFC"/>
    <w:rsid w:val="00E95DC1"/>
    <w:rsid w:val="00E95DC9"/>
    <w:rsid w:val="00E95E01"/>
    <w:rsid w:val="00E95E8F"/>
    <w:rsid w:val="00E95FE8"/>
    <w:rsid w:val="00E960A4"/>
    <w:rsid w:val="00E960F1"/>
    <w:rsid w:val="00E9654D"/>
    <w:rsid w:val="00E9661B"/>
    <w:rsid w:val="00E9677B"/>
    <w:rsid w:val="00E96AFC"/>
    <w:rsid w:val="00E96B00"/>
    <w:rsid w:val="00E96D8F"/>
    <w:rsid w:val="00E9716F"/>
    <w:rsid w:val="00E97201"/>
    <w:rsid w:val="00E973D6"/>
    <w:rsid w:val="00E976A6"/>
    <w:rsid w:val="00E9772D"/>
    <w:rsid w:val="00E97838"/>
    <w:rsid w:val="00E97A5C"/>
    <w:rsid w:val="00E97AAB"/>
    <w:rsid w:val="00E97ADF"/>
    <w:rsid w:val="00E97C4E"/>
    <w:rsid w:val="00E97C67"/>
    <w:rsid w:val="00EA0021"/>
    <w:rsid w:val="00EA01DD"/>
    <w:rsid w:val="00EA033B"/>
    <w:rsid w:val="00EA0346"/>
    <w:rsid w:val="00EA03DA"/>
    <w:rsid w:val="00EA0512"/>
    <w:rsid w:val="00EA0516"/>
    <w:rsid w:val="00EA0528"/>
    <w:rsid w:val="00EA059A"/>
    <w:rsid w:val="00EA05AA"/>
    <w:rsid w:val="00EA0654"/>
    <w:rsid w:val="00EA069A"/>
    <w:rsid w:val="00EA092B"/>
    <w:rsid w:val="00EA0ABF"/>
    <w:rsid w:val="00EA0CE0"/>
    <w:rsid w:val="00EA0E2C"/>
    <w:rsid w:val="00EA0E50"/>
    <w:rsid w:val="00EA0EE6"/>
    <w:rsid w:val="00EA0F40"/>
    <w:rsid w:val="00EA1082"/>
    <w:rsid w:val="00EA10A8"/>
    <w:rsid w:val="00EA15C6"/>
    <w:rsid w:val="00EA179C"/>
    <w:rsid w:val="00EA17A2"/>
    <w:rsid w:val="00EA17D4"/>
    <w:rsid w:val="00EA184E"/>
    <w:rsid w:val="00EA18C0"/>
    <w:rsid w:val="00EA19BE"/>
    <w:rsid w:val="00EA1A16"/>
    <w:rsid w:val="00EA1BBA"/>
    <w:rsid w:val="00EA1CD1"/>
    <w:rsid w:val="00EA1CF7"/>
    <w:rsid w:val="00EA1D86"/>
    <w:rsid w:val="00EA1F20"/>
    <w:rsid w:val="00EA2077"/>
    <w:rsid w:val="00EA2084"/>
    <w:rsid w:val="00EA22EA"/>
    <w:rsid w:val="00EA239F"/>
    <w:rsid w:val="00EA24DE"/>
    <w:rsid w:val="00EA2541"/>
    <w:rsid w:val="00EA254A"/>
    <w:rsid w:val="00EA256E"/>
    <w:rsid w:val="00EA268B"/>
    <w:rsid w:val="00EA26B6"/>
    <w:rsid w:val="00EA27AA"/>
    <w:rsid w:val="00EA27F2"/>
    <w:rsid w:val="00EA29AC"/>
    <w:rsid w:val="00EA2A4D"/>
    <w:rsid w:val="00EA2BB5"/>
    <w:rsid w:val="00EA2C10"/>
    <w:rsid w:val="00EA2D35"/>
    <w:rsid w:val="00EA2F01"/>
    <w:rsid w:val="00EA300E"/>
    <w:rsid w:val="00EA3038"/>
    <w:rsid w:val="00EA3206"/>
    <w:rsid w:val="00EA3325"/>
    <w:rsid w:val="00EA3336"/>
    <w:rsid w:val="00EA33C5"/>
    <w:rsid w:val="00EA33F2"/>
    <w:rsid w:val="00EA3567"/>
    <w:rsid w:val="00EA35B4"/>
    <w:rsid w:val="00EA363E"/>
    <w:rsid w:val="00EA3680"/>
    <w:rsid w:val="00EA36B2"/>
    <w:rsid w:val="00EA378F"/>
    <w:rsid w:val="00EA3795"/>
    <w:rsid w:val="00EA3C45"/>
    <w:rsid w:val="00EA3D3A"/>
    <w:rsid w:val="00EA3D60"/>
    <w:rsid w:val="00EA3E1D"/>
    <w:rsid w:val="00EA3E42"/>
    <w:rsid w:val="00EA4014"/>
    <w:rsid w:val="00EA40C0"/>
    <w:rsid w:val="00EA42E2"/>
    <w:rsid w:val="00EA4692"/>
    <w:rsid w:val="00EA46C1"/>
    <w:rsid w:val="00EA471C"/>
    <w:rsid w:val="00EA47E3"/>
    <w:rsid w:val="00EA4966"/>
    <w:rsid w:val="00EA49DA"/>
    <w:rsid w:val="00EA4C4C"/>
    <w:rsid w:val="00EA4D37"/>
    <w:rsid w:val="00EA4F4C"/>
    <w:rsid w:val="00EA4FED"/>
    <w:rsid w:val="00EA51B8"/>
    <w:rsid w:val="00EA560A"/>
    <w:rsid w:val="00EA57F7"/>
    <w:rsid w:val="00EA5B43"/>
    <w:rsid w:val="00EA5BBC"/>
    <w:rsid w:val="00EA5C58"/>
    <w:rsid w:val="00EA5E49"/>
    <w:rsid w:val="00EA5E5E"/>
    <w:rsid w:val="00EA5F03"/>
    <w:rsid w:val="00EA60A3"/>
    <w:rsid w:val="00EA6181"/>
    <w:rsid w:val="00EA61E8"/>
    <w:rsid w:val="00EA6336"/>
    <w:rsid w:val="00EA65F8"/>
    <w:rsid w:val="00EA66D0"/>
    <w:rsid w:val="00EA67EE"/>
    <w:rsid w:val="00EA686C"/>
    <w:rsid w:val="00EA6888"/>
    <w:rsid w:val="00EA692C"/>
    <w:rsid w:val="00EA6949"/>
    <w:rsid w:val="00EA6A26"/>
    <w:rsid w:val="00EA6A63"/>
    <w:rsid w:val="00EA6A9A"/>
    <w:rsid w:val="00EA6B84"/>
    <w:rsid w:val="00EA6CDA"/>
    <w:rsid w:val="00EA6D02"/>
    <w:rsid w:val="00EA6EB5"/>
    <w:rsid w:val="00EA6ECE"/>
    <w:rsid w:val="00EA6FED"/>
    <w:rsid w:val="00EA7144"/>
    <w:rsid w:val="00EA7303"/>
    <w:rsid w:val="00EA75D6"/>
    <w:rsid w:val="00EA7885"/>
    <w:rsid w:val="00EA7A6C"/>
    <w:rsid w:val="00EA7B6C"/>
    <w:rsid w:val="00EA7B8A"/>
    <w:rsid w:val="00EA7BA3"/>
    <w:rsid w:val="00EA7CB1"/>
    <w:rsid w:val="00EA7CED"/>
    <w:rsid w:val="00EA7D87"/>
    <w:rsid w:val="00EA7DC0"/>
    <w:rsid w:val="00EA7E05"/>
    <w:rsid w:val="00EA7E10"/>
    <w:rsid w:val="00EA7E6B"/>
    <w:rsid w:val="00EA7FB2"/>
    <w:rsid w:val="00EA7FC5"/>
    <w:rsid w:val="00EB0094"/>
    <w:rsid w:val="00EB0131"/>
    <w:rsid w:val="00EB013A"/>
    <w:rsid w:val="00EB038E"/>
    <w:rsid w:val="00EB05C6"/>
    <w:rsid w:val="00EB0715"/>
    <w:rsid w:val="00EB0788"/>
    <w:rsid w:val="00EB07CE"/>
    <w:rsid w:val="00EB0803"/>
    <w:rsid w:val="00EB09E1"/>
    <w:rsid w:val="00EB0C7D"/>
    <w:rsid w:val="00EB0CC2"/>
    <w:rsid w:val="00EB0D40"/>
    <w:rsid w:val="00EB0F9A"/>
    <w:rsid w:val="00EB1376"/>
    <w:rsid w:val="00EB14E1"/>
    <w:rsid w:val="00EB17E2"/>
    <w:rsid w:val="00EB1B8E"/>
    <w:rsid w:val="00EB1CCA"/>
    <w:rsid w:val="00EB1CD0"/>
    <w:rsid w:val="00EB1EFA"/>
    <w:rsid w:val="00EB218B"/>
    <w:rsid w:val="00EB21FB"/>
    <w:rsid w:val="00EB2238"/>
    <w:rsid w:val="00EB2445"/>
    <w:rsid w:val="00EB2656"/>
    <w:rsid w:val="00EB27F1"/>
    <w:rsid w:val="00EB297E"/>
    <w:rsid w:val="00EB29A9"/>
    <w:rsid w:val="00EB2A7B"/>
    <w:rsid w:val="00EB2ADD"/>
    <w:rsid w:val="00EB2D5F"/>
    <w:rsid w:val="00EB2DC2"/>
    <w:rsid w:val="00EB2E92"/>
    <w:rsid w:val="00EB2F38"/>
    <w:rsid w:val="00EB2F50"/>
    <w:rsid w:val="00EB3083"/>
    <w:rsid w:val="00EB30F5"/>
    <w:rsid w:val="00EB3174"/>
    <w:rsid w:val="00EB3230"/>
    <w:rsid w:val="00EB32D1"/>
    <w:rsid w:val="00EB3377"/>
    <w:rsid w:val="00EB36D1"/>
    <w:rsid w:val="00EB3737"/>
    <w:rsid w:val="00EB381B"/>
    <w:rsid w:val="00EB38E0"/>
    <w:rsid w:val="00EB3949"/>
    <w:rsid w:val="00EB3B63"/>
    <w:rsid w:val="00EB3B8C"/>
    <w:rsid w:val="00EB3BEC"/>
    <w:rsid w:val="00EB3CCB"/>
    <w:rsid w:val="00EB4287"/>
    <w:rsid w:val="00EB434B"/>
    <w:rsid w:val="00EB4435"/>
    <w:rsid w:val="00EB4450"/>
    <w:rsid w:val="00EB447D"/>
    <w:rsid w:val="00EB4A31"/>
    <w:rsid w:val="00EB4B65"/>
    <w:rsid w:val="00EB4B71"/>
    <w:rsid w:val="00EB4C12"/>
    <w:rsid w:val="00EB4D07"/>
    <w:rsid w:val="00EB4E76"/>
    <w:rsid w:val="00EB525E"/>
    <w:rsid w:val="00EB533D"/>
    <w:rsid w:val="00EB538D"/>
    <w:rsid w:val="00EB53BA"/>
    <w:rsid w:val="00EB560C"/>
    <w:rsid w:val="00EB560F"/>
    <w:rsid w:val="00EB57A3"/>
    <w:rsid w:val="00EB5B01"/>
    <w:rsid w:val="00EB5C8B"/>
    <w:rsid w:val="00EB5CDA"/>
    <w:rsid w:val="00EB5CE0"/>
    <w:rsid w:val="00EB5E60"/>
    <w:rsid w:val="00EB6062"/>
    <w:rsid w:val="00EB6071"/>
    <w:rsid w:val="00EB6181"/>
    <w:rsid w:val="00EB6446"/>
    <w:rsid w:val="00EB6524"/>
    <w:rsid w:val="00EB6549"/>
    <w:rsid w:val="00EB65B5"/>
    <w:rsid w:val="00EB6660"/>
    <w:rsid w:val="00EB6BA0"/>
    <w:rsid w:val="00EB6DA4"/>
    <w:rsid w:val="00EB6DC7"/>
    <w:rsid w:val="00EB6F40"/>
    <w:rsid w:val="00EB6F60"/>
    <w:rsid w:val="00EB70C9"/>
    <w:rsid w:val="00EB70EE"/>
    <w:rsid w:val="00EB7270"/>
    <w:rsid w:val="00EB72F8"/>
    <w:rsid w:val="00EB742E"/>
    <w:rsid w:val="00EB74E0"/>
    <w:rsid w:val="00EB7670"/>
    <w:rsid w:val="00EB7723"/>
    <w:rsid w:val="00EB7AEC"/>
    <w:rsid w:val="00EB7C5D"/>
    <w:rsid w:val="00EC00C1"/>
    <w:rsid w:val="00EC00F0"/>
    <w:rsid w:val="00EC016D"/>
    <w:rsid w:val="00EC01AB"/>
    <w:rsid w:val="00EC02A7"/>
    <w:rsid w:val="00EC0574"/>
    <w:rsid w:val="00EC057D"/>
    <w:rsid w:val="00EC0620"/>
    <w:rsid w:val="00EC065C"/>
    <w:rsid w:val="00EC0663"/>
    <w:rsid w:val="00EC073E"/>
    <w:rsid w:val="00EC07B2"/>
    <w:rsid w:val="00EC0862"/>
    <w:rsid w:val="00EC09D4"/>
    <w:rsid w:val="00EC09FA"/>
    <w:rsid w:val="00EC0ADE"/>
    <w:rsid w:val="00EC0D1F"/>
    <w:rsid w:val="00EC0F89"/>
    <w:rsid w:val="00EC1102"/>
    <w:rsid w:val="00EC135F"/>
    <w:rsid w:val="00EC15A1"/>
    <w:rsid w:val="00EC1630"/>
    <w:rsid w:val="00EC1734"/>
    <w:rsid w:val="00EC1A76"/>
    <w:rsid w:val="00EC1A7C"/>
    <w:rsid w:val="00EC1BFA"/>
    <w:rsid w:val="00EC1C72"/>
    <w:rsid w:val="00EC1D2F"/>
    <w:rsid w:val="00EC1EB3"/>
    <w:rsid w:val="00EC1F33"/>
    <w:rsid w:val="00EC2076"/>
    <w:rsid w:val="00EC2141"/>
    <w:rsid w:val="00EC229B"/>
    <w:rsid w:val="00EC2456"/>
    <w:rsid w:val="00EC24AE"/>
    <w:rsid w:val="00EC256C"/>
    <w:rsid w:val="00EC25EC"/>
    <w:rsid w:val="00EC2648"/>
    <w:rsid w:val="00EC2681"/>
    <w:rsid w:val="00EC28F2"/>
    <w:rsid w:val="00EC2935"/>
    <w:rsid w:val="00EC2983"/>
    <w:rsid w:val="00EC2AF0"/>
    <w:rsid w:val="00EC2B16"/>
    <w:rsid w:val="00EC2EF6"/>
    <w:rsid w:val="00EC2F87"/>
    <w:rsid w:val="00EC3008"/>
    <w:rsid w:val="00EC3176"/>
    <w:rsid w:val="00EC3370"/>
    <w:rsid w:val="00EC33FD"/>
    <w:rsid w:val="00EC346A"/>
    <w:rsid w:val="00EC34D9"/>
    <w:rsid w:val="00EC350F"/>
    <w:rsid w:val="00EC378E"/>
    <w:rsid w:val="00EC3C52"/>
    <w:rsid w:val="00EC3E77"/>
    <w:rsid w:val="00EC3EDF"/>
    <w:rsid w:val="00EC405D"/>
    <w:rsid w:val="00EC41DC"/>
    <w:rsid w:val="00EC43AA"/>
    <w:rsid w:val="00EC4511"/>
    <w:rsid w:val="00EC45A6"/>
    <w:rsid w:val="00EC4622"/>
    <w:rsid w:val="00EC479C"/>
    <w:rsid w:val="00EC47CA"/>
    <w:rsid w:val="00EC48FF"/>
    <w:rsid w:val="00EC4EB1"/>
    <w:rsid w:val="00EC4EC0"/>
    <w:rsid w:val="00EC4FF5"/>
    <w:rsid w:val="00EC501B"/>
    <w:rsid w:val="00EC503C"/>
    <w:rsid w:val="00EC503E"/>
    <w:rsid w:val="00EC50F2"/>
    <w:rsid w:val="00EC52B6"/>
    <w:rsid w:val="00EC5393"/>
    <w:rsid w:val="00EC5409"/>
    <w:rsid w:val="00EC54CD"/>
    <w:rsid w:val="00EC5550"/>
    <w:rsid w:val="00EC5821"/>
    <w:rsid w:val="00EC5905"/>
    <w:rsid w:val="00EC598F"/>
    <w:rsid w:val="00EC59C1"/>
    <w:rsid w:val="00EC5DA4"/>
    <w:rsid w:val="00EC5DD0"/>
    <w:rsid w:val="00EC5DE7"/>
    <w:rsid w:val="00EC5F0C"/>
    <w:rsid w:val="00EC6048"/>
    <w:rsid w:val="00EC6306"/>
    <w:rsid w:val="00EC6404"/>
    <w:rsid w:val="00EC646C"/>
    <w:rsid w:val="00EC656B"/>
    <w:rsid w:val="00EC6686"/>
    <w:rsid w:val="00EC6709"/>
    <w:rsid w:val="00EC67A5"/>
    <w:rsid w:val="00EC68BB"/>
    <w:rsid w:val="00EC68D4"/>
    <w:rsid w:val="00EC6AA5"/>
    <w:rsid w:val="00EC6ACF"/>
    <w:rsid w:val="00EC6B5E"/>
    <w:rsid w:val="00EC6C2C"/>
    <w:rsid w:val="00EC6F81"/>
    <w:rsid w:val="00EC70B9"/>
    <w:rsid w:val="00EC70E2"/>
    <w:rsid w:val="00EC70E4"/>
    <w:rsid w:val="00EC70ED"/>
    <w:rsid w:val="00EC7162"/>
    <w:rsid w:val="00EC71C4"/>
    <w:rsid w:val="00EC71F5"/>
    <w:rsid w:val="00EC7246"/>
    <w:rsid w:val="00EC7390"/>
    <w:rsid w:val="00EC7669"/>
    <w:rsid w:val="00EC7832"/>
    <w:rsid w:val="00EC7875"/>
    <w:rsid w:val="00EC7918"/>
    <w:rsid w:val="00EC7D4C"/>
    <w:rsid w:val="00ED038A"/>
    <w:rsid w:val="00ED03A7"/>
    <w:rsid w:val="00ED03B3"/>
    <w:rsid w:val="00ED03BC"/>
    <w:rsid w:val="00ED04A6"/>
    <w:rsid w:val="00ED05CF"/>
    <w:rsid w:val="00ED06A5"/>
    <w:rsid w:val="00ED07B2"/>
    <w:rsid w:val="00ED0B09"/>
    <w:rsid w:val="00ED0C2E"/>
    <w:rsid w:val="00ED0C4B"/>
    <w:rsid w:val="00ED0E0C"/>
    <w:rsid w:val="00ED0E89"/>
    <w:rsid w:val="00ED1120"/>
    <w:rsid w:val="00ED1391"/>
    <w:rsid w:val="00ED13D2"/>
    <w:rsid w:val="00ED148E"/>
    <w:rsid w:val="00ED14C6"/>
    <w:rsid w:val="00ED15A6"/>
    <w:rsid w:val="00ED15C9"/>
    <w:rsid w:val="00ED168C"/>
    <w:rsid w:val="00ED17B1"/>
    <w:rsid w:val="00ED1848"/>
    <w:rsid w:val="00ED18BA"/>
    <w:rsid w:val="00ED19ED"/>
    <w:rsid w:val="00ED1B93"/>
    <w:rsid w:val="00ED1BD1"/>
    <w:rsid w:val="00ED1BFD"/>
    <w:rsid w:val="00ED1C1B"/>
    <w:rsid w:val="00ED1C44"/>
    <w:rsid w:val="00ED1DF8"/>
    <w:rsid w:val="00ED1F9C"/>
    <w:rsid w:val="00ED1FC1"/>
    <w:rsid w:val="00ED2171"/>
    <w:rsid w:val="00ED22EC"/>
    <w:rsid w:val="00ED2398"/>
    <w:rsid w:val="00ED24C6"/>
    <w:rsid w:val="00ED2585"/>
    <w:rsid w:val="00ED2593"/>
    <w:rsid w:val="00ED263C"/>
    <w:rsid w:val="00ED2686"/>
    <w:rsid w:val="00ED26C3"/>
    <w:rsid w:val="00ED27E2"/>
    <w:rsid w:val="00ED281B"/>
    <w:rsid w:val="00ED2908"/>
    <w:rsid w:val="00ED2A64"/>
    <w:rsid w:val="00ED2A92"/>
    <w:rsid w:val="00ED2ACB"/>
    <w:rsid w:val="00ED2BF4"/>
    <w:rsid w:val="00ED2BF5"/>
    <w:rsid w:val="00ED2C6F"/>
    <w:rsid w:val="00ED2DCD"/>
    <w:rsid w:val="00ED322C"/>
    <w:rsid w:val="00ED36C1"/>
    <w:rsid w:val="00ED36E9"/>
    <w:rsid w:val="00ED3790"/>
    <w:rsid w:val="00ED3B5C"/>
    <w:rsid w:val="00ED3BF1"/>
    <w:rsid w:val="00ED3C4D"/>
    <w:rsid w:val="00ED3CC0"/>
    <w:rsid w:val="00ED3DA3"/>
    <w:rsid w:val="00ED3EF5"/>
    <w:rsid w:val="00ED3F88"/>
    <w:rsid w:val="00ED443C"/>
    <w:rsid w:val="00ED455B"/>
    <w:rsid w:val="00ED4667"/>
    <w:rsid w:val="00ED46C3"/>
    <w:rsid w:val="00ED47F1"/>
    <w:rsid w:val="00ED48AC"/>
    <w:rsid w:val="00ED4927"/>
    <w:rsid w:val="00ED4A4B"/>
    <w:rsid w:val="00ED4C12"/>
    <w:rsid w:val="00ED4C2B"/>
    <w:rsid w:val="00ED4D43"/>
    <w:rsid w:val="00ED4D88"/>
    <w:rsid w:val="00ED4E9C"/>
    <w:rsid w:val="00ED4E9E"/>
    <w:rsid w:val="00ED503D"/>
    <w:rsid w:val="00ED5162"/>
    <w:rsid w:val="00ED54E7"/>
    <w:rsid w:val="00ED5746"/>
    <w:rsid w:val="00ED577E"/>
    <w:rsid w:val="00ED5820"/>
    <w:rsid w:val="00ED5945"/>
    <w:rsid w:val="00ED5A9D"/>
    <w:rsid w:val="00ED5B2B"/>
    <w:rsid w:val="00ED5BE8"/>
    <w:rsid w:val="00ED5C15"/>
    <w:rsid w:val="00ED5C24"/>
    <w:rsid w:val="00ED5C8D"/>
    <w:rsid w:val="00ED5CC0"/>
    <w:rsid w:val="00ED5E8E"/>
    <w:rsid w:val="00ED5EC3"/>
    <w:rsid w:val="00ED6036"/>
    <w:rsid w:val="00ED611F"/>
    <w:rsid w:val="00ED6182"/>
    <w:rsid w:val="00ED6234"/>
    <w:rsid w:val="00ED639F"/>
    <w:rsid w:val="00ED64D5"/>
    <w:rsid w:val="00ED6562"/>
    <w:rsid w:val="00ED66F9"/>
    <w:rsid w:val="00ED69E4"/>
    <w:rsid w:val="00ED6CEE"/>
    <w:rsid w:val="00ED712C"/>
    <w:rsid w:val="00ED7312"/>
    <w:rsid w:val="00ED76A0"/>
    <w:rsid w:val="00ED77D6"/>
    <w:rsid w:val="00ED7947"/>
    <w:rsid w:val="00ED79C2"/>
    <w:rsid w:val="00ED7A89"/>
    <w:rsid w:val="00ED7AEF"/>
    <w:rsid w:val="00ED7B3A"/>
    <w:rsid w:val="00ED7E7C"/>
    <w:rsid w:val="00ED7EE2"/>
    <w:rsid w:val="00EE0033"/>
    <w:rsid w:val="00EE0288"/>
    <w:rsid w:val="00EE02D2"/>
    <w:rsid w:val="00EE0413"/>
    <w:rsid w:val="00EE0609"/>
    <w:rsid w:val="00EE0651"/>
    <w:rsid w:val="00EE09BD"/>
    <w:rsid w:val="00EE0A07"/>
    <w:rsid w:val="00EE0B16"/>
    <w:rsid w:val="00EE0BBD"/>
    <w:rsid w:val="00EE0C99"/>
    <w:rsid w:val="00EE0D67"/>
    <w:rsid w:val="00EE0D76"/>
    <w:rsid w:val="00EE0E64"/>
    <w:rsid w:val="00EE1073"/>
    <w:rsid w:val="00EE11FD"/>
    <w:rsid w:val="00EE1208"/>
    <w:rsid w:val="00EE138F"/>
    <w:rsid w:val="00EE14C0"/>
    <w:rsid w:val="00EE1603"/>
    <w:rsid w:val="00EE16E9"/>
    <w:rsid w:val="00EE180F"/>
    <w:rsid w:val="00EE1A96"/>
    <w:rsid w:val="00EE1D07"/>
    <w:rsid w:val="00EE1D2E"/>
    <w:rsid w:val="00EE1D76"/>
    <w:rsid w:val="00EE1D94"/>
    <w:rsid w:val="00EE1DFF"/>
    <w:rsid w:val="00EE20C0"/>
    <w:rsid w:val="00EE211A"/>
    <w:rsid w:val="00EE2295"/>
    <w:rsid w:val="00EE2311"/>
    <w:rsid w:val="00EE2355"/>
    <w:rsid w:val="00EE2445"/>
    <w:rsid w:val="00EE25AF"/>
    <w:rsid w:val="00EE2660"/>
    <w:rsid w:val="00EE28AA"/>
    <w:rsid w:val="00EE2AC1"/>
    <w:rsid w:val="00EE2C52"/>
    <w:rsid w:val="00EE2F19"/>
    <w:rsid w:val="00EE3013"/>
    <w:rsid w:val="00EE31A0"/>
    <w:rsid w:val="00EE32F4"/>
    <w:rsid w:val="00EE3509"/>
    <w:rsid w:val="00EE35E3"/>
    <w:rsid w:val="00EE361D"/>
    <w:rsid w:val="00EE3674"/>
    <w:rsid w:val="00EE3756"/>
    <w:rsid w:val="00EE3788"/>
    <w:rsid w:val="00EE3D00"/>
    <w:rsid w:val="00EE3D58"/>
    <w:rsid w:val="00EE3E9E"/>
    <w:rsid w:val="00EE3F66"/>
    <w:rsid w:val="00EE400D"/>
    <w:rsid w:val="00EE434A"/>
    <w:rsid w:val="00EE4384"/>
    <w:rsid w:val="00EE4394"/>
    <w:rsid w:val="00EE44FE"/>
    <w:rsid w:val="00EE45E4"/>
    <w:rsid w:val="00EE470D"/>
    <w:rsid w:val="00EE4772"/>
    <w:rsid w:val="00EE47A2"/>
    <w:rsid w:val="00EE47ED"/>
    <w:rsid w:val="00EE4ADC"/>
    <w:rsid w:val="00EE4B71"/>
    <w:rsid w:val="00EE4EFA"/>
    <w:rsid w:val="00EE5018"/>
    <w:rsid w:val="00EE5031"/>
    <w:rsid w:val="00EE50FE"/>
    <w:rsid w:val="00EE515B"/>
    <w:rsid w:val="00EE5559"/>
    <w:rsid w:val="00EE59CE"/>
    <w:rsid w:val="00EE5C32"/>
    <w:rsid w:val="00EE5D66"/>
    <w:rsid w:val="00EE5E42"/>
    <w:rsid w:val="00EE5F1B"/>
    <w:rsid w:val="00EE5FA2"/>
    <w:rsid w:val="00EE6098"/>
    <w:rsid w:val="00EE625E"/>
    <w:rsid w:val="00EE638F"/>
    <w:rsid w:val="00EE63AD"/>
    <w:rsid w:val="00EE63C6"/>
    <w:rsid w:val="00EE6484"/>
    <w:rsid w:val="00EE6559"/>
    <w:rsid w:val="00EE668B"/>
    <w:rsid w:val="00EE6996"/>
    <w:rsid w:val="00EE69FE"/>
    <w:rsid w:val="00EE6D9A"/>
    <w:rsid w:val="00EE6E02"/>
    <w:rsid w:val="00EE6F20"/>
    <w:rsid w:val="00EE70D6"/>
    <w:rsid w:val="00EE7120"/>
    <w:rsid w:val="00EE7171"/>
    <w:rsid w:val="00EE71AD"/>
    <w:rsid w:val="00EE770E"/>
    <w:rsid w:val="00EE7763"/>
    <w:rsid w:val="00EE7789"/>
    <w:rsid w:val="00EE786C"/>
    <w:rsid w:val="00EE7930"/>
    <w:rsid w:val="00EE7A8E"/>
    <w:rsid w:val="00EE7AB6"/>
    <w:rsid w:val="00EE7DD6"/>
    <w:rsid w:val="00EE7EA9"/>
    <w:rsid w:val="00EF0091"/>
    <w:rsid w:val="00EF00C5"/>
    <w:rsid w:val="00EF02A8"/>
    <w:rsid w:val="00EF0364"/>
    <w:rsid w:val="00EF0409"/>
    <w:rsid w:val="00EF05A4"/>
    <w:rsid w:val="00EF0635"/>
    <w:rsid w:val="00EF0718"/>
    <w:rsid w:val="00EF0742"/>
    <w:rsid w:val="00EF07AB"/>
    <w:rsid w:val="00EF07C7"/>
    <w:rsid w:val="00EF09CF"/>
    <w:rsid w:val="00EF0B9E"/>
    <w:rsid w:val="00EF0C42"/>
    <w:rsid w:val="00EF0C7F"/>
    <w:rsid w:val="00EF0CF6"/>
    <w:rsid w:val="00EF0F25"/>
    <w:rsid w:val="00EF0F4C"/>
    <w:rsid w:val="00EF1055"/>
    <w:rsid w:val="00EF1134"/>
    <w:rsid w:val="00EF1242"/>
    <w:rsid w:val="00EF124C"/>
    <w:rsid w:val="00EF15E8"/>
    <w:rsid w:val="00EF178B"/>
    <w:rsid w:val="00EF1869"/>
    <w:rsid w:val="00EF18F4"/>
    <w:rsid w:val="00EF1B0D"/>
    <w:rsid w:val="00EF1B23"/>
    <w:rsid w:val="00EF1B95"/>
    <w:rsid w:val="00EF1C44"/>
    <w:rsid w:val="00EF1D06"/>
    <w:rsid w:val="00EF1DEC"/>
    <w:rsid w:val="00EF1E29"/>
    <w:rsid w:val="00EF1FBD"/>
    <w:rsid w:val="00EF1FD2"/>
    <w:rsid w:val="00EF1FE0"/>
    <w:rsid w:val="00EF2100"/>
    <w:rsid w:val="00EF2341"/>
    <w:rsid w:val="00EF2583"/>
    <w:rsid w:val="00EF2615"/>
    <w:rsid w:val="00EF2A7B"/>
    <w:rsid w:val="00EF2AEA"/>
    <w:rsid w:val="00EF2B0F"/>
    <w:rsid w:val="00EF2BE4"/>
    <w:rsid w:val="00EF2CC1"/>
    <w:rsid w:val="00EF2EB4"/>
    <w:rsid w:val="00EF2F70"/>
    <w:rsid w:val="00EF330F"/>
    <w:rsid w:val="00EF336F"/>
    <w:rsid w:val="00EF349F"/>
    <w:rsid w:val="00EF3512"/>
    <w:rsid w:val="00EF3524"/>
    <w:rsid w:val="00EF3892"/>
    <w:rsid w:val="00EF3A72"/>
    <w:rsid w:val="00EF3E8B"/>
    <w:rsid w:val="00EF3EE3"/>
    <w:rsid w:val="00EF3F54"/>
    <w:rsid w:val="00EF4188"/>
    <w:rsid w:val="00EF41C2"/>
    <w:rsid w:val="00EF42AC"/>
    <w:rsid w:val="00EF4481"/>
    <w:rsid w:val="00EF449D"/>
    <w:rsid w:val="00EF4526"/>
    <w:rsid w:val="00EF459F"/>
    <w:rsid w:val="00EF4699"/>
    <w:rsid w:val="00EF47F7"/>
    <w:rsid w:val="00EF4831"/>
    <w:rsid w:val="00EF4963"/>
    <w:rsid w:val="00EF4BF0"/>
    <w:rsid w:val="00EF4CDC"/>
    <w:rsid w:val="00EF4D41"/>
    <w:rsid w:val="00EF4E1B"/>
    <w:rsid w:val="00EF4E5C"/>
    <w:rsid w:val="00EF505E"/>
    <w:rsid w:val="00EF5079"/>
    <w:rsid w:val="00EF51D8"/>
    <w:rsid w:val="00EF5287"/>
    <w:rsid w:val="00EF53DA"/>
    <w:rsid w:val="00EF5769"/>
    <w:rsid w:val="00EF5A16"/>
    <w:rsid w:val="00EF5A75"/>
    <w:rsid w:val="00EF5C2A"/>
    <w:rsid w:val="00EF5E33"/>
    <w:rsid w:val="00EF5F27"/>
    <w:rsid w:val="00EF62C1"/>
    <w:rsid w:val="00EF62DF"/>
    <w:rsid w:val="00EF62F3"/>
    <w:rsid w:val="00EF63A4"/>
    <w:rsid w:val="00EF64D0"/>
    <w:rsid w:val="00EF64F4"/>
    <w:rsid w:val="00EF654E"/>
    <w:rsid w:val="00EF6831"/>
    <w:rsid w:val="00EF69C5"/>
    <w:rsid w:val="00EF69FC"/>
    <w:rsid w:val="00EF6A13"/>
    <w:rsid w:val="00EF6A5D"/>
    <w:rsid w:val="00EF6A6C"/>
    <w:rsid w:val="00EF6AF4"/>
    <w:rsid w:val="00EF6DDD"/>
    <w:rsid w:val="00EF6F56"/>
    <w:rsid w:val="00EF6FC0"/>
    <w:rsid w:val="00EF6FC9"/>
    <w:rsid w:val="00EF731C"/>
    <w:rsid w:val="00EF74DA"/>
    <w:rsid w:val="00EF759D"/>
    <w:rsid w:val="00EF75E2"/>
    <w:rsid w:val="00EF763B"/>
    <w:rsid w:val="00EF7721"/>
    <w:rsid w:val="00EF772C"/>
    <w:rsid w:val="00EF7898"/>
    <w:rsid w:val="00EF7994"/>
    <w:rsid w:val="00EF79EE"/>
    <w:rsid w:val="00EF7B93"/>
    <w:rsid w:val="00EF7D01"/>
    <w:rsid w:val="00EF7E09"/>
    <w:rsid w:val="00EF7EA1"/>
    <w:rsid w:val="00F000C9"/>
    <w:rsid w:val="00F0023C"/>
    <w:rsid w:val="00F00496"/>
    <w:rsid w:val="00F0063E"/>
    <w:rsid w:val="00F00777"/>
    <w:rsid w:val="00F00878"/>
    <w:rsid w:val="00F0087D"/>
    <w:rsid w:val="00F0090C"/>
    <w:rsid w:val="00F00AE3"/>
    <w:rsid w:val="00F00DFF"/>
    <w:rsid w:val="00F00E13"/>
    <w:rsid w:val="00F00E78"/>
    <w:rsid w:val="00F00F32"/>
    <w:rsid w:val="00F00FF6"/>
    <w:rsid w:val="00F010C5"/>
    <w:rsid w:val="00F010CB"/>
    <w:rsid w:val="00F011C5"/>
    <w:rsid w:val="00F01249"/>
    <w:rsid w:val="00F0127B"/>
    <w:rsid w:val="00F012FA"/>
    <w:rsid w:val="00F01631"/>
    <w:rsid w:val="00F01740"/>
    <w:rsid w:val="00F017FC"/>
    <w:rsid w:val="00F019FF"/>
    <w:rsid w:val="00F01A00"/>
    <w:rsid w:val="00F01B3A"/>
    <w:rsid w:val="00F01C62"/>
    <w:rsid w:val="00F01C6B"/>
    <w:rsid w:val="00F01C70"/>
    <w:rsid w:val="00F01C8B"/>
    <w:rsid w:val="00F01DAA"/>
    <w:rsid w:val="00F01E75"/>
    <w:rsid w:val="00F0209D"/>
    <w:rsid w:val="00F020F0"/>
    <w:rsid w:val="00F0245B"/>
    <w:rsid w:val="00F02618"/>
    <w:rsid w:val="00F02672"/>
    <w:rsid w:val="00F026A7"/>
    <w:rsid w:val="00F02989"/>
    <w:rsid w:val="00F02B52"/>
    <w:rsid w:val="00F02E34"/>
    <w:rsid w:val="00F02E5D"/>
    <w:rsid w:val="00F03129"/>
    <w:rsid w:val="00F0327E"/>
    <w:rsid w:val="00F03306"/>
    <w:rsid w:val="00F03431"/>
    <w:rsid w:val="00F034BA"/>
    <w:rsid w:val="00F036B3"/>
    <w:rsid w:val="00F03879"/>
    <w:rsid w:val="00F03A1B"/>
    <w:rsid w:val="00F03B79"/>
    <w:rsid w:val="00F03C82"/>
    <w:rsid w:val="00F03CAC"/>
    <w:rsid w:val="00F03D30"/>
    <w:rsid w:val="00F03D38"/>
    <w:rsid w:val="00F03D56"/>
    <w:rsid w:val="00F03D85"/>
    <w:rsid w:val="00F03DBD"/>
    <w:rsid w:val="00F03DC0"/>
    <w:rsid w:val="00F03E52"/>
    <w:rsid w:val="00F03FD3"/>
    <w:rsid w:val="00F0420C"/>
    <w:rsid w:val="00F044F2"/>
    <w:rsid w:val="00F04670"/>
    <w:rsid w:val="00F0474C"/>
    <w:rsid w:val="00F047FF"/>
    <w:rsid w:val="00F049E8"/>
    <w:rsid w:val="00F049F8"/>
    <w:rsid w:val="00F04BAF"/>
    <w:rsid w:val="00F04BCE"/>
    <w:rsid w:val="00F04BEB"/>
    <w:rsid w:val="00F04D3D"/>
    <w:rsid w:val="00F04D98"/>
    <w:rsid w:val="00F04F30"/>
    <w:rsid w:val="00F05000"/>
    <w:rsid w:val="00F0519E"/>
    <w:rsid w:val="00F05298"/>
    <w:rsid w:val="00F052DC"/>
    <w:rsid w:val="00F0578F"/>
    <w:rsid w:val="00F05891"/>
    <w:rsid w:val="00F058EB"/>
    <w:rsid w:val="00F05A5C"/>
    <w:rsid w:val="00F05AB3"/>
    <w:rsid w:val="00F05B35"/>
    <w:rsid w:val="00F05B94"/>
    <w:rsid w:val="00F05BAD"/>
    <w:rsid w:val="00F05D41"/>
    <w:rsid w:val="00F05D47"/>
    <w:rsid w:val="00F05F65"/>
    <w:rsid w:val="00F06065"/>
    <w:rsid w:val="00F0634C"/>
    <w:rsid w:val="00F06352"/>
    <w:rsid w:val="00F06386"/>
    <w:rsid w:val="00F064C9"/>
    <w:rsid w:val="00F0652A"/>
    <w:rsid w:val="00F0663E"/>
    <w:rsid w:val="00F0664C"/>
    <w:rsid w:val="00F066B0"/>
    <w:rsid w:val="00F06A1E"/>
    <w:rsid w:val="00F06A40"/>
    <w:rsid w:val="00F06A93"/>
    <w:rsid w:val="00F06B41"/>
    <w:rsid w:val="00F06B55"/>
    <w:rsid w:val="00F06C75"/>
    <w:rsid w:val="00F06D1D"/>
    <w:rsid w:val="00F06E18"/>
    <w:rsid w:val="00F06E48"/>
    <w:rsid w:val="00F06F30"/>
    <w:rsid w:val="00F070AD"/>
    <w:rsid w:val="00F072ED"/>
    <w:rsid w:val="00F072F2"/>
    <w:rsid w:val="00F0746F"/>
    <w:rsid w:val="00F076AA"/>
    <w:rsid w:val="00F07857"/>
    <w:rsid w:val="00F07967"/>
    <w:rsid w:val="00F079B6"/>
    <w:rsid w:val="00F07A5E"/>
    <w:rsid w:val="00F07B00"/>
    <w:rsid w:val="00F07B8D"/>
    <w:rsid w:val="00F07CEB"/>
    <w:rsid w:val="00F07F52"/>
    <w:rsid w:val="00F100D6"/>
    <w:rsid w:val="00F100F8"/>
    <w:rsid w:val="00F10382"/>
    <w:rsid w:val="00F10391"/>
    <w:rsid w:val="00F10543"/>
    <w:rsid w:val="00F1056F"/>
    <w:rsid w:val="00F1063D"/>
    <w:rsid w:val="00F1085B"/>
    <w:rsid w:val="00F10869"/>
    <w:rsid w:val="00F10BD4"/>
    <w:rsid w:val="00F10E89"/>
    <w:rsid w:val="00F10E9A"/>
    <w:rsid w:val="00F10F0B"/>
    <w:rsid w:val="00F10F49"/>
    <w:rsid w:val="00F10FDA"/>
    <w:rsid w:val="00F11062"/>
    <w:rsid w:val="00F1110E"/>
    <w:rsid w:val="00F11313"/>
    <w:rsid w:val="00F113C5"/>
    <w:rsid w:val="00F113FF"/>
    <w:rsid w:val="00F114C9"/>
    <w:rsid w:val="00F115C1"/>
    <w:rsid w:val="00F1160C"/>
    <w:rsid w:val="00F117D6"/>
    <w:rsid w:val="00F118D8"/>
    <w:rsid w:val="00F11931"/>
    <w:rsid w:val="00F1197C"/>
    <w:rsid w:val="00F119AE"/>
    <w:rsid w:val="00F11B37"/>
    <w:rsid w:val="00F11B61"/>
    <w:rsid w:val="00F11D03"/>
    <w:rsid w:val="00F11D6C"/>
    <w:rsid w:val="00F11D90"/>
    <w:rsid w:val="00F11F9E"/>
    <w:rsid w:val="00F12147"/>
    <w:rsid w:val="00F122BA"/>
    <w:rsid w:val="00F1230E"/>
    <w:rsid w:val="00F1237A"/>
    <w:rsid w:val="00F1261A"/>
    <w:rsid w:val="00F12640"/>
    <w:rsid w:val="00F12837"/>
    <w:rsid w:val="00F128B9"/>
    <w:rsid w:val="00F12910"/>
    <w:rsid w:val="00F129A8"/>
    <w:rsid w:val="00F12A04"/>
    <w:rsid w:val="00F12C84"/>
    <w:rsid w:val="00F12D4E"/>
    <w:rsid w:val="00F12E6F"/>
    <w:rsid w:val="00F12EA5"/>
    <w:rsid w:val="00F1316A"/>
    <w:rsid w:val="00F13235"/>
    <w:rsid w:val="00F13248"/>
    <w:rsid w:val="00F13289"/>
    <w:rsid w:val="00F1333C"/>
    <w:rsid w:val="00F13342"/>
    <w:rsid w:val="00F133C4"/>
    <w:rsid w:val="00F13409"/>
    <w:rsid w:val="00F137BC"/>
    <w:rsid w:val="00F1385D"/>
    <w:rsid w:val="00F13A5D"/>
    <w:rsid w:val="00F13D94"/>
    <w:rsid w:val="00F13D9B"/>
    <w:rsid w:val="00F13E3C"/>
    <w:rsid w:val="00F13EA2"/>
    <w:rsid w:val="00F13EA9"/>
    <w:rsid w:val="00F13EFD"/>
    <w:rsid w:val="00F13F53"/>
    <w:rsid w:val="00F13FD0"/>
    <w:rsid w:val="00F140F4"/>
    <w:rsid w:val="00F14201"/>
    <w:rsid w:val="00F142C9"/>
    <w:rsid w:val="00F142FA"/>
    <w:rsid w:val="00F143BA"/>
    <w:rsid w:val="00F144EB"/>
    <w:rsid w:val="00F1494E"/>
    <w:rsid w:val="00F1495D"/>
    <w:rsid w:val="00F14B6E"/>
    <w:rsid w:val="00F14B8D"/>
    <w:rsid w:val="00F14C57"/>
    <w:rsid w:val="00F14C88"/>
    <w:rsid w:val="00F14EC4"/>
    <w:rsid w:val="00F15133"/>
    <w:rsid w:val="00F1516C"/>
    <w:rsid w:val="00F15242"/>
    <w:rsid w:val="00F1532E"/>
    <w:rsid w:val="00F15490"/>
    <w:rsid w:val="00F154C5"/>
    <w:rsid w:val="00F15722"/>
    <w:rsid w:val="00F15778"/>
    <w:rsid w:val="00F158DD"/>
    <w:rsid w:val="00F15AF1"/>
    <w:rsid w:val="00F15B98"/>
    <w:rsid w:val="00F15C36"/>
    <w:rsid w:val="00F15C98"/>
    <w:rsid w:val="00F15CB8"/>
    <w:rsid w:val="00F15CD2"/>
    <w:rsid w:val="00F15E0F"/>
    <w:rsid w:val="00F15E3E"/>
    <w:rsid w:val="00F15EEF"/>
    <w:rsid w:val="00F16279"/>
    <w:rsid w:val="00F162A9"/>
    <w:rsid w:val="00F162E8"/>
    <w:rsid w:val="00F1630C"/>
    <w:rsid w:val="00F163B9"/>
    <w:rsid w:val="00F1646E"/>
    <w:rsid w:val="00F16513"/>
    <w:rsid w:val="00F16537"/>
    <w:rsid w:val="00F16650"/>
    <w:rsid w:val="00F16670"/>
    <w:rsid w:val="00F16835"/>
    <w:rsid w:val="00F16A90"/>
    <w:rsid w:val="00F16ABB"/>
    <w:rsid w:val="00F16D49"/>
    <w:rsid w:val="00F16ED4"/>
    <w:rsid w:val="00F16F67"/>
    <w:rsid w:val="00F16F6F"/>
    <w:rsid w:val="00F1705C"/>
    <w:rsid w:val="00F1715C"/>
    <w:rsid w:val="00F17262"/>
    <w:rsid w:val="00F172BE"/>
    <w:rsid w:val="00F17341"/>
    <w:rsid w:val="00F17364"/>
    <w:rsid w:val="00F17401"/>
    <w:rsid w:val="00F174C4"/>
    <w:rsid w:val="00F176B6"/>
    <w:rsid w:val="00F179C6"/>
    <w:rsid w:val="00F17C82"/>
    <w:rsid w:val="00F17E79"/>
    <w:rsid w:val="00F17F44"/>
    <w:rsid w:val="00F2002C"/>
    <w:rsid w:val="00F2005F"/>
    <w:rsid w:val="00F20208"/>
    <w:rsid w:val="00F20231"/>
    <w:rsid w:val="00F202D4"/>
    <w:rsid w:val="00F2031D"/>
    <w:rsid w:val="00F203E2"/>
    <w:rsid w:val="00F205BF"/>
    <w:rsid w:val="00F20627"/>
    <w:rsid w:val="00F2062F"/>
    <w:rsid w:val="00F208DA"/>
    <w:rsid w:val="00F20979"/>
    <w:rsid w:val="00F20A15"/>
    <w:rsid w:val="00F20A45"/>
    <w:rsid w:val="00F20BE2"/>
    <w:rsid w:val="00F20C5F"/>
    <w:rsid w:val="00F20D10"/>
    <w:rsid w:val="00F20D9D"/>
    <w:rsid w:val="00F20E93"/>
    <w:rsid w:val="00F21042"/>
    <w:rsid w:val="00F21050"/>
    <w:rsid w:val="00F211B0"/>
    <w:rsid w:val="00F211D3"/>
    <w:rsid w:val="00F2138D"/>
    <w:rsid w:val="00F2143F"/>
    <w:rsid w:val="00F21523"/>
    <w:rsid w:val="00F217F1"/>
    <w:rsid w:val="00F2180C"/>
    <w:rsid w:val="00F21911"/>
    <w:rsid w:val="00F21998"/>
    <w:rsid w:val="00F21C46"/>
    <w:rsid w:val="00F21DC3"/>
    <w:rsid w:val="00F21DED"/>
    <w:rsid w:val="00F21E28"/>
    <w:rsid w:val="00F21FDB"/>
    <w:rsid w:val="00F2209F"/>
    <w:rsid w:val="00F22258"/>
    <w:rsid w:val="00F227EF"/>
    <w:rsid w:val="00F2287D"/>
    <w:rsid w:val="00F2289C"/>
    <w:rsid w:val="00F22927"/>
    <w:rsid w:val="00F2297E"/>
    <w:rsid w:val="00F22A0F"/>
    <w:rsid w:val="00F22AE6"/>
    <w:rsid w:val="00F22B71"/>
    <w:rsid w:val="00F22C38"/>
    <w:rsid w:val="00F22D19"/>
    <w:rsid w:val="00F22DBC"/>
    <w:rsid w:val="00F22FCA"/>
    <w:rsid w:val="00F2319A"/>
    <w:rsid w:val="00F23278"/>
    <w:rsid w:val="00F2341C"/>
    <w:rsid w:val="00F2348F"/>
    <w:rsid w:val="00F234FC"/>
    <w:rsid w:val="00F2358B"/>
    <w:rsid w:val="00F236DE"/>
    <w:rsid w:val="00F23798"/>
    <w:rsid w:val="00F23D91"/>
    <w:rsid w:val="00F23FDB"/>
    <w:rsid w:val="00F243CC"/>
    <w:rsid w:val="00F24525"/>
    <w:rsid w:val="00F24557"/>
    <w:rsid w:val="00F24561"/>
    <w:rsid w:val="00F24629"/>
    <w:rsid w:val="00F249CD"/>
    <w:rsid w:val="00F24AF9"/>
    <w:rsid w:val="00F24B57"/>
    <w:rsid w:val="00F24C1E"/>
    <w:rsid w:val="00F24C22"/>
    <w:rsid w:val="00F24EAD"/>
    <w:rsid w:val="00F25024"/>
    <w:rsid w:val="00F251C5"/>
    <w:rsid w:val="00F25269"/>
    <w:rsid w:val="00F25385"/>
    <w:rsid w:val="00F253A4"/>
    <w:rsid w:val="00F25431"/>
    <w:rsid w:val="00F255E6"/>
    <w:rsid w:val="00F255ED"/>
    <w:rsid w:val="00F25877"/>
    <w:rsid w:val="00F258FB"/>
    <w:rsid w:val="00F25A3A"/>
    <w:rsid w:val="00F25A7E"/>
    <w:rsid w:val="00F25B71"/>
    <w:rsid w:val="00F25BB4"/>
    <w:rsid w:val="00F25BE0"/>
    <w:rsid w:val="00F25DDD"/>
    <w:rsid w:val="00F25EAC"/>
    <w:rsid w:val="00F26031"/>
    <w:rsid w:val="00F260AC"/>
    <w:rsid w:val="00F260EC"/>
    <w:rsid w:val="00F261C0"/>
    <w:rsid w:val="00F26228"/>
    <w:rsid w:val="00F262B6"/>
    <w:rsid w:val="00F2635B"/>
    <w:rsid w:val="00F263A2"/>
    <w:rsid w:val="00F263C9"/>
    <w:rsid w:val="00F265CC"/>
    <w:rsid w:val="00F26AF2"/>
    <w:rsid w:val="00F26B00"/>
    <w:rsid w:val="00F26DFB"/>
    <w:rsid w:val="00F26FFF"/>
    <w:rsid w:val="00F27043"/>
    <w:rsid w:val="00F2746A"/>
    <w:rsid w:val="00F27497"/>
    <w:rsid w:val="00F27812"/>
    <w:rsid w:val="00F27858"/>
    <w:rsid w:val="00F27870"/>
    <w:rsid w:val="00F27AAB"/>
    <w:rsid w:val="00F27ABC"/>
    <w:rsid w:val="00F27CF1"/>
    <w:rsid w:val="00F27D4E"/>
    <w:rsid w:val="00F27DB6"/>
    <w:rsid w:val="00F27E54"/>
    <w:rsid w:val="00F27F60"/>
    <w:rsid w:val="00F30349"/>
    <w:rsid w:val="00F305AA"/>
    <w:rsid w:val="00F305CA"/>
    <w:rsid w:val="00F3061B"/>
    <w:rsid w:val="00F306E9"/>
    <w:rsid w:val="00F30715"/>
    <w:rsid w:val="00F3076A"/>
    <w:rsid w:val="00F30A34"/>
    <w:rsid w:val="00F30AF1"/>
    <w:rsid w:val="00F30B63"/>
    <w:rsid w:val="00F30B82"/>
    <w:rsid w:val="00F30C6E"/>
    <w:rsid w:val="00F30D02"/>
    <w:rsid w:val="00F30F03"/>
    <w:rsid w:val="00F31063"/>
    <w:rsid w:val="00F31071"/>
    <w:rsid w:val="00F3113F"/>
    <w:rsid w:val="00F31157"/>
    <w:rsid w:val="00F311E3"/>
    <w:rsid w:val="00F314B6"/>
    <w:rsid w:val="00F315F2"/>
    <w:rsid w:val="00F316B1"/>
    <w:rsid w:val="00F316F8"/>
    <w:rsid w:val="00F3178A"/>
    <w:rsid w:val="00F3190A"/>
    <w:rsid w:val="00F31CA4"/>
    <w:rsid w:val="00F31D98"/>
    <w:rsid w:val="00F31E8F"/>
    <w:rsid w:val="00F3207F"/>
    <w:rsid w:val="00F3216D"/>
    <w:rsid w:val="00F3219E"/>
    <w:rsid w:val="00F32295"/>
    <w:rsid w:val="00F3249B"/>
    <w:rsid w:val="00F324DC"/>
    <w:rsid w:val="00F32569"/>
    <w:rsid w:val="00F325B7"/>
    <w:rsid w:val="00F32643"/>
    <w:rsid w:val="00F326BB"/>
    <w:rsid w:val="00F32767"/>
    <w:rsid w:val="00F32915"/>
    <w:rsid w:val="00F32AD1"/>
    <w:rsid w:val="00F32C9C"/>
    <w:rsid w:val="00F32D51"/>
    <w:rsid w:val="00F32D90"/>
    <w:rsid w:val="00F32DE9"/>
    <w:rsid w:val="00F32E56"/>
    <w:rsid w:val="00F32E6E"/>
    <w:rsid w:val="00F33236"/>
    <w:rsid w:val="00F3324A"/>
    <w:rsid w:val="00F3337B"/>
    <w:rsid w:val="00F33408"/>
    <w:rsid w:val="00F33423"/>
    <w:rsid w:val="00F335AA"/>
    <w:rsid w:val="00F336CD"/>
    <w:rsid w:val="00F3373E"/>
    <w:rsid w:val="00F337FB"/>
    <w:rsid w:val="00F33935"/>
    <w:rsid w:val="00F3396A"/>
    <w:rsid w:val="00F3399C"/>
    <w:rsid w:val="00F33D91"/>
    <w:rsid w:val="00F33EA9"/>
    <w:rsid w:val="00F34055"/>
    <w:rsid w:val="00F342EE"/>
    <w:rsid w:val="00F34378"/>
    <w:rsid w:val="00F344B6"/>
    <w:rsid w:val="00F34530"/>
    <w:rsid w:val="00F34547"/>
    <w:rsid w:val="00F34646"/>
    <w:rsid w:val="00F34914"/>
    <w:rsid w:val="00F349DD"/>
    <w:rsid w:val="00F34CA2"/>
    <w:rsid w:val="00F34D8F"/>
    <w:rsid w:val="00F34E46"/>
    <w:rsid w:val="00F34EA3"/>
    <w:rsid w:val="00F34F32"/>
    <w:rsid w:val="00F351AE"/>
    <w:rsid w:val="00F352D4"/>
    <w:rsid w:val="00F352EB"/>
    <w:rsid w:val="00F352FE"/>
    <w:rsid w:val="00F353EE"/>
    <w:rsid w:val="00F35484"/>
    <w:rsid w:val="00F35550"/>
    <w:rsid w:val="00F355A0"/>
    <w:rsid w:val="00F35631"/>
    <w:rsid w:val="00F35649"/>
    <w:rsid w:val="00F356EE"/>
    <w:rsid w:val="00F35CCD"/>
    <w:rsid w:val="00F36126"/>
    <w:rsid w:val="00F361D0"/>
    <w:rsid w:val="00F3625A"/>
    <w:rsid w:val="00F362A0"/>
    <w:rsid w:val="00F3630A"/>
    <w:rsid w:val="00F3640A"/>
    <w:rsid w:val="00F3641F"/>
    <w:rsid w:val="00F366BC"/>
    <w:rsid w:val="00F366F5"/>
    <w:rsid w:val="00F36796"/>
    <w:rsid w:val="00F36BE4"/>
    <w:rsid w:val="00F36FD3"/>
    <w:rsid w:val="00F37137"/>
    <w:rsid w:val="00F371A2"/>
    <w:rsid w:val="00F3726C"/>
    <w:rsid w:val="00F3763E"/>
    <w:rsid w:val="00F3789E"/>
    <w:rsid w:val="00F37B42"/>
    <w:rsid w:val="00F37C46"/>
    <w:rsid w:val="00F37CD7"/>
    <w:rsid w:val="00F37D3A"/>
    <w:rsid w:val="00F37DC8"/>
    <w:rsid w:val="00F37F98"/>
    <w:rsid w:val="00F37FC8"/>
    <w:rsid w:val="00F4020B"/>
    <w:rsid w:val="00F402B0"/>
    <w:rsid w:val="00F40321"/>
    <w:rsid w:val="00F4036A"/>
    <w:rsid w:val="00F4065B"/>
    <w:rsid w:val="00F408BE"/>
    <w:rsid w:val="00F409A8"/>
    <w:rsid w:val="00F40A82"/>
    <w:rsid w:val="00F40A9A"/>
    <w:rsid w:val="00F40C39"/>
    <w:rsid w:val="00F40D18"/>
    <w:rsid w:val="00F41013"/>
    <w:rsid w:val="00F41035"/>
    <w:rsid w:val="00F4134A"/>
    <w:rsid w:val="00F41593"/>
    <w:rsid w:val="00F41651"/>
    <w:rsid w:val="00F416A0"/>
    <w:rsid w:val="00F4174B"/>
    <w:rsid w:val="00F417B0"/>
    <w:rsid w:val="00F419F4"/>
    <w:rsid w:val="00F41D5A"/>
    <w:rsid w:val="00F41E1B"/>
    <w:rsid w:val="00F41F0C"/>
    <w:rsid w:val="00F41F46"/>
    <w:rsid w:val="00F41FA6"/>
    <w:rsid w:val="00F41FD8"/>
    <w:rsid w:val="00F42187"/>
    <w:rsid w:val="00F42444"/>
    <w:rsid w:val="00F424AF"/>
    <w:rsid w:val="00F4263A"/>
    <w:rsid w:val="00F4296C"/>
    <w:rsid w:val="00F42A14"/>
    <w:rsid w:val="00F42D82"/>
    <w:rsid w:val="00F42DD2"/>
    <w:rsid w:val="00F42E21"/>
    <w:rsid w:val="00F42F56"/>
    <w:rsid w:val="00F431A0"/>
    <w:rsid w:val="00F4332E"/>
    <w:rsid w:val="00F434C2"/>
    <w:rsid w:val="00F434C6"/>
    <w:rsid w:val="00F43862"/>
    <w:rsid w:val="00F4389D"/>
    <w:rsid w:val="00F4394B"/>
    <w:rsid w:val="00F439A1"/>
    <w:rsid w:val="00F43AB1"/>
    <w:rsid w:val="00F43AB6"/>
    <w:rsid w:val="00F43B77"/>
    <w:rsid w:val="00F43B7A"/>
    <w:rsid w:val="00F43BCA"/>
    <w:rsid w:val="00F43C53"/>
    <w:rsid w:val="00F43CFA"/>
    <w:rsid w:val="00F43D2B"/>
    <w:rsid w:val="00F43DBC"/>
    <w:rsid w:val="00F43F7B"/>
    <w:rsid w:val="00F43F95"/>
    <w:rsid w:val="00F44078"/>
    <w:rsid w:val="00F440E3"/>
    <w:rsid w:val="00F441BE"/>
    <w:rsid w:val="00F442DC"/>
    <w:rsid w:val="00F44426"/>
    <w:rsid w:val="00F44434"/>
    <w:rsid w:val="00F444D4"/>
    <w:rsid w:val="00F44672"/>
    <w:rsid w:val="00F449B8"/>
    <w:rsid w:val="00F44A39"/>
    <w:rsid w:val="00F44A62"/>
    <w:rsid w:val="00F44A6C"/>
    <w:rsid w:val="00F44F45"/>
    <w:rsid w:val="00F4500C"/>
    <w:rsid w:val="00F4523E"/>
    <w:rsid w:val="00F452B2"/>
    <w:rsid w:val="00F4537D"/>
    <w:rsid w:val="00F45562"/>
    <w:rsid w:val="00F45748"/>
    <w:rsid w:val="00F458CD"/>
    <w:rsid w:val="00F45917"/>
    <w:rsid w:val="00F45932"/>
    <w:rsid w:val="00F4593B"/>
    <w:rsid w:val="00F459B5"/>
    <w:rsid w:val="00F459BF"/>
    <w:rsid w:val="00F45B10"/>
    <w:rsid w:val="00F45C30"/>
    <w:rsid w:val="00F45C53"/>
    <w:rsid w:val="00F45DBD"/>
    <w:rsid w:val="00F45E3C"/>
    <w:rsid w:val="00F461F8"/>
    <w:rsid w:val="00F46260"/>
    <w:rsid w:val="00F462F7"/>
    <w:rsid w:val="00F465E2"/>
    <w:rsid w:val="00F466B5"/>
    <w:rsid w:val="00F469AB"/>
    <w:rsid w:val="00F469FA"/>
    <w:rsid w:val="00F46C25"/>
    <w:rsid w:val="00F46E86"/>
    <w:rsid w:val="00F46EE5"/>
    <w:rsid w:val="00F46F29"/>
    <w:rsid w:val="00F46F46"/>
    <w:rsid w:val="00F46F7B"/>
    <w:rsid w:val="00F46FC9"/>
    <w:rsid w:val="00F4739F"/>
    <w:rsid w:val="00F47473"/>
    <w:rsid w:val="00F47543"/>
    <w:rsid w:val="00F47608"/>
    <w:rsid w:val="00F4778A"/>
    <w:rsid w:val="00F47899"/>
    <w:rsid w:val="00F4789F"/>
    <w:rsid w:val="00F479EF"/>
    <w:rsid w:val="00F47A6A"/>
    <w:rsid w:val="00F47A84"/>
    <w:rsid w:val="00F47AE3"/>
    <w:rsid w:val="00F47C0C"/>
    <w:rsid w:val="00F47E96"/>
    <w:rsid w:val="00F47EA5"/>
    <w:rsid w:val="00F47F50"/>
    <w:rsid w:val="00F47F94"/>
    <w:rsid w:val="00F50488"/>
    <w:rsid w:val="00F50502"/>
    <w:rsid w:val="00F5057F"/>
    <w:rsid w:val="00F506F4"/>
    <w:rsid w:val="00F5070F"/>
    <w:rsid w:val="00F50732"/>
    <w:rsid w:val="00F509E6"/>
    <w:rsid w:val="00F50A3A"/>
    <w:rsid w:val="00F50AEC"/>
    <w:rsid w:val="00F50C82"/>
    <w:rsid w:val="00F50DB5"/>
    <w:rsid w:val="00F50E9B"/>
    <w:rsid w:val="00F51005"/>
    <w:rsid w:val="00F51080"/>
    <w:rsid w:val="00F51245"/>
    <w:rsid w:val="00F51271"/>
    <w:rsid w:val="00F51363"/>
    <w:rsid w:val="00F515C0"/>
    <w:rsid w:val="00F517F7"/>
    <w:rsid w:val="00F519F9"/>
    <w:rsid w:val="00F51A62"/>
    <w:rsid w:val="00F51BA7"/>
    <w:rsid w:val="00F51BD2"/>
    <w:rsid w:val="00F51D1B"/>
    <w:rsid w:val="00F51D36"/>
    <w:rsid w:val="00F52033"/>
    <w:rsid w:val="00F520D2"/>
    <w:rsid w:val="00F5218C"/>
    <w:rsid w:val="00F52323"/>
    <w:rsid w:val="00F52470"/>
    <w:rsid w:val="00F52617"/>
    <w:rsid w:val="00F5278E"/>
    <w:rsid w:val="00F52805"/>
    <w:rsid w:val="00F528CC"/>
    <w:rsid w:val="00F52992"/>
    <w:rsid w:val="00F52A63"/>
    <w:rsid w:val="00F52C69"/>
    <w:rsid w:val="00F52C87"/>
    <w:rsid w:val="00F52DE1"/>
    <w:rsid w:val="00F52E87"/>
    <w:rsid w:val="00F52F64"/>
    <w:rsid w:val="00F53053"/>
    <w:rsid w:val="00F531D5"/>
    <w:rsid w:val="00F5324A"/>
    <w:rsid w:val="00F53290"/>
    <w:rsid w:val="00F53837"/>
    <w:rsid w:val="00F53A17"/>
    <w:rsid w:val="00F53A30"/>
    <w:rsid w:val="00F53B7B"/>
    <w:rsid w:val="00F53D8F"/>
    <w:rsid w:val="00F53E24"/>
    <w:rsid w:val="00F53F66"/>
    <w:rsid w:val="00F5409C"/>
    <w:rsid w:val="00F540DD"/>
    <w:rsid w:val="00F541E9"/>
    <w:rsid w:val="00F544CD"/>
    <w:rsid w:val="00F54550"/>
    <w:rsid w:val="00F54630"/>
    <w:rsid w:val="00F547F8"/>
    <w:rsid w:val="00F54865"/>
    <w:rsid w:val="00F54965"/>
    <w:rsid w:val="00F5498E"/>
    <w:rsid w:val="00F54B30"/>
    <w:rsid w:val="00F54CA6"/>
    <w:rsid w:val="00F54D5A"/>
    <w:rsid w:val="00F54F2B"/>
    <w:rsid w:val="00F5508A"/>
    <w:rsid w:val="00F552B7"/>
    <w:rsid w:val="00F55529"/>
    <w:rsid w:val="00F5556D"/>
    <w:rsid w:val="00F55586"/>
    <w:rsid w:val="00F5570F"/>
    <w:rsid w:val="00F55715"/>
    <w:rsid w:val="00F55716"/>
    <w:rsid w:val="00F557BB"/>
    <w:rsid w:val="00F55810"/>
    <w:rsid w:val="00F559D9"/>
    <w:rsid w:val="00F55AC8"/>
    <w:rsid w:val="00F55BE5"/>
    <w:rsid w:val="00F55BEF"/>
    <w:rsid w:val="00F55C07"/>
    <w:rsid w:val="00F55CC0"/>
    <w:rsid w:val="00F55CF8"/>
    <w:rsid w:val="00F55E40"/>
    <w:rsid w:val="00F55F0A"/>
    <w:rsid w:val="00F55F7A"/>
    <w:rsid w:val="00F560A0"/>
    <w:rsid w:val="00F5628C"/>
    <w:rsid w:val="00F563BD"/>
    <w:rsid w:val="00F56567"/>
    <w:rsid w:val="00F5675A"/>
    <w:rsid w:val="00F5678A"/>
    <w:rsid w:val="00F567E5"/>
    <w:rsid w:val="00F56883"/>
    <w:rsid w:val="00F5688F"/>
    <w:rsid w:val="00F56968"/>
    <w:rsid w:val="00F56B65"/>
    <w:rsid w:val="00F56B94"/>
    <w:rsid w:val="00F56C5A"/>
    <w:rsid w:val="00F5706B"/>
    <w:rsid w:val="00F570D3"/>
    <w:rsid w:val="00F5714B"/>
    <w:rsid w:val="00F5725D"/>
    <w:rsid w:val="00F57627"/>
    <w:rsid w:val="00F5763C"/>
    <w:rsid w:val="00F5785F"/>
    <w:rsid w:val="00F57977"/>
    <w:rsid w:val="00F57C52"/>
    <w:rsid w:val="00F57E84"/>
    <w:rsid w:val="00F60033"/>
    <w:rsid w:val="00F60040"/>
    <w:rsid w:val="00F600F3"/>
    <w:rsid w:val="00F6051A"/>
    <w:rsid w:val="00F60853"/>
    <w:rsid w:val="00F60A68"/>
    <w:rsid w:val="00F60B2D"/>
    <w:rsid w:val="00F60BE9"/>
    <w:rsid w:val="00F60C87"/>
    <w:rsid w:val="00F60CF7"/>
    <w:rsid w:val="00F60EB7"/>
    <w:rsid w:val="00F60FF2"/>
    <w:rsid w:val="00F610DC"/>
    <w:rsid w:val="00F6126C"/>
    <w:rsid w:val="00F612E2"/>
    <w:rsid w:val="00F612FE"/>
    <w:rsid w:val="00F6143C"/>
    <w:rsid w:val="00F6149B"/>
    <w:rsid w:val="00F614A9"/>
    <w:rsid w:val="00F61582"/>
    <w:rsid w:val="00F61751"/>
    <w:rsid w:val="00F618DD"/>
    <w:rsid w:val="00F6196E"/>
    <w:rsid w:val="00F61B39"/>
    <w:rsid w:val="00F61BE3"/>
    <w:rsid w:val="00F61C6D"/>
    <w:rsid w:val="00F62023"/>
    <w:rsid w:val="00F620B5"/>
    <w:rsid w:val="00F6231E"/>
    <w:rsid w:val="00F62520"/>
    <w:rsid w:val="00F6259F"/>
    <w:rsid w:val="00F62793"/>
    <w:rsid w:val="00F62871"/>
    <w:rsid w:val="00F6289D"/>
    <w:rsid w:val="00F6299C"/>
    <w:rsid w:val="00F629F7"/>
    <w:rsid w:val="00F62A1E"/>
    <w:rsid w:val="00F62BFF"/>
    <w:rsid w:val="00F62C67"/>
    <w:rsid w:val="00F62CCA"/>
    <w:rsid w:val="00F62DDE"/>
    <w:rsid w:val="00F63035"/>
    <w:rsid w:val="00F633C7"/>
    <w:rsid w:val="00F63458"/>
    <w:rsid w:val="00F634C2"/>
    <w:rsid w:val="00F63547"/>
    <w:rsid w:val="00F63751"/>
    <w:rsid w:val="00F63834"/>
    <w:rsid w:val="00F638C7"/>
    <w:rsid w:val="00F6397F"/>
    <w:rsid w:val="00F63AA8"/>
    <w:rsid w:val="00F63C85"/>
    <w:rsid w:val="00F63E4B"/>
    <w:rsid w:val="00F63F69"/>
    <w:rsid w:val="00F63F80"/>
    <w:rsid w:val="00F63FC0"/>
    <w:rsid w:val="00F64068"/>
    <w:rsid w:val="00F64128"/>
    <w:rsid w:val="00F642E2"/>
    <w:rsid w:val="00F6446D"/>
    <w:rsid w:val="00F6454C"/>
    <w:rsid w:val="00F64726"/>
    <w:rsid w:val="00F6474E"/>
    <w:rsid w:val="00F647A7"/>
    <w:rsid w:val="00F64824"/>
    <w:rsid w:val="00F64965"/>
    <w:rsid w:val="00F64995"/>
    <w:rsid w:val="00F649EC"/>
    <w:rsid w:val="00F64B40"/>
    <w:rsid w:val="00F64CB1"/>
    <w:rsid w:val="00F64DB9"/>
    <w:rsid w:val="00F64EFC"/>
    <w:rsid w:val="00F64F31"/>
    <w:rsid w:val="00F6504A"/>
    <w:rsid w:val="00F6508A"/>
    <w:rsid w:val="00F6520E"/>
    <w:rsid w:val="00F6542E"/>
    <w:rsid w:val="00F654D8"/>
    <w:rsid w:val="00F654EF"/>
    <w:rsid w:val="00F65513"/>
    <w:rsid w:val="00F65561"/>
    <w:rsid w:val="00F65665"/>
    <w:rsid w:val="00F65704"/>
    <w:rsid w:val="00F6581E"/>
    <w:rsid w:val="00F658C6"/>
    <w:rsid w:val="00F65B8E"/>
    <w:rsid w:val="00F65B92"/>
    <w:rsid w:val="00F65C3E"/>
    <w:rsid w:val="00F65C52"/>
    <w:rsid w:val="00F65F10"/>
    <w:rsid w:val="00F65FB2"/>
    <w:rsid w:val="00F6603C"/>
    <w:rsid w:val="00F66100"/>
    <w:rsid w:val="00F661BC"/>
    <w:rsid w:val="00F66373"/>
    <w:rsid w:val="00F66398"/>
    <w:rsid w:val="00F6640B"/>
    <w:rsid w:val="00F668D1"/>
    <w:rsid w:val="00F66BA6"/>
    <w:rsid w:val="00F66F14"/>
    <w:rsid w:val="00F672B7"/>
    <w:rsid w:val="00F67316"/>
    <w:rsid w:val="00F67368"/>
    <w:rsid w:val="00F673F9"/>
    <w:rsid w:val="00F67493"/>
    <w:rsid w:val="00F67519"/>
    <w:rsid w:val="00F67734"/>
    <w:rsid w:val="00F6779C"/>
    <w:rsid w:val="00F67838"/>
    <w:rsid w:val="00F67931"/>
    <w:rsid w:val="00F67A46"/>
    <w:rsid w:val="00F67AFC"/>
    <w:rsid w:val="00F67CE0"/>
    <w:rsid w:val="00F67E3B"/>
    <w:rsid w:val="00F67FC2"/>
    <w:rsid w:val="00F7000D"/>
    <w:rsid w:val="00F7010D"/>
    <w:rsid w:val="00F702B5"/>
    <w:rsid w:val="00F7042F"/>
    <w:rsid w:val="00F70494"/>
    <w:rsid w:val="00F70510"/>
    <w:rsid w:val="00F705C4"/>
    <w:rsid w:val="00F705E9"/>
    <w:rsid w:val="00F7078C"/>
    <w:rsid w:val="00F708CD"/>
    <w:rsid w:val="00F70935"/>
    <w:rsid w:val="00F70994"/>
    <w:rsid w:val="00F70A17"/>
    <w:rsid w:val="00F70A55"/>
    <w:rsid w:val="00F70B72"/>
    <w:rsid w:val="00F70D31"/>
    <w:rsid w:val="00F70DB1"/>
    <w:rsid w:val="00F70E59"/>
    <w:rsid w:val="00F70F2A"/>
    <w:rsid w:val="00F7100E"/>
    <w:rsid w:val="00F7111C"/>
    <w:rsid w:val="00F7112F"/>
    <w:rsid w:val="00F711ED"/>
    <w:rsid w:val="00F71368"/>
    <w:rsid w:val="00F713F0"/>
    <w:rsid w:val="00F71466"/>
    <w:rsid w:val="00F7150D"/>
    <w:rsid w:val="00F71693"/>
    <w:rsid w:val="00F71A4C"/>
    <w:rsid w:val="00F71AA5"/>
    <w:rsid w:val="00F71ABB"/>
    <w:rsid w:val="00F71B40"/>
    <w:rsid w:val="00F71BD2"/>
    <w:rsid w:val="00F71EA9"/>
    <w:rsid w:val="00F71EEC"/>
    <w:rsid w:val="00F7202F"/>
    <w:rsid w:val="00F7204B"/>
    <w:rsid w:val="00F720B5"/>
    <w:rsid w:val="00F720C5"/>
    <w:rsid w:val="00F721CC"/>
    <w:rsid w:val="00F72340"/>
    <w:rsid w:val="00F72547"/>
    <w:rsid w:val="00F7256D"/>
    <w:rsid w:val="00F7260D"/>
    <w:rsid w:val="00F726C6"/>
    <w:rsid w:val="00F72767"/>
    <w:rsid w:val="00F7286D"/>
    <w:rsid w:val="00F729ED"/>
    <w:rsid w:val="00F72A4F"/>
    <w:rsid w:val="00F72B5A"/>
    <w:rsid w:val="00F72B6B"/>
    <w:rsid w:val="00F72B7F"/>
    <w:rsid w:val="00F72BCB"/>
    <w:rsid w:val="00F72DC5"/>
    <w:rsid w:val="00F73033"/>
    <w:rsid w:val="00F7304A"/>
    <w:rsid w:val="00F730C7"/>
    <w:rsid w:val="00F73112"/>
    <w:rsid w:val="00F73388"/>
    <w:rsid w:val="00F733A5"/>
    <w:rsid w:val="00F73408"/>
    <w:rsid w:val="00F73426"/>
    <w:rsid w:val="00F73531"/>
    <w:rsid w:val="00F73756"/>
    <w:rsid w:val="00F73867"/>
    <w:rsid w:val="00F73A40"/>
    <w:rsid w:val="00F73E79"/>
    <w:rsid w:val="00F741DD"/>
    <w:rsid w:val="00F7425F"/>
    <w:rsid w:val="00F7429E"/>
    <w:rsid w:val="00F7433F"/>
    <w:rsid w:val="00F74351"/>
    <w:rsid w:val="00F7440E"/>
    <w:rsid w:val="00F74479"/>
    <w:rsid w:val="00F744E7"/>
    <w:rsid w:val="00F74547"/>
    <w:rsid w:val="00F746ED"/>
    <w:rsid w:val="00F74718"/>
    <w:rsid w:val="00F74789"/>
    <w:rsid w:val="00F747C5"/>
    <w:rsid w:val="00F74ABA"/>
    <w:rsid w:val="00F74BBF"/>
    <w:rsid w:val="00F74CF5"/>
    <w:rsid w:val="00F74CFF"/>
    <w:rsid w:val="00F74D21"/>
    <w:rsid w:val="00F74F5A"/>
    <w:rsid w:val="00F74F6A"/>
    <w:rsid w:val="00F750C6"/>
    <w:rsid w:val="00F7527A"/>
    <w:rsid w:val="00F752D3"/>
    <w:rsid w:val="00F75509"/>
    <w:rsid w:val="00F759D6"/>
    <w:rsid w:val="00F75A94"/>
    <w:rsid w:val="00F75D9B"/>
    <w:rsid w:val="00F75F3B"/>
    <w:rsid w:val="00F75F53"/>
    <w:rsid w:val="00F7609F"/>
    <w:rsid w:val="00F762BB"/>
    <w:rsid w:val="00F7672F"/>
    <w:rsid w:val="00F76730"/>
    <w:rsid w:val="00F76A07"/>
    <w:rsid w:val="00F76CE6"/>
    <w:rsid w:val="00F76EE8"/>
    <w:rsid w:val="00F7703F"/>
    <w:rsid w:val="00F7716A"/>
    <w:rsid w:val="00F77325"/>
    <w:rsid w:val="00F773FE"/>
    <w:rsid w:val="00F77428"/>
    <w:rsid w:val="00F774EE"/>
    <w:rsid w:val="00F77509"/>
    <w:rsid w:val="00F77900"/>
    <w:rsid w:val="00F77AEE"/>
    <w:rsid w:val="00F77B14"/>
    <w:rsid w:val="00F77C6D"/>
    <w:rsid w:val="00F77CB3"/>
    <w:rsid w:val="00F77CD1"/>
    <w:rsid w:val="00F80000"/>
    <w:rsid w:val="00F803BA"/>
    <w:rsid w:val="00F805EB"/>
    <w:rsid w:val="00F806CC"/>
    <w:rsid w:val="00F807A1"/>
    <w:rsid w:val="00F807D8"/>
    <w:rsid w:val="00F8086B"/>
    <w:rsid w:val="00F809A7"/>
    <w:rsid w:val="00F80AF6"/>
    <w:rsid w:val="00F80B44"/>
    <w:rsid w:val="00F80C15"/>
    <w:rsid w:val="00F80CD9"/>
    <w:rsid w:val="00F80EE9"/>
    <w:rsid w:val="00F810BA"/>
    <w:rsid w:val="00F8112F"/>
    <w:rsid w:val="00F81261"/>
    <w:rsid w:val="00F813A3"/>
    <w:rsid w:val="00F8143E"/>
    <w:rsid w:val="00F814BB"/>
    <w:rsid w:val="00F815F4"/>
    <w:rsid w:val="00F81649"/>
    <w:rsid w:val="00F81842"/>
    <w:rsid w:val="00F8193F"/>
    <w:rsid w:val="00F81985"/>
    <w:rsid w:val="00F81A50"/>
    <w:rsid w:val="00F81AAB"/>
    <w:rsid w:val="00F81D4B"/>
    <w:rsid w:val="00F81E3A"/>
    <w:rsid w:val="00F81F74"/>
    <w:rsid w:val="00F82178"/>
    <w:rsid w:val="00F8221B"/>
    <w:rsid w:val="00F82461"/>
    <w:rsid w:val="00F824B6"/>
    <w:rsid w:val="00F8257D"/>
    <w:rsid w:val="00F825AE"/>
    <w:rsid w:val="00F826A6"/>
    <w:rsid w:val="00F82904"/>
    <w:rsid w:val="00F82A27"/>
    <w:rsid w:val="00F82BB4"/>
    <w:rsid w:val="00F82EB0"/>
    <w:rsid w:val="00F82F2A"/>
    <w:rsid w:val="00F82FCC"/>
    <w:rsid w:val="00F8300A"/>
    <w:rsid w:val="00F83076"/>
    <w:rsid w:val="00F83139"/>
    <w:rsid w:val="00F832BB"/>
    <w:rsid w:val="00F8341B"/>
    <w:rsid w:val="00F83569"/>
    <w:rsid w:val="00F836B8"/>
    <w:rsid w:val="00F83970"/>
    <w:rsid w:val="00F83BF0"/>
    <w:rsid w:val="00F83C05"/>
    <w:rsid w:val="00F83CD6"/>
    <w:rsid w:val="00F840E7"/>
    <w:rsid w:val="00F840E9"/>
    <w:rsid w:val="00F8441E"/>
    <w:rsid w:val="00F84422"/>
    <w:rsid w:val="00F84463"/>
    <w:rsid w:val="00F84536"/>
    <w:rsid w:val="00F848B2"/>
    <w:rsid w:val="00F84934"/>
    <w:rsid w:val="00F849DE"/>
    <w:rsid w:val="00F84A08"/>
    <w:rsid w:val="00F84A3F"/>
    <w:rsid w:val="00F84B08"/>
    <w:rsid w:val="00F84B7B"/>
    <w:rsid w:val="00F84D26"/>
    <w:rsid w:val="00F84DB0"/>
    <w:rsid w:val="00F84E8D"/>
    <w:rsid w:val="00F84EC5"/>
    <w:rsid w:val="00F84EF0"/>
    <w:rsid w:val="00F84EFF"/>
    <w:rsid w:val="00F85065"/>
    <w:rsid w:val="00F851C6"/>
    <w:rsid w:val="00F8538D"/>
    <w:rsid w:val="00F85399"/>
    <w:rsid w:val="00F855B0"/>
    <w:rsid w:val="00F8568F"/>
    <w:rsid w:val="00F857D1"/>
    <w:rsid w:val="00F85878"/>
    <w:rsid w:val="00F858F6"/>
    <w:rsid w:val="00F8592A"/>
    <w:rsid w:val="00F859AC"/>
    <w:rsid w:val="00F859C5"/>
    <w:rsid w:val="00F85B5E"/>
    <w:rsid w:val="00F85C88"/>
    <w:rsid w:val="00F85DE7"/>
    <w:rsid w:val="00F85F8E"/>
    <w:rsid w:val="00F8609D"/>
    <w:rsid w:val="00F861DD"/>
    <w:rsid w:val="00F8641A"/>
    <w:rsid w:val="00F86DC8"/>
    <w:rsid w:val="00F86E4B"/>
    <w:rsid w:val="00F86E7D"/>
    <w:rsid w:val="00F86EFB"/>
    <w:rsid w:val="00F86F50"/>
    <w:rsid w:val="00F8705A"/>
    <w:rsid w:val="00F870AC"/>
    <w:rsid w:val="00F870D1"/>
    <w:rsid w:val="00F87107"/>
    <w:rsid w:val="00F872BC"/>
    <w:rsid w:val="00F872C9"/>
    <w:rsid w:val="00F8730A"/>
    <w:rsid w:val="00F87373"/>
    <w:rsid w:val="00F87428"/>
    <w:rsid w:val="00F87565"/>
    <w:rsid w:val="00F87843"/>
    <w:rsid w:val="00F87A8F"/>
    <w:rsid w:val="00F87B2A"/>
    <w:rsid w:val="00F87B41"/>
    <w:rsid w:val="00F87B94"/>
    <w:rsid w:val="00F87CBC"/>
    <w:rsid w:val="00F87D0E"/>
    <w:rsid w:val="00F87F79"/>
    <w:rsid w:val="00F90112"/>
    <w:rsid w:val="00F90181"/>
    <w:rsid w:val="00F906A6"/>
    <w:rsid w:val="00F90936"/>
    <w:rsid w:val="00F90AD1"/>
    <w:rsid w:val="00F90BF3"/>
    <w:rsid w:val="00F90E4E"/>
    <w:rsid w:val="00F90F09"/>
    <w:rsid w:val="00F90FCE"/>
    <w:rsid w:val="00F90FF5"/>
    <w:rsid w:val="00F91177"/>
    <w:rsid w:val="00F91224"/>
    <w:rsid w:val="00F912FB"/>
    <w:rsid w:val="00F913F7"/>
    <w:rsid w:val="00F91412"/>
    <w:rsid w:val="00F916E7"/>
    <w:rsid w:val="00F91704"/>
    <w:rsid w:val="00F918E9"/>
    <w:rsid w:val="00F91A16"/>
    <w:rsid w:val="00F91B61"/>
    <w:rsid w:val="00F91BAC"/>
    <w:rsid w:val="00F91CAD"/>
    <w:rsid w:val="00F91CFA"/>
    <w:rsid w:val="00F91E37"/>
    <w:rsid w:val="00F9226E"/>
    <w:rsid w:val="00F9240F"/>
    <w:rsid w:val="00F92443"/>
    <w:rsid w:val="00F9261E"/>
    <w:rsid w:val="00F92707"/>
    <w:rsid w:val="00F92936"/>
    <w:rsid w:val="00F92A62"/>
    <w:rsid w:val="00F92AB0"/>
    <w:rsid w:val="00F92B80"/>
    <w:rsid w:val="00F92BAE"/>
    <w:rsid w:val="00F92D24"/>
    <w:rsid w:val="00F92DE9"/>
    <w:rsid w:val="00F92ED9"/>
    <w:rsid w:val="00F92F2D"/>
    <w:rsid w:val="00F930AA"/>
    <w:rsid w:val="00F930BD"/>
    <w:rsid w:val="00F93148"/>
    <w:rsid w:val="00F93183"/>
    <w:rsid w:val="00F931F5"/>
    <w:rsid w:val="00F93248"/>
    <w:rsid w:val="00F9326D"/>
    <w:rsid w:val="00F9357B"/>
    <w:rsid w:val="00F93953"/>
    <w:rsid w:val="00F93A0A"/>
    <w:rsid w:val="00F93B47"/>
    <w:rsid w:val="00F93CA3"/>
    <w:rsid w:val="00F93DFF"/>
    <w:rsid w:val="00F93F89"/>
    <w:rsid w:val="00F9401C"/>
    <w:rsid w:val="00F94029"/>
    <w:rsid w:val="00F94193"/>
    <w:rsid w:val="00F9432C"/>
    <w:rsid w:val="00F9443C"/>
    <w:rsid w:val="00F946A7"/>
    <w:rsid w:val="00F947FF"/>
    <w:rsid w:val="00F94839"/>
    <w:rsid w:val="00F9488A"/>
    <w:rsid w:val="00F94919"/>
    <w:rsid w:val="00F94ACA"/>
    <w:rsid w:val="00F94B81"/>
    <w:rsid w:val="00F94BC3"/>
    <w:rsid w:val="00F94DC7"/>
    <w:rsid w:val="00F94ED3"/>
    <w:rsid w:val="00F94FD8"/>
    <w:rsid w:val="00F9520F"/>
    <w:rsid w:val="00F95277"/>
    <w:rsid w:val="00F95466"/>
    <w:rsid w:val="00F954C6"/>
    <w:rsid w:val="00F955A9"/>
    <w:rsid w:val="00F9567E"/>
    <w:rsid w:val="00F956A3"/>
    <w:rsid w:val="00F95707"/>
    <w:rsid w:val="00F9579E"/>
    <w:rsid w:val="00F957B4"/>
    <w:rsid w:val="00F95847"/>
    <w:rsid w:val="00F95888"/>
    <w:rsid w:val="00F9590D"/>
    <w:rsid w:val="00F95A7C"/>
    <w:rsid w:val="00F95B3E"/>
    <w:rsid w:val="00F95B6B"/>
    <w:rsid w:val="00F95BC5"/>
    <w:rsid w:val="00F95C49"/>
    <w:rsid w:val="00F95C7C"/>
    <w:rsid w:val="00F95E21"/>
    <w:rsid w:val="00F96115"/>
    <w:rsid w:val="00F961A6"/>
    <w:rsid w:val="00F96329"/>
    <w:rsid w:val="00F966D1"/>
    <w:rsid w:val="00F96759"/>
    <w:rsid w:val="00F967BA"/>
    <w:rsid w:val="00F969EE"/>
    <w:rsid w:val="00F96A84"/>
    <w:rsid w:val="00F96B09"/>
    <w:rsid w:val="00F96B23"/>
    <w:rsid w:val="00F96BE4"/>
    <w:rsid w:val="00F96C3F"/>
    <w:rsid w:val="00F96CF2"/>
    <w:rsid w:val="00F96E73"/>
    <w:rsid w:val="00F96EC4"/>
    <w:rsid w:val="00F96FA4"/>
    <w:rsid w:val="00F96FC2"/>
    <w:rsid w:val="00F97231"/>
    <w:rsid w:val="00F9729E"/>
    <w:rsid w:val="00F97378"/>
    <w:rsid w:val="00F973B7"/>
    <w:rsid w:val="00F973F1"/>
    <w:rsid w:val="00F976D9"/>
    <w:rsid w:val="00F97762"/>
    <w:rsid w:val="00F977E7"/>
    <w:rsid w:val="00F97ADE"/>
    <w:rsid w:val="00F97C30"/>
    <w:rsid w:val="00F97CBA"/>
    <w:rsid w:val="00F97D26"/>
    <w:rsid w:val="00F97DEE"/>
    <w:rsid w:val="00F97E87"/>
    <w:rsid w:val="00F97EBC"/>
    <w:rsid w:val="00FA0030"/>
    <w:rsid w:val="00FA004B"/>
    <w:rsid w:val="00FA010A"/>
    <w:rsid w:val="00FA0241"/>
    <w:rsid w:val="00FA02DB"/>
    <w:rsid w:val="00FA035F"/>
    <w:rsid w:val="00FA0491"/>
    <w:rsid w:val="00FA0778"/>
    <w:rsid w:val="00FA0949"/>
    <w:rsid w:val="00FA0C66"/>
    <w:rsid w:val="00FA0C77"/>
    <w:rsid w:val="00FA0E8B"/>
    <w:rsid w:val="00FA0FD3"/>
    <w:rsid w:val="00FA1021"/>
    <w:rsid w:val="00FA10A4"/>
    <w:rsid w:val="00FA1183"/>
    <w:rsid w:val="00FA139B"/>
    <w:rsid w:val="00FA139E"/>
    <w:rsid w:val="00FA1506"/>
    <w:rsid w:val="00FA1575"/>
    <w:rsid w:val="00FA15F3"/>
    <w:rsid w:val="00FA15F6"/>
    <w:rsid w:val="00FA16D2"/>
    <w:rsid w:val="00FA1744"/>
    <w:rsid w:val="00FA1AB1"/>
    <w:rsid w:val="00FA1B25"/>
    <w:rsid w:val="00FA1C21"/>
    <w:rsid w:val="00FA1C35"/>
    <w:rsid w:val="00FA1E07"/>
    <w:rsid w:val="00FA1EF2"/>
    <w:rsid w:val="00FA1FE8"/>
    <w:rsid w:val="00FA276F"/>
    <w:rsid w:val="00FA28A5"/>
    <w:rsid w:val="00FA28BA"/>
    <w:rsid w:val="00FA291C"/>
    <w:rsid w:val="00FA2B23"/>
    <w:rsid w:val="00FA2DBA"/>
    <w:rsid w:val="00FA31E9"/>
    <w:rsid w:val="00FA3379"/>
    <w:rsid w:val="00FA33AA"/>
    <w:rsid w:val="00FA3446"/>
    <w:rsid w:val="00FA34A1"/>
    <w:rsid w:val="00FA351F"/>
    <w:rsid w:val="00FA35C3"/>
    <w:rsid w:val="00FA36BE"/>
    <w:rsid w:val="00FA3762"/>
    <w:rsid w:val="00FA37AB"/>
    <w:rsid w:val="00FA385A"/>
    <w:rsid w:val="00FA388A"/>
    <w:rsid w:val="00FA3A21"/>
    <w:rsid w:val="00FA3A54"/>
    <w:rsid w:val="00FA3A57"/>
    <w:rsid w:val="00FA3A8A"/>
    <w:rsid w:val="00FA3C09"/>
    <w:rsid w:val="00FA3C13"/>
    <w:rsid w:val="00FA3C34"/>
    <w:rsid w:val="00FA3D4A"/>
    <w:rsid w:val="00FA3E90"/>
    <w:rsid w:val="00FA3F22"/>
    <w:rsid w:val="00FA3FA2"/>
    <w:rsid w:val="00FA3FBA"/>
    <w:rsid w:val="00FA400F"/>
    <w:rsid w:val="00FA402F"/>
    <w:rsid w:val="00FA4037"/>
    <w:rsid w:val="00FA435D"/>
    <w:rsid w:val="00FA479A"/>
    <w:rsid w:val="00FA484E"/>
    <w:rsid w:val="00FA4A8A"/>
    <w:rsid w:val="00FA4B14"/>
    <w:rsid w:val="00FA4C31"/>
    <w:rsid w:val="00FA4C50"/>
    <w:rsid w:val="00FA4EC5"/>
    <w:rsid w:val="00FA51FD"/>
    <w:rsid w:val="00FA5281"/>
    <w:rsid w:val="00FA52A7"/>
    <w:rsid w:val="00FA53B7"/>
    <w:rsid w:val="00FA54B9"/>
    <w:rsid w:val="00FA5527"/>
    <w:rsid w:val="00FA5647"/>
    <w:rsid w:val="00FA5898"/>
    <w:rsid w:val="00FA593C"/>
    <w:rsid w:val="00FA5BF5"/>
    <w:rsid w:val="00FA5C66"/>
    <w:rsid w:val="00FA5D13"/>
    <w:rsid w:val="00FA5D9C"/>
    <w:rsid w:val="00FA5E26"/>
    <w:rsid w:val="00FA5E27"/>
    <w:rsid w:val="00FA5FF8"/>
    <w:rsid w:val="00FA6164"/>
    <w:rsid w:val="00FA630C"/>
    <w:rsid w:val="00FA63BE"/>
    <w:rsid w:val="00FA64DC"/>
    <w:rsid w:val="00FA6560"/>
    <w:rsid w:val="00FA6795"/>
    <w:rsid w:val="00FA680E"/>
    <w:rsid w:val="00FA686C"/>
    <w:rsid w:val="00FA6918"/>
    <w:rsid w:val="00FA6932"/>
    <w:rsid w:val="00FA6AF9"/>
    <w:rsid w:val="00FA6C5D"/>
    <w:rsid w:val="00FA6C5E"/>
    <w:rsid w:val="00FA6D9A"/>
    <w:rsid w:val="00FA6F35"/>
    <w:rsid w:val="00FA6F6C"/>
    <w:rsid w:val="00FA6FC0"/>
    <w:rsid w:val="00FA721C"/>
    <w:rsid w:val="00FA72FC"/>
    <w:rsid w:val="00FA799D"/>
    <w:rsid w:val="00FA7A67"/>
    <w:rsid w:val="00FA7AD2"/>
    <w:rsid w:val="00FA7D0D"/>
    <w:rsid w:val="00FA7D62"/>
    <w:rsid w:val="00FA7EF6"/>
    <w:rsid w:val="00FA7F3F"/>
    <w:rsid w:val="00FB01E6"/>
    <w:rsid w:val="00FB026A"/>
    <w:rsid w:val="00FB04B8"/>
    <w:rsid w:val="00FB0542"/>
    <w:rsid w:val="00FB056C"/>
    <w:rsid w:val="00FB063F"/>
    <w:rsid w:val="00FB0898"/>
    <w:rsid w:val="00FB0B55"/>
    <w:rsid w:val="00FB0BF4"/>
    <w:rsid w:val="00FB0E4B"/>
    <w:rsid w:val="00FB0EF2"/>
    <w:rsid w:val="00FB0FDE"/>
    <w:rsid w:val="00FB0FE1"/>
    <w:rsid w:val="00FB1065"/>
    <w:rsid w:val="00FB11A7"/>
    <w:rsid w:val="00FB1245"/>
    <w:rsid w:val="00FB12D5"/>
    <w:rsid w:val="00FB1321"/>
    <w:rsid w:val="00FB149F"/>
    <w:rsid w:val="00FB1584"/>
    <w:rsid w:val="00FB15DF"/>
    <w:rsid w:val="00FB165A"/>
    <w:rsid w:val="00FB16CE"/>
    <w:rsid w:val="00FB1787"/>
    <w:rsid w:val="00FB18D1"/>
    <w:rsid w:val="00FB1B5B"/>
    <w:rsid w:val="00FB1BCF"/>
    <w:rsid w:val="00FB1D9D"/>
    <w:rsid w:val="00FB1DC4"/>
    <w:rsid w:val="00FB1F4F"/>
    <w:rsid w:val="00FB203A"/>
    <w:rsid w:val="00FB20F6"/>
    <w:rsid w:val="00FB2154"/>
    <w:rsid w:val="00FB228C"/>
    <w:rsid w:val="00FB2399"/>
    <w:rsid w:val="00FB250C"/>
    <w:rsid w:val="00FB2523"/>
    <w:rsid w:val="00FB2563"/>
    <w:rsid w:val="00FB285C"/>
    <w:rsid w:val="00FB291A"/>
    <w:rsid w:val="00FB296F"/>
    <w:rsid w:val="00FB2A0F"/>
    <w:rsid w:val="00FB2B96"/>
    <w:rsid w:val="00FB2CEE"/>
    <w:rsid w:val="00FB2D74"/>
    <w:rsid w:val="00FB2D94"/>
    <w:rsid w:val="00FB2E50"/>
    <w:rsid w:val="00FB2EE3"/>
    <w:rsid w:val="00FB30B0"/>
    <w:rsid w:val="00FB318D"/>
    <w:rsid w:val="00FB3229"/>
    <w:rsid w:val="00FB3487"/>
    <w:rsid w:val="00FB358B"/>
    <w:rsid w:val="00FB3652"/>
    <w:rsid w:val="00FB3664"/>
    <w:rsid w:val="00FB3716"/>
    <w:rsid w:val="00FB37DC"/>
    <w:rsid w:val="00FB3972"/>
    <w:rsid w:val="00FB39E6"/>
    <w:rsid w:val="00FB3A56"/>
    <w:rsid w:val="00FB40CA"/>
    <w:rsid w:val="00FB4156"/>
    <w:rsid w:val="00FB427F"/>
    <w:rsid w:val="00FB441B"/>
    <w:rsid w:val="00FB442A"/>
    <w:rsid w:val="00FB45BA"/>
    <w:rsid w:val="00FB4600"/>
    <w:rsid w:val="00FB4613"/>
    <w:rsid w:val="00FB4BB7"/>
    <w:rsid w:val="00FB4BE5"/>
    <w:rsid w:val="00FB4CD5"/>
    <w:rsid w:val="00FB4EDE"/>
    <w:rsid w:val="00FB5055"/>
    <w:rsid w:val="00FB5079"/>
    <w:rsid w:val="00FB50B5"/>
    <w:rsid w:val="00FB50F5"/>
    <w:rsid w:val="00FB53EA"/>
    <w:rsid w:val="00FB54D9"/>
    <w:rsid w:val="00FB5636"/>
    <w:rsid w:val="00FB5662"/>
    <w:rsid w:val="00FB581B"/>
    <w:rsid w:val="00FB5828"/>
    <w:rsid w:val="00FB59BE"/>
    <w:rsid w:val="00FB5E7C"/>
    <w:rsid w:val="00FB5EE3"/>
    <w:rsid w:val="00FB5F02"/>
    <w:rsid w:val="00FB5F2A"/>
    <w:rsid w:val="00FB6272"/>
    <w:rsid w:val="00FB67C0"/>
    <w:rsid w:val="00FB67FC"/>
    <w:rsid w:val="00FB6862"/>
    <w:rsid w:val="00FB68E9"/>
    <w:rsid w:val="00FB6A3F"/>
    <w:rsid w:val="00FB6BA4"/>
    <w:rsid w:val="00FB6D41"/>
    <w:rsid w:val="00FB6DD8"/>
    <w:rsid w:val="00FB706C"/>
    <w:rsid w:val="00FB70DE"/>
    <w:rsid w:val="00FB7535"/>
    <w:rsid w:val="00FB753E"/>
    <w:rsid w:val="00FB75C4"/>
    <w:rsid w:val="00FB76A6"/>
    <w:rsid w:val="00FB76CC"/>
    <w:rsid w:val="00FB7784"/>
    <w:rsid w:val="00FB78F4"/>
    <w:rsid w:val="00FB7CB9"/>
    <w:rsid w:val="00FB7D21"/>
    <w:rsid w:val="00FB7DA7"/>
    <w:rsid w:val="00FB7E26"/>
    <w:rsid w:val="00FB7FE1"/>
    <w:rsid w:val="00FC00F4"/>
    <w:rsid w:val="00FC0165"/>
    <w:rsid w:val="00FC0274"/>
    <w:rsid w:val="00FC02FE"/>
    <w:rsid w:val="00FC04CB"/>
    <w:rsid w:val="00FC07F1"/>
    <w:rsid w:val="00FC08FF"/>
    <w:rsid w:val="00FC0947"/>
    <w:rsid w:val="00FC0B13"/>
    <w:rsid w:val="00FC0DBD"/>
    <w:rsid w:val="00FC0E4A"/>
    <w:rsid w:val="00FC0F26"/>
    <w:rsid w:val="00FC101C"/>
    <w:rsid w:val="00FC14C1"/>
    <w:rsid w:val="00FC1882"/>
    <w:rsid w:val="00FC18E1"/>
    <w:rsid w:val="00FC1992"/>
    <w:rsid w:val="00FC1BB7"/>
    <w:rsid w:val="00FC1DE5"/>
    <w:rsid w:val="00FC1E05"/>
    <w:rsid w:val="00FC2155"/>
    <w:rsid w:val="00FC21F9"/>
    <w:rsid w:val="00FC23B6"/>
    <w:rsid w:val="00FC24CA"/>
    <w:rsid w:val="00FC29B1"/>
    <w:rsid w:val="00FC29DD"/>
    <w:rsid w:val="00FC2A0E"/>
    <w:rsid w:val="00FC2A4C"/>
    <w:rsid w:val="00FC2B11"/>
    <w:rsid w:val="00FC2BD1"/>
    <w:rsid w:val="00FC2BF1"/>
    <w:rsid w:val="00FC2BFF"/>
    <w:rsid w:val="00FC2CA0"/>
    <w:rsid w:val="00FC2D5A"/>
    <w:rsid w:val="00FC2E61"/>
    <w:rsid w:val="00FC2E65"/>
    <w:rsid w:val="00FC2EE8"/>
    <w:rsid w:val="00FC31A6"/>
    <w:rsid w:val="00FC31AE"/>
    <w:rsid w:val="00FC31C0"/>
    <w:rsid w:val="00FC3396"/>
    <w:rsid w:val="00FC3418"/>
    <w:rsid w:val="00FC3556"/>
    <w:rsid w:val="00FC358A"/>
    <w:rsid w:val="00FC3724"/>
    <w:rsid w:val="00FC38C9"/>
    <w:rsid w:val="00FC393B"/>
    <w:rsid w:val="00FC39AA"/>
    <w:rsid w:val="00FC3A57"/>
    <w:rsid w:val="00FC3AE7"/>
    <w:rsid w:val="00FC3B2F"/>
    <w:rsid w:val="00FC3BA9"/>
    <w:rsid w:val="00FC3C5A"/>
    <w:rsid w:val="00FC3CEE"/>
    <w:rsid w:val="00FC3D73"/>
    <w:rsid w:val="00FC3D77"/>
    <w:rsid w:val="00FC3E2E"/>
    <w:rsid w:val="00FC3EB9"/>
    <w:rsid w:val="00FC3ED3"/>
    <w:rsid w:val="00FC3F29"/>
    <w:rsid w:val="00FC4069"/>
    <w:rsid w:val="00FC40F6"/>
    <w:rsid w:val="00FC4260"/>
    <w:rsid w:val="00FC42F1"/>
    <w:rsid w:val="00FC454B"/>
    <w:rsid w:val="00FC457C"/>
    <w:rsid w:val="00FC46FE"/>
    <w:rsid w:val="00FC48F3"/>
    <w:rsid w:val="00FC4A45"/>
    <w:rsid w:val="00FC4B76"/>
    <w:rsid w:val="00FC4B8B"/>
    <w:rsid w:val="00FC4C34"/>
    <w:rsid w:val="00FC4DEA"/>
    <w:rsid w:val="00FC4E01"/>
    <w:rsid w:val="00FC5029"/>
    <w:rsid w:val="00FC510C"/>
    <w:rsid w:val="00FC574D"/>
    <w:rsid w:val="00FC5810"/>
    <w:rsid w:val="00FC5873"/>
    <w:rsid w:val="00FC5954"/>
    <w:rsid w:val="00FC5AFA"/>
    <w:rsid w:val="00FC5D0A"/>
    <w:rsid w:val="00FC5EC2"/>
    <w:rsid w:val="00FC5FD8"/>
    <w:rsid w:val="00FC617E"/>
    <w:rsid w:val="00FC61CE"/>
    <w:rsid w:val="00FC63BD"/>
    <w:rsid w:val="00FC6472"/>
    <w:rsid w:val="00FC6759"/>
    <w:rsid w:val="00FC6769"/>
    <w:rsid w:val="00FC6799"/>
    <w:rsid w:val="00FC67AE"/>
    <w:rsid w:val="00FC67E9"/>
    <w:rsid w:val="00FC6847"/>
    <w:rsid w:val="00FC694A"/>
    <w:rsid w:val="00FC6A12"/>
    <w:rsid w:val="00FC6B3F"/>
    <w:rsid w:val="00FC6B4A"/>
    <w:rsid w:val="00FC6DA9"/>
    <w:rsid w:val="00FC6F1D"/>
    <w:rsid w:val="00FC6F7E"/>
    <w:rsid w:val="00FC6F85"/>
    <w:rsid w:val="00FC6FEE"/>
    <w:rsid w:val="00FC7178"/>
    <w:rsid w:val="00FC71DF"/>
    <w:rsid w:val="00FC720E"/>
    <w:rsid w:val="00FC7241"/>
    <w:rsid w:val="00FC734B"/>
    <w:rsid w:val="00FC739E"/>
    <w:rsid w:val="00FC73C1"/>
    <w:rsid w:val="00FC74A5"/>
    <w:rsid w:val="00FC75D7"/>
    <w:rsid w:val="00FC781C"/>
    <w:rsid w:val="00FC78C3"/>
    <w:rsid w:val="00FC7B1D"/>
    <w:rsid w:val="00FC7C0B"/>
    <w:rsid w:val="00FC7E5B"/>
    <w:rsid w:val="00FC7F65"/>
    <w:rsid w:val="00FD00DE"/>
    <w:rsid w:val="00FD0184"/>
    <w:rsid w:val="00FD03B0"/>
    <w:rsid w:val="00FD05B8"/>
    <w:rsid w:val="00FD063B"/>
    <w:rsid w:val="00FD06CB"/>
    <w:rsid w:val="00FD071F"/>
    <w:rsid w:val="00FD0875"/>
    <w:rsid w:val="00FD0915"/>
    <w:rsid w:val="00FD0976"/>
    <w:rsid w:val="00FD0A72"/>
    <w:rsid w:val="00FD0A8D"/>
    <w:rsid w:val="00FD0A9C"/>
    <w:rsid w:val="00FD0BA3"/>
    <w:rsid w:val="00FD0BF8"/>
    <w:rsid w:val="00FD0C90"/>
    <w:rsid w:val="00FD0CEC"/>
    <w:rsid w:val="00FD0E57"/>
    <w:rsid w:val="00FD0EDF"/>
    <w:rsid w:val="00FD0EE1"/>
    <w:rsid w:val="00FD0F96"/>
    <w:rsid w:val="00FD1148"/>
    <w:rsid w:val="00FD130F"/>
    <w:rsid w:val="00FD1367"/>
    <w:rsid w:val="00FD137F"/>
    <w:rsid w:val="00FD15DE"/>
    <w:rsid w:val="00FD15FB"/>
    <w:rsid w:val="00FD17C2"/>
    <w:rsid w:val="00FD17E5"/>
    <w:rsid w:val="00FD1822"/>
    <w:rsid w:val="00FD188B"/>
    <w:rsid w:val="00FD1916"/>
    <w:rsid w:val="00FD196C"/>
    <w:rsid w:val="00FD1BF0"/>
    <w:rsid w:val="00FD1C88"/>
    <w:rsid w:val="00FD1C8F"/>
    <w:rsid w:val="00FD2056"/>
    <w:rsid w:val="00FD21C9"/>
    <w:rsid w:val="00FD21E7"/>
    <w:rsid w:val="00FD231B"/>
    <w:rsid w:val="00FD234F"/>
    <w:rsid w:val="00FD2385"/>
    <w:rsid w:val="00FD2445"/>
    <w:rsid w:val="00FD24EB"/>
    <w:rsid w:val="00FD2620"/>
    <w:rsid w:val="00FD267A"/>
    <w:rsid w:val="00FD27EF"/>
    <w:rsid w:val="00FD28A6"/>
    <w:rsid w:val="00FD28BC"/>
    <w:rsid w:val="00FD2911"/>
    <w:rsid w:val="00FD299B"/>
    <w:rsid w:val="00FD2B7B"/>
    <w:rsid w:val="00FD2C07"/>
    <w:rsid w:val="00FD2DCF"/>
    <w:rsid w:val="00FD30D7"/>
    <w:rsid w:val="00FD317F"/>
    <w:rsid w:val="00FD32B0"/>
    <w:rsid w:val="00FD3534"/>
    <w:rsid w:val="00FD3573"/>
    <w:rsid w:val="00FD35FD"/>
    <w:rsid w:val="00FD361E"/>
    <w:rsid w:val="00FD3847"/>
    <w:rsid w:val="00FD3849"/>
    <w:rsid w:val="00FD3867"/>
    <w:rsid w:val="00FD3B61"/>
    <w:rsid w:val="00FD3B63"/>
    <w:rsid w:val="00FD3C48"/>
    <w:rsid w:val="00FD3EFC"/>
    <w:rsid w:val="00FD3F24"/>
    <w:rsid w:val="00FD3FA1"/>
    <w:rsid w:val="00FD4038"/>
    <w:rsid w:val="00FD40D6"/>
    <w:rsid w:val="00FD4131"/>
    <w:rsid w:val="00FD4425"/>
    <w:rsid w:val="00FD4444"/>
    <w:rsid w:val="00FD4515"/>
    <w:rsid w:val="00FD46EE"/>
    <w:rsid w:val="00FD47C4"/>
    <w:rsid w:val="00FD4875"/>
    <w:rsid w:val="00FD4A33"/>
    <w:rsid w:val="00FD4BE5"/>
    <w:rsid w:val="00FD4D5A"/>
    <w:rsid w:val="00FD4EB9"/>
    <w:rsid w:val="00FD4FA4"/>
    <w:rsid w:val="00FD5109"/>
    <w:rsid w:val="00FD5194"/>
    <w:rsid w:val="00FD51A9"/>
    <w:rsid w:val="00FD51D1"/>
    <w:rsid w:val="00FD53C2"/>
    <w:rsid w:val="00FD55DE"/>
    <w:rsid w:val="00FD576C"/>
    <w:rsid w:val="00FD581D"/>
    <w:rsid w:val="00FD584D"/>
    <w:rsid w:val="00FD59D1"/>
    <w:rsid w:val="00FD5ABB"/>
    <w:rsid w:val="00FD5AC1"/>
    <w:rsid w:val="00FD5ACD"/>
    <w:rsid w:val="00FD5AD6"/>
    <w:rsid w:val="00FD5B20"/>
    <w:rsid w:val="00FD5B3D"/>
    <w:rsid w:val="00FD5C9B"/>
    <w:rsid w:val="00FD5F7B"/>
    <w:rsid w:val="00FD602B"/>
    <w:rsid w:val="00FD6063"/>
    <w:rsid w:val="00FD61C8"/>
    <w:rsid w:val="00FD61F7"/>
    <w:rsid w:val="00FD6223"/>
    <w:rsid w:val="00FD6249"/>
    <w:rsid w:val="00FD6322"/>
    <w:rsid w:val="00FD634F"/>
    <w:rsid w:val="00FD648F"/>
    <w:rsid w:val="00FD6633"/>
    <w:rsid w:val="00FD67BD"/>
    <w:rsid w:val="00FD6833"/>
    <w:rsid w:val="00FD6B27"/>
    <w:rsid w:val="00FD6B57"/>
    <w:rsid w:val="00FD6D4F"/>
    <w:rsid w:val="00FD6D53"/>
    <w:rsid w:val="00FD7347"/>
    <w:rsid w:val="00FD73B7"/>
    <w:rsid w:val="00FD74B0"/>
    <w:rsid w:val="00FD74B5"/>
    <w:rsid w:val="00FD75E6"/>
    <w:rsid w:val="00FD7637"/>
    <w:rsid w:val="00FD76CA"/>
    <w:rsid w:val="00FD77B4"/>
    <w:rsid w:val="00FD7A2D"/>
    <w:rsid w:val="00FD7BDA"/>
    <w:rsid w:val="00FD7BF7"/>
    <w:rsid w:val="00FD7D5B"/>
    <w:rsid w:val="00FD7DB8"/>
    <w:rsid w:val="00FD7EAB"/>
    <w:rsid w:val="00FD7F47"/>
    <w:rsid w:val="00FE0107"/>
    <w:rsid w:val="00FE029D"/>
    <w:rsid w:val="00FE0526"/>
    <w:rsid w:val="00FE0808"/>
    <w:rsid w:val="00FE081E"/>
    <w:rsid w:val="00FE0A31"/>
    <w:rsid w:val="00FE0A5A"/>
    <w:rsid w:val="00FE0A7C"/>
    <w:rsid w:val="00FE0A95"/>
    <w:rsid w:val="00FE0C3E"/>
    <w:rsid w:val="00FE0D52"/>
    <w:rsid w:val="00FE11B7"/>
    <w:rsid w:val="00FE1217"/>
    <w:rsid w:val="00FE12F7"/>
    <w:rsid w:val="00FE140A"/>
    <w:rsid w:val="00FE1584"/>
    <w:rsid w:val="00FE17FB"/>
    <w:rsid w:val="00FE1848"/>
    <w:rsid w:val="00FE1937"/>
    <w:rsid w:val="00FE1A14"/>
    <w:rsid w:val="00FE1A7A"/>
    <w:rsid w:val="00FE1B58"/>
    <w:rsid w:val="00FE1DD3"/>
    <w:rsid w:val="00FE1E5E"/>
    <w:rsid w:val="00FE1E8A"/>
    <w:rsid w:val="00FE1FCE"/>
    <w:rsid w:val="00FE220D"/>
    <w:rsid w:val="00FE223A"/>
    <w:rsid w:val="00FE2288"/>
    <w:rsid w:val="00FE2384"/>
    <w:rsid w:val="00FE254C"/>
    <w:rsid w:val="00FE2611"/>
    <w:rsid w:val="00FE26DC"/>
    <w:rsid w:val="00FE2830"/>
    <w:rsid w:val="00FE2938"/>
    <w:rsid w:val="00FE2B37"/>
    <w:rsid w:val="00FE2C1C"/>
    <w:rsid w:val="00FE2C41"/>
    <w:rsid w:val="00FE2EC7"/>
    <w:rsid w:val="00FE2F62"/>
    <w:rsid w:val="00FE2F9C"/>
    <w:rsid w:val="00FE3395"/>
    <w:rsid w:val="00FE33D9"/>
    <w:rsid w:val="00FE35F6"/>
    <w:rsid w:val="00FE36AC"/>
    <w:rsid w:val="00FE387B"/>
    <w:rsid w:val="00FE398B"/>
    <w:rsid w:val="00FE3A4E"/>
    <w:rsid w:val="00FE3B0F"/>
    <w:rsid w:val="00FE3B32"/>
    <w:rsid w:val="00FE3D22"/>
    <w:rsid w:val="00FE3D59"/>
    <w:rsid w:val="00FE3F00"/>
    <w:rsid w:val="00FE4247"/>
    <w:rsid w:val="00FE44E1"/>
    <w:rsid w:val="00FE471F"/>
    <w:rsid w:val="00FE47D4"/>
    <w:rsid w:val="00FE492F"/>
    <w:rsid w:val="00FE4936"/>
    <w:rsid w:val="00FE4950"/>
    <w:rsid w:val="00FE4B2F"/>
    <w:rsid w:val="00FE4E65"/>
    <w:rsid w:val="00FE5323"/>
    <w:rsid w:val="00FE5471"/>
    <w:rsid w:val="00FE5650"/>
    <w:rsid w:val="00FE56F2"/>
    <w:rsid w:val="00FE575A"/>
    <w:rsid w:val="00FE581E"/>
    <w:rsid w:val="00FE5862"/>
    <w:rsid w:val="00FE5AFE"/>
    <w:rsid w:val="00FE5CEB"/>
    <w:rsid w:val="00FE5D0B"/>
    <w:rsid w:val="00FE5F7D"/>
    <w:rsid w:val="00FE5FA1"/>
    <w:rsid w:val="00FE6215"/>
    <w:rsid w:val="00FE6257"/>
    <w:rsid w:val="00FE6336"/>
    <w:rsid w:val="00FE63C1"/>
    <w:rsid w:val="00FE64CE"/>
    <w:rsid w:val="00FE66FE"/>
    <w:rsid w:val="00FE6746"/>
    <w:rsid w:val="00FE6842"/>
    <w:rsid w:val="00FE6928"/>
    <w:rsid w:val="00FE6945"/>
    <w:rsid w:val="00FE6C2A"/>
    <w:rsid w:val="00FE6E70"/>
    <w:rsid w:val="00FE7355"/>
    <w:rsid w:val="00FE737E"/>
    <w:rsid w:val="00FE7409"/>
    <w:rsid w:val="00FE74AA"/>
    <w:rsid w:val="00FE7870"/>
    <w:rsid w:val="00FE7921"/>
    <w:rsid w:val="00FE7B11"/>
    <w:rsid w:val="00FE7BBA"/>
    <w:rsid w:val="00FE7E17"/>
    <w:rsid w:val="00FE7E51"/>
    <w:rsid w:val="00FE7FB2"/>
    <w:rsid w:val="00FE7FB7"/>
    <w:rsid w:val="00FF00AB"/>
    <w:rsid w:val="00FF0193"/>
    <w:rsid w:val="00FF01F3"/>
    <w:rsid w:val="00FF023F"/>
    <w:rsid w:val="00FF038A"/>
    <w:rsid w:val="00FF0452"/>
    <w:rsid w:val="00FF0512"/>
    <w:rsid w:val="00FF0566"/>
    <w:rsid w:val="00FF05F9"/>
    <w:rsid w:val="00FF0650"/>
    <w:rsid w:val="00FF0843"/>
    <w:rsid w:val="00FF0895"/>
    <w:rsid w:val="00FF097A"/>
    <w:rsid w:val="00FF09E4"/>
    <w:rsid w:val="00FF09F1"/>
    <w:rsid w:val="00FF0A9D"/>
    <w:rsid w:val="00FF0EE5"/>
    <w:rsid w:val="00FF122C"/>
    <w:rsid w:val="00FF12ED"/>
    <w:rsid w:val="00FF13FF"/>
    <w:rsid w:val="00FF15D6"/>
    <w:rsid w:val="00FF18BD"/>
    <w:rsid w:val="00FF18C0"/>
    <w:rsid w:val="00FF1A97"/>
    <w:rsid w:val="00FF1AD9"/>
    <w:rsid w:val="00FF1C3F"/>
    <w:rsid w:val="00FF2032"/>
    <w:rsid w:val="00FF2067"/>
    <w:rsid w:val="00FF20EE"/>
    <w:rsid w:val="00FF231F"/>
    <w:rsid w:val="00FF2478"/>
    <w:rsid w:val="00FF261D"/>
    <w:rsid w:val="00FF290A"/>
    <w:rsid w:val="00FF2980"/>
    <w:rsid w:val="00FF2E48"/>
    <w:rsid w:val="00FF2F2F"/>
    <w:rsid w:val="00FF2F49"/>
    <w:rsid w:val="00FF2FC7"/>
    <w:rsid w:val="00FF33EA"/>
    <w:rsid w:val="00FF35B5"/>
    <w:rsid w:val="00FF3657"/>
    <w:rsid w:val="00FF375F"/>
    <w:rsid w:val="00FF379F"/>
    <w:rsid w:val="00FF3815"/>
    <w:rsid w:val="00FF3CB1"/>
    <w:rsid w:val="00FF3D2D"/>
    <w:rsid w:val="00FF3FFA"/>
    <w:rsid w:val="00FF401C"/>
    <w:rsid w:val="00FF4058"/>
    <w:rsid w:val="00FF4171"/>
    <w:rsid w:val="00FF41D5"/>
    <w:rsid w:val="00FF44C1"/>
    <w:rsid w:val="00FF4641"/>
    <w:rsid w:val="00FF4682"/>
    <w:rsid w:val="00FF4856"/>
    <w:rsid w:val="00FF4B0A"/>
    <w:rsid w:val="00FF4C2B"/>
    <w:rsid w:val="00FF4CAD"/>
    <w:rsid w:val="00FF4D55"/>
    <w:rsid w:val="00FF4DDD"/>
    <w:rsid w:val="00FF4EC0"/>
    <w:rsid w:val="00FF4EC5"/>
    <w:rsid w:val="00FF4F77"/>
    <w:rsid w:val="00FF5267"/>
    <w:rsid w:val="00FF53CD"/>
    <w:rsid w:val="00FF540D"/>
    <w:rsid w:val="00FF54D0"/>
    <w:rsid w:val="00FF55D5"/>
    <w:rsid w:val="00FF581E"/>
    <w:rsid w:val="00FF58AE"/>
    <w:rsid w:val="00FF5958"/>
    <w:rsid w:val="00FF5A05"/>
    <w:rsid w:val="00FF5AFF"/>
    <w:rsid w:val="00FF5B00"/>
    <w:rsid w:val="00FF5BD3"/>
    <w:rsid w:val="00FF5DB3"/>
    <w:rsid w:val="00FF5DE3"/>
    <w:rsid w:val="00FF5E4D"/>
    <w:rsid w:val="00FF5EC8"/>
    <w:rsid w:val="00FF5FE6"/>
    <w:rsid w:val="00FF605E"/>
    <w:rsid w:val="00FF60A5"/>
    <w:rsid w:val="00FF645B"/>
    <w:rsid w:val="00FF64C6"/>
    <w:rsid w:val="00FF677E"/>
    <w:rsid w:val="00FF6805"/>
    <w:rsid w:val="00FF685A"/>
    <w:rsid w:val="00FF68A4"/>
    <w:rsid w:val="00FF699B"/>
    <w:rsid w:val="00FF6A22"/>
    <w:rsid w:val="00FF6A3E"/>
    <w:rsid w:val="00FF6A90"/>
    <w:rsid w:val="00FF6AE4"/>
    <w:rsid w:val="00FF6DA0"/>
    <w:rsid w:val="00FF6EE6"/>
    <w:rsid w:val="00FF6FB2"/>
    <w:rsid w:val="00FF702C"/>
    <w:rsid w:val="00FF737D"/>
    <w:rsid w:val="00FF748E"/>
    <w:rsid w:val="00FF74C9"/>
    <w:rsid w:val="00FF751A"/>
    <w:rsid w:val="00FF7555"/>
    <w:rsid w:val="00FF76B4"/>
    <w:rsid w:val="00FF7720"/>
    <w:rsid w:val="00FF7818"/>
    <w:rsid w:val="00FF79AD"/>
    <w:rsid w:val="00FF7B26"/>
    <w:rsid w:val="00FF7BC6"/>
    <w:rsid w:val="00FF7D01"/>
    <w:rsid w:val="00FF7D07"/>
    <w:rsid w:val="01D2777F"/>
    <w:rsid w:val="01E30360"/>
    <w:rsid w:val="01E4C61B"/>
    <w:rsid w:val="02762E95"/>
    <w:rsid w:val="0281652C"/>
    <w:rsid w:val="02CB031A"/>
    <w:rsid w:val="030F564A"/>
    <w:rsid w:val="03141C4A"/>
    <w:rsid w:val="037DB3E6"/>
    <w:rsid w:val="03DA4B2F"/>
    <w:rsid w:val="04105AE7"/>
    <w:rsid w:val="04A165F1"/>
    <w:rsid w:val="06717D69"/>
    <w:rsid w:val="06795AE9"/>
    <w:rsid w:val="068333BB"/>
    <w:rsid w:val="07790C3B"/>
    <w:rsid w:val="07B8FC8E"/>
    <w:rsid w:val="083C9FBF"/>
    <w:rsid w:val="0983FF80"/>
    <w:rsid w:val="09A9E08B"/>
    <w:rsid w:val="09EBC9A3"/>
    <w:rsid w:val="09FDADAB"/>
    <w:rsid w:val="0A02E48D"/>
    <w:rsid w:val="0A12E491"/>
    <w:rsid w:val="0AFBD6CD"/>
    <w:rsid w:val="0B0DCAC1"/>
    <w:rsid w:val="0D0830AD"/>
    <w:rsid w:val="0E34DF5C"/>
    <w:rsid w:val="0EBD4684"/>
    <w:rsid w:val="0F2F3D7D"/>
    <w:rsid w:val="0F56B178"/>
    <w:rsid w:val="0F65E891"/>
    <w:rsid w:val="0F9E2E55"/>
    <w:rsid w:val="11A2158B"/>
    <w:rsid w:val="11FE9E7D"/>
    <w:rsid w:val="14F9D301"/>
    <w:rsid w:val="15C83AE7"/>
    <w:rsid w:val="15CC1F30"/>
    <w:rsid w:val="1670E9AF"/>
    <w:rsid w:val="17189753"/>
    <w:rsid w:val="1723EA3D"/>
    <w:rsid w:val="17A1628D"/>
    <w:rsid w:val="17D42286"/>
    <w:rsid w:val="18859FDA"/>
    <w:rsid w:val="18DAA278"/>
    <w:rsid w:val="18DB4127"/>
    <w:rsid w:val="19031DE2"/>
    <w:rsid w:val="19ED2DE2"/>
    <w:rsid w:val="1A543B46"/>
    <w:rsid w:val="1AB7D8D0"/>
    <w:rsid w:val="1AD276DA"/>
    <w:rsid w:val="1B2D01C3"/>
    <w:rsid w:val="1BDC08DB"/>
    <w:rsid w:val="1C721DB5"/>
    <w:rsid w:val="1CA0C3A4"/>
    <w:rsid w:val="1CA37C96"/>
    <w:rsid w:val="1CBA56A5"/>
    <w:rsid w:val="1CD0250A"/>
    <w:rsid w:val="1D4F6E46"/>
    <w:rsid w:val="1D7E51E9"/>
    <w:rsid w:val="1DAB0831"/>
    <w:rsid w:val="1DFD4548"/>
    <w:rsid w:val="1E183137"/>
    <w:rsid w:val="1E9A9FD9"/>
    <w:rsid w:val="1F08084B"/>
    <w:rsid w:val="20346A98"/>
    <w:rsid w:val="20AAB7F1"/>
    <w:rsid w:val="21ED1DB0"/>
    <w:rsid w:val="2205F310"/>
    <w:rsid w:val="23809481"/>
    <w:rsid w:val="23B4A4C1"/>
    <w:rsid w:val="2491C633"/>
    <w:rsid w:val="24BF0234"/>
    <w:rsid w:val="260782FC"/>
    <w:rsid w:val="26676B7B"/>
    <w:rsid w:val="26AD299D"/>
    <w:rsid w:val="270D28A4"/>
    <w:rsid w:val="27152C90"/>
    <w:rsid w:val="2792169D"/>
    <w:rsid w:val="279B1FD4"/>
    <w:rsid w:val="28FB83E7"/>
    <w:rsid w:val="29259E9D"/>
    <w:rsid w:val="297DC484"/>
    <w:rsid w:val="29A76F44"/>
    <w:rsid w:val="29B6084D"/>
    <w:rsid w:val="2A73D8A6"/>
    <w:rsid w:val="2B2857CD"/>
    <w:rsid w:val="2B733F50"/>
    <w:rsid w:val="2C7E0EFB"/>
    <w:rsid w:val="2C892E47"/>
    <w:rsid w:val="2CA693A9"/>
    <w:rsid w:val="2D975FC2"/>
    <w:rsid w:val="2DA9B02C"/>
    <w:rsid w:val="2E8DCD60"/>
    <w:rsid w:val="2EC4381B"/>
    <w:rsid w:val="2F054B59"/>
    <w:rsid w:val="2F5DB2A0"/>
    <w:rsid w:val="3008058B"/>
    <w:rsid w:val="30963936"/>
    <w:rsid w:val="3119E72A"/>
    <w:rsid w:val="31340569"/>
    <w:rsid w:val="31D9D8AE"/>
    <w:rsid w:val="3213D206"/>
    <w:rsid w:val="33477149"/>
    <w:rsid w:val="33628DFB"/>
    <w:rsid w:val="33768449"/>
    <w:rsid w:val="33966DAC"/>
    <w:rsid w:val="344AB97C"/>
    <w:rsid w:val="34B35FA1"/>
    <w:rsid w:val="3517E43C"/>
    <w:rsid w:val="35DE4B1A"/>
    <w:rsid w:val="36209EE9"/>
    <w:rsid w:val="364E38C4"/>
    <w:rsid w:val="367D8F45"/>
    <w:rsid w:val="370366EA"/>
    <w:rsid w:val="37069DD7"/>
    <w:rsid w:val="377932C3"/>
    <w:rsid w:val="37901BC1"/>
    <w:rsid w:val="37A346ED"/>
    <w:rsid w:val="37FE3B45"/>
    <w:rsid w:val="38067ECE"/>
    <w:rsid w:val="38C7B67E"/>
    <w:rsid w:val="3906A8F7"/>
    <w:rsid w:val="39644BE1"/>
    <w:rsid w:val="39C16B5A"/>
    <w:rsid w:val="39FA6D2A"/>
    <w:rsid w:val="3B3D9EC9"/>
    <w:rsid w:val="3C215C5F"/>
    <w:rsid w:val="3D084F34"/>
    <w:rsid w:val="3D3981AC"/>
    <w:rsid w:val="3DE199B8"/>
    <w:rsid w:val="3E84E9C2"/>
    <w:rsid w:val="3EE1A0DF"/>
    <w:rsid w:val="3F1FD64D"/>
    <w:rsid w:val="3F52436B"/>
    <w:rsid w:val="3F6B3B82"/>
    <w:rsid w:val="41101427"/>
    <w:rsid w:val="4163F246"/>
    <w:rsid w:val="41B3F0E5"/>
    <w:rsid w:val="444E69EE"/>
    <w:rsid w:val="4463B095"/>
    <w:rsid w:val="4554A039"/>
    <w:rsid w:val="45D0B49B"/>
    <w:rsid w:val="477D6D47"/>
    <w:rsid w:val="47FEF703"/>
    <w:rsid w:val="495DD77B"/>
    <w:rsid w:val="4A69C0B1"/>
    <w:rsid w:val="4BC80AF0"/>
    <w:rsid w:val="4BD33430"/>
    <w:rsid w:val="4C240B3F"/>
    <w:rsid w:val="4C4493D9"/>
    <w:rsid w:val="4CC722D0"/>
    <w:rsid w:val="4D05FEED"/>
    <w:rsid w:val="4D809ECD"/>
    <w:rsid w:val="4D83F041"/>
    <w:rsid w:val="4DA83D5F"/>
    <w:rsid w:val="4DE45FF3"/>
    <w:rsid w:val="4F17F70B"/>
    <w:rsid w:val="4F199D68"/>
    <w:rsid w:val="4FB7333C"/>
    <w:rsid w:val="500DD5FA"/>
    <w:rsid w:val="501016EB"/>
    <w:rsid w:val="515129B3"/>
    <w:rsid w:val="5160A52D"/>
    <w:rsid w:val="51EA3338"/>
    <w:rsid w:val="5214DCC8"/>
    <w:rsid w:val="52794FF2"/>
    <w:rsid w:val="52C385F3"/>
    <w:rsid w:val="53304B99"/>
    <w:rsid w:val="5342DA77"/>
    <w:rsid w:val="53A4F0F3"/>
    <w:rsid w:val="5472115F"/>
    <w:rsid w:val="549F99CC"/>
    <w:rsid w:val="54CA7AE7"/>
    <w:rsid w:val="54CF88A3"/>
    <w:rsid w:val="54EB5805"/>
    <w:rsid w:val="5515F893"/>
    <w:rsid w:val="5519DA3C"/>
    <w:rsid w:val="55B0FF12"/>
    <w:rsid w:val="55B19D58"/>
    <w:rsid w:val="55F6A348"/>
    <w:rsid w:val="57428DCC"/>
    <w:rsid w:val="58A23600"/>
    <w:rsid w:val="59378CC2"/>
    <w:rsid w:val="59B31AC3"/>
    <w:rsid w:val="59DF9596"/>
    <w:rsid w:val="59E59F0F"/>
    <w:rsid w:val="5A51D875"/>
    <w:rsid w:val="5A6C4F2A"/>
    <w:rsid w:val="5A7731F9"/>
    <w:rsid w:val="5B179A1A"/>
    <w:rsid w:val="5B726069"/>
    <w:rsid w:val="5B85A4C1"/>
    <w:rsid w:val="5C4D8E6A"/>
    <w:rsid w:val="5C6D988D"/>
    <w:rsid w:val="5CC055E6"/>
    <w:rsid w:val="5D3B6469"/>
    <w:rsid w:val="5D7604F3"/>
    <w:rsid w:val="5D9FDE02"/>
    <w:rsid w:val="5DA0D911"/>
    <w:rsid w:val="5DC13063"/>
    <w:rsid w:val="5E09E3DD"/>
    <w:rsid w:val="5E435630"/>
    <w:rsid w:val="5EB49382"/>
    <w:rsid w:val="5F2AF0B4"/>
    <w:rsid w:val="5F452F90"/>
    <w:rsid w:val="5FA792E5"/>
    <w:rsid w:val="6002D4F1"/>
    <w:rsid w:val="60222CBF"/>
    <w:rsid w:val="609992BA"/>
    <w:rsid w:val="61871306"/>
    <w:rsid w:val="61A71B55"/>
    <w:rsid w:val="61B22465"/>
    <w:rsid w:val="624AEDE9"/>
    <w:rsid w:val="627097FE"/>
    <w:rsid w:val="6323EF25"/>
    <w:rsid w:val="643669F7"/>
    <w:rsid w:val="65CED740"/>
    <w:rsid w:val="6667B8BC"/>
    <w:rsid w:val="6668F282"/>
    <w:rsid w:val="666D6A9F"/>
    <w:rsid w:val="66EEB7DE"/>
    <w:rsid w:val="66F0FECC"/>
    <w:rsid w:val="670C1F67"/>
    <w:rsid w:val="67EE186F"/>
    <w:rsid w:val="68180D9D"/>
    <w:rsid w:val="682E617B"/>
    <w:rsid w:val="693704CE"/>
    <w:rsid w:val="6AA724A9"/>
    <w:rsid w:val="6ACCF96E"/>
    <w:rsid w:val="6B044D0D"/>
    <w:rsid w:val="6B08EDD3"/>
    <w:rsid w:val="6B1CDB67"/>
    <w:rsid w:val="6B5CEEA0"/>
    <w:rsid w:val="6B63E7A2"/>
    <w:rsid w:val="6B6D38B5"/>
    <w:rsid w:val="6CAEB3BE"/>
    <w:rsid w:val="6D0605C8"/>
    <w:rsid w:val="6E98025A"/>
    <w:rsid w:val="6E9E7B7A"/>
    <w:rsid w:val="6F6FFFDC"/>
    <w:rsid w:val="7083A595"/>
    <w:rsid w:val="70E46606"/>
    <w:rsid w:val="71115CC9"/>
    <w:rsid w:val="718E8A04"/>
    <w:rsid w:val="71C547D8"/>
    <w:rsid w:val="72532D63"/>
    <w:rsid w:val="731E912B"/>
    <w:rsid w:val="7369573E"/>
    <w:rsid w:val="73F85D3A"/>
    <w:rsid w:val="747AA8D0"/>
    <w:rsid w:val="76294201"/>
    <w:rsid w:val="76D05C32"/>
    <w:rsid w:val="76E9E3A4"/>
    <w:rsid w:val="779DF52D"/>
    <w:rsid w:val="7800B2EA"/>
    <w:rsid w:val="78159EA0"/>
    <w:rsid w:val="784C3F88"/>
    <w:rsid w:val="78D499CF"/>
    <w:rsid w:val="79B05BB7"/>
    <w:rsid w:val="7AAD1B5C"/>
    <w:rsid w:val="7AC66188"/>
    <w:rsid w:val="7AD5DF81"/>
    <w:rsid w:val="7B69C07E"/>
    <w:rsid w:val="7BA1063C"/>
    <w:rsid w:val="7C5155FA"/>
    <w:rsid w:val="7C61B478"/>
    <w:rsid w:val="7C908B81"/>
    <w:rsid w:val="7CCEAEA0"/>
    <w:rsid w:val="7D2C422C"/>
    <w:rsid w:val="7D73682F"/>
    <w:rsid w:val="7E21E454"/>
    <w:rsid w:val="7EAAEC51"/>
    <w:rsid w:val="7EF7F3F8"/>
  </w:rsids>
  <w:docVars>
    <w:docVar w:name="EN.InstantFormat" w:val="&lt;ENInstantFormat&gt;&lt;Enabled&gt;0&lt;/Enabled&gt;&lt;ScanUnformatted&gt;1&lt;/ScanUnformatted&gt;&lt;ScanChanges&gt;1&lt;/ScanChanges&gt;&lt;Suspended&gt;0&lt;/Suspended&gt;&lt;/ENInstantFormat&gt;"/>
    <w:docVar w:name="EN.Layout" w:val="&lt;ENLayout&gt;&lt;Style&gt;Author-Date (year a,b) no paren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52wf2wf0o0rv01e9dzo52td80t0590tp2fwd&quot;&gt;PCE_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 w:name="__Grammarly_42___1" w:val="H4sIAAAAAAAEAKtWcslP9kxRslIyNDY2sDAxNrY0N7CwMLAwMDNQ0lEKTi0uzszPAykwrQUAdtee1iwAAAA="/>
    <w:docVar w:name="__Grammarly_42____i" w:val="H4sIAAAAAAAEAKtWckksSQxILCpxzi/NK1GyMqwFAAEhoTITAAAA"/>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12C2D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qFormat="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iPriority="99" w:unhideWhenUsed="1" w:qFormat="1"/>
    <w:lsdException w:name="annotation reference" w:semiHidden="1" w:uiPriority="99" w:unhideWhenUsed="1" w:qFormat="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iPriority="99" w:unhideWhenUsed="1"/>
    <w:lsdException w:name="toa heading" w:semiHidden="1" w:unhideWhenUsed="1"/>
    <w:lsdException w:name="List" w:semiHidden="1" w:uiPriority="99" w:unhideWhenUsed="1"/>
    <w:lsdException w:name="List Bullet" w:semiHidden="1" w:uiPriority="99" w:unhideWhenUsed="1" w:qFormat="1"/>
    <w:lsdException w:name="List Number" w:uiPriority="99"/>
    <w:lsdException w:name="List 2" w:semiHidden="1" w:uiPriority="99" w:unhideWhenUsed="1"/>
    <w:lsdException w:name="List 3" w:semiHidden="1" w:uiPriority="99" w:unhideWhenUsed="1"/>
    <w:lsdException w:name="List 4" w:uiPriority="99"/>
    <w:lsdException w:name="List 5" w:uiPriority="99"/>
    <w:lsdException w:name="List Bullet 2" w:semiHidden="1" w:uiPriority="99" w:unhideWhenUsed="1"/>
    <w:lsdException w:name="List Bullet 3" w:semiHidden="1" w:uiPriority="99" w:unhideWhenUsed="1"/>
    <w:lsdException w:name="List Bullet 4" w:semiHidden="1" w:unhideWhenUsed="1"/>
    <w:lsdException w:name="List Bullet 5" w:semiHidden="1"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uiPriority="10" w:qFormat="1"/>
    <w:lsdException w:name="Closing" w:semiHidden="1" w:unhideWhenUsed="1"/>
    <w:lsdException w:name="Signature" w:semiHidden="1" w:uiPriority="99" w:unhideWhenUsed="1"/>
    <w:lsdException w:name="Default Paragraph Font" w:semiHidden="1" w:uiPriority="1" w:unhideWhenUsed="1"/>
    <w:lsdException w:name="Body Text" w:semiHidden="1" w:unhideWhenUsed="1" w:qFormat="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11" w:qFormat="1"/>
    <w:lsdException w:name="Salutation" w:uiPriority="99"/>
    <w:lsdException w:name="Date" w:uiPriority="99"/>
    <w:lsdException w:name="Body Text First Indent" w:uiPriority="99"/>
    <w:lsdException w:name="Body Text First Indent 2" w:semiHidden="1" w:uiPriority="99" w:unhideWhenUsed="1"/>
    <w:lsdException w:name="Note Heading" w:semiHidden="1" w:uiPriority="99"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4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4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B4DBF"/>
    <w:pPr>
      <w:spacing w:after="180"/>
    </w:pPr>
    <w:rPr>
      <w:sz w:val="22"/>
    </w:rPr>
  </w:style>
  <w:style w:type="paragraph" w:styleId="Heading1">
    <w:name w:val="heading 1"/>
    <w:aliases w:val="Heading 1 Abt"/>
    <w:basedOn w:val="Normal"/>
    <w:next w:val="BodyText"/>
    <w:link w:val="Heading1Char"/>
    <w:uiPriority w:val="9"/>
    <w:qFormat/>
    <w:rsid w:val="00D25017"/>
    <w:pPr>
      <w:pageBreakBefore/>
      <w:numPr>
        <w:numId w:val="29"/>
      </w:numPr>
      <w:pBdr>
        <w:bottom w:val="single" w:sz="4" w:space="1" w:color="auto"/>
      </w:pBdr>
      <w:outlineLvl w:val="0"/>
    </w:pPr>
    <w:rPr>
      <w:rFonts w:ascii="Arial" w:hAnsi="Arial" w:eastAsiaTheme="minorHAnsi" w:cs="Arial"/>
      <w:b/>
      <w:noProof/>
      <w:color w:val="DA291C" w:themeColor="text2"/>
      <w:spacing w:val="20"/>
      <w:sz w:val="28"/>
      <w:szCs w:val="22"/>
    </w:rPr>
  </w:style>
  <w:style w:type="paragraph" w:styleId="Heading2">
    <w:name w:val="heading 2"/>
    <w:basedOn w:val="Normal"/>
    <w:next w:val="BodyText"/>
    <w:link w:val="Heading2Char"/>
    <w:uiPriority w:val="9"/>
    <w:qFormat/>
    <w:rsid w:val="009D2283"/>
    <w:pPr>
      <w:keepNext/>
      <w:numPr>
        <w:ilvl w:val="1"/>
        <w:numId w:val="27"/>
      </w:numPr>
      <w:tabs>
        <w:tab w:val="left" w:pos="720"/>
      </w:tabs>
      <w:spacing w:after="120"/>
      <w:ind w:left="0"/>
      <w:outlineLvl w:val="1"/>
    </w:pPr>
    <w:rPr>
      <w:rFonts w:ascii="Arial" w:hAnsi="Arial" w:cs="Arial"/>
      <w:b/>
      <w:bCs/>
      <w:i/>
      <w:iCs/>
      <w:color w:val="7F7F7F" w:themeColor="text1" w:themeTint="80"/>
      <w:sz w:val="24"/>
      <w:szCs w:val="28"/>
    </w:rPr>
  </w:style>
  <w:style w:type="paragraph" w:styleId="Heading3">
    <w:name w:val="heading 3"/>
    <w:basedOn w:val="Normal"/>
    <w:next w:val="BodyText"/>
    <w:link w:val="Heading3Char"/>
    <w:qFormat/>
    <w:rsid w:val="00B70B8E"/>
    <w:pPr>
      <w:keepNext/>
      <w:numPr>
        <w:ilvl w:val="2"/>
        <w:numId w:val="29"/>
      </w:numPr>
      <w:spacing w:after="0"/>
      <w:outlineLvl w:val="2"/>
    </w:pPr>
    <w:rPr>
      <w:rFonts w:ascii="Arial Narrow" w:hAnsi="Arial Narrow" w:eastAsiaTheme="minorHAnsi"/>
      <w:b/>
      <w:szCs w:val="22"/>
    </w:rPr>
  </w:style>
  <w:style w:type="paragraph" w:styleId="Heading4">
    <w:name w:val="heading 4"/>
    <w:basedOn w:val="Normal"/>
    <w:next w:val="BodyText"/>
    <w:link w:val="Heading4Char"/>
    <w:qFormat/>
    <w:rsid w:val="00007540"/>
    <w:pPr>
      <w:keepNext/>
      <w:numPr>
        <w:ilvl w:val="3"/>
        <w:numId w:val="29"/>
      </w:numPr>
      <w:tabs>
        <w:tab w:val="left" w:pos="576"/>
      </w:tabs>
      <w:spacing w:after="0"/>
      <w:outlineLvl w:val="3"/>
    </w:pPr>
    <w:rPr>
      <w:rFonts w:eastAsia="MS Mincho"/>
      <w:b/>
      <w:i/>
      <w:color w:val="DA291C" w:themeColor="text2"/>
    </w:rPr>
  </w:style>
  <w:style w:type="paragraph" w:styleId="Heading5">
    <w:name w:val="heading 5"/>
    <w:basedOn w:val="Normal"/>
    <w:next w:val="BodyText"/>
    <w:link w:val="Heading5Char"/>
    <w:qFormat/>
    <w:rsid w:val="004A7CC0"/>
    <w:pPr>
      <w:keepNext/>
      <w:keepLines/>
      <w:spacing w:after="0"/>
      <w:outlineLvl w:val="4"/>
    </w:pPr>
    <w:rPr>
      <w:rFonts w:ascii="Arial" w:hAnsi="Arial" w:cs="Arial"/>
      <w:b/>
      <w:color w:val="000000" w:themeColor="text1"/>
      <w:sz w:val="18"/>
    </w:rPr>
  </w:style>
  <w:style w:type="paragraph" w:styleId="Heading6">
    <w:name w:val="heading 6"/>
    <w:basedOn w:val="Normal"/>
    <w:next w:val="Normal"/>
    <w:link w:val="Heading6Char"/>
    <w:rsid w:val="00B70B8E"/>
    <w:pPr>
      <w:numPr>
        <w:ilvl w:val="5"/>
        <w:numId w:val="24"/>
      </w:numPr>
      <w:spacing w:before="60" w:after="60"/>
      <w:outlineLvl w:val="5"/>
    </w:pPr>
    <w:rPr>
      <w:b/>
      <w:bCs/>
      <w:szCs w:val="22"/>
    </w:rPr>
  </w:style>
  <w:style w:type="paragraph" w:styleId="Heading7">
    <w:name w:val="heading 7"/>
    <w:basedOn w:val="Normal"/>
    <w:next w:val="Normal"/>
    <w:link w:val="Heading7Char"/>
    <w:qFormat/>
    <w:rsid w:val="004A7CC0"/>
    <w:pPr>
      <w:numPr>
        <w:ilvl w:val="6"/>
        <w:numId w:val="24"/>
      </w:numPr>
      <w:spacing w:before="240" w:after="60"/>
      <w:outlineLvl w:val="6"/>
    </w:pPr>
    <w:rPr>
      <w:rFonts w:ascii="Arial Bold" w:hAnsi="Arial Bold" w:cs="Arial"/>
      <w:b/>
      <w:color w:val="DA291C"/>
      <w:sz w:val="24"/>
      <w:szCs w:val="24"/>
    </w:rPr>
  </w:style>
  <w:style w:type="paragraph" w:styleId="Heading8">
    <w:name w:val="heading 8"/>
    <w:basedOn w:val="Heading2NoNumbering"/>
    <w:next w:val="Normal"/>
    <w:link w:val="Heading8Char"/>
    <w:qFormat/>
    <w:rsid w:val="00C15663"/>
    <w:pPr>
      <w:numPr>
        <w:ilvl w:val="7"/>
        <w:numId w:val="24"/>
      </w:numPr>
      <w:outlineLvl w:val="7"/>
    </w:pPr>
  </w:style>
  <w:style w:type="paragraph" w:styleId="Heading9">
    <w:name w:val="heading 9"/>
    <w:basedOn w:val="Normal"/>
    <w:next w:val="Normal"/>
    <w:link w:val="Heading9Char"/>
    <w:qFormat/>
    <w:rsid w:val="004A7CC0"/>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0218"/>
    <w:rPr>
      <w:lang w:val="en"/>
    </w:rPr>
  </w:style>
  <w:style w:type="character" w:customStyle="1" w:styleId="BodyTextChar">
    <w:name w:val="Body Text Char"/>
    <w:basedOn w:val="DefaultParagraphFont"/>
    <w:link w:val="BodyText"/>
    <w:rsid w:val="004A7CC0"/>
    <w:rPr>
      <w:sz w:val="22"/>
      <w:lang w:val="en"/>
    </w:rPr>
  </w:style>
  <w:style w:type="character" w:customStyle="1" w:styleId="Heading1Char">
    <w:name w:val="Heading 1 Char"/>
    <w:aliases w:val="Heading 1 Abt Char"/>
    <w:basedOn w:val="DefaultParagraphFont"/>
    <w:link w:val="Heading1"/>
    <w:uiPriority w:val="9"/>
    <w:rsid w:val="00D25017"/>
    <w:rPr>
      <w:rFonts w:ascii="Arial" w:hAnsi="Arial" w:eastAsiaTheme="minorHAnsi" w:cs="Arial"/>
      <w:b/>
      <w:noProof/>
      <w:color w:val="DA291C" w:themeColor="text2"/>
      <w:spacing w:val="20"/>
      <w:sz w:val="28"/>
      <w:szCs w:val="22"/>
    </w:rPr>
  </w:style>
  <w:style w:type="character" w:customStyle="1" w:styleId="Heading2Char">
    <w:name w:val="Heading 2 Char"/>
    <w:basedOn w:val="DefaultParagraphFont"/>
    <w:link w:val="Heading2"/>
    <w:uiPriority w:val="9"/>
    <w:rsid w:val="009D2283"/>
    <w:rPr>
      <w:rFonts w:ascii="Arial" w:hAnsi="Arial" w:cs="Arial"/>
      <w:b/>
      <w:bCs/>
      <w:i/>
      <w:iCs/>
      <w:color w:val="7F7F7F" w:themeColor="text1" w:themeTint="80"/>
      <w:sz w:val="24"/>
      <w:szCs w:val="28"/>
    </w:rPr>
  </w:style>
  <w:style w:type="character" w:customStyle="1" w:styleId="Heading3Char">
    <w:name w:val="Heading 3 Char"/>
    <w:link w:val="Heading3"/>
    <w:rsid w:val="004A5F8E"/>
    <w:rPr>
      <w:rFonts w:ascii="Arial Narrow" w:hAnsi="Arial Narrow" w:eastAsiaTheme="minorHAnsi"/>
      <w:b/>
      <w:sz w:val="22"/>
      <w:szCs w:val="22"/>
    </w:rPr>
  </w:style>
  <w:style w:type="character" w:customStyle="1" w:styleId="Heading4Char">
    <w:name w:val="Heading 4 Char"/>
    <w:basedOn w:val="DefaultParagraphFont"/>
    <w:link w:val="Heading4"/>
    <w:rsid w:val="00007540"/>
    <w:rPr>
      <w:rFonts w:eastAsia="MS Mincho"/>
      <w:b/>
      <w:i/>
      <w:color w:val="DA291C" w:themeColor="text2"/>
      <w:sz w:val="22"/>
    </w:rPr>
  </w:style>
  <w:style w:type="character" w:customStyle="1" w:styleId="Heading5Char">
    <w:name w:val="Heading 5 Char"/>
    <w:link w:val="Heading5"/>
    <w:rsid w:val="00AC43BF"/>
    <w:rPr>
      <w:rFonts w:ascii="Arial" w:hAnsi="Arial" w:cs="Arial"/>
      <w:b/>
      <w:color w:val="000000" w:themeColor="text1"/>
      <w:sz w:val="18"/>
    </w:rPr>
  </w:style>
  <w:style w:type="character" w:customStyle="1" w:styleId="Heading6Char">
    <w:name w:val="Heading 6 Char"/>
    <w:basedOn w:val="DefaultParagraphFont"/>
    <w:link w:val="Heading6"/>
    <w:rsid w:val="00AC43BF"/>
    <w:rPr>
      <w:b/>
      <w:bCs/>
      <w:sz w:val="22"/>
      <w:szCs w:val="22"/>
    </w:rPr>
  </w:style>
  <w:style w:type="character" w:customStyle="1" w:styleId="Heading7Char">
    <w:name w:val="Heading 7 Char"/>
    <w:basedOn w:val="DefaultParagraphFont"/>
    <w:link w:val="Heading7"/>
    <w:rsid w:val="004A7CC0"/>
    <w:rPr>
      <w:rFonts w:ascii="Arial Bold" w:hAnsi="Arial Bold" w:cs="Arial"/>
      <w:b/>
      <w:color w:val="DA291C"/>
      <w:sz w:val="24"/>
      <w:szCs w:val="24"/>
    </w:rPr>
  </w:style>
  <w:style w:type="character" w:customStyle="1" w:styleId="Heading8Char">
    <w:name w:val="Heading 8 Char"/>
    <w:basedOn w:val="DefaultParagraphFont"/>
    <w:link w:val="Heading8"/>
    <w:rsid w:val="00AC43BF"/>
    <w:rPr>
      <w:rFonts w:ascii="Arial" w:hAnsi="Arial" w:cs="Arial"/>
      <w:b/>
      <w:bCs/>
      <w:i/>
      <w:iCs/>
      <w:color w:val="7F7F7F" w:themeColor="text1" w:themeTint="80"/>
      <w:sz w:val="24"/>
      <w:szCs w:val="28"/>
    </w:rPr>
  </w:style>
  <w:style w:type="character" w:customStyle="1" w:styleId="Heading9Char">
    <w:name w:val="Heading 9 Char"/>
    <w:basedOn w:val="DefaultParagraphFont"/>
    <w:link w:val="Heading9"/>
    <w:rsid w:val="00AC43BF"/>
    <w:rPr>
      <w:rFonts w:ascii="Arial" w:hAnsi="Arial" w:cs="Arial"/>
      <w:sz w:val="22"/>
      <w:szCs w:val="22"/>
    </w:rPr>
  </w:style>
  <w:style w:type="paragraph" w:styleId="Footer">
    <w:name w:val="footer"/>
    <w:basedOn w:val="Normal"/>
    <w:link w:val="FooterChar"/>
    <w:uiPriority w:val="99"/>
    <w:rsid w:val="004A7CC0"/>
    <w:pPr>
      <w:tabs>
        <w:tab w:val="center" w:pos="4680"/>
        <w:tab w:val="right" w:pos="9360"/>
      </w:tabs>
      <w:spacing w:after="0"/>
    </w:pPr>
    <w:rPr>
      <w:rFonts w:ascii="Arial" w:hAnsi="Arial" w:cs="Arial"/>
      <w:b/>
      <w:color w:val="DA291C"/>
      <w:sz w:val="18"/>
    </w:rPr>
  </w:style>
  <w:style w:type="character" w:customStyle="1" w:styleId="FooterChar">
    <w:name w:val="Footer Char"/>
    <w:basedOn w:val="DefaultParagraphFont"/>
    <w:link w:val="Footer"/>
    <w:uiPriority w:val="99"/>
    <w:rsid w:val="004A7CC0"/>
    <w:rPr>
      <w:rFonts w:ascii="Arial" w:hAnsi="Arial" w:cs="Arial"/>
      <w:b/>
      <w:color w:val="DA291C"/>
      <w:sz w:val="18"/>
    </w:rPr>
  </w:style>
  <w:style w:type="paragraph" w:styleId="TOC1">
    <w:name w:val="toc 1"/>
    <w:basedOn w:val="Normal"/>
    <w:next w:val="Normal"/>
    <w:autoRedefine/>
    <w:uiPriority w:val="39"/>
    <w:unhideWhenUsed/>
    <w:rsid w:val="00F6640B"/>
    <w:pPr>
      <w:tabs>
        <w:tab w:val="right" w:leader="dot" w:pos="9350"/>
      </w:tabs>
      <w:spacing w:after="100"/>
    </w:pPr>
    <w:rPr>
      <w:rFonts w:ascii="Arial" w:hAnsi="Arial" w:cs="Arial"/>
      <w:b/>
      <w:bCs/>
      <w:noProof/>
    </w:rPr>
  </w:style>
  <w:style w:type="character" w:styleId="PageNumber">
    <w:name w:val="page number"/>
    <w:basedOn w:val="DefaultParagraphFont"/>
    <w:rsid w:val="004A7CC0"/>
    <w:rPr>
      <w:rFonts w:ascii="Arial" w:hAnsi="Arial"/>
      <w:color w:val="48A9C5" w:themeColor="accent1"/>
      <w:sz w:val="18"/>
    </w:rPr>
  </w:style>
  <w:style w:type="paragraph" w:styleId="TOC2">
    <w:name w:val="toc 2"/>
    <w:basedOn w:val="Normal"/>
    <w:next w:val="Normal"/>
    <w:autoRedefine/>
    <w:uiPriority w:val="39"/>
    <w:unhideWhenUsed/>
    <w:rsid w:val="00922E25"/>
    <w:pPr>
      <w:tabs>
        <w:tab w:val="left" w:pos="880"/>
        <w:tab w:val="right" w:leader="dot" w:pos="9350"/>
      </w:tabs>
      <w:spacing w:after="100"/>
      <w:ind w:left="220"/>
    </w:pPr>
    <w:rPr>
      <w:rFonts w:ascii="Arial" w:hAnsi="Arial" w:cs="Arial"/>
      <w:noProof/>
      <w:sz w:val="18"/>
      <w:szCs w:val="18"/>
    </w:rPr>
  </w:style>
  <w:style w:type="character" w:styleId="Hyperlink">
    <w:name w:val="Hyperlink"/>
    <w:basedOn w:val="DefaultParagraphFont"/>
    <w:uiPriority w:val="99"/>
    <w:unhideWhenUsed/>
    <w:rsid w:val="00D21C19"/>
    <w:rPr>
      <w:color w:val="0000FF" w:themeColor="hyperlink"/>
      <w:u w:val="single"/>
    </w:rPr>
  </w:style>
  <w:style w:type="paragraph" w:customStyle="1" w:styleId="TableTitleA">
    <w:name w:val="TableTitleA"/>
    <w:basedOn w:val="TableTitle"/>
    <w:link w:val="TableTitleAChar"/>
    <w:qFormat/>
    <w:rsid w:val="004D0805"/>
  </w:style>
  <w:style w:type="character" w:customStyle="1" w:styleId="TableTitleAChar">
    <w:name w:val="TableTitleA Char"/>
    <w:basedOn w:val="TableTitleChar"/>
    <w:link w:val="TableTitleA"/>
    <w:rsid w:val="004D0805"/>
    <w:rPr>
      <w:rFonts w:ascii="Arial Bold" w:hAnsi="Arial Bold"/>
      <w:szCs w:val="24"/>
    </w:rPr>
  </w:style>
  <w:style w:type="paragraph" w:customStyle="1" w:styleId="CTableTextAbt">
    <w:name w:val="(C)Table Text Abt"/>
    <w:link w:val="CTableTextAbtChar"/>
    <w:uiPriority w:val="13"/>
    <w:qFormat/>
    <w:rsid w:val="00317586"/>
    <w:pPr>
      <w:jc w:val="center"/>
    </w:pPr>
    <w:rPr>
      <w:rFonts w:eastAsiaTheme="minorHAnsi"/>
      <w:bCs/>
      <w:color w:val="000000"/>
      <w:sz w:val="18"/>
    </w:rPr>
  </w:style>
  <w:style w:type="character" w:customStyle="1" w:styleId="CTableTextAbtChar">
    <w:name w:val="(C)Table Text Abt Char"/>
    <w:basedOn w:val="DefaultParagraphFont"/>
    <w:link w:val="CTableTextAbt"/>
    <w:uiPriority w:val="13"/>
    <w:rsid w:val="00317586"/>
    <w:rPr>
      <w:rFonts w:eastAsiaTheme="minorHAnsi"/>
      <w:bCs/>
      <w:color w:val="000000"/>
      <w:sz w:val="18"/>
    </w:rPr>
  </w:style>
  <w:style w:type="paragraph" w:customStyle="1" w:styleId="check">
    <w:name w:val="check"/>
    <w:qFormat/>
    <w:rsid w:val="00C95F8F"/>
    <w:pPr>
      <w:keepNext/>
      <w:keepLines/>
      <w:jc w:val="center"/>
    </w:pPr>
    <w:rPr>
      <w:rFonts w:ascii="Wingdings 2" w:eastAsia="Wingdings 2" w:hAnsi="Wingdings 2" w:cs="Wingdings 2"/>
      <w:sz w:val="22"/>
    </w:rPr>
  </w:style>
  <w:style w:type="paragraph" w:customStyle="1" w:styleId="AbtReportTitle">
    <w:name w:val="AbtReportTitle"/>
    <w:basedOn w:val="Normal"/>
    <w:link w:val="AbtReportTitleChar"/>
    <w:qFormat/>
    <w:rsid w:val="004D4DBD"/>
    <w:pPr>
      <w:jc w:val="center"/>
    </w:pPr>
    <w:rPr>
      <w:rFonts w:ascii="Arial" w:hAnsi="Arial" w:cs="Arial"/>
      <w:b/>
      <w:bCs/>
      <w:color w:val="FFFFFF" w:themeColor="background1"/>
      <w:sz w:val="56"/>
      <w:szCs w:val="56"/>
    </w:rPr>
  </w:style>
  <w:style w:type="paragraph" w:styleId="Header">
    <w:name w:val="header"/>
    <w:basedOn w:val="Normal"/>
    <w:next w:val="Normal"/>
    <w:link w:val="HeaderChar"/>
    <w:uiPriority w:val="99"/>
    <w:qFormat/>
    <w:rsid w:val="00E155A0"/>
    <w:pPr>
      <w:tabs>
        <w:tab w:val="center" w:pos="4680"/>
        <w:tab w:val="right" w:pos="9360"/>
      </w:tabs>
      <w:spacing w:after="0"/>
      <w:jc w:val="right"/>
    </w:pPr>
    <w:rPr>
      <w:rFonts w:ascii="Arial Narrow" w:hAnsi="Arial Narrow"/>
      <w:b/>
      <w:color w:val="DA291C" w:themeColor="text2"/>
      <w:spacing w:val="60"/>
      <w:sz w:val="24"/>
    </w:rPr>
  </w:style>
  <w:style w:type="character" w:customStyle="1" w:styleId="AbtReportTitleChar">
    <w:name w:val="AbtReportTitle Char"/>
    <w:basedOn w:val="DefaultParagraphFont"/>
    <w:link w:val="AbtReportTitle"/>
    <w:rsid w:val="004D4DBD"/>
    <w:rPr>
      <w:rFonts w:ascii="Arial" w:hAnsi="Arial" w:cs="Arial"/>
      <w:b/>
      <w:bCs/>
      <w:color w:val="FFFFFF" w:themeColor="background1"/>
      <w:sz w:val="56"/>
      <w:szCs w:val="56"/>
    </w:rPr>
  </w:style>
  <w:style w:type="character" w:customStyle="1" w:styleId="HeaderChar">
    <w:name w:val="Header Char"/>
    <w:basedOn w:val="DefaultParagraphFont"/>
    <w:link w:val="Header"/>
    <w:uiPriority w:val="99"/>
    <w:rsid w:val="00E155A0"/>
    <w:rPr>
      <w:rFonts w:ascii="Arial Narrow" w:hAnsi="Arial Narrow"/>
      <w:b/>
      <w:color w:val="DA291C" w:themeColor="text2"/>
      <w:spacing w:val="60"/>
      <w:sz w:val="24"/>
    </w:rPr>
  </w:style>
  <w:style w:type="paragraph" w:customStyle="1" w:styleId="Numbers">
    <w:name w:val="Numbers"/>
    <w:basedOn w:val="BodyText"/>
    <w:rsid w:val="004A7CC0"/>
    <w:pPr>
      <w:numPr>
        <w:numId w:val="1"/>
      </w:numPr>
    </w:pPr>
  </w:style>
  <w:style w:type="paragraph" w:customStyle="1" w:styleId="TableSource">
    <w:name w:val="Table Source"/>
    <w:basedOn w:val="Normal"/>
    <w:next w:val="BodyText"/>
    <w:link w:val="TableSourceChar"/>
    <w:qFormat/>
    <w:rsid w:val="004B0CCB"/>
    <w:pPr>
      <w:spacing w:before="60" w:after="60"/>
    </w:pPr>
    <w:rPr>
      <w:sz w:val="18"/>
    </w:rPr>
  </w:style>
  <w:style w:type="paragraph" w:styleId="Subtitle">
    <w:name w:val="Subtitle"/>
    <w:basedOn w:val="Normal"/>
    <w:link w:val="SubtitleChar"/>
    <w:uiPriority w:val="11"/>
    <w:qFormat/>
    <w:rsid w:val="004A7CC0"/>
    <w:pPr>
      <w:framePr w:hSpace="180" w:wrap="around" w:vAnchor="text" w:hAnchor="margin" w:y="-429"/>
      <w:spacing w:after="480"/>
    </w:pPr>
    <w:rPr>
      <w:rFonts w:asciiTheme="minorHAnsi" w:eastAsiaTheme="minorHAnsi" w:hAnsiTheme="minorHAnsi" w:cstheme="minorHAnsi"/>
      <w:i/>
      <w:color w:val="FFFFFF" w:themeColor="background1"/>
      <w:sz w:val="40"/>
      <w:szCs w:val="24"/>
    </w:rPr>
  </w:style>
  <w:style w:type="character" w:customStyle="1" w:styleId="SubtitleChar">
    <w:name w:val="Subtitle Char"/>
    <w:basedOn w:val="DefaultParagraphFont"/>
    <w:link w:val="Subtitle"/>
    <w:uiPriority w:val="11"/>
    <w:rsid w:val="004A7CC0"/>
    <w:rPr>
      <w:rFonts w:asciiTheme="minorHAnsi" w:eastAsiaTheme="minorHAnsi" w:hAnsiTheme="minorHAnsi" w:cstheme="minorHAnsi"/>
      <w:i/>
      <w:color w:val="FFFFFF" w:themeColor="background1"/>
      <w:sz w:val="40"/>
      <w:szCs w:val="24"/>
    </w:rPr>
  </w:style>
  <w:style w:type="paragraph" w:customStyle="1" w:styleId="Heading3NoNumbering">
    <w:name w:val="Heading 3 No Numbering"/>
    <w:basedOn w:val="Heading3"/>
    <w:next w:val="BodyText"/>
    <w:qFormat/>
    <w:rsid w:val="004A7CC0"/>
    <w:pPr>
      <w:numPr>
        <w:numId w:val="26"/>
      </w:numPr>
      <w:ind w:left="810"/>
    </w:pPr>
    <w:rPr>
      <w:i/>
    </w:rPr>
  </w:style>
  <w:style w:type="paragraph" w:customStyle="1" w:styleId="Heading1NoNumbering">
    <w:name w:val="Heading 1 No Numbering"/>
    <w:basedOn w:val="Heading1"/>
    <w:qFormat/>
    <w:rsid w:val="00FC0947"/>
    <w:pPr>
      <w:numPr>
        <w:numId w:val="0"/>
      </w:numPr>
      <w:ind w:left="432" w:hanging="432"/>
    </w:pPr>
    <w:rPr>
      <w:rFonts w:cs="Times New Roman"/>
      <w:noProof w:val="0"/>
      <w:color w:val="DA291C"/>
      <w:spacing w:val="0"/>
      <w14:scene3d>
        <w14:camera w14:prst="orthographicFront"/>
        <w14:lightRig w14:rig="threePt" w14:dir="t">
          <w14:rot w14:lat="0" w14:lon="0" w14:rev="0"/>
        </w14:lightRig>
      </w14:scene3d>
    </w:rPr>
  </w:style>
  <w:style w:type="paragraph" w:customStyle="1" w:styleId="Heading2NoNumbering">
    <w:name w:val="Heading 2 No Numbering"/>
    <w:basedOn w:val="Heading2"/>
    <w:next w:val="BodyText"/>
    <w:qFormat/>
    <w:rsid w:val="001C3FD5"/>
    <w:pPr>
      <w:numPr>
        <w:ilvl w:val="0"/>
        <w:numId w:val="0"/>
      </w:numPr>
    </w:pPr>
  </w:style>
  <w:style w:type="paragraph" w:customStyle="1" w:styleId="TableTitleAbt">
    <w:name w:val="Table Title Abt"/>
    <w:link w:val="TableTitleAbtChar"/>
    <w:uiPriority w:val="7"/>
    <w:rsid w:val="00AC43BF"/>
    <w:pPr>
      <w:keepNext/>
      <w:widowControl w:val="0"/>
      <w:shd w:val="solid" w:color="DA291C" w:fill="DA291C"/>
    </w:pPr>
    <w:rPr>
      <w:rFonts w:ascii="Arial Bold" w:hAnsi="Arial Bold" w:eastAsiaTheme="minorHAnsi" w:cs="Arial"/>
      <w:b/>
      <w:color w:val="F0F4F6"/>
      <w:sz w:val="22"/>
      <w:szCs w:val="22"/>
      <w:shd w:val="clear" w:color="auto" w:fill="DA291C"/>
    </w:rPr>
  </w:style>
  <w:style w:type="character" w:customStyle="1" w:styleId="TableTitleAbtChar">
    <w:name w:val="Table Title Abt Char"/>
    <w:basedOn w:val="DefaultParagraphFont"/>
    <w:link w:val="TableTitleAbt"/>
    <w:uiPriority w:val="7"/>
    <w:rsid w:val="00052E75"/>
    <w:rPr>
      <w:rFonts w:ascii="Arial Bold" w:hAnsi="Arial Bold" w:eastAsiaTheme="minorHAnsi" w:cs="Arial"/>
      <w:b/>
      <w:bCs w:val="0"/>
      <w:color w:val="F0F4F6"/>
      <w:sz w:val="22"/>
      <w:szCs w:val="22"/>
      <w:shd w:val="solid" w:color="DA291C" w:fill="DA291C"/>
    </w:rPr>
  </w:style>
  <w:style w:type="paragraph" w:customStyle="1" w:styleId="TableNotesAbt">
    <w:name w:val="Table Notes Abt"/>
    <w:basedOn w:val="TableSource"/>
    <w:uiPriority w:val="17"/>
    <w:qFormat/>
    <w:rsid w:val="005B5862"/>
    <w:pPr>
      <w:spacing w:before="0" w:after="0"/>
    </w:pPr>
  </w:style>
  <w:style w:type="paragraph" w:customStyle="1" w:styleId="EndNoteBibliographyTitle">
    <w:name w:val="EndNote Bibliography Title"/>
    <w:basedOn w:val="Normal"/>
    <w:link w:val="EndNoteBibliographyTitleChar"/>
    <w:rsid w:val="00AC43BF"/>
    <w:pPr>
      <w:jc w:val="center"/>
    </w:pPr>
    <w:rPr>
      <w:noProof/>
      <w:color w:val="000000" w:themeColor="text1"/>
    </w:rPr>
  </w:style>
  <w:style w:type="character" w:customStyle="1" w:styleId="EndNoteBibliographyTitleChar">
    <w:name w:val="EndNote Bibliography Title Char"/>
    <w:basedOn w:val="BodyTextChar"/>
    <w:link w:val="EndNoteBibliographyTitle"/>
    <w:rsid w:val="00AC43BF"/>
    <w:rPr>
      <w:noProof/>
      <w:color w:val="000000" w:themeColor="text1"/>
      <w:sz w:val="22"/>
      <w:lang w:val="en"/>
    </w:rPr>
  </w:style>
  <w:style w:type="paragraph" w:customStyle="1" w:styleId="EndNoteBibliography">
    <w:name w:val="EndNote Bibliography"/>
    <w:basedOn w:val="Normal"/>
    <w:link w:val="EndNoteBibliographyChar"/>
    <w:qFormat/>
    <w:rsid w:val="00AC43BF"/>
    <w:rPr>
      <w:noProof/>
      <w:color w:val="000000" w:themeColor="text1"/>
    </w:rPr>
  </w:style>
  <w:style w:type="character" w:customStyle="1" w:styleId="EndNoteBibliographyChar">
    <w:name w:val="EndNote Bibliography Char"/>
    <w:basedOn w:val="BodyTextChar"/>
    <w:link w:val="EndNoteBibliography"/>
    <w:rsid w:val="00AC43BF"/>
    <w:rPr>
      <w:noProof/>
      <w:color w:val="000000" w:themeColor="text1"/>
      <w:sz w:val="22"/>
      <w:lang w:val="en"/>
    </w:rPr>
  </w:style>
  <w:style w:type="paragraph" w:styleId="Revision">
    <w:name w:val="Revision"/>
    <w:hidden/>
    <w:uiPriority w:val="99"/>
    <w:semiHidden/>
    <w:rsid w:val="00AC43BF"/>
    <w:rPr>
      <w:sz w:val="22"/>
    </w:rPr>
  </w:style>
  <w:style w:type="paragraph" w:customStyle="1" w:styleId="TableTitle">
    <w:name w:val="Table Title"/>
    <w:basedOn w:val="Normal"/>
    <w:next w:val="Normal"/>
    <w:link w:val="TableTitleChar"/>
    <w:qFormat/>
    <w:rsid w:val="00343AF9"/>
    <w:pPr>
      <w:keepNext/>
      <w:spacing w:after="20"/>
    </w:pPr>
    <w:rPr>
      <w:rFonts w:ascii="Arial Bold" w:hAnsi="Arial Bold"/>
      <w:sz w:val="20"/>
      <w:szCs w:val="24"/>
    </w:rPr>
  </w:style>
  <w:style w:type="character" w:customStyle="1" w:styleId="TableTitleChar">
    <w:name w:val="Table Title Char"/>
    <w:link w:val="TableTitle"/>
    <w:rsid w:val="00343AF9"/>
    <w:rPr>
      <w:rFonts w:ascii="Arial Bold" w:hAnsi="Arial Bold"/>
      <w:szCs w:val="24"/>
    </w:rPr>
  </w:style>
  <w:style w:type="paragraph" w:customStyle="1" w:styleId="LTableTextAbt">
    <w:name w:val="(L)Table Text Abt"/>
    <w:link w:val="LTableTextAbtChar"/>
    <w:uiPriority w:val="12"/>
    <w:qFormat/>
    <w:rsid w:val="004A7CC0"/>
    <w:pPr>
      <w:keepNext/>
      <w:keepLines/>
      <w:spacing w:before="20" w:after="20"/>
    </w:pPr>
    <w:rPr>
      <w:rFonts w:eastAsiaTheme="minorHAnsi"/>
      <w:bCs/>
      <w:color w:val="000000"/>
      <w:sz w:val="18"/>
    </w:rPr>
  </w:style>
  <w:style w:type="character" w:customStyle="1" w:styleId="LTableTextAbtChar">
    <w:name w:val="(L)Table Text Abt Char"/>
    <w:link w:val="LTableTextAbt"/>
    <w:uiPriority w:val="12"/>
    <w:rsid w:val="004A7CC0"/>
    <w:rPr>
      <w:rFonts w:eastAsiaTheme="minorHAnsi"/>
      <w:bCs/>
      <w:color w:val="000000"/>
      <w:sz w:val="18"/>
    </w:rPr>
  </w:style>
  <w:style w:type="paragraph" w:customStyle="1" w:styleId="RTableTextAbt">
    <w:name w:val="(R) Table Text Abt"/>
    <w:link w:val="RTableTextAbtChar"/>
    <w:uiPriority w:val="14"/>
    <w:qFormat/>
    <w:rsid w:val="004A7CC0"/>
    <w:pPr>
      <w:jc w:val="right"/>
    </w:pPr>
    <w:rPr>
      <w:rFonts w:eastAsiaTheme="minorHAnsi"/>
      <w:bCs/>
      <w:color w:val="000000"/>
      <w:sz w:val="18"/>
    </w:rPr>
  </w:style>
  <w:style w:type="character" w:customStyle="1" w:styleId="RTableTextAbtChar">
    <w:name w:val="(R) Table Text Abt Char"/>
    <w:basedOn w:val="LTableTextAbtChar"/>
    <w:link w:val="RTableTextAbt"/>
    <w:uiPriority w:val="14"/>
    <w:rsid w:val="004A7CC0"/>
    <w:rPr>
      <w:rFonts w:eastAsiaTheme="minorHAnsi"/>
      <w:bCs/>
      <w:color w:val="000000"/>
      <w:sz w:val="18"/>
    </w:rPr>
  </w:style>
  <w:style w:type="character" w:styleId="Strong">
    <w:name w:val="Strong"/>
    <w:basedOn w:val="DefaultParagraphFont"/>
    <w:uiPriority w:val="22"/>
    <w:qFormat/>
    <w:rsid w:val="00AC43BF"/>
    <w:rPr>
      <w:b/>
      <w:bCs/>
    </w:rPr>
  </w:style>
  <w:style w:type="paragraph" w:customStyle="1" w:styleId="TableSubtitle">
    <w:name w:val="TableSubtitle"/>
    <w:basedOn w:val="Normal"/>
    <w:qFormat/>
    <w:rsid w:val="003F6179"/>
    <w:pPr>
      <w:keepNext/>
      <w:keepLines/>
      <w:autoSpaceDE w:val="0"/>
      <w:autoSpaceDN w:val="0"/>
      <w:adjustRightInd w:val="0"/>
      <w:spacing w:after="0"/>
      <w:jc w:val="center"/>
    </w:pPr>
    <w:rPr>
      <w:rFonts w:ascii="Arial Narrow" w:hAnsi="Arial Narrow" w:cs="Arial"/>
      <w:b/>
      <w:bCs/>
      <w:color w:val="FFFFFF" w:themeColor="background1"/>
      <w:sz w:val="20"/>
    </w:rPr>
  </w:style>
  <w:style w:type="character" w:customStyle="1" w:styleId="TableSourceChar">
    <w:name w:val="Table Source Char"/>
    <w:link w:val="TableSource"/>
    <w:locked/>
    <w:rsid w:val="004B0CCB"/>
    <w:rPr>
      <w:sz w:val="18"/>
    </w:rPr>
  </w:style>
  <w:style w:type="paragraph" w:customStyle="1" w:styleId="Reference">
    <w:name w:val="Reference"/>
    <w:basedOn w:val="BodyText"/>
    <w:semiHidden/>
    <w:rsid w:val="00AC43BF"/>
    <w:pPr>
      <w:tabs>
        <w:tab w:val="num" w:pos="720"/>
        <w:tab w:val="left" w:pos="1080"/>
        <w:tab w:val="left" w:pos="1800"/>
      </w:tabs>
      <w:spacing w:after="0"/>
      <w:ind w:left="720" w:hanging="720"/>
    </w:pPr>
  </w:style>
  <w:style w:type="paragraph" w:customStyle="1" w:styleId="NumberedList">
    <w:name w:val="Numbered List"/>
    <w:basedOn w:val="Normal"/>
    <w:uiPriority w:val="99"/>
    <w:rsid w:val="00052E75"/>
    <w:pPr>
      <w:tabs>
        <w:tab w:val="num" w:pos="360"/>
        <w:tab w:val="num" w:pos="720"/>
      </w:tabs>
      <w:spacing w:after="120"/>
      <w:ind w:left="360" w:hanging="360"/>
    </w:pPr>
  </w:style>
  <w:style w:type="character" w:styleId="EndnoteReference">
    <w:name w:val="endnote reference"/>
    <w:basedOn w:val="DefaultParagraphFont"/>
    <w:uiPriority w:val="99"/>
    <w:rsid w:val="00AC43BF"/>
    <w:rPr>
      <w:vertAlign w:val="superscript"/>
    </w:rPr>
  </w:style>
  <w:style w:type="paragraph" w:styleId="EndnoteText">
    <w:name w:val="endnote text"/>
    <w:basedOn w:val="Normal"/>
    <w:link w:val="EndnoteTextChar"/>
    <w:uiPriority w:val="99"/>
    <w:rsid w:val="00AC43BF"/>
    <w:rPr>
      <w:sz w:val="21"/>
    </w:rPr>
  </w:style>
  <w:style w:type="character" w:customStyle="1" w:styleId="EndnoteTextChar">
    <w:name w:val="Endnote Text Char"/>
    <w:basedOn w:val="DefaultParagraphFont"/>
    <w:link w:val="EndnoteText"/>
    <w:uiPriority w:val="99"/>
    <w:rsid w:val="00AC43BF"/>
    <w:rPr>
      <w:sz w:val="21"/>
    </w:rPr>
  </w:style>
  <w:style w:type="paragraph" w:styleId="EnvelopeAddress">
    <w:name w:val="envelope address"/>
    <w:basedOn w:val="Normal"/>
    <w:uiPriority w:val="99"/>
    <w:rsid w:val="00AC43BF"/>
    <w:pPr>
      <w:framePr w:w="7920" w:h="1980" w:hRule="exact" w:hSpace="180" w:wrap="auto" w:hAnchor="page" w:xAlign="center" w:yAlign="bottom"/>
      <w:ind w:left="2880"/>
    </w:pPr>
    <w:rPr>
      <w:rFonts w:ascii="Arial" w:hAnsi="Arial"/>
    </w:rPr>
  </w:style>
  <w:style w:type="paragraph" w:styleId="EnvelopeReturn">
    <w:name w:val="envelope return"/>
    <w:basedOn w:val="Normal"/>
    <w:uiPriority w:val="99"/>
    <w:rsid w:val="00AC43BF"/>
    <w:rPr>
      <w:rFonts w:ascii="Arial" w:hAnsi="Arial"/>
      <w:sz w:val="20"/>
    </w:rPr>
  </w:style>
  <w:style w:type="paragraph" w:styleId="PlainText">
    <w:name w:val="Plain Text"/>
    <w:basedOn w:val="Normal"/>
    <w:link w:val="PlainTextChar"/>
    <w:uiPriority w:val="99"/>
    <w:rsid w:val="00AC43BF"/>
    <w:rPr>
      <w:rFonts w:ascii="Courier New" w:hAnsi="Courier New" w:cs="Courier New"/>
      <w:sz w:val="20"/>
    </w:rPr>
  </w:style>
  <w:style w:type="character" w:customStyle="1" w:styleId="PlainTextChar">
    <w:name w:val="Plain Text Char"/>
    <w:basedOn w:val="DefaultParagraphFont"/>
    <w:link w:val="PlainText"/>
    <w:uiPriority w:val="99"/>
    <w:rsid w:val="00AC43BF"/>
    <w:rPr>
      <w:rFonts w:ascii="Courier New" w:hAnsi="Courier New" w:cs="Courier New"/>
    </w:rPr>
  </w:style>
  <w:style w:type="paragraph" w:customStyle="1" w:styleId="References">
    <w:name w:val="References"/>
    <w:basedOn w:val="Heading1"/>
    <w:uiPriority w:val="99"/>
    <w:rsid w:val="00AC43BF"/>
    <w:pPr>
      <w:keepNext/>
      <w:keepLines/>
      <w:pBdr>
        <w:bottom w:val="none" w:sz="0" w:space="0" w:color="auto"/>
      </w:pBdr>
      <w:spacing w:after="0"/>
    </w:pPr>
    <w:rPr>
      <w:rFonts w:ascii="Times New Roman" w:hAnsi="Times New Roman"/>
      <w:i/>
      <w:iCs/>
      <w:color w:val="auto"/>
    </w:rPr>
  </w:style>
  <w:style w:type="paragraph" w:customStyle="1" w:styleId="NumberedList1">
    <w:name w:val="Numbered List1"/>
    <w:basedOn w:val="Normal"/>
    <w:uiPriority w:val="99"/>
    <w:rsid w:val="00052E75"/>
    <w:pPr>
      <w:tabs>
        <w:tab w:val="num" w:pos="720"/>
      </w:tabs>
      <w:spacing w:after="120"/>
      <w:ind w:left="720" w:hanging="360"/>
    </w:pPr>
  </w:style>
  <w:style w:type="paragraph" w:customStyle="1" w:styleId="eq1">
    <w:name w:val="eq#1"/>
    <w:basedOn w:val="Normal"/>
    <w:next w:val="BodyText"/>
    <w:uiPriority w:val="99"/>
    <w:rsid w:val="00AC43BF"/>
    <w:pPr>
      <w:tabs>
        <w:tab w:val="right" w:pos="9360"/>
      </w:tabs>
    </w:pPr>
    <w:rPr>
      <w:position w:val="-72"/>
    </w:rPr>
  </w:style>
  <w:style w:type="character" w:customStyle="1" w:styleId="EndnoteTextChar1">
    <w:name w:val="Endnote Text Char1"/>
    <w:basedOn w:val="DefaultParagraphFont"/>
    <w:semiHidden/>
    <w:rsid w:val="00AC43BF"/>
    <w:rPr>
      <w:rFonts w:cs="Times New Roman"/>
      <w:sz w:val="21"/>
    </w:rPr>
  </w:style>
  <w:style w:type="paragraph" w:customStyle="1" w:styleId="TableSource0">
    <w:name w:val="TableSource"/>
    <w:basedOn w:val="Normal"/>
    <w:uiPriority w:val="99"/>
    <w:rsid w:val="00AC43BF"/>
    <w:rPr>
      <w:i/>
      <w:iCs/>
      <w:sz w:val="18"/>
    </w:rPr>
  </w:style>
  <w:style w:type="paragraph" w:customStyle="1" w:styleId="paragraph">
    <w:name w:val="paragraph"/>
    <w:basedOn w:val="Normal"/>
    <w:rsid w:val="00AC43BF"/>
    <w:rPr>
      <w:sz w:val="24"/>
      <w:szCs w:val="24"/>
    </w:rPr>
  </w:style>
  <w:style w:type="paragraph" w:customStyle="1" w:styleId="AppenHead1">
    <w:name w:val="Appen. Head. 1"/>
    <w:basedOn w:val="Heading2"/>
    <w:next w:val="BodyText"/>
    <w:link w:val="AppenHead1Char"/>
    <w:uiPriority w:val="33"/>
    <w:qFormat/>
    <w:rsid w:val="00AC43BF"/>
    <w:pPr>
      <w:numPr>
        <w:numId w:val="25"/>
      </w:numPr>
      <w:ind w:left="0"/>
    </w:pPr>
    <w:rPr>
      <w:rFonts w:ascii="minorBidi" w:eastAsia="MS Mincho" w:hAnsi="minorBidi" w:cs="minorBidi"/>
      <w:kern w:val="28"/>
    </w:rPr>
  </w:style>
  <w:style w:type="character" w:customStyle="1" w:styleId="AppenHead1Char">
    <w:name w:val="Appen. Head. 1 Char"/>
    <w:basedOn w:val="Heading1Char"/>
    <w:link w:val="AppenHead1"/>
    <w:uiPriority w:val="33"/>
    <w:rsid w:val="00AC43BF"/>
    <w:rPr>
      <w:rFonts w:ascii="minorBidi" w:eastAsia="MS Mincho" w:hAnsi="minorBidi" w:cs="minorBidi"/>
      <w:b/>
      <w:bCs/>
      <w:i/>
      <w:iCs/>
      <w:noProof/>
      <w:color w:val="7F7F7F" w:themeColor="text1" w:themeTint="80"/>
      <w:spacing w:val="20"/>
      <w:kern w:val="28"/>
      <w:sz w:val="24"/>
      <w:szCs w:val="28"/>
    </w:rPr>
  </w:style>
  <w:style w:type="paragraph" w:styleId="CommentText">
    <w:name w:val="annotation text"/>
    <w:aliases w:val="Bubble Text"/>
    <w:basedOn w:val="Normal"/>
    <w:link w:val="CommentTextChar"/>
    <w:uiPriority w:val="99"/>
    <w:unhideWhenUsed/>
    <w:qFormat/>
    <w:rPr>
      <w:sz w:val="20"/>
    </w:rPr>
  </w:style>
  <w:style w:type="character" w:customStyle="1" w:styleId="CommentTextChar">
    <w:name w:val="Comment Text Char"/>
    <w:aliases w:val="Bubble Text Char"/>
    <w:basedOn w:val="DefaultParagraphFont"/>
    <w:link w:val="CommentText"/>
    <w:uiPriority w:val="99"/>
  </w:style>
  <w:style w:type="character" w:styleId="CommentReference">
    <w:name w:val="annotation reference"/>
    <w:basedOn w:val="DefaultParagraphFont"/>
    <w:uiPriority w:val="99"/>
    <w:unhideWhenUsed/>
    <w:qFormat/>
    <w:rPr>
      <w:sz w:val="16"/>
      <w:szCs w:val="16"/>
    </w:rPr>
  </w:style>
  <w:style w:type="paragraph" w:styleId="TOCHeading">
    <w:name w:val="TOC Heading"/>
    <w:basedOn w:val="Heading1"/>
    <w:next w:val="Normal"/>
    <w:uiPriority w:val="39"/>
    <w:unhideWhenUsed/>
    <w:qFormat/>
    <w:rsid w:val="00BA6F76"/>
    <w:pPr>
      <w:keepNext/>
      <w:keepLines/>
      <w:pageBreakBefore w:val="0"/>
      <w:numPr>
        <w:numId w:val="0"/>
      </w:numPr>
      <w:pBdr>
        <w:bottom w:val="none" w:sz="0" w:space="0" w:color="auto"/>
      </w:pBdr>
      <w:spacing w:before="240" w:after="0" w:line="259" w:lineRule="auto"/>
      <w:outlineLvl w:val="9"/>
    </w:pPr>
    <w:rPr>
      <w:rFonts w:asciiTheme="majorHAnsi" w:eastAsiaTheme="majorEastAsia" w:hAnsiTheme="majorHAnsi" w:cstheme="majorBidi"/>
      <w:b w:val="0"/>
      <w:noProof w:val="0"/>
      <w:color w:val="308198" w:themeColor="accent1" w:themeShade="BF"/>
      <w:spacing w:val="0"/>
      <w:sz w:val="32"/>
      <w:szCs w:val="32"/>
    </w:rPr>
  </w:style>
  <w:style w:type="paragraph" w:styleId="TOC3">
    <w:name w:val="toc 3"/>
    <w:basedOn w:val="Normal"/>
    <w:next w:val="Normal"/>
    <w:autoRedefine/>
    <w:uiPriority w:val="39"/>
    <w:unhideWhenUsed/>
    <w:rsid w:val="00BA6F76"/>
    <w:pPr>
      <w:spacing w:after="100"/>
      <w:ind w:left="440"/>
    </w:pPr>
  </w:style>
  <w:style w:type="table" w:styleId="TableGrid">
    <w:name w:val="Table Grid"/>
    <w:aliases w:val="NTP,PTV Figure Grid,Shelley's,Table Grid-rea,Table RAD"/>
    <w:basedOn w:val="TableNormal"/>
    <w:uiPriority w:val="39"/>
    <w:rsid w:val="00FB54D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se">
    <w:name w:val="base"/>
    <w:basedOn w:val="DefaultParagraphFont"/>
    <w:rsid w:val="00FB54D9"/>
  </w:style>
  <w:style w:type="character" w:styleId="FollowedHyperlink">
    <w:name w:val="FollowedHyperlink"/>
    <w:basedOn w:val="DefaultParagraphFont"/>
    <w:uiPriority w:val="99"/>
    <w:unhideWhenUsed/>
    <w:rsid w:val="00FB54D9"/>
    <w:rPr>
      <w:color w:val="800080" w:themeColor="followedHyperlink"/>
      <w:u w:val="single"/>
    </w:rPr>
  </w:style>
  <w:style w:type="paragraph" w:styleId="NormalWeb">
    <w:name w:val="Normal (Web)"/>
    <w:basedOn w:val="Normal"/>
    <w:uiPriority w:val="99"/>
    <w:unhideWhenUsed/>
    <w:rsid w:val="00FB54D9"/>
    <w:pPr>
      <w:spacing w:before="100" w:beforeAutospacing="1" w:after="100" w:afterAutospacing="1" w:line="269" w:lineRule="auto"/>
    </w:pPr>
    <w:rPr>
      <w:rFonts w:ascii="Calibri" w:hAnsi="Calibri"/>
      <w:szCs w:val="24"/>
    </w:rPr>
  </w:style>
  <w:style w:type="table" w:styleId="GridTable4Accent1">
    <w:name w:val="Grid Table 4 Accent 1"/>
    <w:basedOn w:val="TableNormal"/>
    <w:uiPriority w:val="49"/>
    <w:rsid w:val="00FB54D9"/>
    <w:tblPr>
      <w:tblStyleRowBandSize w:val="1"/>
      <w:tblStyleColBandSize w:val="1"/>
      <w:tblBorders>
        <w:top w:val="single" w:sz="4" w:space="0" w:color="91CBDC" w:themeColor="accent1" w:themeTint="99"/>
        <w:left w:val="single" w:sz="4" w:space="0" w:color="91CBDC" w:themeColor="accent1" w:themeTint="99"/>
        <w:bottom w:val="single" w:sz="4" w:space="0" w:color="91CBDC" w:themeColor="accent1" w:themeTint="99"/>
        <w:right w:val="single" w:sz="4" w:space="0" w:color="91CBDC" w:themeColor="accent1" w:themeTint="99"/>
        <w:insideH w:val="single" w:sz="4" w:space="0" w:color="91CBDC" w:themeColor="accent1" w:themeTint="99"/>
        <w:insideV w:val="single" w:sz="4" w:space="0" w:color="91CBDC" w:themeColor="accent1" w:themeTint="99"/>
      </w:tblBorders>
    </w:tblPr>
    <w:tblStylePr w:type="firstRow">
      <w:rPr>
        <w:b/>
        <w:bCs/>
        <w:color w:val="FFFFFF" w:themeColor="background1"/>
      </w:rPr>
      <w:tblPr/>
      <w:tcPr>
        <w:tcBorders>
          <w:top w:val="single" w:sz="4" w:space="0" w:color="48A9C5" w:themeColor="accent1"/>
          <w:left w:val="single" w:sz="4" w:space="0" w:color="48A9C5" w:themeColor="accent1"/>
          <w:bottom w:val="single" w:sz="4" w:space="0" w:color="48A9C5" w:themeColor="accent1"/>
          <w:right w:val="single" w:sz="4" w:space="0" w:color="48A9C5" w:themeColor="accent1"/>
          <w:insideH w:val="nil"/>
          <w:insideV w:val="nil"/>
        </w:tcBorders>
        <w:shd w:val="clear" w:color="auto" w:fill="48A9C5" w:themeFill="accent1"/>
      </w:tcPr>
    </w:tblStylePr>
    <w:tblStylePr w:type="lastRow">
      <w:rPr>
        <w:b/>
        <w:bCs/>
      </w:rPr>
      <w:tblPr/>
      <w:tcPr>
        <w:tcBorders>
          <w:top w:val="double" w:sz="4" w:space="0" w:color="48A9C5" w:themeColor="accent1"/>
        </w:tcBorders>
      </w:tcPr>
    </w:tblStylePr>
    <w:tblStylePr w:type="firstCol">
      <w:rPr>
        <w:b/>
        <w:bCs/>
      </w:rPr>
    </w:tblStylePr>
    <w:tblStylePr w:type="lastCol">
      <w:rPr>
        <w:b/>
        <w:bCs/>
      </w:rPr>
    </w:tblStylePr>
    <w:tblStylePr w:type="band1Vert">
      <w:tblPr/>
      <w:tcPr>
        <w:shd w:val="clear" w:color="auto" w:fill="DAEDF3" w:themeFill="accent1" w:themeFillTint="33"/>
      </w:tcPr>
    </w:tblStylePr>
    <w:tblStylePr w:type="band1Horz">
      <w:tblPr/>
      <w:tcPr>
        <w:shd w:val="clear" w:color="auto" w:fill="DAEDF3" w:themeFill="accent1" w:themeFillTint="33"/>
      </w:tcPr>
    </w:tblStylePr>
  </w:style>
  <w:style w:type="paragraph" w:styleId="Caption">
    <w:name w:val="caption"/>
    <w:aliases w:val="Caption Char Char C... + 12 pt,Caption Char1 Char,Caption ECRAD,Caption1,Char,Tables Figures"/>
    <w:basedOn w:val="Normal"/>
    <w:next w:val="Normal"/>
    <w:link w:val="CaptionChar"/>
    <w:unhideWhenUsed/>
    <w:qFormat/>
    <w:rsid w:val="00FB54D9"/>
    <w:pPr>
      <w:keepNext/>
      <w:spacing w:after="120" w:line="269" w:lineRule="auto"/>
      <w:jc w:val="center"/>
    </w:pPr>
    <w:rPr>
      <w:rFonts w:ascii="Calibri" w:hAnsi="Calibri"/>
      <w:i/>
      <w:iCs/>
      <w:color w:val="000000" w:themeColor="text1"/>
      <w:szCs w:val="18"/>
    </w:rPr>
  </w:style>
  <w:style w:type="character" w:customStyle="1" w:styleId="UnresolvedMention1">
    <w:name w:val="Unresolved Mention1"/>
    <w:basedOn w:val="DefaultParagraphFont"/>
    <w:uiPriority w:val="99"/>
    <w:semiHidden/>
    <w:unhideWhenUsed/>
    <w:rsid w:val="00FB54D9"/>
    <w:rPr>
      <w:color w:val="605E5C"/>
      <w:shd w:val="clear" w:color="auto" w:fill="E1DFDD"/>
    </w:rPr>
  </w:style>
  <w:style w:type="paragraph" w:styleId="ListParagraph">
    <w:name w:val="List Paragraph"/>
    <w:aliases w:val="Primary Bullet List"/>
    <w:basedOn w:val="Normal"/>
    <w:link w:val="ListParagraphChar"/>
    <w:uiPriority w:val="34"/>
    <w:qFormat/>
    <w:rsid w:val="001C5998"/>
    <w:pPr>
      <w:numPr>
        <w:numId w:val="36"/>
      </w:numPr>
      <w:spacing w:after="0" w:line="269" w:lineRule="auto"/>
      <w:contextualSpacing/>
    </w:pPr>
    <w:rPr>
      <w:szCs w:val="24"/>
    </w:rPr>
  </w:style>
  <w:style w:type="paragraph" w:styleId="Title">
    <w:name w:val="Title"/>
    <w:basedOn w:val="Normal"/>
    <w:next w:val="Normal"/>
    <w:link w:val="TitleChar"/>
    <w:uiPriority w:val="10"/>
    <w:qFormat/>
    <w:rsid w:val="00FB54D9"/>
    <w:pPr>
      <w:spacing w:after="0" w:line="269"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54D9"/>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unhideWhenUsed/>
    <w:rsid w:val="00FB54D9"/>
    <w:pPr>
      <w:spacing w:after="0" w:line="269" w:lineRule="auto"/>
    </w:pPr>
    <w:rPr>
      <w:rFonts w:ascii="Calibri" w:hAnsi="Calibri"/>
      <w:b/>
      <w:bCs/>
    </w:rPr>
  </w:style>
  <w:style w:type="character" w:customStyle="1" w:styleId="CommentSubjectChar">
    <w:name w:val="Comment Subject Char"/>
    <w:basedOn w:val="CommentTextChar"/>
    <w:link w:val="CommentSubject"/>
    <w:uiPriority w:val="99"/>
    <w:rsid w:val="00FB54D9"/>
    <w:rPr>
      <w:rFonts w:ascii="Calibri" w:hAnsi="Calibri"/>
      <w:b/>
      <w:bCs/>
    </w:rPr>
  </w:style>
  <w:style w:type="paragraph" w:styleId="BalloonText">
    <w:name w:val="Balloon Text"/>
    <w:basedOn w:val="Normal"/>
    <w:link w:val="BalloonTextChar"/>
    <w:uiPriority w:val="99"/>
    <w:unhideWhenUsed/>
    <w:rsid w:val="00FB54D9"/>
    <w:pPr>
      <w:spacing w:after="0" w:line="269"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FB54D9"/>
    <w:rPr>
      <w:rFonts w:ascii="Segoe UI" w:hAnsi="Segoe UI" w:cs="Segoe UI"/>
      <w:sz w:val="18"/>
      <w:szCs w:val="18"/>
    </w:rPr>
  </w:style>
  <w:style w:type="character" w:customStyle="1" w:styleId="xn-location">
    <w:name w:val="xn-location"/>
    <w:basedOn w:val="DefaultParagraphFont"/>
    <w:rsid w:val="00FB54D9"/>
  </w:style>
  <w:style w:type="character" w:customStyle="1" w:styleId="keyword">
    <w:name w:val="keyword"/>
    <w:basedOn w:val="DefaultParagraphFont"/>
    <w:rsid w:val="00FB54D9"/>
  </w:style>
  <w:style w:type="paragraph" w:customStyle="1" w:styleId="Default">
    <w:name w:val="Default"/>
    <w:rsid w:val="00FB54D9"/>
    <w:pPr>
      <w:autoSpaceDE w:val="0"/>
      <w:autoSpaceDN w:val="0"/>
      <w:adjustRightInd w:val="0"/>
    </w:pPr>
    <w:rPr>
      <w:rFonts w:eastAsiaTheme="minorHAnsi"/>
      <w:color w:val="000000"/>
      <w:sz w:val="24"/>
      <w:szCs w:val="24"/>
    </w:rPr>
  </w:style>
  <w:style w:type="character" w:styleId="Emphasis">
    <w:name w:val="Emphasis"/>
    <w:basedOn w:val="DefaultParagraphFont"/>
    <w:uiPriority w:val="20"/>
    <w:qFormat/>
    <w:rsid w:val="00FB54D9"/>
    <w:rPr>
      <w:i/>
      <w:iCs/>
    </w:rPr>
  </w:style>
  <w:style w:type="paragraph" w:styleId="NoSpacing">
    <w:name w:val="No Spacing"/>
    <w:uiPriority w:val="1"/>
    <w:qFormat/>
    <w:rsid w:val="00FB54D9"/>
    <w:rPr>
      <w:rFonts w:asciiTheme="minorHAnsi" w:eastAsiaTheme="minorHAnsi" w:hAnsiTheme="minorHAnsi" w:cstheme="minorBidi"/>
      <w:sz w:val="22"/>
      <w:szCs w:val="22"/>
    </w:rPr>
  </w:style>
  <w:style w:type="character" w:customStyle="1" w:styleId="UnresolvedMention2">
    <w:name w:val="Unresolved Mention2"/>
    <w:basedOn w:val="DefaultParagraphFont"/>
    <w:uiPriority w:val="99"/>
    <w:semiHidden/>
    <w:unhideWhenUsed/>
    <w:rsid w:val="00FB54D9"/>
    <w:rPr>
      <w:color w:val="605E5C"/>
      <w:shd w:val="clear" w:color="auto" w:fill="E1DFDD"/>
    </w:rPr>
  </w:style>
  <w:style w:type="character" w:customStyle="1" w:styleId="UnresolvedMention20">
    <w:name w:val="Unresolved Mention20"/>
    <w:basedOn w:val="DefaultParagraphFont"/>
    <w:uiPriority w:val="99"/>
    <w:semiHidden/>
    <w:unhideWhenUsed/>
    <w:rsid w:val="00FB54D9"/>
    <w:rPr>
      <w:color w:val="605E5C"/>
      <w:shd w:val="clear" w:color="auto" w:fill="E1DFDD"/>
    </w:rPr>
  </w:style>
  <w:style w:type="character" w:customStyle="1" w:styleId="UnresolvedMention3">
    <w:name w:val="Unresolved Mention3"/>
    <w:basedOn w:val="DefaultParagraphFont"/>
    <w:uiPriority w:val="99"/>
    <w:semiHidden/>
    <w:unhideWhenUsed/>
    <w:rsid w:val="00FB54D9"/>
    <w:rPr>
      <w:color w:val="605E5C"/>
      <w:shd w:val="clear" w:color="auto" w:fill="E1DFDD"/>
    </w:rPr>
  </w:style>
  <w:style w:type="character" w:customStyle="1" w:styleId="UnresolvedMention4">
    <w:name w:val="Unresolved Mention4"/>
    <w:basedOn w:val="DefaultParagraphFont"/>
    <w:uiPriority w:val="99"/>
    <w:semiHidden/>
    <w:unhideWhenUsed/>
    <w:rsid w:val="00FB54D9"/>
    <w:rPr>
      <w:color w:val="605E5C"/>
      <w:shd w:val="clear" w:color="auto" w:fill="E1DFDD"/>
    </w:rPr>
  </w:style>
  <w:style w:type="character" w:styleId="UnresolvedMention">
    <w:name w:val="Unresolved Mention"/>
    <w:basedOn w:val="DefaultParagraphFont"/>
    <w:uiPriority w:val="99"/>
    <w:unhideWhenUsed/>
    <w:rsid w:val="00FB54D9"/>
    <w:rPr>
      <w:color w:val="605E5C"/>
      <w:shd w:val="clear" w:color="auto" w:fill="E1DFDD"/>
    </w:rPr>
  </w:style>
  <w:style w:type="paragraph" w:styleId="TOC4">
    <w:name w:val="toc 4"/>
    <w:basedOn w:val="Normal"/>
    <w:next w:val="Normal"/>
    <w:autoRedefine/>
    <w:uiPriority w:val="39"/>
    <w:unhideWhenUsed/>
    <w:rsid w:val="00FB54D9"/>
    <w:pPr>
      <w:spacing w:after="100" w:line="259" w:lineRule="auto"/>
      <w:ind w:left="660"/>
    </w:pPr>
    <w:rPr>
      <w:rFonts w:asciiTheme="minorHAnsi" w:eastAsiaTheme="minorEastAsia" w:hAnsiTheme="minorHAnsi" w:cstheme="minorBidi"/>
      <w:szCs w:val="22"/>
    </w:rPr>
  </w:style>
  <w:style w:type="paragraph" w:styleId="TOC5">
    <w:name w:val="toc 5"/>
    <w:basedOn w:val="Normal"/>
    <w:next w:val="Normal"/>
    <w:autoRedefine/>
    <w:uiPriority w:val="39"/>
    <w:unhideWhenUsed/>
    <w:rsid w:val="00FB54D9"/>
    <w:pPr>
      <w:spacing w:after="100" w:line="259" w:lineRule="auto"/>
      <w:ind w:left="880"/>
    </w:pPr>
    <w:rPr>
      <w:rFonts w:asciiTheme="minorHAnsi" w:eastAsiaTheme="minorEastAsia" w:hAnsiTheme="minorHAnsi" w:cstheme="minorBidi"/>
      <w:szCs w:val="22"/>
    </w:rPr>
  </w:style>
  <w:style w:type="paragraph" w:styleId="TOC6">
    <w:name w:val="toc 6"/>
    <w:basedOn w:val="Normal"/>
    <w:next w:val="Normal"/>
    <w:autoRedefine/>
    <w:uiPriority w:val="39"/>
    <w:unhideWhenUsed/>
    <w:rsid w:val="00FB54D9"/>
    <w:pPr>
      <w:spacing w:after="100" w:line="259" w:lineRule="auto"/>
      <w:ind w:left="1100"/>
    </w:pPr>
    <w:rPr>
      <w:rFonts w:asciiTheme="minorHAnsi" w:eastAsiaTheme="minorEastAsia" w:hAnsiTheme="minorHAnsi" w:cstheme="minorBidi"/>
      <w:szCs w:val="22"/>
    </w:rPr>
  </w:style>
  <w:style w:type="paragraph" w:styleId="TOC7">
    <w:name w:val="toc 7"/>
    <w:basedOn w:val="Normal"/>
    <w:next w:val="Normal"/>
    <w:autoRedefine/>
    <w:uiPriority w:val="39"/>
    <w:unhideWhenUsed/>
    <w:rsid w:val="00FB54D9"/>
    <w:pPr>
      <w:spacing w:after="100" w:line="259"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FB54D9"/>
    <w:pPr>
      <w:spacing w:after="100" w:line="259"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FB54D9"/>
    <w:pPr>
      <w:spacing w:after="100" w:line="259" w:lineRule="auto"/>
      <w:ind w:left="1760"/>
    </w:pPr>
    <w:rPr>
      <w:rFonts w:asciiTheme="minorHAnsi" w:eastAsiaTheme="minorEastAsia" w:hAnsiTheme="minorHAnsi" w:cstheme="minorBidi"/>
      <w:szCs w:val="22"/>
    </w:rPr>
  </w:style>
  <w:style w:type="paragraph" w:styleId="IntenseQuote">
    <w:name w:val="Intense Quote"/>
    <w:basedOn w:val="Normal"/>
    <w:next w:val="Normal"/>
    <w:link w:val="IntenseQuoteChar"/>
    <w:uiPriority w:val="30"/>
    <w:qFormat/>
    <w:rsid w:val="00404FF9"/>
    <w:pPr>
      <w:pBdr>
        <w:top w:val="single" w:sz="4" w:space="10" w:color="48A9C5" w:themeColor="accent1"/>
        <w:bottom w:val="single" w:sz="4" w:space="10" w:color="48A9C5" w:themeColor="accent1"/>
      </w:pBdr>
      <w:spacing w:before="360" w:after="360"/>
      <w:ind w:left="864" w:right="864"/>
      <w:jc w:val="center"/>
    </w:pPr>
    <w:rPr>
      <w:i/>
      <w:iCs/>
      <w:color w:val="48A9C5" w:themeColor="accent1"/>
    </w:rPr>
  </w:style>
  <w:style w:type="character" w:customStyle="1" w:styleId="IntenseQuoteChar">
    <w:name w:val="Intense Quote Char"/>
    <w:basedOn w:val="DefaultParagraphFont"/>
    <w:link w:val="IntenseQuote"/>
    <w:uiPriority w:val="30"/>
    <w:rsid w:val="00404FF9"/>
    <w:rPr>
      <w:i/>
      <w:iCs/>
      <w:color w:val="48A9C5" w:themeColor="accent1"/>
      <w:sz w:val="22"/>
    </w:rPr>
  </w:style>
  <w:style w:type="character" w:styleId="Mention">
    <w:name w:val="Mention"/>
    <w:basedOn w:val="DefaultParagraphFont"/>
    <w:uiPriority w:val="99"/>
    <w:unhideWhenUsed/>
    <w:rsid w:val="006B0F2D"/>
    <w:rPr>
      <w:color w:val="2B579A"/>
      <w:shd w:val="clear" w:color="auto" w:fill="E1DFDD"/>
    </w:rPr>
  </w:style>
  <w:style w:type="paragraph" w:styleId="FootnoteText">
    <w:name w:val="footnote text"/>
    <w:aliases w:val=" Char, Char1, Char4,ALTS FOOTNOTE,Char1,Char11,Char2,Char3,Char4,Footnote Text - Preamble,Footnote Text - Preamble1,Footnote Text Char Char,Footnote Text Char Char Char Char,Footnote Text Char Char1,Footnote Text Char1 Char Char,f,fn,ft"/>
    <w:basedOn w:val="Normal"/>
    <w:link w:val="FootnoteTextChar"/>
    <w:uiPriority w:val="99"/>
    <w:unhideWhenUsed/>
    <w:qFormat/>
    <w:rsid w:val="007A4105"/>
    <w:pPr>
      <w:spacing w:after="0"/>
    </w:pPr>
    <w:rPr>
      <w:sz w:val="20"/>
    </w:rPr>
  </w:style>
  <w:style w:type="character" w:customStyle="1" w:styleId="FootnoteTextChar">
    <w:name w:val="Footnote Text Char"/>
    <w:aliases w:val=" Char Char, Char1 Char, Char4 Char,ALTS FOOTNOTE Char,Char1 Char,Char11 Char,Char2 Char,Char3 Char,Char4 Char,Footnote Text - Preamble Char,Footnote Text - Preamble1 Char,Footnote Text Char Char Char,Footnote Text Char Char1 Char"/>
    <w:basedOn w:val="DefaultParagraphFont"/>
    <w:link w:val="FootnoteText"/>
    <w:uiPriority w:val="99"/>
    <w:rsid w:val="007A4105"/>
  </w:style>
  <w:style w:type="character" w:styleId="FootnoteReference">
    <w:name w:val="footnote reference"/>
    <w:aliases w:val="(NECG) Footnote Reference,16 Point,FR,FR Footnote Reference,IEE Footnote,Styl,Style 12,Style 13,Style 15,Style 17,Style 18,Style 19,Style 20,Style 7,Style 8,Style 9,Superscript 6 Point,TSD Footnote Reference,fr,fr1,fr2,fr3,o,o1,o2,o3"/>
    <w:basedOn w:val="DefaultParagraphFont"/>
    <w:uiPriority w:val="99"/>
    <w:unhideWhenUsed/>
    <w:qFormat/>
    <w:rsid w:val="007A4105"/>
    <w:rPr>
      <w:vertAlign w:val="superscript"/>
    </w:rPr>
  </w:style>
  <w:style w:type="character" w:customStyle="1" w:styleId="cf01">
    <w:name w:val="cf01"/>
    <w:basedOn w:val="DefaultParagraphFont"/>
    <w:rsid w:val="001C1C62"/>
    <w:rPr>
      <w:rFonts w:ascii="Segoe UI" w:hAnsi="Segoe UI" w:cs="Segoe UI" w:hint="default"/>
      <w:sz w:val="18"/>
      <w:szCs w:val="18"/>
    </w:rPr>
  </w:style>
  <w:style w:type="character" w:customStyle="1" w:styleId="normaltextrun">
    <w:name w:val="normaltextrun"/>
    <w:basedOn w:val="DefaultParagraphFont"/>
    <w:rsid w:val="000B72F2"/>
  </w:style>
  <w:style w:type="paragraph" w:customStyle="1" w:styleId="pf0">
    <w:name w:val="pf0"/>
    <w:basedOn w:val="Normal"/>
    <w:rsid w:val="00406B7C"/>
    <w:pPr>
      <w:spacing w:before="100" w:beforeAutospacing="1" w:after="100" w:afterAutospacing="1"/>
    </w:pPr>
    <w:rPr>
      <w:sz w:val="24"/>
      <w:szCs w:val="24"/>
    </w:rPr>
  </w:style>
  <w:style w:type="character" w:customStyle="1" w:styleId="caps">
    <w:name w:val="caps"/>
    <w:basedOn w:val="DefaultParagraphFont"/>
    <w:rsid w:val="00131597"/>
  </w:style>
  <w:style w:type="paragraph" w:styleId="TableofFigures">
    <w:name w:val="table of figures"/>
    <w:basedOn w:val="Normal"/>
    <w:next w:val="Normal"/>
    <w:uiPriority w:val="99"/>
    <w:unhideWhenUsed/>
    <w:rsid w:val="00986AE1"/>
    <w:pPr>
      <w:spacing w:after="0"/>
    </w:pPr>
  </w:style>
  <w:style w:type="paragraph" w:customStyle="1" w:styleId="Acronym">
    <w:name w:val="Acronym"/>
    <w:basedOn w:val="Normal"/>
    <w:rsid w:val="00F5218C"/>
    <w:pPr>
      <w:spacing w:after="40"/>
      <w:ind w:left="1440" w:hanging="1440"/>
    </w:pPr>
    <w:rPr>
      <w:rFonts w:eastAsiaTheme="minorEastAsia"/>
      <w:noProof/>
    </w:rPr>
  </w:style>
  <w:style w:type="character" w:styleId="LineNumber">
    <w:name w:val="line number"/>
    <w:basedOn w:val="DefaultParagraphFont"/>
    <w:uiPriority w:val="99"/>
    <w:unhideWhenUsed/>
    <w:rsid w:val="007E778F"/>
  </w:style>
  <w:style w:type="paragraph" w:customStyle="1" w:styleId="TableRowHeader">
    <w:name w:val="Table Row Header"/>
    <w:rsid w:val="00806767"/>
    <w:pPr>
      <w:spacing w:before="20" w:after="20"/>
    </w:pPr>
    <w:rPr>
      <w:rFonts w:ascii="Arial Narrow" w:hAnsi="Arial Narrow"/>
      <w:b/>
      <w:color w:val="FFFFFF" w:themeColor="background1"/>
    </w:rPr>
  </w:style>
  <w:style w:type="paragraph" w:customStyle="1" w:styleId="Bullets">
    <w:name w:val="Bullets"/>
    <w:basedOn w:val="BodyText"/>
    <w:rsid w:val="00806767"/>
    <w:pPr>
      <w:numPr>
        <w:numId w:val="48"/>
      </w:numPr>
      <w:tabs>
        <w:tab w:val="left" w:pos="360"/>
      </w:tabs>
      <w:spacing w:after="120"/>
      <w:ind w:left="720" w:hanging="360"/>
    </w:pPr>
  </w:style>
  <w:style w:type="paragraph" w:customStyle="1" w:styleId="RefNumbers">
    <w:name w:val="Ref Numbers"/>
    <w:basedOn w:val="BodyText"/>
    <w:rsid w:val="00806767"/>
  </w:style>
  <w:style w:type="paragraph" w:customStyle="1" w:styleId="HeaderLine2">
    <w:name w:val="Header Line 2"/>
    <w:basedOn w:val="Header"/>
    <w:rsid w:val="00806767"/>
    <w:rPr>
      <w:rFonts w:ascii="Times New Roman" w:hAnsi="Times New Roman"/>
      <w:b w:val="0"/>
      <w:i/>
      <w:color w:val="808080" w:themeColor="background1" w:themeShade="80"/>
      <w:spacing w:val="0"/>
    </w:rPr>
  </w:style>
  <w:style w:type="paragraph" w:styleId="Index1">
    <w:name w:val="index 1"/>
    <w:basedOn w:val="Normal"/>
    <w:next w:val="Normal"/>
    <w:autoRedefine/>
    <w:rsid w:val="00806767"/>
    <w:pPr>
      <w:ind w:left="220" w:hanging="220"/>
    </w:pPr>
    <w:rPr>
      <w:sz w:val="20"/>
    </w:rPr>
  </w:style>
  <w:style w:type="paragraph" w:styleId="Index2">
    <w:name w:val="index 2"/>
    <w:basedOn w:val="Normal"/>
    <w:next w:val="Normal"/>
    <w:autoRedefine/>
    <w:rsid w:val="00806767"/>
    <w:pPr>
      <w:ind w:left="440" w:hanging="220"/>
    </w:pPr>
    <w:rPr>
      <w:sz w:val="20"/>
    </w:rPr>
  </w:style>
  <w:style w:type="paragraph" w:styleId="Index3">
    <w:name w:val="index 3"/>
    <w:basedOn w:val="Normal"/>
    <w:next w:val="Normal"/>
    <w:autoRedefine/>
    <w:rsid w:val="00806767"/>
    <w:pPr>
      <w:ind w:left="660" w:hanging="220"/>
    </w:pPr>
    <w:rPr>
      <w:sz w:val="20"/>
    </w:rPr>
  </w:style>
  <w:style w:type="paragraph" w:customStyle="1" w:styleId="BoxText">
    <w:name w:val="Box Text"/>
    <w:basedOn w:val="BodyText"/>
    <w:rsid w:val="00806767"/>
    <w:rPr>
      <w:rFonts w:ascii="Arial" w:hAnsi="Arial" w:cs="Arial"/>
      <w:sz w:val="18"/>
    </w:rPr>
  </w:style>
  <w:style w:type="paragraph" w:customStyle="1" w:styleId="TOCHeader">
    <w:name w:val="TOC Header"/>
    <w:basedOn w:val="Normal"/>
    <w:next w:val="BodyText"/>
    <w:rsid w:val="00806767"/>
    <w:rPr>
      <w:rFonts w:ascii="Arial" w:hAnsi="Arial" w:cs="Arial"/>
      <w:b/>
      <w:color w:val="DA291C" w:themeColor="text2"/>
      <w:sz w:val="28"/>
      <w:szCs w:val="28"/>
    </w:rPr>
  </w:style>
  <w:style w:type="paragraph" w:customStyle="1" w:styleId="VolumeHeader">
    <w:name w:val="Volume Header"/>
    <w:basedOn w:val="Normal"/>
    <w:next w:val="BodyText"/>
    <w:rsid w:val="00806767"/>
    <w:pPr>
      <w:pBdr>
        <w:top w:val="single" w:sz="2" w:space="2" w:color="DA291C"/>
        <w:bottom w:val="single" w:sz="2" w:space="2" w:color="DA291C"/>
      </w:pBdr>
      <w:shd w:val="clear" w:color="auto" w:fill="DA291C"/>
      <w:tabs>
        <w:tab w:val="left" w:pos="1170"/>
      </w:tabs>
    </w:pPr>
    <w:rPr>
      <w:rFonts w:ascii="Arial Bold" w:hAnsi="Arial Bold"/>
      <w:b/>
      <w:color w:val="FFFFFF"/>
      <w:sz w:val="24"/>
      <w:szCs w:val="24"/>
    </w:rPr>
  </w:style>
  <w:style w:type="character" w:customStyle="1" w:styleId="CaptionChar">
    <w:name w:val="Caption Char"/>
    <w:aliases w:val="Caption Char Char C... + 12 pt Char,Caption Char1 Char Char,Caption ECRAD Char,Caption1 Char,Char Char,Tables Figures Char"/>
    <w:basedOn w:val="DefaultParagraphFont"/>
    <w:link w:val="Caption"/>
    <w:locked/>
    <w:rsid w:val="00806767"/>
    <w:rPr>
      <w:rFonts w:ascii="Calibri" w:hAnsi="Calibri"/>
      <w:i/>
      <w:iCs/>
      <w:color w:val="000000" w:themeColor="text1"/>
      <w:sz w:val="22"/>
      <w:szCs w:val="18"/>
    </w:rPr>
  </w:style>
  <w:style w:type="paragraph" w:customStyle="1" w:styleId="FooterLandscape">
    <w:name w:val="Footer Landscape"/>
    <w:basedOn w:val="Footer"/>
    <w:rsid w:val="00806767"/>
    <w:pPr>
      <w:tabs>
        <w:tab w:val="center" w:pos="6480"/>
        <w:tab w:val="right" w:pos="12960"/>
      </w:tabs>
    </w:pPr>
  </w:style>
  <w:style w:type="paragraph" w:customStyle="1" w:styleId="CoverTechorBusiness">
    <w:name w:val="Cover Tech or Business"/>
    <w:basedOn w:val="Normal"/>
    <w:qFormat/>
    <w:rsid w:val="00806767"/>
    <w:pPr>
      <w:shd w:val="solid" w:color="FFFFFF" w:fill="FFFFFF"/>
      <w:spacing w:line="276" w:lineRule="auto"/>
      <w:jc w:val="right"/>
    </w:pPr>
    <w:rPr>
      <w:rFonts w:ascii="Arial" w:hAnsi="Arial"/>
      <w:color w:val="DA291C"/>
      <w:sz w:val="20"/>
    </w:rPr>
  </w:style>
  <w:style w:type="paragraph" w:customStyle="1" w:styleId="Bullet2">
    <w:name w:val="Bullet2"/>
    <w:basedOn w:val="Normal"/>
    <w:rsid w:val="00806767"/>
    <w:pPr>
      <w:tabs>
        <w:tab w:val="num" w:pos="720"/>
      </w:tabs>
      <w:spacing w:after="120"/>
      <w:ind w:left="720" w:hanging="360"/>
    </w:pPr>
  </w:style>
  <w:style w:type="paragraph" w:customStyle="1" w:styleId="ProposalTitle">
    <w:name w:val="Proposal Title"/>
    <w:basedOn w:val="Normal"/>
    <w:qFormat/>
    <w:rsid w:val="00806767"/>
    <w:pPr>
      <w:autoSpaceDE w:val="0"/>
      <w:autoSpaceDN w:val="0"/>
      <w:adjustRightInd w:val="0"/>
      <w:ind w:left="6696" w:right="-792"/>
    </w:pPr>
    <w:rPr>
      <w:b/>
      <w:sz w:val="32"/>
      <w:szCs w:val="32"/>
    </w:rPr>
  </w:style>
  <w:style w:type="paragraph" w:customStyle="1" w:styleId="RFPNumber">
    <w:name w:val="RFP Number"/>
    <w:basedOn w:val="Normal"/>
    <w:qFormat/>
    <w:rsid w:val="00806767"/>
    <w:pPr>
      <w:autoSpaceDE w:val="0"/>
      <w:autoSpaceDN w:val="0"/>
      <w:adjustRightInd w:val="0"/>
      <w:ind w:left="6696" w:right="-792"/>
    </w:pPr>
    <w:rPr>
      <w:sz w:val="32"/>
      <w:szCs w:val="32"/>
    </w:rPr>
  </w:style>
  <w:style w:type="paragraph" w:customStyle="1" w:styleId="CoverTextRed14pt">
    <w:name w:val="Cover Text  Red 14pt"/>
    <w:basedOn w:val="Normal"/>
    <w:rsid w:val="00806767"/>
    <w:pPr>
      <w:tabs>
        <w:tab w:val="left" w:pos="720"/>
        <w:tab w:val="left" w:pos="1080"/>
        <w:tab w:val="left" w:pos="1440"/>
        <w:tab w:val="left" w:pos="1800"/>
        <w:tab w:val="left" w:pos="6660"/>
      </w:tabs>
      <w:spacing w:after="0"/>
      <w:ind w:left="6490" w:right="-540"/>
      <w:jc w:val="right"/>
    </w:pPr>
    <w:rPr>
      <w:rFonts w:ascii="Arial" w:hAnsi="Arial"/>
      <w:b/>
      <w:color w:val="48A9C5" w:themeColor="accent1"/>
      <w:sz w:val="28"/>
      <w:szCs w:val="32"/>
    </w:rPr>
  </w:style>
  <w:style w:type="paragraph" w:customStyle="1" w:styleId="CoverText11pt">
    <w:name w:val="Cover Text 11 pt"/>
    <w:basedOn w:val="Normal"/>
    <w:rsid w:val="00806767"/>
    <w:pPr>
      <w:tabs>
        <w:tab w:val="left" w:pos="720"/>
        <w:tab w:val="left" w:pos="1080"/>
        <w:tab w:val="left" w:pos="1440"/>
        <w:tab w:val="left" w:pos="1800"/>
        <w:tab w:val="left" w:pos="6660"/>
      </w:tabs>
      <w:spacing w:after="0"/>
      <w:ind w:left="6490" w:right="-540"/>
      <w:jc w:val="right"/>
    </w:pPr>
    <w:rPr>
      <w:rFonts w:ascii="Arial" w:hAnsi="Arial"/>
      <w:i/>
      <w:color w:val="616662"/>
      <w:szCs w:val="24"/>
    </w:rPr>
  </w:style>
  <w:style w:type="paragraph" w:customStyle="1" w:styleId="CoverText-Address">
    <w:name w:val="Cover Text - Address"/>
    <w:basedOn w:val="Normal"/>
    <w:qFormat/>
    <w:rsid w:val="00806767"/>
    <w:pPr>
      <w:tabs>
        <w:tab w:val="left" w:pos="720"/>
        <w:tab w:val="left" w:pos="1080"/>
        <w:tab w:val="left" w:pos="1440"/>
        <w:tab w:val="left" w:pos="1800"/>
        <w:tab w:val="left" w:pos="6660"/>
      </w:tabs>
      <w:spacing w:after="0"/>
      <w:ind w:left="6490" w:right="-540"/>
      <w:jc w:val="right"/>
    </w:pPr>
    <w:rPr>
      <w:rFonts w:ascii="Arial" w:hAnsi="Arial"/>
      <w:color w:val="616662"/>
      <w:szCs w:val="24"/>
    </w:rPr>
  </w:style>
  <w:style w:type="paragraph" w:customStyle="1" w:styleId="TableText">
    <w:name w:val="Table Text"/>
    <w:basedOn w:val="Normal"/>
    <w:link w:val="TableTextChar"/>
    <w:qFormat/>
    <w:rsid w:val="00806767"/>
    <w:pPr>
      <w:spacing w:before="20" w:after="20"/>
    </w:pPr>
    <w:rPr>
      <w:rFonts w:ascii="Arial Narrow" w:hAnsi="Arial Narrow"/>
      <w:sz w:val="20"/>
    </w:rPr>
  </w:style>
  <w:style w:type="character" w:customStyle="1" w:styleId="TableTextChar">
    <w:name w:val="Table Text Char"/>
    <w:link w:val="TableText"/>
    <w:rsid w:val="00806767"/>
    <w:rPr>
      <w:rFonts w:ascii="Arial Narrow" w:hAnsi="Arial Narrow"/>
    </w:rPr>
  </w:style>
  <w:style w:type="paragraph" w:customStyle="1" w:styleId="CoverTextGreyBold">
    <w:name w:val="Cover Text Grey Bold"/>
    <w:basedOn w:val="Normal"/>
    <w:rsid w:val="00806767"/>
    <w:pPr>
      <w:tabs>
        <w:tab w:val="left" w:pos="720"/>
        <w:tab w:val="left" w:pos="1080"/>
        <w:tab w:val="left" w:pos="1440"/>
        <w:tab w:val="left" w:pos="1800"/>
        <w:tab w:val="left" w:pos="6660"/>
      </w:tabs>
      <w:spacing w:after="0"/>
      <w:ind w:left="6490" w:right="-540"/>
      <w:jc w:val="right"/>
    </w:pPr>
    <w:rPr>
      <w:rFonts w:ascii="Arial" w:hAnsi="Arial"/>
      <w:b/>
      <w:color w:val="616662"/>
      <w:szCs w:val="24"/>
    </w:rPr>
  </w:style>
  <w:style w:type="paragraph" w:customStyle="1" w:styleId="Disclaimer">
    <w:name w:val="Disclaimer"/>
    <w:basedOn w:val="Normal"/>
    <w:qFormat/>
    <w:rsid w:val="00806767"/>
    <w:pPr>
      <w:tabs>
        <w:tab w:val="center" w:pos="4680"/>
        <w:tab w:val="right" w:pos="9360"/>
      </w:tabs>
      <w:spacing w:before="60" w:after="0"/>
      <w:jc w:val="center"/>
    </w:pPr>
    <w:rPr>
      <w:sz w:val="18"/>
    </w:rPr>
  </w:style>
  <w:style w:type="table" w:customStyle="1" w:styleId="AbtFinal">
    <w:name w:val="Abt Final"/>
    <w:basedOn w:val="TableNormal"/>
    <w:uiPriority w:val="99"/>
    <w:rsid w:val="00806767"/>
    <w:rPr>
      <w:rFonts w:ascii="Arial Narrow" w:hAnsi="Arial Narrow"/>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vAlign w:val="center"/>
    </w:tcPr>
    <w:tblStylePr w:type="firstRow">
      <w:pPr>
        <w:wordWrap/>
        <w:jc w:val="center"/>
      </w:pPr>
      <w:rPr>
        <w:rFonts w:ascii="@Yu Mincho" w:hAnsi="@Yu Mincho"/>
        <w:b/>
        <w:caps w:val="0"/>
        <w:smallCaps w:val="0"/>
        <w:strike w:val="0"/>
        <w:dstrike w:val="0"/>
        <w:vanish w:val="0"/>
        <w:color w:val="FFFFFF" w:themeColor="background1"/>
        <w:sz w:val="20"/>
        <w:vertAlign w:val="baseline"/>
      </w:rPr>
      <w:tblPr/>
      <w:tcPr>
        <w:shd w:val="clear" w:color="auto" w:fill="DA291C" w:themeFill="text2"/>
      </w:tcPr>
    </w:tblStylePr>
    <w:tblStylePr w:type="lastRow">
      <w:pPr>
        <w:jc w:val="left"/>
      </w:pPr>
      <w:rPr>
        <w:rFonts w:ascii="@Yu Mincho" w:hAnsi="@Yu Mincho"/>
        <w:color w:val="FFFFFF" w:themeColor="background1"/>
        <w:sz w:val="20"/>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E87722" w:themeFill="accent2"/>
      </w:tcPr>
    </w:tblStylePr>
    <w:tblStylePr w:type="firstCol">
      <w:rPr>
        <w:rFonts w:ascii="@Yu Mincho" w:hAnsi="@Yu Mincho"/>
        <w:sz w:val="20"/>
      </w:rPr>
    </w:tblStylePr>
    <w:tblStylePr w:type="lastCol">
      <w:rPr>
        <w:rFonts w:ascii="@Yu Mincho" w:hAnsi="@Yu Mincho"/>
        <w:sz w:val="20"/>
      </w:rPr>
    </w:tblStylePr>
    <w:tblStylePr w:type="band1Horz">
      <w:rPr>
        <w:rFonts w:ascii="@Yu Mincho" w:hAnsi="@Yu Mincho"/>
        <w:sz w:val="20"/>
      </w:rPr>
    </w:tblStylePr>
    <w:tblStylePr w:type="band2Horz">
      <w:rPr>
        <w:rFonts w:ascii="@Yu Mincho" w:hAnsi="@Yu Mincho"/>
        <w:sz w:val="20"/>
      </w:rPr>
    </w:tblStylePr>
  </w:style>
  <w:style w:type="character" w:customStyle="1" w:styleId="ListParagraphChar">
    <w:name w:val="List Paragraph Char"/>
    <w:aliases w:val="Primary Bullet List Char"/>
    <w:link w:val="ListParagraph"/>
    <w:uiPriority w:val="34"/>
    <w:locked/>
    <w:rsid w:val="00806767"/>
    <w:rPr>
      <w:sz w:val="22"/>
      <w:szCs w:val="24"/>
    </w:rPr>
  </w:style>
  <w:style w:type="paragraph" w:customStyle="1" w:styleId="Call-OutBoxHeader">
    <w:name w:val="Call-Out Box Header"/>
    <w:basedOn w:val="Normal"/>
    <w:next w:val="Call-OutBoxText"/>
    <w:qFormat/>
    <w:rsid w:val="00806767"/>
    <w:pPr>
      <w:spacing w:after="120"/>
      <w:jc w:val="center"/>
    </w:pPr>
    <w:rPr>
      <w:rFonts w:ascii="Arial Narrow" w:hAnsi="Arial Narrow" w:eastAsiaTheme="minorHAnsi" w:cs="Arial"/>
      <w:b/>
      <w:color w:val="000000" w:themeColor="text1"/>
      <w:szCs w:val="22"/>
    </w:rPr>
  </w:style>
  <w:style w:type="paragraph" w:customStyle="1" w:styleId="Call-OutBoxText">
    <w:name w:val="Call-Out Box Text"/>
    <w:basedOn w:val="Normal"/>
    <w:qFormat/>
    <w:rsid w:val="00806767"/>
    <w:pPr>
      <w:spacing w:after="120"/>
    </w:pPr>
    <w:rPr>
      <w:rFonts w:ascii="Arial Narrow" w:hAnsi="Arial Narrow" w:eastAsiaTheme="minorHAnsi" w:cs="Arial"/>
      <w:color w:val="000000" w:themeColor="text1"/>
      <w:sz w:val="20"/>
      <w:szCs w:val="22"/>
    </w:rPr>
  </w:style>
  <w:style w:type="table" w:styleId="Table3Deffects1">
    <w:name w:val="Table 3D effects 1"/>
    <w:basedOn w:val="TableNormal"/>
    <w:rsid w:val="00806767"/>
    <w:pPr>
      <w:spacing w:after="180" w:line="264"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TableBullets">
    <w:name w:val="Table Bullets"/>
    <w:basedOn w:val="ListParagraph"/>
    <w:qFormat/>
    <w:rsid w:val="00806767"/>
    <w:pPr>
      <w:numPr>
        <w:numId w:val="47"/>
      </w:numPr>
      <w:spacing w:line="240" w:lineRule="auto"/>
      <w:ind w:hanging="360"/>
      <w:contextualSpacing w:val="0"/>
    </w:pPr>
    <w:rPr>
      <w:rFonts w:ascii="Arial Narrow" w:hAnsi="Arial Narrow" w:eastAsiaTheme="minorHAnsi" w:cstheme="minorBidi"/>
      <w:sz w:val="20"/>
      <w:szCs w:val="20"/>
    </w:rPr>
  </w:style>
  <w:style w:type="paragraph" w:customStyle="1" w:styleId="StaffResumeList">
    <w:name w:val="Staff Resume List"/>
    <w:basedOn w:val="BodyTextNoSpaceAfter"/>
    <w:qFormat/>
    <w:rsid w:val="00806767"/>
    <w:pPr>
      <w:tabs>
        <w:tab w:val="left" w:pos="5040"/>
      </w:tabs>
      <w:spacing w:after="240"/>
      <w:contextualSpacing/>
    </w:pPr>
  </w:style>
  <w:style w:type="paragraph" w:customStyle="1" w:styleId="BodyTextNoSpaceAfter">
    <w:name w:val="Body Text No Space After"/>
    <w:basedOn w:val="BodyText"/>
    <w:qFormat/>
    <w:rsid w:val="00806767"/>
    <w:pPr>
      <w:spacing w:after="0"/>
    </w:pPr>
  </w:style>
  <w:style w:type="paragraph" w:customStyle="1" w:styleId="TableColumnHeader">
    <w:name w:val="Table Column Header"/>
    <w:basedOn w:val="Normal"/>
    <w:qFormat/>
    <w:rsid w:val="00806767"/>
    <w:pPr>
      <w:spacing w:before="20" w:after="20"/>
      <w:jc w:val="center"/>
    </w:pPr>
    <w:rPr>
      <w:rFonts w:ascii="Arial Narrow" w:hAnsi="Arial Narrow"/>
      <w:b/>
      <w:color w:val="FFFFFF" w:themeColor="background1"/>
      <w:sz w:val="20"/>
    </w:rPr>
  </w:style>
  <w:style w:type="table" w:styleId="MediumList1Accent1">
    <w:name w:val="Medium List 1 Accent 1"/>
    <w:basedOn w:val="TableNormal"/>
    <w:uiPriority w:val="65"/>
    <w:rsid w:val="00806767"/>
    <w:rPr>
      <w:rFonts w:ascii="Calibri" w:eastAsia="Calibri" w:hAnsi="Calibri"/>
      <w:color w:val="000000" w:themeColor="text1"/>
      <w:sz w:val="22"/>
      <w:szCs w:val="22"/>
    </w:rPr>
    <w:tblPr>
      <w:tblStyleRowBandSize w:val="1"/>
      <w:tblStyleColBandSize w:val="1"/>
      <w:tblBorders>
        <w:top w:val="single" w:sz="8" w:space="0" w:color="48A9C5" w:themeColor="accent1"/>
        <w:bottom w:val="single" w:sz="8" w:space="0" w:color="48A9C5" w:themeColor="accent1"/>
      </w:tblBorders>
    </w:tblPr>
    <w:tblStylePr w:type="firstRow">
      <w:rPr>
        <w:rFonts w:asciiTheme="majorHAnsi" w:eastAsiaTheme="majorEastAsia" w:hAnsiTheme="majorHAnsi" w:cstheme="majorBidi"/>
      </w:rPr>
      <w:tblPr/>
      <w:tcPr>
        <w:tcBorders>
          <w:top w:val="nil"/>
          <w:bottom w:val="single" w:sz="8" w:space="0" w:color="48A9C5" w:themeColor="accent1"/>
        </w:tcBorders>
      </w:tcPr>
    </w:tblStylePr>
    <w:tblStylePr w:type="lastRow">
      <w:rPr>
        <w:b/>
        <w:bCs/>
        <w:color w:val="DA291C" w:themeColor="text2"/>
      </w:rPr>
      <w:tblPr/>
      <w:tcPr>
        <w:tcBorders>
          <w:top w:val="single" w:sz="8" w:space="0" w:color="48A9C5" w:themeColor="accent1"/>
          <w:bottom w:val="single" w:sz="8" w:space="0" w:color="48A9C5" w:themeColor="accent1"/>
        </w:tcBorders>
      </w:tcPr>
    </w:tblStylePr>
    <w:tblStylePr w:type="firstCol">
      <w:rPr>
        <w:b/>
        <w:bCs/>
      </w:rPr>
    </w:tblStylePr>
    <w:tblStylePr w:type="lastCol">
      <w:rPr>
        <w:b/>
        <w:bCs/>
      </w:rPr>
      <w:tblPr/>
      <w:tcPr>
        <w:tcBorders>
          <w:top w:val="single" w:sz="8" w:space="0" w:color="48A9C5" w:themeColor="accent1"/>
          <w:bottom w:val="single" w:sz="8" w:space="0" w:color="48A9C5" w:themeColor="accent1"/>
        </w:tcBorders>
      </w:tcPr>
    </w:tblStylePr>
    <w:tblStylePr w:type="band1Vert">
      <w:tblPr/>
      <w:tcPr>
        <w:shd w:val="clear" w:color="auto" w:fill="D1E9F0" w:themeFill="accent1" w:themeFillTint="3F"/>
      </w:tcPr>
    </w:tblStylePr>
    <w:tblStylePr w:type="band1Horz">
      <w:tblPr/>
      <w:tcPr>
        <w:shd w:val="clear" w:color="auto" w:fill="D1E9F0" w:themeFill="accent1" w:themeFillTint="3F"/>
      </w:tcPr>
    </w:tblStylePr>
  </w:style>
  <w:style w:type="paragraph" w:customStyle="1" w:styleId="PPRowHeader">
    <w:name w:val="PP Row Header"/>
    <w:basedOn w:val="PPTextBold"/>
    <w:qFormat/>
    <w:rsid w:val="00806767"/>
  </w:style>
  <w:style w:type="paragraph" w:customStyle="1" w:styleId="PPTextBold">
    <w:name w:val="PP Text Bold"/>
    <w:basedOn w:val="PPText"/>
    <w:qFormat/>
    <w:rsid w:val="00806767"/>
    <w:pPr>
      <w:spacing w:before="20" w:after="20"/>
    </w:pPr>
    <w:rPr>
      <w:rFonts w:eastAsia="Calibri"/>
      <w:b/>
      <w:color w:val="000000" w:themeColor="text1"/>
      <w:szCs w:val="22"/>
    </w:rPr>
  </w:style>
  <w:style w:type="paragraph" w:customStyle="1" w:styleId="PPText">
    <w:name w:val="PP Text"/>
    <w:basedOn w:val="Normal"/>
    <w:qFormat/>
    <w:rsid w:val="00806767"/>
    <w:pPr>
      <w:spacing w:after="120"/>
    </w:pPr>
    <w:rPr>
      <w:rFonts w:ascii="Arial Narrow" w:hAnsi="Arial Narrow"/>
      <w:sz w:val="20"/>
    </w:rPr>
  </w:style>
  <w:style w:type="paragraph" w:customStyle="1" w:styleId="PPRowText">
    <w:name w:val="PP Row Text"/>
    <w:basedOn w:val="PPRowHeader"/>
    <w:qFormat/>
    <w:rsid w:val="00806767"/>
    <w:rPr>
      <w:b w:val="0"/>
    </w:rPr>
  </w:style>
  <w:style w:type="paragraph" w:customStyle="1" w:styleId="PPTitle">
    <w:name w:val="PP Title"/>
    <w:basedOn w:val="Normal"/>
    <w:qFormat/>
    <w:rsid w:val="00806767"/>
    <w:pPr>
      <w:spacing w:after="0"/>
      <w:jc w:val="center"/>
    </w:pPr>
    <w:rPr>
      <w:rFonts w:ascii="Arial Narrow" w:hAnsi="Arial Narrow"/>
      <w:b/>
      <w:color w:val="FFFFFF" w:themeColor="background1"/>
      <w:szCs w:val="22"/>
    </w:rPr>
  </w:style>
  <w:style w:type="paragraph" w:customStyle="1" w:styleId="StaffProposedPosition">
    <w:name w:val="Staff Proposed &amp; Position"/>
    <w:basedOn w:val="Normal"/>
    <w:qFormat/>
    <w:rsid w:val="00806767"/>
    <w:pPr>
      <w:tabs>
        <w:tab w:val="left" w:pos="5040"/>
      </w:tabs>
      <w:spacing w:after="0"/>
    </w:pPr>
    <w:rPr>
      <w:rFonts w:ascii="Century Gothic" w:hAnsi="Century Gothic"/>
      <w:b/>
      <w:color w:val="808080" w:themeColor="background1" w:themeShade="80"/>
      <w:sz w:val="24"/>
      <w:szCs w:val="24"/>
    </w:rPr>
  </w:style>
  <w:style w:type="paragraph" w:customStyle="1" w:styleId="PPTextHeader">
    <w:name w:val="PP Text Header"/>
    <w:basedOn w:val="PPText"/>
    <w:next w:val="PPText"/>
    <w:qFormat/>
    <w:rsid w:val="00806767"/>
    <w:pPr>
      <w:spacing w:before="120"/>
    </w:pPr>
    <w:rPr>
      <w:rFonts w:eastAsia="Calibri"/>
      <w:i/>
      <w:color w:val="000000" w:themeColor="text1"/>
      <w:szCs w:val="22"/>
    </w:rPr>
  </w:style>
  <w:style w:type="paragraph" w:customStyle="1" w:styleId="Call-OutBoxBullet">
    <w:name w:val="Call-Out Box Bullet"/>
    <w:basedOn w:val="Call-OutBoxText"/>
    <w:qFormat/>
    <w:rsid w:val="00806767"/>
    <w:pPr>
      <w:ind w:left="720" w:hanging="360"/>
      <w:contextualSpacing/>
    </w:pPr>
  </w:style>
  <w:style w:type="paragraph" w:customStyle="1" w:styleId="PPBullet">
    <w:name w:val="PP Bullet"/>
    <w:qFormat/>
    <w:rsid w:val="00806767"/>
    <w:pPr>
      <w:widowControl w:val="0"/>
      <w:spacing w:after="120"/>
      <w:ind w:left="360" w:hanging="360"/>
      <w:contextualSpacing/>
    </w:pPr>
    <w:rPr>
      <w:rFonts w:ascii="Arial Narrow" w:hAnsi="Arial Narrow" w:eastAsiaTheme="minorHAnsi" w:cstheme="minorBidi"/>
      <w:szCs w:val="22"/>
    </w:rPr>
  </w:style>
  <w:style w:type="paragraph" w:customStyle="1" w:styleId="BodyTextGraphic">
    <w:name w:val="Body Text Graphic"/>
    <w:basedOn w:val="BodyText"/>
    <w:next w:val="BodyText"/>
    <w:qFormat/>
    <w:rsid w:val="00806767"/>
    <w:pPr>
      <w:spacing w:after="360"/>
      <w:jc w:val="center"/>
    </w:pPr>
  </w:style>
  <w:style w:type="paragraph" w:customStyle="1" w:styleId="StaffResumeHeader">
    <w:name w:val="Staff Resume Header"/>
    <w:basedOn w:val="Normal"/>
    <w:qFormat/>
    <w:rsid w:val="00806767"/>
    <w:pPr>
      <w:pBdr>
        <w:bottom w:val="single" w:sz="4" w:space="1" w:color="auto"/>
      </w:pBdr>
      <w:spacing w:after="240"/>
    </w:pPr>
    <w:rPr>
      <w:rFonts w:ascii="Century Gothic" w:hAnsi="Century Gothic" w:eastAsiaTheme="minorHAnsi" w:cstheme="minorBidi"/>
      <w:b/>
      <w:i/>
      <w:color w:val="DA291C"/>
      <w:spacing w:val="20"/>
      <w:sz w:val="28"/>
      <w:szCs w:val="22"/>
    </w:rPr>
  </w:style>
  <w:style w:type="paragraph" w:customStyle="1" w:styleId="TOCUnlinked">
    <w:name w:val="TOC Unlinked"/>
    <w:basedOn w:val="Normal"/>
    <w:qFormat/>
    <w:rsid w:val="00806767"/>
    <w:pPr>
      <w:pBdr>
        <w:bottom w:val="single" w:sz="4" w:space="1" w:color="auto"/>
      </w:pBdr>
      <w:tabs>
        <w:tab w:val="left" w:pos="720"/>
        <w:tab w:val="right" w:pos="9360"/>
      </w:tabs>
      <w:spacing w:before="360" w:after="120"/>
    </w:pPr>
    <w:rPr>
      <w:rFonts w:ascii="Arial Narrow" w:eastAsia="Calibri" w:hAnsi="Arial Narrow"/>
      <w:sz w:val="36"/>
      <w:szCs w:val="22"/>
    </w:rPr>
  </w:style>
  <w:style w:type="paragraph" w:customStyle="1" w:styleId="PPReferenceHeading">
    <w:name w:val="PP Reference Heading"/>
    <w:basedOn w:val="Normal"/>
    <w:next w:val="BodyText"/>
    <w:qFormat/>
    <w:rsid w:val="00806767"/>
    <w:pPr>
      <w:spacing w:after="120"/>
    </w:pPr>
    <w:rPr>
      <w:rFonts w:ascii="Century Gothic" w:hAnsi="Century Gothic"/>
      <w:b/>
      <w:color w:val="48A9C5" w:themeColor="accent1"/>
      <w:szCs w:val="24"/>
    </w:rPr>
  </w:style>
  <w:style w:type="paragraph" w:customStyle="1" w:styleId="TableTextCentered">
    <w:name w:val="Table Text Centered"/>
    <w:basedOn w:val="TableText"/>
    <w:link w:val="TableTextCenteredChar"/>
    <w:qFormat/>
    <w:rsid w:val="00806767"/>
    <w:pPr>
      <w:jc w:val="center"/>
    </w:pPr>
  </w:style>
  <w:style w:type="paragraph" w:customStyle="1" w:styleId="TableTextWhitefont">
    <w:name w:val="Table Text White font"/>
    <w:basedOn w:val="TableText"/>
    <w:qFormat/>
    <w:rsid w:val="00806767"/>
    <w:rPr>
      <w:color w:val="FFFFFF" w:themeColor="background1"/>
    </w:rPr>
  </w:style>
  <w:style w:type="paragraph" w:customStyle="1" w:styleId="PrpCoverSheetHeading">
    <w:name w:val="Prp Cover Sheet Heading"/>
    <w:basedOn w:val="BodyTextNoSpaceAfter"/>
    <w:qFormat/>
    <w:rsid w:val="00806767"/>
    <w:rPr>
      <w:rFonts w:ascii="Arial" w:hAnsi="Arial" w:cs="Arial"/>
      <w:b/>
    </w:rPr>
  </w:style>
  <w:style w:type="paragraph" w:customStyle="1" w:styleId="BulletsLast">
    <w:name w:val="BulletsLast"/>
    <w:basedOn w:val="Bullets"/>
    <w:link w:val="BulletsLastChar"/>
    <w:qFormat/>
    <w:rsid w:val="00806767"/>
    <w:pPr>
      <w:spacing w:after="240"/>
    </w:pPr>
    <w:rPr>
      <w:rFonts w:eastAsia="PMingLiU"/>
      <w:szCs w:val="24"/>
    </w:rPr>
  </w:style>
  <w:style w:type="paragraph" w:customStyle="1" w:styleId="CoverDate">
    <w:name w:val="Cover Date"/>
    <w:basedOn w:val="Normal"/>
    <w:rsid w:val="00806767"/>
    <w:pPr>
      <w:spacing w:after="0"/>
    </w:pPr>
    <w:rPr>
      <w:rFonts w:ascii="Arial Narrow" w:hAnsi="Arial Narrow"/>
      <w:b/>
      <w:color w:val="FFFFFF" w:themeColor="background1"/>
      <w:sz w:val="40"/>
    </w:rPr>
  </w:style>
  <w:style w:type="paragraph" w:customStyle="1" w:styleId="CoverSubmitted">
    <w:name w:val="Cover Submitted"/>
    <w:basedOn w:val="Normal"/>
    <w:qFormat/>
    <w:rsid w:val="00806767"/>
    <w:pPr>
      <w:spacing w:after="0"/>
    </w:pPr>
    <w:rPr>
      <w:rFonts w:ascii="Arial Narrow" w:hAnsi="Arial Narrow"/>
      <w:color w:val="FFFFFF" w:themeColor="background1"/>
      <w:sz w:val="32"/>
      <w:szCs w:val="32"/>
    </w:rPr>
  </w:style>
  <w:style w:type="paragraph" w:customStyle="1" w:styleId="CTableHeadingAbt">
    <w:name w:val="(C)Table Heading Abt"/>
    <w:link w:val="CTableHeadingAbtChar"/>
    <w:uiPriority w:val="9"/>
    <w:rsid w:val="00806767"/>
    <w:pPr>
      <w:keepNext/>
      <w:keepLines/>
      <w:shd w:val="clear" w:color="auto" w:fill="C3C6A8"/>
      <w:jc w:val="center"/>
    </w:pPr>
    <w:rPr>
      <w:rFonts w:ascii="Arial" w:hAnsi="Arial" w:cs="Arial"/>
      <w:b/>
      <w:bCs/>
      <w:color w:val="000000"/>
      <w:szCs w:val="18"/>
    </w:rPr>
  </w:style>
  <w:style w:type="character" w:customStyle="1" w:styleId="CTableHeadingAbtChar">
    <w:name w:val="(C)Table Heading Abt Char"/>
    <w:basedOn w:val="DefaultParagraphFont"/>
    <w:link w:val="CTableHeadingAbt"/>
    <w:uiPriority w:val="9"/>
    <w:rsid w:val="00806767"/>
    <w:rPr>
      <w:rFonts w:ascii="Arial" w:hAnsi="Arial" w:cs="Arial"/>
      <w:b/>
      <w:bCs/>
      <w:color w:val="000000"/>
      <w:szCs w:val="18"/>
      <w:shd w:val="clear" w:color="auto" w:fill="C3C6A8"/>
    </w:rPr>
  </w:style>
  <w:style w:type="paragraph" w:customStyle="1" w:styleId="NumberedListAbt">
    <w:name w:val="Numbered List Abt"/>
    <w:link w:val="NumberedListAbtChar"/>
    <w:uiPriority w:val="31"/>
    <w:qFormat/>
    <w:rsid w:val="00806767"/>
    <w:pPr>
      <w:keepNext/>
      <w:numPr>
        <w:numId w:val="59"/>
      </w:numPr>
      <w:spacing w:after="120"/>
      <w:ind w:left="1440" w:hanging="360"/>
    </w:pPr>
    <w:rPr>
      <w:sz w:val="22"/>
    </w:rPr>
  </w:style>
  <w:style w:type="character" w:styleId="PlaceholderText">
    <w:name w:val="Placeholder Text"/>
    <w:basedOn w:val="DefaultParagraphFont"/>
    <w:uiPriority w:val="99"/>
    <w:semiHidden/>
    <w:rsid w:val="00806767"/>
    <w:rPr>
      <w:color w:val="808080"/>
    </w:rPr>
  </w:style>
  <w:style w:type="character" w:customStyle="1" w:styleId="st1">
    <w:name w:val="st1"/>
    <w:basedOn w:val="DefaultParagraphFont"/>
    <w:rsid w:val="00806767"/>
  </w:style>
  <w:style w:type="paragraph" w:customStyle="1" w:styleId="CoverTextRed16pt">
    <w:name w:val="Cover Text  Red 16pt"/>
    <w:basedOn w:val="Normal"/>
    <w:uiPriority w:val="25"/>
    <w:qFormat/>
    <w:rsid w:val="00806767"/>
    <w:pPr>
      <w:tabs>
        <w:tab w:val="left" w:pos="720"/>
        <w:tab w:val="left" w:pos="1080"/>
        <w:tab w:val="left" w:pos="1440"/>
        <w:tab w:val="left" w:pos="1800"/>
        <w:tab w:val="left" w:pos="6660"/>
      </w:tabs>
      <w:ind w:left="6490" w:right="-540"/>
      <w:jc w:val="right"/>
    </w:pPr>
    <w:rPr>
      <w:rFonts w:ascii="Arial" w:hAnsi="Arial"/>
      <w:b/>
      <w:color w:val="DA291C"/>
      <w:sz w:val="32"/>
      <w:szCs w:val="32"/>
    </w:rPr>
  </w:style>
  <w:style w:type="paragraph" w:customStyle="1" w:styleId="ExhibitSource">
    <w:name w:val="Exhibit Source"/>
    <w:basedOn w:val="Normal"/>
    <w:uiPriority w:val="49"/>
    <w:rsid w:val="00806767"/>
    <w:pPr>
      <w:spacing w:before="120"/>
    </w:pPr>
    <w:rPr>
      <w:rFonts w:ascii="Arial" w:hAnsi="Arial" w:cs="Arial"/>
      <w:sz w:val="18"/>
    </w:rPr>
  </w:style>
  <w:style w:type="paragraph" w:customStyle="1" w:styleId="ExhibitText">
    <w:name w:val="Exhibit Text"/>
    <w:basedOn w:val="LTableTextAbt"/>
    <w:link w:val="ExhibitTextChar"/>
    <w:qFormat/>
    <w:rsid w:val="00806767"/>
    <w:rPr>
      <w:rFonts w:ascii="Arial Narrow" w:hAnsi="Arial Narrow"/>
    </w:rPr>
  </w:style>
  <w:style w:type="paragraph" w:customStyle="1" w:styleId="ExhibitColumnHeader">
    <w:name w:val="Exhibit Column Header"/>
    <w:basedOn w:val="Normal"/>
    <w:qFormat/>
    <w:rsid w:val="00806767"/>
    <w:pPr>
      <w:spacing w:before="20" w:after="20"/>
      <w:jc w:val="center"/>
    </w:pPr>
    <w:rPr>
      <w:rFonts w:ascii="Arial" w:hAnsi="Arial" w:cs="Arial"/>
      <w:b/>
      <w:color w:val="000000" w:themeColor="text1"/>
      <w:sz w:val="20"/>
    </w:rPr>
  </w:style>
  <w:style w:type="paragraph" w:styleId="Quote">
    <w:name w:val="Quote"/>
    <w:basedOn w:val="Normal"/>
    <w:next w:val="Normal"/>
    <w:link w:val="QuoteChar"/>
    <w:uiPriority w:val="49"/>
    <w:rsid w:val="00806767"/>
    <w:pPr>
      <w:ind w:left="360" w:right="360"/>
    </w:pPr>
    <w:rPr>
      <w:iCs/>
      <w:color w:val="000000" w:themeColor="text1"/>
      <w:sz w:val="18"/>
    </w:rPr>
  </w:style>
  <w:style w:type="character" w:customStyle="1" w:styleId="QuoteChar">
    <w:name w:val="Quote Char"/>
    <w:basedOn w:val="DefaultParagraphFont"/>
    <w:link w:val="Quote"/>
    <w:uiPriority w:val="49"/>
    <w:rsid w:val="00806767"/>
    <w:rPr>
      <w:iCs/>
      <w:color w:val="000000" w:themeColor="text1"/>
      <w:sz w:val="18"/>
    </w:rPr>
  </w:style>
  <w:style w:type="paragraph" w:customStyle="1" w:styleId="AbtHeadA">
    <w:name w:val="AbtHead A"/>
    <w:basedOn w:val="Normal"/>
    <w:next w:val="BodyText"/>
    <w:uiPriority w:val="99"/>
    <w:locked/>
    <w:rsid w:val="00806767"/>
    <w:pPr>
      <w:keepNext/>
      <w:keepLines/>
      <w:tabs>
        <w:tab w:val="left" w:pos="360"/>
        <w:tab w:val="left" w:pos="720"/>
        <w:tab w:val="left" w:pos="1440"/>
      </w:tabs>
      <w:spacing w:after="360"/>
      <w:outlineLvl w:val="0"/>
    </w:pPr>
    <w:rPr>
      <w:rFonts w:ascii="Arial" w:hAnsi="Arial"/>
      <w:b/>
      <w:sz w:val="36"/>
    </w:rPr>
  </w:style>
  <w:style w:type="paragraph" w:customStyle="1" w:styleId="AbtHeadB">
    <w:name w:val="AbtHead B"/>
    <w:basedOn w:val="Normal"/>
    <w:next w:val="BodyText"/>
    <w:uiPriority w:val="99"/>
    <w:locked/>
    <w:rsid w:val="00806767"/>
    <w:pPr>
      <w:keepNext/>
      <w:keepLines/>
      <w:tabs>
        <w:tab w:val="left" w:pos="360"/>
        <w:tab w:val="left" w:pos="720"/>
        <w:tab w:val="left" w:pos="1440"/>
      </w:tabs>
      <w:spacing w:after="280"/>
      <w:outlineLvl w:val="1"/>
    </w:pPr>
    <w:rPr>
      <w:rFonts w:ascii="Arial" w:hAnsi="Arial"/>
      <w:b/>
      <w:sz w:val="28"/>
    </w:rPr>
  </w:style>
  <w:style w:type="paragraph" w:customStyle="1" w:styleId="AbtHeadC">
    <w:name w:val="AbtHead C"/>
    <w:basedOn w:val="Normal"/>
    <w:next w:val="BodyText"/>
    <w:uiPriority w:val="99"/>
    <w:locked/>
    <w:rsid w:val="00806767"/>
    <w:pPr>
      <w:keepNext/>
      <w:keepLines/>
      <w:tabs>
        <w:tab w:val="left" w:pos="360"/>
        <w:tab w:val="left" w:pos="720"/>
        <w:tab w:val="left" w:pos="1440"/>
      </w:tabs>
      <w:spacing w:after="240"/>
      <w:outlineLvl w:val="2"/>
    </w:pPr>
    <w:rPr>
      <w:rFonts w:ascii="Arial" w:hAnsi="Arial"/>
      <w:b/>
      <w:sz w:val="20"/>
    </w:rPr>
  </w:style>
  <w:style w:type="paragraph" w:customStyle="1" w:styleId="AbtHeadD">
    <w:name w:val="AbtHead D"/>
    <w:basedOn w:val="Normal"/>
    <w:next w:val="BodyText"/>
    <w:uiPriority w:val="99"/>
    <w:locked/>
    <w:rsid w:val="00806767"/>
    <w:pPr>
      <w:keepNext/>
      <w:keepLines/>
      <w:tabs>
        <w:tab w:val="left" w:pos="360"/>
        <w:tab w:val="left" w:pos="720"/>
        <w:tab w:val="left" w:pos="1440"/>
      </w:tabs>
      <w:outlineLvl w:val="3"/>
    </w:pPr>
    <w:rPr>
      <w:b/>
      <w:i/>
    </w:rPr>
  </w:style>
  <w:style w:type="paragraph" w:customStyle="1" w:styleId="Table">
    <w:name w:val="Table"/>
    <w:basedOn w:val="Normal"/>
    <w:uiPriority w:val="99"/>
    <w:locked/>
    <w:rsid w:val="00806767"/>
    <w:pPr>
      <w:tabs>
        <w:tab w:val="left" w:pos="360"/>
        <w:tab w:val="left" w:pos="720"/>
        <w:tab w:val="left" w:pos="1440"/>
      </w:tabs>
      <w:spacing w:before="120" w:after="120"/>
    </w:pPr>
    <w:rPr>
      <w:sz w:val="20"/>
    </w:rPr>
  </w:style>
  <w:style w:type="paragraph" w:customStyle="1" w:styleId="StyleTableBold">
    <w:name w:val="Style Table + Bold"/>
    <w:basedOn w:val="Table"/>
    <w:uiPriority w:val="99"/>
    <w:locked/>
    <w:rsid w:val="00806767"/>
    <w:rPr>
      <w:b/>
      <w:bCs/>
      <w:sz w:val="22"/>
    </w:rPr>
  </w:style>
  <w:style w:type="paragraph" w:customStyle="1" w:styleId="StyleTableArialBold">
    <w:name w:val="Style Table + Arial Bold"/>
    <w:basedOn w:val="Table"/>
    <w:uiPriority w:val="99"/>
    <w:locked/>
    <w:rsid w:val="00806767"/>
    <w:rPr>
      <w:b/>
      <w:bCs/>
    </w:rPr>
  </w:style>
  <w:style w:type="table" w:customStyle="1" w:styleId="AbtERDTable">
    <w:name w:val="Abt ERD Table"/>
    <w:basedOn w:val="TableNormal"/>
    <w:uiPriority w:val="99"/>
    <w:rsid w:val="00806767"/>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b/>
        <w:color w:val="FFFFFF" w:themeColor="background1"/>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DA291C"/>
      </w:tcPr>
    </w:tblStylePr>
  </w:style>
  <w:style w:type="paragraph" w:customStyle="1" w:styleId="ReportTitle-TOCPage">
    <w:name w:val="Report Title - TOC Page"/>
    <w:basedOn w:val="Normal"/>
    <w:next w:val="BodyText"/>
    <w:uiPriority w:val="99"/>
    <w:locked/>
    <w:rsid w:val="00806767"/>
    <w:pPr>
      <w:pBdr>
        <w:top w:val="single" w:sz="2" w:space="2" w:color="DA291C"/>
        <w:bottom w:val="single" w:sz="2" w:space="2" w:color="DA291C"/>
      </w:pBdr>
      <w:shd w:val="clear" w:color="auto" w:fill="DA291C"/>
      <w:tabs>
        <w:tab w:val="left" w:pos="1170"/>
      </w:tabs>
    </w:pPr>
    <w:rPr>
      <w:rFonts w:ascii="Arial Bold" w:hAnsi="Arial Bold"/>
      <w:b/>
      <w:color w:val="FFFFFF"/>
      <w:sz w:val="24"/>
      <w:szCs w:val="24"/>
    </w:rPr>
  </w:style>
  <w:style w:type="paragraph" w:customStyle="1" w:styleId="Note">
    <w:name w:val="Note"/>
    <w:basedOn w:val="Normal"/>
    <w:link w:val="NoteChar"/>
    <w:uiPriority w:val="49"/>
    <w:qFormat/>
    <w:locked/>
    <w:rsid w:val="00806767"/>
    <w:pPr>
      <w:spacing w:before="80"/>
      <w:ind w:left="86" w:hanging="86"/>
    </w:pPr>
    <w:rPr>
      <w:rFonts w:ascii="Arial" w:hAnsi="Arial" w:cs="Arial"/>
      <w:color w:val="000000"/>
      <w:sz w:val="16"/>
      <w:szCs w:val="18"/>
    </w:rPr>
  </w:style>
  <w:style w:type="paragraph" w:customStyle="1" w:styleId="TableTitle2">
    <w:name w:val="Table Title2"/>
    <w:basedOn w:val="Normal"/>
    <w:link w:val="TableTitle2Char"/>
    <w:uiPriority w:val="99"/>
    <w:locked/>
    <w:rsid w:val="00806767"/>
    <w:pPr>
      <w:spacing w:before="20" w:after="20"/>
    </w:pPr>
    <w:rPr>
      <w:rFonts w:ascii="Arial" w:hAnsi="Arial" w:cs="Arial"/>
      <w:b/>
      <w:bCs/>
      <w:color w:val="F0F4F6"/>
      <w:szCs w:val="22"/>
    </w:rPr>
  </w:style>
  <w:style w:type="character" w:customStyle="1" w:styleId="NoteChar">
    <w:name w:val="Note Char"/>
    <w:basedOn w:val="DefaultParagraphFont"/>
    <w:link w:val="Note"/>
    <w:uiPriority w:val="49"/>
    <w:rsid w:val="00806767"/>
    <w:rPr>
      <w:rFonts w:ascii="Arial" w:hAnsi="Arial" w:cs="Arial"/>
      <w:color w:val="000000"/>
      <w:sz w:val="16"/>
      <w:szCs w:val="18"/>
    </w:rPr>
  </w:style>
  <w:style w:type="character" w:customStyle="1" w:styleId="TableTitle2Char">
    <w:name w:val="Table Title2 Char"/>
    <w:basedOn w:val="DefaultParagraphFont"/>
    <w:link w:val="TableTitle2"/>
    <w:uiPriority w:val="99"/>
    <w:rsid w:val="00806767"/>
    <w:rPr>
      <w:rFonts w:ascii="Arial" w:hAnsi="Arial" w:cs="Arial"/>
      <w:b/>
      <w:bCs/>
      <w:color w:val="F0F4F6"/>
      <w:sz w:val="22"/>
      <w:szCs w:val="22"/>
    </w:rPr>
  </w:style>
  <w:style w:type="paragraph" w:customStyle="1" w:styleId="DisclaimerText">
    <w:name w:val="Disclaimer Text"/>
    <w:basedOn w:val="Normal"/>
    <w:uiPriority w:val="49"/>
    <w:locked/>
    <w:rsid w:val="00806767"/>
    <w:rPr>
      <w:sz w:val="18"/>
      <w:szCs w:val="18"/>
    </w:rPr>
  </w:style>
  <w:style w:type="paragraph" w:customStyle="1" w:styleId="AppendixHead1">
    <w:name w:val="Appendix Head1"/>
    <w:basedOn w:val="Heading1"/>
    <w:next w:val="BodyText"/>
    <w:link w:val="AppendixHead1Char"/>
    <w:uiPriority w:val="99"/>
    <w:locked/>
    <w:rsid w:val="00806767"/>
    <w:pPr>
      <w:numPr>
        <w:numId w:val="46"/>
      </w:numPr>
    </w:pPr>
  </w:style>
  <w:style w:type="paragraph" w:styleId="BlockText">
    <w:name w:val="Block Text"/>
    <w:basedOn w:val="Normal"/>
    <w:uiPriority w:val="99"/>
    <w:rsid w:val="00806767"/>
    <w:pPr>
      <w:pBdr>
        <w:top w:val="single" w:sz="2" w:space="10" w:color="48A9C5" w:themeColor="accent1" w:shadow="1" w:frame="1"/>
        <w:left w:val="single" w:sz="2" w:space="10" w:color="48A9C5" w:themeColor="accent1" w:shadow="1" w:frame="1"/>
        <w:bottom w:val="single" w:sz="2" w:space="10" w:color="48A9C5" w:themeColor="accent1" w:shadow="1" w:frame="1"/>
        <w:right w:val="single" w:sz="2" w:space="10" w:color="48A9C5" w:themeColor="accent1" w:shadow="1" w:frame="1"/>
      </w:pBdr>
      <w:ind w:left="1152" w:right="1152"/>
    </w:pPr>
    <w:rPr>
      <w:rFonts w:asciiTheme="minorHAnsi" w:eastAsiaTheme="minorEastAsia" w:hAnsiTheme="minorHAnsi" w:cstheme="minorBidi"/>
      <w:i/>
      <w:iCs/>
      <w:color w:val="48A9C5" w:themeColor="accent1"/>
    </w:rPr>
  </w:style>
  <w:style w:type="character" w:customStyle="1" w:styleId="AppendixHead1Char">
    <w:name w:val="Appendix Head1 Char"/>
    <w:basedOn w:val="Heading1Char"/>
    <w:link w:val="AppendixHead1"/>
    <w:uiPriority w:val="99"/>
    <w:rsid w:val="00806767"/>
    <w:rPr>
      <w:rFonts w:ascii="Arial" w:hAnsi="Arial" w:eastAsiaTheme="minorHAnsi" w:cs="Arial"/>
      <w:b/>
      <w:noProof/>
      <w:color w:val="DA291C" w:themeColor="text2"/>
      <w:spacing w:val="20"/>
      <w:sz w:val="28"/>
      <w:szCs w:val="22"/>
    </w:rPr>
  </w:style>
  <w:style w:type="character" w:styleId="SubtleEmphasis">
    <w:name w:val="Subtle Emphasis"/>
    <w:basedOn w:val="DefaultParagraphFont"/>
    <w:uiPriority w:val="49"/>
    <w:qFormat/>
    <w:rsid w:val="00806767"/>
    <w:rPr>
      <w:i/>
      <w:iCs/>
      <w:color w:val="808080" w:themeColor="text1" w:themeTint="7F"/>
    </w:rPr>
  </w:style>
  <w:style w:type="paragraph" w:customStyle="1" w:styleId="FooterHead">
    <w:name w:val="Footer Head"/>
    <w:link w:val="FooterHeadChar"/>
    <w:uiPriority w:val="29"/>
    <w:rsid w:val="00806767"/>
    <w:rPr>
      <w:rFonts w:ascii="Arial Bold" w:hAnsi="Arial Bold"/>
      <w:b/>
      <w:color w:val="000000" w:themeColor="text1"/>
      <w:sz w:val="22"/>
      <w:lang w:val="en"/>
    </w:rPr>
  </w:style>
  <w:style w:type="paragraph" w:customStyle="1" w:styleId="FooterFont">
    <w:name w:val="Footer Font"/>
    <w:basedOn w:val="FooterHead"/>
    <w:link w:val="FooterFontChar"/>
    <w:uiPriority w:val="28"/>
    <w:rsid w:val="00806767"/>
  </w:style>
  <w:style w:type="character" w:customStyle="1" w:styleId="FooterHeadChar">
    <w:name w:val="Footer Head Char"/>
    <w:basedOn w:val="BodyTextChar"/>
    <w:link w:val="FooterHead"/>
    <w:uiPriority w:val="29"/>
    <w:rsid w:val="00806767"/>
    <w:rPr>
      <w:rFonts w:ascii="Arial Bold" w:hAnsi="Arial Bold"/>
      <w:b/>
      <w:color w:val="000000" w:themeColor="text1"/>
      <w:sz w:val="22"/>
      <w:lang w:val="en"/>
    </w:rPr>
  </w:style>
  <w:style w:type="character" w:customStyle="1" w:styleId="FooterFontChar">
    <w:name w:val="Footer Font Char"/>
    <w:basedOn w:val="FooterHeadChar"/>
    <w:link w:val="FooterFont"/>
    <w:uiPriority w:val="28"/>
    <w:rsid w:val="00806767"/>
    <w:rPr>
      <w:rFonts w:ascii="Arial Bold" w:hAnsi="Arial Bold"/>
      <w:b/>
      <w:color w:val="000000" w:themeColor="text1"/>
      <w:sz w:val="22"/>
      <w:lang w:val="en"/>
    </w:rPr>
  </w:style>
  <w:style w:type="paragraph" w:customStyle="1" w:styleId="TableTitle5">
    <w:name w:val="Table Title5"/>
    <w:basedOn w:val="Normal"/>
    <w:next w:val="Normal"/>
    <w:link w:val="TableTitle5Char"/>
    <w:locked/>
    <w:rsid w:val="00806767"/>
    <w:pPr>
      <w:keepNext/>
      <w:keepLines/>
    </w:pPr>
    <w:rPr>
      <w:rFonts w:ascii="Arial Bold" w:hAnsi="Arial Bold"/>
      <w:color w:val="FFFFFF" w:themeColor="background1"/>
      <w:sz w:val="20"/>
      <w:szCs w:val="22"/>
    </w:rPr>
  </w:style>
  <w:style w:type="paragraph" w:customStyle="1" w:styleId="LTableHeadingAbt">
    <w:name w:val="(L)Table Heading Abt"/>
    <w:link w:val="LTableHeadingAbtChar"/>
    <w:uiPriority w:val="8"/>
    <w:rsid w:val="00806767"/>
    <w:pPr>
      <w:keepNext/>
      <w:keepLines/>
      <w:shd w:val="clear" w:color="auto" w:fill="C3C6A8"/>
    </w:pPr>
    <w:rPr>
      <w:rFonts w:ascii="Arial" w:hAnsi="Arial" w:cs="Arial"/>
      <w:b/>
      <w:bCs/>
      <w:color w:val="000000"/>
      <w:szCs w:val="18"/>
    </w:rPr>
  </w:style>
  <w:style w:type="character" w:customStyle="1" w:styleId="LTableHeadingAbtChar">
    <w:name w:val="(L)Table Heading Abt Char"/>
    <w:basedOn w:val="DefaultParagraphFont"/>
    <w:link w:val="LTableHeadingAbt"/>
    <w:uiPriority w:val="8"/>
    <w:rsid w:val="00806767"/>
    <w:rPr>
      <w:rFonts w:ascii="Arial" w:hAnsi="Arial" w:cs="Arial"/>
      <w:b/>
      <w:bCs/>
      <w:color w:val="000000"/>
      <w:szCs w:val="18"/>
      <w:shd w:val="clear" w:color="auto" w:fill="C3C6A8"/>
    </w:rPr>
  </w:style>
  <w:style w:type="paragraph" w:customStyle="1" w:styleId="ExecSumHeading1Abt">
    <w:name w:val="Exec Sum Heading 1 Abt"/>
    <w:basedOn w:val="Heading1"/>
    <w:next w:val="BodyText"/>
    <w:link w:val="ExecSumHeading1AbtChar"/>
    <w:uiPriority w:val="19"/>
    <w:rsid w:val="00806767"/>
    <w:pPr>
      <w:numPr>
        <w:numId w:val="0"/>
      </w:numPr>
    </w:pPr>
  </w:style>
  <w:style w:type="character" w:customStyle="1" w:styleId="ExecSumHeading1AbtChar">
    <w:name w:val="Exec Sum Heading 1 Abt Char"/>
    <w:basedOn w:val="Heading1Char"/>
    <w:link w:val="ExecSumHeading1Abt"/>
    <w:uiPriority w:val="19"/>
    <w:rsid w:val="00806767"/>
    <w:rPr>
      <w:rFonts w:ascii="Arial" w:hAnsi="Arial" w:eastAsiaTheme="minorHAnsi" w:cs="Arial"/>
      <w:b/>
      <w:noProof/>
      <w:color w:val="DA291C" w:themeColor="text2"/>
      <w:spacing w:val="20"/>
      <w:sz w:val="28"/>
      <w:szCs w:val="22"/>
    </w:rPr>
  </w:style>
  <w:style w:type="paragraph" w:customStyle="1" w:styleId="TableTitle20">
    <w:name w:val="Table Title 2"/>
    <w:basedOn w:val="Normal"/>
    <w:next w:val="Normal"/>
    <w:link w:val="TableTitle2Char0"/>
    <w:uiPriority w:val="99"/>
    <w:rsid w:val="00806767"/>
    <w:pPr>
      <w:keepNext/>
      <w:keepLines/>
      <w:spacing w:before="20" w:after="20"/>
    </w:pPr>
    <w:rPr>
      <w:rFonts w:ascii="Arial" w:hAnsi="Arial" w:cs="Arial"/>
      <w:b/>
      <w:color w:val="F0F4F6"/>
      <w:szCs w:val="22"/>
    </w:rPr>
  </w:style>
  <w:style w:type="character" w:customStyle="1" w:styleId="TableTitle2Char0">
    <w:name w:val="Table Title 2 Char"/>
    <w:basedOn w:val="TableTitle2Char"/>
    <w:link w:val="TableTitle20"/>
    <w:uiPriority w:val="99"/>
    <w:rsid w:val="00806767"/>
    <w:rPr>
      <w:rFonts w:ascii="Arial" w:hAnsi="Arial" w:cs="Arial"/>
      <w:b/>
      <w:bCs w:val="0"/>
      <w:color w:val="F0F4F6"/>
      <w:sz w:val="22"/>
      <w:szCs w:val="22"/>
    </w:rPr>
  </w:style>
  <w:style w:type="paragraph" w:customStyle="1" w:styleId="LTableTextHeadAbt">
    <w:name w:val="(L)Table Text Head Abt"/>
    <w:basedOn w:val="Normal"/>
    <w:link w:val="LTableTextHeadAbtChar"/>
    <w:uiPriority w:val="10"/>
    <w:rsid w:val="00806767"/>
    <w:pPr>
      <w:keepNext/>
      <w:keepLines/>
      <w:shd w:val="clear" w:color="auto" w:fill="BFBFBF" w:themeFill="background1" w:themeFillShade="BF"/>
    </w:pPr>
    <w:rPr>
      <w:rFonts w:eastAsiaTheme="minorEastAsia" w:cstheme="minorBidi"/>
      <w:b/>
      <w:bCs/>
      <w:color w:val="000000"/>
      <w:sz w:val="18"/>
      <w:szCs w:val="22"/>
    </w:rPr>
  </w:style>
  <w:style w:type="paragraph" w:styleId="ListBullet2">
    <w:name w:val="List Bullet 2"/>
    <w:basedOn w:val="Normal"/>
    <w:autoRedefine/>
    <w:uiPriority w:val="99"/>
    <w:rsid w:val="00806767"/>
    <w:pPr>
      <w:numPr>
        <w:numId w:val="49"/>
      </w:numPr>
      <w:ind w:left="720" w:hanging="360"/>
    </w:pPr>
  </w:style>
  <w:style w:type="paragraph" w:customStyle="1" w:styleId="StyleBodyTextCambriaMath9ptItalic">
    <w:name w:val="Style Body Text + Cambria Math 9 pt Italic"/>
    <w:basedOn w:val="BodyText"/>
    <w:uiPriority w:val="99"/>
    <w:rsid w:val="00806767"/>
    <w:rPr>
      <w:i/>
      <w:iCs/>
      <w:sz w:val="18"/>
    </w:rPr>
  </w:style>
  <w:style w:type="paragraph" w:customStyle="1" w:styleId="CTableTextHeadAbt">
    <w:name w:val="(C)Table Text Head Abt"/>
    <w:basedOn w:val="LTableTextHeadAbt"/>
    <w:link w:val="CTableTextHeadAbtChar"/>
    <w:uiPriority w:val="11"/>
    <w:rsid w:val="00806767"/>
    <w:pPr>
      <w:jc w:val="center"/>
    </w:pPr>
  </w:style>
  <w:style w:type="paragraph" w:customStyle="1" w:styleId="BulletListAbt">
    <w:name w:val="Bullet List Abt"/>
    <w:basedOn w:val="NumberedListAbt"/>
    <w:link w:val="BulletListAbtChar"/>
    <w:uiPriority w:val="32"/>
    <w:qFormat/>
    <w:rsid w:val="00806767"/>
    <w:pPr>
      <w:numPr>
        <w:numId w:val="54"/>
      </w:numPr>
      <w:tabs>
        <w:tab w:val="num" w:pos="1800"/>
      </w:tabs>
      <w:ind w:left="0" w:firstLine="0"/>
    </w:pPr>
  </w:style>
  <w:style w:type="character" w:customStyle="1" w:styleId="LTableTextHeadAbtChar">
    <w:name w:val="(L)Table Text Head Abt Char"/>
    <w:basedOn w:val="DefaultParagraphFont"/>
    <w:link w:val="LTableTextHeadAbt"/>
    <w:uiPriority w:val="10"/>
    <w:rsid w:val="00806767"/>
    <w:rPr>
      <w:rFonts w:eastAsiaTheme="minorEastAsia" w:cstheme="minorBidi"/>
      <w:b/>
      <w:bCs/>
      <w:color w:val="000000"/>
      <w:sz w:val="18"/>
      <w:szCs w:val="22"/>
      <w:shd w:val="clear" w:color="auto" w:fill="BFBFBF" w:themeFill="background1" w:themeFillShade="BF"/>
    </w:rPr>
  </w:style>
  <w:style w:type="character" w:customStyle="1" w:styleId="CTableTextHeadAbtChar">
    <w:name w:val="(C)Table Text Head Abt Char"/>
    <w:basedOn w:val="LTableTextHeadAbtChar"/>
    <w:link w:val="CTableTextHeadAbt"/>
    <w:uiPriority w:val="11"/>
    <w:rsid w:val="00806767"/>
    <w:rPr>
      <w:rFonts w:eastAsiaTheme="minorEastAsia" w:cstheme="minorBidi"/>
      <w:b/>
      <w:bCs/>
      <w:color w:val="000000"/>
      <w:sz w:val="18"/>
      <w:szCs w:val="22"/>
      <w:shd w:val="clear" w:color="auto" w:fill="BFBFBF" w:themeFill="background1" w:themeFillShade="BF"/>
    </w:rPr>
  </w:style>
  <w:style w:type="character" w:customStyle="1" w:styleId="NumberedListAbtChar">
    <w:name w:val="Numbered List Abt Char"/>
    <w:basedOn w:val="DefaultParagraphFont"/>
    <w:link w:val="NumberedListAbt"/>
    <w:uiPriority w:val="31"/>
    <w:rsid w:val="00806767"/>
    <w:rPr>
      <w:sz w:val="22"/>
    </w:rPr>
  </w:style>
  <w:style w:type="character" w:customStyle="1" w:styleId="BulletListAbtChar">
    <w:name w:val="Bullet List Abt Char"/>
    <w:basedOn w:val="NumberedListAbtChar"/>
    <w:link w:val="BulletListAbt"/>
    <w:uiPriority w:val="32"/>
    <w:rsid w:val="00806767"/>
    <w:rPr>
      <w:sz w:val="22"/>
    </w:rPr>
  </w:style>
  <w:style w:type="character" w:customStyle="1" w:styleId="TableTitle5Char">
    <w:name w:val="Table Title5 Char"/>
    <w:basedOn w:val="DefaultParagraphFont"/>
    <w:link w:val="TableTitle5"/>
    <w:rsid w:val="00806767"/>
    <w:rPr>
      <w:rFonts w:ascii="Arial Bold" w:hAnsi="Arial Bold"/>
      <w:color w:val="FFFFFF" w:themeColor="background1"/>
      <w:szCs w:val="22"/>
    </w:rPr>
  </w:style>
  <w:style w:type="paragraph" w:customStyle="1" w:styleId="LTableText">
    <w:name w:val="(L) Table Text"/>
    <w:basedOn w:val="Normal"/>
    <w:link w:val="LTableTextChar"/>
    <w:rsid w:val="00806767"/>
    <w:rPr>
      <w:rFonts w:eastAsiaTheme="minorHAnsi"/>
      <w:bCs/>
      <w:color w:val="000000"/>
      <w:sz w:val="20"/>
    </w:rPr>
  </w:style>
  <w:style w:type="character" w:customStyle="1" w:styleId="LTableTextChar">
    <w:name w:val="(L) Table Text Char"/>
    <w:link w:val="LTableText"/>
    <w:rsid w:val="00806767"/>
    <w:rPr>
      <w:rFonts w:eastAsiaTheme="minorHAnsi"/>
      <w:bCs/>
      <w:color w:val="000000"/>
    </w:rPr>
  </w:style>
  <w:style w:type="paragraph" w:customStyle="1" w:styleId="Heading3ES">
    <w:name w:val="Heading 3 ES"/>
    <w:basedOn w:val="Heading3"/>
    <w:uiPriority w:val="99"/>
    <w:qFormat/>
    <w:rsid w:val="00806767"/>
    <w:pPr>
      <w:numPr>
        <w:ilvl w:val="0"/>
        <w:numId w:val="0"/>
      </w:numPr>
      <w:outlineLvl w:val="9"/>
    </w:pPr>
  </w:style>
  <w:style w:type="table" w:customStyle="1" w:styleId="TableGrid1">
    <w:name w:val="Table Grid1"/>
    <w:basedOn w:val="TableNormal"/>
    <w:next w:val="TableGrid"/>
    <w:rsid w:val="008067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2">
    <w:name w:val="Body Text2"/>
    <w:basedOn w:val="Normal"/>
    <w:uiPriority w:val="99"/>
    <w:rsid w:val="00806767"/>
    <w:pPr>
      <w:spacing w:after="240"/>
    </w:pPr>
  </w:style>
  <w:style w:type="paragraph" w:customStyle="1" w:styleId="ExecutiveSummaryHeading">
    <w:name w:val="Executive Summary Heading"/>
    <w:basedOn w:val="Heading1"/>
    <w:link w:val="ExecutiveSummaryHeadingChar"/>
    <w:uiPriority w:val="99"/>
    <w:rsid w:val="00806767"/>
    <w:pPr>
      <w:numPr>
        <w:numId w:val="0"/>
      </w:numPr>
    </w:pPr>
    <w:rPr>
      <w:color w:val="FFFFFF"/>
    </w:rPr>
  </w:style>
  <w:style w:type="character" w:customStyle="1" w:styleId="ExecutiveSummaryHeadingChar">
    <w:name w:val="Executive Summary Heading Char"/>
    <w:basedOn w:val="Heading1Char"/>
    <w:link w:val="ExecutiveSummaryHeading"/>
    <w:uiPriority w:val="99"/>
    <w:rsid w:val="00806767"/>
    <w:rPr>
      <w:rFonts w:ascii="Arial" w:hAnsi="Arial" w:eastAsiaTheme="minorHAnsi" w:cs="Arial"/>
      <w:b/>
      <w:noProof/>
      <w:color w:val="FFFFFF"/>
      <w:spacing w:val="20"/>
      <w:sz w:val="28"/>
      <w:szCs w:val="22"/>
    </w:rPr>
  </w:style>
  <w:style w:type="character" w:customStyle="1" w:styleId="FootnoteTextChar1">
    <w:name w:val="Footnote Text Char1"/>
    <w:aliases w:val="ALTS FOOTNOTE Char1,Char2 Char1,Char3 Char1,Char4 Char1,Footnote Text - Preamble Char1,Footnote Text Char Char Char Char Char1,Footnote Text Char Char Char1,Footnote Text Char Char1 Char1,Footnote Text Char1 Char Char Char1,fn Char1"/>
    <w:basedOn w:val="DefaultParagraphFont"/>
    <w:uiPriority w:val="99"/>
    <w:rsid w:val="00806767"/>
  </w:style>
  <w:style w:type="paragraph" w:customStyle="1" w:styleId="ExhibitRowHeader">
    <w:name w:val="Exhibit Row Header"/>
    <w:basedOn w:val="BodyText"/>
    <w:uiPriority w:val="99"/>
    <w:rsid w:val="00806767"/>
    <w:pPr>
      <w:spacing w:before="20" w:after="20"/>
      <w:jc w:val="center"/>
    </w:pPr>
    <w:rPr>
      <w:rFonts w:ascii="Arial" w:hAnsi="Arial" w:cs="Arial"/>
      <w:b/>
      <w:color w:val="F8F8F8"/>
      <w:sz w:val="20"/>
    </w:rPr>
  </w:style>
  <w:style w:type="paragraph" w:customStyle="1" w:styleId="Exhibit">
    <w:name w:val="Exhibit"/>
    <w:basedOn w:val="Normal"/>
    <w:uiPriority w:val="99"/>
    <w:rsid w:val="00806767"/>
    <w:rPr>
      <w:rFonts w:ascii="Arial" w:hAnsi="Arial"/>
      <w:sz w:val="18"/>
    </w:rPr>
  </w:style>
  <w:style w:type="paragraph" w:customStyle="1" w:styleId="Call-OutBoxTextHeader">
    <w:name w:val="Call-Out Box Text Header"/>
    <w:basedOn w:val="NoSpacing"/>
    <w:uiPriority w:val="99"/>
    <w:rsid w:val="00806767"/>
    <w:pPr>
      <w:ind w:left="180" w:right="204"/>
    </w:pPr>
    <w:rPr>
      <w:rFonts w:ascii="Arial" w:hAnsi="Arial" w:cs="Arial"/>
      <w:b/>
      <w:color w:val="48A9C5" w:themeColor="accent1"/>
    </w:rPr>
  </w:style>
  <w:style w:type="paragraph" w:customStyle="1" w:styleId="Call-OutBoxTextArial">
    <w:name w:val="Call-Out Box Text (Arial)"/>
    <w:basedOn w:val="NoSpacing"/>
    <w:uiPriority w:val="99"/>
    <w:rsid w:val="00806767"/>
    <w:pPr>
      <w:ind w:left="180" w:right="204"/>
    </w:pPr>
    <w:rPr>
      <w:rFonts w:ascii="Arial" w:hAnsi="Arial" w:cs="Arial"/>
      <w:i/>
      <w:sz w:val="20"/>
    </w:rPr>
  </w:style>
  <w:style w:type="paragraph" w:customStyle="1" w:styleId="ExhibitColumnHead">
    <w:name w:val="Exhibit Column Head"/>
    <w:uiPriority w:val="99"/>
    <w:rsid w:val="00806767"/>
    <w:pPr>
      <w:jc w:val="center"/>
    </w:pPr>
    <w:rPr>
      <w:rFonts w:ascii="Arial Narrow" w:hAnsi="Arial Narrow" w:cs="Arial"/>
      <w:b/>
      <w:color w:val="000000" w:themeColor="text1"/>
      <w:sz w:val="18"/>
    </w:rPr>
  </w:style>
  <w:style w:type="paragraph" w:customStyle="1" w:styleId="Heading1ES">
    <w:name w:val="Heading 1 ES"/>
    <w:basedOn w:val="Heading1"/>
    <w:uiPriority w:val="99"/>
    <w:qFormat/>
    <w:rsid w:val="00806767"/>
    <w:pPr>
      <w:keepNext/>
      <w:keepLines/>
      <w:numPr>
        <w:numId w:val="0"/>
      </w:numPr>
    </w:pPr>
    <w:rPr>
      <w:color w:val="FFFFFF"/>
    </w:rPr>
  </w:style>
  <w:style w:type="paragraph" w:customStyle="1" w:styleId="Heading2ES">
    <w:name w:val="Heading 2 ES"/>
    <w:basedOn w:val="Heading2"/>
    <w:uiPriority w:val="99"/>
    <w:qFormat/>
    <w:rsid w:val="00806767"/>
    <w:pPr>
      <w:numPr>
        <w:ilvl w:val="0"/>
        <w:numId w:val="0"/>
      </w:numPr>
      <w:tabs>
        <w:tab w:val="clear" w:pos="720"/>
      </w:tabs>
      <w:outlineLvl w:val="9"/>
    </w:pPr>
  </w:style>
  <w:style w:type="paragraph" w:customStyle="1" w:styleId="ExhibitTitle">
    <w:name w:val="Exhibit Title"/>
    <w:basedOn w:val="Normal"/>
    <w:uiPriority w:val="99"/>
    <w:rsid w:val="00806767"/>
    <w:pPr>
      <w:keepNext/>
      <w:keepLines/>
    </w:pPr>
    <w:rPr>
      <w:rFonts w:ascii="Arial" w:hAnsi="Arial" w:cs="Arial"/>
      <w:b/>
      <w:color w:val="FFFFFF"/>
      <w:sz w:val="20"/>
    </w:rPr>
  </w:style>
  <w:style w:type="paragraph" w:customStyle="1" w:styleId="TableNote">
    <w:name w:val="TableNote"/>
    <w:basedOn w:val="Normal"/>
    <w:autoRedefine/>
    <w:uiPriority w:val="99"/>
    <w:qFormat/>
    <w:rsid w:val="00806767"/>
    <w:pPr>
      <w:spacing w:before="40" w:after="80"/>
    </w:pPr>
    <w:rPr>
      <w:sz w:val="16"/>
      <w:szCs w:val="16"/>
    </w:rPr>
  </w:style>
  <w:style w:type="paragraph" w:customStyle="1" w:styleId="Heading20">
    <w:name w:val="Heading2"/>
    <w:basedOn w:val="Heading2"/>
    <w:next w:val="Normal"/>
    <w:uiPriority w:val="99"/>
    <w:qFormat/>
    <w:rsid w:val="00806767"/>
    <w:pPr>
      <w:keepLines/>
      <w:numPr>
        <w:ilvl w:val="0"/>
        <w:numId w:val="0"/>
      </w:numPr>
      <w:tabs>
        <w:tab w:val="clear" w:pos="720"/>
      </w:tabs>
      <w:spacing w:before="200" w:after="240"/>
    </w:pPr>
    <w:rPr>
      <w:rFonts w:eastAsiaTheme="majorEastAsia" w:cstheme="majorBidi"/>
      <w:iCs w:val="0"/>
      <w:color w:val="auto"/>
      <w:sz w:val="22"/>
      <w:szCs w:val="26"/>
    </w:rPr>
  </w:style>
  <w:style w:type="character" w:customStyle="1" w:styleId="apple-converted-space">
    <w:name w:val="apple-converted-space"/>
    <w:basedOn w:val="DefaultParagraphFont"/>
    <w:uiPriority w:val="99"/>
    <w:rsid w:val="00806767"/>
  </w:style>
  <w:style w:type="character" w:customStyle="1" w:styleId="st">
    <w:name w:val="st"/>
    <w:basedOn w:val="DefaultParagraphFont"/>
    <w:uiPriority w:val="99"/>
    <w:rsid w:val="00806767"/>
  </w:style>
  <w:style w:type="table" w:styleId="TableElegant">
    <w:name w:val="Table Elegant"/>
    <w:basedOn w:val="TableNormal"/>
    <w:unhideWhenUsed/>
    <w:rsid w:val="0080676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styleId="MediumShading1Accent4">
    <w:name w:val="Medium Shading 1 Accent 4"/>
    <w:basedOn w:val="TableNormal"/>
    <w:uiPriority w:val="63"/>
    <w:rsid w:val="00806767"/>
    <w:tblPr>
      <w:tblStyleRowBandSize w:val="1"/>
      <w:tblStyleColBandSize w:val="1"/>
      <w:tblBorders>
        <w:top w:val="single" w:sz="8"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single" w:sz="8" w:space="0" w:color="9ABC71" w:themeColor="accent4" w:themeTint="BF"/>
      </w:tblBorders>
    </w:tblPr>
    <w:tblStylePr w:type="firstRow">
      <w:pPr>
        <w:spacing w:before="0" w:beforeLines="0" w:beforeAutospacing="0" w:after="0" w:afterLines="0" w:afterAutospacing="0" w:line="240" w:lineRule="auto"/>
      </w:pPr>
      <w:rPr>
        <w:b/>
        <w:bCs/>
        <w:color w:val="FFFFFF" w:themeColor="background1"/>
      </w:rPr>
      <w:tblPr/>
      <w:tcPr>
        <w:tcBorders>
          <w:top w:val="single" w:sz="8"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nil"/>
          <w:insideV w:val="nil"/>
        </w:tcBorders>
        <w:shd w:val="clear" w:color="auto" w:fill="789D4A" w:themeFill="accent4"/>
      </w:tcPr>
    </w:tblStylePr>
    <w:tblStylePr w:type="lastRow">
      <w:pPr>
        <w:spacing w:before="0" w:beforeLines="0" w:beforeAutospacing="0" w:after="0" w:afterLines="0" w:afterAutospacing="0" w:line="240" w:lineRule="auto"/>
      </w:pPr>
      <w:rPr>
        <w:b/>
        <w:bCs/>
      </w:rPr>
      <w:tblPr/>
      <w:tcPr>
        <w:tcBorders>
          <w:top w:val="double" w:sz="6"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nil"/>
          <w:insideV w:val="nil"/>
        </w:tcBorders>
      </w:tcPr>
    </w:tblStylePr>
    <w:tblStylePr w:type="firstCol">
      <w:rPr>
        <w:b/>
        <w:bCs/>
      </w:rPr>
    </w:tblStylePr>
    <w:tblStylePr w:type="lastCol">
      <w:rPr>
        <w:b/>
        <w:bCs/>
      </w:rPr>
    </w:tblStylePr>
    <w:tblStylePr w:type="band1Vert">
      <w:tblPr/>
      <w:tcPr>
        <w:shd w:val="clear" w:color="auto" w:fill="DDE9D0" w:themeFill="accent4" w:themeFillTint="3F"/>
      </w:tcPr>
    </w:tblStylePr>
    <w:tblStylePr w:type="band1Horz">
      <w:tblPr/>
      <w:tcPr>
        <w:tcBorders>
          <w:insideH w:val="nil"/>
          <w:insideV w:val="nil"/>
        </w:tcBorders>
        <w:shd w:val="clear" w:color="auto" w:fill="DDE9D0" w:themeFill="accent4" w:themeFillTint="3F"/>
      </w:tcPr>
    </w:tblStylePr>
    <w:tblStylePr w:type="band2Horz">
      <w:tblPr/>
      <w:tcPr>
        <w:tcBorders>
          <w:insideH w:val="nil"/>
          <w:insideV w:val="nil"/>
        </w:tcBorders>
      </w:tcPr>
    </w:tblStylePr>
  </w:style>
  <w:style w:type="table" w:customStyle="1" w:styleId="Abt">
    <w:name w:val="Abt"/>
    <w:basedOn w:val="TableNormal"/>
    <w:uiPriority w:val="99"/>
    <w:rsid w:val="00806767"/>
    <w:rPr>
      <w:rFonts w:ascii="Arial Narrow" w:hAnsi="Arial Narrow"/>
      <w:sz w:val="18"/>
    </w:rPr>
    <w:tblPr>
      <w:tblStyleRow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jc w:val="left"/>
      </w:pPr>
      <w:rPr>
        <w:rFonts w:ascii="@Yu Mincho" w:hAnsi="@Yu Mincho" w:hint="default"/>
        <w:b/>
        <w:caps w:val="0"/>
        <w:smallCaps w:val="0"/>
        <w:strike w:val="0"/>
        <w:dstrike w:val="0"/>
        <w:vanish w:val="0"/>
        <w:webHidden w:val="0"/>
        <w:sz w:val="18"/>
        <w:szCs w:val="18"/>
        <w:u w:val="none"/>
        <w:effect w:val="none"/>
        <w:specVanish w:val="0"/>
      </w:rPr>
      <w:tblPr/>
      <w:tcPr>
        <w:tcBorders>
          <w:top w:val="single" w:sz="8" w:space="0" w:color="auto"/>
          <w:left w:val="single" w:sz="8" w:space="0" w:color="auto"/>
          <w:bottom w:val="single" w:sz="8" w:space="0" w:color="auto"/>
          <w:right w:val="single" w:sz="8" w:space="0" w:color="auto"/>
          <w:insideH w:val="single" w:sz="4" w:space="0" w:color="auto"/>
          <w:insideV w:val="single" w:sz="8" w:space="0" w:color="auto"/>
        </w:tcBorders>
        <w:shd w:val="clear" w:color="auto" w:fill="789D4A" w:themeFill="accent4"/>
        <w:vAlign w:val="bottom"/>
      </w:tcPr>
    </w:tblStylePr>
    <w:tblStylePr w:type="lastRow">
      <w:pPr>
        <w:jc w:val="left"/>
      </w:pPr>
      <w:rPr>
        <w:rFonts w:ascii="Arial" w:hAnsi="Arial" w:cs="Arial" w:hint="default"/>
        <w:sz w:val="18"/>
        <w:szCs w:val="18"/>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E87722" w:themeFill="accent2"/>
      </w:tcPr>
    </w:tblStylePr>
    <w:tblStylePr w:type="band1Horz">
      <w:rPr>
        <w:rFonts w:ascii="@Yu Mincho" w:hAnsi="@Yu Mincho" w:hint="default"/>
        <w:sz w:val="18"/>
        <w:szCs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il"/>
          <w:tr2bl w:val="nil"/>
        </w:tcBorders>
        <w:shd w:val="clear" w:color="auto" w:fill="FAE3D2" w:themeFill="accent2" w:themeFillTint="33"/>
      </w:tcPr>
    </w:tblStylePr>
    <w:tblStylePr w:type="band2Horz">
      <w:rPr>
        <w:rFonts w:ascii="@Yu Mincho" w:hAnsi="@Yu Mincho" w:hint="default"/>
        <w:sz w:val="18"/>
        <w:szCs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l2br w:val="nil"/>
          <w:tr2bl w:val="nil"/>
        </w:tcBorders>
      </w:tcPr>
    </w:tblStylePr>
  </w:style>
  <w:style w:type="paragraph" w:customStyle="1" w:styleId="referencelist">
    <w:name w:val="reference list"/>
    <w:basedOn w:val="Normal"/>
    <w:uiPriority w:val="99"/>
    <w:qFormat/>
    <w:rsid w:val="00806767"/>
    <w:pPr>
      <w:spacing w:before="120" w:after="120"/>
      <w:ind w:left="720" w:right="720" w:hanging="720"/>
    </w:pPr>
  </w:style>
  <w:style w:type="paragraph" w:styleId="ListBullet">
    <w:name w:val="List Bullet"/>
    <w:basedOn w:val="Normal"/>
    <w:uiPriority w:val="99"/>
    <w:unhideWhenUsed/>
    <w:qFormat/>
    <w:rsid w:val="00806767"/>
    <w:pPr>
      <w:tabs>
        <w:tab w:val="num" w:pos="360"/>
      </w:tabs>
      <w:ind w:left="360" w:hanging="360"/>
      <w:contextualSpacing/>
    </w:pPr>
  </w:style>
  <w:style w:type="paragraph" w:customStyle="1" w:styleId="eq">
    <w:name w:val="eq#"/>
    <w:basedOn w:val="TableText"/>
    <w:next w:val="BodyText"/>
    <w:uiPriority w:val="99"/>
    <w:rsid w:val="00806767"/>
    <w:pPr>
      <w:keepNext/>
      <w:keepLines/>
      <w:spacing w:before="0" w:after="0"/>
      <w:jc w:val="right"/>
    </w:pPr>
    <w:rPr>
      <w:bCs/>
    </w:rPr>
  </w:style>
  <w:style w:type="paragraph" w:customStyle="1" w:styleId="TableTextR">
    <w:name w:val="Table TextR"/>
    <w:basedOn w:val="Normal"/>
    <w:link w:val="TableTextRChar"/>
    <w:uiPriority w:val="99"/>
    <w:rsid w:val="00806767"/>
    <w:pPr>
      <w:keepNext/>
      <w:keepLines/>
      <w:jc w:val="right"/>
    </w:pPr>
    <w:rPr>
      <w:sz w:val="18"/>
    </w:rPr>
  </w:style>
  <w:style w:type="character" w:customStyle="1" w:styleId="TableTextRChar">
    <w:name w:val="Table TextR Char"/>
    <w:link w:val="TableTextR"/>
    <w:uiPriority w:val="99"/>
    <w:locked/>
    <w:rsid w:val="00806767"/>
    <w:rPr>
      <w:sz w:val="18"/>
    </w:rPr>
  </w:style>
  <w:style w:type="character" w:styleId="SubtleReference">
    <w:name w:val="Subtle Reference"/>
    <w:basedOn w:val="DefaultParagraphFont"/>
    <w:uiPriority w:val="31"/>
    <w:qFormat/>
    <w:rsid w:val="00806767"/>
    <w:rPr>
      <w:smallCaps/>
    </w:rPr>
  </w:style>
  <w:style w:type="paragraph" w:customStyle="1" w:styleId="numberlistintable">
    <w:name w:val="numberlistintable"/>
    <w:basedOn w:val="TableText"/>
    <w:link w:val="numberlistintableChar"/>
    <w:uiPriority w:val="99"/>
    <w:rsid w:val="00806767"/>
    <w:pPr>
      <w:keepNext/>
      <w:keepLines/>
      <w:spacing w:before="0" w:after="0"/>
      <w:ind w:left="241" w:hanging="270"/>
    </w:pPr>
    <w:rPr>
      <w:bCs/>
    </w:rPr>
  </w:style>
  <w:style w:type="character" w:customStyle="1" w:styleId="numberlistintableChar">
    <w:name w:val="numberlistintable Char"/>
    <w:basedOn w:val="TableTextChar"/>
    <w:link w:val="numberlistintable"/>
    <w:uiPriority w:val="99"/>
    <w:locked/>
    <w:rsid w:val="00806767"/>
    <w:rPr>
      <w:rFonts w:ascii="Arial Narrow" w:hAnsi="Arial Narrow"/>
      <w:bCs/>
    </w:rPr>
  </w:style>
  <w:style w:type="paragraph" w:customStyle="1" w:styleId="tabletextr0">
    <w:name w:val="tabletextr"/>
    <w:basedOn w:val="TableText"/>
    <w:link w:val="tabletextrChar0"/>
    <w:uiPriority w:val="99"/>
    <w:rsid w:val="00806767"/>
    <w:pPr>
      <w:keepNext/>
      <w:keepLines/>
      <w:spacing w:before="0" w:after="0"/>
      <w:jc w:val="right"/>
    </w:pPr>
    <w:rPr>
      <w:bCs/>
    </w:rPr>
  </w:style>
  <w:style w:type="character" w:customStyle="1" w:styleId="tabletextrChar0">
    <w:name w:val="tabletextr Char"/>
    <w:basedOn w:val="TableTextChar"/>
    <w:link w:val="tabletextr0"/>
    <w:uiPriority w:val="99"/>
    <w:locked/>
    <w:rsid w:val="00806767"/>
    <w:rPr>
      <w:rFonts w:ascii="Arial Narrow" w:hAnsi="Arial Narrow"/>
      <w:bCs/>
    </w:rPr>
  </w:style>
  <w:style w:type="paragraph" w:customStyle="1" w:styleId="referenceheading">
    <w:name w:val="reference heading"/>
    <w:basedOn w:val="Caption"/>
    <w:link w:val="referenceheadingChar"/>
    <w:uiPriority w:val="99"/>
    <w:rsid w:val="00806767"/>
    <w:pPr>
      <w:keepNext w:val="0"/>
      <w:tabs>
        <w:tab w:val="left" w:pos="1260"/>
      </w:tabs>
      <w:spacing w:after="0" w:line="240" w:lineRule="auto"/>
      <w:ind w:left="1260" w:hanging="1260"/>
      <w:jc w:val="both"/>
    </w:pPr>
    <w:rPr>
      <w:rFonts w:ascii="Arial Bold" w:hAnsi="Arial Bold" w:eastAsiaTheme="minorHAnsi" w:cs="Arial"/>
      <w:b/>
      <w:bCs/>
      <w:i w:val="0"/>
      <w:iCs w:val="0"/>
      <w:sz w:val="28"/>
      <w:szCs w:val="28"/>
    </w:rPr>
  </w:style>
  <w:style w:type="character" w:customStyle="1" w:styleId="referenceheadingChar">
    <w:name w:val="reference heading Char"/>
    <w:basedOn w:val="CaptionChar"/>
    <w:link w:val="referenceheading"/>
    <w:uiPriority w:val="99"/>
    <w:locked/>
    <w:rsid w:val="00806767"/>
    <w:rPr>
      <w:rFonts w:ascii="Arial Bold" w:hAnsi="Arial Bold" w:eastAsiaTheme="minorHAnsi" w:cs="Arial"/>
      <w:b/>
      <w:bCs/>
      <w:i w:val="0"/>
      <w:iCs w:val="0"/>
      <w:color w:val="000000" w:themeColor="text1"/>
      <w:sz w:val="28"/>
      <w:szCs w:val="28"/>
    </w:rPr>
  </w:style>
  <w:style w:type="paragraph" w:customStyle="1" w:styleId="bullist">
    <w:name w:val="bullist"/>
    <w:basedOn w:val="BodyText"/>
    <w:link w:val="bullistChar"/>
    <w:uiPriority w:val="99"/>
    <w:rsid w:val="00806767"/>
    <w:pPr>
      <w:tabs>
        <w:tab w:val="left" w:pos="720"/>
        <w:tab w:val="left" w:pos="1080"/>
        <w:tab w:val="left" w:pos="1440"/>
        <w:tab w:val="left" w:pos="1800"/>
      </w:tabs>
      <w:spacing w:after="0"/>
      <w:ind w:left="432" w:hanging="432"/>
    </w:pPr>
  </w:style>
  <w:style w:type="character" w:customStyle="1" w:styleId="bullistChar">
    <w:name w:val="bullist Char"/>
    <w:basedOn w:val="BodyTextChar"/>
    <w:link w:val="bullist"/>
    <w:uiPriority w:val="99"/>
    <w:locked/>
    <w:rsid w:val="00806767"/>
    <w:rPr>
      <w:sz w:val="22"/>
      <w:lang w:val="en"/>
    </w:rPr>
  </w:style>
  <w:style w:type="paragraph" w:customStyle="1" w:styleId="Glossary">
    <w:name w:val="_Glossary"/>
    <w:basedOn w:val="BodyText"/>
    <w:semiHidden/>
    <w:rsid w:val="00806767"/>
    <w:pPr>
      <w:tabs>
        <w:tab w:val="left" w:pos="720"/>
        <w:tab w:val="left" w:pos="1080"/>
        <w:tab w:val="left" w:pos="1440"/>
        <w:tab w:val="left" w:pos="1800"/>
      </w:tabs>
      <w:spacing w:after="0"/>
      <w:ind w:firstLine="720"/>
    </w:pPr>
    <w:rPr>
      <w:rFonts w:ascii="Arial" w:hAnsi="Arial" w:cs="Arial"/>
      <w:b/>
      <w:bCs/>
      <w:i/>
      <w:iCs/>
      <w:color w:val="008000"/>
      <w:sz w:val="20"/>
      <w:szCs w:val="24"/>
    </w:rPr>
  </w:style>
  <w:style w:type="paragraph" w:styleId="DocumentMap">
    <w:name w:val="Document Map"/>
    <w:basedOn w:val="Normal"/>
    <w:link w:val="DocumentMapChar"/>
    <w:uiPriority w:val="99"/>
    <w:rsid w:val="00806767"/>
    <w:pPr>
      <w:shd w:val="clear" w:color="auto" w:fill="000080"/>
    </w:pPr>
    <w:rPr>
      <w:rFonts w:ascii="Tahoma" w:hAnsi="Tahoma"/>
    </w:rPr>
  </w:style>
  <w:style w:type="character" w:customStyle="1" w:styleId="DocumentMapChar">
    <w:name w:val="Document Map Char"/>
    <w:basedOn w:val="DefaultParagraphFont"/>
    <w:link w:val="DocumentMap"/>
    <w:uiPriority w:val="99"/>
    <w:rsid w:val="00806767"/>
    <w:rPr>
      <w:rFonts w:ascii="Tahoma" w:hAnsi="Tahoma"/>
      <w:sz w:val="22"/>
      <w:shd w:val="clear" w:color="auto" w:fill="000080"/>
    </w:rPr>
  </w:style>
  <w:style w:type="paragraph" w:customStyle="1" w:styleId="Equation">
    <w:name w:val="Equation"/>
    <w:basedOn w:val="BodyText"/>
    <w:uiPriority w:val="99"/>
    <w:rsid w:val="00806767"/>
    <w:pPr>
      <w:tabs>
        <w:tab w:val="left" w:pos="720"/>
        <w:tab w:val="left" w:pos="1080"/>
        <w:tab w:val="left" w:pos="1440"/>
        <w:tab w:val="left" w:pos="1800"/>
      </w:tabs>
      <w:spacing w:after="240"/>
      <w:ind w:firstLine="720"/>
      <w:jc w:val="center"/>
    </w:pPr>
  </w:style>
  <w:style w:type="paragraph" w:customStyle="1" w:styleId="source">
    <w:name w:val="source"/>
    <w:basedOn w:val="BodyText"/>
    <w:uiPriority w:val="99"/>
    <w:rsid w:val="00806767"/>
    <w:pPr>
      <w:tabs>
        <w:tab w:val="left" w:pos="720"/>
        <w:tab w:val="left" w:pos="1080"/>
        <w:tab w:val="left" w:pos="1440"/>
        <w:tab w:val="left" w:pos="1800"/>
      </w:tabs>
      <w:spacing w:after="0"/>
      <w:ind w:firstLine="720"/>
    </w:pPr>
  </w:style>
  <w:style w:type="paragraph" w:customStyle="1" w:styleId="DocumentTitle">
    <w:name w:val="Document Title"/>
    <w:basedOn w:val="Normal"/>
    <w:autoRedefine/>
    <w:uiPriority w:val="99"/>
    <w:rsid w:val="00806767"/>
    <w:rPr>
      <w:rFonts w:ascii="Arial" w:hAnsi="Arial"/>
      <w:b/>
      <w:sz w:val="28"/>
    </w:rPr>
  </w:style>
  <w:style w:type="paragraph" w:customStyle="1" w:styleId="FigureFootnoteText">
    <w:name w:val="Figure Footnote Text"/>
    <w:basedOn w:val="FootnoteText"/>
    <w:semiHidden/>
    <w:rsid w:val="00806767"/>
    <w:pPr>
      <w:ind w:left="403" w:right="288" w:hanging="115"/>
    </w:pPr>
  </w:style>
  <w:style w:type="paragraph" w:customStyle="1" w:styleId="FigureSource">
    <w:name w:val="Figure Source"/>
    <w:basedOn w:val="Normal"/>
    <w:semiHidden/>
    <w:rsid w:val="00806767"/>
    <w:pPr>
      <w:keepNext/>
      <w:keepLines/>
      <w:pBdr>
        <w:top w:val="single" w:sz="4" w:space="1" w:color="auto"/>
        <w:left w:val="single" w:sz="4" w:space="4" w:color="auto"/>
        <w:bottom w:val="single" w:sz="4" w:space="1" w:color="auto"/>
        <w:right w:val="single" w:sz="4" w:space="4" w:color="auto"/>
      </w:pBdr>
      <w:tabs>
        <w:tab w:val="right" w:pos="10080"/>
      </w:tabs>
    </w:pPr>
    <w:rPr>
      <w:bCs/>
      <w:i/>
      <w:iCs/>
      <w:sz w:val="18"/>
      <w:szCs w:val="24"/>
    </w:rPr>
  </w:style>
  <w:style w:type="paragraph" w:customStyle="1" w:styleId="Level1">
    <w:name w:val="Level 1"/>
    <w:basedOn w:val="Normal"/>
    <w:uiPriority w:val="99"/>
    <w:rsid w:val="00806767"/>
    <w:pPr>
      <w:outlineLvl w:val="0"/>
    </w:pPr>
  </w:style>
  <w:style w:type="paragraph" w:customStyle="1" w:styleId="Level2">
    <w:name w:val="Level 2"/>
    <w:basedOn w:val="Normal"/>
    <w:uiPriority w:val="99"/>
    <w:rsid w:val="00806767"/>
    <w:pPr>
      <w:outlineLvl w:val="1"/>
    </w:pPr>
  </w:style>
  <w:style w:type="paragraph" w:customStyle="1" w:styleId="Level3">
    <w:name w:val="Level 3"/>
    <w:basedOn w:val="Normal"/>
    <w:uiPriority w:val="99"/>
    <w:rsid w:val="00806767"/>
    <w:pPr>
      <w:outlineLvl w:val="2"/>
    </w:pPr>
  </w:style>
  <w:style w:type="paragraph" w:customStyle="1" w:styleId="Level4">
    <w:name w:val="Level 4"/>
    <w:basedOn w:val="Normal"/>
    <w:uiPriority w:val="99"/>
    <w:rsid w:val="00806767"/>
    <w:pPr>
      <w:outlineLvl w:val="3"/>
    </w:pPr>
  </w:style>
  <w:style w:type="paragraph" w:customStyle="1" w:styleId="Level5">
    <w:name w:val="Level 5"/>
    <w:basedOn w:val="Normal"/>
    <w:uiPriority w:val="99"/>
    <w:rsid w:val="00806767"/>
    <w:pPr>
      <w:outlineLvl w:val="4"/>
    </w:pPr>
  </w:style>
  <w:style w:type="paragraph" w:styleId="ListBullet3">
    <w:name w:val="List Bullet 3"/>
    <w:basedOn w:val="Normal"/>
    <w:autoRedefine/>
    <w:uiPriority w:val="99"/>
    <w:rsid w:val="00806767"/>
    <w:pPr>
      <w:numPr>
        <w:numId w:val="50"/>
      </w:numPr>
      <w:ind w:left="360" w:hanging="360"/>
    </w:pPr>
  </w:style>
  <w:style w:type="paragraph" w:customStyle="1" w:styleId="TableBullet">
    <w:name w:val="Table Bullet"/>
    <w:basedOn w:val="Normal"/>
    <w:uiPriority w:val="99"/>
    <w:rsid w:val="00806767"/>
    <w:pPr>
      <w:keepNext/>
      <w:keepLines/>
      <w:numPr>
        <w:numId w:val="51"/>
      </w:numPr>
      <w:ind w:left="773" w:hanging="360"/>
    </w:pPr>
    <w:rPr>
      <w:sz w:val="16"/>
    </w:rPr>
  </w:style>
  <w:style w:type="paragraph" w:customStyle="1" w:styleId="tablefootnote">
    <w:name w:val="table footnote"/>
    <w:basedOn w:val="Normal"/>
    <w:link w:val="tablefootnoteChar"/>
    <w:uiPriority w:val="99"/>
    <w:rsid w:val="00806767"/>
    <w:pPr>
      <w:keepNext/>
    </w:pPr>
    <w:rPr>
      <w:sz w:val="16"/>
    </w:rPr>
  </w:style>
  <w:style w:type="paragraph" w:customStyle="1" w:styleId="TableHeading1">
    <w:name w:val="Table Heading1"/>
    <w:basedOn w:val="BodyText"/>
    <w:semiHidden/>
    <w:rsid w:val="00806767"/>
    <w:pPr>
      <w:keepNext/>
      <w:shd w:val="clear" w:color="auto" w:fill="999999"/>
      <w:tabs>
        <w:tab w:val="left" w:pos="0"/>
        <w:tab w:val="left" w:pos="1080"/>
        <w:tab w:val="left" w:pos="1440"/>
        <w:tab w:val="left" w:pos="1800"/>
      </w:tabs>
      <w:spacing w:after="0"/>
      <w:ind w:firstLine="720"/>
    </w:pPr>
    <w:rPr>
      <w:rFonts w:ascii="Arial" w:hAnsi="Arial"/>
      <w:b/>
      <w:bCs/>
      <w:sz w:val="18"/>
    </w:rPr>
  </w:style>
  <w:style w:type="paragraph" w:customStyle="1" w:styleId="TableHeading2">
    <w:name w:val="Table Heading2"/>
    <w:basedOn w:val="BodyText"/>
    <w:semiHidden/>
    <w:rsid w:val="00806767"/>
    <w:pPr>
      <w:keepNext/>
      <w:keepLines/>
      <w:shd w:val="clear" w:color="auto" w:fill="FFFF99"/>
      <w:tabs>
        <w:tab w:val="left" w:pos="0"/>
        <w:tab w:val="left" w:pos="1080"/>
        <w:tab w:val="left" w:pos="1440"/>
        <w:tab w:val="left" w:pos="1800"/>
      </w:tabs>
      <w:spacing w:after="0"/>
      <w:ind w:firstLine="720"/>
    </w:pPr>
    <w:rPr>
      <w:rFonts w:ascii="Arial" w:hAnsi="Arial"/>
      <w:b/>
      <w:sz w:val="18"/>
    </w:rPr>
  </w:style>
  <w:style w:type="paragraph" w:customStyle="1" w:styleId="TableHeading3">
    <w:name w:val="Table Heading3"/>
    <w:basedOn w:val="CommentSubject"/>
    <w:semiHidden/>
    <w:rsid w:val="00806767"/>
    <w:pPr>
      <w:keepNext/>
      <w:keepLines/>
      <w:shd w:val="clear" w:color="auto" w:fill="99CCFF"/>
      <w:spacing w:after="180" w:line="264" w:lineRule="auto"/>
    </w:pPr>
    <w:rPr>
      <w:rFonts w:ascii="Times New Roman" w:hAnsi="Times New Roman"/>
      <w:sz w:val="18"/>
    </w:rPr>
  </w:style>
  <w:style w:type="paragraph" w:styleId="E-mailSignature">
    <w:name w:val="E-mail Signature"/>
    <w:basedOn w:val="Normal"/>
    <w:link w:val="E-mailSignatureChar"/>
    <w:uiPriority w:val="99"/>
    <w:rsid w:val="00806767"/>
  </w:style>
  <w:style w:type="character" w:customStyle="1" w:styleId="E-mailSignatureChar">
    <w:name w:val="E-mail Signature Char"/>
    <w:basedOn w:val="DefaultParagraphFont"/>
    <w:link w:val="E-mailSignature"/>
    <w:uiPriority w:val="99"/>
    <w:rsid w:val="00806767"/>
    <w:rPr>
      <w:sz w:val="22"/>
    </w:rPr>
  </w:style>
  <w:style w:type="character" w:styleId="HTMLAcronym">
    <w:name w:val="HTML Acronym"/>
    <w:basedOn w:val="DefaultParagraphFont"/>
    <w:uiPriority w:val="99"/>
    <w:rsid w:val="00806767"/>
  </w:style>
  <w:style w:type="paragraph" w:styleId="HTMLAddress">
    <w:name w:val="HTML Address"/>
    <w:basedOn w:val="Normal"/>
    <w:link w:val="HTMLAddressChar"/>
    <w:uiPriority w:val="99"/>
    <w:rsid w:val="00806767"/>
    <w:rPr>
      <w:i/>
      <w:iCs/>
    </w:rPr>
  </w:style>
  <w:style w:type="character" w:customStyle="1" w:styleId="HTMLAddressChar">
    <w:name w:val="HTML Address Char"/>
    <w:basedOn w:val="DefaultParagraphFont"/>
    <w:link w:val="HTMLAddress"/>
    <w:uiPriority w:val="99"/>
    <w:rsid w:val="00806767"/>
    <w:rPr>
      <w:i/>
      <w:iCs/>
      <w:sz w:val="22"/>
    </w:rPr>
  </w:style>
  <w:style w:type="character" w:styleId="HTMLCite">
    <w:name w:val="HTML Cite"/>
    <w:basedOn w:val="DefaultParagraphFont"/>
    <w:uiPriority w:val="99"/>
    <w:rsid w:val="00806767"/>
    <w:rPr>
      <w:i/>
    </w:rPr>
  </w:style>
  <w:style w:type="character" w:styleId="HTMLCode">
    <w:name w:val="HTML Code"/>
    <w:basedOn w:val="DefaultParagraphFont"/>
    <w:uiPriority w:val="99"/>
    <w:rsid w:val="00806767"/>
    <w:rPr>
      <w:rFonts w:ascii="Courier New" w:hAnsi="Courier New"/>
      <w:sz w:val="20"/>
    </w:rPr>
  </w:style>
  <w:style w:type="character" w:styleId="HTMLDefinition">
    <w:name w:val="HTML Definition"/>
    <w:basedOn w:val="DefaultParagraphFont"/>
    <w:uiPriority w:val="99"/>
    <w:rsid w:val="00806767"/>
    <w:rPr>
      <w:i/>
    </w:rPr>
  </w:style>
  <w:style w:type="character" w:styleId="HTMLKeyboard">
    <w:name w:val="HTML Keyboard"/>
    <w:basedOn w:val="DefaultParagraphFont"/>
    <w:uiPriority w:val="99"/>
    <w:rsid w:val="00806767"/>
    <w:rPr>
      <w:rFonts w:ascii="Courier New" w:hAnsi="Courier New"/>
      <w:sz w:val="20"/>
    </w:rPr>
  </w:style>
  <w:style w:type="paragraph" w:styleId="HTMLPreformatted">
    <w:name w:val="HTML Preformatted"/>
    <w:basedOn w:val="Normal"/>
    <w:link w:val="HTMLPreformattedChar"/>
    <w:uiPriority w:val="99"/>
    <w:rsid w:val="00806767"/>
    <w:rPr>
      <w:rFonts w:ascii="Courier New" w:hAnsi="Courier New" w:cs="Courier New"/>
      <w:sz w:val="20"/>
    </w:rPr>
  </w:style>
  <w:style w:type="character" w:customStyle="1" w:styleId="HTMLPreformattedChar">
    <w:name w:val="HTML Preformatted Char"/>
    <w:basedOn w:val="DefaultParagraphFont"/>
    <w:link w:val="HTMLPreformatted"/>
    <w:uiPriority w:val="99"/>
    <w:rsid w:val="00806767"/>
    <w:rPr>
      <w:rFonts w:ascii="Courier New" w:hAnsi="Courier New" w:cs="Courier New"/>
    </w:rPr>
  </w:style>
  <w:style w:type="character" w:styleId="HTMLSample">
    <w:name w:val="HTML Sample"/>
    <w:basedOn w:val="DefaultParagraphFont"/>
    <w:uiPriority w:val="99"/>
    <w:rsid w:val="00806767"/>
    <w:rPr>
      <w:rFonts w:ascii="Courier New" w:hAnsi="Courier New"/>
    </w:rPr>
  </w:style>
  <w:style w:type="character" w:styleId="HTMLTypewriter">
    <w:name w:val="HTML Typewriter"/>
    <w:basedOn w:val="DefaultParagraphFont"/>
    <w:uiPriority w:val="99"/>
    <w:rsid w:val="00806767"/>
    <w:rPr>
      <w:rFonts w:ascii="Courier New" w:hAnsi="Courier New"/>
      <w:sz w:val="20"/>
    </w:rPr>
  </w:style>
  <w:style w:type="character" w:styleId="HTMLVariable">
    <w:name w:val="HTML Variable"/>
    <w:basedOn w:val="DefaultParagraphFont"/>
    <w:uiPriority w:val="99"/>
    <w:rsid w:val="00806767"/>
    <w:rPr>
      <w:i/>
    </w:rPr>
  </w:style>
  <w:style w:type="paragraph" w:styleId="List">
    <w:name w:val="List"/>
    <w:basedOn w:val="Normal"/>
    <w:uiPriority w:val="99"/>
    <w:rsid w:val="00806767"/>
    <w:pPr>
      <w:ind w:left="360" w:hanging="360"/>
    </w:pPr>
  </w:style>
  <w:style w:type="paragraph" w:styleId="List2">
    <w:name w:val="List 2"/>
    <w:basedOn w:val="Normal"/>
    <w:uiPriority w:val="99"/>
    <w:rsid w:val="00806767"/>
    <w:pPr>
      <w:ind w:left="720" w:hanging="360"/>
    </w:pPr>
  </w:style>
  <w:style w:type="paragraph" w:styleId="List3">
    <w:name w:val="List 3"/>
    <w:basedOn w:val="Normal"/>
    <w:uiPriority w:val="99"/>
    <w:rsid w:val="00806767"/>
    <w:pPr>
      <w:ind w:left="1080" w:hanging="360"/>
    </w:pPr>
  </w:style>
  <w:style w:type="paragraph" w:styleId="List4">
    <w:name w:val="List 4"/>
    <w:basedOn w:val="Normal"/>
    <w:uiPriority w:val="99"/>
    <w:rsid w:val="00806767"/>
    <w:pPr>
      <w:ind w:left="1440" w:hanging="360"/>
    </w:pPr>
  </w:style>
  <w:style w:type="paragraph" w:styleId="List5">
    <w:name w:val="List 5"/>
    <w:basedOn w:val="Normal"/>
    <w:uiPriority w:val="99"/>
    <w:rsid w:val="00806767"/>
    <w:pPr>
      <w:ind w:left="1800" w:hanging="360"/>
    </w:pPr>
  </w:style>
  <w:style w:type="paragraph" w:styleId="ListContinue">
    <w:name w:val="List Continue"/>
    <w:basedOn w:val="Normal"/>
    <w:uiPriority w:val="99"/>
    <w:rsid w:val="00806767"/>
    <w:pPr>
      <w:spacing w:after="120"/>
      <w:ind w:left="360"/>
    </w:pPr>
  </w:style>
  <w:style w:type="paragraph" w:styleId="ListContinue2">
    <w:name w:val="List Continue 2"/>
    <w:basedOn w:val="Normal"/>
    <w:uiPriority w:val="99"/>
    <w:rsid w:val="00806767"/>
    <w:pPr>
      <w:spacing w:after="120"/>
      <w:ind w:left="720"/>
    </w:pPr>
  </w:style>
  <w:style w:type="paragraph" w:styleId="ListContinue3">
    <w:name w:val="List Continue 3"/>
    <w:basedOn w:val="Normal"/>
    <w:uiPriority w:val="99"/>
    <w:rsid w:val="00806767"/>
    <w:pPr>
      <w:spacing w:after="120"/>
      <w:ind w:left="1080"/>
    </w:pPr>
  </w:style>
  <w:style w:type="paragraph" w:styleId="ListContinue4">
    <w:name w:val="List Continue 4"/>
    <w:basedOn w:val="Normal"/>
    <w:uiPriority w:val="99"/>
    <w:rsid w:val="00806767"/>
    <w:pPr>
      <w:spacing w:after="120"/>
      <w:ind w:left="1440"/>
    </w:pPr>
  </w:style>
  <w:style w:type="paragraph" w:styleId="ListContinue5">
    <w:name w:val="List Continue 5"/>
    <w:basedOn w:val="Normal"/>
    <w:uiPriority w:val="99"/>
    <w:rsid w:val="00806767"/>
    <w:pPr>
      <w:spacing w:after="120"/>
      <w:ind w:left="1800"/>
    </w:pPr>
  </w:style>
  <w:style w:type="paragraph" w:styleId="ListNumber">
    <w:name w:val="List Number"/>
    <w:basedOn w:val="Normal"/>
    <w:uiPriority w:val="99"/>
    <w:rsid w:val="00806767"/>
    <w:pPr>
      <w:tabs>
        <w:tab w:val="num" w:pos="360"/>
      </w:tabs>
      <w:ind w:left="360" w:hanging="360"/>
    </w:pPr>
  </w:style>
  <w:style w:type="paragraph" w:styleId="ListNumber2">
    <w:name w:val="List Number 2"/>
    <w:basedOn w:val="Normal"/>
    <w:uiPriority w:val="99"/>
    <w:rsid w:val="00806767"/>
    <w:pPr>
      <w:tabs>
        <w:tab w:val="num" w:pos="720"/>
      </w:tabs>
      <w:ind w:left="720" w:hanging="360"/>
    </w:pPr>
  </w:style>
  <w:style w:type="paragraph" w:styleId="ListNumber3">
    <w:name w:val="List Number 3"/>
    <w:basedOn w:val="Normal"/>
    <w:uiPriority w:val="99"/>
    <w:rsid w:val="00806767"/>
    <w:pPr>
      <w:tabs>
        <w:tab w:val="num" w:pos="1080"/>
      </w:tabs>
      <w:ind w:left="1080" w:hanging="360"/>
    </w:pPr>
  </w:style>
  <w:style w:type="paragraph" w:styleId="ListNumber4">
    <w:name w:val="List Number 4"/>
    <w:basedOn w:val="Normal"/>
    <w:uiPriority w:val="99"/>
    <w:rsid w:val="00806767"/>
    <w:pPr>
      <w:tabs>
        <w:tab w:val="num" w:pos="1440"/>
      </w:tabs>
      <w:ind w:left="1440" w:hanging="360"/>
    </w:pPr>
  </w:style>
  <w:style w:type="paragraph" w:styleId="ListNumber5">
    <w:name w:val="List Number 5"/>
    <w:basedOn w:val="Normal"/>
    <w:uiPriority w:val="99"/>
    <w:rsid w:val="00806767"/>
    <w:pPr>
      <w:tabs>
        <w:tab w:val="num" w:pos="1800"/>
      </w:tabs>
      <w:ind w:left="1800" w:hanging="360"/>
    </w:pPr>
  </w:style>
  <w:style w:type="paragraph" w:styleId="MessageHeader">
    <w:name w:val="Message Header"/>
    <w:basedOn w:val="Normal"/>
    <w:link w:val="MessageHeaderChar"/>
    <w:uiPriority w:val="99"/>
    <w:rsid w:val="00806767"/>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character" w:customStyle="1" w:styleId="MessageHeaderChar">
    <w:name w:val="Message Header Char"/>
    <w:basedOn w:val="DefaultParagraphFont"/>
    <w:link w:val="MessageHeader"/>
    <w:uiPriority w:val="99"/>
    <w:rsid w:val="00806767"/>
    <w:rPr>
      <w:rFonts w:ascii="Arial" w:hAnsi="Arial" w:cs="Arial"/>
      <w:sz w:val="24"/>
      <w:szCs w:val="24"/>
      <w:shd w:val="pct20" w:color="auto" w:fill="auto"/>
    </w:rPr>
  </w:style>
  <w:style w:type="paragraph" w:styleId="NormalIndent">
    <w:name w:val="Normal Indent"/>
    <w:basedOn w:val="Normal"/>
    <w:uiPriority w:val="99"/>
    <w:rsid w:val="00806767"/>
    <w:pPr>
      <w:ind w:left="720"/>
    </w:pPr>
  </w:style>
  <w:style w:type="paragraph" w:styleId="NoteHeading">
    <w:name w:val="Note Heading"/>
    <w:basedOn w:val="Normal"/>
    <w:next w:val="Normal"/>
    <w:link w:val="NoteHeadingChar"/>
    <w:uiPriority w:val="99"/>
    <w:rsid w:val="00806767"/>
  </w:style>
  <w:style w:type="character" w:customStyle="1" w:styleId="NoteHeadingChar">
    <w:name w:val="Note Heading Char"/>
    <w:basedOn w:val="DefaultParagraphFont"/>
    <w:link w:val="NoteHeading"/>
    <w:uiPriority w:val="99"/>
    <w:rsid w:val="00806767"/>
    <w:rPr>
      <w:sz w:val="22"/>
    </w:rPr>
  </w:style>
  <w:style w:type="paragraph" w:styleId="Salutation">
    <w:name w:val="Salutation"/>
    <w:basedOn w:val="Normal"/>
    <w:next w:val="Normal"/>
    <w:link w:val="SalutationChar"/>
    <w:uiPriority w:val="99"/>
    <w:rsid w:val="00806767"/>
  </w:style>
  <w:style w:type="character" w:customStyle="1" w:styleId="SalutationChar">
    <w:name w:val="Salutation Char"/>
    <w:basedOn w:val="DefaultParagraphFont"/>
    <w:link w:val="Salutation"/>
    <w:uiPriority w:val="99"/>
    <w:rsid w:val="00806767"/>
    <w:rPr>
      <w:sz w:val="22"/>
    </w:rPr>
  </w:style>
  <w:style w:type="paragraph" w:styleId="Signature">
    <w:name w:val="Signature"/>
    <w:basedOn w:val="Normal"/>
    <w:link w:val="SignatureChar"/>
    <w:uiPriority w:val="99"/>
    <w:rsid w:val="00806767"/>
    <w:pPr>
      <w:ind w:left="4320"/>
    </w:pPr>
  </w:style>
  <w:style w:type="character" w:customStyle="1" w:styleId="SignatureChar">
    <w:name w:val="Signature Char"/>
    <w:basedOn w:val="DefaultParagraphFont"/>
    <w:link w:val="Signature"/>
    <w:uiPriority w:val="99"/>
    <w:rsid w:val="00806767"/>
    <w:rPr>
      <w:sz w:val="22"/>
    </w:rPr>
  </w:style>
  <w:style w:type="table" w:styleId="Table3Deffects2">
    <w:name w:val="Table 3D effects 2"/>
    <w:basedOn w:val="TableNormal"/>
    <w:rsid w:val="00806767"/>
    <w:pPr>
      <w:spacing w:line="264" w:lineRule="auto"/>
    </w:p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rsid w:val="00806767"/>
    <w:pPr>
      <w:spacing w:line="264" w:lineRule="auto"/>
    </w:p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rsid w:val="00806767"/>
    <w:pPr>
      <w:spacing w:line="264" w:lineRule="auto"/>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rsid w:val="00806767"/>
    <w:pPr>
      <w:spacing w:line="264" w:lineRule="auto"/>
    </w:p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rsid w:val="00806767"/>
    <w:pPr>
      <w:spacing w:line="264"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rsid w:val="00806767"/>
    <w:pPr>
      <w:spacing w:line="264" w:lineRule="auto"/>
    </w:p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rsid w:val="00806767"/>
    <w:pPr>
      <w:spacing w:line="264"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rsid w:val="00806767"/>
    <w:pPr>
      <w:spacing w:line="264" w:lineRule="auto"/>
    </w:p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rsid w:val="00806767"/>
    <w:pPr>
      <w:spacing w:line="264"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806767"/>
    <w:pPr>
      <w:spacing w:line="264"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rsid w:val="00806767"/>
    <w:pPr>
      <w:spacing w:line="264" w:lineRule="auto"/>
    </w:pPr>
    <w:rPr>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rsid w:val="00806767"/>
    <w:pPr>
      <w:spacing w:line="264"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rsid w:val="00806767"/>
    <w:pPr>
      <w:spacing w:line="264" w:lineRule="auto"/>
    </w:p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rsid w:val="00806767"/>
    <w:pPr>
      <w:spacing w:line="264"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rsid w:val="00806767"/>
    <w:pPr>
      <w:spacing w:line="264" w:lineRule="auto"/>
    </w:p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Grid10">
    <w:name w:val="Table Grid 1"/>
    <w:basedOn w:val="TableNormal"/>
    <w:rsid w:val="00806767"/>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rsid w:val="00806767"/>
    <w:pPr>
      <w:spacing w:line="264" w:lineRule="auto"/>
    </w:p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rsid w:val="00806767"/>
    <w:pPr>
      <w:spacing w:line="264"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rsid w:val="00806767"/>
    <w:pPr>
      <w:spacing w:line="264" w:lineRule="auto"/>
    </w:p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rsid w:val="00806767"/>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rsid w:val="00806767"/>
    <w:pPr>
      <w:spacing w:line="264"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rsid w:val="00806767"/>
    <w:pPr>
      <w:spacing w:line="264"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rsid w:val="00806767"/>
    <w:pPr>
      <w:spacing w:line="264"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rsid w:val="00806767"/>
    <w:pPr>
      <w:spacing w:line="264"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rsid w:val="00806767"/>
    <w:pPr>
      <w:spacing w:line="264" w:lineRule="auto"/>
    </w:p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rsid w:val="00806767"/>
    <w:pPr>
      <w:spacing w:line="264" w:lineRule="auto"/>
    </w:p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rsid w:val="00806767"/>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806767"/>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rsid w:val="00806767"/>
    <w:pPr>
      <w:spacing w:line="264"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rsid w:val="00806767"/>
    <w:pPr>
      <w:spacing w:line="264"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rsid w:val="00806767"/>
    <w:pPr>
      <w:spacing w:line="264"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806767"/>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806767"/>
    <w:pPr>
      <w:spacing w:line="264" w:lineRule="auto"/>
    </w:p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806767"/>
    <w:pPr>
      <w:spacing w:line="264" w:lineRule="auto"/>
    </w:p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806767"/>
    <w:pPr>
      <w:spacing w:line="264" w:lineRule="auto"/>
    </w:p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806767"/>
    <w:pPr>
      <w:spacing w:line="264" w:lineRule="auto"/>
    </w:p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rsid w:val="00806767"/>
    <w:pPr>
      <w:spacing w:line="264" w:lineRule="auto"/>
    </w:p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rsid w:val="00806767"/>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806767"/>
    <w:pPr>
      <w:spacing w:line="264"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rsid w:val="00806767"/>
    <w:pPr>
      <w:spacing w:line="264"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rsid w:val="00806767"/>
    <w:pPr>
      <w:spacing w:line="264"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apple-style-span">
    <w:name w:val="apple-style-span"/>
    <w:basedOn w:val="DefaultParagraphFont"/>
    <w:uiPriority w:val="99"/>
    <w:rsid w:val="00806767"/>
    <w:rPr>
      <w:rFonts w:cs="Times New Roman"/>
    </w:rPr>
  </w:style>
  <w:style w:type="paragraph" w:customStyle="1" w:styleId="xl24">
    <w:name w:val="xl24"/>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25">
    <w:name w:val="xl25"/>
    <w:basedOn w:val="Normal"/>
    <w:uiPriority w:val="99"/>
    <w:rsid w:val="00806767"/>
    <w:pPr>
      <w:pBdr>
        <w:top w:val="single" w:sz="4" w:space="0" w:color="auto"/>
        <w:left w:val="single" w:sz="4" w:space="0" w:color="auto"/>
        <w:bottom w:val="single" w:sz="8" w:space="0" w:color="auto"/>
        <w:right w:val="single" w:sz="4" w:space="0" w:color="auto"/>
      </w:pBdr>
      <w:spacing w:before="100" w:beforeAutospacing="1" w:after="100" w:afterAutospacing="1"/>
    </w:pPr>
    <w:rPr>
      <w:sz w:val="24"/>
      <w:szCs w:val="24"/>
    </w:rPr>
  </w:style>
  <w:style w:type="paragraph" w:customStyle="1" w:styleId="xl26">
    <w:name w:val="xl26"/>
    <w:basedOn w:val="Normal"/>
    <w:uiPriority w:val="99"/>
    <w:rsid w:val="00806767"/>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27">
    <w:name w:val="xl27"/>
    <w:basedOn w:val="Normal"/>
    <w:uiPriority w:val="99"/>
    <w:rsid w:val="00806767"/>
    <w:pPr>
      <w:pBdr>
        <w:top w:val="single" w:sz="4" w:space="0" w:color="auto"/>
        <w:left w:val="single" w:sz="8" w:space="0" w:color="auto"/>
        <w:bottom w:val="single" w:sz="8" w:space="0" w:color="auto"/>
        <w:right w:val="single" w:sz="4" w:space="0" w:color="auto"/>
      </w:pBdr>
      <w:spacing w:before="100" w:beforeAutospacing="1" w:after="100" w:afterAutospacing="1"/>
    </w:pPr>
    <w:rPr>
      <w:sz w:val="24"/>
      <w:szCs w:val="24"/>
    </w:rPr>
  </w:style>
  <w:style w:type="paragraph" w:customStyle="1" w:styleId="xl28">
    <w:name w:val="xl28"/>
    <w:basedOn w:val="Normal"/>
    <w:uiPriority w:val="99"/>
    <w:rsid w:val="00806767"/>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29">
    <w:name w:val="xl29"/>
    <w:basedOn w:val="Normal"/>
    <w:uiPriority w:val="99"/>
    <w:rsid w:val="00806767"/>
    <w:pPr>
      <w:pBdr>
        <w:top w:val="single" w:sz="4" w:space="0" w:color="auto"/>
        <w:left w:val="single" w:sz="4" w:space="0" w:color="auto"/>
        <w:bottom w:val="single" w:sz="8" w:space="0" w:color="auto"/>
        <w:right w:val="single" w:sz="8" w:space="0" w:color="auto"/>
      </w:pBdr>
      <w:spacing w:before="100" w:beforeAutospacing="1" w:after="100" w:afterAutospacing="1"/>
    </w:pPr>
    <w:rPr>
      <w:sz w:val="24"/>
      <w:szCs w:val="24"/>
    </w:rPr>
  </w:style>
  <w:style w:type="paragraph" w:customStyle="1" w:styleId="xl30">
    <w:name w:val="xl30"/>
    <w:basedOn w:val="Normal"/>
    <w:uiPriority w:val="99"/>
    <w:rsid w:val="00806767"/>
    <w:pPr>
      <w:pBdr>
        <w:top w:val="single" w:sz="4" w:space="0" w:color="auto"/>
        <w:left w:val="single" w:sz="8"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1">
    <w:name w:val="xl31"/>
    <w:basedOn w:val="Normal"/>
    <w:uiPriority w:val="99"/>
    <w:rsid w:val="00806767"/>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2">
    <w:name w:val="xl32"/>
    <w:basedOn w:val="Normal"/>
    <w:uiPriority w:val="99"/>
    <w:rsid w:val="00806767"/>
    <w:pPr>
      <w:pBdr>
        <w:top w:val="single" w:sz="4" w:space="0" w:color="auto"/>
        <w:left w:val="single" w:sz="4" w:space="0" w:color="auto"/>
        <w:bottom w:val="single" w:sz="4" w:space="0" w:color="auto"/>
        <w:right w:val="single" w:sz="8" w:space="0" w:color="auto"/>
      </w:pBdr>
      <w:shd w:val="clear" w:color="auto" w:fill="C0C0C0"/>
      <w:spacing w:before="100" w:beforeAutospacing="1" w:after="100" w:afterAutospacing="1"/>
      <w:jc w:val="center"/>
      <w:textAlignment w:val="center"/>
    </w:pPr>
    <w:rPr>
      <w:b/>
      <w:bCs/>
      <w:sz w:val="24"/>
      <w:szCs w:val="24"/>
    </w:rPr>
  </w:style>
  <w:style w:type="paragraph" w:customStyle="1" w:styleId="xl33">
    <w:name w:val="xl33"/>
    <w:basedOn w:val="Normal"/>
    <w:uiPriority w:val="99"/>
    <w:rsid w:val="00806767"/>
    <w:pPr>
      <w:pBdr>
        <w:top w:val="single" w:sz="8" w:space="0" w:color="auto"/>
        <w:left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4">
    <w:name w:val="xl34"/>
    <w:basedOn w:val="Normal"/>
    <w:uiPriority w:val="99"/>
    <w:rsid w:val="00806767"/>
    <w:pPr>
      <w:pBdr>
        <w:top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5">
    <w:name w:val="xl35"/>
    <w:basedOn w:val="Normal"/>
    <w:uiPriority w:val="99"/>
    <w:rsid w:val="00806767"/>
    <w:pPr>
      <w:pBdr>
        <w:top w:val="single" w:sz="8" w:space="0" w:color="auto"/>
        <w:bottom w:val="single" w:sz="4" w:space="0" w:color="auto"/>
        <w:right w:val="single" w:sz="8" w:space="0" w:color="auto"/>
      </w:pBdr>
      <w:shd w:val="clear" w:color="auto" w:fill="C0C0C0"/>
      <w:spacing w:before="100" w:beforeAutospacing="1" w:after="100" w:afterAutospacing="1"/>
      <w:textAlignment w:val="top"/>
    </w:pPr>
    <w:rPr>
      <w:b/>
      <w:bCs/>
      <w:sz w:val="24"/>
      <w:szCs w:val="24"/>
    </w:rPr>
  </w:style>
  <w:style w:type="paragraph" w:customStyle="1" w:styleId="font5">
    <w:name w:val="font5"/>
    <w:basedOn w:val="Normal"/>
    <w:rsid w:val="00806767"/>
    <w:pPr>
      <w:spacing w:before="100" w:beforeAutospacing="1" w:after="100" w:afterAutospacing="1"/>
    </w:pPr>
    <w:rPr>
      <w:rFonts w:ascii="Tahoma" w:hAnsi="Tahoma" w:cs="Tahoma"/>
      <w:color w:val="000000"/>
      <w:sz w:val="16"/>
      <w:szCs w:val="16"/>
    </w:rPr>
  </w:style>
  <w:style w:type="paragraph" w:customStyle="1" w:styleId="font6">
    <w:name w:val="font6"/>
    <w:basedOn w:val="Normal"/>
    <w:rsid w:val="00806767"/>
    <w:pPr>
      <w:spacing w:before="100" w:beforeAutospacing="1" w:after="100" w:afterAutospacing="1"/>
    </w:pPr>
    <w:rPr>
      <w:rFonts w:ascii="Tahoma" w:hAnsi="Tahoma" w:cs="Tahoma"/>
      <w:b/>
      <w:bCs/>
      <w:color w:val="000000"/>
      <w:sz w:val="16"/>
      <w:szCs w:val="16"/>
    </w:rPr>
  </w:style>
  <w:style w:type="character" w:customStyle="1" w:styleId="CharChar11">
    <w:name w:val="Char Char11"/>
    <w:uiPriority w:val="99"/>
    <w:rsid w:val="00806767"/>
    <w:rPr>
      <w:sz w:val="22"/>
      <w:lang w:val="en-US" w:eastAsia="en-US"/>
    </w:rPr>
  </w:style>
  <w:style w:type="character" w:customStyle="1" w:styleId="CharChar3">
    <w:name w:val="Char Char3"/>
    <w:uiPriority w:val="99"/>
    <w:rsid w:val="00806767"/>
    <w:rPr>
      <w:rFonts w:ascii="Arial" w:hAnsi="Arial"/>
      <w:b/>
      <w:sz w:val="16"/>
    </w:rPr>
  </w:style>
  <w:style w:type="character" w:customStyle="1" w:styleId="CharChar2">
    <w:name w:val="Char Char2"/>
    <w:uiPriority w:val="99"/>
    <w:rsid w:val="00806767"/>
    <w:rPr>
      <w:b/>
      <w:sz w:val="18"/>
    </w:rPr>
  </w:style>
  <w:style w:type="character" w:customStyle="1" w:styleId="CharChar5">
    <w:name w:val="Char Char5"/>
    <w:uiPriority w:val="99"/>
    <w:rsid w:val="00806767"/>
    <w:rPr>
      <w:rFonts w:ascii="Arial" w:hAnsi="Arial"/>
      <w:b/>
      <w:sz w:val="16"/>
    </w:rPr>
  </w:style>
  <w:style w:type="character" w:customStyle="1" w:styleId="CharChar4">
    <w:name w:val="Char Char4"/>
    <w:uiPriority w:val="99"/>
    <w:rsid w:val="00806767"/>
    <w:rPr>
      <w:b/>
      <w:sz w:val="18"/>
    </w:rPr>
  </w:style>
  <w:style w:type="character" w:customStyle="1" w:styleId="CharChar7">
    <w:name w:val="Char Char7"/>
    <w:uiPriority w:val="99"/>
    <w:rsid w:val="00806767"/>
    <w:rPr>
      <w:rFonts w:ascii="Arial" w:hAnsi="Arial"/>
      <w:b/>
      <w:sz w:val="16"/>
    </w:rPr>
  </w:style>
  <w:style w:type="character" w:customStyle="1" w:styleId="CharChar6">
    <w:name w:val="Char Char6"/>
    <w:uiPriority w:val="99"/>
    <w:rsid w:val="00806767"/>
    <w:rPr>
      <w:b/>
      <w:sz w:val="18"/>
    </w:rPr>
  </w:style>
  <w:style w:type="character" w:customStyle="1" w:styleId="CharChar10">
    <w:name w:val="Char Char10"/>
    <w:uiPriority w:val="99"/>
    <w:rsid w:val="00806767"/>
    <w:rPr>
      <w:rFonts w:ascii="Arial" w:hAnsi="Arial"/>
      <w:b/>
      <w:sz w:val="16"/>
    </w:rPr>
  </w:style>
  <w:style w:type="character" w:customStyle="1" w:styleId="CharChar8">
    <w:name w:val="Char Char8"/>
    <w:uiPriority w:val="99"/>
    <w:rsid w:val="00806767"/>
    <w:rPr>
      <w:b/>
      <w:sz w:val="18"/>
    </w:rPr>
  </w:style>
  <w:style w:type="character" w:styleId="IntenseEmphasis">
    <w:name w:val="Intense Emphasis"/>
    <w:basedOn w:val="DefaultParagraphFont"/>
    <w:uiPriority w:val="21"/>
    <w:rsid w:val="00806767"/>
    <w:rPr>
      <w:b/>
    </w:rPr>
  </w:style>
  <w:style w:type="character" w:styleId="IntenseReference">
    <w:name w:val="Intense Reference"/>
    <w:basedOn w:val="DefaultParagraphFont"/>
    <w:uiPriority w:val="32"/>
    <w:rsid w:val="00806767"/>
    <w:rPr>
      <w:smallCaps/>
      <w:spacing w:val="5"/>
      <w:u w:val="single"/>
    </w:rPr>
  </w:style>
  <w:style w:type="character" w:styleId="BookTitle">
    <w:name w:val="Book Title"/>
    <w:basedOn w:val="DefaultParagraphFont"/>
    <w:uiPriority w:val="33"/>
    <w:qFormat/>
    <w:rsid w:val="00806767"/>
    <w:rPr>
      <w:i/>
      <w:smallCaps/>
      <w:spacing w:val="5"/>
    </w:rPr>
  </w:style>
  <w:style w:type="paragraph" w:customStyle="1" w:styleId="eqintable">
    <w:name w:val="eq in table"/>
    <w:basedOn w:val="TableText"/>
    <w:link w:val="eqintableChar"/>
    <w:autoRedefine/>
    <w:uiPriority w:val="99"/>
    <w:rsid w:val="00806767"/>
    <w:pPr>
      <w:keepNext/>
      <w:keepLines/>
      <w:spacing w:before="0" w:after="0"/>
      <w:jc w:val="center"/>
    </w:pPr>
    <w:rPr>
      <w:bCs/>
      <w:sz w:val="22"/>
      <w:szCs w:val="16"/>
    </w:rPr>
  </w:style>
  <w:style w:type="character" w:customStyle="1" w:styleId="eqintableChar">
    <w:name w:val="eq in table Char"/>
    <w:link w:val="eqintable"/>
    <w:uiPriority w:val="99"/>
    <w:locked/>
    <w:rsid w:val="00806767"/>
    <w:rPr>
      <w:rFonts w:ascii="Arial Narrow" w:hAnsi="Arial Narrow"/>
      <w:bCs/>
      <w:sz w:val="22"/>
      <w:szCs w:val="16"/>
    </w:rPr>
  </w:style>
  <w:style w:type="paragraph" w:styleId="BodyText20">
    <w:name w:val="Body Text 2"/>
    <w:basedOn w:val="Normal"/>
    <w:link w:val="BodyText2Char"/>
    <w:uiPriority w:val="99"/>
    <w:rsid w:val="00806767"/>
    <w:pPr>
      <w:spacing w:after="120" w:line="480" w:lineRule="auto"/>
    </w:pPr>
  </w:style>
  <w:style w:type="character" w:customStyle="1" w:styleId="BodyText2Char">
    <w:name w:val="Body Text 2 Char"/>
    <w:basedOn w:val="DefaultParagraphFont"/>
    <w:link w:val="BodyText20"/>
    <w:uiPriority w:val="99"/>
    <w:rsid w:val="00806767"/>
    <w:rPr>
      <w:sz w:val="22"/>
    </w:rPr>
  </w:style>
  <w:style w:type="paragraph" w:customStyle="1" w:styleId="NonsectionHeading2">
    <w:name w:val="Nonsection Heading 2"/>
    <w:basedOn w:val="Normal"/>
    <w:next w:val="Normal"/>
    <w:uiPriority w:val="99"/>
    <w:rsid w:val="00806767"/>
    <w:pPr>
      <w:ind w:left="720"/>
    </w:pPr>
    <w:rPr>
      <w:i/>
    </w:rPr>
  </w:style>
  <w:style w:type="paragraph" w:customStyle="1" w:styleId="Appendix1">
    <w:name w:val="Appendix 1"/>
    <w:basedOn w:val="Heading1"/>
    <w:uiPriority w:val="99"/>
    <w:rsid w:val="00806767"/>
    <w:pPr>
      <w:keepNext/>
      <w:keepLines/>
      <w:numPr>
        <w:numId w:val="0"/>
      </w:numPr>
      <w:pBdr>
        <w:bottom w:val="none" w:sz="0" w:space="0" w:color="auto"/>
      </w:pBdr>
      <w:spacing w:before="60"/>
    </w:pPr>
    <w:rPr>
      <w:color w:val="auto"/>
    </w:rPr>
  </w:style>
  <w:style w:type="paragraph" w:customStyle="1" w:styleId="Appendix2">
    <w:name w:val="Appendix 2"/>
    <w:uiPriority w:val="99"/>
    <w:rsid w:val="00806767"/>
    <w:pPr>
      <w:keepNext/>
      <w:keepLines/>
      <w:spacing w:before="60" w:after="180" w:line="264" w:lineRule="auto"/>
      <w:ind w:left="576" w:hanging="576"/>
    </w:pPr>
    <w:rPr>
      <w:rFonts w:ascii="Arial" w:hAnsi="Arial" w:cs="Arial"/>
      <w:b/>
      <w:bCs/>
      <w:sz w:val="22"/>
    </w:rPr>
  </w:style>
  <w:style w:type="paragraph" w:customStyle="1" w:styleId="Appendix3">
    <w:name w:val="Appendix 3"/>
    <w:basedOn w:val="Heading3"/>
    <w:next w:val="BodyText"/>
    <w:uiPriority w:val="99"/>
    <w:rsid w:val="00806767"/>
    <w:pPr>
      <w:keepLines/>
      <w:numPr>
        <w:ilvl w:val="0"/>
        <w:numId w:val="0"/>
      </w:numPr>
      <w:tabs>
        <w:tab w:val="num" w:pos="2160"/>
      </w:tabs>
      <w:ind w:left="2160" w:hanging="360"/>
    </w:pPr>
    <w:rPr>
      <w:rFonts w:cs="Arial"/>
      <w:bCs/>
      <w:iCs/>
      <w:kern w:val="28"/>
    </w:rPr>
  </w:style>
  <w:style w:type="paragraph" w:customStyle="1" w:styleId="Normal11pt">
    <w:name w:val="Normal 11pt"/>
    <w:basedOn w:val="Normal"/>
    <w:uiPriority w:val="99"/>
    <w:rsid w:val="00806767"/>
    <w:pPr>
      <w:widowControl w:val="0"/>
      <w:autoSpaceDE w:val="0"/>
      <w:autoSpaceDN w:val="0"/>
      <w:spacing w:before="180"/>
      <w:ind w:firstLine="720"/>
    </w:pPr>
  </w:style>
  <w:style w:type="character" w:customStyle="1" w:styleId="BodyTextChar2">
    <w:name w:val="Body Text Char2"/>
    <w:basedOn w:val="DefaultParagraphFont"/>
    <w:uiPriority w:val="99"/>
    <w:rsid w:val="00806767"/>
    <w:rPr>
      <w:rFonts w:cs="Times New Roman"/>
      <w:sz w:val="22"/>
      <w:lang w:val="en-US" w:eastAsia="en-US" w:bidi="ar-SA"/>
    </w:rPr>
  </w:style>
  <w:style w:type="paragraph" w:customStyle="1" w:styleId="Footnote">
    <w:name w:val="Footnote"/>
    <w:basedOn w:val="Footer"/>
    <w:uiPriority w:val="99"/>
    <w:rsid w:val="00806767"/>
    <w:pPr>
      <w:pBdr>
        <w:top w:val="single" w:sz="8" w:space="1" w:color="auto"/>
      </w:pBdr>
      <w:spacing w:line="264" w:lineRule="auto"/>
    </w:pPr>
    <w:rPr>
      <w:color w:val="auto"/>
      <w:sz w:val="16"/>
    </w:rPr>
  </w:style>
  <w:style w:type="character" w:customStyle="1" w:styleId="Heading1Char1">
    <w:name w:val="Heading 1 Char1"/>
    <w:basedOn w:val="DefaultParagraphFont"/>
    <w:uiPriority w:val="99"/>
    <w:rsid w:val="00806767"/>
    <w:rPr>
      <w:rFonts w:ascii="Arial Bold" w:hAnsi="Arial Bold" w:cs="Arial"/>
      <w:b/>
      <w:kern w:val="28"/>
      <w:sz w:val="28"/>
      <w:lang w:val="en-US" w:eastAsia="en-US" w:bidi="ar-SA"/>
    </w:rPr>
  </w:style>
  <w:style w:type="character" w:customStyle="1" w:styleId="Heading2Char1">
    <w:name w:val="Heading 2 Char1"/>
    <w:basedOn w:val="Heading1Char1"/>
    <w:uiPriority w:val="99"/>
    <w:rsid w:val="00806767"/>
    <w:rPr>
      <w:rFonts w:ascii="Arial Bold" w:hAnsi="Arial Bold" w:cs="Arial"/>
      <w:b/>
      <w:bCs/>
      <w:kern w:val="28"/>
      <w:sz w:val="24"/>
      <w:lang w:val="en-US" w:eastAsia="en-US" w:bidi="ar-SA"/>
    </w:rPr>
  </w:style>
  <w:style w:type="character" w:customStyle="1" w:styleId="Heading3Char2">
    <w:name w:val="Heading 3 Char2"/>
    <w:basedOn w:val="Heading2Char1"/>
    <w:uiPriority w:val="99"/>
    <w:rsid w:val="00806767"/>
    <w:rPr>
      <w:rFonts w:ascii="Arial Bold" w:hAnsi="Arial Bold" w:cs="Arial"/>
      <w:b/>
      <w:bCs/>
      <w:iCs/>
      <w:kern w:val="28"/>
      <w:sz w:val="22"/>
      <w:lang w:val="en-US" w:eastAsia="en-US" w:bidi="ar-SA"/>
    </w:rPr>
  </w:style>
  <w:style w:type="character" w:customStyle="1" w:styleId="abbr">
    <w:name w:val="abbr"/>
    <w:basedOn w:val="DefaultParagraphFont"/>
    <w:uiPriority w:val="99"/>
    <w:rsid w:val="00806767"/>
    <w:rPr>
      <w:rFonts w:cs="Times New Roman"/>
    </w:rPr>
  </w:style>
  <w:style w:type="character" w:customStyle="1" w:styleId="tablefootnoteChar">
    <w:name w:val="table footnote Char"/>
    <w:basedOn w:val="DefaultParagraphFont"/>
    <w:link w:val="tablefootnote"/>
    <w:uiPriority w:val="99"/>
    <w:locked/>
    <w:rsid w:val="00806767"/>
    <w:rPr>
      <w:sz w:val="16"/>
    </w:rPr>
  </w:style>
  <w:style w:type="paragraph" w:customStyle="1" w:styleId="xl36">
    <w:name w:val="xl36"/>
    <w:basedOn w:val="Normal"/>
    <w:uiPriority w:val="99"/>
    <w:rsid w:val="00806767"/>
    <w:pPr>
      <w:pBdr>
        <w:bottom w:val="single" w:sz="8" w:space="0" w:color="auto"/>
        <w:right w:val="single" w:sz="8" w:space="0" w:color="auto"/>
      </w:pBdr>
      <w:shd w:val="clear" w:color="auto" w:fill="FFFFFF"/>
      <w:spacing w:before="100" w:beforeAutospacing="1" w:after="100" w:afterAutospacing="1"/>
      <w:jc w:val="right"/>
    </w:pPr>
    <w:rPr>
      <w:b/>
      <w:bCs/>
      <w:sz w:val="18"/>
      <w:szCs w:val="18"/>
    </w:rPr>
  </w:style>
  <w:style w:type="paragraph" w:customStyle="1" w:styleId="xl37">
    <w:name w:val="xl37"/>
    <w:basedOn w:val="Normal"/>
    <w:uiPriority w:val="99"/>
    <w:rsid w:val="00806767"/>
    <w:pPr>
      <w:pBdr>
        <w:top w:val="single" w:sz="8" w:space="0" w:color="auto"/>
        <w:bottom w:val="single" w:sz="8" w:space="0" w:color="auto"/>
        <w:right w:val="single" w:sz="8" w:space="0" w:color="auto"/>
      </w:pBdr>
      <w:spacing w:before="100" w:beforeAutospacing="1" w:after="100" w:afterAutospacing="1"/>
    </w:pPr>
    <w:rPr>
      <w:sz w:val="18"/>
      <w:szCs w:val="18"/>
    </w:rPr>
  </w:style>
  <w:style w:type="paragraph" w:customStyle="1" w:styleId="xl38">
    <w:name w:val="xl38"/>
    <w:basedOn w:val="Normal"/>
    <w:uiPriority w:val="99"/>
    <w:rsid w:val="00806767"/>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39">
    <w:name w:val="xl39"/>
    <w:basedOn w:val="Normal"/>
    <w:uiPriority w:val="99"/>
    <w:rsid w:val="00806767"/>
    <w:pPr>
      <w:pBdr>
        <w:bottom w:val="single" w:sz="8" w:space="0" w:color="auto"/>
        <w:right w:val="single" w:sz="8" w:space="0" w:color="auto"/>
      </w:pBdr>
      <w:spacing w:before="100" w:beforeAutospacing="1" w:after="100" w:afterAutospacing="1"/>
    </w:pPr>
    <w:rPr>
      <w:sz w:val="18"/>
      <w:szCs w:val="18"/>
    </w:rPr>
  </w:style>
  <w:style w:type="paragraph" w:customStyle="1" w:styleId="xl40">
    <w:name w:val="xl40"/>
    <w:basedOn w:val="Normal"/>
    <w:uiPriority w:val="99"/>
    <w:rsid w:val="00806767"/>
    <w:pPr>
      <w:pBdr>
        <w:bottom w:val="single" w:sz="8" w:space="0" w:color="auto"/>
        <w:right w:val="single" w:sz="8" w:space="0" w:color="auto"/>
      </w:pBdr>
      <w:spacing w:before="100" w:beforeAutospacing="1" w:after="100" w:afterAutospacing="1"/>
      <w:jc w:val="right"/>
    </w:pPr>
    <w:rPr>
      <w:sz w:val="18"/>
      <w:szCs w:val="18"/>
    </w:rPr>
  </w:style>
  <w:style w:type="paragraph" w:customStyle="1" w:styleId="xl41">
    <w:name w:val="xl41"/>
    <w:basedOn w:val="Normal"/>
    <w:uiPriority w:val="99"/>
    <w:rsid w:val="00806767"/>
    <w:pPr>
      <w:pBdr>
        <w:bottom w:val="single" w:sz="8" w:space="0" w:color="auto"/>
        <w:right w:val="single" w:sz="8" w:space="0" w:color="auto"/>
      </w:pBdr>
      <w:spacing w:before="100" w:beforeAutospacing="1" w:after="100" w:afterAutospacing="1"/>
    </w:pPr>
    <w:rPr>
      <w:b/>
      <w:bCs/>
      <w:sz w:val="18"/>
      <w:szCs w:val="18"/>
    </w:rPr>
  </w:style>
  <w:style w:type="paragraph" w:customStyle="1" w:styleId="xl42">
    <w:name w:val="xl42"/>
    <w:basedOn w:val="Normal"/>
    <w:uiPriority w:val="99"/>
    <w:rsid w:val="00806767"/>
    <w:pPr>
      <w:pBdr>
        <w:bottom w:val="single" w:sz="8" w:space="0" w:color="auto"/>
        <w:right w:val="single" w:sz="8" w:space="0" w:color="auto"/>
      </w:pBdr>
      <w:spacing w:before="100" w:beforeAutospacing="1" w:after="100" w:afterAutospacing="1"/>
      <w:jc w:val="right"/>
    </w:pPr>
    <w:rPr>
      <w:b/>
      <w:bCs/>
      <w:sz w:val="18"/>
      <w:szCs w:val="18"/>
    </w:rPr>
  </w:style>
  <w:style w:type="paragraph" w:customStyle="1" w:styleId="xl43">
    <w:name w:val="xl43"/>
    <w:basedOn w:val="Normal"/>
    <w:uiPriority w:val="99"/>
    <w:rsid w:val="00806767"/>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44">
    <w:name w:val="xl44"/>
    <w:basedOn w:val="Normal"/>
    <w:uiPriority w:val="99"/>
    <w:rsid w:val="00806767"/>
    <w:pPr>
      <w:pBdr>
        <w:bottom w:val="single" w:sz="8" w:space="0" w:color="auto"/>
        <w:right w:val="single" w:sz="8" w:space="0" w:color="auto"/>
      </w:pBdr>
      <w:spacing w:before="100" w:beforeAutospacing="1" w:after="100" w:afterAutospacing="1"/>
      <w:jc w:val="right"/>
    </w:pPr>
    <w:rPr>
      <w:sz w:val="18"/>
      <w:szCs w:val="18"/>
    </w:rPr>
  </w:style>
  <w:style w:type="paragraph" w:customStyle="1" w:styleId="xl45">
    <w:name w:val="xl45"/>
    <w:basedOn w:val="Normal"/>
    <w:uiPriority w:val="99"/>
    <w:rsid w:val="00806767"/>
    <w:pPr>
      <w:pBdr>
        <w:bottom w:val="single" w:sz="8" w:space="0" w:color="auto"/>
        <w:right w:val="single" w:sz="8" w:space="0" w:color="auto"/>
      </w:pBdr>
      <w:spacing w:before="100" w:beforeAutospacing="1" w:after="100" w:afterAutospacing="1"/>
      <w:jc w:val="right"/>
    </w:pPr>
    <w:rPr>
      <w:sz w:val="18"/>
      <w:szCs w:val="18"/>
    </w:rPr>
  </w:style>
  <w:style w:type="paragraph" w:customStyle="1" w:styleId="xl46">
    <w:name w:val="xl46"/>
    <w:basedOn w:val="Normal"/>
    <w:uiPriority w:val="99"/>
    <w:rsid w:val="00806767"/>
    <w:pPr>
      <w:pBdr>
        <w:left w:val="single" w:sz="8" w:space="0" w:color="auto"/>
        <w:bottom w:val="single" w:sz="8" w:space="0" w:color="auto"/>
        <w:right w:val="single" w:sz="8" w:space="0" w:color="auto"/>
      </w:pBdr>
      <w:spacing w:before="100" w:beforeAutospacing="1" w:after="100" w:afterAutospacing="1"/>
    </w:pPr>
    <w:rPr>
      <w:b/>
      <w:bCs/>
      <w:sz w:val="18"/>
      <w:szCs w:val="18"/>
    </w:rPr>
  </w:style>
  <w:style w:type="paragraph" w:customStyle="1" w:styleId="xl47">
    <w:name w:val="xl47"/>
    <w:basedOn w:val="Normal"/>
    <w:uiPriority w:val="99"/>
    <w:rsid w:val="00806767"/>
    <w:pPr>
      <w:pBdr>
        <w:bottom w:val="single" w:sz="8" w:space="0" w:color="auto"/>
        <w:right w:val="single" w:sz="8" w:space="0" w:color="auto"/>
      </w:pBdr>
      <w:spacing w:before="100" w:beforeAutospacing="1" w:after="100" w:afterAutospacing="1"/>
    </w:pPr>
    <w:rPr>
      <w:b/>
      <w:bCs/>
      <w:i/>
      <w:iCs/>
      <w:sz w:val="18"/>
      <w:szCs w:val="18"/>
    </w:rPr>
  </w:style>
  <w:style w:type="paragraph" w:customStyle="1" w:styleId="xl48">
    <w:name w:val="xl48"/>
    <w:basedOn w:val="Normal"/>
    <w:uiPriority w:val="99"/>
    <w:rsid w:val="00806767"/>
    <w:pPr>
      <w:pBdr>
        <w:top w:val="single" w:sz="8" w:space="0" w:color="auto"/>
        <w:left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49">
    <w:name w:val="xl49"/>
    <w:basedOn w:val="Normal"/>
    <w:uiPriority w:val="99"/>
    <w:rsid w:val="00806767"/>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0">
    <w:name w:val="xl50"/>
    <w:basedOn w:val="Normal"/>
    <w:uiPriority w:val="99"/>
    <w:rsid w:val="00806767"/>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1">
    <w:name w:val="xl51"/>
    <w:basedOn w:val="Normal"/>
    <w:uiPriority w:val="99"/>
    <w:rsid w:val="00806767"/>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jc w:val="right"/>
    </w:pPr>
    <w:rPr>
      <w:sz w:val="18"/>
      <w:szCs w:val="18"/>
    </w:rPr>
  </w:style>
  <w:style w:type="paragraph" w:customStyle="1" w:styleId="xl52">
    <w:name w:val="xl52"/>
    <w:basedOn w:val="Normal"/>
    <w:uiPriority w:val="99"/>
    <w:rsid w:val="00806767"/>
    <w:pPr>
      <w:pBdr>
        <w:bottom w:val="single" w:sz="8" w:space="0" w:color="auto"/>
        <w:right w:val="single" w:sz="8" w:space="0" w:color="auto"/>
      </w:pBdr>
      <w:spacing w:before="100" w:beforeAutospacing="1" w:after="100" w:afterAutospacing="1"/>
      <w:jc w:val="right"/>
    </w:pPr>
    <w:rPr>
      <w:i/>
      <w:iCs/>
      <w:sz w:val="18"/>
      <w:szCs w:val="18"/>
    </w:rPr>
  </w:style>
  <w:style w:type="paragraph" w:customStyle="1" w:styleId="xl53">
    <w:name w:val="xl53"/>
    <w:basedOn w:val="Normal"/>
    <w:uiPriority w:val="99"/>
    <w:rsid w:val="00806767"/>
    <w:pPr>
      <w:pBdr>
        <w:top w:val="single" w:sz="8" w:space="0" w:color="auto"/>
        <w:left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4">
    <w:name w:val="xl54"/>
    <w:basedOn w:val="Normal"/>
    <w:uiPriority w:val="99"/>
    <w:rsid w:val="00806767"/>
    <w:pPr>
      <w:pBdr>
        <w:top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5">
    <w:name w:val="xl55"/>
    <w:basedOn w:val="Normal"/>
    <w:uiPriority w:val="99"/>
    <w:rsid w:val="00806767"/>
    <w:pPr>
      <w:pBdr>
        <w:top w:val="single" w:sz="8" w:space="0" w:color="auto"/>
        <w:bottom w:val="single" w:sz="8" w:space="0" w:color="auto"/>
        <w:right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6">
    <w:name w:val="xl56"/>
    <w:basedOn w:val="Normal"/>
    <w:uiPriority w:val="99"/>
    <w:rsid w:val="00806767"/>
    <w:pPr>
      <w:pBdr>
        <w:top w:val="single" w:sz="8" w:space="0" w:color="auto"/>
        <w:left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7">
    <w:name w:val="xl57"/>
    <w:basedOn w:val="Normal"/>
    <w:uiPriority w:val="99"/>
    <w:rsid w:val="00806767"/>
    <w:pPr>
      <w:pBdr>
        <w:left w:val="single" w:sz="8" w:space="0" w:color="auto"/>
        <w:bottom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8">
    <w:name w:val="xl58"/>
    <w:basedOn w:val="Normal"/>
    <w:uiPriority w:val="99"/>
    <w:rsid w:val="00806767"/>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59">
    <w:name w:val="xl59"/>
    <w:basedOn w:val="Normal"/>
    <w:uiPriority w:val="99"/>
    <w:rsid w:val="00806767"/>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0">
    <w:name w:val="xl60"/>
    <w:basedOn w:val="Normal"/>
    <w:uiPriority w:val="99"/>
    <w:rsid w:val="00806767"/>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1">
    <w:name w:val="xl61"/>
    <w:basedOn w:val="Normal"/>
    <w:uiPriority w:val="99"/>
    <w:rsid w:val="00806767"/>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2">
    <w:name w:val="xl62"/>
    <w:basedOn w:val="Normal"/>
    <w:uiPriority w:val="99"/>
    <w:rsid w:val="00806767"/>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3">
    <w:name w:val="xl63"/>
    <w:basedOn w:val="Normal"/>
    <w:uiPriority w:val="99"/>
    <w:rsid w:val="00806767"/>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4">
    <w:name w:val="xl64"/>
    <w:basedOn w:val="Normal"/>
    <w:uiPriority w:val="99"/>
    <w:rsid w:val="00806767"/>
    <w:pPr>
      <w:pBdr>
        <w:top w:val="single" w:sz="8" w:space="0" w:color="auto"/>
        <w:left w:val="single" w:sz="8" w:space="0" w:color="auto"/>
        <w:bottom w:val="single" w:sz="8" w:space="0" w:color="auto"/>
      </w:pBdr>
      <w:spacing w:before="100" w:beforeAutospacing="1" w:after="100" w:afterAutospacing="1"/>
    </w:pPr>
    <w:rPr>
      <w:i/>
      <w:iCs/>
      <w:sz w:val="18"/>
      <w:szCs w:val="18"/>
    </w:rPr>
  </w:style>
  <w:style w:type="paragraph" w:customStyle="1" w:styleId="xl65">
    <w:name w:val="xl65"/>
    <w:basedOn w:val="Normal"/>
    <w:uiPriority w:val="99"/>
    <w:rsid w:val="00806767"/>
    <w:pPr>
      <w:pBdr>
        <w:top w:val="single" w:sz="8" w:space="0" w:color="auto"/>
        <w:bottom w:val="single" w:sz="8" w:space="0" w:color="auto"/>
      </w:pBdr>
      <w:spacing w:before="100" w:beforeAutospacing="1" w:after="100" w:afterAutospacing="1"/>
    </w:pPr>
    <w:rPr>
      <w:rFonts w:ascii="Arial" w:hAnsi="Arial" w:cs="Arial"/>
      <w:i/>
      <w:iCs/>
      <w:sz w:val="24"/>
      <w:szCs w:val="24"/>
    </w:rPr>
  </w:style>
  <w:style w:type="paragraph" w:customStyle="1" w:styleId="xl66">
    <w:name w:val="xl66"/>
    <w:basedOn w:val="Normal"/>
    <w:uiPriority w:val="99"/>
    <w:rsid w:val="00806767"/>
    <w:pPr>
      <w:pBdr>
        <w:top w:val="single" w:sz="8" w:space="0" w:color="auto"/>
        <w:bottom w:val="single" w:sz="8" w:space="0" w:color="auto"/>
        <w:right w:val="single" w:sz="8" w:space="0" w:color="auto"/>
      </w:pBdr>
      <w:spacing w:before="100" w:beforeAutospacing="1" w:after="100" w:afterAutospacing="1"/>
    </w:pPr>
    <w:rPr>
      <w:rFonts w:ascii="Arial" w:hAnsi="Arial" w:cs="Arial"/>
      <w:i/>
      <w:iCs/>
      <w:sz w:val="24"/>
      <w:szCs w:val="24"/>
    </w:rPr>
  </w:style>
  <w:style w:type="paragraph" w:customStyle="1" w:styleId="TableTex">
    <w:name w:val="Table Tex"/>
    <w:basedOn w:val="TableText"/>
    <w:uiPriority w:val="99"/>
    <w:rsid w:val="00806767"/>
    <w:pPr>
      <w:keepNext/>
      <w:keepLines/>
      <w:spacing w:before="0" w:after="0"/>
    </w:pPr>
    <w:rPr>
      <w:bCs/>
    </w:rPr>
  </w:style>
  <w:style w:type="paragraph" w:customStyle="1" w:styleId="Headnig2">
    <w:name w:val="Headnig 2"/>
    <w:basedOn w:val="BodyText"/>
    <w:uiPriority w:val="99"/>
    <w:rsid w:val="00806767"/>
    <w:pPr>
      <w:tabs>
        <w:tab w:val="left" w:pos="720"/>
        <w:tab w:val="left" w:pos="1080"/>
        <w:tab w:val="left" w:pos="1440"/>
        <w:tab w:val="left" w:pos="1800"/>
      </w:tabs>
      <w:spacing w:after="0"/>
      <w:ind w:firstLine="720"/>
    </w:pPr>
  </w:style>
  <w:style w:type="paragraph" w:customStyle="1" w:styleId="TableSubtitlwe">
    <w:name w:val="TableSubtitlwe"/>
    <w:basedOn w:val="TableSubtitle"/>
    <w:uiPriority w:val="99"/>
    <w:rsid w:val="00806767"/>
    <w:rPr>
      <w:rFonts w:ascii="Times New Roman" w:hAnsi="Times New Roman" w:cs="Times New Roman"/>
    </w:rPr>
  </w:style>
  <w:style w:type="paragraph" w:styleId="IndexHeading">
    <w:name w:val="index heading"/>
    <w:basedOn w:val="Normal"/>
    <w:next w:val="Index1"/>
    <w:uiPriority w:val="99"/>
    <w:rsid w:val="00806767"/>
    <w:rPr>
      <w:rFonts w:ascii="Arial" w:hAnsi="Arial" w:cs="Arial"/>
      <w:b/>
      <w:bCs/>
    </w:rPr>
  </w:style>
  <w:style w:type="character" w:customStyle="1" w:styleId="BodyTextChar1">
    <w:name w:val="Body Text Char1"/>
    <w:basedOn w:val="DefaultParagraphFont"/>
    <w:uiPriority w:val="99"/>
    <w:rsid w:val="00806767"/>
    <w:rPr>
      <w:rFonts w:cs="Times New Roman"/>
      <w:sz w:val="22"/>
      <w:lang w:val="en-US" w:eastAsia="en-US" w:bidi="ar-SA"/>
    </w:rPr>
  </w:style>
  <w:style w:type="character" w:customStyle="1" w:styleId="Heading3Char1">
    <w:name w:val="Heading 3 Char1"/>
    <w:basedOn w:val="DefaultParagraphFont"/>
    <w:uiPriority w:val="99"/>
    <w:rsid w:val="00806767"/>
    <w:rPr>
      <w:rFonts w:ascii="Arial Bold" w:hAnsi="Arial Bold" w:cs="Arial"/>
      <w:b/>
      <w:bCs/>
      <w:iCs/>
      <w:kern w:val="28"/>
      <w:sz w:val="22"/>
      <w:lang w:val="en-US" w:eastAsia="en-US" w:bidi="ar-SA"/>
    </w:rPr>
  </w:style>
  <w:style w:type="character" w:customStyle="1" w:styleId="CharChar9">
    <w:name w:val="Char Char9"/>
    <w:basedOn w:val="DefaultParagraphFont"/>
    <w:uiPriority w:val="99"/>
    <w:rsid w:val="00806767"/>
    <w:rPr>
      <w:rFonts w:cs="Times New Roman"/>
      <w:b/>
      <w:sz w:val="18"/>
      <w:szCs w:val="18"/>
      <w:lang w:val="en-US" w:eastAsia="en-US" w:bidi="ar-SA"/>
    </w:rPr>
  </w:style>
  <w:style w:type="paragraph" w:customStyle="1" w:styleId="BodyText0">
    <w:name w:val="Body Text'"/>
    <w:basedOn w:val="ListBullet"/>
    <w:uiPriority w:val="99"/>
    <w:rsid w:val="00806767"/>
    <w:pPr>
      <w:tabs>
        <w:tab w:val="clear" w:pos="360"/>
      </w:tabs>
      <w:ind w:left="720" w:firstLine="0"/>
    </w:pPr>
  </w:style>
  <w:style w:type="paragraph" w:customStyle="1" w:styleId="TableSubtitle0">
    <w:name w:val="Table Subtitle"/>
    <w:basedOn w:val="Normal"/>
    <w:autoRedefine/>
    <w:uiPriority w:val="99"/>
    <w:qFormat/>
    <w:rsid w:val="00806767"/>
    <w:pPr>
      <w:keepNext/>
      <w:framePr w:hSpace="180" w:wrap="around" w:vAnchor="text" w:hAnchor="text" w:y="1"/>
      <w:spacing w:after="0"/>
      <w:suppressOverlap/>
      <w:jc w:val="center"/>
    </w:pPr>
    <w:rPr>
      <w:rFonts w:ascii="Arial Narrow" w:hAnsi="Arial Narrow"/>
      <w:b/>
      <w:bCs/>
      <w:color w:val="FFFFFF"/>
      <w:sz w:val="20"/>
    </w:rPr>
  </w:style>
  <w:style w:type="paragraph" w:styleId="Date">
    <w:name w:val="Date"/>
    <w:basedOn w:val="Normal"/>
    <w:next w:val="Normal"/>
    <w:link w:val="DateChar"/>
    <w:uiPriority w:val="99"/>
    <w:rsid w:val="00806767"/>
  </w:style>
  <w:style w:type="character" w:customStyle="1" w:styleId="DateChar">
    <w:name w:val="Date Char"/>
    <w:basedOn w:val="DefaultParagraphFont"/>
    <w:link w:val="Date"/>
    <w:uiPriority w:val="99"/>
    <w:rsid w:val="00806767"/>
    <w:rPr>
      <w:sz w:val="22"/>
    </w:rPr>
  </w:style>
  <w:style w:type="paragraph" w:customStyle="1" w:styleId="4">
    <w:name w:val="4"/>
    <w:basedOn w:val="Heading3"/>
    <w:uiPriority w:val="99"/>
    <w:rsid w:val="00806767"/>
    <w:pPr>
      <w:keepLines/>
      <w:numPr>
        <w:ilvl w:val="0"/>
        <w:numId w:val="0"/>
      </w:numPr>
      <w:tabs>
        <w:tab w:val="num" w:pos="2160"/>
      </w:tabs>
      <w:ind w:left="2160" w:hanging="180"/>
    </w:pPr>
    <w:rPr>
      <w:rFonts w:cs="Arial"/>
      <w:bCs/>
      <w:iCs/>
      <w:kern w:val="28"/>
    </w:rPr>
  </w:style>
  <w:style w:type="paragraph" w:customStyle="1" w:styleId="ES1">
    <w:name w:val="ES 1"/>
    <w:next w:val="BodyText"/>
    <w:uiPriority w:val="99"/>
    <w:rsid w:val="00806767"/>
    <w:rPr>
      <w:rFonts w:ascii="Arial" w:hAnsi="Arial" w:cs="Arial"/>
      <w:b/>
      <w:sz w:val="32"/>
      <w:szCs w:val="28"/>
    </w:rPr>
  </w:style>
  <w:style w:type="paragraph" w:customStyle="1" w:styleId="ES2">
    <w:name w:val="ES 2"/>
    <w:next w:val="BodyText"/>
    <w:uiPriority w:val="99"/>
    <w:rsid w:val="00806767"/>
    <w:pPr>
      <w:ind w:left="720"/>
    </w:pPr>
    <w:rPr>
      <w:rFonts w:ascii="Arial" w:hAnsi="Arial" w:cs="Arial"/>
      <w:b/>
      <w:sz w:val="24"/>
      <w:szCs w:val="24"/>
    </w:rPr>
  </w:style>
  <w:style w:type="paragraph" w:customStyle="1" w:styleId="ES3">
    <w:name w:val="ES 3"/>
    <w:next w:val="BodyText"/>
    <w:uiPriority w:val="99"/>
    <w:rsid w:val="00806767"/>
    <w:rPr>
      <w:rFonts w:ascii="Arial" w:hAnsi="Arial" w:cs="Arial"/>
      <w:b/>
      <w:sz w:val="22"/>
    </w:rPr>
  </w:style>
  <w:style w:type="paragraph" w:customStyle="1" w:styleId="Glossary1">
    <w:name w:val="_Glossary1"/>
    <w:basedOn w:val="BodyText"/>
    <w:semiHidden/>
    <w:rsid w:val="00806767"/>
    <w:pPr>
      <w:tabs>
        <w:tab w:val="left" w:pos="720"/>
        <w:tab w:val="left" w:pos="1080"/>
        <w:tab w:val="left" w:pos="1440"/>
        <w:tab w:val="left" w:pos="1800"/>
      </w:tabs>
      <w:spacing w:after="0"/>
      <w:ind w:firstLine="720"/>
    </w:pPr>
    <w:rPr>
      <w:rFonts w:ascii="Arial" w:hAnsi="Arial" w:cs="Arial"/>
      <w:b/>
      <w:bCs/>
      <w:i/>
      <w:iCs/>
      <w:color w:val="008000"/>
      <w:sz w:val="20"/>
      <w:szCs w:val="24"/>
    </w:rPr>
  </w:style>
  <w:style w:type="character" w:customStyle="1" w:styleId="CharChar12">
    <w:name w:val="Char Char12"/>
    <w:uiPriority w:val="99"/>
    <w:rsid w:val="00806767"/>
    <w:rPr>
      <w:rFonts w:ascii="Arial" w:hAnsi="Arial"/>
      <w:b/>
      <w:sz w:val="16"/>
    </w:rPr>
  </w:style>
  <w:style w:type="character" w:customStyle="1" w:styleId="TableTitleChar1">
    <w:name w:val="Table Title Char1"/>
    <w:uiPriority w:val="99"/>
    <w:rsid w:val="00806767"/>
    <w:rPr>
      <w:rFonts w:ascii="Arial Bold" w:hAnsi="Arial Bold"/>
      <w:sz w:val="22"/>
    </w:rPr>
  </w:style>
  <w:style w:type="paragraph" w:customStyle="1" w:styleId="Equation1">
    <w:name w:val="Equation1"/>
    <w:basedOn w:val="BodyText"/>
    <w:uiPriority w:val="99"/>
    <w:rsid w:val="00806767"/>
    <w:pPr>
      <w:tabs>
        <w:tab w:val="left" w:pos="720"/>
        <w:tab w:val="left" w:pos="1080"/>
        <w:tab w:val="left" w:pos="1440"/>
        <w:tab w:val="left" w:pos="1800"/>
      </w:tabs>
      <w:spacing w:after="240"/>
      <w:ind w:firstLine="720"/>
      <w:jc w:val="center"/>
    </w:pPr>
  </w:style>
  <w:style w:type="paragraph" w:customStyle="1" w:styleId="source1">
    <w:name w:val="source1"/>
    <w:basedOn w:val="BodyText"/>
    <w:uiPriority w:val="99"/>
    <w:rsid w:val="00806767"/>
    <w:pPr>
      <w:tabs>
        <w:tab w:val="left" w:pos="720"/>
        <w:tab w:val="left" w:pos="1080"/>
        <w:tab w:val="left" w:pos="1440"/>
        <w:tab w:val="left" w:pos="1800"/>
      </w:tabs>
      <w:spacing w:after="0"/>
      <w:ind w:firstLine="720"/>
    </w:pPr>
  </w:style>
  <w:style w:type="paragraph" w:customStyle="1" w:styleId="DocumentTitle1">
    <w:name w:val="Document Title1"/>
    <w:basedOn w:val="Normal"/>
    <w:autoRedefine/>
    <w:uiPriority w:val="99"/>
    <w:rsid w:val="00806767"/>
    <w:rPr>
      <w:rFonts w:ascii="Arial" w:hAnsi="Arial"/>
      <w:b/>
      <w:sz w:val="28"/>
    </w:rPr>
  </w:style>
  <w:style w:type="paragraph" w:customStyle="1" w:styleId="FigureFootnoteText1">
    <w:name w:val="Figure Footnote Text1"/>
    <w:basedOn w:val="FootnoteText"/>
    <w:semiHidden/>
    <w:rsid w:val="00806767"/>
    <w:pPr>
      <w:ind w:left="403" w:right="288" w:hanging="115"/>
    </w:pPr>
  </w:style>
  <w:style w:type="paragraph" w:customStyle="1" w:styleId="FigureSource1">
    <w:name w:val="Figure Source1"/>
    <w:basedOn w:val="Normal"/>
    <w:semiHidden/>
    <w:rsid w:val="00806767"/>
    <w:pPr>
      <w:keepNext/>
      <w:keepLines/>
      <w:pBdr>
        <w:top w:val="single" w:sz="4" w:space="1" w:color="auto"/>
        <w:left w:val="single" w:sz="4" w:space="4" w:color="auto"/>
        <w:bottom w:val="single" w:sz="4" w:space="1" w:color="auto"/>
        <w:right w:val="single" w:sz="4" w:space="4" w:color="auto"/>
      </w:pBdr>
      <w:tabs>
        <w:tab w:val="right" w:pos="10080"/>
      </w:tabs>
    </w:pPr>
    <w:rPr>
      <w:bCs/>
      <w:i/>
      <w:iCs/>
      <w:sz w:val="18"/>
      <w:szCs w:val="24"/>
    </w:rPr>
  </w:style>
  <w:style w:type="paragraph" w:customStyle="1" w:styleId="Level11">
    <w:name w:val="Level 11"/>
    <w:basedOn w:val="Normal"/>
    <w:uiPriority w:val="99"/>
    <w:rsid w:val="00806767"/>
    <w:pPr>
      <w:outlineLvl w:val="0"/>
    </w:pPr>
  </w:style>
  <w:style w:type="paragraph" w:customStyle="1" w:styleId="Level21">
    <w:name w:val="Level 21"/>
    <w:basedOn w:val="Normal"/>
    <w:uiPriority w:val="99"/>
    <w:rsid w:val="00806767"/>
    <w:pPr>
      <w:outlineLvl w:val="1"/>
    </w:pPr>
  </w:style>
  <w:style w:type="paragraph" w:customStyle="1" w:styleId="Level31">
    <w:name w:val="Level 31"/>
    <w:basedOn w:val="Normal"/>
    <w:uiPriority w:val="99"/>
    <w:rsid w:val="00806767"/>
    <w:pPr>
      <w:outlineLvl w:val="2"/>
    </w:pPr>
  </w:style>
  <w:style w:type="paragraph" w:customStyle="1" w:styleId="Level41">
    <w:name w:val="Level 41"/>
    <w:basedOn w:val="Normal"/>
    <w:uiPriority w:val="99"/>
    <w:rsid w:val="00806767"/>
    <w:pPr>
      <w:outlineLvl w:val="3"/>
    </w:pPr>
  </w:style>
  <w:style w:type="paragraph" w:customStyle="1" w:styleId="Level51">
    <w:name w:val="Level 51"/>
    <w:basedOn w:val="Normal"/>
    <w:uiPriority w:val="99"/>
    <w:rsid w:val="00806767"/>
    <w:pPr>
      <w:outlineLvl w:val="4"/>
    </w:pPr>
  </w:style>
  <w:style w:type="character" w:customStyle="1" w:styleId="CharChar13">
    <w:name w:val="Char Char13"/>
    <w:uiPriority w:val="99"/>
    <w:rsid w:val="00806767"/>
    <w:rPr>
      <w:b/>
      <w:sz w:val="18"/>
    </w:rPr>
  </w:style>
  <w:style w:type="paragraph" w:customStyle="1" w:styleId="Reference1">
    <w:name w:val="Reference1"/>
    <w:basedOn w:val="BodyText"/>
    <w:semiHidden/>
    <w:rsid w:val="00806767"/>
    <w:pPr>
      <w:tabs>
        <w:tab w:val="num" w:pos="720"/>
        <w:tab w:val="left" w:pos="1080"/>
        <w:tab w:val="left" w:pos="1800"/>
      </w:tabs>
      <w:spacing w:after="0"/>
      <w:ind w:left="720" w:hanging="720"/>
    </w:pPr>
  </w:style>
  <w:style w:type="paragraph" w:customStyle="1" w:styleId="Table1">
    <w:name w:val="Table1"/>
    <w:basedOn w:val="Normal"/>
    <w:uiPriority w:val="99"/>
    <w:rsid w:val="00806767"/>
    <w:pPr>
      <w:keepNext/>
    </w:pPr>
    <w:rPr>
      <w:b/>
    </w:rPr>
  </w:style>
  <w:style w:type="paragraph" w:customStyle="1" w:styleId="TableBullet1">
    <w:name w:val="Table Bullet1"/>
    <w:basedOn w:val="Normal"/>
    <w:uiPriority w:val="99"/>
    <w:rsid w:val="00806767"/>
    <w:pPr>
      <w:keepNext/>
      <w:keepLines/>
      <w:tabs>
        <w:tab w:val="num" w:pos="216"/>
      </w:tabs>
      <w:ind w:left="216" w:hanging="216"/>
    </w:pPr>
    <w:rPr>
      <w:sz w:val="16"/>
    </w:rPr>
  </w:style>
  <w:style w:type="paragraph" w:customStyle="1" w:styleId="tablefootnote1">
    <w:name w:val="table footnote1"/>
    <w:basedOn w:val="Normal"/>
    <w:uiPriority w:val="99"/>
    <w:rsid w:val="00806767"/>
    <w:pPr>
      <w:keepNext/>
    </w:pPr>
    <w:rPr>
      <w:sz w:val="16"/>
    </w:rPr>
  </w:style>
  <w:style w:type="paragraph" w:customStyle="1" w:styleId="TableText1">
    <w:name w:val="Table Text1"/>
    <w:basedOn w:val="Normal"/>
    <w:uiPriority w:val="99"/>
    <w:rsid w:val="00806767"/>
    <w:pPr>
      <w:keepNext/>
      <w:keepLines/>
    </w:pPr>
    <w:rPr>
      <w:sz w:val="18"/>
    </w:rPr>
  </w:style>
  <w:style w:type="paragraph" w:customStyle="1" w:styleId="TableHeading11">
    <w:name w:val="Table Heading11"/>
    <w:basedOn w:val="BodyText"/>
    <w:semiHidden/>
    <w:rsid w:val="00806767"/>
    <w:pPr>
      <w:keepNext/>
      <w:shd w:val="clear" w:color="auto" w:fill="999999"/>
      <w:tabs>
        <w:tab w:val="left" w:pos="0"/>
        <w:tab w:val="left" w:pos="1080"/>
        <w:tab w:val="left" w:pos="1440"/>
        <w:tab w:val="left" w:pos="1800"/>
      </w:tabs>
      <w:spacing w:after="0"/>
      <w:ind w:firstLine="720"/>
    </w:pPr>
    <w:rPr>
      <w:rFonts w:ascii="Arial" w:hAnsi="Arial"/>
      <w:b/>
      <w:bCs/>
      <w:sz w:val="18"/>
    </w:rPr>
  </w:style>
  <w:style w:type="paragraph" w:customStyle="1" w:styleId="TableHeading21">
    <w:name w:val="Table Heading21"/>
    <w:basedOn w:val="BodyText"/>
    <w:semiHidden/>
    <w:rsid w:val="00806767"/>
    <w:pPr>
      <w:keepNext/>
      <w:keepLines/>
      <w:shd w:val="clear" w:color="auto" w:fill="FFFF99"/>
      <w:tabs>
        <w:tab w:val="left" w:pos="0"/>
        <w:tab w:val="left" w:pos="1080"/>
        <w:tab w:val="left" w:pos="1440"/>
        <w:tab w:val="left" w:pos="1800"/>
      </w:tabs>
      <w:spacing w:after="0"/>
      <w:ind w:firstLine="720"/>
    </w:pPr>
    <w:rPr>
      <w:rFonts w:ascii="Arial" w:hAnsi="Arial"/>
      <w:b/>
      <w:sz w:val="18"/>
    </w:rPr>
  </w:style>
  <w:style w:type="paragraph" w:customStyle="1" w:styleId="TableHeading31">
    <w:name w:val="Table Heading31"/>
    <w:basedOn w:val="CommentSubject"/>
    <w:semiHidden/>
    <w:rsid w:val="00806767"/>
    <w:pPr>
      <w:keepNext/>
      <w:keepLines/>
      <w:shd w:val="clear" w:color="auto" w:fill="99CCFF"/>
      <w:spacing w:after="180" w:line="264" w:lineRule="auto"/>
    </w:pPr>
    <w:rPr>
      <w:rFonts w:ascii="Times New Roman" w:hAnsi="Times New Roman"/>
      <w:sz w:val="18"/>
    </w:rPr>
  </w:style>
  <w:style w:type="paragraph" w:customStyle="1" w:styleId="TableSource1">
    <w:name w:val="Table Source1"/>
    <w:basedOn w:val="Normal"/>
    <w:uiPriority w:val="99"/>
    <w:rsid w:val="00806767"/>
    <w:rPr>
      <w:i/>
      <w:iCs/>
      <w:sz w:val="18"/>
    </w:rPr>
  </w:style>
  <w:style w:type="paragraph" w:customStyle="1" w:styleId="TableTitle1">
    <w:name w:val="Table Title1"/>
    <w:basedOn w:val="Normal"/>
    <w:next w:val="Normal"/>
    <w:uiPriority w:val="99"/>
    <w:rsid w:val="00806767"/>
    <w:pPr>
      <w:keepNext/>
      <w:keepLines/>
    </w:pPr>
    <w:rPr>
      <w:rFonts w:ascii="Arial Bold" w:hAnsi="Arial Bold"/>
      <w:sz w:val="20"/>
    </w:rPr>
  </w:style>
  <w:style w:type="paragraph" w:customStyle="1" w:styleId="TableSubtitle1">
    <w:name w:val="TableSubtitle1"/>
    <w:basedOn w:val="Normal"/>
    <w:uiPriority w:val="99"/>
    <w:rsid w:val="00806767"/>
    <w:pPr>
      <w:keepNext/>
      <w:keepLines/>
      <w:autoSpaceDE w:val="0"/>
      <w:autoSpaceDN w:val="0"/>
      <w:adjustRightInd w:val="0"/>
      <w:jc w:val="center"/>
    </w:pPr>
    <w:rPr>
      <w:b/>
      <w:bCs/>
      <w:color w:val="000000"/>
      <w:sz w:val="18"/>
      <w:szCs w:val="18"/>
    </w:rPr>
  </w:style>
  <w:style w:type="paragraph" w:customStyle="1" w:styleId="FooterLandscape1">
    <w:name w:val="Footer Landscape1"/>
    <w:basedOn w:val="Normal"/>
    <w:next w:val="BodyText"/>
    <w:uiPriority w:val="99"/>
    <w:rsid w:val="00806767"/>
    <w:pPr>
      <w:pBdr>
        <w:top w:val="single" w:sz="8" w:space="1" w:color="auto"/>
      </w:pBdr>
      <w:tabs>
        <w:tab w:val="center" w:pos="7150"/>
        <w:tab w:val="right" w:pos="13530"/>
      </w:tabs>
    </w:pPr>
    <w:rPr>
      <w:rFonts w:ascii="Arial" w:hAnsi="Arial"/>
      <w:b/>
      <w:sz w:val="16"/>
      <w:szCs w:val="16"/>
    </w:rPr>
  </w:style>
  <w:style w:type="character" w:customStyle="1" w:styleId="apple-style-span1">
    <w:name w:val="apple-style-span1"/>
    <w:basedOn w:val="DefaultParagraphFont"/>
    <w:uiPriority w:val="99"/>
    <w:rsid w:val="00806767"/>
    <w:rPr>
      <w:rFonts w:cs="Times New Roman"/>
    </w:rPr>
  </w:style>
  <w:style w:type="character" w:customStyle="1" w:styleId="apple-converted-space1">
    <w:name w:val="apple-converted-space1"/>
    <w:basedOn w:val="DefaultParagraphFont"/>
    <w:uiPriority w:val="99"/>
    <w:rsid w:val="00806767"/>
    <w:rPr>
      <w:rFonts w:cs="Times New Roman"/>
    </w:rPr>
  </w:style>
  <w:style w:type="paragraph" w:customStyle="1" w:styleId="xl241">
    <w:name w:val="xl241"/>
    <w:basedOn w:val="Normal"/>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251">
    <w:name w:val="xl251"/>
    <w:basedOn w:val="Normal"/>
    <w:uiPriority w:val="99"/>
    <w:rsid w:val="00806767"/>
    <w:pPr>
      <w:pBdr>
        <w:top w:val="single" w:sz="4" w:space="0" w:color="auto"/>
        <w:left w:val="single" w:sz="4" w:space="0" w:color="auto"/>
        <w:bottom w:val="single" w:sz="8" w:space="0" w:color="auto"/>
        <w:right w:val="single" w:sz="4" w:space="0" w:color="auto"/>
      </w:pBdr>
      <w:spacing w:before="100" w:beforeAutospacing="1" w:after="100" w:afterAutospacing="1"/>
    </w:pPr>
    <w:rPr>
      <w:sz w:val="24"/>
      <w:szCs w:val="24"/>
    </w:rPr>
  </w:style>
  <w:style w:type="paragraph" w:customStyle="1" w:styleId="xl261">
    <w:name w:val="xl261"/>
    <w:basedOn w:val="Normal"/>
    <w:uiPriority w:val="99"/>
    <w:rsid w:val="00806767"/>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271">
    <w:name w:val="xl271"/>
    <w:basedOn w:val="Normal"/>
    <w:uiPriority w:val="99"/>
    <w:rsid w:val="00806767"/>
    <w:pPr>
      <w:pBdr>
        <w:top w:val="single" w:sz="4" w:space="0" w:color="auto"/>
        <w:left w:val="single" w:sz="8" w:space="0" w:color="auto"/>
        <w:bottom w:val="single" w:sz="8" w:space="0" w:color="auto"/>
        <w:right w:val="single" w:sz="4" w:space="0" w:color="auto"/>
      </w:pBdr>
      <w:spacing w:before="100" w:beforeAutospacing="1" w:after="100" w:afterAutospacing="1"/>
    </w:pPr>
    <w:rPr>
      <w:sz w:val="24"/>
      <w:szCs w:val="24"/>
    </w:rPr>
  </w:style>
  <w:style w:type="paragraph" w:customStyle="1" w:styleId="xl281">
    <w:name w:val="xl281"/>
    <w:basedOn w:val="Normal"/>
    <w:uiPriority w:val="99"/>
    <w:rsid w:val="00806767"/>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291">
    <w:name w:val="xl291"/>
    <w:basedOn w:val="Normal"/>
    <w:uiPriority w:val="99"/>
    <w:rsid w:val="00806767"/>
    <w:pPr>
      <w:pBdr>
        <w:top w:val="single" w:sz="4" w:space="0" w:color="auto"/>
        <w:left w:val="single" w:sz="4" w:space="0" w:color="auto"/>
        <w:bottom w:val="single" w:sz="8" w:space="0" w:color="auto"/>
        <w:right w:val="single" w:sz="8" w:space="0" w:color="auto"/>
      </w:pBdr>
      <w:spacing w:before="100" w:beforeAutospacing="1" w:after="100" w:afterAutospacing="1"/>
    </w:pPr>
    <w:rPr>
      <w:sz w:val="24"/>
      <w:szCs w:val="24"/>
    </w:rPr>
  </w:style>
  <w:style w:type="paragraph" w:customStyle="1" w:styleId="xl301">
    <w:name w:val="xl301"/>
    <w:basedOn w:val="Normal"/>
    <w:uiPriority w:val="99"/>
    <w:rsid w:val="00806767"/>
    <w:pPr>
      <w:pBdr>
        <w:top w:val="single" w:sz="4" w:space="0" w:color="auto"/>
        <w:left w:val="single" w:sz="8"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11">
    <w:name w:val="xl311"/>
    <w:basedOn w:val="Normal"/>
    <w:uiPriority w:val="99"/>
    <w:rsid w:val="00806767"/>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21">
    <w:name w:val="xl321"/>
    <w:basedOn w:val="Normal"/>
    <w:uiPriority w:val="99"/>
    <w:rsid w:val="00806767"/>
    <w:pPr>
      <w:pBdr>
        <w:top w:val="single" w:sz="4" w:space="0" w:color="auto"/>
        <w:left w:val="single" w:sz="4" w:space="0" w:color="auto"/>
        <w:bottom w:val="single" w:sz="4" w:space="0" w:color="auto"/>
        <w:right w:val="single" w:sz="8" w:space="0" w:color="auto"/>
      </w:pBdr>
      <w:shd w:val="clear" w:color="auto" w:fill="C0C0C0"/>
      <w:spacing w:before="100" w:beforeAutospacing="1" w:after="100" w:afterAutospacing="1"/>
      <w:jc w:val="center"/>
      <w:textAlignment w:val="center"/>
    </w:pPr>
    <w:rPr>
      <w:b/>
      <w:bCs/>
      <w:sz w:val="24"/>
      <w:szCs w:val="24"/>
    </w:rPr>
  </w:style>
  <w:style w:type="paragraph" w:customStyle="1" w:styleId="xl331">
    <w:name w:val="xl331"/>
    <w:basedOn w:val="Normal"/>
    <w:uiPriority w:val="99"/>
    <w:rsid w:val="00806767"/>
    <w:pPr>
      <w:pBdr>
        <w:top w:val="single" w:sz="8" w:space="0" w:color="auto"/>
        <w:left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41">
    <w:name w:val="xl341"/>
    <w:basedOn w:val="Normal"/>
    <w:uiPriority w:val="99"/>
    <w:rsid w:val="00806767"/>
    <w:pPr>
      <w:pBdr>
        <w:top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51">
    <w:name w:val="xl351"/>
    <w:basedOn w:val="Normal"/>
    <w:uiPriority w:val="99"/>
    <w:rsid w:val="00806767"/>
    <w:pPr>
      <w:pBdr>
        <w:top w:val="single" w:sz="8" w:space="0" w:color="auto"/>
        <w:bottom w:val="single" w:sz="4" w:space="0" w:color="auto"/>
        <w:right w:val="single" w:sz="8" w:space="0" w:color="auto"/>
      </w:pBdr>
      <w:shd w:val="clear" w:color="auto" w:fill="C0C0C0"/>
      <w:spacing w:before="100" w:beforeAutospacing="1" w:after="100" w:afterAutospacing="1"/>
      <w:textAlignment w:val="top"/>
    </w:pPr>
    <w:rPr>
      <w:b/>
      <w:bCs/>
      <w:sz w:val="24"/>
      <w:szCs w:val="24"/>
    </w:rPr>
  </w:style>
  <w:style w:type="paragraph" w:customStyle="1" w:styleId="font51">
    <w:name w:val="font51"/>
    <w:basedOn w:val="Normal"/>
    <w:uiPriority w:val="99"/>
    <w:rsid w:val="00806767"/>
    <w:pPr>
      <w:spacing w:before="100" w:beforeAutospacing="1" w:after="100" w:afterAutospacing="1"/>
    </w:pPr>
    <w:rPr>
      <w:rFonts w:ascii="Tahoma" w:hAnsi="Tahoma" w:cs="Tahoma"/>
      <w:color w:val="000000"/>
      <w:sz w:val="16"/>
      <w:szCs w:val="16"/>
    </w:rPr>
  </w:style>
  <w:style w:type="paragraph" w:customStyle="1" w:styleId="font61">
    <w:name w:val="font61"/>
    <w:basedOn w:val="Normal"/>
    <w:uiPriority w:val="99"/>
    <w:rsid w:val="00806767"/>
    <w:pPr>
      <w:spacing w:before="100" w:beforeAutospacing="1" w:after="100" w:afterAutospacing="1"/>
    </w:pPr>
    <w:rPr>
      <w:rFonts w:ascii="Tahoma" w:hAnsi="Tahoma" w:cs="Tahoma"/>
      <w:b/>
      <w:bCs/>
      <w:color w:val="000000"/>
      <w:sz w:val="16"/>
      <w:szCs w:val="16"/>
    </w:rPr>
  </w:style>
  <w:style w:type="character" w:customStyle="1" w:styleId="CharChar111">
    <w:name w:val="Char Char111"/>
    <w:uiPriority w:val="99"/>
    <w:rsid w:val="00806767"/>
    <w:rPr>
      <w:sz w:val="22"/>
      <w:lang w:val="en-US" w:eastAsia="en-US"/>
    </w:rPr>
  </w:style>
  <w:style w:type="character" w:customStyle="1" w:styleId="TableTextChar1">
    <w:name w:val="Table Text Char1"/>
    <w:uiPriority w:val="99"/>
    <w:rsid w:val="00806767"/>
    <w:rPr>
      <w:sz w:val="18"/>
    </w:rPr>
  </w:style>
  <w:style w:type="character" w:customStyle="1" w:styleId="CharChar31">
    <w:name w:val="Char Char31"/>
    <w:uiPriority w:val="99"/>
    <w:rsid w:val="00806767"/>
    <w:rPr>
      <w:rFonts w:ascii="Arial" w:hAnsi="Arial"/>
      <w:b/>
      <w:sz w:val="16"/>
    </w:rPr>
  </w:style>
  <w:style w:type="character" w:customStyle="1" w:styleId="CharChar21">
    <w:name w:val="Char Char21"/>
    <w:uiPriority w:val="99"/>
    <w:rsid w:val="00806767"/>
    <w:rPr>
      <w:b/>
      <w:sz w:val="18"/>
    </w:rPr>
  </w:style>
  <w:style w:type="character" w:customStyle="1" w:styleId="CharChar51">
    <w:name w:val="Char Char51"/>
    <w:uiPriority w:val="99"/>
    <w:rsid w:val="00806767"/>
    <w:rPr>
      <w:rFonts w:ascii="Arial" w:hAnsi="Arial"/>
      <w:b/>
      <w:sz w:val="16"/>
    </w:rPr>
  </w:style>
  <w:style w:type="character" w:customStyle="1" w:styleId="CharChar41">
    <w:name w:val="Char Char41"/>
    <w:uiPriority w:val="99"/>
    <w:rsid w:val="00806767"/>
    <w:rPr>
      <w:b/>
      <w:sz w:val="18"/>
    </w:rPr>
  </w:style>
  <w:style w:type="character" w:customStyle="1" w:styleId="CharChar71">
    <w:name w:val="Char Char71"/>
    <w:uiPriority w:val="99"/>
    <w:rsid w:val="00806767"/>
    <w:rPr>
      <w:rFonts w:ascii="Arial" w:hAnsi="Arial"/>
      <w:b/>
      <w:sz w:val="16"/>
    </w:rPr>
  </w:style>
  <w:style w:type="character" w:customStyle="1" w:styleId="CharChar61">
    <w:name w:val="Char Char61"/>
    <w:uiPriority w:val="99"/>
    <w:rsid w:val="00806767"/>
    <w:rPr>
      <w:b/>
      <w:sz w:val="18"/>
    </w:rPr>
  </w:style>
  <w:style w:type="character" w:customStyle="1" w:styleId="CharChar101">
    <w:name w:val="Char Char101"/>
    <w:uiPriority w:val="99"/>
    <w:rsid w:val="00806767"/>
    <w:rPr>
      <w:rFonts w:ascii="Arial" w:hAnsi="Arial"/>
      <w:b/>
      <w:sz w:val="16"/>
    </w:rPr>
  </w:style>
  <w:style w:type="character" w:customStyle="1" w:styleId="CharChar81">
    <w:name w:val="Char Char81"/>
    <w:uiPriority w:val="99"/>
    <w:rsid w:val="00806767"/>
    <w:rPr>
      <w:b/>
      <w:sz w:val="18"/>
    </w:rPr>
  </w:style>
  <w:style w:type="character" w:customStyle="1" w:styleId="FooterChar1">
    <w:name w:val="Footer Char1"/>
    <w:uiPriority w:val="99"/>
    <w:rsid w:val="00806767"/>
    <w:rPr>
      <w:rFonts w:ascii="Arial" w:hAnsi="Arial"/>
      <w:b/>
      <w:sz w:val="16"/>
    </w:rPr>
  </w:style>
  <w:style w:type="paragraph" w:customStyle="1" w:styleId="referencelist1">
    <w:name w:val="reference list1"/>
    <w:basedOn w:val="Normal"/>
    <w:uiPriority w:val="99"/>
    <w:rsid w:val="00806767"/>
    <w:pPr>
      <w:spacing w:before="120" w:after="120"/>
      <w:ind w:left="720" w:right="720" w:hanging="720"/>
    </w:pPr>
  </w:style>
  <w:style w:type="character" w:customStyle="1" w:styleId="HeaderChar1">
    <w:name w:val="Header Char1"/>
    <w:uiPriority w:val="99"/>
    <w:rsid w:val="00806767"/>
    <w:rPr>
      <w:b/>
      <w:sz w:val="18"/>
    </w:rPr>
  </w:style>
  <w:style w:type="character" w:customStyle="1" w:styleId="Heading3Char3">
    <w:name w:val="Heading 3 Char3"/>
    <w:uiPriority w:val="99"/>
    <w:rsid w:val="00806767"/>
    <w:rPr>
      <w:rFonts w:ascii="Arial Bold" w:hAnsi="Arial Bold"/>
      <w:b/>
      <w:kern w:val="28"/>
      <w:sz w:val="22"/>
    </w:rPr>
  </w:style>
  <w:style w:type="character" w:customStyle="1" w:styleId="Heading4Char1">
    <w:name w:val="Heading 4 Char1"/>
    <w:uiPriority w:val="99"/>
    <w:rsid w:val="00806767"/>
    <w:rPr>
      <w:rFonts w:ascii="Arial Bold" w:hAnsi="Arial Bold"/>
      <w:b/>
      <w:kern w:val="28"/>
    </w:rPr>
  </w:style>
  <w:style w:type="character" w:customStyle="1" w:styleId="Heading5Char1">
    <w:name w:val="Heading 5 Char1"/>
    <w:uiPriority w:val="99"/>
    <w:rsid w:val="00806767"/>
    <w:rPr>
      <w:rFonts w:ascii="Arial Bold" w:hAnsi="Arial Bold"/>
      <w:b/>
      <w:kern w:val="28"/>
    </w:rPr>
  </w:style>
  <w:style w:type="character" w:customStyle="1" w:styleId="Heading7Char1">
    <w:name w:val="Heading 7 Char1"/>
    <w:uiPriority w:val="99"/>
    <w:rsid w:val="00806767"/>
    <w:rPr>
      <w:rFonts w:ascii="Arial" w:hAnsi="Arial"/>
      <w:b/>
      <w:color w:val="FFFFFF"/>
      <w:kern w:val="28"/>
      <w:sz w:val="24"/>
      <w:shd w:val="clear" w:color="auto" w:fill="000066"/>
    </w:rPr>
  </w:style>
  <w:style w:type="character" w:customStyle="1" w:styleId="Heading8Char1">
    <w:name w:val="Heading 8 Char1"/>
    <w:uiPriority w:val="99"/>
    <w:rsid w:val="00806767"/>
    <w:rPr>
      <w:rFonts w:ascii="Arial" w:hAnsi="Arial"/>
      <w:b/>
      <w:kern w:val="28"/>
      <w:sz w:val="24"/>
      <w:shd w:val="clear" w:color="auto" w:fill="999999"/>
    </w:rPr>
  </w:style>
  <w:style w:type="character" w:customStyle="1" w:styleId="Heading9Char1">
    <w:name w:val="Heading 9 Char1"/>
    <w:uiPriority w:val="99"/>
    <w:rsid w:val="00806767"/>
    <w:rPr>
      <w:rFonts w:ascii="Arial" w:hAnsi="Arial"/>
      <w:b/>
      <w:kern w:val="28"/>
      <w:sz w:val="22"/>
      <w:shd w:val="clear" w:color="auto" w:fill="FFFF99"/>
    </w:rPr>
  </w:style>
  <w:style w:type="character" w:customStyle="1" w:styleId="TitleChar1">
    <w:name w:val="Title Char1"/>
    <w:uiPriority w:val="99"/>
    <w:rsid w:val="00806767"/>
    <w:rPr>
      <w:rFonts w:ascii="Cambria" w:hAnsi="Cambria" w:eastAsiaTheme="majorEastAsia"/>
      <w:spacing w:val="5"/>
      <w:sz w:val="52"/>
    </w:rPr>
  </w:style>
  <w:style w:type="character" w:customStyle="1" w:styleId="SubtitleChar1">
    <w:name w:val="Subtitle Char1"/>
    <w:uiPriority w:val="99"/>
    <w:rsid w:val="00806767"/>
    <w:rPr>
      <w:rFonts w:ascii="Cambria" w:hAnsi="Cambria"/>
      <w:i/>
      <w:spacing w:val="13"/>
      <w:sz w:val="24"/>
    </w:rPr>
  </w:style>
  <w:style w:type="character" w:customStyle="1" w:styleId="QuoteChar1">
    <w:name w:val="Quote Char1"/>
    <w:uiPriority w:val="29"/>
    <w:rsid w:val="00806767"/>
    <w:rPr>
      <w:rFonts w:ascii="Calibri" w:hAnsi="Calibri"/>
      <w:i/>
      <w:sz w:val="22"/>
    </w:rPr>
  </w:style>
  <w:style w:type="character" w:customStyle="1" w:styleId="IntenseQuoteChar1">
    <w:name w:val="Intense Quote Char1"/>
    <w:uiPriority w:val="30"/>
    <w:rsid w:val="00806767"/>
    <w:rPr>
      <w:rFonts w:ascii="Calibri" w:hAnsi="Calibri"/>
      <w:b/>
      <w:i/>
      <w:sz w:val="22"/>
    </w:rPr>
  </w:style>
  <w:style w:type="character" w:customStyle="1" w:styleId="CharChar14">
    <w:name w:val="Char Char14"/>
    <w:uiPriority w:val="99"/>
    <w:rsid w:val="00806767"/>
    <w:rPr>
      <w:rFonts w:ascii="Arial" w:hAnsi="Arial"/>
      <w:b/>
      <w:sz w:val="16"/>
      <w:lang w:val="en-US" w:eastAsia="en-US"/>
    </w:rPr>
  </w:style>
  <w:style w:type="character" w:customStyle="1" w:styleId="CharChar15">
    <w:name w:val="Char Char15"/>
    <w:uiPriority w:val="99"/>
    <w:rsid w:val="00806767"/>
    <w:rPr>
      <w:b/>
      <w:sz w:val="18"/>
      <w:lang w:val="en-US" w:eastAsia="en-US"/>
    </w:rPr>
  </w:style>
  <w:style w:type="paragraph" w:customStyle="1" w:styleId="eqintable1">
    <w:name w:val="eq in table1"/>
    <w:basedOn w:val="TableText"/>
    <w:autoRedefine/>
    <w:uiPriority w:val="99"/>
    <w:rsid w:val="00806767"/>
    <w:pPr>
      <w:keepNext/>
      <w:keepLines/>
      <w:spacing w:before="0" w:after="0"/>
      <w:ind w:left="720"/>
    </w:pPr>
    <w:rPr>
      <w:rFonts w:ascii="Cambria Math" w:hAnsi="Cambria Math" w:eastAsiaTheme="minorHAnsi"/>
      <w:bCs/>
      <w:i/>
      <w:iCs/>
      <w:szCs w:val="22"/>
    </w:rPr>
  </w:style>
  <w:style w:type="character" w:customStyle="1" w:styleId="eqintableChar1">
    <w:name w:val="eq in table Char1"/>
    <w:uiPriority w:val="99"/>
    <w:rsid w:val="00806767"/>
    <w:rPr>
      <w:rFonts w:eastAsia="Times New Roman"/>
      <w:sz w:val="24"/>
    </w:rPr>
  </w:style>
  <w:style w:type="character" w:customStyle="1" w:styleId="BodyText2Char1">
    <w:name w:val="Body Text 2 Char1"/>
    <w:uiPriority w:val="99"/>
    <w:rsid w:val="00806767"/>
    <w:rPr>
      <w:sz w:val="22"/>
    </w:rPr>
  </w:style>
  <w:style w:type="character" w:customStyle="1" w:styleId="tabletextrChar1">
    <w:name w:val="tabletextr Char1"/>
    <w:basedOn w:val="TableTextChar"/>
    <w:uiPriority w:val="99"/>
    <w:locked/>
    <w:rsid w:val="00806767"/>
    <w:rPr>
      <w:rFonts w:ascii="Arial Narrow" w:hAnsi="Arial Narrow" w:cs="Arial Bold"/>
      <w:bCs/>
      <w:sz w:val="18"/>
      <w:szCs w:val="18"/>
    </w:rPr>
  </w:style>
  <w:style w:type="paragraph" w:customStyle="1" w:styleId="tabletextr1">
    <w:name w:val="tabletextr1"/>
    <w:basedOn w:val="TableText"/>
    <w:uiPriority w:val="99"/>
    <w:rsid w:val="00806767"/>
    <w:pPr>
      <w:keepNext/>
      <w:keepLines/>
      <w:spacing w:before="0" w:after="0"/>
      <w:jc w:val="right"/>
    </w:pPr>
    <w:rPr>
      <w:bCs/>
    </w:rPr>
  </w:style>
  <w:style w:type="character" w:customStyle="1" w:styleId="BalloonTextChar1">
    <w:name w:val="Balloon Text Char1"/>
    <w:basedOn w:val="DefaultParagraphFont"/>
    <w:semiHidden/>
    <w:rsid w:val="00806767"/>
    <w:rPr>
      <w:rFonts w:ascii="Tahoma" w:hAnsi="Tahoma" w:cs="Tahoma"/>
      <w:sz w:val="16"/>
      <w:szCs w:val="16"/>
    </w:rPr>
  </w:style>
  <w:style w:type="character" w:customStyle="1" w:styleId="CommentTextChar1">
    <w:name w:val="Comment Text Char1"/>
    <w:basedOn w:val="DefaultParagraphFont"/>
    <w:semiHidden/>
    <w:rsid w:val="00806767"/>
    <w:rPr>
      <w:rFonts w:cs="Times New Roman"/>
    </w:rPr>
  </w:style>
  <w:style w:type="character" w:customStyle="1" w:styleId="CommentSubjectChar1">
    <w:name w:val="Comment Subject Char1"/>
    <w:basedOn w:val="CommentTextChar"/>
    <w:semiHidden/>
    <w:rsid w:val="00806767"/>
    <w:rPr>
      <w:rFonts w:eastAsia="Times New Roman" w:cs="Times New Roman"/>
      <w:b/>
      <w:bCs/>
    </w:rPr>
  </w:style>
  <w:style w:type="character" w:customStyle="1" w:styleId="DocumentMapChar1">
    <w:name w:val="Document Map Char1"/>
    <w:basedOn w:val="DefaultParagraphFont"/>
    <w:semiHidden/>
    <w:rsid w:val="00806767"/>
    <w:rPr>
      <w:rFonts w:ascii="Tahoma" w:hAnsi="Tahoma" w:cs="Times New Roman"/>
      <w:sz w:val="22"/>
      <w:shd w:val="clear" w:color="auto" w:fill="000080"/>
    </w:rPr>
  </w:style>
  <w:style w:type="character" w:customStyle="1" w:styleId="E-mailSignatureChar1">
    <w:name w:val="E-mail Signature Char1"/>
    <w:basedOn w:val="DefaultParagraphFont"/>
    <w:semiHidden/>
    <w:rsid w:val="00806767"/>
    <w:rPr>
      <w:rFonts w:cs="Times New Roman"/>
      <w:sz w:val="22"/>
    </w:rPr>
  </w:style>
  <w:style w:type="character" w:customStyle="1" w:styleId="HTMLAddressChar1">
    <w:name w:val="HTML Address Char1"/>
    <w:basedOn w:val="DefaultParagraphFont"/>
    <w:semiHidden/>
    <w:rsid w:val="00806767"/>
    <w:rPr>
      <w:rFonts w:cs="Times New Roman"/>
      <w:i/>
      <w:iCs/>
      <w:sz w:val="22"/>
    </w:rPr>
  </w:style>
  <w:style w:type="character" w:customStyle="1" w:styleId="HTMLPreformattedChar1">
    <w:name w:val="HTML Preformatted Char1"/>
    <w:basedOn w:val="DefaultParagraphFont"/>
    <w:semiHidden/>
    <w:rsid w:val="00806767"/>
    <w:rPr>
      <w:rFonts w:ascii="Courier New" w:hAnsi="Courier New" w:cs="Courier New"/>
    </w:rPr>
  </w:style>
  <w:style w:type="character" w:customStyle="1" w:styleId="MessageHeaderChar1">
    <w:name w:val="Message Header Char1"/>
    <w:basedOn w:val="DefaultParagraphFont"/>
    <w:semiHidden/>
    <w:rsid w:val="00806767"/>
    <w:rPr>
      <w:rFonts w:ascii="Arial" w:hAnsi="Arial" w:cs="Arial"/>
      <w:sz w:val="24"/>
      <w:szCs w:val="24"/>
      <w:shd w:val="pct20" w:color="auto" w:fill="auto"/>
    </w:rPr>
  </w:style>
  <w:style w:type="character" w:customStyle="1" w:styleId="NoteHeadingChar1">
    <w:name w:val="Note Heading Char1"/>
    <w:basedOn w:val="DefaultParagraphFont"/>
    <w:semiHidden/>
    <w:rsid w:val="00806767"/>
    <w:rPr>
      <w:rFonts w:cs="Times New Roman"/>
      <w:sz w:val="22"/>
    </w:rPr>
  </w:style>
  <w:style w:type="character" w:customStyle="1" w:styleId="PlainTextChar1">
    <w:name w:val="Plain Text Char1"/>
    <w:basedOn w:val="DefaultParagraphFont"/>
    <w:semiHidden/>
    <w:rsid w:val="00806767"/>
    <w:rPr>
      <w:rFonts w:ascii="Courier New" w:hAnsi="Courier New" w:cs="Courier New"/>
    </w:rPr>
  </w:style>
  <w:style w:type="character" w:customStyle="1" w:styleId="SalutationChar1">
    <w:name w:val="Salutation Char1"/>
    <w:basedOn w:val="DefaultParagraphFont"/>
    <w:semiHidden/>
    <w:rsid w:val="00806767"/>
    <w:rPr>
      <w:rFonts w:cs="Times New Roman"/>
      <w:sz w:val="22"/>
    </w:rPr>
  </w:style>
  <w:style w:type="character" w:customStyle="1" w:styleId="SignatureChar1">
    <w:name w:val="Signature Char1"/>
    <w:basedOn w:val="DefaultParagraphFont"/>
    <w:semiHidden/>
    <w:rsid w:val="00806767"/>
    <w:rPr>
      <w:rFonts w:cs="Times New Roman"/>
      <w:sz w:val="22"/>
    </w:rPr>
  </w:style>
  <w:style w:type="paragraph" w:customStyle="1" w:styleId="NonsectionHeading21">
    <w:name w:val="Nonsection Heading 21"/>
    <w:basedOn w:val="Normal"/>
    <w:next w:val="Normal"/>
    <w:uiPriority w:val="99"/>
    <w:rsid w:val="00806767"/>
    <w:pPr>
      <w:ind w:left="720"/>
    </w:pPr>
    <w:rPr>
      <w:i/>
    </w:rPr>
  </w:style>
  <w:style w:type="paragraph" w:customStyle="1" w:styleId="Bullets1">
    <w:name w:val="Bullets1"/>
    <w:basedOn w:val="BodyText"/>
    <w:uiPriority w:val="99"/>
    <w:rsid w:val="00806767"/>
    <w:pPr>
      <w:tabs>
        <w:tab w:val="left" w:pos="720"/>
        <w:tab w:val="num" w:pos="1080"/>
        <w:tab w:val="left" w:pos="1440"/>
        <w:tab w:val="left" w:pos="1800"/>
      </w:tabs>
      <w:spacing w:after="0"/>
      <w:ind w:left="1080" w:hanging="360"/>
    </w:pPr>
  </w:style>
  <w:style w:type="paragraph" w:customStyle="1" w:styleId="Numbers1">
    <w:name w:val="Numbers1"/>
    <w:basedOn w:val="BodyText"/>
    <w:uiPriority w:val="99"/>
    <w:rsid w:val="00806767"/>
    <w:pPr>
      <w:tabs>
        <w:tab w:val="left" w:pos="720"/>
        <w:tab w:val="num" w:pos="1080"/>
        <w:tab w:val="left" w:pos="1440"/>
        <w:tab w:val="left" w:pos="1800"/>
      </w:tabs>
      <w:spacing w:after="0"/>
      <w:ind w:left="1080" w:hanging="360"/>
    </w:pPr>
  </w:style>
  <w:style w:type="paragraph" w:customStyle="1" w:styleId="RefNumbers1">
    <w:name w:val="Ref Numbers1"/>
    <w:basedOn w:val="BodyText"/>
    <w:uiPriority w:val="99"/>
    <w:rsid w:val="00806767"/>
    <w:pPr>
      <w:tabs>
        <w:tab w:val="num" w:pos="720"/>
        <w:tab w:val="left" w:pos="1080"/>
        <w:tab w:val="left" w:pos="1440"/>
        <w:tab w:val="left" w:pos="1800"/>
      </w:tabs>
      <w:spacing w:after="240"/>
      <w:ind w:left="720" w:hanging="720"/>
    </w:pPr>
  </w:style>
  <w:style w:type="paragraph" w:customStyle="1" w:styleId="Appendix11">
    <w:name w:val="Appendix 11"/>
    <w:basedOn w:val="Heading1"/>
    <w:uiPriority w:val="99"/>
    <w:rsid w:val="00806767"/>
    <w:pPr>
      <w:keepNext/>
      <w:keepLines/>
      <w:numPr>
        <w:numId w:val="0"/>
      </w:numPr>
      <w:pBdr>
        <w:bottom w:val="none" w:sz="0" w:space="0" w:color="auto"/>
      </w:pBdr>
      <w:spacing w:before="60"/>
    </w:pPr>
    <w:rPr>
      <w:color w:val="auto"/>
    </w:rPr>
  </w:style>
  <w:style w:type="paragraph" w:customStyle="1" w:styleId="Appendix21">
    <w:name w:val="Appendix 21"/>
    <w:uiPriority w:val="99"/>
    <w:rsid w:val="00806767"/>
    <w:pPr>
      <w:keepNext/>
      <w:keepLines/>
      <w:spacing w:before="60" w:after="180" w:line="264" w:lineRule="auto"/>
      <w:ind w:left="576" w:hanging="576"/>
    </w:pPr>
    <w:rPr>
      <w:rFonts w:ascii="Arial" w:hAnsi="Arial" w:cs="Arial"/>
      <w:b/>
      <w:bCs/>
      <w:sz w:val="22"/>
    </w:rPr>
  </w:style>
  <w:style w:type="paragraph" w:customStyle="1" w:styleId="Appendix31">
    <w:name w:val="Appendix 31"/>
    <w:basedOn w:val="Heading3"/>
    <w:next w:val="BodyText"/>
    <w:uiPriority w:val="99"/>
    <w:rsid w:val="00806767"/>
    <w:pPr>
      <w:keepLines/>
      <w:numPr>
        <w:ilvl w:val="0"/>
        <w:numId w:val="0"/>
      </w:numPr>
      <w:tabs>
        <w:tab w:val="num" w:pos="2160"/>
      </w:tabs>
      <w:ind w:left="2160" w:hanging="360"/>
    </w:pPr>
    <w:rPr>
      <w:rFonts w:cs="Arial"/>
      <w:bCs/>
      <w:iCs/>
      <w:kern w:val="28"/>
    </w:rPr>
  </w:style>
  <w:style w:type="paragraph" w:customStyle="1" w:styleId="Normal11pt1">
    <w:name w:val="Normal 11pt1"/>
    <w:basedOn w:val="Normal"/>
    <w:uiPriority w:val="99"/>
    <w:rsid w:val="00806767"/>
    <w:pPr>
      <w:widowControl w:val="0"/>
      <w:autoSpaceDE w:val="0"/>
      <w:autoSpaceDN w:val="0"/>
      <w:spacing w:before="180"/>
      <w:ind w:firstLine="720"/>
    </w:pPr>
  </w:style>
  <w:style w:type="character" w:customStyle="1" w:styleId="BodyTextChar21">
    <w:name w:val="Body Text Char21"/>
    <w:basedOn w:val="DefaultParagraphFont"/>
    <w:uiPriority w:val="99"/>
    <w:rsid w:val="00806767"/>
    <w:rPr>
      <w:rFonts w:cs="Times New Roman"/>
      <w:sz w:val="22"/>
      <w:lang w:val="en-US" w:eastAsia="en-US" w:bidi="ar-SA"/>
    </w:rPr>
  </w:style>
  <w:style w:type="paragraph" w:customStyle="1" w:styleId="Footnote1">
    <w:name w:val="Footnote1"/>
    <w:basedOn w:val="Footer"/>
    <w:uiPriority w:val="99"/>
    <w:rsid w:val="00806767"/>
    <w:pPr>
      <w:pBdr>
        <w:top w:val="single" w:sz="8" w:space="1" w:color="auto"/>
      </w:pBdr>
      <w:spacing w:line="264" w:lineRule="auto"/>
    </w:pPr>
    <w:rPr>
      <w:color w:val="auto"/>
      <w:sz w:val="16"/>
    </w:rPr>
  </w:style>
  <w:style w:type="paragraph" w:customStyle="1" w:styleId="References1">
    <w:name w:val="References1"/>
    <w:basedOn w:val="Heading1"/>
    <w:uiPriority w:val="99"/>
    <w:rsid w:val="00806767"/>
    <w:pPr>
      <w:keepNext/>
      <w:keepLines/>
      <w:numPr>
        <w:numId w:val="0"/>
      </w:numPr>
      <w:pBdr>
        <w:bottom w:val="none" w:sz="0" w:space="0" w:color="auto"/>
      </w:pBdr>
      <w:spacing w:after="0"/>
    </w:pPr>
    <w:rPr>
      <w:rFonts w:ascii="Times New Roman" w:hAnsi="Times New Roman"/>
      <w:i/>
      <w:iCs/>
      <w:color w:val="auto"/>
    </w:rPr>
  </w:style>
  <w:style w:type="character" w:customStyle="1" w:styleId="Heading1Char11">
    <w:name w:val="Heading 1 Char11"/>
    <w:basedOn w:val="DefaultParagraphFont"/>
    <w:uiPriority w:val="99"/>
    <w:rsid w:val="00806767"/>
    <w:rPr>
      <w:rFonts w:ascii="Arial Bold" w:hAnsi="Arial Bold" w:cs="Arial"/>
      <w:b/>
      <w:kern w:val="28"/>
      <w:sz w:val="28"/>
      <w:lang w:val="en-US" w:eastAsia="en-US" w:bidi="ar-SA"/>
    </w:rPr>
  </w:style>
  <w:style w:type="character" w:customStyle="1" w:styleId="Heading2Char11">
    <w:name w:val="Heading 2 Char11"/>
    <w:basedOn w:val="Heading1Char1"/>
    <w:uiPriority w:val="99"/>
    <w:rsid w:val="00806767"/>
    <w:rPr>
      <w:rFonts w:ascii="Arial Bold" w:hAnsi="Arial Bold" w:cs="Arial"/>
      <w:b/>
      <w:bCs/>
      <w:kern w:val="28"/>
      <w:sz w:val="24"/>
      <w:lang w:val="en-US" w:eastAsia="en-US" w:bidi="ar-SA"/>
    </w:rPr>
  </w:style>
  <w:style w:type="character" w:customStyle="1" w:styleId="Heading3Char21">
    <w:name w:val="Heading 3 Char21"/>
    <w:basedOn w:val="Heading2Char1"/>
    <w:uiPriority w:val="99"/>
    <w:rsid w:val="00806767"/>
    <w:rPr>
      <w:rFonts w:ascii="Arial Bold" w:hAnsi="Arial Bold" w:cs="Arial"/>
      <w:b/>
      <w:bCs/>
      <w:iCs/>
      <w:kern w:val="28"/>
      <w:sz w:val="22"/>
      <w:lang w:val="en-US" w:eastAsia="en-US" w:bidi="ar-SA"/>
    </w:rPr>
  </w:style>
  <w:style w:type="character" w:customStyle="1" w:styleId="abbr1">
    <w:name w:val="abbr1"/>
    <w:basedOn w:val="DefaultParagraphFont"/>
    <w:uiPriority w:val="99"/>
    <w:rsid w:val="00806767"/>
    <w:rPr>
      <w:rFonts w:cs="Times New Roman"/>
    </w:rPr>
  </w:style>
  <w:style w:type="character" w:customStyle="1" w:styleId="TableSourceChar1">
    <w:name w:val="Table Source Char1"/>
    <w:uiPriority w:val="99"/>
    <w:rsid w:val="00806767"/>
    <w:rPr>
      <w:rFonts w:eastAsia="Times New Roman"/>
      <w:i/>
      <w:sz w:val="18"/>
    </w:rPr>
  </w:style>
  <w:style w:type="character" w:customStyle="1" w:styleId="tablefootnoteChar1">
    <w:name w:val="table footnote Char1"/>
    <w:basedOn w:val="DefaultParagraphFont"/>
    <w:uiPriority w:val="99"/>
    <w:rsid w:val="00806767"/>
    <w:rPr>
      <w:rFonts w:cs="Times New Roman"/>
      <w:sz w:val="16"/>
    </w:rPr>
  </w:style>
  <w:style w:type="paragraph" w:customStyle="1" w:styleId="xl361">
    <w:name w:val="xl361"/>
    <w:basedOn w:val="Normal"/>
    <w:uiPriority w:val="99"/>
    <w:rsid w:val="00806767"/>
    <w:pPr>
      <w:pBdr>
        <w:bottom w:val="single" w:sz="8" w:space="0" w:color="auto"/>
        <w:right w:val="single" w:sz="8" w:space="0" w:color="auto"/>
      </w:pBdr>
      <w:shd w:val="clear" w:color="auto" w:fill="FFFFFF"/>
      <w:spacing w:before="100" w:beforeAutospacing="1" w:after="100" w:afterAutospacing="1"/>
      <w:jc w:val="right"/>
    </w:pPr>
    <w:rPr>
      <w:b/>
      <w:bCs/>
      <w:sz w:val="18"/>
      <w:szCs w:val="18"/>
    </w:rPr>
  </w:style>
  <w:style w:type="paragraph" w:customStyle="1" w:styleId="xl371">
    <w:name w:val="xl371"/>
    <w:basedOn w:val="Normal"/>
    <w:uiPriority w:val="99"/>
    <w:rsid w:val="00806767"/>
    <w:pPr>
      <w:pBdr>
        <w:top w:val="single" w:sz="8" w:space="0" w:color="auto"/>
        <w:bottom w:val="single" w:sz="8" w:space="0" w:color="auto"/>
        <w:right w:val="single" w:sz="8" w:space="0" w:color="auto"/>
      </w:pBdr>
      <w:spacing w:before="100" w:beforeAutospacing="1" w:after="100" w:afterAutospacing="1"/>
    </w:pPr>
    <w:rPr>
      <w:sz w:val="18"/>
      <w:szCs w:val="18"/>
    </w:rPr>
  </w:style>
  <w:style w:type="paragraph" w:customStyle="1" w:styleId="xl381">
    <w:name w:val="xl381"/>
    <w:basedOn w:val="Normal"/>
    <w:uiPriority w:val="99"/>
    <w:rsid w:val="00806767"/>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391">
    <w:name w:val="xl391"/>
    <w:basedOn w:val="Normal"/>
    <w:uiPriority w:val="99"/>
    <w:rsid w:val="00806767"/>
    <w:pPr>
      <w:pBdr>
        <w:bottom w:val="single" w:sz="8" w:space="0" w:color="auto"/>
        <w:right w:val="single" w:sz="8" w:space="0" w:color="auto"/>
      </w:pBdr>
      <w:spacing w:before="100" w:beforeAutospacing="1" w:after="100" w:afterAutospacing="1"/>
    </w:pPr>
    <w:rPr>
      <w:sz w:val="18"/>
      <w:szCs w:val="18"/>
    </w:rPr>
  </w:style>
  <w:style w:type="paragraph" w:customStyle="1" w:styleId="xl401">
    <w:name w:val="xl401"/>
    <w:basedOn w:val="Normal"/>
    <w:uiPriority w:val="99"/>
    <w:rsid w:val="00806767"/>
    <w:pPr>
      <w:pBdr>
        <w:bottom w:val="single" w:sz="8" w:space="0" w:color="auto"/>
        <w:right w:val="single" w:sz="8" w:space="0" w:color="auto"/>
      </w:pBdr>
      <w:spacing w:before="100" w:beforeAutospacing="1" w:after="100" w:afterAutospacing="1"/>
      <w:jc w:val="right"/>
    </w:pPr>
    <w:rPr>
      <w:sz w:val="18"/>
      <w:szCs w:val="18"/>
    </w:rPr>
  </w:style>
  <w:style w:type="paragraph" w:customStyle="1" w:styleId="xl411">
    <w:name w:val="xl411"/>
    <w:basedOn w:val="Normal"/>
    <w:uiPriority w:val="99"/>
    <w:rsid w:val="00806767"/>
    <w:pPr>
      <w:pBdr>
        <w:bottom w:val="single" w:sz="8" w:space="0" w:color="auto"/>
        <w:right w:val="single" w:sz="8" w:space="0" w:color="auto"/>
      </w:pBdr>
      <w:spacing w:before="100" w:beforeAutospacing="1" w:after="100" w:afterAutospacing="1"/>
    </w:pPr>
    <w:rPr>
      <w:b/>
      <w:bCs/>
      <w:sz w:val="18"/>
      <w:szCs w:val="18"/>
    </w:rPr>
  </w:style>
  <w:style w:type="paragraph" w:customStyle="1" w:styleId="xl421">
    <w:name w:val="xl421"/>
    <w:basedOn w:val="Normal"/>
    <w:uiPriority w:val="99"/>
    <w:rsid w:val="00806767"/>
    <w:pPr>
      <w:pBdr>
        <w:bottom w:val="single" w:sz="8" w:space="0" w:color="auto"/>
        <w:right w:val="single" w:sz="8" w:space="0" w:color="auto"/>
      </w:pBdr>
      <w:spacing w:before="100" w:beforeAutospacing="1" w:after="100" w:afterAutospacing="1"/>
      <w:jc w:val="right"/>
    </w:pPr>
    <w:rPr>
      <w:b/>
      <w:bCs/>
      <w:sz w:val="18"/>
      <w:szCs w:val="18"/>
    </w:rPr>
  </w:style>
  <w:style w:type="paragraph" w:customStyle="1" w:styleId="xl431">
    <w:name w:val="xl431"/>
    <w:basedOn w:val="Normal"/>
    <w:uiPriority w:val="99"/>
    <w:rsid w:val="00806767"/>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441">
    <w:name w:val="xl441"/>
    <w:basedOn w:val="Normal"/>
    <w:uiPriority w:val="99"/>
    <w:rsid w:val="00806767"/>
    <w:pPr>
      <w:pBdr>
        <w:bottom w:val="single" w:sz="8" w:space="0" w:color="auto"/>
        <w:right w:val="single" w:sz="8" w:space="0" w:color="auto"/>
      </w:pBdr>
      <w:spacing w:before="100" w:beforeAutospacing="1" w:after="100" w:afterAutospacing="1"/>
      <w:jc w:val="right"/>
    </w:pPr>
    <w:rPr>
      <w:sz w:val="18"/>
      <w:szCs w:val="18"/>
    </w:rPr>
  </w:style>
  <w:style w:type="paragraph" w:customStyle="1" w:styleId="xl451">
    <w:name w:val="xl451"/>
    <w:basedOn w:val="Normal"/>
    <w:uiPriority w:val="99"/>
    <w:rsid w:val="00806767"/>
    <w:pPr>
      <w:pBdr>
        <w:bottom w:val="single" w:sz="8" w:space="0" w:color="auto"/>
        <w:right w:val="single" w:sz="8" w:space="0" w:color="auto"/>
      </w:pBdr>
      <w:spacing w:before="100" w:beforeAutospacing="1" w:after="100" w:afterAutospacing="1"/>
      <w:jc w:val="right"/>
    </w:pPr>
    <w:rPr>
      <w:sz w:val="18"/>
      <w:szCs w:val="18"/>
    </w:rPr>
  </w:style>
  <w:style w:type="paragraph" w:customStyle="1" w:styleId="xl461">
    <w:name w:val="xl461"/>
    <w:basedOn w:val="Normal"/>
    <w:uiPriority w:val="99"/>
    <w:rsid w:val="00806767"/>
    <w:pPr>
      <w:pBdr>
        <w:left w:val="single" w:sz="8" w:space="0" w:color="auto"/>
        <w:bottom w:val="single" w:sz="8" w:space="0" w:color="auto"/>
        <w:right w:val="single" w:sz="8" w:space="0" w:color="auto"/>
      </w:pBdr>
      <w:spacing w:before="100" w:beforeAutospacing="1" w:after="100" w:afterAutospacing="1"/>
    </w:pPr>
    <w:rPr>
      <w:b/>
      <w:bCs/>
      <w:sz w:val="18"/>
      <w:szCs w:val="18"/>
    </w:rPr>
  </w:style>
  <w:style w:type="paragraph" w:customStyle="1" w:styleId="xl471">
    <w:name w:val="xl471"/>
    <w:basedOn w:val="Normal"/>
    <w:uiPriority w:val="99"/>
    <w:rsid w:val="00806767"/>
    <w:pPr>
      <w:pBdr>
        <w:bottom w:val="single" w:sz="8" w:space="0" w:color="auto"/>
        <w:right w:val="single" w:sz="8" w:space="0" w:color="auto"/>
      </w:pBdr>
      <w:spacing w:before="100" w:beforeAutospacing="1" w:after="100" w:afterAutospacing="1"/>
    </w:pPr>
    <w:rPr>
      <w:b/>
      <w:bCs/>
      <w:i/>
      <w:iCs/>
      <w:sz w:val="18"/>
      <w:szCs w:val="18"/>
    </w:rPr>
  </w:style>
  <w:style w:type="paragraph" w:customStyle="1" w:styleId="xl481">
    <w:name w:val="xl481"/>
    <w:basedOn w:val="Normal"/>
    <w:uiPriority w:val="99"/>
    <w:rsid w:val="00806767"/>
    <w:pPr>
      <w:pBdr>
        <w:top w:val="single" w:sz="8" w:space="0" w:color="auto"/>
        <w:left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491">
    <w:name w:val="xl491"/>
    <w:basedOn w:val="Normal"/>
    <w:uiPriority w:val="99"/>
    <w:rsid w:val="00806767"/>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01">
    <w:name w:val="xl501"/>
    <w:basedOn w:val="Normal"/>
    <w:uiPriority w:val="99"/>
    <w:rsid w:val="00806767"/>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11">
    <w:name w:val="xl511"/>
    <w:basedOn w:val="Normal"/>
    <w:uiPriority w:val="99"/>
    <w:rsid w:val="00806767"/>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jc w:val="right"/>
    </w:pPr>
    <w:rPr>
      <w:sz w:val="18"/>
      <w:szCs w:val="18"/>
    </w:rPr>
  </w:style>
  <w:style w:type="paragraph" w:customStyle="1" w:styleId="xl521">
    <w:name w:val="xl521"/>
    <w:basedOn w:val="Normal"/>
    <w:uiPriority w:val="99"/>
    <w:rsid w:val="00806767"/>
    <w:pPr>
      <w:pBdr>
        <w:bottom w:val="single" w:sz="8" w:space="0" w:color="auto"/>
        <w:right w:val="single" w:sz="8" w:space="0" w:color="auto"/>
      </w:pBdr>
      <w:spacing w:before="100" w:beforeAutospacing="1" w:after="100" w:afterAutospacing="1"/>
      <w:jc w:val="right"/>
    </w:pPr>
    <w:rPr>
      <w:i/>
      <w:iCs/>
      <w:sz w:val="18"/>
      <w:szCs w:val="18"/>
    </w:rPr>
  </w:style>
  <w:style w:type="paragraph" w:customStyle="1" w:styleId="xl531">
    <w:name w:val="xl531"/>
    <w:basedOn w:val="Normal"/>
    <w:uiPriority w:val="99"/>
    <w:rsid w:val="00806767"/>
    <w:pPr>
      <w:pBdr>
        <w:top w:val="single" w:sz="8" w:space="0" w:color="auto"/>
        <w:left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41">
    <w:name w:val="xl541"/>
    <w:basedOn w:val="Normal"/>
    <w:uiPriority w:val="99"/>
    <w:rsid w:val="00806767"/>
    <w:pPr>
      <w:pBdr>
        <w:top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51">
    <w:name w:val="xl551"/>
    <w:basedOn w:val="Normal"/>
    <w:uiPriority w:val="99"/>
    <w:rsid w:val="00806767"/>
    <w:pPr>
      <w:pBdr>
        <w:top w:val="single" w:sz="8" w:space="0" w:color="auto"/>
        <w:bottom w:val="single" w:sz="8" w:space="0" w:color="auto"/>
        <w:right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61">
    <w:name w:val="xl561"/>
    <w:basedOn w:val="Normal"/>
    <w:uiPriority w:val="99"/>
    <w:rsid w:val="00806767"/>
    <w:pPr>
      <w:pBdr>
        <w:top w:val="single" w:sz="8" w:space="0" w:color="auto"/>
        <w:left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71">
    <w:name w:val="xl571"/>
    <w:basedOn w:val="Normal"/>
    <w:uiPriority w:val="99"/>
    <w:rsid w:val="00806767"/>
    <w:pPr>
      <w:pBdr>
        <w:left w:val="single" w:sz="8" w:space="0" w:color="auto"/>
        <w:bottom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81">
    <w:name w:val="xl581"/>
    <w:basedOn w:val="Normal"/>
    <w:uiPriority w:val="99"/>
    <w:rsid w:val="00806767"/>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591">
    <w:name w:val="xl591"/>
    <w:basedOn w:val="Normal"/>
    <w:uiPriority w:val="99"/>
    <w:rsid w:val="00806767"/>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01">
    <w:name w:val="xl601"/>
    <w:basedOn w:val="Normal"/>
    <w:uiPriority w:val="99"/>
    <w:rsid w:val="00806767"/>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11">
    <w:name w:val="xl611"/>
    <w:basedOn w:val="Normal"/>
    <w:uiPriority w:val="99"/>
    <w:rsid w:val="00806767"/>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21">
    <w:name w:val="xl621"/>
    <w:basedOn w:val="Normal"/>
    <w:uiPriority w:val="99"/>
    <w:rsid w:val="00806767"/>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31">
    <w:name w:val="xl631"/>
    <w:basedOn w:val="Normal"/>
    <w:uiPriority w:val="99"/>
    <w:rsid w:val="00806767"/>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41">
    <w:name w:val="xl641"/>
    <w:basedOn w:val="Normal"/>
    <w:uiPriority w:val="99"/>
    <w:rsid w:val="00806767"/>
    <w:pPr>
      <w:pBdr>
        <w:top w:val="single" w:sz="8" w:space="0" w:color="auto"/>
        <w:left w:val="single" w:sz="8" w:space="0" w:color="auto"/>
        <w:bottom w:val="single" w:sz="8" w:space="0" w:color="auto"/>
      </w:pBdr>
      <w:spacing w:before="100" w:beforeAutospacing="1" w:after="100" w:afterAutospacing="1"/>
    </w:pPr>
    <w:rPr>
      <w:i/>
      <w:iCs/>
      <w:sz w:val="18"/>
      <w:szCs w:val="18"/>
    </w:rPr>
  </w:style>
  <w:style w:type="paragraph" w:customStyle="1" w:styleId="xl651">
    <w:name w:val="xl651"/>
    <w:basedOn w:val="Normal"/>
    <w:uiPriority w:val="99"/>
    <w:rsid w:val="00806767"/>
    <w:pPr>
      <w:pBdr>
        <w:top w:val="single" w:sz="8" w:space="0" w:color="auto"/>
        <w:bottom w:val="single" w:sz="8" w:space="0" w:color="auto"/>
      </w:pBdr>
      <w:spacing w:before="100" w:beforeAutospacing="1" w:after="100" w:afterAutospacing="1"/>
    </w:pPr>
    <w:rPr>
      <w:rFonts w:ascii="Arial" w:hAnsi="Arial" w:cs="Arial"/>
      <w:i/>
      <w:iCs/>
      <w:sz w:val="24"/>
      <w:szCs w:val="24"/>
    </w:rPr>
  </w:style>
  <w:style w:type="paragraph" w:customStyle="1" w:styleId="xl661">
    <w:name w:val="xl661"/>
    <w:basedOn w:val="Normal"/>
    <w:uiPriority w:val="99"/>
    <w:rsid w:val="00806767"/>
    <w:pPr>
      <w:pBdr>
        <w:top w:val="single" w:sz="8" w:space="0" w:color="auto"/>
        <w:bottom w:val="single" w:sz="8" w:space="0" w:color="auto"/>
        <w:right w:val="single" w:sz="8" w:space="0" w:color="auto"/>
      </w:pBdr>
      <w:spacing w:before="100" w:beforeAutospacing="1" w:after="100" w:afterAutospacing="1"/>
    </w:pPr>
    <w:rPr>
      <w:rFonts w:ascii="Arial" w:hAnsi="Arial" w:cs="Arial"/>
      <w:i/>
      <w:iCs/>
      <w:sz w:val="24"/>
      <w:szCs w:val="24"/>
    </w:rPr>
  </w:style>
  <w:style w:type="paragraph" w:customStyle="1" w:styleId="TableTex1">
    <w:name w:val="Table Tex1"/>
    <w:basedOn w:val="TableText"/>
    <w:uiPriority w:val="99"/>
    <w:rsid w:val="00806767"/>
    <w:pPr>
      <w:keepNext/>
      <w:keepLines/>
      <w:spacing w:before="0" w:after="0"/>
    </w:pPr>
    <w:rPr>
      <w:bCs/>
    </w:rPr>
  </w:style>
  <w:style w:type="paragraph" w:customStyle="1" w:styleId="Headnig21">
    <w:name w:val="Headnig 21"/>
    <w:basedOn w:val="BodyText"/>
    <w:uiPriority w:val="99"/>
    <w:rsid w:val="00806767"/>
    <w:pPr>
      <w:tabs>
        <w:tab w:val="left" w:pos="720"/>
        <w:tab w:val="left" w:pos="1080"/>
        <w:tab w:val="left" w:pos="1440"/>
        <w:tab w:val="left" w:pos="1800"/>
      </w:tabs>
      <w:spacing w:after="0"/>
      <w:ind w:firstLine="720"/>
    </w:pPr>
  </w:style>
  <w:style w:type="paragraph" w:customStyle="1" w:styleId="TableSubtitlwe1">
    <w:name w:val="TableSubtitlwe1"/>
    <w:basedOn w:val="TableSubtitle"/>
    <w:uiPriority w:val="99"/>
    <w:rsid w:val="00806767"/>
    <w:rPr>
      <w:rFonts w:ascii="Times New Roman" w:hAnsi="Times New Roman" w:cs="Times New Roman"/>
    </w:rPr>
  </w:style>
  <w:style w:type="character" w:customStyle="1" w:styleId="BodyTextChar11">
    <w:name w:val="Body Text Char11"/>
    <w:basedOn w:val="DefaultParagraphFont"/>
    <w:uiPriority w:val="99"/>
    <w:rsid w:val="00806767"/>
    <w:rPr>
      <w:rFonts w:cs="Times New Roman"/>
      <w:sz w:val="22"/>
      <w:lang w:val="en-US" w:eastAsia="en-US" w:bidi="ar-SA"/>
    </w:rPr>
  </w:style>
  <w:style w:type="character" w:customStyle="1" w:styleId="Heading3Char11">
    <w:name w:val="Heading 3 Char11"/>
    <w:basedOn w:val="DefaultParagraphFont"/>
    <w:uiPriority w:val="99"/>
    <w:rsid w:val="00806767"/>
    <w:rPr>
      <w:rFonts w:ascii="Arial Bold" w:hAnsi="Arial Bold" w:cs="Arial"/>
      <w:b/>
      <w:bCs/>
      <w:iCs/>
      <w:kern w:val="28"/>
      <w:sz w:val="22"/>
      <w:lang w:val="en-US" w:eastAsia="en-US" w:bidi="ar-SA"/>
    </w:rPr>
  </w:style>
  <w:style w:type="character" w:customStyle="1" w:styleId="CharChar91">
    <w:name w:val="Char Char91"/>
    <w:basedOn w:val="DefaultParagraphFont"/>
    <w:uiPriority w:val="99"/>
    <w:rsid w:val="00806767"/>
    <w:rPr>
      <w:rFonts w:cs="Times New Roman"/>
      <w:b/>
      <w:sz w:val="18"/>
      <w:szCs w:val="18"/>
      <w:lang w:val="en-US" w:eastAsia="en-US" w:bidi="ar-SA"/>
    </w:rPr>
  </w:style>
  <w:style w:type="paragraph" w:customStyle="1" w:styleId="BodyText1">
    <w:name w:val="Body Text'1"/>
    <w:basedOn w:val="ListBullet"/>
    <w:uiPriority w:val="99"/>
    <w:rsid w:val="00806767"/>
    <w:pPr>
      <w:tabs>
        <w:tab w:val="clear" w:pos="360"/>
      </w:tabs>
      <w:ind w:left="720" w:firstLine="0"/>
    </w:pPr>
  </w:style>
  <w:style w:type="paragraph" w:customStyle="1" w:styleId="TableTextR10">
    <w:name w:val="Table TextR1"/>
    <w:basedOn w:val="Normal"/>
    <w:uiPriority w:val="99"/>
    <w:rsid w:val="00806767"/>
    <w:pPr>
      <w:keepNext/>
      <w:keepLines/>
      <w:jc w:val="right"/>
    </w:pPr>
    <w:rPr>
      <w:sz w:val="18"/>
    </w:rPr>
  </w:style>
  <w:style w:type="character" w:customStyle="1" w:styleId="TableTextRChar10">
    <w:name w:val="Table TextR Char1"/>
    <w:uiPriority w:val="99"/>
    <w:rsid w:val="00806767"/>
    <w:rPr>
      <w:rFonts w:eastAsia="Times New Roman"/>
      <w:sz w:val="18"/>
    </w:rPr>
  </w:style>
  <w:style w:type="paragraph" w:customStyle="1" w:styleId="numberlistintable1">
    <w:name w:val="numberlistintable1"/>
    <w:basedOn w:val="TableText"/>
    <w:uiPriority w:val="99"/>
    <w:rsid w:val="00806767"/>
    <w:pPr>
      <w:keepNext/>
      <w:keepLines/>
      <w:spacing w:before="0" w:after="0"/>
      <w:ind w:left="241" w:hanging="270"/>
    </w:pPr>
    <w:rPr>
      <w:bCs/>
    </w:rPr>
  </w:style>
  <w:style w:type="character" w:customStyle="1" w:styleId="numberlistintableChar1">
    <w:name w:val="numberlistintable Char1"/>
    <w:basedOn w:val="TableTextChar"/>
    <w:uiPriority w:val="99"/>
    <w:rsid w:val="00806767"/>
    <w:rPr>
      <w:rFonts w:ascii="Arial Narrow" w:hAnsi="Arial Narrow" w:cs="Arial Bold"/>
      <w:bCs/>
      <w:sz w:val="18"/>
      <w:szCs w:val="18"/>
    </w:rPr>
  </w:style>
  <w:style w:type="paragraph" w:customStyle="1" w:styleId="referenceheading1">
    <w:name w:val="reference heading1"/>
    <w:basedOn w:val="Caption"/>
    <w:uiPriority w:val="99"/>
    <w:rsid w:val="00806767"/>
    <w:pPr>
      <w:keepNext w:val="0"/>
      <w:tabs>
        <w:tab w:val="left" w:pos="1260"/>
      </w:tabs>
      <w:spacing w:after="0" w:line="240" w:lineRule="auto"/>
      <w:ind w:left="1260" w:hanging="1260"/>
      <w:jc w:val="both"/>
    </w:pPr>
    <w:rPr>
      <w:rFonts w:ascii="Arial Bold" w:hAnsi="Arial Bold" w:eastAsiaTheme="minorHAnsi" w:cs="Arial"/>
      <w:b/>
      <w:bCs/>
      <w:i w:val="0"/>
      <w:iCs w:val="0"/>
      <w:color w:val="auto"/>
      <w:sz w:val="28"/>
      <w:szCs w:val="28"/>
    </w:rPr>
  </w:style>
  <w:style w:type="character" w:customStyle="1" w:styleId="referenceheadingChar1">
    <w:name w:val="reference heading Char1"/>
    <w:basedOn w:val="CaptionChar"/>
    <w:uiPriority w:val="99"/>
    <w:rsid w:val="00806767"/>
    <w:rPr>
      <w:rFonts w:ascii="Calibri" w:hAnsi="Calibri"/>
      <w:bCs/>
      <w:i/>
      <w:iCs/>
      <w:color w:val="000000" w:themeColor="text1"/>
      <w:sz w:val="28"/>
      <w:szCs w:val="28"/>
    </w:rPr>
  </w:style>
  <w:style w:type="paragraph" w:customStyle="1" w:styleId="bullist1">
    <w:name w:val="bullist1"/>
    <w:basedOn w:val="BodyText"/>
    <w:uiPriority w:val="99"/>
    <w:rsid w:val="00806767"/>
    <w:pPr>
      <w:tabs>
        <w:tab w:val="left" w:pos="720"/>
        <w:tab w:val="left" w:pos="1080"/>
        <w:tab w:val="left" w:pos="1440"/>
        <w:tab w:val="left" w:pos="1800"/>
      </w:tabs>
      <w:spacing w:after="0"/>
      <w:ind w:left="432" w:hanging="432"/>
    </w:pPr>
  </w:style>
  <w:style w:type="character" w:customStyle="1" w:styleId="bullistChar1">
    <w:name w:val="bullist Char1"/>
    <w:basedOn w:val="BodyTextChar"/>
    <w:uiPriority w:val="99"/>
    <w:rsid w:val="00806767"/>
    <w:rPr>
      <w:rFonts w:cs="Times New Roman"/>
      <w:sz w:val="22"/>
      <w:lang w:val="en"/>
    </w:rPr>
  </w:style>
  <w:style w:type="character" w:customStyle="1" w:styleId="CaptionChar1">
    <w:name w:val="Caption Char1"/>
    <w:basedOn w:val="DefaultParagraphFont"/>
    <w:uiPriority w:val="99"/>
    <w:rsid w:val="00806767"/>
    <w:rPr>
      <w:rFonts w:ascii="Arial" w:hAnsi="Arial" w:cs="Arial"/>
      <w:b/>
      <w:sz w:val="18"/>
    </w:rPr>
  </w:style>
  <w:style w:type="paragraph" w:customStyle="1" w:styleId="TableSubtitle10">
    <w:name w:val="Table Subtitle1"/>
    <w:basedOn w:val="Normal"/>
    <w:uiPriority w:val="99"/>
    <w:rsid w:val="00806767"/>
    <w:pPr>
      <w:keepNext/>
      <w:jc w:val="center"/>
    </w:pPr>
    <w:rPr>
      <w:b/>
      <w:bCs/>
      <w:sz w:val="20"/>
    </w:rPr>
  </w:style>
  <w:style w:type="character" w:customStyle="1" w:styleId="DateChar1">
    <w:name w:val="Date Char1"/>
    <w:basedOn w:val="DefaultParagraphFont"/>
    <w:uiPriority w:val="99"/>
    <w:rsid w:val="00806767"/>
    <w:rPr>
      <w:rFonts w:cs="Times New Roman"/>
      <w:sz w:val="22"/>
    </w:rPr>
  </w:style>
  <w:style w:type="paragraph" w:customStyle="1" w:styleId="41">
    <w:name w:val="41"/>
    <w:basedOn w:val="Heading3"/>
    <w:uiPriority w:val="99"/>
    <w:rsid w:val="00806767"/>
    <w:pPr>
      <w:keepLines/>
      <w:numPr>
        <w:ilvl w:val="0"/>
        <w:numId w:val="0"/>
      </w:numPr>
      <w:tabs>
        <w:tab w:val="num" w:pos="2160"/>
      </w:tabs>
      <w:ind w:left="2160" w:hanging="360"/>
    </w:pPr>
    <w:rPr>
      <w:rFonts w:cs="Arial"/>
      <w:bCs/>
      <w:iCs/>
      <w:kern w:val="28"/>
    </w:rPr>
  </w:style>
  <w:style w:type="paragraph" w:customStyle="1" w:styleId="xl70">
    <w:name w:val="xl70"/>
    <w:basedOn w:val="Normal"/>
    <w:uiPriority w:val="99"/>
    <w:rsid w:val="00806767"/>
    <w:pPr>
      <w:spacing w:before="100" w:beforeAutospacing="1" w:after="100" w:afterAutospacing="1"/>
    </w:pPr>
    <w:rPr>
      <w:sz w:val="20"/>
    </w:rPr>
  </w:style>
  <w:style w:type="paragraph" w:customStyle="1" w:styleId="xl71">
    <w:name w:val="xl71"/>
    <w:basedOn w:val="Normal"/>
    <w:uiPriority w:val="99"/>
    <w:rsid w:val="00806767"/>
    <w:pPr>
      <w:spacing w:before="100" w:beforeAutospacing="1" w:after="100" w:afterAutospacing="1"/>
      <w:jc w:val="center"/>
    </w:pPr>
    <w:rPr>
      <w:b/>
      <w:bCs/>
      <w:sz w:val="20"/>
    </w:rPr>
  </w:style>
  <w:style w:type="paragraph" w:customStyle="1" w:styleId="xl72">
    <w:name w:val="xl72"/>
    <w:basedOn w:val="Normal"/>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0"/>
    </w:rPr>
  </w:style>
  <w:style w:type="paragraph" w:customStyle="1" w:styleId="xl73">
    <w:name w:val="xl73"/>
    <w:basedOn w:val="Normal"/>
    <w:rsid w:val="00806767"/>
    <w:pPr>
      <w:pBdr>
        <w:top w:val="single" w:sz="4" w:space="0" w:color="auto"/>
        <w:left w:val="single" w:sz="4" w:space="0" w:color="auto"/>
        <w:bottom w:val="single" w:sz="4" w:space="0" w:color="auto"/>
        <w:right w:val="single" w:sz="8" w:space="0" w:color="auto"/>
      </w:pBdr>
      <w:spacing w:before="100" w:beforeAutospacing="1" w:after="100" w:afterAutospacing="1"/>
      <w:jc w:val="center"/>
    </w:pPr>
    <w:rPr>
      <w:b/>
      <w:bCs/>
      <w:sz w:val="20"/>
    </w:rPr>
  </w:style>
  <w:style w:type="paragraph" w:customStyle="1" w:styleId="xl74">
    <w:name w:val="xl74"/>
    <w:basedOn w:val="Normal"/>
    <w:rsid w:val="00806767"/>
    <w:pPr>
      <w:pBdr>
        <w:top w:val="single" w:sz="4" w:space="0" w:color="auto"/>
        <w:left w:val="single" w:sz="8" w:space="0" w:color="auto"/>
        <w:bottom w:val="single" w:sz="4" w:space="0" w:color="auto"/>
        <w:right w:val="single" w:sz="4" w:space="0" w:color="auto"/>
      </w:pBdr>
      <w:spacing w:before="100" w:beforeAutospacing="1" w:after="100" w:afterAutospacing="1"/>
      <w:jc w:val="center"/>
    </w:pPr>
    <w:rPr>
      <w:b/>
      <w:bCs/>
      <w:sz w:val="20"/>
    </w:rPr>
  </w:style>
  <w:style w:type="paragraph" w:customStyle="1" w:styleId="xl75">
    <w:name w:val="xl75"/>
    <w:basedOn w:val="Normal"/>
    <w:rsid w:val="00806767"/>
    <w:pPr>
      <w:pBdr>
        <w:top w:val="single" w:sz="4" w:space="0" w:color="auto"/>
        <w:left w:val="single" w:sz="8" w:space="0" w:color="auto"/>
        <w:bottom w:val="single" w:sz="8" w:space="0" w:color="auto"/>
        <w:right w:val="single" w:sz="4" w:space="0" w:color="auto"/>
      </w:pBdr>
      <w:spacing w:before="100" w:beforeAutospacing="1" w:after="100" w:afterAutospacing="1"/>
      <w:jc w:val="center"/>
    </w:pPr>
    <w:rPr>
      <w:b/>
      <w:bCs/>
      <w:sz w:val="20"/>
    </w:rPr>
  </w:style>
  <w:style w:type="paragraph" w:customStyle="1" w:styleId="xl76">
    <w:name w:val="xl76"/>
    <w:basedOn w:val="Normal"/>
    <w:rsid w:val="00806767"/>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0"/>
    </w:rPr>
  </w:style>
  <w:style w:type="paragraph" w:customStyle="1" w:styleId="xl77">
    <w:name w:val="xl77"/>
    <w:basedOn w:val="Normal"/>
    <w:rsid w:val="00806767"/>
    <w:pPr>
      <w:pBdr>
        <w:top w:val="single" w:sz="8" w:space="0" w:color="auto"/>
        <w:left w:val="single" w:sz="4"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78">
    <w:name w:val="xl78"/>
    <w:basedOn w:val="Normal"/>
    <w:rsid w:val="00806767"/>
    <w:pPr>
      <w:pBdr>
        <w:top w:val="single" w:sz="8" w:space="0" w:color="auto"/>
        <w:left w:val="single" w:sz="4" w:space="0" w:color="auto"/>
        <w:bottom w:val="single" w:sz="4" w:space="0" w:color="auto"/>
        <w:right w:val="single" w:sz="8" w:space="0" w:color="auto"/>
      </w:pBdr>
      <w:spacing w:before="100" w:beforeAutospacing="1" w:after="100" w:afterAutospacing="1"/>
      <w:textAlignment w:val="top"/>
    </w:pPr>
    <w:rPr>
      <w:b/>
      <w:bCs/>
      <w:sz w:val="24"/>
      <w:szCs w:val="24"/>
    </w:rPr>
  </w:style>
  <w:style w:type="paragraph" w:customStyle="1" w:styleId="xl79">
    <w:name w:val="xl79"/>
    <w:basedOn w:val="Normal"/>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0"/>
    </w:rPr>
  </w:style>
  <w:style w:type="paragraph" w:customStyle="1" w:styleId="xl80">
    <w:name w:val="xl80"/>
    <w:basedOn w:val="Normal"/>
    <w:rsid w:val="00806767"/>
    <w:pPr>
      <w:pBdr>
        <w:top w:val="single" w:sz="4" w:space="0" w:color="auto"/>
        <w:left w:val="single" w:sz="4" w:space="0" w:color="auto"/>
        <w:bottom w:val="single" w:sz="4" w:space="0" w:color="auto"/>
        <w:right w:val="single" w:sz="8" w:space="0" w:color="auto"/>
      </w:pBdr>
      <w:spacing w:before="100" w:beforeAutospacing="1" w:after="100" w:afterAutospacing="1"/>
    </w:pPr>
    <w:rPr>
      <w:sz w:val="20"/>
    </w:rPr>
  </w:style>
  <w:style w:type="paragraph" w:customStyle="1" w:styleId="xl81">
    <w:name w:val="xl81"/>
    <w:basedOn w:val="Normal"/>
    <w:rsid w:val="00806767"/>
    <w:pPr>
      <w:pBdr>
        <w:top w:val="single" w:sz="4" w:space="0" w:color="auto"/>
        <w:left w:val="single" w:sz="4" w:space="0" w:color="auto"/>
        <w:bottom w:val="single" w:sz="8" w:space="0" w:color="auto"/>
        <w:right w:val="single" w:sz="4" w:space="0" w:color="auto"/>
      </w:pBdr>
      <w:spacing w:before="100" w:beforeAutospacing="1" w:after="100" w:afterAutospacing="1"/>
    </w:pPr>
    <w:rPr>
      <w:sz w:val="20"/>
    </w:rPr>
  </w:style>
  <w:style w:type="paragraph" w:customStyle="1" w:styleId="xl82">
    <w:name w:val="xl82"/>
    <w:basedOn w:val="Normal"/>
    <w:rsid w:val="00806767"/>
    <w:pPr>
      <w:pBdr>
        <w:top w:val="single" w:sz="4" w:space="0" w:color="auto"/>
        <w:left w:val="single" w:sz="4" w:space="0" w:color="auto"/>
        <w:bottom w:val="single" w:sz="8" w:space="0" w:color="auto"/>
        <w:right w:val="single" w:sz="8" w:space="0" w:color="auto"/>
      </w:pBdr>
      <w:spacing w:before="100" w:beforeAutospacing="1" w:after="100" w:afterAutospacing="1"/>
    </w:pPr>
    <w:rPr>
      <w:sz w:val="20"/>
    </w:rPr>
  </w:style>
  <w:style w:type="character" w:customStyle="1" w:styleId="FooterChar2">
    <w:name w:val="Footer Char2"/>
    <w:uiPriority w:val="99"/>
    <w:rsid w:val="00806767"/>
    <w:rPr>
      <w:rFonts w:ascii="Arial" w:hAnsi="Arial"/>
      <w:b/>
      <w:sz w:val="16"/>
    </w:rPr>
  </w:style>
  <w:style w:type="character" w:customStyle="1" w:styleId="HeaderChar2">
    <w:name w:val="Header Char2"/>
    <w:uiPriority w:val="99"/>
    <w:rsid w:val="00806767"/>
    <w:rPr>
      <w:rFonts w:eastAsia="Times New Roman"/>
      <w:b/>
      <w:sz w:val="18"/>
    </w:rPr>
  </w:style>
  <w:style w:type="paragraph" w:customStyle="1" w:styleId="referencelist2">
    <w:name w:val="reference list2"/>
    <w:basedOn w:val="Normal"/>
    <w:uiPriority w:val="99"/>
    <w:rsid w:val="00806767"/>
    <w:pPr>
      <w:spacing w:before="120" w:after="120"/>
      <w:ind w:left="720" w:right="720" w:hanging="720"/>
    </w:pPr>
  </w:style>
  <w:style w:type="character" w:customStyle="1" w:styleId="FooterChar3">
    <w:name w:val="Footer Char3"/>
    <w:uiPriority w:val="99"/>
    <w:rsid w:val="00806767"/>
    <w:rPr>
      <w:rFonts w:ascii="Arial" w:hAnsi="Arial"/>
      <w:b/>
      <w:sz w:val="16"/>
    </w:rPr>
  </w:style>
  <w:style w:type="character" w:customStyle="1" w:styleId="HeaderChar3">
    <w:name w:val="Header Char3"/>
    <w:uiPriority w:val="99"/>
    <w:rsid w:val="00806767"/>
    <w:rPr>
      <w:rFonts w:eastAsia="Times New Roman"/>
      <w:b/>
      <w:sz w:val="18"/>
    </w:rPr>
  </w:style>
  <w:style w:type="paragraph" w:customStyle="1" w:styleId="referencelist3">
    <w:name w:val="reference list3"/>
    <w:basedOn w:val="Normal"/>
    <w:uiPriority w:val="99"/>
    <w:rsid w:val="00806767"/>
    <w:pPr>
      <w:spacing w:before="120" w:after="120"/>
      <w:ind w:left="720" w:right="720" w:hanging="720"/>
    </w:pPr>
  </w:style>
  <w:style w:type="paragraph" w:customStyle="1" w:styleId="TableText5">
    <w:name w:val="Table Text5"/>
    <w:basedOn w:val="Normal"/>
    <w:uiPriority w:val="99"/>
    <w:rsid w:val="00806767"/>
    <w:pPr>
      <w:keepNext/>
      <w:keepLines/>
    </w:pPr>
    <w:rPr>
      <w:sz w:val="18"/>
    </w:rPr>
  </w:style>
  <w:style w:type="paragraph" w:customStyle="1" w:styleId="TableSubtitle5">
    <w:name w:val="TableSubtitle5"/>
    <w:basedOn w:val="Normal"/>
    <w:uiPriority w:val="99"/>
    <w:rsid w:val="00806767"/>
    <w:pPr>
      <w:keepNext/>
      <w:keepLines/>
      <w:autoSpaceDE w:val="0"/>
      <w:autoSpaceDN w:val="0"/>
      <w:adjustRightInd w:val="0"/>
      <w:jc w:val="center"/>
    </w:pPr>
    <w:rPr>
      <w:b/>
      <w:bCs/>
      <w:color w:val="000000"/>
      <w:sz w:val="18"/>
      <w:szCs w:val="18"/>
    </w:rPr>
  </w:style>
  <w:style w:type="paragraph" w:customStyle="1" w:styleId="TableTextR5">
    <w:name w:val="Table TextR5"/>
    <w:basedOn w:val="Normal"/>
    <w:uiPriority w:val="99"/>
    <w:rsid w:val="00806767"/>
    <w:pPr>
      <w:keepNext/>
      <w:keepLines/>
      <w:jc w:val="right"/>
    </w:pPr>
    <w:rPr>
      <w:sz w:val="18"/>
    </w:rPr>
  </w:style>
  <w:style w:type="paragraph" w:customStyle="1" w:styleId="h5style">
    <w:name w:val="h5style"/>
    <w:basedOn w:val="Normal"/>
    <w:link w:val="h5styleChar"/>
    <w:uiPriority w:val="99"/>
    <w:rsid w:val="00806767"/>
    <w:rPr>
      <w:rFonts w:ascii="Arial" w:hAnsi="Arial" w:cs="Arial"/>
      <w:b/>
      <w:sz w:val="20"/>
    </w:rPr>
  </w:style>
  <w:style w:type="character" w:customStyle="1" w:styleId="h5styleChar">
    <w:name w:val="h5style Char"/>
    <w:basedOn w:val="DefaultParagraphFont"/>
    <w:link w:val="h5style"/>
    <w:uiPriority w:val="99"/>
    <w:locked/>
    <w:rsid w:val="00806767"/>
    <w:rPr>
      <w:rFonts w:ascii="Arial" w:hAnsi="Arial" w:cs="Arial"/>
      <w:b/>
    </w:rPr>
  </w:style>
  <w:style w:type="paragraph" w:customStyle="1" w:styleId="a">
    <w:name w:val=""/>
    <w:uiPriority w:val="99"/>
    <w:rsid w:val="00806767"/>
    <w:pPr>
      <w:autoSpaceDE w:val="0"/>
      <w:autoSpaceDN w:val="0"/>
      <w:adjustRightInd w:val="0"/>
      <w:ind w:left="-1440"/>
    </w:pPr>
    <w:rPr>
      <w:sz w:val="24"/>
      <w:szCs w:val="24"/>
    </w:rPr>
  </w:style>
  <w:style w:type="character" w:customStyle="1" w:styleId="SYSHYPERTEXT">
    <w:name w:val="SYS_HYPERTEXT"/>
    <w:uiPriority w:val="99"/>
    <w:rsid w:val="00806767"/>
    <w:rPr>
      <w:color w:val="0000FF"/>
      <w:u w:val="single"/>
    </w:rPr>
  </w:style>
  <w:style w:type="character" w:customStyle="1" w:styleId="GPOInlineP">
    <w:name w:val="GPO InlineP"/>
    <w:uiPriority w:val="99"/>
    <w:rsid w:val="00806767"/>
    <w:rPr>
      <w:rFonts w:ascii="Times New Roman" w:hAnsi="Times New Roman"/>
      <w:sz w:val="20"/>
    </w:rPr>
  </w:style>
  <w:style w:type="paragraph" w:customStyle="1" w:styleId="footnotetex">
    <w:name w:val="footnote tex"/>
    <w:basedOn w:val="Normal"/>
    <w:uiPriority w:val="99"/>
    <w:rsid w:val="00806767"/>
    <w:pPr>
      <w:widowControl w:val="0"/>
      <w:autoSpaceDE w:val="0"/>
      <w:autoSpaceDN w:val="0"/>
      <w:adjustRightInd w:val="0"/>
    </w:pPr>
    <w:rPr>
      <w:sz w:val="24"/>
      <w:szCs w:val="24"/>
    </w:rPr>
  </w:style>
  <w:style w:type="paragraph" w:styleId="BodyTextIndent">
    <w:name w:val="Body Text Indent"/>
    <w:basedOn w:val="Normal"/>
    <w:link w:val="BodyTextIndentChar"/>
    <w:uiPriority w:val="99"/>
    <w:rsid w:val="00806767"/>
    <w:pPr>
      <w:autoSpaceDE w:val="0"/>
      <w:autoSpaceDN w:val="0"/>
      <w:adjustRightInd w:val="0"/>
      <w:spacing w:after="120"/>
      <w:ind w:left="360"/>
    </w:pPr>
    <w:rPr>
      <w:sz w:val="20"/>
    </w:rPr>
  </w:style>
  <w:style w:type="character" w:customStyle="1" w:styleId="BodyTextIndentChar">
    <w:name w:val="Body Text Indent Char"/>
    <w:basedOn w:val="DefaultParagraphFont"/>
    <w:link w:val="BodyTextIndent"/>
    <w:uiPriority w:val="99"/>
    <w:rsid w:val="00806767"/>
  </w:style>
  <w:style w:type="character" w:customStyle="1" w:styleId="FootnoteCharacters">
    <w:name w:val="Footnote Characters"/>
    <w:uiPriority w:val="99"/>
    <w:rsid w:val="00806767"/>
    <w:rPr>
      <w:vertAlign w:val="superscript"/>
    </w:rPr>
  </w:style>
  <w:style w:type="paragraph" w:customStyle="1" w:styleId="RRBodyText">
    <w:name w:val="R&amp;R Body Text"/>
    <w:basedOn w:val="Normal"/>
    <w:link w:val="RRBodyTextChar"/>
    <w:uiPriority w:val="99"/>
    <w:rsid w:val="00806767"/>
    <w:pPr>
      <w:tabs>
        <w:tab w:val="left" w:pos="0"/>
        <w:tab w:val="left" w:pos="720"/>
        <w:tab w:val="left" w:pos="1080"/>
        <w:tab w:val="left" w:pos="1440"/>
        <w:tab w:val="left" w:pos="1800"/>
        <w:tab w:val="left" w:pos="8985"/>
      </w:tabs>
      <w:autoSpaceDE w:val="0"/>
      <w:autoSpaceDN w:val="0"/>
      <w:adjustRightInd w:val="0"/>
    </w:pPr>
    <w:rPr>
      <w:szCs w:val="24"/>
    </w:rPr>
  </w:style>
  <w:style w:type="paragraph" w:styleId="Macro">
    <w:name w:val="macro"/>
    <w:link w:val="MacroTextChar"/>
    <w:uiPriority w:val="99"/>
    <w:rsid w:val="00806767"/>
    <w:pPr>
      <w:widowControl w:val="0"/>
      <w:tabs>
        <w:tab w:val="left" w:pos="480"/>
        <w:tab w:val="left" w:pos="960"/>
        <w:tab w:val="left" w:pos="1440"/>
        <w:tab w:val="left" w:pos="1920"/>
        <w:tab w:val="left" w:pos="2400"/>
        <w:tab w:val="left" w:pos="2880"/>
        <w:tab w:val="left" w:pos="3360"/>
        <w:tab w:val="left" w:pos="3840"/>
        <w:tab w:val="left" w:pos="4320"/>
      </w:tabs>
      <w:adjustRightInd w:val="0"/>
    </w:pPr>
    <w:rPr>
      <w:rFonts w:ascii="Courier New" w:hAnsi="Courier New" w:cs="Courier New"/>
    </w:rPr>
  </w:style>
  <w:style w:type="character" w:customStyle="1" w:styleId="MacroTextChar">
    <w:name w:val="Macro Text Char"/>
    <w:basedOn w:val="DefaultParagraphFont"/>
    <w:link w:val="Macro"/>
    <w:uiPriority w:val="99"/>
    <w:rsid w:val="00806767"/>
    <w:rPr>
      <w:rFonts w:ascii="Courier New" w:hAnsi="Courier New" w:cs="Courier New"/>
    </w:rPr>
  </w:style>
  <w:style w:type="paragraph" w:styleId="BodyTextIndent2">
    <w:name w:val="Body Text Indent 2"/>
    <w:basedOn w:val="Normal"/>
    <w:link w:val="BodyTextIndent2Char"/>
    <w:uiPriority w:val="99"/>
    <w:rsid w:val="00806767"/>
    <w:pPr>
      <w:widowControl w:val="0"/>
      <w:adjustRightInd w:val="0"/>
      <w:ind w:left="720" w:hanging="720"/>
    </w:pPr>
    <w:rPr>
      <w:sz w:val="24"/>
      <w:szCs w:val="24"/>
    </w:rPr>
  </w:style>
  <w:style w:type="character" w:customStyle="1" w:styleId="BodyTextIndent2Char">
    <w:name w:val="Body Text Indent 2 Char"/>
    <w:basedOn w:val="DefaultParagraphFont"/>
    <w:link w:val="BodyTextIndent2"/>
    <w:uiPriority w:val="99"/>
    <w:rsid w:val="00806767"/>
    <w:rPr>
      <w:sz w:val="24"/>
      <w:szCs w:val="24"/>
    </w:rPr>
  </w:style>
  <w:style w:type="paragraph" w:customStyle="1" w:styleId="xl128">
    <w:name w:val="xl128"/>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29">
    <w:name w:val="xl129"/>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30">
    <w:name w:val="xl130"/>
    <w:basedOn w:val="Normal"/>
    <w:uiPriority w:val="99"/>
    <w:rsid w:val="00806767"/>
    <w:pPr>
      <w:pBdr>
        <w:top w:val="single" w:sz="4" w:space="0" w:color="auto"/>
        <w:left w:val="single" w:sz="4" w:space="0" w:color="auto"/>
        <w:bottom w:val="single" w:sz="4" w:space="0" w:color="auto"/>
      </w:pBdr>
      <w:spacing w:before="100" w:beforeAutospacing="1" w:after="100" w:afterAutospacing="1"/>
    </w:pPr>
    <w:rPr>
      <w:b/>
      <w:bCs/>
      <w:sz w:val="24"/>
      <w:szCs w:val="24"/>
    </w:rPr>
  </w:style>
  <w:style w:type="paragraph" w:customStyle="1" w:styleId="xl131">
    <w:name w:val="xl131"/>
    <w:basedOn w:val="Normal"/>
    <w:uiPriority w:val="99"/>
    <w:rsid w:val="00806767"/>
    <w:pPr>
      <w:pBdr>
        <w:top w:val="single" w:sz="4" w:space="0" w:color="auto"/>
        <w:bottom w:val="single" w:sz="4" w:space="0" w:color="auto"/>
      </w:pBdr>
      <w:spacing w:before="100" w:beforeAutospacing="1" w:after="100" w:afterAutospacing="1"/>
    </w:pPr>
    <w:rPr>
      <w:b/>
      <w:bCs/>
      <w:sz w:val="24"/>
      <w:szCs w:val="24"/>
    </w:rPr>
  </w:style>
  <w:style w:type="paragraph" w:customStyle="1" w:styleId="xl132">
    <w:name w:val="xl132"/>
    <w:basedOn w:val="Normal"/>
    <w:uiPriority w:val="99"/>
    <w:rsid w:val="00806767"/>
    <w:pPr>
      <w:pBdr>
        <w:top w:val="single" w:sz="4" w:space="0" w:color="auto"/>
        <w:bottom w:val="single" w:sz="4" w:space="0" w:color="auto"/>
        <w:right w:val="single" w:sz="4" w:space="0" w:color="auto"/>
      </w:pBdr>
      <w:spacing w:before="100" w:beforeAutospacing="1" w:after="100" w:afterAutospacing="1"/>
    </w:pPr>
    <w:rPr>
      <w:b/>
      <w:bCs/>
      <w:sz w:val="24"/>
      <w:szCs w:val="24"/>
    </w:rPr>
  </w:style>
  <w:style w:type="paragraph" w:customStyle="1" w:styleId="xl133">
    <w:name w:val="xl133"/>
    <w:basedOn w:val="Normal"/>
    <w:uiPriority w:val="99"/>
    <w:rsid w:val="00806767"/>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134">
    <w:name w:val="xl134"/>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5">
    <w:name w:val="xl135"/>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6">
    <w:name w:val="xl136"/>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7">
    <w:name w:val="xl137"/>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8">
    <w:name w:val="xl138"/>
    <w:basedOn w:val="Normal"/>
    <w:uiPriority w:val="99"/>
    <w:rsid w:val="00806767"/>
    <w:pPr>
      <w:pBdr>
        <w:top w:val="single" w:sz="4" w:space="0" w:color="auto"/>
        <w:left w:val="single" w:sz="8" w:space="27" w:color="auto"/>
        <w:bottom w:val="single" w:sz="4" w:space="0" w:color="auto"/>
        <w:right w:val="single" w:sz="4" w:space="0" w:color="auto"/>
      </w:pBdr>
      <w:spacing w:before="100" w:beforeAutospacing="1" w:after="100" w:afterAutospacing="1"/>
      <w:ind w:firstLine="400" w:firstLineChars="400"/>
    </w:pPr>
    <w:rPr>
      <w:sz w:val="24"/>
      <w:szCs w:val="24"/>
    </w:rPr>
  </w:style>
  <w:style w:type="paragraph" w:customStyle="1" w:styleId="xl139">
    <w:name w:val="xl139"/>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0">
    <w:name w:val="xl140"/>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1">
    <w:name w:val="xl141"/>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2">
    <w:name w:val="xl142"/>
    <w:basedOn w:val="Normal"/>
    <w:uiPriority w:val="99"/>
    <w:rsid w:val="00806767"/>
    <w:pPr>
      <w:pBdr>
        <w:top w:val="single" w:sz="4" w:space="0" w:color="auto"/>
        <w:left w:val="single" w:sz="8" w:space="14" w:color="auto"/>
        <w:bottom w:val="single" w:sz="4" w:space="0" w:color="auto"/>
        <w:right w:val="single" w:sz="4" w:space="0" w:color="auto"/>
      </w:pBdr>
      <w:spacing w:before="100" w:beforeAutospacing="1" w:after="100" w:afterAutospacing="1"/>
      <w:ind w:firstLine="200" w:firstLineChars="200"/>
    </w:pPr>
    <w:rPr>
      <w:sz w:val="18"/>
      <w:szCs w:val="18"/>
    </w:rPr>
  </w:style>
  <w:style w:type="paragraph" w:customStyle="1" w:styleId="xl143">
    <w:name w:val="xl143"/>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4">
    <w:name w:val="xl144"/>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5">
    <w:name w:val="xl145"/>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6">
    <w:name w:val="xl146"/>
    <w:basedOn w:val="Normal"/>
    <w:uiPriority w:val="99"/>
    <w:rsid w:val="00806767"/>
    <w:pPr>
      <w:pBdr>
        <w:top w:val="single" w:sz="4" w:space="0" w:color="auto"/>
        <w:left w:val="single" w:sz="4" w:space="0" w:color="auto"/>
        <w:bottom w:val="single" w:sz="4" w:space="0" w:color="auto"/>
      </w:pBdr>
      <w:spacing w:before="100" w:beforeAutospacing="1" w:after="100" w:afterAutospacing="1"/>
    </w:pPr>
    <w:rPr>
      <w:b/>
      <w:bCs/>
      <w:sz w:val="18"/>
      <w:szCs w:val="18"/>
    </w:rPr>
  </w:style>
  <w:style w:type="paragraph" w:customStyle="1" w:styleId="xl147">
    <w:name w:val="xl147"/>
    <w:basedOn w:val="Normal"/>
    <w:uiPriority w:val="99"/>
    <w:rsid w:val="00806767"/>
    <w:pPr>
      <w:pBdr>
        <w:top w:val="single" w:sz="4" w:space="0" w:color="auto"/>
        <w:bottom w:val="single" w:sz="4" w:space="0" w:color="auto"/>
      </w:pBdr>
      <w:spacing w:before="100" w:beforeAutospacing="1" w:after="100" w:afterAutospacing="1"/>
    </w:pPr>
    <w:rPr>
      <w:b/>
      <w:bCs/>
      <w:sz w:val="18"/>
      <w:szCs w:val="18"/>
    </w:rPr>
  </w:style>
  <w:style w:type="paragraph" w:customStyle="1" w:styleId="xl148">
    <w:name w:val="xl148"/>
    <w:basedOn w:val="Normal"/>
    <w:uiPriority w:val="99"/>
    <w:rsid w:val="00806767"/>
    <w:pPr>
      <w:pBdr>
        <w:top w:val="single" w:sz="4" w:space="0" w:color="auto"/>
        <w:bottom w:val="single" w:sz="4" w:space="0" w:color="auto"/>
        <w:right w:val="single" w:sz="4" w:space="0" w:color="auto"/>
      </w:pBdr>
      <w:spacing w:before="100" w:beforeAutospacing="1" w:after="100" w:afterAutospacing="1"/>
    </w:pPr>
    <w:rPr>
      <w:b/>
      <w:bCs/>
      <w:sz w:val="18"/>
      <w:szCs w:val="18"/>
    </w:rPr>
  </w:style>
  <w:style w:type="paragraph" w:customStyle="1" w:styleId="xl127">
    <w:name w:val="xl127"/>
    <w:basedOn w:val="Normal"/>
    <w:uiPriority w:val="99"/>
    <w:rsid w:val="00806767"/>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49">
    <w:name w:val="xl149"/>
    <w:basedOn w:val="Normal"/>
    <w:uiPriority w:val="99"/>
    <w:rsid w:val="00806767"/>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150">
    <w:name w:val="xl150"/>
    <w:basedOn w:val="Normal"/>
    <w:uiPriority w:val="99"/>
    <w:rsid w:val="00806767"/>
    <w:pPr>
      <w:pBdr>
        <w:top w:val="single" w:sz="4" w:space="0" w:color="auto"/>
        <w:left w:val="single" w:sz="4"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51">
    <w:name w:val="xl151"/>
    <w:basedOn w:val="Normal"/>
    <w:uiPriority w:val="99"/>
    <w:rsid w:val="00806767"/>
    <w:pPr>
      <w:pBdr>
        <w:top w:val="single" w:sz="4" w:space="0" w:color="auto"/>
        <w:left w:val="single" w:sz="4" w:space="0" w:color="auto"/>
        <w:bottom w:val="single" w:sz="8" w:space="0" w:color="auto"/>
        <w:right w:val="single" w:sz="8" w:space="0" w:color="auto"/>
      </w:pBdr>
      <w:spacing w:before="100" w:beforeAutospacing="1" w:after="100" w:afterAutospacing="1"/>
      <w:textAlignment w:val="top"/>
    </w:pPr>
    <w:rPr>
      <w:sz w:val="24"/>
      <w:szCs w:val="24"/>
    </w:rPr>
  </w:style>
  <w:style w:type="paragraph" w:customStyle="1" w:styleId="xl152">
    <w:name w:val="xl152"/>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153">
    <w:name w:val="xl153"/>
    <w:basedOn w:val="Normal"/>
    <w:uiPriority w:val="99"/>
    <w:rsid w:val="00806767"/>
    <w:pPr>
      <w:pBdr>
        <w:top w:val="single" w:sz="4" w:space="0" w:color="auto"/>
        <w:left w:val="single" w:sz="4" w:space="0" w:color="auto"/>
        <w:right w:val="single" w:sz="4" w:space="0" w:color="auto"/>
      </w:pBdr>
      <w:spacing w:before="100" w:beforeAutospacing="1" w:after="100" w:afterAutospacing="1"/>
      <w:jc w:val="center"/>
    </w:pPr>
    <w:rPr>
      <w:b/>
      <w:bCs/>
      <w:sz w:val="18"/>
      <w:szCs w:val="18"/>
    </w:rPr>
  </w:style>
  <w:style w:type="paragraph" w:customStyle="1" w:styleId="xl154">
    <w:name w:val="xl154"/>
    <w:basedOn w:val="Normal"/>
    <w:uiPriority w:val="99"/>
    <w:rsid w:val="00806767"/>
    <w:pPr>
      <w:pBdr>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155">
    <w:name w:val="xl155"/>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56">
    <w:name w:val="xl156"/>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57">
    <w:name w:val="xl157"/>
    <w:basedOn w:val="Normal"/>
    <w:uiPriority w:val="99"/>
    <w:rsid w:val="00806767"/>
    <w:pPr>
      <w:spacing w:before="100" w:beforeAutospacing="1" w:after="100" w:afterAutospacing="1"/>
    </w:pPr>
    <w:rPr>
      <w:sz w:val="24"/>
      <w:szCs w:val="24"/>
    </w:rPr>
  </w:style>
  <w:style w:type="paragraph" w:customStyle="1" w:styleId="xl158">
    <w:name w:val="xl158"/>
    <w:basedOn w:val="Normal"/>
    <w:uiPriority w:val="99"/>
    <w:rsid w:val="00806767"/>
    <w:pPr>
      <w:spacing w:before="100" w:beforeAutospacing="1" w:after="100" w:afterAutospacing="1"/>
      <w:textAlignment w:val="center"/>
    </w:pPr>
    <w:rPr>
      <w:sz w:val="16"/>
      <w:szCs w:val="16"/>
    </w:rPr>
  </w:style>
  <w:style w:type="paragraph" w:customStyle="1" w:styleId="xl159">
    <w:name w:val="xl159"/>
    <w:basedOn w:val="Normal"/>
    <w:uiPriority w:val="99"/>
    <w:rsid w:val="0080676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0">
    <w:name w:val="xl160"/>
    <w:basedOn w:val="Normal"/>
    <w:uiPriority w:val="99"/>
    <w:rsid w:val="0080676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1">
    <w:name w:val="xl161"/>
    <w:basedOn w:val="Normal"/>
    <w:uiPriority w:val="99"/>
    <w:rsid w:val="0080676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2">
    <w:name w:val="xl162"/>
    <w:basedOn w:val="Normal"/>
    <w:uiPriority w:val="99"/>
    <w:rsid w:val="00806767"/>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pPr>
    <w:rPr>
      <w:sz w:val="24"/>
      <w:szCs w:val="24"/>
    </w:rPr>
  </w:style>
  <w:style w:type="paragraph" w:customStyle="1" w:styleId="xl163">
    <w:name w:val="xl163"/>
    <w:basedOn w:val="Normal"/>
    <w:uiPriority w:val="99"/>
    <w:rsid w:val="00806767"/>
    <w:pPr>
      <w:shd w:val="clear" w:color="000000" w:fill="FF0000"/>
      <w:spacing w:before="100" w:beforeAutospacing="1" w:after="100" w:afterAutospacing="1"/>
    </w:pPr>
    <w:rPr>
      <w:sz w:val="24"/>
      <w:szCs w:val="24"/>
    </w:rPr>
  </w:style>
  <w:style w:type="paragraph" w:customStyle="1" w:styleId="xl164">
    <w:name w:val="xl164"/>
    <w:basedOn w:val="Normal"/>
    <w:uiPriority w:val="99"/>
    <w:rsid w:val="00806767"/>
    <w:pPr>
      <w:pBdr>
        <w:top w:val="single" w:sz="4" w:space="0" w:color="auto"/>
        <w:left w:val="single" w:sz="4" w:space="14" w:color="auto"/>
        <w:bottom w:val="single" w:sz="4" w:space="0" w:color="auto"/>
        <w:right w:val="single" w:sz="4" w:space="0" w:color="auto"/>
      </w:pBdr>
      <w:shd w:val="clear" w:color="000000" w:fill="FF0000"/>
      <w:spacing w:before="100" w:beforeAutospacing="1" w:after="100" w:afterAutospacing="1"/>
      <w:ind w:firstLine="200" w:firstLineChars="200"/>
    </w:pPr>
    <w:rPr>
      <w:sz w:val="18"/>
      <w:szCs w:val="18"/>
    </w:rPr>
  </w:style>
  <w:style w:type="paragraph" w:customStyle="1" w:styleId="xl165">
    <w:name w:val="xl165"/>
    <w:basedOn w:val="Normal"/>
    <w:uiPriority w:val="99"/>
    <w:rsid w:val="0080676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6">
    <w:name w:val="xl166"/>
    <w:basedOn w:val="Normal"/>
    <w:uiPriority w:val="99"/>
    <w:rsid w:val="0080676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7">
    <w:name w:val="xl167"/>
    <w:basedOn w:val="Normal"/>
    <w:uiPriority w:val="99"/>
    <w:rsid w:val="00806767"/>
    <w:pPr>
      <w:shd w:val="clear" w:color="000000" w:fill="FF0000"/>
      <w:spacing w:before="100" w:beforeAutospacing="1" w:after="100" w:afterAutospacing="1"/>
    </w:pPr>
    <w:rPr>
      <w:sz w:val="24"/>
      <w:szCs w:val="24"/>
    </w:rPr>
  </w:style>
  <w:style w:type="paragraph" w:customStyle="1" w:styleId="xl168">
    <w:name w:val="xl168"/>
    <w:basedOn w:val="Normal"/>
    <w:uiPriority w:val="99"/>
    <w:rsid w:val="0080676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9">
    <w:name w:val="xl169"/>
    <w:basedOn w:val="Normal"/>
    <w:uiPriority w:val="99"/>
    <w:rsid w:val="0080676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70">
    <w:name w:val="xl170"/>
    <w:basedOn w:val="Normal"/>
    <w:uiPriority w:val="99"/>
    <w:rsid w:val="00806767"/>
    <w:pPr>
      <w:pBdr>
        <w:top w:val="single" w:sz="4" w:space="0" w:color="auto"/>
        <w:left w:val="single" w:sz="8" w:space="14" w:color="auto"/>
        <w:bottom w:val="single" w:sz="4" w:space="0" w:color="auto"/>
        <w:right w:val="single" w:sz="4" w:space="0" w:color="auto"/>
      </w:pBdr>
      <w:shd w:val="clear" w:color="000000" w:fill="FF0000"/>
      <w:spacing w:before="100" w:beforeAutospacing="1" w:after="100" w:afterAutospacing="1"/>
      <w:ind w:firstLine="200" w:firstLineChars="200"/>
    </w:pPr>
    <w:rPr>
      <w:sz w:val="24"/>
      <w:szCs w:val="24"/>
    </w:rPr>
  </w:style>
  <w:style w:type="paragraph" w:customStyle="1" w:styleId="xl171">
    <w:name w:val="xl171"/>
    <w:basedOn w:val="Normal"/>
    <w:uiPriority w:val="99"/>
    <w:rsid w:val="00806767"/>
    <w:pPr>
      <w:pBdr>
        <w:top w:val="single" w:sz="4" w:space="0" w:color="auto"/>
        <w:left w:val="single" w:sz="8" w:space="0" w:color="auto"/>
        <w:bottom w:val="single" w:sz="4" w:space="0" w:color="auto"/>
        <w:right w:val="single" w:sz="4" w:space="0" w:color="auto"/>
      </w:pBdr>
      <w:spacing w:before="100" w:beforeAutospacing="1" w:after="100" w:afterAutospacing="1"/>
      <w:textAlignment w:val="top"/>
    </w:pPr>
    <w:rPr>
      <w:sz w:val="24"/>
      <w:szCs w:val="24"/>
    </w:rPr>
  </w:style>
  <w:style w:type="paragraph" w:customStyle="1" w:styleId="xl172">
    <w:name w:val="xl172"/>
    <w:basedOn w:val="Normal"/>
    <w:uiPriority w:val="99"/>
    <w:rsid w:val="00806767"/>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textAlignment w:val="top"/>
    </w:pPr>
    <w:rPr>
      <w:sz w:val="24"/>
      <w:szCs w:val="24"/>
    </w:rPr>
  </w:style>
  <w:style w:type="paragraph" w:customStyle="1" w:styleId="xl173">
    <w:name w:val="xl173"/>
    <w:basedOn w:val="Normal"/>
    <w:uiPriority w:val="99"/>
    <w:rsid w:val="0080676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top"/>
    </w:pPr>
    <w:rPr>
      <w:sz w:val="24"/>
      <w:szCs w:val="24"/>
    </w:rPr>
  </w:style>
  <w:style w:type="paragraph" w:customStyle="1" w:styleId="xl174">
    <w:name w:val="xl174"/>
    <w:basedOn w:val="Normal"/>
    <w:uiPriority w:val="99"/>
    <w:rsid w:val="00806767"/>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textAlignment w:val="top"/>
    </w:pPr>
    <w:rPr>
      <w:sz w:val="24"/>
      <w:szCs w:val="24"/>
    </w:rPr>
  </w:style>
  <w:style w:type="paragraph" w:customStyle="1" w:styleId="xl175">
    <w:name w:val="xl175"/>
    <w:basedOn w:val="Normal"/>
    <w:uiPriority w:val="99"/>
    <w:rsid w:val="00806767"/>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pPr>
    <w:rPr>
      <w:sz w:val="24"/>
      <w:szCs w:val="24"/>
    </w:rPr>
  </w:style>
  <w:style w:type="paragraph" w:customStyle="1" w:styleId="xl176">
    <w:name w:val="xl176"/>
    <w:basedOn w:val="Normal"/>
    <w:uiPriority w:val="99"/>
    <w:rsid w:val="00806767"/>
    <w:pPr>
      <w:pBdr>
        <w:top w:val="single" w:sz="4" w:space="0" w:color="auto"/>
        <w:left w:val="single" w:sz="4" w:space="0" w:color="auto"/>
        <w:bottom w:val="single" w:sz="4" w:space="0" w:color="auto"/>
        <w:right w:val="single" w:sz="8" w:space="0" w:color="auto"/>
      </w:pBdr>
      <w:spacing w:before="100" w:beforeAutospacing="1" w:after="100" w:afterAutospacing="1"/>
      <w:textAlignment w:val="top"/>
    </w:pPr>
    <w:rPr>
      <w:sz w:val="24"/>
      <w:szCs w:val="24"/>
    </w:rPr>
  </w:style>
  <w:style w:type="paragraph" w:customStyle="1" w:styleId="xl177">
    <w:name w:val="xl177"/>
    <w:basedOn w:val="Normal"/>
    <w:uiPriority w:val="99"/>
    <w:rsid w:val="00806767"/>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sz w:val="24"/>
      <w:szCs w:val="24"/>
    </w:rPr>
  </w:style>
  <w:style w:type="paragraph" w:customStyle="1" w:styleId="xl178">
    <w:name w:val="xl178"/>
    <w:basedOn w:val="Normal"/>
    <w:uiPriority w:val="99"/>
    <w:rsid w:val="00806767"/>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179">
    <w:name w:val="xl179"/>
    <w:basedOn w:val="Normal"/>
    <w:uiPriority w:val="99"/>
    <w:rsid w:val="00806767"/>
    <w:pPr>
      <w:pBdr>
        <w:top w:val="single" w:sz="4" w:space="0" w:color="auto"/>
        <w:left w:val="single" w:sz="8"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80">
    <w:name w:val="xl180"/>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81">
    <w:name w:val="xl181"/>
    <w:basedOn w:val="Normal"/>
    <w:uiPriority w:val="99"/>
    <w:rsid w:val="00806767"/>
    <w:pPr>
      <w:pBdr>
        <w:top w:val="single" w:sz="4" w:space="0" w:color="auto"/>
        <w:left w:val="single" w:sz="4" w:space="0" w:color="auto"/>
        <w:bottom w:val="single" w:sz="4" w:space="0" w:color="auto"/>
        <w:right w:val="single" w:sz="8" w:space="0" w:color="auto"/>
      </w:pBdr>
      <w:spacing w:before="100" w:beforeAutospacing="1" w:after="100" w:afterAutospacing="1"/>
      <w:jc w:val="center"/>
    </w:pPr>
    <w:rPr>
      <w:b/>
      <w:bCs/>
      <w:sz w:val="24"/>
      <w:szCs w:val="24"/>
    </w:rPr>
  </w:style>
  <w:style w:type="paragraph" w:customStyle="1" w:styleId="xl182">
    <w:name w:val="xl182"/>
    <w:basedOn w:val="Normal"/>
    <w:uiPriority w:val="99"/>
    <w:rsid w:val="00806767"/>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83">
    <w:name w:val="xl183"/>
    <w:basedOn w:val="Normal"/>
    <w:uiPriority w:val="99"/>
    <w:rsid w:val="00806767"/>
    <w:pPr>
      <w:pBdr>
        <w:top w:val="single" w:sz="8" w:space="0" w:color="auto"/>
        <w:left w:val="single" w:sz="4"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84">
    <w:name w:val="xl184"/>
    <w:basedOn w:val="Normal"/>
    <w:uiPriority w:val="99"/>
    <w:rsid w:val="00806767"/>
    <w:pPr>
      <w:pBdr>
        <w:top w:val="single" w:sz="8" w:space="0" w:color="auto"/>
        <w:left w:val="single" w:sz="4" w:space="0" w:color="auto"/>
        <w:bottom w:val="single" w:sz="4" w:space="0" w:color="auto"/>
        <w:right w:val="single" w:sz="8" w:space="0" w:color="auto"/>
      </w:pBdr>
      <w:spacing w:before="100" w:beforeAutospacing="1" w:after="100" w:afterAutospacing="1"/>
      <w:textAlignment w:val="top"/>
    </w:pPr>
    <w:rPr>
      <w:b/>
      <w:bCs/>
      <w:sz w:val="24"/>
      <w:szCs w:val="24"/>
    </w:rPr>
  </w:style>
  <w:style w:type="paragraph" w:customStyle="1" w:styleId="xl185">
    <w:name w:val="xl185"/>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szCs w:val="24"/>
    </w:rPr>
  </w:style>
  <w:style w:type="paragraph" w:customStyle="1" w:styleId="xl186">
    <w:name w:val="xl186"/>
    <w:basedOn w:val="Normal"/>
    <w:uiPriority w:val="99"/>
    <w:rsid w:val="00806767"/>
    <w:pPr>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sz w:val="24"/>
      <w:szCs w:val="24"/>
    </w:rPr>
  </w:style>
  <w:style w:type="paragraph" w:customStyle="1" w:styleId="xl187">
    <w:name w:val="xl187"/>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rPr>
  </w:style>
  <w:style w:type="paragraph" w:customStyle="1" w:styleId="xl188">
    <w:name w:val="xl188"/>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189">
    <w:name w:val="xl189"/>
    <w:basedOn w:val="Normal"/>
    <w:uiPriority w:val="99"/>
    <w:rsid w:val="00806767"/>
    <w:pPr>
      <w:pBdr>
        <w:top w:val="single" w:sz="4" w:space="0" w:color="auto"/>
        <w:left w:val="single" w:sz="8" w:space="0" w:color="auto"/>
        <w:bottom w:val="single" w:sz="4" w:space="0" w:color="auto"/>
      </w:pBdr>
      <w:spacing w:before="100" w:beforeAutospacing="1" w:after="100" w:afterAutospacing="1"/>
      <w:textAlignment w:val="top"/>
    </w:pPr>
    <w:rPr>
      <w:b/>
      <w:bCs/>
      <w:sz w:val="24"/>
      <w:szCs w:val="24"/>
    </w:rPr>
  </w:style>
  <w:style w:type="paragraph" w:customStyle="1" w:styleId="xl190">
    <w:name w:val="xl190"/>
    <w:basedOn w:val="Normal"/>
    <w:uiPriority w:val="99"/>
    <w:rsid w:val="00806767"/>
    <w:pPr>
      <w:pBdr>
        <w:top w:val="single" w:sz="4" w:space="0" w:color="auto"/>
        <w:bottom w:val="single" w:sz="4" w:space="0" w:color="auto"/>
      </w:pBdr>
      <w:spacing w:before="100" w:beforeAutospacing="1" w:after="100" w:afterAutospacing="1"/>
      <w:textAlignment w:val="top"/>
    </w:pPr>
    <w:rPr>
      <w:sz w:val="24"/>
      <w:szCs w:val="24"/>
    </w:rPr>
  </w:style>
  <w:style w:type="paragraph" w:customStyle="1" w:styleId="xl191">
    <w:name w:val="xl191"/>
    <w:basedOn w:val="Normal"/>
    <w:uiPriority w:val="99"/>
    <w:rsid w:val="00806767"/>
    <w:pPr>
      <w:pBdr>
        <w:top w:val="single" w:sz="4" w:space="0" w:color="auto"/>
        <w:bottom w:val="single" w:sz="4" w:space="0" w:color="auto"/>
        <w:right w:val="single" w:sz="4" w:space="0" w:color="auto"/>
      </w:pBdr>
      <w:spacing w:before="100" w:beforeAutospacing="1" w:after="100" w:afterAutospacing="1"/>
      <w:textAlignment w:val="top"/>
    </w:pPr>
    <w:rPr>
      <w:sz w:val="24"/>
      <w:szCs w:val="24"/>
    </w:rPr>
  </w:style>
  <w:style w:type="paragraph" w:customStyle="1" w:styleId="xl192">
    <w:name w:val="xl192"/>
    <w:basedOn w:val="Normal"/>
    <w:uiPriority w:val="99"/>
    <w:rsid w:val="00806767"/>
    <w:pPr>
      <w:pBdr>
        <w:top w:val="single" w:sz="4" w:space="0" w:color="auto"/>
        <w:left w:val="single" w:sz="8"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93">
    <w:name w:val="xl193"/>
    <w:basedOn w:val="Normal"/>
    <w:uiPriority w:val="99"/>
    <w:rsid w:val="00806767"/>
    <w:pPr>
      <w:pBdr>
        <w:top w:val="single" w:sz="4" w:space="0" w:color="auto"/>
        <w:left w:val="single" w:sz="4"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94">
    <w:name w:val="xl194"/>
    <w:basedOn w:val="Normal"/>
    <w:uiPriority w:val="99"/>
    <w:rsid w:val="00806767"/>
    <w:pPr>
      <w:pBdr>
        <w:top w:val="single" w:sz="4" w:space="0" w:color="auto"/>
        <w:left w:val="single" w:sz="4" w:space="0" w:color="auto"/>
        <w:bottom w:val="single" w:sz="8" w:space="0" w:color="auto"/>
        <w:right w:val="single" w:sz="8" w:space="0" w:color="auto"/>
      </w:pBdr>
      <w:spacing w:before="100" w:beforeAutospacing="1" w:after="100" w:afterAutospacing="1"/>
      <w:textAlignment w:val="top"/>
    </w:pPr>
    <w:rPr>
      <w:sz w:val="24"/>
      <w:szCs w:val="24"/>
    </w:rPr>
  </w:style>
  <w:style w:type="paragraph" w:customStyle="1" w:styleId="xl195">
    <w:name w:val="xl195"/>
    <w:basedOn w:val="Normal"/>
    <w:uiPriority w:val="99"/>
    <w:rsid w:val="0080676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pPr>
    <w:rPr>
      <w:sz w:val="18"/>
      <w:szCs w:val="18"/>
    </w:rPr>
  </w:style>
  <w:style w:type="paragraph" w:customStyle="1" w:styleId="xl196">
    <w:name w:val="xl196"/>
    <w:basedOn w:val="Normal"/>
    <w:uiPriority w:val="99"/>
    <w:rsid w:val="0080676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pPr>
    <w:rPr>
      <w:sz w:val="18"/>
      <w:szCs w:val="18"/>
    </w:rPr>
  </w:style>
  <w:style w:type="paragraph" w:customStyle="1" w:styleId="xl197">
    <w:name w:val="xl197"/>
    <w:basedOn w:val="Normal"/>
    <w:uiPriority w:val="99"/>
    <w:rsid w:val="00806767"/>
    <w:pPr>
      <w:pBdr>
        <w:top w:val="single" w:sz="4" w:space="0" w:color="auto"/>
        <w:left w:val="single" w:sz="8" w:space="0" w:color="auto"/>
        <w:bottom w:val="single" w:sz="4" w:space="0" w:color="auto"/>
        <w:right w:val="single" w:sz="4" w:space="0" w:color="auto"/>
      </w:pBdr>
      <w:shd w:val="clear" w:color="000000" w:fill="FF0000"/>
      <w:spacing w:before="100" w:beforeAutospacing="1" w:after="100" w:afterAutospacing="1"/>
    </w:pPr>
    <w:rPr>
      <w:sz w:val="24"/>
      <w:szCs w:val="24"/>
    </w:rPr>
  </w:style>
  <w:style w:type="paragraph" w:customStyle="1" w:styleId="ICRBodyText">
    <w:name w:val="ICRBody Text"/>
    <w:basedOn w:val="BodyText"/>
    <w:link w:val="ICRBodyTextChar"/>
    <w:uiPriority w:val="99"/>
    <w:rsid w:val="00806767"/>
    <w:pPr>
      <w:tabs>
        <w:tab w:val="left" w:pos="720"/>
        <w:tab w:val="left" w:pos="1080"/>
        <w:tab w:val="left" w:pos="1440"/>
        <w:tab w:val="left" w:pos="1800"/>
      </w:tabs>
      <w:spacing w:after="0"/>
      <w:ind w:firstLine="720"/>
    </w:pPr>
    <w:rPr>
      <w:sz w:val="24"/>
      <w:szCs w:val="24"/>
    </w:rPr>
  </w:style>
  <w:style w:type="character" w:customStyle="1" w:styleId="ICRBodyTextChar">
    <w:name w:val="ICRBody Text Char"/>
    <w:basedOn w:val="BodyTextChar"/>
    <w:link w:val="ICRBodyText"/>
    <w:uiPriority w:val="99"/>
    <w:locked/>
    <w:rsid w:val="00806767"/>
    <w:rPr>
      <w:sz w:val="24"/>
      <w:szCs w:val="24"/>
      <w:lang w:val="en"/>
    </w:rPr>
  </w:style>
  <w:style w:type="character" w:customStyle="1" w:styleId="p1">
    <w:name w:val="p1"/>
    <w:basedOn w:val="DefaultParagraphFont"/>
    <w:uiPriority w:val="99"/>
    <w:rsid w:val="00806767"/>
    <w:rPr>
      <w:rFonts w:cs="Times New Roman"/>
    </w:rPr>
  </w:style>
  <w:style w:type="paragraph" w:customStyle="1" w:styleId="bullets0">
    <w:name w:val="bullets"/>
    <w:aliases w:val="bu"/>
    <w:basedOn w:val="Normal"/>
    <w:link w:val="bulletsChar"/>
    <w:uiPriority w:val="99"/>
    <w:rsid w:val="00806767"/>
    <w:pPr>
      <w:numPr>
        <w:numId w:val="52"/>
      </w:numPr>
      <w:tabs>
        <w:tab w:val="num" w:pos="1080"/>
      </w:tabs>
      <w:spacing w:after="240"/>
      <w:ind w:left="720" w:hanging="360"/>
    </w:pPr>
    <w:rPr>
      <w:rFonts w:eastAsia="PMingLiU"/>
      <w:sz w:val="24"/>
      <w:szCs w:val="24"/>
    </w:rPr>
  </w:style>
  <w:style w:type="character" w:customStyle="1" w:styleId="bulletsChar">
    <w:name w:val="bullets Char"/>
    <w:aliases w:val="bu Char"/>
    <w:basedOn w:val="DefaultParagraphFont"/>
    <w:link w:val="bullets0"/>
    <w:uiPriority w:val="99"/>
    <w:locked/>
    <w:rsid w:val="00806767"/>
    <w:rPr>
      <w:rFonts w:eastAsia="PMingLiU"/>
      <w:sz w:val="24"/>
      <w:szCs w:val="24"/>
    </w:rPr>
  </w:style>
  <w:style w:type="paragraph" w:customStyle="1" w:styleId="BodyText10">
    <w:name w:val="Body Text1"/>
    <w:aliases w:val="body 4equationh,body 4h,body tx,bt,flush,indent,memo body text"/>
    <w:basedOn w:val="Normal"/>
    <w:link w:val="bodytextChar0"/>
    <w:uiPriority w:val="99"/>
    <w:rsid w:val="00806767"/>
    <w:pPr>
      <w:spacing w:after="240" w:line="360" w:lineRule="atLeast"/>
      <w:ind w:firstLine="720"/>
    </w:pPr>
    <w:rPr>
      <w:rFonts w:eastAsia="PMingLiU"/>
      <w:sz w:val="24"/>
      <w:szCs w:val="24"/>
    </w:rPr>
  </w:style>
  <w:style w:type="character" w:customStyle="1" w:styleId="bodytextChar0">
    <w:name w:val="body text Char"/>
    <w:aliases w:val="body tx Char,bt Char,flush Char,indent Char"/>
    <w:basedOn w:val="DefaultParagraphFont"/>
    <w:link w:val="BodyText10"/>
    <w:uiPriority w:val="99"/>
    <w:locked/>
    <w:rsid w:val="00806767"/>
    <w:rPr>
      <w:rFonts w:eastAsia="PMingLiU"/>
      <w:sz w:val="24"/>
      <w:szCs w:val="24"/>
    </w:rPr>
  </w:style>
  <w:style w:type="character" w:customStyle="1" w:styleId="RRBodyTextChar">
    <w:name w:val="R&amp;R Body Text Char"/>
    <w:basedOn w:val="DefaultParagraphFont"/>
    <w:link w:val="RRBodyText"/>
    <w:uiPriority w:val="99"/>
    <w:locked/>
    <w:rsid w:val="00806767"/>
    <w:rPr>
      <w:sz w:val="22"/>
      <w:szCs w:val="24"/>
    </w:rPr>
  </w:style>
  <w:style w:type="character" w:customStyle="1" w:styleId="slug-vol">
    <w:name w:val="slug-vol"/>
    <w:basedOn w:val="DefaultParagraphFont"/>
    <w:uiPriority w:val="99"/>
    <w:rsid w:val="00806767"/>
    <w:rPr>
      <w:rFonts w:cs="Times New Roman"/>
    </w:rPr>
  </w:style>
  <w:style w:type="character" w:customStyle="1" w:styleId="slug-issue">
    <w:name w:val="slug-issue"/>
    <w:basedOn w:val="DefaultParagraphFont"/>
    <w:uiPriority w:val="99"/>
    <w:rsid w:val="00806767"/>
    <w:rPr>
      <w:rFonts w:cs="Times New Roman"/>
    </w:rPr>
  </w:style>
  <w:style w:type="paragraph" w:customStyle="1" w:styleId="xl67">
    <w:name w:val="xl67"/>
    <w:basedOn w:val="Normal"/>
    <w:uiPriority w:val="99"/>
    <w:rsid w:val="00806767"/>
    <w:pPr>
      <w:pBdr>
        <w:bottom w:val="single" w:sz="8" w:space="0" w:color="auto"/>
        <w:right w:val="single" w:sz="8" w:space="0" w:color="auto"/>
      </w:pBdr>
      <w:spacing w:before="100" w:beforeAutospacing="1" w:after="100" w:afterAutospacing="1"/>
      <w:jc w:val="right"/>
      <w:textAlignment w:val="center"/>
    </w:pPr>
    <w:rPr>
      <w:color w:val="000000"/>
      <w:sz w:val="18"/>
      <w:szCs w:val="18"/>
    </w:rPr>
  </w:style>
  <w:style w:type="paragraph" w:customStyle="1" w:styleId="xl68">
    <w:name w:val="xl68"/>
    <w:basedOn w:val="Normal"/>
    <w:uiPriority w:val="99"/>
    <w:rsid w:val="00806767"/>
    <w:pPr>
      <w:pBdr>
        <w:bottom w:val="single" w:sz="8" w:space="0" w:color="auto"/>
        <w:right w:val="single" w:sz="8" w:space="0" w:color="auto"/>
      </w:pBdr>
      <w:spacing w:before="100" w:beforeAutospacing="1" w:after="100" w:afterAutospacing="1"/>
      <w:jc w:val="right"/>
      <w:textAlignment w:val="center"/>
    </w:pPr>
    <w:rPr>
      <w:b/>
      <w:bCs/>
      <w:color w:val="000000"/>
      <w:sz w:val="18"/>
      <w:szCs w:val="18"/>
    </w:rPr>
  </w:style>
  <w:style w:type="paragraph" w:customStyle="1" w:styleId="xl69">
    <w:name w:val="xl69"/>
    <w:basedOn w:val="Normal"/>
    <w:uiPriority w:val="99"/>
    <w:rsid w:val="00806767"/>
    <w:pPr>
      <w:pBdr>
        <w:bottom w:val="single" w:sz="8" w:space="0" w:color="auto"/>
        <w:right w:val="single" w:sz="8" w:space="0" w:color="auto"/>
      </w:pBdr>
      <w:spacing w:before="100" w:beforeAutospacing="1" w:after="100" w:afterAutospacing="1"/>
      <w:jc w:val="right"/>
      <w:textAlignment w:val="center"/>
    </w:pPr>
    <w:rPr>
      <w:sz w:val="18"/>
      <w:szCs w:val="18"/>
    </w:rPr>
  </w:style>
  <w:style w:type="paragraph" w:customStyle="1" w:styleId="xl83">
    <w:name w:val="xl83"/>
    <w:basedOn w:val="Normal"/>
    <w:rsid w:val="00806767"/>
    <w:pPr>
      <w:pBdr>
        <w:top w:val="single" w:sz="8" w:space="0" w:color="auto"/>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4">
    <w:name w:val="xl84"/>
    <w:basedOn w:val="Normal"/>
    <w:rsid w:val="00806767"/>
    <w:pPr>
      <w:pBdr>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5">
    <w:name w:val="xl85"/>
    <w:basedOn w:val="Normal"/>
    <w:rsid w:val="00806767"/>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6">
    <w:name w:val="xl86"/>
    <w:basedOn w:val="Normal"/>
    <w:rsid w:val="00806767"/>
    <w:pPr>
      <w:pBdr>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7">
    <w:name w:val="xl87"/>
    <w:basedOn w:val="Normal"/>
    <w:rsid w:val="00806767"/>
    <w:pPr>
      <w:pBdr>
        <w:top w:val="single" w:sz="8" w:space="0" w:color="auto"/>
        <w:left w:val="single" w:sz="12"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8">
    <w:name w:val="xl88"/>
    <w:basedOn w:val="Normal"/>
    <w:rsid w:val="00806767"/>
    <w:pPr>
      <w:pBdr>
        <w:left w:val="single" w:sz="12"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9">
    <w:name w:val="xl89"/>
    <w:basedOn w:val="Normal"/>
    <w:rsid w:val="00806767"/>
    <w:pPr>
      <w:pBdr>
        <w:bottom w:val="single" w:sz="8" w:space="0" w:color="auto"/>
        <w:right w:val="single" w:sz="8" w:space="0" w:color="auto"/>
      </w:pBdr>
      <w:spacing w:before="100" w:beforeAutospacing="1" w:after="100" w:afterAutospacing="1"/>
      <w:jc w:val="right"/>
      <w:textAlignment w:val="center"/>
    </w:pPr>
    <w:rPr>
      <w:color w:val="000000"/>
      <w:sz w:val="18"/>
      <w:szCs w:val="18"/>
    </w:rPr>
  </w:style>
  <w:style w:type="paragraph" w:customStyle="1" w:styleId="xl90">
    <w:name w:val="xl90"/>
    <w:basedOn w:val="Normal"/>
    <w:rsid w:val="00806767"/>
    <w:pPr>
      <w:pBdr>
        <w:top w:val="single" w:sz="8" w:space="0" w:color="auto"/>
        <w:left w:val="single" w:sz="8" w:space="0" w:color="auto"/>
        <w:bottom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1">
    <w:name w:val="xl91"/>
    <w:basedOn w:val="Normal"/>
    <w:rsid w:val="00806767"/>
    <w:pPr>
      <w:pBdr>
        <w:top w:val="single" w:sz="8" w:space="0" w:color="auto"/>
        <w:bottom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2">
    <w:name w:val="xl92"/>
    <w:basedOn w:val="Normal"/>
    <w:rsid w:val="00806767"/>
    <w:pPr>
      <w:pBdr>
        <w:top w:val="single" w:sz="8" w:space="0" w:color="auto"/>
        <w:bottom w:val="single" w:sz="8" w:space="0" w:color="auto"/>
        <w:right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3">
    <w:name w:val="xl93"/>
    <w:basedOn w:val="Normal"/>
    <w:rsid w:val="00806767"/>
    <w:pPr>
      <w:pBdr>
        <w:left w:val="single" w:sz="8" w:space="0" w:color="auto"/>
        <w:bottom w:val="single" w:sz="8" w:space="0" w:color="auto"/>
        <w:right w:val="single" w:sz="8" w:space="0" w:color="auto"/>
      </w:pBdr>
      <w:spacing w:before="100" w:beforeAutospacing="1" w:after="100" w:afterAutospacing="1"/>
      <w:jc w:val="right"/>
      <w:textAlignment w:val="center"/>
    </w:pPr>
    <w:rPr>
      <w:sz w:val="18"/>
      <w:szCs w:val="18"/>
    </w:rPr>
  </w:style>
  <w:style w:type="paragraph" w:customStyle="1" w:styleId="xl94">
    <w:name w:val="xl94"/>
    <w:basedOn w:val="Normal"/>
    <w:rsid w:val="00806767"/>
    <w:pPr>
      <w:pBdr>
        <w:bottom w:val="single" w:sz="8" w:space="0" w:color="auto"/>
        <w:right w:val="single" w:sz="12" w:space="0" w:color="auto"/>
      </w:pBdr>
      <w:spacing w:before="100" w:beforeAutospacing="1" w:after="100" w:afterAutospacing="1"/>
      <w:jc w:val="right"/>
      <w:textAlignment w:val="center"/>
    </w:pPr>
    <w:rPr>
      <w:color w:val="000000"/>
      <w:sz w:val="18"/>
      <w:szCs w:val="18"/>
    </w:rPr>
  </w:style>
  <w:style w:type="paragraph" w:customStyle="1" w:styleId="xl95">
    <w:name w:val="xl95"/>
    <w:basedOn w:val="Normal"/>
    <w:rsid w:val="00806767"/>
    <w:pPr>
      <w:pBdr>
        <w:left w:val="single" w:sz="8" w:space="0" w:color="auto"/>
        <w:bottom w:val="single" w:sz="8" w:space="0" w:color="auto"/>
        <w:right w:val="single" w:sz="8" w:space="0" w:color="auto"/>
      </w:pBdr>
      <w:spacing w:before="100" w:beforeAutospacing="1" w:after="100" w:afterAutospacing="1"/>
      <w:jc w:val="right"/>
      <w:textAlignment w:val="center"/>
    </w:pPr>
    <w:rPr>
      <w:b/>
      <w:bCs/>
      <w:sz w:val="18"/>
      <w:szCs w:val="18"/>
    </w:rPr>
  </w:style>
  <w:style w:type="numbering" w:styleId="111111">
    <w:name w:val="Outline List 2"/>
    <w:basedOn w:val="NoList"/>
    <w:unhideWhenUsed/>
    <w:rsid w:val="00806767"/>
    <w:pPr>
      <w:numPr>
        <w:numId w:val="55"/>
      </w:numPr>
    </w:pPr>
  </w:style>
  <w:style w:type="numbering" w:styleId="1ai">
    <w:name w:val="Outline List 1"/>
    <w:basedOn w:val="NoList"/>
    <w:unhideWhenUsed/>
    <w:rsid w:val="00806767"/>
    <w:pPr>
      <w:numPr>
        <w:numId w:val="52"/>
      </w:numPr>
    </w:pPr>
  </w:style>
  <w:style w:type="paragraph" w:customStyle="1" w:styleId="Headnig3">
    <w:name w:val="Headnig 3"/>
    <w:basedOn w:val="BodyText"/>
    <w:uiPriority w:val="99"/>
    <w:rsid w:val="00806767"/>
    <w:pPr>
      <w:tabs>
        <w:tab w:val="left" w:pos="720"/>
        <w:tab w:val="left" w:pos="1080"/>
        <w:tab w:val="left" w:pos="1440"/>
        <w:tab w:val="left" w:pos="1800"/>
      </w:tabs>
      <w:spacing w:after="200" w:line="276" w:lineRule="auto"/>
      <w:ind w:firstLine="720"/>
    </w:pPr>
    <w:rPr>
      <w:rFonts w:asciiTheme="minorHAnsi" w:hAnsiTheme="minorHAnsi" w:cstheme="minorBidi"/>
      <w:szCs w:val="22"/>
    </w:rPr>
  </w:style>
  <w:style w:type="paragraph" w:styleId="BodyTextFirstIndent">
    <w:name w:val="Body Text First Indent"/>
    <w:basedOn w:val="BodyText"/>
    <w:link w:val="BodyTextFirstIndentChar"/>
    <w:uiPriority w:val="99"/>
    <w:rsid w:val="00806767"/>
    <w:pPr>
      <w:tabs>
        <w:tab w:val="left" w:pos="720"/>
        <w:tab w:val="left" w:pos="1080"/>
        <w:tab w:val="left" w:pos="1440"/>
        <w:tab w:val="left" w:pos="1800"/>
      </w:tabs>
      <w:spacing w:after="200"/>
      <w:ind w:firstLine="210"/>
    </w:pPr>
    <w:rPr>
      <w:rFonts w:asciiTheme="minorHAnsi" w:hAnsiTheme="minorHAnsi" w:cstheme="minorBidi"/>
      <w:szCs w:val="22"/>
    </w:rPr>
  </w:style>
  <w:style w:type="character" w:customStyle="1" w:styleId="BodyTextFirstIndentChar">
    <w:name w:val="Body Text First Indent Char"/>
    <w:basedOn w:val="BodyTextChar"/>
    <w:link w:val="BodyTextFirstIndent"/>
    <w:uiPriority w:val="99"/>
    <w:rsid w:val="00806767"/>
    <w:rPr>
      <w:rFonts w:asciiTheme="minorHAnsi" w:hAnsiTheme="minorHAnsi" w:cstheme="minorBidi"/>
      <w:sz w:val="22"/>
      <w:szCs w:val="22"/>
      <w:lang w:val="en"/>
    </w:rPr>
  </w:style>
  <w:style w:type="paragraph" w:styleId="BodyTextFirstIndent2">
    <w:name w:val="Body Text First Indent 2"/>
    <w:basedOn w:val="BodyTextIndent"/>
    <w:link w:val="BodyTextFirstIndent2Char"/>
    <w:uiPriority w:val="99"/>
    <w:rsid w:val="00806767"/>
    <w:pPr>
      <w:autoSpaceDE/>
      <w:autoSpaceDN/>
      <w:adjustRightInd/>
      <w:spacing w:line="276" w:lineRule="auto"/>
      <w:ind w:firstLine="210"/>
    </w:pPr>
    <w:rPr>
      <w:rFonts w:asciiTheme="minorHAnsi" w:eastAsiaTheme="minorHAnsi" w:hAnsiTheme="minorHAnsi" w:cstheme="minorBidi"/>
      <w:sz w:val="22"/>
      <w:szCs w:val="22"/>
    </w:rPr>
  </w:style>
  <w:style w:type="character" w:customStyle="1" w:styleId="BodyTextFirstIndent2Char">
    <w:name w:val="Body Text First Indent 2 Char"/>
    <w:basedOn w:val="BodyTextIndentChar"/>
    <w:link w:val="BodyTextFirstIndent2"/>
    <w:uiPriority w:val="99"/>
    <w:rsid w:val="00806767"/>
    <w:rPr>
      <w:rFonts w:asciiTheme="minorHAnsi" w:eastAsiaTheme="minorHAnsi" w:hAnsiTheme="minorHAnsi" w:cstheme="minorBidi"/>
      <w:sz w:val="22"/>
      <w:szCs w:val="22"/>
    </w:rPr>
  </w:style>
  <w:style w:type="paragraph" w:customStyle="1" w:styleId="RRTableText">
    <w:name w:val="R&amp;R Table Text"/>
    <w:basedOn w:val="RRBodyText"/>
    <w:uiPriority w:val="99"/>
    <w:rsid w:val="00806767"/>
    <w:pPr>
      <w:autoSpaceDE/>
      <w:autoSpaceDN/>
      <w:adjustRightInd/>
      <w:spacing w:after="200" w:line="276" w:lineRule="auto"/>
    </w:pPr>
    <w:rPr>
      <w:rFonts w:asciiTheme="minorHAnsi" w:eastAsiaTheme="minorHAnsi" w:hAnsiTheme="minorHAnsi" w:cstheme="minorBidi"/>
      <w:sz w:val="20"/>
      <w:szCs w:val="22"/>
    </w:rPr>
  </w:style>
  <w:style w:type="paragraph" w:customStyle="1" w:styleId="RRSubheading3">
    <w:name w:val="R&amp;R Subheading 3"/>
    <w:basedOn w:val="Heading3"/>
    <w:uiPriority w:val="99"/>
    <w:rsid w:val="00806767"/>
    <w:pPr>
      <w:keepLines/>
      <w:widowControl w:val="0"/>
      <w:numPr>
        <w:ilvl w:val="0"/>
        <w:numId w:val="0"/>
      </w:numPr>
      <w:tabs>
        <w:tab w:val="num" w:pos="720"/>
        <w:tab w:val="num" w:pos="1440"/>
        <w:tab w:val="num" w:pos="2160"/>
      </w:tabs>
      <w:autoSpaceDE w:val="0"/>
      <w:autoSpaceDN w:val="0"/>
      <w:adjustRightInd w:val="0"/>
      <w:spacing w:before="180" w:after="60" w:line="276" w:lineRule="auto"/>
      <w:ind w:left="720" w:hanging="360"/>
    </w:pPr>
    <w:rPr>
      <w:rFonts w:cs="Arial"/>
      <w:bCs/>
      <w:i/>
      <w:iCs/>
      <w:szCs w:val="16"/>
    </w:rPr>
  </w:style>
  <w:style w:type="paragraph" w:customStyle="1" w:styleId="RRBulletLevel1">
    <w:name w:val="R&amp;R Bullet Level 1"/>
    <w:basedOn w:val="RRBodyText"/>
    <w:uiPriority w:val="99"/>
    <w:rsid w:val="00806767"/>
    <w:pPr>
      <w:numPr>
        <w:numId w:val="53"/>
      </w:numPr>
      <w:tabs>
        <w:tab w:val="num" w:pos="432"/>
        <w:tab w:val="left" w:pos="720"/>
      </w:tabs>
      <w:autoSpaceDE/>
      <w:autoSpaceDN/>
      <w:adjustRightInd/>
      <w:spacing w:after="200" w:line="276" w:lineRule="auto"/>
      <w:ind w:left="0" w:firstLine="0"/>
    </w:pPr>
    <w:rPr>
      <w:rFonts w:asciiTheme="minorHAnsi" w:eastAsiaTheme="minorHAnsi" w:hAnsiTheme="minorHAnsi" w:cstheme="minorBidi"/>
      <w:szCs w:val="22"/>
    </w:rPr>
  </w:style>
  <w:style w:type="paragraph" w:customStyle="1" w:styleId="RRBodyTex">
    <w:name w:val="R&amp;R Body Tex"/>
    <w:link w:val="RRBodyTexChar"/>
    <w:uiPriority w:val="99"/>
    <w:rsid w:val="00806767"/>
    <w:pPr>
      <w:tabs>
        <w:tab w:val="left" w:pos="0"/>
        <w:tab w:val="left" w:pos="720"/>
        <w:tab w:val="left" w:pos="1080"/>
        <w:tab w:val="left" w:pos="1440"/>
        <w:tab w:val="left" w:pos="1800"/>
        <w:tab w:val="left" w:pos="8983"/>
        <w:tab w:val="right" w:pos="9360"/>
      </w:tabs>
      <w:autoSpaceDE w:val="0"/>
      <w:autoSpaceDN w:val="0"/>
      <w:adjustRightInd w:val="0"/>
      <w:spacing w:line="264" w:lineRule="auto"/>
    </w:pPr>
    <w:rPr>
      <w:rFonts w:eastAsiaTheme="minorHAnsi"/>
      <w:sz w:val="22"/>
      <w:szCs w:val="22"/>
    </w:rPr>
  </w:style>
  <w:style w:type="character" w:customStyle="1" w:styleId="RRBodyTexChar">
    <w:name w:val="R&amp;R Body Tex Char"/>
    <w:link w:val="RRBodyTex"/>
    <w:uiPriority w:val="99"/>
    <w:locked/>
    <w:rsid w:val="00806767"/>
    <w:rPr>
      <w:rFonts w:eastAsiaTheme="minorHAnsi"/>
      <w:sz w:val="22"/>
      <w:szCs w:val="22"/>
    </w:rPr>
  </w:style>
  <w:style w:type="paragraph" w:customStyle="1" w:styleId="TableSubtitle2">
    <w:name w:val="TableSubtitle'"/>
    <w:basedOn w:val="BodyText"/>
    <w:uiPriority w:val="99"/>
    <w:rsid w:val="00806767"/>
    <w:pPr>
      <w:tabs>
        <w:tab w:val="left" w:pos="720"/>
        <w:tab w:val="left" w:pos="1080"/>
        <w:tab w:val="left" w:pos="1440"/>
        <w:tab w:val="left" w:pos="1800"/>
      </w:tabs>
      <w:spacing w:after="200" w:line="276" w:lineRule="auto"/>
      <w:ind w:firstLine="720"/>
    </w:pPr>
    <w:rPr>
      <w:rFonts w:asciiTheme="minorHAnsi" w:hAnsiTheme="minorHAnsi" w:cstheme="minorBidi"/>
      <w:szCs w:val="22"/>
    </w:rPr>
  </w:style>
  <w:style w:type="paragraph" w:customStyle="1" w:styleId="Style2">
    <w:name w:val="Style2"/>
    <w:basedOn w:val="Heading2"/>
    <w:link w:val="Style2Char"/>
    <w:uiPriority w:val="99"/>
    <w:rsid w:val="00806767"/>
    <w:pPr>
      <w:keepLines/>
      <w:numPr>
        <w:ilvl w:val="0"/>
        <w:numId w:val="0"/>
      </w:numPr>
      <w:tabs>
        <w:tab w:val="num" w:pos="720"/>
        <w:tab w:val="num" w:pos="1440"/>
      </w:tabs>
      <w:spacing w:after="200" w:line="276" w:lineRule="auto"/>
      <w:ind w:left="720" w:hanging="360"/>
    </w:pPr>
    <w:rPr>
      <w:rFonts w:ascii="Arial Bold" w:hAnsi="Arial Bold"/>
      <w:b w:val="0"/>
      <w:iCs w:val="0"/>
      <w:color w:val="auto"/>
      <w:kern w:val="28"/>
      <w:szCs w:val="22"/>
    </w:rPr>
  </w:style>
  <w:style w:type="character" w:customStyle="1" w:styleId="Style2Char">
    <w:name w:val="Style2 Char"/>
    <w:link w:val="Style2"/>
    <w:uiPriority w:val="99"/>
    <w:rsid w:val="00806767"/>
    <w:rPr>
      <w:rFonts w:ascii="Arial Bold" w:hAnsi="Arial Bold" w:cs="Arial"/>
      <w:bCs/>
      <w:i/>
      <w:kern w:val="28"/>
      <w:sz w:val="24"/>
      <w:szCs w:val="22"/>
    </w:rPr>
  </w:style>
  <w:style w:type="paragraph" w:customStyle="1" w:styleId="GPOAGENCY">
    <w:name w:val="GPO AGENCY"/>
    <w:basedOn w:val="Normal"/>
    <w:link w:val="GPOAGENCYChar"/>
    <w:uiPriority w:val="99"/>
    <w:rsid w:val="00806767"/>
    <w:pPr>
      <w:widowControl w:val="0"/>
      <w:autoSpaceDE w:val="0"/>
      <w:autoSpaceDN w:val="0"/>
      <w:adjustRightInd w:val="0"/>
      <w:spacing w:after="200" w:line="276" w:lineRule="auto"/>
    </w:pPr>
    <w:rPr>
      <w:rFonts w:asciiTheme="minorHAnsi" w:hAnsiTheme="minorHAnsi" w:cstheme="minorBidi"/>
      <w:b/>
      <w:bCs/>
      <w:szCs w:val="22"/>
    </w:rPr>
  </w:style>
  <w:style w:type="character" w:customStyle="1" w:styleId="GPOAGENCYChar">
    <w:name w:val="GPO AGENCY Char"/>
    <w:basedOn w:val="DefaultParagraphFont"/>
    <w:link w:val="GPOAGENCY"/>
    <w:uiPriority w:val="99"/>
    <w:locked/>
    <w:rsid w:val="00806767"/>
    <w:rPr>
      <w:rFonts w:asciiTheme="minorHAnsi" w:hAnsiTheme="minorHAnsi" w:cstheme="minorBidi"/>
      <w:b/>
      <w:bCs/>
      <w:sz w:val="22"/>
      <w:szCs w:val="22"/>
    </w:rPr>
  </w:style>
  <w:style w:type="character" w:customStyle="1" w:styleId="blackten">
    <w:name w:val="blackten"/>
    <w:basedOn w:val="DefaultParagraphFont"/>
    <w:uiPriority w:val="99"/>
    <w:rsid w:val="00806767"/>
  </w:style>
  <w:style w:type="paragraph" w:customStyle="1" w:styleId="xl198">
    <w:name w:val="xl198"/>
    <w:basedOn w:val="Normal"/>
    <w:uiPriority w:val="99"/>
    <w:rsid w:val="00806767"/>
    <w:pPr>
      <w:pBdr>
        <w:top w:val="single" w:sz="4" w:space="0" w:color="auto"/>
        <w:bottom w:val="single" w:sz="4" w:space="0" w:color="auto"/>
      </w:pBdr>
      <w:shd w:val="clear" w:color="000000" w:fill="BFBFBF"/>
      <w:spacing w:before="100" w:beforeAutospacing="1" w:after="100" w:afterAutospacing="1"/>
    </w:pPr>
    <w:rPr>
      <w:sz w:val="24"/>
      <w:szCs w:val="24"/>
    </w:rPr>
  </w:style>
  <w:style w:type="paragraph" w:customStyle="1" w:styleId="xl199">
    <w:name w:val="xl199"/>
    <w:basedOn w:val="Normal"/>
    <w:uiPriority w:val="99"/>
    <w:rsid w:val="00806767"/>
    <w:pPr>
      <w:pBdr>
        <w:top w:val="single" w:sz="4" w:space="0" w:color="auto"/>
        <w:bottom w:val="single" w:sz="4" w:space="0" w:color="auto"/>
        <w:right w:val="single" w:sz="4" w:space="0" w:color="auto"/>
      </w:pBdr>
      <w:shd w:val="clear" w:color="000000" w:fill="BFBFBF"/>
      <w:spacing w:before="100" w:beforeAutospacing="1" w:after="100" w:afterAutospacing="1"/>
    </w:pPr>
    <w:rPr>
      <w:sz w:val="24"/>
      <w:szCs w:val="24"/>
    </w:rPr>
  </w:style>
  <w:style w:type="paragraph" w:customStyle="1" w:styleId="xl200">
    <w:name w:val="xl200"/>
    <w:basedOn w:val="Normal"/>
    <w:uiPriority w:val="99"/>
    <w:rsid w:val="00806767"/>
    <w:pPr>
      <w:pBdr>
        <w:top w:val="single" w:sz="4" w:space="0" w:color="auto"/>
        <w:left w:val="single" w:sz="4" w:space="0" w:color="auto"/>
        <w:bottom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1">
    <w:name w:val="xl201"/>
    <w:basedOn w:val="Normal"/>
    <w:uiPriority w:val="99"/>
    <w:rsid w:val="00806767"/>
    <w:pPr>
      <w:pBdr>
        <w:top w:val="single" w:sz="4" w:space="0" w:color="auto"/>
        <w:bottom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2">
    <w:name w:val="xl202"/>
    <w:basedOn w:val="Normal"/>
    <w:uiPriority w:val="99"/>
    <w:rsid w:val="00806767"/>
    <w:pPr>
      <w:pBdr>
        <w:top w:val="single" w:sz="4" w:space="0" w:color="auto"/>
        <w:bottom w:val="single" w:sz="4" w:space="0" w:color="auto"/>
        <w:right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3">
    <w:name w:val="xl203"/>
    <w:basedOn w:val="Normal"/>
    <w:uiPriority w:val="99"/>
    <w:rsid w:val="00806767"/>
    <w:pPr>
      <w:pBdr>
        <w:left w:val="single" w:sz="4" w:space="0" w:color="auto"/>
        <w:bottom w:val="single" w:sz="4" w:space="0" w:color="auto"/>
        <w:right w:val="single" w:sz="4" w:space="0" w:color="auto"/>
      </w:pBdr>
      <w:spacing w:before="100" w:beforeAutospacing="1" w:after="100" w:afterAutospacing="1"/>
      <w:jc w:val="right"/>
      <w:textAlignment w:val="top"/>
    </w:pPr>
    <w:rPr>
      <w:rFonts w:ascii="Arial" w:hAnsi="Arial" w:cs="Arial"/>
      <w:sz w:val="18"/>
      <w:szCs w:val="18"/>
    </w:rPr>
  </w:style>
  <w:style w:type="paragraph" w:customStyle="1" w:styleId="xl204">
    <w:name w:val="xl204"/>
    <w:basedOn w:val="Normal"/>
    <w:uiPriority w:val="99"/>
    <w:rsid w:val="00806767"/>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hAnsi="Arial" w:cs="Arial"/>
      <w:sz w:val="18"/>
      <w:szCs w:val="18"/>
    </w:rPr>
  </w:style>
  <w:style w:type="paragraph" w:customStyle="1" w:styleId="xl205">
    <w:name w:val="xl205"/>
    <w:basedOn w:val="Normal"/>
    <w:uiPriority w:val="99"/>
    <w:rsid w:val="00806767"/>
    <w:pPr>
      <w:pBdr>
        <w:top w:val="single" w:sz="4" w:space="0" w:color="auto"/>
        <w:bottom w:val="single" w:sz="4" w:space="0" w:color="auto"/>
        <w:right w:val="single" w:sz="4" w:space="0" w:color="auto"/>
      </w:pBdr>
      <w:shd w:val="clear" w:color="000000" w:fill="BFBFBF"/>
      <w:spacing w:before="100" w:beforeAutospacing="1" w:after="100" w:afterAutospacing="1"/>
    </w:pPr>
    <w:rPr>
      <w:sz w:val="24"/>
      <w:szCs w:val="24"/>
    </w:rPr>
  </w:style>
  <w:style w:type="paragraph" w:customStyle="1" w:styleId="5AutoList4">
    <w:name w:val="5AutoList4"/>
    <w:semiHidden/>
    <w:rsid w:val="00806767"/>
    <w:pPr>
      <w:widowControl w:val="0"/>
      <w:tabs>
        <w:tab w:val="left" w:pos="720"/>
        <w:tab w:val="left" w:pos="1440"/>
        <w:tab w:val="left" w:pos="2160"/>
        <w:tab w:val="left" w:pos="2880"/>
        <w:tab w:val="left" w:pos="3600"/>
      </w:tabs>
      <w:autoSpaceDE w:val="0"/>
      <w:autoSpaceDN w:val="0"/>
      <w:adjustRightInd w:val="0"/>
      <w:ind w:left="3600" w:hanging="720"/>
      <w:jc w:val="both"/>
    </w:pPr>
    <w:rPr>
      <w:sz w:val="24"/>
      <w:szCs w:val="24"/>
    </w:rPr>
  </w:style>
  <w:style w:type="paragraph" w:customStyle="1" w:styleId="xl222">
    <w:name w:val="xl222"/>
    <w:basedOn w:val="Normal"/>
    <w:rsid w:val="00806767"/>
    <w:pPr>
      <w:pBdr>
        <w:left w:val="single" w:sz="8" w:space="0" w:color="auto"/>
        <w:bottom w:val="single" w:sz="8" w:space="0" w:color="auto"/>
        <w:right w:val="single" w:sz="8" w:space="0" w:color="auto"/>
      </w:pBdr>
      <w:spacing w:before="100" w:beforeAutospacing="1" w:after="100" w:afterAutospacing="1"/>
      <w:textAlignment w:val="center"/>
    </w:pPr>
    <w:rPr>
      <w:color w:val="000000"/>
      <w:sz w:val="24"/>
      <w:szCs w:val="24"/>
    </w:rPr>
  </w:style>
  <w:style w:type="paragraph" w:customStyle="1" w:styleId="xl223">
    <w:name w:val="xl223"/>
    <w:basedOn w:val="Normal"/>
    <w:rsid w:val="00806767"/>
    <w:pPr>
      <w:spacing w:before="100" w:beforeAutospacing="1" w:after="100" w:afterAutospacing="1"/>
      <w:jc w:val="right"/>
    </w:pPr>
    <w:rPr>
      <w:sz w:val="24"/>
      <w:szCs w:val="24"/>
    </w:rPr>
  </w:style>
  <w:style w:type="paragraph" w:customStyle="1" w:styleId="xl224">
    <w:name w:val="xl224"/>
    <w:basedOn w:val="Normal"/>
    <w:rsid w:val="00806767"/>
    <w:pPr>
      <w:pBdr>
        <w:left w:val="single" w:sz="8" w:space="0" w:color="auto"/>
        <w:bottom w:val="single" w:sz="8" w:space="0" w:color="auto"/>
        <w:right w:val="single" w:sz="8" w:space="0" w:color="auto"/>
      </w:pBdr>
      <w:spacing w:before="100" w:beforeAutospacing="1" w:after="100" w:afterAutospacing="1"/>
    </w:pPr>
    <w:rPr>
      <w:sz w:val="24"/>
      <w:szCs w:val="24"/>
    </w:rPr>
  </w:style>
  <w:style w:type="paragraph" w:customStyle="1" w:styleId="xl225">
    <w:name w:val="xl225"/>
    <w:basedOn w:val="Normal"/>
    <w:rsid w:val="00806767"/>
    <w:pPr>
      <w:spacing w:before="100" w:beforeAutospacing="1" w:after="100" w:afterAutospacing="1"/>
      <w:textAlignment w:val="center"/>
    </w:pPr>
    <w:rPr>
      <w:color w:val="000000"/>
      <w:sz w:val="24"/>
      <w:szCs w:val="24"/>
    </w:rPr>
  </w:style>
  <w:style w:type="paragraph" w:customStyle="1" w:styleId="xl227">
    <w:name w:val="xl227"/>
    <w:basedOn w:val="Normal"/>
    <w:rsid w:val="00806767"/>
    <w:pPr>
      <w:spacing w:before="100" w:beforeAutospacing="1" w:after="100" w:afterAutospacing="1"/>
      <w:jc w:val="center"/>
    </w:pPr>
    <w:rPr>
      <w:sz w:val="24"/>
      <w:szCs w:val="24"/>
    </w:rPr>
  </w:style>
  <w:style w:type="paragraph" w:customStyle="1" w:styleId="xl228">
    <w:name w:val="xl228"/>
    <w:basedOn w:val="Normal"/>
    <w:rsid w:val="00806767"/>
    <w:pPr>
      <w:spacing w:before="100" w:beforeAutospacing="1" w:after="100" w:afterAutospacing="1"/>
      <w:jc w:val="right"/>
    </w:pPr>
    <w:rPr>
      <w:sz w:val="24"/>
      <w:szCs w:val="24"/>
    </w:rPr>
  </w:style>
  <w:style w:type="paragraph" w:customStyle="1" w:styleId="xl229">
    <w:name w:val="xl229"/>
    <w:basedOn w:val="Normal"/>
    <w:rsid w:val="00806767"/>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0">
    <w:name w:val="xl230"/>
    <w:basedOn w:val="Normal"/>
    <w:rsid w:val="00806767"/>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1">
    <w:name w:val="xl231"/>
    <w:basedOn w:val="Normal"/>
    <w:rsid w:val="00806767"/>
    <w:pPr>
      <w:pBdr>
        <w:top w:val="single" w:sz="4" w:space="0" w:color="auto"/>
        <w:left w:val="single" w:sz="4" w:space="0" w:color="auto"/>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2">
    <w:name w:val="xl232"/>
    <w:basedOn w:val="Normal"/>
    <w:rsid w:val="00806767"/>
    <w:pPr>
      <w:pBdr>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3">
    <w:name w:val="xl233"/>
    <w:basedOn w:val="Normal"/>
    <w:rsid w:val="00806767"/>
    <w:pPr>
      <w:pBdr>
        <w:top w:val="single" w:sz="4" w:space="0" w:color="auto"/>
        <w:left w:val="single" w:sz="4" w:space="0" w:color="auto"/>
      </w:pBdr>
      <w:shd w:val="clear" w:color="000000" w:fill="C3C6A8"/>
      <w:spacing w:before="100" w:beforeAutospacing="1" w:after="100" w:afterAutospacing="1"/>
      <w:jc w:val="center"/>
      <w:textAlignment w:val="center"/>
    </w:pPr>
    <w:rPr>
      <w:sz w:val="20"/>
    </w:rPr>
  </w:style>
  <w:style w:type="paragraph" w:customStyle="1" w:styleId="xl234">
    <w:name w:val="xl234"/>
    <w:basedOn w:val="Normal"/>
    <w:rsid w:val="00806767"/>
    <w:pPr>
      <w:pBdr>
        <w:top w:val="single" w:sz="4" w:space="0" w:color="auto"/>
      </w:pBdr>
      <w:shd w:val="clear" w:color="000000" w:fill="C3C6A8"/>
      <w:spacing w:before="100" w:beforeAutospacing="1" w:after="100" w:afterAutospacing="1"/>
      <w:jc w:val="center"/>
      <w:textAlignment w:val="center"/>
    </w:pPr>
    <w:rPr>
      <w:sz w:val="20"/>
    </w:rPr>
  </w:style>
  <w:style w:type="paragraph" w:customStyle="1" w:styleId="xl235">
    <w:name w:val="xl235"/>
    <w:basedOn w:val="Normal"/>
    <w:rsid w:val="00806767"/>
    <w:pPr>
      <w:pBdr>
        <w:left w:val="single" w:sz="4" w:space="0" w:color="auto"/>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6">
    <w:name w:val="xl236"/>
    <w:basedOn w:val="Normal"/>
    <w:rsid w:val="00806767"/>
    <w:pPr>
      <w:pBdr>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7">
    <w:name w:val="xl237"/>
    <w:basedOn w:val="Normal"/>
    <w:rsid w:val="00806767"/>
    <w:pPr>
      <w:pBdr>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8">
    <w:name w:val="xl238"/>
    <w:basedOn w:val="Normal"/>
    <w:rsid w:val="00806767"/>
    <w:pPr>
      <w:pBdr>
        <w:top w:val="single" w:sz="4" w:space="0" w:color="auto"/>
        <w:left w:val="single" w:sz="4" w:space="0" w:color="auto"/>
      </w:pBdr>
      <w:shd w:val="clear" w:color="000000" w:fill="C3C6A8"/>
      <w:spacing w:before="100" w:beforeAutospacing="1" w:after="100" w:afterAutospacing="1"/>
      <w:jc w:val="center"/>
      <w:textAlignment w:val="center"/>
    </w:pPr>
    <w:rPr>
      <w:sz w:val="20"/>
    </w:rPr>
  </w:style>
  <w:style w:type="paragraph" w:customStyle="1" w:styleId="xl239">
    <w:name w:val="xl239"/>
    <w:basedOn w:val="Normal"/>
    <w:rsid w:val="00806767"/>
    <w:pPr>
      <w:pBdr>
        <w:top w:val="single" w:sz="4" w:space="0" w:color="auto"/>
      </w:pBdr>
      <w:shd w:val="clear" w:color="000000" w:fill="C3C6A8"/>
      <w:spacing w:before="100" w:beforeAutospacing="1" w:after="100" w:afterAutospacing="1"/>
      <w:jc w:val="center"/>
      <w:textAlignment w:val="center"/>
    </w:pPr>
    <w:rPr>
      <w:sz w:val="20"/>
    </w:rPr>
  </w:style>
  <w:style w:type="paragraph" w:customStyle="1" w:styleId="xl240">
    <w:name w:val="xl240"/>
    <w:basedOn w:val="Normal"/>
    <w:rsid w:val="00806767"/>
    <w:pPr>
      <w:pBdr>
        <w:top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42">
    <w:name w:val="xl242"/>
    <w:basedOn w:val="Normal"/>
    <w:rsid w:val="00806767"/>
    <w:pPr>
      <w:pBdr>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43">
    <w:name w:val="xl243"/>
    <w:basedOn w:val="Normal"/>
    <w:rsid w:val="00806767"/>
    <w:pPr>
      <w:pBdr>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44">
    <w:name w:val="xl244"/>
    <w:basedOn w:val="Normal"/>
    <w:rsid w:val="00806767"/>
    <w:pPr>
      <w:pBdr>
        <w:left w:val="single" w:sz="8" w:space="0" w:color="auto"/>
        <w:bottom w:val="single" w:sz="4" w:space="0" w:color="auto"/>
      </w:pBdr>
      <w:shd w:val="clear" w:color="000000" w:fill="DA291C"/>
      <w:spacing w:before="100" w:beforeAutospacing="1" w:after="100" w:afterAutospacing="1"/>
      <w:textAlignment w:val="center"/>
    </w:pPr>
    <w:rPr>
      <w:color w:val="FFFFFF"/>
      <w:sz w:val="20"/>
    </w:rPr>
  </w:style>
  <w:style w:type="paragraph" w:customStyle="1" w:styleId="xl245">
    <w:name w:val="xl245"/>
    <w:basedOn w:val="Normal"/>
    <w:rsid w:val="00806767"/>
    <w:pPr>
      <w:pBdr>
        <w:bottom w:val="single" w:sz="4" w:space="0" w:color="auto"/>
      </w:pBdr>
      <w:shd w:val="clear" w:color="000000" w:fill="DA291C"/>
      <w:spacing w:before="100" w:beforeAutospacing="1" w:after="100" w:afterAutospacing="1"/>
      <w:textAlignment w:val="center"/>
    </w:pPr>
    <w:rPr>
      <w:color w:val="FFFFFF"/>
      <w:sz w:val="20"/>
    </w:rPr>
  </w:style>
  <w:style w:type="paragraph" w:customStyle="1" w:styleId="Style1">
    <w:name w:val="Style1"/>
    <w:basedOn w:val="TableTitleAbt"/>
    <w:uiPriority w:val="33"/>
    <w:rsid w:val="00806767"/>
    <w:pPr>
      <w:shd w:val="clear" w:color="DA291C" w:fill="DA291C"/>
    </w:pPr>
  </w:style>
  <w:style w:type="paragraph" w:customStyle="1" w:styleId="font7">
    <w:name w:val="font7"/>
    <w:basedOn w:val="Normal"/>
    <w:rsid w:val="00806767"/>
    <w:pPr>
      <w:spacing w:before="100" w:beforeAutospacing="1" w:after="100" w:afterAutospacing="1"/>
    </w:pPr>
    <w:rPr>
      <w:rFonts w:ascii="Tahoma" w:hAnsi="Tahoma" w:cs="Tahoma"/>
      <w:color w:val="000000"/>
      <w:sz w:val="18"/>
      <w:szCs w:val="18"/>
    </w:rPr>
  </w:style>
  <w:style w:type="paragraph" w:customStyle="1" w:styleId="font8">
    <w:name w:val="font8"/>
    <w:basedOn w:val="Normal"/>
    <w:rsid w:val="00806767"/>
    <w:pPr>
      <w:spacing w:before="100" w:beforeAutospacing="1" w:after="100" w:afterAutospacing="1"/>
    </w:pPr>
    <w:rPr>
      <w:rFonts w:ascii="Tahoma" w:hAnsi="Tahoma" w:cs="Tahoma"/>
      <w:b/>
      <w:bCs/>
      <w:color w:val="000000"/>
      <w:sz w:val="18"/>
      <w:szCs w:val="18"/>
    </w:rPr>
  </w:style>
  <w:style w:type="paragraph" w:customStyle="1" w:styleId="font9">
    <w:name w:val="font9"/>
    <w:basedOn w:val="Normal"/>
    <w:rsid w:val="00806767"/>
    <w:pPr>
      <w:spacing w:before="100" w:beforeAutospacing="1" w:after="100" w:afterAutospacing="1"/>
    </w:pPr>
    <w:rPr>
      <w:color w:val="FFFFFF"/>
      <w:sz w:val="20"/>
    </w:rPr>
  </w:style>
  <w:style w:type="paragraph" w:customStyle="1" w:styleId="font10">
    <w:name w:val="font10"/>
    <w:basedOn w:val="Normal"/>
    <w:rsid w:val="00806767"/>
    <w:pPr>
      <w:spacing w:before="100" w:beforeAutospacing="1" w:after="100" w:afterAutospacing="1"/>
    </w:pPr>
    <w:rPr>
      <w:color w:val="FFFFFF"/>
      <w:szCs w:val="22"/>
    </w:rPr>
  </w:style>
  <w:style w:type="paragraph" w:customStyle="1" w:styleId="TableNotes">
    <w:name w:val="Table Notes"/>
    <w:basedOn w:val="TableTitle"/>
    <w:rsid w:val="00806767"/>
    <w:pPr>
      <w:keepLines/>
      <w:spacing w:before="80" w:after="40"/>
      <w:ind w:left="86" w:hanging="86"/>
    </w:pPr>
    <w:rPr>
      <w:rFonts w:ascii="Arial" w:hAnsi="Arial"/>
      <w:sz w:val="16"/>
    </w:rPr>
  </w:style>
  <w:style w:type="paragraph" w:customStyle="1" w:styleId="RTableText">
    <w:name w:val="(R) Table Text"/>
    <w:basedOn w:val="LTableText"/>
    <w:link w:val="RTableTextChar"/>
    <w:rsid w:val="00806767"/>
    <w:pPr>
      <w:jc w:val="right"/>
    </w:pPr>
  </w:style>
  <w:style w:type="character" w:customStyle="1" w:styleId="RTableTextChar">
    <w:name w:val="(R) Table Text Char"/>
    <w:basedOn w:val="LTableTextChar"/>
    <w:link w:val="RTableText"/>
    <w:rsid w:val="00806767"/>
    <w:rPr>
      <w:rFonts w:eastAsiaTheme="minorHAnsi"/>
      <w:bCs/>
      <w:color w:val="000000"/>
    </w:rPr>
  </w:style>
  <w:style w:type="paragraph" w:customStyle="1" w:styleId="xl116">
    <w:name w:val="xl116"/>
    <w:basedOn w:val="Normal"/>
    <w:rsid w:val="00806767"/>
    <w:pPr>
      <w:pBdr>
        <w:top w:val="single" w:sz="4" w:space="0" w:color="auto"/>
        <w:left w:val="single" w:sz="4" w:space="0" w:color="auto"/>
        <w:right w:val="single" w:sz="4" w:space="0" w:color="auto"/>
      </w:pBdr>
      <w:spacing w:before="100" w:beforeAutospacing="1" w:after="100" w:afterAutospacing="1"/>
      <w:jc w:val="right"/>
      <w:textAlignment w:val="center"/>
    </w:pPr>
    <w:rPr>
      <w:sz w:val="18"/>
      <w:szCs w:val="18"/>
    </w:rPr>
  </w:style>
  <w:style w:type="table" w:styleId="MediumGrid3Accent2">
    <w:name w:val="Medium Grid 3 Accent 2"/>
    <w:basedOn w:val="TableNormal"/>
    <w:uiPriority w:val="69"/>
    <w:rsid w:val="00806767"/>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DC8"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8772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8772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8772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8772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3BA90"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3BA90" w:themeFill="accent2" w:themeFillTint="7F"/>
      </w:tcPr>
    </w:tblStylePr>
  </w:style>
  <w:style w:type="paragraph" w:customStyle="1" w:styleId="TOCHeading0">
    <w:name w:val="TOC (Heading)"/>
    <w:basedOn w:val="Heading1"/>
    <w:rsid w:val="00806767"/>
    <w:pPr>
      <w:keepNext/>
      <w:keepLines/>
      <w:numPr>
        <w:numId w:val="0"/>
      </w:numPr>
      <w:pBdr>
        <w:bottom w:val="single" w:sz="18" w:space="1" w:color="48A9C5" w:themeColor="accent1"/>
      </w:pBdr>
      <w:spacing w:before="480" w:after="0"/>
    </w:pPr>
    <w:rPr>
      <w:rFonts w:asciiTheme="majorHAnsi" w:eastAsiaTheme="majorEastAsia" w:hAnsiTheme="majorHAnsi" w:cstheme="majorBidi"/>
      <w:bCs/>
      <w:color w:val="000000" w:themeColor="text1"/>
      <w:sz w:val="32"/>
      <w:szCs w:val="28"/>
    </w:rPr>
  </w:style>
  <w:style w:type="numbering" w:customStyle="1" w:styleId="Headings">
    <w:name w:val="Headings"/>
    <w:uiPriority w:val="99"/>
    <w:rsid w:val="00806767"/>
    <w:pPr>
      <w:numPr>
        <w:numId w:val="56"/>
      </w:numPr>
    </w:pPr>
  </w:style>
  <w:style w:type="paragraph" w:customStyle="1" w:styleId="CM3">
    <w:name w:val="CM3"/>
    <w:basedOn w:val="Default"/>
    <w:next w:val="Default"/>
    <w:uiPriority w:val="99"/>
    <w:rsid w:val="00806767"/>
    <w:pPr>
      <w:spacing w:line="380" w:lineRule="atLeast"/>
    </w:pPr>
    <w:rPr>
      <w:rFonts w:ascii="Gotham" w:hAnsi="Gotham" w:cs="Gotham"/>
      <w:color w:val="auto"/>
    </w:rPr>
  </w:style>
  <w:style w:type="table" w:customStyle="1" w:styleId="GridTable1Light1">
    <w:name w:val="Grid Table 1 Light1"/>
    <w:basedOn w:val="TableNormal"/>
    <w:uiPriority w:val="46"/>
    <w:rsid w:val="00806767"/>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806767"/>
    <w:rPr>
      <w:rFonts w:asciiTheme="minorHAnsi" w:eastAsiaTheme="minorHAnsi" w:hAnsiTheme="minorHAnsi" w:cstheme="minorBidi"/>
      <w:sz w:val="22"/>
      <w:szCs w:val="22"/>
    </w:rPr>
    <w:tblPr>
      <w:tblStyleRowBandSize w:val="1"/>
      <w:tblStyleColBandSize w:val="1"/>
      <w:tblBorders>
        <w:top w:val="single" w:sz="4" w:space="0" w:color="B5DCE7" w:themeColor="accent1" w:themeTint="66"/>
        <w:left w:val="single" w:sz="4" w:space="0" w:color="B5DCE7" w:themeColor="accent1" w:themeTint="66"/>
        <w:bottom w:val="single" w:sz="4" w:space="0" w:color="B5DCE7" w:themeColor="accent1" w:themeTint="66"/>
        <w:right w:val="single" w:sz="4" w:space="0" w:color="B5DCE7" w:themeColor="accent1" w:themeTint="66"/>
        <w:insideH w:val="single" w:sz="4" w:space="0" w:color="B5DCE7" w:themeColor="accent1" w:themeTint="66"/>
        <w:insideV w:val="single" w:sz="4" w:space="0" w:color="B5DCE7" w:themeColor="accent1" w:themeTint="66"/>
      </w:tblBorders>
    </w:tblPr>
    <w:tblStylePr w:type="firstRow">
      <w:rPr>
        <w:b/>
        <w:bCs/>
      </w:rPr>
      <w:tblPr/>
      <w:tcPr>
        <w:tcBorders>
          <w:bottom w:val="single" w:sz="12" w:space="0" w:color="91CBDC" w:themeColor="accent1" w:themeTint="99"/>
        </w:tcBorders>
      </w:tcPr>
    </w:tblStylePr>
    <w:tblStylePr w:type="lastRow">
      <w:rPr>
        <w:b/>
        <w:bCs/>
      </w:rPr>
      <w:tblPr/>
      <w:tcPr>
        <w:tcBorders>
          <w:top w:val="double" w:sz="2" w:space="0" w:color="91CBDC" w:themeColor="accent1" w:themeTint="99"/>
        </w:tcBorders>
      </w:tcPr>
    </w:tblStylePr>
    <w:tblStylePr w:type="firstCol">
      <w:rPr>
        <w:b/>
        <w:bCs/>
      </w:rPr>
    </w:tblStylePr>
    <w:tblStylePr w:type="lastCol">
      <w:rPr>
        <w:b/>
        <w:bCs/>
      </w:rPr>
    </w:tblStylePr>
  </w:style>
  <w:style w:type="character" w:customStyle="1" w:styleId="eop">
    <w:name w:val="eop"/>
    <w:basedOn w:val="DefaultParagraphFont"/>
    <w:rsid w:val="00806767"/>
  </w:style>
  <w:style w:type="character" w:customStyle="1" w:styleId="spellingerror">
    <w:name w:val="spellingerror"/>
    <w:basedOn w:val="DefaultParagraphFont"/>
    <w:rsid w:val="00806767"/>
  </w:style>
  <w:style w:type="paragraph" w:customStyle="1" w:styleId="EquationList">
    <w:name w:val="Equation List"/>
    <w:basedOn w:val="Normal"/>
    <w:rsid w:val="00806767"/>
    <w:pPr>
      <w:tabs>
        <w:tab w:val="left" w:pos="720"/>
        <w:tab w:val="left" w:pos="1440"/>
      </w:tabs>
      <w:ind w:left="2160" w:hanging="1440"/>
    </w:pPr>
    <w:rPr>
      <w:rFonts w:ascii="Cambria" w:hAnsi="Cambria"/>
    </w:rPr>
  </w:style>
  <w:style w:type="paragraph" w:styleId="ListBullet4">
    <w:name w:val="List Bullet 4"/>
    <w:basedOn w:val="Normal"/>
    <w:semiHidden/>
    <w:rsid w:val="00806767"/>
    <w:pPr>
      <w:tabs>
        <w:tab w:val="num" w:pos="1800"/>
      </w:tabs>
      <w:ind w:left="1800" w:hanging="360"/>
    </w:pPr>
    <w:rPr>
      <w:rFonts w:asciiTheme="minorHAnsi" w:hAnsiTheme="minorHAnsi"/>
    </w:rPr>
  </w:style>
  <w:style w:type="table" w:customStyle="1" w:styleId="GridTable4-Accent11">
    <w:name w:val="Grid Table 4 - Accent 11"/>
    <w:basedOn w:val="TableNormal"/>
    <w:uiPriority w:val="49"/>
    <w:rsid w:val="00806767"/>
    <w:rPr>
      <w:rFonts w:asciiTheme="minorHAnsi" w:eastAsiaTheme="minorHAnsi" w:hAnsiTheme="minorHAnsi" w:cstheme="minorBidi"/>
      <w:sz w:val="22"/>
      <w:szCs w:val="22"/>
    </w:rPr>
    <w:tblPr>
      <w:tblStyleRowBandSize w:val="1"/>
      <w:tblStyleColBandSize w:val="1"/>
      <w:tblBorders>
        <w:top w:val="single" w:sz="4" w:space="0" w:color="91CBDC" w:themeColor="accent1" w:themeTint="99"/>
        <w:left w:val="single" w:sz="4" w:space="0" w:color="91CBDC" w:themeColor="accent1" w:themeTint="99"/>
        <w:bottom w:val="single" w:sz="4" w:space="0" w:color="91CBDC" w:themeColor="accent1" w:themeTint="99"/>
        <w:right w:val="single" w:sz="4" w:space="0" w:color="91CBDC" w:themeColor="accent1" w:themeTint="99"/>
        <w:insideH w:val="single" w:sz="4" w:space="0" w:color="91CBDC" w:themeColor="accent1" w:themeTint="99"/>
        <w:insideV w:val="single" w:sz="4" w:space="0" w:color="91CBDC" w:themeColor="accent1" w:themeTint="99"/>
      </w:tblBorders>
    </w:tblPr>
    <w:tblStylePr w:type="firstRow">
      <w:rPr>
        <w:b/>
        <w:bCs/>
        <w:color w:val="FFFFFF" w:themeColor="background1"/>
      </w:rPr>
      <w:tblPr/>
      <w:tcPr>
        <w:tcBorders>
          <w:top w:val="single" w:sz="4" w:space="0" w:color="48A9C5" w:themeColor="accent1"/>
          <w:left w:val="single" w:sz="4" w:space="0" w:color="48A9C5" w:themeColor="accent1"/>
          <w:bottom w:val="single" w:sz="4" w:space="0" w:color="48A9C5" w:themeColor="accent1"/>
          <w:right w:val="single" w:sz="4" w:space="0" w:color="48A9C5" w:themeColor="accent1"/>
          <w:insideH w:val="nil"/>
          <w:insideV w:val="nil"/>
        </w:tcBorders>
        <w:shd w:val="clear" w:color="auto" w:fill="48A9C5" w:themeFill="accent1"/>
      </w:tcPr>
    </w:tblStylePr>
    <w:tblStylePr w:type="lastRow">
      <w:rPr>
        <w:b/>
        <w:bCs/>
      </w:rPr>
      <w:tblPr/>
      <w:tcPr>
        <w:tcBorders>
          <w:top w:val="double" w:sz="4" w:space="0" w:color="48A9C5" w:themeColor="accent1"/>
        </w:tcBorders>
      </w:tcPr>
    </w:tblStylePr>
    <w:tblStylePr w:type="firstCol">
      <w:rPr>
        <w:b/>
        <w:bCs/>
      </w:rPr>
    </w:tblStylePr>
    <w:tblStylePr w:type="lastCol">
      <w:rPr>
        <w:b/>
        <w:bCs/>
      </w:rPr>
    </w:tblStylePr>
    <w:tblStylePr w:type="band1Vert">
      <w:tblPr/>
      <w:tcPr>
        <w:shd w:val="clear" w:color="auto" w:fill="DAEDF3" w:themeFill="accent1" w:themeFillTint="33"/>
      </w:tcPr>
    </w:tblStylePr>
    <w:tblStylePr w:type="band1Horz">
      <w:tblPr/>
      <w:tcPr>
        <w:shd w:val="clear" w:color="auto" w:fill="DAEDF3" w:themeFill="accent1" w:themeFillTint="33"/>
      </w:tcPr>
    </w:tblStylePr>
  </w:style>
  <w:style w:type="paragraph" w:customStyle="1" w:styleId="Memorandum">
    <w:name w:val="Memorandum"/>
    <w:basedOn w:val="Normal"/>
    <w:rsid w:val="00806767"/>
    <w:pPr>
      <w:spacing w:after="0" w:line="264" w:lineRule="auto"/>
    </w:pPr>
    <w:rPr>
      <w:i/>
      <w:sz w:val="100"/>
    </w:rPr>
  </w:style>
  <w:style w:type="paragraph" w:customStyle="1" w:styleId="Department">
    <w:name w:val="Department"/>
    <w:basedOn w:val="Normal"/>
    <w:rsid w:val="00806767"/>
    <w:pPr>
      <w:spacing w:after="0" w:line="264" w:lineRule="auto"/>
    </w:pPr>
    <w:rPr>
      <w:b/>
      <w:sz w:val="30"/>
    </w:rPr>
  </w:style>
  <w:style w:type="paragraph" w:customStyle="1" w:styleId="MemoDateToFromSubject">
    <w:name w:val="Memo Date To From Subject"/>
    <w:basedOn w:val="Normal"/>
    <w:rsid w:val="00806767"/>
    <w:pPr>
      <w:spacing w:after="0" w:line="264" w:lineRule="auto"/>
    </w:pPr>
    <w:rPr>
      <w:rFonts w:ascii="Arial" w:hAnsi="Arial"/>
      <w:b/>
    </w:rPr>
  </w:style>
  <w:style w:type="paragraph" w:customStyle="1" w:styleId="Bullets2">
    <w:name w:val="Bullets2"/>
    <w:basedOn w:val="BodyText"/>
    <w:rsid w:val="00806767"/>
    <w:pPr>
      <w:numPr>
        <w:numId w:val="57"/>
      </w:numPr>
      <w:spacing w:after="120" w:line="264" w:lineRule="auto"/>
      <w:ind w:left="720" w:hanging="360"/>
    </w:pPr>
  </w:style>
  <w:style w:type="character" w:customStyle="1" w:styleId="BulletsLastChar">
    <w:name w:val="BulletsLast Char"/>
    <w:basedOn w:val="bulletsChar"/>
    <w:link w:val="BulletsLast"/>
    <w:rsid w:val="00806767"/>
    <w:rPr>
      <w:rFonts w:eastAsia="PMingLiU"/>
      <w:sz w:val="22"/>
      <w:szCs w:val="24"/>
      <w:lang w:val="en"/>
    </w:rPr>
  </w:style>
  <w:style w:type="paragraph" w:customStyle="1" w:styleId="TableHeader">
    <w:name w:val="Table Header"/>
    <w:basedOn w:val="BodyText"/>
    <w:qFormat/>
    <w:rsid w:val="00806767"/>
    <w:pPr>
      <w:spacing w:after="0"/>
      <w:jc w:val="center"/>
    </w:pPr>
    <w:rPr>
      <w:rFonts w:ascii="Arial Narrow" w:hAnsi="Arial Narrow"/>
      <w:color w:val="FFFFFF" w:themeColor="background1"/>
      <w:sz w:val="20"/>
    </w:rPr>
  </w:style>
  <w:style w:type="paragraph" w:customStyle="1" w:styleId="TableBody">
    <w:name w:val="Table Body"/>
    <w:basedOn w:val="BodyText"/>
    <w:rsid w:val="00806767"/>
    <w:pPr>
      <w:spacing w:after="0"/>
    </w:pPr>
    <w:rPr>
      <w:rFonts w:ascii="Arial Narrow" w:hAnsi="Arial Narrow"/>
      <w:sz w:val="20"/>
    </w:rPr>
  </w:style>
  <w:style w:type="character" w:customStyle="1" w:styleId="findhit">
    <w:name w:val="findhit"/>
    <w:basedOn w:val="DefaultParagraphFont"/>
    <w:rsid w:val="00806767"/>
  </w:style>
  <w:style w:type="paragraph" w:customStyle="1" w:styleId="BTBodyTextRAD">
    <w:name w:val="BT Body Text RAD"/>
    <w:basedOn w:val="Normal"/>
    <w:link w:val="BTBodyTextRADChar"/>
    <w:rsid w:val="00806767"/>
    <w:pPr>
      <w:spacing w:after="120"/>
    </w:pPr>
  </w:style>
  <w:style w:type="character" w:customStyle="1" w:styleId="BTBodyTextRADChar">
    <w:name w:val="BT Body Text RAD Char"/>
    <w:basedOn w:val="DefaultParagraphFont"/>
    <w:link w:val="BTBodyTextRAD"/>
    <w:rsid w:val="00806767"/>
    <w:rPr>
      <w:sz w:val="22"/>
    </w:rPr>
  </w:style>
  <w:style w:type="paragraph" w:customStyle="1" w:styleId="xl96">
    <w:name w:val="xl96"/>
    <w:basedOn w:val="Normal"/>
    <w:rsid w:val="00806767"/>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xl97">
    <w:name w:val="xl97"/>
    <w:basedOn w:val="Normal"/>
    <w:rsid w:val="00806767"/>
    <w:pPr>
      <w:pBdr>
        <w:top w:val="single" w:sz="4" w:space="0" w:color="auto"/>
        <w:left w:val="single" w:sz="4" w:space="0" w:color="auto"/>
        <w:bottom w:val="single" w:sz="4" w:space="0" w:color="auto"/>
        <w:right w:val="single" w:sz="8" w:space="0" w:color="auto"/>
      </w:pBdr>
      <w:spacing w:before="100" w:beforeAutospacing="1" w:after="100" w:afterAutospacing="1"/>
      <w:jc w:val="right"/>
    </w:pPr>
    <w:rPr>
      <w:sz w:val="18"/>
      <w:szCs w:val="18"/>
    </w:rPr>
  </w:style>
  <w:style w:type="paragraph" w:customStyle="1" w:styleId="xl98">
    <w:name w:val="xl98"/>
    <w:basedOn w:val="Normal"/>
    <w:rsid w:val="00806767"/>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xl99">
    <w:name w:val="xl99"/>
    <w:basedOn w:val="Normal"/>
    <w:rsid w:val="00806767"/>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0">
    <w:name w:val="xl100"/>
    <w:basedOn w:val="Normal"/>
    <w:rsid w:val="00806767"/>
    <w:pPr>
      <w:pBdr>
        <w:top w:val="single" w:sz="4" w:space="0" w:color="auto"/>
        <w:left w:val="single" w:sz="8" w:space="0" w:color="auto"/>
        <w:bottom w:val="single" w:sz="8"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1">
    <w:name w:val="xl101"/>
    <w:basedOn w:val="Normal"/>
    <w:rsid w:val="00806767"/>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w:hAnsi="Times"/>
      <w:sz w:val="18"/>
      <w:szCs w:val="18"/>
    </w:rPr>
  </w:style>
  <w:style w:type="paragraph" w:customStyle="1" w:styleId="xl102">
    <w:name w:val="xl102"/>
    <w:basedOn w:val="Normal"/>
    <w:rsid w:val="00806767"/>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3">
    <w:name w:val="xl103"/>
    <w:basedOn w:val="Normal"/>
    <w:rsid w:val="00806767"/>
    <w:pPr>
      <w:pBdr>
        <w:top w:val="single" w:sz="4" w:space="0" w:color="auto"/>
        <w:left w:val="single" w:sz="4" w:space="0" w:color="auto"/>
        <w:bottom w:val="single" w:sz="8" w:space="0" w:color="auto"/>
        <w:right w:val="single" w:sz="4" w:space="0" w:color="auto"/>
      </w:pBdr>
      <w:spacing w:before="100" w:beforeAutospacing="1" w:after="100" w:afterAutospacing="1"/>
      <w:jc w:val="right"/>
    </w:pPr>
    <w:rPr>
      <w:rFonts w:ascii="Times" w:hAnsi="Times"/>
      <w:sz w:val="18"/>
      <w:szCs w:val="18"/>
    </w:rPr>
  </w:style>
  <w:style w:type="paragraph" w:customStyle="1" w:styleId="xl104">
    <w:name w:val="xl104"/>
    <w:basedOn w:val="Normal"/>
    <w:rsid w:val="00806767"/>
    <w:pPr>
      <w:pBdr>
        <w:top w:val="single" w:sz="4" w:space="0" w:color="auto"/>
        <w:left w:val="single" w:sz="4"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105">
    <w:name w:val="xl105"/>
    <w:basedOn w:val="Normal"/>
    <w:rsid w:val="00806767"/>
    <w:pPr>
      <w:pBdr>
        <w:left w:val="single" w:sz="4" w:space="0" w:color="auto"/>
        <w:bottom w:val="single" w:sz="4" w:space="0" w:color="auto"/>
        <w:right w:val="single" w:sz="8" w:space="0" w:color="auto"/>
      </w:pBdr>
      <w:spacing w:before="100" w:beforeAutospacing="1" w:after="100" w:afterAutospacing="1"/>
      <w:jc w:val="right"/>
    </w:pPr>
    <w:rPr>
      <w:sz w:val="18"/>
      <w:szCs w:val="18"/>
    </w:rPr>
  </w:style>
  <w:style w:type="paragraph" w:customStyle="1" w:styleId="xl106">
    <w:name w:val="xl106"/>
    <w:basedOn w:val="Normal"/>
    <w:rsid w:val="00806767"/>
    <w:pPr>
      <w:pBdr>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FooterAbt">
    <w:name w:val="Footer Abt"/>
    <w:link w:val="FooterAbtChar"/>
    <w:uiPriority w:val="33"/>
    <w:rsid w:val="00806767"/>
    <w:rPr>
      <w:rFonts w:ascii="Arial" w:eastAsia="Arial" w:hAnsi="Arial" w:cs="Arial"/>
      <w:color w:val="595959" w:themeColor="text1" w:themeTint="A6"/>
      <w:sz w:val="18"/>
    </w:rPr>
  </w:style>
  <w:style w:type="paragraph" w:customStyle="1" w:styleId="HeaderAbt">
    <w:name w:val="Header Abt"/>
    <w:link w:val="HeaderAbtChar"/>
    <w:uiPriority w:val="33"/>
    <w:rsid w:val="00806767"/>
    <w:rPr>
      <w:rFonts w:ascii="Arial" w:hAnsi="Arial" w:cs="Arial"/>
      <w:b/>
      <w:color w:val="595959" w:themeColor="text1" w:themeTint="A6"/>
      <w:sz w:val="18"/>
    </w:rPr>
  </w:style>
  <w:style w:type="character" w:customStyle="1" w:styleId="FooterAbtChar">
    <w:name w:val="Footer Abt Char"/>
    <w:basedOn w:val="FooterChar"/>
    <w:link w:val="FooterAbt"/>
    <w:uiPriority w:val="33"/>
    <w:rsid w:val="00806767"/>
    <w:rPr>
      <w:rFonts w:ascii="Arial" w:eastAsia="Arial" w:hAnsi="Arial" w:cs="Arial"/>
      <w:b w:val="0"/>
      <w:color w:val="595959" w:themeColor="text1" w:themeTint="A6"/>
      <w:sz w:val="18"/>
    </w:rPr>
  </w:style>
  <w:style w:type="character" w:customStyle="1" w:styleId="HeaderAbtChar">
    <w:name w:val="Header Abt Char"/>
    <w:basedOn w:val="FooterChar"/>
    <w:link w:val="HeaderAbt"/>
    <w:uiPriority w:val="33"/>
    <w:rsid w:val="00806767"/>
    <w:rPr>
      <w:rFonts w:ascii="Arial" w:hAnsi="Arial" w:cs="Arial"/>
      <w:b/>
      <w:color w:val="595959" w:themeColor="text1" w:themeTint="A6"/>
      <w:sz w:val="18"/>
    </w:rPr>
  </w:style>
  <w:style w:type="paragraph" w:customStyle="1" w:styleId="FootnoteAbt">
    <w:name w:val="Footnote Abt"/>
    <w:link w:val="FootnoteAbtChar"/>
    <w:uiPriority w:val="33"/>
    <w:qFormat/>
    <w:rsid w:val="00806767"/>
    <w:pPr>
      <w:tabs>
        <w:tab w:val="left" w:pos="144"/>
      </w:tabs>
      <w:spacing w:after="80"/>
      <w:ind w:left="115" w:hanging="115"/>
    </w:pPr>
    <w:rPr>
      <w:sz w:val="18"/>
    </w:rPr>
  </w:style>
  <w:style w:type="character" w:customStyle="1" w:styleId="FootnoteAbtChar">
    <w:name w:val="Footnote Abt Char"/>
    <w:basedOn w:val="DefaultParagraphFont"/>
    <w:link w:val="FootnoteAbt"/>
    <w:uiPriority w:val="33"/>
    <w:rsid w:val="00806767"/>
    <w:rPr>
      <w:sz w:val="18"/>
    </w:rPr>
  </w:style>
  <w:style w:type="character" w:customStyle="1" w:styleId="font131">
    <w:name w:val="font131"/>
    <w:basedOn w:val="DefaultParagraphFont"/>
    <w:rsid w:val="00806767"/>
    <w:rPr>
      <w:rFonts w:ascii="Times New Roman" w:hAnsi="Times New Roman" w:cs="Times New Roman" w:hint="default"/>
      <w:b w:val="0"/>
      <w:bCs w:val="0"/>
      <w:i w:val="0"/>
      <w:iCs w:val="0"/>
      <w:strike w:val="0"/>
      <w:dstrike w:val="0"/>
      <w:color w:val="000000"/>
      <w:sz w:val="16"/>
      <w:szCs w:val="16"/>
      <w:u w:val="none"/>
      <w:effect w:val="none"/>
    </w:rPr>
  </w:style>
  <w:style w:type="paragraph" w:customStyle="1" w:styleId="msonormal">
    <w:name w:val="msonormal"/>
    <w:basedOn w:val="Normal"/>
    <w:rsid w:val="00806767"/>
    <w:pPr>
      <w:spacing w:before="100" w:beforeAutospacing="1" w:after="100" w:afterAutospacing="1"/>
    </w:pPr>
    <w:rPr>
      <w:sz w:val="24"/>
      <w:szCs w:val="24"/>
    </w:rPr>
  </w:style>
  <w:style w:type="paragraph" w:customStyle="1" w:styleId="font13">
    <w:name w:val="font13"/>
    <w:basedOn w:val="Normal"/>
    <w:rsid w:val="00806767"/>
    <w:pPr>
      <w:spacing w:before="100" w:beforeAutospacing="1" w:after="100" w:afterAutospacing="1"/>
    </w:pPr>
    <w:rPr>
      <w:color w:val="000000"/>
      <w:sz w:val="16"/>
      <w:szCs w:val="16"/>
    </w:rPr>
  </w:style>
  <w:style w:type="character" w:customStyle="1" w:styleId="font371">
    <w:name w:val="font371"/>
    <w:basedOn w:val="DefaultParagraphFont"/>
    <w:rsid w:val="00806767"/>
    <w:rPr>
      <w:rFonts w:ascii="Arial Narrow" w:hAnsi="Arial Narrow" w:hint="default"/>
      <w:b w:val="0"/>
      <w:bCs w:val="0"/>
      <w:i w:val="0"/>
      <w:iCs w:val="0"/>
      <w:strike w:val="0"/>
      <w:dstrike w:val="0"/>
      <w:color w:val="000000"/>
      <w:sz w:val="20"/>
      <w:szCs w:val="20"/>
      <w:u w:val="none"/>
      <w:effect w:val="none"/>
    </w:rPr>
  </w:style>
  <w:style w:type="character" w:customStyle="1" w:styleId="IEcNormalTextChar">
    <w:name w:val="IEc Normal Text Char"/>
    <w:basedOn w:val="DefaultParagraphFont"/>
    <w:link w:val="IEcNormalText"/>
    <w:locked/>
    <w:rsid w:val="00806767"/>
  </w:style>
  <w:style w:type="paragraph" w:customStyle="1" w:styleId="IEcNormalText">
    <w:name w:val="IEc Normal Text"/>
    <w:basedOn w:val="Normal"/>
    <w:link w:val="IEcNormalTextChar"/>
    <w:rsid w:val="00806767"/>
    <w:pPr>
      <w:spacing w:after="120" w:line="290" w:lineRule="exact"/>
    </w:pPr>
    <w:rPr>
      <w:sz w:val="20"/>
    </w:rPr>
  </w:style>
  <w:style w:type="character" w:customStyle="1" w:styleId="TableTextCenteredChar">
    <w:name w:val="Table Text Centered Char"/>
    <w:basedOn w:val="TableTextChar"/>
    <w:link w:val="TableTextCentered"/>
    <w:rsid w:val="00806767"/>
    <w:rPr>
      <w:rFonts w:ascii="Arial Narrow" w:hAnsi="Arial Narrow"/>
    </w:rPr>
  </w:style>
  <w:style w:type="paragraph" w:customStyle="1" w:styleId="SNURHeadingLevel1">
    <w:name w:val="SNUR Heading Level 1"/>
    <w:basedOn w:val="Normal"/>
    <w:qFormat/>
    <w:rsid w:val="00806767"/>
    <w:pPr>
      <w:numPr>
        <w:numId w:val="60"/>
      </w:numPr>
      <w:spacing w:before="540" w:after="200" w:line="276" w:lineRule="auto"/>
      <w:ind w:left="720" w:hanging="360"/>
      <w:jc w:val="center"/>
    </w:pPr>
    <w:rPr>
      <w:rFonts w:ascii="Arial" w:hAnsi="Arial" w:eastAsiaTheme="minorHAnsi" w:cs="Arial"/>
      <w:b/>
      <w:color w:val="1F497D"/>
      <w:sz w:val="28"/>
      <w:szCs w:val="28"/>
    </w:rPr>
  </w:style>
  <w:style w:type="paragraph" w:customStyle="1" w:styleId="SNURHeadingLevel2">
    <w:name w:val="SNUR Heading Level 2"/>
    <w:basedOn w:val="SNURHeadingLevel1"/>
    <w:autoRedefine/>
    <w:qFormat/>
    <w:rsid w:val="00806767"/>
    <w:pPr>
      <w:numPr>
        <w:ilvl w:val="1"/>
      </w:numPr>
      <w:spacing w:before="240" w:after="240"/>
      <w:ind w:left="1440"/>
      <w:jc w:val="left"/>
    </w:pPr>
    <w:rPr>
      <w:sz w:val="24"/>
      <w:szCs w:val="24"/>
    </w:rPr>
  </w:style>
  <w:style w:type="paragraph" w:customStyle="1" w:styleId="SNURHeadingLevel30">
    <w:name w:val="SNUR Heading Level 3.0"/>
    <w:basedOn w:val="SNURHeadingLevel1"/>
    <w:qFormat/>
    <w:rsid w:val="00806767"/>
    <w:pPr>
      <w:numPr>
        <w:ilvl w:val="2"/>
      </w:numPr>
      <w:spacing w:before="0" w:after="240"/>
      <w:ind w:left="2160"/>
      <w:jc w:val="left"/>
    </w:pPr>
    <w:rPr>
      <w:sz w:val="20"/>
      <w:szCs w:val="20"/>
    </w:rPr>
  </w:style>
  <w:style w:type="paragraph" w:customStyle="1" w:styleId="TableNote0">
    <w:name w:val="Table Note"/>
    <w:basedOn w:val="TableSource"/>
    <w:link w:val="TableNoteChar"/>
    <w:qFormat/>
    <w:rsid w:val="00806767"/>
    <w:rPr>
      <w:rFonts w:ascii="Arial Narrow" w:hAnsi="Arial Narrow" w:eastAsiaTheme="minorHAnsi"/>
      <w:color w:val="000000"/>
    </w:rPr>
  </w:style>
  <w:style w:type="character" w:customStyle="1" w:styleId="ExhibitTextChar">
    <w:name w:val="Exhibit Text Char"/>
    <w:basedOn w:val="TableTextChar"/>
    <w:link w:val="ExhibitText"/>
    <w:rsid w:val="00806767"/>
    <w:rPr>
      <w:rFonts w:ascii="Arial Narrow" w:hAnsi="Arial Narrow" w:eastAsiaTheme="minorHAnsi"/>
      <w:bCs/>
      <w:color w:val="000000"/>
      <w:sz w:val="18"/>
    </w:rPr>
  </w:style>
  <w:style w:type="character" w:customStyle="1" w:styleId="TableNoteChar">
    <w:name w:val="Table Note Char"/>
    <w:basedOn w:val="ExhibitTextChar"/>
    <w:link w:val="TableNote0"/>
    <w:rsid w:val="00806767"/>
    <w:rPr>
      <w:rFonts w:ascii="Arial Narrow" w:hAnsi="Arial Narrow" w:eastAsiaTheme="minorHAnsi"/>
      <w:bCs w:val="0"/>
      <w:color w:val="000000"/>
      <w:sz w:val="18"/>
    </w:rPr>
  </w:style>
  <w:style w:type="character" w:customStyle="1" w:styleId="contentpasted0">
    <w:name w:val="contentpasted0"/>
    <w:basedOn w:val="DefaultParagraphFont"/>
    <w:rsid w:val="00806767"/>
  </w:style>
  <w:style w:type="paragraph" w:customStyle="1" w:styleId="contentpasted4">
    <w:name w:val="contentpasted4"/>
    <w:basedOn w:val="Normal"/>
    <w:rsid w:val="00806767"/>
    <w:pPr>
      <w:spacing w:before="100" w:beforeAutospacing="1" w:after="100" w:afterAutospacing="1"/>
    </w:pPr>
    <w:rPr>
      <w:rFonts w:ascii="Calibri" w:hAnsi="Calibri" w:eastAsiaTheme="minorHAnsi" w:cs="Calibri"/>
      <w:szCs w:val="22"/>
    </w:rPr>
  </w:style>
  <w:style w:type="paragraph" w:customStyle="1" w:styleId="Body">
    <w:name w:val="Body"/>
    <w:rsid w:val="00806767"/>
    <w:pPr>
      <w:widowControl w:val="0"/>
    </w:pPr>
    <w:rPr>
      <w:rFonts w:eastAsia="Arial Unicode MS" w:cs="Arial Unicode MS"/>
      <w:color w:val="000000"/>
      <w:sz w:val="24"/>
      <w:szCs w:val="24"/>
      <w:u w:color="000000"/>
      <w:lang w:val="de-DE"/>
    </w:rPr>
  </w:style>
  <w:style w:type="character" w:customStyle="1" w:styleId="markedcontent">
    <w:name w:val="markedcontent"/>
    <w:basedOn w:val="DefaultParagraphFont"/>
    <w:rsid w:val="00806767"/>
  </w:style>
  <w:style w:type="paragraph" w:customStyle="1" w:styleId="H1NEW">
    <w:name w:val="H1NEW"/>
    <w:basedOn w:val="Heading1"/>
    <w:next w:val="BodyText"/>
    <w:rsid w:val="00806767"/>
    <w:pPr>
      <w:numPr>
        <w:numId w:val="64"/>
      </w:numPr>
      <w:tabs>
        <w:tab w:val="num" w:pos="360"/>
        <w:tab w:val="clear" w:pos="432"/>
      </w:tabs>
      <w:ind w:left="0" w:firstLine="0"/>
    </w:pPr>
    <w:rPr>
      <w:rFonts w:ascii="Arial Bold" w:hAnsi="Arial Bold"/>
      <w:color w:val="DA291C"/>
      <w:kern w:val="2"/>
      <w14:ligatures w14:val="standardContextual"/>
    </w:rPr>
  </w:style>
  <w:style w:type="paragraph" w:customStyle="1" w:styleId="H2NEW">
    <w:name w:val="H2NEW"/>
    <w:basedOn w:val="Heading2"/>
    <w:next w:val="BodyText"/>
    <w:rsid w:val="00806767"/>
    <w:pPr>
      <w:numPr>
        <w:numId w:val="46"/>
      </w:numPr>
      <w:tabs>
        <w:tab w:val="clear" w:pos="720"/>
        <w:tab w:val="num" w:pos="2160"/>
      </w:tabs>
    </w:pPr>
    <w:rPr>
      <w:kern w:val="2"/>
      <w14:ligatures w14:val="standardContextual"/>
    </w:rPr>
  </w:style>
  <w:style w:type="paragraph" w:customStyle="1" w:styleId="H3NEW">
    <w:name w:val="H3NEW"/>
    <w:basedOn w:val="Heading3"/>
    <w:next w:val="BodyText"/>
    <w:rsid w:val="00806767"/>
    <w:pPr>
      <w:numPr>
        <w:ilvl w:val="0"/>
        <w:numId w:val="58"/>
      </w:numPr>
      <w:tabs>
        <w:tab w:val="num" w:pos="720"/>
      </w:tabs>
      <w:ind w:left="810" w:hanging="360"/>
    </w:pPr>
    <w:rPr>
      <w:rFonts w:ascii="Arial Bold" w:hAnsi="Arial Bold"/>
      <w:color w:val="000000" w:themeColor="text1"/>
      <w:sz w:val="20"/>
      <w:szCs w:val="20"/>
      <w14:scene3d>
        <w14:camera w14:prst="orthographicFront"/>
        <w14:lightRig w14:rig="threePt" w14:dir="t">
          <w14:rot w14:lat="0" w14:lon="0" w14:rev="0"/>
        </w14:lightRig>
      </w14:scene3d>
    </w:rPr>
  </w:style>
  <w:style w:type="paragraph" w:customStyle="1" w:styleId="H4NEW">
    <w:name w:val="H4NEW"/>
    <w:basedOn w:val="Heading4"/>
    <w:next w:val="BodyText"/>
    <w:rsid w:val="00806767"/>
    <w:pPr>
      <w:keepLines/>
      <w:numPr>
        <w:ilvl w:val="0"/>
        <w:numId w:val="0"/>
      </w:numPr>
      <w:tabs>
        <w:tab w:val="clear" w:pos="576"/>
        <w:tab w:val="num" w:pos="936"/>
      </w:tabs>
      <w:ind w:left="936" w:hanging="936"/>
    </w:pPr>
    <w:rPr>
      <w:rFonts w:eastAsia="Times New Roman"/>
      <w:iCs/>
      <w:color w:val="DA291C"/>
      <w:kern w:val="2"/>
      <w:sz w:val="18"/>
      <w14:ligatures w14:val="standardContextual"/>
    </w:rPr>
  </w:style>
  <w:style w:type="paragraph" w:customStyle="1" w:styleId="H7APPENDIX">
    <w:name w:val="H7APPENDIX"/>
    <w:basedOn w:val="Heading7"/>
    <w:rsid w:val="00806767"/>
    <w:pPr>
      <w:numPr>
        <w:ilvl w:val="0"/>
        <w:numId w:val="0"/>
      </w:numPr>
    </w:pPr>
    <w:rPr>
      <w:kern w:val="2"/>
      <w14:ligatures w14:val="standardContextual"/>
    </w:rPr>
  </w:style>
  <w:style w:type="paragraph" w:customStyle="1" w:styleId="List12Bullet">
    <w:name w:val="List 12 Bullet"/>
    <w:basedOn w:val="Normal"/>
    <w:qFormat/>
    <w:rsid w:val="00806767"/>
    <w:pPr>
      <w:spacing w:after="240" w:line="276" w:lineRule="auto"/>
    </w:pPr>
    <w:rPr>
      <w:sz w:val="24"/>
      <w:szCs w:val="24"/>
    </w:rPr>
  </w:style>
  <w:style w:type="character" w:customStyle="1" w:styleId="TableNumber">
    <w:name w:val="Table Number"/>
    <w:basedOn w:val="DefaultParagraphFont"/>
    <w:uiPriority w:val="1"/>
    <w:qFormat/>
    <w:rsid w:val="00806767"/>
    <w:rPr>
      <w:rFonts w:ascii="Arial Narrow" w:hAnsi="Arial Narrow"/>
      <w:b/>
      <w:color w:val="005293"/>
      <w:sz w:val="22"/>
      <w:szCs w:val="22"/>
    </w:rPr>
  </w:style>
  <w:style w:type="paragraph" w:customStyle="1" w:styleId="TableColumnHeadings">
    <w:name w:val="Table Column Headings"/>
    <w:basedOn w:val="Normal"/>
    <w:qFormat/>
    <w:rsid w:val="00806767"/>
    <w:pPr>
      <w:spacing w:after="0"/>
      <w:jc w:val="center"/>
    </w:pPr>
    <w:rPr>
      <w:rFonts w:ascii="Arial Narrow" w:hAnsi="Arial Narrow" w:cs="Arial"/>
      <w:b/>
      <w:color w:val="006B65"/>
      <w:sz w:val="20"/>
      <w:szCs w:val="24"/>
    </w:rPr>
  </w:style>
  <w:style w:type="paragraph" w:customStyle="1" w:styleId="Tabletext0">
    <w:name w:val="Table text"/>
    <w:basedOn w:val="Normal"/>
    <w:qFormat/>
    <w:rsid w:val="00806767"/>
    <w:pPr>
      <w:spacing w:after="0"/>
    </w:pPr>
    <w:rPr>
      <w:rFonts w:ascii="Arial Narrow" w:hAnsi="Arial Narrow" w:cs="Arial"/>
      <w:sz w:val="20"/>
      <w:szCs w:val="24"/>
    </w:rPr>
  </w:style>
  <w:style w:type="paragraph" w:customStyle="1" w:styleId="Tablenotescell">
    <w:name w:val="Table notes cell"/>
    <w:basedOn w:val="Normal"/>
    <w:qFormat/>
    <w:rsid w:val="00806767"/>
    <w:pPr>
      <w:spacing w:after="0"/>
      <w:ind w:left="32"/>
    </w:pPr>
    <w:rPr>
      <w:rFonts w:ascii="Arial Narrow" w:hAnsi="Arial Narrow" w:cs="Arial"/>
      <w:color w:val="000000"/>
      <w:sz w:val="18"/>
      <w:szCs w:val="18"/>
    </w:rPr>
  </w:style>
  <w:style w:type="paragraph" w:customStyle="1" w:styleId="BodyTextTimesNewRoman">
    <w:name w:val="Body Text Times New Roman"/>
    <w:basedOn w:val="Normal"/>
    <w:link w:val="BodyTextTimesNewRomanChar"/>
    <w:qFormat/>
    <w:rsid w:val="008C6658"/>
    <w:pPr>
      <w:tabs>
        <w:tab w:val="left" w:pos="5040"/>
      </w:tabs>
      <w:spacing w:after="0" w:line="276" w:lineRule="auto"/>
    </w:pPr>
    <w:rPr>
      <w:sz w:val="24"/>
      <w:szCs w:val="22"/>
    </w:rPr>
  </w:style>
  <w:style w:type="paragraph" w:customStyle="1" w:styleId="List6Bullet">
    <w:name w:val="List 6 Bullet"/>
    <w:basedOn w:val="ListBullet"/>
    <w:qFormat/>
    <w:rsid w:val="008C6658"/>
    <w:pPr>
      <w:tabs>
        <w:tab w:val="clear" w:pos="360"/>
      </w:tabs>
      <w:spacing w:after="120" w:line="276" w:lineRule="auto"/>
      <w:contextualSpacing w:val="0"/>
    </w:pPr>
    <w:rPr>
      <w:sz w:val="24"/>
      <w:szCs w:val="24"/>
    </w:rPr>
  </w:style>
  <w:style w:type="character" w:customStyle="1" w:styleId="BodyTextTimesNewRomanChar">
    <w:name w:val="Body Text Times New Roman Char"/>
    <w:basedOn w:val="DefaultParagraphFont"/>
    <w:link w:val="BodyTextTimesNewRoman"/>
    <w:rsid w:val="008C6658"/>
    <w:rPr>
      <w:sz w:val="24"/>
      <w:szCs w:val="22"/>
    </w:rPr>
  </w:style>
  <w:style w:type="character" w:customStyle="1" w:styleId="ui-provider">
    <w:name w:val="ui-provider"/>
    <w:basedOn w:val="DefaultParagraphFont"/>
    <w:rsid w:val="008155BC"/>
  </w:style>
  <w:style w:type="table" w:customStyle="1" w:styleId="TableRAD1">
    <w:name w:val="Table RAD1"/>
    <w:basedOn w:val="TableNormal"/>
    <w:next w:val="TableGrid"/>
    <w:uiPriority w:val="39"/>
    <w:rsid w:val="00913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dmstext">
    <w:name w:val="fdmstext"/>
    <w:basedOn w:val="DefaultParagraphFont"/>
    <w:rsid w:val="00150024"/>
    <w:rPr>
      <w:b/>
      <w:bCs/>
      <w:color w:val="0000C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image" Target="media/image1.emf" /><Relationship Id="rId100" Type="http://schemas.openxmlformats.org/officeDocument/2006/relationships/hyperlink" Target="https://www.amazon.com/CRC-05084-BRAKLEEN-Brake-Cleaner-Non-Chlorinated-14/dp/B000BXKZUQ" TargetMode="External" /><Relationship Id="rId101" Type="http://schemas.openxmlformats.org/officeDocument/2006/relationships/hyperlink" Target="https://www.amazon.com/3M-08880-Power-Brake-Cleaner/dp/B0002FU44K/ref=sr_1_3?dchild=1&amp;keywords=3m+brake+cleaner+08880&amp;qid=1612798683&amp;sr=8-3" TargetMode="External" /><Relationship Id="rId102" Type="http://schemas.openxmlformats.org/officeDocument/2006/relationships/hyperlink" Target="https://shop.advanceautoparts.com/p/3m-high-power-brake-cleaner-14-oz-08880/7670001-P" TargetMode="External" /><Relationship Id="rId103" Type="http://schemas.openxmlformats.org/officeDocument/2006/relationships/hyperlink" Target="https://www.amazon.com/3M-08180-Power-Brake-Cleaner/dp/B002WQHY9K" TargetMode="External" /><Relationship Id="rId104" Type="http://schemas.openxmlformats.org/officeDocument/2006/relationships/hyperlink" Target="https://www.amazon.com/3M-08179-Power-Brake-Cleaner/dp/B005RNCZ4E" TargetMode="External" /><Relationship Id="rId105" Type="http://schemas.openxmlformats.org/officeDocument/2006/relationships/hyperlink" Target="https://www.amazon.com/TRUEGARD-Brake-Cleaner-55-Gallon-Drum/dp/B01LW6L1CS" TargetMode="External" /><Relationship Id="rId106" Type="http://schemas.openxmlformats.org/officeDocument/2006/relationships/hyperlink" Target="https://www.amazon.com/CRC-14740-Gallon-Smart-Washer/dp/B01AP9UXEI" TargetMode="External" /><Relationship Id="rId107" Type="http://schemas.openxmlformats.org/officeDocument/2006/relationships/hyperlink" Target="http://docs.crcindustries.com/msds/1003177E.pdf" TargetMode="External" /><Relationship Id="rId108" Type="http://schemas.openxmlformats.org/officeDocument/2006/relationships/hyperlink" Target="http://docs.crcindustries.com/msds/1003236E.pdf" TargetMode="External" /><Relationship Id="rId109" Type="http://schemas.openxmlformats.org/officeDocument/2006/relationships/hyperlink" Target="http://docs.crcindustries.com/msds/1003634E.pdf" TargetMode="External" /><Relationship Id="rId11" Type="http://schemas.openxmlformats.org/officeDocument/2006/relationships/header" Target="header1.xml" /><Relationship Id="rId110" Type="http://schemas.openxmlformats.org/officeDocument/2006/relationships/hyperlink" Target="https://www.itwprobrands.com/sds-results?sds-term=noflash" TargetMode="External" /><Relationship Id="rId111" Type="http://schemas.openxmlformats.org/officeDocument/2006/relationships/hyperlink" Target="https://www.3m.com/3M/en_US/p/d/b00034083/" TargetMode="External" /><Relationship Id="rId112" Type="http://schemas.openxmlformats.org/officeDocument/2006/relationships/hyperlink" Target="http://docs.crcindustries.com/msds/1003719E.pdf" TargetMode="External" /><Relationship Id="rId113" Type="http://schemas.openxmlformats.org/officeDocument/2006/relationships/hyperlink" Target="https://cdn.shopify.com/s/files/1/0953/5270/files/SDS-E-6404345C_v30.pdf?14399150985781470012" TargetMode="External" /><Relationship Id="rId114" Type="http://schemas.openxmlformats.org/officeDocument/2006/relationships/hyperlink" Target="http://docs.crcindustries.com/msds/1003209E.pdf" TargetMode="External" /><Relationship Id="rId115" Type="http://schemas.openxmlformats.org/officeDocument/2006/relationships/hyperlink" Target="https://www.homedepot.com/p/CRC-19-oz-Lectra-Clean-Heavy-Duty-Degreaser-02018-6/100111937" TargetMode="External" /><Relationship Id="rId116" Type="http://schemas.openxmlformats.org/officeDocument/2006/relationships/hyperlink" Target="https://www.amazon.com/CRC-Electrical-Liquid-Cleaner-Aerosol/dp/B000P1HKFW" TargetMode="External" /><Relationship Id="rId117" Type="http://schemas.openxmlformats.org/officeDocument/2006/relationships/hyperlink" Target="https://www.amazon.com/CRC-05018-Lectra-Motive-Electric-Cleaner/dp/B000BXHWCA" TargetMode="External" /><Relationship Id="rId118" Type="http://schemas.openxmlformats.org/officeDocument/2006/relationships/hyperlink" Target="https://www.amazon.com/Flash-Electro-Contact-Cleaners-Flammable/dp/B06XKTGJTG" TargetMode="External" /><Relationship Id="rId119" Type="http://schemas.openxmlformats.org/officeDocument/2006/relationships/hyperlink" Target="https://www.amazon.com/3M-Chemicals-Degreaser-12-oz/dp/B005T8U51W" TargetMode="External" /><Relationship Id="rId12" Type="http://schemas.openxmlformats.org/officeDocument/2006/relationships/footer" Target="footer1.xml" /><Relationship Id="rId120" Type="http://schemas.openxmlformats.org/officeDocument/2006/relationships/hyperlink" Target="https://www.amazon.com/Cleaner-Degreaser-Size-12-5-oz/dp/B000B603RS" TargetMode="External" /><Relationship Id="rId121" Type="http://schemas.openxmlformats.org/officeDocument/2006/relationships/hyperlink" Target="https://www.amazon.com/CRC-05103-Electronic-Cleaner-11/dp/B000BXOGNI" TargetMode="External" /><Relationship Id="rId122" Type="http://schemas.openxmlformats.org/officeDocument/2006/relationships/hyperlink" Target="https://www.radioshack.com/products/precision-electronics-cleaner" TargetMode="External" /><Relationship Id="rId123" Type="http://schemas.openxmlformats.org/officeDocument/2006/relationships/hyperlink" Target="https://www.amazon.com/CRC-Lectra-Non-Chlorinated-Degreaser-Aerosol/dp/B000E2559K" TargetMode="External" /><Relationship Id="rId124" Type="http://schemas.openxmlformats.org/officeDocument/2006/relationships/hyperlink" Target="http://docs.crcindustries.com/msds/1003182E.pdf" TargetMode="External" /><Relationship Id="rId125" Type="http://schemas.openxmlformats.org/officeDocument/2006/relationships/hyperlink" Target="https://www.chemtronics.com/content/msds/ES7300,%20ES7308_United%20States%20(US)%20SDS%20HCS%202012_English%20(US).pdf" TargetMode="External" /><Relationship Id="rId126" Type="http://schemas.openxmlformats.org/officeDocument/2006/relationships/hyperlink" Target="https://www.chemtronics.com/content/msds/DEL1681_ISS%20SDS%20GHS%20United%20States%20(US)%20-%20HCS%202012%20V4.4_English%20(US).pdf" TargetMode="External" /><Relationship Id="rId127" Type="http://schemas.openxmlformats.org/officeDocument/2006/relationships/hyperlink" Target="https://www.amazon.com/CRC-02020CS-Energized-Electrical-Degreaser/dp/B01MYFCVIO" TargetMode="External" /><Relationship Id="rId128" Type="http://schemas.openxmlformats.org/officeDocument/2006/relationships/hyperlink" Target="https://www.chemtronics.com/pow-r-wash-cz" TargetMode="External" /><Relationship Id="rId129" Type="http://schemas.openxmlformats.org/officeDocument/2006/relationships/hyperlink" Target="https://www.chemtronics.com/pow-r-wash-delta-2" TargetMode="External" /><Relationship Id="rId13" Type="http://schemas.openxmlformats.org/officeDocument/2006/relationships/image" Target="media/image2.png" /><Relationship Id="rId130" Type="http://schemas.openxmlformats.org/officeDocument/2006/relationships/hyperlink" Target="https://img1.wsimg.com/blobby/go/1a2fd565-228d-42b1-af3b-19cd6ffa38a6/downloads/MMT_brochure_2021_web.pdf?ver=1662451193476" TargetMode="External" /><Relationship Id="rId131" Type="http://schemas.openxmlformats.org/officeDocument/2006/relationships/hyperlink" Target="https://mmtfilm.com/excel-film-cleaners-1" TargetMode="External" /><Relationship Id="rId132" Type="http://schemas.openxmlformats.org/officeDocument/2006/relationships/hyperlink" Target="https://img1.wsimg.com/blobby/go/1a2fd565-228d-42b1-af3b-19cd6ffa38a6/downloads/CF9200%20HFE%20brochure%20MMT.pdf?ver=1662451193476" TargetMode="External" /><Relationship Id="rId133" Type="http://schemas.openxmlformats.org/officeDocument/2006/relationships/hyperlink" Target="https://img1.wsimg.com/blobby/go/1a2fd565-228d-42b1-af3b-19cd6ffa38a6/downloads/CF8200%20Brochure%20MMT.pdf?ver=1662451193476" TargetMode="External" /><Relationship Id="rId134" Type="http://schemas.openxmlformats.org/officeDocument/2006/relationships/hyperlink" Target="https://img1.wsimg.com/blobby/go/1a2fd565-228d-42b1-af3b-19cd6ffa38a6/downloads/CF7200%20brochure%20MMT.pdf?ver=1662451193476" TargetMode="External" /><Relationship Id="rId135" Type="http://schemas.openxmlformats.org/officeDocument/2006/relationships/hyperlink" Target="https://img1.wsimg.com/blobby/go/1a2fd565-228d-42b1-af3b-19cd6ffa38a6/downloads/CF3000%20Brochure%20MMT.pdf?ver=1662451193476" TargetMode="External" /><Relationship Id="rId136" Type="http://schemas.openxmlformats.org/officeDocument/2006/relationships/hyperlink" Target="https://www.kodak.com/content/products-brochures/Film/P200-Film-Cleaning-System-brochure-A4.pdf" TargetMode="External" /><Relationship Id="rId137" Type="http://schemas.openxmlformats.org/officeDocument/2006/relationships/hyperlink" Target="https://ctmgroup.fr/wp-content/uploads/2019/02/ULTRACLEAN.pdf" TargetMode="External" /><Relationship Id="rId138" Type="http://schemas.openxmlformats.org/officeDocument/2006/relationships/hyperlink" Target="https://www.bcs.tv/store/prod_search_results.cfm?category_search=1077" TargetMode="External" /><Relationship Id="rId139" Type="http://schemas.openxmlformats.org/officeDocument/2006/relationships/hyperlink" Target="https://www.ebay.com/itm/273839603324?_trkparms=amclksrc%3DITM%26aid%3D1110006%26algo%3DHOMESPLICE.SIM%26ao%3D1%26asc%3D20200818143230%26meid%3De15725a4ca314512a74edfeda4d73958%26pid%3D101224%26rk%3D4%26rkt%3D5%26sd%3D401464600383%26itm%3D273839603324%26pmt%3D0%26noa%3D1%26pg%3D2047675%26algv%3DDefaultOrganicWeb%26brand%3DSmith&amp;_trksid=p2047675.c101224.m-1" TargetMode="External" /><Relationship Id="rId14" Type="http://schemas.openxmlformats.org/officeDocument/2006/relationships/header" Target="header2.xml" /><Relationship Id="rId140" Type="http://schemas.openxmlformats.org/officeDocument/2006/relationships/hyperlink" Target="https://125px.com/docs/motionpicture/kodak_2018/discontinuation_notices/Kodak-Motion-Picture-Products-Price-Catalog-US-Prices_March_2018_V6.pdf" TargetMode="External" /><Relationship Id="rId141" Type="http://schemas.openxmlformats.org/officeDocument/2006/relationships/hyperlink" Target="https://zsds3.zepinc.com/ehswww/zep/result/direct_link.jsp?P_LANGU=E&amp;P_SYS=2&amp;P_SSN=11337&amp;C001=MSDS&amp;C002=US&amp;C003=E&amp;C013=17401&amp;C123=SDS*" TargetMode="External" /><Relationship Id="rId142" Type="http://schemas.openxmlformats.org/officeDocument/2006/relationships/hyperlink" Target="https://docs.crcindustries.com/MSDS/3094.pdf" TargetMode="External" /><Relationship Id="rId143" Type="http://schemas.openxmlformats.org/officeDocument/2006/relationships/hyperlink" Target="https://images.thdstatic.com/catalog/pdfImages/df/dfea3209-9e1f-4185-a596-6a59a2f17ff9.pdf" TargetMode="External" /><Relationship Id="rId144" Type="http://schemas.openxmlformats.org/officeDocument/2006/relationships/hyperlink" Target="https://blasterproducts.com/wp-content/uploads/2018/04/SL-Silicone-Lubricant-Aerosol-EN-OSHA-GHS-SDS-2020-10-20.pdf" TargetMode="External" /><Relationship Id="rId145" Type="http://schemas.openxmlformats.org/officeDocument/2006/relationships/hyperlink" Target="https://images.thdstatic.com/catalog/pdfImages/a1/a107e724-a1f8-465b-80f1-a0f67e6086ff.pdf" TargetMode="External" /><Relationship Id="rId146" Type="http://schemas.openxmlformats.org/officeDocument/2006/relationships/hyperlink" Target="https://www.amazon.com/Zep-Lubricant-Penetrant-Aerosol-374301/dp/B082Q6DNLV" TargetMode="External" /><Relationship Id="rId147" Type="http://schemas.openxmlformats.org/officeDocument/2006/relationships/hyperlink" Target="https://www.amazon.com/CRC-Graphite-Lube-Aerosol-Black/dp/B007I9XUD0" TargetMode="External" /><Relationship Id="rId148" Type="http://schemas.openxmlformats.org/officeDocument/2006/relationships/hyperlink" Target="https://www.homedepot.com/p/WD-40-12-oz-Multi-Use-Product-Multi-Purpose-Lubricant-Spray-with-Smart-Straw-49005/204777420" TargetMode="External" /><Relationship Id="rId149" Type="http://schemas.openxmlformats.org/officeDocument/2006/relationships/hyperlink" Target="https://www.homedepot.com/p/Blaster-11-oz-B-laster-Silicone-Lubricant-16-SL/202529794" TargetMode="External" /><Relationship Id="rId15" Type="http://schemas.openxmlformats.org/officeDocument/2006/relationships/footer" Target="footer2.xml" /><Relationship Id="rId150" Type="http://schemas.openxmlformats.org/officeDocument/2006/relationships/hyperlink" Target="https://www.homedepot.com/p/Super-Lube-11-oz-Aerosol-31110/202932707" TargetMode="External" /><Relationship Id="rId151" Type="http://schemas.openxmlformats.org/officeDocument/2006/relationships/hyperlink" Target="https://franmar.com/file/804/RVO_SDS.pdf" TargetMode="External" /><Relationship Id="rId152" Type="http://schemas.openxmlformats.org/officeDocument/2006/relationships/hyperlink" Target="https://www.advancedscreenprintsupply.com/NEW%20SITE%20SDS/CCI-SDS/envirowipe.pdf" TargetMode="External" /><Relationship Id="rId153" Type="http://schemas.openxmlformats.org/officeDocument/2006/relationships/hyperlink" Target="https://www.ccidom.com/media/productattachments/files/MULTI-WASH_US_.pdf" TargetMode="External" /><Relationship Id="rId154" Type="http://schemas.openxmlformats.org/officeDocument/2006/relationships/hyperlink" Target="https://cdn.shopify.com/s/files/1/0013/3998/1877/files/Ecotex_Plastisol_Press_Wash_US_a6c16093-85a8-4fcc-97f4-2edc70036397.pdf?v=1625783978" TargetMode="External" /><Relationship Id="rId155" Type="http://schemas.openxmlformats.org/officeDocument/2006/relationships/hyperlink" Target="https://dtgmart.com/products/albachem-expert-premium-303-screen-print-ink-remover" TargetMode="External" /><Relationship Id="rId156" Type="http://schemas.openxmlformats.org/officeDocument/2006/relationships/hyperlink" Target="https://www.amazon.com/NeverTheLess-Franmar-Plastisol-Remover-Bean/dp/B09CHDMLPN/ref=sr_1_6?gclid=CjwKCAjwpqCZBhAbEiwAa7pXeXnc9x2-zMChgW-MIlZuQiYNbO2Y3SpO77ANXhb1LD9Gt9NFhuHnGhoC-3AQAvD_BwE&amp;hvadid=192115004290&amp;hvdev=c&amp;hvlocphy=9001891&amp;hvnetw=g&amp;hvqmt=e&amp;hvrand=2061976240231111437&amp;hvtargid=kwd-301258406346&amp;hydadcr=11870_9726528&amp;keywords=screen%2Bprinting%2Bink%2Bremover&amp;qid=1663621063&amp;sr=8-6&amp;th=1" TargetMode="External" /><Relationship Id="rId157" Type="http://schemas.openxmlformats.org/officeDocument/2006/relationships/hyperlink" Target="https://www.onesourcesupply.com/store/p612/PlastiSolv_842_Screen_%26_Press_Wash.html" TargetMode="External" /><Relationship Id="rId158" Type="http://schemas.openxmlformats.org/officeDocument/2006/relationships/hyperlink" Target="https://www.advancedscreenprintsupply.com/product2099.html" TargetMode="External" /><Relationship Id="rId159" Type="http://schemas.openxmlformats.org/officeDocument/2006/relationships/hyperlink" Target="https://www.ccidom.com/multi-wash-stain-remover-recirculating-wash.html" TargetMode="External" /><Relationship Id="rId16" Type="http://schemas.openxmlformats.org/officeDocument/2006/relationships/footer" Target="footer3.xml" /><Relationship Id="rId160" Type="http://schemas.openxmlformats.org/officeDocument/2006/relationships/hyperlink" Target="https://screenprintdirect.com/products/ecotex-screen-printing-plastisol-press-wash?variant=32311933010003" TargetMode="External" /><Relationship Id="rId161" Type="http://schemas.openxmlformats.org/officeDocument/2006/relationships/hyperlink" Target="https://www.amazon.com/Ecotex-PLASTISOL-Press-WASH-Degradent/dp/B079DY9H3S/ref=sr_1_14?crid=SWTYNVXFKTVA&amp;keywords=screen%2Bprinting%2Bink%2Bremover&amp;qid=1663679266&amp;sprefix=screen%2Bprinting%2Bink%2Bremover%2Caps%2C418&amp;sr=8-14&amp;th=1" TargetMode="External" /><Relationship Id="rId162" Type="http://schemas.openxmlformats.org/officeDocument/2006/relationships/hyperlink" Target="https://www.cantesco.com/fileadmin/Products/Antispatter/CANTESCO%20HEAVY%20DUTY%20SOLVENT%20BASED%20ANTI-SPATTER/SDS_CANTESCO_HEAVY_DUTY_SOLVENT_BASED_ANTI-SPATTER_EN.pdf" TargetMode="External" /><Relationship Id="rId163" Type="http://schemas.openxmlformats.org/officeDocument/2006/relationships/hyperlink" Target="http://docs.crcindustries.com/msds/1008284e.pdf" TargetMode="External" /><Relationship Id="rId164" Type="http://schemas.openxmlformats.org/officeDocument/2006/relationships/hyperlink" Target="http://docs.crcindustries.com/msds/1008283e.pdf" TargetMode="External" /><Relationship Id="rId165" Type="http://schemas.openxmlformats.org/officeDocument/2006/relationships/hyperlink" Target="https://www.hotmaxtorches.com/download/msds/23000%20anti%20spatter%20msds.pdf" TargetMode="External" /><Relationship Id="rId166" Type="http://schemas.openxmlformats.org/officeDocument/2006/relationships/hyperlink" Target="https://weldaid.com/wp-content/uploads/2019/03/1008238e.pdf" TargetMode="External" /><Relationship Id="rId167" Type="http://schemas.openxmlformats.org/officeDocument/2006/relationships/hyperlink" Target="https://www.airgas.com/product/Welding-Products/Welding-Support-Equipment/Chemicals---Spatters-%26-Gels/p/WAP007094" TargetMode="External" /><Relationship Id="rId168" Type="http://schemas.openxmlformats.org/officeDocument/2006/relationships/hyperlink" Target="http://docs.crcindustries.com/msds/1003349e.pdf" TargetMode="External" /><Relationship Id="rId169" Type="http://schemas.openxmlformats.org/officeDocument/2006/relationships/hyperlink" Target="https://www.airgas.com/msds/004197.pdf" TargetMode="External" /><Relationship Id="rId17" Type="http://schemas.openxmlformats.org/officeDocument/2006/relationships/footer" Target="footer4.xml" /><Relationship Id="rId170" Type="http://schemas.openxmlformats.org/officeDocument/2006/relationships/hyperlink" Target="https://weldaid.com/wp-content/uploads/2018/07/1008275e.pdf" TargetMode="External" /><Relationship Id="rId171" Type="http://schemas.openxmlformats.org/officeDocument/2006/relationships/hyperlink" Target="https://cdn.simplegreen.com/downloads/sds_en-us_simplegreenantispatter.pdf" TargetMode="External" /><Relationship Id="rId172" Type="http://schemas.openxmlformats.org/officeDocument/2006/relationships/hyperlink" Target="https://www.amazon.com/CANTESCO-AS-16-Solvent-Anti-Spatter-Aerosol/dp/B008BJCY1K" TargetMode="External" /><Relationship Id="rId173" Type="http://schemas.openxmlformats.org/officeDocument/2006/relationships/hyperlink" Target="https://www.grainger.com/product/24A416" TargetMode="External" /><Relationship Id="rId174" Type="http://schemas.openxmlformats.org/officeDocument/2006/relationships/hyperlink" Target="https://www.airgas.com/product/Welding-Products/Welding-Support-Equipment/Chemicals---Spatters-%26-Gels/p/WAP007022" TargetMode="External" /><Relationship Id="rId175" Type="http://schemas.openxmlformats.org/officeDocument/2006/relationships/hyperlink" Target="https://www.amazon.com/Hot-Max-23000-Anti-Spatter-Silicone/dp/B005UUQJD2" TargetMode="External" /><Relationship Id="rId176" Type="http://schemas.openxmlformats.org/officeDocument/2006/relationships/hyperlink" Target="https://www.grainger.com/product/24A413" TargetMode="External" /><Relationship Id="rId177" Type="http://schemas.openxmlformats.org/officeDocument/2006/relationships/hyperlink" Target="https://www.grainger.com/product/2F137" TargetMode="External" /><Relationship Id="rId178" Type="http://schemas.openxmlformats.org/officeDocument/2006/relationships/hyperlink" Target="https://www.airgas.com/product/Welding-Products/Welding-Support-Equipment/Chemicals---Spatters-%26-Gels/p/RAD64000110" TargetMode="External" /><Relationship Id="rId179" Type="http://schemas.openxmlformats.org/officeDocument/2006/relationships/hyperlink" Target="https://www.amazon.com/Weld-Aid-Weld-Kleen-350-Anti-Spatter-Liquid/dp/B008RA5H76" TargetMode="External" /><Relationship Id="rId18" Type="http://schemas.openxmlformats.org/officeDocument/2006/relationships/footer" Target="footer5.xml" /><Relationship Id="rId180" Type="http://schemas.openxmlformats.org/officeDocument/2006/relationships/hyperlink" Target="https://www.amazon.com/Simple-Green-1410000413454-Anti-Spatters-Clear/dp/B00IHGOJ3I" TargetMode="External" /><Relationship Id="rId181" Type="http://schemas.openxmlformats.org/officeDocument/2006/relationships/hyperlink" Target="http://docs.crcindustries.com/msds/1003488E.pdf" TargetMode="External" /><Relationship Id="rId182" Type="http://schemas.openxmlformats.org/officeDocument/2006/relationships/hyperlink" Target="https://static.rshughes.com/wm/p/wm-asis/094db1b44335b0d948f96eb51dd18482b3ab8a19.pdf?uf=" TargetMode="External" /><Relationship Id="rId183" Type="http://schemas.openxmlformats.org/officeDocument/2006/relationships/hyperlink" Target="https://www.smooth-on.com/msds/files/Universal_Mold_Release_Aerosol.pdf" TargetMode="External" /><Relationship Id="rId184" Type="http://schemas.openxmlformats.org/officeDocument/2006/relationships/hyperlink" Target="http://docs.crcindustries.com/msds/1003498E.pdf" TargetMode="External" /><Relationship Id="rId185" Type="http://schemas.openxmlformats.org/officeDocument/2006/relationships/hyperlink" Target="https://imscompany.com/assets/pdf/sds/111598%20Citrus%20SDS%20041315.pdf" TargetMode="External" /><Relationship Id="rId186" Type="http://schemas.openxmlformats.org/officeDocument/2006/relationships/hyperlink" Target="http://docs.crcindustries.com/msds/1003492E.pdf" TargetMode="External" /><Relationship Id="rId187" Type="http://schemas.openxmlformats.org/officeDocument/2006/relationships/hyperlink" Target="http://docs.crcindustries.com/msds/1003490E.pdf" TargetMode="External" /><Relationship Id="rId188" Type="http://schemas.openxmlformats.org/officeDocument/2006/relationships/hyperlink" Target="http://api.crcindustries.com/auto-services/get-pds/03315" TargetMode="External" /><Relationship Id="rId189" Type="http://schemas.openxmlformats.org/officeDocument/2006/relationships/hyperlink" Target="https://www.amazon.com/CRC-Heavy-Duty-Cleaner-Aerosol/dp/B00CSX3RO8" TargetMode="External" /><Relationship Id="rId19" Type="http://schemas.openxmlformats.org/officeDocument/2006/relationships/footer" Target="footer6.xml" /><Relationship Id="rId190" Type="http://schemas.openxmlformats.org/officeDocument/2006/relationships/hyperlink" Target="https://www.amazon.com/CRC-03300-Silicone-Release-Aerosol/dp/B0013IZSDM" TargetMode="External" /><Relationship Id="rId191" Type="http://schemas.openxmlformats.org/officeDocument/2006/relationships/hyperlink" Target="https://www.rshughes.com/p/Slide-The-Stripper-Resin-Remover-16-Oz-Aerosol-Can-14-Oz-Net-Weight-41914/41914/" TargetMode="External" /><Relationship Id="rId192" Type="http://schemas.openxmlformats.org/officeDocument/2006/relationships/hyperlink" Target="https://www.amazon.com/Smooth-Universal-Mold-Release-fl/dp/B004BNHLOK" TargetMode="External" /><Relationship Id="rId193" Type="http://schemas.openxmlformats.org/officeDocument/2006/relationships/hyperlink" Target="https://www.grainger.com/product/19MW96" TargetMode="External" /><Relationship Id="rId194" Type="http://schemas.openxmlformats.org/officeDocument/2006/relationships/hyperlink" Target="https://imscompany.com/product/111598" TargetMode="External" /><Relationship Id="rId195" Type="http://schemas.openxmlformats.org/officeDocument/2006/relationships/hyperlink" Target="https://www.amazon.com/CRC-Heavy-Silicone-Release-Aerosol/dp/B000R80OMO" TargetMode="External" /><Relationship Id="rId196" Type="http://schemas.openxmlformats.org/officeDocument/2006/relationships/hyperlink" Target="https://www.amazon.com/CRC-03301-Silicone-Release-Weight/dp/B0013J3ZP4" TargetMode="External" /><Relationship Id="rId197" Type="http://schemas.openxmlformats.org/officeDocument/2006/relationships/header" Target="header3.xml" /><Relationship Id="rId198" Type="http://schemas.openxmlformats.org/officeDocument/2006/relationships/footer" Target="footer11.xml" /><Relationship Id="rId199" Type="http://schemas.openxmlformats.org/officeDocument/2006/relationships/header" Target="header4.xml" /><Relationship Id="rId2" Type="http://schemas.openxmlformats.org/officeDocument/2006/relationships/settings" Target="settings.xml" /><Relationship Id="rId20" Type="http://schemas.openxmlformats.org/officeDocument/2006/relationships/footer" Target="footer7.xml" /><Relationship Id="rId200" Type="http://schemas.openxmlformats.org/officeDocument/2006/relationships/footer" Target="footer12.xml" /><Relationship Id="rId201" Type="http://schemas.openxmlformats.org/officeDocument/2006/relationships/hyperlink" Target="here:%20https://www.turi.org/content/download/7399/134622/file/2012+M%26P+Report+27+Assessment+of+Safer+Alternatives+to+Perchloroethyle" TargetMode="External" /><Relationship Id="rId202" Type="http://schemas.openxmlformats.org/officeDocument/2006/relationships/hyperlink" Target="https://pettyjohnsolutions.com/wp-content/uploads/2017/08/MSDS-Homerun-Cleaning-Fluid.pdf" TargetMode="External" /><Relationship Id="rId203" Type="http://schemas.openxmlformats.org/officeDocument/2006/relationships/hyperlink" Target="https://www.alwilson.com/products/targo_dry/TarGo%20Dry%20MSDS.pdf" TargetMode="External" /><Relationship Id="rId204" Type="http://schemas.openxmlformats.org/officeDocument/2006/relationships/hyperlink" Target="https://www.alwilson.com/products/targo_ef/TarGo%20EF-%20IMPROVED%20%20MSDS.pdf" TargetMode="External" /><Relationship Id="rId205" Type="http://schemas.openxmlformats.org/officeDocument/2006/relationships/hyperlink" Target="https://mbyc.net/MSDS/pdf_1308896204.pdf" TargetMode="External" /><Relationship Id="rId206" Type="http://schemas.openxmlformats.org/officeDocument/2006/relationships/hyperlink" Target="https://images.thdstatic.com/catalog/pdfImages/27/272c04c8-f1b7-4c71-93a4-7cd31d498fc4.pdf" TargetMode="External" /><Relationship Id="rId207" Type="http://schemas.openxmlformats.org/officeDocument/2006/relationships/hyperlink" Target="https://images.thdstatic.com/catalog/pdfImages/ae/ae21a0d7-3b39-4395-9ba6-c8311021f09f.pdf" TargetMode="External" /><Relationship Id="rId208" Type="http://schemas.openxmlformats.org/officeDocument/2006/relationships/hyperlink" Target="https://images.thdstatic.com/catalog/pdfImages/1b/1b1ddf4b-f4a3-4f43-80bc-942e85a6f297.pdf" TargetMode="External" /><Relationship Id="rId209" Type="http://schemas.openxmlformats.org/officeDocument/2006/relationships/hyperlink" Target="https://www.seventhgeneration.com/sites/default/files/2020-07/sdsfm000082-00-12laundrystainremoversprayen2020-06-16.pdf" TargetMode="External" /><Relationship Id="rId21" Type="http://schemas.openxmlformats.org/officeDocument/2006/relationships/footer" Target="footer8.xml" /><Relationship Id="rId210" Type="http://schemas.openxmlformats.org/officeDocument/2006/relationships/hyperlink" Target="https://pettyjohnsolutions.com/product/homerun-cleaning-fluid-1-gallon/" TargetMode="External" /><Relationship Id="rId211" Type="http://schemas.openxmlformats.org/officeDocument/2006/relationships/hyperlink" Target="https://www.alwilson.com/products/targo_dry/index.html" TargetMode="External" /><Relationship Id="rId212" Type="http://schemas.openxmlformats.org/officeDocument/2006/relationships/hyperlink" Target="https://www.alwilson.com/products/targo_ef/index.html" TargetMode="External" /><Relationship Id="rId213" Type="http://schemas.openxmlformats.org/officeDocument/2006/relationships/hyperlink" Target="https://www.amazon.com/Chem-Dry-Professional-Strength-Spot-Remover/dp/B01B02RUU4/ref=sr_1_4?dchild=1&amp;keywords=dry+cleaning+spot+remover&amp;qid=1628783569&amp;s=home-garden&amp;sr=1-4" TargetMode="External" /><Relationship Id="rId214" Type="http://schemas.openxmlformats.org/officeDocument/2006/relationships/hyperlink" Target="https://www.homedepot.com/p/ZEP-19-oz-Instant-Spot-and-Carpet-Stain-Remover-ZUSPOT19/202858110" TargetMode="External" /><Relationship Id="rId215" Type="http://schemas.openxmlformats.org/officeDocument/2006/relationships/hyperlink" Target="https://www.homedepot.com/p/Resolve-32-oz-Procare-Carpet-Spot-and-Stain-Remover-974022/202820652?MERCH=REC-_-pip_alternatives-_-100670274-_-202820652-_-N&amp;" TargetMode="External" /><Relationship Id="rId216" Type="http://schemas.openxmlformats.org/officeDocument/2006/relationships/hyperlink" Target="https://www.homedepot.com/p/Shout-60-fl-Oz-Triple-Acting-Liquid-Refill-Fabric-Stain-Remover-624323/308629742" TargetMode="External" /><Relationship Id="rId217" Type="http://schemas.openxmlformats.org/officeDocument/2006/relationships/hyperlink" Target="https://www.target.com/p/seventh-generation-laundry-stain-removers-free-38-clear-16-fl-oz/-/A-53346810" TargetMode="External" /><Relationship Id="rId218" Type="http://schemas.openxmlformats.org/officeDocument/2006/relationships/image" Target="media/image3.emf" /><Relationship Id="rId219" Type="http://schemas.openxmlformats.org/officeDocument/2006/relationships/header" Target="header5.xml" /><Relationship Id="rId22" Type="http://schemas.openxmlformats.org/officeDocument/2006/relationships/footer" Target="footer9.xml" /><Relationship Id="rId220" Type="http://schemas.openxmlformats.org/officeDocument/2006/relationships/header" Target="header6.xml" /><Relationship Id="rId221" Type="http://schemas.openxmlformats.org/officeDocument/2006/relationships/header" Target="header7.xml" /><Relationship Id="rId222" Type="http://schemas.openxmlformats.org/officeDocument/2006/relationships/header" Target="header8.xml" /><Relationship Id="rId223" Type="http://schemas.openxmlformats.org/officeDocument/2006/relationships/image" Target="media/image4.png" /><Relationship Id="rId224" Type="http://schemas.openxmlformats.org/officeDocument/2006/relationships/hyperlink" Target="http://www.cleanersoutlet.com" TargetMode="External" /><Relationship Id="rId225" Type="http://schemas.openxmlformats.org/officeDocument/2006/relationships/chart" Target="charts/chart1.xml" /><Relationship Id="rId226" Type="http://schemas.openxmlformats.org/officeDocument/2006/relationships/chart" Target="charts/chart2.xml" /><Relationship Id="rId227" Type="http://schemas.openxmlformats.org/officeDocument/2006/relationships/header" Target="header9.xml" /><Relationship Id="rId228" Type="http://schemas.openxmlformats.org/officeDocument/2006/relationships/footer" Target="footer13.xml" /><Relationship Id="rId229" Type="http://schemas.openxmlformats.org/officeDocument/2006/relationships/header" Target="header10.xml" /><Relationship Id="rId23" Type="http://schemas.openxmlformats.org/officeDocument/2006/relationships/footer" Target="footer10.xml" /><Relationship Id="rId230" Type="http://schemas.openxmlformats.org/officeDocument/2006/relationships/hyperlink" Target="https://www.nationalpartitions.com/store/machine-enclosures/modular-room-20x40-4" TargetMode="External" /><Relationship Id="rId231" Type="http://schemas.openxmlformats.org/officeDocument/2006/relationships/hyperlink" Target="https://carbtrol.com/" TargetMode="External" /><Relationship Id="rId232" Type="http://schemas.openxmlformats.org/officeDocument/2006/relationships/hyperlink" Target="https://www.epa.gov/sites/default/files/2018-10/documents/final_carbonadsorberschapter_7thedition.pdf" TargetMode="External" /><Relationship Id="rId233" Type="http://schemas.openxmlformats.org/officeDocument/2006/relationships/image" Target="media/image5.png" /><Relationship Id="rId234" Type="http://schemas.openxmlformats.org/officeDocument/2006/relationships/image" Target="media/image6.png" /><Relationship Id="rId235" Type="http://schemas.openxmlformats.org/officeDocument/2006/relationships/image" Target="media/image7.png" /><Relationship Id="rId236" Type="http://schemas.openxmlformats.org/officeDocument/2006/relationships/image" Target="media/image8.png" /><Relationship Id="rId237" Type="http://schemas.openxmlformats.org/officeDocument/2006/relationships/image" Target="media/image9.png" /><Relationship Id="rId238" Type="http://schemas.openxmlformats.org/officeDocument/2006/relationships/image" Target="media/image10.png" /><Relationship Id="rId239" Type="http://schemas.openxmlformats.org/officeDocument/2006/relationships/image" Target="media/image11.png" /><Relationship Id="rId24" Type="http://schemas.openxmlformats.org/officeDocument/2006/relationships/hyperlink" Target="http://www.whatsinproducts.com" TargetMode="External" /><Relationship Id="rId240" Type="http://schemas.openxmlformats.org/officeDocument/2006/relationships/footer" Target="footer14.xml" /><Relationship Id="rId241" Type="http://schemas.openxmlformats.org/officeDocument/2006/relationships/image" Target="media/image12.emf" /><Relationship Id="rId242" Type="http://schemas.openxmlformats.org/officeDocument/2006/relationships/footer" Target="footer15.xml" /><Relationship Id="rId243" Type="http://schemas.openxmlformats.org/officeDocument/2006/relationships/hyperlink" Target="https://www.cleanersoutlet.com/" TargetMode="External" /><Relationship Id="rId244" Type="http://schemas.openxmlformats.org/officeDocument/2006/relationships/hyperlink" Target="https://www.experian.com/business-information/business-targetiq" TargetMode="External" /><Relationship Id="rId245" Type="http://schemas.openxmlformats.org/officeDocument/2006/relationships/hyperlink" Target="https://www.grainger.com/content/qt-safety-chemical-resistant-gloves-guide-191" TargetMode="External" /><Relationship Id="rId246" Type="http://schemas.openxmlformats.org/officeDocument/2006/relationships/hyperlink" Target="https://www.nfsa.gov.au/preservation/guide/handbook/conservation" TargetMode="External" /><Relationship Id="rId247" Type="http://schemas.openxmlformats.org/officeDocument/2006/relationships/hyperlink" Target="https://www.oatey.ca/faqs-blog-videos-case-studies/blog/how-choose-right-caulk-or-sealant" TargetMode="External" /><Relationship Id="rId248" Type="http://schemas.openxmlformats.org/officeDocument/2006/relationships/footer" Target="footer16.xml" /><Relationship Id="rId249" Type="http://schemas.openxmlformats.org/officeDocument/2006/relationships/footer" Target="footer17.xml" /><Relationship Id="rId25" Type="http://schemas.openxmlformats.org/officeDocument/2006/relationships/hyperlink" Target="http://www.grainger.com" TargetMode="External" /><Relationship Id="rId250" Type="http://schemas.openxmlformats.org/officeDocument/2006/relationships/image" Target="media/image13.png" /><Relationship Id="rId251" Type="http://schemas.openxmlformats.org/officeDocument/2006/relationships/footer" Target="footer18.xml" /><Relationship Id="rId252" Type="http://schemas.openxmlformats.org/officeDocument/2006/relationships/footer" Target="footer19.xml" /><Relationship Id="rId253" Type="http://schemas.openxmlformats.org/officeDocument/2006/relationships/footer" Target="footer20.xml" /><Relationship Id="rId254" Type="http://schemas.openxmlformats.org/officeDocument/2006/relationships/theme" Target="theme/theme1.xml" /><Relationship Id="rId255" Type="http://schemas.openxmlformats.org/officeDocument/2006/relationships/numbering" Target="numbering.xml" /><Relationship Id="rId256" Type="http://schemas.openxmlformats.org/officeDocument/2006/relationships/styles" Target="styles.xml" /><Relationship Id="rId26" Type="http://schemas.openxmlformats.org/officeDocument/2006/relationships/hyperlink" Target="https://multimedia.3m.com/mws/mediawebserver?mwsId=SSSSSuUn_zu8l00xM82SNY_Bnv70k17zHvu9lxtD7SSSSSS--" TargetMode="External" /><Relationship Id="rId27" Type="http://schemas.openxmlformats.org/officeDocument/2006/relationships/hyperlink" Target="https://multimedia.3m.com/mws/mediawebserver?mwsId=SSSSSuUn_zu8l00xm8txoxmZlv70k17zHvu9lxtD7SSSSSS--" TargetMode="External" /><Relationship Id="rId28" Type="http://schemas.openxmlformats.org/officeDocument/2006/relationships/hyperlink" Target="https://gorillaglue.com.au/wp-content/uploads/Gorilla-Spray-Adhesive-1.pdf" TargetMode="External" /><Relationship Id="rId29" Type="http://schemas.openxmlformats.org/officeDocument/2006/relationships/hyperlink" Target="https://bigcatrescue.org/wp-content/uploads/2014/04/Household-Welder.pdf" TargetMode="External" /><Relationship Id="rId3" Type="http://schemas.openxmlformats.org/officeDocument/2006/relationships/webSettings" Target="webSettings.xml" /><Relationship Id="rId30" Type="http://schemas.openxmlformats.org/officeDocument/2006/relationships/hyperlink" Target="https://dm.henkel-dam.com/is/content/henkel/sds-us-loctite-spray-adhesive-professional-performance" TargetMode="External" /><Relationship Id="rId31" Type="http://schemas.openxmlformats.org/officeDocument/2006/relationships/hyperlink" Target="https://www.amazon.com/3M-Scotch-Weld-98NF-Spray-Adhesive/dp/B0046VQQBG" TargetMode="External" /><Relationship Id="rId32" Type="http://schemas.openxmlformats.org/officeDocument/2006/relationships/hyperlink" Target="https://www.amazon.com/3M-Scotch-Weld-Acrylic-Adhesive-DP8810NS/dp/B00IOQ6W0E" TargetMode="External" /><Relationship Id="rId33" Type="http://schemas.openxmlformats.org/officeDocument/2006/relationships/hyperlink" Target="https://www.amazon.com/dp/B0752XM8VN" TargetMode="External" /><Relationship Id="rId34" Type="http://schemas.openxmlformats.org/officeDocument/2006/relationships/hyperlink" Target="https://www.amazon.com/Purpose-Adhesive-Industrial-Strength-Welder/dp/B074M7BW62" TargetMode="External" /><Relationship Id="rId35" Type="http://schemas.openxmlformats.org/officeDocument/2006/relationships/hyperlink" Target="https://www.homedepot.com/p/Loctite-Professional-Performance-13-5-oz-Spray-Adhesive-1629134/205506865" TargetMode="External" /><Relationship Id="rId36" Type="http://schemas.openxmlformats.org/officeDocument/2006/relationships/hyperlink" Target="http://www.permatex.com/wp-content/uploads/tech_docs/sds/01_USA-English/80697.pdf" TargetMode="External" /><Relationship Id="rId37" Type="http://schemas.openxmlformats.org/officeDocument/2006/relationships/hyperlink" Target="https://images.thdstatic.com/catalog/pdfImages/ef/ef67d334-e411-47cf-80ca-552684ba1083.pdf" TargetMode="External" /><Relationship Id="rId38" Type="http://schemas.openxmlformats.org/officeDocument/2006/relationships/hyperlink" Target="https://images.thdstatic.com/catalog/pdfImages/bf/bf8c1582-9e86-47eb-8e5f-2b6ae1984b5a.pdf" TargetMode="External" /><Relationship Id="rId39" Type="http://schemas.openxmlformats.org/officeDocument/2006/relationships/hyperlink" Target="https://images.thdstatic.com/catalog/pdfImages/90/90c9a532-dcfb-4cfd-8ca5-327f298a32ce.pdf" TargetMode="External" /><Relationship Id="rId4" Type="http://schemas.openxmlformats.org/officeDocument/2006/relationships/fontTable" Target="fontTable.xml" /><Relationship Id="rId40" Type="http://schemas.openxmlformats.org/officeDocument/2006/relationships/hyperlink" Target="https://images.thdstatic.com/catalog/pdfImages/e4/e4c70688-06bd-4830-b68c-c021c0d9d7ce.pdf" TargetMode="External" /><Relationship Id="rId41" Type="http://schemas.openxmlformats.org/officeDocument/2006/relationships/hyperlink" Target="https://www.homedepot.com/p/Amerimax-Home-Products-10-oz-Gutter-Sealant-85148/100011940" TargetMode="External" /><Relationship Id="rId42" Type="http://schemas.openxmlformats.org/officeDocument/2006/relationships/hyperlink" Target="https://www.amazon.com/Geocel-Corp-29102-Instant-Gutter/dp/B0007PNOBA" TargetMode="External" /><Relationship Id="rId43" Type="http://schemas.openxmlformats.org/officeDocument/2006/relationships/hyperlink" Target="https://www.amazon.com/Permatex-Gasket-Hi-Temp-Adhesive-Sealant/dp/B07KKN1NMT" TargetMode="External" /><Relationship Id="rId44" Type="http://schemas.openxmlformats.org/officeDocument/2006/relationships/hyperlink" Target="https://www.homedepot.com/p/OSI-GS121-10-fl-oz-Clear-Gutter-Sealant-1943973/303223987" TargetMode="External" /><Relationship Id="rId45" Type="http://schemas.openxmlformats.org/officeDocument/2006/relationships/hyperlink" Target="https://www.homedepot.com/p/DAP-Dynaflex-230-10-1-oz-White-Premium-Elastomeric-Exterior-Interior-Window-Door-and-Trim-Sealant-18275/100035980" TargetMode="External" /><Relationship Id="rId46" Type="http://schemas.openxmlformats.org/officeDocument/2006/relationships/hyperlink" Target="https://www.homedepot.com/p/Loctite-PL-S10-10-fl-oz-Concrete-Crack-and-Masonry-Polyurethane-Sealant-1618522/203156788" TargetMode="External" /><Relationship Id="rId47" Type="http://schemas.openxmlformats.org/officeDocument/2006/relationships/hyperlink" Target="https://www.homedepot.com/p/OSI-QUAD-Advanced-Formula-10-fl-oz-Brown-253-Exterior-Window-Door-and-Siding-Sealant-2012156/206156408" TargetMode="External" /><Relationship Id="rId48" Type="http://schemas.openxmlformats.org/officeDocument/2006/relationships/hyperlink" Target="https://www.sashco.com/hi/pdfs/LexelWhiteVOC_SDS.pdf" TargetMode="External" /><Relationship Id="rId49" Type="http://schemas.openxmlformats.org/officeDocument/2006/relationships/hyperlink" Target="https://www.sashco.com/hi/pdfs/LXLClear_SDS.pdf" TargetMode="External" /><Relationship Id="rId5" Type="http://schemas.openxmlformats.org/officeDocument/2006/relationships/customXml" Target="../customXml/item1.xml" /><Relationship Id="rId50" Type="http://schemas.openxmlformats.org/officeDocument/2006/relationships/hyperlink" Target="https://www.dap.com/media/3427/1000201english.pdf" TargetMode="External" /><Relationship Id="rId51" Type="http://schemas.openxmlformats.org/officeDocument/2006/relationships/hyperlink" Target="https://www.paintdocs.com/docs/webPDF.jsp?SITEID=WHITELIGHT&amp;prodno=W12002010&amp;doctype=SDS&amp;lang=2" TargetMode="External" /><Relationship Id="rId52" Type="http://schemas.openxmlformats.org/officeDocument/2006/relationships/hyperlink" Target="https://sds.momentive.com/ehswww/testEbiz/e/result/report.jsp?P_LANGU=E&amp;P_SYS=1&amp;P_SSN=1841&amp;P_REP=00000000000000000006&amp;P_RES=1809&amp;winTitle=MSET%203.1" TargetMode="External" /><Relationship Id="rId53" Type="http://schemas.openxmlformats.org/officeDocument/2006/relationships/hyperlink" Target="https://gesealants.com/products/paintable-silicone-supreme-window-door-sealant/" TargetMode="External" /><Relationship Id="rId54" Type="http://schemas.openxmlformats.org/officeDocument/2006/relationships/hyperlink" Target="https://gesealants.com/products/all-purpose-silicone-1-sealant/" TargetMode="External" /><Relationship Id="rId55" Type="http://schemas.openxmlformats.org/officeDocument/2006/relationships/hyperlink" Target="https://www.amazon.com/SASHCO-13080-Lexel-Synthetic-Rubber/dp/B00DU1O1UG" TargetMode="External" /><Relationship Id="rId56" Type="http://schemas.openxmlformats.org/officeDocument/2006/relationships/hyperlink" Target="https://www.lowes.com/pd/Lexel-10-5-fl-oz-Clear-Paintable-Solvent-Caulk/4714985" TargetMode="External" /><Relationship Id="rId57" Type="http://schemas.openxmlformats.org/officeDocument/2006/relationships/hyperlink" Target="https://www.lowes.com/pd/DAP-Alex-Plus-10-1-oz-White-Paintable-Latex-Caulk/3053791" TargetMode="External" /><Relationship Id="rId58" Type="http://schemas.openxmlformats.org/officeDocument/2006/relationships/hyperlink" Target="https://www.lowes.com/pd/White-Lightning-10-oz-Paintable-Caulk/1002702038" TargetMode="External" /><Relationship Id="rId59" Type="http://schemas.openxmlformats.org/officeDocument/2006/relationships/hyperlink" Target="https://www.lowes.com/pd/GE-Supreme-Paintable-Silicone-10-1-fl-oz-White-Paintable-Advanced-Sealant-Caulk/5001891831" TargetMode="External" /><Relationship Id="rId6" Type="http://schemas.openxmlformats.org/officeDocument/2006/relationships/customXml" Target="../customXml/item2.xml" /><Relationship Id="rId60" Type="http://schemas.openxmlformats.org/officeDocument/2006/relationships/hyperlink" Target="https://www.amazon.com/DAP-7079808658-Commercial-Silicone-Building/dp/B00K5Y3S3W" TargetMode="External" /><Relationship Id="rId61" Type="http://schemas.openxmlformats.org/officeDocument/2006/relationships/hyperlink" Target="https://www.lowes.com/pd/GE-All-Purpose-Silicone-1-10-1-oz-Clear-Silicone-Caulk/5001888135" TargetMode="External" /><Relationship Id="rId62" Type="http://schemas.openxmlformats.org/officeDocument/2006/relationships/hyperlink" Target="https://www.mastercool.com/wp-content/uploads/bsk-pdf-manager/2020/10/SDS-91049.pdf" TargetMode="External" /><Relationship Id="rId63" Type="http://schemas.openxmlformats.org/officeDocument/2006/relationships/hyperlink" Target="http://cazierexcavating.com/wp-content/uploads/2019/01/MSDS-AC-Pro-Aerosol-Power-Clean-Flush.pdf" TargetMode="External" /><Relationship Id="rId64" Type="http://schemas.openxmlformats.org/officeDocument/2006/relationships/hyperlink" Target="https://fjcinc.com/wp-content/uploads/2019/01/2032.pdf" TargetMode="External" /><Relationship Id="rId65" Type="http://schemas.openxmlformats.org/officeDocument/2006/relationships/hyperlink" Target="https://www.4s.com/media/3659/69994_sds_en.pdf" TargetMode="External" /><Relationship Id="rId66" Type="http://schemas.openxmlformats.org/officeDocument/2006/relationships/hyperlink" Target="https://ehs.cranesville.com/msds.pdfs/MSDS(S081).pdf" TargetMode="External" /><Relationship Id="rId67" Type="http://schemas.openxmlformats.org/officeDocument/2006/relationships/hyperlink" Target="https://www.amazon.com/Mastercool-91049-128-Yellow-Solvent-gallon/dp/B00RVZ6GC8" TargetMode="External" /><Relationship Id="rId68" Type="http://schemas.openxmlformats.org/officeDocument/2006/relationships/hyperlink" Target="https://shop.advanceautoparts.com/p/interdynamics-certified-a-c-pro-power-clean-flush-1.06-lbs.-ca-compliant-ca-1/7010021-p" TargetMode="External" /><Relationship Id="rId69" Type="http://schemas.openxmlformats.org/officeDocument/2006/relationships/hyperlink" Target="https://www.amazon.com/FJC-2032-Flush-fl-oz/dp/B000HTNPLU" TargetMode="External" /><Relationship Id="rId7" Type="http://schemas.openxmlformats.org/officeDocument/2006/relationships/customXml" Target="../customXml/item3.xml" /><Relationship Id="rId70" Type="http://schemas.openxmlformats.org/officeDocument/2006/relationships/hyperlink" Target="https://www.amazon.com/Four-Seasons-69994-Super-Solvent/dp/B004AEQSE4" TargetMode="External" /><Relationship Id="rId71" Type="http://schemas.openxmlformats.org/officeDocument/2006/relationships/hyperlink" Target="https://www.amazon.com/TSI-Supercool-22779-Solvent-Based-Gallon/dp/B00SQUIUV2" TargetMode="External" /><Relationship Id="rId72" Type="http://schemas.openxmlformats.org/officeDocument/2006/relationships/hyperlink" Target="https://penray.com/wp-content/uploads/2020/05/1000039937.pdf" TargetMode="External" /><Relationship Id="rId73" Type="http://schemas.openxmlformats.org/officeDocument/2006/relationships/hyperlink" Target="https://3enoro1q5ve12ubndv13jkpk-wpengine.netdna-ssl.com/wp-content/uploads/2017/05/540001-Gumout-Regane-Auto-Parts-Cleaner-Degreaser.pdf" TargetMode="External" /><Relationship Id="rId74" Type="http://schemas.openxmlformats.org/officeDocument/2006/relationships/hyperlink" Target="https://solvewithb.com/sds/PCD14T_EN.pdf" TargetMode="External" /><Relationship Id="rId75" Type="http://schemas.openxmlformats.org/officeDocument/2006/relationships/hyperlink" Target="http://docs.crcindustries.com/msds/1003763E.pdf" TargetMode="External" /><Relationship Id="rId76" Type="http://schemas.openxmlformats.org/officeDocument/2006/relationships/hyperlink" Target="http://docs.crcindustries.com/msds/1003688E.pdf" TargetMode="External" /><Relationship Id="rId77" Type="http://schemas.openxmlformats.org/officeDocument/2006/relationships/hyperlink" Target="http://docs.crcindustries.com/msds/1003816E.pdf" TargetMode="External" /><Relationship Id="rId78" Type="http://schemas.openxmlformats.org/officeDocument/2006/relationships/hyperlink" Target="https://solvewithb.com/sds/EB1CA_EN.pdf" TargetMode="External" /><Relationship Id="rId79" Type="http://schemas.openxmlformats.org/officeDocument/2006/relationships/hyperlink" Target="https://www.amazon.com/Penray-7014-Electric-Motor-Cleaner/dp/B00DDMQIKS" TargetMode="External" /><Relationship Id="rId8" Type="http://schemas.openxmlformats.org/officeDocument/2006/relationships/customXml" Target="../customXml/item4.xml" /><Relationship Id="rId80" Type="http://schemas.openxmlformats.org/officeDocument/2006/relationships/hyperlink" Target="https://www.autozone.com/miscellaneous-cleaners-and-degreasers/cleaner-degreaser/gumout-parts-cleaner-aerosol-spray-16oz/848343_0_0" TargetMode="External" /><Relationship Id="rId81" Type="http://schemas.openxmlformats.org/officeDocument/2006/relationships/hyperlink" Target="https://www.amazon.com/Gunk-PCD14T-Instant-Cleaner-Fluid_Ounces/dp/B0776NTS62" TargetMode="External" /><Relationship Id="rId82" Type="http://schemas.openxmlformats.org/officeDocument/2006/relationships/hyperlink" Target="https://www.amazon.com/CRC-05319-Intake-Valve-Cleaner/dp/B00PHNQKR2" TargetMode="External" /><Relationship Id="rId83" Type="http://schemas.openxmlformats.org/officeDocument/2006/relationships/hyperlink" Target="https://www.amazon.com/CRC-05078-Throttle-Air-Intake-Cleaner/dp/B000M8PYO2" TargetMode="External" /><Relationship Id="rId84" Type="http://schemas.openxmlformats.org/officeDocument/2006/relationships/hyperlink" Target="https://www.autozone.com/miscellaneous-cleaners-and-degreasers/cleaner-degreaser/p/crc-heavy-duty-pro-strength-degreaser-20oz/943143_0_0" TargetMode="External" /><Relationship Id="rId85" Type="http://schemas.openxmlformats.org/officeDocument/2006/relationships/hyperlink" Target="https://www.walmart.com/ip/GUNK-Original-Engine-Degreaser-15-oz/16816129" TargetMode="External" /><Relationship Id="rId86" Type="http://schemas.openxmlformats.org/officeDocument/2006/relationships/hyperlink" Target="https://www.berrymanproducts.com/assets/5C-4-aerosol-1420-SDS.pdf" TargetMode="External" /><Relationship Id="rId87" Type="http://schemas.openxmlformats.org/officeDocument/2006/relationships/hyperlink" Target="http://docs.crcindustries.com/msds/1003707E.pdf" TargetMode="External" /><Relationship Id="rId88" Type="http://schemas.openxmlformats.org/officeDocument/2006/relationships/hyperlink" Target="https://multimedia.3m.com/mws/mediawebserver?mwsId=SSSSSuUn_zu8l00xm82UPY_1lv70k17zHvu9lxtD7SSSSSS--" TargetMode="External" /><Relationship Id="rId89" Type="http://schemas.openxmlformats.org/officeDocument/2006/relationships/hyperlink" Target="https://s3.us-east-2.amazonaws.com/keller-heartt-assets/Data+Sheets/TRUEGARD/Truegard%20%20Brake%20Cleaner.pdf" TargetMode="External" /><Relationship Id="rId9" Type="http://schemas.openxmlformats.org/officeDocument/2006/relationships/customXml" Target="../customXml/item5.xml" /><Relationship Id="rId90" Type="http://schemas.openxmlformats.org/officeDocument/2006/relationships/hyperlink" Target="https://multimedia.3m.com/mws/mediawebserver?mwsId=SSSSSuUn_zu8l00xm8_SmxtG4v70k17zHvu9lxtD7SSSSSS" TargetMode="External" /><Relationship Id="rId91" Type="http://schemas.openxmlformats.org/officeDocument/2006/relationships/hyperlink" Target="https://multimedia.3m.com/mws/mediawebserver?mwsId=SSSSSuUn_zu8l00xm8_ZMYt9Pv70k17zHvu9lxtD7SSSSSS--" TargetMode="External" /><Relationship Id="rId92" Type="http://schemas.openxmlformats.org/officeDocument/2006/relationships/hyperlink" Target="https://docs.crcindustries.com/msds/1003670E.pdf" TargetMode="External" /><Relationship Id="rId93" Type="http://schemas.openxmlformats.org/officeDocument/2006/relationships/hyperlink" Target="https://ebpaving.com/wp-content/uploads/2013/09/Brake-fluid-DOT-3.pdf" TargetMode="External" /><Relationship Id="rId94" Type="http://schemas.openxmlformats.org/officeDocument/2006/relationships/hyperlink" Target="https://www.stp.com/sites/default/files/STP%C2%AE-Heavy-Duty-Brake-Fluid-DOT-3-32oz-SDS.pdf" TargetMode="External" /><Relationship Id="rId95" Type="http://schemas.openxmlformats.org/officeDocument/2006/relationships/hyperlink" Target="https://bishopsorchards.com/wp-content/uploads/2017/06/LUBRIMATIC-DISCDRUM-BRAKE-WHEEL-BEARING-www.msdsxchange.com_english_show_msds.cfm_filepath_GENERALPDF_PRESECTION1_1256448.pdf" TargetMode="External" /><Relationship Id="rId96" Type="http://schemas.openxmlformats.org/officeDocument/2006/relationships/hyperlink" Target="https://www.homedepot.com/p/CRC-19-oz-Brake-Parts-Cleaner-Brakleen-05089/205021970" TargetMode="External" /><Relationship Id="rId97" Type="http://schemas.openxmlformats.org/officeDocument/2006/relationships/hyperlink" Target="https://www.amazon.com/CRC-05089-BRAKLEEN-Brake-Cleaner/dp/B000LDR9HI" TargetMode="External" /><Relationship Id="rId98" Type="http://schemas.openxmlformats.org/officeDocument/2006/relationships/hyperlink" Target="https://www.grainger.com/product/5YK77" TargetMode="External" /><Relationship Id="rId99" Type="http://schemas.openxmlformats.org/officeDocument/2006/relationships/hyperlink" Target="https://www.homedepot.com/p/CRC-14-fl-oz-Non-Chlorinated-Brake-Parts-Cleaner-Brakleen-05054/205021971" TargetMode="External" /></Relationships>
</file>

<file path=word/_rels/footnotes.xml.rels><?xml version="1.0" encoding="utf-8" standalone="yes"?><Relationships xmlns="http://schemas.openxmlformats.org/package/2006/relationships"><Relationship Id="rId1" Type="http://schemas.openxmlformats.org/officeDocument/2006/relationships/hyperlink" Target="https://www.epa.gov/sites/default/files/2016-06/documents/ejtg_5_6_16_v5.1.pdf" TargetMode="External" /><Relationship Id="rId2" Type="http://schemas.openxmlformats.org/officeDocument/2006/relationships/hyperlink" Target="https://www.frontiersin.org/articles/10.3389/fpubh.2021.638082/full" TargetMode="External" /><Relationship Id="rId3" Type="http://schemas.openxmlformats.org/officeDocument/2006/relationships/hyperlink" Target="https://gbc-word-edit.officeapps.live.com/we/l%20%22_ENREF_64%22%20/o%20%22U.S.%20Environmental%20Protection%20Agency%20(EPA),%202012" TargetMode="External" /><Relationship Id="rId4" Type="http://schemas.openxmlformats.org/officeDocument/2006/relationships/hyperlink" Target="https://cfpub.epa.gov/ncea/iris_drafts/recordisplay.cfm?deid=350086" TargetMode="External" /><Relationship Id="rId5" Type="http://schemas.openxmlformats.org/officeDocument/2006/relationships/hyperlink" Target="https://www.epa.gov/risk/benchmark-dose-technical-guidance" TargetMode="External" /></Relationships>
</file>

<file path=word/charts/_rels/chart1.xml.rels><?xml version="1.0" encoding="utf-8" standalone="yes"?><Relationships xmlns="http://schemas.openxmlformats.org/package/2006/relationships"><Relationship Id="rId1" Type="http://schemas.openxmlformats.org/officeDocument/2006/relationships/oleObject" Target="https://abtassoc.sharepoint.com/Projects/ENRTARTCE/ENRTATC%20Shared%20Documents/TSCARM/DCMTCEPCE1BPXLSX/PCE/FinalRule/P08%20Dry%20Cleaning%20PCE%20to%20Hydrocarbon%20Cost%20Analysis%20V1.xlsx" TargetMode="External" /><Relationship Id="rId2" Type="http://schemas.microsoft.com/office/2011/relationships/chartColorStyle" Target="chart/colors1.xml" /><Relationship Id="rId3" Type="http://schemas.microsoft.com/office/2011/relationships/chartStyle" Target="chart/style1.xml" /></Relationships>
</file>

<file path=word/charts/_rels/chart2.xml.rels><?xml version="1.0" encoding="utf-8" standalone="yes"?><Relationships xmlns="http://schemas.openxmlformats.org/package/2006/relationships"><Relationship Id="rId1" Type="http://schemas.openxmlformats.org/officeDocument/2006/relationships/oleObject" Target="https://abtassoc.sharepoint.com/Projects/ENRTARTCE/ENRTATC%20Shared%20Documents/TSCARM/DCMTCEPCE1BPXLSX/PCE/FinalRule/P08%20Dry%20Cleaning%20PCE%20to%20Hydrocarbon%20Cost%20Analysis%20V1.xlsx" TargetMode="External" /><Relationship Id="rId2" Type="http://schemas.microsoft.com/office/2011/relationships/chartColorStyle" Target="chart/colors2.xml" /><Relationship Id="rId3" Type="http://schemas.microsoft.com/office/2011/relationships/chartStyle" Target="chart/style2.xml" /></Relationships>
</file>

<file path=word/charts/chart/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chart/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lectricity Costs Versus Pounds Cleane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IRTA Case Studies'!$H$2</c:f>
              <c:strCache>
                <c:ptCount val="1"/>
                <c:pt idx="0">
                  <c:v>Electricity Cost</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forward val="2"/>
            <c:dispRSqr val="0"/>
            <c:dispEq val="0"/>
          </c:trendline>
          <c:trendline>
            <c:spPr>
              <a:ln w="19050" cap="rnd">
                <a:solidFill>
                  <a:schemeClr val="accent1"/>
                </a:solidFill>
                <a:prstDash val="sysDot"/>
              </a:ln>
              <a:effectLst/>
            </c:spPr>
            <c:trendlineType val="linear"/>
            <c:dispRSqr val="0"/>
            <c:dispEq val="1"/>
            <c:trendlineLbl>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RTA Case Studies'!$D$3:$D$10</c:f>
              <c:numCache>
                <c:formatCode>_(* #,##0_);_(* \(#,##0\);_(* "-"??_);_(@_)</c:formatCode>
                <c:ptCount val="8"/>
                <c:pt idx="0">
                  <c:v>168000</c:v>
                </c:pt>
                <c:pt idx="1">
                  <c:v>78000</c:v>
                </c:pt>
                <c:pt idx="2">
                  <c:v>39000</c:v>
                </c:pt>
                <c:pt idx="3">
                  <c:v>312000</c:v>
                </c:pt>
                <c:pt idx="4">
                  <c:v>55000</c:v>
                </c:pt>
                <c:pt idx="5">
                  <c:v>104000</c:v>
                </c:pt>
                <c:pt idx="6">
                  <c:v>104000</c:v>
                </c:pt>
                <c:pt idx="7">
                  <c:v>254800</c:v>
                </c:pt>
              </c:numCache>
            </c:numRef>
          </c:xVal>
          <c:yVal>
            <c:numRef>
              <c:f>'IRTA Case Studies'!$H$3:$H$10</c:f>
              <c:numCache>
                <c:formatCode>_("$"* #,##0_);_("$"* \(#,##0\);_("$"* "-"??_);_(@_)</c:formatCode>
                <c:ptCount val="8"/>
                <c:pt idx="0">
                  <c:v>12679.381443298969</c:v>
                </c:pt>
                <c:pt idx="1">
                  <c:v>10350.515463917525</c:v>
                </c:pt>
                <c:pt idx="2">
                  <c:v>3881.4432989690717</c:v>
                </c:pt>
                <c:pt idx="3">
                  <c:v>25876.288659793812</c:v>
                </c:pt>
                <c:pt idx="4">
                  <c:v>9703.60824742268</c:v>
                </c:pt>
                <c:pt idx="5">
                  <c:v>7762.8865979381435</c:v>
                </c:pt>
                <c:pt idx="6">
                  <c:v>5175.2577319587626</c:v>
                </c:pt>
                <c:pt idx="7">
                  <c:v>22749.570446735393</c:v>
                </c:pt>
              </c:numCache>
            </c:numRef>
          </c:yVal>
          <c:smooth val="0"/>
          <c:extLst>
            <c:ext xmlns:c16="http://schemas.microsoft.com/office/drawing/2014/chart" uri="{C3380CC4-5D6E-409C-BE32-E72D297353CC}">
              <c16:uniqueId val="{00000003-1287-4F58-90A7-7A4CD27C10DD}"/>
            </c:ext>
          </c:extLst>
        </c:ser>
        <c:dLbls>
          <c:showLegendKey val="0"/>
          <c:showVal val="0"/>
          <c:showCatName val="0"/>
          <c:showSerName val="0"/>
          <c:showPercent val="0"/>
          <c:showBubbleSize val="0"/>
        </c:dLbls>
        <c:axId val="1844207279"/>
        <c:axId val="1844189391"/>
      </c:scatterChart>
      <c:valAx>
        <c:axId val="1844207279"/>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unds</a:t>
                </a:r>
                <a:r>
                  <a:rPr lang="en-US" baseline="0"/>
                  <a:t> of Clothing Cleaned Annually</a:t>
                </a:r>
                <a:endParaRPr lang="en-US"/>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4189391"/>
        <c:crosses val="autoZero"/>
        <c:crossBetween val="midCat"/>
      </c:valAx>
      <c:valAx>
        <c:axId val="1844189391"/>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nual Electricity Cos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4207279"/>
        <c:crosses val="autoZero"/>
        <c:crossBetween val="midCat"/>
      </c:valAx>
      <c:spPr>
        <a:noFill/>
        <a:ln>
          <a:noFill/>
        </a:ln>
        <a:effectLst/>
      </c:spPr>
    </c:plotArea>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as Costs Versus Pounds Cleane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IRTA Case Studies'!$I$2</c:f>
              <c:strCache>
                <c:ptCount val="1"/>
                <c:pt idx="0">
                  <c:v>Gas Cost</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forward val="2"/>
            <c:dispRSqr val="0"/>
            <c:dispEq val="0"/>
          </c:trendline>
          <c:trendline>
            <c:spPr>
              <a:ln w="19050" cap="rnd">
                <a:solidFill>
                  <a:schemeClr val="accent1"/>
                </a:solidFill>
                <a:prstDash val="sysDot"/>
              </a:ln>
              <a:effectLst/>
            </c:spPr>
            <c:trendlineType val="linear"/>
            <c:dispRSqr val="0"/>
            <c:dispEq val="1"/>
            <c:trendlineLbl>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IRTA Case Studies'!$D$3:$D$10</c:f>
              <c:numCache>
                <c:formatCode>_(* #,##0_);_(* \(#,##0\);_(* "-"??_);_(@_)</c:formatCode>
                <c:ptCount val="8"/>
                <c:pt idx="0">
                  <c:v>168000</c:v>
                </c:pt>
                <c:pt idx="1">
                  <c:v>78000</c:v>
                </c:pt>
                <c:pt idx="2">
                  <c:v>39000</c:v>
                </c:pt>
                <c:pt idx="3">
                  <c:v>312000</c:v>
                </c:pt>
                <c:pt idx="4">
                  <c:v>55000</c:v>
                </c:pt>
                <c:pt idx="5">
                  <c:v>104000</c:v>
                </c:pt>
                <c:pt idx="6">
                  <c:v>104000</c:v>
                </c:pt>
                <c:pt idx="7">
                  <c:v>254800</c:v>
                </c:pt>
              </c:numCache>
            </c:numRef>
          </c:xVal>
          <c:yVal>
            <c:numRef>
              <c:f>'IRTA Case Studies'!$I$3:$I$10</c:f>
              <c:numCache>
                <c:formatCode>_("$"* #,##0_);_("$"* \(#,##0\);_("$"* "-"??_);_(@_)</c:formatCode>
                <c:ptCount val="8"/>
                <c:pt idx="0">
                  <c:v>7095.7126303592113</c:v>
                </c:pt>
                <c:pt idx="1">
                  <c:v>13403.012746234066</c:v>
                </c:pt>
                <c:pt idx="2">
                  <c:v>3942.0625724217844</c:v>
                </c:pt>
                <c:pt idx="3">
                  <c:v>31536.500579374275</c:v>
                </c:pt>
                <c:pt idx="4">
                  <c:v>12614.60023174971</c:v>
                </c:pt>
                <c:pt idx="5">
                  <c:v>11037.775202780995</c:v>
                </c:pt>
                <c:pt idx="6">
                  <c:v>4336.2688296639626</c:v>
                </c:pt>
                <c:pt idx="7">
                  <c:v>25097.798377752024</c:v>
                </c:pt>
              </c:numCache>
            </c:numRef>
          </c:yVal>
          <c:smooth val="0"/>
          <c:extLst>
            <c:ext xmlns:c16="http://schemas.microsoft.com/office/drawing/2014/chart" uri="{C3380CC4-5D6E-409C-BE32-E72D297353CC}">
              <c16:uniqueId val="{00000003-03D7-4FC1-8805-07F9081001DA}"/>
            </c:ext>
          </c:extLst>
        </c:ser>
        <c:dLbls>
          <c:showLegendKey val="0"/>
          <c:showVal val="0"/>
          <c:showCatName val="0"/>
          <c:showSerName val="0"/>
          <c:showPercent val="0"/>
          <c:showBubbleSize val="0"/>
        </c:dLbls>
        <c:axId val="1844207279"/>
        <c:axId val="1844189391"/>
      </c:scatterChart>
      <c:valAx>
        <c:axId val="1844207279"/>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Pounds of Clothing Cleaned Annually</a:t>
                </a:r>
                <a:endParaRPr lang="en-US"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4189391"/>
        <c:crosses val="autoZero"/>
        <c:crossBetween val="midCat"/>
      </c:valAx>
      <c:valAx>
        <c:axId val="1844189391"/>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nual Gas Cos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4207279"/>
        <c:crosses val="autoZero"/>
        <c:crossBetween val="midCat"/>
      </c:valAx>
      <c:spPr>
        <a:noFill/>
        <a:ln>
          <a:noFill/>
        </a:ln>
        <a:effectLst/>
      </c:spPr>
    </c:plotArea>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Abt Theme Colors">
      <a:dk1>
        <a:sysClr val="windowText" lastClr="000000"/>
      </a:dk1>
      <a:lt1>
        <a:sysClr val="window" lastClr="FFFFFF"/>
      </a:lt1>
      <a:dk2>
        <a:srgbClr val="DA291C"/>
      </a:dk2>
      <a:lt2>
        <a:srgbClr val="898D8D"/>
      </a:lt2>
      <a:accent1>
        <a:srgbClr val="48A9C5"/>
      </a:accent1>
      <a:accent2>
        <a:srgbClr val="E87722"/>
      </a:accent2>
      <a:accent3>
        <a:srgbClr val="7566A0"/>
      </a:accent3>
      <a:accent4>
        <a:srgbClr val="789D4A"/>
      </a:accent4>
      <a:accent5>
        <a:srgbClr val="E7E8E8"/>
      </a:accent5>
      <a:accent6>
        <a:srgbClr val="B7C9D3"/>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B7C76A-4016-43D7-AB52-4C743AC5A23F}">
  <we:reference id="wa200005983" version="1.1.0.0" store="en-US" storeType="omex"/>
  <we:alternateReferences>
    <we:reference id="WA200005983" version="1.1.0.0" store="WA200005983" storeType="omex"/>
  </we:alternateReferences>
  <we:properties/>
  <we:bindings/>
  <we:snapshot xmlns:r="http://schemas.openxmlformats.org/officeDocument/2006/relationships"/>
</we:webextension>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10" ma:contentTypeDescription="Create a new document." ma:contentTypeScope="" ma:versionID="114c24618b6649af73a46f31a7a8b7d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73874cf823d35c86fdf8ab1371876cef"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ObjectDetectorVersions" ma:index="33" nillable="true" ma:displayName="MediaServiceObjectDetectorVersions" ma:hidden="true" ma:indexed="true" ma:internalName="MediaServiceObjectDetectorVersions" ma:readOnly="true">
      <xsd:simpleType>
        <xsd:restriction base="dms:Text"/>
      </xsd:simpleType>
    </xsd:element>
    <xsd:element name="MediaServiceSearchProperties" ma:index="3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TaxCatchAll xmlns="4ffa91fb-a0ff-4ac5-b2db-65c790d184a4" xsi:nil="true"/>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4-08-21T11:23:2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documentManagement>
</p:properties>
</file>

<file path=customXml/itemProps1.xml><?xml version="1.0" encoding="utf-8"?>
<ds:datastoreItem xmlns:ds="http://schemas.openxmlformats.org/officeDocument/2006/customXml" ds:itemID="{9D20D062-3FA2-4D77-8784-228AD2D16E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2FD3D2C-DE92-4EF2-8D0C-918663852A10}">
  <ds:schemaRefs>
    <ds:schemaRef ds:uri="Microsoft.SharePoint.Taxonomy.ContentTypeSync"/>
  </ds:schemaRefs>
</ds:datastoreItem>
</file>

<file path=customXml/itemProps3.xml><?xml version="1.0" encoding="utf-8"?>
<ds:datastoreItem xmlns:ds="http://schemas.openxmlformats.org/officeDocument/2006/customXml" ds:itemID="{AFF1ED09-DD0A-4C02-A6AD-84A762A91B7E}">
  <ds:schemaRefs>
    <ds:schemaRef ds:uri="http://schemas.openxmlformats.org/officeDocument/2006/bibliography"/>
  </ds:schemaRefs>
</ds:datastoreItem>
</file>

<file path=customXml/itemProps4.xml><?xml version="1.0" encoding="utf-8"?>
<ds:datastoreItem xmlns:ds="http://schemas.openxmlformats.org/officeDocument/2006/customXml" ds:itemID="{74DE488A-3632-42DE-8334-A475F1B5D75B}">
  <ds:schemaRefs>
    <ds:schemaRef ds:uri="http://schemas.microsoft.com/sharepoint/v3/contenttype/forms"/>
  </ds:schemaRefs>
</ds:datastoreItem>
</file>

<file path=customXml/itemProps5.xml><?xml version="1.0" encoding="utf-8"?>
<ds:datastoreItem xmlns:ds="http://schemas.openxmlformats.org/officeDocument/2006/customXml" ds:itemID="{640D6CC0-06AC-4EE3-A53F-D0B2D6185899}">
  <ds:schemaRefs>
    <ds:schemaRef ds:uri="http://purl.org/dc/elements/1.1/"/>
    <ds:schemaRef ds:uri="http://schemas.microsoft.com/office/infopath/2007/PartnerControls"/>
    <ds:schemaRef ds:uri="http://schemas.microsoft.com/office/2006/documentManagement/types"/>
    <ds:schemaRef ds:uri="b86aa65a-3830-4c10-9e25-8380be099fdc"/>
    <ds:schemaRef ds:uri="http://schemas.microsoft.com/sharepoint.v3"/>
    <ds:schemaRef ds:uri="4ffa91fb-a0ff-4ac5-b2db-65c790d184a4"/>
    <ds:schemaRef ds:uri="http://www.w3.org/XML/1998/namespace"/>
    <ds:schemaRef ds:uri="http://purl.org/dc/dcmitype/"/>
    <ds:schemaRef ds:uri="http://schemas.microsoft.com/sharepoint/v3"/>
    <ds:schemaRef ds:uri="http://schemas.microsoft.com/office/2006/metadata/properties"/>
    <ds:schemaRef ds:uri="http://schemas.openxmlformats.org/package/2006/metadata/core-properties"/>
    <ds:schemaRef ds:uri="a5d1ca4e-0a3f-4119-b619-e20b93ebd1aa"/>
    <ds:schemaRef ds:uri="http://schemas.microsoft.com/sharepoint/v3/fields"/>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91220</Words>
  <Characters>1089954</Characters>
  <Application>Microsoft Office Word</Application>
  <DocSecurity>0</DocSecurity>
  <Lines>9082</Lines>
  <Paragraphs>2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09-25T13:52:00Z</dcterms:created>
  <dcterms:modified xsi:type="dcterms:W3CDTF">2024-09-3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2A7F9D9864612C4CBB33966F40C5E116</vt:lpwstr>
  </property>
  <property fmtid="{D5CDD505-2E9C-101B-9397-08002B2CF9AE}" pid="4" name="Document Type">
    <vt:lpwstr/>
  </property>
  <property fmtid="{D5CDD505-2E9C-101B-9397-08002B2CF9AE}" pid="5" name="EPA Subject">
    <vt:lpwstr/>
  </property>
  <property fmtid="{D5CDD505-2E9C-101B-9397-08002B2CF9AE}" pid="6" name="MediaServiceImageTags">
    <vt:lpwstr/>
  </property>
  <property fmtid="{D5CDD505-2E9C-101B-9397-08002B2CF9AE}" pid="7" name="TaxKeyword">
    <vt:lpwstr/>
  </property>
  <property fmtid="{D5CDD505-2E9C-101B-9397-08002B2CF9AE}" pid="8" name="TemplateUrl">
    <vt:lpwstr/>
  </property>
  <property fmtid="{D5CDD505-2E9C-101B-9397-08002B2CF9AE}" pid="9" name="TriggerFlowInfo">
    <vt:lpwstr/>
  </property>
  <property fmtid="{D5CDD505-2E9C-101B-9397-08002B2CF9AE}" pid="10" name="xd_ProgID">
    <vt:lpwstr/>
  </property>
  <property fmtid="{D5CDD505-2E9C-101B-9397-08002B2CF9AE}" pid="11" name="xd_Signature">
    <vt:bool>false</vt:bool>
  </property>
  <property fmtid="{D5CDD505-2E9C-101B-9397-08002B2CF9AE}" pid="12" name="_ExtendedDescription">
    <vt:lpwstr/>
  </property>
</Properties>
</file>